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6AF4" w:rsidRPr="00B75CF2" w:rsidRDefault="00B76AF4" w:rsidP="00B76AF4">
      <w:pPr>
        <w:pStyle w:val="Els-Title"/>
      </w:pPr>
      <w:r w:rsidRPr="00B75CF2">
        <w:t xml:space="preserve">Benchmarking of several material constitutive models for tribology, wear, and other mechanical deformation simulations of Ti6Al4V </w:t>
      </w:r>
    </w:p>
    <w:p w:rsidR="00B76AF4" w:rsidRDefault="00B76AF4" w:rsidP="00B76AF4">
      <w:pPr>
        <w:jc w:val="center"/>
        <w:rPr>
          <w:noProof/>
          <w:sz w:val="26"/>
          <w:lang w:val="en-US"/>
        </w:rPr>
      </w:pPr>
      <w:r>
        <w:rPr>
          <w:noProof/>
          <w:sz w:val="26"/>
          <w:lang w:val="en-US"/>
        </w:rPr>
        <w:t>Cen Liu</w:t>
      </w:r>
      <w:r>
        <w:rPr>
          <w:noProof/>
          <w:sz w:val="26"/>
          <w:vertAlign w:val="superscript"/>
          <w:lang w:val="en-US"/>
        </w:rPr>
        <w:t>a</w:t>
      </w:r>
      <w:r>
        <w:rPr>
          <w:noProof/>
          <w:sz w:val="26"/>
          <w:lang w:val="en-US"/>
        </w:rPr>
        <w:t>, Saurav Goel</w:t>
      </w:r>
      <w:r>
        <w:rPr>
          <w:noProof/>
          <w:sz w:val="26"/>
          <w:vertAlign w:val="superscript"/>
          <w:lang w:val="en-US"/>
        </w:rPr>
        <w:t>a*</w:t>
      </w:r>
      <w:r>
        <w:rPr>
          <w:noProof/>
          <w:sz w:val="26"/>
          <w:lang w:val="en-US"/>
        </w:rPr>
        <w:t>, Iñigo Llavori</w:t>
      </w:r>
      <w:r>
        <w:rPr>
          <w:noProof/>
          <w:sz w:val="26"/>
          <w:vertAlign w:val="superscript"/>
          <w:lang w:val="en-US"/>
        </w:rPr>
        <w:t>b</w:t>
      </w:r>
      <w:r>
        <w:rPr>
          <w:noProof/>
          <w:sz w:val="26"/>
          <w:lang w:val="en-US"/>
        </w:rPr>
        <w:t>, Pietro Stolf</w:t>
      </w:r>
      <w:r>
        <w:rPr>
          <w:noProof/>
          <w:sz w:val="26"/>
          <w:vertAlign w:val="superscript"/>
          <w:lang w:val="en-US"/>
        </w:rPr>
        <w:t>c</w:t>
      </w:r>
      <w:r>
        <w:rPr>
          <w:noProof/>
          <w:sz w:val="26"/>
          <w:lang w:val="en-US"/>
        </w:rPr>
        <w:t>, Claudiu Giusca</w:t>
      </w:r>
      <w:r>
        <w:rPr>
          <w:noProof/>
          <w:sz w:val="26"/>
          <w:vertAlign w:val="superscript"/>
          <w:lang w:val="en-US"/>
        </w:rPr>
        <w:t>a</w:t>
      </w:r>
      <w:r>
        <w:rPr>
          <w:noProof/>
          <w:sz w:val="26"/>
          <w:lang w:val="en-US"/>
        </w:rPr>
        <w:t>, Alaitz Zabala</w:t>
      </w:r>
      <w:r>
        <w:rPr>
          <w:noProof/>
          <w:sz w:val="26"/>
          <w:vertAlign w:val="superscript"/>
          <w:lang w:val="en-US"/>
        </w:rPr>
        <w:t>b</w:t>
      </w:r>
      <w:r>
        <w:rPr>
          <w:noProof/>
          <w:sz w:val="26"/>
          <w:lang w:val="en-US"/>
        </w:rPr>
        <w:t xml:space="preserve">, </w:t>
      </w:r>
      <w:r w:rsidRPr="00F32C59">
        <w:rPr>
          <w:noProof/>
          <w:sz w:val="26"/>
          <w:lang w:val="en-US"/>
        </w:rPr>
        <w:t>Joern Kohlscheen</w:t>
      </w:r>
      <w:r>
        <w:rPr>
          <w:noProof/>
          <w:sz w:val="26"/>
          <w:vertAlign w:val="superscript"/>
          <w:lang w:val="en-US"/>
        </w:rPr>
        <w:t>d</w:t>
      </w:r>
      <w:r>
        <w:rPr>
          <w:noProof/>
          <w:sz w:val="26"/>
          <w:lang w:val="en-US"/>
        </w:rPr>
        <w:t>, Jose Mario Paiva</w:t>
      </w:r>
      <w:r>
        <w:rPr>
          <w:noProof/>
          <w:sz w:val="26"/>
          <w:vertAlign w:val="superscript"/>
          <w:lang w:val="en-US"/>
        </w:rPr>
        <w:t>c</w:t>
      </w:r>
      <w:r>
        <w:rPr>
          <w:noProof/>
          <w:sz w:val="26"/>
          <w:lang w:val="en-US"/>
        </w:rPr>
        <w:t>, Jose L Endrino</w:t>
      </w:r>
      <w:r>
        <w:rPr>
          <w:noProof/>
          <w:sz w:val="26"/>
          <w:vertAlign w:val="superscript"/>
          <w:lang w:val="en-US"/>
        </w:rPr>
        <w:t>a</w:t>
      </w:r>
      <w:r>
        <w:rPr>
          <w:noProof/>
          <w:sz w:val="26"/>
          <w:lang w:val="en-US"/>
        </w:rPr>
        <w:t>, Stephen C. Veldhuis</w:t>
      </w:r>
      <w:r>
        <w:rPr>
          <w:noProof/>
          <w:sz w:val="26"/>
          <w:vertAlign w:val="superscript"/>
          <w:lang w:val="en-US"/>
        </w:rPr>
        <w:t xml:space="preserve">c </w:t>
      </w:r>
      <w:r>
        <w:rPr>
          <w:noProof/>
          <w:sz w:val="26"/>
          <w:lang w:val="en-US"/>
        </w:rPr>
        <w:t xml:space="preserve">and </w:t>
      </w:r>
      <w:r w:rsidRPr="00F32C59">
        <w:rPr>
          <w:noProof/>
          <w:sz w:val="26"/>
          <w:lang w:val="en-US"/>
        </w:rPr>
        <w:t>German S. Fox Rabinovich</w:t>
      </w:r>
      <w:r>
        <w:rPr>
          <w:noProof/>
          <w:sz w:val="26"/>
          <w:vertAlign w:val="superscript"/>
          <w:lang w:val="en-US"/>
        </w:rPr>
        <w:t>c</w:t>
      </w:r>
    </w:p>
    <w:p w:rsidR="00B76AF4" w:rsidRPr="007B6E98" w:rsidRDefault="00B76AF4" w:rsidP="00B76AF4">
      <w:pPr>
        <w:rPr>
          <w:noProof/>
          <w:sz w:val="18"/>
          <w:szCs w:val="18"/>
          <w:lang w:val="en-US"/>
        </w:rPr>
      </w:pPr>
    </w:p>
    <w:p w:rsidR="00B76AF4" w:rsidRPr="007B6E98" w:rsidRDefault="00B76AF4" w:rsidP="00B76AF4">
      <w:pPr>
        <w:pStyle w:val="Els-Affiliation"/>
        <w:rPr>
          <w:sz w:val="18"/>
          <w:szCs w:val="18"/>
        </w:rPr>
      </w:pPr>
      <w:r w:rsidRPr="007B6E98">
        <w:rPr>
          <w:sz w:val="18"/>
          <w:szCs w:val="18"/>
          <w:vertAlign w:val="superscript"/>
        </w:rPr>
        <w:t>a</w:t>
      </w:r>
      <w:r w:rsidRPr="007B6E98">
        <w:rPr>
          <w:sz w:val="18"/>
          <w:szCs w:val="18"/>
        </w:rPr>
        <w:t>School of Aerospace, Transport and Manufacturing, Cranfield University, MK430AL, UK</w:t>
      </w:r>
    </w:p>
    <w:p w:rsidR="00B76AF4" w:rsidRPr="007B6E98" w:rsidRDefault="00B76AF4" w:rsidP="00B76AF4">
      <w:pPr>
        <w:pStyle w:val="Els-Affiliation"/>
        <w:rPr>
          <w:sz w:val="18"/>
          <w:szCs w:val="18"/>
        </w:rPr>
      </w:pPr>
      <w:r w:rsidRPr="007B6E98">
        <w:rPr>
          <w:sz w:val="18"/>
          <w:szCs w:val="18"/>
          <w:vertAlign w:val="superscript"/>
        </w:rPr>
        <w:t>b</w:t>
      </w:r>
      <w:r w:rsidRPr="007B6E98">
        <w:rPr>
          <w:sz w:val="18"/>
          <w:szCs w:val="18"/>
        </w:rPr>
        <w:t xml:space="preserve">Surface Technologies, Mondragon University, Loramendi 4, 20500 Arrasate, Mondragon, Spain </w:t>
      </w:r>
    </w:p>
    <w:p w:rsidR="00B76AF4" w:rsidRPr="007B6E98" w:rsidRDefault="00B76AF4" w:rsidP="00B76AF4">
      <w:pPr>
        <w:pStyle w:val="Els-Affiliation"/>
        <w:rPr>
          <w:sz w:val="18"/>
          <w:szCs w:val="18"/>
        </w:rPr>
      </w:pPr>
      <w:r w:rsidRPr="007B6E98">
        <w:rPr>
          <w:sz w:val="18"/>
          <w:szCs w:val="18"/>
          <w:vertAlign w:val="superscript"/>
        </w:rPr>
        <w:t>c</w:t>
      </w:r>
      <w:r w:rsidRPr="007B6E98">
        <w:rPr>
          <w:sz w:val="18"/>
          <w:szCs w:val="18"/>
        </w:rPr>
        <w:t>McMaster Manufacturing Research Institute, (MMRI), McMaster University, Hamilton, Ontario, Canada</w:t>
      </w:r>
    </w:p>
    <w:p w:rsidR="00B76AF4" w:rsidRPr="007B6E98" w:rsidRDefault="00B76AF4" w:rsidP="00B76AF4">
      <w:pPr>
        <w:pStyle w:val="Els-Affiliation"/>
        <w:rPr>
          <w:sz w:val="18"/>
          <w:szCs w:val="18"/>
        </w:rPr>
      </w:pPr>
      <w:r w:rsidRPr="007B6E98">
        <w:rPr>
          <w:sz w:val="18"/>
          <w:szCs w:val="18"/>
          <w:vertAlign w:val="superscript"/>
        </w:rPr>
        <w:t>d</w:t>
      </w:r>
      <w:r w:rsidRPr="007B6E98">
        <w:rPr>
          <w:sz w:val="18"/>
          <w:szCs w:val="18"/>
        </w:rPr>
        <w:t>Kennametal Shared Services Gmbh, Altweiherstr 27-31, Ebermannstadt 91320, Germany</w:t>
      </w:r>
    </w:p>
    <w:p w:rsidR="00B76AF4" w:rsidRPr="007B6E98" w:rsidRDefault="00B76AF4" w:rsidP="00B76AF4">
      <w:pPr>
        <w:rPr>
          <w:sz w:val="20"/>
          <w:szCs w:val="20"/>
          <w:lang w:val="en-US"/>
        </w:rPr>
      </w:pPr>
    </w:p>
    <w:p w:rsidR="00B76AF4" w:rsidRPr="007B6E98" w:rsidRDefault="00B76AF4" w:rsidP="00B76AF4">
      <w:pPr>
        <w:pStyle w:val="Els-footnote"/>
        <w:spacing w:after="400"/>
        <w:ind w:firstLine="0"/>
        <w:rPr>
          <w:sz w:val="20"/>
        </w:rPr>
      </w:pPr>
      <w:r w:rsidRPr="007B6E98">
        <w:rPr>
          <w:sz w:val="20"/>
        </w:rPr>
        <w:t xml:space="preserve">* Corresponding author. Tel.: +44-1234-754132; </w:t>
      </w:r>
      <w:r w:rsidRPr="007B6E98">
        <w:rPr>
          <w:i/>
          <w:iCs/>
          <w:sz w:val="20"/>
        </w:rPr>
        <w:t>E-mail address</w:t>
      </w:r>
      <w:r w:rsidRPr="007B6E98">
        <w:rPr>
          <w:i/>
          <w:sz w:val="20"/>
        </w:rPr>
        <w:t>:</w:t>
      </w:r>
      <w:r w:rsidRPr="007B6E98">
        <w:rPr>
          <w:sz w:val="20"/>
        </w:rPr>
        <w:t xml:space="preserve"> saurav.goel@cranfield.ac.uk </w:t>
      </w:r>
    </w:p>
    <w:p w:rsidR="00B76AF4" w:rsidRPr="00FC7847" w:rsidRDefault="00B76AF4" w:rsidP="00B76AF4">
      <w:pPr>
        <w:pStyle w:val="Els-Abstract-head"/>
        <w:spacing w:before="200"/>
        <w:rPr>
          <w:sz w:val="24"/>
          <w:szCs w:val="24"/>
        </w:rPr>
      </w:pPr>
      <w:r w:rsidRPr="00FC7847">
        <w:rPr>
          <w:sz w:val="24"/>
          <w:szCs w:val="24"/>
        </w:rPr>
        <w:t>Abstract</w:t>
      </w:r>
    </w:p>
    <w:p w:rsidR="00B76AF4" w:rsidRPr="00FC7847" w:rsidRDefault="00B76AF4" w:rsidP="00B76AF4">
      <w:pPr>
        <w:pStyle w:val="Els-Abstract-text"/>
        <w:spacing w:line="480" w:lineRule="auto"/>
        <w:rPr>
          <w:sz w:val="24"/>
          <w:szCs w:val="24"/>
        </w:rPr>
      </w:pPr>
      <w:r w:rsidRPr="00FC7847">
        <w:rPr>
          <w:sz w:val="24"/>
          <w:szCs w:val="24"/>
        </w:rPr>
        <w:t xml:space="preserve">Use of an alpha-beta </w:t>
      </w:r>
      <w:r>
        <w:rPr>
          <w:sz w:val="24"/>
          <w:szCs w:val="24"/>
        </w:rPr>
        <w:t xml:space="preserve">(multiphase HCP-BCC) </w:t>
      </w:r>
      <w:r w:rsidRPr="00FC7847">
        <w:rPr>
          <w:sz w:val="24"/>
          <w:szCs w:val="24"/>
        </w:rPr>
        <w:t>titanium alloy, Ti6Al4V</w:t>
      </w:r>
      <w:r w:rsidR="0047563F">
        <w:rPr>
          <w:sz w:val="24"/>
          <w:szCs w:val="24"/>
        </w:rPr>
        <w:t>,</w:t>
      </w:r>
      <w:r w:rsidRPr="00FC7847">
        <w:rPr>
          <w:sz w:val="24"/>
          <w:szCs w:val="24"/>
        </w:rPr>
        <w:t xml:space="preserve"> is ubiquitous in</w:t>
      </w:r>
      <w:r>
        <w:rPr>
          <w:sz w:val="24"/>
          <w:szCs w:val="24"/>
        </w:rPr>
        <w:t xml:space="preserve"> a wide range of engineering applications</w:t>
      </w:r>
      <w:r w:rsidRPr="00FC7847">
        <w:rPr>
          <w:sz w:val="24"/>
          <w:szCs w:val="24"/>
        </w:rPr>
        <w:t xml:space="preserve">. </w:t>
      </w:r>
      <w:r>
        <w:rPr>
          <w:sz w:val="24"/>
          <w:szCs w:val="24"/>
        </w:rPr>
        <w:t>The p</w:t>
      </w:r>
      <w:r w:rsidRPr="00FC7847">
        <w:rPr>
          <w:sz w:val="24"/>
          <w:szCs w:val="24"/>
        </w:rPr>
        <w:t xml:space="preserve">revious decade of </w:t>
      </w:r>
      <w:r>
        <w:rPr>
          <w:sz w:val="24"/>
          <w:szCs w:val="24"/>
        </w:rPr>
        <w:t>finite element analysis</w:t>
      </w:r>
      <w:r w:rsidRPr="00FC7847">
        <w:rPr>
          <w:sz w:val="24"/>
          <w:szCs w:val="24"/>
        </w:rPr>
        <w:t xml:space="preserve"> research on various titanium alloys </w:t>
      </w:r>
      <w:r>
        <w:rPr>
          <w:sz w:val="24"/>
          <w:szCs w:val="24"/>
        </w:rPr>
        <w:t>for numerous biomedical applicati</w:t>
      </w:r>
      <w:r w:rsidR="0047563F">
        <w:rPr>
          <w:sz w:val="24"/>
          <w:szCs w:val="24"/>
        </w:rPr>
        <w:t>ons especially in the field of o</w:t>
      </w:r>
      <w:r>
        <w:rPr>
          <w:sz w:val="24"/>
          <w:szCs w:val="24"/>
        </w:rPr>
        <w:t xml:space="preserve">rthopedics </w:t>
      </w:r>
      <w:r w:rsidRPr="00FC7847">
        <w:rPr>
          <w:sz w:val="24"/>
          <w:szCs w:val="24"/>
        </w:rPr>
        <w:t>has led to the development of more than half a dozen</w:t>
      </w:r>
      <w:r>
        <w:rPr>
          <w:sz w:val="24"/>
          <w:szCs w:val="24"/>
        </w:rPr>
        <w:t xml:space="preserve"> </w:t>
      </w:r>
      <w:r w:rsidRPr="00FC7847">
        <w:rPr>
          <w:sz w:val="24"/>
          <w:szCs w:val="24"/>
        </w:rPr>
        <w:t xml:space="preserve">material constitutive models, with no comparison available between them. Part of this problem stems from the complexity of developing a </w:t>
      </w:r>
      <w:proofErr w:type="spellStart"/>
      <w:r w:rsidRPr="00FC7847">
        <w:rPr>
          <w:sz w:val="24"/>
          <w:szCs w:val="24"/>
        </w:rPr>
        <w:t>vectori</w:t>
      </w:r>
      <w:r>
        <w:rPr>
          <w:sz w:val="24"/>
          <w:szCs w:val="24"/>
        </w:rPr>
        <w:t>s</w:t>
      </w:r>
      <w:r w:rsidRPr="00FC7847">
        <w:rPr>
          <w:sz w:val="24"/>
          <w:szCs w:val="24"/>
        </w:rPr>
        <w:t>ed</w:t>
      </w:r>
      <w:proofErr w:type="spellEnd"/>
      <w:r w:rsidRPr="00FC7847">
        <w:rPr>
          <w:sz w:val="24"/>
          <w:szCs w:val="24"/>
        </w:rPr>
        <w:t xml:space="preserve"> user</w:t>
      </w:r>
      <w:r>
        <w:rPr>
          <w:sz w:val="24"/>
          <w:szCs w:val="24"/>
        </w:rPr>
        <w:t>-</w:t>
      </w:r>
      <w:r w:rsidRPr="00FC7847">
        <w:rPr>
          <w:sz w:val="24"/>
          <w:szCs w:val="24"/>
        </w:rPr>
        <w:t>defined material subroutine (VUMAT) and</w:t>
      </w:r>
      <w:r>
        <w:rPr>
          <w:sz w:val="24"/>
          <w:szCs w:val="24"/>
        </w:rPr>
        <w:t xml:space="preserve"> the</w:t>
      </w:r>
      <w:r w:rsidRPr="00FC7847">
        <w:rPr>
          <w:sz w:val="24"/>
          <w:szCs w:val="24"/>
        </w:rPr>
        <w:t xml:space="preserve"> different conditions </w:t>
      </w:r>
      <w:r>
        <w:rPr>
          <w:sz w:val="24"/>
          <w:szCs w:val="24"/>
        </w:rPr>
        <w:t xml:space="preserve">(strain rate, temperature and composition of material) in which </w:t>
      </w:r>
      <w:r w:rsidRPr="00FC7847">
        <w:rPr>
          <w:sz w:val="24"/>
          <w:szCs w:val="24"/>
        </w:rPr>
        <w:t xml:space="preserve">these models are </w:t>
      </w:r>
      <w:r>
        <w:rPr>
          <w:sz w:val="24"/>
          <w:szCs w:val="24"/>
        </w:rPr>
        <w:t>experimentally informed</w:t>
      </w:r>
      <w:r w:rsidRPr="00FC7847">
        <w:rPr>
          <w:sz w:val="24"/>
          <w:szCs w:val="24"/>
        </w:rPr>
        <w:t xml:space="preserve">. This paper examines the extant literature to </w:t>
      </w:r>
      <w:r>
        <w:rPr>
          <w:sz w:val="24"/>
          <w:szCs w:val="24"/>
        </w:rPr>
        <w:t>review</w:t>
      </w:r>
      <w:r w:rsidRPr="00FC7847">
        <w:rPr>
          <w:sz w:val="24"/>
          <w:szCs w:val="24"/>
        </w:rPr>
        <w:t xml:space="preserve"> these models and provide</w:t>
      </w:r>
      <w:r>
        <w:rPr>
          <w:sz w:val="24"/>
          <w:szCs w:val="24"/>
        </w:rPr>
        <w:t>s</w:t>
      </w:r>
      <w:r w:rsidRPr="00FC7847">
        <w:rPr>
          <w:sz w:val="24"/>
          <w:szCs w:val="24"/>
        </w:rPr>
        <w:t xml:space="preserve"> quantitative benchmarking against </w:t>
      </w:r>
      <w:r>
        <w:rPr>
          <w:sz w:val="24"/>
          <w:szCs w:val="24"/>
        </w:rPr>
        <w:t xml:space="preserve">the </w:t>
      </w:r>
      <w:r w:rsidRPr="00FC7847">
        <w:rPr>
          <w:sz w:val="24"/>
          <w:szCs w:val="24"/>
        </w:rPr>
        <w:t>tabulated material model and a power law model of Ti6Al4V taking</w:t>
      </w:r>
      <w:r>
        <w:rPr>
          <w:sz w:val="24"/>
          <w:szCs w:val="24"/>
        </w:rPr>
        <w:t xml:space="preserve"> the</w:t>
      </w:r>
      <w:r w:rsidRPr="00FC7847">
        <w:rPr>
          <w:sz w:val="24"/>
          <w:szCs w:val="24"/>
        </w:rPr>
        <w:t xml:space="preserve"> test case of a uniaxial tensile and </w:t>
      </w:r>
      <w:r>
        <w:rPr>
          <w:sz w:val="24"/>
          <w:szCs w:val="24"/>
        </w:rPr>
        <w:t xml:space="preserve">cutting </w:t>
      </w:r>
      <w:r w:rsidRPr="00FC7847">
        <w:rPr>
          <w:sz w:val="24"/>
          <w:szCs w:val="24"/>
        </w:rPr>
        <w:t>simulation.</w:t>
      </w:r>
    </w:p>
    <w:p w:rsidR="00B76AF4" w:rsidRDefault="00B76AF4" w:rsidP="00B76AF4">
      <w:pPr>
        <w:pStyle w:val="Els-Abstract-text"/>
        <w:spacing w:line="480" w:lineRule="auto"/>
        <w:rPr>
          <w:sz w:val="24"/>
          <w:szCs w:val="24"/>
        </w:rPr>
      </w:pPr>
    </w:p>
    <w:p w:rsidR="00B76AF4" w:rsidRPr="004F1D1D" w:rsidRDefault="00B76AF4" w:rsidP="00B76AF4">
      <w:pPr>
        <w:pStyle w:val="Els-Abstract-text"/>
        <w:spacing w:line="480" w:lineRule="auto"/>
        <w:rPr>
          <w:sz w:val="24"/>
          <w:szCs w:val="24"/>
        </w:rPr>
      </w:pPr>
      <w:r w:rsidRPr="004014AC">
        <w:rPr>
          <w:b/>
          <w:sz w:val="24"/>
          <w:szCs w:val="24"/>
        </w:rPr>
        <w:t>Keywords</w:t>
      </w:r>
      <w:r w:rsidRPr="004F1D1D">
        <w:rPr>
          <w:sz w:val="24"/>
          <w:szCs w:val="24"/>
        </w:rPr>
        <w:t>:</w:t>
      </w:r>
      <w:r w:rsidRPr="00FC7847">
        <w:rPr>
          <w:sz w:val="24"/>
          <w:szCs w:val="24"/>
        </w:rPr>
        <w:t xml:space="preserve"> Ti6Al4V</w:t>
      </w:r>
      <w:r>
        <w:rPr>
          <w:sz w:val="24"/>
          <w:szCs w:val="24"/>
        </w:rPr>
        <w:t>;</w:t>
      </w:r>
      <w:r w:rsidRPr="00FC7847">
        <w:rPr>
          <w:sz w:val="24"/>
          <w:szCs w:val="24"/>
        </w:rPr>
        <w:t xml:space="preserve"> Material models</w:t>
      </w:r>
      <w:r>
        <w:rPr>
          <w:sz w:val="24"/>
          <w:szCs w:val="24"/>
        </w:rPr>
        <w:t>;</w:t>
      </w:r>
      <w:r w:rsidRPr="00FC7847">
        <w:rPr>
          <w:sz w:val="24"/>
          <w:szCs w:val="24"/>
        </w:rPr>
        <w:t xml:space="preserve"> Johnson</w:t>
      </w:r>
      <w:r>
        <w:rPr>
          <w:sz w:val="24"/>
          <w:szCs w:val="24"/>
        </w:rPr>
        <w:t>-</w:t>
      </w:r>
      <w:r w:rsidRPr="00FC7847">
        <w:rPr>
          <w:sz w:val="24"/>
          <w:szCs w:val="24"/>
        </w:rPr>
        <w:t>Cook model</w:t>
      </w:r>
      <w:r>
        <w:rPr>
          <w:sz w:val="24"/>
          <w:szCs w:val="24"/>
        </w:rPr>
        <w:t>;</w:t>
      </w:r>
      <w:r w:rsidRPr="00FC7847">
        <w:rPr>
          <w:sz w:val="24"/>
          <w:szCs w:val="24"/>
        </w:rPr>
        <w:t xml:space="preserve"> </w:t>
      </w:r>
      <w:proofErr w:type="spellStart"/>
      <w:r w:rsidRPr="00FC7847">
        <w:rPr>
          <w:sz w:val="24"/>
          <w:szCs w:val="24"/>
        </w:rPr>
        <w:t>Zerilli</w:t>
      </w:r>
      <w:proofErr w:type="spellEnd"/>
      <w:r w:rsidRPr="00FC7847">
        <w:rPr>
          <w:sz w:val="24"/>
          <w:szCs w:val="24"/>
        </w:rPr>
        <w:t xml:space="preserve"> Armstrong model</w:t>
      </w:r>
      <w:r>
        <w:rPr>
          <w:sz w:val="24"/>
          <w:szCs w:val="24"/>
        </w:rPr>
        <w:t xml:space="preserve">; </w:t>
      </w:r>
      <w:proofErr w:type="spellStart"/>
      <w:r w:rsidRPr="00FC7847">
        <w:rPr>
          <w:sz w:val="24"/>
          <w:szCs w:val="24"/>
        </w:rPr>
        <w:t>Voyiadjis</w:t>
      </w:r>
      <w:proofErr w:type="spellEnd"/>
      <w:r w:rsidRPr="00FC7847">
        <w:rPr>
          <w:sz w:val="24"/>
          <w:szCs w:val="24"/>
        </w:rPr>
        <w:t>-Abed model</w:t>
      </w:r>
      <w:r>
        <w:rPr>
          <w:sz w:val="24"/>
          <w:szCs w:val="24"/>
        </w:rPr>
        <w:t>;</w:t>
      </w:r>
      <w:r w:rsidRPr="00FC7847">
        <w:rPr>
          <w:sz w:val="24"/>
          <w:szCs w:val="24"/>
        </w:rPr>
        <w:t xml:space="preserve"> tensile test</w:t>
      </w:r>
      <w:r>
        <w:rPr>
          <w:sz w:val="24"/>
          <w:szCs w:val="24"/>
        </w:rPr>
        <w:t>;</w:t>
      </w:r>
      <w:r w:rsidRPr="00FC7847">
        <w:rPr>
          <w:sz w:val="24"/>
          <w:szCs w:val="24"/>
        </w:rPr>
        <w:t xml:space="preserve"> </w:t>
      </w:r>
      <w:r>
        <w:rPr>
          <w:sz w:val="24"/>
          <w:szCs w:val="24"/>
        </w:rPr>
        <w:t>cutting</w:t>
      </w:r>
    </w:p>
    <w:p w:rsidR="00B76AF4" w:rsidRPr="00FC7847" w:rsidRDefault="00B76AF4" w:rsidP="00B76AF4">
      <w:pPr>
        <w:pStyle w:val="Heading1"/>
      </w:pPr>
      <w:r w:rsidRPr="00FC7847">
        <w:lastRenderedPageBreak/>
        <w:t>Introduction</w:t>
      </w:r>
    </w:p>
    <w:p w:rsidR="00B76AF4" w:rsidRDefault="00B76AF4" w:rsidP="00B76AF4">
      <w:pPr>
        <w:spacing w:line="480" w:lineRule="auto"/>
        <w:jc w:val="both"/>
        <w:rPr>
          <w:rFonts w:ascii="Times New Roman" w:hAnsi="Times New Roman" w:cs="Times New Roman"/>
          <w:sz w:val="24"/>
          <w:szCs w:val="24"/>
        </w:rPr>
      </w:pPr>
      <w:r w:rsidRPr="006C4F07">
        <w:rPr>
          <w:rFonts w:ascii="Times New Roman" w:hAnsi="Times New Roman" w:cs="Times New Roman"/>
          <w:sz w:val="24"/>
          <w:szCs w:val="24"/>
        </w:rPr>
        <w:t>The ubiquitous use of titanium alloys in disparate fields like aerospace, automotive and</w:t>
      </w:r>
      <w:r>
        <w:rPr>
          <w:rFonts w:ascii="Times New Roman" w:hAnsi="Times New Roman" w:cs="Times New Roman"/>
          <w:sz w:val="24"/>
          <w:szCs w:val="24"/>
        </w:rPr>
        <w:t xml:space="preserve"> the</w:t>
      </w:r>
      <w:r w:rsidRPr="006C4F07">
        <w:rPr>
          <w:rFonts w:ascii="Times New Roman" w:hAnsi="Times New Roman" w:cs="Times New Roman"/>
          <w:sz w:val="24"/>
          <w:szCs w:val="24"/>
        </w:rPr>
        <w:t xml:space="preserve"> biomedical industry makes research on material characteristic</w:t>
      </w:r>
      <w:r>
        <w:rPr>
          <w:rFonts w:ascii="Times New Roman" w:hAnsi="Times New Roman" w:cs="Times New Roman"/>
          <w:sz w:val="24"/>
          <w:szCs w:val="24"/>
        </w:rPr>
        <w:t>s</w:t>
      </w:r>
      <w:r w:rsidRPr="006C4F07">
        <w:rPr>
          <w:rFonts w:ascii="Times New Roman" w:hAnsi="Times New Roman" w:cs="Times New Roman"/>
          <w:sz w:val="24"/>
          <w:szCs w:val="24"/>
        </w:rPr>
        <w:t xml:space="preserve"> of Ti6Al4V rewarding. </w:t>
      </w:r>
      <w:r>
        <w:rPr>
          <w:rFonts w:ascii="Times New Roman" w:hAnsi="Times New Roman" w:cs="Times New Roman"/>
          <w:sz w:val="24"/>
          <w:szCs w:val="24"/>
        </w:rPr>
        <w:t>In addition to achieving lighter weight</w:t>
      </w:r>
      <w:r w:rsidRPr="006C4F07">
        <w:rPr>
          <w:rFonts w:ascii="Times New Roman" w:hAnsi="Times New Roman" w:cs="Times New Roman"/>
          <w:sz w:val="24"/>
          <w:szCs w:val="24"/>
        </w:rPr>
        <w:t>, high corrosion resistance and high specific strength makes titanium alloys</w:t>
      </w:r>
      <w:r>
        <w:rPr>
          <w:rFonts w:ascii="Times New Roman" w:hAnsi="Times New Roman" w:cs="Times New Roman"/>
          <w:sz w:val="24"/>
          <w:szCs w:val="24"/>
        </w:rPr>
        <w:t xml:space="preserve"> an</w:t>
      </w:r>
      <w:r w:rsidRPr="006C4F07">
        <w:rPr>
          <w:rFonts w:ascii="Times New Roman" w:hAnsi="Times New Roman" w:cs="Times New Roman"/>
          <w:sz w:val="24"/>
          <w:szCs w:val="24"/>
        </w:rPr>
        <w:t xml:space="preserve"> ideal choice for </w:t>
      </w:r>
      <w:r>
        <w:rPr>
          <w:rFonts w:ascii="Times New Roman" w:hAnsi="Times New Roman" w:cs="Times New Roman"/>
          <w:sz w:val="24"/>
          <w:szCs w:val="24"/>
        </w:rPr>
        <w:t>biomedical</w:t>
      </w:r>
      <w:r w:rsidRPr="006C4F07">
        <w:rPr>
          <w:rFonts w:ascii="Times New Roman" w:hAnsi="Times New Roman" w:cs="Times New Roman"/>
          <w:sz w:val="24"/>
          <w:szCs w:val="24"/>
        </w:rPr>
        <w:t xml:space="preserve"> manufactur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nagaki&lt;/Author&gt;&lt;Year&gt;2014&lt;/Year&gt;&lt;RecNum&gt;6391&lt;/RecNum&gt;&lt;DisplayText&gt;(Inagaki, Takechi et al. 2014)&lt;/DisplayText&gt;&lt;record&gt;&lt;rec-number&gt;6391&lt;/rec-number&gt;&lt;foreign-keys&gt;&lt;key app="EN" db-id="9xtdewafux20vgewr28vxrpl9asfpaswpx9f" timestamp="1548176270"&gt;6391&lt;/key&gt;&lt;/foreign-keys&gt;&lt;ref-type name="Journal Article"&gt;17&lt;/ref-type&gt;&lt;contributors&gt;&lt;authors&gt;&lt;author&gt;Inagaki, Ikuhiro&lt;/author&gt;&lt;author&gt;Takechi, Tsutomu&lt;/author&gt;&lt;author&gt;Shirai, Yoshihisa&lt;/author&gt;&lt;author&gt;Ariyasu, Nozomu&lt;/author&gt;&lt;/authors&gt;&lt;/contributors&gt;&lt;titles&gt;&lt;title&gt;Application and features of titanium for the aerospace industry&lt;/title&gt;&lt;secondary-title&gt;Nippon steel &amp;amp; sumitomo metal technical report&lt;/secondary-title&gt;&lt;/titles&gt;&lt;periodical&gt;&lt;full-title&gt;Nippon steel &amp;amp; sumitomo metal technical report&lt;/full-title&gt;&lt;/periodical&gt;&lt;pages&gt;22-27&lt;/pages&gt;&lt;volume&gt;106&lt;/volume&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Inagaki, Takechi et al. 2014)</w:t>
      </w:r>
      <w:r>
        <w:rPr>
          <w:rFonts w:ascii="Times New Roman" w:hAnsi="Times New Roman" w:cs="Times New Roman"/>
          <w:sz w:val="24"/>
          <w:szCs w:val="24"/>
        </w:rPr>
        <w:fldChar w:fldCharType="end"/>
      </w:r>
      <w:r w:rsidRPr="006C4F07">
        <w:rPr>
          <w:rFonts w:ascii="Times New Roman" w:hAnsi="Times New Roman" w:cs="Times New Roman"/>
          <w:sz w:val="24"/>
          <w:szCs w:val="24"/>
        </w:rPr>
        <w:t xml:space="preserve">. However, </w:t>
      </w:r>
      <w:r>
        <w:rPr>
          <w:rFonts w:ascii="Times New Roman" w:hAnsi="Times New Roman" w:cs="Times New Roman"/>
          <w:sz w:val="24"/>
          <w:szCs w:val="24"/>
        </w:rPr>
        <w:t>machining titanium</w:t>
      </w:r>
      <w:r w:rsidRPr="006C4F07">
        <w:rPr>
          <w:rFonts w:ascii="Times New Roman" w:hAnsi="Times New Roman" w:cs="Times New Roman"/>
          <w:sz w:val="24"/>
          <w:szCs w:val="24"/>
        </w:rPr>
        <w:t xml:space="preserve"> alloys </w:t>
      </w:r>
      <w:r>
        <w:rPr>
          <w:rFonts w:ascii="Times New Roman" w:hAnsi="Times New Roman" w:cs="Times New Roman"/>
          <w:sz w:val="24"/>
          <w:szCs w:val="24"/>
        </w:rPr>
        <w:t xml:space="preserve">is a daunting task and they are generally referred to </w:t>
      </w:r>
      <w:r w:rsidRPr="006C4F07">
        <w:rPr>
          <w:rFonts w:ascii="Times New Roman" w:hAnsi="Times New Roman" w:cs="Times New Roman"/>
          <w:sz w:val="24"/>
          <w:szCs w:val="24"/>
        </w:rPr>
        <w:t>as “difficult to machine” materials</w:t>
      </w:r>
      <w:r>
        <w:rPr>
          <w:rFonts w:ascii="Times New Roman" w:hAnsi="Times New Roman" w:cs="Times New Roman"/>
          <w:sz w:val="24"/>
          <w:szCs w:val="24"/>
        </w:rPr>
        <w:t>. As a continuous research effort in improving our understanding on the material response of Ti6Al4V under different loading conditions, f</w:t>
      </w:r>
      <w:r w:rsidRPr="006C4F07">
        <w:rPr>
          <w:rFonts w:ascii="Times New Roman" w:hAnsi="Times New Roman" w:cs="Times New Roman"/>
          <w:sz w:val="24"/>
          <w:szCs w:val="24"/>
        </w:rPr>
        <w:t xml:space="preserve">inite element analysis (FEA) has become an established simulation tool for predictive assessment of different kinds of manufacturing and material characterisation processes. </w:t>
      </w:r>
    </w:p>
    <w:p w:rsidR="00B76AF4" w:rsidRDefault="00B76AF4" w:rsidP="00B76AF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kind of research is helpful in </w:t>
      </w:r>
      <w:r w:rsidRPr="006C4F07">
        <w:rPr>
          <w:rFonts w:ascii="Times New Roman" w:hAnsi="Times New Roman" w:cs="Times New Roman"/>
          <w:sz w:val="24"/>
          <w:szCs w:val="24"/>
        </w:rPr>
        <w:t>identi</w:t>
      </w:r>
      <w:r>
        <w:rPr>
          <w:rFonts w:ascii="Times New Roman" w:hAnsi="Times New Roman" w:cs="Times New Roman"/>
          <w:sz w:val="24"/>
          <w:szCs w:val="24"/>
        </w:rPr>
        <w:t>fication of the</w:t>
      </w:r>
      <w:r w:rsidRPr="006C4F07">
        <w:rPr>
          <w:rFonts w:ascii="Times New Roman" w:hAnsi="Times New Roman" w:cs="Times New Roman"/>
          <w:sz w:val="24"/>
          <w:szCs w:val="24"/>
        </w:rPr>
        <w:t xml:space="preserve"> right combination of tooling material, optimisation of</w:t>
      </w:r>
      <w:r>
        <w:rPr>
          <w:rFonts w:ascii="Times New Roman" w:hAnsi="Times New Roman" w:cs="Times New Roman"/>
          <w:sz w:val="24"/>
          <w:szCs w:val="24"/>
        </w:rPr>
        <w:t xml:space="preserve"> the</w:t>
      </w:r>
      <w:r w:rsidRPr="006C4F07">
        <w:rPr>
          <w:rFonts w:ascii="Times New Roman" w:hAnsi="Times New Roman" w:cs="Times New Roman"/>
          <w:sz w:val="24"/>
          <w:szCs w:val="24"/>
        </w:rPr>
        <w:t xml:space="preserve"> processing window and develop</w:t>
      </w:r>
      <w:r>
        <w:rPr>
          <w:rFonts w:ascii="Times New Roman" w:hAnsi="Times New Roman" w:cs="Times New Roman"/>
          <w:sz w:val="24"/>
          <w:szCs w:val="24"/>
        </w:rPr>
        <w:t>ment of</w:t>
      </w:r>
      <w:r w:rsidRPr="006C4F07">
        <w:rPr>
          <w:rFonts w:ascii="Times New Roman" w:hAnsi="Times New Roman" w:cs="Times New Roman"/>
          <w:sz w:val="24"/>
          <w:szCs w:val="24"/>
        </w:rPr>
        <w:t xml:space="preserve"> strategies for suppressing tool wear</w:t>
      </w:r>
      <w:r>
        <w:rPr>
          <w:rFonts w:ascii="Times New Roman" w:hAnsi="Times New Roman" w:cs="Times New Roman"/>
          <w:sz w:val="24"/>
          <w:szCs w:val="24"/>
        </w:rPr>
        <w:t xml:space="preserve"> which are all </w:t>
      </w:r>
      <w:r w:rsidRPr="006C4F07">
        <w:rPr>
          <w:rFonts w:ascii="Times New Roman" w:hAnsi="Times New Roman" w:cs="Times New Roman"/>
          <w:sz w:val="24"/>
          <w:szCs w:val="24"/>
        </w:rPr>
        <w:t xml:space="preserve">major </w:t>
      </w:r>
      <w:r w:rsidR="00F71F3E">
        <w:rPr>
          <w:rFonts w:ascii="Times New Roman" w:hAnsi="Times New Roman" w:cs="Times New Roman"/>
          <w:sz w:val="24"/>
          <w:szCs w:val="24"/>
        </w:rPr>
        <w:t>research drivers</w:t>
      </w:r>
      <w:r w:rsidR="007551F5">
        <w:rPr>
          <w:rFonts w:ascii="Times New Roman" w:hAnsi="Times New Roman" w:cs="Times New Roman"/>
          <w:sz w:val="24"/>
          <w:szCs w:val="24"/>
        </w:rPr>
        <w:t xml:space="preserve"> in manufacturing</w:t>
      </w:r>
      <w:r w:rsidRPr="006C4F07">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B76AF4" w:rsidRDefault="00B76AF4" w:rsidP="00B76AF4">
      <w:pPr>
        <w:spacing w:line="480" w:lineRule="auto"/>
        <w:jc w:val="both"/>
        <w:rPr>
          <w:rFonts w:ascii="Times New Roman" w:hAnsi="Times New Roman" w:cs="Times New Roman"/>
          <w:sz w:val="24"/>
          <w:szCs w:val="24"/>
        </w:rPr>
      </w:pPr>
      <w:r w:rsidRPr="006C4F07">
        <w:rPr>
          <w:rFonts w:ascii="Times New Roman" w:hAnsi="Times New Roman" w:cs="Times New Roman"/>
          <w:sz w:val="24"/>
          <w:szCs w:val="24"/>
        </w:rPr>
        <w:t>In modern competitive market</w:t>
      </w:r>
      <w:r>
        <w:rPr>
          <w:rFonts w:ascii="Times New Roman" w:hAnsi="Times New Roman" w:cs="Times New Roman"/>
          <w:sz w:val="24"/>
          <w:szCs w:val="24"/>
        </w:rPr>
        <w:t>s</w:t>
      </w:r>
      <w:r w:rsidRPr="006C4F07">
        <w:rPr>
          <w:rFonts w:ascii="Times New Roman" w:hAnsi="Times New Roman" w:cs="Times New Roman"/>
          <w:sz w:val="24"/>
          <w:szCs w:val="24"/>
        </w:rPr>
        <w:t xml:space="preserve">, many industries have developed commercial </w:t>
      </w:r>
      <w:proofErr w:type="spellStart"/>
      <w:r w:rsidRPr="006C4F07">
        <w:rPr>
          <w:rFonts w:ascii="Times New Roman" w:hAnsi="Times New Roman" w:cs="Times New Roman"/>
          <w:sz w:val="24"/>
          <w:szCs w:val="24"/>
        </w:rPr>
        <w:t>software</w:t>
      </w:r>
      <w:r>
        <w:rPr>
          <w:rFonts w:ascii="Times New Roman" w:hAnsi="Times New Roman" w:cs="Times New Roman"/>
          <w:sz w:val="24"/>
          <w:szCs w:val="24"/>
        </w:rPr>
        <w:t>s</w:t>
      </w:r>
      <w:proofErr w:type="spellEnd"/>
      <w:r w:rsidRPr="006C4F07">
        <w:rPr>
          <w:rFonts w:ascii="Times New Roman" w:hAnsi="Times New Roman" w:cs="Times New Roman"/>
          <w:sz w:val="24"/>
          <w:szCs w:val="24"/>
        </w:rPr>
        <w:t xml:space="preserve"> to perform FEA</w:t>
      </w:r>
      <w:r>
        <w:rPr>
          <w:rFonts w:ascii="Times New Roman" w:hAnsi="Times New Roman" w:cs="Times New Roman"/>
          <w:sz w:val="24"/>
          <w:szCs w:val="24"/>
        </w:rPr>
        <w:t>,</w:t>
      </w:r>
      <w:r w:rsidRPr="006C4F07">
        <w:rPr>
          <w:rFonts w:ascii="Times New Roman" w:hAnsi="Times New Roman" w:cs="Times New Roman"/>
          <w:sz w:val="24"/>
          <w:szCs w:val="24"/>
        </w:rPr>
        <w:t xml:space="preserve"> each having their own advantages.</w:t>
      </w:r>
      <w:r>
        <w:rPr>
          <w:rFonts w:ascii="Times New Roman" w:hAnsi="Times New Roman" w:cs="Times New Roman"/>
          <w:sz w:val="24"/>
          <w:szCs w:val="24"/>
        </w:rPr>
        <w:t xml:space="preserve"> Beside many others, t</w:t>
      </w:r>
      <w:r w:rsidRPr="006C4F07">
        <w:rPr>
          <w:rFonts w:ascii="Times New Roman" w:hAnsi="Times New Roman" w:cs="Times New Roman"/>
          <w:sz w:val="24"/>
          <w:szCs w:val="24"/>
        </w:rPr>
        <w:t>he most common FEA softwar</w:t>
      </w:r>
      <w:r>
        <w:rPr>
          <w:rFonts w:ascii="Times New Roman" w:hAnsi="Times New Roman" w:cs="Times New Roman"/>
          <w:sz w:val="24"/>
          <w:szCs w:val="24"/>
        </w:rPr>
        <w:t>e</w:t>
      </w:r>
      <w:r w:rsidRPr="006C4F07">
        <w:rPr>
          <w:rFonts w:ascii="Times New Roman" w:hAnsi="Times New Roman" w:cs="Times New Roman"/>
          <w:sz w:val="24"/>
          <w:szCs w:val="24"/>
        </w:rPr>
        <w:t xml:space="preserve"> </w:t>
      </w:r>
      <w:r>
        <w:rPr>
          <w:rFonts w:ascii="Times New Roman" w:hAnsi="Times New Roman" w:cs="Times New Roman"/>
          <w:sz w:val="24"/>
          <w:szCs w:val="24"/>
        </w:rPr>
        <w:t xml:space="preserve">packages </w:t>
      </w:r>
      <w:r w:rsidRPr="006C4F07">
        <w:rPr>
          <w:rFonts w:ascii="Times New Roman" w:hAnsi="Times New Roman" w:cs="Times New Roman"/>
          <w:sz w:val="24"/>
          <w:szCs w:val="24"/>
        </w:rPr>
        <w:t xml:space="preserve">that are used to simulate machining processes are DEFORM, </w:t>
      </w:r>
      <w:proofErr w:type="spellStart"/>
      <w:r w:rsidRPr="006C4F07">
        <w:rPr>
          <w:rFonts w:ascii="Times New Roman" w:hAnsi="Times New Roman" w:cs="Times New Roman"/>
          <w:sz w:val="24"/>
          <w:szCs w:val="24"/>
        </w:rPr>
        <w:t>AdvantEdge</w:t>
      </w:r>
      <w:proofErr w:type="spellEnd"/>
      <w:r w:rsidRPr="006C4F07">
        <w:rPr>
          <w:rFonts w:ascii="Times New Roman" w:hAnsi="Times New Roman" w:cs="Times New Roman"/>
          <w:sz w:val="24"/>
          <w:szCs w:val="24"/>
        </w:rPr>
        <w:t xml:space="preserve">, </w:t>
      </w:r>
      <w:proofErr w:type="spellStart"/>
      <w:r w:rsidRPr="006C4F07">
        <w:rPr>
          <w:rFonts w:ascii="Times New Roman" w:hAnsi="Times New Roman" w:cs="Times New Roman"/>
          <w:sz w:val="24"/>
          <w:szCs w:val="24"/>
        </w:rPr>
        <w:t>Abaqus</w:t>
      </w:r>
      <w:proofErr w:type="spellEnd"/>
      <w:r w:rsidRPr="006C4F07">
        <w:rPr>
          <w:rFonts w:ascii="Times New Roman" w:hAnsi="Times New Roman" w:cs="Times New Roman"/>
          <w:sz w:val="24"/>
          <w:szCs w:val="24"/>
        </w:rPr>
        <w:t>, ANSYS and LS-DYNA. Usually, these</w:t>
      </w:r>
      <w:r>
        <w:rPr>
          <w:rFonts w:ascii="Times New Roman" w:hAnsi="Times New Roman" w:cs="Times New Roman"/>
          <w:sz w:val="24"/>
          <w:szCs w:val="24"/>
        </w:rPr>
        <w:t xml:space="preserve"> codes</w:t>
      </w:r>
      <w:r w:rsidRPr="006C4F07">
        <w:rPr>
          <w:rFonts w:ascii="Times New Roman" w:hAnsi="Times New Roman" w:cs="Times New Roman"/>
          <w:sz w:val="24"/>
          <w:szCs w:val="24"/>
        </w:rPr>
        <w:t xml:space="preserve"> have their own material library database built on </w:t>
      </w:r>
      <w:r>
        <w:rPr>
          <w:rFonts w:ascii="Times New Roman" w:hAnsi="Times New Roman" w:cs="Times New Roman"/>
          <w:sz w:val="24"/>
          <w:szCs w:val="24"/>
        </w:rPr>
        <w:t>an experimentally observed</w:t>
      </w:r>
      <w:r w:rsidRPr="006C4F07">
        <w:rPr>
          <w:rFonts w:ascii="Times New Roman" w:hAnsi="Times New Roman" w:cs="Times New Roman"/>
          <w:sz w:val="24"/>
          <w:szCs w:val="24"/>
        </w:rPr>
        <w:t xml:space="preserve"> understanding of the material’s behaviour </w:t>
      </w:r>
      <w:r>
        <w:rPr>
          <w:rFonts w:ascii="Times New Roman" w:hAnsi="Times New Roman" w:cs="Times New Roman"/>
          <w:sz w:val="24"/>
          <w:szCs w:val="24"/>
        </w:rPr>
        <w:t>under a given set of stress-strain conditions</w:t>
      </w:r>
      <w:r w:rsidRPr="006C4F07">
        <w:rPr>
          <w:rFonts w:ascii="Times New Roman" w:hAnsi="Times New Roman" w:cs="Times New Roman"/>
          <w:sz w:val="24"/>
          <w:szCs w:val="24"/>
        </w:rPr>
        <w:t xml:space="preserve">. In many situations, </w:t>
      </w:r>
      <w:r>
        <w:rPr>
          <w:rFonts w:ascii="Times New Roman" w:hAnsi="Times New Roman" w:cs="Times New Roman"/>
          <w:sz w:val="24"/>
          <w:szCs w:val="24"/>
        </w:rPr>
        <w:t xml:space="preserve">where complex material models are proposed, </w:t>
      </w:r>
      <w:r w:rsidRPr="006C4F07">
        <w:rPr>
          <w:rFonts w:ascii="Times New Roman" w:hAnsi="Times New Roman" w:cs="Times New Roman"/>
          <w:sz w:val="24"/>
          <w:szCs w:val="24"/>
        </w:rPr>
        <w:t xml:space="preserve">user subroutines </w:t>
      </w:r>
      <w:r w:rsidR="00E7192C">
        <w:rPr>
          <w:rFonts w:ascii="Times New Roman" w:hAnsi="Times New Roman" w:cs="Times New Roman"/>
          <w:sz w:val="24"/>
          <w:szCs w:val="24"/>
        </w:rPr>
        <w:t xml:space="preserve">are to </w:t>
      </w:r>
      <w:r>
        <w:rPr>
          <w:rFonts w:ascii="Times New Roman" w:hAnsi="Times New Roman" w:cs="Times New Roman"/>
          <w:sz w:val="24"/>
          <w:szCs w:val="24"/>
        </w:rPr>
        <w:t>be coded to work in these packages as incorporation of all material models within one package will make the software extremely bulky and complicated.</w:t>
      </w:r>
      <w:r w:rsidRPr="006C4F07">
        <w:rPr>
          <w:rFonts w:ascii="Times New Roman" w:hAnsi="Times New Roman" w:cs="Times New Roman"/>
          <w:sz w:val="24"/>
          <w:szCs w:val="24"/>
        </w:rPr>
        <w:t xml:space="preserve"> </w:t>
      </w:r>
      <w:r>
        <w:rPr>
          <w:rFonts w:ascii="Times New Roman" w:hAnsi="Times New Roman" w:cs="Times New Roman"/>
          <w:sz w:val="24"/>
          <w:szCs w:val="24"/>
        </w:rPr>
        <w:t>Moreover, it is a continuous process, for instance o</w:t>
      </w:r>
      <w:r w:rsidRPr="006C4F07">
        <w:rPr>
          <w:rFonts w:ascii="Times New Roman" w:hAnsi="Times New Roman" w:cs="Times New Roman"/>
          <w:sz w:val="24"/>
          <w:szCs w:val="24"/>
        </w:rPr>
        <w:t xml:space="preserve">ver the past few </w:t>
      </w:r>
      <w:r>
        <w:rPr>
          <w:rFonts w:ascii="Times New Roman" w:hAnsi="Times New Roman" w:cs="Times New Roman"/>
          <w:sz w:val="24"/>
          <w:szCs w:val="24"/>
        </w:rPr>
        <w:t xml:space="preserve">years, </w:t>
      </w:r>
      <w:r w:rsidRPr="006C4F07">
        <w:rPr>
          <w:rFonts w:ascii="Times New Roman" w:hAnsi="Times New Roman" w:cs="Times New Roman"/>
          <w:sz w:val="24"/>
          <w:szCs w:val="24"/>
        </w:rPr>
        <w:t xml:space="preserve">more than half a dozen </w:t>
      </w:r>
      <w:r w:rsidRPr="00BE22AD">
        <w:rPr>
          <w:rFonts w:ascii="Times New Roman" w:hAnsi="Times New Roman" w:cs="Times New Roman"/>
          <w:sz w:val="24"/>
          <w:szCs w:val="24"/>
        </w:rPr>
        <w:t xml:space="preserve">material constitutive models </w:t>
      </w:r>
      <w:r>
        <w:rPr>
          <w:rFonts w:ascii="Times New Roman" w:hAnsi="Times New Roman" w:cs="Times New Roman"/>
          <w:sz w:val="24"/>
          <w:szCs w:val="24"/>
        </w:rPr>
        <w:t>have been</w:t>
      </w:r>
      <w:r w:rsidRPr="00BE22AD">
        <w:rPr>
          <w:rFonts w:ascii="Times New Roman" w:hAnsi="Times New Roman" w:cs="Times New Roman"/>
          <w:sz w:val="24"/>
          <w:szCs w:val="24"/>
        </w:rPr>
        <w:t xml:space="preserve"> proposed for Ti6Al4V</w:t>
      </w:r>
      <w:r w:rsidR="00EA7ED8">
        <w:rPr>
          <w:rFonts w:ascii="Times New Roman" w:hAnsi="Times New Roman" w:cs="Times New Roman"/>
          <w:sz w:val="24"/>
          <w:szCs w:val="24"/>
        </w:rPr>
        <w:t xml:space="preserve"> alone</w:t>
      </w:r>
      <w:r w:rsidRPr="00BE22AD">
        <w:rPr>
          <w:rFonts w:ascii="Times New Roman" w:hAnsi="Times New Roman" w:cs="Times New Roman"/>
          <w:sz w:val="24"/>
          <w:szCs w:val="24"/>
        </w:rPr>
        <w:t xml:space="preserve"> </w:t>
      </w:r>
      <w:r>
        <w:rPr>
          <w:rFonts w:ascii="Times New Roman" w:hAnsi="Times New Roman" w:cs="Times New Roman"/>
          <w:sz w:val="24"/>
          <w:szCs w:val="24"/>
        </w:rPr>
        <w:t xml:space="preserve">and it is high time </w:t>
      </w:r>
      <w:r>
        <w:rPr>
          <w:rFonts w:ascii="Times New Roman" w:hAnsi="Times New Roman" w:cs="Times New Roman"/>
          <w:sz w:val="24"/>
          <w:szCs w:val="24"/>
        </w:rPr>
        <w:lastRenderedPageBreak/>
        <w:t xml:space="preserve">that these models be benchmarked and compared to assert </w:t>
      </w:r>
      <w:r w:rsidR="00EA7ED8">
        <w:rPr>
          <w:rFonts w:ascii="Times New Roman" w:hAnsi="Times New Roman" w:cs="Times New Roman"/>
          <w:sz w:val="24"/>
          <w:szCs w:val="24"/>
        </w:rPr>
        <w:t>their proximity with each other.</w:t>
      </w:r>
      <w:r>
        <w:rPr>
          <w:rFonts w:ascii="Times New Roman" w:hAnsi="Times New Roman" w:cs="Times New Roman"/>
          <w:sz w:val="24"/>
          <w:szCs w:val="24"/>
        </w:rPr>
        <w:t xml:space="preserve"> Some of the notable material models proposed for Ti6Al4V are the </w:t>
      </w:r>
      <w:r w:rsidRPr="00BE22AD">
        <w:rPr>
          <w:rFonts w:ascii="Times New Roman" w:hAnsi="Times New Roman" w:cs="Times New Roman"/>
          <w:sz w:val="24"/>
          <w:szCs w:val="24"/>
        </w:rPr>
        <w:t>Arrhenius-</w:t>
      </w:r>
      <w:r>
        <w:rPr>
          <w:rFonts w:ascii="Times New Roman" w:hAnsi="Times New Roman" w:cs="Times New Roman"/>
          <w:sz w:val="24"/>
          <w:szCs w:val="24"/>
        </w:rPr>
        <w:t>t</w:t>
      </w:r>
      <w:r w:rsidRPr="00BE22AD">
        <w:rPr>
          <w:rFonts w:ascii="Times New Roman" w:hAnsi="Times New Roman" w:cs="Times New Roman"/>
          <w:sz w:val="24"/>
          <w:szCs w:val="24"/>
        </w:rPr>
        <w:t xml:space="preserve">ype </w:t>
      </w:r>
      <w:r>
        <w:rPr>
          <w:rFonts w:ascii="Times New Roman" w:hAnsi="Times New Roman" w:cs="Times New Roman"/>
          <w:sz w:val="24"/>
          <w:szCs w:val="24"/>
        </w:rPr>
        <w:t>c</w:t>
      </w:r>
      <w:r w:rsidRPr="00BE22AD">
        <w:rPr>
          <w:rFonts w:ascii="Times New Roman" w:hAnsi="Times New Roman" w:cs="Times New Roman"/>
          <w:sz w:val="24"/>
          <w:szCs w:val="24"/>
        </w:rPr>
        <w:t xml:space="preserve">onstitutive </w:t>
      </w:r>
      <w:r>
        <w:rPr>
          <w:rFonts w:ascii="Times New Roman" w:hAnsi="Times New Roman" w:cs="Times New Roman"/>
          <w:sz w:val="24"/>
          <w:szCs w:val="24"/>
        </w:rPr>
        <w:t>e</w:t>
      </w:r>
      <w:r w:rsidRPr="00BE22AD">
        <w:rPr>
          <w:rFonts w:ascii="Times New Roman" w:hAnsi="Times New Roman" w:cs="Times New Roman"/>
          <w:sz w:val="24"/>
          <w:szCs w:val="24"/>
        </w:rPr>
        <w:t>qu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sleh&lt;/Author&gt;&lt;Year&gt;2017&lt;/Year&gt;&lt;RecNum&gt;6390&lt;/RecNum&gt;&lt;DisplayText&gt;(Mosleh, Mikhaylovskaya et al. 2017)&lt;/DisplayText&gt;&lt;record&gt;&lt;rec-number&gt;6390&lt;/rec-number&gt;&lt;foreign-keys&gt;&lt;key app="EN" db-id="9xtdewafux20vgewr28vxrpl9asfpaswpx9f" timestamp="1548176240"&gt;6390&lt;/key&gt;&lt;/foreign-keys&gt;&lt;ref-type name="Journal Article"&gt;17&lt;/ref-type&gt;&lt;contributors&gt;&lt;authors&gt;&lt;author&gt;Mosleh, Ahmed&lt;/author&gt;&lt;author&gt;Mikhaylovskaya, Anastasia&lt;/author&gt;&lt;author&gt;Kotov, Anton&lt;/author&gt;&lt;author&gt;Pourcelot, Theo&lt;/author&gt;&lt;author&gt;Aksenov, Sergey&lt;/author&gt;&lt;author&gt;Kwame, James&lt;/author&gt;&lt;author&gt;Portnoy, Vladimir&lt;/author&gt;&lt;/authors&gt;&lt;/contributors&gt;&lt;titles&gt;&lt;title&gt;Modelling of the Superplastic Deformation of the Near-α Titanium Alloy (Ti-2.5 Al-1.8 Mn) Using Arrhenius-Type Constitutive Model and Artificial Neural Network&lt;/title&gt;&lt;secondary-title&gt;Metals&lt;/secondary-title&gt;&lt;/titles&gt;&lt;periodical&gt;&lt;full-title&gt;Metals&lt;/full-title&gt;&lt;/periodical&gt;&lt;pages&gt;568&lt;/pages&gt;&lt;volume&gt;7&lt;/volume&gt;&lt;number&gt;12&lt;/number&gt;&lt;dates&gt;&lt;year&gt;201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osleh, Mikhaylovskaya et al. 2017)</w:t>
      </w:r>
      <w:r>
        <w:rPr>
          <w:rFonts w:ascii="Times New Roman" w:hAnsi="Times New Roman" w:cs="Times New Roman"/>
          <w:sz w:val="24"/>
          <w:szCs w:val="24"/>
        </w:rPr>
        <w:fldChar w:fldCharType="end"/>
      </w:r>
      <w:r w:rsidRPr="00BE22AD">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BE22AD">
        <w:rPr>
          <w:rFonts w:ascii="Times New Roman" w:hAnsi="Times New Roman" w:cs="Times New Roman"/>
          <w:sz w:val="24"/>
          <w:szCs w:val="24"/>
        </w:rPr>
        <w:t>Field-</w:t>
      </w:r>
      <w:proofErr w:type="spellStart"/>
      <w:r w:rsidRPr="00BE22AD">
        <w:rPr>
          <w:rFonts w:ascii="Times New Roman" w:hAnsi="Times New Roman" w:cs="Times New Roman"/>
          <w:sz w:val="24"/>
          <w:szCs w:val="24"/>
        </w:rPr>
        <w:t>Backofen</w:t>
      </w:r>
      <w:proofErr w:type="spellEnd"/>
      <w:r w:rsidRPr="00BE22AD">
        <w:rPr>
          <w:rFonts w:ascii="Times New Roman" w:hAnsi="Times New Roman" w:cs="Times New Roman"/>
          <w:sz w:val="24"/>
          <w:szCs w:val="24"/>
        </w:rPr>
        <w:t xml:space="preserve"> model, </w:t>
      </w:r>
      <w:r>
        <w:rPr>
          <w:rFonts w:ascii="Times New Roman" w:hAnsi="Times New Roman" w:cs="Times New Roman"/>
          <w:sz w:val="24"/>
          <w:szCs w:val="24"/>
        </w:rPr>
        <w:t xml:space="preserve">the </w:t>
      </w:r>
      <w:r w:rsidRPr="00BE22AD">
        <w:rPr>
          <w:rFonts w:ascii="Times New Roman" w:hAnsi="Times New Roman" w:cs="Times New Roman"/>
          <w:sz w:val="24"/>
          <w:szCs w:val="24"/>
        </w:rPr>
        <w:t>Khan-Huang-Liang mode</w:t>
      </w:r>
      <w:r>
        <w:rPr>
          <w:rFonts w:ascii="Times New Roman" w:hAnsi="Times New Roman" w:cs="Times New Roman"/>
          <w:sz w:val="24"/>
          <w:szCs w:val="24"/>
        </w:rPr>
        <w:t>l</w:t>
      </w:r>
      <w:r w:rsidRPr="00BE22AD">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BE22AD">
        <w:rPr>
          <w:rFonts w:ascii="Times New Roman" w:hAnsi="Times New Roman" w:cs="Times New Roman"/>
          <w:sz w:val="24"/>
          <w:szCs w:val="24"/>
        </w:rPr>
        <w:t>Mechanical Threshold Stress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tkunde&lt;/Author&gt;&lt;Year&gt;2014&lt;/Year&gt;&lt;RecNum&gt;6389&lt;/RecNum&gt;&lt;DisplayText&gt;(Kotkunde, Deole et al. 2014)&lt;/DisplayText&gt;&lt;record&gt;&lt;rec-number&gt;6389&lt;/rec-number&gt;&lt;foreign-keys&gt;&lt;key app="EN" db-id="9xtdewafux20vgewr28vxrpl9asfpaswpx9f" timestamp="1548176206"&gt;6389&lt;/key&gt;&lt;/foreign-keys&gt;&lt;ref-type name="Journal Article"&gt;17&lt;/ref-type&gt;&lt;contributors&gt;&lt;authors&gt;&lt;author&gt;Kotkunde, Nitin&lt;/author&gt;&lt;author&gt;Deole, Aditya D&lt;/author&gt;&lt;author&gt;Gupta, Amit Kumar&lt;/author&gt;&lt;author&gt;Singh, Swadesh Kumar&lt;/author&gt;&lt;/authors&gt;&lt;/contributors&gt;&lt;titles&gt;&lt;title&gt;Comparative study of constitutive modeling for Ti–6Al–4V alloy at low strain rates and elevated temperatures&lt;/title&gt;&lt;secondary-title&gt;Materials &amp;amp; Design&lt;/secondary-title&gt;&lt;/titles&gt;&lt;periodical&gt;&lt;full-title&gt;Materials &amp;amp; Design&lt;/full-title&gt;&lt;abbr-1&gt;Mater Design&lt;/abbr-1&gt;&lt;/periodical&gt;&lt;pages&gt;999-1005&lt;/pages&gt;&lt;volume&gt;55&lt;/volume&gt;&lt;dates&gt;&lt;year&gt;2014&lt;/year&gt;&lt;/dates&gt;&lt;isbn&gt;0261-306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otkunde, Deole et al. 2014)</w:t>
      </w:r>
      <w:r>
        <w:rPr>
          <w:rFonts w:ascii="Times New Roman" w:hAnsi="Times New Roman" w:cs="Times New Roman"/>
          <w:sz w:val="24"/>
          <w:szCs w:val="24"/>
        </w:rPr>
        <w:fldChar w:fldCharType="end"/>
      </w:r>
      <w:r w:rsidRPr="00BE22AD">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BE22AD">
        <w:rPr>
          <w:rFonts w:ascii="Times New Roman" w:hAnsi="Times New Roman" w:cs="Times New Roman"/>
          <w:sz w:val="24"/>
          <w:szCs w:val="24"/>
        </w:rPr>
        <w:t>Johnson-Cook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dav&lt;/Author&gt;&lt;Year&gt;2017&lt;/Year&gt;&lt;RecNum&gt;6388&lt;/RecNum&gt;&lt;DisplayText&gt;(Yadav, Bajpai et al. 2017)&lt;/DisplayText&gt;&lt;record&gt;&lt;rec-number&gt;6388&lt;/rec-number&gt;&lt;foreign-keys&gt;&lt;key app="EN" db-id="9xtdewafux20vgewr28vxrpl9asfpaswpx9f" timestamp="1548176177"&gt;6388&lt;/key&gt;&lt;/foreign-keys&gt;&lt;ref-type name="Journal Article"&gt;17&lt;/ref-type&gt;&lt;contributors&gt;&lt;authors&gt;&lt;author&gt;Yadav, Amrendra K&lt;/author&gt;&lt;author&gt;Bajpai, Vivek&lt;/author&gt;&lt;author&gt;Singh, Nirmal K&lt;/author&gt;&lt;author&gt;Singh, Ramesh K&lt;/author&gt;&lt;/authors&gt;&lt;/contributors&gt;&lt;titles&gt;&lt;title&gt;FE modeling of burr size in high-speed micro-milling of Ti6Al4V&lt;/title&gt;&lt;secondary-title&gt;Precision Engineering&lt;/secondary-title&gt;&lt;/titles&gt;&lt;periodical&gt;&lt;full-title&gt;Precision Engineering&lt;/full-title&gt;&lt;/periodical&gt;&lt;pages&gt;287-292&lt;/pages&gt;&lt;volume&gt;49&lt;/volume&gt;&lt;dates&gt;&lt;year&gt;2017&lt;/year&gt;&lt;/dates&gt;&lt;isbn&gt;0141-635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dav, Bajpai et al. 2017)</w:t>
      </w:r>
      <w:r>
        <w:rPr>
          <w:rFonts w:ascii="Times New Roman" w:hAnsi="Times New Roman" w:cs="Times New Roman"/>
          <w:sz w:val="24"/>
          <w:szCs w:val="24"/>
        </w:rPr>
        <w:fldChar w:fldCharType="end"/>
      </w:r>
      <w:r w:rsidRPr="00BE22AD">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BE22AD">
        <w:rPr>
          <w:rFonts w:ascii="Times New Roman" w:hAnsi="Times New Roman" w:cs="Times New Roman"/>
          <w:sz w:val="24"/>
          <w:szCs w:val="24"/>
        </w:rPr>
        <w:t>Multi-Branch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meogo&lt;/Author&gt;&lt;Year&gt;2017&lt;/Year&gt;&lt;RecNum&gt;6387&lt;/RecNum&gt;&lt;DisplayText&gt;(Yameogo, Haddag et al. 2017)&lt;/DisplayText&gt;&lt;record&gt;&lt;rec-number&gt;6387&lt;/rec-number&gt;&lt;foreign-keys&gt;&lt;key app="EN" db-id="9xtdewafux20vgewr28vxrpl9asfpaswpx9f" timestamp="1548176146"&gt;6387&lt;/key&gt;&lt;/foreign-keys&gt;&lt;ref-type name="Journal Article"&gt;17&lt;/ref-type&gt;&lt;contributors&gt;&lt;authors&gt;&lt;author&gt;Yameogo, D&lt;/author&gt;&lt;author&gt;Haddag, B&lt;/author&gt;&lt;author&gt;Makich, H&lt;/author&gt;&lt;author&gt;Nouari, M&lt;/author&gt;&lt;/authors&gt;&lt;/contributors&gt;&lt;titles&gt;&lt;title&gt;Prediction of the cutting forces and chip morphology when machining the Ti6Al4V alloy using a microstructural coupled model&lt;/title&gt;&lt;secondary-title&gt;Procedia CIRP&lt;/secondary-title&gt;&lt;/titles&gt;&lt;periodical&gt;&lt;full-title&gt;Procedia CIRP&lt;/full-title&gt;&lt;/periodical&gt;&lt;pages&gt;335-340&lt;/pages&gt;&lt;volume&gt;58&lt;/volume&gt;&lt;dates&gt;&lt;year&gt;2017&lt;/year&gt;&lt;/dates&gt;&lt;isbn&gt;2212-827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meogo, Haddag et al. 2017)</w:t>
      </w:r>
      <w:r>
        <w:rPr>
          <w:rFonts w:ascii="Times New Roman" w:hAnsi="Times New Roman" w:cs="Times New Roman"/>
          <w:sz w:val="24"/>
          <w:szCs w:val="24"/>
        </w:rPr>
        <w:fldChar w:fldCharType="end"/>
      </w:r>
      <w:r w:rsidRPr="00BE22AD">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BE22AD">
        <w:rPr>
          <w:rFonts w:ascii="Times New Roman" w:hAnsi="Times New Roman" w:cs="Times New Roman"/>
          <w:sz w:val="24"/>
          <w:szCs w:val="24"/>
        </w:rPr>
        <w:t>Tangent hyperbolic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ulin&lt;/Author&gt;&lt;Year&gt;2015&lt;/Year&gt;&lt;RecNum&gt;6386&lt;/RecNum&gt;&lt;DisplayText&gt;(Xiulin, Shiguang et al. 2015)&lt;/DisplayText&gt;&lt;record&gt;&lt;rec-number&gt;6386&lt;/rec-number&gt;&lt;foreign-keys&gt;&lt;key app="EN" db-id="9xtdewafux20vgewr28vxrpl9asfpaswpx9f" timestamp="1548176110"&gt;6386&lt;/key&gt;&lt;/foreign-keys&gt;&lt;ref-type name="Conference Proceedings"&gt;10&lt;/ref-type&gt;&lt;contributors&gt;&lt;authors&gt;&lt;author&gt;Xiulin, Sui&lt;/author&gt;&lt;author&gt;Shiguang, Zhang&lt;/author&gt;&lt;author&gt;Yang, Guan&lt;/author&gt;&lt;author&gt;Bin, Chen&lt;/author&gt;&lt;/authors&gt;&lt;/contributors&gt;&lt;titles&gt;&lt;title&gt;3-D Finite Element Simulation Analysis of Milling Titanium Alloy Using Different Cutting Edge Radius&lt;/title&gt;&lt;secondary-title&gt;2015 Sixth International Conference on Intelligent Systems Design and Engineering Applications (ISDEA)&lt;/secondary-title&gt;&lt;/titles&gt;&lt;pages&gt;1-4&lt;/pages&gt;&lt;dates&gt;&lt;year&gt;2015&lt;/year&gt;&lt;/dates&gt;&lt;publisher&gt;IEEE&lt;/publisher&gt;&lt;isbn&gt;146739393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ulin, Shiguang et al. 2015)</w:t>
      </w:r>
      <w:r>
        <w:rPr>
          <w:rFonts w:ascii="Times New Roman" w:hAnsi="Times New Roman" w:cs="Times New Roman"/>
          <w:sz w:val="24"/>
          <w:szCs w:val="24"/>
        </w:rPr>
        <w:fldChar w:fldCharType="end"/>
      </w:r>
      <w:r w:rsidRPr="00BE22AD">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sidRPr="00BE22AD">
        <w:rPr>
          <w:rFonts w:ascii="Times New Roman" w:hAnsi="Times New Roman" w:cs="Times New Roman"/>
          <w:sz w:val="24"/>
          <w:szCs w:val="24"/>
        </w:rPr>
        <w:t>Voyiadjis</w:t>
      </w:r>
      <w:proofErr w:type="spellEnd"/>
      <w:r w:rsidRPr="00BE22AD">
        <w:rPr>
          <w:rFonts w:ascii="Times New Roman" w:hAnsi="Times New Roman" w:cs="Times New Roman"/>
          <w:sz w:val="24"/>
          <w:szCs w:val="24"/>
        </w:rPr>
        <w:t>-Ab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bei&lt;/Author&gt;&lt;Year&gt;2017&lt;/Year&gt;&lt;RecNum&gt;6385&lt;/RecNum&gt;&lt;DisplayText&gt;(Tabei, Abed et al. 2017)&lt;/DisplayText&gt;&lt;record&gt;&lt;rec-number&gt;6385&lt;/rec-number&gt;&lt;foreign-keys&gt;&lt;key app="EN" db-id="9xtdewafux20vgewr28vxrpl9asfpaswpx9f" timestamp="1548176084"&gt;6385&lt;/key&gt;&lt;/foreign-keys&gt;&lt;ref-type name="Journal Article"&gt;17&lt;/ref-type&gt;&lt;contributors&gt;&lt;authors&gt;&lt;author&gt;Tabei, A&lt;/author&gt;&lt;author&gt;Abed, FH&lt;/author&gt;&lt;author&gt;Voyiadjis, GZ&lt;/author&gt;&lt;author&gt;Garmestani, H&lt;/author&gt;&lt;/authors&gt;&lt;/contributors&gt;&lt;titles&gt;&lt;title&gt;Constitutive modeling of Ti-6Al-4V at a wide range of temperatures and strain rates&lt;/title&gt;&lt;secondary-title&gt;European Journal of Mechanics-A/Solids&lt;/secondary-title&gt;&lt;/titles&gt;&lt;periodical&gt;&lt;full-title&gt;European Journal of Mechanics-A/Solids&lt;/full-title&gt;&lt;/periodical&gt;&lt;pages&gt;128-135&lt;/pages&gt;&lt;volume&gt;63&lt;/volume&gt;&lt;dates&gt;&lt;year&gt;2017&lt;/year&gt;&lt;/dates&gt;&lt;isbn&gt;0997-753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bei, Abed et al. 2017)</w:t>
      </w:r>
      <w:r>
        <w:rPr>
          <w:rFonts w:ascii="Times New Roman" w:hAnsi="Times New Roman" w:cs="Times New Roman"/>
          <w:sz w:val="24"/>
          <w:szCs w:val="24"/>
        </w:rPr>
        <w:fldChar w:fldCharType="end"/>
      </w:r>
      <w:r w:rsidRPr="00BE22AD">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sidRPr="00BE22AD">
        <w:rPr>
          <w:rFonts w:ascii="Times New Roman" w:hAnsi="Times New Roman" w:cs="Times New Roman"/>
          <w:sz w:val="24"/>
          <w:szCs w:val="24"/>
        </w:rPr>
        <w:t>Zerilli</w:t>
      </w:r>
      <w:proofErr w:type="spellEnd"/>
      <w:r w:rsidRPr="00BE22AD">
        <w:rPr>
          <w:rFonts w:ascii="Times New Roman" w:hAnsi="Times New Roman" w:cs="Times New Roman"/>
          <w:sz w:val="24"/>
          <w:szCs w:val="24"/>
        </w:rPr>
        <w:t>-Armstrong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lt;/Author&gt;&lt;Year&gt;2018&lt;/Year&gt;&lt;RecNum&gt;6384&lt;/RecNum&gt;&lt;DisplayText&gt;(Che, Zhou et al. 2018)&lt;/DisplayText&gt;&lt;record&gt;&lt;rec-number&gt;6384&lt;/rec-number&gt;&lt;foreign-keys&gt;&lt;key app="EN" db-id="9xtdewafux20vgewr28vxrpl9asfpaswpx9f" timestamp="1548176049"&gt;6384&lt;/key&gt;&lt;/foreign-keys&gt;&lt;ref-type name="Journal Article"&gt;17&lt;/ref-type&gt;&lt;contributors&gt;&lt;authors&gt;&lt;author&gt;Che, Jiangtao&lt;/author&gt;&lt;author&gt;Zhou, Tianfeng&lt;/author&gt;&lt;author&gt;Liang, Zhiqiang&lt;/author&gt;&lt;author&gt;Wu, Junjie&lt;/author&gt;&lt;author&gt;Wang, Xibin&lt;/author&gt;&lt;/authors&gt;&lt;/contributors&gt;&lt;titles&gt;&lt;title&gt;Serrated chip formation mechanism analysis using a modified model based on the material defect theory in machining Ti-6Al-4 V alloy&lt;/title&gt;&lt;secondary-title&gt;The International Journal of Advanced Manufacturing Technology&lt;/secondary-title&gt;&lt;/titles&gt;&lt;periodical&gt;&lt;full-title&gt;The International Journal of Advanced Manufacturing Technology&lt;/full-title&gt;&lt;/periodical&gt;&lt;pages&gt;3575-3584&lt;/pages&gt;&lt;volume&gt;96&lt;/volume&gt;&lt;number&gt;9-12&lt;/number&gt;&lt;dates&gt;&lt;year&gt;2018&lt;/year&gt;&lt;/dates&gt;&lt;isbn&gt;0268-376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 Zhou et al. 2018)</w:t>
      </w:r>
      <w:r>
        <w:rPr>
          <w:rFonts w:ascii="Times New Roman" w:hAnsi="Times New Roman" w:cs="Times New Roman"/>
          <w:sz w:val="24"/>
          <w:szCs w:val="24"/>
        </w:rPr>
        <w:fldChar w:fldCharType="end"/>
      </w:r>
      <w:r>
        <w:rPr>
          <w:rFonts w:ascii="Times New Roman" w:hAnsi="Times New Roman" w:cs="Times New Roman"/>
          <w:sz w:val="24"/>
          <w:szCs w:val="24"/>
        </w:rPr>
        <w:t>, the Baker Modification of EI-</w:t>
      </w:r>
      <w:proofErr w:type="spellStart"/>
      <w:r>
        <w:rPr>
          <w:rFonts w:ascii="Times New Roman" w:hAnsi="Times New Roman" w:cs="Times New Roman"/>
          <w:sz w:val="24"/>
          <w:szCs w:val="24"/>
        </w:rPr>
        <w:t>Magd</w:t>
      </w:r>
      <w:proofErr w:type="spellEnd"/>
      <w:r>
        <w:rPr>
          <w:rFonts w:ascii="Times New Roman" w:hAnsi="Times New Roman" w:cs="Times New Roman"/>
          <w:sz w:val="24"/>
          <w:szCs w:val="24"/>
        </w:rPr>
        <w:t xml:space="preserve"> mod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varez&lt;/Author&gt;&lt;Year&gt;2011&lt;/Year&gt;&lt;RecNum&gt;6383&lt;/RecNum&gt;&lt;DisplayText&gt;(Alvarez, Domingo et al. 2011)&lt;/DisplayText&gt;&lt;record&gt;&lt;rec-number&gt;6383&lt;/rec-number&gt;&lt;foreign-keys&gt;&lt;key app="EN" db-id="9xtdewafux20vgewr28vxrpl9asfpaswpx9f" timestamp="1548175823"&gt;6383&lt;/key&gt;&lt;/foreign-keys&gt;&lt;ref-type name="Journal Article"&gt;17&lt;/ref-type&gt;&lt;contributors&gt;&lt;authors&gt;&lt;author&gt;Alvarez, Roberto&lt;/author&gt;&lt;author&gt;Domingo, Rosario&lt;/author&gt;&lt;author&gt;Sebastian, Miguel Angel&lt;/author&gt;&lt;/authors&gt;&lt;/contributors&gt;&lt;titles&gt;&lt;title&gt;The formation of saw toothed chip in a titanium alloy: influence of constitutive models&lt;/title&gt;&lt;secondary-title&gt;Strojniški vestnik-Journal of Mechanical Engineering&lt;/secondary-title&gt;&lt;/titles&gt;&lt;periodical&gt;&lt;full-title&gt;Strojniški vestnik-Journal of Mechanical Engineering&lt;/full-title&gt;&lt;/periodical&gt;&lt;pages&gt;739-749&lt;/pages&gt;&lt;volume&gt;57&lt;/volume&gt;&lt;number&gt;10&lt;/number&gt;&lt;dates&gt;&lt;year&gt;2011&lt;/year&gt;&lt;/dates&gt;&lt;isbn&gt;0039-248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lvarez, Domingo et al. 2011)</w:t>
      </w:r>
      <w:r>
        <w:rPr>
          <w:rFonts w:ascii="Times New Roman" w:hAnsi="Times New Roman" w:cs="Times New Roman"/>
          <w:sz w:val="24"/>
          <w:szCs w:val="24"/>
        </w:rPr>
        <w:fldChar w:fldCharType="end"/>
      </w:r>
      <w:r>
        <w:rPr>
          <w:rFonts w:ascii="Times New Roman" w:hAnsi="Times New Roman" w:cs="Times New Roman"/>
          <w:noProof/>
          <w:sz w:val="24"/>
          <w:szCs w:val="24"/>
        </w:rPr>
        <w:t xml:space="preserve"> </w:t>
      </w:r>
      <w:r w:rsidRPr="00BE22AD">
        <w:rPr>
          <w:rFonts w:ascii="Times New Roman" w:hAnsi="Times New Roman" w:cs="Times New Roman"/>
          <w:sz w:val="24"/>
          <w:szCs w:val="24"/>
        </w:rPr>
        <w:t>and</w:t>
      </w:r>
      <w:r>
        <w:rPr>
          <w:rFonts w:ascii="Times New Roman" w:hAnsi="Times New Roman" w:cs="Times New Roman"/>
          <w:sz w:val="24"/>
          <w:szCs w:val="24"/>
        </w:rPr>
        <w:t xml:space="preserve"> the </w:t>
      </w:r>
      <w:proofErr w:type="spellStart"/>
      <w:r w:rsidRPr="006C4F07">
        <w:rPr>
          <w:rFonts w:ascii="Times New Roman" w:hAnsi="Times New Roman" w:cs="Times New Roman"/>
          <w:sz w:val="24"/>
          <w:szCs w:val="24"/>
        </w:rPr>
        <w:t>Cuitino</w:t>
      </w:r>
      <w:proofErr w:type="spellEnd"/>
      <w:r w:rsidRPr="006C4F07">
        <w:rPr>
          <w:rFonts w:ascii="Times New Roman" w:hAnsi="Times New Roman" w:cs="Times New Roman"/>
          <w:sz w:val="24"/>
          <w:szCs w:val="24"/>
        </w:rPr>
        <w:t xml:space="preserve"> and Ortiz mod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n&lt;/Author&gt;&lt;Year&gt;2012&lt;/Year&gt;&lt;RecNum&gt;6382&lt;/RecNum&gt;&lt;DisplayText&gt;(Man, Ren et al. 2012)&lt;/DisplayText&gt;&lt;record&gt;&lt;rec-number&gt;6382&lt;/rec-number&gt;&lt;foreign-keys&gt;&lt;key app="EN" db-id="9xtdewafux20vgewr28vxrpl9asfpaswpx9f" timestamp="1548175697"&gt;6382&lt;/key&gt;&lt;/foreign-keys&gt;&lt;ref-type name="Journal Article"&gt;17&lt;/ref-type&gt;&lt;contributors&gt;&lt;authors&gt;&lt;author&gt;Man, Xialin&lt;/author&gt;&lt;author&gt;Ren, Deyao&lt;/author&gt;&lt;author&gt;Usui, Shuji&lt;/author&gt;&lt;author&gt;Johnson, Cody&lt;/author&gt;&lt;author&gt;Marusich, Troy D&lt;/author&gt;&lt;/authors&gt;&lt;/contributors&gt;&lt;titles&gt;&lt;title&gt;Validation of finite element cutting force prediction for end milling&lt;/title&gt;&lt;secondary-title&gt;Procedia CIRP&lt;/secondary-title&gt;&lt;/titles&gt;&lt;periodical&gt;&lt;full-title&gt;Procedia CIRP&lt;/full-title&gt;&lt;/periodical&gt;&lt;pages&gt;663-668&lt;/pages&gt;&lt;volume&gt;1&lt;/volume&gt;&lt;dates&gt;&lt;year&gt;2012&lt;/year&gt;&lt;/dates&gt;&lt;isbn&gt;2212-827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n, Ren et al. 2012)</w:t>
      </w:r>
      <w:r>
        <w:rPr>
          <w:rFonts w:ascii="Times New Roman" w:hAnsi="Times New Roman" w:cs="Times New Roman"/>
          <w:sz w:val="24"/>
          <w:szCs w:val="24"/>
        </w:rPr>
        <w:fldChar w:fldCharType="end"/>
      </w:r>
      <w:r w:rsidRPr="006C4F07">
        <w:rPr>
          <w:rFonts w:ascii="Times New Roman" w:hAnsi="Times New Roman" w:cs="Times New Roman"/>
          <w:sz w:val="24"/>
          <w:szCs w:val="24"/>
        </w:rPr>
        <w:t xml:space="preserve">. </w:t>
      </w:r>
    </w:p>
    <w:p w:rsidR="00B76AF4" w:rsidRPr="006C4F07" w:rsidRDefault="00B76AF4" w:rsidP="00B76AF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it may be noted that these material models are </w:t>
      </w:r>
      <w:r w:rsidRPr="006C4F07">
        <w:rPr>
          <w:rFonts w:ascii="Times New Roman" w:hAnsi="Times New Roman" w:cs="Times New Roman"/>
          <w:sz w:val="24"/>
          <w:szCs w:val="24"/>
        </w:rPr>
        <w:t>developed under different experimental conditions and</w:t>
      </w:r>
      <w:r>
        <w:rPr>
          <w:rFonts w:ascii="Times New Roman" w:hAnsi="Times New Roman" w:cs="Times New Roman"/>
          <w:sz w:val="24"/>
          <w:szCs w:val="24"/>
        </w:rPr>
        <w:t xml:space="preserve"> due to this</w:t>
      </w:r>
      <w:r w:rsidR="00BF728B">
        <w:rPr>
          <w:rFonts w:ascii="Times New Roman" w:hAnsi="Times New Roman" w:cs="Times New Roman"/>
          <w:sz w:val="24"/>
          <w:szCs w:val="24"/>
        </w:rPr>
        <w:t>,</w:t>
      </w:r>
      <w:r>
        <w:rPr>
          <w:rFonts w:ascii="Times New Roman" w:hAnsi="Times New Roman" w:cs="Times New Roman"/>
          <w:sz w:val="24"/>
          <w:szCs w:val="24"/>
        </w:rPr>
        <w:t xml:space="preserve"> it is challenging to say which particular material model is the best</w:t>
      </w:r>
      <w:r w:rsidRPr="006C4F07">
        <w:rPr>
          <w:rFonts w:ascii="Times New Roman" w:hAnsi="Times New Roman" w:cs="Times New Roman"/>
          <w:sz w:val="24"/>
          <w:szCs w:val="24"/>
        </w:rPr>
        <w:t>. It is also worth noting that the implementation of all these complex material models is not that straightforward and developing</w:t>
      </w:r>
      <w:r>
        <w:rPr>
          <w:rFonts w:ascii="Times New Roman" w:hAnsi="Times New Roman" w:cs="Times New Roman"/>
          <w:sz w:val="24"/>
          <w:szCs w:val="24"/>
        </w:rPr>
        <w:t xml:space="preserve"> the</w:t>
      </w:r>
      <w:r w:rsidRPr="006C4F07">
        <w:rPr>
          <w:rFonts w:ascii="Times New Roman" w:hAnsi="Times New Roman" w:cs="Times New Roman"/>
          <w:sz w:val="24"/>
          <w:szCs w:val="24"/>
        </w:rPr>
        <w:t xml:space="preserve"> user subroutine like VUMAT consumes </w:t>
      </w:r>
      <w:r>
        <w:rPr>
          <w:rFonts w:ascii="Times New Roman" w:hAnsi="Times New Roman" w:cs="Times New Roman"/>
          <w:sz w:val="24"/>
          <w:szCs w:val="24"/>
        </w:rPr>
        <w:t xml:space="preserve">significant </w:t>
      </w:r>
      <w:r w:rsidRPr="006C4F07">
        <w:rPr>
          <w:rFonts w:ascii="Times New Roman" w:hAnsi="Times New Roman" w:cs="Times New Roman"/>
          <w:sz w:val="24"/>
          <w:szCs w:val="24"/>
        </w:rPr>
        <w:t xml:space="preserve">time for testing each </w:t>
      </w:r>
      <w:r>
        <w:rPr>
          <w:rFonts w:ascii="Times New Roman" w:hAnsi="Times New Roman" w:cs="Times New Roman"/>
          <w:sz w:val="24"/>
          <w:szCs w:val="24"/>
        </w:rPr>
        <w:t xml:space="preserve">of the </w:t>
      </w:r>
      <w:r w:rsidRPr="006C4F07">
        <w:rPr>
          <w:rFonts w:ascii="Times New Roman" w:hAnsi="Times New Roman" w:cs="Times New Roman"/>
          <w:sz w:val="24"/>
          <w:szCs w:val="24"/>
        </w:rPr>
        <w:t xml:space="preserve">models. Consequently, the motivation of this paper was to compare several of these material models to establish the variation in the results presented by them for a given problem and then to benchmark the models against the predictions made by commercial codes like </w:t>
      </w:r>
      <w:proofErr w:type="spellStart"/>
      <w:r w:rsidRPr="006C4F07">
        <w:rPr>
          <w:rFonts w:ascii="Times New Roman" w:hAnsi="Times New Roman" w:cs="Times New Roman"/>
          <w:sz w:val="24"/>
          <w:szCs w:val="24"/>
        </w:rPr>
        <w:t>Advan</w:t>
      </w:r>
      <w:r>
        <w:rPr>
          <w:rFonts w:ascii="Times New Roman" w:hAnsi="Times New Roman" w:cs="Times New Roman"/>
          <w:sz w:val="24"/>
          <w:szCs w:val="24"/>
        </w:rPr>
        <w:t>tE</w:t>
      </w:r>
      <w:r w:rsidRPr="006C4F07">
        <w:rPr>
          <w:rFonts w:ascii="Times New Roman" w:hAnsi="Times New Roman" w:cs="Times New Roman"/>
          <w:sz w:val="24"/>
          <w:szCs w:val="24"/>
        </w:rPr>
        <w:t>dge</w:t>
      </w:r>
      <w:proofErr w:type="spellEnd"/>
      <w:r>
        <w:rPr>
          <w:rFonts w:ascii="Times New Roman" w:hAnsi="Times New Roman" w:cs="Times New Roman"/>
          <w:sz w:val="24"/>
          <w:szCs w:val="24"/>
        </w:rPr>
        <w:t xml:space="preserve"> </w:t>
      </w:r>
      <w:r w:rsidRPr="006C4F07">
        <w:rPr>
          <w:rFonts w:ascii="Times New Roman" w:hAnsi="Times New Roman" w:cs="Times New Roman"/>
          <w:sz w:val="24"/>
          <w:szCs w:val="24"/>
        </w:rPr>
        <w:t>and D</w:t>
      </w:r>
      <w:r>
        <w:rPr>
          <w:rFonts w:ascii="Times New Roman" w:hAnsi="Times New Roman" w:cs="Times New Roman"/>
          <w:sz w:val="24"/>
          <w:szCs w:val="24"/>
        </w:rPr>
        <w:t>EFORM</w:t>
      </w:r>
      <w:r w:rsidRPr="006C4F07">
        <w:rPr>
          <w:rFonts w:ascii="Times New Roman" w:hAnsi="Times New Roman" w:cs="Times New Roman"/>
          <w:sz w:val="24"/>
          <w:szCs w:val="24"/>
        </w:rPr>
        <w:t xml:space="preserve">. </w:t>
      </w:r>
      <w:r>
        <w:rPr>
          <w:rFonts w:ascii="Times New Roman" w:hAnsi="Times New Roman" w:cs="Times New Roman"/>
          <w:sz w:val="24"/>
          <w:szCs w:val="24"/>
        </w:rPr>
        <w:t xml:space="preserve">These two are commercially popular codes used by the machining community and have their own way of describing the material constitutive model, </w:t>
      </w:r>
      <w:proofErr w:type="spellStart"/>
      <w:r w:rsidRPr="006C4F07">
        <w:rPr>
          <w:rFonts w:ascii="Times New Roman" w:hAnsi="Times New Roman" w:cs="Times New Roman"/>
          <w:sz w:val="24"/>
          <w:szCs w:val="24"/>
        </w:rPr>
        <w:t>Advant</w:t>
      </w:r>
      <w:r>
        <w:rPr>
          <w:rFonts w:ascii="Times New Roman" w:hAnsi="Times New Roman" w:cs="Times New Roman"/>
          <w:sz w:val="24"/>
          <w:szCs w:val="24"/>
        </w:rPr>
        <w:t>Ed</w:t>
      </w:r>
      <w:r w:rsidRPr="006C4F07">
        <w:rPr>
          <w:rFonts w:ascii="Times New Roman" w:hAnsi="Times New Roman" w:cs="Times New Roman"/>
          <w:sz w:val="24"/>
          <w:szCs w:val="24"/>
        </w:rPr>
        <w:t>ge</w:t>
      </w:r>
      <w:proofErr w:type="spellEnd"/>
      <w:r>
        <w:rPr>
          <w:rFonts w:ascii="Times New Roman" w:hAnsi="Times New Roman" w:cs="Times New Roman"/>
          <w:sz w:val="24"/>
          <w:szCs w:val="24"/>
        </w:rPr>
        <w:t xml:space="preserve">, for example, </w:t>
      </w:r>
      <w:r w:rsidRPr="006C4F07">
        <w:rPr>
          <w:rFonts w:ascii="Times New Roman" w:hAnsi="Times New Roman" w:cs="Times New Roman"/>
          <w:sz w:val="24"/>
          <w:szCs w:val="24"/>
        </w:rPr>
        <w:t>implements</w:t>
      </w:r>
      <w:r>
        <w:rPr>
          <w:rFonts w:ascii="Times New Roman" w:hAnsi="Times New Roman" w:cs="Times New Roman"/>
          <w:sz w:val="24"/>
          <w:szCs w:val="24"/>
        </w:rPr>
        <w:t xml:space="preserve"> the</w:t>
      </w:r>
      <w:r w:rsidRPr="006C4F07">
        <w:rPr>
          <w:rFonts w:ascii="Times New Roman" w:hAnsi="Times New Roman" w:cs="Times New Roman"/>
          <w:sz w:val="24"/>
          <w:szCs w:val="24"/>
        </w:rPr>
        <w:t xml:space="preserve"> </w:t>
      </w:r>
      <w:proofErr w:type="spellStart"/>
      <w:r w:rsidRPr="006C4F07">
        <w:rPr>
          <w:rFonts w:ascii="Times New Roman" w:hAnsi="Times New Roman" w:cs="Times New Roman"/>
          <w:sz w:val="24"/>
          <w:szCs w:val="24"/>
        </w:rPr>
        <w:t>Cuitino</w:t>
      </w:r>
      <w:proofErr w:type="spellEnd"/>
      <w:r w:rsidRPr="006C4F07">
        <w:rPr>
          <w:rFonts w:ascii="Times New Roman" w:hAnsi="Times New Roman" w:cs="Times New Roman"/>
          <w:sz w:val="24"/>
          <w:szCs w:val="24"/>
        </w:rPr>
        <w:t xml:space="preserve"> and Ortiz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n&lt;/Author&gt;&lt;Year&gt;2012&lt;/Year&gt;&lt;RecNum&gt;6382&lt;/RecNum&gt;&lt;DisplayText&gt;(Man, Ren et al. 2012)&lt;/DisplayText&gt;&lt;record&gt;&lt;rec-number&gt;6382&lt;/rec-number&gt;&lt;foreign-keys&gt;&lt;key app="EN" db-id="9xtdewafux20vgewr28vxrpl9asfpaswpx9f" timestamp="1548175697"&gt;6382&lt;/key&gt;&lt;/foreign-keys&gt;&lt;ref-type name="Journal Article"&gt;17&lt;/ref-type&gt;&lt;contributors&gt;&lt;authors&gt;&lt;author&gt;Man, Xialin&lt;/author&gt;&lt;author&gt;Ren, Deyao&lt;/author&gt;&lt;author&gt;Usui, Shuji&lt;/author&gt;&lt;author&gt;Johnson, Cody&lt;/author&gt;&lt;author&gt;Marusich, Troy D&lt;/author&gt;&lt;/authors&gt;&lt;/contributors&gt;&lt;titles&gt;&lt;title&gt;Validation of finite element cutting force prediction for end milling&lt;/title&gt;&lt;secondary-title&gt;Procedia CIRP&lt;/secondary-title&gt;&lt;/titles&gt;&lt;periodical&gt;&lt;full-title&gt;Procedia CIRP&lt;/full-title&gt;&lt;/periodical&gt;&lt;pages&gt;663-668&lt;/pages&gt;&lt;volume&gt;1&lt;/volume&gt;&lt;dates&gt;&lt;year&gt;2012&lt;/year&gt;&lt;/dates&gt;&lt;isbn&gt;2212-827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n, Ren et al. 2012)</w:t>
      </w:r>
      <w:r>
        <w:rPr>
          <w:rFonts w:ascii="Times New Roman" w:hAnsi="Times New Roman" w:cs="Times New Roman"/>
          <w:sz w:val="24"/>
          <w:szCs w:val="24"/>
        </w:rPr>
        <w:fldChar w:fldCharType="end"/>
      </w:r>
      <w:r w:rsidRPr="006C4F07">
        <w:rPr>
          <w:rFonts w:ascii="Times New Roman" w:hAnsi="Times New Roman" w:cs="Times New Roman"/>
          <w:sz w:val="24"/>
          <w:szCs w:val="24"/>
        </w:rPr>
        <w:t xml:space="preserve"> whil</w:t>
      </w:r>
      <w:r>
        <w:rPr>
          <w:rFonts w:ascii="Times New Roman" w:hAnsi="Times New Roman" w:cs="Times New Roman"/>
          <w:sz w:val="24"/>
          <w:szCs w:val="24"/>
        </w:rPr>
        <w:t>e</w:t>
      </w:r>
      <w:r w:rsidRPr="006C4F07">
        <w:rPr>
          <w:rFonts w:ascii="Times New Roman" w:hAnsi="Times New Roman" w:cs="Times New Roman"/>
          <w:sz w:val="24"/>
          <w:szCs w:val="24"/>
        </w:rPr>
        <w:t xml:space="preserve"> D</w:t>
      </w:r>
      <w:r>
        <w:rPr>
          <w:rFonts w:ascii="Times New Roman" w:hAnsi="Times New Roman" w:cs="Times New Roman"/>
          <w:sz w:val="24"/>
          <w:szCs w:val="24"/>
        </w:rPr>
        <w:t xml:space="preserve">EFORM </w:t>
      </w:r>
      <w:r w:rsidRPr="006C4F07">
        <w:rPr>
          <w:rFonts w:ascii="Times New Roman" w:hAnsi="Times New Roman" w:cs="Times New Roman"/>
          <w:sz w:val="24"/>
          <w:szCs w:val="24"/>
        </w:rPr>
        <w:t xml:space="preserve">implements a tabulated material model of the form </w:t>
      </w:r>
      <m:oMath>
        <m:acc>
          <m:accPr>
            <m:chr m:val="̅"/>
            <m:ctrlPr>
              <w:rPr>
                <w:rFonts w:ascii="Cambria Math" w:hAnsi="Cambria Math" w:cs="Times New Roman"/>
                <w:sz w:val="24"/>
                <w:szCs w:val="24"/>
              </w:rPr>
            </m:ctrlPr>
          </m:accPr>
          <m:e>
            <m:r>
              <w:rPr>
                <w:rFonts w:ascii="Cambria Math" w:hAnsi="Cambria Math" w:cs="Times New Roman"/>
                <w:sz w:val="24"/>
                <w:szCs w:val="24"/>
              </w:rPr>
              <m:t>σ</m:t>
            </m:r>
          </m:e>
        </m:acc>
        <m:r>
          <m:rPr>
            <m:sty m:val="p"/>
          </m:rPr>
          <w:rPr>
            <w:rFonts w:ascii="Cambria Math" w:hAnsi="Cambria Math" w:cs="Times New Roman"/>
            <w:sz w:val="24"/>
            <w:szCs w:val="24"/>
          </w:rPr>
          <m:t>=</m:t>
        </m:r>
        <m:acc>
          <m:accPr>
            <m:chr m:val="̅"/>
            <m:ctrlPr>
              <w:rPr>
                <w:rFonts w:ascii="Cambria Math" w:hAnsi="Cambria Math" w:cs="Times New Roman"/>
                <w:sz w:val="24"/>
                <w:szCs w:val="24"/>
              </w:rPr>
            </m:ctrlPr>
          </m:accPr>
          <m:e>
            <m:r>
              <w:rPr>
                <w:rFonts w:ascii="Cambria Math" w:hAnsi="Cambria Math" w:cs="Times New Roman"/>
                <w:sz w:val="24"/>
                <w:szCs w:val="24"/>
              </w:rPr>
              <m:t>σ</m:t>
            </m:r>
          </m:e>
        </m:acc>
        <m:d>
          <m:dPr>
            <m:ctrlPr>
              <w:rPr>
                <w:rFonts w:ascii="Cambria Math" w:hAnsi="Cambria Math" w:cs="Times New Roman"/>
                <w:sz w:val="24"/>
                <w:szCs w:val="24"/>
              </w:rPr>
            </m:ctrlPr>
          </m:dPr>
          <m:e>
            <m:acc>
              <m:accPr>
                <m:chr m:val="̅"/>
                <m:ctrlPr>
                  <w:rPr>
                    <w:rFonts w:ascii="Cambria Math" w:hAnsi="Cambria Math" w:cs="Times New Roman"/>
                    <w:sz w:val="24"/>
                    <w:szCs w:val="24"/>
                  </w:rPr>
                </m:ctrlPr>
              </m:accPr>
              <m:e>
                <m:r>
                  <w:rPr>
                    <w:rFonts w:ascii="Cambria Math" w:hAnsi="Cambria Math" w:cs="Times New Roman"/>
                    <w:sz w:val="24"/>
                    <w:szCs w:val="24"/>
                  </w:rPr>
                  <m:t>ε</m:t>
                </m:r>
                <m:r>
                  <m:rPr>
                    <m:sty m:val="p"/>
                  </m:rPr>
                  <w:rPr>
                    <w:rFonts w:ascii="Cambria Math" w:hAnsi="Cambria Math" w:cs="Times New Roman"/>
                    <w:sz w:val="24"/>
                    <w:szCs w:val="24"/>
                  </w:rPr>
                  <m:t>,</m:t>
                </m:r>
              </m:e>
            </m:acc>
            <m:acc>
              <m:accPr>
                <m:chr m:val="̇"/>
                <m:ctrlPr>
                  <w:rPr>
                    <w:rFonts w:ascii="Cambria Math" w:hAnsi="Cambria Math" w:cs="Times New Roman"/>
                    <w:sz w:val="24"/>
                    <w:szCs w:val="24"/>
                  </w:rPr>
                </m:ctrlPr>
              </m:accPr>
              <m:e>
                <m:r>
                  <w:rPr>
                    <w:rFonts w:ascii="Cambria Math" w:hAnsi="Cambria Math" w:cs="Times New Roman"/>
                    <w:sz w:val="24"/>
                    <w:szCs w:val="24"/>
                  </w:rPr>
                  <m:t>ε</m:t>
                </m:r>
              </m:e>
            </m:acc>
            <m:r>
              <m:rPr>
                <m:sty m:val="p"/>
              </m:rPr>
              <w:rPr>
                <w:rFonts w:ascii="Cambria Math" w:hAnsi="Cambria Math" w:cs="Times New Roman"/>
                <w:sz w:val="24"/>
                <w:szCs w:val="24"/>
              </w:rPr>
              <m:t>,</m:t>
            </m:r>
            <m:r>
              <w:rPr>
                <w:rFonts w:ascii="Cambria Math" w:hAnsi="Cambria Math" w:cs="Times New Roman"/>
                <w:sz w:val="24"/>
                <w:szCs w:val="24"/>
              </w:rPr>
              <m:t>T</m:t>
            </m:r>
          </m:e>
        </m:d>
      </m:oMath>
      <w:r w:rsidRPr="006C4F07">
        <w:rPr>
          <w:rFonts w:ascii="Times New Roman" w:hAnsi="Times New Roman" w:cs="Times New Roman"/>
          <w:sz w:val="24"/>
          <w:szCs w:val="24"/>
        </w:rPr>
        <w:t xml:space="preserve">, where </w:t>
      </w:r>
      <m:oMath>
        <m:acc>
          <m:accPr>
            <m:chr m:val="̅"/>
            <m:ctrlPr>
              <w:rPr>
                <w:rFonts w:ascii="Cambria Math" w:hAnsi="Cambria Math" w:cs="Times New Roman"/>
                <w:sz w:val="24"/>
                <w:szCs w:val="24"/>
              </w:rPr>
            </m:ctrlPr>
          </m:accPr>
          <m:e>
            <m:r>
              <w:rPr>
                <w:rFonts w:ascii="Cambria Math" w:hAnsi="Cambria Math" w:cs="Times New Roman"/>
                <w:sz w:val="24"/>
                <w:szCs w:val="24"/>
              </w:rPr>
              <m:t>σ</m:t>
            </m:r>
          </m:e>
        </m:acc>
      </m:oMath>
      <w:r w:rsidRPr="006C4F07">
        <w:rPr>
          <w:rFonts w:ascii="Times New Roman" w:hAnsi="Times New Roman" w:cs="Times New Roman"/>
          <w:sz w:val="24"/>
          <w:szCs w:val="24"/>
        </w:rPr>
        <w:t xml:space="preserve">, </w:t>
      </w:r>
      <m:oMath>
        <m:acc>
          <m:accPr>
            <m:chr m:val="̅"/>
            <m:ctrlPr>
              <w:rPr>
                <w:rFonts w:ascii="Cambria Math" w:hAnsi="Cambria Math" w:cs="Times New Roman"/>
                <w:sz w:val="24"/>
                <w:szCs w:val="24"/>
              </w:rPr>
            </m:ctrlPr>
          </m:accPr>
          <m:e>
            <m:r>
              <w:rPr>
                <w:rFonts w:ascii="Cambria Math" w:hAnsi="Cambria Math" w:cs="Times New Roman"/>
                <w:sz w:val="24"/>
                <w:szCs w:val="24"/>
              </w:rPr>
              <m:t>ε</m:t>
            </m:r>
          </m:e>
        </m:acc>
      </m:oMath>
      <w:r w:rsidRPr="006C4F07">
        <w:rPr>
          <w:rFonts w:ascii="Times New Roman" w:hAnsi="Times New Roman" w:cs="Times New Roman"/>
          <w:sz w:val="24"/>
          <w:szCs w:val="24"/>
        </w:rPr>
        <w:t xml:space="preserve">, </w:t>
      </w:r>
      <m:oMath>
        <m:acc>
          <m:accPr>
            <m:chr m:val="̇"/>
            <m:ctrlPr>
              <w:rPr>
                <w:rFonts w:ascii="Cambria Math" w:hAnsi="Cambria Math" w:cs="Times New Roman"/>
                <w:sz w:val="24"/>
                <w:szCs w:val="24"/>
              </w:rPr>
            </m:ctrlPr>
          </m:accPr>
          <m:e>
            <m:r>
              <w:rPr>
                <w:rFonts w:ascii="Cambria Math" w:hAnsi="Cambria Math" w:cs="Times New Roman"/>
                <w:sz w:val="24"/>
                <w:szCs w:val="24"/>
              </w:rPr>
              <m:t>ε</m:t>
            </m:r>
          </m:e>
        </m:acc>
      </m:oMath>
      <w:r w:rsidRPr="006C4F07">
        <w:rPr>
          <w:rFonts w:ascii="Times New Roman" w:hAnsi="Times New Roman" w:cs="Times New Roman"/>
          <w:sz w:val="24"/>
          <w:szCs w:val="24"/>
        </w:rPr>
        <w:t xml:space="preserve"> and T refer to flow stress, equivalent plastic strain, equivalent plastic strain rate and temperature respectively.</w:t>
      </w:r>
      <w:r>
        <w:rPr>
          <w:rFonts w:ascii="Times New Roman" w:hAnsi="Times New Roman" w:cs="Times New Roman"/>
          <w:sz w:val="24"/>
          <w:szCs w:val="24"/>
        </w:rPr>
        <w:t xml:space="preserve"> </w:t>
      </w:r>
      <w:r w:rsidR="00A50CF8">
        <w:rPr>
          <w:rFonts w:ascii="Times New Roman" w:hAnsi="Times New Roman" w:cs="Times New Roman"/>
          <w:sz w:val="24"/>
          <w:szCs w:val="24"/>
        </w:rPr>
        <w:t xml:space="preserve">What’s interesting is that </w:t>
      </w:r>
      <w:proofErr w:type="spellStart"/>
      <w:r>
        <w:rPr>
          <w:rFonts w:ascii="Times New Roman" w:hAnsi="Times New Roman" w:cs="Times New Roman"/>
          <w:sz w:val="24"/>
          <w:szCs w:val="24"/>
        </w:rPr>
        <w:t>AdvantEdge</w:t>
      </w:r>
      <w:proofErr w:type="spellEnd"/>
      <w:r>
        <w:rPr>
          <w:rFonts w:ascii="Times New Roman" w:hAnsi="Times New Roman" w:cs="Times New Roman"/>
          <w:sz w:val="24"/>
          <w:szCs w:val="24"/>
        </w:rPr>
        <w:t xml:space="preserve"> calculates the dynamic equilibrium in time by an explicit time integration method using </w:t>
      </w:r>
      <w:r>
        <w:rPr>
          <w:rFonts w:ascii="Times New Roman" w:hAnsi="Times New Roman" w:cs="Times New Roman"/>
          <w:sz w:val="24"/>
          <w:szCs w:val="24"/>
        </w:rPr>
        <w:lastRenderedPageBreak/>
        <w:t xml:space="preserve">a </w:t>
      </w:r>
      <w:proofErr w:type="spellStart"/>
      <w:r>
        <w:rPr>
          <w:rFonts w:ascii="Times New Roman" w:hAnsi="Times New Roman" w:cs="Times New Roman"/>
          <w:sz w:val="24"/>
          <w:szCs w:val="24"/>
        </w:rPr>
        <w:t>Lagrangian</w:t>
      </w:r>
      <w:proofErr w:type="spellEnd"/>
      <w:r>
        <w:rPr>
          <w:rFonts w:ascii="Times New Roman" w:hAnsi="Times New Roman" w:cs="Times New Roman"/>
          <w:sz w:val="24"/>
          <w:szCs w:val="24"/>
        </w:rPr>
        <w:t xml:space="preserve"> finite element formulation whilst DEFORM is an Implicit solver employing the Newton Raphson technique, although both </w:t>
      </w:r>
      <w:r w:rsidR="00A50CF8">
        <w:rPr>
          <w:rFonts w:ascii="Times New Roman" w:hAnsi="Times New Roman" w:cs="Times New Roman"/>
          <w:sz w:val="24"/>
          <w:szCs w:val="24"/>
        </w:rPr>
        <w:t>software</w:t>
      </w:r>
      <w:r>
        <w:rPr>
          <w:rFonts w:ascii="Times New Roman" w:hAnsi="Times New Roman" w:cs="Times New Roman"/>
          <w:sz w:val="24"/>
          <w:szCs w:val="24"/>
        </w:rPr>
        <w:t xml:space="preserve"> can use tetrahedron (3D), and rectangle (2D) element types. </w:t>
      </w:r>
    </w:p>
    <w:p w:rsidR="00B76AF4" w:rsidRPr="00C371B3" w:rsidRDefault="00B76AF4" w:rsidP="00B76AF4">
      <w:pPr>
        <w:jc w:val="both"/>
        <w:rPr>
          <w:rFonts w:ascii="Times New Roman" w:hAnsi="Times New Roman" w:cs="Times New Roman"/>
          <w:sz w:val="20"/>
          <w:szCs w:val="20"/>
        </w:rPr>
      </w:pPr>
    </w:p>
    <w:p w:rsidR="00B76AF4" w:rsidRPr="008F4F8B" w:rsidRDefault="00B76AF4" w:rsidP="00B76AF4">
      <w:pPr>
        <w:pStyle w:val="Heading1"/>
      </w:pPr>
      <w:r w:rsidRPr="008F4F8B">
        <w:t>Literature review on Ti6Al4V</w:t>
      </w:r>
    </w:p>
    <w:p w:rsidR="00B76AF4" w:rsidRPr="00C371B3" w:rsidRDefault="000F1C52" w:rsidP="00B76AF4">
      <w:pPr>
        <w:spacing w:line="480" w:lineRule="auto"/>
        <w:jc w:val="both"/>
        <w:rPr>
          <w:rFonts w:ascii="Times New Roman" w:hAnsi="Times New Roman" w:cs="Times New Roman"/>
          <w:noProof/>
          <w:sz w:val="20"/>
          <w:szCs w:val="20"/>
        </w:rPr>
      </w:pPr>
      <w:r>
        <w:rPr>
          <w:rFonts w:ascii="Times New Roman" w:hAnsi="Times New Roman" w:cs="Times New Roman"/>
          <w:sz w:val="24"/>
          <w:szCs w:val="24"/>
        </w:rPr>
        <w:t xml:space="preserve">Ti6Al4V, </w:t>
      </w:r>
      <w:r w:rsidR="00B76AF4" w:rsidRPr="00BE22AD">
        <w:rPr>
          <w:rFonts w:ascii="Times New Roman" w:hAnsi="Times New Roman" w:cs="Times New Roman"/>
          <w:sz w:val="24"/>
          <w:szCs w:val="24"/>
        </w:rPr>
        <w:t>a</w:t>
      </w:r>
      <w:r w:rsidR="00B76AF4">
        <w:rPr>
          <w:rFonts w:ascii="Times New Roman" w:hAnsi="Times New Roman" w:cs="Times New Roman"/>
          <w:sz w:val="24"/>
          <w:szCs w:val="24"/>
        </w:rPr>
        <w:t>n</w:t>
      </w:r>
      <w:r w:rsidR="00B76AF4" w:rsidRPr="00BE22AD">
        <w:rPr>
          <w:rFonts w:ascii="Times New Roman" w:hAnsi="Times New Roman" w:cs="Times New Roman"/>
          <w:sz w:val="24"/>
          <w:szCs w:val="24"/>
        </w:rPr>
        <w:t xml:space="preserve"> α+β titanium alloy which was first developed in the 1950s </w:t>
      </w:r>
      <w:r w:rsidR="00B76AF4">
        <w:rPr>
          <w:rFonts w:ascii="Times New Roman" w:hAnsi="Times New Roman" w:cs="Times New Roman"/>
          <w:sz w:val="24"/>
          <w:szCs w:val="24"/>
        </w:rPr>
        <w:fldChar w:fldCharType="begin"/>
      </w:r>
      <w:r w:rsidR="00B76AF4">
        <w:rPr>
          <w:rFonts w:ascii="Times New Roman" w:hAnsi="Times New Roman" w:cs="Times New Roman"/>
          <w:sz w:val="24"/>
          <w:szCs w:val="24"/>
        </w:rPr>
        <w:instrText xml:space="preserve"> ADDIN EN.CITE &lt;EndNote&gt;&lt;Cite&gt;&lt;Author&gt;Leyens&lt;/Author&gt;&lt;Year&gt;2003&lt;/Year&gt;&lt;RecNum&gt;6381&lt;/RecNum&gt;&lt;DisplayText&gt;(Leyens and Peters 2003)&lt;/DisplayText&gt;&lt;record&gt;&lt;rec-number&gt;6381&lt;/rec-number&gt;&lt;foreign-keys&gt;&lt;key app="EN" db-id="9xtdewafux20vgewr28vxrpl9asfpaswpx9f" timestamp="1548175019"&gt;6381&lt;/key&gt;&lt;/foreign-keys&gt;&lt;ref-type name="Book"&gt;6&lt;/ref-type&gt;&lt;contributors&gt;&lt;authors&gt;&lt;author&gt;Leyens, Christoph&lt;/author&gt;&lt;author&gt;Peters, Manfred&lt;/author&gt;&lt;/authors&gt;&lt;/contributors&gt;&lt;titles&gt;&lt;title&gt;Titanium and titanium alloys: fundamentals and applications&lt;/title&gt;&lt;/titles&gt;&lt;dates&gt;&lt;year&gt;2003&lt;/year&gt;&lt;/dates&gt;&lt;publisher&gt;John Wiley &amp;amp; Sons&lt;/publisher&gt;&lt;isbn&gt;3527305343&lt;/isbn&gt;&lt;urls&gt;&lt;/urls&gt;&lt;/record&gt;&lt;/Cite&gt;&lt;/EndNote&gt;</w:instrText>
      </w:r>
      <w:r w:rsidR="00B76AF4">
        <w:rPr>
          <w:rFonts w:ascii="Times New Roman" w:hAnsi="Times New Roman" w:cs="Times New Roman"/>
          <w:sz w:val="24"/>
          <w:szCs w:val="24"/>
        </w:rPr>
        <w:fldChar w:fldCharType="separate"/>
      </w:r>
      <w:r w:rsidR="00B76AF4">
        <w:rPr>
          <w:rFonts w:ascii="Times New Roman" w:hAnsi="Times New Roman" w:cs="Times New Roman"/>
          <w:noProof/>
          <w:sz w:val="24"/>
          <w:szCs w:val="24"/>
        </w:rPr>
        <w:t>(Leyens and Peters 2003)</w:t>
      </w:r>
      <w:r w:rsidR="00B76AF4">
        <w:rPr>
          <w:rFonts w:ascii="Times New Roman" w:hAnsi="Times New Roman" w:cs="Times New Roman"/>
          <w:sz w:val="24"/>
          <w:szCs w:val="24"/>
        </w:rPr>
        <w:fldChar w:fldCharType="end"/>
      </w:r>
      <w:r w:rsidR="00B76AF4">
        <w:rPr>
          <w:rFonts w:ascii="Times New Roman" w:hAnsi="Times New Roman" w:cs="Times New Roman"/>
          <w:sz w:val="24"/>
          <w:szCs w:val="24"/>
        </w:rPr>
        <w:t>,</w:t>
      </w:r>
      <w:r w:rsidR="00B76AF4" w:rsidRPr="00BE22AD">
        <w:rPr>
          <w:rFonts w:ascii="Times New Roman" w:hAnsi="Times New Roman" w:cs="Times New Roman"/>
          <w:sz w:val="24"/>
          <w:szCs w:val="24"/>
        </w:rPr>
        <w:t xml:space="preserve"> is composed of five </w:t>
      </w:r>
      <w:r w:rsidR="00B76AF4">
        <w:rPr>
          <w:rFonts w:ascii="Times New Roman" w:hAnsi="Times New Roman" w:cs="Times New Roman"/>
          <w:sz w:val="24"/>
          <w:szCs w:val="24"/>
        </w:rPr>
        <w:t xml:space="preserve">main </w:t>
      </w:r>
      <w:r w:rsidR="00B76AF4" w:rsidRPr="00BE22AD">
        <w:rPr>
          <w:rFonts w:ascii="Times New Roman" w:hAnsi="Times New Roman" w:cs="Times New Roman"/>
          <w:sz w:val="24"/>
          <w:szCs w:val="24"/>
        </w:rPr>
        <w:t xml:space="preserve">chemical elements: </w:t>
      </w:r>
      <w:proofErr w:type="spellStart"/>
      <w:r w:rsidR="00B76AF4" w:rsidRPr="00BE22AD">
        <w:rPr>
          <w:rFonts w:ascii="Times New Roman" w:hAnsi="Times New Roman" w:cs="Times New Roman"/>
          <w:sz w:val="24"/>
          <w:szCs w:val="24"/>
        </w:rPr>
        <w:t>Ti</w:t>
      </w:r>
      <w:proofErr w:type="spellEnd"/>
      <w:r w:rsidR="00B76AF4" w:rsidRPr="00BE22AD">
        <w:rPr>
          <w:rFonts w:ascii="Times New Roman" w:hAnsi="Times New Roman" w:cs="Times New Roman"/>
          <w:sz w:val="24"/>
          <w:szCs w:val="24"/>
        </w:rPr>
        <w:t xml:space="preserve">, Al, V, Fe, C and the percentage of each element varies </w:t>
      </w:r>
      <w:r w:rsidR="00B76AF4">
        <w:rPr>
          <w:rFonts w:ascii="Times New Roman" w:hAnsi="Times New Roman" w:cs="Times New Roman"/>
          <w:sz w:val="24"/>
          <w:szCs w:val="24"/>
        </w:rPr>
        <w:t xml:space="preserve">depending on the material sample </w:t>
      </w:r>
      <w:r w:rsidR="00B76AF4">
        <w:rPr>
          <w:rFonts w:ascii="Times New Roman" w:hAnsi="Times New Roman" w:cs="Times New Roman"/>
          <w:sz w:val="24"/>
          <w:szCs w:val="24"/>
        </w:rPr>
        <w:fldChar w:fldCharType="begin">
          <w:fldData xml:space="preserve">PEVuZE5vdGU+PENpdGU+PEF1dGhvcj5DaGU8L0F1dGhvcj48WWVhcj4yMDE4PC9ZZWFyPjxSZWNO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</w:fldData>
        </w:fldChar>
      </w:r>
      <w:r w:rsidR="00B76AF4">
        <w:rPr>
          <w:rFonts w:ascii="Times New Roman" w:hAnsi="Times New Roman" w:cs="Times New Roman"/>
          <w:sz w:val="24"/>
          <w:szCs w:val="24"/>
        </w:rPr>
        <w:instrText xml:space="preserve"> ADDIN EN.CITE </w:instrText>
      </w:r>
      <w:r w:rsidR="00B76AF4">
        <w:rPr>
          <w:rFonts w:ascii="Times New Roman" w:hAnsi="Times New Roman" w:cs="Times New Roman"/>
          <w:sz w:val="24"/>
          <w:szCs w:val="24"/>
        </w:rPr>
        <w:fldChar w:fldCharType="begin">
          <w:fldData xml:space="preserve">PEVuZE5vdGU+PENpdGU+PEF1dGhvcj5DaGU8L0F1dGhvcj48WWVhcj4yMDE4PC9ZZWFyPjxSZWNO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</w:fldData>
        </w:fldChar>
      </w:r>
      <w:r w:rsidR="00B76AF4">
        <w:rPr>
          <w:rFonts w:ascii="Times New Roman" w:hAnsi="Times New Roman" w:cs="Times New Roman"/>
          <w:sz w:val="24"/>
          <w:szCs w:val="24"/>
        </w:rPr>
        <w:instrText xml:space="preserve"> ADDIN EN.CITE.DATA </w:instrText>
      </w:r>
      <w:r w:rsidR="00B76AF4">
        <w:rPr>
          <w:rFonts w:ascii="Times New Roman" w:hAnsi="Times New Roman" w:cs="Times New Roman"/>
          <w:sz w:val="24"/>
          <w:szCs w:val="24"/>
        </w:rPr>
      </w:r>
      <w:r w:rsidR="00B76AF4">
        <w:rPr>
          <w:rFonts w:ascii="Times New Roman" w:hAnsi="Times New Roman" w:cs="Times New Roman"/>
          <w:sz w:val="24"/>
          <w:szCs w:val="24"/>
        </w:rPr>
        <w:fldChar w:fldCharType="end"/>
      </w:r>
      <w:r w:rsidR="00B76AF4">
        <w:rPr>
          <w:rFonts w:ascii="Times New Roman" w:hAnsi="Times New Roman" w:cs="Times New Roman"/>
          <w:sz w:val="24"/>
          <w:szCs w:val="24"/>
        </w:rPr>
      </w:r>
      <w:r w:rsidR="00B76AF4">
        <w:rPr>
          <w:rFonts w:ascii="Times New Roman" w:hAnsi="Times New Roman" w:cs="Times New Roman"/>
          <w:sz w:val="24"/>
          <w:szCs w:val="24"/>
        </w:rPr>
        <w:fldChar w:fldCharType="separate"/>
      </w:r>
      <w:r w:rsidR="00B76AF4">
        <w:rPr>
          <w:rFonts w:ascii="Times New Roman" w:hAnsi="Times New Roman" w:cs="Times New Roman"/>
          <w:noProof/>
          <w:sz w:val="24"/>
          <w:szCs w:val="24"/>
        </w:rPr>
        <w:t>(Cai, Wang et al. 2016, Che, Zhou et al. 2018)</w:t>
      </w:r>
      <w:r w:rsidR="00B76AF4">
        <w:rPr>
          <w:rFonts w:ascii="Times New Roman" w:hAnsi="Times New Roman" w:cs="Times New Roman"/>
          <w:sz w:val="24"/>
          <w:szCs w:val="24"/>
        </w:rPr>
        <w:fldChar w:fldCharType="end"/>
      </w:r>
      <w:r w:rsidR="00B76AF4" w:rsidRPr="00BE22AD">
        <w:rPr>
          <w:rFonts w:ascii="Times New Roman" w:hAnsi="Times New Roman" w:cs="Times New Roman"/>
          <w:sz w:val="24"/>
          <w:szCs w:val="24"/>
        </w:rPr>
        <w:t xml:space="preserve">. The research on </w:t>
      </w:r>
      <w:r w:rsidR="00B76AF4" w:rsidRPr="006D7419">
        <w:rPr>
          <w:rFonts w:ascii="Times New Roman" w:hAnsi="Times New Roman" w:cs="Times New Roman"/>
          <w:sz w:val="24"/>
          <w:szCs w:val="24"/>
        </w:rPr>
        <w:t>the material behaviour of Ti6Al4V</w:t>
      </w:r>
      <w:r w:rsidR="00B76AF4">
        <w:rPr>
          <w:rFonts w:ascii="Times New Roman" w:hAnsi="Times New Roman" w:cs="Times New Roman"/>
          <w:sz w:val="24"/>
          <w:szCs w:val="24"/>
        </w:rPr>
        <w:t xml:space="preserve"> has primarily focused </w:t>
      </w:r>
      <w:r w:rsidR="00B76AF4" w:rsidRPr="006D7419">
        <w:rPr>
          <w:rFonts w:ascii="Times New Roman" w:hAnsi="Times New Roman" w:cs="Times New Roman"/>
          <w:sz w:val="24"/>
          <w:szCs w:val="24"/>
        </w:rPr>
        <w:t xml:space="preserve">on how temperature, strain rate or microstructure of the alloy influences the elastic-plastic behaviour. </w:t>
      </w:r>
      <w:r w:rsidR="00B76AF4">
        <w:rPr>
          <w:rFonts w:ascii="Times New Roman" w:hAnsi="Times New Roman" w:cs="Times New Roman"/>
          <w:sz w:val="24"/>
          <w:szCs w:val="24"/>
        </w:rPr>
        <w:t>It has also been reported that</w:t>
      </w:r>
      <w:r w:rsidR="00B76AF4" w:rsidRPr="001F7C42">
        <w:rPr>
          <w:rFonts w:ascii="Times New Roman" w:hAnsi="Times New Roman" w:cs="Times New Roman"/>
          <w:sz w:val="24"/>
          <w:szCs w:val="24"/>
        </w:rPr>
        <w:t xml:space="preserve"> Ti6Al4V shows</w:t>
      </w:r>
      <w:r w:rsidR="00B76AF4">
        <w:rPr>
          <w:rFonts w:ascii="Times New Roman" w:hAnsi="Times New Roman" w:cs="Times New Roman"/>
          <w:sz w:val="24"/>
          <w:szCs w:val="24"/>
        </w:rPr>
        <w:t xml:space="preserve"> a</w:t>
      </w:r>
      <w:r w:rsidR="00B76AF4" w:rsidRPr="001F7C42">
        <w:rPr>
          <w:rFonts w:ascii="Times New Roman" w:hAnsi="Times New Roman" w:cs="Times New Roman"/>
          <w:sz w:val="24"/>
          <w:szCs w:val="24"/>
        </w:rPr>
        <w:t xml:space="preserve"> high temperature sensitivity and strain hardening </w:t>
      </w:r>
      <w:r w:rsidR="00B76AF4">
        <w:rPr>
          <w:rFonts w:ascii="Times New Roman" w:hAnsi="Times New Roman" w:cs="Times New Roman"/>
          <w:sz w:val="24"/>
          <w:szCs w:val="24"/>
        </w:rPr>
        <w:fldChar w:fldCharType="begin"/>
      </w:r>
      <w:r w:rsidR="00B76AF4">
        <w:rPr>
          <w:rFonts w:ascii="Times New Roman" w:hAnsi="Times New Roman" w:cs="Times New Roman"/>
          <w:sz w:val="24"/>
          <w:szCs w:val="24"/>
        </w:rPr>
        <w:instrText xml:space="preserve"> ADDIN EN.CITE &lt;EndNote&gt;&lt;Cite&gt;&lt;Author&gt;Lee&lt;/Author&gt;&lt;Year&gt;1998&lt;/Year&gt;&lt;RecNum&gt;6379&lt;/RecNum&gt;&lt;DisplayText&gt;(Lee and Lin 1998)&lt;/DisplayText&gt;&lt;record&gt;&lt;rec-number&gt;6379&lt;/rec-number&gt;&lt;foreign-keys&gt;&lt;key app="EN" db-id="9xtdewafux20vgewr28vxrpl9asfpaswpx9f" timestamp="1548174779"&gt;6379&lt;/key&gt;&lt;/foreign-keys&gt;&lt;ref-type name="Journal Article"&gt;17&lt;/ref-type&gt;&lt;contributors&gt;&lt;authors&gt;&lt;author&gt;Lee, Woei-Shyan&lt;/author&gt;&lt;author&gt;Lin, Chi-Feng&lt;/author&gt;&lt;/authors&gt;&lt;/contributors&gt;&lt;titles&gt;&lt;title&gt;High-temperature deformation behaviour of Ti6Al4V alloy evaluated by high strain-rate compression tests&lt;/title&gt;&lt;secondary-title&gt;Journal of Materials Processing Technology&lt;/secondary-title&gt;&lt;/titles&gt;&lt;periodical&gt;&lt;full-title&gt;Journal of Materials Processing Technology&lt;/full-title&gt;&lt;abbr-1&gt;J Mater Process Tech&lt;/abbr-1&gt;&lt;/periodical&gt;&lt;pages&gt;127-136&lt;/pages&gt;&lt;volume&gt;75&lt;/volume&gt;&lt;number&gt;1-3&lt;/number&gt;&lt;dates&gt;&lt;year&gt;1998&lt;/year&gt;&lt;/dates&gt;&lt;isbn&gt;0924-0136&lt;/isbn&gt;&lt;urls&gt;&lt;/urls&gt;&lt;/record&gt;&lt;/Cite&gt;&lt;/EndNote&gt;</w:instrText>
      </w:r>
      <w:r w:rsidR="00B76AF4">
        <w:rPr>
          <w:rFonts w:ascii="Times New Roman" w:hAnsi="Times New Roman" w:cs="Times New Roman"/>
          <w:sz w:val="24"/>
          <w:szCs w:val="24"/>
        </w:rPr>
        <w:fldChar w:fldCharType="separate"/>
      </w:r>
      <w:r w:rsidR="00B76AF4">
        <w:rPr>
          <w:rFonts w:ascii="Times New Roman" w:hAnsi="Times New Roman" w:cs="Times New Roman"/>
          <w:noProof/>
          <w:sz w:val="24"/>
          <w:szCs w:val="24"/>
        </w:rPr>
        <w:t>(Lee and Lin 1998)</w:t>
      </w:r>
      <w:r w:rsidR="00B76AF4">
        <w:rPr>
          <w:rFonts w:ascii="Times New Roman" w:hAnsi="Times New Roman" w:cs="Times New Roman"/>
          <w:sz w:val="24"/>
          <w:szCs w:val="24"/>
        </w:rPr>
        <w:fldChar w:fldCharType="end"/>
      </w:r>
      <w:r w:rsidR="00B76AF4" w:rsidRPr="006D7419">
        <w:rPr>
          <w:rFonts w:ascii="Times New Roman" w:hAnsi="Times New Roman" w:cs="Times New Roman"/>
          <w:noProof/>
          <w:sz w:val="24"/>
          <w:szCs w:val="24"/>
        </w:rPr>
        <w:t xml:space="preserve">. Based on these experiments, material constitutive models of Ti6Al4V </w:t>
      </w:r>
      <w:r w:rsidR="00B76AF4">
        <w:rPr>
          <w:rFonts w:ascii="Times New Roman" w:hAnsi="Times New Roman" w:cs="Times New Roman"/>
          <w:noProof/>
          <w:sz w:val="24"/>
          <w:szCs w:val="24"/>
        </w:rPr>
        <w:t>are</w:t>
      </w:r>
      <w:r w:rsidR="00B76AF4" w:rsidRPr="006D7419">
        <w:rPr>
          <w:rFonts w:ascii="Times New Roman" w:hAnsi="Times New Roman" w:cs="Times New Roman"/>
          <w:noProof/>
          <w:sz w:val="24"/>
          <w:szCs w:val="24"/>
        </w:rPr>
        <w:t xml:space="preserve"> </w:t>
      </w:r>
      <w:r w:rsidR="00B76AF4">
        <w:rPr>
          <w:rFonts w:ascii="Times New Roman" w:hAnsi="Times New Roman" w:cs="Times New Roman"/>
          <w:noProof/>
          <w:sz w:val="24"/>
          <w:szCs w:val="24"/>
        </w:rPr>
        <w:t xml:space="preserve">developed, incorporating </w:t>
      </w:r>
      <w:r w:rsidR="00B76AF4" w:rsidRPr="006D7419">
        <w:rPr>
          <w:rFonts w:ascii="Times New Roman" w:hAnsi="Times New Roman" w:cs="Times New Roman"/>
          <w:noProof/>
          <w:sz w:val="24"/>
          <w:szCs w:val="24"/>
        </w:rPr>
        <w:t>these</w:t>
      </w:r>
      <w:r w:rsidR="00B76AF4" w:rsidRPr="00BE22AD">
        <w:rPr>
          <w:rFonts w:ascii="Times New Roman" w:hAnsi="Times New Roman" w:cs="Times New Roman"/>
          <w:noProof/>
          <w:sz w:val="24"/>
          <w:szCs w:val="24"/>
        </w:rPr>
        <w:t xml:space="preserve"> different effects and three basic forms of constitut</w:t>
      </w:r>
      <w:r w:rsidR="00B76AF4">
        <w:rPr>
          <w:rFonts w:ascii="Times New Roman" w:hAnsi="Times New Roman" w:cs="Times New Roman"/>
          <w:noProof/>
          <w:sz w:val="24"/>
          <w:szCs w:val="24"/>
        </w:rPr>
        <w:t>iv</w:t>
      </w:r>
      <w:r w:rsidR="00B76AF4" w:rsidRPr="00BE22AD">
        <w:rPr>
          <w:rFonts w:ascii="Times New Roman" w:hAnsi="Times New Roman" w:cs="Times New Roman"/>
          <w:noProof/>
          <w:sz w:val="24"/>
          <w:szCs w:val="24"/>
        </w:rPr>
        <w:t>e equations namely</w:t>
      </w:r>
      <w:r w:rsidR="00B76AF4">
        <w:rPr>
          <w:rFonts w:ascii="Times New Roman" w:hAnsi="Times New Roman" w:cs="Times New Roman"/>
          <w:noProof/>
          <w:sz w:val="24"/>
          <w:szCs w:val="24"/>
        </w:rPr>
        <w:t xml:space="preserve"> the</w:t>
      </w:r>
      <w:r w:rsidR="00B76AF4" w:rsidRPr="00BE22AD">
        <w:rPr>
          <w:rFonts w:ascii="Times New Roman" w:hAnsi="Times New Roman" w:cs="Times New Roman"/>
          <w:noProof/>
          <w:sz w:val="24"/>
          <w:szCs w:val="24"/>
        </w:rPr>
        <w:t xml:space="preserve"> Johnson-Cook (JC) model,</w:t>
      </w:r>
      <w:r w:rsidR="00B76AF4">
        <w:rPr>
          <w:rFonts w:ascii="Times New Roman" w:hAnsi="Times New Roman" w:cs="Times New Roman"/>
          <w:noProof/>
          <w:sz w:val="24"/>
          <w:szCs w:val="24"/>
        </w:rPr>
        <w:t xml:space="preserve"> the</w:t>
      </w:r>
      <w:r w:rsidR="00B76AF4" w:rsidRPr="00BE22AD">
        <w:rPr>
          <w:rFonts w:ascii="Times New Roman" w:hAnsi="Times New Roman" w:cs="Times New Roman"/>
          <w:noProof/>
          <w:sz w:val="24"/>
          <w:szCs w:val="24"/>
        </w:rPr>
        <w:t xml:space="preserve"> </w:t>
      </w:r>
      <w:proofErr w:type="spellStart"/>
      <w:r w:rsidR="00B76AF4" w:rsidRPr="00BE22AD">
        <w:rPr>
          <w:rFonts w:ascii="Times New Roman" w:hAnsi="Times New Roman" w:cs="Times New Roman"/>
          <w:sz w:val="24"/>
          <w:szCs w:val="24"/>
        </w:rPr>
        <w:t>Zerilli</w:t>
      </w:r>
      <w:proofErr w:type="spellEnd"/>
      <w:r w:rsidR="00B76AF4" w:rsidRPr="00BE22AD">
        <w:rPr>
          <w:rFonts w:ascii="Times New Roman" w:hAnsi="Times New Roman" w:cs="Times New Roman"/>
          <w:sz w:val="24"/>
          <w:szCs w:val="24"/>
        </w:rPr>
        <w:t xml:space="preserve">-Armstrong </w:t>
      </w:r>
      <w:r w:rsidR="00B76AF4" w:rsidRPr="00D40597">
        <w:rPr>
          <w:rFonts w:ascii="Times New Roman" w:hAnsi="Times New Roman" w:cs="Times New Roman"/>
          <w:sz w:val="24"/>
          <w:szCs w:val="24"/>
        </w:rPr>
        <w:t>(ZA) model and</w:t>
      </w:r>
      <w:r w:rsidR="00B76AF4">
        <w:rPr>
          <w:rFonts w:ascii="Times New Roman" w:hAnsi="Times New Roman" w:cs="Times New Roman"/>
          <w:sz w:val="24"/>
          <w:szCs w:val="24"/>
        </w:rPr>
        <w:t xml:space="preserve"> the</w:t>
      </w:r>
      <w:r w:rsidR="00B76AF4" w:rsidRPr="00D40597">
        <w:rPr>
          <w:rFonts w:ascii="Times New Roman" w:hAnsi="Times New Roman" w:cs="Times New Roman"/>
          <w:sz w:val="24"/>
          <w:szCs w:val="24"/>
        </w:rPr>
        <w:t xml:space="preserve"> </w:t>
      </w:r>
      <w:proofErr w:type="spellStart"/>
      <w:r w:rsidR="00B76AF4" w:rsidRPr="00D40597">
        <w:rPr>
          <w:rFonts w:ascii="Times New Roman" w:hAnsi="Times New Roman" w:cs="Times New Roman"/>
          <w:sz w:val="24"/>
          <w:szCs w:val="24"/>
        </w:rPr>
        <w:t>Voyiadjis</w:t>
      </w:r>
      <w:proofErr w:type="spellEnd"/>
      <w:r w:rsidR="00B76AF4" w:rsidRPr="00D40597">
        <w:rPr>
          <w:rFonts w:ascii="Times New Roman" w:hAnsi="Times New Roman" w:cs="Times New Roman"/>
          <w:sz w:val="24"/>
          <w:szCs w:val="24"/>
        </w:rPr>
        <w:t xml:space="preserve">-Abed (VA) model </w:t>
      </w:r>
      <w:r w:rsidR="00B76AF4">
        <w:rPr>
          <w:rFonts w:ascii="Times New Roman" w:hAnsi="Times New Roman" w:cs="Times New Roman"/>
          <w:sz w:val="24"/>
          <w:szCs w:val="24"/>
        </w:rPr>
        <w:t>are most notably proposed</w:t>
      </w:r>
      <w:r w:rsidR="00B76AF4" w:rsidRPr="00D40597">
        <w:rPr>
          <w:rFonts w:ascii="Times New Roman" w:hAnsi="Times New Roman" w:cs="Times New Roman"/>
          <w:sz w:val="24"/>
          <w:szCs w:val="24"/>
        </w:rPr>
        <w:t xml:space="preserve">. </w:t>
      </w:r>
      <w:r w:rsidR="00B76AF4" w:rsidRPr="00D40597">
        <w:rPr>
          <w:rFonts w:ascii="Times New Roman" w:hAnsi="Times New Roman" w:cs="Times New Roman"/>
          <w:noProof/>
          <w:sz w:val="24"/>
          <w:szCs w:val="24"/>
        </w:rPr>
        <w:t>As for the JC model, there are two variants (different parameters) reported in the literature which are hen</w:t>
      </w:r>
      <w:r w:rsidR="00B76AF4">
        <w:rPr>
          <w:rFonts w:ascii="Times New Roman" w:hAnsi="Times New Roman" w:cs="Times New Roman"/>
          <w:noProof/>
          <w:sz w:val="24"/>
          <w:szCs w:val="24"/>
        </w:rPr>
        <w:t xml:space="preserve">ceforth termed as JC-1 and JC-2, </w:t>
      </w:r>
      <w:r w:rsidR="00B76AF4" w:rsidRPr="00D40597">
        <w:rPr>
          <w:rFonts w:ascii="Times New Roman" w:hAnsi="Times New Roman" w:cs="Times New Roman"/>
          <w:noProof/>
          <w:sz w:val="24"/>
          <w:szCs w:val="24"/>
        </w:rPr>
        <w:t>this way the paper compares these four material models and benchmark</w:t>
      </w:r>
      <w:r w:rsidR="00B76AF4">
        <w:rPr>
          <w:rFonts w:ascii="Times New Roman" w:hAnsi="Times New Roman" w:cs="Times New Roman"/>
          <w:noProof/>
          <w:sz w:val="24"/>
          <w:szCs w:val="24"/>
        </w:rPr>
        <w:t>s</w:t>
      </w:r>
      <w:r w:rsidR="00B76AF4" w:rsidRPr="00D40597">
        <w:rPr>
          <w:rFonts w:ascii="Times New Roman" w:hAnsi="Times New Roman" w:cs="Times New Roman"/>
          <w:noProof/>
          <w:sz w:val="24"/>
          <w:szCs w:val="24"/>
        </w:rPr>
        <w:t xml:space="preserve"> them against the </w:t>
      </w:r>
      <w:proofErr w:type="spellStart"/>
      <w:r w:rsidR="00B76AF4" w:rsidRPr="00D40597">
        <w:rPr>
          <w:rFonts w:ascii="Times New Roman" w:hAnsi="Times New Roman" w:cs="Times New Roman"/>
          <w:sz w:val="24"/>
          <w:szCs w:val="24"/>
        </w:rPr>
        <w:t>Cuitino</w:t>
      </w:r>
      <w:proofErr w:type="spellEnd"/>
      <w:r w:rsidR="00B76AF4" w:rsidRPr="00D40597">
        <w:rPr>
          <w:rFonts w:ascii="Times New Roman" w:hAnsi="Times New Roman" w:cs="Times New Roman"/>
          <w:sz w:val="24"/>
          <w:szCs w:val="24"/>
        </w:rPr>
        <w:t xml:space="preserve"> and Ortiz model</w:t>
      </w:r>
      <w:r w:rsidR="00B76AF4">
        <w:rPr>
          <w:rFonts w:ascii="Times New Roman" w:hAnsi="Times New Roman" w:cs="Times New Roman"/>
          <w:sz w:val="24"/>
          <w:szCs w:val="24"/>
        </w:rPr>
        <w:t xml:space="preserve">, </w:t>
      </w:r>
      <w:r w:rsidR="00B76AF4" w:rsidRPr="00D40597">
        <w:rPr>
          <w:rFonts w:ascii="Times New Roman" w:hAnsi="Times New Roman" w:cs="Times New Roman"/>
          <w:sz w:val="24"/>
          <w:szCs w:val="24"/>
        </w:rPr>
        <w:t xml:space="preserve">and tabulated material model as implemented in commercial codes </w:t>
      </w:r>
      <w:proofErr w:type="spellStart"/>
      <w:r w:rsidR="00B76AF4" w:rsidRPr="00D40597">
        <w:rPr>
          <w:rFonts w:ascii="Times New Roman" w:hAnsi="Times New Roman" w:cs="Times New Roman"/>
          <w:sz w:val="24"/>
          <w:szCs w:val="24"/>
        </w:rPr>
        <w:t>Advant</w:t>
      </w:r>
      <w:r w:rsidR="00B76AF4">
        <w:rPr>
          <w:rFonts w:ascii="Times New Roman" w:hAnsi="Times New Roman" w:cs="Times New Roman"/>
          <w:sz w:val="24"/>
          <w:szCs w:val="24"/>
        </w:rPr>
        <w:t>E</w:t>
      </w:r>
      <w:r w:rsidR="00B76AF4" w:rsidRPr="00D40597">
        <w:rPr>
          <w:rFonts w:ascii="Times New Roman" w:hAnsi="Times New Roman" w:cs="Times New Roman"/>
          <w:sz w:val="24"/>
          <w:szCs w:val="24"/>
        </w:rPr>
        <w:t>dge</w:t>
      </w:r>
      <w:proofErr w:type="spellEnd"/>
      <w:r w:rsidR="00B76AF4">
        <w:rPr>
          <w:rFonts w:ascii="Times New Roman" w:hAnsi="Times New Roman" w:cs="Times New Roman"/>
          <w:sz w:val="24"/>
          <w:szCs w:val="24"/>
        </w:rPr>
        <w:t xml:space="preserve"> and DEFORM respectively</w:t>
      </w:r>
      <w:r w:rsidR="00B76AF4" w:rsidRPr="00D40597">
        <w:rPr>
          <w:rFonts w:ascii="Times New Roman" w:hAnsi="Times New Roman" w:cs="Times New Roman"/>
          <w:sz w:val="24"/>
          <w:szCs w:val="24"/>
        </w:rPr>
        <w:t>.</w:t>
      </w:r>
    </w:p>
    <w:p w:rsidR="00B76AF4" w:rsidRPr="006C4F07" w:rsidRDefault="00B76AF4" w:rsidP="00B76AF4">
      <w:pPr>
        <w:pStyle w:val="ListParagraph"/>
        <w:rPr>
          <w:sz w:val="24"/>
          <w:szCs w:val="24"/>
        </w:rPr>
      </w:pPr>
      <w:r w:rsidRPr="006C4F07">
        <w:rPr>
          <w:sz w:val="24"/>
          <w:szCs w:val="24"/>
        </w:rPr>
        <w:t>Description of the material constitutive models</w:t>
      </w:r>
    </w:p>
    <w:p w:rsidR="00B76AF4" w:rsidRPr="006C4F07" w:rsidRDefault="00B76AF4" w:rsidP="00B76AF4">
      <w:pPr>
        <w:pStyle w:val="6"/>
        <w:spacing w:after="240"/>
        <w:rPr>
          <w:sz w:val="24"/>
          <w:szCs w:val="24"/>
        </w:rPr>
      </w:pPr>
      <w:r w:rsidRPr="006C4F07">
        <w:rPr>
          <w:sz w:val="24"/>
          <w:szCs w:val="24"/>
        </w:rPr>
        <w:t>Johnson-Cook (JC) model</w:t>
      </w:r>
    </w:p>
    <w:p w:rsidR="00D57058" w:rsidRDefault="00B76AF4" w:rsidP="00B76AF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6C4F07">
        <w:rPr>
          <w:rFonts w:ascii="Times New Roman" w:hAnsi="Times New Roman" w:cs="Times New Roman"/>
          <w:sz w:val="24"/>
          <w:szCs w:val="24"/>
        </w:rPr>
        <w:t>Johnson-Cook (JC) model is the most widely used model used to describe metal plasticity</w:t>
      </w:r>
      <w:r>
        <w:rPr>
          <w:rFonts w:ascii="Times New Roman" w:hAnsi="Times New Roman" w:cs="Times New Roman" w:hint="eastAsia"/>
          <w:sz w:val="24"/>
          <w:szCs w:val="24"/>
        </w:rPr>
        <w:t xml:space="preserve"> in machining</w:t>
      </w:r>
      <w:r w:rsidRPr="006C4F07">
        <w:rPr>
          <w:rFonts w:ascii="Times New Roman" w:hAnsi="Times New Roman" w:cs="Times New Roman"/>
          <w:sz w:val="24"/>
          <w:szCs w:val="24"/>
        </w:rPr>
        <w:t xml:space="preserve">. Also, the JC model needs only </w:t>
      </w:r>
      <w:r>
        <w:rPr>
          <w:rFonts w:ascii="Times New Roman" w:hAnsi="Times New Roman" w:cs="Times New Roman"/>
          <w:sz w:val="24"/>
          <w:szCs w:val="24"/>
        </w:rPr>
        <w:t xml:space="preserve">a </w:t>
      </w:r>
      <w:r w:rsidRPr="006C4F07">
        <w:rPr>
          <w:rFonts w:ascii="Times New Roman" w:hAnsi="Times New Roman" w:cs="Times New Roman"/>
          <w:sz w:val="24"/>
          <w:szCs w:val="24"/>
        </w:rPr>
        <w:t xml:space="preserve">few parameters to describe the material behaviour, which has made it a popular choice. </w:t>
      </w:r>
    </w:p>
    <w:p w:rsidR="00B76AF4" w:rsidRDefault="00B76AF4" w:rsidP="00B76AF4">
      <w:pPr>
        <w:spacing w:line="480" w:lineRule="auto"/>
        <w:jc w:val="both"/>
        <w:rPr>
          <w:rFonts w:ascii="Times New Roman" w:hAnsi="Times New Roman" w:cs="Times New Roman"/>
          <w:sz w:val="24"/>
          <w:szCs w:val="24"/>
        </w:rPr>
      </w:pPr>
      <w:r w:rsidRPr="006C4F07">
        <w:rPr>
          <w:rFonts w:ascii="Times New Roman" w:hAnsi="Times New Roman" w:cs="Times New Roman"/>
          <w:sz w:val="24"/>
          <w:szCs w:val="24"/>
        </w:rPr>
        <w:lastRenderedPageBreak/>
        <w:t>The basic form of the JC material model is described as follo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shid&lt;/Author&gt;&lt;Year&gt;2013&lt;/Year&gt;&lt;RecNum&gt;5067&lt;/RecNum&gt;&lt;DisplayText&gt;(Rashid, Goel et al. 2013)&lt;/DisplayText&gt;&lt;record&gt;&lt;rec-number&gt;5067&lt;/rec-number&gt;&lt;foreign-keys&gt;&lt;key app="EN" db-id="9xtdewafux20vgewr28vxrpl9asfpaswpx9f" timestamp="1373844829"&gt;5067&lt;/key&gt;&lt;/foreign-keys&gt;&lt;ref-type name="Journal Article"&gt;17&lt;/ref-type&gt;&lt;contributors&gt;&lt;authors&gt;&lt;author&gt;Rashid, Waleed Bin&lt;/author&gt;&lt;author&gt;Goel, Saurav&lt;/author&gt;&lt;author&gt;Luo, Xichun&lt;/author&gt;&lt;author&gt;Ritchie, James M.&lt;/author&gt;&lt;/authors&gt;&lt;/contributors&gt;&lt;titles&gt;&lt;title&gt;The development of a surface defect machining method for hard turning processes&lt;/title&gt;&lt;secondary-title&gt;Wear&lt;/secondary-title&gt;&lt;/titles&gt;&lt;periodical&gt;&lt;full-title&gt;Wear&lt;/full-title&gt;&lt;abbr-1&gt;Wear&lt;/abbr-1&gt;&lt;/periodical&gt;&lt;pages&gt;1124-1135&lt;/pages&gt;&lt;volume&gt;302&lt;/volume&gt;&lt;number&gt;1–2&lt;/number&gt;&lt;keywords&gt;&lt;keyword&gt;Surface defect machining&lt;/keyword&gt;&lt;keyword&gt;Hard turning&lt;/keyword&gt;&lt;keyword&gt;Surface roughness&lt;/keyword&gt;&lt;keyword&gt;Process simulation&lt;/keyword&gt;&lt;keyword&gt;Finite element method&lt;/keyword&gt;&lt;keyword&gt;Molecular dynamic simulation&lt;/keyword&gt;&lt;/keywords&gt;&lt;dates&gt;&lt;year&gt;2013&lt;/year&gt;&lt;/dates&gt;&lt;isbn&gt;0043-1648&lt;/isbn&gt;&lt;urls&gt;&lt;related-urls&gt;&lt;url&gt;http://www.sciencedirect.com/science/article/pii/S0043164813000689&lt;/url&gt;&lt;/related-urls&gt;&lt;/urls&gt;&lt;electronic-resource-num&gt;http://dx.doi.org/10.1016/j.wear.2013.01.048&lt;/electronic-resource-num&gt;&lt;access-date&gt;2013/5//&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ashid, Goel et al. 2013)</w:t>
      </w:r>
      <w:r>
        <w:rPr>
          <w:rFonts w:ascii="Times New Roman" w:hAnsi="Times New Roman" w:cs="Times New Roman"/>
          <w:sz w:val="24"/>
          <w:szCs w:val="24"/>
        </w:rPr>
        <w:fldChar w:fldCharType="end"/>
      </w:r>
      <w:r w:rsidRPr="006C4F07">
        <w:rPr>
          <w:rFonts w:ascii="Times New Roman" w:hAnsi="Times New Roman" w:cs="Times New Roman"/>
          <w:sz w:val="24"/>
          <w:szCs w:val="24"/>
        </w:rPr>
        <w:t xml:space="preserve">: </w:t>
      </w:r>
    </w:p>
    <w:p w:rsidR="00B76AF4" w:rsidRDefault="008F48B1" w:rsidP="00B76AF4">
      <w:pPr>
        <w:spacing w:before="240" w:line="480" w:lineRule="auto"/>
        <w:ind w:left="1440" w:firstLine="720"/>
        <w:jc w:val="both"/>
        <w:rPr>
          <w:rFonts w:ascii="Times New Roman" w:hAnsi="Times New Roman" w:cs="Times New Roman"/>
          <w:sz w:val="24"/>
          <w:szCs w:val="24"/>
        </w:rPr>
      </w:pPr>
      <m:oMath>
        <m:acc>
          <m:accPr>
            <m:chr m:val="̅"/>
            <m:ctrlPr>
              <w:rPr>
                <w:rFonts w:ascii="Cambria Math" w:hAnsi="Cambria Math" w:cs="Times New Roman"/>
                <w:i/>
                <w:noProof/>
                <w:sz w:val="20"/>
                <w:szCs w:val="20"/>
              </w:rPr>
            </m:ctrlPr>
          </m:accPr>
          <m:e>
            <m:r>
              <w:rPr>
                <w:rFonts w:ascii="Cambria Math" w:hAnsi="Cambria Math" w:cs="Times New Roman"/>
                <w:noProof/>
                <w:sz w:val="20"/>
                <w:szCs w:val="20"/>
              </w:rPr>
              <m:t>σ</m:t>
            </m:r>
          </m:e>
        </m:acc>
        <m:r>
          <w:rPr>
            <w:rFonts w:ascii="Cambria Math" w:hAnsi="Cambria Math" w:cs="Times New Roman"/>
            <w:noProof/>
            <w:sz w:val="20"/>
            <w:szCs w:val="20"/>
          </w:rPr>
          <m:t>=</m:t>
        </m:r>
        <m:d>
          <m:dPr>
            <m:ctrlPr>
              <w:rPr>
                <w:rFonts w:ascii="Cambria Math" w:hAnsi="Cambria Math" w:cs="Times New Roman"/>
                <w:i/>
                <w:noProof/>
                <w:sz w:val="20"/>
                <w:szCs w:val="20"/>
              </w:rPr>
            </m:ctrlPr>
          </m:dPr>
          <m:e>
            <m:r>
              <w:rPr>
                <w:rFonts w:ascii="Cambria Math" w:hAnsi="Cambria Math" w:cs="Times New Roman"/>
                <w:noProof/>
                <w:sz w:val="20"/>
                <w:szCs w:val="20"/>
              </w:rPr>
              <m:t>A+B</m:t>
            </m:r>
            <m:sSup>
              <m:sSupPr>
                <m:ctrlPr>
                  <w:rPr>
                    <w:rFonts w:ascii="Cambria Math" w:hAnsi="Cambria Math" w:cs="Times New Roman"/>
                    <w:i/>
                    <w:noProof/>
                    <w:sz w:val="20"/>
                    <w:szCs w:val="20"/>
                  </w:rPr>
                </m:ctrlPr>
              </m:sSupPr>
              <m:e>
                <m:acc>
                  <m:accPr>
                    <m:chr m:val="̅"/>
                    <m:ctrlPr>
                      <w:rPr>
                        <w:rFonts w:ascii="Cambria Math" w:hAnsi="Cambria Math" w:cs="Times New Roman"/>
                        <w:i/>
                        <w:noProof/>
                        <w:sz w:val="20"/>
                        <w:szCs w:val="20"/>
                      </w:rPr>
                    </m:ctrlPr>
                  </m:accPr>
                  <m:e>
                    <m:r>
                      <w:rPr>
                        <w:rFonts w:ascii="Cambria Math" w:hAnsi="Cambria Math" w:cs="Times New Roman"/>
                        <w:noProof/>
                        <w:sz w:val="20"/>
                        <w:szCs w:val="20"/>
                      </w:rPr>
                      <m:t>ε</m:t>
                    </m:r>
                  </m:e>
                </m:acc>
              </m:e>
              <m:sup>
                <m:r>
                  <w:rPr>
                    <w:rFonts w:ascii="Cambria Math" w:hAnsi="Cambria Math" w:cs="Times New Roman"/>
                    <w:noProof/>
                    <w:sz w:val="20"/>
                    <w:szCs w:val="20"/>
                  </w:rPr>
                  <m:t>n</m:t>
                </m:r>
              </m:sup>
            </m:sSup>
          </m:e>
        </m:d>
        <m:d>
          <m:dPr>
            <m:ctrlPr>
              <w:rPr>
                <w:rFonts w:ascii="Cambria Math" w:hAnsi="Cambria Math" w:cs="Times New Roman"/>
                <w:i/>
                <w:noProof/>
                <w:sz w:val="20"/>
                <w:szCs w:val="20"/>
              </w:rPr>
            </m:ctrlPr>
          </m:dPr>
          <m:e>
            <m:r>
              <w:rPr>
                <w:rFonts w:ascii="Cambria Math" w:hAnsi="Cambria Math" w:cs="Times New Roman"/>
                <w:noProof/>
                <w:sz w:val="20"/>
                <w:szCs w:val="20"/>
              </w:rPr>
              <m:t xml:space="preserve">1+C </m:t>
            </m:r>
            <m:d>
              <m:dPr>
                <m:begChr m:val="["/>
                <m:endChr m:val="]"/>
                <m:ctrlPr>
                  <w:rPr>
                    <w:rFonts w:ascii="Cambria Math" w:hAnsi="Cambria Math" w:cs="Times New Roman"/>
                    <w:i/>
                    <w:noProof/>
                    <w:sz w:val="20"/>
                    <w:szCs w:val="20"/>
                  </w:rPr>
                </m:ctrlPr>
              </m:dPr>
              <m:e>
                <m:func>
                  <m:funcPr>
                    <m:ctrlPr>
                      <w:rPr>
                        <w:rFonts w:ascii="Cambria Math" w:hAnsi="Cambria Math" w:cs="Times New Roman"/>
                        <w:i/>
                        <w:noProof/>
                        <w:sz w:val="20"/>
                        <w:szCs w:val="20"/>
                      </w:rPr>
                    </m:ctrlPr>
                  </m:funcPr>
                  <m:fName>
                    <m:r>
                      <m:rPr>
                        <m:sty m:val="p"/>
                      </m:rPr>
                      <w:rPr>
                        <w:rFonts w:ascii="Cambria Math" w:hAnsi="Cambria Math" w:cs="Times New Roman"/>
                        <w:noProof/>
                        <w:sz w:val="20"/>
                        <w:szCs w:val="20"/>
                      </w:rPr>
                      <m:t>ln</m:t>
                    </m:r>
                  </m:fName>
                  <m:e>
                    <m:d>
                      <m:dPr>
                        <m:ctrlPr>
                          <w:rPr>
                            <w:rFonts w:ascii="Cambria Math" w:hAnsi="Cambria Math" w:cs="Times New Roman"/>
                            <w:i/>
                            <w:noProof/>
                            <w:sz w:val="20"/>
                            <w:szCs w:val="20"/>
                          </w:rPr>
                        </m:ctrlPr>
                      </m:dPr>
                      <m:e>
                        <m:f>
                          <m:fPr>
                            <m:ctrlPr>
                              <w:rPr>
                                <w:rFonts w:ascii="Cambria Math" w:hAnsi="Cambria Math" w:cs="Times New Roman"/>
                                <w:i/>
                                <w:noProof/>
                                <w:sz w:val="20"/>
                                <w:szCs w:val="20"/>
                              </w:rPr>
                            </m:ctrlPr>
                          </m:fPr>
                          <m:num>
                            <m:acc>
                              <m:accPr>
                                <m:chr m:val="̇"/>
                                <m:ctrlPr>
                                  <w:rPr>
                                    <w:rFonts w:ascii="Cambria Math" w:hAnsi="Cambria Math" w:cs="Times New Roman"/>
                                    <w:i/>
                                    <w:noProof/>
                                    <w:sz w:val="20"/>
                                    <w:szCs w:val="20"/>
                                  </w:rPr>
                                </m:ctrlPr>
                              </m:accPr>
                              <m:e>
                                <m:r>
                                  <w:rPr>
                                    <w:rFonts w:ascii="Cambria Math" w:hAnsi="Cambria Math" w:cs="Times New Roman"/>
                                    <w:noProof/>
                                    <w:sz w:val="20"/>
                                    <w:szCs w:val="20"/>
                                  </w:rPr>
                                  <m:t>ε</m:t>
                                </m:r>
                              </m:e>
                            </m:acc>
                          </m:num>
                          <m:den>
                            <m:acc>
                              <m:accPr>
                                <m:chr m:val="̇"/>
                                <m:ctrlPr>
                                  <w:rPr>
                                    <w:rFonts w:ascii="Cambria Math" w:hAnsi="Cambria Math" w:cs="Times New Roman"/>
                                    <w:i/>
                                    <w:noProof/>
                                    <w:sz w:val="20"/>
                                    <w:szCs w:val="20"/>
                                  </w:rPr>
                                </m:ctrlPr>
                              </m:accPr>
                              <m:e>
                                <m:sSub>
                                  <m:sSubPr>
                                    <m:ctrlPr>
                                      <w:rPr>
                                        <w:rFonts w:ascii="Cambria Math" w:hAnsi="Cambria Math" w:cs="Times New Roman"/>
                                        <w:i/>
                                        <w:noProof/>
                                        <w:sz w:val="20"/>
                                        <w:szCs w:val="20"/>
                                      </w:rPr>
                                    </m:ctrlPr>
                                  </m:sSubPr>
                                  <m:e>
                                    <m:r>
                                      <w:rPr>
                                        <w:rFonts w:ascii="Cambria Math" w:hAnsi="Cambria Math" w:cs="Times New Roman"/>
                                        <w:noProof/>
                                        <w:sz w:val="20"/>
                                        <w:szCs w:val="20"/>
                                      </w:rPr>
                                      <m:t>ε</m:t>
                                    </m:r>
                                  </m:e>
                                  <m:sub>
                                    <m:r>
                                      <w:rPr>
                                        <w:rFonts w:ascii="Cambria Math" w:hAnsi="Cambria Math" w:cs="Times New Roman"/>
                                        <w:noProof/>
                                        <w:sz w:val="20"/>
                                        <w:szCs w:val="20"/>
                                      </w:rPr>
                                      <m:t>0</m:t>
                                    </m:r>
                                  </m:sub>
                                </m:sSub>
                              </m:e>
                            </m:acc>
                          </m:den>
                        </m:f>
                      </m:e>
                    </m:d>
                  </m:e>
                </m:func>
              </m:e>
            </m:d>
          </m:e>
        </m:d>
        <m:sSup>
          <m:sSupPr>
            <m:ctrlPr>
              <w:rPr>
                <w:rFonts w:ascii="Cambria Math" w:hAnsi="Cambria Math" w:cs="Times New Roman"/>
                <w:i/>
                <w:noProof/>
                <w:sz w:val="20"/>
                <w:szCs w:val="20"/>
              </w:rPr>
            </m:ctrlPr>
          </m:sSupPr>
          <m:e>
            <m:d>
              <m:dPr>
                <m:ctrlPr>
                  <w:rPr>
                    <w:rFonts w:ascii="Cambria Math" w:hAnsi="Cambria Math" w:cs="Times New Roman"/>
                    <w:i/>
                    <w:noProof/>
                    <w:sz w:val="20"/>
                    <w:szCs w:val="20"/>
                  </w:rPr>
                </m:ctrlPr>
              </m:dPr>
              <m:e>
                <m:f>
                  <m:fPr>
                    <m:ctrlPr>
                      <w:rPr>
                        <w:rFonts w:ascii="Cambria Math" w:hAnsi="Cambria Math" w:cs="Times New Roman"/>
                        <w:i/>
                        <w:noProof/>
                        <w:sz w:val="20"/>
                        <w:szCs w:val="20"/>
                      </w:rPr>
                    </m:ctrlPr>
                  </m:fPr>
                  <m:num>
                    <m:acc>
                      <m:accPr>
                        <m:chr m:val="̇"/>
                        <m:ctrlPr>
                          <w:rPr>
                            <w:rFonts w:ascii="Cambria Math" w:hAnsi="Cambria Math" w:cs="Times New Roman"/>
                            <w:i/>
                            <w:noProof/>
                            <w:sz w:val="20"/>
                            <w:szCs w:val="20"/>
                          </w:rPr>
                        </m:ctrlPr>
                      </m:accPr>
                      <m:e>
                        <m:r>
                          <w:rPr>
                            <w:rFonts w:ascii="Cambria Math" w:hAnsi="Cambria Math" w:cs="Times New Roman"/>
                            <w:noProof/>
                            <w:sz w:val="20"/>
                            <w:szCs w:val="20"/>
                          </w:rPr>
                          <m:t>ε</m:t>
                        </m:r>
                      </m:e>
                    </m:acc>
                  </m:num>
                  <m:den>
                    <m:acc>
                      <m:accPr>
                        <m:chr m:val="̇"/>
                        <m:ctrlPr>
                          <w:rPr>
                            <w:rFonts w:ascii="Cambria Math" w:hAnsi="Cambria Math" w:cs="Times New Roman"/>
                            <w:i/>
                            <w:noProof/>
                            <w:sz w:val="20"/>
                            <w:szCs w:val="20"/>
                          </w:rPr>
                        </m:ctrlPr>
                      </m:accPr>
                      <m:e>
                        <m:sSub>
                          <m:sSubPr>
                            <m:ctrlPr>
                              <w:rPr>
                                <w:rFonts w:ascii="Cambria Math" w:hAnsi="Cambria Math" w:cs="Times New Roman"/>
                                <w:i/>
                                <w:noProof/>
                                <w:sz w:val="20"/>
                                <w:szCs w:val="20"/>
                              </w:rPr>
                            </m:ctrlPr>
                          </m:sSubPr>
                          <m:e>
                            <m:r>
                              <w:rPr>
                                <w:rFonts w:ascii="Cambria Math" w:hAnsi="Cambria Math" w:cs="Times New Roman"/>
                                <w:noProof/>
                                <w:sz w:val="20"/>
                                <w:szCs w:val="20"/>
                              </w:rPr>
                              <m:t>ε</m:t>
                            </m:r>
                          </m:e>
                          <m:sub>
                            <m:r>
                              <w:rPr>
                                <w:rFonts w:ascii="Cambria Math" w:hAnsi="Cambria Math" w:cs="Times New Roman"/>
                                <w:noProof/>
                                <w:sz w:val="20"/>
                                <w:szCs w:val="20"/>
                              </w:rPr>
                              <m:t>0</m:t>
                            </m:r>
                          </m:sub>
                        </m:sSub>
                      </m:e>
                    </m:acc>
                  </m:den>
                </m:f>
              </m:e>
            </m:d>
          </m:e>
          <m:sup>
            <m:r>
              <w:rPr>
                <w:rFonts w:ascii="Cambria Math" w:hAnsi="Cambria Math" w:cs="Times New Roman"/>
                <w:noProof/>
                <w:sz w:val="20"/>
                <w:szCs w:val="20"/>
              </w:rPr>
              <m:t>α</m:t>
            </m:r>
          </m:sup>
        </m:sSup>
        <m:d>
          <m:dPr>
            <m:ctrlPr>
              <w:rPr>
                <w:rFonts w:ascii="Cambria Math" w:hAnsi="Cambria Math" w:cs="Times New Roman"/>
                <w:i/>
                <w:noProof/>
                <w:sz w:val="20"/>
                <w:szCs w:val="20"/>
              </w:rPr>
            </m:ctrlPr>
          </m:dPr>
          <m:e>
            <m:r>
              <w:rPr>
                <w:rFonts w:ascii="Cambria Math" w:hAnsi="Cambria Math" w:cs="Times New Roman"/>
                <w:noProof/>
                <w:sz w:val="20"/>
                <w:szCs w:val="20"/>
              </w:rPr>
              <m:t>D-E</m:t>
            </m:r>
            <m:sSup>
              <m:sSupPr>
                <m:ctrlPr>
                  <w:rPr>
                    <w:rFonts w:ascii="Cambria Math" w:hAnsi="Cambria Math" w:cs="Times New Roman"/>
                    <w:i/>
                    <w:noProof/>
                    <w:sz w:val="20"/>
                    <w:szCs w:val="20"/>
                  </w:rPr>
                </m:ctrlPr>
              </m:sSupPr>
              <m:e>
                <m:r>
                  <w:rPr>
                    <w:rFonts w:ascii="Cambria Math" w:hAnsi="Cambria Math" w:cs="Times New Roman"/>
                    <w:noProof/>
                    <w:sz w:val="20"/>
                    <w:szCs w:val="20"/>
                  </w:rPr>
                  <m:t>T</m:t>
                </m:r>
              </m:e>
              <m:sup>
                <m:r>
                  <w:rPr>
                    <w:rFonts w:ascii="Cambria Math" w:hAnsi="Cambria Math" w:cs="Times New Roman"/>
                    <w:noProof/>
                    <w:sz w:val="20"/>
                    <w:szCs w:val="20"/>
                  </w:rPr>
                  <m:t>*m</m:t>
                </m:r>
              </m:sup>
            </m:sSup>
          </m:e>
        </m:d>
      </m:oMath>
      <w:r w:rsidR="00B76AF4">
        <w:rPr>
          <w:rFonts w:ascii="Times New Roman" w:hAnsi="Times New Roman" w:cs="Times New Roman"/>
          <w:sz w:val="20"/>
          <w:szCs w:val="20"/>
        </w:rPr>
        <w:tab/>
      </w:r>
      <w:r w:rsidR="00B76AF4">
        <w:rPr>
          <w:rFonts w:ascii="Times New Roman" w:hAnsi="Times New Roman" w:cs="Times New Roman"/>
          <w:sz w:val="20"/>
          <w:szCs w:val="20"/>
        </w:rPr>
        <w:tab/>
        <w:t xml:space="preserve">      (1) </w:t>
      </w:r>
    </w:p>
    <w:p w:rsidR="00B76AF4" w:rsidRDefault="00B76AF4" w:rsidP="00B76AF4">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ab/>
      </w:r>
      <m:oMath>
        <m:sSup>
          <m:sSupPr>
            <m:ctrlPr>
              <w:rPr>
                <w:rFonts w:ascii="Cambria Math" w:hAnsi="Cambria Math" w:cs="Times New Roman"/>
                <w:sz w:val="20"/>
                <w:szCs w:val="20"/>
              </w:rPr>
            </m:ctrlPr>
          </m:sSupPr>
          <m:e>
            <m:r>
              <w:rPr>
                <w:rFonts w:ascii="Cambria Math" w:hAnsi="Cambria Math" w:cs="Times New Roman"/>
                <w:sz w:val="20"/>
                <w:szCs w:val="20"/>
              </w:rPr>
              <m:t>T</m:t>
            </m:r>
          </m:e>
          <m:sup>
            <m:r>
              <m:rPr>
                <m:sty m:val="p"/>
              </m:rPr>
              <w:rPr>
                <w:rFonts w:ascii="Cambria Math" w:hAnsi="Cambria Math" w:cs="Times New Roman"/>
                <w:sz w:val="20"/>
                <w:szCs w:val="20"/>
              </w:rPr>
              <m:t>*m</m:t>
            </m:r>
          </m:sup>
        </m:sSup>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T</m:t>
            </m:r>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T</m:t>
                </m:r>
              </m:e>
              <m:sub>
                <m:r>
                  <w:rPr>
                    <w:rFonts w:ascii="Cambria Math" w:hAnsi="Cambria Math" w:cs="Times New Roman"/>
                    <w:sz w:val="20"/>
                    <w:szCs w:val="20"/>
                  </w:rPr>
                  <m:t>ref</m:t>
                </m:r>
              </m:sub>
            </m:sSub>
          </m:num>
          <m:den>
            <m:sSub>
              <m:sSubPr>
                <m:ctrlPr>
                  <w:rPr>
                    <w:rFonts w:ascii="Cambria Math" w:hAnsi="Cambria Math" w:cs="Times New Roman"/>
                    <w:sz w:val="20"/>
                    <w:szCs w:val="20"/>
                  </w:rPr>
                </m:ctrlPr>
              </m:sSubPr>
              <m:e>
                <m:r>
                  <w:rPr>
                    <w:rFonts w:ascii="Cambria Math" w:hAnsi="Cambria Math" w:cs="Times New Roman"/>
                    <w:sz w:val="20"/>
                    <w:szCs w:val="20"/>
                  </w:rPr>
                  <m:t>T</m:t>
                </m:r>
              </m:e>
              <m:sub>
                <m:r>
                  <w:rPr>
                    <w:rFonts w:ascii="Cambria Math" w:hAnsi="Cambria Math" w:cs="Times New Roman"/>
                    <w:sz w:val="20"/>
                    <w:szCs w:val="20"/>
                  </w:rPr>
                  <m:t>melt</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T</m:t>
                </m:r>
              </m:e>
              <m:sub>
                <m:r>
                  <w:rPr>
                    <w:rFonts w:ascii="Cambria Math" w:hAnsi="Cambria Math" w:cs="Times New Roman"/>
                    <w:sz w:val="20"/>
                    <w:szCs w:val="20"/>
                  </w:rPr>
                  <m:t>ref</m:t>
                </m:r>
              </m:sub>
            </m:sSub>
          </m:den>
        </m:f>
      </m:oMath>
      <w:r>
        <w:rPr>
          <w:rFonts w:ascii="Times New Roman" w:hAnsi="Times New Roman" w:cs="Times New Roman"/>
          <w:sz w:val="20"/>
          <w:szCs w:val="20"/>
        </w:rPr>
        <w:tab/>
      </w:r>
      <w:r>
        <w:rPr>
          <w:rFonts w:ascii="Times New Roman" w:hAnsi="Times New Roman" w:cs="Times New Roman"/>
          <w:sz w:val="20"/>
          <w:szCs w:val="20"/>
        </w:rPr>
        <w:tab/>
        <w:t>and</w:t>
      </w:r>
      <w:r>
        <w:rPr>
          <w:rFonts w:ascii="Times New Roman" w:hAnsi="Times New Roman" w:cs="Times New Roman"/>
          <w:sz w:val="20"/>
          <w:szCs w:val="20"/>
        </w:rPr>
        <w:tab/>
      </w:r>
      <m:oMath>
        <m:r>
          <w:rPr>
            <w:rFonts w:ascii="Cambria Math" w:hAnsi="Cambria Math" w:cs="Times New Roman"/>
            <w:sz w:val="20"/>
            <w:szCs w:val="20"/>
          </w:rPr>
          <m:t>D</m:t>
        </m:r>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0</m:t>
            </m:r>
          </m:sub>
          <m:sup>
            <m:r>
              <w:rPr>
                <w:rFonts w:ascii="Cambria Math" w:hAnsi="Cambria Math" w:cs="Times New Roman"/>
                <w:sz w:val="20"/>
                <w:szCs w:val="20"/>
              </w:rPr>
              <m:t>k</m:t>
            </m:r>
            <m:sSup>
              <m:sSupPr>
                <m:ctrlPr>
                  <w:rPr>
                    <w:rFonts w:ascii="Cambria Math" w:hAnsi="Cambria Math" w:cs="Times New Roman"/>
                    <w:i/>
                    <w:sz w:val="20"/>
                    <w:szCs w:val="20"/>
                  </w:rPr>
                </m:ctrlPr>
              </m:sSupPr>
              <m:e>
                <m:r>
                  <w:rPr>
                    <w:rFonts w:ascii="Cambria Math" w:hAnsi="Cambria Math" w:cs="Times New Roman"/>
                    <w:sz w:val="20"/>
                    <w:szCs w:val="20"/>
                  </w:rPr>
                  <m:t>(T-Tb)</m:t>
                </m:r>
              </m:e>
              <m:sup>
                <m:r>
                  <w:rPr>
                    <w:rFonts w:ascii="Cambria Math" w:hAnsi="Cambria Math" w:cs="Times New Roman"/>
                    <w:sz w:val="20"/>
                    <w:szCs w:val="20"/>
                  </w:rPr>
                  <m:t>β</m:t>
                </m:r>
              </m:sup>
            </m:sSup>
          </m:sup>
        </m:sSubSup>
      </m:oMath>
    </w:p>
    <w:p w:rsidR="00B76AF4" w:rsidRDefault="00B76AF4" w:rsidP="00B76AF4">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bove universal form of the JC model reduces to the following equation by taking </w:t>
      </w:r>
      <w:r w:rsidRPr="009218B2">
        <w:rPr>
          <w:rFonts w:ascii="Times New Roman" w:hAnsi="Times New Roman" w:cs="Times New Roman"/>
          <w:i/>
          <w:sz w:val="24"/>
          <w:szCs w:val="24"/>
        </w:rPr>
        <w:t>D</w:t>
      </w:r>
      <w:r w:rsidRPr="009218B2">
        <w:rPr>
          <w:rFonts w:ascii="Times New Roman" w:hAnsi="Times New Roman" w:cs="Times New Roman"/>
          <w:i/>
          <w:sz w:val="24"/>
          <w:szCs w:val="24"/>
          <w:vertAlign w:val="subscript"/>
        </w:rPr>
        <w:t>0</w:t>
      </w:r>
      <w:r>
        <w:rPr>
          <w:rFonts w:ascii="Times New Roman" w:hAnsi="Times New Roman" w:cs="Times New Roman"/>
          <w:sz w:val="24"/>
          <w:szCs w:val="24"/>
        </w:rPr>
        <w:t xml:space="preserve"> and </w:t>
      </w:r>
      <w:r w:rsidRPr="009218B2">
        <w:rPr>
          <w:rFonts w:ascii="Times New Roman" w:hAnsi="Times New Roman" w:cs="Times New Roman"/>
          <w:i/>
          <w:sz w:val="24"/>
          <w:szCs w:val="24"/>
        </w:rPr>
        <w:t>E</w:t>
      </w:r>
      <w:r>
        <w:rPr>
          <w:rFonts w:ascii="Times New Roman" w:hAnsi="Times New Roman" w:cs="Times New Roman"/>
          <w:i/>
          <w:sz w:val="24"/>
          <w:szCs w:val="24"/>
        </w:rPr>
        <w:t xml:space="preserve"> </w:t>
      </w:r>
      <w:r w:rsidRPr="008F4F8B">
        <w:rPr>
          <w:rFonts w:ascii="Times New Roman" w:hAnsi="Times New Roman" w:cs="Times New Roman"/>
          <w:sz w:val="24"/>
          <w:szCs w:val="24"/>
        </w:rPr>
        <w:t xml:space="preserve">as 1 and </w:t>
      </w:r>
      <w:r w:rsidRPr="008F4F8B">
        <w:rPr>
          <w:rFonts w:ascii="Times New Roman" w:eastAsia="SimSun" w:hAnsi="Times New Roman" w:cs="Times New Roman"/>
          <w:i/>
          <w:sz w:val="24"/>
          <w:szCs w:val="24"/>
        </w:rPr>
        <w:t>α</w:t>
      </w:r>
      <w:r>
        <w:rPr>
          <w:rFonts w:ascii="Times New Roman" w:eastAsia="SimSun" w:hAnsi="Times New Roman" w:cs="Times New Roman"/>
          <w:i/>
          <w:sz w:val="24"/>
          <w:szCs w:val="24"/>
        </w:rPr>
        <w:t xml:space="preserve"> </w:t>
      </w:r>
      <w:r w:rsidRPr="008F4F8B">
        <w:rPr>
          <w:rFonts w:ascii="Times New Roman" w:hAnsi="Times New Roman" w:cs="Times New Roman"/>
          <w:sz w:val="24"/>
          <w:szCs w:val="24"/>
        </w:rPr>
        <w:t>as 0</w:t>
      </w:r>
      <w:r>
        <w:rPr>
          <w:rFonts w:ascii="Times New Roman" w:hAnsi="Times New Roman" w:cs="Times New Roman"/>
          <w:sz w:val="24"/>
          <w:szCs w:val="24"/>
        </w:rPr>
        <w:t>.</w:t>
      </w:r>
    </w:p>
    <w:tbl>
      <w:tblPr>
        <w:tblW w:w="0" w:type="auto"/>
        <w:tblLook w:val="00A0" w:firstRow="1" w:lastRow="0" w:firstColumn="1" w:lastColumn="0" w:noHBand="0" w:noVBand="0"/>
      </w:tblPr>
      <w:tblGrid>
        <w:gridCol w:w="7489"/>
        <w:gridCol w:w="807"/>
      </w:tblGrid>
      <w:tr w:rsidR="00B76AF4" w:rsidRPr="0065142C" w:rsidTr="00593D52">
        <w:tc>
          <w:tcPr>
            <w:tcW w:w="7489" w:type="dxa"/>
          </w:tcPr>
          <w:p w:rsidR="00B76AF4" w:rsidRPr="00C371B3" w:rsidRDefault="00B76AF4" w:rsidP="00593D52">
            <w:pPr>
              <w:spacing w:before="240"/>
              <w:jc w:val="both"/>
              <w:rPr>
                <w:rFonts w:ascii="Times New Roman" w:hAnsi="Times New Roman" w:cs="Times New Roman"/>
                <w:sz w:val="20"/>
                <w:szCs w:val="20"/>
              </w:rPr>
            </w:pPr>
            <m:oMathPara>
              <m:oMath>
                <m:r>
                  <m:rPr>
                    <m:sty m:val="p"/>
                  </m:rPr>
                  <w:rPr>
                    <w:rFonts w:ascii="Cambria Math" w:hAnsi="Cambria Math" w:cs="Times New Roman"/>
                    <w:sz w:val="20"/>
                    <w:szCs w:val="20"/>
                  </w:rPr>
                  <m:t>σ=</m:t>
                </m:r>
                <m:d>
                  <m:dPr>
                    <m:ctrlPr>
                      <w:rPr>
                        <w:rFonts w:ascii="Cambria Math" w:hAnsi="Cambria Math" w:cs="Times New Roman"/>
                        <w:sz w:val="20"/>
                        <w:szCs w:val="20"/>
                      </w:rPr>
                    </m:ctrlPr>
                  </m:dPr>
                  <m:e>
                    <m:r>
                      <w:rPr>
                        <w:rFonts w:ascii="Cambria Math" w:hAnsi="Cambria Math" w:cs="Times New Roman"/>
                        <w:sz w:val="20"/>
                        <w:szCs w:val="20"/>
                      </w:rPr>
                      <m:t>A</m:t>
                    </m:r>
                    <m:r>
                      <m:rPr>
                        <m:sty m:val="p"/>
                      </m:rPr>
                      <w:rPr>
                        <w:rFonts w:ascii="Cambria Math" w:hAnsi="Cambria Math" w:cs="Times New Roman"/>
                        <w:sz w:val="20"/>
                        <w:szCs w:val="20"/>
                      </w:rPr>
                      <m:t>+</m:t>
                    </m:r>
                    <m:r>
                      <w:rPr>
                        <w:rFonts w:ascii="Cambria Math" w:hAnsi="Cambria Math" w:cs="Times New Roman"/>
                        <w:sz w:val="20"/>
                        <w:szCs w:val="20"/>
                      </w:rPr>
                      <m:t>B</m:t>
                    </m:r>
                    <m:sSup>
                      <m:sSupPr>
                        <m:ctrlPr>
                          <w:rPr>
                            <w:rFonts w:ascii="Cambria Math" w:hAnsi="Cambria Math" w:cs="Times New Roman"/>
                            <w:sz w:val="20"/>
                            <w:szCs w:val="20"/>
                          </w:rPr>
                        </m:ctrlPr>
                      </m:sSupPr>
                      <m:e>
                        <m:r>
                          <w:rPr>
                            <w:rFonts w:ascii="Cambria Math" w:hAnsi="Cambria Math" w:cs="Times New Roman"/>
                            <w:sz w:val="20"/>
                            <w:szCs w:val="20"/>
                          </w:rPr>
                          <m:t>ε</m:t>
                        </m:r>
                      </m:e>
                      <m:sup>
                        <m:r>
                          <w:rPr>
                            <w:rFonts w:ascii="Cambria Math" w:hAnsi="Cambria Math" w:cs="Times New Roman"/>
                            <w:sz w:val="20"/>
                            <w:szCs w:val="20"/>
                          </w:rPr>
                          <m:t>n</m:t>
                        </m:r>
                      </m:sup>
                    </m:sSup>
                  </m:e>
                </m:d>
                <m:d>
                  <m:dPr>
                    <m:ctrlPr>
                      <w:rPr>
                        <w:rFonts w:ascii="Cambria Math" w:hAnsi="Cambria Math" w:cs="Times New Roman"/>
                        <w:sz w:val="20"/>
                        <w:szCs w:val="20"/>
                      </w:rPr>
                    </m:ctrlPr>
                  </m:dPr>
                  <m:e>
                    <m:r>
                      <m:rPr>
                        <m:sty m:val="p"/>
                      </m:rPr>
                      <w:rPr>
                        <w:rFonts w:ascii="Cambria Math" w:hAnsi="Cambria Math" w:cs="Times New Roman"/>
                        <w:sz w:val="20"/>
                        <w:szCs w:val="20"/>
                      </w:rPr>
                      <m:t>1+</m:t>
                    </m:r>
                    <m:r>
                      <w:rPr>
                        <w:rFonts w:ascii="Cambria Math" w:hAnsi="Cambria Math" w:cs="Times New Roman"/>
                        <w:sz w:val="20"/>
                        <w:szCs w:val="20"/>
                      </w:rPr>
                      <m:t>C</m:t>
                    </m:r>
                    <m:func>
                      <m:funcPr>
                        <m:ctrlPr>
                          <w:rPr>
                            <w:rFonts w:ascii="Cambria Math" w:hAnsi="Cambria Math" w:cs="Times New Roman"/>
                            <w:sz w:val="20"/>
                            <w:szCs w:val="20"/>
                          </w:rPr>
                        </m:ctrlPr>
                      </m:funcPr>
                      <m:fName>
                        <m:r>
                          <m:rPr>
                            <m:sty m:val="p"/>
                          </m:rPr>
                          <w:rPr>
                            <w:rFonts w:ascii="Cambria Math" w:hAnsi="Cambria Math" w:cs="Times New Roman"/>
                            <w:sz w:val="20"/>
                            <w:szCs w:val="20"/>
                          </w:rPr>
                          <m:t>ln</m:t>
                        </m:r>
                      </m:fName>
                      <m:e>
                        <m:sSup>
                          <m:sSupPr>
                            <m:ctrlPr>
                              <w:rPr>
                                <w:rFonts w:ascii="Cambria Math" w:hAnsi="Cambria Math" w:cs="Times New Roman"/>
                                <w:sz w:val="20"/>
                                <w:szCs w:val="20"/>
                              </w:rPr>
                            </m:ctrlPr>
                          </m:sSupPr>
                          <m:e>
                            <m:acc>
                              <m:accPr>
                                <m:chr m:val="̇"/>
                                <m:ctrlPr>
                                  <w:rPr>
                                    <w:rFonts w:ascii="Cambria Math" w:hAnsi="Cambria Math" w:cs="Times New Roman"/>
                                    <w:sz w:val="20"/>
                                    <w:szCs w:val="20"/>
                                  </w:rPr>
                                </m:ctrlPr>
                              </m:accPr>
                              <m:e>
                                <m:r>
                                  <w:rPr>
                                    <w:rFonts w:ascii="Cambria Math" w:hAnsi="Cambria Math" w:cs="Times New Roman"/>
                                    <w:sz w:val="20"/>
                                    <w:szCs w:val="20"/>
                                  </w:rPr>
                                  <m:t>ε</m:t>
                                </m:r>
                              </m:e>
                            </m:acc>
                          </m:e>
                          <m:sup>
                            <m:r>
                              <m:rPr>
                                <m:sty m:val="p"/>
                              </m:rPr>
                              <w:rPr>
                                <w:rFonts w:ascii="Cambria Math" w:hAnsi="Cambria Math" w:cs="Times New Roman"/>
                                <w:sz w:val="20"/>
                                <w:szCs w:val="20"/>
                              </w:rPr>
                              <m:t>*</m:t>
                            </m:r>
                          </m:sup>
                        </m:sSup>
                      </m:e>
                    </m:func>
                  </m:e>
                </m:d>
                <m:d>
                  <m:dPr>
                    <m:ctrlPr>
                      <w:rPr>
                        <w:rFonts w:ascii="Cambria Math" w:hAnsi="Cambria Math" w:cs="Times New Roman"/>
                        <w:sz w:val="20"/>
                        <w:szCs w:val="20"/>
                      </w:rPr>
                    </m:ctrlPr>
                  </m:dPr>
                  <m:e>
                    <m:r>
                      <m:rPr>
                        <m:sty m:val="p"/>
                      </m:rPr>
                      <w:rPr>
                        <w:rFonts w:ascii="Cambria Math" w:hAnsi="Cambria Math" w:cs="Times New Roman"/>
                        <w:sz w:val="20"/>
                        <w:szCs w:val="20"/>
                      </w:rPr>
                      <m:t>1-</m:t>
                    </m:r>
                    <m:sSup>
                      <m:sSupPr>
                        <m:ctrlPr>
                          <w:rPr>
                            <w:rFonts w:ascii="Cambria Math" w:hAnsi="Cambria Math" w:cs="Times New Roman"/>
                            <w:sz w:val="20"/>
                            <w:szCs w:val="20"/>
                          </w:rPr>
                        </m:ctrlPr>
                      </m:sSupPr>
                      <m:e>
                        <m:r>
                          <w:rPr>
                            <w:rFonts w:ascii="Cambria Math" w:hAnsi="Cambria Math" w:cs="Times New Roman"/>
                            <w:sz w:val="20"/>
                            <w:szCs w:val="20"/>
                          </w:rPr>
                          <m:t>T</m:t>
                        </m:r>
                      </m:e>
                      <m:sup>
                        <m:r>
                          <m:rPr>
                            <m:sty m:val="p"/>
                          </m:rPr>
                          <w:rPr>
                            <w:rFonts w:ascii="Cambria Math" w:hAnsi="Cambria Math" w:cs="Times New Roman"/>
                            <w:sz w:val="20"/>
                            <w:szCs w:val="20"/>
                          </w:rPr>
                          <m:t>*</m:t>
                        </m:r>
                        <m:r>
                          <w:rPr>
                            <w:rFonts w:ascii="Cambria Math" w:hAnsi="Cambria Math" w:cs="Times New Roman"/>
                            <w:sz w:val="20"/>
                            <w:szCs w:val="20"/>
                          </w:rPr>
                          <m:t>m</m:t>
                        </m:r>
                      </m:sup>
                    </m:sSup>
                  </m:e>
                </m:d>
              </m:oMath>
            </m:oMathPara>
          </w:p>
        </w:tc>
        <w:tc>
          <w:tcPr>
            <w:tcW w:w="807" w:type="dxa"/>
          </w:tcPr>
          <w:p w:rsidR="00B76AF4" w:rsidRPr="00C371B3" w:rsidRDefault="00B76AF4" w:rsidP="00593D52">
            <w:pPr>
              <w:spacing w:before="240"/>
              <w:jc w:val="both"/>
              <w:rPr>
                <w:rFonts w:ascii="Times New Roman" w:hAnsi="Times New Roman" w:cs="Times New Roman"/>
                <w:sz w:val="20"/>
                <w:szCs w:val="20"/>
              </w:rPr>
            </w:pPr>
            <w:r w:rsidRPr="00C371B3">
              <w:rPr>
                <w:rFonts w:ascii="Times New Roman" w:hAnsi="Times New Roman" w:cs="Times New Roman"/>
                <w:sz w:val="20"/>
                <w:szCs w:val="20"/>
              </w:rPr>
              <w:t>(</w:t>
            </w:r>
            <w:r>
              <w:rPr>
                <w:rFonts w:ascii="Times New Roman" w:hAnsi="Times New Roman" w:cs="Times New Roman"/>
                <w:sz w:val="20"/>
                <w:szCs w:val="20"/>
              </w:rPr>
              <w:t>2</w:t>
            </w:r>
            <w:r w:rsidRPr="00C371B3">
              <w:rPr>
                <w:rFonts w:ascii="Times New Roman" w:hAnsi="Times New Roman" w:cs="Times New Roman"/>
                <w:sz w:val="20"/>
                <w:szCs w:val="20"/>
              </w:rPr>
              <w:t>)</w:t>
            </w:r>
          </w:p>
        </w:tc>
      </w:tr>
    </w:tbl>
    <w:p w:rsidR="00B76AF4" w:rsidRPr="006C4F07" w:rsidRDefault="00B76AF4" w:rsidP="00B76AF4">
      <w:pPr>
        <w:spacing w:before="240" w:line="480" w:lineRule="auto"/>
        <w:jc w:val="both"/>
        <w:rPr>
          <w:rFonts w:ascii="Times New Roman" w:hAnsi="Times New Roman" w:cs="Times New Roman"/>
          <w:sz w:val="24"/>
          <w:szCs w:val="24"/>
        </w:rPr>
      </w:pPr>
      <w:r w:rsidRPr="006C4F07">
        <w:rPr>
          <w:rFonts w:ascii="Times New Roman" w:hAnsi="Times New Roman" w:cs="Times New Roman"/>
          <w:sz w:val="24"/>
          <w:szCs w:val="24"/>
        </w:rPr>
        <w:t xml:space="preserve">where </w:t>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ε</m:t>
                </m:r>
              </m:e>
            </m:acc>
          </m:e>
          <m:sup>
            <m:r>
              <m:rPr>
                <m:sty m:val="p"/>
              </m:rPr>
              <w:rPr>
                <w:rFonts w:ascii="Cambria Math" w:hAnsi="Cambria Math" w:cs="Times New Roman"/>
                <w:sz w:val="24"/>
                <w:szCs w:val="24"/>
              </w:rPr>
              <m:t>*</m:t>
            </m:r>
          </m:sup>
        </m:sSup>
      </m:oMath>
      <w:r w:rsidRPr="006C4F07">
        <w:rPr>
          <w:rFonts w:ascii="Times New Roman" w:hAnsi="Times New Roman" w:cs="Times New Roman"/>
          <w:sz w:val="24"/>
          <w:szCs w:val="24"/>
        </w:rPr>
        <w:t xml:space="preserve">and </w:t>
      </w:r>
      <m:oMath>
        <m:sSup>
          <m:sSupPr>
            <m:ctrlPr>
              <w:rPr>
                <w:rFonts w:ascii="Cambria Math" w:hAnsi="Cambria Math" w:cs="Times New Roman"/>
                <w:sz w:val="24"/>
                <w:szCs w:val="24"/>
              </w:rPr>
            </m:ctrlPr>
          </m:sSupPr>
          <m:e>
            <m:r>
              <w:rPr>
                <w:rFonts w:ascii="Cambria Math" w:hAnsi="Cambria Math" w:cs="Times New Roman"/>
                <w:sz w:val="24"/>
                <w:szCs w:val="24"/>
              </w:rPr>
              <m:t>T</m:t>
            </m:r>
          </m:e>
          <m:sup>
            <m:r>
              <m:rPr>
                <m:sty m:val="p"/>
              </m:rPr>
              <w:rPr>
                <w:rFonts w:ascii="Cambria Math" w:hAnsi="Cambria Math" w:cs="Times New Roman"/>
                <w:sz w:val="24"/>
                <w:szCs w:val="24"/>
              </w:rPr>
              <m:t>*</m:t>
            </m:r>
            <m:r>
              <w:rPr>
                <w:rFonts w:ascii="Cambria Math" w:hAnsi="Cambria Math" w:cs="Times New Roman"/>
                <w:sz w:val="24"/>
                <w:szCs w:val="24"/>
              </w:rPr>
              <m:t>m</m:t>
            </m:r>
          </m:sup>
        </m:sSup>
      </m:oMath>
      <w:r w:rsidRPr="006C4F07">
        <w:rPr>
          <w:rFonts w:ascii="Times New Roman" w:hAnsi="Times New Roman" w:cs="Times New Roman"/>
          <w:sz w:val="24"/>
          <w:szCs w:val="24"/>
        </w:rPr>
        <w:t xml:space="preserve"> refer to strain rate and homologous temperature respectively</w:t>
      </w:r>
      <w:r w:rsidR="0095403E">
        <w:rPr>
          <w:rFonts w:ascii="Times New Roman" w:hAnsi="Times New Roman" w:cs="Times New Roman"/>
          <w:sz w:val="24"/>
          <w:szCs w:val="24"/>
        </w:rPr>
        <w:t xml:space="preserve"> while, </w:t>
      </w:r>
      <w:r w:rsidR="0095403E" w:rsidRPr="006513D6">
        <w:rPr>
          <w:rFonts w:ascii="Times New Roman" w:hAnsi="Times New Roman" w:cs="Times New Roman"/>
          <w:i/>
          <w:sz w:val="24"/>
          <w:szCs w:val="24"/>
        </w:rPr>
        <w:t>A, B, C, n, m</w:t>
      </w:r>
      <w:r w:rsidR="0095403E" w:rsidRPr="006513D6">
        <w:rPr>
          <w:rFonts w:ascii="Times New Roman" w:hAnsi="Times New Roman" w:cs="Times New Roman"/>
          <w:sz w:val="24"/>
          <w:szCs w:val="24"/>
        </w:rPr>
        <w:t xml:space="preserve"> represents relevant material constants respectively</w:t>
      </w:r>
      <w:r w:rsidR="0095403E">
        <w:rPr>
          <w:rFonts w:ascii="Times New Roman" w:hAnsi="Times New Roman" w:cs="Times New Roman"/>
          <w:sz w:val="24"/>
          <w:szCs w:val="24"/>
        </w:rPr>
        <w:t xml:space="preserve">, so that the terms, </w:t>
      </w:r>
      <m:oMath>
        <m:d>
          <m:dPr>
            <m:ctrlPr>
              <w:rPr>
                <w:rFonts w:ascii="Cambria Math" w:hAnsi="Cambria Math" w:cs="Times New Roman"/>
                <w:sz w:val="24"/>
                <w:szCs w:val="24"/>
              </w:rPr>
            </m:ctrlPr>
          </m:dPr>
          <m:e>
            <m:r>
              <w:rPr>
                <w:rFonts w:ascii="Cambria Math" w:hAnsi="Cambria Math" w:cs="Times New Roman"/>
                <w:sz w:val="24"/>
                <w:szCs w:val="24"/>
              </w:rPr>
              <m:t>A</m:t>
            </m:r>
            <m:r>
              <m:rPr>
                <m:sty m:val="p"/>
              </m:rPr>
              <w:rPr>
                <w:rFonts w:ascii="Cambria Math" w:hAnsi="Cambria Math" w:cs="Times New Roman"/>
                <w:sz w:val="24"/>
                <w:szCs w:val="24"/>
              </w:rPr>
              <m:t>+</m:t>
            </m:r>
            <m:r>
              <w:rPr>
                <w:rFonts w:ascii="Cambria Math" w:hAnsi="Cambria Math" w:cs="Times New Roman"/>
                <w:sz w:val="24"/>
                <w:szCs w:val="24"/>
              </w:rPr>
              <m:t>B</m:t>
            </m:r>
            <m:sSup>
              <m:sSupPr>
                <m:ctrlPr>
                  <w:rPr>
                    <w:rFonts w:ascii="Cambria Math" w:hAnsi="Cambria Math" w:cs="Times New Roman"/>
                    <w:sz w:val="24"/>
                    <w:szCs w:val="24"/>
                  </w:rPr>
                </m:ctrlPr>
              </m:sSupPr>
              <m:e>
                <m:r>
                  <w:rPr>
                    <w:rFonts w:ascii="Cambria Math" w:hAnsi="Cambria Math" w:cs="Times New Roman"/>
                    <w:sz w:val="24"/>
                    <w:szCs w:val="24"/>
                  </w:rPr>
                  <m:t>ε</m:t>
                </m:r>
              </m:e>
              <m:sup>
                <m:r>
                  <w:rPr>
                    <w:rFonts w:ascii="Cambria Math" w:hAnsi="Cambria Math" w:cs="Times New Roman"/>
                    <w:sz w:val="24"/>
                    <w:szCs w:val="24"/>
                  </w:rPr>
                  <m:t>n</m:t>
                </m:r>
              </m:sup>
            </m:sSup>
          </m:e>
        </m:d>
      </m:oMath>
      <w:r w:rsidR="0095403E" w:rsidRPr="006513D6">
        <w:rPr>
          <w:rFonts w:ascii="Times New Roman" w:hAnsi="Times New Roman" w:cs="Times New Roman"/>
          <w:sz w:val="24"/>
          <w:szCs w:val="24"/>
        </w:rPr>
        <w:t xml:space="preserve"> represents</w:t>
      </w:r>
      <w:r w:rsidR="0095403E">
        <w:rPr>
          <w:rFonts w:ascii="Times New Roman" w:hAnsi="Times New Roman" w:cs="Times New Roman"/>
          <w:sz w:val="24"/>
          <w:szCs w:val="24"/>
        </w:rPr>
        <w:t xml:space="preserve"> the</w:t>
      </w:r>
      <w:r w:rsidR="0095403E" w:rsidRPr="006513D6">
        <w:rPr>
          <w:rFonts w:ascii="Times New Roman" w:hAnsi="Times New Roman" w:cs="Times New Roman"/>
          <w:sz w:val="24"/>
          <w:szCs w:val="24"/>
        </w:rPr>
        <w:t xml:space="preserve"> strain hardening effect, </w:t>
      </w:r>
      <m:oMath>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C</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fName>
              <m:e>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ε</m:t>
                        </m:r>
                      </m:e>
                    </m:acc>
                  </m:e>
                  <m:sup>
                    <m:r>
                      <m:rPr>
                        <m:sty m:val="p"/>
                      </m:rPr>
                      <w:rPr>
                        <w:rFonts w:ascii="Cambria Math" w:hAnsi="Cambria Math" w:cs="Times New Roman"/>
                        <w:sz w:val="24"/>
                        <w:szCs w:val="24"/>
                      </w:rPr>
                      <m:t>*</m:t>
                    </m:r>
                  </m:sup>
                </m:sSup>
              </m:e>
            </m:func>
          </m:e>
        </m:d>
      </m:oMath>
      <w:r w:rsidR="0095403E" w:rsidRPr="006513D6">
        <w:rPr>
          <w:rFonts w:ascii="Times New Roman" w:hAnsi="Times New Roman" w:cs="Times New Roman"/>
          <w:sz w:val="24"/>
          <w:szCs w:val="24"/>
        </w:rPr>
        <w:t xml:space="preserve"> describes the strain rate effect and </w:t>
      </w:r>
      <m:oMath>
        <m:d>
          <m:dPr>
            <m:ctrlPr>
              <w:rPr>
                <w:rFonts w:ascii="Cambria Math" w:hAnsi="Cambria Math" w:cs="Times New Roman"/>
                <w:sz w:val="24"/>
                <w:szCs w:val="24"/>
              </w:rPr>
            </m:ctrlPr>
          </m:dPr>
          <m:e>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T</m:t>
                </m:r>
              </m:e>
              <m:sup>
                <m:r>
                  <m:rPr>
                    <m:sty m:val="p"/>
                  </m:rPr>
                  <w:rPr>
                    <w:rFonts w:ascii="Cambria Math" w:hAnsi="Cambria Math" w:cs="Times New Roman"/>
                    <w:sz w:val="24"/>
                    <w:szCs w:val="24"/>
                  </w:rPr>
                  <m:t>*</m:t>
                </m:r>
                <m:r>
                  <w:rPr>
                    <w:rFonts w:ascii="Cambria Math" w:hAnsi="Cambria Math" w:cs="Times New Roman"/>
                    <w:sz w:val="24"/>
                    <w:szCs w:val="24"/>
                  </w:rPr>
                  <m:t>m</m:t>
                </m:r>
              </m:sup>
            </m:sSup>
          </m:e>
        </m:d>
      </m:oMath>
      <w:r w:rsidR="0095403E" w:rsidRPr="006513D6">
        <w:rPr>
          <w:rFonts w:ascii="Times New Roman" w:hAnsi="Times New Roman" w:cs="Times New Roman"/>
          <w:sz w:val="24"/>
          <w:szCs w:val="24"/>
        </w:rPr>
        <w:t xml:space="preserve"> refers to</w:t>
      </w:r>
      <w:r w:rsidR="0095403E">
        <w:rPr>
          <w:rFonts w:ascii="Times New Roman" w:hAnsi="Times New Roman" w:cs="Times New Roman"/>
          <w:sz w:val="24"/>
          <w:szCs w:val="24"/>
        </w:rPr>
        <w:t xml:space="preserve"> the thermal softening effect. </w:t>
      </w:r>
      <w:r w:rsidRPr="006C4F07">
        <w:rPr>
          <w:rFonts w:ascii="Times New Roman" w:hAnsi="Times New Roman" w:cs="Times New Roman"/>
          <w:sz w:val="24"/>
          <w:szCs w:val="24"/>
        </w:rPr>
        <w:t xml:space="preserve">The equation for </w:t>
      </w:r>
      <m:oMath>
        <m:sSup>
          <m:sSupPr>
            <m:ctrlPr>
              <w:rPr>
                <w:rFonts w:ascii="Cambria Math" w:hAnsi="Cambria Math" w:cs="Times New Roman"/>
                <w:sz w:val="24"/>
                <w:szCs w:val="24"/>
              </w:rPr>
            </m:ctrlPr>
          </m:sSupPr>
          <m:e>
            <m:acc>
              <m:accPr>
                <m:chr m:val="̇"/>
                <m:ctrlPr>
                  <w:rPr>
                    <w:rFonts w:ascii="Cambria Math" w:hAnsi="Cambria Math" w:cs="Times New Roman"/>
                    <w:sz w:val="24"/>
                    <w:szCs w:val="24"/>
                  </w:rPr>
                </m:ctrlPr>
              </m:accPr>
              <m:e>
                <m:r>
                  <w:rPr>
                    <w:rFonts w:ascii="Cambria Math" w:hAnsi="Cambria Math" w:cs="Times New Roman"/>
                    <w:sz w:val="24"/>
                    <w:szCs w:val="24"/>
                  </w:rPr>
                  <m:t>ε</m:t>
                </m:r>
              </m:e>
            </m:acc>
          </m:e>
          <m:sup>
            <m:r>
              <m:rPr>
                <m:sty m:val="p"/>
              </m:rPr>
              <w:rPr>
                <w:rFonts w:ascii="Cambria Math" w:hAnsi="Cambria Math" w:cs="Times New Roman"/>
                <w:sz w:val="24"/>
                <w:szCs w:val="24"/>
              </w:rPr>
              <m:t>*</m:t>
            </m:r>
          </m:sup>
        </m:sSup>
      </m:oMath>
      <w:r>
        <w:rPr>
          <w:rFonts w:ascii="Times New Roman" w:hAnsi="Times New Roman" w:cs="Times New Roman"/>
          <w:sz w:val="24"/>
          <w:szCs w:val="24"/>
        </w:rPr>
        <w:t xml:space="preserve"> is as follows</w:t>
      </w:r>
      <w:r w:rsidRPr="006C4F07">
        <w:rPr>
          <w:rFonts w:ascii="Times New Roman" w:hAnsi="Times New Roman" w:cs="Times New Roman"/>
          <w:sz w:val="24"/>
          <w:szCs w:val="24"/>
        </w:rPr>
        <w:t xml:space="preserve">: </w:t>
      </w:r>
    </w:p>
    <w:tbl>
      <w:tblPr>
        <w:tblW w:w="0" w:type="auto"/>
        <w:tblLook w:val="00A0" w:firstRow="1" w:lastRow="0" w:firstColumn="1" w:lastColumn="0" w:noHBand="0" w:noVBand="0"/>
      </w:tblPr>
      <w:tblGrid>
        <w:gridCol w:w="7499"/>
        <w:gridCol w:w="807"/>
      </w:tblGrid>
      <w:tr w:rsidR="00B76AF4" w:rsidRPr="0065142C" w:rsidTr="00593D52">
        <w:tc>
          <w:tcPr>
            <w:tcW w:w="7499" w:type="dxa"/>
          </w:tcPr>
          <w:p w:rsidR="00B76AF4" w:rsidRPr="00C371B3" w:rsidRDefault="008F48B1" w:rsidP="00593D52">
            <w:pPr>
              <w:spacing w:before="240"/>
              <w:jc w:val="both"/>
              <w:rPr>
                <w:rFonts w:ascii="Cambria Math" w:hAnsi="Cambria Math" w:cs="Times New Roman"/>
                <w:sz w:val="20"/>
                <w:szCs w:val="20"/>
                <w:oMath/>
              </w:rPr>
            </w:pPr>
            <m:oMathPara>
              <m:oMath>
                <m:sSup>
                  <m:sSupPr>
                    <m:ctrlPr>
                      <w:rPr>
                        <w:rFonts w:ascii="Cambria Math" w:hAnsi="Cambria Math" w:cs="Times New Roman"/>
                        <w:sz w:val="20"/>
                        <w:szCs w:val="20"/>
                      </w:rPr>
                    </m:ctrlPr>
                  </m:sSupPr>
                  <m:e>
                    <m:acc>
                      <m:accPr>
                        <m:chr m:val="̇"/>
                        <m:ctrlPr>
                          <w:rPr>
                            <w:rFonts w:ascii="Cambria Math" w:hAnsi="Cambria Math" w:cs="Times New Roman"/>
                            <w:sz w:val="20"/>
                            <w:szCs w:val="20"/>
                          </w:rPr>
                        </m:ctrlPr>
                      </m:accPr>
                      <m:e>
                        <m:r>
                          <w:rPr>
                            <w:rFonts w:ascii="Cambria Math" w:hAnsi="Cambria Math" w:cs="Times New Roman"/>
                            <w:sz w:val="20"/>
                            <w:szCs w:val="20"/>
                          </w:rPr>
                          <m:t>ε</m:t>
                        </m:r>
                      </m:e>
                    </m:acc>
                  </m:e>
                  <m:sup>
                    <m:r>
                      <m:rPr>
                        <m:sty m:val="p"/>
                      </m:rPr>
                      <w:rPr>
                        <w:rFonts w:ascii="Cambria Math" w:hAnsi="Cambria Math" w:cs="Times New Roman"/>
                        <w:sz w:val="20"/>
                        <w:szCs w:val="20"/>
                      </w:rPr>
                      <m:t>*</m:t>
                    </m:r>
                  </m:sup>
                </m:sSup>
                <m:r>
                  <m:rPr>
                    <m:sty m:val="p"/>
                  </m:rPr>
                  <w:rPr>
                    <w:rFonts w:ascii="Cambria Math" w:hAnsi="Cambria Math" w:cs="Times New Roman"/>
                    <w:sz w:val="20"/>
                    <w:szCs w:val="20"/>
                  </w:rPr>
                  <m:t>=</m:t>
                </m:r>
                <m:f>
                  <m:fPr>
                    <m:ctrlPr>
                      <w:rPr>
                        <w:rFonts w:ascii="Cambria Math" w:hAnsi="Cambria Math" w:cs="Times New Roman"/>
                        <w:sz w:val="20"/>
                        <w:szCs w:val="20"/>
                      </w:rPr>
                    </m:ctrlPr>
                  </m:fPr>
                  <m:num>
                    <m:acc>
                      <m:accPr>
                        <m:chr m:val="̇"/>
                        <m:ctrlPr>
                          <w:rPr>
                            <w:rFonts w:ascii="Cambria Math" w:hAnsi="Cambria Math" w:cs="Times New Roman"/>
                            <w:sz w:val="20"/>
                            <w:szCs w:val="20"/>
                          </w:rPr>
                        </m:ctrlPr>
                      </m:accPr>
                      <m:e>
                        <m:r>
                          <w:rPr>
                            <w:rFonts w:ascii="Cambria Math" w:hAnsi="Cambria Math" w:cs="Times New Roman"/>
                            <w:sz w:val="20"/>
                            <w:szCs w:val="20"/>
                          </w:rPr>
                          <m:t>ε</m:t>
                        </m:r>
                      </m:e>
                    </m:acc>
                  </m:num>
                  <m:den>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ε</m:t>
                            </m:r>
                          </m:e>
                        </m:acc>
                      </m:e>
                      <m:sub>
                        <m:r>
                          <m:rPr>
                            <m:sty m:val="p"/>
                          </m:rPr>
                          <w:rPr>
                            <w:rFonts w:ascii="Cambria Math" w:hAnsi="Cambria Math" w:cs="Times New Roman"/>
                            <w:sz w:val="20"/>
                            <w:szCs w:val="20"/>
                          </w:rPr>
                          <m:t>0</m:t>
                        </m:r>
                      </m:sub>
                    </m:sSub>
                  </m:den>
                </m:f>
              </m:oMath>
            </m:oMathPara>
          </w:p>
        </w:tc>
        <w:tc>
          <w:tcPr>
            <w:tcW w:w="807" w:type="dxa"/>
          </w:tcPr>
          <w:p w:rsidR="00B76AF4" w:rsidRPr="00C371B3" w:rsidRDefault="00B76AF4" w:rsidP="00593D52">
            <w:pPr>
              <w:spacing w:before="240"/>
              <w:jc w:val="both"/>
              <w:rPr>
                <w:rFonts w:ascii="Times New Roman" w:hAnsi="Times New Roman" w:cs="Times New Roman"/>
                <w:sz w:val="20"/>
                <w:szCs w:val="20"/>
              </w:rPr>
            </w:pPr>
            <w:bookmarkStart w:id="0" w:name="_Toc523424890"/>
            <w:r w:rsidRPr="00C371B3">
              <w:rPr>
                <w:rFonts w:ascii="Times New Roman" w:hAnsi="Times New Roman" w:cs="Times New Roman"/>
                <w:sz w:val="20"/>
                <w:szCs w:val="20"/>
              </w:rPr>
              <w:t>(</w:t>
            </w:r>
            <w:r>
              <w:rPr>
                <w:rFonts w:ascii="Times New Roman" w:hAnsi="Times New Roman" w:cs="Times New Roman"/>
                <w:sz w:val="20"/>
                <w:szCs w:val="20"/>
              </w:rPr>
              <w:t>3</w:t>
            </w:r>
            <w:r w:rsidRPr="00C371B3">
              <w:rPr>
                <w:rFonts w:ascii="Times New Roman" w:hAnsi="Times New Roman" w:cs="Times New Roman"/>
                <w:sz w:val="20"/>
                <w:szCs w:val="20"/>
              </w:rPr>
              <w:t>)</w:t>
            </w:r>
            <w:bookmarkEnd w:id="0"/>
          </w:p>
        </w:tc>
      </w:tr>
    </w:tbl>
    <w:p w:rsidR="00B76AF4" w:rsidRDefault="00B76AF4" w:rsidP="00B76AF4">
      <w:pPr>
        <w:spacing w:before="240" w:line="480" w:lineRule="auto"/>
        <w:jc w:val="both"/>
        <w:rPr>
          <w:rFonts w:ascii="Times New Roman" w:hAnsi="Times New Roman" w:cs="Times New Roman"/>
          <w:sz w:val="24"/>
          <w:szCs w:val="24"/>
        </w:rPr>
      </w:pPr>
      <w:r w:rsidRPr="006513D6">
        <w:rPr>
          <w:rFonts w:ascii="Times New Roman" w:hAnsi="Times New Roman" w:cs="Times New Roman"/>
          <w:sz w:val="24"/>
          <w:szCs w:val="24"/>
        </w:rPr>
        <w:t xml:space="preserve">In the past, there </w:t>
      </w:r>
      <w:r>
        <w:rPr>
          <w:rFonts w:ascii="Times New Roman" w:hAnsi="Times New Roman" w:cs="Times New Roman"/>
          <w:sz w:val="24"/>
          <w:szCs w:val="24"/>
        </w:rPr>
        <w:t>have been</w:t>
      </w:r>
      <w:r w:rsidRPr="006513D6">
        <w:rPr>
          <w:rFonts w:ascii="Times New Roman" w:hAnsi="Times New Roman" w:cs="Times New Roman"/>
          <w:sz w:val="24"/>
          <w:szCs w:val="24"/>
        </w:rPr>
        <w:t xml:space="preserve"> two different parametrisations (shown in Table 1)</w:t>
      </w:r>
      <w:r w:rsidRPr="006C4F07">
        <w:rPr>
          <w:rFonts w:ascii="Times New Roman" w:hAnsi="Times New Roman" w:cs="Times New Roman"/>
          <w:sz w:val="24"/>
          <w:szCs w:val="24"/>
        </w:rPr>
        <w:t xml:space="preserve"> proposed for Ti6Al4V by two different research groups and both these variants are included </w:t>
      </w:r>
      <w:r>
        <w:rPr>
          <w:rFonts w:ascii="Times New Roman" w:hAnsi="Times New Roman" w:cs="Times New Roman"/>
          <w:sz w:val="24"/>
          <w:szCs w:val="24"/>
        </w:rPr>
        <w:t xml:space="preserve">as a </w:t>
      </w:r>
      <w:r w:rsidRPr="006C4F07">
        <w:rPr>
          <w:rFonts w:ascii="Times New Roman" w:hAnsi="Times New Roman" w:cs="Times New Roman"/>
          <w:sz w:val="24"/>
          <w:szCs w:val="24"/>
        </w:rPr>
        <w:t>comparison in this work</w:t>
      </w:r>
      <w:r>
        <w:rPr>
          <w:rFonts w:ascii="Times New Roman" w:hAnsi="Times New Roman" w:cs="Times New Roman"/>
          <w:sz w:val="24"/>
          <w:szCs w:val="24"/>
        </w:rPr>
        <w:t xml:space="preserve">. These two </w:t>
      </w:r>
      <w:r w:rsidR="00987430">
        <w:rPr>
          <w:rFonts w:ascii="Times New Roman" w:hAnsi="Times New Roman" w:cs="Times New Roman"/>
          <w:sz w:val="24"/>
          <w:szCs w:val="24"/>
        </w:rPr>
        <w:t>variants of the JC model a</w:t>
      </w:r>
      <w:r>
        <w:rPr>
          <w:rFonts w:ascii="Times New Roman" w:hAnsi="Times New Roman" w:cs="Times New Roman"/>
          <w:sz w:val="24"/>
          <w:szCs w:val="24"/>
        </w:rPr>
        <w:t xml:space="preserve">re based on different conditions. The JC-1 constants were  obtained at a temperature of 323 K and at a strain rate of 0.01/s and the JC-2 constants were based on </w:t>
      </w:r>
      <w:r w:rsidRPr="003E603A">
        <w:rPr>
          <w:rFonts w:ascii="Times New Roman" w:hAnsi="Times New Roman" w:cs="Times New Roman"/>
          <w:sz w:val="24"/>
          <w:szCs w:val="24"/>
        </w:rPr>
        <w:t>Hopkinson bar data</w:t>
      </w:r>
      <w:r>
        <w:rPr>
          <w:rFonts w:ascii="Times New Roman" w:hAnsi="Times New Roman" w:cs="Times New Roman"/>
          <w:sz w:val="24"/>
          <w:szCs w:val="24"/>
        </w:rPr>
        <w:t xml:space="preserve"> and the determined at a temperature 298 K and at constant strain rates of 5000/s and 1/s</w:t>
      </w:r>
      <w:r w:rsidR="006F5A1C">
        <w:rPr>
          <w:rFonts w:ascii="Times New Roman" w:hAnsi="Times New Roman" w:cs="Times New Roman"/>
          <w:sz w:val="24"/>
          <w:szCs w:val="24"/>
        </w:rPr>
        <w:t>.</w:t>
      </w:r>
    </w:p>
    <w:p w:rsidR="006F5A1C" w:rsidRDefault="006F5A1C" w:rsidP="00B76AF4">
      <w:pPr>
        <w:spacing w:before="240" w:line="480" w:lineRule="auto"/>
        <w:jc w:val="both"/>
        <w:rPr>
          <w:rFonts w:ascii="Times New Roman" w:hAnsi="Times New Roman" w:cs="Times New Roman"/>
          <w:sz w:val="24"/>
          <w:szCs w:val="24"/>
        </w:rPr>
      </w:pPr>
    </w:p>
    <w:p w:rsidR="006F5A1C" w:rsidRDefault="006F5A1C" w:rsidP="00B76AF4">
      <w:pPr>
        <w:spacing w:before="240" w:line="480" w:lineRule="auto"/>
        <w:jc w:val="both"/>
        <w:rPr>
          <w:rFonts w:ascii="Times New Roman" w:hAnsi="Times New Roman" w:cs="Times New Roman"/>
          <w:sz w:val="20"/>
          <w:szCs w:val="20"/>
        </w:rPr>
      </w:pPr>
    </w:p>
    <w:p w:rsidR="00B76AF4" w:rsidRPr="00B94667" w:rsidRDefault="00B76AF4" w:rsidP="00B76AF4">
      <w:pPr>
        <w:pStyle w:val="Caption"/>
        <w:jc w:val="center"/>
        <w:rPr>
          <w:b w:val="0"/>
        </w:rPr>
      </w:pPr>
      <w:bookmarkStart w:id="1" w:name="_Ref523407014"/>
      <w:bookmarkStart w:id="2" w:name="_Toc523446307"/>
      <w:r w:rsidRPr="00C371B3">
        <w:rPr>
          <w:rFonts w:ascii="Times New Roman" w:hAnsi="Times New Roman"/>
          <w:sz w:val="20"/>
          <w:lang w:eastAsia="zh-CN"/>
        </w:rPr>
        <w:lastRenderedPageBreak/>
        <w:t xml:space="preserve">Table </w:t>
      </w:r>
      <w:r>
        <w:rPr>
          <w:rFonts w:ascii="Times New Roman" w:hAnsi="Times New Roman"/>
          <w:noProof/>
          <w:sz w:val="20"/>
          <w:lang w:eastAsia="zh-CN"/>
        </w:rPr>
        <w:t>1</w:t>
      </w:r>
      <w:bookmarkEnd w:id="1"/>
      <w:r>
        <w:rPr>
          <w:rFonts w:ascii="Times New Roman" w:hAnsi="Times New Roman"/>
          <w:noProof/>
          <w:sz w:val="20"/>
          <w:lang w:eastAsia="zh-CN"/>
        </w:rPr>
        <w:t xml:space="preserve"> </w:t>
      </w:r>
      <w:r w:rsidRPr="00C371B3">
        <w:rPr>
          <w:rFonts w:ascii="Times New Roman" w:hAnsi="Times New Roman"/>
          <w:b w:val="0"/>
          <w:sz w:val="20"/>
          <w:lang w:eastAsia="zh-CN"/>
        </w:rPr>
        <w:t xml:space="preserve">Different variants of JC model proposed for </w:t>
      </w:r>
      <w:r w:rsidRPr="004B7A0D">
        <w:rPr>
          <w:rFonts w:ascii="Times New Roman" w:hAnsi="Times New Roman"/>
          <w:b w:val="0"/>
          <w:sz w:val="20"/>
          <w:lang w:eastAsia="zh-CN"/>
        </w:rPr>
        <w:t>Ti6Al4V</w:t>
      </w:r>
      <w:bookmarkEnd w:id="2"/>
      <w:r w:rsidRPr="004B7A0D">
        <w:rPr>
          <w:rFonts w:ascii="Times New Roman" w:hAnsi="Times New Roman"/>
          <w:b w:val="0"/>
          <w:sz w:val="20"/>
          <w:lang w:eastAsia="zh-CN"/>
        </w:rPr>
        <w:t xml:space="preserve"> </w:t>
      </w:r>
      <w:r w:rsidRPr="00B94667">
        <w:rPr>
          <w:rFonts w:ascii="Times New Roman" w:hAnsi="Times New Roman"/>
          <w:b w:val="0"/>
          <w:sz w:val="20"/>
        </w:rPr>
        <w:fldChar w:fldCharType="begin"/>
      </w:r>
      <w:r w:rsidRPr="00B94667">
        <w:rPr>
          <w:rFonts w:ascii="Times New Roman" w:hAnsi="Times New Roman"/>
          <w:b w:val="0"/>
          <w:sz w:val="20"/>
        </w:rPr>
        <w:instrText xml:space="preserve"> ADDIN EN.CITE &lt;EndNote&gt;&lt;Cite&gt;&lt;Author&gt;KOTKUNDE&lt;/Author&gt;&lt;Year&gt;2012&lt;/Year&gt;&lt;RecNum&gt;6378&lt;/RecNum&gt;&lt;DisplayText&gt;(KOTKUNDE 2012)&lt;/DisplayText&gt;&lt;record&gt;&lt;rec-number&gt;6378&lt;/rec-number&gt;&lt;foreign-keys&gt;&lt;key app="EN" db-id="9xtdewafux20vgewr28vxrpl9asfpaswpx9f" timestamp="1548174742"&gt;6378&lt;/key&gt;&lt;/foreign-keys&gt;&lt;ref-type name="Journal Article"&gt;17&lt;/ref-type&gt;&lt;contributors&gt;&lt;authors&gt;&lt;author&gt;KOTKUNDE, NITIN RAMESH&lt;/author&gt;&lt;/authors&gt;&lt;/contributors&gt;&lt;titles&gt;&lt;title&gt;Experimental and Numerical Investigations of Forming Behavior in Ti 6Al 4V Alloy at Elevated Temperatures&lt;/title&gt;&lt;/titles&gt;&lt;dates&gt;&lt;year&gt;2012&lt;/year&gt;&lt;/dates&gt;&lt;urls&gt;&lt;/urls&gt;&lt;/record&gt;&lt;/Cite&gt;&lt;/EndNote&gt;</w:instrText>
      </w:r>
      <w:r w:rsidRPr="00B94667">
        <w:rPr>
          <w:rFonts w:ascii="Times New Roman" w:hAnsi="Times New Roman"/>
          <w:b w:val="0"/>
          <w:sz w:val="20"/>
        </w:rPr>
        <w:fldChar w:fldCharType="separate"/>
      </w:r>
      <w:r w:rsidRPr="00B94667">
        <w:rPr>
          <w:rFonts w:ascii="Times New Roman" w:hAnsi="Times New Roman"/>
          <w:b w:val="0"/>
          <w:noProof/>
          <w:sz w:val="20"/>
        </w:rPr>
        <w:t>(KOTKUNDE 2012)</w:t>
      </w:r>
      <w:r w:rsidRPr="00B94667">
        <w:rPr>
          <w:rFonts w:ascii="Times New Roman" w:hAnsi="Times New Roman"/>
          <w:b w:val="0"/>
          <w:sz w:val="20"/>
        </w:rPr>
        <w:fldChar w:fldCharType="end"/>
      </w:r>
      <w:r w:rsidRPr="008D60FB">
        <w:rPr>
          <w:rFonts w:ascii="Times New Roman" w:hAnsi="Times New Roman"/>
          <w:b w:val="0"/>
          <w:noProof/>
          <w:sz w:val="20"/>
        </w:rPr>
        <w:t xml:space="preserve"> </w:t>
      </w:r>
      <w:r w:rsidRPr="00B94667">
        <w:rPr>
          <w:rFonts w:ascii="Times New Roman" w:hAnsi="Times New Roman"/>
          <w:b w:val="0"/>
          <w:sz w:val="20"/>
        </w:rPr>
        <w:fldChar w:fldCharType="begin"/>
      </w:r>
      <w:r w:rsidRPr="00B94667">
        <w:rPr>
          <w:rFonts w:ascii="Times New Roman" w:hAnsi="Times New Roman"/>
          <w:b w:val="0"/>
          <w:sz w:val="20"/>
        </w:rPr>
        <w:instrText xml:space="preserve"> ADDIN EN.CITE &lt;EndNote&gt;&lt;Cite&gt;&lt;Author&gt;Gu&lt;/Author&gt;&lt;Year&gt;2015&lt;/Year&gt;&lt;RecNum&gt;6377&lt;/RecNum&gt;&lt;DisplayText&gt;(Gu, Dong et al. 2015)&lt;/DisplayText&gt;&lt;record&gt;&lt;rec-number&gt;6377&lt;/rec-number&gt;&lt;foreign-keys&gt;&lt;key app="EN" db-id="9xtdewafux20vgewr28vxrpl9asfpaswpx9f" timestamp="1548174708"&gt;6377&lt;/key&gt;&lt;/foreign-keys&gt;&lt;ref-type name="Journal Article"&gt;17&lt;/ref-type&gt;&lt;contributors&gt;&lt;authors&gt;&lt;author&gt;Gu, XY&lt;/author&gt;&lt;author&gt;Dong, CY&lt;/author&gt;&lt;author&gt;Li, JL&lt;/author&gt;&lt;author&gt;Liu, ZY&lt;/author&gt;&lt;author&gt;Xu, JY&lt;/author&gt;&lt;/authors&gt;&lt;/contributors&gt;&lt;titles&gt;&lt;title&gt;MPM simulations of high-speed and ultra high-speed machining of titanium alloy (Ti–6Al–4V) based on fracture energy approach&lt;/title&gt;&lt;secondary-title&gt;Engineering Analysis with Boundary Elements&lt;/secondary-title&gt;&lt;/titles&gt;&lt;periodical&gt;&lt;full-title&gt;Engineering Analysis with Boundary Elements&lt;/full-title&gt;&lt;/periodical&gt;&lt;pages&gt;129-143&lt;/pages&gt;&lt;volume&gt;59&lt;/volume&gt;&lt;dates&gt;&lt;year&gt;2015&lt;/year&gt;&lt;/dates&gt;&lt;isbn&gt;0955-7997&lt;/isbn&gt;&lt;urls&gt;&lt;/urls&gt;&lt;/record&gt;&lt;/Cite&gt;&lt;/EndNote&gt;</w:instrText>
      </w:r>
      <w:r w:rsidRPr="00B94667">
        <w:rPr>
          <w:rFonts w:ascii="Times New Roman" w:hAnsi="Times New Roman"/>
          <w:b w:val="0"/>
          <w:sz w:val="20"/>
        </w:rPr>
        <w:fldChar w:fldCharType="separate"/>
      </w:r>
      <w:r w:rsidRPr="00B94667">
        <w:rPr>
          <w:rFonts w:ascii="Times New Roman" w:hAnsi="Times New Roman"/>
          <w:b w:val="0"/>
          <w:noProof/>
          <w:sz w:val="20"/>
        </w:rPr>
        <w:t>(Gu, Dong et al. 2015)</w:t>
      </w:r>
      <w:r w:rsidRPr="00B94667">
        <w:rPr>
          <w:rFonts w:ascii="Times New Roman" w:hAnsi="Times New Roman"/>
          <w:b w:val="0"/>
          <w:sz w:val="20"/>
        </w:rPr>
        <w:fldChar w:fldCharType="end"/>
      </w:r>
      <w:r w:rsidRPr="008D60FB">
        <w:rPr>
          <w:rFonts w:ascii="Times New Roman" w:hAnsi="Times New Roman"/>
          <w:b w:val="0"/>
          <w:noProof/>
          <w:sz w:val="20"/>
        </w:rPr>
        <w:t xml:space="preserve"> </w:t>
      </w:r>
    </w:p>
    <w:tbl>
      <w:tblPr>
        <w:tblStyle w:val="TableGrid"/>
        <w:tblpPr w:leftFromText="180" w:rightFromText="180" w:vertAnchor="text" w:tblpXSpec="center" w:tblpY="1"/>
        <w:tblOverlap w:val="never"/>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
        <w:gridCol w:w="728"/>
        <w:gridCol w:w="728"/>
        <w:gridCol w:w="766"/>
        <w:gridCol w:w="766"/>
        <w:gridCol w:w="766"/>
        <w:gridCol w:w="716"/>
        <w:gridCol w:w="790"/>
        <w:gridCol w:w="913"/>
        <w:gridCol w:w="1394"/>
      </w:tblGrid>
      <w:tr w:rsidR="00B76AF4" w:rsidRPr="0065142C" w:rsidTr="00593D52">
        <w:tc>
          <w:tcPr>
            <w:tcW w:w="451" w:type="pct"/>
            <w:tcBorders>
              <w:top w:val="single" w:sz="4" w:space="0" w:color="auto"/>
              <w:bottom w:val="single" w:sz="4" w:space="0" w:color="auto"/>
            </w:tcBorders>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Model</w:t>
            </w:r>
          </w:p>
        </w:tc>
        <w:tc>
          <w:tcPr>
            <w:tcW w:w="522" w:type="pct"/>
            <w:tcBorders>
              <w:top w:val="single" w:sz="4" w:space="0" w:color="auto"/>
              <w:bottom w:val="single" w:sz="4" w:space="0" w:color="auto"/>
            </w:tcBorders>
            <w:vAlign w:val="center"/>
          </w:tcPr>
          <w:p w:rsidR="00B76AF4" w:rsidRPr="00765959" w:rsidRDefault="00B76AF4" w:rsidP="00593D52">
            <w:pPr>
              <w:spacing w:before="240"/>
              <w:jc w:val="center"/>
              <w:rPr>
                <w:rFonts w:ascii="Times New Roman" w:hAnsi="Times New Roman" w:cs="Times New Roman"/>
                <w:i/>
                <w:sz w:val="20"/>
                <w:szCs w:val="20"/>
              </w:rPr>
            </w:pPr>
            <w:r w:rsidRPr="00765959">
              <w:rPr>
                <w:rFonts w:ascii="Times New Roman" w:hAnsi="Times New Roman" w:cs="Times New Roman"/>
                <w:i/>
                <w:sz w:val="20"/>
                <w:szCs w:val="20"/>
              </w:rPr>
              <w:t xml:space="preserve">A </w:t>
            </w:r>
            <w:r w:rsidRPr="00167D01">
              <w:rPr>
                <w:rFonts w:ascii="Times New Roman" w:hAnsi="Times New Roman" w:cs="Times New Roman"/>
                <w:sz w:val="20"/>
                <w:szCs w:val="20"/>
              </w:rPr>
              <w:t>(MPa)</w:t>
            </w:r>
          </w:p>
        </w:tc>
        <w:tc>
          <w:tcPr>
            <w:tcW w:w="448" w:type="pct"/>
            <w:tcBorders>
              <w:top w:val="single" w:sz="4" w:space="0" w:color="auto"/>
              <w:bottom w:val="single" w:sz="4" w:space="0" w:color="auto"/>
            </w:tcBorders>
            <w:vAlign w:val="center"/>
          </w:tcPr>
          <w:p w:rsidR="00B76AF4" w:rsidRPr="00167D01" w:rsidRDefault="00B76AF4" w:rsidP="00593D52">
            <w:pPr>
              <w:spacing w:before="240"/>
              <w:jc w:val="center"/>
              <w:rPr>
                <w:rFonts w:ascii="Times New Roman" w:hAnsi="Times New Roman" w:cs="Times New Roman"/>
                <w:sz w:val="20"/>
                <w:szCs w:val="20"/>
              </w:rPr>
            </w:pPr>
            <w:r w:rsidRPr="00765959">
              <w:rPr>
                <w:rFonts w:ascii="Times New Roman" w:hAnsi="Times New Roman" w:cs="Times New Roman"/>
                <w:i/>
                <w:sz w:val="20"/>
                <w:szCs w:val="20"/>
              </w:rPr>
              <w:t>B</w:t>
            </w:r>
            <w:r w:rsidRPr="00167D01">
              <w:rPr>
                <w:rFonts w:ascii="Times New Roman" w:hAnsi="Times New Roman" w:cs="Times New Roman"/>
                <w:sz w:val="20"/>
                <w:szCs w:val="20"/>
              </w:rPr>
              <w:t xml:space="preserve"> (MPa)</w:t>
            </w:r>
          </w:p>
        </w:tc>
        <w:tc>
          <w:tcPr>
            <w:tcW w:w="442" w:type="pct"/>
            <w:tcBorders>
              <w:top w:val="single" w:sz="4" w:space="0" w:color="auto"/>
              <w:bottom w:val="single" w:sz="4" w:space="0" w:color="auto"/>
            </w:tcBorders>
            <w:vAlign w:val="center"/>
          </w:tcPr>
          <w:p w:rsidR="00B76AF4" w:rsidRPr="00765959" w:rsidRDefault="00B76AF4" w:rsidP="00593D52">
            <w:pPr>
              <w:spacing w:before="240"/>
              <w:jc w:val="center"/>
              <w:rPr>
                <w:rFonts w:ascii="Times New Roman" w:hAnsi="Times New Roman" w:cs="Times New Roman"/>
                <w:i/>
                <w:sz w:val="20"/>
                <w:szCs w:val="20"/>
              </w:rPr>
            </w:pPr>
            <w:r w:rsidRPr="00765959">
              <w:rPr>
                <w:rFonts w:ascii="Times New Roman" w:hAnsi="Times New Roman" w:cs="Times New Roman"/>
                <w:i/>
                <w:sz w:val="20"/>
                <w:szCs w:val="20"/>
              </w:rPr>
              <w:t>n</w:t>
            </w:r>
          </w:p>
        </w:tc>
        <w:tc>
          <w:tcPr>
            <w:tcW w:w="448" w:type="pct"/>
            <w:tcBorders>
              <w:top w:val="single" w:sz="4" w:space="0" w:color="auto"/>
              <w:bottom w:val="single" w:sz="4" w:space="0" w:color="auto"/>
            </w:tcBorders>
            <w:vAlign w:val="center"/>
          </w:tcPr>
          <w:p w:rsidR="00B76AF4" w:rsidRPr="00765959" w:rsidRDefault="00B76AF4" w:rsidP="00593D52">
            <w:pPr>
              <w:spacing w:before="240"/>
              <w:jc w:val="center"/>
              <w:rPr>
                <w:rFonts w:ascii="Times New Roman" w:hAnsi="Times New Roman" w:cs="Times New Roman"/>
                <w:i/>
                <w:sz w:val="20"/>
                <w:szCs w:val="20"/>
              </w:rPr>
            </w:pPr>
            <w:r w:rsidRPr="00765959">
              <w:rPr>
                <w:rFonts w:ascii="Times New Roman" w:hAnsi="Times New Roman" w:cs="Times New Roman"/>
                <w:i/>
                <w:sz w:val="20"/>
                <w:szCs w:val="20"/>
              </w:rPr>
              <w:t>m</w:t>
            </w:r>
          </w:p>
        </w:tc>
        <w:tc>
          <w:tcPr>
            <w:tcW w:w="448" w:type="pct"/>
            <w:tcBorders>
              <w:top w:val="single" w:sz="4" w:space="0" w:color="auto"/>
              <w:bottom w:val="single" w:sz="4" w:space="0" w:color="auto"/>
            </w:tcBorders>
            <w:vAlign w:val="center"/>
          </w:tcPr>
          <w:p w:rsidR="00B76AF4" w:rsidRPr="00765959" w:rsidRDefault="00B76AF4" w:rsidP="00593D52">
            <w:pPr>
              <w:spacing w:before="240"/>
              <w:jc w:val="center"/>
              <w:rPr>
                <w:rFonts w:ascii="Times New Roman" w:hAnsi="Times New Roman" w:cs="Times New Roman"/>
                <w:i/>
                <w:sz w:val="20"/>
                <w:szCs w:val="20"/>
              </w:rPr>
            </w:pPr>
            <w:r w:rsidRPr="00765959">
              <w:rPr>
                <w:rFonts w:ascii="Times New Roman" w:hAnsi="Times New Roman" w:cs="Times New Roman"/>
                <w:i/>
                <w:sz w:val="20"/>
                <w:szCs w:val="20"/>
              </w:rPr>
              <w:t>C</w:t>
            </w:r>
          </w:p>
        </w:tc>
        <w:tc>
          <w:tcPr>
            <w:tcW w:w="522" w:type="pct"/>
            <w:tcBorders>
              <w:top w:val="single" w:sz="4" w:space="0" w:color="auto"/>
              <w:bottom w:val="single" w:sz="4" w:space="0" w:color="auto"/>
            </w:tcBorders>
            <w:vAlign w:val="center"/>
          </w:tcPr>
          <w:p w:rsidR="00B76AF4" w:rsidRPr="00765959" w:rsidRDefault="008F48B1" w:rsidP="00593D52">
            <w:pPr>
              <w:spacing w:before="240"/>
              <w:jc w:val="center"/>
              <w:rPr>
                <w:rFonts w:ascii="Times New Roman" w:hAnsi="Times New Roman" w:cs="Times New Roman"/>
                <w:i/>
                <w:sz w:val="20"/>
                <w:szCs w:val="20"/>
              </w:rPr>
            </w:pP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ε</m:t>
                      </m:r>
                    </m:e>
                  </m:acc>
                </m:e>
                <m:sub>
                  <m:r>
                    <w:rPr>
                      <w:rFonts w:ascii="Cambria Math" w:hAnsi="Cambria Math" w:cs="Times New Roman"/>
                      <w:sz w:val="20"/>
                      <w:szCs w:val="20"/>
                    </w:rPr>
                    <m:t>0</m:t>
                  </m:r>
                </m:sub>
              </m:sSub>
            </m:oMath>
            <w:r w:rsidR="00B76AF4" w:rsidRPr="00167D01">
              <w:rPr>
                <w:rFonts w:ascii="Times New Roman" w:hAnsi="Times New Roman" w:cs="Times New Roman"/>
                <w:sz w:val="20"/>
                <w:szCs w:val="20"/>
              </w:rPr>
              <w:t>(s-1)</w:t>
            </w:r>
          </w:p>
        </w:tc>
        <w:tc>
          <w:tcPr>
            <w:tcW w:w="523" w:type="pct"/>
            <w:tcBorders>
              <w:top w:val="single" w:sz="4" w:space="0" w:color="auto"/>
              <w:bottom w:val="single" w:sz="4" w:space="0" w:color="auto"/>
            </w:tcBorders>
            <w:vAlign w:val="center"/>
          </w:tcPr>
          <w:p w:rsidR="00B76AF4" w:rsidRPr="00765959" w:rsidRDefault="00B76AF4" w:rsidP="00593D52">
            <w:pPr>
              <w:spacing w:before="240"/>
              <w:jc w:val="center"/>
              <w:rPr>
                <w:rFonts w:ascii="Times New Roman" w:hAnsi="Times New Roman" w:cs="Times New Roman"/>
                <w:i/>
                <w:sz w:val="20"/>
                <w:szCs w:val="20"/>
              </w:rPr>
            </w:pPr>
            <w:proofErr w:type="spellStart"/>
            <w:r w:rsidRPr="00765959">
              <w:rPr>
                <w:rFonts w:ascii="Times New Roman" w:hAnsi="Times New Roman" w:cs="Times New Roman"/>
                <w:i/>
                <w:sz w:val="20"/>
                <w:szCs w:val="20"/>
              </w:rPr>
              <w:t>T</w:t>
            </w:r>
            <w:r w:rsidRPr="00765959">
              <w:rPr>
                <w:rFonts w:ascii="Times New Roman" w:hAnsi="Times New Roman" w:cs="Times New Roman"/>
                <w:i/>
                <w:sz w:val="20"/>
                <w:szCs w:val="20"/>
                <w:vertAlign w:val="subscript"/>
              </w:rPr>
              <w:t>ref</w:t>
            </w:r>
            <w:proofErr w:type="spellEnd"/>
            <w:r w:rsidRPr="00167D01">
              <w:rPr>
                <w:rFonts w:ascii="Times New Roman" w:hAnsi="Times New Roman" w:cs="Times New Roman"/>
                <w:sz w:val="20"/>
                <w:szCs w:val="20"/>
              </w:rPr>
              <w:t>(K)</w:t>
            </w:r>
          </w:p>
        </w:tc>
        <w:tc>
          <w:tcPr>
            <w:tcW w:w="597" w:type="pct"/>
            <w:tcBorders>
              <w:top w:val="single" w:sz="4" w:space="0" w:color="auto"/>
              <w:bottom w:val="single" w:sz="4" w:space="0" w:color="auto"/>
            </w:tcBorders>
            <w:vAlign w:val="center"/>
          </w:tcPr>
          <w:p w:rsidR="00B76AF4" w:rsidRPr="00765959" w:rsidRDefault="00B76AF4" w:rsidP="00593D52">
            <w:pPr>
              <w:spacing w:before="240"/>
              <w:jc w:val="center"/>
              <w:rPr>
                <w:rFonts w:ascii="Times New Roman" w:hAnsi="Times New Roman" w:cs="Times New Roman"/>
                <w:i/>
                <w:sz w:val="20"/>
                <w:szCs w:val="20"/>
              </w:rPr>
            </w:pPr>
            <w:proofErr w:type="spellStart"/>
            <w:r w:rsidRPr="00765959">
              <w:rPr>
                <w:rFonts w:ascii="Times New Roman" w:hAnsi="Times New Roman" w:cs="Times New Roman"/>
                <w:i/>
                <w:sz w:val="20"/>
                <w:szCs w:val="20"/>
              </w:rPr>
              <w:t>T</w:t>
            </w:r>
            <w:r w:rsidRPr="00765959">
              <w:rPr>
                <w:rFonts w:ascii="Times New Roman" w:hAnsi="Times New Roman" w:cs="Times New Roman"/>
                <w:i/>
                <w:sz w:val="20"/>
                <w:szCs w:val="20"/>
                <w:vertAlign w:val="subscript"/>
              </w:rPr>
              <w:t>melt</w:t>
            </w:r>
            <w:proofErr w:type="spellEnd"/>
            <w:r w:rsidRPr="00167D01">
              <w:rPr>
                <w:rFonts w:ascii="Times New Roman" w:hAnsi="Times New Roman" w:cs="Times New Roman"/>
                <w:sz w:val="20"/>
                <w:szCs w:val="20"/>
              </w:rPr>
              <w:t>(K)</w:t>
            </w:r>
          </w:p>
        </w:tc>
        <w:tc>
          <w:tcPr>
            <w:tcW w:w="597" w:type="pct"/>
            <w:tcBorders>
              <w:top w:val="single" w:sz="4" w:space="0" w:color="auto"/>
              <w:bottom w:val="single" w:sz="4" w:space="0" w:color="auto"/>
            </w:tcBorders>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Reference</w:t>
            </w:r>
          </w:p>
        </w:tc>
      </w:tr>
      <w:tr w:rsidR="00B76AF4" w:rsidRPr="0065142C" w:rsidTr="00593D52">
        <w:tc>
          <w:tcPr>
            <w:tcW w:w="451" w:type="pct"/>
            <w:tcBorders>
              <w:top w:val="single" w:sz="4" w:space="0" w:color="auto"/>
            </w:tcBorders>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JC-1</w:t>
            </w:r>
          </w:p>
        </w:tc>
        <w:tc>
          <w:tcPr>
            <w:tcW w:w="522" w:type="pct"/>
            <w:tcBorders>
              <w:top w:val="single" w:sz="4" w:space="0" w:color="auto"/>
            </w:tcBorders>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896.4</w:t>
            </w:r>
          </w:p>
        </w:tc>
        <w:tc>
          <w:tcPr>
            <w:tcW w:w="448" w:type="pct"/>
            <w:tcBorders>
              <w:top w:val="single" w:sz="4" w:space="0" w:color="auto"/>
            </w:tcBorders>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649.5</w:t>
            </w:r>
          </w:p>
        </w:tc>
        <w:tc>
          <w:tcPr>
            <w:tcW w:w="442" w:type="pct"/>
            <w:tcBorders>
              <w:top w:val="single" w:sz="4" w:space="0" w:color="auto"/>
            </w:tcBorders>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0.3867</w:t>
            </w:r>
          </w:p>
        </w:tc>
        <w:tc>
          <w:tcPr>
            <w:tcW w:w="448" w:type="pct"/>
            <w:tcBorders>
              <w:top w:val="single" w:sz="4" w:space="0" w:color="auto"/>
            </w:tcBorders>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0.7579</w:t>
            </w:r>
          </w:p>
        </w:tc>
        <w:tc>
          <w:tcPr>
            <w:tcW w:w="448" w:type="pct"/>
            <w:tcBorders>
              <w:top w:val="single" w:sz="4" w:space="0" w:color="auto"/>
            </w:tcBorders>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0.0093</w:t>
            </w:r>
          </w:p>
        </w:tc>
        <w:tc>
          <w:tcPr>
            <w:tcW w:w="522" w:type="pct"/>
            <w:tcBorders>
              <w:top w:val="single" w:sz="4" w:space="0" w:color="auto"/>
            </w:tcBorders>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1</w:t>
            </w:r>
          </w:p>
        </w:tc>
        <w:tc>
          <w:tcPr>
            <w:tcW w:w="523" w:type="pct"/>
            <w:tcBorders>
              <w:top w:val="single" w:sz="4" w:space="0" w:color="auto"/>
            </w:tcBorders>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323</w:t>
            </w:r>
          </w:p>
        </w:tc>
        <w:tc>
          <w:tcPr>
            <w:tcW w:w="597" w:type="pct"/>
            <w:tcBorders>
              <w:top w:val="single" w:sz="4" w:space="0" w:color="auto"/>
            </w:tcBorders>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1923</w:t>
            </w:r>
          </w:p>
        </w:tc>
        <w:tc>
          <w:tcPr>
            <w:tcW w:w="597" w:type="pct"/>
            <w:tcBorders>
              <w:top w:val="single" w:sz="4" w:space="0" w:color="auto"/>
            </w:tcBorders>
            <w:vAlign w:val="center"/>
          </w:tcPr>
          <w:p w:rsidR="00B76AF4" w:rsidRPr="00C371B3" w:rsidRDefault="00B76AF4" w:rsidP="00593D52">
            <w:pPr>
              <w:spacing w:before="240"/>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OTKUNDE&lt;/Author&gt;&lt;Year&gt;2012&lt;/Year&gt;&lt;RecNum&gt;6378&lt;/RecNum&gt;&lt;DisplayText&gt;(KOTKUNDE 2012)&lt;/DisplayText&gt;&lt;record&gt;&lt;rec-number&gt;6378&lt;/rec-number&gt;&lt;foreign-keys&gt;&lt;key app="EN" db-id="9xtdewafux20vgewr28vxrpl9asfpaswpx9f" timestamp="1548174742"&gt;6378&lt;/key&gt;&lt;/foreign-keys&gt;&lt;ref-type name="Journal Article"&gt;17&lt;/ref-type&gt;&lt;contributors&gt;&lt;authors&gt;&lt;author&gt;KOTKUNDE, NITIN RAMESH&lt;/author&gt;&lt;/authors&gt;&lt;/contributors&gt;&lt;titles&gt;&lt;title&gt;Experimental and Numerical Investigations of Forming Behavior in Ti 6Al 4V Alloy at Elevated Temperatures&lt;/title&gt;&lt;/titles&gt;&lt;dates&gt;&lt;year&gt;2012&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KOTKUNDE 2012)</w:t>
            </w:r>
            <w:r>
              <w:rPr>
                <w:rFonts w:ascii="Times New Roman" w:hAnsi="Times New Roman" w:cs="Times New Roman"/>
                <w:sz w:val="20"/>
                <w:szCs w:val="20"/>
              </w:rPr>
              <w:fldChar w:fldCharType="end"/>
            </w:r>
          </w:p>
        </w:tc>
      </w:tr>
      <w:tr w:rsidR="00B76AF4" w:rsidRPr="0065142C" w:rsidTr="00593D52">
        <w:tc>
          <w:tcPr>
            <w:tcW w:w="451" w:type="pct"/>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JC-2</w:t>
            </w:r>
          </w:p>
        </w:tc>
        <w:tc>
          <w:tcPr>
            <w:tcW w:w="522" w:type="pct"/>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1098</w:t>
            </w:r>
          </w:p>
        </w:tc>
        <w:tc>
          <w:tcPr>
            <w:tcW w:w="448" w:type="pct"/>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1092</w:t>
            </w:r>
          </w:p>
        </w:tc>
        <w:tc>
          <w:tcPr>
            <w:tcW w:w="442" w:type="pct"/>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0.93</w:t>
            </w:r>
          </w:p>
        </w:tc>
        <w:tc>
          <w:tcPr>
            <w:tcW w:w="448" w:type="pct"/>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1.1</w:t>
            </w:r>
          </w:p>
        </w:tc>
        <w:tc>
          <w:tcPr>
            <w:tcW w:w="448" w:type="pct"/>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0.014</w:t>
            </w:r>
          </w:p>
        </w:tc>
        <w:tc>
          <w:tcPr>
            <w:tcW w:w="522" w:type="pct"/>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1</w:t>
            </w:r>
          </w:p>
        </w:tc>
        <w:tc>
          <w:tcPr>
            <w:tcW w:w="523" w:type="pct"/>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298</w:t>
            </w:r>
          </w:p>
        </w:tc>
        <w:tc>
          <w:tcPr>
            <w:tcW w:w="597" w:type="pct"/>
            <w:vAlign w:val="center"/>
          </w:tcPr>
          <w:p w:rsidR="00B76AF4" w:rsidRPr="00C371B3" w:rsidRDefault="00B76AF4" w:rsidP="00593D52">
            <w:pPr>
              <w:spacing w:before="240"/>
              <w:jc w:val="center"/>
              <w:rPr>
                <w:rFonts w:ascii="Times New Roman" w:hAnsi="Times New Roman" w:cs="Times New Roman"/>
                <w:sz w:val="20"/>
                <w:szCs w:val="20"/>
              </w:rPr>
            </w:pPr>
            <w:r w:rsidRPr="00C371B3">
              <w:rPr>
                <w:rFonts w:ascii="Times New Roman" w:hAnsi="Times New Roman" w:cs="Times New Roman"/>
                <w:sz w:val="20"/>
                <w:szCs w:val="20"/>
              </w:rPr>
              <w:t>1878</w:t>
            </w:r>
          </w:p>
        </w:tc>
        <w:tc>
          <w:tcPr>
            <w:tcW w:w="597" w:type="pct"/>
            <w:vAlign w:val="center"/>
          </w:tcPr>
          <w:p w:rsidR="00B76AF4" w:rsidRPr="00C371B3" w:rsidRDefault="00B76AF4" w:rsidP="00593D52">
            <w:pPr>
              <w:spacing w:before="240"/>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u&lt;/Author&gt;&lt;Year&gt;2015&lt;/Year&gt;&lt;RecNum&gt;6377&lt;/RecNum&gt;&lt;DisplayText&gt;(Gu, Dong et al. 2015)&lt;/DisplayText&gt;&lt;record&gt;&lt;rec-number&gt;6377&lt;/rec-number&gt;&lt;foreign-keys&gt;&lt;key app="EN" db-id="9xtdewafux20vgewr28vxrpl9asfpaswpx9f" timestamp="1548174708"&gt;6377&lt;/key&gt;&lt;/foreign-keys&gt;&lt;ref-type name="Journal Article"&gt;17&lt;/ref-type&gt;&lt;contributors&gt;&lt;authors&gt;&lt;author&gt;Gu, XY&lt;/author&gt;&lt;author&gt;Dong, CY&lt;/author&gt;&lt;author&gt;Li, JL&lt;/author&gt;&lt;author&gt;Liu, ZY&lt;/author&gt;&lt;author&gt;Xu, JY&lt;/author&gt;&lt;/authors&gt;&lt;/contributors&gt;&lt;titles&gt;&lt;title&gt;MPM simulations of high-speed and ultra high-speed machining of titanium alloy (Ti–6Al–4V) based on fracture energy approach&lt;/title&gt;&lt;secondary-title&gt;Engineering Analysis with Boundary Elements&lt;/secondary-title&gt;&lt;/titles&gt;&lt;periodical&gt;&lt;full-title&gt;Engineering Analysis with Boundary Elements&lt;/full-title&gt;&lt;/periodical&gt;&lt;pages&gt;129-143&lt;/pages&gt;&lt;volume&gt;59&lt;/volume&gt;&lt;dates&gt;&lt;year&gt;2015&lt;/year&gt;&lt;/dates&gt;&lt;isbn&gt;0955-7997&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Gu, Dong et al. 2015)</w:t>
            </w:r>
            <w:r>
              <w:rPr>
                <w:rFonts w:ascii="Times New Roman" w:hAnsi="Times New Roman" w:cs="Times New Roman"/>
                <w:sz w:val="20"/>
                <w:szCs w:val="20"/>
              </w:rPr>
              <w:fldChar w:fldCharType="end"/>
            </w:r>
          </w:p>
        </w:tc>
      </w:tr>
    </w:tbl>
    <w:p w:rsidR="00B76AF4" w:rsidRPr="006C4F07" w:rsidRDefault="00B76AF4" w:rsidP="00B76AF4">
      <w:pPr>
        <w:pStyle w:val="6"/>
        <w:rPr>
          <w:sz w:val="24"/>
          <w:szCs w:val="24"/>
        </w:rPr>
      </w:pPr>
      <w:bookmarkStart w:id="3" w:name="_Toc523446221"/>
      <w:proofErr w:type="spellStart"/>
      <w:r w:rsidRPr="006C4F07">
        <w:rPr>
          <w:sz w:val="24"/>
          <w:szCs w:val="24"/>
        </w:rPr>
        <w:t>Zerilli</w:t>
      </w:r>
      <w:proofErr w:type="spellEnd"/>
      <w:r w:rsidRPr="006C4F07">
        <w:rPr>
          <w:sz w:val="24"/>
          <w:szCs w:val="24"/>
        </w:rPr>
        <w:t>-Armstrong (ZA) model</w:t>
      </w:r>
      <w:bookmarkEnd w:id="3"/>
    </w:p>
    <w:p w:rsidR="00B76AF4" w:rsidRPr="006C4F07" w:rsidRDefault="00B76AF4" w:rsidP="00B76AF4">
      <w:pPr>
        <w:jc w:val="both"/>
        <w:rPr>
          <w:rFonts w:ascii="Times New Roman" w:hAnsi="Times New Roman" w:cs="Times New Roman"/>
          <w:sz w:val="24"/>
          <w:szCs w:val="24"/>
        </w:rPr>
      </w:pPr>
    </w:p>
    <w:p w:rsidR="002D00E5" w:rsidRPr="006823E9" w:rsidRDefault="00B76AF4" w:rsidP="002D00E5">
      <w:pPr>
        <w:spacing w:line="480" w:lineRule="auto"/>
        <w:jc w:val="both"/>
        <w:rPr>
          <w:rFonts w:ascii="Times New Roman" w:hAnsi="Times New Roman" w:cs="Times New Roman"/>
          <w:sz w:val="24"/>
          <w:szCs w:val="24"/>
        </w:rPr>
      </w:pPr>
      <w:r w:rsidRPr="006C4F07">
        <w:rPr>
          <w:rFonts w:ascii="Times New Roman" w:hAnsi="Times New Roman" w:cs="Times New Roman"/>
          <w:sz w:val="24"/>
          <w:szCs w:val="24"/>
        </w:rPr>
        <w:t>As a physical</w:t>
      </w:r>
      <w:r>
        <w:rPr>
          <w:rFonts w:ascii="Times New Roman" w:hAnsi="Times New Roman" w:cs="Times New Roman"/>
          <w:sz w:val="24"/>
          <w:szCs w:val="24"/>
        </w:rPr>
        <w:t>ly</w:t>
      </w:r>
      <w:r w:rsidRPr="006C4F07">
        <w:rPr>
          <w:rFonts w:ascii="Times New Roman" w:hAnsi="Times New Roman" w:cs="Times New Roman"/>
          <w:sz w:val="24"/>
          <w:szCs w:val="24"/>
        </w:rPr>
        <w:t xml:space="preserve"> based material model, </w:t>
      </w:r>
      <w:r>
        <w:rPr>
          <w:rFonts w:ascii="Times New Roman" w:hAnsi="Times New Roman" w:cs="Times New Roman"/>
          <w:sz w:val="24"/>
          <w:szCs w:val="24"/>
        </w:rPr>
        <w:t xml:space="preserve">the </w:t>
      </w:r>
      <w:proofErr w:type="spellStart"/>
      <w:r w:rsidRPr="006C4F07">
        <w:rPr>
          <w:rFonts w:ascii="Times New Roman" w:hAnsi="Times New Roman" w:cs="Times New Roman"/>
          <w:sz w:val="24"/>
          <w:szCs w:val="24"/>
        </w:rPr>
        <w:t>Zerilli</w:t>
      </w:r>
      <w:proofErr w:type="spellEnd"/>
      <w:r w:rsidRPr="006C4F07">
        <w:rPr>
          <w:rFonts w:ascii="Times New Roman" w:hAnsi="Times New Roman" w:cs="Times New Roman"/>
          <w:sz w:val="24"/>
          <w:szCs w:val="24"/>
        </w:rPr>
        <w:t xml:space="preserve">-Armstrong (ZA) model can predict stress </w:t>
      </w:r>
      <w:r w:rsidRPr="00021F53">
        <w:rPr>
          <w:rFonts w:ascii="Times New Roman" w:hAnsi="Times New Roman" w:cs="Times New Roman"/>
          <w:sz w:val="24"/>
          <w:szCs w:val="24"/>
        </w:rPr>
        <w:t>in material with different microstructure</w:t>
      </w:r>
      <w:r>
        <w:rPr>
          <w:rFonts w:ascii="Times New Roman" w:hAnsi="Times New Roman" w:cs="Times New Roman"/>
          <w:sz w:val="24"/>
          <w:szCs w:val="24"/>
        </w:rPr>
        <w:t>s</w:t>
      </w:r>
      <w:r w:rsidRPr="00021F53">
        <w:rPr>
          <w:rFonts w:ascii="Times New Roman" w:hAnsi="Times New Roman" w:cs="Times New Roman"/>
          <w:sz w:val="24"/>
          <w:szCs w:val="24"/>
        </w:rPr>
        <w:t xml:space="preserve"> such as </w:t>
      </w:r>
      <w:r>
        <w:rPr>
          <w:rFonts w:ascii="Times New Roman" w:hAnsi="Times New Roman" w:cs="Times New Roman"/>
          <w:sz w:val="24"/>
          <w:szCs w:val="24"/>
        </w:rPr>
        <w:t xml:space="preserve">the </w:t>
      </w:r>
      <w:r w:rsidRPr="00021F53">
        <w:rPr>
          <w:rFonts w:ascii="Times New Roman" w:hAnsi="Times New Roman" w:cs="Times New Roman"/>
          <w:sz w:val="24"/>
          <w:szCs w:val="24"/>
        </w:rPr>
        <w:t>face centred cubic (FCC) or</w:t>
      </w:r>
      <w:r>
        <w:rPr>
          <w:rFonts w:ascii="Times New Roman" w:hAnsi="Times New Roman" w:cs="Times New Roman"/>
          <w:sz w:val="24"/>
          <w:szCs w:val="24"/>
        </w:rPr>
        <w:t xml:space="preserve"> the</w:t>
      </w:r>
      <w:r w:rsidRPr="00021F53">
        <w:rPr>
          <w:rFonts w:ascii="Times New Roman" w:hAnsi="Times New Roman" w:cs="Times New Roman"/>
          <w:sz w:val="24"/>
          <w:szCs w:val="24"/>
        </w:rPr>
        <w:t xml:space="preserve"> body-centred cubic (BCC) structure. It is also straightforward to implement, and material constants can be obtained from the published literature. The basic form of the ZA model is as follows with the parameters </w:t>
      </w:r>
      <w:r>
        <w:rPr>
          <w:rFonts w:ascii="Times New Roman" w:hAnsi="Times New Roman" w:cs="Times New Roman"/>
          <w:sz w:val="24"/>
          <w:szCs w:val="24"/>
        </w:rPr>
        <w:t xml:space="preserve">tested in this work, </w:t>
      </w:r>
      <w:r w:rsidRPr="00021F53">
        <w:rPr>
          <w:rFonts w:ascii="Times New Roman" w:hAnsi="Times New Roman" w:cs="Times New Roman"/>
          <w:sz w:val="24"/>
          <w:szCs w:val="24"/>
        </w:rPr>
        <w:t xml:space="preserve">to describe </w:t>
      </w:r>
      <w:r w:rsidRPr="006823E9">
        <w:rPr>
          <w:rFonts w:ascii="Times New Roman" w:hAnsi="Times New Roman" w:cs="Times New Roman"/>
          <w:sz w:val="24"/>
          <w:szCs w:val="24"/>
        </w:rPr>
        <w:t xml:space="preserve">Ti6Al4V shown in </w:t>
      </w:r>
      <w:r w:rsidRPr="00765959">
        <w:rPr>
          <w:rFonts w:ascii="Times New Roman" w:hAnsi="Times New Roman" w:cs="Times New Roman"/>
          <w:sz w:val="24"/>
          <w:szCs w:val="24"/>
        </w:rPr>
        <w:t xml:space="preserve">Table </w:t>
      </w:r>
      <w:r w:rsidRPr="00765959">
        <w:rPr>
          <w:rFonts w:ascii="Times New Roman" w:hAnsi="Times New Roman" w:cs="Times New Roman"/>
          <w:noProof/>
          <w:sz w:val="24"/>
          <w:szCs w:val="24"/>
        </w:rPr>
        <w:t>2</w:t>
      </w:r>
      <w:r w:rsidRPr="006823E9">
        <w:rPr>
          <w:rFonts w:ascii="Times New Roman" w:hAnsi="Times New Roman" w:cs="Times New Roman"/>
          <w:sz w:val="24"/>
          <w:szCs w:val="24"/>
        </w:rPr>
        <w:t xml:space="preserve">: </w:t>
      </w:r>
    </w:p>
    <w:tbl>
      <w:tblPr>
        <w:tblW w:w="0" w:type="auto"/>
        <w:tblLook w:val="00A0" w:firstRow="1" w:lastRow="0" w:firstColumn="1" w:lastColumn="0" w:noHBand="0" w:noVBand="0"/>
      </w:tblPr>
      <w:tblGrid>
        <w:gridCol w:w="7508"/>
        <w:gridCol w:w="798"/>
      </w:tblGrid>
      <w:tr w:rsidR="002D00E5" w:rsidRPr="0065142C" w:rsidTr="004B4382">
        <w:tc>
          <w:tcPr>
            <w:tcW w:w="7508" w:type="dxa"/>
            <w:vAlign w:val="center"/>
          </w:tcPr>
          <w:p w:rsidR="002D00E5" w:rsidRPr="00135D5D" w:rsidRDefault="008F48B1" w:rsidP="004B4382">
            <w:pPr>
              <w:jc w:val="center"/>
              <w:rPr>
                <w:rFonts w:ascii="Times New Roman" w:hAnsi="Times New Roman" w:cs="Times New Roman"/>
                <w:sz w:val="20"/>
                <w:szCs w:val="20"/>
              </w:rPr>
            </w:pPr>
            <m:oMathPara>
              <m:oMath>
                <m:acc>
                  <m:accPr>
                    <m:chr m:val="̅"/>
                    <m:ctrlPr>
                      <w:rPr>
                        <w:rFonts w:ascii="Cambria Math" w:hAnsi="Cambria Math" w:cs="Times New Roman"/>
                        <w:i/>
                        <w:noProof/>
                        <w:sz w:val="20"/>
                        <w:szCs w:val="20"/>
                      </w:rPr>
                    </m:ctrlPr>
                  </m:accPr>
                  <m:e>
                    <m:r>
                      <w:rPr>
                        <w:rFonts w:ascii="Cambria Math" w:hAnsi="Cambria Math" w:cs="Times New Roman"/>
                        <w:noProof/>
                        <w:sz w:val="20"/>
                        <w:szCs w:val="20"/>
                      </w:rPr>
                      <m:t>σ</m:t>
                    </m:r>
                  </m:e>
                </m:acc>
                <m:r>
                  <w:rPr>
                    <w:rFonts w:ascii="Cambria Math" w:hAnsi="Cambria Math" w:cs="Times New Roman"/>
                    <w:noProof/>
                    <w:sz w:val="20"/>
                    <w:szCs w:val="20"/>
                  </w:rPr>
                  <m:t>=α+</m:t>
                </m:r>
                <m:sSub>
                  <m:sSubPr>
                    <m:ctrlPr>
                      <w:rPr>
                        <w:rFonts w:ascii="Cambria Math" w:hAnsi="Cambria Math" w:cs="Times New Roman"/>
                        <w:i/>
                        <w:noProof/>
                        <w:sz w:val="20"/>
                        <w:szCs w:val="20"/>
                      </w:rPr>
                    </m:ctrlPr>
                  </m:sSubPr>
                  <m:e>
                    <m:r>
                      <w:rPr>
                        <w:rFonts w:ascii="Cambria Math" w:hAnsi="Cambria Math" w:cs="Times New Roman"/>
                        <w:noProof/>
                        <w:sz w:val="20"/>
                        <w:szCs w:val="20"/>
                      </w:rPr>
                      <m:t>C</m:t>
                    </m:r>
                  </m:e>
                  <m:sub>
                    <m:r>
                      <w:rPr>
                        <w:rFonts w:ascii="Cambria Math" w:hAnsi="Cambria Math" w:cs="Times New Roman"/>
                        <w:noProof/>
                        <w:sz w:val="20"/>
                        <w:szCs w:val="20"/>
                      </w:rPr>
                      <m:t>1</m:t>
                    </m:r>
                  </m:sub>
                </m:sSub>
                <m:r>
                  <w:rPr>
                    <w:rFonts w:ascii="Cambria Math" w:hAnsi="Cambria Math" w:cs="Times New Roman"/>
                    <w:noProof/>
                    <w:sz w:val="20"/>
                    <w:szCs w:val="20"/>
                  </w:rPr>
                  <m:t>exp</m:t>
                </m:r>
                <m:d>
                  <m:dPr>
                    <m:ctrlPr>
                      <w:rPr>
                        <w:rFonts w:ascii="Cambria Math" w:hAnsi="Cambria Math" w:cs="Times New Roman"/>
                        <w:i/>
                        <w:noProof/>
                        <w:sz w:val="20"/>
                        <w:szCs w:val="20"/>
                      </w:rPr>
                    </m:ctrlPr>
                  </m:dPr>
                  <m:e>
                    <m:r>
                      <w:rPr>
                        <w:rFonts w:ascii="Cambria Math" w:hAnsi="Cambria Math" w:cs="Times New Roman"/>
                        <w:noProof/>
                        <w:sz w:val="20"/>
                        <w:szCs w:val="20"/>
                      </w:rPr>
                      <m:t>-</m:t>
                    </m:r>
                    <m:sSub>
                      <m:sSubPr>
                        <m:ctrlPr>
                          <w:rPr>
                            <w:rFonts w:ascii="Cambria Math" w:hAnsi="Cambria Math" w:cs="Times New Roman"/>
                            <w:i/>
                            <w:noProof/>
                            <w:sz w:val="20"/>
                            <w:szCs w:val="20"/>
                          </w:rPr>
                        </m:ctrlPr>
                      </m:sSubPr>
                      <m:e>
                        <m:r>
                          <w:rPr>
                            <w:rFonts w:ascii="Cambria Math" w:hAnsi="Cambria Math" w:cs="Times New Roman"/>
                            <w:noProof/>
                            <w:sz w:val="20"/>
                            <w:szCs w:val="20"/>
                          </w:rPr>
                          <m:t>C</m:t>
                        </m:r>
                      </m:e>
                      <m:sub>
                        <m:r>
                          <w:rPr>
                            <w:rFonts w:ascii="Cambria Math" w:hAnsi="Cambria Math" w:cs="Times New Roman"/>
                            <w:noProof/>
                            <w:sz w:val="20"/>
                            <w:szCs w:val="20"/>
                          </w:rPr>
                          <m:t>3</m:t>
                        </m:r>
                      </m:sub>
                    </m:sSub>
                    <m:r>
                      <w:rPr>
                        <w:rFonts w:ascii="Cambria Math" w:hAnsi="Cambria Math" w:cs="Times New Roman"/>
                        <w:noProof/>
                        <w:sz w:val="20"/>
                        <w:szCs w:val="20"/>
                      </w:rPr>
                      <m:t>T+</m:t>
                    </m:r>
                    <m:sSub>
                      <m:sSubPr>
                        <m:ctrlPr>
                          <w:rPr>
                            <w:rFonts w:ascii="Cambria Math" w:hAnsi="Cambria Math" w:cs="Times New Roman"/>
                            <w:i/>
                            <w:noProof/>
                            <w:sz w:val="20"/>
                            <w:szCs w:val="20"/>
                          </w:rPr>
                        </m:ctrlPr>
                      </m:sSubPr>
                      <m:e>
                        <m:r>
                          <w:rPr>
                            <w:rFonts w:ascii="Cambria Math" w:hAnsi="Cambria Math" w:cs="Times New Roman"/>
                            <w:noProof/>
                            <w:sz w:val="20"/>
                            <w:szCs w:val="20"/>
                          </w:rPr>
                          <m:t>C</m:t>
                        </m:r>
                      </m:e>
                      <m:sub>
                        <m:r>
                          <w:rPr>
                            <w:rFonts w:ascii="Cambria Math" w:hAnsi="Cambria Math" w:cs="Times New Roman"/>
                            <w:noProof/>
                            <w:sz w:val="20"/>
                            <w:szCs w:val="20"/>
                          </w:rPr>
                          <m:t>4</m:t>
                        </m:r>
                      </m:sub>
                    </m:sSub>
                    <m:r>
                      <w:rPr>
                        <w:rFonts w:ascii="Cambria Math" w:hAnsi="Cambria Math" w:cs="Times New Roman"/>
                        <w:noProof/>
                        <w:sz w:val="20"/>
                        <w:szCs w:val="20"/>
                      </w:rPr>
                      <m:t>T</m:t>
                    </m:r>
                    <m:func>
                      <m:funcPr>
                        <m:ctrlPr>
                          <w:rPr>
                            <w:rFonts w:ascii="Cambria Math" w:hAnsi="Cambria Math" w:cs="Times New Roman"/>
                            <w:i/>
                            <w:noProof/>
                            <w:sz w:val="20"/>
                            <w:szCs w:val="20"/>
                          </w:rPr>
                        </m:ctrlPr>
                      </m:funcPr>
                      <m:fName>
                        <m:r>
                          <m:rPr>
                            <m:sty m:val="p"/>
                          </m:rPr>
                          <w:rPr>
                            <w:rFonts w:ascii="Cambria Math" w:hAnsi="Cambria Math" w:cs="Times New Roman"/>
                            <w:noProof/>
                            <w:sz w:val="20"/>
                            <w:szCs w:val="20"/>
                          </w:rPr>
                          <m:t>ln</m:t>
                        </m:r>
                      </m:fName>
                      <m:e>
                        <m:acc>
                          <m:accPr>
                            <m:chr m:val="̇"/>
                            <m:ctrlPr>
                              <w:rPr>
                                <w:rFonts w:ascii="Cambria Math" w:hAnsi="Cambria Math" w:cs="Times New Roman"/>
                                <w:i/>
                                <w:noProof/>
                                <w:sz w:val="20"/>
                                <w:szCs w:val="20"/>
                              </w:rPr>
                            </m:ctrlPr>
                          </m:accPr>
                          <m:e>
                            <m:r>
                              <w:rPr>
                                <w:rFonts w:ascii="Cambria Math" w:hAnsi="Cambria Math" w:cs="Times New Roman"/>
                                <w:noProof/>
                                <w:sz w:val="20"/>
                                <w:szCs w:val="20"/>
                              </w:rPr>
                              <m:t>ε</m:t>
                            </m:r>
                          </m:e>
                        </m:acc>
                      </m:e>
                    </m:func>
                  </m:e>
                </m:d>
                <m:r>
                  <w:rPr>
                    <w:rFonts w:ascii="Cambria Math" w:hAnsi="Cambria Math" w:cs="Times New Roman"/>
                    <w:noProof/>
                    <w:sz w:val="20"/>
                    <w:szCs w:val="20"/>
                  </w:rPr>
                  <m:t>+</m:t>
                </m:r>
                <m:sSub>
                  <m:sSubPr>
                    <m:ctrlPr>
                      <w:rPr>
                        <w:rFonts w:ascii="Cambria Math" w:hAnsi="Cambria Math" w:cs="Times New Roman"/>
                        <w:i/>
                        <w:noProof/>
                        <w:sz w:val="20"/>
                        <w:szCs w:val="20"/>
                      </w:rPr>
                    </m:ctrlPr>
                  </m:sSubPr>
                  <m:e>
                    <m:r>
                      <w:rPr>
                        <w:rFonts w:ascii="Cambria Math" w:hAnsi="Cambria Math" w:cs="Times New Roman"/>
                        <w:noProof/>
                        <w:sz w:val="20"/>
                        <w:szCs w:val="20"/>
                      </w:rPr>
                      <m:t>C</m:t>
                    </m:r>
                  </m:e>
                  <m:sub>
                    <m:r>
                      <w:rPr>
                        <w:rFonts w:ascii="Cambria Math" w:hAnsi="Cambria Math" w:cs="Times New Roman"/>
                        <w:noProof/>
                        <w:sz w:val="20"/>
                        <w:szCs w:val="20"/>
                      </w:rPr>
                      <m:t>5</m:t>
                    </m:r>
                  </m:sub>
                </m:sSub>
                <m:sSup>
                  <m:sSupPr>
                    <m:ctrlPr>
                      <w:rPr>
                        <w:rFonts w:ascii="Cambria Math" w:hAnsi="Cambria Math" w:cs="Times New Roman"/>
                        <w:i/>
                        <w:noProof/>
                        <w:sz w:val="20"/>
                        <w:szCs w:val="20"/>
                      </w:rPr>
                    </m:ctrlPr>
                  </m:sSupPr>
                  <m:e>
                    <m:acc>
                      <m:accPr>
                        <m:chr m:val="̅"/>
                        <m:ctrlPr>
                          <w:rPr>
                            <w:rFonts w:ascii="Cambria Math" w:hAnsi="Cambria Math" w:cs="Times New Roman"/>
                            <w:i/>
                            <w:noProof/>
                            <w:sz w:val="20"/>
                            <w:szCs w:val="20"/>
                          </w:rPr>
                        </m:ctrlPr>
                      </m:accPr>
                      <m:e>
                        <m:r>
                          <w:rPr>
                            <w:rFonts w:ascii="Cambria Math" w:hAnsi="Cambria Math" w:cs="Times New Roman"/>
                            <w:noProof/>
                            <w:sz w:val="20"/>
                            <w:szCs w:val="20"/>
                          </w:rPr>
                          <m:t>ε</m:t>
                        </m:r>
                      </m:e>
                    </m:acc>
                  </m:e>
                  <m:sup>
                    <m:r>
                      <w:rPr>
                        <w:rFonts w:ascii="Cambria Math" w:hAnsi="Cambria Math" w:cs="Times New Roman"/>
                        <w:noProof/>
                        <w:sz w:val="20"/>
                        <w:szCs w:val="20"/>
                      </w:rPr>
                      <m:t>n</m:t>
                    </m:r>
                  </m:sup>
                </m:sSup>
              </m:oMath>
            </m:oMathPara>
          </w:p>
        </w:tc>
        <w:tc>
          <w:tcPr>
            <w:tcW w:w="798" w:type="dxa"/>
            <w:vAlign w:val="center"/>
          </w:tcPr>
          <w:p w:rsidR="002D00E5" w:rsidRPr="00135D5D" w:rsidRDefault="002D00E5" w:rsidP="004B4382">
            <w:pPr>
              <w:pStyle w:val="Caption"/>
              <w:keepNext/>
              <w:jc w:val="center"/>
              <w:rPr>
                <w:rFonts w:ascii="Times New Roman" w:hAnsi="Times New Roman"/>
                <w:b w:val="0"/>
                <w:sz w:val="20"/>
              </w:rPr>
            </w:pPr>
            <w:bookmarkStart w:id="4" w:name="_Ref530639538"/>
            <w:r w:rsidRPr="00135D5D">
              <w:rPr>
                <w:rFonts w:ascii="Times New Roman" w:eastAsiaTheme="minorEastAsia" w:hAnsi="Times New Roman"/>
                <w:b w:val="0"/>
                <w:sz w:val="20"/>
                <w:lang w:eastAsia="zh-CN"/>
              </w:rPr>
              <w:t>(</w:t>
            </w:r>
            <w:r>
              <w:rPr>
                <w:rFonts w:ascii="Times New Roman" w:eastAsiaTheme="minorEastAsia" w:hAnsi="Times New Roman"/>
                <w:b w:val="0"/>
                <w:sz w:val="20"/>
                <w:lang w:eastAsia="zh-CN"/>
              </w:rPr>
              <w:t>4</w:t>
            </w:r>
            <w:bookmarkEnd w:id="4"/>
            <w:r w:rsidRPr="00135D5D">
              <w:rPr>
                <w:rFonts w:ascii="Times New Roman" w:eastAsiaTheme="minorEastAsia" w:hAnsi="Times New Roman"/>
                <w:b w:val="0"/>
                <w:sz w:val="20"/>
                <w:lang w:eastAsia="zh-CN"/>
              </w:rPr>
              <w:t>)</w:t>
            </w:r>
          </w:p>
        </w:tc>
      </w:tr>
    </w:tbl>
    <w:p w:rsidR="002D00E5" w:rsidRPr="006823E9" w:rsidRDefault="002D00E5" w:rsidP="002D00E5">
      <w:pPr>
        <w:pStyle w:val="Caption"/>
        <w:keepNext/>
        <w:jc w:val="center"/>
        <w:rPr>
          <w:rFonts w:ascii="Times New Roman" w:hAnsi="Times New Roman"/>
          <w:sz w:val="20"/>
        </w:rPr>
      </w:pPr>
      <w:bookmarkStart w:id="5" w:name="_Ref531211622"/>
      <w:bookmarkStart w:id="6" w:name="_Ref523356194"/>
      <w:bookmarkStart w:id="7" w:name="_Toc523446329"/>
      <w:r w:rsidRPr="00765959">
        <w:rPr>
          <w:rFonts w:ascii="Times New Roman" w:hAnsi="Times New Roman"/>
          <w:sz w:val="20"/>
        </w:rPr>
        <w:t xml:space="preserve">Table </w:t>
      </w:r>
      <w:r>
        <w:rPr>
          <w:rFonts w:ascii="Times New Roman" w:hAnsi="Times New Roman"/>
          <w:noProof/>
          <w:sz w:val="20"/>
        </w:rPr>
        <w:t>2</w:t>
      </w:r>
      <w:bookmarkEnd w:id="5"/>
      <w:bookmarkEnd w:id="6"/>
      <w:r>
        <w:rPr>
          <w:rFonts w:ascii="Times New Roman" w:hAnsi="Times New Roman"/>
          <w:noProof/>
          <w:sz w:val="20"/>
        </w:rPr>
        <w:t xml:space="preserve"> </w:t>
      </w:r>
      <w:r w:rsidRPr="006823E9">
        <w:rPr>
          <w:rFonts w:ascii="Times New Roman" w:hAnsi="Times New Roman"/>
          <w:b w:val="0"/>
          <w:sz w:val="20"/>
        </w:rPr>
        <w:t xml:space="preserve">Constants used in general </w:t>
      </w:r>
      <w:proofErr w:type="spellStart"/>
      <w:r>
        <w:rPr>
          <w:rFonts w:ascii="Times New Roman" w:hAnsi="Times New Roman"/>
          <w:b w:val="0"/>
          <w:sz w:val="20"/>
        </w:rPr>
        <w:t>Zerilli</w:t>
      </w:r>
      <w:proofErr w:type="spellEnd"/>
      <w:r>
        <w:rPr>
          <w:rFonts w:ascii="Times New Roman" w:hAnsi="Times New Roman"/>
          <w:b w:val="0"/>
          <w:sz w:val="20"/>
        </w:rPr>
        <w:t>-Armstrong (</w:t>
      </w:r>
      <w:r w:rsidRPr="006823E9">
        <w:rPr>
          <w:rFonts w:ascii="Times New Roman" w:hAnsi="Times New Roman"/>
          <w:b w:val="0"/>
          <w:sz w:val="20"/>
        </w:rPr>
        <w:t>ZA</w:t>
      </w:r>
      <w:r>
        <w:rPr>
          <w:rFonts w:ascii="Times New Roman" w:hAnsi="Times New Roman"/>
          <w:b w:val="0"/>
          <w:sz w:val="20"/>
        </w:rPr>
        <w:t>)</w:t>
      </w:r>
      <w:r w:rsidRPr="006823E9">
        <w:rPr>
          <w:rFonts w:ascii="Times New Roman" w:hAnsi="Times New Roman"/>
          <w:b w:val="0"/>
          <w:sz w:val="20"/>
        </w:rPr>
        <w:t xml:space="preserve"> model </w:t>
      </w:r>
      <w:bookmarkEnd w:id="7"/>
      <w:r>
        <w:rPr>
          <w:rFonts w:ascii="Times New Roman" w:hAnsi="Times New Roman"/>
          <w:b w:val="0"/>
          <w:sz w:val="20"/>
        </w:rPr>
        <w:fldChar w:fldCharType="begin"/>
      </w:r>
      <w:r>
        <w:rPr>
          <w:rFonts w:ascii="Times New Roman" w:hAnsi="Times New Roman"/>
          <w:b w:val="0"/>
          <w:sz w:val="20"/>
        </w:rPr>
        <w:instrText xml:space="preserve"> ADDIN EN.CITE &lt;EndNote&gt;&lt;Cite&gt;&lt;Author&gt;Özel&lt;/Author&gt;&lt;Year&gt;2007&lt;/Year&gt;&lt;RecNum&gt;6376&lt;/RecNum&gt;&lt;DisplayText&gt;(Özel and Karpat 2007)&lt;/DisplayText&gt;&lt;record&gt;&lt;rec-number&gt;6376&lt;/rec-number&gt;&lt;foreign-keys&gt;&lt;key app="EN" db-id="9xtdewafux20vgewr28vxrpl9asfpaswpx9f" timestamp="1548174680"&gt;6376&lt;/key&gt;&lt;/foreign-keys&gt;&lt;ref-type name="Journal Article"&gt;17&lt;/ref-type&gt;&lt;contributors&gt;&lt;authors&gt;&lt;author&gt;Özel, Tuğrul&lt;/author&gt;&lt;author&gt;Karpat, Yiğit&lt;/author&gt;&lt;/authors&gt;&lt;/contributors&gt;&lt;titles&gt;&lt;title&gt;Identification of constitutive material model parameters for high-strain rate metal cutting conditions using evolutionary computational algorithms&lt;/title&gt;&lt;secondary-title&gt;Materials and manufacturing processes&lt;/secondary-title&gt;&lt;/titles&gt;&lt;periodical&gt;&lt;full-title&gt;Materials and Manufacturing Processes&lt;/full-title&gt;&lt;abbr-1&gt;Mater Manuf Process&lt;/abbr-1&gt;&lt;/periodical&gt;&lt;pages&gt;659-667&lt;/pages&gt;&lt;volume&gt;22&lt;/volume&gt;&lt;number&gt;5&lt;/number&gt;&lt;dates&gt;&lt;year&gt;2007&lt;/year&gt;&lt;/dates&gt;&lt;isbn&gt;1042-6914&lt;/isbn&gt;&lt;urls&gt;&lt;/urls&gt;&lt;/record&gt;&lt;/Cite&gt;&lt;/EndNote&gt;</w:instrText>
      </w:r>
      <w:r>
        <w:rPr>
          <w:rFonts w:ascii="Times New Roman" w:hAnsi="Times New Roman"/>
          <w:b w:val="0"/>
          <w:sz w:val="20"/>
        </w:rPr>
        <w:fldChar w:fldCharType="separate"/>
      </w:r>
      <w:r>
        <w:rPr>
          <w:rFonts w:ascii="Times New Roman" w:hAnsi="Times New Roman"/>
          <w:b w:val="0"/>
          <w:noProof/>
          <w:sz w:val="20"/>
        </w:rPr>
        <w:t>(Özel and Karpat 2007)</w:t>
      </w:r>
      <w:r>
        <w:rPr>
          <w:rFonts w:ascii="Times New Roman" w:hAnsi="Times New Roman"/>
          <w:b w:val="0"/>
          <w:sz w:val="20"/>
        </w:rPr>
        <w:fldChar w:fldCharType="end"/>
      </w:r>
    </w:p>
    <w:tbl>
      <w:tblPr>
        <w:tblStyle w:val="TableGrid"/>
        <w:tblpPr w:leftFromText="180" w:rightFromText="180" w:vertAnchor="text" w:tblpXSpec="center" w:tblpY="1"/>
        <w:tblOverlap w:val="never"/>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5"/>
        <w:gridCol w:w="1290"/>
        <w:gridCol w:w="1245"/>
        <w:gridCol w:w="1127"/>
        <w:gridCol w:w="1126"/>
        <w:gridCol w:w="1267"/>
        <w:gridCol w:w="846"/>
      </w:tblGrid>
      <w:tr w:rsidR="002D00E5" w:rsidRPr="0065142C" w:rsidTr="004B4382">
        <w:tc>
          <w:tcPr>
            <w:tcW w:w="845" w:type="pct"/>
            <w:tcBorders>
              <w:top w:val="single" w:sz="4" w:space="0" w:color="auto"/>
              <w:bottom w:val="single" w:sz="4" w:space="0" w:color="auto"/>
            </w:tcBorders>
            <w:vAlign w:val="center"/>
          </w:tcPr>
          <w:p w:rsidR="002D00E5" w:rsidRPr="00C371B3" w:rsidRDefault="002D00E5" w:rsidP="004B4382">
            <w:pPr>
              <w:jc w:val="center"/>
              <w:rPr>
                <w:rFonts w:ascii="Times New Roman" w:hAnsi="Times New Roman" w:cs="Times New Roman"/>
                <w:sz w:val="20"/>
                <w:szCs w:val="20"/>
              </w:rPr>
            </w:pPr>
            <w:r w:rsidRPr="00C371B3">
              <w:rPr>
                <w:rFonts w:ascii="Times New Roman" w:hAnsi="Times New Roman" w:cs="Times New Roman"/>
                <w:sz w:val="20"/>
                <w:szCs w:val="20"/>
              </w:rPr>
              <w:t>Parameter</w:t>
            </w:r>
          </w:p>
        </w:tc>
        <w:tc>
          <w:tcPr>
            <w:tcW w:w="776" w:type="pct"/>
            <w:tcBorders>
              <w:top w:val="single" w:sz="4" w:space="0" w:color="auto"/>
              <w:bottom w:val="single" w:sz="4" w:space="0" w:color="auto"/>
            </w:tcBorders>
            <w:vAlign w:val="center"/>
          </w:tcPr>
          <w:p w:rsidR="002D00E5" w:rsidRPr="00765959" w:rsidRDefault="002D00E5" w:rsidP="004B4382">
            <w:pPr>
              <w:jc w:val="center"/>
              <w:rPr>
                <w:rFonts w:ascii="Times New Roman" w:hAnsi="Times New Roman" w:cs="Times New Roman"/>
                <w:i/>
                <w:sz w:val="20"/>
                <w:szCs w:val="20"/>
              </w:rPr>
            </w:pPr>
            <w:r w:rsidRPr="00765959">
              <w:rPr>
                <w:rFonts w:ascii="Times New Roman" w:hAnsi="Times New Roman" w:cs="Times New Roman"/>
                <w:i/>
                <w:sz w:val="20"/>
                <w:szCs w:val="20"/>
              </w:rPr>
              <w:t xml:space="preserve">α </w:t>
            </w:r>
            <w:r w:rsidRPr="00021F53">
              <w:rPr>
                <w:rFonts w:ascii="Times New Roman" w:hAnsi="Times New Roman" w:cs="Times New Roman"/>
                <w:sz w:val="20"/>
                <w:szCs w:val="20"/>
              </w:rPr>
              <w:t>(MPa)</w:t>
            </w:r>
          </w:p>
        </w:tc>
        <w:tc>
          <w:tcPr>
            <w:tcW w:w="749" w:type="pct"/>
            <w:tcBorders>
              <w:top w:val="single" w:sz="4" w:space="0" w:color="auto"/>
              <w:bottom w:val="single" w:sz="4" w:space="0" w:color="auto"/>
            </w:tcBorders>
            <w:vAlign w:val="center"/>
          </w:tcPr>
          <w:p w:rsidR="002D00E5" w:rsidRPr="00765959" w:rsidRDefault="002D00E5" w:rsidP="004B4382">
            <w:pPr>
              <w:jc w:val="center"/>
              <w:rPr>
                <w:rFonts w:ascii="Times New Roman" w:hAnsi="Times New Roman" w:cs="Times New Roman"/>
                <w:i/>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1</w:t>
            </w:r>
            <w:r w:rsidRPr="00021F53">
              <w:rPr>
                <w:rFonts w:ascii="Times New Roman" w:hAnsi="Times New Roman" w:cs="Times New Roman"/>
                <w:sz w:val="20"/>
                <w:szCs w:val="20"/>
              </w:rPr>
              <w:t>(MPa)</w:t>
            </w:r>
          </w:p>
        </w:tc>
        <w:tc>
          <w:tcPr>
            <w:tcW w:w="678" w:type="pct"/>
            <w:tcBorders>
              <w:top w:val="single" w:sz="4" w:space="0" w:color="auto"/>
              <w:bottom w:val="single" w:sz="4" w:space="0" w:color="auto"/>
            </w:tcBorders>
            <w:vAlign w:val="center"/>
          </w:tcPr>
          <w:p w:rsidR="002D00E5" w:rsidRPr="00765959" w:rsidRDefault="002D00E5" w:rsidP="004B4382">
            <w:pPr>
              <w:jc w:val="center"/>
              <w:rPr>
                <w:rFonts w:ascii="Times New Roman" w:hAnsi="Times New Roman" w:cs="Times New Roman"/>
                <w:i/>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3</w:t>
            </w:r>
            <w:r w:rsidRPr="00021F53">
              <w:rPr>
                <w:rFonts w:ascii="Times New Roman" w:hAnsi="Times New Roman" w:cs="Times New Roman"/>
                <w:sz w:val="20"/>
                <w:szCs w:val="20"/>
              </w:rPr>
              <w:t>(1/K)</w:t>
            </w:r>
          </w:p>
        </w:tc>
        <w:tc>
          <w:tcPr>
            <w:tcW w:w="678" w:type="pct"/>
            <w:tcBorders>
              <w:top w:val="single" w:sz="4" w:space="0" w:color="auto"/>
              <w:bottom w:val="single" w:sz="4" w:space="0" w:color="auto"/>
            </w:tcBorders>
            <w:vAlign w:val="center"/>
          </w:tcPr>
          <w:p w:rsidR="002D00E5" w:rsidRPr="00765959" w:rsidRDefault="002D00E5" w:rsidP="004B4382">
            <w:pPr>
              <w:jc w:val="center"/>
              <w:rPr>
                <w:rFonts w:ascii="Times New Roman" w:hAnsi="Times New Roman" w:cs="Times New Roman"/>
                <w:i/>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4</w:t>
            </w:r>
            <w:r w:rsidRPr="00021F53">
              <w:rPr>
                <w:rFonts w:ascii="Times New Roman" w:hAnsi="Times New Roman" w:cs="Times New Roman"/>
                <w:sz w:val="20"/>
                <w:szCs w:val="20"/>
              </w:rPr>
              <w:t>(1/K)</w:t>
            </w:r>
          </w:p>
        </w:tc>
        <w:tc>
          <w:tcPr>
            <w:tcW w:w="763" w:type="pct"/>
            <w:tcBorders>
              <w:top w:val="single" w:sz="4" w:space="0" w:color="auto"/>
              <w:bottom w:val="single" w:sz="4" w:space="0" w:color="auto"/>
            </w:tcBorders>
            <w:vAlign w:val="center"/>
          </w:tcPr>
          <w:p w:rsidR="002D00E5" w:rsidRPr="00765959" w:rsidRDefault="002D00E5" w:rsidP="004B4382">
            <w:pPr>
              <w:jc w:val="center"/>
              <w:rPr>
                <w:rFonts w:ascii="Times New Roman" w:hAnsi="Times New Roman" w:cs="Times New Roman"/>
                <w:i/>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 xml:space="preserve">5 </w:t>
            </w:r>
            <w:r w:rsidRPr="00021F53">
              <w:rPr>
                <w:rFonts w:ascii="Times New Roman" w:hAnsi="Times New Roman" w:cs="Times New Roman"/>
                <w:sz w:val="20"/>
                <w:szCs w:val="20"/>
              </w:rPr>
              <w:t>(MPa)</w:t>
            </w:r>
          </w:p>
        </w:tc>
        <w:tc>
          <w:tcPr>
            <w:tcW w:w="509" w:type="pct"/>
            <w:tcBorders>
              <w:top w:val="single" w:sz="4" w:space="0" w:color="auto"/>
              <w:bottom w:val="single" w:sz="4" w:space="0" w:color="auto"/>
            </w:tcBorders>
            <w:vAlign w:val="center"/>
          </w:tcPr>
          <w:p w:rsidR="002D00E5" w:rsidRPr="00765959" w:rsidRDefault="002D00E5" w:rsidP="004B4382">
            <w:pPr>
              <w:jc w:val="center"/>
              <w:rPr>
                <w:rFonts w:ascii="Times New Roman" w:hAnsi="Times New Roman" w:cs="Times New Roman"/>
                <w:i/>
                <w:sz w:val="20"/>
                <w:szCs w:val="20"/>
              </w:rPr>
            </w:pPr>
            <w:r w:rsidRPr="00765959">
              <w:rPr>
                <w:rFonts w:ascii="Times New Roman" w:hAnsi="Times New Roman" w:cs="Times New Roman"/>
                <w:i/>
                <w:sz w:val="20"/>
                <w:szCs w:val="20"/>
              </w:rPr>
              <w:t>n</w:t>
            </w:r>
          </w:p>
        </w:tc>
      </w:tr>
      <w:tr w:rsidR="002D00E5" w:rsidRPr="0065142C" w:rsidTr="004B4382">
        <w:tc>
          <w:tcPr>
            <w:tcW w:w="845" w:type="pct"/>
            <w:tcBorders>
              <w:top w:val="single" w:sz="4" w:space="0" w:color="auto"/>
            </w:tcBorders>
            <w:vAlign w:val="center"/>
          </w:tcPr>
          <w:p w:rsidR="002D00E5" w:rsidRPr="00C371B3" w:rsidRDefault="002D00E5" w:rsidP="004B4382">
            <w:pPr>
              <w:jc w:val="center"/>
              <w:rPr>
                <w:rFonts w:ascii="Times New Roman" w:hAnsi="Times New Roman" w:cs="Times New Roman"/>
                <w:sz w:val="20"/>
                <w:szCs w:val="20"/>
              </w:rPr>
            </w:pPr>
            <w:r w:rsidRPr="00C371B3">
              <w:rPr>
                <w:rFonts w:ascii="Times New Roman" w:hAnsi="Times New Roman" w:cs="Times New Roman"/>
                <w:sz w:val="20"/>
                <w:szCs w:val="20"/>
              </w:rPr>
              <w:t>value</w:t>
            </w:r>
          </w:p>
        </w:tc>
        <w:tc>
          <w:tcPr>
            <w:tcW w:w="776" w:type="pct"/>
            <w:tcBorders>
              <w:top w:val="single" w:sz="4" w:space="0" w:color="auto"/>
            </w:tcBorders>
            <w:vAlign w:val="center"/>
          </w:tcPr>
          <w:p w:rsidR="002D00E5" w:rsidRPr="00C371B3" w:rsidRDefault="002D00E5" w:rsidP="004B4382">
            <w:pPr>
              <w:jc w:val="center"/>
              <w:rPr>
                <w:rFonts w:ascii="Times New Roman" w:hAnsi="Times New Roman" w:cs="Times New Roman"/>
                <w:sz w:val="20"/>
                <w:szCs w:val="20"/>
              </w:rPr>
            </w:pPr>
            <w:r w:rsidRPr="00C371B3">
              <w:rPr>
                <w:rFonts w:ascii="Times New Roman" w:hAnsi="Times New Roman" w:cs="Times New Roman"/>
                <w:sz w:val="20"/>
                <w:szCs w:val="20"/>
              </w:rPr>
              <w:t>740</w:t>
            </w:r>
          </w:p>
        </w:tc>
        <w:tc>
          <w:tcPr>
            <w:tcW w:w="749" w:type="pct"/>
            <w:tcBorders>
              <w:top w:val="single" w:sz="4" w:space="0" w:color="auto"/>
            </w:tcBorders>
            <w:vAlign w:val="center"/>
          </w:tcPr>
          <w:p w:rsidR="002D00E5" w:rsidRPr="00C371B3" w:rsidRDefault="002D00E5" w:rsidP="004B4382">
            <w:pPr>
              <w:jc w:val="center"/>
              <w:rPr>
                <w:rFonts w:ascii="Times New Roman" w:hAnsi="Times New Roman" w:cs="Times New Roman"/>
                <w:sz w:val="20"/>
                <w:szCs w:val="20"/>
              </w:rPr>
            </w:pPr>
            <w:r w:rsidRPr="00C371B3">
              <w:rPr>
                <w:rFonts w:ascii="Times New Roman" w:hAnsi="Times New Roman" w:cs="Times New Roman"/>
                <w:sz w:val="20"/>
                <w:szCs w:val="20"/>
              </w:rPr>
              <w:t>240</w:t>
            </w:r>
          </w:p>
        </w:tc>
        <w:tc>
          <w:tcPr>
            <w:tcW w:w="678" w:type="pct"/>
            <w:tcBorders>
              <w:top w:val="single" w:sz="4" w:space="0" w:color="auto"/>
            </w:tcBorders>
            <w:vAlign w:val="center"/>
          </w:tcPr>
          <w:p w:rsidR="002D00E5" w:rsidRPr="00C371B3" w:rsidRDefault="002D00E5" w:rsidP="004B4382">
            <w:pPr>
              <w:jc w:val="center"/>
              <w:rPr>
                <w:rFonts w:ascii="Times New Roman" w:hAnsi="Times New Roman" w:cs="Times New Roman"/>
                <w:sz w:val="20"/>
                <w:szCs w:val="20"/>
              </w:rPr>
            </w:pPr>
            <w:r w:rsidRPr="00C371B3">
              <w:rPr>
                <w:rFonts w:ascii="Times New Roman" w:hAnsi="Times New Roman" w:cs="Times New Roman"/>
                <w:sz w:val="20"/>
                <w:szCs w:val="20"/>
              </w:rPr>
              <w:t>0.0024</w:t>
            </w:r>
          </w:p>
        </w:tc>
        <w:tc>
          <w:tcPr>
            <w:tcW w:w="678" w:type="pct"/>
            <w:tcBorders>
              <w:top w:val="single" w:sz="4" w:space="0" w:color="auto"/>
            </w:tcBorders>
            <w:vAlign w:val="center"/>
          </w:tcPr>
          <w:p w:rsidR="002D00E5" w:rsidRPr="00C371B3" w:rsidRDefault="002D00E5" w:rsidP="004B4382">
            <w:pPr>
              <w:jc w:val="center"/>
              <w:rPr>
                <w:rFonts w:ascii="Times New Roman" w:hAnsi="Times New Roman" w:cs="Times New Roman"/>
                <w:sz w:val="20"/>
                <w:szCs w:val="20"/>
              </w:rPr>
            </w:pPr>
            <w:r w:rsidRPr="00C371B3">
              <w:rPr>
                <w:rFonts w:ascii="Times New Roman" w:hAnsi="Times New Roman" w:cs="Times New Roman"/>
                <w:sz w:val="20"/>
                <w:szCs w:val="20"/>
              </w:rPr>
              <w:t>0.00043</w:t>
            </w:r>
          </w:p>
        </w:tc>
        <w:tc>
          <w:tcPr>
            <w:tcW w:w="763" w:type="pct"/>
            <w:tcBorders>
              <w:top w:val="single" w:sz="4" w:space="0" w:color="auto"/>
            </w:tcBorders>
            <w:vAlign w:val="center"/>
          </w:tcPr>
          <w:p w:rsidR="002D00E5" w:rsidRPr="00C371B3" w:rsidRDefault="002D00E5" w:rsidP="004B4382">
            <w:pPr>
              <w:jc w:val="center"/>
              <w:rPr>
                <w:rFonts w:ascii="Times New Roman" w:hAnsi="Times New Roman" w:cs="Times New Roman"/>
                <w:sz w:val="20"/>
                <w:szCs w:val="20"/>
              </w:rPr>
            </w:pPr>
            <w:r w:rsidRPr="00C371B3">
              <w:rPr>
                <w:rFonts w:ascii="Times New Roman" w:hAnsi="Times New Roman" w:cs="Times New Roman"/>
                <w:sz w:val="20"/>
                <w:szCs w:val="20"/>
              </w:rPr>
              <w:t>656</w:t>
            </w:r>
          </w:p>
        </w:tc>
        <w:tc>
          <w:tcPr>
            <w:tcW w:w="509" w:type="pct"/>
            <w:tcBorders>
              <w:top w:val="single" w:sz="4" w:space="0" w:color="auto"/>
            </w:tcBorders>
            <w:vAlign w:val="center"/>
          </w:tcPr>
          <w:p w:rsidR="002D00E5" w:rsidRPr="00C371B3" w:rsidRDefault="002D00E5" w:rsidP="004B4382">
            <w:pPr>
              <w:jc w:val="center"/>
              <w:rPr>
                <w:rFonts w:ascii="Times New Roman" w:hAnsi="Times New Roman" w:cs="Times New Roman"/>
                <w:sz w:val="20"/>
                <w:szCs w:val="20"/>
              </w:rPr>
            </w:pPr>
            <w:r w:rsidRPr="00C371B3">
              <w:rPr>
                <w:rFonts w:ascii="Times New Roman" w:hAnsi="Times New Roman" w:cs="Times New Roman"/>
                <w:sz w:val="20"/>
                <w:szCs w:val="20"/>
              </w:rPr>
              <w:t>0.5</w:t>
            </w:r>
          </w:p>
        </w:tc>
      </w:tr>
    </w:tbl>
    <w:p w:rsidR="002D00E5" w:rsidRDefault="002D00E5" w:rsidP="002D00E5">
      <w:pPr>
        <w:rPr>
          <w:lang w:eastAsia="en-US"/>
        </w:rPr>
      </w:pPr>
    </w:p>
    <w:p w:rsidR="00B76AF4" w:rsidRDefault="00B76AF4" w:rsidP="00B76AF4">
      <w:pPr>
        <w:spacing w:line="480" w:lineRule="auto"/>
        <w:jc w:val="both"/>
        <w:rPr>
          <w:rFonts w:ascii="Times New Roman" w:hAnsi="Times New Roman" w:cs="Times New Roman"/>
          <w:sz w:val="24"/>
          <w:szCs w:val="24"/>
        </w:rPr>
      </w:pPr>
      <w:r>
        <w:rPr>
          <w:rFonts w:ascii="Times New Roman" w:hAnsi="Times New Roman" w:cs="Times New Roman"/>
          <w:noProof/>
          <w:sz w:val="24"/>
          <w:szCs w:val="24"/>
        </w:rPr>
        <w:t xml:space="preserve">Subsequently, </w:t>
      </w:r>
      <w:r>
        <w:rPr>
          <w:rFonts w:ascii="Times New Roman" w:hAnsi="Times New Roman" w:cs="Times New Roman"/>
          <w:sz w:val="24"/>
          <w:szCs w:val="24"/>
        </w:rPr>
        <w:fldChar w:fldCharType="begin">
          <w:fldData xml:space="preserve">PEVuZE5vdGU+PENpdGU+PEF1dGhvcj5DaGU8L0F1dGhvcj48WWVhcj4yMDE4PC9ZZWFyPjxSZWNO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U8L0F1dGhvcj48WWVhcj4yMDE4PC9ZZWFyPjxSZWNO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ai, Wang et al. 2016, Che, Zho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C4F07">
        <w:rPr>
          <w:rFonts w:ascii="Times New Roman" w:hAnsi="Times New Roman" w:cs="Times New Roman"/>
          <w:sz w:val="24"/>
          <w:szCs w:val="24"/>
        </w:rPr>
        <w:t>proposed a modified ZA model in order to predict the flow stress of Ti6Al4V alloy in</w:t>
      </w:r>
      <w:r>
        <w:rPr>
          <w:rFonts w:ascii="Times New Roman" w:hAnsi="Times New Roman" w:cs="Times New Roman"/>
          <w:sz w:val="24"/>
          <w:szCs w:val="24"/>
        </w:rPr>
        <w:t xml:space="preserve"> the</w:t>
      </w:r>
      <w:r w:rsidRPr="006C4F07">
        <w:rPr>
          <w:rFonts w:ascii="Times New Roman" w:hAnsi="Times New Roman" w:cs="Times New Roman"/>
          <w:sz w:val="24"/>
          <w:szCs w:val="24"/>
        </w:rPr>
        <w:t xml:space="preserve"> α+β </w:t>
      </w:r>
      <w:r w:rsidRPr="006823E9">
        <w:rPr>
          <w:rFonts w:ascii="Times New Roman" w:hAnsi="Times New Roman" w:cs="Times New Roman"/>
          <w:sz w:val="24"/>
          <w:szCs w:val="24"/>
        </w:rPr>
        <w:t xml:space="preserve">phase region and the model formula was expressed as follows with the parameter values shown in </w:t>
      </w:r>
      <w:r w:rsidRPr="00765959">
        <w:rPr>
          <w:rFonts w:ascii="Times New Roman" w:hAnsi="Times New Roman" w:cs="Times New Roman"/>
          <w:sz w:val="24"/>
          <w:szCs w:val="24"/>
        </w:rPr>
        <w:t xml:space="preserve">Table </w:t>
      </w:r>
      <w:r w:rsidRPr="00765959">
        <w:rPr>
          <w:rFonts w:ascii="Times New Roman" w:hAnsi="Times New Roman" w:cs="Times New Roman"/>
          <w:noProof/>
          <w:sz w:val="24"/>
          <w:szCs w:val="24"/>
        </w:rPr>
        <w:t>3</w:t>
      </w:r>
      <w:r w:rsidRPr="006823E9">
        <w:rPr>
          <w:rFonts w:ascii="Times New Roman" w:hAnsi="Times New Roman" w:cs="Times New Roman"/>
          <w:sz w:val="24"/>
          <w:szCs w:val="24"/>
        </w:rPr>
        <w:t>:</w:t>
      </w:r>
    </w:p>
    <w:tbl>
      <w:tblPr>
        <w:tblW w:w="0" w:type="auto"/>
        <w:tblLook w:val="00A0" w:firstRow="1" w:lastRow="0" w:firstColumn="1" w:lastColumn="0" w:noHBand="0" w:noVBand="0"/>
      </w:tblPr>
      <w:tblGrid>
        <w:gridCol w:w="7508"/>
        <w:gridCol w:w="798"/>
      </w:tblGrid>
      <w:tr w:rsidR="00B76AF4" w:rsidRPr="00135D5D" w:rsidTr="00593D52">
        <w:tc>
          <w:tcPr>
            <w:tcW w:w="7508" w:type="dxa"/>
            <w:vAlign w:val="center"/>
          </w:tcPr>
          <w:p w:rsidR="00B76AF4" w:rsidRPr="00135D5D" w:rsidRDefault="00B76AF4" w:rsidP="00593D52">
            <w:pPr>
              <w:jc w:val="center"/>
              <w:rPr>
                <w:rFonts w:ascii="Times New Roman" w:hAnsi="Times New Roman" w:cs="Times New Roman"/>
                <w:sz w:val="20"/>
                <w:szCs w:val="20"/>
              </w:rPr>
            </w:pPr>
            <m:oMathPara>
              <m:oMath>
                <m:r>
                  <m:rPr>
                    <m:sty m:val="p"/>
                  </m:rPr>
                  <w:rPr>
                    <w:rFonts w:ascii="Cambria Math" w:hAnsi="Cambria Math" w:cs="Times New Roman"/>
                    <w:sz w:val="20"/>
                    <w:szCs w:val="20"/>
                  </w:rPr>
                  <m:t>σ=</m:t>
                </m:r>
                <m:d>
                  <m:dPr>
                    <m:ctrlPr>
                      <w:rPr>
                        <w:rFonts w:ascii="Cambria Math" w:hAnsi="Cambria Math" w:cs="Times New Roman"/>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sSup>
                      <m:sSupPr>
                        <m:ctrlPr>
                          <w:rPr>
                            <w:rFonts w:ascii="Cambria Math" w:hAnsi="Cambria Math" w:cs="Times New Roman"/>
                            <w:i/>
                            <w:sz w:val="20"/>
                            <w:szCs w:val="20"/>
                          </w:rPr>
                        </m:ctrlPr>
                      </m:sSupPr>
                      <m:e>
                        <m:r>
                          <w:rPr>
                            <w:rFonts w:ascii="Cambria Math" w:hAnsi="Cambria Math" w:cs="Times New Roman"/>
                            <w:sz w:val="20"/>
                            <w:szCs w:val="20"/>
                          </w:rPr>
                          <m:t>ε</m:t>
                        </m:r>
                      </m:e>
                      <m:sup>
                        <m:r>
                          <w:rPr>
                            <w:rFonts w:ascii="Cambria Math" w:hAnsi="Cambria Math" w:cs="Times New Roman"/>
                            <w:sz w:val="20"/>
                            <w:szCs w:val="20"/>
                          </w:rPr>
                          <m:t>n</m:t>
                        </m:r>
                      </m:sup>
                    </m:sSup>
                  </m:e>
                </m:d>
                <m:r>
                  <w:rPr>
                    <w:rFonts w:ascii="Cambria Math" w:hAnsi="Cambria Math" w:cs="Times New Roman"/>
                    <w:sz w:val="20"/>
                    <w:szCs w:val="20"/>
                  </w:rPr>
                  <m:t>exp</m:t>
                </m:r>
                <m:d>
                  <m:dPr>
                    <m:begChr m:val="{"/>
                    <m:endChr m:val="}"/>
                    <m:ctrlPr>
                      <w:rPr>
                        <w:rFonts w:ascii="Cambria Math" w:hAnsi="Cambria Math" w:cs="Times New Roman"/>
                        <w:i/>
                        <w:sz w:val="20"/>
                        <w:szCs w:val="20"/>
                      </w:rPr>
                    </m:ctrlPr>
                  </m:dPr>
                  <m:e>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3</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4</m:t>
                            </m:r>
                          </m:sub>
                        </m:sSub>
                        <m:r>
                          <w:rPr>
                            <w:rFonts w:ascii="Cambria Math" w:hAnsi="Cambria Math" w:cs="Times New Roman"/>
                            <w:sz w:val="20"/>
                            <w:szCs w:val="20"/>
                          </w:rPr>
                          <m:t>ε</m:t>
                        </m:r>
                      </m:e>
                    </m:d>
                    <m:sSup>
                      <m:sSupPr>
                        <m:ctrlPr>
                          <w:rPr>
                            <w:rFonts w:ascii="Cambria Math" w:hAnsi="Cambria Math" w:cs="Times New Roman"/>
                            <w:i/>
                            <w:sz w:val="20"/>
                            <w:szCs w:val="20"/>
                          </w:rPr>
                        </m:ctrlPr>
                      </m:sSupPr>
                      <m:e>
                        <m:r>
                          <w:rPr>
                            <w:rFonts w:ascii="Cambria Math" w:hAnsi="Cambria Math" w:cs="Times New Roman"/>
                            <w:sz w:val="20"/>
                            <w:szCs w:val="20"/>
                          </w:rPr>
                          <m:t>T</m:t>
                        </m:r>
                      </m:e>
                      <m:sup>
                        <m:r>
                          <w:rPr>
                            <w:rFonts w:ascii="Cambria Math" w:hAnsi="Cambria Math" w:cs="Times New Roman"/>
                            <w:sz w:val="20"/>
                            <w:szCs w:val="20"/>
                          </w:rPr>
                          <m:t>*</m:t>
                        </m:r>
                      </m:sup>
                    </m:sSup>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5</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6</m:t>
                            </m:r>
                          </m:sub>
                        </m:sSub>
                        <m:sSup>
                          <m:sSupPr>
                            <m:ctrlPr>
                              <w:rPr>
                                <w:rFonts w:ascii="Cambria Math" w:hAnsi="Cambria Math" w:cs="Times New Roman"/>
                                <w:i/>
                                <w:sz w:val="20"/>
                                <w:szCs w:val="20"/>
                              </w:rPr>
                            </m:ctrlPr>
                          </m:sSupPr>
                          <m:e>
                            <m:r>
                              <w:rPr>
                                <w:rFonts w:ascii="Cambria Math" w:hAnsi="Cambria Math" w:cs="Times New Roman"/>
                                <w:sz w:val="20"/>
                                <w:szCs w:val="20"/>
                              </w:rPr>
                              <m:t>T</m:t>
                            </m:r>
                          </m:e>
                          <m:sup>
                            <m:r>
                              <w:rPr>
                                <w:rFonts w:ascii="Cambria Math" w:hAnsi="Cambria Math" w:cs="Times New Roman"/>
                                <w:sz w:val="20"/>
                                <w:szCs w:val="20"/>
                              </w:rPr>
                              <m:t>*</m:t>
                            </m:r>
                          </m:sup>
                        </m:sSup>
                      </m:e>
                    </m:d>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sSup>
                          <m:sSupPr>
                            <m:ctrlPr>
                              <w:rPr>
                                <w:rFonts w:ascii="Cambria Math" w:hAnsi="Cambria Math" w:cs="Times New Roman"/>
                                <w:i/>
                                <w:sz w:val="20"/>
                                <w:szCs w:val="20"/>
                              </w:rPr>
                            </m:ctrlPr>
                          </m:sSupPr>
                          <m:e>
                            <m:acc>
                              <m:accPr>
                                <m:chr m:val="̇"/>
                                <m:ctrlPr>
                                  <w:rPr>
                                    <w:rFonts w:ascii="Cambria Math" w:hAnsi="Cambria Math" w:cs="Times New Roman"/>
                                    <w:i/>
                                    <w:sz w:val="20"/>
                                    <w:szCs w:val="20"/>
                                  </w:rPr>
                                </m:ctrlPr>
                              </m:accPr>
                              <m:e>
                                <m:r>
                                  <w:rPr>
                                    <w:rFonts w:ascii="Cambria Math" w:hAnsi="Cambria Math" w:cs="Times New Roman"/>
                                    <w:sz w:val="20"/>
                                    <w:szCs w:val="20"/>
                                  </w:rPr>
                                  <m:t>ε</m:t>
                                </m:r>
                              </m:e>
                            </m:acc>
                          </m:e>
                          <m:sup>
                            <m:r>
                              <w:rPr>
                                <w:rFonts w:ascii="Cambria Math" w:hAnsi="Cambria Math" w:cs="Times New Roman"/>
                                <w:sz w:val="20"/>
                                <w:szCs w:val="20"/>
                              </w:rPr>
                              <m:t>*</m:t>
                            </m:r>
                          </m:sup>
                        </m:sSup>
                      </m:e>
                    </m:func>
                  </m:e>
                </m:d>
              </m:oMath>
            </m:oMathPara>
          </w:p>
        </w:tc>
        <w:tc>
          <w:tcPr>
            <w:tcW w:w="798" w:type="dxa"/>
            <w:vAlign w:val="center"/>
          </w:tcPr>
          <w:p w:rsidR="00B76AF4" w:rsidRPr="00135D5D" w:rsidRDefault="00B76AF4" w:rsidP="00593D52">
            <w:pPr>
              <w:pStyle w:val="Caption"/>
              <w:keepNext/>
              <w:jc w:val="center"/>
              <w:rPr>
                <w:rFonts w:ascii="Times New Roman" w:hAnsi="Times New Roman"/>
                <w:b w:val="0"/>
                <w:sz w:val="20"/>
              </w:rPr>
            </w:pPr>
            <w:r w:rsidRPr="00135D5D">
              <w:rPr>
                <w:rFonts w:ascii="Times New Roman" w:eastAsiaTheme="minorEastAsia" w:hAnsi="Times New Roman"/>
                <w:b w:val="0"/>
                <w:sz w:val="20"/>
                <w:lang w:eastAsia="zh-CN"/>
              </w:rPr>
              <w:t>(</w:t>
            </w:r>
            <w:r>
              <w:rPr>
                <w:rFonts w:ascii="Times New Roman" w:eastAsiaTheme="minorEastAsia" w:hAnsi="Times New Roman"/>
                <w:b w:val="0"/>
                <w:sz w:val="20"/>
                <w:lang w:eastAsia="zh-CN"/>
              </w:rPr>
              <w:t>5</w:t>
            </w:r>
            <w:r w:rsidRPr="00135D5D">
              <w:rPr>
                <w:rFonts w:ascii="Times New Roman" w:eastAsiaTheme="minorEastAsia" w:hAnsi="Times New Roman"/>
                <w:b w:val="0"/>
                <w:sz w:val="20"/>
                <w:lang w:eastAsia="zh-CN"/>
              </w:rPr>
              <w:t>)</w:t>
            </w:r>
          </w:p>
        </w:tc>
      </w:tr>
    </w:tbl>
    <w:p w:rsidR="00B76AF4" w:rsidRDefault="00B76AF4" w:rsidP="00B76AF4">
      <w:pPr>
        <w:spacing w:line="480" w:lineRule="auto"/>
        <w:jc w:val="both"/>
        <w:rPr>
          <w:rFonts w:ascii="Times New Roman" w:hAnsi="Times New Roman" w:cs="Times New Roman"/>
          <w:sz w:val="24"/>
          <w:szCs w:val="24"/>
        </w:rPr>
      </w:pPr>
    </w:p>
    <w:p w:rsidR="00B76AF4" w:rsidRPr="006C4F07" w:rsidRDefault="00B76AF4" w:rsidP="00B76AF4">
      <w:pPr>
        <w:spacing w:line="480" w:lineRule="auto"/>
        <w:jc w:val="both"/>
        <w:rPr>
          <w:rFonts w:ascii="Times New Roman" w:hAnsi="Times New Roman" w:cs="Times New Roman"/>
          <w:sz w:val="24"/>
          <w:szCs w:val="24"/>
        </w:rPr>
      </w:pPr>
      <w:proofErr w:type="gramStart"/>
      <w:r w:rsidRPr="006C4F07">
        <w:rPr>
          <w:rFonts w:ascii="Times New Roman" w:hAnsi="Times New Roman" w:cs="Times New Roman"/>
          <w:sz w:val="24"/>
          <w:szCs w:val="24"/>
        </w:rPr>
        <w:t>where</w:t>
      </w:r>
      <w:proofErr w:type="gramEnd"/>
      <w:r w:rsidRPr="006C4F07">
        <w:rPr>
          <w:rFonts w:ascii="Times New Roman" w:hAnsi="Times New Roman" w:cs="Times New Roman"/>
          <w:sz w:val="24"/>
          <w:szCs w:val="24"/>
        </w:rPr>
        <w:t xml:space="preserve"> </w:t>
      </w:r>
      <w:r w:rsidRPr="008D022F">
        <w:rPr>
          <w:rFonts w:ascii="Times New Roman" w:hAnsi="Times New Roman" w:cs="Times New Roman"/>
          <w:i/>
          <w:sz w:val="24"/>
          <w:szCs w:val="24"/>
        </w:rPr>
        <w:t>C</w:t>
      </w:r>
      <w:r w:rsidRPr="008D022F">
        <w:rPr>
          <w:rFonts w:ascii="Times New Roman" w:hAnsi="Times New Roman" w:cs="Times New Roman"/>
          <w:i/>
          <w:sz w:val="24"/>
          <w:szCs w:val="24"/>
          <w:vertAlign w:val="subscript"/>
        </w:rPr>
        <w:t>1</w:t>
      </w:r>
      <w:r w:rsidRPr="008D022F">
        <w:rPr>
          <w:rFonts w:ascii="Times New Roman" w:hAnsi="Times New Roman" w:cs="Times New Roman"/>
          <w:i/>
          <w:sz w:val="24"/>
          <w:szCs w:val="24"/>
        </w:rPr>
        <w:t>, C</w:t>
      </w:r>
      <w:r w:rsidRPr="008D022F">
        <w:rPr>
          <w:rFonts w:ascii="Times New Roman" w:hAnsi="Times New Roman" w:cs="Times New Roman"/>
          <w:i/>
          <w:sz w:val="24"/>
          <w:szCs w:val="24"/>
          <w:vertAlign w:val="subscript"/>
        </w:rPr>
        <w:t>2</w:t>
      </w:r>
      <w:r w:rsidRPr="008D022F">
        <w:rPr>
          <w:rFonts w:ascii="Times New Roman" w:hAnsi="Times New Roman" w:cs="Times New Roman"/>
          <w:i/>
          <w:sz w:val="24"/>
          <w:szCs w:val="24"/>
        </w:rPr>
        <w:t>, C</w:t>
      </w:r>
      <w:r w:rsidRPr="008D022F">
        <w:rPr>
          <w:rFonts w:ascii="Times New Roman" w:hAnsi="Times New Roman" w:cs="Times New Roman"/>
          <w:i/>
          <w:sz w:val="24"/>
          <w:szCs w:val="24"/>
          <w:vertAlign w:val="subscript"/>
        </w:rPr>
        <w:t>3</w:t>
      </w:r>
      <w:r w:rsidRPr="008D022F">
        <w:rPr>
          <w:rFonts w:ascii="Times New Roman" w:hAnsi="Times New Roman" w:cs="Times New Roman"/>
          <w:i/>
          <w:sz w:val="24"/>
          <w:szCs w:val="24"/>
        </w:rPr>
        <w:t>, C</w:t>
      </w:r>
      <w:r w:rsidRPr="008D022F">
        <w:rPr>
          <w:rFonts w:ascii="Times New Roman" w:hAnsi="Times New Roman" w:cs="Times New Roman"/>
          <w:i/>
          <w:sz w:val="24"/>
          <w:szCs w:val="24"/>
          <w:vertAlign w:val="subscript"/>
        </w:rPr>
        <w:t>4</w:t>
      </w:r>
      <w:r w:rsidRPr="008D022F">
        <w:rPr>
          <w:rFonts w:ascii="Times New Roman" w:hAnsi="Times New Roman" w:cs="Times New Roman"/>
          <w:i/>
          <w:sz w:val="24"/>
          <w:szCs w:val="24"/>
        </w:rPr>
        <w:t>, C</w:t>
      </w:r>
      <w:r w:rsidRPr="008D022F">
        <w:rPr>
          <w:rFonts w:ascii="Times New Roman" w:hAnsi="Times New Roman" w:cs="Times New Roman"/>
          <w:i/>
          <w:sz w:val="24"/>
          <w:szCs w:val="24"/>
          <w:vertAlign w:val="subscript"/>
        </w:rPr>
        <w:t>5</w:t>
      </w:r>
      <w:r w:rsidRPr="008D022F">
        <w:rPr>
          <w:rFonts w:ascii="Times New Roman" w:hAnsi="Times New Roman" w:cs="Times New Roman"/>
          <w:i/>
          <w:sz w:val="24"/>
          <w:szCs w:val="24"/>
        </w:rPr>
        <w:t>, C</w:t>
      </w:r>
      <w:r w:rsidRPr="008D022F">
        <w:rPr>
          <w:rFonts w:ascii="Times New Roman" w:hAnsi="Times New Roman" w:cs="Times New Roman"/>
          <w:i/>
          <w:sz w:val="24"/>
          <w:szCs w:val="24"/>
          <w:vertAlign w:val="subscript"/>
        </w:rPr>
        <w:t>6</w:t>
      </w:r>
      <w:r>
        <w:rPr>
          <w:rFonts w:ascii="Times New Roman" w:hAnsi="Times New Roman" w:cs="Times New Roman"/>
          <w:i/>
          <w:sz w:val="24"/>
          <w:szCs w:val="24"/>
          <w:vertAlign w:val="subscript"/>
        </w:rPr>
        <w:t xml:space="preserve"> </w:t>
      </w:r>
      <w:r>
        <w:rPr>
          <w:rFonts w:ascii="Times New Roman" w:hAnsi="Times New Roman" w:cs="Times New Roman"/>
          <w:sz w:val="24"/>
          <w:szCs w:val="24"/>
        </w:rPr>
        <w:t>are parameters of this material model, and they are related to different effects which influence the material behaviour.</w:t>
      </w:r>
    </w:p>
    <w:p w:rsidR="00B76AF4" w:rsidRDefault="00B76AF4" w:rsidP="00B76AF4">
      <w:pPr>
        <w:pStyle w:val="Caption"/>
        <w:keepNext/>
        <w:jc w:val="center"/>
        <w:rPr>
          <w:rFonts w:ascii="Times New Roman" w:hAnsi="Times New Roman"/>
          <w:b w:val="0"/>
          <w:sz w:val="20"/>
          <w:lang w:eastAsia="zh-CN"/>
        </w:rPr>
      </w:pPr>
      <w:bookmarkStart w:id="8" w:name="_Ref531211668"/>
      <w:bookmarkStart w:id="9" w:name="_Ref521926263"/>
      <w:bookmarkStart w:id="10" w:name="_Toc523446313"/>
      <w:r w:rsidRPr="00765959">
        <w:rPr>
          <w:rFonts w:ascii="Times New Roman" w:hAnsi="Times New Roman"/>
          <w:sz w:val="20"/>
        </w:rPr>
        <w:lastRenderedPageBreak/>
        <w:t xml:space="preserve">Table </w:t>
      </w:r>
      <w:r>
        <w:rPr>
          <w:rFonts w:ascii="Times New Roman" w:hAnsi="Times New Roman"/>
          <w:noProof/>
          <w:sz w:val="20"/>
        </w:rPr>
        <w:t>3</w:t>
      </w:r>
      <w:bookmarkEnd w:id="8"/>
      <w:bookmarkEnd w:id="9"/>
      <w:r w:rsidRPr="006823E9">
        <w:rPr>
          <w:rFonts w:ascii="Times New Roman" w:hAnsi="Times New Roman"/>
          <w:b w:val="0"/>
          <w:sz w:val="20"/>
          <w:lang w:eastAsia="zh-CN"/>
        </w:rPr>
        <w:t xml:space="preserve"> Constants used in ZA model </w:t>
      </w:r>
      <w:bookmarkEnd w:id="10"/>
      <w:r>
        <w:rPr>
          <w:rFonts w:ascii="Times New Roman" w:hAnsi="Times New Roman"/>
          <w:b w:val="0"/>
          <w:sz w:val="20"/>
          <w:lang w:eastAsia="zh-CN"/>
        </w:rPr>
        <w:fldChar w:fldCharType="begin"/>
      </w:r>
      <w:r>
        <w:rPr>
          <w:rFonts w:ascii="Times New Roman" w:hAnsi="Times New Roman"/>
          <w:b w:val="0"/>
          <w:sz w:val="20"/>
          <w:lang w:eastAsia="zh-CN"/>
        </w:rPr>
        <w:instrText xml:space="preserve"> ADDIN EN.CITE &lt;EndNote&gt;&lt;Cite&gt;&lt;Author&gt;KOTKUNDE&lt;/Author&gt;&lt;Year&gt;2012&lt;/Year&gt;&lt;RecNum&gt;6378&lt;/RecNum&gt;&lt;DisplayText&gt;(KOTKUNDE 2012, Cai, Wang et al. 2016)&lt;/DisplayText&gt;&lt;record&gt;&lt;rec-number&gt;6378&lt;/rec-number&gt;&lt;foreign-keys&gt;&lt;key app="EN" db-id="9xtdewafux20vgewr28vxrpl9asfpaswpx9f" timestamp="1548174742"&gt;6378&lt;/key&gt;&lt;/foreign-keys&gt;&lt;ref-type name="Journal Article"&gt;17&lt;/ref-type&gt;&lt;contributors&gt;&lt;authors&gt;&lt;author&gt;KOTKUNDE, NITIN RAMESH&lt;/author&gt;&lt;/authors&gt;&lt;/contributors&gt;&lt;titles&gt;&lt;title&gt;Experimental and Numerical Investigations of Forming Behavior in Ti 6Al 4V Alloy at Elevated Temperatures&lt;/title&gt;&lt;/titles&gt;&lt;dates&gt;&lt;year&gt;2012&lt;/year&gt;&lt;/dates&gt;&lt;urls&gt;&lt;/urls&gt;&lt;/record&gt;&lt;/Cite&gt;&lt;Cite&gt;&lt;Author&gt;Cai&lt;/Author&gt;&lt;Year&gt;2016&lt;/Year&gt;&lt;RecNum&gt;6380&lt;/RecNum&gt;&lt;record&gt;&lt;rec-number&gt;6380&lt;/rec-number&gt;&lt;foreign-keys&gt;&lt;key app="EN" db-id="9xtdewafux20vgewr28vxrpl9asfpaswpx9f" timestamp="1548174983"&gt;6380&lt;/key&gt;&lt;/foreign-keys&gt;&lt;ref-type name="Generic"&gt;13&lt;/ref-type&gt;&lt;contributors&gt;&lt;authors&gt;&lt;author&gt;Cai, Jun&lt;/author&gt;&lt;author&gt;Wang, Kuaishe&lt;/author&gt;&lt;author&gt;Han, Yingying&lt;/author&gt;&lt;/authors&gt;&lt;/contributors&gt;&lt;titles&gt;&lt;title&gt;A Comparative Study on Johnson Cook, Modified Zerilli–Armstrong and Arrhenius-Type Constitutive Models to Predict High-Temperature Flow Behavior of Ti–6Al–4V Alloy in α + β Phase&lt;/title&gt;&lt;secondary-title&gt;High Temperature Materials and Processes&lt;/secondary-title&gt;&lt;alt-title&gt;htmp&lt;/alt-title&gt;&lt;/titles&gt;&lt;pages&gt;297&lt;/pages&gt;&lt;volume&gt;35&lt;/volume&gt;&lt;number&gt;3&lt;/number&gt;&lt;dates&gt;&lt;year&gt;2016&lt;/year&gt;&lt;/dates&gt;&lt;isbn&gt;21910324&lt;/isbn&gt;&lt;urls&gt;&lt;related-urls&gt;&lt;url&gt;https://www.degruyter.com/view/j/htmp.2016.35.issue-3/htmp-2014-0157/htmp-2014-0157.xml&lt;/url&gt;&lt;/related-urls&gt;&lt;/urls&gt;&lt;electronic-resource-num&gt;10.1515/htmp-2014-0157&lt;/electronic-resource-num&gt;&lt;access-date&gt;2019-01-22t17:36:13.438+01:00&lt;/access-date&gt;&lt;/record&gt;&lt;/Cite&gt;&lt;/EndNote&gt;</w:instrText>
      </w:r>
      <w:r>
        <w:rPr>
          <w:rFonts w:ascii="Times New Roman" w:hAnsi="Times New Roman"/>
          <w:b w:val="0"/>
          <w:sz w:val="20"/>
          <w:lang w:eastAsia="zh-CN"/>
        </w:rPr>
        <w:fldChar w:fldCharType="separate"/>
      </w:r>
      <w:r>
        <w:rPr>
          <w:rFonts w:ascii="Times New Roman" w:hAnsi="Times New Roman"/>
          <w:b w:val="0"/>
          <w:noProof/>
          <w:sz w:val="20"/>
          <w:lang w:eastAsia="zh-CN"/>
        </w:rPr>
        <w:t>(KOTKUNDE 2012, Cai, Wang et al. 2016)</w:t>
      </w:r>
      <w:r>
        <w:rPr>
          <w:rFonts w:ascii="Times New Roman" w:hAnsi="Times New Roman"/>
          <w:b w:val="0"/>
          <w:sz w:val="20"/>
          <w:lang w:eastAsia="zh-CN"/>
        </w:rPr>
        <w:fldChar w:fldCharType="end"/>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827"/>
        <w:gridCol w:w="914"/>
        <w:gridCol w:w="924"/>
        <w:gridCol w:w="1314"/>
        <w:gridCol w:w="924"/>
        <w:gridCol w:w="1186"/>
        <w:gridCol w:w="924"/>
      </w:tblGrid>
      <w:tr w:rsidR="00B76AF4" w:rsidRPr="0065142C" w:rsidTr="002B3517">
        <w:trPr>
          <w:jc w:val="center"/>
        </w:trPr>
        <w:tc>
          <w:tcPr>
            <w:tcW w:w="778" w:type="pct"/>
            <w:tcBorders>
              <w:top w:val="single" w:sz="4" w:space="0" w:color="auto"/>
              <w:bottom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Parameter</w:t>
            </w:r>
          </w:p>
        </w:tc>
        <w:tc>
          <w:tcPr>
            <w:tcW w:w="498" w:type="pct"/>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1</w:t>
            </w:r>
          </w:p>
        </w:tc>
        <w:tc>
          <w:tcPr>
            <w:tcW w:w="550" w:type="pct"/>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2</w:t>
            </w:r>
          </w:p>
        </w:tc>
        <w:tc>
          <w:tcPr>
            <w:tcW w:w="556" w:type="pct"/>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vertAlign w:val="subscript"/>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3</w:t>
            </w:r>
          </w:p>
        </w:tc>
        <w:tc>
          <w:tcPr>
            <w:tcW w:w="791" w:type="pct"/>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vertAlign w:val="subscript"/>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4</w:t>
            </w:r>
          </w:p>
        </w:tc>
        <w:tc>
          <w:tcPr>
            <w:tcW w:w="556" w:type="pct"/>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vertAlign w:val="subscript"/>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5</w:t>
            </w:r>
          </w:p>
        </w:tc>
        <w:tc>
          <w:tcPr>
            <w:tcW w:w="714" w:type="pct"/>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vertAlign w:val="subscript"/>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6</w:t>
            </w:r>
          </w:p>
        </w:tc>
        <w:tc>
          <w:tcPr>
            <w:tcW w:w="556" w:type="pct"/>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n</w:t>
            </w:r>
          </w:p>
        </w:tc>
      </w:tr>
      <w:tr w:rsidR="00B76AF4" w:rsidRPr="0065142C" w:rsidTr="002B3517">
        <w:trPr>
          <w:jc w:val="center"/>
        </w:trPr>
        <w:tc>
          <w:tcPr>
            <w:tcW w:w="778"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value</w:t>
            </w:r>
          </w:p>
        </w:tc>
        <w:tc>
          <w:tcPr>
            <w:tcW w:w="498"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869.4</w:t>
            </w:r>
          </w:p>
        </w:tc>
        <w:tc>
          <w:tcPr>
            <w:tcW w:w="550"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640.50</w:t>
            </w:r>
          </w:p>
        </w:tc>
        <w:tc>
          <w:tcPr>
            <w:tcW w:w="556"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0013</w:t>
            </w:r>
          </w:p>
        </w:tc>
        <w:tc>
          <w:tcPr>
            <w:tcW w:w="791"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9.57×10</w:t>
            </w:r>
            <w:r w:rsidRPr="00C371B3">
              <w:rPr>
                <w:rFonts w:ascii="Times New Roman" w:hAnsi="Times New Roman" w:cs="Times New Roman"/>
                <w:sz w:val="20"/>
                <w:szCs w:val="20"/>
                <w:vertAlign w:val="superscript"/>
              </w:rPr>
              <w:t>-4</w:t>
            </w:r>
          </w:p>
        </w:tc>
        <w:tc>
          <w:tcPr>
            <w:tcW w:w="556"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0095</w:t>
            </w:r>
          </w:p>
        </w:tc>
        <w:tc>
          <w:tcPr>
            <w:tcW w:w="714"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6.94×10</w:t>
            </w:r>
            <w:r w:rsidRPr="00C371B3">
              <w:rPr>
                <w:rFonts w:ascii="Times New Roman" w:hAnsi="Times New Roman" w:cs="Times New Roman"/>
                <w:sz w:val="20"/>
                <w:szCs w:val="20"/>
                <w:vertAlign w:val="superscript"/>
              </w:rPr>
              <w:t>-6</w:t>
            </w:r>
          </w:p>
        </w:tc>
        <w:tc>
          <w:tcPr>
            <w:tcW w:w="556"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3867</w:t>
            </w:r>
          </w:p>
        </w:tc>
      </w:tr>
    </w:tbl>
    <w:p w:rsidR="00B76AF4" w:rsidRPr="006C4F07" w:rsidRDefault="00B76AF4" w:rsidP="00B76AF4">
      <w:pPr>
        <w:pStyle w:val="6"/>
        <w:spacing w:after="240"/>
        <w:rPr>
          <w:sz w:val="24"/>
          <w:szCs w:val="24"/>
        </w:rPr>
      </w:pPr>
      <w:bookmarkStart w:id="11" w:name="_Toc523446223"/>
      <w:proofErr w:type="spellStart"/>
      <w:r w:rsidRPr="006C4F07">
        <w:rPr>
          <w:sz w:val="24"/>
          <w:szCs w:val="24"/>
        </w:rPr>
        <w:t>Voyiadjis</w:t>
      </w:r>
      <w:proofErr w:type="spellEnd"/>
      <w:r w:rsidRPr="006C4F07">
        <w:rPr>
          <w:sz w:val="24"/>
          <w:szCs w:val="24"/>
        </w:rPr>
        <w:t>-Abed model (VA) model</w:t>
      </w:r>
      <w:bookmarkEnd w:id="11"/>
    </w:p>
    <w:p w:rsidR="00B76AF4" w:rsidRPr="006823E9" w:rsidRDefault="00B76AF4" w:rsidP="00B76AF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Pr="006C4F07">
        <w:rPr>
          <w:rFonts w:ascii="Times New Roman" w:hAnsi="Times New Roman" w:cs="Times New Roman"/>
          <w:sz w:val="24"/>
          <w:szCs w:val="24"/>
        </w:rPr>
        <w:t>Voyiadjis</w:t>
      </w:r>
      <w:proofErr w:type="spellEnd"/>
      <w:r w:rsidRPr="006C4F07">
        <w:rPr>
          <w:rFonts w:ascii="Times New Roman" w:hAnsi="Times New Roman" w:cs="Times New Roman"/>
          <w:sz w:val="24"/>
          <w:szCs w:val="24"/>
        </w:rPr>
        <w:t>-Abed model was developed to investigate the thermo-</w:t>
      </w:r>
      <w:proofErr w:type="spellStart"/>
      <w:r w:rsidRPr="006C4F07">
        <w:rPr>
          <w:rFonts w:ascii="Times New Roman" w:hAnsi="Times New Roman" w:cs="Times New Roman"/>
          <w:sz w:val="24"/>
          <w:szCs w:val="24"/>
        </w:rPr>
        <w:t>viscoplastic</w:t>
      </w:r>
      <w:proofErr w:type="spellEnd"/>
      <w:r>
        <w:rPr>
          <w:rFonts w:ascii="Times New Roman" w:hAnsi="Times New Roman" w:cs="Times New Roman"/>
          <w:sz w:val="24"/>
          <w:szCs w:val="24"/>
        </w:rPr>
        <w:t xml:space="preserve"> </w:t>
      </w:r>
      <w:r w:rsidRPr="006823E9">
        <w:rPr>
          <w:rFonts w:ascii="Times New Roman" w:hAnsi="Times New Roman" w:cs="Times New Roman"/>
          <w:sz w:val="24"/>
          <w:szCs w:val="24"/>
        </w:rPr>
        <w:t>behaviour of material under</w:t>
      </w:r>
      <w:r>
        <w:rPr>
          <w:rFonts w:ascii="Times New Roman" w:hAnsi="Times New Roman" w:cs="Times New Roman"/>
          <w:sz w:val="24"/>
          <w:szCs w:val="24"/>
        </w:rPr>
        <w:t xml:space="preserve"> a</w:t>
      </w:r>
      <w:r w:rsidRPr="006823E9">
        <w:rPr>
          <w:rFonts w:ascii="Times New Roman" w:hAnsi="Times New Roman" w:cs="Times New Roman"/>
          <w:sz w:val="24"/>
          <w:szCs w:val="24"/>
        </w:rPr>
        <w:t xml:space="preserve"> wide range of machining conditions and the experiments were based on three kinds of Ti6Al4V alloy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bei&lt;/Author&gt;&lt;Year&gt;2017&lt;/Year&gt;&lt;RecNum&gt;6385&lt;/RecNum&gt;&lt;DisplayText&gt;(Tabei, Abed et al. 2017)&lt;/DisplayText&gt;&lt;record&gt;&lt;rec-number&gt;6385&lt;/rec-number&gt;&lt;foreign-keys&gt;&lt;key app="EN" db-id="9xtdewafux20vgewr28vxrpl9asfpaswpx9f" timestamp="1548176084"&gt;6385&lt;/key&gt;&lt;/foreign-keys&gt;&lt;ref-type name="Journal Article"&gt;17&lt;/ref-type&gt;&lt;contributors&gt;&lt;authors&gt;&lt;author&gt;Tabei, A&lt;/author&gt;&lt;author&gt;Abed, FH&lt;/author&gt;&lt;author&gt;Voyiadjis, GZ&lt;/author&gt;&lt;author&gt;Garmestani, H&lt;/author&gt;&lt;/authors&gt;&lt;/contributors&gt;&lt;titles&gt;&lt;title&gt;Constitutive modeling of Ti-6Al-4V at a wide range of temperatures and strain rates&lt;/title&gt;&lt;secondary-title&gt;European Journal of Mechanics-A/Solids&lt;/secondary-title&gt;&lt;/titles&gt;&lt;periodical&gt;&lt;full-title&gt;European Journal of Mechanics-A/Solids&lt;/full-title&gt;&lt;/periodical&gt;&lt;pages&gt;128-135&lt;/pages&gt;&lt;volume&gt;63&lt;/volume&gt;&lt;dates&gt;&lt;year&gt;2017&lt;/year&gt;&lt;/dates&gt;&lt;isbn&gt;0997-753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bei, Abed et al. 2017)</w:t>
      </w:r>
      <w:r>
        <w:rPr>
          <w:rFonts w:ascii="Times New Roman" w:hAnsi="Times New Roman" w:cs="Times New Roman"/>
          <w:sz w:val="24"/>
          <w:szCs w:val="24"/>
        </w:rPr>
        <w:fldChar w:fldCharType="end"/>
      </w:r>
      <w:r w:rsidRPr="006823E9">
        <w:rPr>
          <w:rFonts w:ascii="Times New Roman" w:hAnsi="Times New Roman" w:cs="Times New Roman"/>
          <w:sz w:val="24"/>
          <w:szCs w:val="24"/>
        </w:rPr>
        <w:t xml:space="preserve"> as shown in </w:t>
      </w:r>
      <w:r w:rsidRPr="00765959">
        <w:rPr>
          <w:rFonts w:ascii="Times New Roman" w:hAnsi="Times New Roman" w:cs="Times New Roman"/>
          <w:sz w:val="24"/>
          <w:szCs w:val="24"/>
        </w:rPr>
        <w:t xml:space="preserve">Table </w:t>
      </w:r>
      <w:r w:rsidRPr="00765959">
        <w:rPr>
          <w:rFonts w:ascii="Times New Roman" w:hAnsi="Times New Roman" w:cs="Times New Roman"/>
          <w:noProof/>
          <w:sz w:val="24"/>
          <w:szCs w:val="24"/>
        </w:rPr>
        <w:t>4</w:t>
      </w:r>
      <w:r w:rsidRPr="006823E9">
        <w:rPr>
          <w:rFonts w:ascii="Times New Roman" w:hAnsi="Times New Roman" w:cs="Times New Roman"/>
          <w:sz w:val="24"/>
          <w:szCs w:val="24"/>
        </w:rPr>
        <w:t>:</w:t>
      </w:r>
    </w:p>
    <w:p w:rsidR="00B76AF4" w:rsidRPr="006823E9" w:rsidRDefault="00B76AF4" w:rsidP="00B76AF4">
      <w:pPr>
        <w:pStyle w:val="Caption"/>
        <w:keepNext/>
        <w:jc w:val="center"/>
        <w:rPr>
          <w:rFonts w:ascii="Times New Roman" w:hAnsi="Times New Roman"/>
          <w:b w:val="0"/>
          <w:sz w:val="20"/>
        </w:rPr>
      </w:pPr>
      <w:bookmarkStart w:id="12" w:name="_Ref531211697"/>
      <w:r w:rsidRPr="00765959">
        <w:rPr>
          <w:rFonts w:ascii="Times New Roman" w:hAnsi="Times New Roman"/>
          <w:sz w:val="20"/>
        </w:rPr>
        <w:t xml:space="preserve">Table </w:t>
      </w:r>
      <w:r>
        <w:rPr>
          <w:rFonts w:ascii="Times New Roman" w:hAnsi="Times New Roman"/>
          <w:noProof/>
          <w:sz w:val="20"/>
        </w:rPr>
        <w:t>4</w:t>
      </w:r>
      <w:bookmarkEnd w:id="12"/>
      <w:r>
        <w:rPr>
          <w:rFonts w:ascii="Times New Roman" w:hAnsi="Times New Roman"/>
          <w:noProof/>
          <w:sz w:val="20"/>
        </w:rPr>
        <w:t xml:space="preserve"> </w:t>
      </w:r>
      <w:r w:rsidRPr="00765959">
        <w:rPr>
          <w:rFonts w:ascii="Times New Roman" w:hAnsi="Times New Roman"/>
          <w:b w:val="0"/>
          <w:sz w:val="20"/>
        </w:rPr>
        <w:t>Ti6Al4V</w:t>
      </w:r>
      <w:r w:rsidRPr="006823E9">
        <w:rPr>
          <w:rFonts w:ascii="Times New Roman" w:hAnsi="Times New Roman"/>
          <w:b w:val="0"/>
          <w:sz w:val="20"/>
        </w:rPr>
        <w:t xml:space="preserve"> alloy with different chemical composition</w:t>
      </w:r>
      <w:r>
        <w:rPr>
          <w:rFonts w:ascii="Times New Roman" w:hAnsi="Times New Roman"/>
          <w:b w:val="0"/>
          <w:sz w:val="20"/>
        </w:rPr>
        <w:t xml:space="preserve"> </w:t>
      </w:r>
      <w:r w:rsidRPr="00EC3ECF">
        <w:rPr>
          <w:rFonts w:ascii="Times New Roman" w:hAnsi="Times New Roman"/>
          <w:b w:val="0"/>
          <w:sz w:val="20"/>
        </w:rPr>
        <w:fldChar w:fldCharType="begin"/>
      </w:r>
      <w:r>
        <w:rPr>
          <w:rFonts w:ascii="Times New Roman" w:hAnsi="Times New Roman"/>
          <w:b w:val="0"/>
          <w:sz w:val="20"/>
        </w:rPr>
        <w:instrText xml:space="preserve"> ADDIN EN.CITE &lt;EndNote&gt;&lt;Cite&gt;&lt;Author&gt;Tabei&lt;/Author&gt;&lt;Year&gt;2017&lt;/Year&gt;&lt;RecNum&gt;6385&lt;/RecNum&gt;&lt;DisplayText&gt;(Tabei, Abed et al. 2017)&lt;/DisplayText&gt;&lt;record&gt;&lt;rec-number&gt;6385&lt;/rec-number&gt;&lt;foreign-keys&gt;&lt;key app="EN" db-id="9xtdewafux20vgewr28vxrpl9asfpaswpx9f" timestamp="1548176084"&gt;6385&lt;/key&gt;&lt;/foreign-keys&gt;&lt;ref-type name="Journal Article"&gt;17&lt;/ref-type&gt;&lt;contributors&gt;&lt;authors&gt;&lt;author&gt;Tabei, A&lt;/author&gt;&lt;author&gt;Abed, FH&lt;/author&gt;&lt;author&gt;Voyiadjis, GZ&lt;/author&gt;&lt;author&gt;Garmestani, H&lt;/author&gt;&lt;/authors&gt;&lt;/contributors&gt;&lt;titles&gt;&lt;title&gt;Constitutive modeling of Ti-6Al-4V at a wide range of temperatures and strain rates&lt;/title&gt;&lt;secondary-title&gt;European Journal of Mechanics-A/Solids&lt;/secondary-title&gt;&lt;/titles&gt;&lt;periodical&gt;&lt;full-title&gt;European Journal of Mechanics-A/Solids&lt;/full-title&gt;&lt;/periodical&gt;&lt;pages&gt;128-135&lt;/pages&gt;&lt;volume&gt;63&lt;/volume&gt;&lt;dates&gt;&lt;year&gt;2017&lt;/year&gt;&lt;/dates&gt;&lt;isbn&gt;0997-7538&lt;/isbn&gt;&lt;urls&gt;&lt;/urls&gt;&lt;/record&gt;&lt;/Cite&gt;&lt;/EndNote&gt;</w:instrText>
      </w:r>
      <w:r w:rsidRPr="00EC3ECF">
        <w:rPr>
          <w:rFonts w:ascii="Times New Roman" w:hAnsi="Times New Roman"/>
          <w:b w:val="0"/>
          <w:sz w:val="20"/>
        </w:rPr>
        <w:fldChar w:fldCharType="separate"/>
      </w:r>
      <w:r>
        <w:rPr>
          <w:rFonts w:ascii="Times New Roman" w:hAnsi="Times New Roman"/>
          <w:b w:val="0"/>
          <w:noProof/>
          <w:sz w:val="20"/>
        </w:rPr>
        <w:t>(Tabei, Abed et al. 2017)</w:t>
      </w:r>
      <w:r w:rsidRPr="00EC3ECF">
        <w:rPr>
          <w:rFonts w:ascii="Times New Roman" w:hAnsi="Times New Roman"/>
          <w:b w:val="0"/>
          <w:sz w:val="20"/>
        </w:rPr>
        <w:fldChar w:fldCharType="end"/>
      </w:r>
    </w:p>
    <w:tbl>
      <w:tblPr>
        <w:tblStyle w:val="TableGrid"/>
        <w:tblW w:w="860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693"/>
        <w:gridCol w:w="694"/>
        <w:gridCol w:w="694"/>
        <w:gridCol w:w="800"/>
        <w:gridCol w:w="800"/>
        <w:gridCol w:w="800"/>
        <w:gridCol w:w="930"/>
        <w:gridCol w:w="1034"/>
        <w:gridCol w:w="1291"/>
      </w:tblGrid>
      <w:tr w:rsidR="00B76AF4" w:rsidRPr="0065142C" w:rsidTr="00593D52">
        <w:trPr>
          <w:jc w:val="center"/>
        </w:trPr>
        <w:tc>
          <w:tcPr>
            <w:tcW w:w="866" w:type="dxa"/>
            <w:tcBorders>
              <w:top w:val="single" w:sz="4" w:space="0" w:color="auto"/>
              <w:bottom w:val="single" w:sz="4" w:space="0" w:color="auto"/>
            </w:tcBorders>
            <w:vAlign w:val="center"/>
          </w:tcPr>
          <w:p w:rsidR="00B76AF4" w:rsidRPr="00C371B3" w:rsidRDefault="00B76AF4" w:rsidP="00593D52">
            <w:pPr>
              <w:jc w:val="center"/>
              <w:rPr>
                <w:rFonts w:ascii="Times New Roman" w:hAnsi="Times New Roman" w:cs="Times New Roman"/>
                <w:sz w:val="20"/>
                <w:szCs w:val="20"/>
              </w:rPr>
            </w:pPr>
            <w:proofErr w:type="spellStart"/>
            <w:r w:rsidRPr="00C371B3">
              <w:rPr>
                <w:rFonts w:ascii="Times New Roman" w:hAnsi="Times New Roman" w:cs="Times New Roman"/>
                <w:sz w:val="20"/>
                <w:szCs w:val="20"/>
              </w:rPr>
              <w:t>Ti</w:t>
            </w:r>
            <w:proofErr w:type="spellEnd"/>
          </w:p>
        </w:tc>
        <w:tc>
          <w:tcPr>
            <w:tcW w:w="693" w:type="dxa"/>
            <w:tcBorders>
              <w:top w:val="single" w:sz="4" w:space="0" w:color="auto"/>
              <w:bottom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Al</w:t>
            </w:r>
          </w:p>
        </w:tc>
        <w:tc>
          <w:tcPr>
            <w:tcW w:w="694" w:type="dxa"/>
            <w:tcBorders>
              <w:top w:val="single" w:sz="4" w:space="0" w:color="auto"/>
              <w:bottom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V</w:t>
            </w:r>
          </w:p>
        </w:tc>
        <w:tc>
          <w:tcPr>
            <w:tcW w:w="694" w:type="dxa"/>
            <w:tcBorders>
              <w:top w:val="single" w:sz="4" w:space="0" w:color="auto"/>
              <w:bottom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Fe</w:t>
            </w:r>
          </w:p>
        </w:tc>
        <w:tc>
          <w:tcPr>
            <w:tcW w:w="800" w:type="dxa"/>
            <w:tcBorders>
              <w:top w:val="single" w:sz="4" w:space="0" w:color="auto"/>
              <w:bottom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O</w:t>
            </w:r>
          </w:p>
        </w:tc>
        <w:tc>
          <w:tcPr>
            <w:tcW w:w="800" w:type="dxa"/>
            <w:tcBorders>
              <w:top w:val="single" w:sz="4" w:space="0" w:color="auto"/>
              <w:bottom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C</w:t>
            </w:r>
          </w:p>
        </w:tc>
        <w:tc>
          <w:tcPr>
            <w:tcW w:w="800" w:type="dxa"/>
            <w:tcBorders>
              <w:top w:val="single" w:sz="4" w:space="0" w:color="auto"/>
              <w:bottom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N</w:t>
            </w:r>
          </w:p>
        </w:tc>
        <w:tc>
          <w:tcPr>
            <w:tcW w:w="930" w:type="dxa"/>
            <w:tcBorders>
              <w:top w:val="single" w:sz="4" w:space="0" w:color="auto"/>
              <w:bottom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H</w:t>
            </w:r>
          </w:p>
        </w:tc>
        <w:tc>
          <w:tcPr>
            <w:tcW w:w="1034" w:type="dxa"/>
            <w:tcBorders>
              <w:top w:val="single" w:sz="4" w:space="0" w:color="auto"/>
              <w:bottom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Other</w:t>
            </w:r>
          </w:p>
        </w:tc>
        <w:tc>
          <w:tcPr>
            <w:tcW w:w="1291" w:type="dxa"/>
            <w:tcBorders>
              <w:top w:val="single" w:sz="4" w:space="0" w:color="auto"/>
              <w:bottom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Reference</w:t>
            </w:r>
          </w:p>
        </w:tc>
      </w:tr>
      <w:tr w:rsidR="00B76AF4" w:rsidRPr="0065142C" w:rsidTr="00593D52">
        <w:trPr>
          <w:jc w:val="center"/>
        </w:trPr>
        <w:tc>
          <w:tcPr>
            <w:tcW w:w="866" w:type="dxa"/>
            <w:tcBorders>
              <w:top w:val="single" w:sz="4" w:space="0" w:color="auto"/>
              <w:bottom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89.5193</w:t>
            </w:r>
          </w:p>
        </w:tc>
        <w:tc>
          <w:tcPr>
            <w:tcW w:w="693" w:type="dxa"/>
            <w:tcBorders>
              <w:top w:val="single" w:sz="4" w:space="0" w:color="auto"/>
              <w:bottom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6.1</w:t>
            </w:r>
          </w:p>
        </w:tc>
        <w:tc>
          <w:tcPr>
            <w:tcW w:w="694" w:type="dxa"/>
            <w:tcBorders>
              <w:top w:val="single" w:sz="4" w:space="0" w:color="auto"/>
              <w:bottom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4.0</w:t>
            </w:r>
          </w:p>
        </w:tc>
        <w:tc>
          <w:tcPr>
            <w:tcW w:w="694" w:type="dxa"/>
            <w:tcBorders>
              <w:top w:val="single" w:sz="4" w:space="0" w:color="auto"/>
              <w:bottom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2</w:t>
            </w:r>
          </w:p>
        </w:tc>
        <w:tc>
          <w:tcPr>
            <w:tcW w:w="800" w:type="dxa"/>
            <w:tcBorders>
              <w:top w:val="single" w:sz="4" w:space="0" w:color="auto"/>
              <w:bottom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15</w:t>
            </w:r>
          </w:p>
        </w:tc>
        <w:tc>
          <w:tcPr>
            <w:tcW w:w="800" w:type="dxa"/>
            <w:tcBorders>
              <w:top w:val="single" w:sz="4" w:space="0" w:color="auto"/>
              <w:bottom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014</w:t>
            </w:r>
          </w:p>
        </w:tc>
        <w:tc>
          <w:tcPr>
            <w:tcW w:w="800" w:type="dxa"/>
            <w:tcBorders>
              <w:top w:val="single" w:sz="4" w:space="0" w:color="auto"/>
              <w:bottom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008</w:t>
            </w:r>
          </w:p>
        </w:tc>
        <w:tc>
          <w:tcPr>
            <w:tcW w:w="930" w:type="dxa"/>
            <w:tcBorders>
              <w:top w:val="single" w:sz="4" w:space="0" w:color="auto"/>
              <w:bottom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0057</w:t>
            </w:r>
          </w:p>
        </w:tc>
        <w:tc>
          <w:tcPr>
            <w:tcW w:w="1034" w:type="dxa"/>
            <w:tcBorders>
              <w:top w:val="single" w:sz="4" w:space="0" w:color="auto"/>
              <w:bottom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hint="eastAsia"/>
                <w:sz w:val="20"/>
                <w:szCs w:val="20"/>
              </w:rPr>
              <w:t>＜</w:t>
            </w:r>
            <w:r w:rsidRPr="00C371B3">
              <w:rPr>
                <w:rFonts w:ascii="Times New Roman" w:hAnsi="Times New Roman" w:cs="Times New Roman"/>
                <w:sz w:val="20"/>
                <w:szCs w:val="20"/>
              </w:rPr>
              <w:t>0.003</w:t>
            </w:r>
          </w:p>
        </w:tc>
        <w:tc>
          <w:tcPr>
            <w:tcW w:w="1291" w:type="dxa"/>
            <w:tcBorders>
              <w:top w:val="single" w:sz="4" w:space="0" w:color="auto"/>
              <w:bottom w:val="nil"/>
            </w:tcBorders>
            <w:vAlign w:val="center"/>
          </w:tcPr>
          <w:p w:rsidR="00B76AF4" w:rsidRPr="00C371B3" w:rsidRDefault="00B76AF4" w:rsidP="00593D52">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ee&lt;/Author&gt;&lt;Year&gt;1998&lt;/Year&gt;&lt;RecNum&gt;6379&lt;/RecNum&gt;&lt;DisplayText&gt;(Lee and Lin 1998)&lt;/DisplayText&gt;&lt;record&gt;&lt;rec-number&gt;6379&lt;/rec-number&gt;&lt;foreign-keys&gt;&lt;key app="EN" db-id="9xtdewafux20vgewr28vxrpl9asfpaswpx9f" timestamp="1548174779"&gt;6379&lt;/key&gt;&lt;/foreign-keys&gt;&lt;ref-type name="Journal Article"&gt;17&lt;/ref-type&gt;&lt;contributors&gt;&lt;authors&gt;&lt;author&gt;Lee, Woei-Shyan&lt;/author&gt;&lt;author&gt;Lin, Chi-Feng&lt;/author&gt;&lt;/authors&gt;&lt;/contributors&gt;&lt;titles&gt;&lt;title&gt;High-temperature deformation behaviour of Ti6Al4V alloy evaluated by high strain-rate compression tests&lt;/title&gt;&lt;secondary-title&gt;Journal of Materials Processing Technology&lt;/secondary-title&gt;&lt;/titles&gt;&lt;periodical&gt;&lt;full-title&gt;Journal of Materials Processing Technology&lt;/full-title&gt;&lt;abbr-1&gt;J Mater Process Tech&lt;/abbr-1&gt;&lt;/periodical&gt;&lt;pages&gt;127-136&lt;/pages&gt;&lt;volume&gt;75&lt;/volume&gt;&lt;number&gt;1-3&lt;/number&gt;&lt;dates&gt;&lt;year&gt;1998&lt;/year&gt;&lt;/dates&gt;&lt;isbn&gt;0924-0136&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Lee and Lin 1998)</w:t>
            </w:r>
            <w:r>
              <w:rPr>
                <w:rFonts w:ascii="Times New Roman" w:hAnsi="Times New Roman" w:cs="Times New Roman"/>
                <w:sz w:val="20"/>
                <w:szCs w:val="20"/>
              </w:rPr>
              <w:fldChar w:fldCharType="end"/>
            </w:r>
          </w:p>
        </w:tc>
      </w:tr>
      <w:tr w:rsidR="00B76AF4" w:rsidRPr="0065142C" w:rsidTr="00593D52">
        <w:trPr>
          <w:jc w:val="center"/>
        </w:trPr>
        <w:tc>
          <w:tcPr>
            <w:tcW w:w="866" w:type="dxa"/>
            <w:tcBorders>
              <w:top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89.753</w:t>
            </w:r>
          </w:p>
        </w:tc>
        <w:tc>
          <w:tcPr>
            <w:tcW w:w="693" w:type="dxa"/>
            <w:tcBorders>
              <w:top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6.21</w:t>
            </w:r>
          </w:p>
        </w:tc>
        <w:tc>
          <w:tcPr>
            <w:tcW w:w="694" w:type="dxa"/>
            <w:tcBorders>
              <w:top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3.61</w:t>
            </w:r>
          </w:p>
        </w:tc>
        <w:tc>
          <w:tcPr>
            <w:tcW w:w="694" w:type="dxa"/>
            <w:tcBorders>
              <w:top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21</w:t>
            </w:r>
          </w:p>
        </w:tc>
        <w:tc>
          <w:tcPr>
            <w:tcW w:w="800" w:type="dxa"/>
            <w:tcBorders>
              <w:top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19</w:t>
            </w:r>
          </w:p>
        </w:tc>
        <w:tc>
          <w:tcPr>
            <w:tcW w:w="800" w:type="dxa"/>
            <w:tcBorders>
              <w:top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01</w:t>
            </w:r>
          </w:p>
        </w:tc>
        <w:tc>
          <w:tcPr>
            <w:tcW w:w="800" w:type="dxa"/>
            <w:tcBorders>
              <w:top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01</w:t>
            </w:r>
          </w:p>
        </w:tc>
        <w:tc>
          <w:tcPr>
            <w:tcW w:w="930" w:type="dxa"/>
            <w:tcBorders>
              <w:top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006</w:t>
            </w:r>
          </w:p>
        </w:tc>
        <w:tc>
          <w:tcPr>
            <w:tcW w:w="1034" w:type="dxa"/>
            <w:tcBorders>
              <w:top w:val="nil"/>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hint="eastAsia"/>
                <w:sz w:val="20"/>
                <w:szCs w:val="20"/>
              </w:rPr>
              <w:t>＜</w:t>
            </w:r>
            <w:r w:rsidRPr="00C371B3">
              <w:rPr>
                <w:rFonts w:ascii="Times New Roman" w:hAnsi="Times New Roman" w:cs="Times New Roman"/>
                <w:sz w:val="20"/>
                <w:szCs w:val="20"/>
              </w:rPr>
              <w:t>0.001</w:t>
            </w:r>
          </w:p>
        </w:tc>
        <w:tc>
          <w:tcPr>
            <w:tcW w:w="1291" w:type="dxa"/>
            <w:tcBorders>
              <w:top w:val="nil"/>
            </w:tcBorders>
            <w:vAlign w:val="center"/>
          </w:tcPr>
          <w:p w:rsidR="00B76AF4" w:rsidRPr="00C371B3" w:rsidRDefault="00B76AF4" w:rsidP="00593D52">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emat-Nasser&lt;/Author&gt;&lt;Year&gt;2001&lt;/Year&gt;&lt;RecNum&gt;6375&lt;/RecNum&gt;&lt;DisplayText&gt;(Nemat-Nasser, Guo et al. 2001)&lt;/DisplayText&gt;&lt;record&gt;&lt;rec-number&gt;6375&lt;/rec-number&gt;&lt;foreign-keys&gt;&lt;key app="EN" db-id="9xtdewafux20vgewr28vxrpl9asfpaswpx9f" timestamp="1548174651"&gt;6375&lt;/key&gt;&lt;/foreign-keys&gt;&lt;ref-type name="Journal Article"&gt;17&lt;/ref-type&gt;&lt;contributors&gt;&lt;authors&gt;&lt;author&gt;Nemat-Nasser, Sia&lt;/author&gt;&lt;author&gt;Guo, Wei-Guo&lt;/author&gt;&lt;author&gt;Nesterenko, Vitali F&lt;/author&gt;&lt;author&gt;Indrakanti, SS&lt;/author&gt;&lt;author&gt;Gu, Ya-Bei&lt;/author&gt;&lt;/authors&gt;&lt;/contributors&gt;&lt;titles&gt;&lt;title&gt;Dynamic response of conventional and hot isostatically pressed Ti–6Al–4V alloys: experiments and modeling&lt;/title&gt;&lt;secondary-title&gt;Mechanics of Materials&lt;/secondary-title&gt;&lt;/titles&gt;&lt;periodical&gt;&lt;full-title&gt;Mechanics of Materials&lt;/full-title&gt;&lt;abbr-1&gt;Mech Mater&lt;/abbr-1&gt;&lt;/periodical&gt;&lt;pages&gt;425-439&lt;/pages&gt;&lt;volume&gt;33&lt;/volume&gt;&lt;number&gt;8&lt;/number&gt;&lt;dates&gt;&lt;year&gt;2001&lt;/year&gt;&lt;/dates&gt;&lt;isbn&gt;0167-6636&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Nemat-Nasser, Guo et al. 2001)</w:t>
            </w:r>
            <w:r>
              <w:rPr>
                <w:rFonts w:ascii="Times New Roman" w:hAnsi="Times New Roman" w:cs="Times New Roman"/>
                <w:sz w:val="20"/>
                <w:szCs w:val="20"/>
              </w:rPr>
              <w:fldChar w:fldCharType="end"/>
            </w:r>
          </w:p>
        </w:tc>
      </w:tr>
      <w:tr w:rsidR="00B76AF4" w:rsidRPr="0065142C" w:rsidTr="00593D52">
        <w:trPr>
          <w:jc w:val="center"/>
        </w:trPr>
        <w:tc>
          <w:tcPr>
            <w:tcW w:w="866"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89.4944</w:t>
            </w:r>
          </w:p>
        </w:tc>
        <w:tc>
          <w:tcPr>
            <w:tcW w:w="693"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6.3</w:t>
            </w:r>
          </w:p>
        </w:tc>
        <w:tc>
          <w:tcPr>
            <w:tcW w:w="694"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3.86</w:t>
            </w:r>
          </w:p>
        </w:tc>
        <w:tc>
          <w:tcPr>
            <w:tcW w:w="694"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18</w:t>
            </w:r>
          </w:p>
        </w:tc>
        <w:tc>
          <w:tcPr>
            <w:tcW w:w="800"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112</w:t>
            </w:r>
          </w:p>
        </w:tc>
        <w:tc>
          <w:tcPr>
            <w:tcW w:w="800"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045</w:t>
            </w:r>
          </w:p>
        </w:tc>
        <w:tc>
          <w:tcPr>
            <w:tcW w:w="800"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003</w:t>
            </w:r>
          </w:p>
        </w:tc>
        <w:tc>
          <w:tcPr>
            <w:tcW w:w="930"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0026</w:t>
            </w:r>
          </w:p>
        </w:tc>
        <w:tc>
          <w:tcPr>
            <w:tcW w:w="1034"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hint="eastAsia"/>
                <w:sz w:val="20"/>
                <w:szCs w:val="20"/>
              </w:rPr>
              <w:t>＜</w:t>
            </w:r>
            <w:r w:rsidRPr="00C371B3">
              <w:rPr>
                <w:rFonts w:ascii="Times New Roman" w:hAnsi="Times New Roman" w:cs="Times New Roman"/>
                <w:sz w:val="20"/>
                <w:szCs w:val="20"/>
              </w:rPr>
              <w:t>0.003</w:t>
            </w:r>
          </w:p>
        </w:tc>
        <w:tc>
          <w:tcPr>
            <w:tcW w:w="1291" w:type="dxa"/>
            <w:vAlign w:val="center"/>
          </w:tcPr>
          <w:p w:rsidR="00B76AF4" w:rsidRPr="00C371B3" w:rsidRDefault="00B76AF4" w:rsidP="00593D52">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han&lt;/Author&gt;&lt;Year&gt;2007&lt;/Year&gt;&lt;RecNum&gt;6374&lt;/RecNum&gt;&lt;DisplayText&gt;(Khan, Kazmi et al. 2007)&lt;/DisplayText&gt;&lt;record&gt;&lt;rec-number&gt;6374&lt;/rec-number&gt;&lt;foreign-keys&gt;&lt;key app="EN" db-id="9xtdewafux20vgewr28vxrpl9asfpaswpx9f" timestamp="1548174622"&gt;6374&lt;/key&gt;&lt;/foreign-keys&gt;&lt;ref-type name="Journal Article"&gt;17&lt;/ref-type&gt;&lt;contributors&gt;&lt;authors&gt;&lt;author&gt;Khan, Akhtar S&lt;/author&gt;&lt;author&gt;Kazmi, Rehan&lt;/author&gt;&lt;author&gt;Farrokh, Babak&lt;/author&gt;&lt;author&gt;Zupan, Marc&lt;/author&gt;&lt;/authors&gt;&lt;/contributors&gt;&lt;titles&gt;&lt;title&gt;Effect of oxygen content and microstructure on the thermo-mechanical response of three Ti–6Al–4V alloys: experiments and modeling over a wide range of strain-rates and temperatures&lt;/title&gt;&lt;secondary-title&gt;International Journal of Plasticity&lt;/secondary-title&gt;&lt;/titles&gt;&lt;periodical&gt;&lt;full-title&gt;International Journal of Plasticity&lt;/full-title&gt;&lt;abbr-1&gt;Int J Plasticity&lt;/abbr-1&gt;&lt;/periodical&gt;&lt;pages&gt;1105-1125&lt;/pages&gt;&lt;volume&gt;23&lt;/volume&gt;&lt;number&gt;7&lt;/number&gt;&lt;dates&gt;&lt;year&gt;2007&lt;/year&gt;&lt;/dates&gt;&lt;isbn&gt;0749-6419&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Khan, Kazmi et al. 2007)</w:t>
            </w:r>
            <w:r>
              <w:rPr>
                <w:rFonts w:ascii="Times New Roman" w:hAnsi="Times New Roman" w:cs="Times New Roman"/>
                <w:sz w:val="20"/>
                <w:szCs w:val="20"/>
              </w:rPr>
              <w:fldChar w:fldCharType="end"/>
            </w:r>
          </w:p>
        </w:tc>
      </w:tr>
    </w:tbl>
    <w:p w:rsidR="00B76AF4" w:rsidRDefault="00B76AF4" w:rsidP="00B76AF4">
      <w:pPr>
        <w:rPr>
          <w:lang w:eastAsia="en-US"/>
        </w:rPr>
      </w:pPr>
    </w:p>
    <w:p w:rsidR="00B76AF4" w:rsidRDefault="00B76AF4" w:rsidP="00B76AF4">
      <w:pPr>
        <w:jc w:val="both"/>
        <w:rPr>
          <w:rFonts w:ascii="Times New Roman" w:hAnsi="Times New Roman" w:cs="Times New Roman"/>
          <w:sz w:val="20"/>
          <w:szCs w:val="20"/>
        </w:rPr>
      </w:pPr>
    </w:p>
    <w:tbl>
      <w:tblPr>
        <w:tblW w:w="0" w:type="auto"/>
        <w:tblLook w:val="00A0" w:firstRow="1" w:lastRow="0" w:firstColumn="1" w:lastColumn="0" w:noHBand="0" w:noVBand="0"/>
      </w:tblPr>
      <w:tblGrid>
        <w:gridCol w:w="7507"/>
        <w:gridCol w:w="799"/>
      </w:tblGrid>
      <w:tr w:rsidR="00B76AF4" w:rsidRPr="00C371B3" w:rsidTr="00593D52">
        <w:tc>
          <w:tcPr>
            <w:tcW w:w="7693" w:type="dxa"/>
          </w:tcPr>
          <w:p w:rsidR="00B76AF4" w:rsidRPr="00C371B3" w:rsidRDefault="00B76AF4" w:rsidP="00593D52">
            <w:pPr>
              <w:jc w:val="both"/>
              <w:rPr>
                <w:rFonts w:ascii="Times New Roman" w:hAnsi="Times New Roman" w:cs="Times New Roman"/>
                <w:sz w:val="20"/>
                <w:szCs w:val="20"/>
              </w:rPr>
            </w:pPr>
            <m:oMathPara>
              <m:oMath>
                <m:r>
                  <m:rPr>
                    <m:sty m:val="p"/>
                  </m:rPr>
                  <w:rPr>
                    <w:rFonts w:ascii="Cambria Math" w:hAnsi="Cambria Math" w:cs="Times New Roman"/>
                    <w:sz w:val="20"/>
                    <w:szCs w:val="20"/>
                  </w:rPr>
                  <m:t>σ=</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sSubSup>
                  <m:sSubSupPr>
                    <m:ctrlPr>
                      <w:rPr>
                        <w:rFonts w:ascii="Cambria Math" w:hAnsi="Cambria Math" w:cs="Times New Roman"/>
                        <w:i/>
                        <w:sz w:val="20"/>
                        <w:szCs w:val="20"/>
                      </w:rPr>
                    </m:ctrlPr>
                  </m:sSubSupPr>
                  <m:e>
                    <m:r>
                      <w:rPr>
                        <w:rFonts w:ascii="Cambria Math" w:hAnsi="Cambria Math" w:cs="Times New Roman"/>
                        <w:sz w:val="20"/>
                        <w:szCs w:val="20"/>
                      </w:rPr>
                      <m:t>ε</m:t>
                    </m:r>
                  </m:e>
                  <m:sub>
                    <m:r>
                      <w:rPr>
                        <w:rFonts w:ascii="Cambria Math" w:hAnsi="Cambria Math" w:cs="Times New Roman"/>
                        <w:sz w:val="20"/>
                        <w:szCs w:val="20"/>
                      </w:rPr>
                      <m:t>P</m:t>
                    </m:r>
                  </m:sub>
                  <m:sup>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3</m:t>
                        </m:r>
                      </m:sub>
                    </m:sSub>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4</m:t>
                    </m:r>
                  </m:sub>
                </m:sSub>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5</m:t>
                                    </m:r>
                                  </m:sub>
                                </m:sSub>
                                <m:r>
                                  <w:rPr>
                                    <w:rFonts w:ascii="Cambria Math" w:hAnsi="Cambria Math" w:cs="Times New Roman"/>
                                    <w:sz w:val="20"/>
                                    <w:szCs w:val="20"/>
                                  </w:rPr>
                                  <m:t>T</m:t>
                                </m:r>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ε</m:t>
                                                </m:r>
                                              </m:e>
                                            </m:acc>
                                          </m:e>
                                          <m:sub>
                                            <m:r>
                                              <w:rPr>
                                                <w:rFonts w:ascii="Cambria Math" w:hAnsi="Cambria Math" w:cs="Times New Roman"/>
                                                <w:sz w:val="20"/>
                                                <w:szCs w:val="20"/>
                                              </w:rPr>
                                              <m:t>p</m:t>
                                            </m:r>
                                          </m:sub>
                                        </m:sSub>
                                      </m:num>
                                      <m:den>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ε</m:t>
                                                </m:r>
                                              </m:e>
                                            </m:acc>
                                          </m:e>
                                          <m:sub>
                                            <m:r>
                                              <w:rPr>
                                                <w:rFonts w:ascii="Cambria Math" w:hAnsi="Cambria Math" w:cs="Times New Roman"/>
                                                <w:sz w:val="20"/>
                                                <w:szCs w:val="20"/>
                                              </w:rPr>
                                              <m:t>p</m:t>
                                            </m:r>
                                          </m:sub>
                                          <m:sup>
                                            <m:r>
                                              <w:rPr>
                                                <w:rFonts w:ascii="Cambria Math" w:hAnsi="Cambria Math" w:cs="Times New Roman"/>
                                                <w:sz w:val="20"/>
                                                <w:szCs w:val="20"/>
                                              </w:rPr>
                                              <m:t>*Y</m:t>
                                            </m:r>
                                          </m:sup>
                                        </m:sSubSup>
                                      </m:den>
                                    </m:f>
                                  </m:e>
                                </m:func>
                              </m:e>
                            </m:d>
                          </m:e>
                          <m:sup>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1</m:t>
                                    </m:r>
                                  </m:sub>
                                </m:sSub>
                              </m:den>
                            </m:f>
                          </m:sup>
                        </m:sSup>
                      </m:e>
                    </m:d>
                  </m:e>
                  <m:sup>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2</m:t>
                            </m:r>
                          </m:sub>
                        </m:sSub>
                      </m:den>
                    </m:f>
                  </m:sup>
                </m:s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6</m:t>
                    </m:r>
                  </m:sub>
                </m:sSub>
                <m:sSubSup>
                  <m:sSubSupPr>
                    <m:ctrlPr>
                      <w:rPr>
                        <w:rFonts w:ascii="Cambria Math" w:hAnsi="Cambria Math" w:cs="Times New Roman"/>
                        <w:i/>
                        <w:sz w:val="20"/>
                        <w:szCs w:val="20"/>
                      </w:rPr>
                    </m:ctrlPr>
                  </m:sSubSupPr>
                  <m:e>
                    <m:r>
                      <w:rPr>
                        <w:rFonts w:ascii="Cambria Math" w:hAnsi="Cambria Math" w:cs="Times New Roman"/>
                        <w:sz w:val="20"/>
                        <w:szCs w:val="20"/>
                      </w:rPr>
                      <m:t>ε</m:t>
                    </m:r>
                  </m:e>
                  <m:sub>
                    <m:r>
                      <w:rPr>
                        <w:rFonts w:ascii="Cambria Math" w:hAnsi="Cambria Math" w:cs="Times New Roman"/>
                        <w:sz w:val="20"/>
                        <w:szCs w:val="20"/>
                      </w:rPr>
                      <m:t>p</m:t>
                    </m:r>
                  </m:sub>
                  <m:sup>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7</m:t>
                        </m:r>
                      </m:sub>
                    </m:sSub>
                  </m:sup>
                </m:sSubSup>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5</m:t>
                                    </m:r>
                                  </m:sub>
                                </m:sSub>
                                <m:r>
                                  <w:rPr>
                                    <w:rFonts w:ascii="Cambria Math" w:hAnsi="Cambria Math" w:cs="Times New Roman"/>
                                    <w:sz w:val="20"/>
                                    <w:szCs w:val="20"/>
                                  </w:rPr>
                                  <m:t>T</m:t>
                                </m:r>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ε</m:t>
                                                </m:r>
                                              </m:e>
                                            </m:acc>
                                          </m:e>
                                          <m:sub>
                                            <m:r>
                                              <w:rPr>
                                                <w:rFonts w:ascii="Cambria Math" w:hAnsi="Cambria Math" w:cs="Times New Roman"/>
                                                <w:sz w:val="20"/>
                                                <w:szCs w:val="20"/>
                                              </w:rPr>
                                              <m:t>p</m:t>
                                            </m:r>
                                          </m:sub>
                                        </m:sSub>
                                      </m:num>
                                      <m:den>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ε</m:t>
                                                </m:r>
                                              </m:e>
                                            </m:acc>
                                          </m:e>
                                          <m:sub>
                                            <m:r>
                                              <w:rPr>
                                                <w:rFonts w:ascii="Cambria Math" w:hAnsi="Cambria Math" w:cs="Times New Roman"/>
                                                <w:sz w:val="20"/>
                                                <w:szCs w:val="20"/>
                                              </w:rPr>
                                              <m:t>p</m:t>
                                            </m:r>
                                          </m:sub>
                                          <m:sup>
                                            <m:r>
                                              <w:rPr>
                                                <w:rFonts w:ascii="Cambria Math" w:hAnsi="Cambria Math" w:cs="Times New Roman"/>
                                                <w:sz w:val="20"/>
                                                <w:szCs w:val="20"/>
                                              </w:rPr>
                                              <m:t>*H</m:t>
                                            </m:r>
                                          </m:sup>
                                        </m:sSubSup>
                                      </m:den>
                                    </m:f>
                                  </m:e>
                                </m:func>
                              </m:e>
                            </m:d>
                          </m:e>
                          <m:sup>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1</m:t>
                                    </m:r>
                                  </m:sub>
                                </m:sSub>
                              </m:den>
                            </m:f>
                          </m:sup>
                        </m:sSup>
                      </m:e>
                    </m:d>
                  </m:e>
                  <m:sup>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2</m:t>
                            </m:r>
                          </m:sub>
                        </m:sSub>
                      </m:den>
                    </m:f>
                  </m:sup>
                </m:sSup>
              </m:oMath>
            </m:oMathPara>
          </w:p>
        </w:tc>
        <w:tc>
          <w:tcPr>
            <w:tcW w:w="811" w:type="dxa"/>
          </w:tcPr>
          <w:p w:rsidR="00B76AF4" w:rsidRPr="00C371B3" w:rsidRDefault="00B76AF4" w:rsidP="00593D52">
            <w:pPr>
              <w:pStyle w:val="Caption"/>
              <w:rPr>
                <w:rFonts w:ascii="Times New Roman" w:hAnsi="Times New Roman"/>
                <w:b w:val="0"/>
                <w:sz w:val="20"/>
              </w:rPr>
            </w:pPr>
            <w:bookmarkStart w:id="13" w:name="_Toc523424914"/>
            <w:r w:rsidRPr="00C371B3">
              <w:rPr>
                <w:rFonts w:ascii="Times New Roman" w:hAnsi="Times New Roman"/>
                <w:b w:val="0"/>
                <w:sz w:val="20"/>
              </w:rPr>
              <w:t>(</w:t>
            </w:r>
            <w:r>
              <w:rPr>
                <w:rFonts w:ascii="Times New Roman" w:hAnsi="Times New Roman"/>
                <w:b w:val="0"/>
                <w:sz w:val="20"/>
              </w:rPr>
              <w:t>6</w:t>
            </w:r>
            <w:r w:rsidRPr="00C371B3">
              <w:rPr>
                <w:rFonts w:ascii="Times New Roman" w:hAnsi="Times New Roman"/>
                <w:b w:val="0"/>
                <w:sz w:val="20"/>
              </w:rPr>
              <w:t>)</w:t>
            </w:r>
            <w:bookmarkEnd w:id="13"/>
          </w:p>
        </w:tc>
      </w:tr>
    </w:tbl>
    <w:p w:rsidR="00B76AF4" w:rsidRDefault="00B76AF4" w:rsidP="00B76AF4">
      <w:pPr>
        <w:spacing w:line="480" w:lineRule="auto"/>
        <w:jc w:val="both"/>
        <w:rPr>
          <w:rFonts w:ascii="Times New Roman" w:hAnsi="Times New Roman" w:cs="Times New Roman"/>
          <w:sz w:val="24"/>
          <w:szCs w:val="24"/>
        </w:rPr>
      </w:pPr>
    </w:p>
    <w:p w:rsidR="00064EE4" w:rsidRDefault="00B76AF4" w:rsidP="00B76AF4">
      <w:pPr>
        <w:spacing w:line="480" w:lineRule="auto"/>
        <w:jc w:val="both"/>
        <w:rPr>
          <w:rFonts w:ascii="Times New Roman" w:hAnsi="Times New Roman" w:cs="Times New Roman"/>
          <w:sz w:val="24"/>
          <w:szCs w:val="24"/>
        </w:rPr>
      </w:pPr>
      <w:r w:rsidRPr="006C4F07">
        <w:rPr>
          <w:rFonts w:ascii="Times New Roman" w:hAnsi="Times New Roman" w:cs="Times New Roman"/>
          <w:sz w:val="24"/>
          <w:szCs w:val="24"/>
        </w:rPr>
        <w:t xml:space="preserve">The parameters </w:t>
      </w:r>
      <w:r w:rsidRPr="00EE502A">
        <w:rPr>
          <w:rFonts w:ascii="Times New Roman" w:hAnsi="Times New Roman" w:cs="Times New Roman"/>
          <w:i/>
          <w:sz w:val="24"/>
          <w:szCs w:val="24"/>
        </w:rPr>
        <w:t>c</w:t>
      </w:r>
      <w:r w:rsidRPr="00EE502A">
        <w:rPr>
          <w:rFonts w:ascii="Times New Roman" w:hAnsi="Times New Roman" w:cs="Times New Roman"/>
          <w:i/>
          <w:sz w:val="24"/>
          <w:szCs w:val="24"/>
          <w:vertAlign w:val="subscript"/>
        </w:rPr>
        <w:t xml:space="preserve">1 </w:t>
      </w:r>
      <w:r w:rsidRPr="00A51039">
        <w:rPr>
          <w:rFonts w:ascii="Times New Roman" w:hAnsi="Times New Roman" w:cs="Times New Roman"/>
          <w:sz w:val="24"/>
          <w:szCs w:val="24"/>
        </w:rPr>
        <w:t>to</w:t>
      </w:r>
      <w:r>
        <w:rPr>
          <w:rFonts w:ascii="Times New Roman" w:hAnsi="Times New Roman" w:cs="Times New Roman"/>
          <w:i/>
          <w:sz w:val="24"/>
          <w:szCs w:val="24"/>
        </w:rPr>
        <w:t xml:space="preserve"> </w:t>
      </w:r>
      <w:r w:rsidRPr="00EE502A">
        <w:rPr>
          <w:rFonts w:ascii="Times New Roman" w:hAnsi="Times New Roman" w:cs="Times New Roman"/>
          <w:i/>
          <w:sz w:val="24"/>
          <w:szCs w:val="24"/>
        </w:rPr>
        <w:t>c</w:t>
      </w:r>
      <w:r w:rsidRPr="00EE502A">
        <w:rPr>
          <w:rFonts w:ascii="Times New Roman" w:hAnsi="Times New Roman" w:cs="Times New Roman"/>
          <w:i/>
          <w:sz w:val="24"/>
          <w:szCs w:val="24"/>
          <w:vertAlign w:val="subscript"/>
        </w:rPr>
        <w:t>7</w:t>
      </w:r>
      <w:r w:rsidRPr="006C4F07">
        <w:rPr>
          <w:rFonts w:ascii="Times New Roman" w:hAnsi="Times New Roman" w:cs="Times New Roman"/>
          <w:sz w:val="24"/>
          <w:szCs w:val="24"/>
        </w:rPr>
        <w:t xml:space="preserve"> are related to internal microstructure parameters of materials, </w:t>
      </w:r>
      <w:r w:rsidRPr="006823E9">
        <w:rPr>
          <w:rFonts w:ascii="Times New Roman" w:hAnsi="Times New Roman" w:cs="Times New Roman"/>
          <w:sz w:val="24"/>
          <w:szCs w:val="24"/>
        </w:rPr>
        <w:t xml:space="preserve">such as grain size, Burgers vector and dislocation dens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bei&lt;/Author&gt;&lt;Year&gt;2017&lt;/Year&gt;&lt;RecNum&gt;6385&lt;/RecNum&gt;&lt;DisplayText&gt;(Tabei, Abed et al. 2017)&lt;/DisplayText&gt;&lt;record&gt;&lt;rec-number&gt;6385&lt;/rec-number&gt;&lt;foreign-keys&gt;&lt;key app="EN" db-id="9xtdewafux20vgewr28vxrpl9asfpaswpx9f" timestamp="1548176084"&gt;6385&lt;/key&gt;&lt;/foreign-keys&gt;&lt;ref-type name="Journal Article"&gt;17&lt;/ref-type&gt;&lt;contributors&gt;&lt;authors&gt;&lt;author&gt;Tabei, A&lt;/author&gt;&lt;author&gt;Abed, FH&lt;/author&gt;&lt;author&gt;Voyiadjis, GZ&lt;/author&gt;&lt;author&gt;Garmestani, H&lt;/author&gt;&lt;/authors&gt;&lt;/contributors&gt;&lt;titles&gt;&lt;title&gt;Constitutive modeling of Ti-6Al-4V at a wide range of temperatures and strain rates&lt;/title&gt;&lt;secondary-title&gt;European Journal of Mechanics-A/Solids&lt;/secondary-title&gt;&lt;/titles&gt;&lt;periodical&gt;&lt;full-title&gt;European Journal of Mechanics-A/Solids&lt;/full-title&gt;&lt;/periodical&gt;&lt;pages&gt;128-135&lt;/pages&gt;&lt;volume&gt;63&lt;/volume&gt;&lt;dates&gt;&lt;year&gt;2017&lt;/year&gt;&lt;/dates&gt;&lt;isbn&gt;0997-753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bei, Abed et al. 2017)</w:t>
      </w:r>
      <w:r>
        <w:rPr>
          <w:rFonts w:ascii="Times New Roman" w:hAnsi="Times New Roman" w:cs="Times New Roman"/>
          <w:sz w:val="24"/>
          <w:szCs w:val="24"/>
        </w:rPr>
        <w:fldChar w:fldCharType="end"/>
      </w:r>
      <w:r w:rsidRPr="006823E9">
        <w:rPr>
          <w:rFonts w:ascii="Times New Roman" w:hAnsi="Times New Roman" w:cs="Times New Roman"/>
          <w:sz w:val="24"/>
          <w:szCs w:val="24"/>
        </w:rPr>
        <w:t>. For different Ti6Al</w:t>
      </w:r>
      <w:r>
        <w:rPr>
          <w:rFonts w:ascii="Times New Roman" w:hAnsi="Times New Roman" w:cs="Times New Roman"/>
          <w:sz w:val="24"/>
          <w:szCs w:val="24"/>
        </w:rPr>
        <w:t>4</w:t>
      </w:r>
      <w:r w:rsidRPr="006823E9">
        <w:rPr>
          <w:rFonts w:ascii="Times New Roman" w:hAnsi="Times New Roman" w:cs="Times New Roman"/>
          <w:sz w:val="24"/>
          <w:szCs w:val="24"/>
        </w:rPr>
        <w:t>V alloy</w:t>
      </w:r>
      <w:r>
        <w:rPr>
          <w:rFonts w:ascii="Times New Roman" w:hAnsi="Times New Roman" w:cs="Times New Roman"/>
          <w:sz w:val="24"/>
          <w:szCs w:val="24"/>
        </w:rPr>
        <w:t>s</w:t>
      </w:r>
      <w:r w:rsidRPr="006823E9">
        <w:rPr>
          <w:rFonts w:ascii="Times New Roman" w:hAnsi="Times New Roman" w:cs="Times New Roman"/>
          <w:sz w:val="24"/>
          <w:szCs w:val="24"/>
        </w:rPr>
        <w:t xml:space="preserve"> </w:t>
      </w:r>
      <w:r w:rsidRPr="006823E9">
        <w:rPr>
          <w:rFonts w:ascii="Times New Roman" w:hAnsi="Times New Roman" w:cs="Times New Roman"/>
          <w:i/>
          <w:sz w:val="24"/>
          <w:szCs w:val="24"/>
        </w:rPr>
        <w:t>c</w:t>
      </w:r>
      <w:r w:rsidRPr="006823E9">
        <w:rPr>
          <w:rFonts w:ascii="Times New Roman" w:hAnsi="Times New Roman" w:cs="Times New Roman"/>
          <w:i/>
          <w:sz w:val="24"/>
          <w:szCs w:val="24"/>
          <w:vertAlign w:val="subscript"/>
        </w:rPr>
        <w:t xml:space="preserve">1 </w:t>
      </w:r>
      <w:r w:rsidRPr="00A51039">
        <w:rPr>
          <w:rFonts w:ascii="Times New Roman" w:hAnsi="Times New Roman" w:cs="Times New Roman"/>
          <w:sz w:val="24"/>
          <w:szCs w:val="24"/>
        </w:rPr>
        <w:t>to</w:t>
      </w:r>
      <w:r>
        <w:rPr>
          <w:rFonts w:ascii="Times New Roman" w:hAnsi="Times New Roman" w:cs="Times New Roman"/>
          <w:i/>
          <w:sz w:val="24"/>
          <w:szCs w:val="24"/>
        </w:rPr>
        <w:t xml:space="preserve"> </w:t>
      </w:r>
      <w:r w:rsidRPr="006823E9">
        <w:rPr>
          <w:rFonts w:ascii="Times New Roman" w:hAnsi="Times New Roman" w:cs="Times New Roman"/>
          <w:i/>
          <w:sz w:val="24"/>
          <w:szCs w:val="24"/>
        </w:rPr>
        <w:t>c</w:t>
      </w:r>
      <w:r w:rsidRPr="006823E9">
        <w:rPr>
          <w:rFonts w:ascii="Times New Roman" w:hAnsi="Times New Roman" w:cs="Times New Roman"/>
          <w:i/>
          <w:sz w:val="24"/>
          <w:szCs w:val="24"/>
          <w:vertAlign w:val="subscript"/>
        </w:rPr>
        <w:t>7</w:t>
      </w:r>
      <w:r>
        <w:rPr>
          <w:rFonts w:ascii="Times New Roman" w:hAnsi="Times New Roman" w:cs="Times New Roman"/>
          <w:i/>
          <w:sz w:val="24"/>
          <w:szCs w:val="24"/>
          <w:vertAlign w:val="subscript"/>
        </w:rPr>
        <w:t xml:space="preserve"> </w:t>
      </w:r>
      <w:r w:rsidRPr="006823E9">
        <w:rPr>
          <w:rFonts w:ascii="Times New Roman" w:hAnsi="Times New Roman" w:cs="Times New Roman"/>
          <w:sz w:val="24"/>
          <w:szCs w:val="24"/>
        </w:rPr>
        <w:t>have different values, which are listed in</w:t>
      </w:r>
      <w:r>
        <w:rPr>
          <w:rFonts w:ascii="Times New Roman" w:hAnsi="Times New Roman" w:cs="Times New Roman"/>
          <w:sz w:val="24"/>
          <w:szCs w:val="24"/>
        </w:rPr>
        <w:t xml:space="preserve"> </w:t>
      </w:r>
      <w:r w:rsidRPr="00765959">
        <w:rPr>
          <w:rFonts w:ascii="Times New Roman" w:hAnsi="Times New Roman" w:cs="Times New Roman"/>
          <w:sz w:val="24"/>
          <w:szCs w:val="24"/>
        </w:rPr>
        <w:t xml:space="preserve">Table </w:t>
      </w:r>
      <w:r w:rsidRPr="00765959">
        <w:rPr>
          <w:rFonts w:ascii="Times New Roman" w:hAnsi="Times New Roman" w:cs="Times New Roman"/>
          <w:noProof/>
          <w:sz w:val="24"/>
          <w:szCs w:val="24"/>
        </w:rPr>
        <w:t>5</w:t>
      </w:r>
      <w:r w:rsidRPr="006823E9">
        <w:rPr>
          <w:rFonts w:ascii="Times New Roman" w:hAnsi="Times New Roman" w:cs="Times New Roman"/>
          <w:sz w:val="24"/>
          <w:szCs w:val="24"/>
        </w:rPr>
        <w:t>.</w:t>
      </w:r>
    </w:p>
    <w:p w:rsidR="00B76AF4" w:rsidRDefault="00B76AF4" w:rsidP="00B76AF4">
      <w:pPr>
        <w:spacing w:line="480" w:lineRule="auto"/>
        <w:jc w:val="both"/>
        <w:rPr>
          <w:rFonts w:ascii="Times New Roman" w:hAnsi="Times New Roman" w:cs="Times New Roman"/>
          <w:sz w:val="24"/>
          <w:szCs w:val="24"/>
        </w:rPr>
      </w:pPr>
      <w:proofErr w:type="gramStart"/>
      <w:r w:rsidRPr="00765959">
        <w:rPr>
          <w:rFonts w:ascii="Times New Roman" w:hAnsi="Times New Roman" w:cs="Times New Roman"/>
          <w:i/>
          <w:sz w:val="24"/>
          <w:szCs w:val="24"/>
        </w:rPr>
        <w:t>q</w:t>
      </w:r>
      <w:r w:rsidRPr="00765959">
        <w:rPr>
          <w:rFonts w:ascii="Times New Roman" w:hAnsi="Times New Roman" w:cs="Times New Roman"/>
          <w:i/>
          <w:sz w:val="24"/>
          <w:szCs w:val="24"/>
          <w:vertAlign w:val="subscript"/>
        </w:rPr>
        <w:t>1</w:t>
      </w:r>
      <w:proofErr w:type="gramEnd"/>
      <w:r>
        <w:rPr>
          <w:rFonts w:ascii="Times New Roman" w:hAnsi="Times New Roman" w:cs="Times New Roman"/>
          <w:i/>
          <w:sz w:val="24"/>
          <w:szCs w:val="24"/>
          <w:vertAlign w:val="subscript"/>
        </w:rPr>
        <w:t xml:space="preserve"> </w:t>
      </w:r>
      <w:r w:rsidRPr="006823E9">
        <w:rPr>
          <w:rFonts w:ascii="Times New Roman" w:hAnsi="Times New Roman" w:cs="Times New Roman"/>
          <w:sz w:val="24"/>
          <w:szCs w:val="24"/>
        </w:rPr>
        <w:t xml:space="preserve">and </w:t>
      </w:r>
      <w:r w:rsidRPr="00765959">
        <w:rPr>
          <w:rFonts w:ascii="Times New Roman" w:hAnsi="Times New Roman" w:cs="Times New Roman"/>
          <w:i/>
          <w:sz w:val="24"/>
          <w:szCs w:val="24"/>
        </w:rPr>
        <w:t>q</w:t>
      </w:r>
      <w:r w:rsidRPr="00765959">
        <w:rPr>
          <w:rFonts w:ascii="Times New Roman" w:hAnsi="Times New Roman" w:cs="Times New Roman"/>
          <w:i/>
          <w:sz w:val="24"/>
          <w:szCs w:val="24"/>
          <w:vertAlign w:val="subscript"/>
        </w:rPr>
        <w:t>2</w:t>
      </w:r>
      <w:r w:rsidRPr="006823E9">
        <w:rPr>
          <w:rFonts w:ascii="Times New Roman" w:hAnsi="Times New Roman" w:cs="Times New Roman"/>
          <w:sz w:val="24"/>
          <w:szCs w:val="24"/>
        </w:rPr>
        <w:t xml:space="preserve"> are larger than 1 and 0, and less than 2 and 1 respectively. In this study</w:t>
      </w:r>
      <w:r>
        <w:rPr>
          <w:rFonts w:ascii="Times New Roman" w:hAnsi="Times New Roman" w:cs="Times New Roman"/>
          <w:sz w:val="24"/>
          <w:szCs w:val="24"/>
        </w:rPr>
        <w:t>,</w:t>
      </w:r>
      <w:r w:rsidRPr="006823E9">
        <w:rPr>
          <w:rFonts w:ascii="Times New Roman" w:hAnsi="Times New Roman" w:cs="Times New Roman"/>
          <w:sz w:val="24"/>
          <w:szCs w:val="24"/>
        </w:rPr>
        <w:t xml:space="preserve"> </w:t>
      </w:r>
      <w:r w:rsidRPr="006823E9">
        <w:rPr>
          <w:rFonts w:ascii="Times New Roman" w:hAnsi="Times New Roman" w:cs="Times New Roman"/>
          <w:i/>
          <w:sz w:val="24"/>
          <w:szCs w:val="24"/>
        </w:rPr>
        <w:t>q</w:t>
      </w:r>
      <w:r w:rsidRPr="006823E9">
        <w:rPr>
          <w:rFonts w:ascii="Times New Roman" w:hAnsi="Times New Roman" w:cs="Times New Roman"/>
          <w:i/>
          <w:sz w:val="24"/>
          <w:szCs w:val="24"/>
          <w:vertAlign w:val="subscript"/>
        </w:rPr>
        <w:t>1</w:t>
      </w:r>
      <w:r>
        <w:rPr>
          <w:rFonts w:ascii="Times New Roman" w:hAnsi="Times New Roman" w:cs="Times New Roman"/>
          <w:i/>
          <w:sz w:val="24"/>
          <w:szCs w:val="24"/>
          <w:vertAlign w:val="subscript"/>
        </w:rPr>
        <w:t xml:space="preserve"> </w:t>
      </w:r>
      <w:r w:rsidRPr="006823E9">
        <w:rPr>
          <w:rFonts w:ascii="Times New Roman" w:hAnsi="Times New Roman" w:cs="Times New Roman"/>
          <w:sz w:val="24"/>
          <w:szCs w:val="24"/>
        </w:rPr>
        <w:t xml:space="preserve">was taken as 1.5 and </w:t>
      </w:r>
      <w:r w:rsidRPr="006823E9">
        <w:rPr>
          <w:rFonts w:ascii="Times New Roman" w:hAnsi="Times New Roman" w:cs="Times New Roman"/>
          <w:i/>
          <w:sz w:val="24"/>
          <w:szCs w:val="24"/>
        </w:rPr>
        <w:t>q</w:t>
      </w:r>
      <w:r w:rsidRPr="006823E9">
        <w:rPr>
          <w:rFonts w:ascii="Times New Roman" w:hAnsi="Times New Roman" w:cs="Times New Roman"/>
          <w:i/>
          <w:sz w:val="24"/>
          <w:szCs w:val="24"/>
          <w:vertAlign w:val="subscript"/>
        </w:rPr>
        <w:t>2</w:t>
      </w:r>
      <w:r w:rsidRPr="006823E9">
        <w:rPr>
          <w:rFonts w:ascii="Times New Roman" w:hAnsi="Times New Roman" w:cs="Times New Roman"/>
          <w:sz w:val="24"/>
          <w:szCs w:val="24"/>
        </w:rPr>
        <w:t xml:space="preserve"> was taken as 1.0</w:t>
      </w:r>
      <w:r>
        <w:rPr>
          <w:rFonts w:ascii="Times New Roman" w:hAnsi="Times New Roman" w:cs="Times New Roman"/>
          <w:sz w:val="24"/>
          <w:szCs w:val="24"/>
        </w:rPr>
        <w:t xml:space="preserve"> and it may be worth in future work to optimise this parameter</w:t>
      </w:r>
      <w:r w:rsidRPr="006823E9">
        <w:rPr>
          <w:rFonts w:ascii="Times New Roman" w:hAnsi="Times New Roman" w:cs="Times New Roman"/>
          <w:sz w:val="24"/>
          <w:szCs w:val="24"/>
        </w:rPr>
        <w:t>.</w:t>
      </w:r>
      <w:bookmarkStart w:id="14" w:name="_Ref521926340"/>
      <w:bookmarkStart w:id="15" w:name="_Toc523446316"/>
    </w:p>
    <w:p w:rsidR="00B76AF4" w:rsidRDefault="00B76AF4" w:rsidP="00B76AF4">
      <w:pPr>
        <w:spacing w:line="480" w:lineRule="auto"/>
        <w:jc w:val="both"/>
        <w:rPr>
          <w:rFonts w:ascii="Times New Roman" w:hAnsi="Times New Roman" w:cs="Times New Roman"/>
          <w:sz w:val="24"/>
          <w:szCs w:val="24"/>
        </w:rPr>
      </w:pPr>
    </w:p>
    <w:p w:rsidR="00064EE4" w:rsidRDefault="00064EE4" w:rsidP="00B76AF4">
      <w:pPr>
        <w:spacing w:line="480" w:lineRule="auto"/>
        <w:jc w:val="both"/>
        <w:rPr>
          <w:rFonts w:ascii="Times New Roman" w:hAnsi="Times New Roman" w:cs="Times New Roman"/>
          <w:sz w:val="24"/>
          <w:szCs w:val="24"/>
        </w:rPr>
      </w:pPr>
    </w:p>
    <w:p w:rsidR="00B76AF4" w:rsidRPr="00765959" w:rsidRDefault="00B76AF4" w:rsidP="00B76AF4">
      <w:pPr>
        <w:pStyle w:val="Caption"/>
        <w:keepNext/>
        <w:spacing w:before="0"/>
        <w:jc w:val="center"/>
      </w:pPr>
      <w:bookmarkStart w:id="16" w:name="_Ref531211785"/>
      <w:bookmarkStart w:id="17" w:name="_Ref530638933"/>
      <w:bookmarkEnd w:id="14"/>
      <w:bookmarkEnd w:id="15"/>
      <w:r w:rsidRPr="00765959">
        <w:rPr>
          <w:rFonts w:ascii="Times New Roman" w:hAnsi="Times New Roman"/>
          <w:sz w:val="20"/>
        </w:rPr>
        <w:lastRenderedPageBreak/>
        <w:t xml:space="preserve">Table </w:t>
      </w:r>
      <w:r>
        <w:rPr>
          <w:rFonts w:ascii="Times New Roman" w:hAnsi="Times New Roman"/>
          <w:noProof/>
          <w:sz w:val="20"/>
        </w:rPr>
        <w:t>5</w:t>
      </w:r>
      <w:bookmarkEnd w:id="16"/>
      <w:bookmarkEnd w:id="17"/>
      <w:r>
        <w:rPr>
          <w:rFonts w:ascii="Times New Roman" w:hAnsi="Times New Roman"/>
          <w:noProof/>
          <w:sz w:val="20"/>
        </w:rPr>
        <w:t xml:space="preserve"> </w:t>
      </w:r>
      <w:r w:rsidRPr="006823E9">
        <w:rPr>
          <w:rFonts w:ascii="Times New Roman" w:hAnsi="Times New Roman"/>
          <w:b w:val="0"/>
          <w:sz w:val="20"/>
        </w:rPr>
        <w:t xml:space="preserve">Constants used in VA model </w:t>
      </w:r>
      <w:r w:rsidRPr="003E603A">
        <w:rPr>
          <w:rFonts w:ascii="Times New Roman" w:hAnsi="Times New Roman"/>
          <w:b w:val="0"/>
          <w:sz w:val="20"/>
        </w:rPr>
        <w:fldChar w:fldCharType="begin"/>
      </w:r>
      <w:r w:rsidRPr="003E603A">
        <w:rPr>
          <w:rFonts w:ascii="Times New Roman" w:hAnsi="Times New Roman"/>
          <w:b w:val="0"/>
          <w:sz w:val="20"/>
        </w:rPr>
        <w:instrText xml:space="preserve"> ADDIN EN.CITE &lt;EndNote&gt;&lt;Cite&gt;&lt;Author&gt;Tabei&lt;/Author&gt;&lt;Year&gt;2017&lt;/Year&gt;&lt;RecNum&gt;6385&lt;/RecNum&gt;&lt;DisplayText&gt;(Tabei, Abed et al. 2017)&lt;/DisplayText&gt;&lt;record&gt;&lt;rec-number&gt;6385&lt;/rec-number&gt;&lt;foreign-keys&gt;&lt;key app="EN" db-id="9xtdewafux20vgewr28vxrpl9asfpaswpx9f" timestamp="1548176084"&gt;6385&lt;/key&gt;&lt;/foreign-keys&gt;&lt;ref-type name="Journal Article"&gt;17&lt;/ref-type&gt;&lt;contributors&gt;&lt;authors&gt;&lt;author&gt;Tabei, A&lt;/author&gt;&lt;author&gt;Abed, FH&lt;/author&gt;&lt;author&gt;Voyiadjis, GZ&lt;/author&gt;&lt;author&gt;Garmestani, H&lt;/author&gt;&lt;/authors&gt;&lt;/contributors&gt;&lt;titles&gt;&lt;title&gt;Constitutive modeling of Ti-6Al-4V at a wide range of temperatures and strain rates&lt;/title&gt;&lt;secondary-title&gt;European Journal of Mechanics-A/Solids&lt;/secondary-title&gt;&lt;/titles&gt;&lt;periodical&gt;&lt;full-title&gt;European Journal of Mechanics-A/Solids&lt;/full-title&gt;&lt;/periodical&gt;&lt;pages&gt;128-135&lt;/pages&gt;&lt;volume&gt;63&lt;/volume&gt;&lt;dates&gt;&lt;year&gt;2017&lt;/year&gt;&lt;/dates&gt;&lt;isbn&gt;0997-7538&lt;/isbn&gt;&lt;urls&gt;&lt;/urls&gt;&lt;/record&gt;&lt;/Cite&gt;&lt;/EndNote&gt;</w:instrText>
      </w:r>
      <w:r w:rsidRPr="003E603A">
        <w:rPr>
          <w:rFonts w:ascii="Times New Roman" w:hAnsi="Times New Roman"/>
          <w:b w:val="0"/>
          <w:sz w:val="20"/>
        </w:rPr>
        <w:fldChar w:fldCharType="separate"/>
      </w:r>
      <w:r w:rsidRPr="003E603A">
        <w:rPr>
          <w:rFonts w:ascii="Times New Roman" w:hAnsi="Times New Roman"/>
          <w:b w:val="0"/>
          <w:sz w:val="20"/>
        </w:rPr>
        <w:t>(Tabei, Abed et al. 2017)</w:t>
      </w:r>
      <w:r w:rsidRPr="003E603A">
        <w:rPr>
          <w:rFonts w:ascii="Times New Roman" w:hAnsi="Times New Roman"/>
          <w:b w:val="0"/>
          <w:sz w:val="20"/>
        </w:rPr>
        <w:fldChar w:fldCharType="end"/>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
        <w:gridCol w:w="887"/>
        <w:gridCol w:w="564"/>
        <w:gridCol w:w="886"/>
        <w:gridCol w:w="818"/>
        <w:gridCol w:w="886"/>
        <w:gridCol w:w="464"/>
        <w:gridCol w:w="1002"/>
        <w:gridCol w:w="903"/>
        <w:gridCol w:w="1009"/>
      </w:tblGrid>
      <w:tr w:rsidR="00B76AF4" w:rsidRPr="00EE502A" w:rsidTr="00593D52">
        <w:trPr>
          <w:jc w:val="center"/>
        </w:trPr>
        <w:tc>
          <w:tcPr>
            <w:tcW w:w="534" w:type="pct"/>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rPr>
            </w:pPr>
            <w:r>
              <w:rPr>
                <w:rFonts w:ascii="Times New Roman" w:hAnsi="Times New Roman" w:cs="Times New Roman" w:hint="eastAsia"/>
                <w:i/>
                <w:sz w:val="20"/>
                <w:szCs w:val="20"/>
              </w:rPr>
              <w:t>c</w:t>
            </w:r>
            <w:r w:rsidRPr="00765959">
              <w:rPr>
                <w:rFonts w:ascii="Times New Roman" w:hAnsi="Times New Roman" w:cs="Times New Roman"/>
                <w:i/>
                <w:sz w:val="20"/>
                <w:szCs w:val="20"/>
                <w:vertAlign w:val="subscript"/>
              </w:rPr>
              <w:t>1</w:t>
            </w:r>
            <w:r w:rsidRPr="00765959">
              <w:rPr>
                <w:rFonts w:ascii="Times New Roman" w:hAnsi="Times New Roman" w:cs="Times New Roman"/>
                <w:i/>
                <w:sz w:val="20"/>
                <w:szCs w:val="20"/>
              </w:rPr>
              <w:t>(MPa)</w:t>
            </w:r>
          </w:p>
        </w:tc>
        <w:tc>
          <w:tcPr>
            <w:tcW w:w="534" w:type="pct"/>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rPr>
            </w:pPr>
            <w:r>
              <w:rPr>
                <w:rFonts w:ascii="Times New Roman" w:hAnsi="Times New Roman" w:cs="Times New Roman" w:hint="eastAsia"/>
                <w:i/>
                <w:sz w:val="20"/>
                <w:szCs w:val="20"/>
              </w:rPr>
              <w:t>c</w:t>
            </w:r>
            <w:r w:rsidRPr="00765959">
              <w:rPr>
                <w:rFonts w:ascii="Times New Roman" w:hAnsi="Times New Roman" w:cs="Times New Roman"/>
                <w:i/>
                <w:sz w:val="20"/>
                <w:szCs w:val="20"/>
                <w:vertAlign w:val="subscript"/>
              </w:rPr>
              <w:t>2</w:t>
            </w:r>
            <w:r w:rsidRPr="00765959">
              <w:rPr>
                <w:rFonts w:ascii="Times New Roman" w:hAnsi="Times New Roman" w:cs="Times New Roman"/>
                <w:i/>
                <w:sz w:val="20"/>
                <w:szCs w:val="20"/>
              </w:rPr>
              <w:t>(MPa)</w:t>
            </w:r>
          </w:p>
        </w:tc>
        <w:tc>
          <w:tcPr>
            <w:tcW w:w="340" w:type="pct"/>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vertAlign w:val="subscript"/>
              </w:rPr>
            </w:pPr>
            <w:r>
              <w:rPr>
                <w:rFonts w:ascii="Times New Roman" w:hAnsi="Times New Roman" w:cs="Times New Roman" w:hint="eastAsia"/>
                <w:i/>
                <w:sz w:val="20"/>
                <w:szCs w:val="20"/>
              </w:rPr>
              <w:t>c</w:t>
            </w:r>
            <w:r w:rsidRPr="00765959">
              <w:rPr>
                <w:rFonts w:ascii="Times New Roman" w:hAnsi="Times New Roman" w:cs="Times New Roman"/>
                <w:i/>
                <w:sz w:val="20"/>
                <w:szCs w:val="20"/>
                <w:vertAlign w:val="subscript"/>
              </w:rPr>
              <w:t>3</w:t>
            </w:r>
          </w:p>
        </w:tc>
        <w:tc>
          <w:tcPr>
            <w:tcW w:w="533" w:type="pct"/>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rPr>
            </w:pPr>
            <w:r>
              <w:rPr>
                <w:rFonts w:ascii="Times New Roman" w:hAnsi="Times New Roman" w:cs="Times New Roman" w:hint="eastAsia"/>
                <w:i/>
                <w:sz w:val="20"/>
                <w:szCs w:val="20"/>
              </w:rPr>
              <w:t>c</w:t>
            </w:r>
            <w:r w:rsidRPr="00765959">
              <w:rPr>
                <w:rFonts w:ascii="Times New Roman" w:hAnsi="Times New Roman" w:cs="Times New Roman"/>
                <w:i/>
                <w:sz w:val="20"/>
                <w:szCs w:val="20"/>
                <w:vertAlign w:val="subscript"/>
              </w:rPr>
              <w:t>4</w:t>
            </w:r>
            <w:r w:rsidRPr="00765959">
              <w:rPr>
                <w:rFonts w:ascii="Times New Roman" w:hAnsi="Times New Roman" w:cs="Times New Roman"/>
                <w:i/>
                <w:sz w:val="20"/>
                <w:szCs w:val="20"/>
              </w:rPr>
              <w:t>(MPa)</w:t>
            </w:r>
          </w:p>
        </w:tc>
        <w:tc>
          <w:tcPr>
            <w:tcW w:w="492" w:type="pct"/>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vertAlign w:val="subscript"/>
              </w:rPr>
            </w:pPr>
            <w:r>
              <w:rPr>
                <w:rFonts w:ascii="Times New Roman" w:hAnsi="Times New Roman" w:cs="Times New Roman" w:hint="eastAsia"/>
                <w:i/>
                <w:sz w:val="20"/>
                <w:szCs w:val="20"/>
              </w:rPr>
              <w:t>c</w:t>
            </w:r>
            <w:r w:rsidRPr="00765959">
              <w:rPr>
                <w:rFonts w:ascii="Times New Roman" w:hAnsi="Times New Roman" w:cs="Times New Roman"/>
                <w:i/>
                <w:sz w:val="20"/>
                <w:szCs w:val="20"/>
                <w:vertAlign w:val="subscript"/>
              </w:rPr>
              <w:t>5</w:t>
            </w:r>
          </w:p>
        </w:tc>
        <w:tc>
          <w:tcPr>
            <w:tcW w:w="533" w:type="pct"/>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rPr>
            </w:pPr>
            <w:r>
              <w:rPr>
                <w:rFonts w:ascii="Times New Roman" w:hAnsi="Times New Roman" w:cs="Times New Roman" w:hint="eastAsia"/>
                <w:i/>
                <w:sz w:val="20"/>
                <w:szCs w:val="20"/>
              </w:rPr>
              <w:t>c</w:t>
            </w:r>
            <w:r w:rsidRPr="00765959">
              <w:rPr>
                <w:rFonts w:ascii="Times New Roman" w:hAnsi="Times New Roman" w:cs="Times New Roman"/>
                <w:i/>
                <w:sz w:val="20"/>
                <w:szCs w:val="20"/>
                <w:vertAlign w:val="subscript"/>
              </w:rPr>
              <w:t>6</w:t>
            </w:r>
            <w:r w:rsidRPr="00765959">
              <w:rPr>
                <w:rFonts w:ascii="Times New Roman" w:hAnsi="Times New Roman" w:cs="Times New Roman"/>
                <w:i/>
                <w:sz w:val="20"/>
                <w:szCs w:val="20"/>
              </w:rPr>
              <w:t>(MPa)</w:t>
            </w:r>
          </w:p>
        </w:tc>
        <w:tc>
          <w:tcPr>
            <w:tcW w:w="279" w:type="pct"/>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vertAlign w:val="subscript"/>
              </w:rPr>
            </w:pPr>
            <w:r>
              <w:rPr>
                <w:rFonts w:ascii="Times New Roman" w:hAnsi="Times New Roman" w:cs="Times New Roman" w:hint="eastAsia"/>
                <w:i/>
                <w:sz w:val="20"/>
                <w:szCs w:val="20"/>
              </w:rPr>
              <w:t>c</w:t>
            </w:r>
            <w:r w:rsidRPr="00765959">
              <w:rPr>
                <w:rFonts w:ascii="Times New Roman" w:hAnsi="Times New Roman" w:cs="Times New Roman"/>
                <w:i/>
                <w:sz w:val="20"/>
                <w:szCs w:val="20"/>
                <w:vertAlign w:val="subscript"/>
              </w:rPr>
              <w:t>7</w:t>
            </w:r>
          </w:p>
        </w:tc>
        <w:tc>
          <w:tcPr>
            <w:tcW w:w="603" w:type="pct"/>
            <w:tcBorders>
              <w:top w:val="single" w:sz="4" w:space="0" w:color="auto"/>
              <w:bottom w:val="single" w:sz="4" w:space="0" w:color="auto"/>
            </w:tcBorders>
            <w:vAlign w:val="center"/>
          </w:tcPr>
          <w:p w:rsidR="00B76AF4" w:rsidRPr="00765959" w:rsidRDefault="008F48B1" w:rsidP="00593D52">
            <w:pPr>
              <w:jc w:val="center"/>
              <w:rPr>
                <w:rFonts w:ascii="Times New Roman" w:hAnsi="Times New Roman" w:cs="Times New Roman"/>
                <w:i/>
                <w:sz w:val="20"/>
                <w:szCs w:val="20"/>
              </w:rPr>
            </w:pPr>
            <m:oMathPara>
              <m:oMath>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ε</m:t>
                        </m:r>
                      </m:e>
                    </m:acc>
                  </m:e>
                  <m:sub>
                    <m:r>
                      <w:rPr>
                        <w:rFonts w:ascii="Cambria Math" w:hAnsi="Cambria Math" w:cs="Times New Roman"/>
                        <w:sz w:val="20"/>
                        <w:szCs w:val="20"/>
                      </w:rPr>
                      <m:t>p</m:t>
                    </m:r>
                  </m:sub>
                  <m:sup>
                    <m:r>
                      <w:rPr>
                        <w:rFonts w:ascii="Cambria Math" w:hAnsi="Cambria Math" w:cs="Times New Roman"/>
                        <w:sz w:val="20"/>
                        <w:szCs w:val="20"/>
                      </w:rPr>
                      <m:t>*Y</m:t>
                    </m:r>
                  </m:sup>
                </m:sSubSup>
              </m:oMath>
            </m:oMathPara>
          </w:p>
        </w:tc>
        <w:tc>
          <w:tcPr>
            <w:tcW w:w="544" w:type="pct"/>
            <w:tcBorders>
              <w:top w:val="single" w:sz="4" w:space="0" w:color="auto"/>
              <w:bottom w:val="single" w:sz="4" w:space="0" w:color="auto"/>
            </w:tcBorders>
            <w:vAlign w:val="center"/>
          </w:tcPr>
          <w:p w:rsidR="00B76AF4" w:rsidRPr="00765959" w:rsidRDefault="008F48B1" w:rsidP="00593D52">
            <w:pPr>
              <w:jc w:val="center"/>
              <w:rPr>
                <w:rFonts w:ascii="Times New Roman" w:hAnsi="Times New Roman" w:cs="Times New Roman"/>
                <w:i/>
                <w:sz w:val="20"/>
                <w:szCs w:val="20"/>
              </w:rPr>
            </w:pPr>
            <m:oMathPara>
              <m:oMath>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ε</m:t>
                        </m:r>
                      </m:e>
                    </m:acc>
                  </m:e>
                  <m:sub>
                    <m:r>
                      <w:rPr>
                        <w:rFonts w:ascii="Cambria Math" w:hAnsi="Cambria Math" w:cs="Times New Roman"/>
                        <w:sz w:val="20"/>
                        <w:szCs w:val="20"/>
                      </w:rPr>
                      <m:t>p</m:t>
                    </m:r>
                  </m:sub>
                  <m:sup>
                    <m:r>
                      <w:rPr>
                        <w:rFonts w:ascii="Cambria Math" w:hAnsi="Cambria Math" w:cs="Times New Roman"/>
                        <w:sz w:val="20"/>
                        <w:szCs w:val="20"/>
                      </w:rPr>
                      <m:t>*H</m:t>
                    </m:r>
                  </m:sup>
                </m:sSubSup>
              </m:oMath>
            </m:oMathPara>
          </w:p>
        </w:tc>
        <w:tc>
          <w:tcPr>
            <w:tcW w:w="607" w:type="pct"/>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Reference</w:t>
            </w:r>
          </w:p>
        </w:tc>
      </w:tr>
      <w:tr w:rsidR="00B76AF4" w:rsidRPr="0065142C" w:rsidTr="00593D52">
        <w:trPr>
          <w:jc w:val="center"/>
        </w:trPr>
        <w:tc>
          <w:tcPr>
            <w:tcW w:w="534"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bookmarkStart w:id="18" w:name="_Hlk515729281"/>
            <w:r w:rsidRPr="00C371B3">
              <w:rPr>
                <w:rFonts w:ascii="Times New Roman" w:hAnsi="Times New Roman" w:cs="Times New Roman"/>
                <w:sz w:val="20"/>
                <w:szCs w:val="20"/>
              </w:rPr>
              <w:t>170</w:t>
            </w:r>
          </w:p>
        </w:tc>
        <w:tc>
          <w:tcPr>
            <w:tcW w:w="534"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800</w:t>
            </w:r>
          </w:p>
        </w:tc>
        <w:tc>
          <w:tcPr>
            <w:tcW w:w="340"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11</w:t>
            </w:r>
          </w:p>
        </w:tc>
        <w:tc>
          <w:tcPr>
            <w:tcW w:w="533"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700</w:t>
            </w:r>
          </w:p>
        </w:tc>
        <w:tc>
          <w:tcPr>
            <w:tcW w:w="492"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4.2×10</w:t>
            </w:r>
            <w:r w:rsidRPr="00C371B3">
              <w:rPr>
                <w:rFonts w:ascii="Times New Roman" w:hAnsi="Times New Roman" w:cs="Times New Roman"/>
                <w:sz w:val="20"/>
                <w:szCs w:val="20"/>
                <w:vertAlign w:val="superscript"/>
              </w:rPr>
              <w:t>-5</w:t>
            </w:r>
          </w:p>
        </w:tc>
        <w:tc>
          <w:tcPr>
            <w:tcW w:w="533"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60</w:t>
            </w:r>
          </w:p>
        </w:tc>
        <w:tc>
          <w:tcPr>
            <w:tcW w:w="279"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5</w:t>
            </w:r>
          </w:p>
        </w:tc>
        <w:tc>
          <w:tcPr>
            <w:tcW w:w="603"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16×10</w:t>
            </w:r>
            <w:r w:rsidRPr="00C371B3">
              <w:rPr>
                <w:rFonts w:ascii="Times New Roman" w:hAnsi="Times New Roman" w:cs="Times New Roman"/>
                <w:sz w:val="20"/>
                <w:szCs w:val="20"/>
                <w:vertAlign w:val="superscript"/>
              </w:rPr>
              <w:t>11</w:t>
            </w:r>
          </w:p>
        </w:tc>
        <w:tc>
          <w:tcPr>
            <w:tcW w:w="544"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2.6×10</w:t>
            </w:r>
            <w:r w:rsidRPr="00C371B3">
              <w:rPr>
                <w:rFonts w:ascii="Times New Roman" w:hAnsi="Times New Roman" w:cs="Times New Roman"/>
                <w:sz w:val="20"/>
                <w:szCs w:val="20"/>
                <w:vertAlign w:val="superscript"/>
              </w:rPr>
              <w:t>13</w:t>
            </w:r>
          </w:p>
        </w:tc>
        <w:tc>
          <w:tcPr>
            <w:tcW w:w="607" w:type="pc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ee&lt;/Author&gt;&lt;Year&gt;1998&lt;/Year&gt;&lt;RecNum&gt;6379&lt;/RecNum&gt;&lt;DisplayText&gt;(Lee and Lin 1998)&lt;/DisplayText&gt;&lt;record&gt;&lt;rec-number&gt;6379&lt;/rec-number&gt;&lt;foreign-keys&gt;&lt;key app="EN" db-id="9xtdewafux20vgewr28vxrpl9asfpaswpx9f" timestamp="1548174779"&gt;6379&lt;/key&gt;&lt;/foreign-keys&gt;&lt;ref-type name="Journal Article"&gt;17&lt;/ref-type&gt;&lt;contributors&gt;&lt;authors&gt;&lt;author&gt;Lee, Woei-Shyan&lt;/author&gt;&lt;author&gt;Lin, Chi-Feng&lt;/author&gt;&lt;/authors&gt;&lt;/contributors&gt;&lt;titles&gt;&lt;title&gt;High-temperature deformation behaviour of Ti6Al4V alloy evaluated by high strain-rate compression tests&lt;/title&gt;&lt;secondary-title&gt;Journal of Materials Processing Technology&lt;/secondary-title&gt;&lt;/titles&gt;&lt;periodical&gt;&lt;full-title&gt;Journal of Materials Processing Technology&lt;/full-title&gt;&lt;abbr-1&gt;J Mater Process Tech&lt;/abbr-1&gt;&lt;/periodical&gt;&lt;pages&gt;127-136&lt;/pages&gt;&lt;volume&gt;75&lt;/volume&gt;&lt;number&gt;1-3&lt;/number&gt;&lt;dates&gt;&lt;year&gt;1998&lt;/year&gt;&lt;/dates&gt;&lt;isbn&gt;0924-0136&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Lee and Lin 1998)</w:t>
            </w:r>
            <w:r>
              <w:rPr>
                <w:rFonts w:ascii="Times New Roman" w:hAnsi="Times New Roman" w:cs="Times New Roman"/>
                <w:sz w:val="20"/>
                <w:szCs w:val="20"/>
              </w:rPr>
              <w:fldChar w:fldCharType="end"/>
            </w:r>
          </w:p>
        </w:tc>
      </w:tr>
      <w:tr w:rsidR="00B76AF4" w:rsidRPr="0065142C" w:rsidTr="00593D52">
        <w:trPr>
          <w:jc w:val="center"/>
        </w:trPr>
        <w:tc>
          <w:tcPr>
            <w:tcW w:w="534"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30</w:t>
            </w:r>
          </w:p>
        </w:tc>
        <w:tc>
          <w:tcPr>
            <w:tcW w:w="534"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500</w:t>
            </w:r>
          </w:p>
        </w:tc>
        <w:tc>
          <w:tcPr>
            <w:tcW w:w="340"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11</w:t>
            </w:r>
          </w:p>
        </w:tc>
        <w:tc>
          <w:tcPr>
            <w:tcW w:w="533"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400</w:t>
            </w:r>
          </w:p>
        </w:tc>
        <w:tc>
          <w:tcPr>
            <w:tcW w:w="492"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4.2×10</w:t>
            </w:r>
            <w:r w:rsidRPr="00C371B3">
              <w:rPr>
                <w:rFonts w:ascii="Times New Roman" w:hAnsi="Times New Roman" w:cs="Times New Roman"/>
                <w:sz w:val="20"/>
                <w:szCs w:val="20"/>
                <w:vertAlign w:val="superscript"/>
              </w:rPr>
              <w:t>-5</w:t>
            </w:r>
          </w:p>
        </w:tc>
        <w:tc>
          <w:tcPr>
            <w:tcW w:w="533"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100</w:t>
            </w:r>
          </w:p>
        </w:tc>
        <w:tc>
          <w:tcPr>
            <w:tcW w:w="279"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5</w:t>
            </w:r>
          </w:p>
        </w:tc>
        <w:tc>
          <w:tcPr>
            <w:tcW w:w="603"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16×10</w:t>
            </w:r>
            <w:r w:rsidRPr="00C371B3">
              <w:rPr>
                <w:rFonts w:ascii="Times New Roman" w:hAnsi="Times New Roman" w:cs="Times New Roman"/>
                <w:sz w:val="20"/>
                <w:szCs w:val="20"/>
                <w:vertAlign w:val="superscript"/>
              </w:rPr>
              <w:t>11</w:t>
            </w:r>
          </w:p>
        </w:tc>
        <w:tc>
          <w:tcPr>
            <w:tcW w:w="544"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2.6×10</w:t>
            </w:r>
            <w:r w:rsidRPr="00C371B3">
              <w:rPr>
                <w:rFonts w:ascii="Times New Roman" w:hAnsi="Times New Roman" w:cs="Times New Roman"/>
                <w:sz w:val="20"/>
                <w:szCs w:val="20"/>
                <w:vertAlign w:val="superscript"/>
              </w:rPr>
              <w:t>13</w:t>
            </w:r>
          </w:p>
        </w:tc>
        <w:tc>
          <w:tcPr>
            <w:tcW w:w="607" w:type="pct"/>
            <w:vAlign w:val="center"/>
          </w:tcPr>
          <w:p w:rsidR="00B76AF4" w:rsidRPr="00C371B3" w:rsidRDefault="00B76AF4" w:rsidP="00593D52">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emat-Nasser&lt;/Author&gt;&lt;Year&gt;2001&lt;/Year&gt;&lt;RecNum&gt;6375&lt;/RecNum&gt;&lt;DisplayText&gt;(Nemat-Nasser, Guo et al. 2001)&lt;/DisplayText&gt;&lt;record&gt;&lt;rec-number&gt;6375&lt;/rec-number&gt;&lt;foreign-keys&gt;&lt;key app="EN" db-id="9xtdewafux20vgewr28vxrpl9asfpaswpx9f" timestamp="1548174651"&gt;6375&lt;/key&gt;&lt;/foreign-keys&gt;&lt;ref-type name="Journal Article"&gt;17&lt;/ref-type&gt;&lt;contributors&gt;&lt;authors&gt;&lt;author&gt;Nemat-Nasser, Sia&lt;/author&gt;&lt;author&gt;Guo, Wei-Guo&lt;/author&gt;&lt;author&gt;Nesterenko, Vitali F&lt;/author&gt;&lt;author&gt;Indrakanti, SS&lt;/author&gt;&lt;author&gt;Gu, Ya-Bei&lt;/author&gt;&lt;/authors&gt;&lt;/contributors&gt;&lt;titles&gt;&lt;title&gt;Dynamic response of conventional and hot isostatically pressed Ti–6Al–4V alloys: experiments and modeling&lt;/title&gt;&lt;secondary-title&gt;Mechanics of Materials&lt;/secondary-title&gt;&lt;/titles&gt;&lt;periodical&gt;&lt;full-title&gt;Mechanics of Materials&lt;/full-title&gt;&lt;abbr-1&gt;Mech Mater&lt;/abbr-1&gt;&lt;/periodical&gt;&lt;pages&gt;425-439&lt;/pages&gt;&lt;volume&gt;33&lt;/volume&gt;&lt;number&gt;8&lt;/number&gt;&lt;dates&gt;&lt;year&gt;2001&lt;/year&gt;&lt;/dates&gt;&lt;isbn&gt;0167-6636&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Nemat-Nasser, Guo et al. 2001)</w:t>
            </w:r>
            <w:r>
              <w:rPr>
                <w:rFonts w:ascii="Times New Roman" w:hAnsi="Times New Roman" w:cs="Times New Roman"/>
                <w:sz w:val="20"/>
                <w:szCs w:val="20"/>
              </w:rPr>
              <w:fldChar w:fldCharType="end"/>
            </w:r>
          </w:p>
        </w:tc>
      </w:tr>
      <w:bookmarkEnd w:id="18"/>
      <w:tr w:rsidR="00B76AF4" w:rsidRPr="0065142C" w:rsidTr="00593D52">
        <w:trPr>
          <w:jc w:val="center"/>
        </w:trPr>
        <w:tc>
          <w:tcPr>
            <w:tcW w:w="534"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50</w:t>
            </w:r>
          </w:p>
        </w:tc>
        <w:tc>
          <w:tcPr>
            <w:tcW w:w="534"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750</w:t>
            </w:r>
          </w:p>
        </w:tc>
        <w:tc>
          <w:tcPr>
            <w:tcW w:w="340"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11</w:t>
            </w:r>
          </w:p>
        </w:tc>
        <w:tc>
          <w:tcPr>
            <w:tcW w:w="533"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030</w:t>
            </w:r>
          </w:p>
        </w:tc>
        <w:tc>
          <w:tcPr>
            <w:tcW w:w="492"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4.2×10</w:t>
            </w:r>
            <w:r w:rsidRPr="00C371B3">
              <w:rPr>
                <w:rFonts w:ascii="Times New Roman" w:hAnsi="Times New Roman" w:cs="Times New Roman"/>
                <w:sz w:val="20"/>
                <w:szCs w:val="20"/>
                <w:vertAlign w:val="superscript"/>
              </w:rPr>
              <w:t>-5</w:t>
            </w:r>
          </w:p>
        </w:tc>
        <w:tc>
          <w:tcPr>
            <w:tcW w:w="533"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100</w:t>
            </w:r>
          </w:p>
        </w:tc>
        <w:tc>
          <w:tcPr>
            <w:tcW w:w="279"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5</w:t>
            </w:r>
          </w:p>
        </w:tc>
        <w:tc>
          <w:tcPr>
            <w:tcW w:w="603"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16×10</w:t>
            </w:r>
            <w:r w:rsidRPr="00C371B3">
              <w:rPr>
                <w:rFonts w:ascii="Times New Roman" w:hAnsi="Times New Roman" w:cs="Times New Roman"/>
                <w:sz w:val="20"/>
                <w:szCs w:val="20"/>
                <w:vertAlign w:val="superscript"/>
              </w:rPr>
              <w:t>11</w:t>
            </w:r>
          </w:p>
        </w:tc>
        <w:tc>
          <w:tcPr>
            <w:tcW w:w="544" w:type="pc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2.6×10</w:t>
            </w:r>
            <w:r w:rsidRPr="00C371B3">
              <w:rPr>
                <w:rFonts w:ascii="Times New Roman" w:hAnsi="Times New Roman" w:cs="Times New Roman"/>
                <w:sz w:val="20"/>
                <w:szCs w:val="20"/>
                <w:vertAlign w:val="superscript"/>
              </w:rPr>
              <w:t>13</w:t>
            </w:r>
          </w:p>
        </w:tc>
        <w:tc>
          <w:tcPr>
            <w:tcW w:w="607" w:type="pct"/>
            <w:vAlign w:val="center"/>
          </w:tcPr>
          <w:p w:rsidR="00B76AF4" w:rsidRPr="00C371B3" w:rsidRDefault="00B76AF4" w:rsidP="00593D52">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han&lt;/Author&gt;&lt;Year&gt;2007&lt;/Year&gt;&lt;RecNum&gt;6374&lt;/RecNum&gt;&lt;DisplayText&gt;(Khan, Kazmi et al. 2007)&lt;/DisplayText&gt;&lt;record&gt;&lt;rec-number&gt;6374&lt;/rec-number&gt;&lt;foreign-keys&gt;&lt;key app="EN" db-id="9xtdewafux20vgewr28vxrpl9asfpaswpx9f" timestamp="1548174622"&gt;6374&lt;/key&gt;&lt;/foreign-keys&gt;&lt;ref-type name="Journal Article"&gt;17&lt;/ref-type&gt;&lt;contributors&gt;&lt;authors&gt;&lt;author&gt;Khan, Akhtar S&lt;/author&gt;&lt;author&gt;Kazmi, Rehan&lt;/author&gt;&lt;author&gt;Farrokh, Babak&lt;/author&gt;&lt;author&gt;Zupan, Marc&lt;/author&gt;&lt;/authors&gt;&lt;/contributors&gt;&lt;titles&gt;&lt;title&gt;Effect of oxygen content and microstructure on the thermo-mechanical response of three Ti–6Al–4V alloys: experiments and modeling over a wide range of strain-rates and temperatures&lt;/title&gt;&lt;secondary-title&gt;International Journal of Plasticity&lt;/secondary-title&gt;&lt;/titles&gt;&lt;periodical&gt;&lt;full-title&gt;International Journal of Plasticity&lt;/full-title&gt;&lt;abbr-1&gt;Int J Plasticity&lt;/abbr-1&gt;&lt;/periodical&gt;&lt;pages&gt;1105-1125&lt;/pages&gt;&lt;volume&gt;23&lt;/volume&gt;&lt;number&gt;7&lt;/number&gt;&lt;dates&gt;&lt;year&gt;2007&lt;/year&gt;&lt;/dates&gt;&lt;isbn&gt;0749-6419&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Khan, Kazmi et al. 2007)</w:t>
            </w:r>
            <w:r>
              <w:rPr>
                <w:rFonts w:ascii="Times New Roman" w:hAnsi="Times New Roman" w:cs="Times New Roman"/>
                <w:sz w:val="20"/>
                <w:szCs w:val="20"/>
              </w:rPr>
              <w:fldChar w:fldCharType="end"/>
            </w:r>
          </w:p>
        </w:tc>
      </w:tr>
    </w:tbl>
    <w:p w:rsidR="00B76AF4" w:rsidRDefault="00B76AF4" w:rsidP="00B76AF4">
      <w:pPr>
        <w:spacing w:line="480" w:lineRule="auto"/>
        <w:jc w:val="both"/>
        <w:rPr>
          <w:rFonts w:ascii="Times New Roman" w:hAnsi="Times New Roman" w:cs="Times New Roman"/>
          <w:sz w:val="24"/>
          <w:szCs w:val="24"/>
        </w:rPr>
      </w:pPr>
    </w:p>
    <w:p w:rsidR="00B76AF4" w:rsidRPr="003E603A" w:rsidRDefault="00B76AF4" w:rsidP="00B76AF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three variants of the VA model available in the literature shown in Table 5, </w:t>
      </w:r>
      <w:r w:rsidRPr="003B5D9D">
        <w:rPr>
          <w:rFonts w:ascii="Times New Roman" w:hAnsi="Times New Roman" w:cs="Times New Roman"/>
          <w:sz w:val="24"/>
          <w:szCs w:val="24"/>
        </w:rPr>
        <w:fldChar w:fldCharType="begin"/>
      </w:r>
      <w:r w:rsidRPr="003B5D9D">
        <w:rPr>
          <w:rFonts w:ascii="Times New Roman" w:hAnsi="Times New Roman" w:cs="Times New Roman"/>
          <w:sz w:val="24"/>
          <w:szCs w:val="24"/>
        </w:rPr>
        <w:instrText xml:space="preserve"> ADDIN EN.CITE &lt;EndNote&gt;&lt;Cite&gt;&lt;Author&gt;Lee&lt;/Author&gt;&lt;Year&gt;1998&lt;/Year&gt;&lt;RecNum&gt;6379&lt;/RecNum&gt;&lt;DisplayText&gt;(Lee and Lin 1998)&lt;/DisplayText&gt;&lt;record&gt;&lt;rec-number&gt;6379&lt;/rec-number&gt;&lt;foreign-keys&gt;&lt;key app="EN" db-id="9xtdewafux20vgewr28vxrpl9asfpaswpx9f" timestamp="1548174779"&gt;6379&lt;/key&gt;&lt;/foreign-keys&gt;&lt;ref-type name="Journal Article"&gt;17&lt;/ref-type&gt;&lt;contributors&gt;&lt;authors&gt;&lt;author&gt;Lee, Woei-Shyan&lt;/author&gt;&lt;author&gt;Lin, Chi-Feng&lt;/author&gt;&lt;/authors&gt;&lt;/contributors&gt;&lt;titles&gt;&lt;title&gt;High-temperature deformation behaviour of Ti6Al4V alloy evaluated by high strain-rate compression tests&lt;/title&gt;&lt;secondary-title&gt;Journal of Materials Processing Technology&lt;/secondary-title&gt;&lt;/titles&gt;&lt;periodical&gt;&lt;full-title&gt;Journal of Materials Processing Technology&lt;/full-title&gt;&lt;abbr-1&gt;J Mater Process Tech&lt;/abbr-1&gt;&lt;/periodical&gt;&lt;pages&gt;127-136&lt;/pages&gt;&lt;volume&gt;75&lt;/volume&gt;&lt;number&gt;1-3&lt;/number&gt;&lt;dates&gt;&lt;year&gt;1998&lt;/year&gt;&lt;/dates&gt;&lt;isbn&gt;0924-0136&lt;/isbn&gt;&lt;urls&gt;&lt;/urls&gt;&lt;/record&gt;&lt;/Cite&gt;&lt;/EndNote&gt;</w:instrText>
      </w:r>
      <w:r w:rsidRPr="003B5D9D">
        <w:rPr>
          <w:rFonts w:ascii="Times New Roman" w:hAnsi="Times New Roman" w:cs="Times New Roman"/>
          <w:sz w:val="24"/>
          <w:szCs w:val="24"/>
        </w:rPr>
        <w:fldChar w:fldCharType="separate"/>
      </w:r>
      <w:r w:rsidRPr="003B5D9D">
        <w:rPr>
          <w:rFonts w:ascii="Times New Roman" w:hAnsi="Times New Roman" w:cs="Times New Roman"/>
          <w:sz w:val="24"/>
          <w:szCs w:val="24"/>
        </w:rPr>
        <w:t>(Lee and Lin 1998)</w:t>
      </w:r>
      <w:r w:rsidRPr="003B5D9D">
        <w:rPr>
          <w:rFonts w:ascii="Times New Roman" w:hAnsi="Times New Roman" w:cs="Times New Roman"/>
          <w:sz w:val="24"/>
          <w:szCs w:val="24"/>
        </w:rPr>
        <w:fldChar w:fldCharType="end"/>
      </w:r>
      <w:r w:rsidRPr="003B5D9D">
        <w:rPr>
          <w:rFonts w:ascii="Times New Roman" w:hAnsi="Times New Roman" w:cs="Times New Roman"/>
          <w:sz w:val="24"/>
          <w:szCs w:val="24"/>
        </w:rPr>
        <w:t xml:space="preserve"> performed a set of compression tests on Ti64 at a constant strain rate of 2 </w:t>
      </w:r>
      <w:r>
        <w:rPr>
          <w:rFonts w:ascii="Arial Narrow" w:hAnsi="Arial Narrow" w:cs="Times New Roman"/>
          <w:sz w:val="24"/>
          <w:szCs w:val="24"/>
        </w:rPr>
        <w:t>х</w:t>
      </w:r>
      <w:r w:rsidRPr="003B5D9D">
        <w:rPr>
          <w:rFonts w:ascii="Times New Roman" w:hAnsi="Times New Roman" w:cs="Times New Roman"/>
          <w:sz w:val="24"/>
          <w:szCs w:val="24"/>
        </w:rPr>
        <w:t xml:space="preserve"> 10</w:t>
      </w:r>
      <w:r w:rsidRPr="003B5D9D">
        <w:rPr>
          <w:rFonts w:ascii="Times New Roman" w:hAnsi="Times New Roman" w:cs="Times New Roman"/>
          <w:sz w:val="24"/>
          <w:szCs w:val="24"/>
          <w:vertAlign w:val="superscript"/>
        </w:rPr>
        <w:t>3</w:t>
      </w:r>
      <w:r>
        <w:rPr>
          <w:rFonts w:ascii="Times New Roman" w:hAnsi="Times New Roman" w:cs="Times New Roman"/>
          <w:sz w:val="24"/>
          <w:szCs w:val="24"/>
        </w:rPr>
        <w:t xml:space="preserve"> s</w:t>
      </w:r>
      <w:r w:rsidRPr="003B5D9D">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3B5D9D">
        <w:rPr>
          <w:rFonts w:ascii="Times New Roman" w:hAnsi="Times New Roman" w:cs="Times New Roman"/>
          <w:sz w:val="24"/>
          <w:szCs w:val="24"/>
        </w:rPr>
        <w:t xml:space="preserve">and in the temperature range from 700 </w:t>
      </w:r>
      <w:r>
        <w:rPr>
          <w:rFonts w:ascii="Times New Roman" w:hAnsi="Times New Roman" w:cs="Times New Roman"/>
          <w:sz w:val="24"/>
          <w:szCs w:val="24"/>
        </w:rPr>
        <w:t>º</w:t>
      </w:r>
      <w:r w:rsidRPr="003B5D9D">
        <w:rPr>
          <w:rFonts w:ascii="Times New Roman" w:hAnsi="Times New Roman" w:cs="Times New Roman"/>
          <w:sz w:val="24"/>
          <w:szCs w:val="24"/>
        </w:rPr>
        <w:t xml:space="preserve">C to 1100 </w:t>
      </w:r>
      <w:r>
        <w:rPr>
          <w:rFonts w:ascii="Times New Roman" w:hAnsi="Times New Roman" w:cs="Times New Roman"/>
          <w:sz w:val="24"/>
          <w:szCs w:val="24"/>
        </w:rPr>
        <w:t>º</w:t>
      </w:r>
      <w:r w:rsidRPr="003B5D9D">
        <w:rPr>
          <w:rFonts w:ascii="Times New Roman" w:hAnsi="Times New Roman" w:cs="Times New Roman"/>
          <w:sz w:val="24"/>
          <w:szCs w:val="24"/>
        </w:rPr>
        <w:t>C</w:t>
      </w:r>
      <w:r w:rsidR="00BE0EC2">
        <w:rPr>
          <w:rFonts w:ascii="Times New Roman" w:hAnsi="Times New Roman" w:cs="Times New Roman"/>
          <w:sz w:val="24"/>
          <w:szCs w:val="24"/>
        </w:rPr>
        <w:t>.</w:t>
      </w:r>
      <w:r>
        <w:rPr>
          <w:rFonts w:ascii="Times New Roman" w:hAnsi="Times New Roman" w:cs="Times New Roman"/>
          <w:sz w:val="24"/>
          <w:szCs w:val="24"/>
        </w:rPr>
        <w:t xml:space="preserve"> </w:t>
      </w:r>
      <w:r w:rsidRPr="003E603A">
        <w:rPr>
          <w:rFonts w:ascii="Times New Roman" w:hAnsi="Times New Roman" w:cs="Times New Roman"/>
          <w:sz w:val="24"/>
          <w:szCs w:val="24"/>
        </w:rPr>
        <w:fldChar w:fldCharType="begin"/>
      </w:r>
      <w:r w:rsidRPr="003E603A">
        <w:rPr>
          <w:rFonts w:ascii="Times New Roman" w:hAnsi="Times New Roman" w:cs="Times New Roman"/>
          <w:sz w:val="24"/>
          <w:szCs w:val="24"/>
        </w:rPr>
        <w:instrText xml:space="preserve"> ADDIN EN.CITE &lt;EndNote&gt;&lt;Cite&gt;&lt;Author&gt;Nemat-Nasser&lt;/Author&gt;&lt;Year&gt;2001&lt;/Year&gt;&lt;RecNum&gt;6375&lt;/RecNum&gt;&lt;DisplayText&gt;(Nemat-Nasser, Guo et al. 2001)&lt;/DisplayText&gt;&lt;record&gt;&lt;rec-number&gt;6375&lt;/rec-number&gt;&lt;foreign-keys&gt;&lt;key app="EN" db-id="9xtdewafux20vgewr28vxrpl9asfpaswpx9f" timestamp="1548174651"&gt;6375&lt;/key&gt;&lt;/foreign-keys&gt;&lt;ref-type name="Journal Article"&gt;17&lt;/ref-type&gt;&lt;contributors&gt;&lt;authors&gt;&lt;author&gt;Nemat-Nasser, Sia&lt;/author&gt;&lt;author&gt;Guo, Wei-Guo&lt;/author&gt;&lt;author&gt;Nesterenko, Vitali F&lt;/author&gt;&lt;author&gt;Indrakanti, SS&lt;/author&gt;&lt;author&gt;Gu, Ya-Bei&lt;/author&gt;&lt;/authors&gt;&lt;/contributors&gt;&lt;titles&gt;&lt;title&gt;Dynamic response of conventional and hot isostatically pressed Ti–6Al–4V alloys: experiments and modeling&lt;/title&gt;&lt;secondary-title&gt;Mechanics of Materials&lt;/secondary-title&gt;&lt;/titles&gt;&lt;periodical&gt;&lt;full-title&gt;Mechanics of Materials&lt;/full-title&gt;&lt;abbr-1&gt;Mech Mater&lt;/abbr-1&gt;&lt;/periodical&gt;&lt;pages&gt;425-439&lt;/pages&gt;&lt;volume&gt;33&lt;/volume&gt;&lt;number&gt;8&lt;/number&gt;&lt;dates&gt;&lt;year&gt;2001&lt;/year&gt;&lt;/dates&gt;&lt;isbn&gt;0167-6636&lt;/isbn&gt;&lt;urls&gt;&lt;/urls&gt;&lt;/record&gt;&lt;/Cite&gt;&lt;/EndNote&gt;</w:instrText>
      </w:r>
      <w:r w:rsidRPr="003E603A">
        <w:rPr>
          <w:rFonts w:ascii="Times New Roman" w:hAnsi="Times New Roman" w:cs="Times New Roman"/>
          <w:sz w:val="24"/>
          <w:szCs w:val="24"/>
        </w:rPr>
        <w:fldChar w:fldCharType="separate"/>
      </w:r>
      <w:r w:rsidRPr="003E603A">
        <w:rPr>
          <w:rFonts w:ascii="Times New Roman" w:hAnsi="Times New Roman" w:cs="Times New Roman"/>
          <w:sz w:val="24"/>
          <w:szCs w:val="24"/>
        </w:rPr>
        <w:t>(Nemat-Nasser, Guo et al. 2001)</w:t>
      </w:r>
      <w:r w:rsidRPr="003E603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03A">
        <w:rPr>
          <w:rFonts w:ascii="Times New Roman" w:hAnsi="Times New Roman" w:cs="Times New Roman"/>
          <w:sz w:val="24"/>
          <w:szCs w:val="24"/>
        </w:rPr>
        <w:t>conducted a series of compression tests in the range of 10</w:t>
      </w:r>
      <w:r w:rsidRPr="003E603A">
        <w:rPr>
          <w:rFonts w:ascii="Times New Roman" w:hAnsi="Times New Roman" w:cs="Times New Roman"/>
          <w:sz w:val="24"/>
          <w:szCs w:val="24"/>
          <w:vertAlign w:val="superscript"/>
        </w:rPr>
        <w:t>-3</w:t>
      </w:r>
      <w:r w:rsidRPr="003E603A">
        <w:rPr>
          <w:rFonts w:ascii="Times New Roman" w:hAnsi="Times New Roman" w:cs="Times New Roman"/>
          <w:sz w:val="24"/>
          <w:szCs w:val="24"/>
        </w:rPr>
        <w:t xml:space="preserve"> to </w:t>
      </w:r>
      <w:r>
        <w:rPr>
          <w:rFonts w:ascii="Times New Roman" w:hAnsi="Times New Roman" w:cs="Times New Roman"/>
          <w:sz w:val="24"/>
          <w:szCs w:val="24"/>
        </w:rPr>
        <w:t>6000 s</w:t>
      </w:r>
      <w:r w:rsidRPr="003E603A">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3E603A">
        <w:rPr>
          <w:rFonts w:ascii="Times New Roman" w:hAnsi="Times New Roman" w:cs="Times New Roman"/>
          <w:sz w:val="24"/>
          <w:szCs w:val="24"/>
        </w:rPr>
        <w:t xml:space="preserve">and </w:t>
      </w:r>
      <w:r>
        <w:rPr>
          <w:rFonts w:ascii="Times New Roman" w:hAnsi="Times New Roman" w:cs="Times New Roman"/>
          <w:sz w:val="24"/>
          <w:szCs w:val="24"/>
        </w:rPr>
        <w:t xml:space="preserve">77 to 1000 K </w:t>
      </w:r>
      <w:r w:rsidRPr="003E603A">
        <w:rPr>
          <w:rFonts w:ascii="Times New Roman" w:hAnsi="Times New Roman" w:cs="Times New Roman"/>
          <w:sz w:val="24"/>
          <w:szCs w:val="24"/>
        </w:rPr>
        <w:t>to capture the dynamic thermomechanical responses of commercial Ti64 alloy</w:t>
      </w:r>
      <w:r>
        <w:rPr>
          <w:rFonts w:ascii="Times New Roman" w:hAnsi="Times New Roman" w:cs="Times New Roman"/>
          <w:sz w:val="24"/>
          <w:szCs w:val="24"/>
        </w:rPr>
        <w:t xml:space="preserve"> and </w:t>
      </w:r>
      <w:r w:rsidRPr="003E603A">
        <w:rPr>
          <w:rFonts w:ascii="Times New Roman" w:hAnsi="Times New Roman" w:cs="Times New Roman"/>
          <w:sz w:val="24"/>
          <w:szCs w:val="24"/>
        </w:rPr>
        <w:fldChar w:fldCharType="begin"/>
      </w:r>
      <w:r w:rsidRPr="003E603A">
        <w:rPr>
          <w:rFonts w:ascii="Times New Roman" w:hAnsi="Times New Roman" w:cs="Times New Roman"/>
          <w:sz w:val="24"/>
          <w:szCs w:val="24"/>
        </w:rPr>
        <w:instrText xml:space="preserve"> ADDIN EN.CITE &lt;EndNote&gt;&lt;Cite&gt;&lt;Author&gt;Khan&lt;/Author&gt;&lt;Year&gt;2007&lt;/Year&gt;&lt;RecNum&gt;6374&lt;/RecNum&gt;&lt;DisplayText&gt;(Khan, Kazmi et al. 2007)&lt;/DisplayText&gt;&lt;record&gt;&lt;rec-number&gt;6374&lt;/rec-number&gt;&lt;foreign-keys&gt;&lt;key app="EN" db-id="9xtdewafux20vgewr28vxrpl9asfpaswpx9f" timestamp="1548174622"&gt;6374&lt;/key&gt;&lt;/foreign-keys&gt;&lt;ref-type name="Journal Article"&gt;17&lt;/ref-type&gt;&lt;contributors&gt;&lt;authors&gt;&lt;author&gt;Khan, Akhtar S&lt;/author&gt;&lt;author&gt;Kazmi, Rehan&lt;/author&gt;&lt;author&gt;Farrokh, Babak&lt;/author&gt;&lt;author&gt;Zupan, Marc&lt;/author&gt;&lt;/authors&gt;&lt;/contributors&gt;&lt;titles&gt;&lt;title&gt;Effect of oxygen content and microstructure on the thermo-mechanical response of three Ti–6Al–4V alloys: experiments and modeling over a wide range of strain-rates and temperatures&lt;/title&gt;&lt;secondary-title&gt;International Journal of Plasticity&lt;/secondary-title&gt;&lt;/titles&gt;&lt;periodical&gt;&lt;full-title&gt;International Journal of Plasticity&lt;/full-title&gt;&lt;abbr-1&gt;Int J Plasticity&lt;/abbr-1&gt;&lt;/periodical&gt;&lt;pages&gt;1105-1125&lt;/pages&gt;&lt;volume&gt;23&lt;/volume&gt;&lt;number&gt;7&lt;/number&gt;&lt;dates&gt;&lt;year&gt;2007&lt;/year&gt;&lt;/dates&gt;&lt;isbn&gt;0749-6419&lt;/isbn&gt;&lt;urls&gt;&lt;/urls&gt;&lt;/record&gt;&lt;/Cite&gt;&lt;/EndNote&gt;</w:instrText>
      </w:r>
      <w:r w:rsidRPr="003E603A">
        <w:rPr>
          <w:rFonts w:ascii="Times New Roman" w:hAnsi="Times New Roman" w:cs="Times New Roman"/>
          <w:sz w:val="24"/>
          <w:szCs w:val="24"/>
        </w:rPr>
        <w:fldChar w:fldCharType="separate"/>
      </w:r>
      <w:r w:rsidRPr="003E603A">
        <w:rPr>
          <w:rFonts w:ascii="Times New Roman" w:hAnsi="Times New Roman" w:cs="Times New Roman"/>
          <w:sz w:val="24"/>
          <w:szCs w:val="24"/>
        </w:rPr>
        <w:t>(Khan, Kazmi et al. 2007)</w:t>
      </w:r>
      <w:r w:rsidRPr="003E603A">
        <w:rPr>
          <w:rFonts w:ascii="Times New Roman" w:hAnsi="Times New Roman" w:cs="Times New Roman"/>
          <w:sz w:val="24"/>
          <w:szCs w:val="24"/>
        </w:rPr>
        <w:fldChar w:fldCharType="end"/>
      </w:r>
      <w:r w:rsidRPr="003E603A">
        <w:rPr>
          <w:rFonts w:ascii="Times New Roman" w:hAnsi="Times New Roman" w:cs="Times New Roman"/>
          <w:sz w:val="24"/>
          <w:szCs w:val="24"/>
        </w:rPr>
        <w:t xml:space="preserve"> studied three different Ti64 alloys under compression at strain rates from 10</w:t>
      </w:r>
      <w:r w:rsidRPr="003E603A">
        <w:rPr>
          <w:rFonts w:ascii="Times New Roman" w:hAnsi="Times New Roman" w:cs="Times New Roman"/>
          <w:sz w:val="24"/>
          <w:szCs w:val="24"/>
          <w:vertAlign w:val="superscript"/>
        </w:rPr>
        <w:t>-6</w:t>
      </w:r>
      <w:r w:rsidRPr="003E603A">
        <w:rPr>
          <w:rFonts w:ascii="Times New Roman" w:hAnsi="Times New Roman" w:cs="Times New Roman"/>
          <w:sz w:val="24"/>
          <w:szCs w:val="24"/>
        </w:rPr>
        <w:t xml:space="preserve"> to 3378 </w:t>
      </w:r>
      <w:r>
        <w:rPr>
          <w:rFonts w:ascii="Times New Roman" w:hAnsi="Times New Roman" w:cs="Times New Roman"/>
          <w:sz w:val="24"/>
          <w:szCs w:val="24"/>
        </w:rPr>
        <w:t>s</w:t>
      </w:r>
      <w:r w:rsidRPr="003E603A">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3E603A">
        <w:rPr>
          <w:rFonts w:ascii="Times New Roman" w:hAnsi="Times New Roman" w:cs="Times New Roman"/>
          <w:sz w:val="24"/>
          <w:szCs w:val="24"/>
        </w:rPr>
        <w:t>and temperatures from 233 to 755 K</w:t>
      </w:r>
      <w:r>
        <w:rPr>
          <w:rFonts w:ascii="Times New Roman" w:hAnsi="Times New Roman" w:cs="Times New Roman"/>
          <w:sz w:val="24"/>
          <w:szCs w:val="24"/>
        </w:rPr>
        <w:t xml:space="preserve">. Clearly, out of these three options, the study of </w:t>
      </w:r>
      <w:r w:rsidRPr="003B5D9D">
        <w:rPr>
          <w:rFonts w:ascii="Times New Roman" w:hAnsi="Times New Roman" w:cs="Times New Roman"/>
          <w:sz w:val="24"/>
          <w:szCs w:val="24"/>
        </w:rPr>
        <w:fldChar w:fldCharType="begin"/>
      </w:r>
      <w:r w:rsidRPr="003B5D9D">
        <w:rPr>
          <w:rFonts w:ascii="Times New Roman" w:hAnsi="Times New Roman" w:cs="Times New Roman"/>
          <w:sz w:val="24"/>
          <w:szCs w:val="24"/>
        </w:rPr>
        <w:instrText xml:space="preserve"> ADDIN EN.CITE &lt;EndNote&gt;&lt;Cite&gt;&lt;Author&gt;Nemat-Nasser&lt;/Author&gt;&lt;Year&gt;2001&lt;/Year&gt;&lt;RecNum&gt;6375&lt;/RecNum&gt;&lt;DisplayText&gt;(Nemat-Nasser, Guo et al. 2001)&lt;/DisplayText&gt;&lt;record&gt;&lt;rec-number&gt;6375&lt;/rec-number&gt;&lt;foreign-keys&gt;&lt;key app="EN" db-id="9xtdewafux20vgewr28vxrpl9asfpaswpx9f" timestamp="1548174651"&gt;6375&lt;/key&gt;&lt;/foreign-keys&gt;&lt;ref-type name="Journal Article"&gt;17&lt;/ref-type&gt;&lt;contributors&gt;&lt;authors&gt;&lt;author&gt;Nemat-Nasser, Sia&lt;/author&gt;&lt;author&gt;Guo, Wei-Guo&lt;/author&gt;&lt;author&gt;Nesterenko, Vitali F&lt;/author&gt;&lt;author&gt;Indrakanti, SS&lt;/author&gt;&lt;author&gt;Gu, Ya-Bei&lt;/author&gt;&lt;/authors&gt;&lt;/contributors&gt;&lt;titles&gt;&lt;title&gt;Dynamic response of conventional and hot isostatically pressed Ti–6Al–4V alloys: experiments and modeling&lt;/title&gt;&lt;secondary-title&gt;Mechanics of Materials&lt;/secondary-title&gt;&lt;/titles&gt;&lt;periodical&gt;&lt;full-title&gt;Mechanics of Materials&lt;/full-title&gt;&lt;abbr-1&gt;Mech Mater&lt;/abbr-1&gt;&lt;/periodical&gt;&lt;pages&gt;425-439&lt;/pages&gt;&lt;volume&gt;33&lt;/volume&gt;&lt;number&gt;8&lt;/number&gt;&lt;dates&gt;&lt;year&gt;2001&lt;/year&gt;&lt;/dates&gt;&lt;isbn&gt;0167-6636&lt;/isbn&gt;&lt;urls&gt;&lt;/urls&gt;&lt;/record&gt;&lt;/Cite&gt;&lt;/EndNote&gt;</w:instrText>
      </w:r>
      <w:r w:rsidRPr="003B5D9D">
        <w:rPr>
          <w:rFonts w:ascii="Times New Roman" w:hAnsi="Times New Roman" w:cs="Times New Roman"/>
          <w:sz w:val="24"/>
          <w:szCs w:val="24"/>
        </w:rPr>
        <w:fldChar w:fldCharType="separate"/>
      </w:r>
      <w:r w:rsidRPr="003B5D9D">
        <w:rPr>
          <w:rFonts w:ascii="Times New Roman" w:hAnsi="Times New Roman" w:cs="Times New Roman"/>
          <w:sz w:val="24"/>
          <w:szCs w:val="24"/>
        </w:rPr>
        <w:t>(Nemat-Nasser, Guo et al. 2001)</w:t>
      </w:r>
      <w:r w:rsidRPr="003B5D9D">
        <w:rPr>
          <w:rFonts w:ascii="Times New Roman" w:hAnsi="Times New Roman" w:cs="Times New Roman"/>
          <w:sz w:val="24"/>
          <w:szCs w:val="24"/>
        </w:rPr>
        <w:fldChar w:fldCharType="end"/>
      </w:r>
      <w:r>
        <w:rPr>
          <w:rFonts w:ascii="Times New Roman" w:hAnsi="Times New Roman" w:cs="Times New Roman"/>
          <w:sz w:val="24"/>
          <w:szCs w:val="24"/>
        </w:rPr>
        <w:t xml:space="preserve"> shows more proximity of the strain rate and temperature to the experimental machining conditions and this variant was therefore used in the rest of the demonstration made in the paper. </w:t>
      </w:r>
    </w:p>
    <w:p w:rsidR="00B76AF4" w:rsidRPr="006C4F07" w:rsidRDefault="00B76AF4" w:rsidP="00B76AF4">
      <w:pPr>
        <w:pStyle w:val="6"/>
        <w:rPr>
          <w:sz w:val="24"/>
          <w:szCs w:val="24"/>
        </w:rPr>
      </w:pPr>
      <w:proofErr w:type="spellStart"/>
      <w:r w:rsidRPr="006C4F07">
        <w:rPr>
          <w:sz w:val="24"/>
          <w:szCs w:val="24"/>
        </w:rPr>
        <w:t>C</w:t>
      </w:r>
      <w:r w:rsidRPr="006C4F07">
        <w:rPr>
          <w:rFonts w:eastAsiaTheme="minorEastAsia"/>
          <w:sz w:val="24"/>
          <w:szCs w:val="24"/>
        </w:rPr>
        <w:t>uit</w:t>
      </w:r>
      <w:r w:rsidRPr="006C4F07">
        <w:rPr>
          <w:sz w:val="24"/>
          <w:szCs w:val="24"/>
        </w:rPr>
        <w:t>ino</w:t>
      </w:r>
      <w:proofErr w:type="spellEnd"/>
      <w:r w:rsidRPr="006C4F07">
        <w:rPr>
          <w:sz w:val="24"/>
          <w:szCs w:val="24"/>
        </w:rPr>
        <w:t xml:space="preserve"> and Ortiz model of Ti6Al4V implemented in “</w:t>
      </w:r>
      <w:proofErr w:type="spellStart"/>
      <w:r w:rsidRPr="006C4F07">
        <w:rPr>
          <w:sz w:val="24"/>
          <w:szCs w:val="24"/>
        </w:rPr>
        <w:t>Advant</w:t>
      </w:r>
      <w:r>
        <w:rPr>
          <w:sz w:val="24"/>
          <w:szCs w:val="24"/>
        </w:rPr>
        <w:t>E</w:t>
      </w:r>
      <w:r w:rsidRPr="006C4F07">
        <w:rPr>
          <w:sz w:val="24"/>
          <w:szCs w:val="24"/>
        </w:rPr>
        <w:t>dge</w:t>
      </w:r>
      <w:proofErr w:type="spellEnd"/>
      <w:r w:rsidRPr="006C4F07">
        <w:rPr>
          <w:sz w:val="24"/>
          <w:szCs w:val="24"/>
        </w:rPr>
        <w:t>”</w:t>
      </w:r>
    </w:p>
    <w:p w:rsidR="00B76AF4" w:rsidRPr="006C4F07" w:rsidRDefault="00B76AF4" w:rsidP="00B76AF4">
      <w:pPr>
        <w:jc w:val="both"/>
        <w:rPr>
          <w:rFonts w:ascii="Times New Roman" w:hAnsi="Times New Roman" w:cs="Times New Roman"/>
          <w:sz w:val="24"/>
          <w:szCs w:val="24"/>
        </w:rPr>
      </w:pPr>
    </w:p>
    <w:p w:rsidR="00B76AF4" w:rsidRDefault="00B76AF4" w:rsidP="00B76AF4">
      <w:pPr>
        <w:spacing w:line="480" w:lineRule="auto"/>
        <w:jc w:val="both"/>
        <w:rPr>
          <w:rFonts w:ascii="Times New Roman" w:hAnsi="Times New Roman" w:cs="Times New Roman"/>
          <w:sz w:val="24"/>
          <w:szCs w:val="24"/>
        </w:rPr>
      </w:pPr>
      <w:proofErr w:type="spellStart"/>
      <w:r w:rsidRPr="003F66AF">
        <w:rPr>
          <w:rFonts w:ascii="Times New Roman" w:hAnsi="Times New Roman" w:cs="Times New Roman"/>
          <w:sz w:val="24"/>
          <w:szCs w:val="24"/>
        </w:rPr>
        <w:t>AdvantEdge</w:t>
      </w:r>
      <w:proofErr w:type="spellEnd"/>
      <w:r w:rsidRPr="003F66AF">
        <w:rPr>
          <w:rFonts w:ascii="Times New Roman" w:hAnsi="Times New Roman" w:cs="Times New Roman"/>
          <w:sz w:val="24"/>
          <w:szCs w:val="24"/>
        </w:rPr>
        <w:t xml:space="preserve"> </w:t>
      </w:r>
      <w:r>
        <w:rPr>
          <w:rFonts w:ascii="Times New Roman" w:hAnsi="Times New Roman" w:cs="Times New Roman"/>
          <w:sz w:val="24"/>
          <w:szCs w:val="24"/>
        </w:rPr>
        <w:t xml:space="preserve">is an explicit time solver that </w:t>
      </w:r>
      <w:r w:rsidRPr="003F66AF">
        <w:rPr>
          <w:rFonts w:ascii="Times New Roman" w:hAnsi="Times New Roman" w:cs="Times New Roman"/>
          <w:sz w:val="24"/>
          <w:szCs w:val="24"/>
        </w:rPr>
        <w:t xml:space="preserve">calculates the dynamic equilibrium in time using a </w:t>
      </w:r>
      <w:proofErr w:type="spellStart"/>
      <w:r w:rsidRPr="003F66AF">
        <w:rPr>
          <w:rFonts w:ascii="Times New Roman" w:hAnsi="Times New Roman" w:cs="Times New Roman"/>
          <w:sz w:val="24"/>
          <w:szCs w:val="24"/>
        </w:rPr>
        <w:t>Lagrangian</w:t>
      </w:r>
      <w:proofErr w:type="spellEnd"/>
      <w:r w:rsidRPr="003F66AF">
        <w:rPr>
          <w:rFonts w:ascii="Times New Roman" w:hAnsi="Times New Roman" w:cs="Times New Roman"/>
          <w:sz w:val="24"/>
          <w:szCs w:val="24"/>
        </w:rPr>
        <w:t xml:space="preserve"> finite element formulation</w:t>
      </w:r>
      <w:r>
        <w:rPr>
          <w:rFonts w:ascii="Times New Roman" w:hAnsi="Times New Roman" w:cs="Times New Roman"/>
          <w:sz w:val="24"/>
          <w:szCs w:val="24"/>
        </w:rPr>
        <w:t xml:space="preserve">. </w:t>
      </w:r>
      <w:r w:rsidRPr="006C4F07">
        <w:rPr>
          <w:rFonts w:ascii="Times New Roman" w:hAnsi="Times New Roman" w:cs="Times New Roman"/>
          <w:sz w:val="24"/>
          <w:szCs w:val="24"/>
        </w:rPr>
        <w:t xml:space="preserve">The default material constitutive model implemented in </w:t>
      </w:r>
      <w:r>
        <w:rPr>
          <w:rFonts w:ascii="Times New Roman" w:hAnsi="Times New Roman" w:cs="Times New Roman"/>
          <w:sz w:val="24"/>
          <w:szCs w:val="24"/>
        </w:rPr>
        <w:t>the</w:t>
      </w:r>
      <w:r w:rsidRPr="006C4F07">
        <w:rPr>
          <w:rFonts w:ascii="Times New Roman" w:hAnsi="Times New Roman" w:cs="Times New Roman"/>
          <w:sz w:val="24"/>
          <w:szCs w:val="24"/>
        </w:rPr>
        <w:t xml:space="preserve"> commercial software “</w:t>
      </w:r>
      <w:proofErr w:type="spellStart"/>
      <w:r w:rsidRPr="006C4F07">
        <w:rPr>
          <w:rFonts w:ascii="Times New Roman" w:hAnsi="Times New Roman" w:cs="Times New Roman"/>
          <w:sz w:val="24"/>
          <w:szCs w:val="24"/>
        </w:rPr>
        <w:t>AdvantEdge</w:t>
      </w:r>
      <w:proofErr w:type="spellEnd"/>
      <w:r w:rsidRPr="006C4F07">
        <w:rPr>
          <w:rFonts w:ascii="Times New Roman" w:hAnsi="Times New Roman" w:cs="Times New Roman"/>
          <w:sz w:val="24"/>
          <w:szCs w:val="24"/>
        </w:rPr>
        <w:t xml:space="preserve">” </w:t>
      </w:r>
      <w:r>
        <w:rPr>
          <w:rFonts w:ascii="Times New Roman" w:hAnsi="Times New Roman" w:cs="Times New Roman"/>
          <w:sz w:val="24"/>
          <w:szCs w:val="24"/>
        </w:rPr>
        <w:t>for</w:t>
      </w:r>
      <w:r w:rsidRPr="006C4F07">
        <w:rPr>
          <w:rFonts w:ascii="Times New Roman" w:hAnsi="Times New Roman" w:cs="Times New Roman"/>
          <w:sz w:val="24"/>
          <w:szCs w:val="24"/>
        </w:rPr>
        <w:t xml:space="preserve"> simulation</w:t>
      </w:r>
      <w:r>
        <w:rPr>
          <w:rFonts w:ascii="Times New Roman" w:hAnsi="Times New Roman" w:cs="Times New Roman"/>
          <w:sz w:val="24"/>
          <w:szCs w:val="24"/>
        </w:rPr>
        <w:t xml:space="preserve"> of</w:t>
      </w:r>
      <w:r w:rsidRPr="006C4F07">
        <w:rPr>
          <w:rFonts w:ascii="Times New Roman" w:hAnsi="Times New Roman" w:cs="Times New Roman"/>
          <w:sz w:val="24"/>
          <w:szCs w:val="24"/>
        </w:rPr>
        <w:t xml:space="preserve"> Ti6Al4V is based on a stress </w:t>
      </w:r>
      <w:r>
        <w:rPr>
          <w:rFonts w:ascii="Times New Roman" w:hAnsi="Times New Roman" w:cs="Times New Roman"/>
          <w:sz w:val="24"/>
          <w:szCs w:val="24"/>
        </w:rPr>
        <w:t xml:space="preserve">updating </w:t>
      </w:r>
      <w:r w:rsidRPr="006C4F07">
        <w:rPr>
          <w:rFonts w:ascii="Times New Roman" w:hAnsi="Times New Roman" w:cs="Times New Roman"/>
          <w:sz w:val="24"/>
          <w:szCs w:val="24"/>
        </w:rPr>
        <w:t>method, which can provide finite deformation range strain-stress update algorithms at</w:t>
      </w:r>
      <w:r>
        <w:rPr>
          <w:rFonts w:ascii="Times New Roman" w:hAnsi="Times New Roman" w:cs="Times New Roman"/>
          <w:sz w:val="24"/>
          <w:szCs w:val="24"/>
        </w:rPr>
        <w:t xml:space="preserve"> the</w:t>
      </w:r>
      <w:r w:rsidRPr="006C4F07">
        <w:rPr>
          <w:rFonts w:ascii="Times New Roman" w:hAnsi="Times New Roman" w:cs="Times New Roman"/>
          <w:sz w:val="24"/>
          <w:szCs w:val="24"/>
        </w:rPr>
        <w:t xml:space="preserve"> kinematics lev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n&lt;/Author&gt;&lt;Year&gt;2012&lt;/Year&gt;&lt;RecNum&gt;6382&lt;/RecNum&gt;&lt;DisplayText&gt;(Man, Ren et al. 2012)&lt;/DisplayText&gt;&lt;record&gt;&lt;rec-number&gt;6382&lt;/rec-number&gt;&lt;foreign-keys&gt;&lt;key app="EN" db-id="9xtdewafux20vgewr28vxrpl9asfpaswpx9f" timestamp="1548175697"&gt;6382&lt;/key&gt;&lt;/foreign-keys&gt;&lt;ref-type name="Journal Article"&gt;17&lt;/ref-type&gt;&lt;contributors&gt;&lt;authors&gt;&lt;author&gt;Man, Xialin&lt;/author&gt;&lt;author&gt;Ren, Deyao&lt;/author&gt;&lt;author&gt;Usui, Shuji&lt;/author&gt;&lt;author&gt;Johnson, Cody&lt;/author&gt;&lt;author&gt;Marusich, Troy D&lt;/author&gt;&lt;/authors&gt;&lt;/contributors&gt;&lt;titles&gt;&lt;title&gt;Validation of finite element cutting force prediction for end milling&lt;/title&gt;&lt;secondary-title&gt;Procedia CIRP&lt;/secondary-title&gt;&lt;/titles&gt;&lt;periodical&gt;&lt;full-title&gt;Procedia CIRP&lt;/full-title&gt;&lt;/periodical&gt;&lt;pages&gt;663-668&lt;/pages&gt;&lt;volume&gt;1&lt;/volume&gt;&lt;dates&gt;&lt;year&gt;2012&lt;/year&gt;&lt;/dates&gt;&lt;isbn&gt;2212-827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n, Ren et al. 2012)</w:t>
      </w:r>
      <w:r>
        <w:rPr>
          <w:rFonts w:ascii="Times New Roman" w:hAnsi="Times New Roman" w:cs="Times New Roman"/>
          <w:sz w:val="24"/>
          <w:szCs w:val="24"/>
        </w:rPr>
        <w:fldChar w:fldCharType="end"/>
      </w:r>
      <w:r w:rsidRPr="006C4F07">
        <w:rPr>
          <w:rFonts w:ascii="Times New Roman" w:hAnsi="Times New Roman" w:cs="Times New Roman"/>
          <w:sz w:val="24"/>
          <w:szCs w:val="24"/>
        </w:rPr>
        <w:t xml:space="preserve">. </w:t>
      </w:r>
    </w:p>
    <w:p w:rsidR="00B76AF4" w:rsidRDefault="00B76AF4" w:rsidP="00B76AF4">
      <w:pPr>
        <w:spacing w:line="480" w:lineRule="auto"/>
        <w:jc w:val="both"/>
        <w:rPr>
          <w:rFonts w:ascii="Times New Roman" w:hAnsi="Times New Roman" w:cs="Times New Roman"/>
          <w:sz w:val="24"/>
          <w:szCs w:val="24"/>
        </w:rPr>
      </w:pPr>
    </w:p>
    <w:p w:rsidR="00B76AF4" w:rsidRPr="006C4F07" w:rsidRDefault="00B76AF4" w:rsidP="00B76AF4">
      <w:pPr>
        <w:spacing w:line="480" w:lineRule="auto"/>
        <w:jc w:val="both"/>
        <w:rPr>
          <w:rFonts w:ascii="Times New Roman" w:hAnsi="Times New Roman" w:cs="Times New Roman"/>
          <w:sz w:val="24"/>
          <w:szCs w:val="24"/>
        </w:rPr>
      </w:pPr>
      <w:r w:rsidRPr="006C4F07">
        <w:rPr>
          <w:rFonts w:ascii="Times New Roman" w:hAnsi="Times New Roman" w:cs="Times New Roman"/>
          <w:sz w:val="24"/>
          <w:szCs w:val="24"/>
        </w:rPr>
        <w:lastRenderedPageBreak/>
        <w:t>As per this model, the flow stress is defined as follows:</w:t>
      </w:r>
    </w:p>
    <w:tbl>
      <w:tblPr>
        <w:tblW w:w="0" w:type="auto"/>
        <w:tblLook w:val="00A0" w:firstRow="1" w:lastRow="0" w:firstColumn="1" w:lastColumn="0" w:noHBand="0" w:noVBand="0"/>
      </w:tblPr>
      <w:tblGrid>
        <w:gridCol w:w="7506"/>
        <w:gridCol w:w="800"/>
      </w:tblGrid>
      <w:tr w:rsidR="00B76AF4" w:rsidRPr="0065142C" w:rsidTr="00593D52">
        <w:tc>
          <w:tcPr>
            <w:tcW w:w="7693" w:type="dxa"/>
            <w:vAlign w:val="center"/>
          </w:tcPr>
          <w:p w:rsidR="00B76AF4" w:rsidRPr="00C371B3" w:rsidRDefault="00B76AF4" w:rsidP="00593D52">
            <w:pPr>
              <w:jc w:val="center"/>
              <w:rPr>
                <w:rFonts w:ascii="Times New Roman" w:hAnsi="Times New Roman" w:cs="Times New Roman"/>
                <w:sz w:val="20"/>
                <w:szCs w:val="20"/>
              </w:rPr>
            </w:pPr>
            <m:oMathPara>
              <m:oMath>
                <m:r>
                  <m:rPr>
                    <m:sty m:val="p"/>
                  </m:rPr>
                  <w:rPr>
                    <w:rFonts w:ascii="Cambria Math" w:hAnsi="Cambria Math" w:cs="Times New Roman"/>
                    <w:sz w:val="20"/>
                    <w:szCs w:val="20"/>
                  </w:rPr>
                  <m:t>σ</m:t>
                </m:r>
                <m:d>
                  <m:dPr>
                    <m:ctrlPr>
                      <w:rPr>
                        <w:rFonts w:ascii="Cambria Math" w:hAnsi="Cambria Math" w:cs="Times New Roman"/>
                        <w:sz w:val="20"/>
                        <w:szCs w:val="20"/>
                      </w:rPr>
                    </m:ctrlPr>
                  </m:dPr>
                  <m:e>
                    <m:r>
                      <m:rPr>
                        <m:sty m:val="p"/>
                      </m:rPr>
                      <w:rPr>
                        <w:rFonts w:ascii="Cambria Math" w:hAnsi="Cambria Math" w:cs="Times New Roman"/>
                        <w:sz w:val="20"/>
                        <w:szCs w:val="20"/>
                      </w:rPr>
                      <m:t>α,</m:t>
                    </m:r>
                    <m:acc>
                      <m:accPr>
                        <m:chr m:val="̇"/>
                        <m:ctrlPr>
                          <w:rPr>
                            <w:rFonts w:ascii="Cambria Math" w:hAnsi="Cambria Math" w:cs="Times New Roman"/>
                            <w:sz w:val="20"/>
                            <w:szCs w:val="20"/>
                          </w:rPr>
                        </m:ctrlPr>
                      </m:accPr>
                      <m:e>
                        <m:r>
                          <w:rPr>
                            <w:rFonts w:ascii="Cambria Math" w:hAnsi="Cambria Math" w:cs="Times New Roman"/>
                            <w:sz w:val="20"/>
                            <w:szCs w:val="20"/>
                          </w:rPr>
                          <m:t>α,</m:t>
                        </m:r>
                      </m:e>
                    </m:acc>
                    <m:r>
                      <w:rPr>
                        <w:rFonts w:ascii="Cambria Math" w:hAnsi="Cambria Math" w:cs="Times New Roman"/>
                        <w:sz w:val="20"/>
                        <w:szCs w:val="20"/>
                      </w:rPr>
                      <m:t>T</m:t>
                    </m:r>
                  </m:e>
                </m:d>
                <m:r>
                  <m:rPr>
                    <m:sty m:val="p"/>
                  </m:rP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α</m:t>
                    </m:r>
                  </m:e>
                </m:d>
                <m:r>
                  <w:rPr>
                    <w:rFonts w:ascii="Cambria Math" w:hAnsi="Cambria Math" w:cs="Times New Roman"/>
                    <w:sz w:val="20"/>
                    <w:szCs w:val="20"/>
                  </w:rPr>
                  <m:t>θ</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г</m:t>
                </m:r>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α</m:t>
                        </m:r>
                      </m:e>
                    </m:acc>
                  </m:e>
                </m:d>
              </m:oMath>
            </m:oMathPara>
          </w:p>
        </w:tc>
        <w:tc>
          <w:tcPr>
            <w:tcW w:w="811" w:type="dxa"/>
            <w:vAlign w:val="center"/>
          </w:tcPr>
          <w:p w:rsidR="00B76AF4" w:rsidRPr="00C371B3" w:rsidRDefault="00B76AF4" w:rsidP="00593D52">
            <w:pPr>
              <w:pStyle w:val="Caption"/>
              <w:jc w:val="center"/>
              <w:rPr>
                <w:rFonts w:ascii="Times New Roman" w:hAnsi="Times New Roman"/>
                <w:b w:val="0"/>
                <w:sz w:val="20"/>
              </w:rPr>
            </w:pPr>
            <w:r w:rsidRPr="00C371B3">
              <w:rPr>
                <w:rFonts w:ascii="Times New Roman" w:hAnsi="Times New Roman"/>
                <w:b w:val="0"/>
                <w:sz w:val="20"/>
              </w:rPr>
              <w:t>(</w:t>
            </w:r>
            <w:r>
              <w:rPr>
                <w:rFonts w:ascii="Times New Roman" w:hAnsi="Times New Roman"/>
                <w:b w:val="0"/>
                <w:sz w:val="20"/>
              </w:rPr>
              <w:t>7</w:t>
            </w:r>
            <w:r w:rsidRPr="00C371B3">
              <w:rPr>
                <w:rFonts w:ascii="Times New Roman" w:hAnsi="Times New Roman"/>
                <w:b w:val="0"/>
                <w:sz w:val="20"/>
              </w:rPr>
              <w:t>)</w:t>
            </w:r>
          </w:p>
        </w:tc>
      </w:tr>
    </w:tbl>
    <w:p w:rsidR="00B76AF4" w:rsidRPr="006C4F07" w:rsidRDefault="00B76AF4" w:rsidP="00B76AF4">
      <w:pPr>
        <w:spacing w:line="480" w:lineRule="auto"/>
        <w:jc w:val="both"/>
        <w:rPr>
          <w:rFonts w:ascii="Times New Roman" w:hAnsi="Times New Roman" w:cs="Times New Roman"/>
          <w:sz w:val="24"/>
          <w:szCs w:val="24"/>
        </w:rPr>
      </w:pPr>
      <w:proofErr w:type="gramStart"/>
      <w:r w:rsidRPr="006C4F07">
        <w:rPr>
          <w:rFonts w:ascii="Times New Roman" w:hAnsi="Times New Roman" w:cs="Times New Roman"/>
          <w:sz w:val="24"/>
          <w:szCs w:val="24"/>
        </w:rPr>
        <w:t xml:space="preserve">where </w:t>
      </w:r>
      <w:proofErr w:type="gramEnd"/>
      <m:oMath>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α</m:t>
            </m:r>
          </m:e>
        </m:d>
      </m:oMath>
      <w:r w:rsidRPr="006C4F07">
        <w:rPr>
          <w:rFonts w:ascii="Times New Roman" w:hAnsi="Times New Roman" w:cs="Times New Roman"/>
          <w:i/>
          <w:sz w:val="24"/>
          <w:szCs w:val="24"/>
        </w:rPr>
        <w:t xml:space="preserve">, </w:t>
      </w:r>
      <m:oMath>
        <m:r>
          <w:rPr>
            <w:rFonts w:ascii="Cambria Math" w:hAnsi="Cambria Math" w:cs="Times New Roman"/>
            <w:sz w:val="24"/>
            <w:szCs w:val="24"/>
          </w:rPr>
          <m:t>θ</m:t>
        </m:r>
        <m:d>
          <m:dPr>
            <m:ctrlPr>
              <w:rPr>
                <w:rFonts w:ascii="Cambria Math" w:hAnsi="Cambria Math" w:cs="Times New Roman"/>
                <w:i/>
                <w:sz w:val="24"/>
                <w:szCs w:val="24"/>
              </w:rPr>
            </m:ctrlPr>
          </m:dPr>
          <m:e>
            <m:r>
              <w:rPr>
                <w:rFonts w:ascii="Cambria Math" w:hAnsi="Cambria Math" w:cs="Times New Roman"/>
                <w:sz w:val="24"/>
                <w:szCs w:val="24"/>
              </w:rPr>
              <m:t>T</m:t>
            </m:r>
          </m:e>
        </m:d>
      </m:oMath>
      <w:r w:rsidRPr="006C4F07">
        <w:rPr>
          <w:rFonts w:ascii="Times New Roman" w:hAnsi="Times New Roman" w:cs="Times New Roman"/>
          <w:sz w:val="24"/>
          <w:szCs w:val="24"/>
        </w:rPr>
        <w:t xml:space="preserve"> and</w:t>
      </w:r>
      <w:r>
        <w:rPr>
          <w:rFonts w:ascii="Times New Roman" w:hAnsi="Times New Roman" w:cs="Times New Roman"/>
          <w:sz w:val="24"/>
          <w:szCs w:val="24"/>
        </w:rPr>
        <w:t xml:space="preserve"> </w:t>
      </w:r>
      <m:oMath>
        <m:r>
          <w:rPr>
            <w:rFonts w:ascii="Cambria Math" w:hAnsi="Cambria Math" w:cs="Times New Roman"/>
            <w:sz w:val="24"/>
            <w:szCs w:val="24"/>
          </w:rPr>
          <m:t>г</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α</m:t>
                </m:r>
              </m:e>
            </m:acc>
          </m:e>
        </m:d>
      </m:oMath>
      <w:r w:rsidRPr="006C4F07">
        <w:rPr>
          <w:rFonts w:ascii="Times New Roman" w:hAnsi="Times New Roman" w:cs="Times New Roman"/>
          <w:sz w:val="24"/>
          <w:szCs w:val="24"/>
        </w:rPr>
        <w:t xml:space="preserve"> refer to the isotropic strain hardening function, thermal softening and rate sensitivity respectively. The equations used to describe these three parts are shown in </w:t>
      </w:r>
      <w:r w:rsidRPr="00765959">
        <w:rPr>
          <w:rFonts w:ascii="Times New Roman" w:hAnsi="Times New Roman"/>
          <w:sz w:val="24"/>
          <w:szCs w:val="24"/>
        </w:rPr>
        <w:t>(</w:t>
      </w:r>
      <w:r>
        <w:rPr>
          <w:rFonts w:ascii="Times New Roman" w:hAnsi="Times New Roman"/>
          <w:noProof/>
          <w:sz w:val="24"/>
          <w:szCs w:val="24"/>
        </w:rPr>
        <w:t>8</w:t>
      </w:r>
      <w:r w:rsidRPr="00765959">
        <w:rPr>
          <w:rFonts w:ascii="Times New Roman" w:hAnsi="Times New Roman"/>
          <w:sz w:val="24"/>
          <w:szCs w:val="24"/>
        </w:rPr>
        <w:t>)</w:t>
      </w:r>
      <w:r w:rsidRPr="006C4F07">
        <w:rPr>
          <w:rFonts w:ascii="Times New Roman" w:hAnsi="Times New Roman" w:cs="Times New Roman"/>
          <w:sz w:val="24"/>
          <w:szCs w:val="24"/>
        </w:rPr>
        <w:t xml:space="preserve">, </w:t>
      </w:r>
      <w:r w:rsidRPr="00765959">
        <w:rPr>
          <w:rFonts w:ascii="Times New Roman" w:hAnsi="Times New Roman"/>
          <w:sz w:val="24"/>
          <w:szCs w:val="24"/>
        </w:rPr>
        <w:t>(</w:t>
      </w:r>
      <w:r>
        <w:rPr>
          <w:rFonts w:ascii="Times New Roman" w:hAnsi="Times New Roman"/>
          <w:noProof/>
          <w:sz w:val="24"/>
          <w:szCs w:val="24"/>
        </w:rPr>
        <w:t>9</w:t>
      </w:r>
      <w:r w:rsidRPr="00765959">
        <w:rPr>
          <w:rFonts w:ascii="Times New Roman" w:hAnsi="Times New Roman"/>
          <w:sz w:val="24"/>
          <w:szCs w:val="24"/>
        </w:rPr>
        <w:t>)</w:t>
      </w:r>
      <w:r w:rsidRPr="006C4F07">
        <w:rPr>
          <w:rFonts w:ascii="Times New Roman" w:hAnsi="Times New Roman" w:cs="Times New Roman"/>
          <w:sz w:val="24"/>
          <w:szCs w:val="24"/>
        </w:rPr>
        <w:t xml:space="preserve"> and </w:t>
      </w:r>
      <w:r w:rsidRPr="00765959">
        <w:rPr>
          <w:rFonts w:ascii="Times New Roman" w:hAnsi="Times New Roman"/>
          <w:sz w:val="24"/>
          <w:szCs w:val="24"/>
        </w:rPr>
        <w:t>(1</w:t>
      </w:r>
      <w:r>
        <w:rPr>
          <w:rFonts w:ascii="Times New Roman" w:hAnsi="Times New Roman"/>
          <w:sz w:val="24"/>
          <w:szCs w:val="24"/>
        </w:rPr>
        <w:t>0</w:t>
      </w:r>
      <w:r w:rsidRPr="00765959">
        <w:rPr>
          <w:rFonts w:ascii="Times New Roman" w:hAnsi="Times New Roman"/>
          <w:sz w:val="24"/>
          <w:szCs w:val="24"/>
        </w:rPr>
        <w:t>)</w:t>
      </w:r>
      <w:r w:rsidRPr="006C4F07">
        <w:rPr>
          <w:rFonts w:ascii="Times New Roman" w:hAnsi="Times New Roman" w:cs="Times New Roman"/>
          <w:sz w:val="24"/>
          <w:szCs w:val="24"/>
        </w:rPr>
        <w:t xml:space="preserve">. </w:t>
      </w:r>
    </w:p>
    <w:tbl>
      <w:tblPr>
        <w:tblW w:w="0" w:type="auto"/>
        <w:tblLook w:val="00A0" w:firstRow="1" w:lastRow="0" w:firstColumn="1" w:lastColumn="0" w:noHBand="0" w:noVBand="0"/>
      </w:tblPr>
      <w:tblGrid>
        <w:gridCol w:w="7502"/>
        <w:gridCol w:w="804"/>
      </w:tblGrid>
      <w:tr w:rsidR="00B76AF4" w:rsidRPr="0065142C" w:rsidTr="00593D52">
        <w:tc>
          <w:tcPr>
            <w:tcW w:w="7693" w:type="dxa"/>
            <w:vAlign w:val="center"/>
          </w:tcPr>
          <w:p w:rsidR="00B76AF4" w:rsidRPr="00C371B3" w:rsidRDefault="00B76AF4" w:rsidP="00593D52">
            <w:pPr>
              <w:jc w:val="center"/>
              <w:rPr>
                <w:rFonts w:ascii="Times New Roman" w:hAnsi="Times New Roman" w:cs="Times New Roman"/>
                <w:sz w:val="20"/>
                <w:szCs w:val="20"/>
              </w:rPr>
            </w:pPr>
            <m:oMathPara>
              <m:oMath>
                <m: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α</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σ</m:t>
                    </m:r>
                  </m:e>
                  <m:sub>
                    <m:r>
                      <m:rPr>
                        <m:sty m:val="p"/>
                      </m:rPr>
                      <w:rPr>
                        <w:rFonts w:ascii="Cambria Math" w:hAnsi="Cambria Math" w:cs="Times New Roman"/>
                        <w:sz w:val="20"/>
                        <w:szCs w:val="20"/>
                      </w:rPr>
                      <m:t>0</m:t>
                    </m:r>
                  </m:sub>
                </m:sSub>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f>
                          <m:fPr>
                            <m:ctrlPr>
                              <w:rPr>
                                <w:rFonts w:ascii="Cambria Math" w:hAnsi="Cambria Math" w:cs="Times New Roman"/>
                                <w:i/>
                                <w:sz w:val="20"/>
                                <w:szCs w:val="20"/>
                              </w:rPr>
                            </m:ctrlPr>
                          </m:fPr>
                          <m:num>
                            <m:r>
                              <w:rPr>
                                <w:rFonts w:ascii="Cambria Math" w:hAnsi="Cambria Math" w:cs="Times New Roman"/>
                                <w:sz w:val="20"/>
                                <w:szCs w:val="20"/>
                              </w:rPr>
                              <m:t>α</m:t>
                            </m:r>
                          </m:num>
                          <m:den>
                            <m:sSub>
                              <m:sSubPr>
                                <m:ctrlPr>
                                  <w:rPr>
                                    <w:rFonts w:ascii="Cambria Math" w:hAnsi="Cambria Math" w:cs="Times New Roman"/>
                                    <w:i/>
                                    <w:sz w:val="20"/>
                                    <w:szCs w:val="20"/>
                                  </w:rPr>
                                </m:ctrlPr>
                              </m:sSubPr>
                              <m:e>
                                <m:r>
                                  <w:rPr>
                                    <w:rFonts w:ascii="Cambria Math" w:hAnsi="Cambria Math" w:cs="Times New Roman"/>
                                    <w:sz w:val="20"/>
                                    <w:szCs w:val="20"/>
                                  </w:rPr>
                                  <m:t>α</m:t>
                                </m:r>
                              </m:e>
                              <m:sub>
                                <m:r>
                                  <w:rPr>
                                    <w:rFonts w:ascii="Cambria Math" w:hAnsi="Cambria Math" w:cs="Times New Roman"/>
                                    <w:sz w:val="20"/>
                                    <w:szCs w:val="20"/>
                                  </w:rPr>
                                  <m:t>0</m:t>
                                </m:r>
                              </m:sub>
                            </m:sSub>
                          </m:den>
                        </m:f>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m:t>
                        </m:r>
                      </m:den>
                    </m:f>
                  </m:sup>
                </m:sSup>
              </m:oMath>
            </m:oMathPara>
          </w:p>
        </w:tc>
        <w:tc>
          <w:tcPr>
            <w:tcW w:w="811" w:type="dxa"/>
            <w:vAlign w:val="center"/>
          </w:tcPr>
          <w:p w:rsidR="00B76AF4" w:rsidRPr="00C371B3" w:rsidRDefault="00B76AF4" w:rsidP="00593D52">
            <w:pPr>
              <w:pStyle w:val="Caption"/>
              <w:jc w:val="center"/>
              <w:rPr>
                <w:rFonts w:ascii="Times New Roman" w:hAnsi="Times New Roman"/>
                <w:b w:val="0"/>
                <w:sz w:val="20"/>
              </w:rPr>
            </w:pPr>
            <w:bookmarkStart w:id="19" w:name="_Ref528529757"/>
            <w:r w:rsidRPr="00C371B3">
              <w:rPr>
                <w:rFonts w:ascii="Times New Roman" w:hAnsi="Times New Roman"/>
                <w:b w:val="0"/>
                <w:sz w:val="20"/>
              </w:rPr>
              <w:t>(</w:t>
            </w:r>
            <w:r>
              <w:rPr>
                <w:rFonts w:ascii="Times New Roman" w:hAnsi="Times New Roman"/>
                <w:b w:val="0"/>
                <w:sz w:val="20"/>
              </w:rPr>
              <w:t>8</w:t>
            </w:r>
            <w:r w:rsidRPr="00C371B3">
              <w:rPr>
                <w:rFonts w:ascii="Times New Roman" w:hAnsi="Times New Roman"/>
                <w:b w:val="0"/>
                <w:sz w:val="20"/>
              </w:rPr>
              <w:t>)</w:t>
            </w:r>
            <w:bookmarkEnd w:id="19"/>
          </w:p>
        </w:tc>
      </w:tr>
      <w:tr w:rsidR="00B76AF4" w:rsidRPr="0065142C" w:rsidTr="00593D52">
        <w:tc>
          <w:tcPr>
            <w:tcW w:w="7693" w:type="dxa"/>
            <w:vAlign w:val="center"/>
          </w:tcPr>
          <w:p w:rsidR="00B76AF4" w:rsidRPr="00C371B3" w:rsidRDefault="00B76AF4" w:rsidP="00593D52">
            <w:pPr>
              <w:jc w:val="center"/>
              <w:rPr>
                <w:rFonts w:ascii="Cambria Math" w:hAnsi="Cambria Math" w:cs="Times New Roman"/>
                <w:sz w:val="20"/>
                <w:szCs w:val="20"/>
                <w:oMath/>
              </w:rPr>
            </w:pPr>
            <m:oMathPara>
              <m:oMath>
                <m:r>
                  <w:rPr>
                    <w:rFonts w:ascii="Cambria Math" w:hAnsi="Cambria Math" w:cs="Times New Roman"/>
                    <w:sz w:val="20"/>
                    <w:szCs w:val="20"/>
                  </w:rPr>
                  <m:t>θ</m:t>
                </m:r>
                <m:d>
                  <m:dPr>
                    <m:ctrlPr>
                      <w:rPr>
                        <w:rFonts w:ascii="Cambria Math" w:hAnsi="Cambria Math" w:cs="Times New Roman"/>
                        <w:sz w:val="20"/>
                        <w:szCs w:val="20"/>
                      </w:rPr>
                    </m:ctrlPr>
                  </m:dPr>
                  <m:e>
                    <m:r>
                      <w:rPr>
                        <w:rFonts w:ascii="Cambria Math" w:hAnsi="Cambria Math" w:cs="Times New Roman"/>
                        <w:sz w:val="20"/>
                        <w:szCs w:val="20"/>
                      </w:rPr>
                      <m:t>T</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0</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r>
                  <w:rPr>
                    <w:rFonts w:ascii="Cambria Math" w:hAnsi="Cambria Math" w:cs="Times New Roman"/>
                    <w:sz w:val="20"/>
                    <w:szCs w:val="20"/>
                  </w:rPr>
                  <m:t>T+</m:t>
                </m:r>
                <m:r>
                  <w:rPr>
                    <w:rFonts w:ascii="Cambria Math" w:hAnsi="Cambria Math" w:cs="Times New Roman" w:hint="eastAsia"/>
                    <w:sz w:val="20"/>
                    <w:szCs w:val="20"/>
                  </w:rPr>
                  <m:t>…</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5</m:t>
                    </m:r>
                  </m:sub>
                </m:sSub>
                <m:sSup>
                  <m:sSupPr>
                    <m:ctrlPr>
                      <w:rPr>
                        <w:rFonts w:ascii="Cambria Math" w:hAnsi="Cambria Math" w:cs="Times New Roman"/>
                        <w:i/>
                        <w:sz w:val="20"/>
                        <w:szCs w:val="20"/>
                      </w:rPr>
                    </m:ctrlPr>
                  </m:sSupPr>
                  <m:e>
                    <m:r>
                      <w:rPr>
                        <w:rFonts w:ascii="Cambria Math" w:hAnsi="Cambria Math" w:cs="Times New Roman"/>
                        <w:sz w:val="20"/>
                        <w:szCs w:val="20"/>
                      </w:rPr>
                      <m:t>T</m:t>
                    </m:r>
                  </m:e>
                  <m:sup>
                    <m:r>
                      <w:rPr>
                        <w:rFonts w:ascii="Cambria Math" w:hAnsi="Cambria Math" w:cs="Times New Roman"/>
                        <w:sz w:val="20"/>
                        <w:szCs w:val="20"/>
                      </w:rPr>
                      <m:t>5</m:t>
                    </m:r>
                  </m:sup>
                </m:sSup>
              </m:oMath>
            </m:oMathPara>
          </w:p>
        </w:tc>
        <w:tc>
          <w:tcPr>
            <w:tcW w:w="811" w:type="dxa"/>
            <w:vAlign w:val="center"/>
          </w:tcPr>
          <w:p w:rsidR="00B76AF4" w:rsidRPr="00C371B3" w:rsidRDefault="00B76AF4" w:rsidP="00593D52">
            <w:pPr>
              <w:pStyle w:val="Caption"/>
              <w:jc w:val="center"/>
              <w:rPr>
                <w:rFonts w:ascii="Times New Roman" w:hAnsi="Times New Roman"/>
                <w:b w:val="0"/>
                <w:sz w:val="20"/>
              </w:rPr>
            </w:pPr>
            <w:bookmarkStart w:id="20" w:name="_Ref528529759"/>
            <w:r w:rsidRPr="00C371B3">
              <w:rPr>
                <w:rFonts w:ascii="Times New Roman" w:hAnsi="Times New Roman"/>
                <w:b w:val="0"/>
                <w:sz w:val="20"/>
              </w:rPr>
              <w:t>(</w:t>
            </w:r>
            <w:r>
              <w:rPr>
                <w:rFonts w:ascii="Times New Roman" w:hAnsi="Times New Roman"/>
                <w:b w:val="0"/>
                <w:sz w:val="20"/>
              </w:rPr>
              <w:t>9</w:t>
            </w:r>
            <w:r w:rsidRPr="00C371B3">
              <w:rPr>
                <w:rFonts w:ascii="Times New Roman" w:hAnsi="Times New Roman"/>
                <w:b w:val="0"/>
                <w:sz w:val="20"/>
              </w:rPr>
              <w:t>)</w:t>
            </w:r>
            <w:bookmarkEnd w:id="20"/>
          </w:p>
        </w:tc>
      </w:tr>
      <w:tr w:rsidR="00B76AF4" w:rsidRPr="0065142C" w:rsidTr="00593D52">
        <w:tc>
          <w:tcPr>
            <w:tcW w:w="7693" w:type="dxa"/>
            <w:vAlign w:val="center"/>
          </w:tcPr>
          <w:p w:rsidR="00B76AF4" w:rsidRPr="00C371B3" w:rsidRDefault="00B76AF4" w:rsidP="00593D52">
            <w:pPr>
              <w:jc w:val="center"/>
              <w:rPr>
                <w:rFonts w:ascii="Cambria Math" w:hAnsi="Cambria Math" w:cs="Times New Roman"/>
                <w:sz w:val="20"/>
                <w:szCs w:val="20"/>
                <w:oMath/>
              </w:rPr>
            </w:pPr>
            <m:oMathPara>
              <m:oMath>
                <m:r>
                  <w:rPr>
                    <w:rFonts w:ascii="Cambria Math" w:hAnsi="Cambria Math" w:cs="Times New Roman"/>
                    <w:sz w:val="20"/>
                    <w:szCs w:val="20"/>
                  </w:rPr>
                  <m:t>г</m:t>
                </m:r>
                <m:d>
                  <m:dPr>
                    <m:ctrlPr>
                      <w:rPr>
                        <w:rFonts w:ascii="Cambria Math" w:hAnsi="Cambria Math" w:cs="Times New Roman"/>
                        <w:sz w:val="20"/>
                        <w:szCs w:val="20"/>
                      </w:rPr>
                    </m:ctrlPr>
                  </m:dPr>
                  <m:e>
                    <m:acc>
                      <m:accPr>
                        <m:chr m:val="̇"/>
                        <m:ctrlPr>
                          <w:rPr>
                            <w:rFonts w:ascii="Cambria Math" w:hAnsi="Cambria Math" w:cs="Times New Roman"/>
                            <w:sz w:val="20"/>
                            <w:szCs w:val="20"/>
                          </w:rPr>
                        </m:ctrlPr>
                      </m:accPr>
                      <m:e>
                        <m:r>
                          <w:rPr>
                            <w:rFonts w:ascii="Cambria Math" w:hAnsi="Cambria Math" w:cs="Times New Roman"/>
                            <w:sz w:val="20"/>
                            <w:szCs w:val="20"/>
                          </w:rPr>
                          <m:t>α</m:t>
                        </m:r>
                      </m:e>
                    </m:acc>
                  </m:e>
                </m:d>
                <m:r>
                  <m:rPr>
                    <m:sty m:val="p"/>
                  </m:rPr>
                  <w:rPr>
                    <w:rFonts w:ascii="Cambria Math" w:hAnsi="Cambria Math" w:cs="Times New Roman"/>
                    <w:sz w:val="20"/>
                    <w:szCs w:val="20"/>
                  </w:rPr>
                  <m:t>=</m:t>
                </m:r>
                <m:sSup>
                  <m:sSupPr>
                    <m:ctrlPr>
                      <w:rPr>
                        <w:rFonts w:ascii="Cambria Math" w:hAnsi="Cambria Math" w:cs="Times New Roman"/>
                        <w:sz w:val="20"/>
                        <w:szCs w:val="20"/>
                      </w:rPr>
                    </m:ctrlPr>
                  </m:sSupPr>
                  <m:e>
                    <m:d>
                      <m:dPr>
                        <m:ctrlPr>
                          <w:rPr>
                            <w:rFonts w:ascii="Cambria Math" w:hAnsi="Cambria Math" w:cs="Times New Roman"/>
                            <w:sz w:val="20"/>
                            <w:szCs w:val="20"/>
                          </w:rPr>
                        </m:ctrlPr>
                      </m:dPr>
                      <m:e>
                        <m:r>
                          <w:rPr>
                            <w:rFonts w:ascii="Cambria Math" w:hAnsi="Cambria Math" w:cs="Times New Roman"/>
                            <w:sz w:val="20"/>
                            <w:szCs w:val="20"/>
                          </w:rPr>
                          <m:t>1+</m:t>
                        </m:r>
                        <m:f>
                          <m:fPr>
                            <m:ctrlPr>
                              <w:rPr>
                                <w:rFonts w:ascii="Cambria Math" w:hAnsi="Cambria Math" w:cs="Times New Roman"/>
                                <w:i/>
                                <w:iCs/>
                                <w:sz w:val="20"/>
                                <w:szCs w:val="20"/>
                              </w:rPr>
                            </m:ctrlPr>
                          </m:fPr>
                          <m:num>
                            <m:acc>
                              <m:accPr>
                                <m:chr m:val="̇"/>
                                <m:ctrlPr>
                                  <w:rPr>
                                    <w:rFonts w:ascii="Cambria Math" w:hAnsi="Cambria Math" w:cs="Times New Roman"/>
                                    <w:i/>
                                    <w:iCs/>
                                    <w:sz w:val="20"/>
                                    <w:szCs w:val="20"/>
                                  </w:rPr>
                                </m:ctrlPr>
                              </m:accPr>
                              <m:e>
                                <m:r>
                                  <w:rPr>
                                    <w:rFonts w:ascii="Cambria Math" w:hAnsi="Cambria Math" w:cs="Times New Roman"/>
                                    <w:sz w:val="20"/>
                                    <w:szCs w:val="20"/>
                                  </w:rPr>
                                  <m:t>α</m:t>
                                </m:r>
                              </m:e>
                            </m:acc>
                          </m:num>
                          <m:den>
                            <m:sSub>
                              <m:sSubPr>
                                <m:ctrlPr>
                                  <w:rPr>
                                    <w:rFonts w:ascii="Cambria Math" w:hAnsi="Cambria Math" w:cs="Times New Roman"/>
                                    <w:i/>
                                    <w:iCs/>
                                    <w:sz w:val="20"/>
                                    <w:szCs w:val="20"/>
                                  </w:rPr>
                                </m:ctrlPr>
                              </m:sSubPr>
                              <m:e>
                                <m:acc>
                                  <m:accPr>
                                    <m:chr m:val="̇"/>
                                    <m:ctrlPr>
                                      <w:rPr>
                                        <w:rFonts w:ascii="Cambria Math" w:hAnsi="Cambria Math" w:cs="Times New Roman"/>
                                        <w:i/>
                                        <w:iCs/>
                                        <w:sz w:val="20"/>
                                        <w:szCs w:val="20"/>
                                      </w:rPr>
                                    </m:ctrlPr>
                                  </m:accPr>
                                  <m:e>
                                    <m:r>
                                      <w:rPr>
                                        <w:rFonts w:ascii="Cambria Math" w:hAnsi="Cambria Math" w:cs="Times New Roman"/>
                                        <w:sz w:val="20"/>
                                        <w:szCs w:val="20"/>
                                      </w:rPr>
                                      <m:t>α</m:t>
                                    </m:r>
                                  </m:e>
                                </m:acc>
                              </m:e>
                              <m:sub>
                                <m:r>
                                  <w:rPr>
                                    <w:rFonts w:ascii="Cambria Math" w:hAnsi="Cambria Math" w:cs="Times New Roman"/>
                                    <w:sz w:val="20"/>
                                    <w:szCs w:val="20"/>
                                  </w:rPr>
                                  <m:t>0</m:t>
                                </m:r>
                              </m:sub>
                            </m:sSub>
                          </m:den>
                        </m:f>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M</m:t>
                        </m:r>
                      </m:den>
                    </m:f>
                  </m:sup>
                </m:sSup>
              </m:oMath>
            </m:oMathPara>
          </w:p>
        </w:tc>
        <w:tc>
          <w:tcPr>
            <w:tcW w:w="811" w:type="dxa"/>
            <w:vAlign w:val="center"/>
          </w:tcPr>
          <w:p w:rsidR="00B76AF4" w:rsidRDefault="00B76AF4" w:rsidP="00593D52">
            <w:pPr>
              <w:pStyle w:val="Caption"/>
              <w:jc w:val="center"/>
              <w:rPr>
                <w:rFonts w:ascii="Times New Roman" w:hAnsi="Times New Roman"/>
                <w:b w:val="0"/>
                <w:sz w:val="20"/>
              </w:rPr>
            </w:pPr>
            <w:bookmarkStart w:id="21" w:name="_Ref528529761"/>
            <w:r w:rsidRPr="00C371B3">
              <w:rPr>
                <w:rFonts w:ascii="Times New Roman" w:hAnsi="Times New Roman"/>
                <w:b w:val="0"/>
                <w:sz w:val="20"/>
              </w:rPr>
              <w:t>(</w:t>
            </w:r>
            <w:r>
              <w:rPr>
                <w:rFonts w:ascii="Times New Roman" w:hAnsi="Times New Roman"/>
                <w:b w:val="0"/>
                <w:sz w:val="20"/>
              </w:rPr>
              <w:t>10</w:t>
            </w:r>
            <w:r w:rsidRPr="00C371B3">
              <w:rPr>
                <w:rFonts w:ascii="Times New Roman" w:hAnsi="Times New Roman"/>
                <w:b w:val="0"/>
                <w:sz w:val="20"/>
              </w:rPr>
              <w:t>)</w:t>
            </w:r>
            <w:bookmarkEnd w:id="21"/>
          </w:p>
          <w:p w:rsidR="00B76AF4" w:rsidRPr="003E603A" w:rsidRDefault="00B76AF4" w:rsidP="00593D52">
            <w:pPr>
              <w:rPr>
                <w:lang w:eastAsia="en-US"/>
              </w:rPr>
            </w:pPr>
          </w:p>
        </w:tc>
      </w:tr>
    </w:tbl>
    <w:p w:rsidR="00B76AF4" w:rsidRPr="003E603A" w:rsidRDefault="00B76AF4" w:rsidP="00B76AF4">
      <w:pPr>
        <w:pStyle w:val="8"/>
        <w:numPr>
          <w:ilvl w:val="0"/>
          <w:numId w:val="0"/>
        </w:numPr>
        <w:spacing w:line="480" w:lineRule="auto"/>
        <w:rPr>
          <w:rFonts w:eastAsiaTheme="minorEastAsia"/>
          <w:i w:val="0"/>
          <w:sz w:val="24"/>
          <w:szCs w:val="24"/>
        </w:rPr>
      </w:pPr>
      <w:proofErr w:type="gramStart"/>
      <w:r w:rsidRPr="003E603A">
        <w:rPr>
          <w:rFonts w:eastAsiaTheme="minorEastAsia"/>
          <w:i w:val="0"/>
          <w:sz w:val="24"/>
          <w:szCs w:val="24"/>
        </w:rPr>
        <w:t>where</w:t>
      </w:r>
      <w:proofErr w:type="gramEnd"/>
      <w:r w:rsidRPr="003E603A">
        <w:rPr>
          <w:rFonts w:eastAsiaTheme="minorEastAsia"/>
          <w:i w:val="0"/>
          <w:sz w:val="24"/>
          <w:szCs w:val="24"/>
        </w:rPr>
        <w:t xml:space="preserve"> </w:t>
      </w:r>
      <m:oMath>
        <m:sSub>
          <m:sSubPr>
            <m:ctrlPr>
              <w:rPr>
                <w:rFonts w:ascii="Cambria Math" w:eastAsiaTheme="minorEastAsia" w:hAnsi="Cambria Math"/>
                <w:i w:val="0"/>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0</m:t>
            </m:r>
          </m:sub>
        </m:sSub>
      </m:oMath>
      <w:r w:rsidRPr="003E603A">
        <w:rPr>
          <w:rFonts w:eastAsiaTheme="minorEastAsia"/>
          <w:i w:val="0"/>
          <w:sz w:val="24"/>
          <w:szCs w:val="24"/>
        </w:rPr>
        <w:t xml:space="preserve"> refers to the initial yield stress, </w:t>
      </w:r>
      <m:oMath>
        <m:sSub>
          <m:sSubPr>
            <m:ctrlPr>
              <w:rPr>
                <w:rFonts w:ascii="Cambria Math" w:eastAsiaTheme="minorEastAsia" w:hAnsi="Cambria Math"/>
                <w:i w:val="0"/>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0</m:t>
            </m:r>
          </m:sub>
        </m:sSub>
      </m:oMath>
      <w:r w:rsidRPr="003E603A">
        <w:rPr>
          <w:rFonts w:eastAsiaTheme="minorEastAsia"/>
          <w:i w:val="0"/>
          <w:sz w:val="24"/>
          <w:szCs w:val="24"/>
        </w:rPr>
        <w:t xml:space="preserve"> represents the reference strain and </w:t>
      </w:r>
      <m:oMath>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α</m:t>
                </m:r>
              </m:e>
            </m:acc>
          </m:e>
          <m:sub>
            <m:r>
              <w:rPr>
                <w:rFonts w:ascii="Cambria Math" w:eastAsiaTheme="minorEastAsia" w:hAnsi="Cambria Math"/>
                <w:sz w:val="24"/>
                <w:szCs w:val="24"/>
              </w:rPr>
              <m:t>0</m:t>
            </m:r>
          </m:sub>
        </m:sSub>
      </m:oMath>
      <w:r w:rsidRPr="003E603A">
        <w:rPr>
          <w:rFonts w:eastAsiaTheme="minorEastAsia"/>
          <w:i w:val="0"/>
          <w:sz w:val="24"/>
          <w:szCs w:val="24"/>
        </w:rPr>
        <w:t xml:space="preserve"> is reference strain rate.</w:t>
      </w:r>
      <w:r w:rsidRPr="003E603A" w:rsidDel="00BE6FD4">
        <w:rPr>
          <w:rFonts w:eastAsiaTheme="minorEastAsia"/>
          <w:i w:val="0"/>
          <w:sz w:val="24"/>
          <w:szCs w:val="24"/>
        </w:rPr>
        <w:t xml:space="preserve"> </w:t>
      </w:r>
    </w:p>
    <w:p w:rsidR="00B76AF4" w:rsidRPr="006C4F07" w:rsidRDefault="00B76AF4" w:rsidP="00B76AF4">
      <w:pPr>
        <w:pStyle w:val="6"/>
        <w:rPr>
          <w:sz w:val="24"/>
          <w:szCs w:val="24"/>
        </w:rPr>
      </w:pPr>
      <w:r w:rsidRPr="006C4F07">
        <w:rPr>
          <w:sz w:val="24"/>
          <w:szCs w:val="24"/>
        </w:rPr>
        <w:t>Tabulated flow stress model of Ti6Al4V implemented in “D</w:t>
      </w:r>
      <w:r>
        <w:rPr>
          <w:sz w:val="24"/>
          <w:szCs w:val="24"/>
        </w:rPr>
        <w:t>EFORM</w:t>
      </w:r>
      <w:r w:rsidRPr="006C4F07">
        <w:rPr>
          <w:sz w:val="24"/>
          <w:szCs w:val="24"/>
        </w:rPr>
        <w:t>”</w:t>
      </w:r>
    </w:p>
    <w:p w:rsidR="00B76AF4" w:rsidRPr="008F4F8B" w:rsidRDefault="00B76AF4" w:rsidP="00B76AF4">
      <w:pPr>
        <w:pStyle w:val="8"/>
        <w:numPr>
          <w:ilvl w:val="0"/>
          <w:numId w:val="0"/>
        </w:numPr>
        <w:spacing w:line="480" w:lineRule="auto"/>
        <w:rPr>
          <w:i w:val="0"/>
          <w:sz w:val="24"/>
          <w:szCs w:val="24"/>
        </w:rPr>
      </w:pPr>
      <w:r w:rsidRPr="003F66AF">
        <w:rPr>
          <w:rFonts w:eastAsiaTheme="minorEastAsia"/>
          <w:i w:val="0"/>
          <w:sz w:val="24"/>
          <w:szCs w:val="24"/>
        </w:rPr>
        <w:t>DEFORM is an Implicit solver employing</w:t>
      </w:r>
      <w:r>
        <w:rPr>
          <w:rFonts w:eastAsiaTheme="minorEastAsia"/>
          <w:i w:val="0"/>
          <w:sz w:val="24"/>
          <w:szCs w:val="24"/>
        </w:rPr>
        <w:t xml:space="preserve"> the</w:t>
      </w:r>
      <w:r w:rsidRPr="003F66AF">
        <w:rPr>
          <w:rFonts w:eastAsiaTheme="minorEastAsia"/>
          <w:i w:val="0"/>
          <w:sz w:val="24"/>
          <w:szCs w:val="24"/>
        </w:rPr>
        <w:t xml:space="preserve"> Newton Raphson technique</w:t>
      </w:r>
      <w:r>
        <w:rPr>
          <w:rFonts w:eastAsiaTheme="minorEastAsia"/>
          <w:i w:val="0"/>
          <w:sz w:val="24"/>
          <w:szCs w:val="24"/>
        </w:rPr>
        <w:t xml:space="preserve">. </w:t>
      </w:r>
      <w:r w:rsidRPr="006C4F07">
        <w:rPr>
          <w:rFonts w:eastAsiaTheme="minorEastAsia"/>
          <w:i w:val="0"/>
          <w:sz w:val="24"/>
          <w:szCs w:val="24"/>
        </w:rPr>
        <w:t>The default material model of Ti6Al4V used in DEFORM follows an equation</w:t>
      </w:r>
      <m:oMath>
        <m:r>
          <w:rPr>
            <w:rFonts w:ascii="Cambria Math" w:eastAsiaTheme="minorEastAsia" w:hAnsi="Cambria Math"/>
            <w:sz w:val="24"/>
            <w:szCs w:val="24"/>
          </w:rPr>
          <m:t xml:space="preserve"> </m:t>
        </m:r>
        <m:acc>
          <m:accPr>
            <m:chr m:val="̅"/>
            <m:ctrlPr>
              <w:rPr>
                <w:rFonts w:ascii="Cambria Math" w:eastAsiaTheme="minorEastAsia" w:hAnsi="Cambria Math"/>
                <w:i w:val="0"/>
                <w:sz w:val="24"/>
                <w:szCs w:val="24"/>
              </w:rPr>
            </m:ctrlPr>
          </m:accPr>
          <m:e>
            <m:r>
              <w:rPr>
                <w:rFonts w:ascii="Cambria Math" w:eastAsiaTheme="minorEastAsia" w:hAnsi="Cambria Math"/>
                <w:sz w:val="24"/>
                <w:szCs w:val="24"/>
              </w:rPr>
              <m:t>σ</m:t>
            </m:r>
          </m:e>
        </m:acc>
        <m:r>
          <w:rPr>
            <w:rFonts w:ascii="Cambria Math" w:eastAsiaTheme="minorEastAsia" w:hAnsi="Cambria Math"/>
            <w:sz w:val="24"/>
            <w:szCs w:val="24"/>
          </w:rPr>
          <m:t>=</m:t>
        </m:r>
        <m:acc>
          <m:accPr>
            <m:chr m:val="̅"/>
            <m:ctrlPr>
              <w:rPr>
                <w:rFonts w:ascii="Cambria Math" w:eastAsiaTheme="minorEastAsia" w:hAnsi="Cambria Math"/>
                <w:i w:val="0"/>
                <w:sz w:val="24"/>
                <w:szCs w:val="24"/>
              </w:rPr>
            </m:ctrlPr>
          </m:accPr>
          <m:e>
            <m:r>
              <w:rPr>
                <w:rFonts w:ascii="Cambria Math" w:eastAsiaTheme="minorEastAsia" w:hAnsi="Cambria Math"/>
                <w:sz w:val="24"/>
                <w:szCs w:val="24"/>
              </w:rPr>
              <m:t>σ</m:t>
            </m:r>
          </m:e>
        </m:acc>
        <m:d>
          <m:dPr>
            <m:ctrlPr>
              <w:rPr>
                <w:rFonts w:ascii="Cambria Math" w:eastAsiaTheme="minorEastAsia" w:hAnsi="Cambria Math"/>
                <w:i w:val="0"/>
                <w:sz w:val="24"/>
                <w:szCs w:val="24"/>
              </w:rPr>
            </m:ctrlPr>
          </m:d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ε,</m:t>
                </m:r>
              </m:e>
            </m:acc>
            <m:acc>
              <m:accPr>
                <m:chr m:val="̇"/>
                <m:ctrlPr>
                  <w:rPr>
                    <w:rFonts w:ascii="Cambria Math" w:eastAsiaTheme="minorEastAsia" w:hAnsi="Cambria Math"/>
                    <w:i w:val="0"/>
                    <w:sz w:val="24"/>
                    <w:szCs w:val="24"/>
                  </w:rPr>
                </m:ctrlPr>
              </m:accPr>
              <m:e>
                <m:r>
                  <w:rPr>
                    <w:rFonts w:ascii="Cambria Math" w:eastAsiaTheme="minorEastAsia" w:hAnsi="Cambria Math"/>
                    <w:sz w:val="24"/>
                    <w:szCs w:val="24"/>
                  </w:rPr>
                  <m:t>ε</m:t>
                </m:r>
              </m:e>
            </m:acc>
            <m:r>
              <w:rPr>
                <w:rFonts w:ascii="Cambria Math" w:eastAsiaTheme="minorEastAsia" w:hAnsi="Cambria Math"/>
                <w:sz w:val="24"/>
                <w:szCs w:val="24"/>
              </w:rPr>
              <m:t>,T</m:t>
            </m:r>
          </m:e>
        </m:d>
      </m:oMath>
      <w:r w:rsidRPr="006C4F07">
        <w:rPr>
          <w:rFonts w:eastAsiaTheme="minorEastAsia"/>
          <w:i w:val="0"/>
          <w:sz w:val="24"/>
          <w:szCs w:val="24"/>
        </w:rPr>
        <w:t xml:space="preserve">, </w:t>
      </w:r>
      <w:proofErr w:type="gramStart"/>
      <w:r w:rsidRPr="006C4F07">
        <w:rPr>
          <w:rFonts w:eastAsiaTheme="minorEastAsia"/>
          <w:i w:val="0"/>
          <w:sz w:val="24"/>
          <w:szCs w:val="24"/>
        </w:rPr>
        <w:t xml:space="preserve">where </w:t>
      </w:r>
      <w:proofErr w:type="gramEnd"/>
      <m:oMath>
        <m:acc>
          <m:accPr>
            <m:chr m:val="̅"/>
            <m:ctrlPr>
              <w:rPr>
                <w:rFonts w:ascii="Cambria Math" w:eastAsiaTheme="minorEastAsia" w:hAnsi="Cambria Math"/>
                <w:i w:val="0"/>
                <w:sz w:val="24"/>
                <w:szCs w:val="24"/>
              </w:rPr>
            </m:ctrlPr>
          </m:accPr>
          <m:e>
            <m:r>
              <w:rPr>
                <w:rFonts w:ascii="Cambria Math" w:eastAsiaTheme="minorEastAsia" w:hAnsi="Cambria Math"/>
                <w:sz w:val="24"/>
                <w:szCs w:val="24"/>
              </w:rPr>
              <m:t>σ</m:t>
            </m:r>
          </m:e>
        </m:acc>
      </m:oMath>
      <w:r w:rsidRPr="006C4F07">
        <w:rPr>
          <w:rFonts w:eastAsiaTheme="minorEastAsia"/>
          <w:i w:val="0"/>
          <w:sz w:val="24"/>
          <w:szCs w:val="24"/>
        </w:rPr>
        <w:t xml:space="preserve">, </w:t>
      </w:r>
      <m:oMath>
        <m:acc>
          <m:accPr>
            <m:chr m:val="̅"/>
            <m:ctrlPr>
              <w:rPr>
                <w:rFonts w:ascii="Cambria Math" w:eastAsiaTheme="minorEastAsia" w:hAnsi="Cambria Math"/>
                <w:i w:val="0"/>
                <w:sz w:val="24"/>
                <w:szCs w:val="24"/>
              </w:rPr>
            </m:ctrlPr>
          </m:accPr>
          <m:e>
            <m:r>
              <w:rPr>
                <w:rFonts w:ascii="Cambria Math" w:eastAsiaTheme="minorEastAsia" w:hAnsi="Cambria Math"/>
                <w:sz w:val="24"/>
                <w:szCs w:val="24"/>
              </w:rPr>
              <m:t>ε</m:t>
            </m:r>
          </m:e>
        </m:acc>
      </m:oMath>
      <w:r w:rsidRPr="006C4F07">
        <w:rPr>
          <w:rFonts w:eastAsiaTheme="minorEastAsia"/>
          <w:i w:val="0"/>
          <w:sz w:val="24"/>
          <w:szCs w:val="24"/>
        </w:rPr>
        <w:t xml:space="preserve">, </w:t>
      </w:r>
      <m:oMath>
        <m:acc>
          <m:accPr>
            <m:chr m:val="̇"/>
            <m:ctrlPr>
              <w:rPr>
                <w:rFonts w:ascii="Cambria Math" w:eastAsiaTheme="minorEastAsia" w:hAnsi="Cambria Math"/>
                <w:i w:val="0"/>
                <w:sz w:val="24"/>
                <w:szCs w:val="24"/>
              </w:rPr>
            </m:ctrlPr>
          </m:accPr>
          <m:e>
            <m:r>
              <w:rPr>
                <w:rFonts w:ascii="Cambria Math" w:eastAsiaTheme="minorEastAsia" w:hAnsi="Cambria Math"/>
                <w:sz w:val="24"/>
                <w:szCs w:val="24"/>
              </w:rPr>
              <m:t>ε</m:t>
            </m:r>
          </m:e>
        </m:acc>
      </m:oMath>
      <w:r w:rsidRPr="006C4F07">
        <w:rPr>
          <w:rFonts w:eastAsiaTheme="minorEastAsia"/>
          <w:i w:val="0"/>
          <w:sz w:val="24"/>
          <w:szCs w:val="24"/>
        </w:rPr>
        <w:t xml:space="preserve"> and T refer to flow stress, equivalent plastic strain, equivalent plastic strain rate and temperature respectively. In order to reflect the true material behaviour of Ti6Al4V, the data of these parameters at several data point are fed using a tabular data format and a linear weighted average interpolation method </w:t>
      </w:r>
      <w:r>
        <w:rPr>
          <w:rFonts w:eastAsiaTheme="minorEastAsia"/>
          <w:i w:val="0"/>
          <w:sz w:val="24"/>
          <w:szCs w:val="24"/>
        </w:rPr>
        <w:t>is</w:t>
      </w:r>
      <w:r w:rsidRPr="006C4F07">
        <w:rPr>
          <w:rFonts w:eastAsiaTheme="minorEastAsia"/>
          <w:i w:val="0"/>
          <w:sz w:val="24"/>
          <w:szCs w:val="24"/>
        </w:rPr>
        <w:t xml:space="preserve"> used to calculate the data at unknown points between existing flow stress data points. The stress-strain curve based on this tabulated model is sh</w:t>
      </w:r>
      <w:r w:rsidRPr="008F4F8B">
        <w:rPr>
          <w:rFonts w:eastAsiaTheme="minorEastAsia"/>
          <w:i w:val="0"/>
          <w:sz w:val="24"/>
          <w:szCs w:val="24"/>
        </w:rPr>
        <w:t>own in</w:t>
      </w:r>
      <w:r>
        <w:rPr>
          <w:rFonts w:eastAsiaTheme="minorEastAsia"/>
          <w:i w:val="0"/>
          <w:sz w:val="24"/>
          <w:szCs w:val="24"/>
        </w:rPr>
        <w:t xml:space="preserve"> </w:t>
      </w:r>
      <w:r w:rsidRPr="00765959">
        <w:rPr>
          <w:i w:val="0"/>
          <w:sz w:val="24"/>
          <w:szCs w:val="24"/>
        </w:rPr>
        <w:t xml:space="preserve">Fig. </w:t>
      </w:r>
      <w:r w:rsidRPr="00765959">
        <w:rPr>
          <w:i w:val="0"/>
          <w:noProof/>
          <w:sz w:val="24"/>
          <w:szCs w:val="24"/>
        </w:rPr>
        <w:t>1</w:t>
      </w:r>
      <w:r w:rsidRPr="008F4F8B">
        <w:rPr>
          <w:sz w:val="24"/>
          <w:szCs w:val="24"/>
        </w:rPr>
        <w:t>.</w:t>
      </w:r>
    </w:p>
    <w:p w:rsidR="00B76AF4" w:rsidRPr="00135D5D" w:rsidRDefault="00B76AF4" w:rsidP="00B76AF4">
      <w:pPr>
        <w:jc w:val="center"/>
        <w:rPr>
          <w:rFonts w:ascii="Times New Roman" w:hAnsi="Times New Roman" w:cs="Times New Roman"/>
          <w:sz w:val="20"/>
          <w:szCs w:val="20"/>
        </w:rPr>
      </w:pPr>
    </w:p>
    <w:p w:rsidR="00B76AF4" w:rsidRDefault="00B76AF4" w:rsidP="00B76AF4">
      <w:pPr>
        <w:pStyle w:val="Caption"/>
        <w:jc w:val="center"/>
        <w:rPr>
          <w:rFonts w:ascii="Times New Roman" w:hAnsi="Times New Roman"/>
          <w:b w:val="0"/>
        </w:rPr>
      </w:pPr>
      <w:bookmarkStart w:id="22" w:name="_Ref530639441"/>
      <w:r w:rsidRPr="006B023E">
        <w:rPr>
          <w:rFonts w:ascii="Times New Roman" w:hAnsi="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6B023E">
        <w:rPr>
          <w:rFonts w:ascii="Times New Roman" w:hAnsi="Times New Roman"/>
          <w:b w:val="0"/>
          <w:noProof/>
          <w:lang w:eastAsia="en-GB"/>
        </w:rPr>
        <w:drawing>
          <wp:inline distT="0" distB="0" distL="0" distR="0" wp14:anchorId="3A9B1405" wp14:editId="6A5BD6E9">
            <wp:extent cx="4564797" cy="3332632"/>
            <wp:effectExtent l="0" t="0" r="7620" b="1270"/>
            <wp:docPr id="17" name="Picture 17" descr="C:\Users\e803898\Desktop\windows laptop\windows\Linux Backup\Paper\students\cen liu\flow str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803898\Desktop\windows laptop\windows\Linux Backup\Paper\students\cen liu\flow stress.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66483" cy="3333863"/>
                    </a:xfrm>
                    <a:prstGeom prst="rect">
                      <a:avLst/>
                    </a:prstGeom>
                    <a:noFill/>
                    <a:ln>
                      <a:noFill/>
                    </a:ln>
                  </pic:spPr>
                </pic:pic>
              </a:graphicData>
            </a:graphic>
          </wp:inline>
        </w:drawing>
      </w:r>
    </w:p>
    <w:p w:rsidR="00B76AF4" w:rsidRPr="00D4119C" w:rsidRDefault="00B76AF4" w:rsidP="00B76AF4">
      <w:pPr>
        <w:pStyle w:val="Caption"/>
        <w:jc w:val="center"/>
        <w:rPr>
          <w:rFonts w:ascii="Times New Roman" w:hAnsi="Times New Roman"/>
          <w:b w:val="0"/>
          <w:sz w:val="20"/>
        </w:rPr>
      </w:pPr>
      <w:r w:rsidRPr="008F4F8B">
        <w:rPr>
          <w:rFonts w:ascii="Times New Roman" w:hAnsi="Times New Roman"/>
          <w:b w:val="0"/>
        </w:rPr>
        <w:t xml:space="preserve">Fig. </w:t>
      </w:r>
      <w:r>
        <w:rPr>
          <w:rFonts w:ascii="Times New Roman" w:hAnsi="Times New Roman"/>
          <w:b w:val="0"/>
          <w:noProof/>
        </w:rPr>
        <w:t>1</w:t>
      </w:r>
      <w:bookmarkEnd w:id="22"/>
      <w:r w:rsidRPr="008F4F8B">
        <w:rPr>
          <w:rFonts w:ascii="Times New Roman" w:hAnsi="Times New Roman"/>
          <w:b w:val="0"/>
          <w:sz w:val="20"/>
        </w:rPr>
        <w:t>. Tabulated flow stress model of Ti6Al4V</w:t>
      </w:r>
    </w:p>
    <w:p w:rsidR="00B76AF4" w:rsidRPr="008F4F8B" w:rsidRDefault="00B76AF4" w:rsidP="00B76AF4">
      <w:pPr>
        <w:pStyle w:val="Heading1"/>
      </w:pPr>
      <w:r w:rsidRPr="008F4F8B">
        <w:t xml:space="preserve"> FEA methodology</w:t>
      </w:r>
    </w:p>
    <w:p w:rsidR="00B76AF4" w:rsidRPr="008F4F8B" w:rsidRDefault="00B76AF4" w:rsidP="00B76AF4">
      <w:pPr>
        <w:spacing w:after="240" w:line="480" w:lineRule="auto"/>
        <w:jc w:val="both"/>
        <w:rPr>
          <w:rFonts w:ascii="Times New Roman" w:hAnsi="Times New Roman" w:cs="Times New Roman"/>
          <w:sz w:val="24"/>
          <w:szCs w:val="24"/>
        </w:rPr>
      </w:pPr>
      <w:r w:rsidRPr="008F4F8B">
        <w:rPr>
          <w:rFonts w:ascii="Times New Roman" w:hAnsi="Times New Roman" w:cs="Times New Roman"/>
          <w:sz w:val="24"/>
          <w:szCs w:val="24"/>
        </w:rPr>
        <w:t>In order to perform the FEA simulation, a VUMAT code</w:t>
      </w:r>
      <w:r>
        <w:rPr>
          <w:rFonts w:ascii="Times New Roman" w:hAnsi="Times New Roman" w:cs="Times New Roman"/>
          <w:sz w:val="24"/>
          <w:szCs w:val="24"/>
        </w:rPr>
        <w:t xml:space="preserve"> in </w:t>
      </w:r>
      <w:proofErr w:type="spellStart"/>
      <w:r>
        <w:rPr>
          <w:rFonts w:ascii="Times New Roman" w:hAnsi="Times New Roman" w:cs="Times New Roman"/>
          <w:sz w:val="24"/>
          <w:szCs w:val="24"/>
        </w:rPr>
        <w:t>Abaqus</w:t>
      </w:r>
      <w:proofErr w:type="spellEnd"/>
      <w:r w:rsidRPr="008F4F8B">
        <w:rPr>
          <w:rFonts w:ascii="Times New Roman" w:hAnsi="Times New Roman" w:cs="Times New Roman"/>
          <w:sz w:val="24"/>
          <w:szCs w:val="24"/>
        </w:rPr>
        <w:t xml:space="preserve"> was developed so that each of the aforementioned material models can readily be described to study the material behaviour of Ti6Al4V. The idea was to</w:t>
      </w:r>
      <w:r>
        <w:rPr>
          <w:rFonts w:ascii="Times New Roman" w:hAnsi="Times New Roman" w:cs="Times New Roman"/>
          <w:sz w:val="24"/>
          <w:szCs w:val="24"/>
        </w:rPr>
        <w:t xml:space="preserve"> first</w:t>
      </w:r>
      <w:r w:rsidRPr="008F4F8B">
        <w:rPr>
          <w:rFonts w:ascii="Times New Roman" w:hAnsi="Times New Roman" w:cs="Times New Roman"/>
          <w:sz w:val="24"/>
          <w:szCs w:val="24"/>
        </w:rPr>
        <w:t xml:space="preserve"> compare the VUMAT results against the standard results predicted by the software for a </w:t>
      </w:r>
      <w:r>
        <w:rPr>
          <w:rFonts w:ascii="Times New Roman" w:hAnsi="Times New Roman" w:cs="Times New Roman"/>
          <w:sz w:val="24"/>
          <w:szCs w:val="24"/>
        </w:rPr>
        <w:t xml:space="preserve">typical </w:t>
      </w:r>
      <w:r w:rsidRPr="008F4F8B">
        <w:rPr>
          <w:rFonts w:ascii="Times New Roman" w:hAnsi="Times New Roman" w:cs="Times New Roman"/>
          <w:sz w:val="24"/>
          <w:szCs w:val="24"/>
        </w:rPr>
        <w:t>material model like</w:t>
      </w:r>
      <w:r>
        <w:rPr>
          <w:rFonts w:ascii="Times New Roman" w:hAnsi="Times New Roman" w:cs="Times New Roman"/>
          <w:sz w:val="24"/>
          <w:szCs w:val="24"/>
        </w:rPr>
        <w:t xml:space="preserve"> the</w:t>
      </w:r>
      <w:r w:rsidRPr="008F4F8B">
        <w:rPr>
          <w:rFonts w:ascii="Times New Roman" w:hAnsi="Times New Roman" w:cs="Times New Roman"/>
          <w:sz w:val="24"/>
          <w:szCs w:val="24"/>
        </w:rPr>
        <w:t xml:space="preserve"> JC model, which is readily available in every software and thus, the VUMAT sub-routine validity and reliability was established. The process to call the code in </w:t>
      </w:r>
      <w:proofErr w:type="spellStart"/>
      <w:r w:rsidRPr="008F4F8B">
        <w:rPr>
          <w:rFonts w:ascii="Times New Roman" w:hAnsi="Times New Roman" w:cs="Times New Roman"/>
          <w:sz w:val="24"/>
          <w:szCs w:val="24"/>
        </w:rPr>
        <w:t>Abaqus</w:t>
      </w:r>
      <w:proofErr w:type="spellEnd"/>
      <w:r w:rsidRPr="008F4F8B">
        <w:rPr>
          <w:rFonts w:ascii="Times New Roman" w:hAnsi="Times New Roman" w:cs="Times New Roman"/>
          <w:sz w:val="24"/>
          <w:szCs w:val="24"/>
        </w:rPr>
        <w:t xml:space="preserve"> followed the flowchart shown in </w:t>
      </w:r>
      <w:r w:rsidRPr="00765959">
        <w:rPr>
          <w:rFonts w:ascii="Times New Roman" w:hAnsi="Times New Roman" w:cs="Times New Roman"/>
          <w:sz w:val="24"/>
          <w:szCs w:val="24"/>
        </w:rPr>
        <w:t xml:space="preserve">Fig. </w:t>
      </w:r>
      <w:r w:rsidRPr="00765959">
        <w:rPr>
          <w:rFonts w:ascii="Times New Roman" w:hAnsi="Times New Roman" w:cs="Times New Roman"/>
          <w:noProof/>
          <w:sz w:val="24"/>
          <w:szCs w:val="24"/>
        </w:rPr>
        <w:t>2</w:t>
      </w:r>
      <w:r w:rsidRPr="008F4F8B">
        <w:rPr>
          <w:rFonts w:ascii="Times New Roman" w:hAnsi="Times New Roman" w:cs="Times New Roman"/>
          <w:sz w:val="24"/>
          <w:szCs w:val="24"/>
        </w:rPr>
        <w:t xml:space="preserve">. </w:t>
      </w:r>
    </w:p>
    <w:p w:rsidR="00B76AF4" w:rsidRPr="00C371B3" w:rsidRDefault="00B76AF4" w:rsidP="00B76AF4">
      <w:pPr>
        <w:jc w:val="center"/>
        <w:rPr>
          <w:rFonts w:ascii="Times New Roman" w:hAnsi="Times New Roman" w:cs="Times New Roman"/>
          <w:sz w:val="20"/>
          <w:szCs w:val="20"/>
        </w:rPr>
      </w:pPr>
      <w:r>
        <w:rPr>
          <w:rFonts w:ascii="Times New Roman" w:hAnsi="Times New Roman" w:cs="Times New Roman"/>
          <w:noProof/>
          <w:sz w:val="20"/>
          <w:szCs w:val="20"/>
          <w:lang w:eastAsia="en-GB"/>
        </w:rPr>
        <w:lastRenderedPageBreak/>
        <w:drawing>
          <wp:inline distT="0" distB="0" distL="0" distR="0" wp14:anchorId="60509357" wp14:editId="0E3163A0">
            <wp:extent cx="4037965" cy="34016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37965" cy="3401695"/>
                    </a:xfrm>
                    <a:prstGeom prst="rect">
                      <a:avLst/>
                    </a:prstGeom>
                    <a:noFill/>
                    <a:ln>
                      <a:noFill/>
                    </a:ln>
                  </pic:spPr>
                </pic:pic>
              </a:graphicData>
            </a:graphic>
          </wp:inline>
        </w:drawing>
      </w:r>
    </w:p>
    <w:p w:rsidR="00B76AF4" w:rsidRPr="005109E8" w:rsidRDefault="00B76AF4" w:rsidP="00B76AF4">
      <w:pPr>
        <w:pStyle w:val="Caption"/>
        <w:jc w:val="center"/>
        <w:rPr>
          <w:rFonts w:ascii="Times New Roman" w:hAnsi="Times New Roman"/>
          <w:b w:val="0"/>
          <w:sz w:val="20"/>
        </w:rPr>
      </w:pPr>
      <w:bookmarkStart w:id="23" w:name="_Ref530639626"/>
      <w:bookmarkStart w:id="24" w:name="_Ref522459129"/>
      <w:bookmarkStart w:id="25" w:name="_Toc523446272"/>
      <w:r w:rsidRPr="005109E8">
        <w:rPr>
          <w:rFonts w:ascii="Times New Roman" w:hAnsi="Times New Roman"/>
          <w:b w:val="0"/>
          <w:sz w:val="20"/>
        </w:rPr>
        <w:t xml:space="preserve">Fig. </w:t>
      </w:r>
      <w:r>
        <w:rPr>
          <w:rFonts w:ascii="Times New Roman" w:hAnsi="Times New Roman"/>
          <w:b w:val="0"/>
          <w:noProof/>
          <w:sz w:val="20"/>
        </w:rPr>
        <w:t>2</w:t>
      </w:r>
      <w:bookmarkEnd w:id="23"/>
      <w:r w:rsidRPr="005109E8">
        <w:rPr>
          <w:rFonts w:ascii="Times New Roman" w:hAnsi="Times New Roman"/>
          <w:b w:val="0"/>
          <w:sz w:val="20"/>
        </w:rPr>
        <w:t xml:space="preserve">. </w:t>
      </w:r>
      <w:bookmarkEnd w:id="24"/>
      <w:r w:rsidRPr="005109E8">
        <w:rPr>
          <w:rFonts w:ascii="Times New Roman" w:hAnsi="Times New Roman"/>
          <w:b w:val="0"/>
          <w:sz w:val="20"/>
        </w:rPr>
        <w:t xml:space="preserve">Flowchart of calling VUMAT in </w:t>
      </w:r>
      <w:proofErr w:type="spellStart"/>
      <w:r w:rsidRPr="005109E8">
        <w:rPr>
          <w:rFonts w:ascii="Times New Roman" w:hAnsi="Times New Roman"/>
          <w:b w:val="0"/>
          <w:sz w:val="20"/>
        </w:rPr>
        <w:t>Abaqus</w:t>
      </w:r>
      <w:bookmarkEnd w:id="25"/>
      <w:proofErr w:type="spellEnd"/>
      <w:r>
        <w:rPr>
          <w:rFonts w:ascii="Times New Roman" w:hAnsi="Times New Roman"/>
          <w:b w:val="0"/>
          <w:sz w:val="20"/>
        </w:rPr>
        <w:t xml:space="preserve"> as implemented in this work</w:t>
      </w:r>
    </w:p>
    <w:p w:rsidR="00B76AF4" w:rsidRPr="008F4F8B" w:rsidRDefault="00B76AF4" w:rsidP="00B76AF4">
      <w:pPr>
        <w:pStyle w:val="Heading2"/>
        <w:rPr>
          <w:sz w:val="24"/>
          <w:szCs w:val="24"/>
        </w:rPr>
      </w:pPr>
      <w:r w:rsidRPr="008F4F8B">
        <w:rPr>
          <w:sz w:val="24"/>
          <w:szCs w:val="24"/>
        </w:rPr>
        <w:t>Tensile testing</w:t>
      </w:r>
    </w:p>
    <w:p w:rsidR="00B76AF4" w:rsidRPr="008F4F8B" w:rsidRDefault="00B76AF4" w:rsidP="00B76AF4">
      <w:pPr>
        <w:pStyle w:val="Heading4"/>
        <w:spacing w:after="240"/>
      </w:pPr>
      <w:r w:rsidRPr="008F4F8B">
        <w:t xml:space="preserve">3.1.1. Testing considerations </w:t>
      </w:r>
    </w:p>
    <w:p w:rsidR="00B76AF4" w:rsidRDefault="00B76AF4" w:rsidP="00B76AF4">
      <w:pPr>
        <w:spacing w:line="480" w:lineRule="auto"/>
        <w:jc w:val="both"/>
        <w:rPr>
          <w:rFonts w:ascii="Times New Roman" w:hAnsi="Times New Roman" w:cs="Times New Roman"/>
          <w:sz w:val="24"/>
          <w:szCs w:val="24"/>
        </w:rPr>
      </w:pPr>
      <w:r w:rsidRPr="008F4F8B">
        <w:rPr>
          <w:rFonts w:ascii="Times New Roman" w:hAnsi="Times New Roman" w:cs="Times New Roman"/>
          <w:sz w:val="24"/>
          <w:szCs w:val="24"/>
        </w:rPr>
        <w:t>Prior to performing the FEA analysis on Ti6Al4V, we benchmark</w:t>
      </w:r>
      <w:r>
        <w:rPr>
          <w:rFonts w:ascii="Times New Roman" w:hAnsi="Times New Roman" w:cs="Times New Roman"/>
          <w:sz w:val="24"/>
          <w:szCs w:val="24"/>
        </w:rPr>
        <w:t>ed</w:t>
      </w:r>
      <w:r w:rsidRPr="008F4F8B">
        <w:rPr>
          <w:rFonts w:ascii="Times New Roman" w:hAnsi="Times New Roman" w:cs="Times New Roman"/>
          <w:sz w:val="24"/>
          <w:szCs w:val="24"/>
        </w:rPr>
        <w:t xml:space="preserve"> our model by comparing </w:t>
      </w:r>
      <w:r w:rsidR="003566F3">
        <w:rPr>
          <w:rFonts w:ascii="Times New Roman" w:hAnsi="Times New Roman" w:cs="Times New Roman"/>
          <w:sz w:val="24"/>
          <w:szCs w:val="24"/>
        </w:rPr>
        <w:t xml:space="preserve">uniaxial </w:t>
      </w:r>
      <w:r w:rsidRPr="008F4F8B">
        <w:rPr>
          <w:rFonts w:ascii="Times New Roman" w:hAnsi="Times New Roman" w:cs="Times New Roman"/>
          <w:sz w:val="24"/>
          <w:szCs w:val="24"/>
        </w:rPr>
        <w:t>tensile test stress</w:t>
      </w:r>
      <w:r>
        <w:rPr>
          <w:rFonts w:ascii="Times New Roman" w:hAnsi="Times New Roman" w:cs="Times New Roman"/>
          <w:sz w:val="24"/>
          <w:szCs w:val="24"/>
        </w:rPr>
        <w:t>-</w:t>
      </w:r>
      <w:r w:rsidRPr="008F4F8B">
        <w:rPr>
          <w:rFonts w:ascii="Times New Roman" w:hAnsi="Times New Roman" w:cs="Times New Roman"/>
          <w:sz w:val="24"/>
          <w:szCs w:val="24"/>
        </w:rPr>
        <w:t xml:space="preserve">strain plots using the same VUMAT sub-routine but merely </w:t>
      </w:r>
      <w:r w:rsidR="00665E63">
        <w:rPr>
          <w:rFonts w:ascii="Times New Roman" w:hAnsi="Times New Roman" w:cs="Times New Roman"/>
          <w:sz w:val="24"/>
          <w:szCs w:val="24"/>
        </w:rPr>
        <w:t xml:space="preserve">by </w:t>
      </w:r>
      <w:r w:rsidRPr="008F4F8B">
        <w:rPr>
          <w:rFonts w:ascii="Times New Roman" w:hAnsi="Times New Roman" w:cs="Times New Roman"/>
          <w:sz w:val="24"/>
          <w:szCs w:val="24"/>
        </w:rPr>
        <w:t>changing the parameters</w:t>
      </w:r>
      <w:r>
        <w:rPr>
          <w:rFonts w:ascii="Times New Roman" w:hAnsi="Times New Roman" w:cs="Times New Roman"/>
          <w:sz w:val="24"/>
          <w:szCs w:val="24"/>
        </w:rPr>
        <w:t xml:space="preserve"> to be</w:t>
      </w:r>
      <w:r w:rsidRPr="008F4F8B">
        <w:rPr>
          <w:rFonts w:ascii="Times New Roman" w:hAnsi="Times New Roman" w:cs="Times New Roman"/>
          <w:sz w:val="24"/>
          <w:szCs w:val="24"/>
        </w:rPr>
        <w:t xml:space="preserve"> for silicon instead of Ti6Al4V. The same conditions and material constants were used to reproduce the strain-stress curve. This step helped us validat</w:t>
      </w:r>
      <w:r>
        <w:rPr>
          <w:rFonts w:ascii="Times New Roman" w:hAnsi="Times New Roman" w:cs="Times New Roman"/>
          <w:sz w:val="24"/>
          <w:szCs w:val="24"/>
        </w:rPr>
        <w:t>e</w:t>
      </w:r>
      <w:r w:rsidRPr="008F4F8B">
        <w:rPr>
          <w:rFonts w:ascii="Times New Roman" w:hAnsi="Times New Roman" w:cs="Times New Roman"/>
          <w:sz w:val="24"/>
          <w:szCs w:val="24"/>
        </w:rPr>
        <w:t xml:space="preserve"> </w:t>
      </w:r>
      <w:r>
        <w:rPr>
          <w:rFonts w:ascii="Times New Roman" w:hAnsi="Times New Roman" w:cs="Times New Roman"/>
          <w:sz w:val="24"/>
          <w:szCs w:val="24"/>
        </w:rPr>
        <w:t>the</w:t>
      </w:r>
      <w:r w:rsidRPr="008F4F8B">
        <w:rPr>
          <w:rFonts w:ascii="Times New Roman" w:hAnsi="Times New Roman" w:cs="Times New Roman"/>
          <w:sz w:val="24"/>
          <w:szCs w:val="24"/>
        </w:rPr>
        <w:t xml:space="preserve"> results against the previous</w:t>
      </w:r>
      <w:r>
        <w:rPr>
          <w:rFonts w:ascii="Times New Roman" w:hAnsi="Times New Roman" w:cs="Times New Roman"/>
          <w:sz w:val="24"/>
          <w:szCs w:val="24"/>
        </w:rPr>
        <w:t xml:space="preserve">ly </w:t>
      </w:r>
      <w:r w:rsidRPr="008F4F8B">
        <w:rPr>
          <w:rFonts w:ascii="Times New Roman" w:hAnsi="Times New Roman" w:cs="Times New Roman"/>
          <w:sz w:val="24"/>
          <w:szCs w:val="24"/>
        </w:rPr>
        <w:t>published paper</w:t>
      </w:r>
      <w:r>
        <w:rPr>
          <w:rFonts w:ascii="Times New Roman" w:hAnsi="Times New Roman" w:cs="Times New Roman"/>
          <w:sz w:val="24"/>
          <w:szCs w:val="24"/>
        </w:rPr>
        <w:t xml:space="preserve"> by the authors of this pap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el&lt;/Author&gt;&lt;Year&gt;2018&lt;/Year&gt;&lt;RecNum&gt;6327&lt;/RecNum&gt;&lt;DisplayText&gt;(Goel, Llavori et al. 2018)&lt;/DisplayText&gt;&lt;record&gt;&lt;rec-number&gt;6327&lt;/rec-number&gt;&lt;foreign-keys&gt;&lt;key app="EN" db-id="9xtdewafux20vgewr28vxrpl9asfpaswpx9f" timestamp="1532523523"&gt;6327&lt;/key&gt;&lt;/foreign-keys&gt;&lt;ref-type name="Journal Article"&gt;17&lt;/ref-type&gt;&lt;contributors&gt;&lt;authors&gt;&lt;author&gt;Goel, Saurav&lt;/author&gt;&lt;author&gt;Llavori, Iñigo&lt;/author&gt;&lt;author&gt;Zabala, Alaitz&lt;/author&gt;&lt;author&gt;Giusca, Claudiu&lt;/author&gt;&lt;author&gt;Veldhuis, Stephen C.&lt;/author&gt;&lt;author&gt;Endrino, Jose L.&lt;/author&gt;&lt;/authors&gt;&lt;/contributors&gt;&lt;titles&gt;&lt;title&gt;The possibility of performing FEA analysis of a contact loading process fed by the MD simulation data&lt;/title&gt;&lt;secondary-title&gt;International Journal of Machine Tools and Manufacture&lt;/secondary-title&gt;&lt;/titles&gt;&lt;periodical&gt;&lt;full-title&gt;International Journal of Machine Tools and Manufacture&lt;/full-title&gt;&lt;/periodical&gt;&lt;pages&gt;79-80&lt;/pages&gt;&lt;volume&gt;134&lt;/volume&gt;&lt;dates&gt;&lt;year&gt;2018&lt;/year&gt;&lt;pub-dates&gt;&lt;date&gt;2018/11/01/&lt;/date&gt;&lt;/pub-dates&gt;&lt;/dates&gt;&lt;isbn&gt;0890-6955&lt;/isbn&gt;&lt;urls&gt;&lt;related-urls&gt;&lt;url&gt;http://www.sciencedirect.com/science/article/pii/S089069551830172X&lt;/url&gt;&lt;/related-urls&gt;&lt;/urls&gt;&lt;electronic-resource-num&gt;https://doi.org/10.1016/j.ijmachtools.2018.07.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el, Llavori et al. 2018)</w:t>
      </w:r>
      <w:r>
        <w:rPr>
          <w:rFonts w:ascii="Times New Roman" w:hAnsi="Times New Roman" w:cs="Times New Roman"/>
          <w:sz w:val="24"/>
          <w:szCs w:val="24"/>
        </w:rPr>
        <w:fldChar w:fldCharType="end"/>
      </w:r>
      <w:r w:rsidRPr="008F4F8B">
        <w:rPr>
          <w:rFonts w:ascii="Times New Roman" w:hAnsi="Times New Roman" w:cs="Times New Roman"/>
          <w:sz w:val="24"/>
          <w:szCs w:val="24"/>
        </w:rPr>
        <w:t xml:space="preserve">. </w:t>
      </w:r>
      <w:r>
        <w:rPr>
          <w:rFonts w:ascii="Times New Roman" w:hAnsi="Times New Roman" w:cs="Times New Roman"/>
          <w:sz w:val="24"/>
          <w:szCs w:val="24"/>
        </w:rPr>
        <w:t xml:space="preserve">It may be noted that the microscale and nanoscale properties are affected by the so called “size effect” and hence they cannot be extrapolated readily but the idea to simulate the nanoscale tensile test is merely to benchmark the model. </w:t>
      </w:r>
    </w:p>
    <w:p w:rsidR="00B76AF4" w:rsidRDefault="00B76AF4" w:rsidP="00B76AF4">
      <w:pPr>
        <w:spacing w:line="480" w:lineRule="auto"/>
        <w:jc w:val="both"/>
        <w:rPr>
          <w:rFonts w:ascii="Times New Roman" w:hAnsi="Times New Roman"/>
          <w:sz w:val="20"/>
        </w:rPr>
      </w:pPr>
      <w:r>
        <w:rPr>
          <w:rFonts w:ascii="Times New Roman" w:hAnsi="Times New Roman" w:cs="Times New Roman"/>
          <w:sz w:val="24"/>
          <w:szCs w:val="24"/>
        </w:rPr>
        <w:t>Accordingly, the work began by first performing the</w:t>
      </w:r>
      <w:r w:rsidRPr="008F4F8B">
        <w:rPr>
          <w:rFonts w:ascii="Times New Roman" w:hAnsi="Times New Roman" w:cs="Times New Roman"/>
          <w:sz w:val="24"/>
          <w:szCs w:val="24"/>
        </w:rPr>
        <w:t xml:space="preserve"> tensile test on silicon using the built-in JC model provided by </w:t>
      </w:r>
      <w:proofErr w:type="spellStart"/>
      <w:r w:rsidRPr="008F4F8B">
        <w:rPr>
          <w:rFonts w:ascii="Times New Roman" w:hAnsi="Times New Roman" w:cs="Times New Roman"/>
          <w:sz w:val="24"/>
          <w:szCs w:val="24"/>
        </w:rPr>
        <w:t>Abaqus</w:t>
      </w:r>
      <w:proofErr w:type="spellEnd"/>
      <w:r w:rsidRPr="008F4F8B">
        <w:rPr>
          <w:rFonts w:ascii="Times New Roman" w:hAnsi="Times New Roman" w:cs="Times New Roman"/>
          <w:sz w:val="24"/>
          <w:szCs w:val="24"/>
        </w:rPr>
        <w:t xml:space="preserve"> as a default choice and it was then compared with the tensile test</w:t>
      </w:r>
      <w:r>
        <w:rPr>
          <w:rFonts w:ascii="Times New Roman" w:hAnsi="Times New Roman" w:cs="Times New Roman"/>
          <w:sz w:val="24"/>
          <w:szCs w:val="24"/>
        </w:rPr>
        <w:t xml:space="preserve"> of silicon</w:t>
      </w:r>
      <w:r w:rsidRPr="008F4F8B">
        <w:rPr>
          <w:rFonts w:ascii="Times New Roman" w:hAnsi="Times New Roman" w:cs="Times New Roman"/>
          <w:sz w:val="24"/>
          <w:szCs w:val="24"/>
        </w:rPr>
        <w:t xml:space="preserve"> using VUMAT code. The material properties used to </w:t>
      </w:r>
      <w:r w:rsidRPr="008F4F8B">
        <w:rPr>
          <w:rFonts w:ascii="Times New Roman" w:hAnsi="Times New Roman" w:cs="Times New Roman"/>
          <w:sz w:val="24"/>
          <w:szCs w:val="24"/>
        </w:rPr>
        <w:lastRenderedPageBreak/>
        <w:t xml:space="preserve">perform the simulation on </w:t>
      </w:r>
      <w:r w:rsidRPr="001E6E20">
        <w:rPr>
          <w:rFonts w:ascii="Times New Roman" w:hAnsi="Times New Roman" w:cs="Times New Roman"/>
          <w:sz w:val="24"/>
          <w:szCs w:val="24"/>
        </w:rPr>
        <w:t xml:space="preserve">silicon are listed in </w:t>
      </w:r>
      <w:r w:rsidRPr="00765959">
        <w:rPr>
          <w:rFonts w:ascii="Times New Roman" w:hAnsi="Times New Roman"/>
          <w:sz w:val="24"/>
          <w:szCs w:val="24"/>
        </w:rPr>
        <w:t>Table</w:t>
      </w:r>
      <w:r>
        <w:rPr>
          <w:rFonts w:ascii="Times New Roman" w:hAnsi="Times New Roman"/>
          <w:sz w:val="24"/>
          <w:szCs w:val="24"/>
        </w:rPr>
        <w:t xml:space="preserve"> 6</w:t>
      </w:r>
      <w:r w:rsidRPr="001E6E20">
        <w:rPr>
          <w:rFonts w:ascii="Times New Roman" w:hAnsi="Times New Roman" w:cs="Times New Roman"/>
          <w:sz w:val="24"/>
          <w:szCs w:val="24"/>
        </w:rPr>
        <w:t xml:space="preserve"> whil</w:t>
      </w:r>
      <w:r>
        <w:rPr>
          <w:rFonts w:ascii="Times New Roman" w:hAnsi="Times New Roman" w:cs="Times New Roman"/>
          <w:sz w:val="24"/>
          <w:szCs w:val="24"/>
        </w:rPr>
        <w:t>e</w:t>
      </w:r>
      <w:r w:rsidRPr="001E6E20">
        <w:rPr>
          <w:rFonts w:ascii="Times New Roman" w:hAnsi="Times New Roman" w:cs="Times New Roman"/>
          <w:sz w:val="24"/>
          <w:szCs w:val="24"/>
        </w:rPr>
        <w:t xml:space="preserve"> the material constants used in </w:t>
      </w:r>
      <w:r>
        <w:rPr>
          <w:rFonts w:ascii="Times New Roman" w:hAnsi="Times New Roman" w:cs="Times New Roman"/>
          <w:sz w:val="24"/>
          <w:szCs w:val="24"/>
        </w:rPr>
        <w:t xml:space="preserve">the </w:t>
      </w:r>
      <w:r w:rsidRPr="001E6E20">
        <w:rPr>
          <w:rFonts w:ascii="Times New Roman" w:hAnsi="Times New Roman" w:cs="Times New Roman"/>
          <w:sz w:val="24"/>
          <w:szCs w:val="24"/>
        </w:rPr>
        <w:t xml:space="preserve">JC model are listed in </w:t>
      </w:r>
      <w:r w:rsidRPr="00765959">
        <w:rPr>
          <w:rFonts w:ascii="Times New Roman" w:hAnsi="Times New Roman"/>
          <w:sz w:val="24"/>
          <w:szCs w:val="24"/>
        </w:rPr>
        <w:t xml:space="preserve">Table </w:t>
      </w:r>
      <w:r w:rsidRPr="00765959">
        <w:rPr>
          <w:rFonts w:ascii="Times New Roman" w:hAnsi="Times New Roman"/>
          <w:noProof/>
          <w:sz w:val="24"/>
          <w:szCs w:val="24"/>
        </w:rPr>
        <w:t>7</w:t>
      </w:r>
      <w:r w:rsidRPr="001E6E20">
        <w:rPr>
          <w:rFonts w:ascii="Times New Roman" w:hAnsi="Times New Roman" w:cs="Times New Roman"/>
          <w:sz w:val="24"/>
          <w:szCs w:val="24"/>
        </w:rPr>
        <w:t>.</w:t>
      </w:r>
      <w:bookmarkStart w:id="26" w:name="_Ref530941439"/>
    </w:p>
    <w:p w:rsidR="00B76AF4" w:rsidRPr="005E7164" w:rsidRDefault="00B76AF4" w:rsidP="00B76AF4">
      <w:pPr>
        <w:pStyle w:val="Caption"/>
        <w:jc w:val="center"/>
        <w:rPr>
          <w:rFonts w:ascii="Times New Roman" w:hAnsi="Times New Roman"/>
          <w:b w:val="0"/>
          <w:sz w:val="20"/>
        </w:rPr>
      </w:pPr>
      <w:bookmarkStart w:id="27" w:name="_Ref531211321"/>
      <w:r w:rsidRPr="008F4F8B">
        <w:rPr>
          <w:rFonts w:ascii="Times New Roman" w:hAnsi="Times New Roman"/>
          <w:sz w:val="20"/>
        </w:rPr>
        <w:t xml:space="preserve">Table </w:t>
      </w:r>
      <w:r>
        <w:rPr>
          <w:rFonts w:ascii="Times New Roman" w:hAnsi="Times New Roman"/>
          <w:noProof/>
          <w:sz w:val="20"/>
        </w:rPr>
        <w:t>6</w:t>
      </w:r>
      <w:bookmarkEnd w:id="26"/>
      <w:bookmarkEnd w:id="27"/>
      <w:r>
        <w:rPr>
          <w:rFonts w:ascii="Times New Roman" w:hAnsi="Times New Roman"/>
          <w:noProof/>
          <w:sz w:val="20"/>
        </w:rPr>
        <w:t xml:space="preserve"> </w:t>
      </w:r>
      <w:r w:rsidRPr="008F4F8B">
        <w:rPr>
          <w:rFonts w:ascii="Times New Roman" w:hAnsi="Times New Roman"/>
          <w:b w:val="0"/>
          <w:sz w:val="20"/>
        </w:rPr>
        <w:t>Material properties of silicon</w:t>
      </w:r>
      <w:r>
        <w:rPr>
          <w:rFonts w:ascii="Times New Roman" w:hAnsi="Times New Roman"/>
          <w:b w:val="0"/>
          <w:sz w:val="20"/>
        </w:rPr>
        <w:t xml:space="preserve"> </w:t>
      </w:r>
      <w:r w:rsidRPr="005E7164">
        <w:rPr>
          <w:rFonts w:ascii="Times New Roman" w:hAnsi="Times New Roman"/>
          <w:b w:val="0"/>
          <w:sz w:val="20"/>
        </w:rPr>
        <w:fldChar w:fldCharType="begin"/>
      </w:r>
      <w:r>
        <w:rPr>
          <w:rFonts w:ascii="Times New Roman" w:hAnsi="Times New Roman"/>
          <w:b w:val="0"/>
          <w:sz w:val="20"/>
        </w:rPr>
        <w:instrText xml:space="preserve"> ADDIN EN.CITE &lt;EndNote&gt;&lt;Cite&gt;&lt;Author&gt;Goel&lt;/Author&gt;&lt;Year&gt;2018&lt;/Year&gt;&lt;RecNum&gt;6327&lt;/RecNum&gt;&lt;DisplayText&gt;(Goel, Llavori et al. 2018)&lt;/DisplayText&gt;&lt;record&gt;&lt;rec-number&gt;6327&lt;/rec-number&gt;&lt;foreign-keys&gt;&lt;key app="EN" db-id="9xtdewafux20vgewr28vxrpl9asfpaswpx9f" timestamp="1532523523"&gt;6327&lt;/key&gt;&lt;/foreign-keys&gt;&lt;ref-type name="Journal Article"&gt;17&lt;/ref-type&gt;&lt;contributors&gt;&lt;authors&gt;&lt;author&gt;Goel, Saurav&lt;/author&gt;&lt;author&gt;Llavori, Iñigo&lt;/author&gt;&lt;author&gt;Zabala, Alaitz&lt;/author&gt;&lt;author&gt;Giusca, Claudiu&lt;/author&gt;&lt;author&gt;Veldhuis, Stephen C.&lt;/author&gt;&lt;author&gt;Endrino, Jose L.&lt;/author&gt;&lt;/authors&gt;&lt;/contributors&gt;&lt;titles&gt;&lt;title&gt;The possibility of performing FEA analysis of a contact loading process fed by the MD simulation data&lt;/title&gt;&lt;secondary-title&gt;International Journal of Machine Tools and Manufacture&lt;/secondary-title&gt;&lt;/titles&gt;&lt;periodical&gt;&lt;full-title&gt;International Journal of Machine Tools and Manufacture&lt;/full-title&gt;&lt;/periodical&gt;&lt;pages&gt;79-80&lt;/pages&gt;&lt;volume&gt;134&lt;/volume&gt;&lt;dates&gt;&lt;year&gt;2018&lt;/year&gt;&lt;pub-dates&gt;&lt;date&gt;2018/11/01/&lt;/date&gt;&lt;/pub-dates&gt;&lt;/dates&gt;&lt;isbn&gt;0890-6955&lt;/isbn&gt;&lt;urls&gt;&lt;related-urls&gt;&lt;url&gt;http://www.sciencedirect.com/science/article/pii/S089069551830172X&lt;/url&gt;&lt;/related-urls&gt;&lt;/urls&gt;&lt;electronic-resource-num&gt;https://doi.org/10.1016/j.ijmachtools.2018.07.003&lt;/electronic-resource-num&gt;&lt;/record&gt;&lt;/Cite&gt;&lt;/EndNote&gt;</w:instrText>
      </w:r>
      <w:r w:rsidRPr="005E7164">
        <w:rPr>
          <w:rFonts w:ascii="Times New Roman" w:hAnsi="Times New Roman"/>
          <w:b w:val="0"/>
          <w:sz w:val="20"/>
        </w:rPr>
        <w:fldChar w:fldCharType="separate"/>
      </w:r>
      <w:r>
        <w:rPr>
          <w:rFonts w:ascii="Times New Roman" w:hAnsi="Times New Roman"/>
          <w:b w:val="0"/>
          <w:noProof/>
          <w:sz w:val="20"/>
        </w:rPr>
        <w:t>(Goel, Llavori et al. 2018)</w:t>
      </w:r>
      <w:r w:rsidRPr="005E7164">
        <w:rPr>
          <w:rFonts w:ascii="Times New Roman" w:hAnsi="Times New Roman"/>
          <w:b w:val="0"/>
          <w:sz w:val="20"/>
        </w:rPr>
        <w:fldChar w:fldCharType="end"/>
      </w:r>
      <w:r w:rsidRPr="008F4F8B">
        <w:rPr>
          <w:rFonts w:ascii="Times New Roman" w:hAnsi="Times New Roman"/>
          <w:b w:val="0"/>
          <w:sz w:val="20"/>
        </w:rPr>
        <w:t xml:space="preserve"> </w:t>
      </w:r>
    </w:p>
    <w:tbl>
      <w:tblPr>
        <w:tblStyle w:val="TableGrid"/>
        <w:tblW w:w="850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694"/>
        <w:gridCol w:w="2976"/>
      </w:tblGrid>
      <w:tr w:rsidR="00B76AF4" w:rsidRPr="008F4F8B" w:rsidTr="00593D52">
        <w:trPr>
          <w:jc w:val="center"/>
        </w:trPr>
        <w:tc>
          <w:tcPr>
            <w:tcW w:w="2830" w:type="dxa"/>
            <w:tcBorders>
              <w:top w:val="single" w:sz="4" w:space="0" w:color="auto"/>
              <w:bottom w:val="single" w:sz="4" w:space="0" w:color="auto"/>
            </w:tcBorders>
            <w:vAlign w:val="center"/>
          </w:tcPr>
          <w:p w:rsidR="00B76AF4" w:rsidRPr="008F4F8B" w:rsidRDefault="00B76AF4" w:rsidP="00593D52">
            <w:pPr>
              <w:jc w:val="center"/>
              <w:rPr>
                <w:rFonts w:ascii="Times New Roman" w:hAnsi="Times New Roman" w:cs="Times New Roman"/>
                <w:sz w:val="20"/>
                <w:szCs w:val="20"/>
              </w:rPr>
            </w:pPr>
            <w:r w:rsidRPr="008F4F8B">
              <w:rPr>
                <w:rFonts w:ascii="Times New Roman" w:hAnsi="Times New Roman" w:cs="Times New Roman"/>
                <w:sz w:val="20"/>
                <w:szCs w:val="20"/>
              </w:rPr>
              <w:t>Density(kg/m</w:t>
            </w:r>
            <w:r w:rsidRPr="008F4F8B">
              <w:rPr>
                <w:rFonts w:ascii="Times New Roman" w:hAnsi="Times New Roman" w:cs="Times New Roman"/>
                <w:sz w:val="20"/>
                <w:szCs w:val="20"/>
                <w:vertAlign w:val="superscript"/>
              </w:rPr>
              <w:t>3</w:t>
            </w:r>
            <w:r w:rsidRPr="008F4F8B">
              <w:rPr>
                <w:rFonts w:ascii="Times New Roman" w:hAnsi="Times New Roman" w:cs="Times New Roman"/>
                <w:sz w:val="20"/>
                <w:szCs w:val="20"/>
              </w:rPr>
              <w:t>)</w:t>
            </w:r>
          </w:p>
        </w:tc>
        <w:tc>
          <w:tcPr>
            <w:tcW w:w="2694" w:type="dxa"/>
            <w:tcBorders>
              <w:top w:val="single" w:sz="4" w:space="0" w:color="auto"/>
              <w:bottom w:val="single" w:sz="4" w:space="0" w:color="auto"/>
            </w:tcBorders>
            <w:vAlign w:val="center"/>
          </w:tcPr>
          <w:p w:rsidR="00B76AF4" w:rsidRPr="008F4F8B" w:rsidRDefault="00B76AF4" w:rsidP="00593D52">
            <w:pPr>
              <w:jc w:val="center"/>
              <w:rPr>
                <w:rFonts w:ascii="Times New Roman" w:hAnsi="Times New Roman" w:cs="Times New Roman"/>
                <w:sz w:val="20"/>
                <w:szCs w:val="20"/>
              </w:rPr>
            </w:pPr>
            <w:r w:rsidRPr="008F4F8B">
              <w:rPr>
                <w:rFonts w:ascii="Times New Roman" w:hAnsi="Times New Roman" w:cs="Times New Roman"/>
                <w:sz w:val="20"/>
                <w:szCs w:val="20"/>
              </w:rPr>
              <w:t>Poisson’s ratio</w:t>
            </w:r>
          </w:p>
        </w:tc>
        <w:tc>
          <w:tcPr>
            <w:tcW w:w="2976" w:type="dxa"/>
            <w:tcBorders>
              <w:top w:val="single" w:sz="4" w:space="0" w:color="auto"/>
              <w:bottom w:val="single" w:sz="4" w:space="0" w:color="auto"/>
            </w:tcBorders>
            <w:vAlign w:val="center"/>
          </w:tcPr>
          <w:p w:rsidR="00B76AF4" w:rsidRPr="008F4F8B" w:rsidRDefault="00B76AF4" w:rsidP="00593D52">
            <w:pPr>
              <w:jc w:val="center"/>
              <w:rPr>
                <w:rFonts w:ascii="Times New Roman" w:hAnsi="Times New Roman" w:cs="Times New Roman"/>
                <w:sz w:val="20"/>
                <w:szCs w:val="20"/>
              </w:rPr>
            </w:pPr>
            <w:r w:rsidRPr="008F4F8B">
              <w:rPr>
                <w:rFonts w:ascii="Times New Roman" w:hAnsi="Times New Roman" w:cs="Times New Roman"/>
                <w:sz w:val="20"/>
                <w:szCs w:val="20"/>
              </w:rPr>
              <w:t>Elastic modulus (</w:t>
            </w:r>
            <w:proofErr w:type="spellStart"/>
            <w:r w:rsidRPr="008F4F8B">
              <w:rPr>
                <w:rFonts w:ascii="Times New Roman" w:hAnsi="Times New Roman" w:cs="Times New Roman"/>
                <w:sz w:val="20"/>
                <w:szCs w:val="20"/>
              </w:rPr>
              <w:t>GPa</w:t>
            </w:r>
            <w:proofErr w:type="spellEnd"/>
            <w:r w:rsidRPr="008F4F8B">
              <w:rPr>
                <w:rFonts w:ascii="Times New Roman" w:hAnsi="Times New Roman" w:cs="Times New Roman"/>
                <w:sz w:val="20"/>
                <w:szCs w:val="20"/>
              </w:rPr>
              <w:t>)</w:t>
            </w:r>
          </w:p>
        </w:tc>
      </w:tr>
      <w:tr w:rsidR="00B76AF4" w:rsidRPr="008F4F8B" w:rsidTr="00593D52">
        <w:trPr>
          <w:jc w:val="center"/>
        </w:trPr>
        <w:tc>
          <w:tcPr>
            <w:tcW w:w="2830" w:type="dxa"/>
            <w:tcBorders>
              <w:top w:val="single" w:sz="4" w:space="0" w:color="auto"/>
            </w:tcBorders>
            <w:vAlign w:val="center"/>
          </w:tcPr>
          <w:p w:rsidR="00B76AF4" w:rsidRPr="008F4F8B" w:rsidRDefault="00B76AF4" w:rsidP="00593D52">
            <w:pPr>
              <w:jc w:val="center"/>
              <w:rPr>
                <w:rFonts w:ascii="Times New Roman" w:hAnsi="Times New Roman" w:cs="Times New Roman"/>
                <w:sz w:val="20"/>
                <w:szCs w:val="20"/>
              </w:rPr>
            </w:pPr>
            <w:r w:rsidRPr="008F4F8B">
              <w:rPr>
                <w:rFonts w:ascii="Times New Roman" w:hAnsi="Times New Roman" w:cs="Times New Roman"/>
                <w:sz w:val="20"/>
                <w:szCs w:val="20"/>
              </w:rPr>
              <w:t>2330</w:t>
            </w:r>
          </w:p>
        </w:tc>
        <w:tc>
          <w:tcPr>
            <w:tcW w:w="2694" w:type="dxa"/>
            <w:tcBorders>
              <w:top w:val="single" w:sz="4" w:space="0" w:color="auto"/>
            </w:tcBorders>
            <w:vAlign w:val="center"/>
          </w:tcPr>
          <w:p w:rsidR="00B76AF4" w:rsidRPr="008F4F8B" w:rsidRDefault="00B76AF4" w:rsidP="00593D52">
            <w:pPr>
              <w:jc w:val="center"/>
              <w:rPr>
                <w:rFonts w:ascii="Times New Roman" w:hAnsi="Times New Roman" w:cs="Times New Roman"/>
                <w:sz w:val="20"/>
                <w:szCs w:val="20"/>
              </w:rPr>
            </w:pPr>
            <w:r w:rsidRPr="008F4F8B">
              <w:rPr>
                <w:rFonts w:ascii="Times New Roman" w:hAnsi="Times New Roman" w:cs="Times New Roman"/>
                <w:sz w:val="20"/>
                <w:szCs w:val="20"/>
              </w:rPr>
              <w:t>0.23</w:t>
            </w:r>
          </w:p>
        </w:tc>
        <w:tc>
          <w:tcPr>
            <w:tcW w:w="2976" w:type="dxa"/>
            <w:tcBorders>
              <w:top w:val="single" w:sz="4" w:space="0" w:color="auto"/>
            </w:tcBorders>
            <w:vAlign w:val="center"/>
          </w:tcPr>
          <w:p w:rsidR="00B76AF4" w:rsidRPr="008F4F8B" w:rsidRDefault="00B76AF4" w:rsidP="00593D52">
            <w:pPr>
              <w:jc w:val="center"/>
              <w:rPr>
                <w:rFonts w:ascii="Times New Roman" w:hAnsi="Times New Roman" w:cs="Times New Roman"/>
                <w:sz w:val="20"/>
                <w:szCs w:val="20"/>
              </w:rPr>
            </w:pPr>
            <w:r w:rsidRPr="008F4F8B">
              <w:rPr>
                <w:rFonts w:ascii="Times New Roman" w:hAnsi="Times New Roman" w:cs="Times New Roman"/>
                <w:sz w:val="20"/>
                <w:szCs w:val="20"/>
              </w:rPr>
              <w:t>98</w:t>
            </w:r>
          </w:p>
        </w:tc>
      </w:tr>
    </w:tbl>
    <w:p w:rsidR="00B76AF4" w:rsidRPr="008F4F8B" w:rsidRDefault="00B76AF4" w:rsidP="00B76AF4">
      <w:pPr>
        <w:pStyle w:val="Caption"/>
        <w:jc w:val="center"/>
        <w:rPr>
          <w:rFonts w:ascii="Times New Roman" w:hAnsi="Times New Roman"/>
          <w:b w:val="0"/>
          <w:sz w:val="20"/>
        </w:rPr>
      </w:pPr>
      <w:bookmarkStart w:id="28" w:name="_Ref530941451"/>
      <w:r w:rsidRPr="008F4F8B">
        <w:rPr>
          <w:rFonts w:ascii="Times New Roman" w:hAnsi="Times New Roman"/>
          <w:sz w:val="20"/>
        </w:rPr>
        <w:t xml:space="preserve">Table </w:t>
      </w:r>
      <w:r>
        <w:rPr>
          <w:rFonts w:ascii="Times New Roman" w:hAnsi="Times New Roman"/>
          <w:noProof/>
          <w:sz w:val="20"/>
        </w:rPr>
        <w:t>7</w:t>
      </w:r>
      <w:bookmarkEnd w:id="28"/>
      <w:r>
        <w:rPr>
          <w:rFonts w:ascii="Times New Roman" w:hAnsi="Times New Roman"/>
          <w:noProof/>
          <w:sz w:val="20"/>
        </w:rPr>
        <w:t xml:space="preserve"> </w:t>
      </w:r>
      <w:r w:rsidRPr="008F4F8B">
        <w:rPr>
          <w:rFonts w:ascii="Times New Roman" w:hAnsi="Times New Roman"/>
          <w:b w:val="0"/>
          <w:sz w:val="20"/>
        </w:rPr>
        <w:t xml:space="preserve">Constants used in JC model for silicon </w:t>
      </w:r>
      <w:r w:rsidRPr="005E7164">
        <w:rPr>
          <w:rFonts w:ascii="Times New Roman" w:hAnsi="Times New Roman"/>
          <w:b w:val="0"/>
          <w:sz w:val="20"/>
        </w:rPr>
        <w:fldChar w:fldCharType="begin"/>
      </w:r>
      <w:r>
        <w:rPr>
          <w:rFonts w:ascii="Times New Roman" w:hAnsi="Times New Roman"/>
          <w:b w:val="0"/>
          <w:sz w:val="20"/>
        </w:rPr>
        <w:instrText xml:space="preserve"> ADDIN EN.CITE &lt;EndNote&gt;&lt;Cite&gt;&lt;Author&gt;Goel&lt;/Author&gt;&lt;Year&gt;2018&lt;/Year&gt;&lt;RecNum&gt;6327&lt;/RecNum&gt;&lt;DisplayText&gt;(Goel, Llavori et al. 2018)&lt;/DisplayText&gt;&lt;record&gt;&lt;rec-number&gt;6327&lt;/rec-number&gt;&lt;foreign-keys&gt;&lt;key app="EN" db-id="9xtdewafux20vgewr28vxrpl9asfpaswpx9f" timestamp="1532523523"&gt;6327&lt;/key&gt;&lt;/foreign-keys&gt;&lt;ref-type name="Journal Article"&gt;17&lt;/ref-type&gt;&lt;contributors&gt;&lt;authors&gt;&lt;author&gt;Goel, Saurav&lt;/author&gt;&lt;author&gt;Llavori, Iñigo&lt;/author&gt;&lt;author&gt;Zabala, Alaitz&lt;/author&gt;&lt;author&gt;Giusca, Claudiu&lt;/author&gt;&lt;author&gt;Veldhuis, Stephen C.&lt;/author&gt;&lt;author&gt;Endrino, Jose L.&lt;/author&gt;&lt;/authors&gt;&lt;/contributors&gt;&lt;titles&gt;&lt;title&gt;The possibility of performing FEA analysis of a contact loading process fed by the MD simulation data&lt;/title&gt;&lt;secondary-title&gt;International Journal of Machine Tools and Manufacture&lt;/secondary-title&gt;&lt;/titles&gt;&lt;periodical&gt;&lt;full-title&gt;International Journal of Machine Tools and Manufacture&lt;/full-title&gt;&lt;/periodical&gt;&lt;pages&gt;79-80&lt;/pages&gt;&lt;volume&gt;134&lt;/volume&gt;&lt;dates&gt;&lt;year&gt;2018&lt;/year&gt;&lt;pub-dates&gt;&lt;date&gt;2018/11/01/&lt;/date&gt;&lt;/pub-dates&gt;&lt;/dates&gt;&lt;isbn&gt;0890-6955&lt;/isbn&gt;&lt;urls&gt;&lt;related-urls&gt;&lt;url&gt;http://www.sciencedirect.com/science/article/pii/S089069551830172X&lt;/url&gt;&lt;/related-urls&gt;&lt;/urls&gt;&lt;electronic-resource-num&gt;https://doi.org/10.1016/j.ijmachtools.2018.07.003&lt;/electronic-resource-num&gt;&lt;/record&gt;&lt;/Cite&gt;&lt;/EndNote&gt;</w:instrText>
      </w:r>
      <w:r w:rsidRPr="005E7164">
        <w:rPr>
          <w:rFonts w:ascii="Times New Roman" w:hAnsi="Times New Roman"/>
          <w:b w:val="0"/>
          <w:sz w:val="20"/>
        </w:rPr>
        <w:fldChar w:fldCharType="separate"/>
      </w:r>
      <w:r>
        <w:rPr>
          <w:rFonts w:ascii="Times New Roman" w:hAnsi="Times New Roman"/>
          <w:b w:val="0"/>
          <w:noProof/>
          <w:sz w:val="20"/>
        </w:rPr>
        <w:t>(Goel, Llavori et al. 2018)</w:t>
      </w:r>
      <w:r w:rsidRPr="005E7164">
        <w:rPr>
          <w:rFonts w:ascii="Times New Roman" w:hAnsi="Times New Roman"/>
          <w:b w:val="0"/>
          <w:sz w:val="20"/>
        </w:rPr>
        <w:fldChar w:fldCharType="end"/>
      </w:r>
    </w:p>
    <w:tbl>
      <w:tblPr>
        <w:tblStyle w:val="TableGrid"/>
        <w:tblW w:w="864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8"/>
        <w:gridCol w:w="1121"/>
        <w:gridCol w:w="967"/>
        <w:gridCol w:w="1022"/>
        <w:gridCol w:w="992"/>
        <w:gridCol w:w="1038"/>
        <w:gridCol w:w="1230"/>
        <w:gridCol w:w="1134"/>
      </w:tblGrid>
      <w:tr w:rsidR="00B76AF4" w:rsidRPr="0065142C" w:rsidTr="00593D52">
        <w:trPr>
          <w:jc w:val="center"/>
        </w:trPr>
        <w:tc>
          <w:tcPr>
            <w:tcW w:w="1138" w:type="dxa"/>
            <w:tcBorders>
              <w:top w:val="single" w:sz="4" w:space="0" w:color="auto"/>
              <w:bottom w:val="single" w:sz="4" w:space="0" w:color="auto"/>
            </w:tcBorders>
            <w:vAlign w:val="center"/>
          </w:tcPr>
          <w:p w:rsidR="00B76AF4" w:rsidRPr="00135D5D" w:rsidRDefault="00B76AF4" w:rsidP="00593D52">
            <w:pPr>
              <w:jc w:val="center"/>
              <w:rPr>
                <w:rFonts w:ascii="Times New Roman" w:hAnsi="Times New Roman" w:cs="Times New Roman"/>
                <w:sz w:val="20"/>
                <w:szCs w:val="20"/>
              </w:rPr>
            </w:pPr>
            <w:r w:rsidRPr="00765959">
              <w:rPr>
                <w:rFonts w:ascii="Times New Roman" w:hAnsi="Times New Roman" w:cs="Times New Roman"/>
                <w:i/>
                <w:sz w:val="20"/>
                <w:szCs w:val="20"/>
              </w:rPr>
              <w:t>A</w:t>
            </w:r>
            <w:r w:rsidRPr="00135D5D">
              <w:rPr>
                <w:rFonts w:ascii="Times New Roman" w:hAnsi="Times New Roman" w:cs="Times New Roman"/>
                <w:sz w:val="20"/>
                <w:szCs w:val="20"/>
              </w:rPr>
              <w:t xml:space="preserve"> (MPa)</w:t>
            </w:r>
          </w:p>
        </w:tc>
        <w:tc>
          <w:tcPr>
            <w:tcW w:w="1121" w:type="dxa"/>
            <w:tcBorders>
              <w:top w:val="single" w:sz="4" w:space="0" w:color="auto"/>
              <w:bottom w:val="single" w:sz="4" w:space="0" w:color="auto"/>
            </w:tcBorders>
            <w:vAlign w:val="center"/>
          </w:tcPr>
          <w:p w:rsidR="00B76AF4" w:rsidRPr="00135D5D" w:rsidRDefault="00B76AF4" w:rsidP="00593D52">
            <w:pPr>
              <w:jc w:val="center"/>
              <w:rPr>
                <w:rFonts w:ascii="Times New Roman" w:hAnsi="Times New Roman" w:cs="Times New Roman"/>
                <w:sz w:val="20"/>
                <w:szCs w:val="20"/>
              </w:rPr>
            </w:pPr>
            <w:r w:rsidRPr="00765959">
              <w:rPr>
                <w:rFonts w:ascii="Times New Roman" w:hAnsi="Times New Roman" w:cs="Times New Roman"/>
                <w:i/>
                <w:sz w:val="20"/>
                <w:szCs w:val="20"/>
              </w:rPr>
              <w:t>B</w:t>
            </w:r>
            <w:r w:rsidRPr="00135D5D">
              <w:rPr>
                <w:rFonts w:ascii="Times New Roman" w:hAnsi="Times New Roman" w:cs="Times New Roman"/>
                <w:sz w:val="20"/>
                <w:szCs w:val="20"/>
              </w:rPr>
              <w:t xml:space="preserve"> (MPa)</w:t>
            </w:r>
          </w:p>
        </w:tc>
        <w:tc>
          <w:tcPr>
            <w:tcW w:w="967" w:type="dxa"/>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N</w:t>
            </w:r>
          </w:p>
        </w:tc>
        <w:tc>
          <w:tcPr>
            <w:tcW w:w="1022" w:type="dxa"/>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m</w:t>
            </w:r>
          </w:p>
        </w:tc>
        <w:tc>
          <w:tcPr>
            <w:tcW w:w="992" w:type="dxa"/>
            <w:tcBorders>
              <w:top w:val="single" w:sz="4" w:space="0" w:color="auto"/>
              <w:bottom w:val="single" w:sz="4" w:space="0" w:color="auto"/>
            </w:tcBorders>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C</w:t>
            </w:r>
          </w:p>
        </w:tc>
        <w:tc>
          <w:tcPr>
            <w:tcW w:w="1038" w:type="dxa"/>
            <w:tcBorders>
              <w:top w:val="single" w:sz="4" w:space="0" w:color="auto"/>
              <w:bottom w:val="single" w:sz="4" w:space="0" w:color="auto"/>
            </w:tcBorders>
            <w:vAlign w:val="center"/>
          </w:tcPr>
          <w:p w:rsidR="00B76AF4" w:rsidRPr="00135D5D" w:rsidRDefault="008F48B1" w:rsidP="00593D52">
            <w:pPr>
              <w:jc w:val="center"/>
              <w:rPr>
                <w:rFonts w:ascii="Times New Roman" w:hAnsi="Times New Roman" w:cs="Times New Roman"/>
                <w:sz w:val="20"/>
                <w:szCs w:val="20"/>
              </w:rPr>
            </w:pPr>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ε</m:t>
                      </m:r>
                    </m:e>
                  </m:acc>
                </m:e>
                <m:sub>
                  <m:r>
                    <w:rPr>
                      <w:rFonts w:ascii="Cambria Math" w:hAnsi="Cambria Math" w:cs="Times New Roman"/>
                      <w:sz w:val="20"/>
                      <w:szCs w:val="20"/>
                    </w:rPr>
                    <m:t>0</m:t>
                  </m:r>
                </m:sub>
              </m:sSub>
            </m:oMath>
            <w:r w:rsidR="00B76AF4" w:rsidRPr="00135D5D">
              <w:rPr>
                <w:rFonts w:ascii="Times New Roman" w:hAnsi="Times New Roman" w:cs="Times New Roman"/>
                <w:sz w:val="20"/>
                <w:szCs w:val="20"/>
              </w:rPr>
              <w:t>(s</w:t>
            </w:r>
            <w:r w:rsidR="00B76AF4" w:rsidRPr="00135D5D">
              <w:rPr>
                <w:rFonts w:ascii="Times New Roman" w:hAnsi="Times New Roman" w:cs="Times New Roman"/>
                <w:sz w:val="20"/>
                <w:szCs w:val="20"/>
                <w:vertAlign w:val="superscript"/>
              </w:rPr>
              <w:t>-1</w:t>
            </w:r>
            <w:r w:rsidR="00B76AF4" w:rsidRPr="00135D5D">
              <w:rPr>
                <w:rFonts w:ascii="Times New Roman" w:hAnsi="Times New Roman" w:cs="Times New Roman"/>
                <w:sz w:val="20"/>
                <w:szCs w:val="20"/>
              </w:rPr>
              <w:t>)</w:t>
            </w:r>
          </w:p>
        </w:tc>
        <w:tc>
          <w:tcPr>
            <w:tcW w:w="1230" w:type="dxa"/>
            <w:tcBorders>
              <w:top w:val="single" w:sz="4" w:space="0" w:color="auto"/>
              <w:bottom w:val="single" w:sz="4" w:space="0" w:color="auto"/>
            </w:tcBorders>
            <w:vAlign w:val="center"/>
          </w:tcPr>
          <w:p w:rsidR="00B76AF4" w:rsidRPr="00135D5D" w:rsidRDefault="00B76AF4" w:rsidP="00593D52">
            <w:pPr>
              <w:jc w:val="center"/>
              <w:rPr>
                <w:rFonts w:ascii="Times New Roman" w:hAnsi="Times New Roman" w:cs="Times New Roman"/>
                <w:sz w:val="20"/>
                <w:szCs w:val="20"/>
              </w:rPr>
            </w:pPr>
            <w:proofErr w:type="spellStart"/>
            <w:r w:rsidRPr="00765959">
              <w:rPr>
                <w:rFonts w:ascii="Times New Roman" w:hAnsi="Times New Roman" w:cs="Times New Roman"/>
                <w:i/>
                <w:sz w:val="20"/>
                <w:szCs w:val="20"/>
              </w:rPr>
              <w:t>T</w:t>
            </w:r>
            <w:r w:rsidRPr="00765959">
              <w:rPr>
                <w:rFonts w:ascii="Times New Roman" w:hAnsi="Times New Roman" w:cs="Times New Roman"/>
                <w:i/>
                <w:sz w:val="20"/>
                <w:szCs w:val="20"/>
                <w:vertAlign w:val="subscript"/>
              </w:rPr>
              <w:t>room</w:t>
            </w:r>
            <w:proofErr w:type="spellEnd"/>
            <w:r w:rsidRPr="00135D5D">
              <w:rPr>
                <w:rFonts w:ascii="Times New Roman" w:hAnsi="Times New Roman" w:cs="Times New Roman"/>
                <w:sz w:val="20"/>
                <w:szCs w:val="20"/>
              </w:rPr>
              <w:t xml:space="preserve"> (K)</w:t>
            </w:r>
          </w:p>
        </w:tc>
        <w:tc>
          <w:tcPr>
            <w:tcW w:w="1134" w:type="dxa"/>
            <w:tcBorders>
              <w:top w:val="single" w:sz="4" w:space="0" w:color="auto"/>
              <w:bottom w:val="single" w:sz="4" w:space="0" w:color="auto"/>
            </w:tcBorders>
            <w:vAlign w:val="center"/>
          </w:tcPr>
          <w:p w:rsidR="00B76AF4" w:rsidRPr="00135D5D" w:rsidRDefault="00B76AF4" w:rsidP="00593D52">
            <w:pPr>
              <w:jc w:val="center"/>
              <w:rPr>
                <w:rFonts w:ascii="Times New Roman" w:hAnsi="Times New Roman" w:cs="Times New Roman"/>
                <w:sz w:val="20"/>
                <w:szCs w:val="20"/>
              </w:rPr>
            </w:pPr>
            <w:proofErr w:type="spellStart"/>
            <w:r w:rsidRPr="00765959">
              <w:rPr>
                <w:rFonts w:ascii="Times New Roman" w:hAnsi="Times New Roman" w:cs="Times New Roman"/>
                <w:i/>
                <w:sz w:val="20"/>
                <w:szCs w:val="20"/>
              </w:rPr>
              <w:t>T</w:t>
            </w:r>
            <w:r w:rsidRPr="00765959">
              <w:rPr>
                <w:rFonts w:ascii="Times New Roman" w:hAnsi="Times New Roman" w:cs="Times New Roman"/>
                <w:i/>
                <w:sz w:val="20"/>
                <w:szCs w:val="20"/>
                <w:vertAlign w:val="subscript"/>
              </w:rPr>
              <w:t>melt</w:t>
            </w:r>
            <w:proofErr w:type="spellEnd"/>
            <w:r w:rsidRPr="00135D5D">
              <w:rPr>
                <w:rFonts w:ascii="Times New Roman" w:hAnsi="Times New Roman" w:cs="Times New Roman"/>
                <w:sz w:val="20"/>
                <w:szCs w:val="20"/>
              </w:rPr>
              <w:t xml:space="preserve"> (K)</w:t>
            </w:r>
          </w:p>
        </w:tc>
      </w:tr>
      <w:tr w:rsidR="00B76AF4" w:rsidRPr="0065142C" w:rsidTr="00593D52">
        <w:trPr>
          <w:jc w:val="center"/>
        </w:trPr>
        <w:tc>
          <w:tcPr>
            <w:tcW w:w="1138" w:type="dxa"/>
            <w:tcBorders>
              <w:top w:val="single" w:sz="4" w:space="0" w:color="auto"/>
            </w:tcBorders>
            <w:vAlign w:val="center"/>
          </w:tcPr>
          <w:p w:rsidR="00B76AF4" w:rsidRPr="00135D5D" w:rsidRDefault="00B76AF4" w:rsidP="00593D52">
            <w:pPr>
              <w:jc w:val="center"/>
              <w:rPr>
                <w:rFonts w:ascii="Times New Roman" w:hAnsi="Times New Roman" w:cs="Times New Roman"/>
                <w:sz w:val="20"/>
                <w:szCs w:val="20"/>
              </w:rPr>
            </w:pPr>
            <w:r w:rsidRPr="00135D5D">
              <w:rPr>
                <w:rFonts w:ascii="Times New Roman" w:hAnsi="Times New Roman" w:cs="Times New Roman"/>
                <w:sz w:val="20"/>
                <w:szCs w:val="20"/>
              </w:rPr>
              <w:t>896.394</w:t>
            </w:r>
          </w:p>
        </w:tc>
        <w:tc>
          <w:tcPr>
            <w:tcW w:w="1121" w:type="dxa"/>
            <w:tcBorders>
              <w:top w:val="single" w:sz="4" w:space="0" w:color="auto"/>
            </w:tcBorders>
            <w:vAlign w:val="center"/>
          </w:tcPr>
          <w:p w:rsidR="00B76AF4" w:rsidRPr="00135D5D" w:rsidRDefault="00B76AF4" w:rsidP="00593D52">
            <w:pPr>
              <w:jc w:val="center"/>
              <w:rPr>
                <w:rFonts w:ascii="Times New Roman" w:hAnsi="Times New Roman" w:cs="Times New Roman"/>
                <w:sz w:val="20"/>
                <w:szCs w:val="20"/>
              </w:rPr>
            </w:pPr>
            <w:r w:rsidRPr="00135D5D">
              <w:rPr>
                <w:rFonts w:ascii="Times New Roman" w:hAnsi="Times New Roman" w:cs="Times New Roman"/>
                <w:sz w:val="20"/>
                <w:szCs w:val="20"/>
              </w:rPr>
              <w:t>529.273</w:t>
            </w:r>
          </w:p>
        </w:tc>
        <w:tc>
          <w:tcPr>
            <w:tcW w:w="967" w:type="dxa"/>
            <w:tcBorders>
              <w:top w:val="single" w:sz="4" w:space="0" w:color="auto"/>
            </w:tcBorders>
            <w:vAlign w:val="center"/>
          </w:tcPr>
          <w:p w:rsidR="00B76AF4" w:rsidRPr="00135D5D" w:rsidRDefault="00B76AF4" w:rsidP="00593D52">
            <w:pPr>
              <w:jc w:val="center"/>
              <w:rPr>
                <w:rFonts w:ascii="Times New Roman" w:hAnsi="Times New Roman" w:cs="Times New Roman"/>
                <w:sz w:val="20"/>
                <w:szCs w:val="20"/>
              </w:rPr>
            </w:pPr>
            <w:r w:rsidRPr="00135D5D">
              <w:rPr>
                <w:rFonts w:ascii="Times New Roman" w:hAnsi="Times New Roman" w:cs="Times New Roman"/>
                <w:sz w:val="20"/>
                <w:szCs w:val="20"/>
              </w:rPr>
              <w:t>0.3758</w:t>
            </w:r>
          </w:p>
        </w:tc>
        <w:tc>
          <w:tcPr>
            <w:tcW w:w="1022" w:type="dxa"/>
            <w:tcBorders>
              <w:top w:val="single" w:sz="4" w:space="0" w:color="auto"/>
            </w:tcBorders>
            <w:vAlign w:val="center"/>
          </w:tcPr>
          <w:p w:rsidR="00B76AF4" w:rsidRPr="00135D5D" w:rsidRDefault="00B76AF4" w:rsidP="00593D52">
            <w:pPr>
              <w:jc w:val="center"/>
              <w:rPr>
                <w:rFonts w:ascii="Times New Roman" w:hAnsi="Times New Roman" w:cs="Times New Roman"/>
                <w:sz w:val="20"/>
                <w:szCs w:val="20"/>
              </w:rPr>
            </w:pPr>
            <w:r w:rsidRPr="00135D5D">
              <w:rPr>
                <w:rFonts w:ascii="Times New Roman" w:hAnsi="Times New Roman" w:cs="Times New Roman"/>
                <w:sz w:val="20"/>
                <w:szCs w:val="20"/>
              </w:rPr>
              <w:t>1</w:t>
            </w:r>
          </w:p>
        </w:tc>
        <w:tc>
          <w:tcPr>
            <w:tcW w:w="992" w:type="dxa"/>
            <w:tcBorders>
              <w:top w:val="single" w:sz="4" w:space="0" w:color="auto"/>
            </w:tcBorders>
            <w:vAlign w:val="center"/>
          </w:tcPr>
          <w:p w:rsidR="00B76AF4" w:rsidRPr="00135D5D" w:rsidRDefault="00B76AF4" w:rsidP="00593D52">
            <w:pPr>
              <w:jc w:val="center"/>
              <w:rPr>
                <w:rFonts w:ascii="Times New Roman" w:hAnsi="Times New Roman" w:cs="Times New Roman"/>
                <w:sz w:val="20"/>
                <w:szCs w:val="20"/>
              </w:rPr>
            </w:pPr>
            <w:r w:rsidRPr="00135D5D">
              <w:rPr>
                <w:rFonts w:ascii="Times New Roman" w:hAnsi="Times New Roman" w:cs="Times New Roman"/>
                <w:sz w:val="20"/>
                <w:szCs w:val="20"/>
              </w:rPr>
              <w:t>0.4242</w:t>
            </w:r>
          </w:p>
        </w:tc>
        <w:tc>
          <w:tcPr>
            <w:tcW w:w="1038" w:type="dxa"/>
            <w:tcBorders>
              <w:top w:val="single" w:sz="4" w:space="0" w:color="auto"/>
            </w:tcBorders>
            <w:vAlign w:val="center"/>
          </w:tcPr>
          <w:p w:rsidR="00B76AF4" w:rsidRPr="00135D5D" w:rsidRDefault="00B76AF4" w:rsidP="00593D52">
            <w:pPr>
              <w:jc w:val="center"/>
              <w:rPr>
                <w:rFonts w:ascii="Times New Roman" w:hAnsi="Times New Roman" w:cs="Times New Roman"/>
                <w:sz w:val="20"/>
                <w:szCs w:val="20"/>
              </w:rPr>
            </w:pPr>
            <w:r w:rsidRPr="00135D5D">
              <w:rPr>
                <w:rFonts w:ascii="Times New Roman" w:hAnsi="Times New Roman" w:cs="Times New Roman"/>
                <w:sz w:val="20"/>
                <w:szCs w:val="20"/>
              </w:rPr>
              <w:t>1</w:t>
            </w:r>
          </w:p>
        </w:tc>
        <w:tc>
          <w:tcPr>
            <w:tcW w:w="1230" w:type="dxa"/>
            <w:tcBorders>
              <w:top w:val="single" w:sz="4" w:space="0" w:color="auto"/>
            </w:tcBorders>
            <w:vAlign w:val="center"/>
          </w:tcPr>
          <w:p w:rsidR="00B76AF4" w:rsidRPr="00135D5D" w:rsidRDefault="00B76AF4" w:rsidP="00593D52">
            <w:pPr>
              <w:jc w:val="center"/>
              <w:rPr>
                <w:rFonts w:ascii="Times New Roman" w:hAnsi="Times New Roman" w:cs="Times New Roman"/>
                <w:sz w:val="20"/>
                <w:szCs w:val="20"/>
              </w:rPr>
            </w:pPr>
            <w:r w:rsidRPr="00135D5D">
              <w:rPr>
                <w:rFonts w:ascii="Times New Roman" w:hAnsi="Times New Roman" w:cs="Times New Roman"/>
                <w:sz w:val="20"/>
                <w:szCs w:val="20"/>
              </w:rPr>
              <w:t>293</w:t>
            </w:r>
          </w:p>
        </w:tc>
        <w:tc>
          <w:tcPr>
            <w:tcW w:w="1134" w:type="dxa"/>
            <w:tcBorders>
              <w:top w:val="single" w:sz="4" w:space="0" w:color="auto"/>
            </w:tcBorders>
            <w:vAlign w:val="center"/>
          </w:tcPr>
          <w:p w:rsidR="00B76AF4" w:rsidRPr="00135D5D" w:rsidRDefault="00B76AF4" w:rsidP="00593D52">
            <w:pPr>
              <w:jc w:val="center"/>
              <w:rPr>
                <w:rFonts w:ascii="Times New Roman" w:hAnsi="Times New Roman" w:cs="Times New Roman"/>
                <w:sz w:val="20"/>
                <w:szCs w:val="20"/>
              </w:rPr>
            </w:pPr>
            <w:r w:rsidRPr="00135D5D">
              <w:rPr>
                <w:rFonts w:ascii="Times New Roman" w:hAnsi="Times New Roman" w:cs="Times New Roman"/>
                <w:sz w:val="20"/>
                <w:szCs w:val="20"/>
              </w:rPr>
              <w:t>1688</w:t>
            </w:r>
          </w:p>
        </w:tc>
      </w:tr>
    </w:tbl>
    <w:p w:rsidR="00B76AF4" w:rsidRDefault="00B76AF4" w:rsidP="00B76AF4">
      <w:pPr>
        <w:jc w:val="both"/>
        <w:rPr>
          <w:rFonts w:ascii="Times New Roman" w:hAnsi="Times New Roman" w:cs="Times New Roman"/>
          <w:sz w:val="20"/>
          <w:szCs w:val="20"/>
        </w:rPr>
      </w:pPr>
    </w:p>
    <w:p w:rsidR="00B76AF4" w:rsidRDefault="00B76AF4" w:rsidP="00B76AF4">
      <w:pPr>
        <w:jc w:val="both"/>
        <w:rPr>
          <w:rFonts w:ascii="Times New Roman" w:hAnsi="Times New Roman" w:cs="Times New Roman"/>
          <w:sz w:val="20"/>
          <w:szCs w:val="20"/>
        </w:rPr>
      </w:pPr>
    </w:p>
    <w:p w:rsidR="00B76AF4" w:rsidRPr="008F4F8B" w:rsidRDefault="00B76AF4" w:rsidP="00B76AF4">
      <w:pPr>
        <w:pStyle w:val="Heading4"/>
      </w:pPr>
      <w:r w:rsidRPr="008F4F8B">
        <w:t xml:space="preserve">3.1.2. Boundary conditions and model development </w:t>
      </w:r>
    </w:p>
    <w:p w:rsidR="00B76AF4" w:rsidRPr="008F4F8B" w:rsidRDefault="00B76AF4" w:rsidP="00B76AF4">
      <w:pPr>
        <w:spacing w:before="240" w:line="480" w:lineRule="auto"/>
        <w:jc w:val="both"/>
        <w:rPr>
          <w:rFonts w:ascii="Times New Roman" w:hAnsi="Times New Roman" w:cs="Times New Roman"/>
          <w:sz w:val="24"/>
          <w:szCs w:val="24"/>
        </w:rPr>
      </w:pPr>
      <w:r w:rsidRPr="008F4F8B">
        <w:rPr>
          <w:rFonts w:ascii="Times New Roman" w:hAnsi="Times New Roman" w:cs="Times New Roman"/>
          <w:sz w:val="24"/>
          <w:szCs w:val="24"/>
        </w:rPr>
        <w:t xml:space="preserve">As for the tensile testing, a cylindrical </w:t>
      </w:r>
      <w:proofErr w:type="spellStart"/>
      <w:r w:rsidRPr="008F4F8B">
        <w:rPr>
          <w:rFonts w:ascii="Times New Roman" w:hAnsi="Times New Roman" w:cs="Times New Roman"/>
          <w:sz w:val="24"/>
          <w:szCs w:val="24"/>
        </w:rPr>
        <w:t>workpiece</w:t>
      </w:r>
      <w:proofErr w:type="spellEnd"/>
      <w:r w:rsidRPr="008F4F8B">
        <w:rPr>
          <w:rFonts w:ascii="Times New Roman" w:hAnsi="Times New Roman" w:cs="Times New Roman"/>
          <w:sz w:val="24"/>
          <w:szCs w:val="24"/>
        </w:rPr>
        <w:t xml:space="preserve"> of di</w:t>
      </w:r>
      <w:r>
        <w:rPr>
          <w:rFonts w:ascii="Times New Roman" w:hAnsi="Times New Roman" w:cs="Times New Roman"/>
          <w:sz w:val="24"/>
          <w:szCs w:val="24"/>
        </w:rPr>
        <w:t>ameter</w:t>
      </w:r>
      <w:r w:rsidRPr="008F4F8B">
        <w:rPr>
          <w:rFonts w:ascii="Times New Roman" w:hAnsi="Times New Roman" w:cs="Times New Roman"/>
          <w:sz w:val="24"/>
          <w:szCs w:val="24"/>
        </w:rPr>
        <w:t xml:space="preserve"> 20.68 nm and length 48.98 nm was used to maintain the traceability </w:t>
      </w:r>
      <w:r w:rsidR="00665E63">
        <w:rPr>
          <w:rFonts w:ascii="Times New Roman" w:hAnsi="Times New Roman" w:cs="Times New Roman"/>
          <w:sz w:val="24"/>
          <w:szCs w:val="24"/>
        </w:rPr>
        <w:t xml:space="preserve">with </w:t>
      </w:r>
      <w:r w:rsidRPr="008F4F8B">
        <w:rPr>
          <w:rFonts w:ascii="Times New Roman" w:hAnsi="Times New Roman" w:cs="Times New Roman"/>
          <w:sz w:val="24"/>
          <w:szCs w:val="24"/>
        </w:rPr>
        <w:t xml:space="preserve">the lit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el&lt;/Author&gt;&lt;Year&gt;2018&lt;/Year&gt;&lt;RecNum&gt;6327&lt;/RecNum&gt;&lt;DisplayText&gt;(Goel, Llavori et al. 2018)&lt;/DisplayText&gt;&lt;record&gt;&lt;rec-number&gt;6327&lt;/rec-number&gt;&lt;foreign-keys&gt;&lt;key app="EN" db-id="9xtdewafux20vgewr28vxrpl9asfpaswpx9f" timestamp="1532523523"&gt;6327&lt;/key&gt;&lt;/foreign-keys&gt;&lt;ref-type name="Journal Article"&gt;17&lt;/ref-type&gt;&lt;contributors&gt;&lt;authors&gt;&lt;author&gt;Goel, Saurav&lt;/author&gt;&lt;author&gt;Llavori, Iñigo&lt;/author&gt;&lt;author&gt;Zabala, Alaitz&lt;/author&gt;&lt;author&gt;Giusca, Claudiu&lt;/author&gt;&lt;author&gt;Veldhuis, Stephen C.&lt;/author&gt;&lt;author&gt;Endrino, Jose L.&lt;/author&gt;&lt;/authors&gt;&lt;/contributors&gt;&lt;titles&gt;&lt;title&gt;The possibility of performing FEA analysis of a contact loading process fed by the MD simulation data&lt;/title&gt;&lt;secondary-title&gt;International Journal of Machine Tools and Manufacture&lt;/secondary-title&gt;&lt;/titles&gt;&lt;periodical&gt;&lt;full-title&gt;International Journal of Machine Tools and Manufacture&lt;/full-title&gt;&lt;/periodical&gt;&lt;pages&gt;79-80&lt;/pages&gt;&lt;volume&gt;134&lt;/volume&gt;&lt;dates&gt;&lt;year&gt;2018&lt;/year&gt;&lt;pub-dates&gt;&lt;date&gt;2018/11/01/&lt;/date&gt;&lt;/pub-dates&gt;&lt;/dates&gt;&lt;isbn&gt;0890-6955&lt;/isbn&gt;&lt;urls&gt;&lt;related-urls&gt;&lt;url&gt;http://www.sciencedirect.com/science/article/pii/S089069551830172X&lt;/url&gt;&lt;/related-urls&gt;&lt;/urls&gt;&lt;electronic-resource-num&gt;https://doi.org/10.1016/j.ijmachtools.2018.07.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el, Llavori et al. 2018)</w:t>
      </w:r>
      <w:r>
        <w:rPr>
          <w:rFonts w:ascii="Times New Roman" w:hAnsi="Times New Roman" w:cs="Times New Roman"/>
          <w:sz w:val="24"/>
          <w:szCs w:val="24"/>
        </w:rPr>
        <w:fldChar w:fldCharType="end"/>
      </w:r>
      <w:r>
        <w:rPr>
          <w:rFonts w:ascii="Times New Roman" w:hAnsi="Times New Roman" w:cs="Times New Roman"/>
          <w:sz w:val="24"/>
          <w:szCs w:val="24"/>
        </w:rPr>
        <w:t>.</w:t>
      </w:r>
    </w:p>
    <w:p w:rsidR="00B76AF4" w:rsidRPr="00C371B3" w:rsidRDefault="00B76AF4" w:rsidP="00B76AF4">
      <w:pPr>
        <w:spacing w:before="240"/>
        <w:jc w:val="center"/>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14:anchorId="17C79DA3" wp14:editId="5FF725A5">
            <wp:extent cx="3499263" cy="1198709"/>
            <wp:effectExtent l="0" t="0" r="6350" b="1905"/>
            <wp:docPr id="18"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15570" cy="1204295"/>
                    </a:xfrm>
                    <a:prstGeom prst="rect">
                      <a:avLst/>
                    </a:prstGeom>
                  </pic:spPr>
                </pic:pic>
              </a:graphicData>
            </a:graphic>
          </wp:inline>
        </w:drawing>
      </w:r>
    </w:p>
    <w:p w:rsidR="00B76AF4" w:rsidRPr="005109E8" w:rsidRDefault="00B76AF4" w:rsidP="00B76AF4">
      <w:pPr>
        <w:pStyle w:val="Caption"/>
        <w:jc w:val="center"/>
        <w:rPr>
          <w:rFonts w:ascii="Times New Roman" w:hAnsi="Times New Roman"/>
          <w:b w:val="0"/>
          <w:sz w:val="20"/>
        </w:rPr>
      </w:pPr>
      <w:r w:rsidRPr="005109E8">
        <w:rPr>
          <w:rFonts w:ascii="Times New Roman" w:hAnsi="Times New Roman"/>
          <w:b w:val="0"/>
        </w:rPr>
        <w:t xml:space="preserve">Fig. </w:t>
      </w:r>
      <w:r>
        <w:rPr>
          <w:rFonts w:ascii="Times New Roman" w:hAnsi="Times New Roman"/>
          <w:b w:val="0"/>
          <w:noProof/>
        </w:rPr>
        <w:t>3</w:t>
      </w:r>
      <w:r w:rsidRPr="005109E8">
        <w:rPr>
          <w:rFonts w:ascii="Times New Roman" w:hAnsi="Times New Roman"/>
          <w:b w:val="0"/>
          <w:sz w:val="20"/>
        </w:rPr>
        <w:t xml:space="preserve">. FEA model of the </w:t>
      </w:r>
      <w:proofErr w:type="spellStart"/>
      <w:r w:rsidRPr="005109E8">
        <w:rPr>
          <w:rFonts w:ascii="Times New Roman" w:hAnsi="Times New Roman"/>
          <w:b w:val="0"/>
          <w:sz w:val="20"/>
        </w:rPr>
        <w:t>workpiece</w:t>
      </w:r>
      <w:proofErr w:type="spellEnd"/>
    </w:p>
    <w:p w:rsidR="00B76AF4" w:rsidRDefault="00B76AF4" w:rsidP="00B76AF4">
      <w:pPr>
        <w:spacing w:line="480" w:lineRule="auto"/>
        <w:jc w:val="both"/>
        <w:rPr>
          <w:rFonts w:ascii="Times New Roman" w:hAnsi="Times New Roman" w:cs="Times New Roman"/>
          <w:sz w:val="24"/>
          <w:szCs w:val="24"/>
        </w:rPr>
      </w:pPr>
      <w:r w:rsidRPr="00904F0F">
        <w:rPr>
          <w:rFonts w:ascii="Times New Roman" w:hAnsi="Times New Roman" w:cs="Times New Roman"/>
          <w:color w:val="000000"/>
          <w:sz w:val="24"/>
          <w:szCs w:val="24"/>
          <w:shd w:val="clear" w:color="auto" w:fill="FFFFFF"/>
        </w:rPr>
        <w:t>A 10-node</w:t>
      </w:r>
      <w:r w:rsidRPr="00904F0F">
        <w:rPr>
          <w:rFonts w:ascii="Times New Roman" w:hAnsi="Times New Roman" w:cs="Times New Roman"/>
          <w:sz w:val="24"/>
          <w:szCs w:val="24"/>
        </w:rPr>
        <w:t xml:space="preserve"> modified quadratic tetrahedron (C3D10M) element was used in this study and dynamic explicit analysis was chosen. </w:t>
      </w:r>
      <w:r w:rsidRPr="00943857">
        <w:rPr>
          <w:rFonts w:ascii="Times New Roman" w:hAnsi="Times New Roman" w:cs="Times New Roman"/>
          <w:sz w:val="24"/>
          <w:szCs w:val="24"/>
        </w:rPr>
        <w:t xml:space="preserve">As </w:t>
      </w:r>
      <w:r w:rsidRPr="00765959">
        <w:rPr>
          <w:rFonts w:ascii="Times New Roman" w:hAnsi="Times New Roman"/>
        </w:rPr>
        <w:t>Fig.</w:t>
      </w:r>
      <w:r w:rsidRPr="00765959">
        <w:rPr>
          <w:rFonts w:ascii="Times New Roman" w:hAnsi="Times New Roman"/>
          <w:noProof/>
        </w:rPr>
        <w:t>3</w:t>
      </w:r>
      <w:r>
        <w:rPr>
          <w:rFonts w:ascii="Times New Roman" w:hAnsi="Times New Roman"/>
          <w:noProof/>
        </w:rPr>
        <w:t xml:space="preserve"> </w:t>
      </w:r>
      <w:r>
        <w:rPr>
          <w:rFonts w:ascii="Times New Roman" w:hAnsi="Times New Roman" w:cs="Times New Roman"/>
          <w:sz w:val="24"/>
          <w:szCs w:val="24"/>
        </w:rPr>
        <w:t xml:space="preserve">shows (on the left), the displacement in the </w:t>
      </w:r>
      <w:r w:rsidRPr="003E603A">
        <w:rPr>
          <w:rFonts w:ascii="Times New Roman" w:hAnsi="Times New Roman" w:cs="Times New Roman"/>
          <w:i/>
          <w:sz w:val="24"/>
          <w:szCs w:val="24"/>
        </w:rPr>
        <w:t>z</w:t>
      </w:r>
      <w:r>
        <w:rPr>
          <w:rFonts w:ascii="Times New Roman" w:hAnsi="Times New Roman" w:cs="Times New Roman"/>
          <w:sz w:val="24"/>
          <w:szCs w:val="24"/>
        </w:rPr>
        <w:t xml:space="preserve"> direction was restricted and therefore the transverse contraction of the </w:t>
      </w:r>
      <w:proofErr w:type="spellStart"/>
      <w:r>
        <w:rPr>
          <w:rFonts w:ascii="Times New Roman" w:hAnsi="Times New Roman" w:cs="Times New Roman"/>
          <w:sz w:val="24"/>
          <w:szCs w:val="24"/>
        </w:rPr>
        <w:t>workpiece</w:t>
      </w:r>
      <w:proofErr w:type="spellEnd"/>
      <w:r>
        <w:rPr>
          <w:rFonts w:ascii="Times New Roman" w:hAnsi="Times New Roman" w:cs="Times New Roman"/>
          <w:sz w:val="24"/>
          <w:szCs w:val="24"/>
        </w:rPr>
        <w:t xml:space="preserve"> was allowed in both the </w:t>
      </w:r>
      <w:r w:rsidRPr="00765959">
        <w:rPr>
          <w:rFonts w:ascii="Times New Roman" w:hAnsi="Times New Roman" w:cs="Times New Roman"/>
          <w:i/>
          <w:sz w:val="24"/>
          <w:szCs w:val="24"/>
        </w:rPr>
        <w:t>x</w:t>
      </w:r>
      <w:r>
        <w:rPr>
          <w:rFonts w:ascii="Times New Roman" w:hAnsi="Times New Roman" w:cs="Times New Roman"/>
          <w:i/>
          <w:sz w:val="24"/>
          <w:szCs w:val="24"/>
        </w:rPr>
        <w:t xml:space="preserve"> </w:t>
      </w:r>
      <w:r>
        <w:rPr>
          <w:rFonts w:ascii="Times New Roman" w:hAnsi="Times New Roman" w:cs="Times New Roman"/>
          <w:sz w:val="24"/>
          <w:szCs w:val="24"/>
        </w:rPr>
        <w:t xml:space="preserve">and </w:t>
      </w:r>
      <w:r w:rsidRPr="00765959">
        <w:rPr>
          <w:rFonts w:ascii="Times New Roman" w:hAnsi="Times New Roman" w:cs="Times New Roman"/>
          <w:i/>
          <w:sz w:val="24"/>
          <w:szCs w:val="24"/>
        </w:rPr>
        <w:t>y</w:t>
      </w:r>
      <w:r>
        <w:rPr>
          <w:rFonts w:ascii="Times New Roman" w:hAnsi="Times New Roman" w:cs="Times New Roman"/>
          <w:sz w:val="24"/>
          <w:szCs w:val="24"/>
        </w:rPr>
        <w:t xml:space="preserve"> direction. On the right side, the velocity load was applied. </w:t>
      </w:r>
      <w:r w:rsidRPr="00904F0F">
        <w:rPr>
          <w:rFonts w:ascii="Times New Roman" w:hAnsi="Times New Roman" w:cs="Times New Roman"/>
          <w:sz w:val="24"/>
          <w:szCs w:val="24"/>
        </w:rPr>
        <w:t>In order to research the effect of different strain rates, the test strain rate was taken in the range of 1×10</w:t>
      </w:r>
      <w:r w:rsidRPr="00904F0F">
        <w:rPr>
          <w:rFonts w:ascii="Times New Roman" w:hAnsi="Times New Roman" w:cs="Times New Roman"/>
          <w:sz w:val="24"/>
          <w:szCs w:val="24"/>
          <w:vertAlign w:val="superscript"/>
        </w:rPr>
        <w:t>-3</w:t>
      </w:r>
      <w:r w:rsidRPr="00904F0F">
        <w:rPr>
          <w:rFonts w:ascii="Times New Roman" w:hAnsi="Times New Roman" w:cs="Times New Roman"/>
          <w:sz w:val="24"/>
          <w:szCs w:val="24"/>
        </w:rPr>
        <w:t>/</w:t>
      </w:r>
      <w:proofErr w:type="spellStart"/>
      <w:r w:rsidRPr="00904F0F">
        <w:rPr>
          <w:rFonts w:ascii="Times New Roman" w:hAnsi="Times New Roman" w:cs="Times New Roman"/>
          <w:sz w:val="24"/>
          <w:szCs w:val="24"/>
        </w:rPr>
        <w:t>ps</w:t>
      </w:r>
      <w:proofErr w:type="spellEnd"/>
      <w:r w:rsidRPr="00904F0F">
        <w:rPr>
          <w:rFonts w:ascii="Times New Roman" w:hAnsi="Times New Roman" w:cs="Times New Roman"/>
          <w:sz w:val="24"/>
          <w:szCs w:val="24"/>
        </w:rPr>
        <w:t xml:space="preserve"> to 1×10</w:t>
      </w:r>
      <w:r w:rsidRPr="00904F0F">
        <w:rPr>
          <w:rFonts w:ascii="Times New Roman" w:hAnsi="Times New Roman" w:cs="Times New Roman"/>
          <w:sz w:val="24"/>
          <w:szCs w:val="24"/>
          <w:vertAlign w:val="superscript"/>
        </w:rPr>
        <w:t>-5</w:t>
      </w:r>
      <w:r w:rsidRPr="00904F0F">
        <w:rPr>
          <w:rFonts w:ascii="Times New Roman" w:hAnsi="Times New Roman" w:cs="Times New Roman"/>
          <w:sz w:val="24"/>
          <w:szCs w:val="24"/>
        </w:rPr>
        <w:t>/</w:t>
      </w:r>
      <w:proofErr w:type="spellStart"/>
      <w:r w:rsidRPr="00904F0F">
        <w:rPr>
          <w:rFonts w:ascii="Times New Roman" w:hAnsi="Times New Roman" w:cs="Times New Roman"/>
          <w:sz w:val="24"/>
          <w:szCs w:val="24"/>
        </w:rPr>
        <w:t>ps</w:t>
      </w:r>
      <w:proofErr w:type="spellEnd"/>
      <w:r>
        <w:rPr>
          <w:rFonts w:ascii="Times New Roman" w:hAnsi="Times New Roman" w:cs="Times New Roman"/>
          <w:sz w:val="24"/>
          <w:szCs w:val="24"/>
        </w:rPr>
        <w:t xml:space="preserve"> </w:t>
      </w:r>
      <w:r w:rsidRPr="00904F0F">
        <w:rPr>
          <w:rFonts w:ascii="Times New Roman" w:hAnsi="Times New Roman" w:cs="Times New Roman"/>
          <w:sz w:val="24"/>
          <w:szCs w:val="24"/>
        </w:rPr>
        <w:t xml:space="preserve">according to the </w:t>
      </w:r>
      <w:r>
        <w:rPr>
          <w:rFonts w:ascii="Times New Roman" w:hAnsi="Times New Roman" w:cs="Times New Roman"/>
          <w:sz w:val="24"/>
          <w:szCs w:val="24"/>
        </w:rPr>
        <w:t>recent paper</w:t>
      </w:r>
      <w:r w:rsidRPr="00904F0F">
        <w:rPr>
          <w:rFonts w:ascii="Times New Roman" w:hAnsi="Times New Roman" w:cs="Times New Roman"/>
          <w:sz w:val="24"/>
          <w:szCs w:val="24"/>
        </w:rPr>
        <w:t xml:space="preserve"> researching nanoscale tensile tes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07&lt;/Year&gt;&lt;RecNum&gt;6373&lt;/RecNum&gt;&lt;DisplayText&gt;(Zhang, Han et al. 2007)&lt;/DisplayText&gt;&lt;record&gt;&lt;rec-number&gt;6373&lt;/rec-number&gt;&lt;foreign-keys&gt;&lt;key app="EN" db-id="9xtdewafux20vgewr28vxrpl9asfpaswpx9f" timestamp="1548174587"&gt;6373&lt;/key&gt;&lt;/foreign-keys&gt;&lt;ref-type name="Journal Article"&gt;17&lt;/ref-type&gt;&lt;contributors&gt;&lt;authors&gt;&lt;author&gt;Zhang, Yuefei&lt;/author&gt;&lt;author&gt;Han, Xiaodong&lt;/author&gt;&lt;author&gt;Zheng, Kun&lt;/author&gt;&lt;author&gt;Zhang, Ze&lt;/author&gt;&lt;author&gt;Zhang, Xiaona&lt;/author</w:instrText>
      </w:r>
      <w:r>
        <w:rPr>
          <w:rFonts w:ascii="Times New Roman" w:hAnsi="Times New Roman" w:cs="Times New Roman" w:hint="eastAsia"/>
          <w:sz w:val="24"/>
          <w:szCs w:val="24"/>
        </w:rPr>
        <w:instrText>&gt;&lt;author&gt;Fu, Jingyong&lt;/author&gt;&lt;author&gt;Ji, Yuan&lt;/author&gt;&lt;author&gt;Hao, Ya-juan&lt;/author&gt;&lt;author&gt;Guo, Xiaog-yun&lt;/author&gt;&lt;author&gt;Wang, ZL&lt;/author&gt;&lt;/authors&gt;&lt;/contributors&gt;&lt;titles&gt;&lt;title&gt;Direct observation of super‐plasticity of beta‐SiC nanowires at low tempera</w:instrText>
      </w:r>
      <w:r>
        <w:rPr>
          <w:rFonts w:ascii="Times New Roman" w:hAnsi="Times New Roman" w:cs="Times New Roman"/>
          <w:sz w:val="24"/>
          <w:szCs w:val="24"/>
        </w:rPr>
        <w:instrText>ture&lt;/title&gt;&lt;secondary-title&gt;Advanced Functional Materials&lt;/secondary-title&gt;&lt;/titles&gt;&lt;periodical&gt;&lt;full-title&gt;Advanced Functional Materials&lt;/full-title&gt;&lt;abbr-1&gt;Adv Funct Mater&lt;/abbr-1&gt;&lt;/periodical&gt;&lt;pages&gt;3435-3440&lt;/pages&gt;&lt;volume&gt;17&lt;/volume&gt;&lt;number&gt;17&lt;/number&gt;&lt;dates&gt;&lt;year&gt;2007&lt;/year&gt;&lt;/dates&gt;&lt;isbn&gt;1616-301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ang, Han et al. 2007)</w:t>
      </w:r>
      <w:r>
        <w:rPr>
          <w:rFonts w:ascii="Times New Roman" w:hAnsi="Times New Roman" w:cs="Times New Roman"/>
          <w:sz w:val="24"/>
          <w:szCs w:val="24"/>
        </w:rPr>
        <w:fldChar w:fldCharType="end"/>
      </w:r>
      <w:r w:rsidRPr="00904F0F">
        <w:rPr>
          <w:rFonts w:ascii="Times New Roman" w:hAnsi="Times New Roman" w:cs="Times New Roman"/>
          <w:sz w:val="24"/>
          <w:szCs w:val="24"/>
        </w:rPr>
        <w:t>. The strain rate was converted into an equivalent velocity in order to define the appropriate boundary condition as follows:</w:t>
      </w:r>
    </w:p>
    <w:p w:rsidR="00B76AF4" w:rsidRPr="0017762E" w:rsidRDefault="008F48B1" w:rsidP="00B76AF4">
      <w:pPr>
        <w:spacing w:line="480" w:lineRule="auto"/>
        <w:jc w:val="both"/>
        <w:rPr>
          <w:rFonts w:ascii="Times New Roman" w:hAnsi="Times New Roman" w:cs="Times New Roman"/>
          <w:sz w:val="20"/>
          <w:szCs w:val="20"/>
        </w:rPr>
      </w:pPr>
      <m:oMath>
        <m:acc>
          <m:accPr>
            <m:chr m:val="̇"/>
            <m:ctrlPr>
              <w:rPr>
                <w:rFonts w:ascii="Cambria Math" w:hAnsi="Cambria Math" w:cs="Times New Roman"/>
                <w:i/>
                <w:sz w:val="20"/>
                <w:szCs w:val="20"/>
              </w:rPr>
            </m:ctrlPr>
          </m:accPr>
          <m:e>
            <m:r>
              <w:rPr>
                <w:rFonts w:ascii="Cambria Math" w:hAnsi="Cambria Math" w:cs="Times New Roman"/>
                <w:sz w:val="20"/>
                <w:szCs w:val="20"/>
              </w:rPr>
              <m:t>ε</m:t>
            </m:r>
          </m:e>
        </m:acc>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ε</m:t>
            </m:r>
          </m:num>
          <m:den>
            <m:r>
              <w:rPr>
                <w:rFonts w:ascii="Cambria Math" w:hAnsi="Cambria Math" w:cs="Times New Roman"/>
                <w:sz w:val="20"/>
                <w:szCs w:val="20"/>
              </w:rPr>
              <m:t>Δt</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4"/>
                <w:szCs w:val="24"/>
              </w:rPr>
              <m:t>Δl</m:t>
            </m:r>
          </m:num>
          <m:den>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0</m:t>
                </m:r>
              </m:sub>
            </m:sSub>
            <m:r>
              <w:rPr>
                <w:rFonts w:ascii="Cambria Math" w:hAnsi="Cambria Math" w:cs="Times New Roman"/>
                <w:sz w:val="20"/>
                <w:szCs w:val="20"/>
              </w:rPr>
              <m:t>Δt</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ν</m:t>
            </m:r>
          </m:num>
          <m:den>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0</m:t>
                </m:r>
              </m:sub>
            </m:sSub>
          </m:den>
        </m:f>
      </m:oMath>
      <w:r w:rsidR="00B76AF4">
        <w:rPr>
          <w:rFonts w:ascii="Times New Roman" w:hAnsi="Times New Roman" w:cs="Times New Roman"/>
          <w:sz w:val="20"/>
          <w:szCs w:val="20"/>
        </w:rPr>
        <w:tab/>
      </w:r>
      <w:r w:rsidR="00B76AF4">
        <w:rPr>
          <w:rFonts w:ascii="Times New Roman" w:hAnsi="Times New Roman" w:cs="Times New Roman"/>
          <w:sz w:val="20"/>
          <w:szCs w:val="20"/>
        </w:rPr>
        <w:tab/>
      </w:r>
      <w:r w:rsidR="00B76AF4">
        <w:rPr>
          <w:rFonts w:ascii="Times New Roman" w:hAnsi="Times New Roman" w:cs="Times New Roman"/>
          <w:sz w:val="20"/>
          <w:szCs w:val="20"/>
        </w:rPr>
        <w:tab/>
      </w:r>
      <w:r w:rsidR="00B76AF4">
        <w:rPr>
          <w:rFonts w:ascii="Times New Roman" w:hAnsi="Times New Roman" w:cs="Times New Roman"/>
          <w:sz w:val="20"/>
          <w:szCs w:val="20"/>
        </w:rPr>
        <w:tab/>
      </w:r>
      <w:r w:rsidR="00B76AF4">
        <w:rPr>
          <w:rFonts w:ascii="Times New Roman" w:hAnsi="Times New Roman" w:cs="Times New Roman"/>
          <w:sz w:val="20"/>
          <w:szCs w:val="20"/>
        </w:rPr>
        <w:tab/>
      </w:r>
      <w:r w:rsidR="00B76AF4">
        <w:rPr>
          <w:rFonts w:ascii="Times New Roman" w:hAnsi="Times New Roman" w:cs="Times New Roman"/>
          <w:sz w:val="20"/>
          <w:szCs w:val="20"/>
        </w:rPr>
        <w:tab/>
      </w:r>
      <w:r w:rsidR="00B76AF4">
        <w:rPr>
          <w:rFonts w:ascii="Times New Roman" w:hAnsi="Times New Roman" w:cs="Times New Roman"/>
          <w:sz w:val="20"/>
          <w:szCs w:val="20"/>
        </w:rPr>
        <w:tab/>
      </w:r>
      <w:r w:rsidR="00B76AF4">
        <w:rPr>
          <w:rFonts w:ascii="Times New Roman" w:hAnsi="Times New Roman" w:cs="Times New Roman"/>
          <w:sz w:val="20"/>
          <w:szCs w:val="20"/>
        </w:rPr>
        <w:tab/>
      </w:r>
      <w:r w:rsidR="00B76AF4">
        <w:rPr>
          <w:rFonts w:ascii="Times New Roman" w:hAnsi="Times New Roman" w:cs="Times New Roman"/>
          <w:sz w:val="20"/>
          <w:szCs w:val="20"/>
        </w:rPr>
        <w:tab/>
      </w:r>
      <w:r w:rsidR="00B76AF4">
        <w:rPr>
          <w:rFonts w:ascii="Times New Roman" w:hAnsi="Times New Roman" w:cs="Times New Roman"/>
          <w:sz w:val="20"/>
          <w:szCs w:val="20"/>
        </w:rPr>
        <w:tab/>
        <w:t>(11)</w:t>
      </w:r>
    </w:p>
    <w:p w:rsidR="00B76AF4" w:rsidRDefault="00B76AF4" w:rsidP="00B76AF4">
      <w:pPr>
        <w:spacing w:line="480" w:lineRule="auto"/>
        <w:jc w:val="both"/>
        <w:rPr>
          <w:rFonts w:ascii="Times New Roman" w:hAnsi="Times New Roman" w:cs="Times New Roman"/>
          <w:sz w:val="24"/>
          <w:szCs w:val="24"/>
        </w:rPr>
      </w:pPr>
      <m:oMath>
        <m:r>
          <w:rPr>
            <w:rFonts w:ascii="Cambria Math" w:hAnsi="Cambria Math" w:cs="Times New Roman"/>
            <w:sz w:val="20"/>
            <w:szCs w:val="20"/>
          </w:rPr>
          <m:t>ν=</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0</m:t>
            </m:r>
          </m:sub>
        </m:sSub>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ε</m:t>
            </m:r>
          </m:e>
        </m:acc>
        <m:r>
          <w:rPr>
            <w:rFonts w:ascii="Cambria Math" w:hAnsi="Cambria Math" w:cs="Times New Roman"/>
            <w:sz w:val="20"/>
            <w:szCs w:val="20"/>
          </w:rPr>
          <m:t>=48.98×</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r>
          <w:rPr>
            <w:rFonts w:ascii="Cambria Math" w:hAnsi="Cambria Math" w:cs="Times New Roman"/>
            <w:sz w:val="20"/>
            <w:szCs w:val="20"/>
          </w:rPr>
          <m:t>×5×</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8</m:t>
            </m:r>
          </m:sup>
        </m:sSup>
        <m:r>
          <w:rPr>
            <w:rFonts w:ascii="Cambria Math" w:hAnsi="Cambria Math" w:cs="Times New Roman"/>
            <w:sz w:val="20"/>
            <w:szCs w:val="20"/>
          </w:rPr>
          <m:t>=24490 mm/s</m:t>
        </m:r>
      </m:oMath>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12)</w:t>
      </w:r>
    </w:p>
    <w:p w:rsidR="00B76AF4" w:rsidRPr="00904F0F" w:rsidRDefault="00B76AF4" w:rsidP="00B76AF4">
      <w:pPr>
        <w:spacing w:line="480" w:lineRule="auto"/>
        <w:jc w:val="both"/>
        <w:rPr>
          <w:rFonts w:ascii="Times New Roman" w:hAnsi="Times New Roman" w:cs="Times New Roman"/>
          <w:sz w:val="24"/>
          <w:szCs w:val="24"/>
        </w:rPr>
      </w:pPr>
      <w:proofErr w:type="gramStart"/>
      <w:r w:rsidRPr="00904F0F">
        <w:rPr>
          <w:rFonts w:ascii="Times New Roman" w:hAnsi="Times New Roman" w:cs="Times New Roman"/>
          <w:sz w:val="24"/>
          <w:szCs w:val="24"/>
        </w:rPr>
        <w:t>where</w:t>
      </w:r>
      <w:proofErr w:type="gramEnd"/>
      <w:r w:rsidRPr="00904F0F">
        <w:rPr>
          <w:rFonts w:ascii="Times New Roman" w:hAnsi="Times New Roman" w:cs="Times New Roman"/>
          <w:sz w:val="24"/>
          <w:szCs w:val="24"/>
        </w:rPr>
        <w:t xml:space="preserve"> </w:t>
      </w:r>
      <m:oMath>
        <m:r>
          <w:rPr>
            <w:rFonts w:ascii="Cambria Math" w:hAnsi="Cambria Math" w:cs="Times New Roman"/>
            <w:sz w:val="24"/>
            <w:szCs w:val="24"/>
          </w:rPr>
          <m:t>ν</m:t>
        </m:r>
      </m:oMath>
      <w:r w:rsidRPr="00904F0F">
        <w:rPr>
          <w:rFonts w:ascii="Times New Roman" w:hAnsi="Times New Roman" w:cs="Times New Roman"/>
          <w:sz w:val="24"/>
          <w:szCs w:val="24"/>
        </w:rPr>
        <w:t xml:space="preserve"> is equivalent velocity, </w:t>
      </w:r>
      <w:r w:rsidRPr="0067250C">
        <w:rPr>
          <w:rFonts w:ascii="Times New Roman" w:hAnsi="Times New Roman" w:cs="Times New Roman"/>
          <w:i/>
          <w:sz w:val="24"/>
          <w:szCs w:val="24"/>
        </w:rPr>
        <w:t>l</w:t>
      </w:r>
      <w:r w:rsidRPr="0067250C">
        <w:rPr>
          <w:rFonts w:ascii="Times New Roman" w:hAnsi="Times New Roman" w:cs="Times New Roman"/>
          <w:sz w:val="24"/>
          <w:szCs w:val="24"/>
          <w:vertAlign w:val="subscript"/>
        </w:rPr>
        <w:t>0</w:t>
      </w:r>
      <w:r w:rsidRPr="00904F0F">
        <w:rPr>
          <w:rFonts w:ascii="Times New Roman" w:hAnsi="Times New Roman" w:cs="Times New Roman"/>
          <w:sz w:val="24"/>
          <w:szCs w:val="24"/>
        </w:rPr>
        <w:t xml:space="preserve"> is the initial length of the objective </w:t>
      </w:r>
      <w:proofErr w:type="spellStart"/>
      <w:r w:rsidRPr="00904F0F">
        <w:rPr>
          <w:rFonts w:ascii="Times New Roman" w:hAnsi="Times New Roman" w:cs="Times New Roman"/>
          <w:sz w:val="24"/>
          <w:szCs w:val="24"/>
        </w:rPr>
        <w:t>workpiece</w:t>
      </w:r>
      <w:proofErr w:type="spellEnd"/>
      <w:r w:rsidRPr="00904F0F">
        <w:rPr>
          <w:rFonts w:ascii="Times New Roman" w:hAnsi="Times New Roman" w:cs="Times New Roman"/>
          <w:sz w:val="24"/>
          <w:szCs w:val="24"/>
        </w:rPr>
        <w:t xml:space="preserve">, </w:t>
      </w:r>
      <m:oMath>
        <m:r>
          <w:rPr>
            <w:rFonts w:ascii="Cambria Math" w:hAnsi="Cambria Math" w:cs="Times New Roman"/>
            <w:sz w:val="24"/>
            <w:szCs w:val="24"/>
          </w:rPr>
          <m:t>Δl</m:t>
        </m:r>
      </m:oMath>
      <w:r w:rsidRPr="00904F0F">
        <w:rPr>
          <w:rFonts w:ascii="Times New Roman" w:hAnsi="Times New Roman" w:cs="Times New Roman"/>
          <w:sz w:val="24"/>
          <w:szCs w:val="24"/>
        </w:rPr>
        <w:t xml:space="preserve"> is the change of length. </w:t>
      </w:r>
      <w:r>
        <w:rPr>
          <w:rFonts w:ascii="Times New Roman" w:hAnsi="Times New Roman" w:cs="Times New Roman"/>
          <w:sz w:val="24"/>
          <w:szCs w:val="24"/>
        </w:rPr>
        <w:t>W</w:t>
      </w:r>
      <w:r w:rsidRPr="00904F0F">
        <w:rPr>
          <w:rFonts w:ascii="Times New Roman" w:hAnsi="Times New Roman" w:cs="Times New Roman"/>
          <w:sz w:val="24"/>
          <w:szCs w:val="24"/>
        </w:rPr>
        <w:t xml:space="preserve">hen the length </w:t>
      </w:r>
      <w:r w:rsidRPr="0067250C">
        <w:rPr>
          <w:rFonts w:ascii="Times New Roman" w:hAnsi="Times New Roman" w:cs="Times New Roman"/>
          <w:i/>
          <w:sz w:val="24"/>
          <w:szCs w:val="24"/>
        </w:rPr>
        <w:t>l</w:t>
      </w:r>
      <w:r w:rsidRPr="0067250C">
        <w:rPr>
          <w:rFonts w:ascii="Times New Roman" w:hAnsi="Times New Roman" w:cs="Times New Roman"/>
          <w:sz w:val="24"/>
          <w:szCs w:val="24"/>
          <w:vertAlign w:val="subscript"/>
        </w:rPr>
        <w:t>0</w:t>
      </w:r>
      <w:r w:rsidRPr="00904F0F">
        <w:rPr>
          <w:rFonts w:ascii="Times New Roman" w:hAnsi="Times New Roman" w:cs="Times New Roman"/>
          <w:sz w:val="24"/>
          <w:szCs w:val="24"/>
        </w:rPr>
        <w:t xml:space="preserve"> was taken as 48.98 nm (48.98×10</w:t>
      </w:r>
      <w:r w:rsidRPr="00904F0F">
        <w:rPr>
          <w:rFonts w:ascii="Times New Roman" w:hAnsi="Times New Roman" w:cs="Times New Roman"/>
          <w:sz w:val="24"/>
          <w:szCs w:val="24"/>
          <w:vertAlign w:val="superscript"/>
        </w:rPr>
        <w:t>-</w:t>
      </w:r>
      <w:r>
        <w:rPr>
          <w:rFonts w:ascii="Times New Roman" w:hAnsi="Times New Roman" w:cs="Times New Roman"/>
          <w:sz w:val="24"/>
          <w:szCs w:val="24"/>
          <w:vertAlign w:val="superscript"/>
        </w:rPr>
        <w:t>9</w:t>
      </w:r>
      <w:r w:rsidRPr="00904F0F">
        <w:rPr>
          <w:rFonts w:ascii="Times New Roman" w:hAnsi="Times New Roman" w:cs="Times New Roman"/>
          <w:sz w:val="24"/>
          <w:szCs w:val="24"/>
        </w:rPr>
        <w:t xml:space="preserve"> m) and strain rate </w:t>
      </w:r>
      <m:oMath>
        <m:acc>
          <m:accPr>
            <m:chr m:val="̇"/>
            <m:ctrlPr>
              <w:rPr>
                <w:rFonts w:ascii="Cambria Math" w:hAnsi="Cambria Math" w:cs="Times New Roman"/>
                <w:i/>
                <w:sz w:val="24"/>
                <w:szCs w:val="24"/>
              </w:rPr>
            </m:ctrlPr>
          </m:accPr>
          <m:e>
            <m:r>
              <w:rPr>
                <w:rFonts w:ascii="Cambria Math" w:hAnsi="Cambria Math" w:cs="Times New Roman"/>
                <w:sz w:val="24"/>
                <w:szCs w:val="24"/>
              </w:rPr>
              <m:t>ε</m:t>
            </m:r>
          </m:e>
        </m:acc>
      </m:oMath>
      <w:r w:rsidRPr="00904F0F">
        <w:rPr>
          <w:rFonts w:ascii="Times New Roman" w:hAnsi="Times New Roman" w:cs="Times New Roman"/>
          <w:sz w:val="24"/>
          <w:szCs w:val="24"/>
        </w:rPr>
        <w:t xml:space="preserve"> was taken as 0.0005/ps (5×10</w:t>
      </w:r>
      <w:r w:rsidRPr="00904F0F">
        <w:rPr>
          <w:rFonts w:ascii="Times New Roman" w:hAnsi="Times New Roman" w:cs="Times New Roman"/>
          <w:sz w:val="24"/>
          <w:szCs w:val="24"/>
          <w:vertAlign w:val="superscript"/>
        </w:rPr>
        <w:t>8</w:t>
      </w:r>
      <w:r w:rsidRPr="00904F0F">
        <w:rPr>
          <w:rFonts w:ascii="Times New Roman" w:hAnsi="Times New Roman" w:cs="Times New Roman"/>
          <w:sz w:val="24"/>
          <w:szCs w:val="24"/>
        </w:rPr>
        <w:t xml:space="preserve"> s), a fixed velocity load 24490 mm/s was applied on the </w:t>
      </w:r>
      <w:proofErr w:type="spellStart"/>
      <w:r w:rsidRPr="00904F0F">
        <w:rPr>
          <w:rFonts w:ascii="Times New Roman" w:hAnsi="Times New Roman" w:cs="Times New Roman"/>
          <w:sz w:val="24"/>
          <w:szCs w:val="24"/>
        </w:rPr>
        <w:t>workpiece</w:t>
      </w:r>
      <w:proofErr w:type="spellEnd"/>
      <w:r w:rsidRPr="00904F0F">
        <w:rPr>
          <w:rFonts w:ascii="Times New Roman" w:hAnsi="Times New Roman" w:cs="Times New Roman"/>
          <w:sz w:val="24"/>
          <w:szCs w:val="24"/>
        </w:rPr>
        <w:t xml:space="preserve"> during the simulation. </w:t>
      </w:r>
      <w:r w:rsidR="000D382C">
        <w:rPr>
          <w:rFonts w:ascii="Times New Roman" w:hAnsi="Times New Roman" w:cs="Times New Roman"/>
          <w:sz w:val="24"/>
          <w:szCs w:val="24"/>
        </w:rPr>
        <w:t>A good overlap</w:t>
      </w:r>
      <w:r w:rsidR="009025AB">
        <w:rPr>
          <w:rFonts w:ascii="Times New Roman" w:hAnsi="Times New Roman" w:cs="Times New Roman"/>
          <w:sz w:val="24"/>
          <w:szCs w:val="24"/>
        </w:rPr>
        <w:t xml:space="preserve"> (shown in the later section)</w:t>
      </w:r>
      <w:r w:rsidR="000D382C">
        <w:rPr>
          <w:rFonts w:ascii="Times New Roman" w:hAnsi="Times New Roman" w:cs="Times New Roman"/>
          <w:sz w:val="24"/>
          <w:szCs w:val="24"/>
        </w:rPr>
        <w:t xml:space="preserve"> was found confirming reliability of the model.</w:t>
      </w:r>
    </w:p>
    <w:p w:rsidR="00B76AF4" w:rsidRPr="008F4F8B" w:rsidRDefault="00B76AF4" w:rsidP="00B76AF4">
      <w:pPr>
        <w:pStyle w:val="Caption"/>
        <w:jc w:val="center"/>
        <w:rPr>
          <w:rFonts w:ascii="Times New Roman" w:hAnsi="Times New Roman"/>
          <w:sz w:val="20"/>
        </w:rPr>
      </w:pPr>
      <w:bookmarkStart w:id="29" w:name="_Ref531211469"/>
      <w:bookmarkStart w:id="30" w:name="_Ref288474302"/>
      <w:bookmarkStart w:id="31" w:name="_Toc290554226"/>
      <w:bookmarkStart w:id="32" w:name="_Toc299621191"/>
      <w:bookmarkStart w:id="33" w:name="_Toc299631479"/>
      <w:bookmarkStart w:id="34" w:name="_Toc299631569"/>
      <w:r w:rsidRPr="008F4F8B">
        <w:rPr>
          <w:rFonts w:ascii="Times New Roman" w:hAnsi="Times New Roman"/>
        </w:rPr>
        <w:t xml:space="preserve">Table </w:t>
      </w:r>
      <w:r>
        <w:rPr>
          <w:rFonts w:ascii="Times New Roman" w:hAnsi="Times New Roman"/>
          <w:noProof/>
        </w:rPr>
        <w:t>8</w:t>
      </w:r>
      <w:bookmarkEnd w:id="29"/>
      <w:r>
        <w:rPr>
          <w:rFonts w:ascii="Times New Roman" w:hAnsi="Times New Roman"/>
          <w:noProof/>
        </w:rPr>
        <w:t xml:space="preserve"> </w:t>
      </w:r>
      <w:r w:rsidRPr="008F4F8B">
        <w:rPr>
          <w:rFonts w:ascii="Times New Roman" w:hAnsi="Times New Roman"/>
          <w:b w:val="0"/>
          <w:sz w:val="20"/>
        </w:rPr>
        <w:t xml:space="preserve">Material properties of Ti6Al4V </w:t>
      </w:r>
      <w:r>
        <w:rPr>
          <w:rFonts w:ascii="Times New Roman" w:hAnsi="Times New Roman"/>
          <w:b w:val="0"/>
          <w:sz w:val="20"/>
        </w:rPr>
        <w:fldChar w:fldCharType="begin"/>
      </w:r>
      <w:r>
        <w:rPr>
          <w:rFonts w:ascii="Times New Roman" w:hAnsi="Times New Roman"/>
          <w:b w:val="0"/>
          <w:sz w:val="20"/>
        </w:rPr>
        <w:instrText xml:space="preserve"> ADDIN EN.CITE &lt;EndNote&gt;&lt;Cite&gt;&lt;Author&gt;Gu&lt;/Author&gt;&lt;Year&gt;2015&lt;/Year&gt;&lt;RecNum&gt;6377&lt;/RecNum&gt;&lt;DisplayText&gt;(Gu, Dong et al. 2015)&lt;/DisplayText&gt;&lt;record&gt;&lt;rec-number&gt;6377&lt;/rec-number&gt;&lt;foreign-keys&gt;&lt;key app="EN" db-id="9xtdewafux20vgewr28vxrpl9asfpaswpx9f" timestamp="1548174708"&gt;6377&lt;/key&gt;&lt;/foreign-keys&gt;&lt;ref-type name="Journal Article"&gt;17&lt;/ref-type&gt;&lt;contributors&gt;&lt;authors&gt;&lt;author&gt;Gu, XY&lt;/author&gt;&lt;author&gt;Dong, CY&lt;/author&gt;&lt;author&gt;Li, JL&lt;/author&gt;&lt;author&gt;Liu, ZY&lt;/author&gt;&lt;author&gt;Xu, JY&lt;/author&gt;&lt;/authors&gt;&lt;/contributors&gt;&lt;titles&gt;&lt;title&gt;MPM simulations of high-speed and ultra high-speed machining of titanium alloy (Ti–6Al–4V) based on fracture energy approach&lt;/title&gt;&lt;secondary-title&gt;Engineering Analysis with Boundary Elements&lt;/secondary-title&gt;&lt;/titles&gt;&lt;periodical&gt;&lt;full-title&gt;Engineering Analysis with Boundary Elements&lt;/full-title&gt;&lt;/periodical&gt;&lt;pages&gt;129-143&lt;/pages&gt;&lt;volume&gt;59&lt;/volume&gt;&lt;dates&gt;&lt;year&gt;2015&lt;/year&gt;&lt;/dates&gt;&lt;isbn&gt;0955-7997&lt;/isbn&gt;&lt;urls&gt;&lt;/urls&gt;&lt;/record&gt;&lt;/Cite&gt;&lt;/EndNote&gt;</w:instrText>
      </w:r>
      <w:r>
        <w:rPr>
          <w:rFonts w:ascii="Times New Roman" w:hAnsi="Times New Roman"/>
          <w:b w:val="0"/>
          <w:sz w:val="20"/>
        </w:rPr>
        <w:fldChar w:fldCharType="separate"/>
      </w:r>
      <w:r>
        <w:rPr>
          <w:rFonts w:ascii="Times New Roman" w:hAnsi="Times New Roman"/>
          <w:b w:val="0"/>
          <w:noProof/>
          <w:sz w:val="20"/>
        </w:rPr>
        <w:t>(Gu, Dong et al. 2015)</w:t>
      </w:r>
      <w:r>
        <w:rPr>
          <w:rFonts w:ascii="Times New Roman" w:hAnsi="Times New Roman"/>
          <w:b w:val="0"/>
          <w:sz w:val="20"/>
        </w:rPr>
        <w:fldChar w:fldCharType="end"/>
      </w:r>
    </w:p>
    <w:tbl>
      <w:tblPr>
        <w:tblStyle w:val="TableGrid"/>
        <w:tblW w:w="850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977"/>
        <w:gridCol w:w="2976"/>
      </w:tblGrid>
      <w:tr w:rsidR="00B76AF4" w:rsidRPr="0065142C" w:rsidTr="00593D52">
        <w:trPr>
          <w:jc w:val="center"/>
        </w:trPr>
        <w:tc>
          <w:tcPr>
            <w:tcW w:w="2547" w:type="dxa"/>
            <w:tcBorders>
              <w:top w:val="single" w:sz="4" w:space="0" w:color="auto"/>
              <w:bottom w:val="single" w:sz="4" w:space="0" w:color="auto"/>
            </w:tcBorders>
            <w:vAlign w:val="center"/>
          </w:tcPr>
          <w:p w:rsidR="00B76AF4" w:rsidRPr="00C371B3" w:rsidRDefault="00B76AF4" w:rsidP="00593D52">
            <w:pPr>
              <w:jc w:val="both"/>
              <w:rPr>
                <w:rFonts w:ascii="Times New Roman" w:hAnsi="Times New Roman" w:cs="Times New Roman"/>
                <w:sz w:val="20"/>
                <w:szCs w:val="20"/>
              </w:rPr>
            </w:pPr>
            <w:r w:rsidRPr="00C371B3">
              <w:rPr>
                <w:rFonts w:ascii="Times New Roman" w:hAnsi="Times New Roman" w:cs="Times New Roman"/>
                <w:sz w:val="20"/>
                <w:szCs w:val="20"/>
              </w:rPr>
              <w:t>Density(kg/m</w:t>
            </w:r>
            <w:r w:rsidRPr="00C371B3">
              <w:rPr>
                <w:rFonts w:ascii="Times New Roman" w:hAnsi="Times New Roman" w:cs="Times New Roman"/>
                <w:sz w:val="20"/>
                <w:szCs w:val="20"/>
                <w:vertAlign w:val="superscript"/>
              </w:rPr>
              <w:t>3</w:t>
            </w:r>
            <w:r w:rsidRPr="00C371B3">
              <w:rPr>
                <w:rFonts w:ascii="Times New Roman" w:hAnsi="Times New Roman" w:cs="Times New Roman"/>
                <w:sz w:val="20"/>
                <w:szCs w:val="20"/>
              </w:rPr>
              <w:t>)</w:t>
            </w:r>
          </w:p>
        </w:tc>
        <w:tc>
          <w:tcPr>
            <w:tcW w:w="2977" w:type="dxa"/>
            <w:tcBorders>
              <w:top w:val="single" w:sz="4" w:space="0" w:color="auto"/>
              <w:bottom w:val="single" w:sz="4" w:space="0" w:color="auto"/>
            </w:tcBorders>
            <w:vAlign w:val="center"/>
          </w:tcPr>
          <w:p w:rsidR="00B76AF4" w:rsidRPr="00C371B3" w:rsidRDefault="00B76AF4" w:rsidP="00593D52">
            <w:pPr>
              <w:jc w:val="both"/>
              <w:rPr>
                <w:rFonts w:ascii="Times New Roman" w:hAnsi="Times New Roman" w:cs="Times New Roman"/>
                <w:sz w:val="20"/>
                <w:szCs w:val="20"/>
              </w:rPr>
            </w:pPr>
            <w:r w:rsidRPr="00C371B3">
              <w:rPr>
                <w:rFonts w:ascii="Times New Roman" w:hAnsi="Times New Roman" w:cs="Times New Roman"/>
                <w:sz w:val="20"/>
                <w:szCs w:val="20"/>
              </w:rPr>
              <w:t>Poisson’s ratio</w:t>
            </w:r>
          </w:p>
        </w:tc>
        <w:tc>
          <w:tcPr>
            <w:tcW w:w="2976" w:type="dxa"/>
            <w:tcBorders>
              <w:top w:val="single" w:sz="4" w:space="0" w:color="auto"/>
              <w:bottom w:val="single" w:sz="4" w:space="0" w:color="auto"/>
            </w:tcBorders>
            <w:vAlign w:val="center"/>
          </w:tcPr>
          <w:p w:rsidR="00B76AF4" w:rsidRPr="00C371B3" w:rsidRDefault="00B76AF4" w:rsidP="00593D52">
            <w:pPr>
              <w:jc w:val="both"/>
              <w:rPr>
                <w:rFonts w:ascii="Times New Roman" w:hAnsi="Times New Roman" w:cs="Times New Roman"/>
                <w:sz w:val="20"/>
                <w:szCs w:val="20"/>
              </w:rPr>
            </w:pPr>
            <w:r w:rsidRPr="00C371B3">
              <w:rPr>
                <w:rFonts w:ascii="Times New Roman" w:hAnsi="Times New Roman" w:cs="Times New Roman"/>
                <w:sz w:val="20"/>
                <w:szCs w:val="20"/>
              </w:rPr>
              <w:t>Elastic modulus (</w:t>
            </w:r>
            <w:proofErr w:type="spellStart"/>
            <w:r w:rsidRPr="00C371B3">
              <w:rPr>
                <w:rFonts w:ascii="Times New Roman" w:hAnsi="Times New Roman" w:cs="Times New Roman"/>
                <w:sz w:val="20"/>
                <w:szCs w:val="20"/>
              </w:rPr>
              <w:t>GPa</w:t>
            </w:r>
            <w:proofErr w:type="spellEnd"/>
            <w:r w:rsidRPr="00C371B3">
              <w:rPr>
                <w:rFonts w:ascii="Times New Roman" w:hAnsi="Times New Roman" w:cs="Times New Roman"/>
                <w:sz w:val="20"/>
                <w:szCs w:val="20"/>
              </w:rPr>
              <w:t>)</w:t>
            </w:r>
          </w:p>
        </w:tc>
      </w:tr>
      <w:tr w:rsidR="00B76AF4" w:rsidRPr="0065142C" w:rsidTr="00593D52">
        <w:trPr>
          <w:jc w:val="center"/>
        </w:trPr>
        <w:tc>
          <w:tcPr>
            <w:tcW w:w="2547" w:type="dxa"/>
            <w:tcBorders>
              <w:top w:val="single" w:sz="4" w:space="0" w:color="auto"/>
            </w:tcBorders>
            <w:vAlign w:val="center"/>
          </w:tcPr>
          <w:p w:rsidR="00B76AF4" w:rsidRPr="00C371B3" w:rsidRDefault="00B76AF4" w:rsidP="00593D52">
            <w:pPr>
              <w:jc w:val="both"/>
              <w:rPr>
                <w:rFonts w:ascii="Times New Roman" w:hAnsi="Times New Roman" w:cs="Times New Roman"/>
                <w:sz w:val="20"/>
                <w:szCs w:val="20"/>
              </w:rPr>
            </w:pPr>
            <w:r w:rsidRPr="00C371B3">
              <w:rPr>
                <w:rFonts w:ascii="Times New Roman" w:hAnsi="Times New Roman" w:cs="Times New Roman"/>
                <w:sz w:val="20"/>
                <w:szCs w:val="20"/>
              </w:rPr>
              <w:t>4430</w:t>
            </w:r>
          </w:p>
        </w:tc>
        <w:tc>
          <w:tcPr>
            <w:tcW w:w="2977" w:type="dxa"/>
            <w:tcBorders>
              <w:top w:val="single" w:sz="4" w:space="0" w:color="auto"/>
            </w:tcBorders>
            <w:vAlign w:val="center"/>
          </w:tcPr>
          <w:p w:rsidR="00B76AF4" w:rsidRPr="00C371B3" w:rsidRDefault="00B76AF4" w:rsidP="00593D52">
            <w:pPr>
              <w:jc w:val="both"/>
              <w:rPr>
                <w:rFonts w:ascii="Times New Roman" w:hAnsi="Times New Roman" w:cs="Times New Roman"/>
                <w:sz w:val="20"/>
                <w:szCs w:val="20"/>
              </w:rPr>
            </w:pPr>
            <w:r w:rsidRPr="00C371B3">
              <w:rPr>
                <w:rFonts w:ascii="Times New Roman" w:hAnsi="Times New Roman" w:cs="Times New Roman"/>
                <w:sz w:val="20"/>
                <w:szCs w:val="20"/>
              </w:rPr>
              <w:t>0.33</w:t>
            </w:r>
          </w:p>
        </w:tc>
        <w:tc>
          <w:tcPr>
            <w:tcW w:w="2976" w:type="dxa"/>
            <w:tcBorders>
              <w:top w:val="single" w:sz="4" w:space="0" w:color="auto"/>
            </w:tcBorders>
            <w:vAlign w:val="center"/>
          </w:tcPr>
          <w:p w:rsidR="00B76AF4" w:rsidRPr="00C371B3" w:rsidRDefault="00B76AF4" w:rsidP="00593D52">
            <w:pPr>
              <w:jc w:val="both"/>
              <w:rPr>
                <w:rFonts w:ascii="Times New Roman" w:hAnsi="Times New Roman" w:cs="Times New Roman"/>
                <w:sz w:val="20"/>
                <w:szCs w:val="20"/>
              </w:rPr>
            </w:pPr>
            <w:r w:rsidRPr="00C371B3">
              <w:rPr>
                <w:rFonts w:ascii="Times New Roman" w:hAnsi="Times New Roman" w:cs="Times New Roman"/>
                <w:sz w:val="20"/>
                <w:szCs w:val="20"/>
              </w:rPr>
              <w:t>110</w:t>
            </w:r>
          </w:p>
        </w:tc>
      </w:tr>
    </w:tbl>
    <w:p w:rsidR="00593D52" w:rsidRPr="00593D52" w:rsidRDefault="00593D52" w:rsidP="00593D52">
      <w:pPr>
        <w:rPr>
          <w:lang w:eastAsia="en-US"/>
        </w:rPr>
      </w:pPr>
      <w:bookmarkStart w:id="35" w:name="_Ref528275411"/>
      <w:bookmarkStart w:id="36" w:name="_Hlk530599237"/>
    </w:p>
    <w:p w:rsidR="00B76AF4" w:rsidRPr="008F4F8B" w:rsidRDefault="00B76AF4" w:rsidP="00B76AF4">
      <w:pPr>
        <w:pStyle w:val="Caption"/>
        <w:jc w:val="center"/>
        <w:rPr>
          <w:rFonts w:ascii="Times New Roman" w:hAnsi="Times New Roman"/>
          <w:b w:val="0"/>
          <w:sz w:val="20"/>
        </w:rPr>
      </w:pPr>
      <w:r w:rsidRPr="008F4F8B">
        <w:rPr>
          <w:rFonts w:ascii="Times New Roman" w:hAnsi="Times New Roman"/>
        </w:rPr>
        <w:t xml:space="preserve">Table </w:t>
      </w:r>
      <w:r>
        <w:rPr>
          <w:rFonts w:ascii="Times New Roman" w:hAnsi="Times New Roman"/>
          <w:noProof/>
        </w:rPr>
        <w:t>9</w:t>
      </w:r>
      <w:bookmarkEnd w:id="35"/>
      <w:r>
        <w:rPr>
          <w:rFonts w:ascii="Times New Roman" w:hAnsi="Times New Roman"/>
          <w:noProof/>
        </w:rPr>
        <w:t xml:space="preserve"> </w:t>
      </w:r>
      <w:r w:rsidRPr="008F4F8B">
        <w:rPr>
          <w:rFonts w:ascii="Times New Roman" w:hAnsi="Times New Roman"/>
          <w:b w:val="0"/>
          <w:sz w:val="20"/>
        </w:rPr>
        <w:t xml:space="preserve">Constants used in </w:t>
      </w:r>
      <w:r>
        <w:rPr>
          <w:rFonts w:ascii="Times New Roman" w:hAnsi="Times New Roman"/>
          <w:b w:val="0"/>
          <w:sz w:val="20"/>
        </w:rPr>
        <w:t xml:space="preserve">different </w:t>
      </w:r>
      <w:r w:rsidRPr="008F4F8B">
        <w:rPr>
          <w:rFonts w:ascii="Times New Roman" w:hAnsi="Times New Roman"/>
          <w:b w:val="0"/>
          <w:sz w:val="20"/>
        </w:rPr>
        <w:t>model</w:t>
      </w:r>
      <w:r>
        <w:rPr>
          <w:rFonts w:ascii="Times New Roman" w:hAnsi="Times New Roman"/>
          <w:b w:val="0"/>
          <w:sz w:val="20"/>
        </w:rPr>
        <w:t xml:space="preserve">s </w:t>
      </w:r>
      <w:r>
        <w:rPr>
          <w:rFonts w:ascii="Times New Roman" w:hAnsi="Times New Roman"/>
          <w:b w:val="0"/>
          <w:sz w:val="20"/>
        </w:rPr>
        <w:fldChar w:fldCharType="begin"/>
      </w:r>
      <w:r>
        <w:rPr>
          <w:rFonts w:ascii="Times New Roman" w:hAnsi="Times New Roman"/>
          <w:b w:val="0"/>
          <w:sz w:val="20"/>
        </w:rPr>
        <w:instrText xml:space="preserve"> ADDIN EN.CITE &lt;EndNote&gt;&lt;Cite&gt;&lt;Author&gt;Gu&lt;/Author&gt;&lt;Year&gt;2015&lt;/Year&gt;&lt;RecNum&gt;6377&lt;/RecNum&gt;&lt;DisplayText&gt;(Gu, Dong et al. 2015)&lt;/DisplayText&gt;&lt;record&gt;&lt;rec-number&gt;6377&lt;/rec-number&gt;&lt;foreign-keys&gt;&lt;key app="EN" db-id="9xtdewafux20vgewr28vxrpl9asfpaswpx9f" timestamp="1548174708"&gt;6377&lt;/key&gt;&lt;/foreign-keys&gt;&lt;ref-type name="Journal Article"&gt;17&lt;/ref-type&gt;&lt;contributors&gt;&lt;authors&gt;&lt;author&gt;Gu, XY&lt;/author&gt;&lt;author&gt;Dong, CY&lt;/author&gt;&lt;author&gt;Li, JL&lt;/author&gt;&lt;author&gt;Liu, ZY&lt;/author&gt;&lt;author&gt;Xu, JY&lt;/author&gt;&lt;/authors&gt;&lt;/contributors&gt;&lt;titles&gt;&lt;title&gt;MPM simulations of high-speed and ultra high-speed machining of titanium alloy (Ti–6Al–4V) based on fracture energy approach&lt;/title&gt;&lt;secondary-title&gt;Engineering Analysis with Boundary Elements&lt;/secondary-title&gt;&lt;/titles&gt;&lt;periodical&gt;&lt;full-title&gt;Engineering Analysis with Boundary Elements&lt;/full-title&gt;&lt;/periodical&gt;&lt;pages&gt;129-143&lt;/pages&gt;&lt;volume&gt;59&lt;/volume&gt;&lt;dates&gt;&lt;year&gt;2015&lt;/year&gt;&lt;/dates&gt;&lt;isbn&gt;0955-7997&lt;/isbn&gt;&lt;urls&gt;&lt;/urls&gt;&lt;/record&gt;&lt;/Cite&gt;&lt;/EndNote&gt;</w:instrText>
      </w:r>
      <w:r>
        <w:rPr>
          <w:rFonts w:ascii="Times New Roman" w:hAnsi="Times New Roman"/>
          <w:b w:val="0"/>
          <w:sz w:val="20"/>
        </w:rPr>
        <w:fldChar w:fldCharType="separate"/>
      </w:r>
      <w:r>
        <w:rPr>
          <w:rFonts w:ascii="Times New Roman" w:hAnsi="Times New Roman"/>
          <w:b w:val="0"/>
          <w:noProof/>
          <w:sz w:val="20"/>
        </w:rPr>
        <w:t>(Gu, Dong et al. 2015)</w:t>
      </w:r>
      <w:r>
        <w:rPr>
          <w:rFonts w:ascii="Times New Roman" w:hAnsi="Times New Roman"/>
          <w:b w:val="0"/>
          <w:sz w:val="20"/>
        </w:rPr>
        <w:fldChar w:fldCharType="end"/>
      </w:r>
    </w:p>
    <w:tbl>
      <w:tblPr>
        <w:tblStyle w:val="TableGrid"/>
        <w:tblpPr w:leftFromText="180" w:rightFromText="180" w:vertAnchor="text" w:horzAnchor="margin" w:tblpY="151"/>
        <w:tblW w:w="907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7"/>
        <w:gridCol w:w="1276"/>
        <w:gridCol w:w="1276"/>
        <w:gridCol w:w="1417"/>
        <w:gridCol w:w="1418"/>
        <w:gridCol w:w="1275"/>
        <w:gridCol w:w="1418"/>
      </w:tblGrid>
      <w:tr w:rsidR="00B76AF4" w:rsidRPr="0065142C" w:rsidTr="00593D52">
        <w:trPr>
          <w:trHeight w:val="352"/>
        </w:trPr>
        <w:tc>
          <w:tcPr>
            <w:tcW w:w="997" w:type="dxa"/>
            <w:tcBorders>
              <w:top w:val="single" w:sz="4" w:space="0" w:color="auto"/>
              <w:bottom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Model</w:t>
            </w:r>
          </w:p>
        </w:tc>
        <w:tc>
          <w:tcPr>
            <w:tcW w:w="6662" w:type="dxa"/>
            <w:gridSpan w:val="5"/>
            <w:tcBorders>
              <w:top w:val="single" w:sz="4" w:space="0" w:color="auto"/>
              <w:bottom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Parameter</w:t>
            </w:r>
          </w:p>
        </w:tc>
        <w:tc>
          <w:tcPr>
            <w:tcW w:w="1418" w:type="dxa"/>
            <w:tcBorders>
              <w:top w:val="single" w:sz="4" w:space="0" w:color="auto"/>
              <w:bottom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Reference</w:t>
            </w:r>
          </w:p>
        </w:tc>
      </w:tr>
      <w:tr w:rsidR="00B76AF4" w:rsidRPr="0065142C" w:rsidTr="00593D52">
        <w:tc>
          <w:tcPr>
            <w:tcW w:w="997" w:type="dxa"/>
            <w:vMerge w:val="restar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ZA</w:t>
            </w:r>
          </w:p>
        </w:tc>
        <w:tc>
          <w:tcPr>
            <w:tcW w:w="1276" w:type="dxa"/>
            <w:tcBorders>
              <w:top w:val="single" w:sz="4" w:space="0" w:color="auto"/>
            </w:tcBorders>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1</w:t>
            </w:r>
          </w:p>
        </w:tc>
        <w:tc>
          <w:tcPr>
            <w:tcW w:w="1276" w:type="dxa"/>
            <w:tcBorders>
              <w:top w:val="single" w:sz="4" w:space="0" w:color="auto"/>
            </w:tcBorders>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2</w:t>
            </w:r>
          </w:p>
        </w:tc>
        <w:tc>
          <w:tcPr>
            <w:tcW w:w="1417" w:type="dxa"/>
            <w:tcBorders>
              <w:top w:val="single" w:sz="4" w:space="0" w:color="auto"/>
            </w:tcBorders>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3</w:t>
            </w:r>
          </w:p>
        </w:tc>
        <w:tc>
          <w:tcPr>
            <w:tcW w:w="1418" w:type="dxa"/>
            <w:tcBorders>
              <w:top w:val="single" w:sz="4" w:space="0" w:color="auto"/>
            </w:tcBorders>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4</w:t>
            </w:r>
          </w:p>
        </w:tc>
        <w:tc>
          <w:tcPr>
            <w:tcW w:w="1275" w:type="dxa"/>
            <w:tcBorders>
              <w:top w:val="single" w:sz="4" w:space="0" w:color="auto"/>
            </w:tcBorders>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5</w:t>
            </w:r>
          </w:p>
        </w:tc>
        <w:tc>
          <w:tcPr>
            <w:tcW w:w="1418" w:type="dxa"/>
            <w:vMerge w:val="restart"/>
            <w:tcBorders>
              <w:top w:val="single" w:sz="4" w:space="0" w:color="auto"/>
            </w:tcBorders>
            <w:vAlign w:val="center"/>
          </w:tcPr>
          <w:p w:rsidR="00B76AF4" w:rsidRPr="00C371B3" w:rsidRDefault="00B76AF4" w:rsidP="00593D52">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OTKUNDE&lt;/Author&gt;&lt;Year&gt;2012&lt;/Year&gt;&lt;RecNum&gt;6378&lt;/RecNum&gt;&lt;DisplayText&gt;(KOTKUNDE 2012)&lt;/DisplayText&gt;&lt;record&gt;&lt;rec-number&gt;6378&lt;/rec-number&gt;&lt;foreign-keys&gt;&lt;key app="EN" db-id="9xtdewafux20vgewr28vxrpl9asfpaswpx9f" timestamp="1548174742"&gt;6378&lt;/key&gt;&lt;/foreign-keys&gt;&lt;ref-type name="Journal Article"&gt;17&lt;/ref-type&gt;&lt;contributors&gt;&lt;authors&gt;&lt;author&gt;KOTKUNDE, NITIN RAMESH&lt;/author&gt;&lt;/authors&gt;&lt;/contributors&gt;&lt;titles&gt;&lt;title&gt;Experimental and Numerical Investigations of Forming Behavior in Ti 6Al 4V Alloy at Elevated Temperatures&lt;/title&gt;&lt;/titles&gt;&lt;dates&gt;&lt;year&gt;2012&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KOTKUNDE 2012)</w:t>
            </w:r>
            <w:r>
              <w:rPr>
                <w:rFonts w:ascii="Times New Roman" w:hAnsi="Times New Roman" w:cs="Times New Roman"/>
                <w:sz w:val="20"/>
                <w:szCs w:val="20"/>
              </w:rPr>
              <w:fldChar w:fldCharType="end"/>
            </w:r>
          </w:p>
        </w:tc>
      </w:tr>
      <w:tr w:rsidR="00B76AF4" w:rsidRPr="0065142C" w:rsidTr="00593D52">
        <w:tc>
          <w:tcPr>
            <w:tcW w:w="997" w:type="dxa"/>
            <w:vMerge/>
            <w:vAlign w:val="center"/>
          </w:tcPr>
          <w:p w:rsidR="00B76AF4" w:rsidRPr="00C371B3" w:rsidRDefault="00B76AF4" w:rsidP="00593D52">
            <w:pPr>
              <w:jc w:val="center"/>
              <w:rPr>
                <w:rFonts w:ascii="Times New Roman" w:hAnsi="Times New Roman" w:cs="Times New Roman"/>
                <w:sz w:val="20"/>
                <w:szCs w:val="20"/>
              </w:rPr>
            </w:pP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869.4</w:t>
            </w: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640.50</w:t>
            </w:r>
          </w:p>
        </w:tc>
        <w:tc>
          <w:tcPr>
            <w:tcW w:w="1417"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0013</w:t>
            </w:r>
          </w:p>
        </w:tc>
        <w:tc>
          <w:tcPr>
            <w:tcW w:w="1418"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9.57×10</w:t>
            </w:r>
            <w:r w:rsidRPr="00C371B3">
              <w:rPr>
                <w:rFonts w:ascii="Times New Roman" w:hAnsi="Times New Roman" w:cs="Times New Roman"/>
                <w:sz w:val="20"/>
                <w:szCs w:val="20"/>
                <w:vertAlign w:val="superscript"/>
              </w:rPr>
              <w:t>-4</w:t>
            </w:r>
          </w:p>
        </w:tc>
        <w:tc>
          <w:tcPr>
            <w:tcW w:w="1275"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0095</w:t>
            </w:r>
          </w:p>
        </w:tc>
        <w:tc>
          <w:tcPr>
            <w:tcW w:w="1418" w:type="dxa"/>
            <w:vMerge/>
            <w:vAlign w:val="center"/>
          </w:tcPr>
          <w:p w:rsidR="00B76AF4" w:rsidRPr="00C371B3" w:rsidRDefault="00B76AF4" w:rsidP="00593D52">
            <w:pPr>
              <w:jc w:val="center"/>
              <w:rPr>
                <w:rFonts w:ascii="Times New Roman" w:hAnsi="Times New Roman" w:cs="Times New Roman"/>
                <w:sz w:val="20"/>
                <w:szCs w:val="20"/>
              </w:rPr>
            </w:pPr>
          </w:p>
        </w:tc>
      </w:tr>
      <w:tr w:rsidR="00B76AF4" w:rsidRPr="0065142C" w:rsidTr="00593D52">
        <w:tc>
          <w:tcPr>
            <w:tcW w:w="997" w:type="dxa"/>
            <w:vMerge/>
            <w:vAlign w:val="center"/>
          </w:tcPr>
          <w:p w:rsidR="00B76AF4" w:rsidRPr="00C371B3" w:rsidRDefault="00B76AF4" w:rsidP="00593D52">
            <w:pPr>
              <w:jc w:val="center"/>
              <w:rPr>
                <w:rFonts w:ascii="Times New Roman" w:hAnsi="Times New Roman" w:cs="Times New Roman"/>
                <w:sz w:val="20"/>
                <w:szCs w:val="20"/>
              </w:rPr>
            </w:pPr>
          </w:p>
        </w:tc>
        <w:tc>
          <w:tcPr>
            <w:tcW w:w="1276" w:type="dxa"/>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6</w:t>
            </w:r>
          </w:p>
        </w:tc>
        <w:tc>
          <w:tcPr>
            <w:tcW w:w="1276" w:type="dxa"/>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N</w:t>
            </w:r>
          </w:p>
        </w:tc>
        <w:tc>
          <w:tcPr>
            <w:tcW w:w="1417" w:type="dxa"/>
            <w:vAlign w:val="center"/>
          </w:tcPr>
          <w:p w:rsidR="00B76AF4" w:rsidRPr="00C371B3" w:rsidRDefault="00B76AF4" w:rsidP="00593D52">
            <w:pPr>
              <w:jc w:val="center"/>
              <w:rPr>
                <w:rFonts w:ascii="Times New Roman" w:hAnsi="Times New Roman" w:cs="Times New Roman"/>
                <w:sz w:val="20"/>
                <w:szCs w:val="20"/>
              </w:rPr>
            </w:pPr>
          </w:p>
        </w:tc>
        <w:tc>
          <w:tcPr>
            <w:tcW w:w="1418" w:type="dxa"/>
            <w:vAlign w:val="center"/>
          </w:tcPr>
          <w:p w:rsidR="00B76AF4" w:rsidRPr="00C371B3" w:rsidRDefault="00B76AF4" w:rsidP="00593D52">
            <w:pPr>
              <w:jc w:val="center"/>
              <w:rPr>
                <w:rFonts w:ascii="Times New Roman" w:hAnsi="Times New Roman" w:cs="Times New Roman"/>
                <w:sz w:val="20"/>
                <w:szCs w:val="20"/>
              </w:rPr>
            </w:pPr>
          </w:p>
        </w:tc>
        <w:tc>
          <w:tcPr>
            <w:tcW w:w="1275" w:type="dxa"/>
            <w:vAlign w:val="center"/>
          </w:tcPr>
          <w:p w:rsidR="00B76AF4" w:rsidRPr="00C371B3" w:rsidRDefault="00B76AF4" w:rsidP="00593D52">
            <w:pPr>
              <w:jc w:val="center"/>
              <w:rPr>
                <w:rFonts w:ascii="Times New Roman" w:hAnsi="Times New Roman" w:cs="Times New Roman"/>
                <w:sz w:val="20"/>
                <w:szCs w:val="20"/>
              </w:rPr>
            </w:pPr>
          </w:p>
        </w:tc>
        <w:tc>
          <w:tcPr>
            <w:tcW w:w="1418" w:type="dxa"/>
            <w:vMerge/>
            <w:vAlign w:val="center"/>
          </w:tcPr>
          <w:p w:rsidR="00B76AF4" w:rsidRPr="00C371B3" w:rsidRDefault="00B76AF4" w:rsidP="00593D52">
            <w:pPr>
              <w:jc w:val="center"/>
              <w:rPr>
                <w:rFonts w:ascii="Times New Roman" w:hAnsi="Times New Roman" w:cs="Times New Roman"/>
                <w:sz w:val="20"/>
                <w:szCs w:val="20"/>
              </w:rPr>
            </w:pPr>
          </w:p>
        </w:tc>
      </w:tr>
      <w:tr w:rsidR="00B76AF4" w:rsidRPr="0065142C" w:rsidTr="00593D52">
        <w:tc>
          <w:tcPr>
            <w:tcW w:w="997" w:type="dxa"/>
            <w:vMerge/>
            <w:vAlign w:val="center"/>
          </w:tcPr>
          <w:p w:rsidR="00B76AF4" w:rsidRPr="00C371B3" w:rsidRDefault="00B76AF4" w:rsidP="00593D52">
            <w:pPr>
              <w:jc w:val="center"/>
              <w:rPr>
                <w:rFonts w:ascii="Times New Roman" w:hAnsi="Times New Roman" w:cs="Times New Roman"/>
                <w:sz w:val="20"/>
                <w:szCs w:val="20"/>
              </w:rPr>
            </w:pP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6.94×10</w:t>
            </w:r>
            <w:r w:rsidRPr="00C371B3">
              <w:rPr>
                <w:rFonts w:ascii="Times New Roman" w:hAnsi="Times New Roman" w:cs="Times New Roman"/>
                <w:sz w:val="20"/>
                <w:szCs w:val="20"/>
                <w:vertAlign w:val="superscript"/>
              </w:rPr>
              <w:t>-6</w:t>
            </w: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3867</w:t>
            </w:r>
          </w:p>
        </w:tc>
        <w:tc>
          <w:tcPr>
            <w:tcW w:w="1417" w:type="dxa"/>
            <w:vAlign w:val="center"/>
          </w:tcPr>
          <w:p w:rsidR="00B76AF4" w:rsidRPr="00C371B3" w:rsidRDefault="00B76AF4" w:rsidP="00593D52">
            <w:pPr>
              <w:jc w:val="center"/>
              <w:rPr>
                <w:rFonts w:ascii="Times New Roman" w:hAnsi="Times New Roman" w:cs="Times New Roman"/>
                <w:sz w:val="20"/>
                <w:szCs w:val="20"/>
              </w:rPr>
            </w:pPr>
          </w:p>
        </w:tc>
        <w:tc>
          <w:tcPr>
            <w:tcW w:w="1418" w:type="dxa"/>
            <w:vAlign w:val="center"/>
          </w:tcPr>
          <w:p w:rsidR="00B76AF4" w:rsidRPr="00C371B3" w:rsidRDefault="00B76AF4" w:rsidP="00593D52">
            <w:pPr>
              <w:jc w:val="center"/>
              <w:rPr>
                <w:rFonts w:ascii="Times New Roman" w:hAnsi="Times New Roman" w:cs="Times New Roman"/>
                <w:sz w:val="20"/>
                <w:szCs w:val="20"/>
              </w:rPr>
            </w:pPr>
          </w:p>
        </w:tc>
        <w:tc>
          <w:tcPr>
            <w:tcW w:w="1275" w:type="dxa"/>
            <w:vAlign w:val="center"/>
          </w:tcPr>
          <w:p w:rsidR="00B76AF4" w:rsidRPr="00C371B3" w:rsidRDefault="00B76AF4" w:rsidP="00593D52">
            <w:pPr>
              <w:jc w:val="center"/>
              <w:rPr>
                <w:rFonts w:ascii="Times New Roman" w:hAnsi="Times New Roman" w:cs="Times New Roman"/>
                <w:sz w:val="20"/>
                <w:szCs w:val="20"/>
              </w:rPr>
            </w:pPr>
          </w:p>
        </w:tc>
        <w:tc>
          <w:tcPr>
            <w:tcW w:w="1418" w:type="dxa"/>
            <w:vMerge/>
            <w:vAlign w:val="center"/>
          </w:tcPr>
          <w:p w:rsidR="00B76AF4" w:rsidRPr="00C371B3" w:rsidRDefault="00B76AF4" w:rsidP="00593D52">
            <w:pPr>
              <w:jc w:val="center"/>
              <w:rPr>
                <w:rFonts w:ascii="Times New Roman" w:hAnsi="Times New Roman" w:cs="Times New Roman"/>
                <w:sz w:val="20"/>
                <w:szCs w:val="20"/>
              </w:rPr>
            </w:pPr>
          </w:p>
        </w:tc>
      </w:tr>
      <w:tr w:rsidR="00B76AF4" w:rsidRPr="0065142C" w:rsidTr="00593D52">
        <w:tc>
          <w:tcPr>
            <w:tcW w:w="997" w:type="dxa"/>
            <w:vMerge w:val="restar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VA</w:t>
            </w:r>
          </w:p>
        </w:tc>
        <w:tc>
          <w:tcPr>
            <w:tcW w:w="1276" w:type="dxa"/>
            <w:vAlign w:val="center"/>
          </w:tcPr>
          <w:p w:rsidR="00B76AF4" w:rsidRDefault="00B76AF4" w:rsidP="00593D52">
            <w:pPr>
              <w:jc w:val="center"/>
              <w:rPr>
                <w:rFonts w:ascii="Times New Roman" w:hAnsi="Times New Roman" w:cs="Times New Roman"/>
                <w:i/>
                <w:sz w:val="20"/>
                <w:szCs w:val="20"/>
              </w:rPr>
            </w:pPr>
          </w:p>
          <w:p w:rsidR="00B76AF4" w:rsidRPr="00C371B3" w:rsidRDefault="00B76AF4" w:rsidP="00593D52">
            <w:pPr>
              <w:jc w:val="center"/>
              <w:rPr>
                <w:rFonts w:ascii="Times New Roman" w:hAnsi="Times New Roman" w:cs="Times New Roman"/>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1</w:t>
            </w:r>
            <w:r w:rsidRPr="00C371B3">
              <w:rPr>
                <w:rFonts w:ascii="Times New Roman" w:hAnsi="Times New Roman" w:cs="Times New Roman"/>
                <w:sz w:val="20"/>
                <w:szCs w:val="20"/>
              </w:rPr>
              <w:t xml:space="preserve"> (MPa)</w:t>
            </w: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2</w:t>
            </w:r>
            <w:r w:rsidRPr="00C371B3">
              <w:rPr>
                <w:rFonts w:ascii="Times New Roman" w:hAnsi="Times New Roman" w:cs="Times New Roman"/>
                <w:sz w:val="20"/>
                <w:szCs w:val="20"/>
              </w:rPr>
              <w:t>(MPa)</w:t>
            </w:r>
          </w:p>
        </w:tc>
        <w:tc>
          <w:tcPr>
            <w:tcW w:w="1417" w:type="dxa"/>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3</w:t>
            </w:r>
          </w:p>
        </w:tc>
        <w:tc>
          <w:tcPr>
            <w:tcW w:w="1418" w:type="dxa"/>
            <w:vAlign w:val="center"/>
          </w:tcPr>
          <w:p w:rsidR="00B76AF4" w:rsidRPr="00C371B3" w:rsidRDefault="00B76AF4" w:rsidP="00593D52">
            <w:pPr>
              <w:jc w:val="center"/>
              <w:rPr>
                <w:rFonts w:ascii="Times New Roman" w:hAnsi="Times New Roman" w:cs="Times New Roman"/>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4</w:t>
            </w:r>
            <w:r w:rsidRPr="00C371B3">
              <w:rPr>
                <w:rFonts w:ascii="Times New Roman" w:hAnsi="Times New Roman" w:cs="Times New Roman"/>
                <w:sz w:val="20"/>
                <w:szCs w:val="20"/>
              </w:rPr>
              <w:t xml:space="preserve"> (MPa)</w:t>
            </w:r>
          </w:p>
        </w:tc>
        <w:tc>
          <w:tcPr>
            <w:tcW w:w="1275" w:type="dxa"/>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5</w:t>
            </w:r>
          </w:p>
        </w:tc>
        <w:tc>
          <w:tcPr>
            <w:tcW w:w="1418" w:type="dxa"/>
            <w:vMerge w:val="restart"/>
            <w:vAlign w:val="center"/>
          </w:tcPr>
          <w:p w:rsidR="00B76AF4" w:rsidRPr="00C371B3" w:rsidRDefault="00B76AF4" w:rsidP="00593D52">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Tabei&lt;/Author&gt;&lt;Year&gt;2017&lt;/Year&gt;&lt;RecNum&gt;6385&lt;/RecNum&gt;&lt;DisplayText&gt;(Tabei, Abed et al. 2017)&lt;/DisplayText&gt;&lt;record&gt;&lt;rec-number&gt;6385&lt;/rec-number&gt;&lt;foreign-keys&gt;&lt;key app="EN" db-id="9xtdewafux20vgewr28vxrpl9asfpaswpx9f" timestamp="1548176084"&gt;6385&lt;/key&gt;&lt;/foreign-keys&gt;&lt;ref-type name="Journal Article"&gt;17&lt;/ref-type&gt;&lt;contributors&gt;&lt;authors&gt;&lt;author&gt;Tabei, A&lt;/author&gt;&lt;author&gt;Abed, FH&lt;/author&gt;&lt;author&gt;Voyiadjis, GZ&lt;/author&gt;&lt;author&gt;Garmestani, H&lt;/author&gt;&lt;/authors&gt;&lt;/contributors&gt;&lt;titles&gt;&lt;title&gt;Constitutive modeling of Ti-6Al-4V at a wide range of temperatures and strain rates&lt;/title&gt;&lt;secondary-title&gt;European Journal of Mechanics-A/Solids&lt;/secondary-title&gt;&lt;/titles&gt;&lt;periodical&gt;&lt;full-title&gt;European Journal of Mechanics-A/Solids&lt;/full-title&gt;&lt;/periodical&gt;&lt;pages&gt;128-135&lt;/pages&gt;&lt;volume&gt;63&lt;/volume&gt;&lt;dates&gt;&lt;year&gt;2017&lt;/year&gt;&lt;/dates&gt;&lt;isbn&gt;0997-7538&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Tabei, Abed et al. 2017)</w:t>
            </w:r>
            <w:r>
              <w:rPr>
                <w:rFonts w:ascii="Times New Roman" w:hAnsi="Times New Roman" w:cs="Times New Roman"/>
                <w:sz w:val="20"/>
                <w:szCs w:val="20"/>
              </w:rPr>
              <w:fldChar w:fldCharType="end"/>
            </w:r>
          </w:p>
        </w:tc>
      </w:tr>
      <w:tr w:rsidR="00B76AF4" w:rsidRPr="0065142C" w:rsidTr="00593D52">
        <w:tc>
          <w:tcPr>
            <w:tcW w:w="997" w:type="dxa"/>
            <w:vMerge/>
            <w:vAlign w:val="center"/>
          </w:tcPr>
          <w:p w:rsidR="00B76AF4" w:rsidRPr="00C371B3" w:rsidRDefault="00B76AF4" w:rsidP="00593D52">
            <w:pPr>
              <w:jc w:val="center"/>
              <w:rPr>
                <w:rFonts w:ascii="Times New Roman" w:hAnsi="Times New Roman" w:cs="Times New Roman"/>
                <w:sz w:val="20"/>
                <w:szCs w:val="20"/>
              </w:rPr>
            </w:pP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30</w:t>
            </w: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500</w:t>
            </w:r>
          </w:p>
        </w:tc>
        <w:tc>
          <w:tcPr>
            <w:tcW w:w="1417"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11</w:t>
            </w:r>
          </w:p>
        </w:tc>
        <w:tc>
          <w:tcPr>
            <w:tcW w:w="1418"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400</w:t>
            </w:r>
          </w:p>
        </w:tc>
        <w:tc>
          <w:tcPr>
            <w:tcW w:w="1275"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4.2×10</w:t>
            </w:r>
            <w:r w:rsidRPr="00C371B3">
              <w:rPr>
                <w:rFonts w:ascii="Times New Roman" w:hAnsi="Times New Roman" w:cs="Times New Roman"/>
                <w:sz w:val="20"/>
                <w:szCs w:val="20"/>
                <w:vertAlign w:val="superscript"/>
              </w:rPr>
              <w:t>-5</w:t>
            </w:r>
          </w:p>
        </w:tc>
        <w:tc>
          <w:tcPr>
            <w:tcW w:w="1418" w:type="dxa"/>
            <w:vMerge/>
            <w:vAlign w:val="center"/>
          </w:tcPr>
          <w:p w:rsidR="00B76AF4" w:rsidRPr="00C371B3" w:rsidRDefault="00B76AF4" w:rsidP="00593D52">
            <w:pPr>
              <w:jc w:val="center"/>
              <w:rPr>
                <w:rFonts w:ascii="Times New Roman" w:hAnsi="Times New Roman" w:cs="Times New Roman"/>
                <w:sz w:val="20"/>
                <w:szCs w:val="20"/>
              </w:rPr>
            </w:pPr>
          </w:p>
        </w:tc>
      </w:tr>
      <w:tr w:rsidR="00B76AF4" w:rsidRPr="0065142C" w:rsidTr="00593D52">
        <w:tc>
          <w:tcPr>
            <w:tcW w:w="997" w:type="dxa"/>
            <w:vMerge/>
            <w:vAlign w:val="center"/>
          </w:tcPr>
          <w:p w:rsidR="00B76AF4" w:rsidRPr="00C371B3" w:rsidRDefault="00B76AF4" w:rsidP="00593D52">
            <w:pPr>
              <w:jc w:val="center"/>
              <w:rPr>
                <w:rFonts w:ascii="Times New Roman" w:hAnsi="Times New Roman" w:cs="Times New Roman"/>
                <w:sz w:val="20"/>
                <w:szCs w:val="20"/>
              </w:rPr>
            </w:pP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6</w:t>
            </w:r>
            <w:r w:rsidRPr="00C371B3">
              <w:rPr>
                <w:rFonts w:ascii="Times New Roman" w:hAnsi="Times New Roman" w:cs="Times New Roman"/>
                <w:sz w:val="20"/>
                <w:szCs w:val="20"/>
              </w:rPr>
              <w:t>(MPa)</w:t>
            </w:r>
          </w:p>
        </w:tc>
        <w:tc>
          <w:tcPr>
            <w:tcW w:w="1276" w:type="dxa"/>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C</w:t>
            </w:r>
            <w:r w:rsidRPr="00765959">
              <w:rPr>
                <w:rFonts w:ascii="Times New Roman" w:hAnsi="Times New Roman" w:cs="Times New Roman"/>
                <w:i/>
                <w:sz w:val="20"/>
                <w:szCs w:val="20"/>
                <w:vertAlign w:val="subscript"/>
              </w:rPr>
              <w:t>7</w:t>
            </w:r>
          </w:p>
        </w:tc>
        <w:tc>
          <w:tcPr>
            <w:tcW w:w="1417" w:type="dxa"/>
            <w:vAlign w:val="center"/>
          </w:tcPr>
          <w:p w:rsidR="00B76AF4" w:rsidRPr="00C371B3" w:rsidRDefault="008F48B1" w:rsidP="00593D52">
            <w:pPr>
              <w:jc w:val="center"/>
              <w:rPr>
                <w:rFonts w:ascii="Times New Roman" w:hAnsi="Times New Roman" w:cs="Times New Roman"/>
                <w:sz w:val="20"/>
                <w:szCs w:val="20"/>
              </w:rPr>
            </w:pPr>
            <m:oMathPara>
              <m:oMath>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ε</m:t>
                        </m:r>
                      </m:e>
                    </m:acc>
                  </m:e>
                  <m:sub>
                    <m:r>
                      <w:rPr>
                        <w:rFonts w:ascii="Cambria Math" w:hAnsi="Cambria Math" w:cs="Times New Roman"/>
                        <w:sz w:val="20"/>
                        <w:szCs w:val="20"/>
                      </w:rPr>
                      <m:t>p</m:t>
                    </m:r>
                  </m:sub>
                  <m:sup>
                    <m:r>
                      <w:rPr>
                        <w:rFonts w:ascii="Cambria Math" w:hAnsi="Cambria Math" w:cs="Times New Roman"/>
                        <w:sz w:val="20"/>
                        <w:szCs w:val="20"/>
                      </w:rPr>
                      <m:t>*Y</m:t>
                    </m:r>
                  </m:sup>
                </m:sSubSup>
              </m:oMath>
            </m:oMathPara>
          </w:p>
        </w:tc>
        <w:tc>
          <w:tcPr>
            <w:tcW w:w="1418" w:type="dxa"/>
            <w:vAlign w:val="center"/>
          </w:tcPr>
          <w:p w:rsidR="00B76AF4" w:rsidRPr="00C371B3" w:rsidRDefault="008F48B1" w:rsidP="00593D52">
            <w:pPr>
              <w:jc w:val="center"/>
              <w:rPr>
                <w:rFonts w:ascii="Times New Roman" w:hAnsi="Times New Roman" w:cs="Times New Roman"/>
                <w:sz w:val="20"/>
                <w:szCs w:val="20"/>
              </w:rPr>
            </w:pPr>
            <m:oMathPara>
              <m:oMath>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ε</m:t>
                        </m:r>
                      </m:e>
                    </m:acc>
                  </m:e>
                  <m:sub>
                    <m:r>
                      <w:rPr>
                        <w:rFonts w:ascii="Cambria Math" w:hAnsi="Cambria Math" w:cs="Times New Roman"/>
                        <w:sz w:val="20"/>
                        <w:szCs w:val="20"/>
                      </w:rPr>
                      <m:t>p</m:t>
                    </m:r>
                  </m:sub>
                  <m:sup>
                    <m:r>
                      <w:rPr>
                        <w:rFonts w:ascii="Cambria Math" w:hAnsi="Cambria Math" w:cs="Times New Roman"/>
                        <w:sz w:val="20"/>
                        <w:szCs w:val="20"/>
                      </w:rPr>
                      <m:t>*H</m:t>
                    </m:r>
                  </m:sup>
                </m:sSubSup>
              </m:oMath>
            </m:oMathPara>
          </w:p>
        </w:tc>
        <w:tc>
          <w:tcPr>
            <w:tcW w:w="1275" w:type="dxa"/>
            <w:vAlign w:val="center"/>
          </w:tcPr>
          <w:p w:rsidR="00B76AF4" w:rsidRPr="00C371B3" w:rsidRDefault="00B76AF4" w:rsidP="00593D52">
            <w:pPr>
              <w:jc w:val="center"/>
              <w:rPr>
                <w:rFonts w:ascii="Times New Roman" w:hAnsi="Times New Roman" w:cs="Times New Roman"/>
                <w:sz w:val="20"/>
                <w:szCs w:val="20"/>
              </w:rPr>
            </w:pPr>
          </w:p>
        </w:tc>
        <w:tc>
          <w:tcPr>
            <w:tcW w:w="1418" w:type="dxa"/>
            <w:vMerge/>
            <w:vAlign w:val="center"/>
          </w:tcPr>
          <w:p w:rsidR="00B76AF4" w:rsidRPr="00C371B3" w:rsidRDefault="00B76AF4" w:rsidP="00593D52">
            <w:pPr>
              <w:jc w:val="center"/>
              <w:rPr>
                <w:rFonts w:ascii="Times New Roman" w:hAnsi="Times New Roman" w:cs="Times New Roman"/>
                <w:sz w:val="20"/>
                <w:szCs w:val="20"/>
              </w:rPr>
            </w:pPr>
          </w:p>
        </w:tc>
      </w:tr>
      <w:tr w:rsidR="00B76AF4" w:rsidRPr="0065142C" w:rsidTr="00593D52">
        <w:tc>
          <w:tcPr>
            <w:tcW w:w="997" w:type="dxa"/>
            <w:vMerge/>
            <w:vAlign w:val="center"/>
          </w:tcPr>
          <w:p w:rsidR="00B76AF4" w:rsidRPr="00C371B3" w:rsidRDefault="00B76AF4" w:rsidP="00593D52">
            <w:pPr>
              <w:jc w:val="center"/>
              <w:rPr>
                <w:rFonts w:ascii="Times New Roman" w:hAnsi="Times New Roman" w:cs="Times New Roman"/>
                <w:sz w:val="20"/>
                <w:szCs w:val="20"/>
              </w:rPr>
            </w:pP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100</w:t>
            </w: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5</w:t>
            </w:r>
          </w:p>
        </w:tc>
        <w:tc>
          <w:tcPr>
            <w:tcW w:w="1417"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16×10</w:t>
            </w:r>
            <w:r w:rsidRPr="00C371B3">
              <w:rPr>
                <w:rFonts w:ascii="Times New Roman" w:hAnsi="Times New Roman" w:cs="Times New Roman"/>
                <w:sz w:val="20"/>
                <w:szCs w:val="20"/>
                <w:vertAlign w:val="superscript"/>
              </w:rPr>
              <w:t>11</w:t>
            </w:r>
          </w:p>
        </w:tc>
        <w:tc>
          <w:tcPr>
            <w:tcW w:w="1418" w:type="dxa"/>
            <w:vAlign w:val="center"/>
          </w:tcPr>
          <w:p w:rsidR="00B76AF4" w:rsidRDefault="00B76AF4" w:rsidP="00593D52">
            <w:pPr>
              <w:jc w:val="center"/>
              <w:rPr>
                <w:rFonts w:ascii="Times New Roman" w:hAnsi="Times New Roman" w:cs="Times New Roman"/>
                <w:sz w:val="20"/>
                <w:szCs w:val="20"/>
                <w:vertAlign w:val="superscript"/>
              </w:rPr>
            </w:pPr>
            <w:r w:rsidRPr="00C371B3">
              <w:rPr>
                <w:rFonts w:ascii="Times New Roman" w:hAnsi="Times New Roman" w:cs="Times New Roman"/>
                <w:sz w:val="20"/>
                <w:szCs w:val="20"/>
              </w:rPr>
              <w:t>2.6×10</w:t>
            </w:r>
            <w:r w:rsidRPr="00C371B3">
              <w:rPr>
                <w:rFonts w:ascii="Times New Roman" w:hAnsi="Times New Roman" w:cs="Times New Roman"/>
                <w:sz w:val="20"/>
                <w:szCs w:val="20"/>
                <w:vertAlign w:val="superscript"/>
              </w:rPr>
              <w:t>13</w:t>
            </w:r>
          </w:p>
          <w:p w:rsidR="00B76AF4" w:rsidRPr="00C371B3" w:rsidRDefault="00B76AF4" w:rsidP="00593D52">
            <w:pPr>
              <w:jc w:val="center"/>
              <w:rPr>
                <w:rFonts w:ascii="Times New Roman" w:hAnsi="Times New Roman" w:cs="Times New Roman"/>
                <w:sz w:val="20"/>
                <w:szCs w:val="20"/>
              </w:rPr>
            </w:pPr>
          </w:p>
        </w:tc>
        <w:tc>
          <w:tcPr>
            <w:tcW w:w="1275" w:type="dxa"/>
            <w:vAlign w:val="center"/>
          </w:tcPr>
          <w:p w:rsidR="00B76AF4" w:rsidRPr="00C371B3" w:rsidRDefault="00B76AF4" w:rsidP="00593D52">
            <w:pPr>
              <w:jc w:val="center"/>
              <w:rPr>
                <w:rFonts w:ascii="Times New Roman" w:hAnsi="Times New Roman" w:cs="Times New Roman"/>
                <w:sz w:val="20"/>
                <w:szCs w:val="20"/>
              </w:rPr>
            </w:pPr>
          </w:p>
        </w:tc>
        <w:tc>
          <w:tcPr>
            <w:tcW w:w="1418" w:type="dxa"/>
            <w:vMerge/>
            <w:vAlign w:val="center"/>
          </w:tcPr>
          <w:p w:rsidR="00B76AF4" w:rsidRPr="00C371B3" w:rsidRDefault="00B76AF4" w:rsidP="00593D52">
            <w:pPr>
              <w:jc w:val="center"/>
              <w:rPr>
                <w:rFonts w:ascii="Times New Roman" w:hAnsi="Times New Roman" w:cs="Times New Roman"/>
                <w:sz w:val="20"/>
                <w:szCs w:val="20"/>
              </w:rPr>
            </w:pPr>
          </w:p>
        </w:tc>
      </w:tr>
      <w:tr w:rsidR="00B76AF4" w:rsidRPr="0065142C" w:rsidTr="00593D52">
        <w:tc>
          <w:tcPr>
            <w:tcW w:w="997" w:type="dxa"/>
            <w:vMerge w:val="restar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JC-1</w:t>
            </w: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765959">
              <w:rPr>
                <w:rFonts w:ascii="Times New Roman" w:hAnsi="Times New Roman" w:cs="Times New Roman"/>
                <w:i/>
                <w:sz w:val="20"/>
                <w:szCs w:val="20"/>
              </w:rPr>
              <w:t>A</w:t>
            </w:r>
            <w:r w:rsidRPr="00C371B3">
              <w:rPr>
                <w:rFonts w:ascii="Times New Roman" w:hAnsi="Times New Roman" w:cs="Times New Roman"/>
                <w:sz w:val="20"/>
                <w:szCs w:val="20"/>
              </w:rPr>
              <w:t xml:space="preserve"> (MPa)</w:t>
            </w: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765959">
              <w:rPr>
                <w:rFonts w:ascii="Times New Roman" w:hAnsi="Times New Roman" w:cs="Times New Roman"/>
                <w:i/>
                <w:sz w:val="20"/>
                <w:szCs w:val="20"/>
              </w:rPr>
              <w:t>B</w:t>
            </w:r>
            <w:r w:rsidRPr="00C371B3">
              <w:rPr>
                <w:rFonts w:ascii="Times New Roman" w:hAnsi="Times New Roman" w:cs="Times New Roman"/>
                <w:sz w:val="20"/>
                <w:szCs w:val="20"/>
              </w:rPr>
              <w:t xml:space="preserve"> (MPa)</w:t>
            </w:r>
          </w:p>
        </w:tc>
        <w:tc>
          <w:tcPr>
            <w:tcW w:w="1417" w:type="dxa"/>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N</w:t>
            </w:r>
          </w:p>
        </w:tc>
        <w:tc>
          <w:tcPr>
            <w:tcW w:w="1418" w:type="dxa"/>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m</w:t>
            </w:r>
          </w:p>
        </w:tc>
        <w:tc>
          <w:tcPr>
            <w:tcW w:w="1275" w:type="dxa"/>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C</w:t>
            </w:r>
          </w:p>
        </w:tc>
        <w:tc>
          <w:tcPr>
            <w:tcW w:w="1418" w:type="dxa"/>
            <w:vMerge w:val="restart"/>
            <w:vAlign w:val="center"/>
          </w:tcPr>
          <w:p w:rsidR="00B76AF4" w:rsidRPr="00C371B3" w:rsidRDefault="00B76AF4" w:rsidP="00593D52">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OTKUNDE&lt;/Author&gt;&lt;Year&gt;2012&lt;/Year&gt;&lt;RecNum&gt;6378&lt;/RecNum&gt;&lt;DisplayText&gt;(KOTKUNDE 2012)&lt;/DisplayText&gt;&lt;record&gt;&lt;rec-number&gt;6378&lt;/rec-number&gt;&lt;foreign-keys&gt;&lt;key app="EN" db-id="9xtdewafux20vgewr28vxrpl9asfpaswpx9f" timestamp="1548174742"&gt;6378&lt;/key&gt;&lt;/foreign-keys&gt;&lt;ref-type name="Journal Article"&gt;17&lt;/ref-type&gt;&lt;contributors&gt;&lt;authors&gt;&lt;author&gt;KOTKUNDE, NITIN RAMESH&lt;/author&gt;&lt;/authors&gt;&lt;/contributors&gt;&lt;titles&gt;&lt;title&gt;Experimental and Numerical Investigations of Forming Behavior in Ti 6Al 4V Alloy at Elevated Temperatures&lt;/title&gt;&lt;/titles&gt;&lt;dates&gt;&lt;year&gt;2012&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KOTKUNDE 2012)</w:t>
            </w:r>
            <w:r>
              <w:rPr>
                <w:rFonts w:ascii="Times New Roman" w:hAnsi="Times New Roman" w:cs="Times New Roman"/>
                <w:sz w:val="20"/>
                <w:szCs w:val="20"/>
              </w:rPr>
              <w:fldChar w:fldCharType="end"/>
            </w:r>
          </w:p>
        </w:tc>
      </w:tr>
      <w:tr w:rsidR="00B76AF4" w:rsidRPr="0065142C" w:rsidTr="00593D52">
        <w:tc>
          <w:tcPr>
            <w:tcW w:w="997" w:type="dxa"/>
            <w:vMerge/>
            <w:vAlign w:val="center"/>
          </w:tcPr>
          <w:p w:rsidR="00B76AF4" w:rsidRPr="00C371B3" w:rsidRDefault="00B76AF4" w:rsidP="00593D52">
            <w:pPr>
              <w:jc w:val="both"/>
              <w:rPr>
                <w:rFonts w:ascii="Times New Roman" w:hAnsi="Times New Roman" w:cs="Times New Roman"/>
                <w:sz w:val="20"/>
                <w:szCs w:val="20"/>
              </w:rPr>
            </w:pP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896.4</w:t>
            </w: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649.5</w:t>
            </w:r>
          </w:p>
        </w:tc>
        <w:tc>
          <w:tcPr>
            <w:tcW w:w="1417"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3867</w:t>
            </w:r>
          </w:p>
        </w:tc>
        <w:tc>
          <w:tcPr>
            <w:tcW w:w="1418"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7579</w:t>
            </w:r>
          </w:p>
        </w:tc>
        <w:tc>
          <w:tcPr>
            <w:tcW w:w="1275"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0093</w:t>
            </w:r>
          </w:p>
        </w:tc>
        <w:tc>
          <w:tcPr>
            <w:tcW w:w="1418" w:type="dxa"/>
            <w:vMerge/>
            <w:vAlign w:val="center"/>
          </w:tcPr>
          <w:p w:rsidR="00B76AF4" w:rsidRPr="00C371B3" w:rsidRDefault="00B76AF4" w:rsidP="00593D52">
            <w:pPr>
              <w:jc w:val="both"/>
              <w:rPr>
                <w:rFonts w:ascii="Times New Roman" w:hAnsi="Times New Roman" w:cs="Times New Roman"/>
                <w:sz w:val="20"/>
                <w:szCs w:val="20"/>
              </w:rPr>
            </w:pPr>
          </w:p>
        </w:tc>
      </w:tr>
      <w:tr w:rsidR="00B76AF4" w:rsidRPr="0065142C" w:rsidTr="00593D52">
        <w:tc>
          <w:tcPr>
            <w:tcW w:w="997" w:type="dxa"/>
            <w:vMerge/>
            <w:vAlign w:val="center"/>
          </w:tcPr>
          <w:p w:rsidR="00B76AF4" w:rsidRPr="00C371B3" w:rsidRDefault="00B76AF4" w:rsidP="00593D52">
            <w:pPr>
              <w:jc w:val="both"/>
              <w:rPr>
                <w:rFonts w:ascii="Times New Roman" w:hAnsi="Times New Roman" w:cs="Times New Roman"/>
                <w:sz w:val="20"/>
                <w:szCs w:val="20"/>
              </w:rPr>
            </w:pPr>
          </w:p>
        </w:tc>
        <w:tc>
          <w:tcPr>
            <w:tcW w:w="1276" w:type="dxa"/>
            <w:vAlign w:val="center"/>
          </w:tcPr>
          <w:p w:rsidR="00B76AF4" w:rsidRPr="00C371B3" w:rsidRDefault="008F48B1" w:rsidP="00593D52">
            <w:pPr>
              <w:jc w:val="center"/>
              <w:rPr>
                <w:rFonts w:ascii="Times New Roman" w:hAnsi="Times New Roman" w:cs="Times New Roman"/>
                <w:sz w:val="20"/>
                <w:szCs w:val="20"/>
              </w:rPr>
            </w:pPr>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ε</m:t>
                      </m:r>
                    </m:e>
                  </m:acc>
                </m:e>
                <m:sub>
                  <m:r>
                    <w:rPr>
                      <w:rFonts w:ascii="Cambria Math" w:hAnsi="Cambria Math" w:cs="Times New Roman"/>
                      <w:sz w:val="20"/>
                      <w:szCs w:val="20"/>
                    </w:rPr>
                    <m:t>0</m:t>
                  </m:r>
                </m:sub>
              </m:sSub>
            </m:oMath>
            <w:r w:rsidR="00B76AF4" w:rsidRPr="00C371B3">
              <w:rPr>
                <w:rFonts w:ascii="Times New Roman" w:hAnsi="Times New Roman" w:cs="Times New Roman"/>
                <w:sz w:val="20"/>
                <w:szCs w:val="20"/>
              </w:rPr>
              <w:t>(s</w:t>
            </w:r>
            <w:r w:rsidR="00B76AF4" w:rsidRPr="00C371B3">
              <w:rPr>
                <w:rFonts w:ascii="Times New Roman" w:hAnsi="Times New Roman" w:cs="Times New Roman"/>
                <w:sz w:val="20"/>
                <w:szCs w:val="20"/>
                <w:vertAlign w:val="superscript"/>
              </w:rPr>
              <w:t>-1</w:t>
            </w:r>
            <w:r w:rsidR="00B76AF4" w:rsidRPr="00C371B3">
              <w:rPr>
                <w:rFonts w:ascii="Times New Roman" w:hAnsi="Times New Roman" w:cs="Times New Roman"/>
                <w:sz w:val="20"/>
                <w:szCs w:val="20"/>
              </w:rPr>
              <w:t>)</w:t>
            </w:r>
          </w:p>
        </w:tc>
        <w:tc>
          <w:tcPr>
            <w:tcW w:w="1276" w:type="dxa"/>
            <w:vAlign w:val="center"/>
          </w:tcPr>
          <w:p w:rsidR="00B76AF4" w:rsidRPr="00C371B3" w:rsidRDefault="00B76AF4" w:rsidP="00593D52">
            <w:pPr>
              <w:jc w:val="center"/>
              <w:rPr>
                <w:rFonts w:ascii="Times New Roman" w:hAnsi="Times New Roman" w:cs="Times New Roman"/>
                <w:sz w:val="20"/>
                <w:szCs w:val="20"/>
              </w:rPr>
            </w:pPr>
            <w:proofErr w:type="spellStart"/>
            <w:r w:rsidRPr="00765959">
              <w:rPr>
                <w:rFonts w:ascii="Times New Roman" w:hAnsi="Times New Roman" w:cs="Times New Roman"/>
                <w:i/>
                <w:sz w:val="20"/>
                <w:szCs w:val="20"/>
              </w:rPr>
              <w:t>T</w:t>
            </w:r>
            <w:r w:rsidRPr="00765959">
              <w:rPr>
                <w:rFonts w:ascii="Times New Roman" w:hAnsi="Times New Roman" w:cs="Times New Roman"/>
                <w:i/>
                <w:sz w:val="20"/>
                <w:szCs w:val="20"/>
                <w:vertAlign w:val="subscript"/>
              </w:rPr>
              <w:t>ref</w:t>
            </w:r>
            <w:proofErr w:type="spellEnd"/>
            <w:r w:rsidRPr="00C371B3">
              <w:rPr>
                <w:rFonts w:ascii="Times New Roman" w:hAnsi="Times New Roman" w:cs="Times New Roman"/>
                <w:sz w:val="20"/>
                <w:szCs w:val="20"/>
              </w:rPr>
              <w:t xml:space="preserve"> (K)</w:t>
            </w:r>
          </w:p>
        </w:tc>
        <w:tc>
          <w:tcPr>
            <w:tcW w:w="1417" w:type="dxa"/>
            <w:vAlign w:val="center"/>
          </w:tcPr>
          <w:p w:rsidR="00B76AF4" w:rsidRPr="00C371B3" w:rsidRDefault="00B76AF4" w:rsidP="00593D52">
            <w:pPr>
              <w:jc w:val="center"/>
              <w:rPr>
                <w:rFonts w:ascii="Times New Roman" w:hAnsi="Times New Roman" w:cs="Times New Roman"/>
                <w:sz w:val="20"/>
                <w:szCs w:val="20"/>
              </w:rPr>
            </w:pPr>
            <w:proofErr w:type="spellStart"/>
            <w:r w:rsidRPr="00765959">
              <w:rPr>
                <w:rFonts w:ascii="Times New Roman" w:hAnsi="Times New Roman" w:cs="Times New Roman"/>
                <w:i/>
                <w:sz w:val="20"/>
                <w:szCs w:val="20"/>
              </w:rPr>
              <w:t>T</w:t>
            </w:r>
            <w:r w:rsidRPr="00765959">
              <w:rPr>
                <w:rFonts w:ascii="Times New Roman" w:hAnsi="Times New Roman" w:cs="Times New Roman"/>
                <w:i/>
                <w:sz w:val="20"/>
                <w:szCs w:val="20"/>
                <w:vertAlign w:val="subscript"/>
              </w:rPr>
              <w:t>melt</w:t>
            </w:r>
            <w:proofErr w:type="spellEnd"/>
            <w:r w:rsidRPr="00C371B3">
              <w:rPr>
                <w:rFonts w:ascii="Times New Roman" w:hAnsi="Times New Roman" w:cs="Times New Roman"/>
                <w:sz w:val="20"/>
                <w:szCs w:val="20"/>
              </w:rPr>
              <w:t xml:space="preserve"> (K)</w:t>
            </w:r>
          </w:p>
        </w:tc>
        <w:tc>
          <w:tcPr>
            <w:tcW w:w="1418" w:type="dxa"/>
            <w:vAlign w:val="center"/>
          </w:tcPr>
          <w:p w:rsidR="00B76AF4" w:rsidRPr="00C371B3" w:rsidRDefault="00B76AF4" w:rsidP="00593D52">
            <w:pPr>
              <w:jc w:val="center"/>
              <w:rPr>
                <w:rFonts w:ascii="Times New Roman" w:hAnsi="Times New Roman" w:cs="Times New Roman"/>
                <w:sz w:val="20"/>
                <w:szCs w:val="20"/>
              </w:rPr>
            </w:pPr>
          </w:p>
        </w:tc>
        <w:tc>
          <w:tcPr>
            <w:tcW w:w="1275" w:type="dxa"/>
            <w:vAlign w:val="center"/>
          </w:tcPr>
          <w:p w:rsidR="00B76AF4" w:rsidRPr="00C371B3" w:rsidRDefault="00B76AF4" w:rsidP="00593D52">
            <w:pPr>
              <w:jc w:val="center"/>
              <w:rPr>
                <w:rFonts w:ascii="Times New Roman" w:hAnsi="Times New Roman" w:cs="Times New Roman"/>
                <w:sz w:val="20"/>
                <w:szCs w:val="20"/>
              </w:rPr>
            </w:pPr>
          </w:p>
        </w:tc>
        <w:tc>
          <w:tcPr>
            <w:tcW w:w="1418" w:type="dxa"/>
            <w:vMerge/>
            <w:vAlign w:val="center"/>
          </w:tcPr>
          <w:p w:rsidR="00B76AF4" w:rsidRPr="00C371B3" w:rsidRDefault="00B76AF4" w:rsidP="00593D52">
            <w:pPr>
              <w:jc w:val="both"/>
              <w:rPr>
                <w:rFonts w:ascii="Times New Roman" w:hAnsi="Times New Roman" w:cs="Times New Roman"/>
                <w:sz w:val="20"/>
                <w:szCs w:val="20"/>
              </w:rPr>
            </w:pPr>
          </w:p>
        </w:tc>
      </w:tr>
      <w:tr w:rsidR="00B76AF4" w:rsidRPr="0065142C" w:rsidTr="00593D52">
        <w:tc>
          <w:tcPr>
            <w:tcW w:w="997" w:type="dxa"/>
            <w:vMerge/>
            <w:vAlign w:val="center"/>
          </w:tcPr>
          <w:p w:rsidR="00B76AF4" w:rsidRPr="00C371B3" w:rsidRDefault="00B76AF4" w:rsidP="00593D52">
            <w:pPr>
              <w:jc w:val="both"/>
              <w:rPr>
                <w:rFonts w:ascii="Times New Roman" w:hAnsi="Times New Roman" w:cs="Times New Roman"/>
                <w:sz w:val="20"/>
                <w:szCs w:val="20"/>
              </w:rPr>
            </w:pP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w:t>
            </w: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323</w:t>
            </w:r>
          </w:p>
        </w:tc>
        <w:tc>
          <w:tcPr>
            <w:tcW w:w="1417" w:type="dxa"/>
            <w:vAlign w:val="center"/>
          </w:tcPr>
          <w:p w:rsidR="00B76AF4"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923</w:t>
            </w:r>
          </w:p>
          <w:p w:rsidR="00B76AF4" w:rsidRPr="00C371B3" w:rsidRDefault="00B76AF4" w:rsidP="00593D52">
            <w:pPr>
              <w:jc w:val="center"/>
              <w:rPr>
                <w:rFonts w:ascii="Times New Roman" w:hAnsi="Times New Roman" w:cs="Times New Roman"/>
                <w:sz w:val="20"/>
                <w:szCs w:val="20"/>
              </w:rPr>
            </w:pPr>
          </w:p>
        </w:tc>
        <w:tc>
          <w:tcPr>
            <w:tcW w:w="1418" w:type="dxa"/>
            <w:vAlign w:val="center"/>
          </w:tcPr>
          <w:p w:rsidR="00B76AF4" w:rsidRPr="00C371B3" w:rsidRDefault="00B76AF4" w:rsidP="00593D52">
            <w:pPr>
              <w:jc w:val="center"/>
              <w:rPr>
                <w:rFonts w:ascii="Times New Roman" w:hAnsi="Times New Roman" w:cs="Times New Roman"/>
                <w:sz w:val="20"/>
                <w:szCs w:val="20"/>
              </w:rPr>
            </w:pPr>
          </w:p>
        </w:tc>
        <w:tc>
          <w:tcPr>
            <w:tcW w:w="1275" w:type="dxa"/>
            <w:vAlign w:val="center"/>
          </w:tcPr>
          <w:p w:rsidR="00B76AF4" w:rsidRPr="00C371B3" w:rsidRDefault="00B76AF4" w:rsidP="00593D52">
            <w:pPr>
              <w:jc w:val="center"/>
              <w:rPr>
                <w:rFonts w:ascii="Times New Roman" w:hAnsi="Times New Roman" w:cs="Times New Roman"/>
                <w:sz w:val="20"/>
                <w:szCs w:val="20"/>
              </w:rPr>
            </w:pPr>
          </w:p>
        </w:tc>
        <w:tc>
          <w:tcPr>
            <w:tcW w:w="1418" w:type="dxa"/>
            <w:vMerge/>
            <w:vAlign w:val="center"/>
          </w:tcPr>
          <w:p w:rsidR="00B76AF4" w:rsidRPr="00C371B3" w:rsidRDefault="00B76AF4" w:rsidP="00593D52">
            <w:pPr>
              <w:jc w:val="both"/>
              <w:rPr>
                <w:rFonts w:ascii="Times New Roman" w:hAnsi="Times New Roman" w:cs="Times New Roman"/>
                <w:sz w:val="20"/>
                <w:szCs w:val="20"/>
              </w:rPr>
            </w:pPr>
          </w:p>
        </w:tc>
      </w:tr>
      <w:tr w:rsidR="00B76AF4" w:rsidRPr="0065142C" w:rsidTr="00593D52">
        <w:tc>
          <w:tcPr>
            <w:tcW w:w="997" w:type="dxa"/>
            <w:vMerge w:val="restart"/>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JC-2</w:t>
            </w: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765959">
              <w:rPr>
                <w:rFonts w:ascii="Times New Roman" w:hAnsi="Times New Roman" w:cs="Times New Roman"/>
                <w:i/>
                <w:sz w:val="20"/>
                <w:szCs w:val="20"/>
              </w:rPr>
              <w:t>A</w:t>
            </w:r>
            <w:r w:rsidRPr="00C371B3">
              <w:rPr>
                <w:rFonts w:ascii="Times New Roman" w:hAnsi="Times New Roman" w:cs="Times New Roman"/>
                <w:sz w:val="20"/>
                <w:szCs w:val="20"/>
              </w:rPr>
              <w:t xml:space="preserve"> (MPa)</w:t>
            </w: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765959">
              <w:rPr>
                <w:rFonts w:ascii="Times New Roman" w:hAnsi="Times New Roman" w:cs="Times New Roman"/>
                <w:i/>
                <w:sz w:val="20"/>
                <w:szCs w:val="20"/>
              </w:rPr>
              <w:t>B</w:t>
            </w:r>
            <w:r w:rsidRPr="00C371B3">
              <w:rPr>
                <w:rFonts w:ascii="Times New Roman" w:hAnsi="Times New Roman" w:cs="Times New Roman"/>
                <w:sz w:val="20"/>
                <w:szCs w:val="20"/>
              </w:rPr>
              <w:t xml:space="preserve"> (MPa)</w:t>
            </w:r>
          </w:p>
        </w:tc>
        <w:tc>
          <w:tcPr>
            <w:tcW w:w="1417" w:type="dxa"/>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N</w:t>
            </w:r>
          </w:p>
        </w:tc>
        <w:tc>
          <w:tcPr>
            <w:tcW w:w="1418" w:type="dxa"/>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m</w:t>
            </w:r>
          </w:p>
        </w:tc>
        <w:tc>
          <w:tcPr>
            <w:tcW w:w="1275" w:type="dxa"/>
            <w:vAlign w:val="center"/>
          </w:tcPr>
          <w:p w:rsidR="00B76AF4" w:rsidRPr="00765959" w:rsidRDefault="00B76AF4" w:rsidP="00593D52">
            <w:pPr>
              <w:jc w:val="center"/>
              <w:rPr>
                <w:rFonts w:ascii="Times New Roman" w:hAnsi="Times New Roman" w:cs="Times New Roman"/>
                <w:i/>
                <w:sz w:val="20"/>
                <w:szCs w:val="20"/>
              </w:rPr>
            </w:pPr>
            <w:r w:rsidRPr="00765959">
              <w:rPr>
                <w:rFonts w:ascii="Times New Roman" w:hAnsi="Times New Roman" w:cs="Times New Roman"/>
                <w:i/>
                <w:sz w:val="20"/>
                <w:szCs w:val="20"/>
              </w:rPr>
              <w:t>C</w:t>
            </w:r>
          </w:p>
        </w:tc>
        <w:tc>
          <w:tcPr>
            <w:tcW w:w="1418" w:type="dxa"/>
            <w:vMerge w:val="restart"/>
            <w:vAlign w:val="center"/>
          </w:tcPr>
          <w:p w:rsidR="00B76AF4" w:rsidRPr="00C371B3" w:rsidRDefault="00B76AF4" w:rsidP="00593D52">
            <w:pPr>
              <w:jc w:val="cen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u&lt;/Author&gt;&lt;Year&gt;2015&lt;/Year&gt;&lt;RecNum&gt;6377&lt;/RecNum&gt;&lt;DisplayText&gt;(Gu, Dong et al. 2015)&lt;/DisplayText&gt;&lt;record&gt;&lt;rec-number&gt;6377&lt;/rec-number&gt;&lt;foreign-keys&gt;&lt;key app="EN" db-id="9xtdewafux20vgewr28vxrpl9asfpaswpx9f" timestamp="1548174708"&gt;6377&lt;/key&gt;&lt;/foreign-keys&gt;&lt;ref-type name="Journal Article"&gt;17&lt;/ref-type&gt;&lt;contributors&gt;&lt;authors&gt;&lt;author&gt;Gu, XY&lt;/author&gt;&lt;author&gt;Dong, CY&lt;/author&gt;&lt;author&gt;Li, JL&lt;/author&gt;&lt;author&gt;Liu, ZY&lt;/author&gt;&lt;author&gt;Xu, JY&lt;/author&gt;&lt;/authors&gt;&lt;/contributors&gt;&lt;titles&gt;&lt;title&gt;MPM simulations of high-speed and ultra high-speed machining of titanium alloy (Ti–6Al–4V) based on fracture energy approach&lt;/title&gt;&lt;secondary-title&gt;Engineering Analysis with Boundary Elements&lt;/secondary-title&gt;&lt;/titles&gt;&lt;periodical&gt;&lt;full-title&gt;Engineering Analysis with Boundary Elements&lt;/full-title&gt;&lt;/periodical&gt;&lt;pages&gt;129-143&lt;/pages&gt;&lt;volume&gt;59&lt;/volume&gt;&lt;dates&gt;&lt;year&gt;2015&lt;/year&gt;&lt;/dates&gt;&lt;isbn&gt;0955-7997&lt;/isbn&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Gu, Dong et al. 2015)</w:t>
            </w:r>
            <w:r>
              <w:rPr>
                <w:rFonts w:ascii="Times New Roman" w:hAnsi="Times New Roman" w:cs="Times New Roman"/>
                <w:sz w:val="20"/>
                <w:szCs w:val="20"/>
              </w:rPr>
              <w:fldChar w:fldCharType="end"/>
            </w:r>
          </w:p>
        </w:tc>
      </w:tr>
      <w:tr w:rsidR="00B76AF4" w:rsidRPr="0065142C" w:rsidTr="00593D52">
        <w:tc>
          <w:tcPr>
            <w:tcW w:w="997" w:type="dxa"/>
            <w:vMerge/>
            <w:vAlign w:val="center"/>
          </w:tcPr>
          <w:p w:rsidR="00B76AF4" w:rsidRPr="00C371B3" w:rsidRDefault="00B76AF4" w:rsidP="00593D52">
            <w:pPr>
              <w:jc w:val="center"/>
              <w:rPr>
                <w:rFonts w:ascii="Times New Roman" w:hAnsi="Times New Roman" w:cs="Times New Roman"/>
                <w:sz w:val="20"/>
                <w:szCs w:val="20"/>
              </w:rPr>
            </w:pP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098</w:t>
            </w: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092</w:t>
            </w:r>
          </w:p>
        </w:tc>
        <w:tc>
          <w:tcPr>
            <w:tcW w:w="1417"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93</w:t>
            </w:r>
          </w:p>
        </w:tc>
        <w:tc>
          <w:tcPr>
            <w:tcW w:w="1418"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1</w:t>
            </w:r>
          </w:p>
        </w:tc>
        <w:tc>
          <w:tcPr>
            <w:tcW w:w="1275"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0.014</w:t>
            </w:r>
          </w:p>
        </w:tc>
        <w:tc>
          <w:tcPr>
            <w:tcW w:w="1418" w:type="dxa"/>
            <w:vMerge/>
            <w:vAlign w:val="center"/>
          </w:tcPr>
          <w:p w:rsidR="00B76AF4" w:rsidRPr="00C371B3" w:rsidRDefault="00B76AF4" w:rsidP="00593D52">
            <w:pPr>
              <w:jc w:val="center"/>
              <w:rPr>
                <w:rFonts w:ascii="Times New Roman" w:hAnsi="Times New Roman" w:cs="Times New Roman"/>
                <w:sz w:val="20"/>
                <w:szCs w:val="20"/>
              </w:rPr>
            </w:pPr>
          </w:p>
        </w:tc>
      </w:tr>
      <w:tr w:rsidR="00B76AF4" w:rsidRPr="0065142C" w:rsidTr="00593D52">
        <w:tc>
          <w:tcPr>
            <w:tcW w:w="997" w:type="dxa"/>
            <w:vMerge/>
            <w:vAlign w:val="center"/>
          </w:tcPr>
          <w:p w:rsidR="00B76AF4" w:rsidRPr="00C371B3" w:rsidRDefault="00B76AF4" w:rsidP="00593D52">
            <w:pPr>
              <w:jc w:val="center"/>
              <w:rPr>
                <w:rFonts w:ascii="Times New Roman" w:hAnsi="Times New Roman" w:cs="Times New Roman"/>
                <w:sz w:val="20"/>
                <w:szCs w:val="20"/>
              </w:rPr>
            </w:pPr>
          </w:p>
        </w:tc>
        <w:tc>
          <w:tcPr>
            <w:tcW w:w="1276" w:type="dxa"/>
            <w:vAlign w:val="center"/>
          </w:tcPr>
          <w:p w:rsidR="00B76AF4" w:rsidRPr="00C371B3" w:rsidRDefault="008F48B1" w:rsidP="00593D52">
            <w:pPr>
              <w:jc w:val="center"/>
              <w:rPr>
                <w:rFonts w:ascii="Times New Roman" w:hAnsi="Times New Roman" w:cs="Times New Roman"/>
                <w:sz w:val="20"/>
                <w:szCs w:val="20"/>
              </w:rPr>
            </w:pPr>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ε</m:t>
                      </m:r>
                    </m:e>
                  </m:acc>
                </m:e>
                <m:sub>
                  <m:r>
                    <w:rPr>
                      <w:rFonts w:ascii="Cambria Math" w:hAnsi="Cambria Math" w:cs="Times New Roman"/>
                      <w:sz w:val="20"/>
                      <w:szCs w:val="20"/>
                    </w:rPr>
                    <m:t>0</m:t>
                  </m:r>
                </m:sub>
              </m:sSub>
            </m:oMath>
            <w:r w:rsidR="00B76AF4" w:rsidRPr="00C371B3">
              <w:rPr>
                <w:rFonts w:ascii="Times New Roman" w:hAnsi="Times New Roman" w:cs="Times New Roman"/>
                <w:sz w:val="20"/>
                <w:szCs w:val="20"/>
              </w:rPr>
              <w:t>(s</w:t>
            </w:r>
            <w:r w:rsidR="00B76AF4" w:rsidRPr="00C371B3">
              <w:rPr>
                <w:rFonts w:ascii="Times New Roman" w:hAnsi="Times New Roman" w:cs="Times New Roman"/>
                <w:sz w:val="20"/>
                <w:szCs w:val="20"/>
                <w:vertAlign w:val="superscript"/>
              </w:rPr>
              <w:t>-1</w:t>
            </w:r>
            <w:r w:rsidR="00B76AF4" w:rsidRPr="00C371B3">
              <w:rPr>
                <w:rFonts w:ascii="Times New Roman" w:hAnsi="Times New Roman" w:cs="Times New Roman"/>
                <w:sz w:val="20"/>
                <w:szCs w:val="20"/>
              </w:rPr>
              <w:t>)</w:t>
            </w:r>
          </w:p>
        </w:tc>
        <w:tc>
          <w:tcPr>
            <w:tcW w:w="1276" w:type="dxa"/>
            <w:vAlign w:val="center"/>
          </w:tcPr>
          <w:p w:rsidR="00B76AF4" w:rsidRPr="00C371B3" w:rsidRDefault="00B76AF4" w:rsidP="00593D52">
            <w:pPr>
              <w:jc w:val="center"/>
              <w:rPr>
                <w:rFonts w:ascii="Times New Roman" w:hAnsi="Times New Roman" w:cs="Times New Roman"/>
                <w:sz w:val="20"/>
                <w:szCs w:val="20"/>
              </w:rPr>
            </w:pPr>
            <w:proofErr w:type="spellStart"/>
            <w:r w:rsidRPr="00765959">
              <w:rPr>
                <w:rFonts w:ascii="Times New Roman" w:hAnsi="Times New Roman" w:cs="Times New Roman"/>
                <w:i/>
                <w:sz w:val="20"/>
                <w:szCs w:val="20"/>
              </w:rPr>
              <w:t>T</w:t>
            </w:r>
            <w:r w:rsidRPr="00765959">
              <w:rPr>
                <w:rFonts w:ascii="Times New Roman" w:hAnsi="Times New Roman" w:cs="Times New Roman"/>
                <w:i/>
                <w:sz w:val="20"/>
                <w:szCs w:val="20"/>
                <w:vertAlign w:val="subscript"/>
              </w:rPr>
              <w:t>ref</w:t>
            </w:r>
            <w:proofErr w:type="spellEnd"/>
            <w:r w:rsidRPr="00C371B3">
              <w:rPr>
                <w:rFonts w:ascii="Times New Roman" w:hAnsi="Times New Roman" w:cs="Times New Roman"/>
                <w:sz w:val="20"/>
                <w:szCs w:val="20"/>
              </w:rPr>
              <w:t xml:space="preserve"> (K)</w:t>
            </w:r>
          </w:p>
        </w:tc>
        <w:tc>
          <w:tcPr>
            <w:tcW w:w="1417" w:type="dxa"/>
            <w:vAlign w:val="center"/>
          </w:tcPr>
          <w:p w:rsidR="00B76AF4" w:rsidRPr="00C371B3" w:rsidRDefault="00B76AF4" w:rsidP="00593D52">
            <w:pPr>
              <w:jc w:val="center"/>
              <w:rPr>
                <w:rFonts w:ascii="Times New Roman" w:hAnsi="Times New Roman" w:cs="Times New Roman"/>
                <w:sz w:val="20"/>
                <w:szCs w:val="20"/>
              </w:rPr>
            </w:pPr>
            <w:proofErr w:type="spellStart"/>
            <w:r w:rsidRPr="00765959">
              <w:rPr>
                <w:rFonts w:ascii="Times New Roman" w:hAnsi="Times New Roman" w:cs="Times New Roman"/>
                <w:i/>
                <w:sz w:val="20"/>
                <w:szCs w:val="20"/>
              </w:rPr>
              <w:t>T</w:t>
            </w:r>
            <w:r w:rsidRPr="00765959">
              <w:rPr>
                <w:rFonts w:ascii="Times New Roman" w:hAnsi="Times New Roman" w:cs="Times New Roman"/>
                <w:i/>
                <w:sz w:val="20"/>
                <w:szCs w:val="20"/>
                <w:vertAlign w:val="subscript"/>
              </w:rPr>
              <w:t>melt</w:t>
            </w:r>
            <w:proofErr w:type="spellEnd"/>
            <w:r w:rsidRPr="00C371B3">
              <w:rPr>
                <w:rFonts w:ascii="Times New Roman" w:hAnsi="Times New Roman" w:cs="Times New Roman"/>
                <w:sz w:val="20"/>
                <w:szCs w:val="20"/>
              </w:rPr>
              <w:t xml:space="preserve"> (K)</w:t>
            </w:r>
          </w:p>
        </w:tc>
        <w:tc>
          <w:tcPr>
            <w:tcW w:w="1418" w:type="dxa"/>
            <w:vAlign w:val="center"/>
          </w:tcPr>
          <w:p w:rsidR="00B76AF4" w:rsidRPr="00C371B3" w:rsidRDefault="00B76AF4" w:rsidP="00593D52">
            <w:pPr>
              <w:jc w:val="center"/>
              <w:rPr>
                <w:rFonts w:ascii="Times New Roman" w:hAnsi="Times New Roman" w:cs="Times New Roman"/>
                <w:sz w:val="20"/>
                <w:szCs w:val="20"/>
              </w:rPr>
            </w:pPr>
          </w:p>
        </w:tc>
        <w:tc>
          <w:tcPr>
            <w:tcW w:w="1275" w:type="dxa"/>
            <w:vAlign w:val="center"/>
          </w:tcPr>
          <w:p w:rsidR="00B76AF4" w:rsidRPr="00C371B3" w:rsidRDefault="00B76AF4" w:rsidP="00593D52">
            <w:pPr>
              <w:jc w:val="center"/>
              <w:rPr>
                <w:rFonts w:ascii="Times New Roman" w:hAnsi="Times New Roman" w:cs="Times New Roman"/>
                <w:sz w:val="20"/>
                <w:szCs w:val="20"/>
              </w:rPr>
            </w:pPr>
          </w:p>
        </w:tc>
        <w:tc>
          <w:tcPr>
            <w:tcW w:w="1418" w:type="dxa"/>
            <w:vMerge/>
            <w:vAlign w:val="center"/>
          </w:tcPr>
          <w:p w:rsidR="00B76AF4" w:rsidRPr="00C371B3" w:rsidRDefault="00B76AF4" w:rsidP="00593D52">
            <w:pPr>
              <w:jc w:val="center"/>
              <w:rPr>
                <w:rFonts w:ascii="Times New Roman" w:hAnsi="Times New Roman" w:cs="Times New Roman"/>
                <w:sz w:val="20"/>
                <w:szCs w:val="20"/>
              </w:rPr>
            </w:pPr>
          </w:p>
        </w:tc>
      </w:tr>
      <w:tr w:rsidR="00B76AF4" w:rsidRPr="0065142C" w:rsidTr="00593D52">
        <w:trPr>
          <w:trHeight w:val="290"/>
        </w:trPr>
        <w:tc>
          <w:tcPr>
            <w:tcW w:w="997" w:type="dxa"/>
            <w:vMerge/>
            <w:vAlign w:val="center"/>
          </w:tcPr>
          <w:p w:rsidR="00B76AF4" w:rsidRPr="00C371B3" w:rsidRDefault="00B76AF4" w:rsidP="00593D52">
            <w:pPr>
              <w:jc w:val="both"/>
              <w:rPr>
                <w:rFonts w:ascii="Times New Roman" w:hAnsi="Times New Roman" w:cs="Times New Roman"/>
                <w:sz w:val="20"/>
                <w:szCs w:val="20"/>
              </w:rPr>
            </w:pP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w:t>
            </w:r>
          </w:p>
        </w:tc>
        <w:tc>
          <w:tcPr>
            <w:tcW w:w="1276"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298</w:t>
            </w:r>
          </w:p>
        </w:tc>
        <w:tc>
          <w:tcPr>
            <w:tcW w:w="1417" w:type="dxa"/>
            <w:vAlign w:val="center"/>
          </w:tcPr>
          <w:p w:rsidR="00B76AF4" w:rsidRPr="00C371B3" w:rsidRDefault="00B76AF4" w:rsidP="00593D52">
            <w:pPr>
              <w:jc w:val="center"/>
              <w:rPr>
                <w:rFonts w:ascii="Times New Roman" w:hAnsi="Times New Roman" w:cs="Times New Roman"/>
                <w:sz w:val="20"/>
                <w:szCs w:val="20"/>
              </w:rPr>
            </w:pPr>
            <w:r w:rsidRPr="00C371B3">
              <w:rPr>
                <w:rFonts w:ascii="Times New Roman" w:hAnsi="Times New Roman" w:cs="Times New Roman"/>
                <w:sz w:val="20"/>
                <w:szCs w:val="20"/>
              </w:rPr>
              <w:t>1878</w:t>
            </w:r>
          </w:p>
        </w:tc>
        <w:tc>
          <w:tcPr>
            <w:tcW w:w="1418" w:type="dxa"/>
            <w:vAlign w:val="center"/>
          </w:tcPr>
          <w:p w:rsidR="00B76AF4" w:rsidRPr="00C371B3" w:rsidRDefault="00B76AF4" w:rsidP="00593D52">
            <w:pPr>
              <w:jc w:val="center"/>
              <w:rPr>
                <w:rFonts w:ascii="Times New Roman" w:hAnsi="Times New Roman" w:cs="Times New Roman"/>
                <w:sz w:val="20"/>
                <w:szCs w:val="20"/>
              </w:rPr>
            </w:pPr>
          </w:p>
        </w:tc>
        <w:tc>
          <w:tcPr>
            <w:tcW w:w="1275" w:type="dxa"/>
            <w:vAlign w:val="center"/>
          </w:tcPr>
          <w:p w:rsidR="00B76AF4" w:rsidRPr="00C371B3" w:rsidRDefault="00B76AF4" w:rsidP="00593D52">
            <w:pPr>
              <w:jc w:val="center"/>
              <w:rPr>
                <w:rFonts w:ascii="Times New Roman" w:hAnsi="Times New Roman" w:cs="Times New Roman"/>
                <w:sz w:val="20"/>
                <w:szCs w:val="20"/>
              </w:rPr>
            </w:pPr>
          </w:p>
        </w:tc>
        <w:tc>
          <w:tcPr>
            <w:tcW w:w="1418" w:type="dxa"/>
            <w:vMerge/>
            <w:vAlign w:val="center"/>
          </w:tcPr>
          <w:p w:rsidR="00B76AF4" w:rsidRPr="00C371B3" w:rsidRDefault="00B76AF4" w:rsidP="00593D52">
            <w:pPr>
              <w:jc w:val="both"/>
              <w:rPr>
                <w:rFonts w:ascii="Times New Roman" w:hAnsi="Times New Roman" w:cs="Times New Roman"/>
                <w:sz w:val="20"/>
                <w:szCs w:val="20"/>
              </w:rPr>
            </w:pPr>
          </w:p>
        </w:tc>
      </w:tr>
      <w:bookmarkEnd w:id="36"/>
    </w:tbl>
    <w:p w:rsidR="000D382C" w:rsidRDefault="000D382C" w:rsidP="000D382C">
      <w:pPr>
        <w:spacing w:line="480" w:lineRule="auto"/>
        <w:jc w:val="both"/>
        <w:rPr>
          <w:rFonts w:ascii="Times New Roman" w:hAnsi="Times New Roman" w:cs="Times New Roman"/>
          <w:sz w:val="24"/>
          <w:szCs w:val="24"/>
        </w:rPr>
      </w:pPr>
    </w:p>
    <w:p w:rsidR="000D382C" w:rsidRDefault="000D382C" w:rsidP="000D382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performing a satisfactory comparison for silicon, </w:t>
      </w:r>
      <w:r w:rsidRPr="008F4F8B">
        <w:rPr>
          <w:rFonts w:ascii="Times New Roman" w:hAnsi="Times New Roman" w:cs="Times New Roman"/>
          <w:sz w:val="24"/>
          <w:szCs w:val="24"/>
        </w:rPr>
        <w:t xml:space="preserve">the material description was changed from silicon to Ti6Al4V and this way a well calibrated tensile testing model </w:t>
      </w:r>
      <w:r w:rsidRPr="008F4F8B">
        <w:rPr>
          <w:rFonts w:ascii="Times New Roman" w:hAnsi="Times New Roman" w:cs="Times New Roman"/>
          <w:sz w:val="24"/>
          <w:szCs w:val="24"/>
        </w:rPr>
        <w:lastRenderedPageBreak/>
        <w:t xml:space="preserve">was obtained for Ti6Al4V. We then performed the predictive work via this model to compare the different material models under uniaxial stress conditions as well as to probe the influence of the strain rate effects on the resulting stress-strain plots. The material </w:t>
      </w:r>
      <w:r w:rsidRPr="00BB1D19">
        <w:rPr>
          <w:rFonts w:ascii="Times New Roman" w:hAnsi="Times New Roman" w:cs="Times New Roman"/>
          <w:sz w:val="24"/>
          <w:szCs w:val="24"/>
        </w:rPr>
        <w:t xml:space="preserve">properties and other constants used to perform the tensile test simulation on Ti6Al4V using JC, ZA and VA models are shown in </w:t>
      </w:r>
      <w:r w:rsidRPr="00765959">
        <w:rPr>
          <w:rFonts w:ascii="Times New Roman" w:hAnsi="Times New Roman"/>
          <w:sz w:val="24"/>
          <w:szCs w:val="24"/>
        </w:rPr>
        <w:t xml:space="preserve">Table </w:t>
      </w:r>
      <w:r w:rsidRPr="00765959">
        <w:rPr>
          <w:rFonts w:ascii="Times New Roman" w:hAnsi="Times New Roman"/>
          <w:noProof/>
          <w:sz w:val="24"/>
          <w:szCs w:val="24"/>
        </w:rPr>
        <w:t>8</w:t>
      </w:r>
      <w:r>
        <w:rPr>
          <w:rFonts w:ascii="Times New Roman" w:hAnsi="Times New Roman"/>
          <w:noProof/>
          <w:sz w:val="24"/>
          <w:szCs w:val="24"/>
        </w:rPr>
        <w:t xml:space="preserve"> </w:t>
      </w:r>
      <w:r w:rsidRPr="00BB1D19">
        <w:rPr>
          <w:rFonts w:ascii="Times New Roman" w:hAnsi="Times New Roman" w:cs="Times New Roman"/>
          <w:sz w:val="24"/>
          <w:szCs w:val="24"/>
        </w:rPr>
        <w:t xml:space="preserve">and </w:t>
      </w:r>
      <w:r w:rsidRPr="00765959">
        <w:rPr>
          <w:rFonts w:ascii="Times New Roman" w:hAnsi="Times New Roman"/>
          <w:sz w:val="24"/>
          <w:szCs w:val="24"/>
        </w:rPr>
        <w:t xml:space="preserve">Table </w:t>
      </w:r>
      <w:r w:rsidRPr="00765959">
        <w:rPr>
          <w:rFonts w:ascii="Times New Roman" w:hAnsi="Times New Roman"/>
          <w:noProof/>
          <w:sz w:val="24"/>
          <w:szCs w:val="24"/>
        </w:rPr>
        <w:t>9</w:t>
      </w:r>
      <w:r w:rsidRPr="00BB1D19">
        <w:rPr>
          <w:rFonts w:ascii="Times New Roman" w:hAnsi="Times New Roman" w:cs="Times New Roman"/>
          <w:sz w:val="24"/>
          <w:szCs w:val="24"/>
        </w:rPr>
        <w:t xml:space="preserve">. </w:t>
      </w:r>
      <w:bookmarkStart w:id="37" w:name="_Ref528275408"/>
    </w:p>
    <w:bookmarkEnd w:id="37"/>
    <w:p w:rsidR="00B76AF4" w:rsidRPr="00904F0F" w:rsidRDefault="00B76AF4" w:rsidP="00B76AF4">
      <w:pPr>
        <w:pStyle w:val="8"/>
        <w:numPr>
          <w:ilvl w:val="0"/>
          <w:numId w:val="0"/>
        </w:numPr>
        <w:ind w:left="510" w:hanging="510"/>
        <w:outlineLvl w:val="3"/>
        <w:rPr>
          <w:sz w:val="24"/>
          <w:szCs w:val="24"/>
        </w:rPr>
      </w:pPr>
      <w:r w:rsidRPr="00904F0F">
        <w:rPr>
          <w:sz w:val="24"/>
          <w:szCs w:val="24"/>
        </w:rPr>
        <w:t>3.1.3. Geometric consideration for cutting model development</w:t>
      </w:r>
    </w:p>
    <w:p w:rsidR="00B76AF4" w:rsidRPr="00904F0F" w:rsidRDefault="00B76AF4" w:rsidP="00B76AF4">
      <w:pPr>
        <w:jc w:val="both"/>
        <w:rPr>
          <w:rFonts w:ascii="Times New Roman" w:hAnsi="Times New Roman" w:cs="Times New Roman"/>
          <w:sz w:val="24"/>
          <w:szCs w:val="24"/>
        </w:rPr>
      </w:pPr>
    </w:p>
    <w:p w:rsidR="00B76AF4" w:rsidRPr="00904F0F" w:rsidRDefault="00B76AF4" w:rsidP="00B76AF4">
      <w:pPr>
        <w:spacing w:line="480" w:lineRule="auto"/>
        <w:jc w:val="both"/>
        <w:rPr>
          <w:rFonts w:ascii="Times New Roman" w:hAnsi="Times New Roman" w:cs="Times New Roman"/>
          <w:sz w:val="24"/>
          <w:szCs w:val="24"/>
        </w:rPr>
      </w:pPr>
      <w:r w:rsidRPr="00904F0F">
        <w:rPr>
          <w:rFonts w:ascii="Times New Roman" w:hAnsi="Times New Roman" w:cs="Times New Roman"/>
          <w:sz w:val="24"/>
          <w:szCs w:val="24"/>
        </w:rPr>
        <w:t xml:space="preserve">The geometry of </w:t>
      </w:r>
      <w:r>
        <w:rPr>
          <w:rFonts w:ascii="Times New Roman" w:hAnsi="Times New Roman" w:cs="Times New Roman"/>
          <w:sz w:val="24"/>
          <w:szCs w:val="24"/>
        </w:rPr>
        <w:t xml:space="preserve">the </w:t>
      </w:r>
      <w:r w:rsidRPr="00904F0F">
        <w:rPr>
          <w:rFonts w:ascii="Times New Roman" w:hAnsi="Times New Roman" w:cs="Times New Roman"/>
          <w:sz w:val="24"/>
          <w:szCs w:val="24"/>
        </w:rPr>
        <w:t xml:space="preserve">tool used is shown in </w:t>
      </w:r>
      <w:r w:rsidRPr="00765959">
        <w:rPr>
          <w:rFonts w:ascii="Times New Roman" w:hAnsi="Times New Roman" w:cs="Times New Roman"/>
          <w:sz w:val="24"/>
          <w:szCs w:val="24"/>
        </w:rPr>
        <w:t xml:space="preserve">Fig. </w:t>
      </w:r>
      <w:r w:rsidRPr="00765959">
        <w:rPr>
          <w:rFonts w:ascii="Times New Roman" w:hAnsi="Times New Roman"/>
          <w:noProof/>
          <w:sz w:val="24"/>
          <w:szCs w:val="24"/>
        </w:rPr>
        <w:t>4</w:t>
      </w:r>
      <w:r w:rsidRPr="00904F0F">
        <w:rPr>
          <w:rFonts w:ascii="Times New Roman" w:hAnsi="Times New Roman" w:cs="Times New Roman"/>
          <w:sz w:val="24"/>
          <w:szCs w:val="24"/>
        </w:rPr>
        <w:t xml:space="preserve"> and the </w:t>
      </w:r>
      <w:proofErr w:type="spellStart"/>
      <w:r w:rsidRPr="00904F0F">
        <w:rPr>
          <w:rFonts w:ascii="Times New Roman" w:hAnsi="Times New Roman" w:cs="Times New Roman"/>
          <w:sz w:val="24"/>
          <w:szCs w:val="24"/>
        </w:rPr>
        <w:t>workpiece</w:t>
      </w:r>
      <w:proofErr w:type="spellEnd"/>
      <w:r w:rsidRPr="00904F0F">
        <w:rPr>
          <w:rFonts w:ascii="Times New Roman" w:hAnsi="Times New Roman" w:cs="Times New Roman"/>
          <w:sz w:val="24"/>
          <w:szCs w:val="24"/>
        </w:rPr>
        <w:t xml:space="preserve"> size used was a 10 mm×4 mm. </w:t>
      </w:r>
    </w:p>
    <w:p w:rsidR="00B76AF4" w:rsidRPr="00C371B3" w:rsidRDefault="00B76AF4" w:rsidP="00B76AF4">
      <w:pPr>
        <w:jc w:val="both"/>
        <w:rPr>
          <w:rFonts w:ascii="Times New Roman" w:hAnsi="Times New Roman" w:cs="Times New Roman"/>
          <w:sz w:val="20"/>
          <w:szCs w:val="20"/>
        </w:rPr>
      </w:pPr>
    </w:p>
    <w:p w:rsidR="00B76AF4" w:rsidRPr="00C371B3" w:rsidRDefault="00B76AF4" w:rsidP="00B76AF4">
      <w:pPr>
        <w:jc w:val="center"/>
        <w:rPr>
          <w:rFonts w:ascii="Times New Roman" w:hAnsi="Times New Roman" w:cs="Times New Roman"/>
          <w:sz w:val="20"/>
          <w:szCs w:val="20"/>
        </w:rPr>
      </w:pPr>
      <w:r w:rsidRPr="00C371B3">
        <w:rPr>
          <w:rFonts w:ascii="Times New Roman" w:hAnsi="Times New Roman" w:cs="Times New Roman"/>
          <w:noProof/>
          <w:sz w:val="20"/>
          <w:szCs w:val="20"/>
          <w:lang w:eastAsia="en-GB"/>
        </w:rPr>
        <w:drawing>
          <wp:inline distT="0" distB="0" distL="0" distR="0" wp14:anchorId="276C03F5" wp14:editId="75E09FBF">
            <wp:extent cx="2689412" cy="2533347"/>
            <wp:effectExtent l="0" t="0" r="0" b="635"/>
            <wp:docPr id="261" name="Picture 3">
              <a:extLst xmlns:a="http://schemas.openxmlformats.org/drawingml/2006/main">
                <a:ext uri="{FF2B5EF4-FFF2-40B4-BE49-F238E27FC236}">
                  <a16:creationId xmlns:a16="http://schemas.microsoft.com/office/drawing/2014/main" id="{6D2E30D4-8699-446E-9BA2-E826CF0662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D2E30D4-8699-446E-9BA2-E826CF066224}"/>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92115" cy="2535893"/>
                    </a:xfrm>
                    <a:prstGeom prst="rect">
                      <a:avLst/>
                    </a:prstGeom>
                  </pic:spPr>
                </pic:pic>
              </a:graphicData>
            </a:graphic>
          </wp:inline>
        </w:drawing>
      </w:r>
    </w:p>
    <w:p w:rsidR="00B76AF4" w:rsidRPr="005109E8" w:rsidRDefault="00B76AF4" w:rsidP="00B76AF4">
      <w:pPr>
        <w:pStyle w:val="Caption"/>
        <w:jc w:val="center"/>
        <w:rPr>
          <w:rFonts w:ascii="Times New Roman" w:hAnsi="Times New Roman"/>
          <w:b w:val="0"/>
          <w:sz w:val="20"/>
        </w:rPr>
      </w:pPr>
      <w:bookmarkStart w:id="38" w:name="_Ref523354089"/>
      <w:bookmarkStart w:id="39" w:name="_Toc523446292"/>
      <w:r w:rsidRPr="005109E8">
        <w:rPr>
          <w:rFonts w:ascii="Times New Roman" w:hAnsi="Times New Roman"/>
          <w:b w:val="0"/>
          <w:sz w:val="20"/>
        </w:rPr>
        <w:t xml:space="preserve">Fig. </w:t>
      </w:r>
      <w:r>
        <w:rPr>
          <w:rFonts w:ascii="Times New Roman" w:hAnsi="Times New Roman"/>
          <w:b w:val="0"/>
          <w:noProof/>
          <w:sz w:val="20"/>
        </w:rPr>
        <w:t>4</w:t>
      </w:r>
      <w:bookmarkEnd w:id="38"/>
      <w:r w:rsidRPr="005109E8">
        <w:rPr>
          <w:rFonts w:ascii="Times New Roman" w:hAnsi="Times New Roman"/>
          <w:b w:val="0"/>
          <w:sz w:val="20"/>
        </w:rPr>
        <w:t>. The geometry of tool (unit: mm)</w:t>
      </w:r>
      <w:bookmarkEnd w:id="39"/>
    </w:p>
    <w:p w:rsidR="00B76AF4" w:rsidRDefault="00B76AF4" w:rsidP="00B76AF4">
      <w:pPr>
        <w:spacing w:line="480" w:lineRule="auto"/>
        <w:jc w:val="both"/>
        <w:rPr>
          <w:rFonts w:ascii="Times New Roman" w:hAnsi="Times New Roman" w:cs="Times New Roman"/>
          <w:sz w:val="24"/>
          <w:szCs w:val="24"/>
        </w:rPr>
      </w:pPr>
      <w:r w:rsidRPr="00765959">
        <w:rPr>
          <w:rFonts w:ascii="Times New Roman" w:hAnsi="Times New Roman" w:cs="Times New Roman"/>
          <w:sz w:val="24"/>
          <w:szCs w:val="24"/>
        </w:rPr>
        <w:t>Fig. 5</w:t>
      </w:r>
      <w:r w:rsidRPr="00904F0F">
        <w:rPr>
          <w:rFonts w:ascii="Times New Roman" w:hAnsi="Times New Roman" w:cs="Times New Roman"/>
          <w:sz w:val="24"/>
          <w:szCs w:val="24"/>
        </w:rPr>
        <w:t xml:space="preserve"> shows the schematic illustration of the feed, surface speed and geometry of tool and </w:t>
      </w:r>
      <w:proofErr w:type="spellStart"/>
      <w:r w:rsidRPr="00904F0F">
        <w:rPr>
          <w:rFonts w:ascii="Times New Roman" w:hAnsi="Times New Roman" w:cs="Times New Roman"/>
          <w:sz w:val="24"/>
          <w:szCs w:val="24"/>
        </w:rPr>
        <w:t>workpiece</w:t>
      </w:r>
      <w:proofErr w:type="spellEnd"/>
      <w:r w:rsidRPr="00904F0F">
        <w:rPr>
          <w:rFonts w:ascii="Times New Roman" w:hAnsi="Times New Roman" w:cs="Times New Roman"/>
          <w:sz w:val="24"/>
          <w:szCs w:val="24"/>
        </w:rPr>
        <w:t xml:space="preserve"> used during the simulations whil</w:t>
      </w:r>
      <w:r>
        <w:rPr>
          <w:rFonts w:ascii="Times New Roman" w:hAnsi="Times New Roman" w:cs="Times New Roman"/>
          <w:sz w:val="24"/>
          <w:szCs w:val="24"/>
        </w:rPr>
        <w:t>e</w:t>
      </w:r>
      <w:r w:rsidRPr="00904F0F">
        <w:rPr>
          <w:rFonts w:ascii="Times New Roman" w:hAnsi="Times New Roman" w:cs="Times New Roman"/>
          <w:sz w:val="24"/>
          <w:szCs w:val="24"/>
        </w:rPr>
        <w:t xml:space="preserve"> the orthogonal 2D machining </w:t>
      </w:r>
      <w:r w:rsidRPr="00E43781">
        <w:rPr>
          <w:rFonts w:ascii="Times New Roman" w:hAnsi="Times New Roman" w:cs="Times New Roman"/>
          <w:sz w:val="24"/>
          <w:szCs w:val="24"/>
        </w:rPr>
        <w:t>parameters used during the simulations are listed in</w:t>
      </w:r>
      <w:r>
        <w:rPr>
          <w:rFonts w:ascii="Times New Roman" w:hAnsi="Times New Roman" w:cs="Times New Roman"/>
          <w:sz w:val="24"/>
          <w:szCs w:val="24"/>
        </w:rPr>
        <w:t xml:space="preserve"> </w:t>
      </w:r>
      <w:r w:rsidRPr="00765959">
        <w:rPr>
          <w:rFonts w:ascii="Times New Roman" w:hAnsi="Times New Roman"/>
          <w:sz w:val="24"/>
          <w:szCs w:val="24"/>
        </w:rPr>
        <w:t xml:space="preserve">Table </w:t>
      </w:r>
      <w:r w:rsidRPr="00765959">
        <w:rPr>
          <w:rFonts w:ascii="Times New Roman" w:hAnsi="Times New Roman"/>
          <w:noProof/>
          <w:sz w:val="24"/>
          <w:szCs w:val="24"/>
        </w:rPr>
        <w:t>10</w:t>
      </w:r>
      <w:r w:rsidRPr="00E43781">
        <w:rPr>
          <w:rFonts w:ascii="Times New Roman" w:hAnsi="Times New Roman" w:cs="Times New Roman"/>
          <w:sz w:val="24"/>
          <w:szCs w:val="24"/>
        </w:rPr>
        <w:t>. The machining process</w:t>
      </w:r>
      <w:r w:rsidRPr="005109E8">
        <w:rPr>
          <w:rFonts w:ascii="Times New Roman" w:hAnsi="Times New Roman" w:cs="Times New Roman"/>
          <w:sz w:val="24"/>
          <w:szCs w:val="24"/>
        </w:rPr>
        <w:t xml:space="preserve"> assumed dry conditions and the boundary conditions used</w:t>
      </w:r>
      <w:r>
        <w:rPr>
          <w:rFonts w:ascii="Times New Roman" w:hAnsi="Times New Roman" w:cs="Times New Roman"/>
          <w:sz w:val="24"/>
          <w:szCs w:val="24"/>
        </w:rPr>
        <w:t xml:space="preserve"> were</w:t>
      </w:r>
      <w:r w:rsidRPr="005109E8">
        <w:rPr>
          <w:rFonts w:ascii="Times New Roman" w:hAnsi="Times New Roman" w:cs="Times New Roman"/>
          <w:sz w:val="24"/>
          <w:szCs w:val="24"/>
        </w:rPr>
        <w:t xml:space="preserve"> as shown in </w:t>
      </w:r>
      <w:r w:rsidRPr="00765959">
        <w:rPr>
          <w:rFonts w:ascii="Times New Roman" w:hAnsi="Times New Roman"/>
          <w:sz w:val="24"/>
          <w:szCs w:val="24"/>
        </w:rPr>
        <w:t xml:space="preserve">Fig. </w:t>
      </w:r>
      <w:r w:rsidRPr="00765959">
        <w:rPr>
          <w:rFonts w:ascii="Times New Roman" w:hAnsi="Times New Roman"/>
          <w:noProof/>
          <w:sz w:val="24"/>
          <w:szCs w:val="24"/>
        </w:rPr>
        <w:t>6</w:t>
      </w:r>
      <w:r>
        <w:rPr>
          <w:rFonts w:ascii="Times New Roman" w:hAnsi="Times New Roman" w:cs="Times New Roman"/>
          <w:sz w:val="24"/>
          <w:szCs w:val="24"/>
        </w:rPr>
        <w:t>,</w:t>
      </w:r>
      <w:r w:rsidRPr="005109E8">
        <w:rPr>
          <w:rFonts w:ascii="Times New Roman" w:hAnsi="Times New Roman" w:cs="Times New Roman"/>
          <w:sz w:val="24"/>
          <w:szCs w:val="24"/>
        </w:rPr>
        <w:t xml:space="preserve"> </w:t>
      </w:r>
      <w:r>
        <w:rPr>
          <w:rFonts w:ascii="Times New Roman" w:hAnsi="Times New Roman" w:cs="Times New Roman"/>
          <w:sz w:val="24"/>
          <w:szCs w:val="24"/>
        </w:rPr>
        <w:t>b</w:t>
      </w:r>
      <w:r w:rsidRPr="005109E8">
        <w:rPr>
          <w:rFonts w:ascii="Times New Roman" w:hAnsi="Times New Roman" w:cs="Times New Roman"/>
          <w:sz w:val="24"/>
          <w:szCs w:val="24"/>
        </w:rPr>
        <w:t xml:space="preserve">oth DEFORM and </w:t>
      </w:r>
      <w:proofErr w:type="spellStart"/>
      <w:r w:rsidRPr="005109E8">
        <w:rPr>
          <w:rFonts w:ascii="Times New Roman" w:hAnsi="Times New Roman" w:cs="Times New Roman"/>
          <w:sz w:val="24"/>
          <w:szCs w:val="24"/>
        </w:rPr>
        <w:t>AdvantEdge</w:t>
      </w:r>
      <w:proofErr w:type="spellEnd"/>
      <w:r w:rsidRPr="005109E8">
        <w:rPr>
          <w:rFonts w:ascii="Times New Roman" w:hAnsi="Times New Roman" w:cs="Times New Roman"/>
          <w:sz w:val="24"/>
          <w:szCs w:val="24"/>
        </w:rPr>
        <w:t xml:space="preserve"> define</w:t>
      </w:r>
      <w:r>
        <w:rPr>
          <w:rFonts w:ascii="Times New Roman" w:hAnsi="Times New Roman" w:cs="Times New Roman"/>
          <w:sz w:val="24"/>
          <w:szCs w:val="24"/>
        </w:rPr>
        <w:t>s</w:t>
      </w:r>
      <w:r w:rsidRPr="005109E8">
        <w:rPr>
          <w:rFonts w:ascii="Times New Roman" w:hAnsi="Times New Roman" w:cs="Times New Roman"/>
          <w:sz w:val="24"/>
          <w:szCs w:val="24"/>
        </w:rPr>
        <w:t xml:space="preserve"> them in the same way. Usually, </w:t>
      </w:r>
      <w:r>
        <w:rPr>
          <w:rFonts w:ascii="Times New Roman" w:hAnsi="Times New Roman" w:cs="Times New Roman"/>
          <w:sz w:val="24"/>
          <w:szCs w:val="24"/>
        </w:rPr>
        <w:t>in</w:t>
      </w:r>
      <w:r w:rsidRPr="005109E8">
        <w:rPr>
          <w:rFonts w:ascii="Times New Roman" w:hAnsi="Times New Roman" w:cs="Times New Roman"/>
          <w:sz w:val="24"/>
          <w:szCs w:val="24"/>
        </w:rPr>
        <w:t xml:space="preserve"> turning of a </w:t>
      </w:r>
      <w:proofErr w:type="spellStart"/>
      <w:r w:rsidRPr="005109E8">
        <w:rPr>
          <w:rFonts w:ascii="Times New Roman" w:hAnsi="Times New Roman" w:cs="Times New Roman"/>
          <w:sz w:val="24"/>
          <w:szCs w:val="24"/>
        </w:rPr>
        <w:t>workpiece</w:t>
      </w:r>
      <w:proofErr w:type="spellEnd"/>
      <w:r>
        <w:rPr>
          <w:rFonts w:ascii="Times New Roman" w:hAnsi="Times New Roman" w:cs="Times New Roman"/>
          <w:sz w:val="24"/>
          <w:szCs w:val="24"/>
        </w:rPr>
        <w:t xml:space="preserve"> represented in a 2D presentation</w:t>
      </w:r>
      <w:r w:rsidRPr="005109E8">
        <w:rPr>
          <w:rFonts w:ascii="Times New Roman" w:hAnsi="Times New Roman" w:cs="Times New Roman"/>
          <w:sz w:val="24"/>
          <w:szCs w:val="24"/>
        </w:rPr>
        <w:t xml:space="preserve">, the surface speed refers to </w:t>
      </w:r>
      <w:r>
        <w:rPr>
          <w:rFonts w:ascii="Times New Roman" w:hAnsi="Times New Roman" w:cs="Times New Roman"/>
          <w:sz w:val="24"/>
          <w:szCs w:val="24"/>
        </w:rPr>
        <w:t xml:space="preserve">linear cutting speed </w:t>
      </w:r>
      <w:r w:rsidRPr="005109E8">
        <w:rPr>
          <w:rFonts w:ascii="Times New Roman" w:hAnsi="Times New Roman" w:cs="Times New Roman"/>
          <w:sz w:val="24"/>
          <w:szCs w:val="24"/>
        </w:rPr>
        <w:t>of</w:t>
      </w:r>
      <w:r>
        <w:rPr>
          <w:rFonts w:ascii="Times New Roman" w:hAnsi="Times New Roman" w:cs="Times New Roman"/>
          <w:sz w:val="24"/>
          <w:szCs w:val="24"/>
        </w:rPr>
        <w:t xml:space="preserve"> the</w:t>
      </w:r>
      <w:r w:rsidRPr="005109E8">
        <w:rPr>
          <w:rFonts w:ascii="Times New Roman" w:hAnsi="Times New Roman" w:cs="Times New Roman"/>
          <w:sz w:val="24"/>
          <w:szCs w:val="24"/>
        </w:rPr>
        <w:t xml:space="preserve"> </w:t>
      </w:r>
      <w:proofErr w:type="spellStart"/>
      <w:r w:rsidRPr="005109E8">
        <w:rPr>
          <w:rFonts w:ascii="Times New Roman" w:hAnsi="Times New Roman" w:cs="Times New Roman"/>
          <w:sz w:val="24"/>
          <w:szCs w:val="24"/>
        </w:rPr>
        <w:t>workpiece</w:t>
      </w:r>
      <w:proofErr w:type="spellEnd"/>
      <w:r w:rsidRPr="005109E8">
        <w:rPr>
          <w:rFonts w:ascii="Times New Roman" w:hAnsi="Times New Roman" w:cs="Times New Roman"/>
          <w:sz w:val="24"/>
          <w:szCs w:val="24"/>
        </w:rPr>
        <w:t xml:space="preserve">, the </w:t>
      </w:r>
      <w:r>
        <w:rPr>
          <w:rFonts w:ascii="Times New Roman" w:hAnsi="Times New Roman" w:cs="Times New Roman"/>
          <w:sz w:val="24"/>
          <w:szCs w:val="24"/>
        </w:rPr>
        <w:t>feed</w:t>
      </w:r>
      <w:r w:rsidRPr="005109E8">
        <w:rPr>
          <w:rFonts w:ascii="Times New Roman" w:hAnsi="Times New Roman" w:cs="Times New Roman"/>
          <w:sz w:val="24"/>
          <w:szCs w:val="24"/>
        </w:rPr>
        <w:t xml:space="preserve"> refers to the </w:t>
      </w:r>
      <w:r>
        <w:rPr>
          <w:rFonts w:ascii="Times New Roman" w:hAnsi="Times New Roman" w:cs="Times New Roman"/>
          <w:sz w:val="24"/>
          <w:szCs w:val="24"/>
        </w:rPr>
        <w:t>uncut chip thickness</w:t>
      </w:r>
      <w:r w:rsidRPr="005109E8">
        <w:rPr>
          <w:rFonts w:ascii="Times New Roman" w:hAnsi="Times New Roman" w:cs="Times New Roman"/>
          <w:sz w:val="24"/>
          <w:szCs w:val="24"/>
        </w:rPr>
        <w:t>.</w:t>
      </w:r>
    </w:p>
    <w:p w:rsidR="00B94EDC" w:rsidRDefault="00B94EDC" w:rsidP="00B76AF4">
      <w:pPr>
        <w:spacing w:line="480" w:lineRule="auto"/>
        <w:jc w:val="both"/>
        <w:rPr>
          <w:rFonts w:ascii="Times New Roman" w:hAnsi="Times New Roman" w:cs="Times New Roman"/>
          <w:sz w:val="24"/>
          <w:szCs w:val="24"/>
        </w:rPr>
      </w:pPr>
    </w:p>
    <w:p w:rsidR="00B94EDC" w:rsidRPr="00904F0F" w:rsidRDefault="00301F9B" w:rsidP="00B94EDC">
      <w:pPr>
        <w:spacing w:line="480" w:lineRule="auto"/>
        <w:jc w:val="both"/>
        <w:rPr>
          <w:rFonts w:ascii="Times New Roman" w:hAnsi="Times New Roman" w:cs="Times New Roman"/>
          <w:sz w:val="24"/>
          <w:szCs w:val="24"/>
        </w:rPr>
      </w:pPr>
      <w:r w:rsidRPr="00301F9B">
        <w:rPr>
          <w:rFonts w:ascii="Times New Roman" w:hAnsi="Times New Roman" w:cs="Times New Roman"/>
          <w:noProof/>
          <w:sz w:val="24"/>
          <w:szCs w:val="24"/>
          <w:lang w:eastAsia="en-GB"/>
        </w:rPr>
        <w:lastRenderedPageBreak/>
        <w:drawing>
          <wp:inline distT="0" distB="0" distL="0" distR="0">
            <wp:extent cx="5274310" cy="2621385"/>
            <wp:effectExtent l="0" t="0" r="2540" b="7620"/>
            <wp:docPr id="13" name="Picture 13" descr="C:\Users\e803898\Desktop\windows laptop\windows\Linux Backup\Paper\students\cen liu\revision\cen\im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803898\Desktop\windows laptop\windows\Linux Backup\Paper\students\cen liu\revision\cen\image.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2621385"/>
                    </a:xfrm>
                    <a:prstGeom prst="rect">
                      <a:avLst/>
                    </a:prstGeom>
                    <a:noFill/>
                    <a:ln>
                      <a:noFill/>
                    </a:ln>
                  </pic:spPr>
                </pic:pic>
              </a:graphicData>
            </a:graphic>
          </wp:inline>
        </w:drawing>
      </w:r>
    </w:p>
    <w:p w:rsidR="00B76AF4" w:rsidRPr="00943857" w:rsidRDefault="00B76AF4" w:rsidP="00B94EDC">
      <w:pPr>
        <w:pStyle w:val="Caption"/>
        <w:spacing w:before="0" w:after="0"/>
        <w:jc w:val="center"/>
        <w:rPr>
          <w:rFonts w:ascii="Times New Roman" w:hAnsi="Times New Roman"/>
          <w:b w:val="0"/>
          <w:sz w:val="20"/>
        </w:rPr>
      </w:pPr>
      <w:bookmarkStart w:id="40" w:name="_Ref530639885"/>
      <w:bookmarkStart w:id="41" w:name="_Ref523445565"/>
      <w:bookmarkStart w:id="42" w:name="_Toc523446293"/>
      <w:r w:rsidRPr="00943857">
        <w:rPr>
          <w:rFonts w:ascii="Times New Roman" w:hAnsi="Times New Roman"/>
          <w:b w:val="0"/>
          <w:sz w:val="20"/>
        </w:rPr>
        <w:t xml:space="preserve">Fig. </w:t>
      </w:r>
      <w:r>
        <w:rPr>
          <w:rFonts w:ascii="Times New Roman" w:hAnsi="Times New Roman"/>
          <w:b w:val="0"/>
          <w:noProof/>
          <w:sz w:val="20"/>
        </w:rPr>
        <w:t>5</w:t>
      </w:r>
      <w:bookmarkEnd w:id="40"/>
      <w:r w:rsidRPr="00943857">
        <w:rPr>
          <w:rFonts w:ascii="Times New Roman" w:hAnsi="Times New Roman"/>
          <w:b w:val="0"/>
          <w:sz w:val="20"/>
        </w:rPr>
        <w:t>.</w:t>
      </w:r>
      <w:bookmarkEnd w:id="41"/>
      <w:r w:rsidRPr="00943857">
        <w:rPr>
          <w:rFonts w:ascii="Times New Roman" w:hAnsi="Times New Roman"/>
          <w:b w:val="0"/>
          <w:sz w:val="20"/>
        </w:rPr>
        <w:t xml:space="preserve"> The illustration of cutting parameters and geometry of </w:t>
      </w:r>
      <w:proofErr w:type="spellStart"/>
      <w:r w:rsidRPr="00943857">
        <w:rPr>
          <w:rFonts w:ascii="Times New Roman" w:hAnsi="Times New Roman"/>
          <w:b w:val="0"/>
          <w:sz w:val="20"/>
        </w:rPr>
        <w:t>workpiece</w:t>
      </w:r>
      <w:bookmarkEnd w:id="42"/>
      <w:proofErr w:type="spellEnd"/>
    </w:p>
    <w:p w:rsidR="00B76AF4" w:rsidRDefault="00B76AF4" w:rsidP="00B76AF4">
      <w:pPr>
        <w:rPr>
          <w:lang w:eastAsia="en-US"/>
        </w:rPr>
      </w:pPr>
    </w:p>
    <w:p w:rsidR="00B76AF4" w:rsidRDefault="00B76AF4" w:rsidP="00B76AF4">
      <w:pPr>
        <w:spacing w:line="276" w:lineRule="auto"/>
        <w:jc w:val="center"/>
        <w:rPr>
          <w:rFonts w:ascii="Times New Roman" w:hAnsi="Times New Roman" w:cs="Times New Roman"/>
          <w:sz w:val="20"/>
          <w:szCs w:val="20"/>
        </w:rPr>
      </w:pPr>
      <w:r w:rsidRPr="00365C45">
        <w:rPr>
          <w:rFonts w:ascii="Times New Roman" w:hAnsi="Times New Roman" w:cs="Times New Roman"/>
          <w:noProof/>
          <w:sz w:val="20"/>
          <w:szCs w:val="20"/>
          <w:lang w:eastAsia="en-GB"/>
        </w:rPr>
        <w:drawing>
          <wp:inline distT="0" distB="0" distL="0" distR="0" wp14:anchorId="398D2CAA" wp14:editId="77F735F8">
            <wp:extent cx="4595769" cy="1013486"/>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95769" cy="1013486"/>
                    </a:xfrm>
                    <a:prstGeom prst="rect">
                      <a:avLst/>
                    </a:prstGeom>
                    <a:noFill/>
                    <a:ln>
                      <a:noFill/>
                    </a:ln>
                  </pic:spPr>
                </pic:pic>
              </a:graphicData>
            </a:graphic>
          </wp:inline>
        </w:drawing>
      </w:r>
    </w:p>
    <w:p w:rsidR="00B76AF4" w:rsidRDefault="00B76AF4" w:rsidP="00B76AF4">
      <w:pPr>
        <w:pStyle w:val="Caption"/>
        <w:jc w:val="center"/>
        <w:rPr>
          <w:rFonts w:ascii="Times New Roman" w:hAnsi="Times New Roman"/>
          <w:b w:val="0"/>
          <w:sz w:val="20"/>
        </w:rPr>
      </w:pPr>
      <w:bookmarkStart w:id="43" w:name="_Ref530941871"/>
      <w:r w:rsidRPr="005109E8">
        <w:rPr>
          <w:rFonts w:ascii="Times New Roman" w:hAnsi="Times New Roman"/>
          <w:b w:val="0"/>
          <w:sz w:val="20"/>
        </w:rPr>
        <w:t xml:space="preserve">Fig. </w:t>
      </w:r>
      <w:r>
        <w:rPr>
          <w:rFonts w:ascii="Times New Roman" w:hAnsi="Times New Roman"/>
          <w:b w:val="0"/>
          <w:noProof/>
          <w:sz w:val="20"/>
        </w:rPr>
        <w:t>6</w:t>
      </w:r>
      <w:bookmarkEnd w:id="43"/>
      <w:r w:rsidRPr="005109E8">
        <w:rPr>
          <w:rFonts w:ascii="Times New Roman" w:hAnsi="Times New Roman"/>
          <w:b w:val="0"/>
          <w:sz w:val="20"/>
        </w:rPr>
        <w:t>. Schematic illustration of the forces acting on the tool during cutting</w:t>
      </w:r>
    </w:p>
    <w:p w:rsidR="00FF2071" w:rsidRPr="00C371B3" w:rsidRDefault="00FF2071" w:rsidP="00FF2071">
      <w:pPr>
        <w:pStyle w:val="Caption"/>
        <w:jc w:val="center"/>
        <w:rPr>
          <w:rFonts w:ascii="Times New Roman" w:hAnsi="Times New Roman"/>
          <w:sz w:val="20"/>
        </w:rPr>
      </w:pPr>
      <w:bookmarkStart w:id="44" w:name="_Ref523354947"/>
      <w:bookmarkStart w:id="45" w:name="_Toc523446326"/>
      <w:r w:rsidRPr="00C371B3">
        <w:rPr>
          <w:rFonts w:ascii="Times New Roman" w:hAnsi="Times New Roman"/>
          <w:sz w:val="20"/>
        </w:rPr>
        <w:t xml:space="preserve">Table </w:t>
      </w:r>
      <w:r>
        <w:rPr>
          <w:rFonts w:ascii="Times New Roman" w:hAnsi="Times New Roman"/>
          <w:noProof/>
          <w:sz w:val="20"/>
        </w:rPr>
        <w:t>10</w:t>
      </w:r>
      <w:bookmarkEnd w:id="44"/>
      <w:r>
        <w:rPr>
          <w:rFonts w:ascii="Times New Roman" w:hAnsi="Times New Roman"/>
          <w:noProof/>
          <w:sz w:val="20"/>
        </w:rPr>
        <w:t xml:space="preserve"> </w:t>
      </w:r>
      <w:r w:rsidRPr="00C371B3">
        <w:rPr>
          <w:rFonts w:ascii="Times New Roman" w:hAnsi="Times New Roman"/>
          <w:b w:val="0"/>
          <w:sz w:val="20"/>
        </w:rPr>
        <w:t>Cutting parameters</w:t>
      </w:r>
      <w:bookmarkEnd w:id="45"/>
      <w:r w:rsidRPr="00C371B3">
        <w:rPr>
          <w:rFonts w:ascii="Times New Roman" w:hAnsi="Times New Roman"/>
          <w:b w:val="0"/>
          <w:sz w:val="20"/>
        </w:rPr>
        <w:t xml:space="preserve"> in dry conditions</w:t>
      </w:r>
    </w:p>
    <w:tbl>
      <w:tblPr>
        <w:tblStyle w:val="TableGrid"/>
        <w:tblW w:w="850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0"/>
        <w:gridCol w:w="2404"/>
        <w:gridCol w:w="2259"/>
        <w:gridCol w:w="1417"/>
      </w:tblGrid>
      <w:tr w:rsidR="00FF2071" w:rsidRPr="0065142C" w:rsidTr="00A576E5">
        <w:trPr>
          <w:jc w:val="center"/>
        </w:trPr>
        <w:tc>
          <w:tcPr>
            <w:tcW w:w="2420" w:type="dxa"/>
            <w:tcBorders>
              <w:top w:val="single" w:sz="4" w:space="0" w:color="auto"/>
              <w:bottom w:val="single" w:sz="4" w:space="0" w:color="auto"/>
            </w:tcBorders>
            <w:vAlign w:val="center"/>
          </w:tcPr>
          <w:p w:rsidR="00FF2071" w:rsidRPr="00C371B3" w:rsidRDefault="00FF2071" w:rsidP="00A576E5">
            <w:pPr>
              <w:jc w:val="center"/>
              <w:rPr>
                <w:rFonts w:ascii="Times New Roman" w:hAnsi="Times New Roman" w:cs="Times New Roman"/>
                <w:sz w:val="20"/>
                <w:szCs w:val="20"/>
              </w:rPr>
            </w:pPr>
            <w:r w:rsidRPr="00C371B3">
              <w:rPr>
                <w:rFonts w:ascii="Times New Roman" w:hAnsi="Times New Roman" w:cs="Times New Roman"/>
                <w:sz w:val="20"/>
                <w:szCs w:val="20"/>
              </w:rPr>
              <w:t>Parameter</w:t>
            </w:r>
          </w:p>
        </w:tc>
        <w:tc>
          <w:tcPr>
            <w:tcW w:w="2404" w:type="dxa"/>
            <w:tcBorders>
              <w:top w:val="single" w:sz="4" w:space="0" w:color="auto"/>
              <w:bottom w:val="single" w:sz="4" w:space="0" w:color="auto"/>
            </w:tcBorders>
            <w:vAlign w:val="center"/>
          </w:tcPr>
          <w:p w:rsidR="00FF2071" w:rsidRPr="00C371B3" w:rsidRDefault="00FF2071" w:rsidP="00A576E5">
            <w:pPr>
              <w:jc w:val="center"/>
              <w:rPr>
                <w:rFonts w:ascii="Times New Roman" w:hAnsi="Times New Roman" w:cs="Times New Roman"/>
                <w:sz w:val="20"/>
                <w:szCs w:val="20"/>
              </w:rPr>
            </w:pPr>
            <w:r w:rsidRPr="00C371B3">
              <w:rPr>
                <w:rFonts w:ascii="Times New Roman" w:hAnsi="Times New Roman" w:cs="Times New Roman"/>
                <w:sz w:val="20"/>
                <w:szCs w:val="20"/>
              </w:rPr>
              <w:t>Value</w:t>
            </w:r>
          </w:p>
        </w:tc>
        <w:tc>
          <w:tcPr>
            <w:tcW w:w="2259" w:type="dxa"/>
            <w:tcBorders>
              <w:top w:val="single" w:sz="4" w:space="0" w:color="auto"/>
              <w:bottom w:val="single" w:sz="4" w:space="0" w:color="auto"/>
            </w:tcBorders>
            <w:vAlign w:val="center"/>
          </w:tcPr>
          <w:p w:rsidR="00FF2071" w:rsidRPr="00C371B3" w:rsidRDefault="00FF2071" w:rsidP="00A576E5">
            <w:pPr>
              <w:jc w:val="center"/>
              <w:rPr>
                <w:rFonts w:ascii="Times New Roman" w:hAnsi="Times New Roman" w:cs="Times New Roman"/>
                <w:sz w:val="20"/>
                <w:szCs w:val="20"/>
              </w:rPr>
            </w:pPr>
            <w:r w:rsidRPr="00C371B3">
              <w:rPr>
                <w:rFonts w:ascii="Times New Roman" w:hAnsi="Times New Roman" w:cs="Times New Roman"/>
                <w:sz w:val="20"/>
                <w:szCs w:val="20"/>
              </w:rPr>
              <w:t>Parameter</w:t>
            </w:r>
          </w:p>
        </w:tc>
        <w:tc>
          <w:tcPr>
            <w:tcW w:w="1417" w:type="dxa"/>
            <w:tcBorders>
              <w:top w:val="single" w:sz="4" w:space="0" w:color="auto"/>
              <w:bottom w:val="single" w:sz="4" w:space="0" w:color="auto"/>
            </w:tcBorders>
            <w:vAlign w:val="center"/>
          </w:tcPr>
          <w:p w:rsidR="00FF2071" w:rsidRPr="00C371B3" w:rsidRDefault="00FF2071" w:rsidP="00A576E5">
            <w:pPr>
              <w:jc w:val="center"/>
              <w:rPr>
                <w:rFonts w:ascii="Times New Roman" w:hAnsi="Times New Roman" w:cs="Times New Roman"/>
                <w:sz w:val="20"/>
                <w:szCs w:val="20"/>
              </w:rPr>
            </w:pPr>
            <w:r w:rsidRPr="00C371B3">
              <w:rPr>
                <w:rFonts w:ascii="Times New Roman" w:hAnsi="Times New Roman" w:cs="Times New Roman"/>
                <w:sz w:val="20"/>
                <w:szCs w:val="20"/>
              </w:rPr>
              <w:t>Value</w:t>
            </w:r>
          </w:p>
        </w:tc>
      </w:tr>
      <w:tr w:rsidR="00FF2071" w:rsidRPr="0065142C" w:rsidTr="00A576E5">
        <w:trPr>
          <w:jc w:val="center"/>
        </w:trPr>
        <w:tc>
          <w:tcPr>
            <w:tcW w:w="2420" w:type="dxa"/>
            <w:tcBorders>
              <w:top w:val="single" w:sz="4" w:space="0" w:color="auto"/>
            </w:tcBorders>
            <w:vAlign w:val="center"/>
          </w:tcPr>
          <w:p w:rsidR="00FF2071" w:rsidRPr="00C371B3" w:rsidRDefault="00FF2071" w:rsidP="00A576E5">
            <w:pPr>
              <w:jc w:val="center"/>
              <w:rPr>
                <w:rFonts w:ascii="Times New Roman" w:hAnsi="Times New Roman" w:cs="Times New Roman"/>
                <w:sz w:val="20"/>
                <w:szCs w:val="20"/>
              </w:rPr>
            </w:pPr>
            <w:r w:rsidRPr="00C371B3">
              <w:rPr>
                <w:rFonts w:ascii="Times New Roman" w:hAnsi="Times New Roman" w:cs="Times New Roman"/>
                <w:sz w:val="20"/>
                <w:szCs w:val="20"/>
              </w:rPr>
              <w:t>Surface speed</w:t>
            </w:r>
          </w:p>
        </w:tc>
        <w:tc>
          <w:tcPr>
            <w:tcW w:w="2404" w:type="dxa"/>
            <w:tcBorders>
              <w:top w:val="single" w:sz="4" w:space="0" w:color="auto"/>
            </w:tcBorders>
            <w:vAlign w:val="center"/>
          </w:tcPr>
          <w:p w:rsidR="00FF2071" w:rsidRPr="00C371B3" w:rsidRDefault="00FF2071" w:rsidP="00A576E5">
            <w:pPr>
              <w:jc w:val="center"/>
              <w:rPr>
                <w:rFonts w:ascii="Times New Roman" w:hAnsi="Times New Roman" w:cs="Times New Roman"/>
                <w:sz w:val="20"/>
                <w:szCs w:val="20"/>
              </w:rPr>
            </w:pPr>
            <w:r w:rsidRPr="00C371B3">
              <w:rPr>
                <w:rFonts w:ascii="Times New Roman" w:hAnsi="Times New Roman" w:cs="Times New Roman"/>
                <w:sz w:val="20"/>
                <w:szCs w:val="20"/>
              </w:rPr>
              <w:t>45 (m/min)</w:t>
            </w:r>
          </w:p>
        </w:tc>
        <w:tc>
          <w:tcPr>
            <w:tcW w:w="2259" w:type="dxa"/>
            <w:tcBorders>
              <w:top w:val="single" w:sz="4" w:space="0" w:color="auto"/>
            </w:tcBorders>
            <w:vAlign w:val="center"/>
          </w:tcPr>
          <w:p w:rsidR="00FF2071" w:rsidRPr="00C371B3" w:rsidRDefault="00FF2071" w:rsidP="00A576E5">
            <w:pPr>
              <w:jc w:val="center"/>
              <w:rPr>
                <w:rFonts w:ascii="Times New Roman" w:hAnsi="Times New Roman" w:cs="Times New Roman"/>
                <w:sz w:val="20"/>
                <w:szCs w:val="20"/>
              </w:rPr>
            </w:pPr>
            <w:r>
              <w:rPr>
                <w:rFonts w:ascii="Times New Roman" w:hAnsi="Times New Roman" w:cs="Times New Roman"/>
                <w:sz w:val="20"/>
                <w:szCs w:val="20"/>
              </w:rPr>
              <w:t>Width</w:t>
            </w:r>
            <w:r w:rsidRPr="00C371B3">
              <w:rPr>
                <w:rFonts w:ascii="Times New Roman" w:hAnsi="Times New Roman" w:cs="Times New Roman"/>
                <w:sz w:val="20"/>
                <w:szCs w:val="20"/>
              </w:rPr>
              <w:t xml:space="preserve"> of cut</w:t>
            </w:r>
          </w:p>
        </w:tc>
        <w:tc>
          <w:tcPr>
            <w:tcW w:w="1417" w:type="dxa"/>
            <w:tcBorders>
              <w:top w:val="single" w:sz="4" w:space="0" w:color="auto"/>
            </w:tcBorders>
            <w:vAlign w:val="center"/>
          </w:tcPr>
          <w:p w:rsidR="00FF2071" w:rsidRPr="00C371B3" w:rsidRDefault="00FF2071" w:rsidP="00A576E5">
            <w:pPr>
              <w:jc w:val="center"/>
              <w:rPr>
                <w:rFonts w:ascii="Times New Roman" w:hAnsi="Times New Roman" w:cs="Times New Roman"/>
                <w:sz w:val="20"/>
                <w:szCs w:val="20"/>
              </w:rPr>
            </w:pPr>
            <w:r>
              <w:rPr>
                <w:rFonts w:ascii="Times New Roman" w:hAnsi="Times New Roman" w:cs="Times New Roman"/>
                <w:sz w:val="20"/>
                <w:szCs w:val="20"/>
              </w:rPr>
              <w:t>Plane stress condition</w:t>
            </w:r>
          </w:p>
        </w:tc>
      </w:tr>
      <w:tr w:rsidR="00FF2071" w:rsidRPr="0065142C" w:rsidTr="00A576E5">
        <w:trPr>
          <w:jc w:val="center"/>
        </w:trPr>
        <w:tc>
          <w:tcPr>
            <w:tcW w:w="2420" w:type="dxa"/>
            <w:vAlign w:val="center"/>
          </w:tcPr>
          <w:p w:rsidR="00FF2071" w:rsidRPr="00C371B3" w:rsidRDefault="00FF2071" w:rsidP="00A576E5">
            <w:pPr>
              <w:jc w:val="center"/>
              <w:rPr>
                <w:rFonts w:ascii="Times New Roman" w:hAnsi="Times New Roman" w:cs="Times New Roman"/>
                <w:sz w:val="20"/>
                <w:szCs w:val="20"/>
              </w:rPr>
            </w:pPr>
            <w:proofErr w:type="spellStart"/>
            <w:r>
              <w:rPr>
                <w:rFonts w:ascii="Times New Roman" w:hAnsi="Times New Roman" w:cs="Times New Roman"/>
                <w:sz w:val="20"/>
                <w:szCs w:val="20"/>
              </w:rPr>
              <w:t>Undeformed</w:t>
            </w:r>
            <w:proofErr w:type="spellEnd"/>
            <w:r>
              <w:rPr>
                <w:rFonts w:ascii="Times New Roman" w:hAnsi="Times New Roman" w:cs="Times New Roman"/>
                <w:sz w:val="20"/>
                <w:szCs w:val="20"/>
              </w:rPr>
              <w:t xml:space="preserve"> chip thickness</w:t>
            </w:r>
          </w:p>
        </w:tc>
        <w:tc>
          <w:tcPr>
            <w:tcW w:w="2404" w:type="dxa"/>
            <w:vAlign w:val="center"/>
          </w:tcPr>
          <w:p w:rsidR="00FF2071" w:rsidRPr="00C371B3" w:rsidRDefault="00FF2071" w:rsidP="00A576E5">
            <w:pPr>
              <w:jc w:val="center"/>
              <w:rPr>
                <w:rFonts w:ascii="Times New Roman" w:hAnsi="Times New Roman" w:cs="Times New Roman"/>
                <w:sz w:val="20"/>
                <w:szCs w:val="20"/>
              </w:rPr>
            </w:pPr>
            <w:r w:rsidRPr="00C371B3">
              <w:rPr>
                <w:rFonts w:ascii="Times New Roman" w:hAnsi="Times New Roman" w:cs="Times New Roman"/>
                <w:sz w:val="20"/>
                <w:szCs w:val="20"/>
              </w:rPr>
              <w:t>0.15 (mm/rev)</w:t>
            </w:r>
          </w:p>
        </w:tc>
        <w:tc>
          <w:tcPr>
            <w:tcW w:w="2259" w:type="dxa"/>
            <w:vAlign w:val="center"/>
          </w:tcPr>
          <w:p w:rsidR="00FF2071" w:rsidRPr="00C371B3" w:rsidRDefault="00FF2071" w:rsidP="00A576E5">
            <w:pPr>
              <w:jc w:val="center"/>
              <w:rPr>
                <w:rFonts w:ascii="Times New Roman" w:hAnsi="Times New Roman" w:cs="Times New Roman"/>
                <w:sz w:val="20"/>
                <w:szCs w:val="20"/>
              </w:rPr>
            </w:pPr>
            <w:r w:rsidRPr="00C371B3">
              <w:rPr>
                <w:rFonts w:ascii="Times New Roman" w:hAnsi="Times New Roman" w:cs="Times New Roman"/>
                <w:sz w:val="20"/>
                <w:szCs w:val="20"/>
              </w:rPr>
              <w:t>Length of cut</w:t>
            </w:r>
          </w:p>
        </w:tc>
        <w:tc>
          <w:tcPr>
            <w:tcW w:w="1417" w:type="dxa"/>
            <w:vAlign w:val="center"/>
          </w:tcPr>
          <w:p w:rsidR="00FF2071" w:rsidRPr="00C371B3" w:rsidRDefault="00FF2071" w:rsidP="00A576E5">
            <w:pPr>
              <w:jc w:val="center"/>
              <w:rPr>
                <w:rFonts w:ascii="Times New Roman" w:hAnsi="Times New Roman" w:cs="Times New Roman"/>
                <w:sz w:val="20"/>
                <w:szCs w:val="20"/>
              </w:rPr>
            </w:pPr>
            <w:r w:rsidRPr="00C371B3">
              <w:rPr>
                <w:rFonts w:ascii="Times New Roman" w:hAnsi="Times New Roman" w:cs="Times New Roman"/>
                <w:sz w:val="20"/>
                <w:szCs w:val="20"/>
              </w:rPr>
              <w:t>1.5 (mm)</w:t>
            </w:r>
          </w:p>
        </w:tc>
      </w:tr>
      <w:tr w:rsidR="00FF2071" w:rsidRPr="0065142C" w:rsidTr="00A576E5">
        <w:trPr>
          <w:jc w:val="center"/>
        </w:trPr>
        <w:tc>
          <w:tcPr>
            <w:tcW w:w="2420" w:type="dxa"/>
            <w:vAlign w:val="center"/>
          </w:tcPr>
          <w:p w:rsidR="00FF2071" w:rsidRPr="00C371B3" w:rsidRDefault="00FF2071" w:rsidP="00A576E5">
            <w:pPr>
              <w:jc w:val="center"/>
              <w:rPr>
                <w:rFonts w:ascii="Times New Roman" w:hAnsi="Times New Roman" w:cs="Times New Roman"/>
                <w:sz w:val="20"/>
                <w:szCs w:val="20"/>
              </w:rPr>
            </w:pPr>
            <w:r w:rsidRPr="00C371B3">
              <w:rPr>
                <w:rFonts w:ascii="Times New Roman" w:hAnsi="Times New Roman" w:cs="Times New Roman"/>
                <w:sz w:val="20"/>
                <w:szCs w:val="20"/>
              </w:rPr>
              <w:t>Heat transfer coefficient</w:t>
            </w:r>
          </w:p>
        </w:tc>
        <w:tc>
          <w:tcPr>
            <w:tcW w:w="2404" w:type="dxa"/>
            <w:vAlign w:val="center"/>
          </w:tcPr>
          <w:p w:rsidR="00FF2071" w:rsidRPr="00C371B3" w:rsidRDefault="00FF2071" w:rsidP="00A576E5">
            <w:pPr>
              <w:jc w:val="center"/>
              <w:rPr>
                <w:rFonts w:ascii="Times New Roman" w:hAnsi="Times New Roman" w:cs="Times New Roman"/>
                <w:sz w:val="20"/>
                <w:szCs w:val="20"/>
              </w:rPr>
            </w:pPr>
            <w:r w:rsidRPr="00C371B3">
              <w:rPr>
                <w:rFonts w:ascii="Times New Roman" w:hAnsi="Times New Roman" w:cs="Times New Roman"/>
                <w:sz w:val="20"/>
                <w:szCs w:val="20"/>
              </w:rPr>
              <w:t>11 (N/sec/mm/</w:t>
            </w:r>
            <w:r w:rsidRPr="00C371B3">
              <w:rPr>
                <w:rFonts w:ascii="SimSun" w:hAnsi="SimSun" w:cs="SimSun" w:hint="eastAsia"/>
                <w:sz w:val="20"/>
                <w:szCs w:val="20"/>
              </w:rPr>
              <w:t>℃</w:t>
            </w:r>
            <w:r w:rsidRPr="00C371B3">
              <w:rPr>
                <w:rFonts w:ascii="Times New Roman" w:eastAsia="Microsoft YaHei" w:hAnsi="Times New Roman" w:cs="Times New Roman"/>
                <w:sz w:val="20"/>
                <w:szCs w:val="20"/>
              </w:rPr>
              <w:t>)</w:t>
            </w:r>
          </w:p>
        </w:tc>
        <w:tc>
          <w:tcPr>
            <w:tcW w:w="2259" w:type="dxa"/>
            <w:vAlign w:val="center"/>
          </w:tcPr>
          <w:p w:rsidR="00FF2071" w:rsidRPr="00C371B3" w:rsidRDefault="00FF2071" w:rsidP="00A576E5">
            <w:pPr>
              <w:jc w:val="center"/>
              <w:rPr>
                <w:rFonts w:ascii="Times New Roman" w:hAnsi="Times New Roman" w:cs="Times New Roman"/>
                <w:sz w:val="20"/>
                <w:szCs w:val="20"/>
              </w:rPr>
            </w:pPr>
            <w:r w:rsidRPr="00C371B3">
              <w:rPr>
                <w:rFonts w:ascii="Times New Roman" w:hAnsi="Times New Roman" w:cs="Times New Roman"/>
                <w:sz w:val="20"/>
                <w:szCs w:val="20"/>
              </w:rPr>
              <w:t>Environment temperature</w:t>
            </w:r>
          </w:p>
        </w:tc>
        <w:tc>
          <w:tcPr>
            <w:tcW w:w="1417" w:type="dxa"/>
            <w:vAlign w:val="center"/>
          </w:tcPr>
          <w:p w:rsidR="00FF2071" w:rsidRPr="00C371B3" w:rsidRDefault="00FF2071" w:rsidP="00A576E5">
            <w:pPr>
              <w:jc w:val="center"/>
              <w:rPr>
                <w:rFonts w:ascii="Times New Roman" w:hAnsi="Times New Roman" w:cs="Times New Roman"/>
                <w:sz w:val="20"/>
                <w:szCs w:val="20"/>
              </w:rPr>
            </w:pPr>
            <w:r w:rsidRPr="00C371B3">
              <w:rPr>
                <w:rFonts w:ascii="Times New Roman" w:hAnsi="Times New Roman" w:cs="Times New Roman"/>
                <w:sz w:val="20"/>
                <w:szCs w:val="20"/>
              </w:rPr>
              <w:t>20 (</w:t>
            </w:r>
            <w:r w:rsidRPr="00C371B3">
              <w:rPr>
                <w:rFonts w:ascii="SimSun" w:hAnsi="SimSun" w:cs="SimSun" w:hint="eastAsia"/>
                <w:sz w:val="20"/>
                <w:szCs w:val="20"/>
              </w:rPr>
              <w:t>℃</w:t>
            </w:r>
            <w:r w:rsidRPr="00C371B3">
              <w:rPr>
                <w:rFonts w:ascii="Times New Roman" w:eastAsia="Microsoft YaHei" w:hAnsi="Times New Roman" w:cs="Times New Roman"/>
                <w:sz w:val="20"/>
                <w:szCs w:val="20"/>
              </w:rPr>
              <w:t>)</w:t>
            </w:r>
          </w:p>
        </w:tc>
      </w:tr>
      <w:tr w:rsidR="00FF2071" w:rsidRPr="0065142C" w:rsidTr="00A576E5">
        <w:trPr>
          <w:trHeight w:val="537"/>
          <w:jc w:val="center"/>
        </w:trPr>
        <w:tc>
          <w:tcPr>
            <w:tcW w:w="2420" w:type="dxa"/>
            <w:tcBorders>
              <w:bottom w:val="single" w:sz="4" w:space="0" w:color="auto"/>
            </w:tcBorders>
            <w:vAlign w:val="center"/>
          </w:tcPr>
          <w:p w:rsidR="00FF2071" w:rsidRPr="00C371B3" w:rsidRDefault="00FF2071" w:rsidP="00A576E5">
            <w:pPr>
              <w:jc w:val="center"/>
              <w:rPr>
                <w:rFonts w:ascii="Times New Roman" w:hAnsi="Times New Roman" w:cs="Times New Roman"/>
                <w:sz w:val="20"/>
                <w:szCs w:val="20"/>
              </w:rPr>
            </w:pPr>
            <w:r w:rsidRPr="00C371B3">
              <w:rPr>
                <w:rFonts w:ascii="Times New Roman" w:hAnsi="Times New Roman" w:cs="Times New Roman"/>
                <w:sz w:val="20"/>
                <w:szCs w:val="20"/>
              </w:rPr>
              <w:t>Shear friction factor</w:t>
            </w:r>
          </w:p>
        </w:tc>
        <w:tc>
          <w:tcPr>
            <w:tcW w:w="2404" w:type="dxa"/>
            <w:tcBorders>
              <w:bottom w:val="single" w:sz="4" w:space="0" w:color="auto"/>
            </w:tcBorders>
            <w:vAlign w:val="center"/>
          </w:tcPr>
          <w:p w:rsidR="00FF2071" w:rsidRPr="00C371B3" w:rsidRDefault="00FF2071" w:rsidP="00A576E5">
            <w:pPr>
              <w:jc w:val="center"/>
              <w:rPr>
                <w:rFonts w:ascii="Times New Roman" w:hAnsi="Times New Roman" w:cs="Times New Roman"/>
                <w:sz w:val="20"/>
                <w:szCs w:val="20"/>
              </w:rPr>
            </w:pPr>
            <w:r w:rsidRPr="00C371B3">
              <w:rPr>
                <w:rFonts w:ascii="Times New Roman" w:hAnsi="Times New Roman" w:cs="Times New Roman"/>
                <w:sz w:val="20"/>
                <w:szCs w:val="20"/>
              </w:rPr>
              <w:t>0.3</w:t>
            </w:r>
          </w:p>
        </w:tc>
        <w:tc>
          <w:tcPr>
            <w:tcW w:w="2259" w:type="dxa"/>
            <w:tcBorders>
              <w:bottom w:val="single" w:sz="4" w:space="0" w:color="auto"/>
            </w:tcBorders>
            <w:vAlign w:val="center"/>
          </w:tcPr>
          <w:p w:rsidR="00FF2071" w:rsidRPr="00C371B3" w:rsidRDefault="00FF2071" w:rsidP="00A576E5">
            <w:pPr>
              <w:jc w:val="center"/>
              <w:rPr>
                <w:rFonts w:ascii="Times New Roman" w:hAnsi="Times New Roman" w:cs="Times New Roman"/>
                <w:sz w:val="20"/>
                <w:szCs w:val="20"/>
              </w:rPr>
            </w:pPr>
          </w:p>
        </w:tc>
        <w:tc>
          <w:tcPr>
            <w:tcW w:w="1417" w:type="dxa"/>
            <w:tcBorders>
              <w:bottom w:val="single" w:sz="4" w:space="0" w:color="auto"/>
            </w:tcBorders>
            <w:vAlign w:val="center"/>
          </w:tcPr>
          <w:p w:rsidR="00FF2071" w:rsidRPr="00C371B3" w:rsidRDefault="00FF2071" w:rsidP="00A576E5">
            <w:pPr>
              <w:jc w:val="center"/>
              <w:rPr>
                <w:rFonts w:ascii="Times New Roman" w:hAnsi="Times New Roman" w:cs="Times New Roman"/>
                <w:sz w:val="20"/>
                <w:szCs w:val="20"/>
              </w:rPr>
            </w:pPr>
          </w:p>
        </w:tc>
      </w:tr>
    </w:tbl>
    <w:p w:rsidR="00FF2071" w:rsidRPr="00FF2071" w:rsidRDefault="00FF2071" w:rsidP="00FF2071">
      <w:pPr>
        <w:rPr>
          <w:lang w:eastAsia="en-US"/>
        </w:rPr>
      </w:pPr>
    </w:p>
    <w:p w:rsidR="00B76AF4" w:rsidRPr="00904F0F" w:rsidRDefault="00B76AF4" w:rsidP="00B76AF4">
      <w:pPr>
        <w:pStyle w:val="Heading1"/>
        <w:spacing w:before="240"/>
      </w:pPr>
      <w:r w:rsidRPr="00904F0F">
        <w:t xml:space="preserve">Results and discussions </w:t>
      </w:r>
    </w:p>
    <w:p w:rsidR="00B76AF4" w:rsidRPr="00904F0F" w:rsidRDefault="00B76AF4" w:rsidP="00B76AF4">
      <w:pPr>
        <w:pStyle w:val="9"/>
        <w:rPr>
          <w:sz w:val="24"/>
          <w:szCs w:val="24"/>
        </w:rPr>
      </w:pPr>
      <w:r w:rsidRPr="00904F0F">
        <w:rPr>
          <w:sz w:val="24"/>
          <w:szCs w:val="24"/>
        </w:rPr>
        <w:t>Tensile testing on silicon</w:t>
      </w:r>
    </w:p>
    <w:bookmarkEnd w:id="30"/>
    <w:bookmarkEnd w:id="31"/>
    <w:bookmarkEnd w:id="32"/>
    <w:bookmarkEnd w:id="33"/>
    <w:bookmarkEnd w:id="34"/>
    <w:p w:rsidR="00B76AF4" w:rsidRDefault="00B76AF4" w:rsidP="00B76AF4">
      <w:pPr>
        <w:pStyle w:val="Caption"/>
        <w:spacing w:line="480" w:lineRule="auto"/>
        <w:rPr>
          <w:rFonts w:ascii="Times New Roman" w:hAnsi="Times New Roman"/>
          <w:b w:val="0"/>
          <w:bCs w:val="0"/>
          <w:sz w:val="24"/>
          <w:szCs w:val="24"/>
        </w:rPr>
      </w:pPr>
      <w:r w:rsidRPr="00904F0F">
        <w:rPr>
          <w:rFonts w:ascii="Times New Roman" w:hAnsi="Times New Roman"/>
          <w:b w:val="0"/>
          <w:bCs w:val="0"/>
          <w:sz w:val="24"/>
          <w:szCs w:val="24"/>
        </w:rPr>
        <w:t>In order to test the accuracy of</w:t>
      </w:r>
      <w:r>
        <w:rPr>
          <w:rFonts w:ascii="Times New Roman" w:hAnsi="Times New Roman"/>
          <w:b w:val="0"/>
          <w:bCs w:val="0"/>
          <w:sz w:val="24"/>
          <w:szCs w:val="24"/>
        </w:rPr>
        <w:t xml:space="preserve"> the</w:t>
      </w:r>
      <w:r w:rsidRPr="00904F0F">
        <w:rPr>
          <w:rFonts w:ascii="Times New Roman" w:hAnsi="Times New Roman"/>
          <w:b w:val="0"/>
          <w:bCs w:val="0"/>
          <w:sz w:val="24"/>
          <w:szCs w:val="24"/>
        </w:rPr>
        <w:t xml:space="preserve"> VUMAT sub-routine developed in this work, simulation</w:t>
      </w:r>
      <w:r>
        <w:rPr>
          <w:rFonts w:ascii="Times New Roman" w:hAnsi="Times New Roman"/>
          <w:b w:val="0"/>
          <w:bCs w:val="0"/>
          <w:sz w:val="24"/>
          <w:szCs w:val="24"/>
        </w:rPr>
        <w:t>s were</w:t>
      </w:r>
      <w:r w:rsidRPr="00904F0F">
        <w:rPr>
          <w:rFonts w:ascii="Times New Roman" w:hAnsi="Times New Roman"/>
          <w:b w:val="0"/>
          <w:bCs w:val="0"/>
          <w:sz w:val="24"/>
          <w:szCs w:val="24"/>
        </w:rPr>
        <w:t xml:space="preserve"> performed to compare the 2D, 3D (</w:t>
      </w:r>
      <w:r>
        <w:rPr>
          <w:rFonts w:ascii="Times New Roman" w:eastAsiaTheme="minorEastAsia" w:hAnsi="Times New Roman" w:hint="eastAsia"/>
          <w:b w:val="0"/>
          <w:bCs w:val="0"/>
          <w:sz w:val="24"/>
          <w:szCs w:val="24"/>
          <w:lang w:eastAsia="zh-CN"/>
        </w:rPr>
        <w:t>by</w:t>
      </w:r>
      <w:r>
        <w:rPr>
          <w:rFonts w:ascii="Times New Roman" w:eastAsiaTheme="minorEastAsia" w:hAnsi="Times New Roman"/>
          <w:b w:val="0"/>
          <w:bCs w:val="0"/>
          <w:sz w:val="24"/>
          <w:szCs w:val="24"/>
          <w:lang w:eastAsia="zh-CN"/>
        </w:rPr>
        <w:t xml:space="preserve"> </w:t>
      </w:r>
      <w:r w:rsidRPr="00904F0F">
        <w:rPr>
          <w:rFonts w:ascii="Times New Roman" w:hAnsi="Times New Roman"/>
          <w:b w:val="0"/>
          <w:bCs w:val="0"/>
          <w:sz w:val="24"/>
          <w:szCs w:val="24"/>
        </w:rPr>
        <w:t>default model) and 3D (by VUMAT sub-routine models) at two different strain rates of 0.005/</w:t>
      </w:r>
      <w:proofErr w:type="spellStart"/>
      <w:r w:rsidRPr="00904F0F">
        <w:rPr>
          <w:rFonts w:ascii="Times New Roman" w:hAnsi="Times New Roman"/>
          <w:b w:val="0"/>
          <w:bCs w:val="0"/>
          <w:sz w:val="24"/>
          <w:szCs w:val="24"/>
        </w:rPr>
        <w:t>ps</w:t>
      </w:r>
      <w:proofErr w:type="spellEnd"/>
      <w:r w:rsidRPr="00904F0F">
        <w:rPr>
          <w:rFonts w:ascii="Times New Roman" w:hAnsi="Times New Roman"/>
          <w:b w:val="0"/>
          <w:bCs w:val="0"/>
          <w:sz w:val="24"/>
          <w:szCs w:val="24"/>
        </w:rPr>
        <w:t xml:space="preserve"> and 0.0005/ps. </w:t>
      </w:r>
      <w:r w:rsidRPr="00E43781">
        <w:rPr>
          <w:rFonts w:ascii="Times New Roman" w:hAnsi="Times New Roman"/>
          <w:b w:val="0"/>
          <w:bCs w:val="0"/>
          <w:sz w:val="24"/>
          <w:szCs w:val="24"/>
        </w:rPr>
        <w:t xml:space="preserve">The comparison results are shown in </w:t>
      </w:r>
      <w:r w:rsidRPr="00765959">
        <w:rPr>
          <w:rFonts w:ascii="Times New Roman" w:hAnsi="Times New Roman"/>
          <w:b w:val="0"/>
          <w:sz w:val="24"/>
          <w:szCs w:val="24"/>
        </w:rPr>
        <w:t xml:space="preserve">Fig. </w:t>
      </w:r>
      <w:r w:rsidRPr="00765959">
        <w:rPr>
          <w:rFonts w:ascii="Times New Roman" w:hAnsi="Times New Roman"/>
          <w:b w:val="0"/>
          <w:noProof/>
          <w:sz w:val="24"/>
          <w:szCs w:val="24"/>
        </w:rPr>
        <w:t>7</w:t>
      </w:r>
      <w:r>
        <w:rPr>
          <w:rFonts w:ascii="Times New Roman" w:hAnsi="Times New Roman"/>
          <w:b w:val="0"/>
          <w:noProof/>
          <w:sz w:val="24"/>
          <w:szCs w:val="24"/>
        </w:rPr>
        <w:t xml:space="preserve"> </w:t>
      </w:r>
      <w:r w:rsidRPr="00E43781">
        <w:rPr>
          <w:rFonts w:ascii="Times New Roman" w:hAnsi="Times New Roman"/>
          <w:b w:val="0"/>
          <w:bCs w:val="0"/>
          <w:sz w:val="24"/>
          <w:szCs w:val="24"/>
        </w:rPr>
        <w:t xml:space="preserve">and </w:t>
      </w:r>
      <w:r w:rsidRPr="00765959">
        <w:rPr>
          <w:rFonts w:ascii="Times New Roman" w:hAnsi="Times New Roman"/>
          <w:b w:val="0"/>
          <w:sz w:val="24"/>
          <w:szCs w:val="24"/>
        </w:rPr>
        <w:t xml:space="preserve">Fig. </w:t>
      </w:r>
      <w:r w:rsidRPr="00765959">
        <w:rPr>
          <w:rFonts w:ascii="Times New Roman" w:hAnsi="Times New Roman"/>
          <w:b w:val="0"/>
          <w:noProof/>
          <w:sz w:val="24"/>
          <w:szCs w:val="24"/>
        </w:rPr>
        <w:t>8</w:t>
      </w:r>
      <w:r w:rsidRPr="00E43781">
        <w:rPr>
          <w:rFonts w:ascii="Times New Roman" w:hAnsi="Times New Roman"/>
          <w:b w:val="0"/>
          <w:bCs w:val="0"/>
          <w:sz w:val="24"/>
          <w:szCs w:val="24"/>
        </w:rPr>
        <w:t>. An excellent overlap suggests</w:t>
      </w:r>
      <w:r w:rsidRPr="00904F0F">
        <w:rPr>
          <w:rFonts w:ascii="Times New Roman" w:hAnsi="Times New Roman"/>
          <w:b w:val="0"/>
          <w:bCs w:val="0"/>
          <w:sz w:val="24"/>
          <w:szCs w:val="24"/>
        </w:rPr>
        <w:t xml:space="preserve"> </w:t>
      </w:r>
      <w:r w:rsidRPr="00904F0F">
        <w:rPr>
          <w:rFonts w:ascii="Times New Roman" w:hAnsi="Times New Roman"/>
          <w:b w:val="0"/>
          <w:bCs w:val="0"/>
          <w:sz w:val="24"/>
          <w:szCs w:val="24"/>
        </w:rPr>
        <w:lastRenderedPageBreak/>
        <w:t>that the developed VUMAT worked well on silicon and thus became the basis for testing various material models of Ti6Al4V in the next section.</w:t>
      </w:r>
    </w:p>
    <w:p w:rsidR="00B76AF4" w:rsidRPr="00D43B96" w:rsidRDefault="00B76AF4" w:rsidP="00B76AF4">
      <w:pPr>
        <w:jc w:val="both"/>
        <w:rPr>
          <w:rFonts w:ascii="Times New Roman" w:hAnsi="Times New Roman" w:cs="Times New Roman"/>
          <w:sz w:val="20"/>
          <w:szCs w:val="20"/>
        </w:rPr>
      </w:pPr>
      <w:r w:rsidRPr="00D43B96">
        <w:rPr>
          <w:rFonts w:ascii="Times New Roman" w:hAnsi="Times New Roman" w:cs="Times New Roman"/>
          <w:noProof/>
          <w:sz w:val="20"/>
          <w:szCs w:val="20"/>
          <w:lang w:eastAsia="en-GB"/>
        </w:rPr>
        <w:drawing>
          <wp:inline distT="0" distB="0" distL="0" distR="0" wp14:anchorId="61DE5E7B" wp14:editId="2ADB8A66">
            <wp:extent cx="5424805" cy="3127401"/>
            <wp:effectExtent l="0" t="0" r="4445" b="15875"/>
            <wp:docPr id="4" name="图表 19">
              <a:extLst xmlns:a="http://schemas.openxmlformats.org/drawingml/2006/main">
                <a:ext uri="{FF2B5EF4-FFF2-40B4-BE49-F238E27FC236}">
                  <a16:creationId xmlns:a16="http://schemas.microsoft.com/office/drawing/2014/main" id="{83D648B2-0196-4998-BB42-09D7DD4FC2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76AF4" w:rsidRPr="00740BAD" w:rsidRDefault="00B76AF4" w:rsidP="00B76AF4">
      <w:pPr>
        <w:pStyle w:val="Caption"/>
        <w:jc w:val="center"/>
        <w:rPr>
          <w:rFonts w:ascii="Times New Roman" w:hAnsi="Times New Roman"/>
          <w:b w:val="0"/>
          <w:sz w:val="20"/>
        </w:rPr>
      </w:pPr>
      <w:r w:rsidRPr="00740BAD">
        <w:rPr>
          <w:rFonts w:ascii="Times New Roman" w:hAnsi="Times New Roman"/>
          <w:b w:val="0"/>
          <w:sz w:val="20"/>
        </w:rPr>
        <w:t xml:space="preserve">Fig. </w:t>
      </w:r>
      <w:r w:rsidRPr="00740BAD">
        <w:rPr>
          <w:rFonts w:ascii="Times New Roman" w:eastAsiaTheme="minorEastAsia" w:hAnsi="Times New Roman"/>
          <w:b w:val="0"/>
          <w:noProof/>
          <w:sz w:val="20"/>
          <w:lang w:eastAsia="zh-CN"/>
        </w:rPr>
        <w:t>7</w:t>
      </w:r>
      <w:r w:rsidRPr="00740BAD">
        <w:rPr>
          <w:rFonts w:ascii="Times New Roman" w:hAnsi="Times New Roman"/>
          <w:b w:val="0"/>
          <w:sz w:val="20"/>
        </w:rPr>
        <w:t>. Comparison between built-in model and VUMAT subroutine (0.005/</w:t>
      </w:r>
      <w:proofErr w:type="spellStart"/>
      <w:r w:rsidRPr="00740BAD">
        <w:rPr>
          <w:rFonts w:ascii="Times New Roman" w:hAnsi="Times New Roman"/>
          <w:b w:val="0"/>
          <w:sz w:val="20"/>
        </w:rPr>
        <w:t>ps</w:t>
      </w:r>
      <w:proofErr w:type="spellEnd"/>
      <w:r w:rsidRPr="00740BAD">
        <w:rPr>
          <w:rFonts w:ascii="Times New Roman" w:hAnsi="Times New Roman"/>
          <w:b w:val="0"/>
          <w:sz w:val="20"/>
        </w:rPr>
        <w:t>)</w:t>
      </w:r>
    </w:p>
    <w:p w:rsidR="00B76AF4" w:rsidRPr="00D43B96" w:rsidRDefault="00B76AF4" w:rsidP="00B76AF4">
      <w:pPr>
        <w:pStyle w:val="Caption"/>
        <w:rPr>
          <w:rFonts w:ascii="Times New Roman" w:hAnsi="Times New Roman"/>
          <w:sz w:val="20"/>
        </w:rPr>
      </w:pPr>
      <w:r w:rsidRPr="00D43B96">
        <w:rPr>
          <w:rFonts w:ascii="Times New Roman" w:hAnsi="Times New Roman"/>
          <w:noProof/>
          <w:sz w:val="20"/>
          <w:lang w:eastAsia="en-GB"/>
        </w:rPr>
        <w:drawing>
          <wp:inline distT="0" distB="0" distL="0" distR="0" wp14:anchorId="43592C3E" wp14:editId="4F032169">
            <wp:extent cx="5424805" cy="3281082"/>
            <wp:effectExtent l="0" t="0" r="4445" b="14605"/>
            <wp:docPr id="3" name="图表 18">
              <a:extLst xmlns:a="http://schemas.openxmlformats.org/drawingml/2006/main">
                <a:ext uri="{FF2B5EF4-FFF2-40B4-BE49-F238E27FC236}">
                  <a16:creationId xmlns:a16="http://schemas.microsoft.com/office/drawing/2014/main" id="{289AD02A-A7B6-4A5A-A764-C986544CED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76AF4" w:rsidRDefault="00B76AF4" w:rsidP="00B76AF4">
      <w:pPr>
        <w:pStyle w:val="Caption"/>
        <w:jc w:val="center"/>
        <w:rPr>
          <w:rFonts w:ascii="Times New Roman" w:hAnsi="Times New Roman"/>
          <w:b w:val="0"/>
          <w:sz w:val="20"/>
        </w:rPr>
      </w:pPr>
      <w:r w:rsidRPr="00765959">
        <w:rPr>
          <w:rFonts w:ascii="Times New Roman" w:hAnsi="Times New Roman"/>
          <w:b w:val="0"/>
          <w:sz w:val="20"/>
        </w:rPr>
        <w:t xml:space="preserve"> Fig. </w:t>
      </w:r>
      <w:r>
        <w:rPr>
          <w:rFonts w:ascii="Times New Roman" w:hAnsi="Times New Roman"/>
          <w:b w:val="0"/>
          <w:noProof/>
          <w:sz w:val="20"/>
        </w:rPr>
        <w:t>8</w:t>
      </w:r>
      <w:r w:rsidRPr="00765959">
        <w:rPr>
          <w:rFonts w:ascii="Times New Roman" w:hAnsi="Times New Roman"/>
          <w:b w:val="0"/>
          <w:sz w:val="20"/>
        </w:rPr>
        <w:t>.</w:t>
      </w:r>
      <w:r w:rsidRPr="00894242">
        <w:rPr>
          <w:rFonts w:ascii="Times New Roman" w:hAnsi="Times New Roman"/>
          <w:b w:val="0"/>
          <w:sz w:val="20"/>
        </w:rPr>
        <w:t xml:space="preserve"> Comparison between built-in model and VUMAT subroutine (0.0005/</w:t>
      </w:r>
      <w:proofErr w:type="spellStart"/>
      <w:r w:rsidRPr="00894242">
        <w:rPr>
          <w:rFonts w:ascii="Times New Roman" w:hAnsi="Times New Roman"/>
          <w:b w:val="0"/>
          <w:sz w:val="20"/>
        </w:rPr>
        <w:t>ps</w:t>
      </w:r>
      <w:proofErr w:type="spellEnd"/>
      <w:r w:rsidRPr="00894242">
        <w:rPr>
          <w:rFonts w:ascii="Times New Roman" w:hAnsi="Times New Roman"/>
          <w:b w:val="0"/>
          <w:sz w:val="20"/>
        </w:rPr>
        <w:t>)</w:t>
      </w:r>
    </w:p>
    <w:p w:rsidR="00BE03A6" w:rsidRDefault="00BE03A6" w:rsidP="00BE03A6">
      <w:pPr>
        <w:rPr>
          <w:lang w:eastAsia="en-US"/>
        </w:rPr>
      </w:pPr>
    </w:p>
    <w:p w:rsidR="00BE03A6" w:rsidRDefault="00BE03A6" w:rsidP="00BE03A6">
      <w:pPr>
        <w:rPr>
          <w:lang w:eastAsia="en-US"/>
        </w:rPr>
      </w:pPr>
    </w:p>
    <w:p w:rsidR="00BE03A6" w:rsidRPr="00BE03A6" w:rsidRDefault="00BE03A6" w:rsidP="00BE03A6">
      <w:pPr>
        <w:rPr>
          <w:lang w:eastAsia="en-US"/>
        </w:rPr>
      </w:pPr>
    </w:p>
    <w:p w:rsidR="00B76AF4" w:rsidRPr="00904F0F" w:rsidRDefault="00B76AF4" w:rsidP="00B76AF4">
      <w:pPr>
        <w:pStyle w:val="9"/>
        <w:numPr>
          <w:ilvl w:val="1"/>
          <w:numId w:val="14"/>
        </w:numPr>
        <w:rPr>
          <w:sz w:val="24"/>
          <w:szCs w:val="24"/>
        </w:rPr>
      </w:pPr>
      <w:bookmarkStart w:id="46" w:name="_Toc523446249"/>
      <w:r w:rsidRPr="00904F0F">
        <w:rPr>
          <w:sz w:val="24"/>
          <w:szCs w:val="24"/>
        </w:rPr>
        <w:lastRenderedPageBreak/>
        <w:t>Tensile testing to compare different material constitutive models of Ti6Al4V</w:t>
      </w:r>
      <w:bookmarkEnd w:id="46"/>
    </w:p>
    <w:p w:rsidR="00B76AF4" w:rsidRPr="00904F0F" w:rsidRDefault="00B76AF4" w:rsidP="00B76AF4">
      <w:pPr>
        <w:jc w:val="both"/>
        <w:rPr>
          <w:rFonts w:ascii="Times New Roman" w:hAnsi="Times New Roman" w:cs="Times New Roman"/>
          <w:sz w:val="24"/>
          <w:szCs w:val="24"/>
        </w:rPr>
      </w:pPr>
    </w:p>
    <w:p w:rsidR="00BD53E5" w:rsidRDefault="00B76AF4" w:rsidP="00B76AF4">
      <w:pPr>
        <w:spacing w:line="480" w:lineRule="auto"/>
        <w:jc w:val="both"/>
        <w:rPr>
          <w:rFonts w:ascii="Times New Roman" w:hAnsi="Times New Roman" w:cs="Times New Roman"/>
          <w:sz w:val="24"/>
          <w:szCs w:val="24"/>
        </w:rPr>
      </w:pPr>
      <w:r w:rsidRPr="00904F0F">
        <w:rPr>
          <w:rFonts w:ascii="Times New Roman" w:hAnsi="Times New Roman" w:cs="Times New Roman"/>
          <w:sz w:val="24"/>
          <w:szCs w:val="24"/>
        </w:rPr>
        <w:t xml:space="preserve">Now that the VUMAT sub-routine </w:t>
      </w:r>
      <w:r>
        <w:rPr>
          <w:rFonts w:ascii="Times New Roman" w:hAnsi="Times New Roman" w:cs="Times New Roman"/>
          <w:sz w:val="24"/>
          <w:szCs w:val="24"/>
        </w:rPr>
        <w:t>is</w:t>
      </w:r>
      <w:r w:rsidRPr="00904F0F">
        <w:rPr>
          <w:rFonts w:ascii="Times New Roman" w:hAnsi="Times New Roman" w:cs="Times New Roman"/>
          <w:sz w:val="24"/>
          <w:szCs w:val="24"/>
        </w:rPr>
        <w:t xml:space="preserve"> well tested and calibrated both for silicon and Ti6Al4V and was found to work well at different strain rates, the three material models namely JC, ZA and VA model, were tested under the same tensile test conditions</w:t>
      </w:r>
      <w:r>
        <w:rPr>
          <w:rFonts w:ascii="Times New Roman" w:hAnsi="Times New Roman" w:cs="Times New Roman"/>
          <w:sz w:val="24"/>
          <w:szCs w:val="24"/>
        </w:rPr>
        <w:t xml:space="preserve"> but at a different strain rate </w:t>
      </w:r>
      <w:r w:rsidRPr="00904F0F">
        <w:rPr>
          <w:rFonts w:ascii="Times New Roman" w:hAnsi="Times New Roman" w:cs="Times New Roman"/>
          <w:sz w:val="24"/>
          <w:szCs w:val="24"/>
        </w:rPr>
        <w:t xml:space="preserve">of 0.0005/ps. The differences predicted by the models are shown in </w:t>
      </w:r>
      <w:r w:rsidRPr="00765959">
        <w:rPr>
          <w:rFonts w:ascii="Times New Roman" w:hAnsi="Times New Roman" w:cs="Times New Roman"/>
          <w:sz w:val="24"/>
          <w:szCs w:val="24"/>
        </w:rPr>
        <w:t xml:space="preserve">Fig. </w:t>
      </w:r>
      <w:r>
        <w:rPr>
          <w:rFonts w:ascii="Times New Roman" w:hAnsi="Times New Roman" w:cs="Times New Roman"/>
          <w:sz w:val="24"/>
          <w:szCs w:val="24"/>
        </w:rPr>
        <w:t>9</w:t>
      </w:r>
      <w:r w:rsidRPr="00904F0F">
        <w:rPr>
          <w:rFonts w:ascii="Times New Roman" w:hAnsi="Times New Roman" w:cs="Times New Roman"/>
          <w:sz w:val="24"/>
          <w:szCs w:val="24"/>
        </w:rPr>
        <w:t xml:space="preserve">. </w:t>
      </w:r>
    </w:p>
    <w:p w:rsidR="00B76AF4" w:rsidRDefault="00B76AF4" w:rsidP="00B76AF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may be noted that the </w:t>
      </w:r>
      <w:proofErr w:type="spellStart"/>
      <w:r w:rsidRPr="00904F0F">
        <w:rPr>
          <w:rFonts w:ascii="Times New Roman" w:hAnsi="Times New Roman" w:cs="Times New Roman"/>
          <w:sz w:val="24"/>
          <w:szCs w:val="24"/>
        </w:rPr>
        <w:t>Cuitino</w:t>
      </w:r>
      <w:proofErr w:type="spellEnd"/>
      <w:r w:rsidRPr="00904F0F">
        <w:rPr>
          <w:rFonts w:ascii="Times New Roman" w:hAnsi="Times New Roman" w:cs="Times New Roman"/>
          <w:sz w:val="24"/>
          <w:szCs w:val="24"/>
        </w:rPr>
        <w:t xml:space="preserve"> and Ortiz model </w:t>
      </w:r>
      <w:r>
        <w:rPr>
          <w:rFonts w:ascii="Times New Roman" w:hAnsi="Times New Roman" w:cs="Times New Roman"/>
          <w:sz w:val="24"/>
          <w:szCs w:val="24"/>
        </w:rPr>
        <w:t xml:space="preserve">could not be </w:t>
      </w:r>
      <w:r w:rsidRPr="00904F0F">
        <w:rPr>
          <w:rFonts w:ascii="Times New Roman" w:hAnsi="Times New Roman" w:cs="Times New Roman"/>
          <w:sz w:val="24"/>
          <w:szCs w:val="24"/>
        </w:rPr>
        <w:t xml:space="preserve">compared </w:t>
      </w:r>
      <w:r>
        <w:rPr>
          <w:rFonts w:ascii="Times New Roman" w:hAnsi="Times New Roman" w:cs="Times New Roman"/>
          <w:sz w:val="24"/>
          <w:szCs w:val="24"/>
        </w:rPr>
        <w:t xml:space="preserve">during tensile testing </w:t>
      </w:r>
      <w:r w:rsidRPr="00904F0F">
        <w:rPr>
          <w:rFonts w:ascii="Times New Roman" w:hAnsi="Times New Roman" w:cs="Times New Roman"/>
          <w:sz w:val="24"/>
          <w:szCs w:val="24"/>
        </w:rPr>
        <w:t xml:space="preserve">due to proprietary information (parameters </w:t>
      </w:r>
      <w:r>
        <w:rPr>
          <w:rFonts w:ascii="Times New Roman" w:hAnsi="Times New Roman" w:cs="Times New Roman"/>
          <w:sz w:val="24"/>
          <w:szCs w:val="24"/>
        </w:rPr>
        <w:t xml:space="preserve">were </w:t>
      </w:r>
      <w:r w:rsidRPr="00904F0F">
        <w:rPr>
          <w:rFonts w:ascii="Times New Roman" w:hAnsi="Times New Roman" w:cs="Times New Roman"/>
          <w:sz w:val="24"/>
          <w:szCs w:val="24"/>
        </w:rPr>
        <w:t xml:space="preserve">not made available by </w:t>
      </w:r>
      <w:proofErr w:type="spellStart"/>
      <w:r w:rsidRPr="00904F0F">
        <w:rPr>
          <w:rFonts w:ascii="Times New Roman" w:hAnsi="Times New Roman" w:cs="Times New Roman"/>
          <w:sz w:val="24"/>
          <w:szCs w:val="24"/>
        </w:rPr>
        <w:t>AdvantEdge</w:t>
      </w:r>
      <w:proofErr w:type="spellEnd"/>
      <w:r>
        <w:rPr>
          <w:rFonts w:ascii="Times New Roman" w:hAnsi="Times New Roman" w:cs="Times New Roman"/>
          <w:sz w:val="24"/>
          <w:szCs w:val="24"/>
        </w:rPr>
        <w:t>)</w:t>
      </w:r>
      <w:r w:rsidRPr="00904F0F">
        <w:rPr>
          <w:rFonts w:ascii="Times New Roman" w:hAnsi="Times New Roman" w:cs="Times New Roman"/>
          <w:sz w:val="24"/>
          <w:szCs w:val="24"/>
        </w:rPr>
        <w:t xml:space="preserve"> and thus only cutting test results are available from</w:t>
      </w:r>
      <w:r>
        <w:rPr>
          <w:rFonts w:ascii="Times New Roman" w:hAnsi="Times New Roman" w:cs="Times New Roman"/>
          <w:sz w:val="24"/>
          <w:szCs w:val="24"/>
        </w:rPr>
        <w:t xml:space="preserve"> the</w:t>
      </w:r>
      <w:r w:rsidRPr="00904F0F">
        <w:rPr>
          <w:rFonts w:ascii="Times New Roman" w:hAnsi="Times New Roman" w:cs="Times New Roman"/>
          <w:sz w:val="24"/>
          <w:szCs w:val="24"/>
        </w:rPr>
        <w:t xml:space="preserve"> </w:t>
      </w:r>
      <w:proofErr w:type="spellStart"/>
      <w:r>
        <w:rPr>
          <w:rFonts w:ascii="Times New Roman" w:hAnsi="Times New Roman" w:cs="Times New Roman"/>
          <w:sz w:val="24"/>
          <w:szCs w:val="24"/>
        </w:rPr>
        <w:t>Cuitino</w:t>
      </w:r>
      <w:proofErr w:type="spellEnd"/>
      <w:r>
        <w:rPr>
          <w:rFonts w:ascii="Times New Roman" w:hAnsi="Times New Roman" w:cs="Times New Roman"/>
          <w:sz w:val="24"/>
          <w:szCs w:val="24"/>
        </w:rPr>
        <w:t xml:space="preserve"> and Ortiz model discussed in later sections.</w:t>
      </w:r>
    </w:p>
    <w:p w:rsidR="0003659F" w:rsidRPr="00904F0F" w:rsidRDefault="0003659F" w:rsidP="007A0E7C">
      <w:pPr>
        <w:spacing w:line="480" w:lineRule="auto"/>
        <w:jc w:val="center"/>
        <w:rPr>
          <w:rFonts w:ascii="Times New Roman" w:hAnsi="Times New Roman" w:cs="Times New Roman"/>
          <w:sz w:val="24"/>
          <w:szCs w:val="24"/>
        </w:rPr>
      </w:pPr>
      <w:r w:rsidRPr="0003659F">
        <w:rPr>
          <w:rFonts w:ascii="Times New Roman" w:hAnsi="Times New Roman" w:cs="Times New Roman"/>
          <w:noProof/>
          <w:sz w:val="24"/>
          <w:szCs w:val="24"/>
          <w:lang w:eastAsia="en-GB"/>
        </w:rPr>
        <w:drawing>
          <wp:inline distT="0" distB="0" distL="0" distR="0">
            <wp:extent cx="4740101" cy="3518077"/>
            <wp:effectExtent l="0" t="0" r="3810" b="6350"/>
            <wp:docPr id="11" name="Picture 11" descr="C:\Users\e803898\Desktop\windows laptop\windows\Linux Backup\Paper\students\cen liu\revision\cen\uniaxial str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803898\Desktop\windows laptop\windows\Linux Backup\Paper\students\cen liu\revision\cen\uniaxial stress.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43512" cy="3520609"/>
                    </a:xfrm>
                    <a:prstGeom prst="rect">
                      <a:avLst/>
                    </a:prstGeom>
                    <a:noFill/>
                    <a:ln>
                      <a:noFill/>
                    </a:ln>
                  </pic:spPr>
                </pic:pic>
              </a:graphicData>
            </a:graphic>
          </wp:inline>
        </w:drawing>
      </w:r>
    </w:p>
    <w:p w:rsidR="00B76AF4" w:rsidRDefault="00B76AF4" w:rsidP="0003659F">
      <w:pPr>
        <w:pStyle w:val="Caption"/>
        <w:spacing w:before="0" w:after="0"/>
        <w:jc w:val="center"/>
        <w:rPr>
          <w:rFonts w:ascii="Times New Roman" w:hAnsi="Times New Roman"/>
          <w:b w:val="0"/>
          <w:sz w:val="20"/>
        </w:rPr>
      </w:pPr>
      <w:bookmarkStart w:id="47" w:name="_Ref530640130"/>
      <w:bookmarkStart w:id="48" w:name="_Ref522549677"/>
      <w:bookmarkStart w:id="49" w:name="_Ref523361097"/>
      <w:bookmarkStart w:id="50" w:name="_Toc523446285"/>
      <w:r w:rsidRPr="00FF5F55">
        <w:rPr>
          <w:rFonts w:ascii="Times New Roman" w:hAnsi="Times New Roman"/>
          <w:b w:val="0"/>
          <w:sz w:val="20"/>
        </w:rPr>
        <w:t xml:space="preserve">Fig. </w:t>
      </w:r>
      <w:bookmarkEnd w:id="47"/>
      <w:r>
        <w:rPr>
          <w:rFonts w:ascii="Times New Roman" w:hAnsi="Times New Roman"/>
          <w:b w:val="0"/>
          <w:noProof/>
          <w:sz w:val="20"/>
        </w:rPr>
        <w:t>9</w:t>
      </w:r>
      <w:r w:rsidRPr="00FF5F55">
        <w:rPr>
          <w:rFonts w:ascii="Times New Roman" w:hAnsi="Times New Roman"/>
          <w:b w:val="0"/>
          <w:sz w:val="20"/>
        </w:rPr>
        <w:t>.</w:t>
      </w:r>
      <w:bookmarkEnd w:id="48"/>
      <w:r w:rsidRPr="00FF5F55">
        <w:rPr>
          <w:rFonts w:ascii="Times New Roman" w:hAnsi="Times New Roman"/>
          <w:b w:val="0"/>
          <w:sz w:val="20"/>
        </w:rPr>
        <w:t xml:space="preserve"> </w:t>
      </w:r>
      <w:r w:rsidR="001E0405">
        <w:rPr>
          <w:rFonts w:ascii="Times New Roman" w:hAnsi="Times New Roman"/>
          <w:b w:val="0"/>
          <w:sz w:val="20"/>
        </w:rPr>
        <w:t>Uniaxial stress-strain curve of Ti6Al4V predicted by various</w:t>
      </w:r>
      <w:r w:rsidRPr="00FF5F55">
        <w:rPr>
          <w:rFonts w:ascii="Times New Roman" w:hAnsi="Times New Roman"/>
          <w:b w:val="0"/>
          <w:sz w:val="20"/>
        </w:rPr>
        <w:t xml:space="preserve"> material constitutive models</w:t>
      </w:r>
      <w:bookmarkEnd w:id="49"/>
      <w:bookmarkEnd w:id="50"/>
    </w:p>
    <w:p w:rsidR="0003659F" w:rsidRPr="0003659F" w:rsidRDefault="0003659F" w:rsidP="0003659F">
      <w:pPr>
        <w:rPr>
          <w:lang w:eastAsia="en-US"/>
        </w:rPr>
      </w:pPr>
    </w:p>
    <w:p w:rsidR="00B76AF4" w:rsidRDefault="00B76AF4" w:rsidP="00B76AF4">
      <w:pPr>
        <w:spacing w:line="480" w:lineRule="auto"/>
        <w:jc w:val="both"/>
        <w:rPr>
          <w:rFonts w:ascii="Times New Roman" w:eastAsia="Microsoft YaHei" w:hAnsi="Times New Roman" w:cs="Times New Roman"/>
          <w:sz w:val="24"/>
          <w:szCs w:val="24"/>
        </w:rPr>
      </w:pPr>
      <w:r w:rsidRPr="00754532">
        <w:rPr>
          <w:rFonts w:ascii="Times New Roman" w:hAnsi="Times New Roman" w:cs="Times New Roman"/>
          <w:sz w:val="24"/>
          <w:szCs w:val="24"/>
        </w:rPr>
        <w:t>From</w:t>
      </w:r>
      <w:r>
        <w:rPr>
          <w:rFonts w:ascii="Times New Roman" w:hAnsi="Times New Roman" w:cs="Times New Roman"/>
          <w:sz w:val="24"/>
          <w:szCs w:val="24"/>
        </w:rPr>
        <w:t xml:space="preserve"> </w:t>
      </w:r>
      <w:r w:rsidRPr="00765959">
        <w:rPr>
          <w:rFonts w:ascii="Times New Roman" w:hAnsi="Times New Roman"/>
          <w:sz w:val="24"/>
          <w:szCs w:val="24"/>
        </w:rPr>
        <w:t xml:space="preserve">Fig. </w:t>
      </w:r>
      <w:r>
        <w:rPr>
          <w:rFonts w:ascii="Times New Roman" w:hAnsi="Times New Roman"/>
          <w:noProof/>
          <w:sz w:val="24"/>
          <w:szCs w:val="24"/>
        </w:rPr>
        <w:t>9</w:t>
      </w:r>
      <w:r w:rsidRPr="00754532">
        <w:rPr>
          <w:rFonts w:ascii="Times New Roman" w:hAnsi="Times New Roman" w:cs="Times New Roman"/>
          <w:sz w:val="24"/>
          <w:szCs w:val="24"/>
        </w:rPr>
        <w:t>, it may be observed that the material behaviour of Ti6Al4V</w:t>
      </w:r>
      <w:r w:rsidR="006A0C86">
        <w:rPr>
          <w:rFonts w:ascii="Times New Roman" w:hAnsi="Times New Roman" w:cs="Times New Roman"/>
          <w:sz w:val="24"/>
          <w:szCs w:val="24"/>
        </w:rPr>
        <w:t xml:space="preserve"> was predicted differently by each of the material constitutive models. </w:t>
      </w:r>
      <w:r>
        <w:rPr>
          <w:rFonts w:ascii="Times New Roman" w:hAnsi="Times New Roman" w:cs="Times New Roman"/>
          <w:sz w:val="24"/>
          <w:szCs w:val="24"/>
        </w:rPr>
        <w:t xml:space="preserve">By looking at this graph, it is hard to say which behaviour is most reliable as the material samples differ (even experimental samples will differ due to the presence of residual stress depending on the </w:t>
      </w:r>
      <w:r>
        <w:rPr>
          <w:rFonts w:ascii="Times New Roman" w:hAnsi="Times New Roman" w:cs="Times New Roman"/>
          <w:sz w:val="24"/>
          <w:szCs w:val="24"/>
        </w:rPr>
        <w:lastRenderedPageBreak/>
        <w:t xml:space="preserve">processing history) </w:t>
      </w:r>
      <w:r w:rsidRPr="00754532">
        <w:rPr>
          <w:rFonts w:ascii="Times New Roman" w:hAnsi="Times New Roman" w:cs="Times New Roman"/>
          <w:sz w:val="24"/>
          <w:szCs w:val="24"/>
        </w:rPr>
        <w:t xml:space="preserve">but </w:t>
      </w:r>
      <w:r w:rsidRPr="00765959">
        <w:rPr>
          <w:rFonts w:ascii="Times New Roman" w:hAnsi="Times New Roman"/>
          <w:sz w:val="24"/>
          <w:szCs w:val="24"/>
        </w:rPr>
        <w:t xml:space="preserve">Fig. </w:t>
      </w:r>
      <w:r>
        <w:rPr>
          <w:rFonts w:ascii="Times New Roman" w:hAnsi="Times New Roman"/>
          <w:noProof/>
          <w:sz w:val="24"/>
          <w:szCs w:val="24"/>
        </w:rPr>
        <w:t>9</w:t>
      </w:r>
      <w:r>
        <w:rPr>
          <w:rFonts w:ascii="Times New Roman" w:hAnsi="Times New Roman" w:cs="Times New Roman"/>
          <w:sz w:val="24"/>
          <w:szCs w:val="24"/>
        </w:rPr>
        <w:t xml:space="preserve"> mainly highlights the extent of differences between these various material models. </w:t>
      </w:r>
      <w:r w:rsidRPr="00904F0F">
        <w:rPr>
          <w:rFonts w:ascii="Times New Roman" w:hAnsi="Times New Roman" w:cs="Times New Roman"/>
          <w:sz w:val="24"/>
          <w:szCs w:val="24"/>
        </w:rPr>
        <w:t xml:space="preserve">The </w:t>
      </w:r>
      <w:r w:rsidR="00630473">
        <w:rPr>
          <w:rFonts w:ascii="Times New Roman" w:hAnsi="Times New Roman" w:cs="Times New Roman"/>
          <w:sz w:val="24"/>
          <w:szCs w:val="24"/>
        </w:rPr>
        <w:t xml:space="preserve">nanoscale </w:t>
      </w:r>
      <w:r w:rsidRPr="00904F0F">
        <w:rPr>
          <w:rFonts w:ascii="Times New Roman" w:hAnsi="Times New Roman" w:cs="Times New Roman"/>
          <w:sz w:val="24"/>
          <w:szCs w:val="24"/>
        </w:rPr>
        <w:t xml:space="preserve">yield stress </w:t>
      </w:r>
      <w:r>
        <w:rPr>
          <w:rFonts w:ascii="Times New Roman" w:hAnsi="Times New Roman" w:cs="Times New Roman"/>
          <w:sz w:val="24"/>
          <w:szCs w:val="24"/>
        </w:rPr>
        <w:t xml:space="preserve">of Ti6Al4V, </w:t>
      </w:r>
      <w:r w:rsidRPr="00904F0F">
        <w:rPr>
          <w:rFonts w:ascii="Times New Roman" w:hAnsi="Times New Roman" w:cs="Times New Roman"/>
          <w:sz w:val="24"/>
          <w:szCs w:val="24"/>
        </w:rPr>
        <w:t>revealed by the ZA, VA, JC-1, JC-2 models were 1</w:t>
      </w:r>
      <w:r>
        <w:rPr>
          <w:rFonts w:ascii="Times New Roman" w:hAnsi="Times New Roman" w:cs="Times New Roman"/>
          <w:sz w:val="24"/>
          <w:szCs w:val="24"/>
        </w:rPr>
        <w:t>531</w:t>
      </w:r>
      <w:r w:rsidRPr="00904F0F">
        <w:rPr>
          <w:rFonts w:ascii="Times New Roman" w:hAnsi="Times New Roman" w:cs="Times New Roman"/>
          <w:sz w:val="24"/>
          <w:szCs w:val="24"/>
        </w:rPr>
        <w:t>.</w:t>
      </w:r>
      <w:r>
        <w:rPr>
          <w:rFonts w:ascii="Times New Roman" w:hAnsi="Times New Roman" w:cs="Times New Roman"/>
          <w:sz w:val="24"/>
          <w:szCs w:val="24"/>
        </w:rPr>
        <w:t>03</w:t>
      </w:r>
      <w:r w:rsidRPr="00904F0F">
        <w:rPr>
          <w:rFonts w:ascii="Times New Roman" w:hAnsi="Times New Roman" w:cs="Times New Roman"/>
          <w:sz w:val="24"/>
          <w:szCs w:val="24"/>
        </w:rPr>
        <w:t xml:space="preserve"> MPa, </w:t>
      </w:r>
      <w:r>
        <w:rPr>
          <w:rFonts w:ascii="Times New Roman" w:hAnsi="Times New Roman" w:cs="Times New Roman"/>
          <w:sz w:val="24"/>
          <w:szCs w:val="24"/>
        </w:rPr>
        <w:t>1455.71</w:t>
      </w:r>
      <w:r w:rsidRPr="00904F0F">
        <w:rPr>
          <w:rFonts w:ascii="Times New Roman" w:hAnsi="Times New Roman" w:cs="Times New Roman"/>
          <w:sz w:val="24"/>
          <w:szCs w:val="24"/>
        </w:rPr>
        <w:t xml:space="preserve"> MPa, </w:t>
      </w:r>
      <w:r>
        <w:rPr>
          <w:rFonts w:ascii="Times New Roman" w:hAnsi="Times New Roman" w:cs="Times New Roman"/>
          <w:sz w:val="24"/>
          <w:szCs w:val="24"/>
        </w:rPr>
        <w:t>1077.55</w:t>
      </w:r>
      <w:r w:rsidRPr="00904F0F">
        <w:rPr>
          <w:rFonts w:ascii="Times New Roman" w:hAnsi="Times New Roman" w:cs="Times New Roman"/>
          <w:sz w:val="24"/>
          <w:szCs w:val="24"/>
        </w:rPr>
        <w:t xml:space="preserve"> MPa, </w:t>
      </w:r>
      <w:r>
        <w:rPr>
          <w:rFonts w:ascii="Times New Roman" w:hAnsi="Times New Roman" w:cs="Times New Roman"/>
          <w:sz w:val="24"/>
          <w:szCs w:val="24"/>
        </w:rPr>
        <w:t>1234.54</w:t>
      </w:r>
      <w:r w:rsidRPr="00904F0F">
        <w:rPr>
          <w:rFonts w:ascii="Times New Roman" w:hAnsi="Times New Roman" w:cs="Times New Roman"/>
          <w:sz w:val="24"/>
          <w:szCs w:val="24"/>
        </w:rPr>
        <w:t xml:space="preserve"> MPa respectively. The variations in the subsequent plastic behaviour are well evident. </w:t>
      </w:r>
      <w:r>
        <w:rPr>
          <w:rFonts w:ascii="Times New Roman" w:hAnsi="Times New Roman" w:cs="Times New Roman"/>
          <w:sz w:val="24"/>
          <w:szCs w:val="24"/>
        </w:rPr>
        <w:t>One may note here that the</w:t>
      </w:r>
      <w:r w:rsidRPr="00904F0F">
        <w:rPr>
          <w:rFonts w:ascii="Times New Roman" w:hAnsi="Times New Roman" w:cs="Times New Roman"/>
          <w:sz w:val="24"/>
          <w:szCs w:val="24"/>
        </w:rPr>
        <w:t xml:space="preserve"> JC-2 model was developed a</w:t>
      </w:r>
      <w:bookmarkStart w:id="51" w:name="_GoBack"/>
      <w:bookmarkEnd w:id="51"/>
      <w:r w:rsidRPr="00904F0F">
        <w:rPr>
          <w:rFonts w:ascii="Times New Roman" w:hAnsi="Times New Roman" w:cs="Times New Roman"/>
          <w:sz w:val="24"/>
          <w:szCs w:val="24"/>
        </w:rPr>
        <w:t>t room temperature (25</w:t>
      </w:r>
      <w:r>
        <w:rPr>
          <w:rFonts w:ascii="Times New Roman" w:hAnsi="Times New Roman" w:cs="Times New Roman"/>
          <w:sz w:val="24"/>
          <w:szCs w:val="24"/>
        </w:rPr>
        <w:t xml:space="preserve"> ºC)</w:t>
      </w:r>
      <w:r w:rsidRPr="00904F0F">
        <w:rPr>
          <w:rFonts w:ascii="Times New Roman" w:eastAsia="SimSun" w:hAnsi="Times New Roman" w:cs="Times New Roman"/>
          <w:sz w:val="24"/>
          <w:szCs w:val="24"/>
        </w:rPr>
        <w:t xml:space="preserve"> while </w:t>
      </w:r>
      <w:r>
        <w:rPr>
          <w:rFonts w:ascii="Times New Roman" w:eastAsia="SimSun" w:hAnsi="Times New Roman" w:cs="Times New Roman"/>
          <w:sz w:val="24"/>
          <w:szCs w:val="24"/>
        </w:rPr>
        <w:t xml:space="preserve">the </w:t>
      </w:r>
      <w:r w:rsidRPr="00904F0F">
        <w:rPr>
          <w:rFonts w:ascii="Times New Roman" w:eastAsia="SimSun" w:hAnsi="Times New Roman" w:cs="Times New Roman"/>
          <w:sz w:val="24"/>
          <w:szCs w:val="24"/>
        </w:rPr>
        <w:t>JC-1 model was developed at a slightly higher temperature (50</w:t>
      </w:r>
      <w:r w:rsidRPr="00430BBA">
        <w:rPr>
          <w:rFonts w:ascii="Times New Roman" w:hAnsi="Times New Roman" w:cs="Times New Roman"/>
          <w:sz w:val="24"/>
          <w:szCs w:val="24"/>
        </w:rPr>
        <w:t xml:space="preserve"> </w:t>
      </w:r>
      <w:r>
        <w:rPr>
          <w:rFonts w:ascii="Times New Roman" w:hAnsi="Times New Roman" w:cs="Times New Roman"/>
          <w:sz w:val="24"/>
          <w:szCs w:val="24"/>
        </w:rPr>
        <w:t>ºC</w:t>
      </w:r>
      <w:r w:rsidRPr="00904F0F">
        <w:rPr>
          <w:rFonts w:ascii="Times New Roman" w:eastAsia="Microsoft YaHei" w:hAnsi="Times New Roman" w:cs="Times New Roman"/>
          <w:sz w:val="24"/>
          <w:szCs w:val="24"/>
        </w:rPr>
        <w:t>).</w:t>
      </w:r>
      <w:r>
        <w:rPr>
          <w:rFonts w:ascii="Times New Roman" w:eastAsia="Microsoft YaHei" w:hAnsi="Times New Roman" w:cs="Times New Roman"/>
          <w:sz w:val="24"/>
          <w:szCs w:val="24"/>
        </w:rPr>
        <w:t xml:space="preserve"> Interestingly, the VA model show</w:t>
      </w:r>
      <w:r w:rsidR="00722F97">
        <w:rPr>
          <w:rFonts w:ascii="Times New Roman" w:eastAsia="Microsoft YaHei" w:hAnsi="Times New Roman" w:cs="Times New Roman"/>
          <w:sz w:val="24"/>
          <w:szCs w:val="24"/>
        </w:rPr>
        <w:t xml:space="preserve">ed more noise whilst the other </w:t>
      </w:r>
      <w:r>
        <w:rPr>
          <w:rFonts w:ascii="Times New Roman" w:eastAsia="Microsoft YaHei" w:hAnsi="Times New Roman" w:cs="Times New Roman"/>
          <w:sz w:val="24"/>
          <w:szCs w:val="24"/>
        </w:rPr>
        <w:t>models provided a smoother plot.</w:t>
      </w:r>
    </w:p>
    <w:p w:rsidR="00B76AF4" w:rsidRPr="00904F0F" w:rsidRDefault="00B76AF4" w:rsidP="00B76AF4">
      <w:pPr>
        <w:pStyle w:val="9"/>
        <w:numPr>
          <w:ilvl w:val="1"/>
          <w:numId w:val="14"/>
        </w:numPr>
        <w:rPr>
          <w:sz w:val="24"/>
          <w:szCs w:val="24"/>
        </w:rPr>
      </w:pPr>
      <w:r w:rsidRPr="00904F0F">
        <w:rPr>
          <w:sz w:val="24"/>
          <w:szCs w:val="24"/>
        </w:rPr>
        <w:t>Tensile testing on Ti6Al4V</w:t>
      </w:r>
      <w:r>
        <w:rPr>
          <w:sz w:val="24"/>
          <w:szCs w:val="24"/>
        </w:rPr>
        <w:t xml:space="preserve"> at different strain rates using JC-2 model</w:t>
      </w:r>
    </w:p>
    <w:p w:rsidR="00B76AF4" w:rsidRPr="00904F0F" w:rsidRDefault="00B76AF4" w:rsidP="00B76AF4">
      <w:pPr>
        <w:jc w:val="both"/>
        <w:rPr>
          <w:rFonts w:ascii="Times New Roman" w:hAnsi="Times New Roman" w:cs="Times New Roman"/>
          <w:sz w:val="24"/>
          <w:szCs w:val="24"/>
        </w:rPr>
      </w:pPr>
    </w:p>
    <w:p w:rsidR="00B76AF4" w:rsidRDefault="00B76AF4" w:rsidP="00B76AF4">
      <w:pPr>
        <w:spacing w:line="480" w:lineRule="auto"/>
        <w:jc w:val="both"/>
        <w:rPr>
          <w:rFonts w:ascii="Times New Roman" w:hAnsi="Times New Roman" w:cs="Times New Roman"/>
          <w:noProof/>
          <w:sz w:val="20"/>
          <w:szCs w:val="20"/>
          <w:lang w:val="en-US"/>
        </w:rPr>
      </w:pPr>
      <w:r w:rsidRPr="00904F0F">
        <w:rPr>
          <w:rFonts w:ascii="Times New Roman" w:hAnsi="Times New Roman" w:cs="Times New Roman"/>
          <w:sz w:val="24"/>
          <w:szCs w:val="24"/>
        </w:rPr>
        <w:t xml:space="preserve">This section shows the effect of strain rate on Ti6Al4V </w:t>
      </w:r>
      <w:r>
        <w:rPr>
          <w:rFonts w:ascii="Times New Roman" w:hAnsi="Times New Roman" w:cs="Times New Roman"/>
          <w:sz w:val="24"/>
          <w:szCs w:val="24"/>
        </w:rPr>
        <w:t xml:space="preserve">using JC-2 model </w:t>
      </w:r>
      <w:r w:rsidRPr="00904F0F">
        <w:rPr>
          <w:rFonts w:ascii="Times New Roman" w:hAnsi="Times New Roman" w:cs="Times New Roman"/>
          <w:sz w:val="24"/>
          <w:szCs w:val="24"/>
        </w:rPr>
        <w:t xml:space="preserve">while varying the strain rates </w:t>
      </w:r>
      <w:r>
        <w:rPr>
          <w:rFonts w:ascii="Times New Roman" w:hAnsi="Times New Roman" w:cs="Times New Roman"/>
          <w:sz w:val="24"/>
          <w:szCs w:val="24"/>
        </w:rPr>
        <w:t xml:space="preserve">between </w:t>
      </w:r>
      <w:r w:rsidRPr="00904F0F">
        <w:rPr>
          <w:rFonts w:ascii="Times New Roman" w:hAnsi="Times New Roman" w:cs="Times New Roman"/>
          <w:sz w:val="24"/>
          <w:szCs w:val="24"/>
        </w:rPr>
        <w:t>0.001/</w:t>
      </w:r>
      <w:proofErr w:type="spellStart"/>
      <w:r w:rsidRPr="00904F0F">
        <w:rPr>
          <w:rFonts w:ascii="Times New Roman" w:hAnsi="Times New Roman" w:cs="Times New Roman"/>
          <w:sz w:val="24"/>
          <w:szCs w:val="24"/>
        </w:rPr>
        <w:t>ps</w:t>
      </w:r>
      <w:proofErr w:type="spellEnd"/>
      <w:r w:rsidRPr="00904F0F">
        <w:rPr>
          <w:rFonts w:ascii="Times New Roman" w:hAnsi="Times New Roman" w:cs="Times New Roman"/>
          <w:sz w:val="24"/>
          <w:szCs w:val="24"/>
        </w:rPr>
        <w:t>, to 0.00001/</w:t>
      </w:r>
      <w:proofErr w:type="spellStart"/>
      <w:r w:rsidRPr="00904F0F">
        <w:rPr>
          <w:rFonts w:ascii="Times New Roman" w:hAnsi="Times New Roman" w:cs="Times New Roman"/>
          <w:sz w:val="24"/>
          <w:szCs w:val="24"/>
        </w:rPr>
        <w:t>ps</w:t>
      </w:r>
      <w:proofErr w:type="spellEnd"/>
      <w:r w:rsidR="00F3743D">
        <w:rPr>
          <w:rFonts w:ascii="Times New Roman" w:hAnsi="Times New Roman" w:cs="Times New Roman"/>
          <w:sz w:val="24"/>
          <w:szCs w:val="24"/>
        </w:rPr>
        <w:t xml:space="preserve"> (see fig 10)</w:t>
      </w:r>
      <w:r w:rsidRPr="00904F0F">
        <w:rPr>
          <w:rFonts w:ascii="Times New Roman" w:hAnsi="Times New Roman" w:cs="Times New Roman"/>
          <w:sz w:val="24"/>
          <w:szCs w:val="24"/>
        </w:rPr>
        <w:t>. At higher strain rate</w:t>
      </w:r>
      <w:r>
        <w:rPr>
          <w:rFonts w:ascii="Times New Roman" w:hAnsi="Times New Roman" w:cs="Times New Roman"/>
          <w:sz w:val="24"/>
          <w:szCs w:val="24"/>
        </w:rPr>
        <w:t>s</w:t>
      </w:r>
      <w:r w:rsidRPr="00904F0F">
        <w:rPr>
          <w:rFonts w:ascii="Times New Roman" w:hAnsi="Times New Roman" w:cs="Times New Roman"/>
          <w:sz w:val="24"/>
          <w:szCs w:val="24"/>
        </w:rPr>
        <w:t>, the value of stress was observed to be higher.</w:t>
      </w:r>
      <w:r w:rsidR="00F3743D">
        <w:rPr>
          <w:rFonts w:ascii="Times New Roman" w:hAnsi="Times New Roman" w:cs="Times New Roman"/>
          <w:sz w:val="24"/>
          <w:szCs w:val="24"/>
        </w:rPr>
        <w:t xml:space="preserve"> It signified that the s</w:t>
      </w:r>
      <w:r w:rsidR="00F3743D" w:rsidRPr="00A00732">
        <w:rPr>
          <w:rFonts w:ascii="Times New Roman" w:hAnsi="Times New Roman" w:cs="Times New Roman"/>
          <w:sz w:val="24"/>
          <w:szCs w:val="24"/>
        </w:rPr>
        <w:t>train rate</w:t>
      </w:r>
      <w:r w:rsidR="00F3743D">
        <w:rPr>
          <w:rFonts w:ascii="Times New Roman" w:hAnsi="Times New Roman" w:cs="Times New Roman"/>
          <w:sz w:val="24"/>
          <w:szCs w:val="24"/>
        </w:rPr>
        <w:t xml:space="preserve"> has a marked influence on the plastic </w:t>
      </w:r>
      <w:r w:rsidR="00F3743D" w:rsidRPr="00A00732">
        <w:rPr>
          <w:rFonts w:ascii="Times New Roman" w:hAnsi="Times New Roman" w:cs="Times New Roman"/>
          <w:sz w:val="24"/>
          <w:szCs w:val="24"/>
        </w:rPr>
        <w:t xml:space="preserve">response of Ti6Al4V </w:t>
      </w:r>
      <w:r w:rsidR="00F3743D">
        <w:rPr>
          <w:rFonts w:ascii="Times New Roman" w:hAnsi="Times New Roman" w:cs="Times New Roman"/>
          <w:sz w:val="24"/>
          <w:szCs w:val="24"/>
        </w:rPr>
        <w:t xml:space="preserve">especially in the deformation zone </w:t>
      </w:r>
      <w:r w:rsidR="00F3743D" w:rsidRPr="00765959">
        <w:rPr>
          <w:rFonts w:ascii="Times New Roman" w:hAnsi="Times New Roman" w:cs="Times New Roman"/>
          <w:i/>
          <w:sz w:val="24"/>
          <w:szCs w:val="24"/>
        </w:rPr>
        <w:t>i.e</w:t>
      </w:r>
      <w:r w:rsidR="00F3743D">
        <w:rPr>
          <w:rFonts w:ascii="Times New Roman" w:hAnsi="Times New Roman" w:cs="Times New Roman"/>
          <w:i/>
          <w:sz w:val="24"/>
          <w:szCs w:val="24"/>
        </w:rPr>
        <w:t xml:space="preserve">. </w:t>
      </w:r>
      <w:r w:rsidR="00F3743D" w:rsidRPr="00A00732">
        <w:rPr>
          <w:rFonts w:ascii="Times New Roman" w:hAnsi="Times New Roman" w:cs="Times New Roman"/>
          <w:sz w:val="24"/>
          <w:szCs w:val="24"/>
        </w:rPr>
        <w:t xml:space="preserve">higher strain rate </w:t>
      </w:r>
      <w:r w:rsidR="00F3743D">
        <w:rPr>
          <w:rFonts w:ascii="Times New Roman" w:hAnsi="Times New Roman" w:cs="Times New Roman"/>
          <w:sz w:val="24"/>
          <w:szCs w:val="24"/>
        </w:rPr>
        <w:t xml:space="preserve">was accompanied by an increase in the </w:t>
      </w:r>
      <w:r w:rsidR="002C3CF5">
        <w:rPr>
          <w:rFonts w:ascii="Times New Roman" w:hAnsi="Times New Roman" w:cs="Times New Roman"/>
          <w:sz w:val="24"/>
          <w:szCs w:val="24"/>
        </w:rPr>
        <w:t>stress value of Ti</w:t>
      </w:r>
      <w:r w:rsidR="00F3743D">
        <w:rPr>
          <w:rFonts w:ascii="Times New Roman" w:hAnsi="Times New Roman" w:cs="Times New Roman"/>
          <w:sz w:val="24"/>
          <w:szCs w:val="24"/>
        </w:rPr>
        <w:t xml:space="preserve">6Al4V </w:t>
      </w:r>
      <w:r w:rsidR="002C3CF5">
        <w:rPr>
          <w:rFonts w:ascii="Times New Roman" w:hAnsi="Times New Roman" w:cs="Times New Roman"/>
          <w:sz w:val="24"/>
          <w:szCs w:val="24"/>
        </w:rPr>
        <w:t>(as was shown earlier in figure 1)</w:t>
      </w:r>
      <w:r w:rsidR="00F3743D">
        <w:rPr>
          <w:rFonts w:ascii="Times New Roman" w:hAnsi="Times New Roman" w:cs="Times New Roman"/>
          <w:sz w:val="24"/>
          <w:szCs w:val="24"/>
        </w:rPr>
        <w:t xml:space="preserve">. </w:t>
      </w:r>
      <w:r w:rsidRPr="00904F0F">
        <w:rPr>
          <w:rFonts w:ascii="Times New Roman" w:hAnsi="Times New Roman" w:cs="Times New Roman"/>
          <w:sz w:val="24"/>
          <w:szCs w:val="24"/>
        </w:rPr>
        <w:t>The slope of the linear cur</w:t>
      </w:r>
      <w:r>
        <w:rPr>
          <w:rFonts w:ascii="Times New Roman" w:hAnsi="Times New Roman" w:cs="Times New Roman" w:hint="eastAsia"/>
          <w:sz w:val="24"/>
          <w:szCs w:val="24"/>
        </w:rPr>
        <w:t>ve</w:t>
      </w:r>
      <w:r>
        <w:rPr>
          <w:rFonts w:ascii="Times New Roman" w:hAnsi="Times New Roman" w:cs="Times New Roman"/>
          <w:sz w:val="24"/>
          <w:szCs w:val="24"/>
        </w:rPr>
        <w:t xml:space="preserve"> </w:t>
      </w:r>
      <w:r w:rsidRPr="00904F0F">
        <w:rPr>
          <w:rFonts w:ascii="Times New Roman" w:hAnsi="Times New Roman" w:cs="Times New Roman"/>
          <w:sz w:val="24"/>
          <w:szCs w:val="24"/>
        </w:rPr>
        <w:t>in the elastic regime refers to elasti</w:t>
      </w:r>
      <w:r w:rsidR="004929E6">
        <w:rPr>
          <w:rFonts w:ascii="Times New Roman" w:hAnsi="Times New Roman" w:cs="Times New Roman"/>
          <w:sz w:val="24"/>
          <w:szCs w:val="24"/>
        </w:rPr>
        <w:t xml:space="preserve">c modulus of the material which in this case was </w:t>
      </w:r>
      <w:r w:rsidRPr="00904F0F">
        <w:rPr>
          <w:rFonts w:ascii="Times New Roman" w:hAnsi="Times New Roman" w:cs="Times New Roman"/>
          <w:sz w:val="24"/>
          <w:szCs w:val="24"/>
        </w:rPr>
        <w:t xml:space="preserve">obtained </w:t>
      </w:r>
      <w:r w:rsidR="004929E6">
        <w:rPr>
          <w:rFonts w:ascii="Times New Roman" w:hAnsi="Times New Roman" w:cs="Times New Roman"/>
          <w:sz w:val="24"/>
          <w:szCs w:val="24"/>
        </w:rPr>
        <w:t xml:space="preserve">as 110 </w:t>
      </w:r>
      <w:proofErr w:type="spellStart"/>
      <w:proofErr w:type="gramStart"/>
      <w:r w:rsidR="004929E6">
        <w:rPr>
          <w:rFonts w:ascii="Times New Roman" w:hAnsi="Times New Roman" w:cs="Times New Roman"/>
          <w:sz w:val="24"/>
          <w:szCs w:val="24"/>
        </w:rPr>
        <w:t>GPa</w:t>
      </w:r>
      <w:proofErr w:type="spellEnd"/>
      <w:proofErr w:type="gramEnd"/>
      <w:r w:rsidRPr="00904F0F">
        <w:rPr>
          <w:rFonts w:ascii="Times New Roman" w:hAnsi="Times New Roman" w:cs="Times New Roman"/>
          <w:sz w:val="24"/>
          <w:szCs w:val="24"/>
        </w:rPr>
        <w:t>.</w:t>
      </w:r>
    </w:p>
    <w:p w:rsidR="00B76AF4" w:rsidRPr="00C371B3" w:rsidRDefault="002C3CF5" w:rsidP="0003659F">
      <w:pPr>
        <w:spacing w:line="480" w:lineRule="auto"/>
        <w:jc w:val="center"/>
        <w:rPr>
          <w:rFonts w:ascii="Times New Roman" w:hAnsi="Times New Roman" w:cs="Times New Roman"/>
          <w:sz w:val="20"/>
          <w:szCs w:val="20"/>
        </w:rPr>
      </w:pPr>
      <w:r w:rsidRPr="002C3CF5">
        <w:rPr>
          <w:rFonts w:ascii="Times New Roman" w:hAnsi="Times New Roman" w:cs="Times New Roman"/>
          <w:noProof/>
          <w:sz w:val="20"/>
          <w:szCs w:val="20"/>
          <w:lang w:eastAsia="en-GB"/>
        </w:rPr>
        <w:drawing>
          <wp:inline distT="0" distB="0" distL="0" distR="0">
            <wp:extent cx="4267652" cy="3015467"/>
            <wp:effectExtent l="0" t="0" r="0" b="0"/>
            <wp:docPr id="2" name="Picture 2" descr="C:\Users\e803898\Desktop\windows laptop\windows\Linux Backup\Paper\students\cen liu\revision\cen\strain r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803898\Desktop\windows laptop\windows\Linux Backup\Paper\students\cen liu\revision\cen\strain rat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69983" cy="3017114"/>
                    </a:xfrm>
                    <a:prstGeom prst="rect">
                      <a:avLst/>
                    </a:prstGeom>
                    <a:noFill/>
                    <a:ln>
                      <a:noFill/>
                    </a:ln>
                  </pic:spPr>
                </pic:pic>
              </a:graphicData>
            </a:graphic>
          </wp:inline>
        </w:drawing>
      </w:r>
    </w:p>
    <w:p w:rsidR="00B76AF4" w:rsidRDefault="00B76AF4" w:rsidP="0003659F">
      <w:pPr>
        <w:pStyle w:val="Caption"/>
        <w:spacing w:before="0" w:after="0"/>
        <w:jc w:val="center"/>
        <w:rPr>
          <w:rFonts w:ascii="Times New Roman" w:hAnsi="Times New Roman"/>
          <w:b w:val="0"/>
          <w:sz w:val="20"/>
        </w:rPr>
      </w:pPr>
      <w:bookmarkStart w:id="52" w:name="_Ref530640079"/>
      <w:bookmarkStart w:id="53" w:name="_Ref521770905"/>
      <w:bookmarkStart w:id="54" w:name="_Toc523446283"/>
      <w:r w:rsidRPr="00FF5F55">
        <w:rPr>
          <w:rFonts w:ascii="Times New Roman" w:hAnsi="Times New Roman"/>
          <w:b w:val="0"/>
          <w:sz w:val="20"/>
        </w:rPr>
        <w:t xml:space="preserve">Fig. </w:t>
      </w:r>
      <w:bookmarkEnd w:id="52"/>
      <w:r>
        <w:rPr>
          <w:rFonts w:ascii="Times New Roman" w:hAnsi="Times New Roman"/>
          <w:b w:val="0"/>
          <w:noProof/>
          <w:sz w:val="20"/>
        </w:rPr>
        <w:t>10</w:t>
      </w:r>
      <w:r w:rsidRPr="00FF5F55">
        <w:rPr>
          <w:rFonts w:ascii="Times New Roman" w:hAnsi="Times New Roman"/>
          <w:b w:val="0"/>
          <w:sz w:val="20"/>
        </w:rPr>
        <w:t>.</w:t>
      </w:r>
      <w:bookmarkEnd w:id="53"/>
      <w:r w:rsidRPr="00FF5F55">
        <w:rPr>
          <w:rFonts w:ascii="Times New Roman" w:hAnsi="Times New Roman"/>
          <w:b w:val="0"/>
          <w:sz w:val="20"/>
        </w:rPr>
        <w:t xml:space="preserve"> The influence of strain rate on the uniaxial stress-strain behaviour of Ti6Al4V</w:t>
      </w:r>
      <w:bookmarkEnd w:id="54"/>
    </w:p>
    <w:p w:rsidR="00B76AF4" w:rsidRDefault="00B76AF4" w:rsidP="00B76AF4">
      <w:pPr>
        <w:pStyle w:val="9"/>
        <w:numPr>
          <w:ilvl w:val="1"/>
          <w:numId w:val="14"/>
        </w:numPr>
        <w:spacing w:before="0"/>
        <w:rPr>
          <w:sz w:val="24"/>
          <w:szCs w:val="24"/>
        </w:rPr>
      </w:pPr>
      <w:r w:rsidRPr="00904F0F">
        <w:rPr>
          <w:sz w:val="24"/>
          <w:szCs w:val="24"/>
        </w:rPr>
        <w:lastRenderedPageBreak/>
        <w:t xml:space="preserve">Cutting test simulations </w:t>
      </w:r>
    </w:p>
    <w:p w:rsidR="00B76AF4" w:rsidRPr="00904F0F" w:rsidRDefault="00B76AF4" w:rsidP="00B76AF4">
      <w:pPr>
        <w:pStyle w:val="Heading6"/>
        <w:numPr>
          <w:ilvl w:val="0"/>
          <w:numId w:val="0"/>
        </w:numPr>
        <w:spacing w:after="240"/>
        <w:ind w:left="170" w:hanging="170"/>
        <w:rPr>
          <w:sz w:val="24"/>
          <w:szCs w:val="24"/>
        </w:rPr>
      </w:pPr>
      <w:r w:rsidRPr="00904F0F">
        <w:rPr>
          <w:sz w:val="24"/>
          <w:szCs w:val="24"/>
        </w:rPr>
        <w:t>4.4.1 Stress and temperature</w:t>
      </w:r>
    </w:p>
    <w:p w:rsidR="00B76AF4" w:rsidRDefault="00B76AF4" w:rsidP="00B76AF4">
      <w:pPr>
        <w:spacing w:after="120" w:line="480" w:lineRule="auto"/>
        <w:jc w:val="both"/>
        <w:rPr>
          <w:rFonts w:ascii="Times New Roman" w:hAnsi="Times New Roman" w:cs="Times New Roman"/>
          <w:sz w:val="24"/>
          <w:szCs w:val="24"/>
        </w:rPr>
      </w:pPr>
      <w:r w:rsidRPr="00904F0F">
        <w:rPr>
          <w:rFonts w:ascii="Times New Roman" w:hAnsi="Times New Roman" w:cs="Times New Roman"/>
          <w:sz w:val="24"/>
          <w:szCs w:val="24"/>
          <w:lang w:eastAsia="en-US"/>
        </w:rPr>
        <w:t>A snapshot captured from the cutting simulations of Ti6Al4V while using</w:t>
      </w:r>
      <w:r>
        <w:rPr>
          <w:rFonts w:ascii="Times New Roman" w:hAnsi="Times New Roman" w:cs="Times New Roman"/>
          <w:sz w:val="24"/>
          <w:szCs w:val="24"/>
          <w:lang w:eastAsia="en-US"/>
        </w:rPr>
        <w:t xml:space="preserve"> the</w:t>
      </w:r>
      <w:r w:rsidRPr="00904F0F">
        <w:rPr>
          <w:rFonts w:ascii="Times New Roman" w:hAnsi="Times New Roman" w:cs="Times New Roman"/>
          <w:sz w:val="24"/>
          <w:szCs w:val="24"/>
          <w:lang w:eastAsia="en-US"/>
        </w:rPr>
        <w:t xml:space="preserve"> same cutting parameters but different material constitutive equations</w:t>
      </w:r>
      <w:r>
        <w:rPr>
          <w:rFonts w:ascii="Times New Roman" w:hAnsi="Times New Roman" w:cs="Times New Roman"/>
          <w:sz w:val="24"/>
          <w:szCs w:val="24"/>
          <w:lang w:eastAsia="en-US"/>
        </w:rPr>
        <w:t>,</w:t>
      </w:r>
      <w:r w:rsidRPr="00904F0F">
        <w:rPr>
          <w:rFonts w:ascii="Times New Roman" w:hAnsi="Times New Roman" w:cs="Times New Roman"/>
          <w:sz w:val="24"/>
          <w:szCs w:val="24"/>
          <w:lang w:eastAsia="en-US"/>
        </w:rPr>
        <w:t xml:space="preserve"> namely</w:t>
      </w:r>
      <w:r>
        <w:rPr>
          <w:rFonts w:ascii="Times New Roman" w:hAnsi="Times New Roman" w:cs="Times New Roman"/>
          <w:sz w:val="24"/>
          <w:szCs w:val="24"/>
          <w:lang w:eastAsia="en-US"/>
        </w:rPr>
        <w:t xml:space="preserve"> the</w:t>
      </w:r>
      <w:r w:rsidRPr="00904F0F">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t xml:space="preserve">tabulated stress model (used as benchmark) compared with the </w:t>
      </w:r>
      <w:r w:rsidRPr="00904F0F">
        <w:rPr>
          <w:rFonts w:ascii="Times New Roman" w:hAnsi="Times New Roman" w:cs="Times New Roman"/>
          <w:sz w:val="24"/>
          <w:szCs w:val="24"/>
          <w:lang w:eastAsia="en-US"/>
        </w:rPr>
        <w:t xml:space="preserve">JC-1, JC-2, ZA </w:t>
      </w:r>
      <w:r>
        <w:rPr>
          <w:rFonts w:ascii="Times New Roman" w:hAnsi="Times New Roman" w:cs="Times New Roman"/>
          <w:sz w:val="24"/>
          <w:szCs w:val="24"/>
          <w:lang w:eastAsia="en-US"/>
        </w:rPr>
        <w:t xml:space="preserve">and </w:t>
      </w:r>
      <w:proofErr w:type="spellStart"/>
      <w:r>
        <w:rPr>
          <w:rFonts w:ascii="Times New Roman" w:hAnsi="Times New Roman" w:cs="Times New Roman"/>
          <w:sz w:val="24"/>
          <w:szCs w:val="24"/>
          <w:lang w:eastAsia="en-US"/>
        </w:rPr>
        <w:t>Cuitino</w:t>
      </w:r>
      <w:proofErr w:type="spellEnd"/>
      <w:r>
        <w:rPr>
          <w:rFonts w:ascii="Times New Roman" w:hAnsi="Times New Roman" w:cs="Times New Roman"/>
          <w:sz w:val="24"/>
          <w:szCs w:val="24"/>
          <w:lang w:eastAsia="en-US"/>
        </w:rPr>
        <w:t xml:space="preserve"> and Ortiz models (obtained from </w:t>
      </w:r>
      <w:proofErr w:type="spellStart"/>
      <w:r>
        <w:rPr>
          <w:rFonts w:ascii="Times New Roman" w:hAnsi="Times New Roman" w:cs="Times New Roman"/>
          <w:sz w:val="24"/>
          <w:szCs w:val="24"/>
          <w:lang w:eastAsia="en-US"/>
        </w:rPr>
        <w:t>AdvantEdge</w:t>
      </w:r>
      <w:proofErr w:type="spellEnd"/>
      <w:r>
        <w:rPr>
          <w:rFonts w:ascii="Times New Roman" w:hAnsi="Times New Roman" w:cs="Times New Roman"/>
          <w:sz w:val="24"/>
          <w:szCs w:val="24"/>
          <w:lang w:eastAsia="en-US"/>
        </w:rPr>
        <w:t xml:space="preserve">) - see Fig 11 to Fig 15. These </w:t>
      </w:r>
      <w:r w:rsidRPr="00904F0F">
        <w:rPr>
          <w:rFonts w:ascii="Times New Roman" w:hAnsi="Times New Roman" w:cs="Times New Roman"/>
          <w:sz w:val="24"/>
          <w:szCs w:val="24"/>
          <w:lang w:eastAsia="en-US"/>
        </w:rPr>
        <w:t>cutting simulation</w:t>
      </w:r>
      <w:r>
        <w:rPr>
          <w:rFonts w:ascii="Times New Roman" w:hAnsi="Times New Roman" w:cs="Times New Roman"/>
          <w:sz w:val="24"/>
          <w:szCs w:val="24"/>
          <w:lang w:eastAsia="en-US"/>
        </w:rPr>
        <w:t xml:space="preserve">s assumed an </w:t>
      </w:r>
      <w:r w:rsidRPr="00904F0F">
        <w:rPr>
          <w:rFonts w:ascii="Times New Roman" w:hAnsi="Times New Roman" w:cs="Times New Roman"/>
          <w:sz w:val="24"/>
          <w:szCs w:val="24"/>
          <w:lang w:eastAsia="en-US"/>
        </w:rPr>
        <w:t xml:space="preserve">uncoated carbide cutting tool to investigate stress and temperature in the cutting zone during the </w:t>
      </w:r>
      <w:r w:rsidRPr="00894242">
        <w:rPr>
          <w:rFonts w:ascii="Times New Roman" w:hAnsi="Times New Roman" w:cs="Times New Roman"/>
          <w:sz w:val="24"/>
          <w:szCs w:val="24"/>
          <w:lang w:eastAsia="en-US"/>
        </w:rPr>
        <w:t xml:space="preserve">machining process. </w:t>
      </w:r>
    </w:p>
    <w:p w:rsidR="00B76AF4" w:rsidRPr="00904F0F" w:rsidRDefault="00B76AF4" w:rsidP="00B76AF4">
      <w:pPr>
        <w:spacing w:line="276" w:lineRule="auto"/>
        <w:jc w:val="both"/>
        <w:rPr>
          <w:rFonts w:ascii="Times New Roman" w:hAnsi="Times New Roman" w:cs="Times New Roman"/>
          <w:sz w:val="20"/>
          <w:szCs w:val="20"/>
        </w:rPr>
      </w:pPr>
      <w:r w:rsidRPr="00904F0F">
        <w:rPr>
          <w:rFonts w:ascii="Times New Roman" w:hAnsi="Times New Roman" w:cs="Times New Roman"/>
          <w:noProof/>
          <w:sz w:val="20"/>
          <w:szCs w:val="20"/>
          <w:lang w:eastAsia="en-GB"/>
        </w:rPr>
        <w:drawing>
          <wp:inline distT="0" distB="0" distL="0" distR="0" wp14:anchorId="60D2DFCA" wp14:editId="14E0437E">
            <wp:extent cx="2521408" cy="1783715"/>
            <wp:effectExtent l="0" t="0" r="0" b="6985"/>
            <wp:docPr id="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530428" cy="1790096"/>
                    </a:xfrm>
                    <a:prstGeom prst="rect">
                      <a:avLst/>
                    </a:prstGeom>
                    <a:noFill/>
                    <a:ln>
                      <a:noFill/>
                    </a:ln>
                  </pic:spPr>
                </pic:pic>
              </a:graphicData>
            </a:graphic>
          </wp:inline>
        </w:drawing>
      </w:r>
      <w:r w:rsidRPr="00904F0F">
        <w:rPr>
          <w:rFonts w:ascii="Times New Roman" w:hAnsi="Times New Roman" w:cs="Times New Roman"/>
          <w:noProof/>
          <w:sz w:val="20"/>
          <w:szCs w:val="20"/>
          <w:lang w:eastAsia="en-GB"/>
        </w:rPr>
        <w:drawing>
          <wp:inline distT="0" distB="0" distL="0" distR="0" wp14:anchorId="7A89FCF4" wp14:editId="1ABA2816">
            <wp:extent cx="2434590" cy="1783869"/>
            <wp:effectExtent l="0" t="0" r="3810" b="6985"/>
            <wp:docPr id="1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0"/>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434590" cy="1783869"/>
                    </a:xfrm>
                    <a:prstGeom prst="rect">
                      <a:avLst/>
                    </a:prstGeom>
                    <a:noFill/>
                    <a:ln>
                      <a:noFill/>
                    </a:ln>
                  </pic:spPr>
                </pic:pic>
              </a:graphicData>
            </a:graphic>
          </wp:inline>
        </w:drawing>
      </w:r>
    </w:p>
    <w:p w:rsidR="00B76AF4" w:rsidRPr="00FF5F55" w:rsidRDefault="00B76AF4" w:rsidP="00B76AF4">
      <w:pPr>
        <w:pStyle w:val="Caption"/>
        <w:jc w:val="center"/>
        <w:rPr>
          <w:rFonts w:ascii="Times New Roman" w:hAnsi="Times New Roman"/>
          <w:b w:val="0"/>
          <w:sz w:val="20"/>
        </w:rPr>
      </w:pPr>
      <w:bookmarkStart w:id="55" w:name="_Ref531213550"/>
      <w:r w:rsidRPr="00FF5F55">
        <w:rPr>
          <w:rFonts w:ascii="Times New Roman" w:hAnsi="Times New Roman"/>
          <w:b w:val="0"/>
          <w:sz w:val="20"/>
        </w:rPr>
        <w:t xml:space="preserve">Fig. </w:t>
      </w:r>
      <w:r>
        <w:rPr>
          <w:rFonts w:ascii="Times New Roman" w:hAnsi="Times New Roman"/>
          <w:b w:val="0"/>
          <w:noProof/>
          <w:sz w:val="20"/>
        </w:rPr>
        <w:t>11</w:t>
      </w:r>
      <w:bookmarkEnd w:id="55"/>
      <w:r w:rsidRPr="00FF5F55">
        <w:rPr>
          <w:rFonts w:ascii="Times New Roman" w:hAnsi="Times New Roman"/>
          <w:b w:val="0"/>
          <w:sz w:val="20"/>
        </w:rPr>
        <w:t xml:space="preserve">. The effective stress and temperature during machining process </w:t>
      </w:r>
      <w:r>
        <w:rPr>
          <w:rFonts w:ascii="Times New Roman" w:hAnsi="Times New Roman"/>
          <w:b w:val="0"/>
          <w:sz w:val="20"/>
        </w:rPr>
        <w:t>obtained from DEFORM</w:t>
      </w:r>
      <w:r w:rsidRPr="00FF5F55">
        <w:rPr>
          <w:rFonts w:ascii="Times New Roman" w:hAnsi="Times New Roman"/>
          <w:b w:val="0"/>
          <w:sz w:val="20"/>
        </w:rPr>
        <w:t xml:space="preserve"> </w:t>
      </w:r>
      <w:r>
        <w:rPr>
          <w:rFonts w:ascii="Times New Roman" w:hAnsi="Times New Roman"/>
          <w:b w:val="0"/>
          <w:sz w:val="20"/>
        </w:rPr>
        <w:t>using tabulated stress</w:t>
      </w:r>
      <w:r w:rsidRPr="00FF5F55">
        <w:rPr>
          <w:rFonts w:ascii="Times New Roman" w:hAnsi="Times New Roman"/>
          <w:b w:val="0"/>
          <w:sz w:val="20"/>
        </w:rPr>
        <w:t xml:space="preserve"> model</w:t>
      </w:r>
      <w:r>
        <w:rPr>
          <w:rFonts w:ascii="Times New Roman" w:hAnsi="Times New Roman"/>
          <w:b w:val="0"/>
          <w:sz w:val="20"/>
        </w:rPr>
        <w:t xml:space="preserve"> (benchmark) </w:t>
      </w:r>
    </w:p>
    <w:p w:rsidR="00B76AF4" w:rsidRPr="00135D5D" w:rsidRDefault="00B76AF4" w:rsidP="00B76AF4">
      <w:pPr>
        <w:spacing w:line="276" w:lineRule="auto"/>
        <w:jc w:val="both"/>
        <w:rPr>
          <w:rFonts w:ascii="Times New Roman" w:hAnsi="Times New Roman" w:cs="Times New Roman"/>
          <w:sz w:val="20"/>
          <w:szCs w:val="20"/>
        </w:rPr>
      </w:pPr>
      <w:r w:rsidRPr="00135D5D">
        <w:rPr>
          <w:rFonts w:ascii="Times New Roman" w:hAnsi="Times New Roman" w:cs="Times New Roman"/>
          <w:noProof/>
          <w:sz w:val="20"/>
          <w:szCs w:val="20"/>
          <w:lang w:eastAsia="en-GB"/>
        </w:rPr>
        <w:drawing>
          <wp:inline distT="0" distB="0" distL="0" distR="0" wp14:anchorId="72A088D0" wp14:editId="13AD95F1">
            <wp:extent cx="2560417" cy="1662608"/>
            <wp:effectExtent l="0" t="0" r="0" b="0"/>
            <wp:docPr id="28"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560417" cy="1662608"/>
                    </a:xfrm>
                    <a:prstGeom prst="rect">
                      <a:avLst/>
                    </a:prstGeom>
                    <a:noFill/>
                    <a:ln>
                      <a:noFill/>
                    </a:ln>
                  </pic:spPr>
                </pic:pic>
              </a:graphicData>
            </a:graphic>
          </wp:inline>
        </w:drawing>
      </w:r>
      <w:r w:rsidRPr="00135D5D">
        <w:rPr>
          <w:rFonts w:ascii="Times New Roman" w:hAnsi="Times New Roman" w:cs="Times New Roman"/>
          <w:noProof/>
          <w:sz w:val="20"/>
          <w:szCs w:val="20"/>
          <w:lang w:eastAsia="en-GB"/>
        </w:rPr>
        <w:drawing>
          <wp:inline distT="0" distB="0" distL="0" distR="0" wp14:anchorId="055DF421" wp14:editId="006B4499">
            <wp:extent cx="2571140" cy="1673942"/>
            <wp:effectExtent l="0" t="0" r="635" b="2540"/>
            <wp:docPr id="29"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6"/>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571140" cy="1673942"/>
                    </a:xfrm>
                    <a:prstGeom prst="rect">
                      <a:avLst/>
                    </a:prstGeom>
                    <a:noFill/>
                    <a:ln>
                      <a:noFill/>
                    </a:ln>
                  </pic:spPr>
                </pic:pic>
              </a:graphicData>
            </a:graphic>
          </wp:inline>
        </w:drawing>
      </w:r>
    </w:p>
    <w:p w:rsidR="00B76AF4" w:rsidRPr="00FF5F55" w:rsidRDefault="00B76AF4" w:rsidP="00B76AF4">
      <w:pPr>
        <w:pStyle w:val="Caption"/>
        <w:jc w:val="center"/>
        <w:rPr>
          <w:rFonts w:ascii="Times New Roman" w:hAnsi="Times New Roman"/>
          <w:b w:val="0"/>
          <w:sz w:val="20"/>
        </w:rPr>
      </w:pPr>
      <w:bookmarkStart w:id="56" w:name="_Ref530640460"/>
      <w:r w:rsidRPr="00FF5F55">
        <w:rPr>
          <w:rFonts w:ascii="Times New Roman" w:hAnsi="Times New Roman"/>
          <w:b w:val="0"/>
          <w:sz w:val="20"/>
        </w:rPr>
        <w:t xml:space="preserve">Fig. </w:t>
      </w:r>
      <w:r>
        <w:rPr>
          <w:rFonts w:ascii="Times New Roman" w:hAnsi="Times New Roman"/>
          <w:b w:val="0"/>
          <w:noProof/>
          <w:sz w:val="20"/>
        </w:rPr>
        <w:t>12</w:t>
      </w:r>
      <w:bookmarkEnd w:id="56"/>
      <w:r w:rsidRPr="00FF5F55">
        <w:rPr>
          <w:rFonts w:ascii="Times New Roman" w:hAnsi="Times New Roman"/>
          <w:b w:val="0"/>
          <w:sz w:val="20"/>
        </w:rPr>
        <w:t xml:space="preserve">. The effective stress and temperature </w:t>
      </w:r>
      <w:r>
        <w:rPr>
          <w:rFonts w:ascii="Times New Roman" w:hAnsi="Times New Roman"/>
          <w:b w:val="0"/>
          <w:sz w:val="20"/>
        </w:rPr>
        <w:t>obtained from DEFORM</w:t>
      </w:r>
      <w:r w:rsidRPr="00FF5F55">
        <w:rPr>
          <w:rFonts w:ascii="Times New Roman" w:hAnsi="Times New Roman"/>
          <w:b w:val="0"/>
          <w:sz w:val="20"/>
        </w:rPr>
        <w:t xml:space="preserve"> </w:t>
      </w:r>
      <w:r>
        <w:rPr>
          <w:rFonts w:ascii="Times New Roman" w:hAnsi="Times New Roman"/>
          <w:b w:val="0"/>
          <w:sz w:val="20"/>
        </w:rPr>
        <w:t>using</w:t>
      </w:r>
      <w:r w:rsidRPr="00FF5F55">
        <w:rPr>
          <w:rFonts w:ascii="Times New Roman" w:hAnsi="Times New Roman"/>
          <w:b w:val="0"/>
          <w:sz w:val="20"/>
        </w:rPr>
        <w:t xml:space="preserve"> JC-1 model</w:t>
      </w:r>
    </w:p>
    <w:p w:rsidR="00B76AF4" w:rsidRPr="00904F0F" w:rsidRDefault="00B76AF4" w:rsidP="00B76AF4">
      <w:pPr>
        <w:spacing w:line="276" w:lineRule="auto"/>
        <w:jc w:val="both"/>
        <w:rPr>
          <w:rFonts w:ascii="Times New Roman" w:hAnsi="Times New Roman" w:cs="Times New Roman"/>
          <w:sz w:val="20"/>
          <w:szCs w:val="20"/>
        </w:rPr>
      </w:pPr>
      <w:r w:rsidRPr="00904F0F">
        <w:rPr>
          <w:rFonts w:ascii="Times New Roman" w:hAnsi="Times New Roman" w:cs="Times New Roman"/>
          <w:noProof/>
          <w:sz w:val="20"/>
          <w:szCs w:val="20"/>
          <w:lang w:eastAsia="en-GB"/>
        </w:rPr>
        <w:lastRenderedPageBreak/>
        <w:drawing>
          <wp:inline distT="0" distB="0" distL="0" distR="0" wp14:anchorId="2E33544F" wp14:editId="0236336B">
            <wp:extent cx="2586190" cy="1871349"/>
            <wp:effectExtent l="0" t="0" r="5080" b="0"/>
            <wp:docPr id="30"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4"/>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586190" cy="1871349"/>
                    </a:xfrm>
                    <a:prstGeom prst="rect">
                      <a:avLst/>
                    </a:prstGeom>
                    <a:noFill/>
                    <a:ln>
                      <a:noFill/>
                    </a:ln>
                  </pic:spPr>
                </pic:pic>
              </a:graphicData>
            </a:graphic>
          </wp:inline>
        </w:drawing>
      </w:r>
      <w:r w:rsidRPr="00904F0F">
        <w:rPr>
          <w:rFonts w:ascii="Times New Roman" w:hAnsi="Times New Roman" w:cs="Times New Roman"/>
          <w:noProof/>
          <w:sz w:val="20"/>
          <w:szCs w:val="20"/>
          <w:lang w:eastAsia="en-GB"/>
        </w:rPr>
        <w:drawing>
          <wp:inline distT="0" distB="0" distL="0" distR="0" wp14:anchorId="745F513E" wp14:editId="07BCB705">
            <wp:extent cx="2575991" cy="1857207"/>
            <wp:effectExtent l="0" t="0" r="0" b="0"/>
            <wp:docPr id="3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6"/>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575991" cy="1857207"/>
                    </a:xfrm>
                    <a:prstGeom prst="rect">
                      <a:avLst/>
                    </a:prstGeom>
                    <a:noFill/>
                    <a:ln>
                      <a:noFill/>
                    </a:ln>
                  </pic:spPr>
                </pic:pic>
              </a:graphicData>
            </a:graphic>
          </wp:inline>
        </w:drawing>
      </w:r>
    </w:p>
    <w:p w:rsidR="00B76AF4" w:rsidRPr="00FF5F55" w:rsidRDefault="00B76AF4" w:rsidP="00B76AF4">
      <w:pPr>
        <w:pStyle w:val="Caption"/>
        <w:jc w:val="center"/>
        <w:rPr>
          <w:rFonts w:ascii="Times New Roman" w:hAnsi="Times New Roman"/>
          <w:b w:val="0"/>
          <w:sz w:val="20"/>
        </w:rPr>
      </w:pPr>
      <w:bookmarkStart w:id="57" w:name="_Ref530640468"/>
      <w:r w:rsidRPr="00FF5F55">
        <w:rPr>
          <w:rFonts w:ascii="Times New Roman" w:hAnsi="Times New Roman"/>
          <w:b w:val="0"/>
          <w:sz w:val="20"/>
        </w:rPr>
        <w:t xml:space="preserve">Fig. </w:t>
      </w:r>
      <w:r>
        <w:rPr>
          <w:rFonts w:ascii="Times New Roman" w:hAnsi="Times New Roman"/>
          <w:b w:val="0"/>
          <w:noProof/>
          <w:sz w:val="20"/>
        </w:rPr>
        <w:t>13</w:t>
      </w:r>
      <w:bookmarkEnd w:id="57"/>
      <w:r w:rsidRPr="00FF5F55">
        <w:rPr>
          <w:rFonts w:ascii="Times New Roman" w:eastAsiaTheme="minorEastAsia" w:hAnsi="Times New Roman"/>
          <w:b w:val="0"/>
          <w:sz w:val="20"/>
          <w:lang w:eastAsia="zh-CN"/>
        </w:rPr>
        <w:t>.</w:t>
      </w:r>
      <w:r w:rsidRPr="00FF5F55">
        <w:rPr>
          <w:rFonts w:ascii="Times New Roman" w:hAnsi="Times New Roman"/>
          <w:b w:val="0"/>
          <w:sz w:val="20"/>
        </w:rPr>
        <w:t xml:space="preserve">The effective stress and temperature </w:t>
      </w:r>
      <w:r>
        <w:rPr>
          <w:rFonts w:ascii="Times New Roman" w:hAnsi="Times New Roman"/>
          <w:b w:val="0"/>
          <w:sz w:val="20"/>
        </w:rPr>
        <w:t>obtained from DEFORM</w:t>
      </w:r>
      <w:r w:rsidRPr="00FF5F55">
        <w:rPr>
          <w:rFonts w:ascii="Times New Roman" w:hAnsi="Times New Roman"/>
          <w:b w:val="0"/>
          <w:sz w:val="20"/>
        </w:rPr>
        <w:t xml:space="preserve"> </w:t>
      </w:r>
      <w:r>
        <w:rPr>
          <w:rFonts w:ascii="Times New Roman" w:hAnsi="Times New Roman"/>
          <w:b w:val="0"/>
          <w:sz w:val="20"/>
        </w:rPr>
        <w:t>using</w:t>
      </w:r>
      <w:r w:rsidRPr="00FF5F55">
        <w:rPr>
          <w:rFonts w:ascii="Times New Roman" w:hAnsi="Times New Roman"/>
          <w:b w:val="0"/>
          <w:sz w:val="20"/>
        </w:rPr>
        <w:t xml:space="preserve"> JC-2 model</w:t>
      </w:r>
    </w:p>
    <w:p w:rsidR="00B76AF4" w:rsidRPr="00904F0F" w:rsidRDefault="00B76AF4" w:rsidP="00B76AF4">
      <w:pPr>
        <w:spacing w:line="276" w:lineRule="auto"/>
        <w:jc w:val="both"/>
        <w:rPr>
          <w:rFonts w:ascii="Times New Roman" w:hAnsi="Times New Roman" w:cs="Times New Roman"/>
          <w:sz w:val="20"/>
          <w:szCs w:val="20"/>
        </w:rPr>
      </w:pPr>
      <w:r w:rsidRPr="00904F0F">
        <w:rPr>
          <w:rFonts w:ascii="Times New Roman" w:hAnsi="Times New Roman" w:cs="Times New Roman"/>
          <w:noProof/>
          <w:sz w:val="20"/>
          <w:szCs w:val="20"/>
          <w:lang w:eastAsia="en-GB"/>
        </w:rPr>
        <w:drawing>
          <wp:inline distT="0" distB="0" distL="0" distR="0" wp14:anchorId="6DC5F495" wp14:editId="5E44FA0E">
            <wp:extent cx="2554308" cy="1925413"/>
            <wp:effectExtent l="0" t="0" r="0" b="0"/>
            <wp:docPr id="2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83745" cy="1947602"/>
                    </a:xfrm>
                    <a:prstGeom prst="rect">
                      <a:avLst/>
                    </a:prstGeom>
                    <a:noFill/>
                    <a:ln>
                      <a:noFill/>
                    </a:ln>
                  </pic:spPr>
                </pic:pic>
              </a:graphicData>
            </a:graphic>
          </wp:inline>
        </w:drawing>
      </w:r>
      <w:r w:rsidRPr="00904F0F">
        <w:rPr>
          <w:rFonts w:ascii="Times New Roman" w:hAnsi="Times New Roman" w:cs="Times New Roman"/>
          <w:noProof/>
          <w:sz w:val="20"/>
          <w:szCs w:val="20"/>
          <w:lang w:eastAsia="en-GB"/>
        </w:rPr>
        <w:drawing>
          <wp:inline distT="0" distB="0" distL="0" distR="0" wp14:anchorId="1739C3BB" wp14:editId="1E168BD7">
            <wp:extent cx="2532351" cy="1922794"/>
            <wp:effectExtent l="0" t="0" r="1905" b="1270"/>
            <wp:docPr id="22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32351" cy="1922794"/>
                    </a:xfrm>
                    <a:prstGeom prst="rect">
                      <a:avLst/>
                    </a:prstGeom>
                    <a:noFill/>
                    <a:ln>
                      <a:noFill/>
                    </a:ln>
                  </pic:spPr>
                </pic:pic>
              </a:graphicData>
            </a:graphic>
          </wp:inline>
        </w:drawing>
      </w:r>
    </w:p>
    <w:p w:rsidR="00B76AF4" w:rsidRDefault="00B76AF4" w:rsidP="00B76AF4">
      <w:pPr>
        <w:pStyle w:val="Caption"/>
        <w:jc w:val="center"/>
        <w:rPr>
          <w:rFonts w:ascii="Times New Roman" w:hAnsi="Times New Roman"/>
          <w:b w:val="0"/>
          <w:sz w:val="20"/>
        </w:rPr>
      </w:pPr>
      <w:bookmarkStart w:id="58" w:name="_Ref530640483"/>
      <w:r w:rsidRPr="00FF5F55">
        <w:rPr>
          <w:rFonts w:ascii="Times New Roman" w:hAnsi="Times New Roman"/>
          <w:b w:val="0"/>
          <w:sz w:val="20"/>
        </w:rPr>
        <w:t xml:space="preserve">Fig. </w:t>
      </w:r>
      <w:r>
        <w:rPr>
          <w:rFonts w:ascii="Times New Roman" w:hAnsi="Times New Roman"/>
          <w:b w:val="0"/>
          <w:noProof/>
          <w:sz w:val="20"/>
        </w:rPr>
        <w:t>14</w:t>
      </w:r>
      <w:bookmarkEnd w:id="58"/>
      <w:r w:rsidRPr="00FF5F55">
        <w:rPr>
          <w:rFonts w:ascii="Times New Roman" w:hAnsi="Times New Roman"/>
          <w:b w:val="0"/>
          <w:sz w:val="20"/>
        </w:rPr>
        <w:t xml:space="preserve">. The effective stress and temperature </w:t>
      </w:r>
      <w:r>
        <w:rPr>
          <w:rFonts w:ascii="Times New Roman" w:hAnsi="Times New Roman"/>
          <w:b w:val="0"/>
          <w:sz w:val="20"/>
        </w:rPr>
        <w:t>obtained from DEFORM</w:t>
      </w:r>
      <w:r w:rsidRPr="00FF5F55">
        <w:rPr>
          <w:rFonts w:ascii="Times New Roman" w:hAnsi="Times New Roman"/>
          <w:b w:val="0"/>
          <w:sz w:val="20"/>
        </w:rPr>
        <w:t xml:space="preserve"> </w:t>
      </w:r>
      <w:r>
        <w:rPr>
          <w:rFonts w:ascii="Times New Roman" w:hAnsi="Times New Roman"/>
          <w:b w:val="0"/>
          <w:sz w:val="20"/>
        </w:rPr>
        <w:t>using</w:t>
      </w:r>
      <w:r w:rsidRPr="00FF5F55">
        <w:rPr>
          <w:rFonts w:ascii="Times New Roman" w:hAnsi="Times New Roman"/>
          <w:b w:val="0"/>
          <w:sz w:val="20"/>
        </w:rPr>
        <w:t xml:space="preserve"> ZA model</w:t>
      </w:r>
    </w:p>
    <w:p w:rsidR="00B76AF4" w:rsidRPr="003E603A" w:rsidRDefault="00B76AF4" w:rsidP="00B76AF4">
      <w:pPr>
        <w:rPr>
          <w:lang w:eastAsia="en-US"/>
        </w:rPr>
      </w:pPr>
      <w:r>
        <w:rPr>
          <w:noProof/>
          <w:lang w:eastAsia="en-GB"/>
        </w:rPr>
        <w:drawing>
          <wp:anchor distT="0" distB="0" distL="114300" distR="114300" simplePos="0" relativeHeight="251659264" behindDoc="0" locked="0" layoutInCell="1" allowOverlap="1" wp14:anchorId="61FF85B4" wp14:editId="22B938FD">
            <wp:simplePos x="0" y="0"/>
            <wp:positionH relativeFrom="column">
              <wp:posOffset>53975</wp:posOffset>
            </wp:positionH>
            <wp:positionV relativeFrom="paragraph">
              <wp:posOffset>623831</wp:posOffset>
            </wp:positionV>
            <wp:extent cx="514974" cy="739140"/>
            <wp:effectExtent l="0" t="0" r="0" b="381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r="5555"/>
                    <a:stretch/>
                  </pic:blipFill>
                  <pic:spPr bwMode="auto">
                    <a:xfrm>
                      <a:off x="0" y="0"/>
                      <a:ext cx="514974" cy="739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0"/>
          <w:szCs w:val="20"/>
          <w:lang w:eastAsia="en-GB"/>
        </w:rPr>
        <w:drawing>
          <wp:anchor distT="0" distB="0" distL="114300" distR="114300" simplePos="0" relativeHeight="251660288" behindDoc="0" locked="0" layoutInCell="1" allowOverlap="1" wp14:anchorId="36CBF948" wp14:editId="4A2721E9">
            <wp:simplePos x="0" y="0"/>
            <wp:positionH relativeFrom="column">
              <wp:posOffset>2757805</wp:posOffset>
            </wp:positionH>
            <wp:positionV relativeFrom="paragraph">
              <wp:posOffset>523875</wp:posOffset>
            </wp:positionV>
            <wp:extent cx="434622" cy="838200"/>
            <wp:effectExtent l="0" t="0" r="381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b="3572"/>
                    <a:stretch/>
                  </pic:blipFill>
                  <pic:spPr bwMode="auto">
                    <a:xfrm>
                      <a:off x="0" y="0"/>
                      <a:ext cx="434622" cy="838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60483">
        <w:rPr>
          <w:noProof/>
          <w:lang w:eastAsia="en-GB"/>
        </w:rPr>
        <w:drawing>
          <wp:inline distT="0" distB="0" distL="0" distR="0" wp14:anchorId="5A4CD0EB" wp14:editId="4FF7A914">
            <wp:extent cx="2650855" cy="2051506"/>
            <wp:effectExtent l="0" t="0" r="0" b="6350"/>
            <wp:docPr id="9" name="Picture 9" descr="C:\Users\e803898\Desktop\windows laptop\windows\Linux Backup\Paper\students\cen liu\revision\cen\Stress - Rigid tool (with 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803898\Desktop\windows laptop\windows\Linux Backup\Paper\students\cen liu\revision\cen\Stress - Rigid tool (with mesh).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76479" cy="2071336"/>
                    </a:xfrm>
                    <a:prstGeom prst="rect">
                      <a:avLst/>
                    </a:prstGeom>
                    <a:noFill/>
                    <a:ln>
                      <a:noFill/>
                    </a:ln>
                  </pic:spPr>
                </pic:pic>
              </a:graphicData>
            </a:graphic>
          </wp:inline>
        </w:drawing>
      </w:r>
      <w:r w:rsidRPr="00E6048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E60483">
        <w:rPr>
          <w:noProof/>
          <w:lang w:eastAsia="en-GB"/>
        </w:rPr>
        <w:drawing>
          <wp:inline distT="0" distB="0" distL="0" distR="0" wp14:anchorId="6B1E38B5" wp14:editId="01726CCC">
            <wp:extent cx="2599104" cy="2047240"/>
            <wp:effectExtent l="0" t="0" r="0" b="0"/>
            <wp:docPr id="12" name="Picture 12" descr="C:\Users\e803898\Desktop\windows laptop\windows\Linux Backup\Paper\students\cen liu\revision\cen\Tempearature - Rigid tool (with 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803898\Desktop\windows laptop\windows\Linux Backup\Paper\students\cen liu\revision\cen\Tempearature - Rigid tool (with mesh).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05509" cy="2052285"/>
                    </a:xfrm>
                    <a:prstGeom prst="rect">
                      <a:avLst/>
                    </a:prstGeom>
                    <a:noFill/>
                    <a:ln>
                      <a:noFill/>
                    </a:ln>
                  </pic:spPr>
                </pic:pic>
              </a:graphicData>
            </a:graphic>
          </wp:inline>
        </w:drawing>
      </w:r>
    </w:p>
    <w:p w:rsidR="00B76AF4" w:rsidRPr="00FF5F55" w:rsidRDefault="00B76AF4" w:rsidP="00B76AF4">
      <w:pPr>
        <w:pStyle w:val="Caption"/>
        <w:jc w:val="center"/>
        <w:rPr>
          <w:rFonts w:ascii="Times New Roman" w:hAnsi="Times New Roman"/>
          <w:b w:val="0"/>
          <w:sz w:val="20"/>
        </w:rPr>
      </w:pPr>
      <w:bookmarkStart w:id="59" w:name="_Ref530640498"/>
      <w:r w:rsidRPr="00FF5F55">
        <w:rPr>
          <w:rFonts w:ascii="Times New Roman" w:hAnsi="Times New Roman"/>
          <w:b w:val="0"/>
          <w:sz w:val="20"/>
        </w:rPr>
        <w:t xml:space="preserve">Fig. </w:t>
      </w:r>
      <w:r>
        <w:rPr>
          <w:rFonts w:ascii="Times New Roman" w:hAnsi="Times New Roman"/>
          <w:b w:val="0"/>
          <w:noProof/>
          <w:sz w:val="20"/>
        </w:rPr>
        <w:t>15</w:t>
      </w:r>
      <w:bookmarkEnd w:id="59"/>
      <w:r w:rsidRPr="00FF5F55">
        <w:rPr>
          <w:rFonts w:ascii="Times New Roman" w:hAnsi="Times New Roman"/>
          <w:b w:val="0"/>
          <w:sz w:val="20"/>
        </w:rPr>
        <w:t xml:space="preserve">. The effective stress and temperature </w:t>
      </w:r>
      <w:r>
        <w:rPr>
          <w:rFonts w:ascii="Times New Roman" w:hAnsi="Times New Roman"/>
          <w:b w:val="0"/>
          <w:sz w:val="20"/>
        </w:rPr>
        <w:t xml:space="preserve">obtained from </w:t>
      </w:r>
      <w:proofErr w:type="spellStart"/>
      <w:r>
        <w:rPr>
          <w:rFonts w:ascii="Times New Roman" w:hAnsi="Times New Roman"/>
          <w:b w:val="0"/>
          <w:sz w:val="20"/>
        </w:rPr>
        <w:t>AdvantEdge</w:t>
      </w:r>
      <w:proofErr w:type="spellEnd"/>
      <w:r>
        <w:rPr>
          <w:rFonts w:ascii="Times New Roman" w:hAnsi="Times New Roman"/>
          <w:b w:val="0"/>
          <w:sz w:val="20"/>
        </w:rPr>
        <w:t xml:space="preserve"> using</w:t>
      </w:r>
      <w:r w:rsidRPr="00FF5F55">
        <w:rPr>
          <w:rFonts w:ascii="Times New Roman" w:hAnsi="Times New Roman"/>
          <w:b w:val="0"/>
          <w:sz w:val="20"/>
        </w:rPr>
        <w:t xml:space="preserve"> </w:t>
      </w:r>
      <w:proofErr w:type="spellStart"/>
      <w:r w:rsidRPr="00FF5F55">
        <w:rPr>
          <w:rFonts w:ascii="Times New Roman" w:hAnsi="Times New Roman"/>
          <w:b w:val="0"/>
          <w:sz w:val="20"/>
        </w:rPr>
        <w:t>Cuitino</w:t>
      </w:r>
      <w:proofErr w:type="spellEnd"/>
      <w:r w:rsidRPr="00FF5F55">
        <w:rPr>
          <w:rFonts w:ascii="Times New Roman" w:hAnsi="Times New Roman"/>
          <w:b w:val="0"/>
          <w:sz w:val="20"/>
        </w:rPr>
        <w:t xml:space="preserve"> and Ortiz model</w:t>
      </w:r>
      <w:r>
        <w:rPr>
          <w:rFonts w:ascii="Times New Roman" w:hAnsi="Times New Roman"/>
          <w:b w:val="0"/>
          <w:sz w:val="20"/>
        </w:rPr>
        <w:t xml:space="preserve"> </w:t>
      </w:r>
    </w:p>
    <w:p w:rsidR="00EA3BE1" w:rsidRDefault="00EA3BE1" w:rsidP="00B76AF4">
      <w:pPr>
        <w:pStyle w:val="Caption"/>
        <w:keepNext/>
        <w:rPr>
          <w:rFonts w:ascii="Times New Roman" w:hAnsi="Times New Roman"/>
          <w:sz w:val="20"/>
        </w:rPr>
      </w:pPr>
      <w:bookmarkStart w:id="60" w:name="_Ref531549367"/>
    </w:p>
    <w:p w:rsidR="00EA3BE1" w:rsidRDefault="00EA3BE1" w:rsidP="00EA3BE1">
      <w:pPr>
        <w:rPr>
          <w:lang w:eastAsia="en-US"/>
        </w:rPr>
      </w:pPr>
    </w:p>
    <w:p w:rsidR="00EA3BE1" w:rsidRPr="00EA3BE1" w:rsidRDefault="00EA3BE1" w:rsidP="00EA3BE1">
      <w:pPr>
        <w:rPr>
          <w:lang w:eastAsia="en-US"/>
        </w:rPr>
      </w:pPr>
    </w:p>
    <w:bookmarkEnd w:id="60"/>
    <w:p w:rsidR="005C2ECA" w:rsidRDefault="005C2ECA" w:rsidP="00B76AF4">
      <w:pPr>
        <w:spacing w:line="480" w:lineRule="auto"/>
        <w:jc w:val="both"/>
        <w:rPr>
          <w:rFonts w:ascii="Times New Roman" w:hAnsi="Times New Roman" w:cs="Times New Roman"/>
          <w:sz w:val="24"/>
          <w:szCs w:val="24"/>
        </w:rPr>
      </w:pPr>
    </w:p>
    <w:p w:rsidR="005C2ECA" w:rsidRDefault="005C2ECA" w:rsidP="00B76AF4">
      <w:pPr>
        <w:spacing w:line="480" w:lineRule="auto"/>
        <w:jc w:val="both"/>
        <w:rPr>
          <w:rFonts w:ascii="Times New Roman" w:hAnsi="Times New Roman" w:cs="Times New Roman"/>
          <w:sz w:val="24"/>
          <w:szCs w:val="24"/>
        </w:rPr>
      </w:pPr>
    </w:p>
    <w:p w:rsidR="005C2ECA" w:rsidRDefault="005C2ECA" w:rsidP="00B76AF4">
      <w:pPr>
        <w:spacing w:line="480" w:lineRule="auto"/>
        <w:jc w:val="both"/>
        <w:rPr>
          <w:rFonts w:ascii="Times New Roman" w:hAnsi="Times New Roman" w:cs="Times New Roman"/>
          <w:sz w:val="24"/>
          <w:szCs w:val="24"/>
        </w:rPr>
      </w:pPr>
    </w:p>
    <w:p w:rsidR="005C2ECA" w:rsidRPr="00765959" w:rsidRDefault="005C2ECA" w:rsidP="005C2ECA">
      <w:pPr>
        <w:pStyle w:val="Caption"/>
        <w:keepNext/>
        <w:rPr>
          <w:rFonts w:ascii="Times New Roman" w:hAnsi="Times New Roman"/>
          <w:sz w:val="20"/>
        </w:rPr>
      </w:pPr>
      <w:r w:rsidRPr="00765959">
        <w:rPr>
          <w:rFonts w:ascii="Times New Roman" w:hAnsi="Times New Roman"/>
          <w:sz w:val="20"/>
        </w:rPr>
        <w:lastRenderedPageBreak/>
        <w:t xml:space="preserve">Table </w:t>
      </w:r>
      <w:r w:rsidRPr="00765959">
        <w:rPr>
          <w:rFonts w:ascii="Times New Roman" w:hAnsi="Times New Roman"/>
          <w:noProof/>
          <w:sz w:val="20"/>
        </w:rPr>
        <w:t>11</w:t>
      </w:r>
      <w:r>
        <w:rPr>
          <w:rFonts w:ascii="Times New Roman" w:hAnsi="Times New Roman"/>
          <w:noProof/>
          <w:sz w:val="20"/>
        </w:rPr>
        <w:t xml:space="preserve"> </w:t>
      </w:r>
      <w:r w:rsidRPr="00765959">
        <w:rPr>
          <w:rFonts w:ascii="Times New Roman" w:hAnsi="Times New Roman"/>
          <w:b w:val="0"/>
          <w:sz w:val="20"/>
        </w:rPr>
        <w:t>Summary of cutting results showing stress and temperature peak in the cutting zone of Ti6Al4V obtained from the simulation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68"/>
      </w:tblGrid>
      <w:tr w:rsidR="005C2ECA" w:rsidRPr="00052D8C" w:rsidTr="00A576E5">
        <w:trPr>
          <w:trHeight w:val="920"/>
        </w:trPr>
        <w:tc>
          <w:tcPr>
            <w:tcW w:w="1667" w:type="pct"/>
            <w:tcBorders>
              <w:top w:val="single" w:sz="4" w:space="0" w:color="auto"/>
              <w:bottom w:val="single" w:sz="4" w:space="0" w:color="auto"/>
            </w:tcBorders>
            <w:vAlign w:val="center"/>
          </w:tcPr>
          <w:p w:rsidR="005C2ECA" w:rsidRPr="00765959" w:rsidRDefault="005C2ECA" w:rsidP="00A576E5">
            <w:pPr>
              <w:spacing w:line="240" w:lineRule="exact"/>
              <w:jc w:val="center"/>
              <w:rPr>
                <w:rFonts w:ascii="Times New Roman" w:hAnsi="Times New Roman" w:cs="Times New Roman"/>
                <w:sz w:val="20"/>
                <w:szCs w:val="20"/>
              </w:rPr>
            </w:pPr>
            <w:r w:rsidRPr="00765959">
              <w:rPr>
                <w:rFonts w:ascii="Times New Roman" w:hAnsi="Times New Roman" w:cs="Times New Roman"/>
                <w:sz w:val="20"/>
                <w:szCs w:val="20"/>
              </w:rPr>
              <w:t>Material model name</w:t>
            </w:r>
          </w:p>
        </w:tc>
        <w:tc>
          <w:tcPr>
            <w:tcW w:w="1667" w:type="pct"/>
            <w:tcBorders>
              <w:top w:val="single" w:sz="4" w:space="0" w:color="auto"/>
              <w:bottom w:val="single" w:sz="4" w:space="0" w:color="auto"/>
            </w:tcBorders>
            <w:vAlign w:val="center"/>
          </w:tcPr>
          <w:p w:rsidR="005C2ECA" w:rsidRPr="00765959" w:rsidRDefault="005C2ECA" w:rsidP="00A576E5">
            <w:pPr>
              <w:spacing w:line="240" w:lineRule="exact"/>
              <w:jc w:val="center"/>
              <w:rPr>
                <w:rFonts w:ascii="Times New Roman" w:hAnsi="Times New Roman" w:cs="Times New Roman"/>
                <w:sz w:val="20"/>
                <w:szCs w:val="20"/>
              </w:rPr>
            </w:pPr>
            <w:r w:rsidRPr="00765959">
              <w:rPr>
                <w:rFonts w:ascii="Times New Roman" w:hAnsi="Times New Roman" w:cs="Times New Roman"/>
                <w:sz w:val="20"/>
                <w:szCs w:val="20"/>
              </w:rPr>
              <w:t>Peak stress (MPa) in the cutting zone of Ti6Al4V</w:t>
            </w:r>
          </w:p>
        </w:tc>
        <w:tc>
          <w:tcPr>
            <w:tcW w:w="1666" w:type="pct"/>
            <w:tcBorders>
              <w:top w:val="single" w:sz="4" w:space="0" w:color="auto"/>
              <w:bottom w:val="single" w:sz="4" w:space="0" w:color="auto"/>
            </w:tcBorders>
            <w:vAlign w:val="center"/>
          </w:tcPr>
          <w:p w:rsidR="005C2ECA" w:rsidRPr="00765959" w:rsidRDefault="005C2ECA" w:rsidP="00A576E5">
            <w:pPr>
              <w:spacing w:line="240" w:lineRule="exact"/>
              <w:jc w:val="center"/>
              <w:rPr>
                <w:rFonts w:ascii="Times New Roman" w:hAnsi="Times New Roman" w:cs="Times New Roman"/>
                <w:sz w:val="20"/>
                <w:szCs w:val="20"/>
              </w:rPr>
            </w:pPr>
            <w:r w:rsidRPr="00765959">
              <w:rPr>
                <w:rFonts w:ascii="Times New Roman" w:hAnsi="Times New Roman" w:cs="Times New Roman"/>
                <w:sz w:val="20"/>
                <w:szCs w:val="20"/>
              </w:rPr>
              <w:t>Peak temperature (°C) in the cutting zone of Ti6Al4V</w:t>
            </w:r>
          </w:p>
        </w:tc>
      </w:tr>
      <w:tr w:rsidR="005C2ECA" w:rsidRPr="00052D8C" w:rsidTr="00A576E5">
        <w:tc>
          <w:tcPr>
            <w:tcW w:w="1667" w:type="pct"/>
            <w:tcBorders>
              <w:top w:val="single" w:sz="4" w:space="0" w:color="auto"/>
            </w:tcBorders>
            <w:vAlign w:val="center"/>
          </w:tcPr>
          <w:p w:rsidR="005C2ECA" w:rsidRPr="00765959" w:rsidRDefault="005C2ECA" w:rsidP="00A576E5">
            <w:pPr>
              <w:spacing w:line="240" w:lineRule="exact"/>
              <w:jc w:val="center"/>
              <w:rPr>
                <w:rFonts w:ascii="Times New Roman" w:hAnsi="Times New Roman" w:cs="Times New Roman"/>
                <w:sz w:val="20"/>
                <w:szCs w:val="20"/>
              </w:rPr>
            </w:pPr>
            <w:r w:rsidRPr="00765959">
              <w:rPr>
                <w:rFonts w:ascii="Times New Roman" w:hAnsi="Times New Roman" w:cs="Times New Roman"/>
                <w:sz w:val="20"/>
                <w:szCs w:val="20"/>
              </w:rPr>
              <w:t>Tabulated stress model (Benchmark)</w:t>
            </w:r>
          </w:p>
        </w:tc>
        <w:tc>
          <w:tcPr>
            <w:tcW w:w="1667" w:type="pct"/>
            <w:tcBorders>
              <w:top w:val="single" w:sz="4" w:space="0" w:color="auto"/>
            </w:tcBorders>
            <w:vAlign w:val="center"/>
          </w:tcPr>
          <w:p w:rsidR="005C2ECA" w:rsidRPr="00765959" w:rsidRDefault="005C2ECA" w:rsidP="00A576E5">
            <w:pPr>
              <w:spacing w:line="240" w:lineRule="exact"/>
              <w:jc w:val="center"/>
              <w:rPr>
                <w:rFonts w:ascii="Times New Roman" w:hAnsi="Times New Roman" w:cs="Times New Roman"/>
                <w:sz w:val="20"/>
                <w:szCs w:val="20"/>
              </w:rPr>
            </w:pPr>
            <w:r w:rsidRPr="00765959">
              <w:rPr>
                <w:rFonts w:ascii="Times New Roman" w:hAnsi="Times New Roman" w:cs="Times New Roman"/>
                <w:sz w:val="20"/>
                <w:szCs w:val="20"/>
              </w:rPr>
              <w:t>1470</w:t>
            </w:r>
          </w:p>
        </w:tc>
        <w:tc>
          <w:tcPr>
            <w:tcW w:w="1666" w:type="pct"/>
            <w:tcBorders>
              <w:top w:val="single" w:sz="4" w:space="0" w:color="auto"/>
            </w:tcBorders>
            <w:vAlign w:val="center"/>
          </w:tcPr>
          <w:p w:rsidR="005C2ECA" w:rsidRPr="00765959" w:rsidRDefault="005C2ECA" w:rsidP="00A576E5">
            <w:pPr>
              <w:spacing w:line="240" w:lineRule="exact"/>
              <w:jc w:val="center"/>
              <w:rPr>
                <w:rFonts w:ascii="Times New Roman" w:hAnsi="Times New Roman" w:cs="Times New Roman"/>
                <w:sz w:val="20"/>
                <w:szCs w:val="20"/>
              </w:rPr>
            </w:pPr>
            <w:r w:rsidRPr="00765959">
              <w:rPr>
                <w:rFonts w:ascii="Times New Roman" w:hAnsi="Times New Roman" w:cs="Times New Roman"/>
                <w:sz w:val="20"/>
                <w:szCs w:val="20"/>
              </w:rPr>
              <w:t>641</w:t>
            </w:r>
          </w:p>
        </w:tc>
      </w:tr>
      <w:tr w:rsidR="005C2ECA" w:rsidRPr="00052D8C" w:rsidTr="00A576E5">
        <w:tc>
          <w:tcPr>
            <w:tcW w:w="1667" w:type="pct"/>
            <w:vAlign w:val="center"/>
          </w:tcPr>
          <w:p w:rsidR="005C2ECA" w:rsidRPr="00765959" w:rsidRDefault="005C2ECA" w:rsidP="00A576E5">
            <w:pPr>
              <w:spacing w:line="240" w:lineRule="exact"/>
              <w:jc w:val="center"/>
              <w:rPr>
                <w:rFonts w:ascii="Times New Roman" w:hAnsi="Times New Roman" w:cs="Times New Roman"/>
                <w:sz w:val="20"/>
                <w:szCs w:val="20"/>
              </w:rPr>
            </w:pPr>
            <w:r w:rsidRPr="00765959">
              <w:rPr>
                <w:rFonts w:ascii="Times New Roman" w:hAnsi="Times New Roman" w:cs="Times New Roman"/>
                <w:sz w:val="20"/>
                <w:szCs w:val="20"/>
              </w:rPr>
              <w:t>JC-1</w:t>
            </w:r>
          </w:p>
        </w:tc>
        <w:tc>
          <w:tcPr>
            <w:tcW w:w="1667" w:type="pct"/>
            <w:vAlign w:val="center"/>
          </w:tcPr>
          <w:p w:rsidR="005C2ECA" w:rsidRPr="00765959" w:rsidRDefault="005C2ECA" w:rsidP="00A576E5">
            <w:pPr>
              <w:spacing w:line="240" w:lineRule="exact"/>
              <w:jc w:val="center"/>
              <w:rPr>
                <w:rFonts w:ascii="Times New Roman" w:hAnsi="Times New Roman" w:cs="Times New Roman"/>
                <w:sz w:val="20"/>
                <w:szCs w:val="20"/>
              </w:rPr>
            </w:pPr>
            <w:r w:rsidRPr="00765959">
              <w:rPr>
                <w:rFonts w:ascii="Times New Roman" w:hAnsi="Times New Roman" w:cs="Times New Roman"/>
                <w:sz w:val="20"/>
                <w:szCs w:val="20"/>
              </w:rPr>
              <w:t>1190</w:t>
            </w:r>
          </w:p>
        </w:tc>
        <w:tc>
          <w:tcPr>
            <w:tcW w:w="1666" w:type="pct"/>
            <w:vAlign w:val="center"/>
          </w:tcPr>
          <w:p w:rsidR="005C2ECA" w:rsidRPr="00765959" w:rsidRDefault="005C2ECA" w:rsidP="00A576E5">
            <w:pPr>
              <w:spacing w:line="240" w:lineRule="exact"/>
              <w:jc w:val="center"/>
              <w:rPr>
                <w:rFonts w:ascii="Times New Roman" w:hAnsi="Times New Roman" w:cs="Times New Roman"/>
                <w:sz w:val="20"/>
                <w:szCs w:val="20"/>
              </w:rPr>
            </w:pPr>
            <w:r w:rsidRPr="00765959">
              <w:rPr>
                <w:rFonts w:ascii="Times New Roman" w:hAnsi="Times New Roman" w:cs="Times New Roman"/>
                <w:sz w:val="20"/>
                <w:szCs w:val="20"/>
              </w:rPr>
              <w:t>570</w:t>
            </w:r>
          </w:p>
        </w:tc>
      </w:tr>
      <w:tr w:rsidR="005C2ECA" w:rsidRPr="00052D8C" w:rsidTr="00A576E5">
        <w:tc>
          <w:tcPr>
            <w:tcW w:w="1667" w:type="pct"/>
            <w:vAlign w:val="center"/>
          </w:tcPr>
          <w:p w:rsidR="005C2ECA" w:rsidRPr="00765959" w:rsidRDefault="005C2ECA" w:rsidP="00A576E5">
            <w:pPr>
              <w:spacing w:line="240" w:lineRule="exact"/>
              <w:jc w:val="center"/>
              <w:rPr>
                <w:rFonts w:ascii="Times New Roman" w:hAnsi="Times New Roman" w:cs="Times New Roman"/>
                <w:sz w:val="20"/>
                <w:szCs w:val="20"/>
              </w:rPr>
            </w:pPr>
            <w:r w:rsidRPr="00765959">
              <w:rPr>
                <w:rFonts w:ascii="Times New Roman" w:hAnsi="Times New Roman" w:cs="Times New Roman"/>
                <w:sz w:val="20"/>
                <w:szCs w:val="20"/>
              </w:rPr>
              <w:t>JC-2</w:t>
            </w:r>
          </w:p>
        </w:tc>
        <w:tc>
          <w:tcPr>
            <w:tcW w:w="1667" w:type="pct"/>
            <w:vAlign w:val="center"/>
          </w:tcPr>
          <w:p w:rsidR="005C2ECA" w:rsidRPr="00765959" w:rsidRDefault="005C2ECA" w:rsidP="00A576E5">
            <w:pPr>
              <w:spacing w:line="240" w:lineRule="exact"/>
              <w:jc w:val="center"/>
              <w:rPr>
                <w:rFonts w:ascii="Times New Roman" w:hAnsi="Times New Roman" w:cs="Times New Roman"/>
                <w:sz w:val="20"/>
                <w:szCs w:val="20"/>
              </w:rPr>
            </w:pPr>
            <w:r w:rsidRPr="00765959">
              <w:rPr>
                <w:rFonts w:ascii="Times New Roman" w:hAnsi="Times New Roman" w:cs="Times New Roman"/>
                <w:sz w:val="20"/>
                <w:szCs w:val="20"/>
              </w:rPr>
              <w:t>1400</w:t>
            </w:r>
          </w:p>
        </w:tc>
        <w:tc>
          <w:tcPr>
            <w:tcW w:w="1666" w:type="pct"/>
            <w:vAlign w:val="center"/>
          </w:tcPr>
          <w:p w:rsidR="005C2ECA" w:rsidRPr="00765959" w:rsidRDefault="005C2ECA" w:rsidP="00A576E5">
            <w:pPr>
              <w:spacing w:line="240" w:lineRule="exact"/>
              <w:jc w:val="center"/>
              <w:rPr>
                <w:rFonts w:ascii="Times New Roman" w:hAnsi="Times New Roman" w:cs="Times New Roman"/>
                <w:sz w:val="20"/>
                <w:szCs w:val="20"/>
              </w:rPr>
            </w:pPr>
            <w:r w:rsidRPr="00765959">
              <w:rPr>
                <w:rFonts w:ascii="Times New Roman" w:hAnsi="Times New Roman" w:cs="Times New Roman"/>
                <w:sz w:val="20"/>
                <w:szCs w:val="20"/>
              </w:rPr>
              <w:t>800</w:t>
            </w:r>
          </w:p>
        </w:tc>
      </w:tr>
      <w:tr w:rsidR="005C2ECA" w:rsidRPr="00052D8C" w:rsidTr="00A576E5">
        <w:tc>
          <w:tcPr>
            <w:tcW w:w="1667" w:type="pct"/>
            <w:vAlign w:val="center"/>
          </w:tcPr>
          <w:p w:rsidR="005C2ECA" w:rsidRPr="00765959" w:rsidRDefault="005C2ECA" w:rsidP="00A576E5">
            <w:pPr>
              <w:spacing w:line="240" w:lineRule="exact"/>
              <w:jc w:val="center"/>
              <w:rPr>
                <w:rFonts w:ascii="Times New Roman" w:hAnsi="Times New Roman" w:cs="Times New Roman"/>
                <w:sz w:val="20"/>
                <w:szCs w:val="20"/>
              </w:rPr>
            </w:pPr>
            <w:r w:rsidRPr="00765959">
              <w:rPr>
                <w:rFonts w:ascii="Times New Roman" w:hAnsi="Times New Roman" w:cs="Times New Roman"/>
                <w:sz w:val="20"/>
                <w:szCs w:val="20"/>
              </w:rPr>
              <w:t>ZA model</w:t>
            </w:r>
          </w:p>
        </w:tc>
        <w:tc>
          <w:tcPr>
            <w:tcW w:w="1667" w:type="pct"/>
            <w:vAlign w:val="center"/>
          </w:tcPr>
          <w:p w:rsidR="005C2ECA" w:rsidRPr="00765959" w:rsidRDefault="005C2ECA" w:rsidP="00A576E5">
            <w:pPr>
              <w:spacing w:line="240" w:lineRule="exact"/>
              <w:jc w:val="center"/>
              <w:rPr>
                <w:rFonts w:ascii="Times New Roman" w:hAnsi="Times New Roman" w:cs="Times New Roman"/>
                <w:sz w:val="20"/>
                <w:szCs w:val="20"/>
              </w:rPr>
            </w:pPr>
            <w:r w:rsidRPr="00765959">
              <w:rPr>
                <w:rFonts w:ascii="Times New Roman" w:hAnsi="Times New Roman" w:cs="Times New Roman"/>
                <w:sz w:val="20"/>
                <w:szCs w:val="20"/>
              </w:rPr>
              <w:t>1710</w:t>
            </w:r>
          </w:p>
        </w:tc>
        <w:tc>
          <w:tcPr>
            <w:tcW w:w="1666" w:type="pct"/>
            <w:vAlign w:val="center"/>
          </w:tcPr>
          <w:p w:rsidR="005C2ECA" w:rsidRPr="00765959" w:rsidRDefault="005C2ECA" w:rsidP="00A576E5">
            <w:pPr>
              <w:spacing w:line="240" w:lineRule="exact"/>
              <w:jc w:val="center"/>
              <w:rPr>
                <w:rFonts w:ascii="Times New Roman" w:hAnsi="Times New Roman" w:cs="Times New Roman"/>
                <w:sz w:val="20"/>
                <w:szCs w:val="20"/>
              </w:rPr>
            </w:pPr>
            <w:r w:rsidRPr="00765959">
              <w:rPr>
                <w:rFonts w:ascii="Times New Roman" w:hAnsi="Times New Roman" w:cs="Times New Roman"/>
                <w:sz w:val="20"/>
                <w:szCs w:val="20"/>
              </w:rPr>
              <w:t>917</w:t>
            </w:r>
          </w:p>
        </w:tc>
      </w:tr>
      <w:tr w:rsidR="005C2ECA" w:rsidRPr="00052D8C" w:rsidTr="00A576E5">
        <w:tc>
          <w:tcPr>
            <w:tcW w:w="1667" w:type="pct"/>
            <w:vAlign w:val="center"/>
          </w:tcPr>
          <w:p w:rsidR="005C2ECA" w:rsidRPr="00765959" w:rsidRDefault="005C2ECA" w:rsidP="00A576E5">
            <w:pPr>
              <w:spacing w:line="240" w:lineRule="exact"/>
              <w:jc w:val="center"/>
              <w:rPr>
                <w:rFonts w:ascii="Times New Roman" w:hAnsi="Times New Roman" w:cs="Times New Roman"/>
                <w:sz w:val="20"/>
                <w:szCs w:val="20"/>
              </w:rPr>
            </w:pPr>
            <w:proofErr w:type="spellStart"/>
            <w:r w:rsidRPr="00765959">
              <w:rPr>
                <w:rFonts w:ascii="Times New Roman" w:hAnsi="Times New Roman" w:cs="Times New Roman"/>
                <w:sz w:val="20"/>
                <w:szCs w:val="20"/>
              </w:rPr>
              <w:t>Cuitino</w:t>
            </w:r>
            <w:proofErr w:type="spellEnd"/>
            <w:r w:rsidRPr="00765959">
              <w:rPr>
                <w:rFonts w:ascii="Times New Roman" w:hAnsi="Times New Roman" w:cs="Times New Roman"/>
                <w:sz w:val="20"/>
                <w:szCs w:val="20"/>
              </w:rPr>
              <w:t xml:space="preserve"> and Ortiz model (obtained from </w:t>
            </w:r>
            <w:proofErr w:type="spellStart"/>
            <w:r w:rsidRPr="00765959">
              <w:rPr>
                <w:rFonts w:ascii="Times New Roman" w:hAnsi="Times New Roman" w:cs="Times New Roman"/>
                <w:sz w:val="20"/>
                <w:szCs w:val="20"/>
              </w:rPr>
              <w:t>Advant</w:t>
            </w:r>
            <w:r>
              <w:rPr>
                <w:rFonts w:ascii="Times New Roman" w:hAnsi="Times New Roman" w:cs="Times New Roman"/>
                <w:sz w:val="20"/>
                <w:szCs w:val="20"/>
              </w:rPr>
              <w:t>E</w:t>
            </w:r>
            <w:r w:rsidRPr="00765959">
              <w:rPr>
                <w:rFonts w:ascii="Times New Roman" w:hAnsi="Times New Roman" w:cs="Times New Roman"/>
                <w:sz w:val="20"/>
                <w:szCs w:val="20"/>
              </w:rPr>
              <w:t>dge</w:t>
            </w:r>
            <w:proofErr w:type="spellEnd"/>
            <w:r w:rsidRPr="00765959">
              <w:rPr>
                <w:rFonts w:ascii="Times New Roman" w:hAnsi="Times New Roman" w:cs="Times New Roman"/>
                <w:sz w:val="20"/>
                <w:szCs w:val="20"/>
              </w:rPr>
              <w:t>)</w:t>
            </w:r>
          </w:p>
        </w:tc>
        <w:tc>
          <w:tcPr>
            <w:tcW w:w="1667" w:type="pct"/>
            <w:vAlign w:val="center"/>
          </w:tcPr>
          <w:p w:rsidR="005C2ECA" w:rsidRPr="00765959" w:rsidRDefault="005C2ECA" w:rsidP="00A576E5">
            <w:pPr>
              <w:spacing w:line="240" w:lineRule="exact"/>
              <w:jc w:val="center"/>
              <w:rPr>
                <w:rFonts w:ascii="Times New Roman" w:hAnsi="Times New Roman" w:cs="Times New Roman"/>
                <w:sz w:val="20"/>
                <w:szCs w:val="20"/>
              </w:rPr>
            </w:pPr>
            <w:r w:rsidRPr="00765959">
              <w:rPr>
                <w:rFonts w:ascii="Times New Roman" w:hAnsi="Times New Roman" w:cs="Times New Roman"/>
                <w:sz w:val="20"/>
                <w:szCs w:val="20"/>
              </w:rPr>
              <w:t>1</w:t>
            </w:r>
            <w:r>
              <w:rPr>
                <w:rFonts w:ascii="Times New Roman" w:hAnsi="Times New Roman" w:cs="Times New Roman"/>
                <w:sz w:val="20"/>
                <w:szCs w:val="20"/>
              </w:rPr>
              <w:t>6</w:t>
            </w:r>
            <w:r w:rsidRPr="00765959">
              <w:rPr>
                <w:rFonts w:ascii="Times New Roman" w:hAnsi="Times New Roman" w:cs="Times New Roman"/>
                <w:sz w:val="20"/>
                <w:szCs w:val="20"/>
              </w:rPr>
              <w:t>00</w:t>
            </w:r>
          </w:p>
        </w:tc>
        <w:tc>
          <w:tcPr>
            <w:tcW w:w="1666" w:type="pct"/>
            <w:vAlign w:val="center"/>
          </w:tcPr>
          <w:p w:rsidR="005C2ECA" w:rsidRPr="00765959" w:rsidRDefault="005C2ECA" w:rsidP="00A576E5">
            <w:pPr>
              <w:spacing w:line="240" w:lineRule="exact"/>
              <w:jc w:val="center"/>
              <w:rPr>
                <w:rFonts w:ascii="Times New Roman" w:hAnsi="Times New Roman" w:cs="Times New Roman"/>
                <w:sz w:val="20"/>
                <w:szCs w:val="20"/>
              </w:rPr>
            </w:pPr>
            <w:r w:rsidRPr="00765959">
              <w:rPr>
                <w:rFonts w:ascii="Times New Roman" w:hAnsi="Times New Roman" w:cs="Times New Roman"/>
                <w:sz w:val="20"/>
                <w:szCs w:val="20"/>
              </w:rPr>
              <w:t>600</w:t>
            </w:r>
          </w:p>
        </w:tc>
      </w:tr>
    </w:tbl>
    <w:p w:rsidR="005C2ECA" w:rsidRDefault="005C2ECA" w:rsidP="005C2ECA">
      <w:pPr>
        <w:spacing w:line="480" w:lineRule="auto"/>
        <w:jc w:val="both"/>
        <w:rPr>
          <w:rFonts w:ascii="Times New Roman" w:hAnsi="Times New Roman" w:cs="Times New Roman"/>
          <w:sz w:val="24"/>
          <w:szCs w:val="24"/>
        </w:rPr>
      </w:pPr>
    </w:p>
    <w:p w:rsidR="00CD1802" w:rsidRDefault="00B76AF4" w:rsidP="00B76AF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ummary </w:t>
      </w:r>
      <w:r w:rsidRPr="00052D8C">
        <w:rPr>
          <w:rFonts w:ascii="Times New Roman" w:hAnsi="Times New Roman" w:cs="Times New Roman"/>
          <w:sz w:val="24"/>
          <w:szCs w:val="24"/>
        </w:rPr>
        <w:t xml:space="preserve">of the results obtained from different models highlighting peak stress and temperature is provided in </w:t>
      </w:r>
      <w:r w:rsidRPr="00765959">
        <w:rPr>
          <w:rFonts w:ascii="Times New Roman" w:hAnsi="Times New Roman" w:cs="Times New Roman"/>
          <w:sz w:val="24"/>
          <w:szCs w:val="24"/>
        </w:rPr>
        <w:t xml:space="preserve">Table </w:t>
      </w:r>
      <w:r w:rsidRPr="00765959">
        <w:rPr>
          <w:rFonts w:ascii="Times New Roman" w:hAnsi="Times New Roman" w:cs="Times New Roman"/>
          <w:noProof/>
          <w:sz w:val="24"/>
          <w:szCs w:val="24"/>
        </w:rPr>
        <w:t>11</w:t>
      </w:r>
      <w:r>
        <w:rPr>
          <w:rFonts w:ascii="Times New Roman" w:hAnsi="Times New Roman" w:cs="Times New Roman"/>
          <w:sz w:val="24"/>
          <w:szCs w:val="24"/>
        </w:rPr>
        <w:t xml:space="preserve">. Similar to the observations noted from the uniaxial stress test, the peak von Mises stress in the cutting zone of Ti6Al4V was seen as consistent with the peak uniaxial stress. </w:t>
      </w:r>
      <w:r w:rsidRPr="00A00732">
        <w:rPr>
          <w:rFonts w:ascii="Times New Roman" w:hAnsi="Times New Roman" w:cs="Times New Roman"/>
          <w:sz w:val="24"/>
          <w:szCs w:val="24"/>
        </w:rPr>
        <w:t xml:space="preserve">Most of these results suggest that the </w:t>
      </w:r>
      <w:r>
        <w:rPr>
          <w:rFonts w:ascii="Times New Roman" w:hAnsi="Times New Roman" w:cs="Times New Roman"/>
          <w:sz w:val="24"/>
          <w:szCs w:val="24"/>
        </w:rPr>
        <w:t xml:space="preserve">ZA model predicts the peak temperature and peak temperature in the cutting zone as much higher than the predictions made by the other models, while the JC-1 model underestimates these. In general, the </w:t>
      </w:r>
      <w:r w:rsidRPr="00A00732">
        <w:rPr>
          <w:rFonts w:ascii="Times New Roman" w:hAnsi="Times New Roman" w:cs="Times New Roman"/>
          <w:sz w:val="24"/>
          <w:szCs w:val="24"/>
        </w:rPr>
        <w:t>peak maximum stress during cutting of Ti6Al4V was about 1470 MPa whil</w:t>
      </w:r>
      <w:r>
        <w:rPr>
          <w:rFonts w:ascii="Times New Roman" w:hAnsi="Times New Roman" w:cs="Times New Roman"/>
          <w:sz w:val="24"/>
          <w:szCs w:val="24"/>
        </w:rPr>
        <w:t>e</w:t>
      </w:r>
      <w:r w:rsidRPr="00A00732">
        <w:rPr>
          <w:rFonts w:ascii="Times New Roman" w:hAnsi="Times New Roman" w:cs="Times New Roman"/>
          <w:sz w:val="24"/>
          <w:szCs w:val="24"/>
        </w:rPr>
        <w:t xml:space="preserve"> the peak machining temperature in the cutting zone was </w:t>
      </w:r>
      <w:r>
        <w:rPr>
          <w:rFonts w:ascii="Times New Roman" w:hAnsi="Times New Roman" w:cs="Times New Roman"/>
          <w:sz w:val="24"/>
          <w:szCs w:val="24"/>
        </w:rPr>
        <w:t xml:space="preserve">of the order of </w:t>
      </w:r>
      <w:r w:rsidRPr="00A00732">
        <w:rPr>
          <w:rFonts w:ascii="Times New Roman" w:hAnsi="Times New Roman" w:cs="Times New Roman"/>
          <w:sz w:val="24"/>
          <w:szCs w:val="24"/>
        </w:rPr>
        <w:t>6</w:t>
      </w:r>
      <w:r>
        <w:rPr>
          <w:rFonts w:ascii="Times New Roman" w:hAnsi="Times New Roman" w:cs="Times New Roman"/>
          <w:sz w:val="24"/>
          <w:szCs w:val="24"/>
        </w:rPr>
        <w:t xml:space="preserve">00 </w:t>
      </w:r>
      <w:r w:rsidRPr="00A00732">
        <w:rPr>
          <w:rFonts w:ascii="Times New Roman" w:hAnsi="Times New Roman" w:cs="Times New Roman"/>
          <w:sz w:val="24"/>
          <w:szCs w:val="24"/>
        </w:rPr>
        <w:t>º</w:t>
      </w:r>
      <w:r w:rsidRPr="00A00732">
        <w:rPr>
          <w:rFonts w:ascii="Times New Roman" w:eastAsia="Microsoft YaHei" w:hAnsi="Times New Roman" w:cs="Times New Roman" w:hint="eastAsia"/>
          <w:sz w:val="24"/>
          <w:szCs w:val="24"/>
        </w:rPr>
        <w:t>C</w:t>
      </w:r>
      <w:r w:rsidRPr="00A00732">
        <w:rPr>
          <w:rFonts w:ascii="Times New Roman" w:eastAsia="SimSun" w:hAnsi="Times New Roman" w:cs="Times New Roman"/>
          <w:sz w:val="24"/>
          <w:szCs w:val="24"/>
        </w:rPr>
        <w:t>.</w:t>
      </w:r>
      <w:r w:rsidRPr="00A00732">
        <w:rPr>
          <w:rFonts w:ascii="Times New Roman" w:hAnsi="Times New Roman" w:cs="Times New Roman"/>
          <w:sz w:val="24"/>
          <w:szCs w:val="24"/>
        </w:rPr>
        <w:t xml:space="preserve"> </w:t>
      </w:r>
    </w:p>
    <w:p w:rsidR="00B76AF4" w:rsidRPr="00A00732" w:rsidRDefault="00B76AF4" w:rsidP="00B76AF4">
      <w:pPr>
        <w:spacing w:line="480" w:lineRule="auto"/>
        <w:jc w:val="both"/>
        <w:rPr>
          <w:rFonts w:ascii="Times New Roman" w:hAnsi="Times New Roman" w:cs="Times New Roman"/>
          <w:sz w:val="24"/>
          <w:szCs w:val="24"/>
        </w:rPr>
      </w:pPr>
      <w:r w:rsidRPr="00A00732">
        <w:rPr>
          <w:rFonts w:ascii="Times New Roman" w:hAnsi="Times New Roman" w:cs="Times New Roman"/>
          <w:sz w:val="24"/>
          <w:szCs w:val="24"/>
        </w:rPr>
        <w:t>The chip morphology</w:t>
      </w:r>
      <w:r>
        <w:rPr>
          <w:rFonts w:ascii="Times New Roman" w:hAnsi="Times New Roman" w:cs="Times New Roman"/>
          <w:sz w:val="24"/>
          <w:szCs w:val="24"/>
        </w:rPr>
        <w:t xml:space="preserve"> observed in the simulations </w:t>
      </w:r>
      <w:r w:rsidRPr="00A00732">
        <w:rPr>
          <w:rFonts w:ascii="Times New Roman" w:hAnsi="Times New Roman" w:cs="Times New Roman"/>
          <w:sz w:val="24"/>
          <w:szCs w:val="24"/>
        </w:rPr>
        <w:t>showed</w:t>
      </w:r>
      <w:r>
        <w:rPr>
          <w:rFonts w:ascii="Times New Roman" w:hAnsi="Times New Roman" w:cs="Times New Roman"/>
          <w:sz w:val="24"/>
          <w:szCs w:val="24"/>
        </w:rPr>
        <w:t xml:space="preserve"> the</w:t>
      </w:r>
      <w:r w:rsidRPr="00A00732">
        <w:rPr>
          <w:rFonts w:ascii="Times New Roman" w:hAnsi="Times New Roman" w:cs="Times New Roman"/>
          <w:sz w:val="24"/>
          <w:szCs w:val="24"/>
        </w:rPr>
        <w:t xml:space="preserve"> </w:t>
      </w:r>
      <w:r>
        <w:rPr>
          <w:rFonts w:ascii="Times New Roman" w:hAnsi="Times New Roman" w:cs="Times New Roman"/>
          <w:sz w:val="24"/>
          <w:szCs w:val="24"/>
        </w:rPr>
        <w:t>Saw-</w:t>
      </w:r>
      <w:r w:rsidRPr="00A00732">
        <w:rPr>
          <w:rFonts w:ascii="Times New Roman" w:hAnsi="Times New Roman" w:cs="Times New Roman"/>
          <w:sz w:val="24"/>
          <w:szCs w:val="24"/>
        </w:rPr>
        <w:t>tooth chip characteristic which is unique to Ti6Al4V and many report</w:t>
      </w:r>
      <w:r>
        <w:rPr>
          <w:rFonts w:ascii="Times New Roman" w:hAnsi="Times New Roman" w:cs="Times New Roman"/>
          <w:sz w:val="24"/>
          <w:szCs w:val="24"/>
        </w:rPr>
        <w:t>s</w:t>
      </w:r>
      <w:r w:rsidRPr="00A00732">
        <w:rPr>
          <w:rFonts w:ascii="Times New Roman" w:hAnsi="Times New Roman" w:cs="Times New Roman"/>
          <w:sz w:val="24"/>
          <w:szCs w:val="24"/>
        </w:rPr>
        <w:t xml:space="preserve"> are published in the literature </w:t>
      </w:r>
      <w:r>
        <w:rPr>
          <w:rFonts w:ascii="Times New Roman" w:hAnsi="Times New Roman" w:cs="Times New Roman"/>
          <w:sz w:val="24"/>
          <w:szCs w:val="24"/>
        </w:rPr>
        <w:t>verifying</w:t>
      </w:r>
      <w:r w:rsidRPr="00A00732">
        <w:rPr>
          <w:rFonts w:ascii="Times New Roman" w:hAnsi="Times New Roman" w:cs="Times New Roman"/>
          <w:sz w:val="24"/>
          <w:szCs w:val="24"/>
        </w:rPr>
        <w:t xml:space="preserve"> the simulation</w:t>
      </w:r>
      <w:r>
        <w:rPr>
          <w:rFonts w:ascii="Times New Roman" w:hAnsi="Times New Roman" w:cs="Times New Roman"/>
          <w:sz w:val="24"/>
          <w:szCs w:val="24"/>
        </w:rPr>
        <w:t xml:space="preserve"> based</w:t>
      </w:r>
      <w:r w:rsidRPr="00A00732">
        <w:rPr>
          <w:rFonts w:ascii="Times New Roman" w:hAnsi="Times New Roman" w:cs="Times New Roman"/>
          <w:sz w:val="24"/>
          <w:szCs w:val="24"/>
        </w:rPr>
        <w:t xml:space="preserve"> observations</w:t>
      </w:r>
      <w:r>
        <w:rPr>
          <w:rFonts w:ascii="Times New Roman" w:hAnsi="Times New Roman" w:cs="Times New Roman"/>
          <w:sz w:val="24"/>
          <w:szCs w:val="24"/>
        </w:rPr>
        <w:t xml:space="preserve"> </w:t>
      </w:r>
      <w:r w:rsidRPr="00A00732">
        <w:rPr>
          <w:rFonts w:ascii="Times New Roman" w:hAnsi="Times New Roman" w:cs="Times New Roman"/>
          <w:sz w:val="24"/>
          <w:szCs w:val="24"/>
        </w:rPr>
        <w:t>reported in this wor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YWxhbWF6PC9BdXRob3I+PFllYXI+MjAwODwvWWVhcj48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WxhbWF6PC9BdXRob3I+PFllYXI+MjAwODwvWWVhcj48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ente, Hoffmeister et al. 2001, Hua and Shivpuri 2004, Calamaz, Coupard et al. 2008)</w:t>
      </w:r>
      <w:r>
        <w:rPr>
          <w:rFonts w:ascii="Times New Roman" w:hAnsi="Times New Roman" w:cs="Times New Roman"/>
          <w:sz w:val="24"/>
          <w:szCs w:val="24"/>
        </w:rPr>
        <w:fldChar w:fldCharType="end"/>
      </w:r>
      <w:r w:rsidRPr="00A00732">
        <w:rPr>
          <w:rFonts w:ascii="Times New Roman" w:hAnsi="Times New Roman" w:cs="Times New Roman"/>
          <w:sz w:val="24"/>
          <w:szCs w:val="24"/>
        </w:rPr>
        <w:t>.</w:t>
      </w:r>
      <w:r>
        <w:rPr>
          <w:rFonts w:ascii="Times New Roman" w:hAnsi="Times New Roman" w:cs="Times New Roman"/>
          <w:sz w:val="24"/>
          <w:szCs w:val="24"/>
        </w:rPr>
        <w:t xml:space="preserve"> The cutting chips are widely recognised as being the fingerprint of the metal machining process and are broadly classified in two categories: steady state continuous chips and cyclic chips (Saw-tooth chips are one kind of cyclic chip)</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Vyas&lt;/Author&gt;&lt;Year&gt;1999&lt;/Year&gt;&lt;RecNum&gt;6369&lt;/RecNum&gt;&lt;DisplayText&gt;(Vyas and Shaw 1999)&lt;/DisplayText&gt;&lt;record&gt;&lt;rec-number&gt;6369&lt;/rec-number&gt;&lt;foreign-keys&gt;&lt;key app="EN" db-id="9xtdewafux20vgewr28vxrpl9asfpaswpx9f" timestamp="1548174461"&gt;6369&lt;/key&gt;&lt;/foreign-keys&gt;&lt;ref-type name="Journal Article"&gt;17&lt;/ref-type&gt;&lt;contributors&gt;&lt;authors&gt;&lt;author&gt;Vyas, A&lt;/author&gt;&lt;author&gt;Shaw, MC&lt;/author&gt;&lt;/authors&gt;&lt;/contributors&gt;&lt;titles&gt;&lt;title&gt;Mechanics of saw-tooth chip formation in metal cutting&lt;/title&gt;&lt;secondary-title&gt;Journal of Manufacturing Science and Engineering&lt;/secondary-title&gt;&lt;/titles&gt;&lt;periodical&gt;&lt;full-title&gt;Journal of Manufacturing Science and Engineering&lt;/full-title&gt;&lt;/periodical&gt;&lt;pages&gt;163-172&lt;/pages&gt;&lt;volume&gt;121&lt;/volume&gt;&lt;number&gt;2&lt;/number&gt;&lt;dates&gt;&lt;year&gt;1999&lt;/year&gt;&lt;/dates&gt;&lt;isbn&gt;1087-1357&lt;/isbn&gt;&lt;urls&gt;&lt;/urls&gt;&lt;/record&gt;&lt;/Cite&gt;&lt;/EndNote&gt;</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Vyas and Shaw 1999)</w:t>
      </w:r>
      <w:r>
        <w:rPr>
          <w:rFonts w:ascii="Times New Roman" w:hAnsi="Times New Roman" w:cs="Times New Roman"/>
          <w:noProof/>
          <w:sz w:val="24"/>
          <w:szCs w:val="24"/>
        </w:rPr>
        <w:fldChar w:fldCharType="end"/>
      </w:r>
      <w:r>
        <w:rPr>
          <w:rFonts w:ascii="Times New Roman" w:hAnsi="Times New Roman" w:cs="Times New Roman"/>
          <w:sz w:val="24"/>
          <w:szCs w:val="24"/>
        </w:rPr>
        <w:t>. Extant literature on the formation of Saw-tooth chips (as evidenced by the FEA simulations in this work while cutting Ti6Al4V) proposes two broad theori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diabatic shear theory and (ii) cyclic crack theo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lamaz&lt;/Author&gt;&lt;Year&gt;2011&lt;/Year&gt;&lt;RecNum&gt;6368&lt;/RecNum&gt;&lt;DisplayText&gt;(Calamaz, Coupard et al. 2011)&lt;/DisplayText&gt;&lt;record&gt;&lt;rec-number&gt;6368&lt;/rec-number&gt;&lt;foreign-keys&gt;&lt;key app="EN" db-id="9xtdewafux20vgewr28vxrpl9asfpaswpx9f" timestamp="1548174428"&gt;6368&lt;/key&gt;&lt;/foreign-keys&gt;&lt;ref-type name="Journal Article"&gt;17&lt;/ref-type&gt;&lt;contributors&gt;&lt;authors&gt;&lt;author&gt;Calamaz, M&lt;/author&gt;&lt;author&gt;Coupard, D&lt;/author&gt;&lt;author&gt;Nouari, M&lt;/author&gt;&lt;author&gt;Girot, Franck&lt;/author&gt;&lt;/authors&gt;&lt;/contributors&gt;&lt;titles&gt;&lt;title&gt;Numerical analysis of chip formation and shear localisation processes in machining the Ti-6Al-4V titanium alloy&lt;/title&gt;&lt;secondary-title&gt;The International Journal of Advanced Manufacturing Technology&lt;/secondary-title&gt;&lt;/titles&gt;&lt;periodical&gt;&lt;full-title&gt;The International Journal of Advanced Manufacturing Technology&lt;/full-title&gt;&lt;/periodical&gt;&lt;pages&gt;887-895&lt;/pages&gt;&lt;volume&gt;52&lt;/volume&gt;&lt;number&gt;9-12&lt;/number&gt;&lt;dates&gt;&lt;year&gt;2011&lt;/year&gt;&lt;/dates&gt;&lt;isbn&gt;0268-376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lamaz, Coupard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 new theory combining both of these was also proposed and Saw-tooth chip formation is said to be due to adiabatic shear sensitivity of the material i.e. Saw-tooth chips of sensitive materials are formed due to thermoplastic instability whereas chips of insensitive materials are formed due to crack initiation and propag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padhyay&lt;/Author&gt;&lt;RecNum&gt;6367&lt;/RecNum&gt;&lt;DisplayText&gt;(Upadhyay, Jain et al.)&lt;/DisplayText&gt;&lt;record&gt;&lt;rec-number&gt;6367&lt;/rec-number&gt;&lt;foreign-keys&gt;&lt;key app="EN" db-id="9xtdewafux20vgewr28vxrpl9asfpaswpx9f" timestamp="1548174326"&gt;6367&lt;/key&gt;&lt;/foreign-keys&gt;&lt;ref-type name="Journal Article"&gt;17&lt;/ref-type&gt;&lt;contributors&gt;&lt;authors&gt;&lt;author&gt;Upadhyay, Vikas&lt;/author&gt;&lt;author&gt;Jain, PK&lt;/author&gt;&lt;author&gt;Mehta, NK&lt;/author&gt;&lt;/authors&gt;&lt;/contributors&gt;&lt;titles&gt;&lt;title&gt;Comprehensive study of chip morphology in turning of Ti-6Al-4V&lt;/title&gt;&lt;secondary-title&gt;International Journal of Machining and Machinability of Materials&lt;/secondary-title&gt;&lt;/titles&gt;&lt;periodical&gt;&lt;full-title&gt;International Journal of Machining and Machinability of Materials&lt;/full-title&gt;&lt;/periodical&gt;&lt;pages&gt;358-371&lt;/pages&gt;&lt;volume&gt;12&lt;/volume&gt;&lt;dates&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Upadhyay, Jain et al.)</w:t>
      </w:r>
      <w:r>
        <w:rPr>
          <w:rFonts w:ascii="Times New Roman" w:hAnsi="Times New Roman" w:cs="Times New Roman"/>
          <w:sz w:val="24"/>
          <w:szCs w:val="24"/>
        </w:rPr>
        <w:fldChar w:fldCharType="end"/>
      </w:r>
      <w:r>
        <w:rPr>
          <w:rFonts w:ascii="Times New Roman" w:hAnsi="Times New Roman" w:cs="Times New Roman"/>
          <w:sz w:val="24"/>
          <w:szCs w:val="24"/>
        </w:rPr>
        <w:t xml:space="preserve">. The chip morphology could be affected by many factors, such as cutting parameters, mechanical proper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u&lt;/Author&gt;&lt;Year&gt;2017&lt;/Year&gt;&lt;RecNum&gt;6366&lt;/RecNum&gt;&lt;DisplayText&gt;(Fu, Chen et al. 2017)&lt;/DisplayText&gt;&lt;record&gt;&lt;rec-number&gt;6366&lt;/rec-number&gt;&lt;foreign-keys&gt;&lt;key app="EN" db-id="9xtdewafux20vgewr28vxrpl9asfpaswpx9f" timestamp="1548174304"&gt;6366&lt;/key&gt;&lt;/foreign-keys&gt;&lt;ref-type name="Journal Article"&gt;17&lt;/ref-type&gt;&lt;contributors&gt;&lt;authors&gt;&lt;author&gt;Fu, Xuesong&lt;/author&gt;&lt;author&gt;Chen, Guoqing&lt;/author&gt;&lt;author&gt;Yang, Qi&lt;/author&gt;&lt;author&gt;Sun, Zhonggang&lt;/author&gt;&lt;author&gt;Zhou, Wenlong&lt;/author&gt;&lt;/authors&gt;&lt;/contributors&gt;&lt;titles&gt;&lt;title&gt;The influence of hydrogen on chip formation in cutting Ti-6Al-4V alloys&lt;/title&gt;&lt;secondary-title&gt;The International Journal of Advanced Manufacturing Technology&lt;/secondary-title&gt;&lt;/titles&gt;&lt;periodical&gt;&lt;full-title&gt;The International Journal of Advanced Manufacturing Technology&lt;/full-title&gt;&lt;/periodical&gt;&lt;pages&gt;371-375&lt;/pages&gt;&lt;volume&gt;89&lt;/volume&gt;&lt;number&gt;1-4&lt;/number&gt;&lt;dates&gt;&lt;year&gt;2017&lt;/year&gt;&lt;/dates&gt;&lt;isbn&gt;0268-376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u, Che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and material constitutive models. The cutting speed and feed rate had the opposite effect on Saw-tooth chip morphology. While an increase in cutting speed reduces the peak height of Saw-tooth chips, a higher feed rate increases this peak heigh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i&lt;/Author&gt;&lt;Year&gt;2017&lt;/Year&gt;&lt;RecNum&gt;6365&lt;/RecNum&gt;&lt;DisplayText&gt;(Bai, Sun et al. 2017)&lt;/DisplayText&gt;&lt;record&gt;&lt;rec-number&gt;6365&lt;/rec-number&gt;&lt;foreign-keys&gt;&lt;key app="EN" db-id="9xtdewafux20vgewr28vxrpl9asfpaswpx9f" timestamp="1548174276"&gt;6365&lt;/key&gt;&lt;/foreign-keys&gt;&lt;ref-type name="Journal Article"&gt;17&lt;/ref-type&gt;&lt;contributors&gt;&lt;authors&gt;&lt;author&gt;Bai, Wei&lt;/author&gt;&lt;author&gt;Sun, Ronglei&lt;/author&gt;&lt;author&gt;Roy, Anish&lt;/author&gt;&lt;author&gt;Silberschmidt, Vadim V&lt;/author&gt;&lt;/authors&gt;&lt;/contributors&gt;&lt;titles&gt;&lt;title&gt;Improved analytical prediction of chip formation in orthogonal cutting of titanium alloy Ti6Al4V&lt;/title&gt;&lt;secondary-title&gt;International Journal of Mechanical Sciences&lt;/secondary-title&gt;&lt;/titles&gt;&lt;periodical&gt;&lt;full-title&gt;International Journal of Mechanical Sciences&lt;/full-title&gt;&lt;abbr-1&gt;Int J Mech Sci&lt;/abbr-1&gt;&lt;/periodical&gt;&lt;pages&gt;357-367&lt;/pages&gt;&lt;volume&gt;133&lt;/volume&gt;&lt;dates&gt;&lt;year&gt;2017&lt;/year&gt;&lt;/dates&gt;&lt;isbn&gt;0020-740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i, Su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material constitutive models influence thermoplastic shear as well as the hot mechanical properties. From the results shown in </w:t>
      </w:r>
      <w:r w:rsidRPr="00765959">
        <w:rPr>
          <w:rFonts w:ascii="Times New Roman" w:hAnsi="Times New Roman" w:cs="Times New Roman"/>
          <w:sz w:val="24"/>
          <w:szCs w:val="24"/>
        </w:rPr>
        <w:t>Table 11</w:t>
      </w:r>
      <w:r>
        <w:rPr>
          <w:rFonts w:ascii="Times New Roman" w:hAnsi="Times New Roman" w:cs="Times New Roman"/>
          <w:sz w:val="24"/>
          <w:szCs w:val="24"/>
        </w:rPr>
        <w:t xml:space="preserve">, it may be seen that high temperature is accompanied by an increased cutting force indicating that work hardening is less influential at temperatures around 900 ºC. Meanwhile, when plastic strain reached a critical value, a shear band was formed and the chip segmentation occurred, so the periodic shear bands were observed in the FEA to be due to the periodic nature of this cycle resulting in the Saw-tooth chip-formation process, causing fluctuations in the force cu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i&lt;/Author&gt;&lt;Year&gt;2017&lt;/Year&gt;&lt;RecNum&gt;6365&lt;/RecNum&gt;&lt;DisplayText&gt;(Bai, Sun et al. 2017)&lt;/DisplayText&gt;&lt;record&gt;&lt;rec-number&gt;6365&lt;/rec-number&gt;&lt;foreign-keys&gt;&lt;key app="EN" db-id="9xtdewafux20vgewr28vxrpl9asfpaswpx9f" timestamp="1548174276"&gt;6365&lt;/key&gt;&lt;/foreign-keys&gt;&lt;ref-type name="Journal Article"&gt;17&lt;/ref-type&gt;&lt;contributors&gt;&lt;authors&gt;&lt;author&gt;Bai, Wei&lt;/author&gt;&lt;author&gt;Sun, Ronglei&lt;/author&gt;&lt;author&gt;Roy, Anish&lt;/author&gt;&lt;author&gt;Silberschmidt, Vadim V&lt;/author&gt;&lt;/authors&gt;&lt;/contributors&gt;&lt;titles&gt;&lt;title&gt;Improved analytical prediction of chip formation in orthogonal cutting of titanium alloy Ti6Al4V&lt;/title&gt;&lt;secondary-title&gt;International Journal of Mechanical Sciences&lt;/secondary-title&gt;&lt;/titles&gt;&lt;periodical&gt;&lt;full-title&gt;International Journal of Mechanical Sciences&lt;/full-title&gt;&lt;abbr-1&gt;Int J Mech Sci&lt;/abbr-1&gt;&lt;/periodical&gt;&lt;pages&gt;357-367&lt;/pages&gt;&lt;volume&gt;133&lt;/volume&gt;&lt;dates&gt;&lt;year&gt;2017&lt;/year&gt;&lt;/dates&gt;&lt;isbn&gt;0020-740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i, Su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76AF4" w:rsidRPr="00A00732" w:rsidRDefault="00B76AF4" w:rsidP="00B76AF4">
      <w:pPr>
        <w:pStyle w:val="Heading6"/>
        <w:numPr>
          <w:ilvl w:val="0"/>
          <w:numId w:val="0"/>
        </w:numPr>
        <w:ind w:left="510" w:hanging="510"/>
        <w:rPr>
          <w:sz w:val="24"/>
          <w:szCs w:val="24"/>
        </w:rPr>
      </w:pPr>
      <w:r w:rsidRPr="00A00732">
        <w:rPr>
          <w:sz w:val="24"/>
          <w:szCs w:val="24"/>
        </w:rPr>
        <w:t xml:space="preserve">4.4.2. Variation in the </w:t>
      </w:r>
      <w:r>
        <w:rPr>
          <w:sz w:val="24"/>
          <w:szCs w:val="24"/>
        </w:rPr>
        <w:t>f</w:t>
      </w:r>
      <w:r w:rsidRPr="00A00732">
        <w:rPr>
          <w:sz w:val="24"/>
          <w:szCs w:val="24"/>
        </w:rPr>
        <w:t>orce</w:t>
      </w:r>
      <w:r>
        <w:rPr>
          <w:sz w:val="24"/>
          <w:szCs w:val="24"/>
        </w:rPr>
        <w:t>s during cutting</w:t>
      </w:r>
    </w:p>
    <w:p w:rsidR="00B76AF4" w:rsidRPr="00A00732" w:rsidRDefault="00B76AF4" w:rsidP="00B76AF4">
      <w:pPr>
        <w:rPr>
          <w:sz w:val="24"/>
          <w:szCs w:val="24"/>
          <w:lang w:eastAsia="en-US"/>
        </w:rPr>
      </w:pPr>
    </w:p>
    <w:p w:rsidR="00B76AF4" w:rsidRDefault="00B76AF4" w:rsidP="00B76AF4">
      <w:pPr>
        <w:spacing w:line="480" w:lineRule="auto"/>
        <w:jc w:val="both"/>
        <w:rPr>
          <w:rFonts w:ascii="Times New Roman" w:hAnsi="Times New Roman" w:cs="Times New Roman"/>
          <w:noProof/>
          <w:sz w:val="24"/>
          <w:szCs w:val="24"/>
        </w:rPr>
      </w:pPr>
      <w:r w:rsidRPr="00A00732">
        <w:rPr>
          <w:rFonts w:ascii="Times New Roman" w:hAnsi="Times New Roman" w:cs="Times New Roman"/>
          <w:sz w:val="24"/>
          <w:szCs w:val="24"/>
        </w:rPr>
        <w:t xml:space="preserve">The simulation results were used to extract the cutting forces in the two principal directions, </w:t>
      </w:r>
      <w:r w:rsidRPr="003E603A">
        <w:rPr>
          <w:rFonts w:ascii="Times New Roman" w:hAnsi="Times New Roman" w:cs="Times New Roman"/>
          <w:i/>
          <w:sz w:val="24"/>
          <w:szCs w:val="24"/>
        </w:rPr>
        <w:t>F</w:t>
      </w:r>
      <w:r w:rsidRPr="003E603A">
        <w:rPr>
          <w:rFonts w:ascii="Times New Roman" w:hAnsi="Times New Roman" w:cs="Times New Roman"/>
          <w:i/>
          <w:sz w:val="24"/>
          <w:szCs w:val="24"/>
          <w:vertAlign w:val="subscript"/>
        </w:rPr>
        <w:t>c</w:t>
      </w:r>
      <w:r>
        <w:rPr>
          <w:rFonts w:ascii="Times New Roman" w:hAnsi="Times New Roman" w:cs="Times New Roman"/>
          <w:sz w:val="24"/>
          <w:szCs w:val="24"/>
        </w:rPr>
        <w:t xml:space="preserve"> or </w:t>
      </w:r>
      <w:proofErr w:type="spellStart"/>
      <w:r w:rsidRPr="00765959">
        <w:rPr>
          <w:rFonts w:ascii="Times New Roman" w:hAnsi="Times New Roman" w:cs="Times New Roman"/>
          <w:i/>
          <w:sz w:val="24"/>
          <w:szCs w:val="24"/>
        </w:rPr>
        <w:t>F</w:t>
      </w:r>
      <w:r w:rsidRPr="00765959">
        <w:rPr>
          <w:rFonts w:ascii="Times New Roman" w:hAnsi="Times New Roman" w:cs="Times New Roman"/>
          <w:i/>
          <w:sz w:val="24"/>
          <w:szCs w:val="24"/>
          <w:vertAlign w:val="subscript"/>
        </w:rPr>
        <w:t>x</w:t>
      </w:r>
      <w:proofErr w:type="spellEnd"/>
      <w:r w:rsidRPr="00A00732">
        <w:rPr>
          <w:rFonts w:ascii="Times New Roman" w:hAnsi="Times New Roman" w:cs="Times New Roman"/>
          <w:sz w:val="24"/>
          <w:szCs w:val="24"/>
        </w:rPr>
        <w:t xml:space="preserve"> </w:t>
      </w:r>
      <w:r>
        <w:rPr>
          <w:rFonts w:ascii="Times New Roman" w:hAnsi="Times New Roman" w:cs="Times New Roman"/>
          <w:sz w:val="24"/>
          <w:szCs w:val="24"/>
        </w:rPr>
        <w:t xml:space="preserve">acting in the </w:t>
      </w:r>
      <w:r w:rsidRPr="003E603A">
        <w:rPr>
          <w:rFonts w:ascii="Times New Roman" w:hAnsi="Times New Roman" w:cs="Times New Roman"/>
          <w:i/>
          <w:sz w:val="24"/>
          <w:szCs w:val="24"/>
        </w:rPr>
        <w:t>X</w:t>
      </w:r>
      <w:r>
        <w:rPr>
          <w:rFonts w:ascii="Times New Roman" w:hAnsi="Times New Roman" w:cs="Times New Roman"/>
          <w:sz w:val="24"/>
          <w:szCs w:val="24"/>
        </w:rPr>
        <w:t xml:space="preserve"> direction (shown earlier in Figure 6) referred to as axial cutting force or feed force in machining context or a friction force during a normal scratch test whilst </w:t>
      </w:r>
      <w:r w:rsidRPr="003E603A">
        <w:rPr>
          <w:rFonts w:ascii="Times New Roman" w:hAnsi="Times New Roman" w:cs="Times New Roman"/>
          <w:i/>
          <w:sz w:val="24"/>
          <w:szCs w:val="24"/>
        </w:rPr>
        <w:t>F</w:t>
      </w:r>
      <w:r w:rsidRPr="003E603A">
        <w:rPr>
          <w:rFonts w:ascii="Times New Roman" w:hAnsi="Times New Roman" w:cs="Times New Roman"/>
          <w:i/>
          <w:sz w:val="24"/>
          <w:szCs w:val="24"/>
          <w:vertAlign w:val="subscript"/>
        </w:rPr>
        <w:t>t</w:t>
      </w:r>
      <w:r>
        <w:rPr>
          <w:rFonts w:ascii="Times New Roman" w:hAnsi="Times New Roman" w:cs="Times New Roman"/>
          <w:sz w:val="24"/>
          <w:szCs w:val="24"/>
        </w:rPr>
        <w:t xml:space="preserve"> or acts in the </w:t>
      </w:r>
      <w:r w:rsidRPr="003E603A">
        <w:rPr>
          <w:rFonts w:ascii="Times New Roman" w:hAnsi="Times New Roman" w:cs="Times New Roman"/>
          <w:i/>
          <w:sz w:val="24"/>
          <w:szCs w:val="24"/>
        </w:rPr>
        <w:t>Y</w:t>
      </w:r>
      <w:r>
        <w:rPr>
          <w:rFonts w:ascii="Times New Roman" w:hAnsi="Times New Roman" w:cs="Times New Roman"/>
          <w:sz w:val="24"/>
          <w:szCs w:val="24"/>
        </w:rPr>
        <w:t xml:space="preserve"> direction referred to as tangential cutting force or thrust force in machining and as normal force in the scratching literature. The ratio of </w:t>
      </w:r>
      <w:proofErr w:type="spellStart"/>
      <w:r>
        <w:rPr>
          <w:rFonts w:ascii="Times New Roman" w:hAnsi="Times New Roman" w:cs="Times New Roman"/>
          <w:sz w:val="24"/>
          <w:szCs w:val="24"/>
        </w:rPr>
        <w:t>Fx</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Fy</w:t>
      </w:r>
      <w:proofErr w:type="spellEnd"/>
      <w:r>
        <w:rPr>
          <w:rFonts w:ascii="Times New Roman" w:hAnsi="Times New Roman" w:cs="Times New Roman"/>
          <w:sz w:val="24"/>
          <w:szCs w:val="24"/>
        </w:rPr>
        <w:t xml:space="preserve"> (friction force/normal force) during cutting is referred to as “coefficient of kinetic </w:t>
      </w:r>
      <w:r>
        <w:rPr>
          <w:rFonts w:ascii="Times New Roman" w:hAnsi="Times New Roman" w:cs="Times New Roman"/>
          <w:sz w:val="24"/>
          <w:szCs w:val="24"/>
        </w:rPr>
        <w:lastRenderedPageBreak/>
        <w:t xml:space="preserve">friction” (COF) and is a useful indicator to compare simulation against experim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el&lt;/Author&gt;&lt;Year&gt;2013&lt;/Year&gt;&lt;RecNum&gt;5068&lt;/RecNum&gt;&lt;DisplayText&gt;(Goel, Stukowski et al. 2013)&lt;/DisplayText&gt;&lt;record&gt;&lt;rec-number&gt;5068&lt;/rec-number&gt;&lt;foreign-keys&gt;&lt;key app="EN" db-id="9xtdewafux20vgewr28vxrpl9asfpaswpx9f" timestamp="1374242473"&gt;5068&lt;/key&gt;&lt;/foreign-keys&gt;&lt;ref-type name="Journal Article"&gt;17&lt;/ref-type&gt;&lt;contributors&gt;&lt;authors&gt;&lt;author&gt;Goel, Saurav&lt;/author&gt;&lt;author&gt;Stukowski, Alexander&lt;/author&gt;&lt;author&gt;Luo, Xichun&lt;/author&gt;&lt;author&gt;Agrawal, Anupam&lt;/author&gt;&lt;author&gt;Reuben, R.L.&lt;/author&gt;&lt;/authors&gt;&lt;/contributors&gt;&lt;titles&gt;&lt;title&gt;Anisotropy of single-crystal 3C–SiC during nanometric cutting&lt;/title&gt;&lt;secondary-title&gt;Modelling and Simulation in Materials Science and Engineering&lt;/secondary-title&gt;&lt;/titles&gt;&lt;periodical&gt;&lt;full-title&gt;Modelling and Simulation in Materials Science and Engineering&lt;/full-title&gt;&lt;abbr-1&gt;Model Simul Mater Sc&lt;/abbr-1&gt;&lt;/periodical&gt;&lt;pages&gt;065004&lt;/pages&gt;&lt;volume&gt;21&lt;/volume&gt;&lt;number&gt;6&lt;/number&gt;&lt;dates&gt;&lt;year&gt;2013&lt;/year&gt;&lt;/dates&gt;&lt;isbn&gt;0965-0393&lt;/isbn&gt;&lt;urls&gt;&lt;related-urls&gt;&lt;url&gt;http://stacks.iop.org/0965-0393/21/i=6/a=065004&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el, Stukowsk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94242">
        <w:rPr>
          <w:rFonts w:ascii="Times New Roman" w:hAnsi="Times New Roman" w:cs="Times New Roman"/>
          <w:sz w:val="24"/>
          <w:szCs w:val="24"/>
        </w:rPr>
        <w:t xml:space="preserve">A comparison of results obtained for </w:t>
      </w:r>
      <w:proofErr w:type="spellStart"/>
      <w:proofErr w:type="gramStart"/>
      <w:r w:rsidRPr="00765959">
        <w:rPr>
          <w:rFonts w:ascii="Times New Roman" w:hAnsi="Times New Roman" w:cs="Times New Roman"/>
          <w:i/>
          <w:sz w:val="24"/>
          <w:szCs w:val="24"/>
        </w:rPr>
        <w:t>F</w:t>
      </w:r>
      <w:r w:rsidRPr="00765959">
        <w:rPr>
          <w:rFonts w:ascii="Times New Roman" w:hAnsi="Times New Roman" w:cs="Times New Roman"/>
          <w:i/>
          <w:sz w:val="24"/>
          <w:szCs w:val="24"/>
          <w:vertAlign w:val="subscript"/>
        </w:rPr>
        <w:t>x</w:t>
      </w:r>
      <w:proofErr w:type="spellEnd"/>
      <w:proofErr w:type="gramEnd"/>
      <w:r w:rsidRPr="00894242">
        <w:rPr>
          <w:rFonts w:ascii="Times New Roman" w:hAnsi="Times New Roman" w:cs="Times New Roman"/>
          <w:sz w:val="24"/>
          <w:szCs w:val="24"/>
        </w:rPr>
        <w:t xml:space="preserve"> and </w:t>
      </w:r>
      <w:proofErr w:type="spellStart"/>
      <w:r w:rsidRPr="00765959">
        <w:rPr>
          <w:rFonts w:ascii="Times New Roman" w:hAnsi="Times New Roman" w:cs="Times New Roman"/>
          <w:i/>
          <w:sz w:val="24"/>
          <w:szCs w:val="24"/>
        </w:rPr>
        <w:t>F</w:t>
      </w:r>
      <w:r w:rsidRPr="00765959">
        <w:rPr>
          <w:rFonts w:ascii="Times New Roman" w:hAnsi="Times New Roman" w:cs="Times New Roman"/>
          <w:i/>
          <w:sz w:val="24"/>
          <w:szCs w:val="24"/>
          <w:vertAlign w:val="subscript"/>
        </w:rPr>
        <w:t>y</w:t>
      </w:r>
      <w:proofErr w:type="spellEnd"/>
      <w:r w:rsidRPr="00894242">
        <w:rPr>
          <w:rFonts w:ascii="Times New Roman" w:hAnsi="Times New Roman" w:cs="Times New Roman"/>
          <w:sz w:val="24"/>
          <w:szCs w:val="24"/>
        </w:rPr>
        <w:t xml:space="preserve"> is shown in </w:t>
      </w:r>
      <w:r w:rsidRPr="00765959">
        <w:rPr>
          <w:rFonts w:ascii="Times New Roman" w:hAnsi="Times New Roman" w:cs="Times New Roman"/>
          <w:sz w:val="24"/>
          <w:szCs w:val="24"/>
        </w:rPr>
        <w:t xml:space="preserve">Fig. </w:t>
      </w:r>
      <w:r w:rsidRPr="00765959">
        <w:rPr>
          <w:rFonts w:ascii="Times New Roman" w:hAnsi="Times New Roman" w:cs="Times New Roman"/>
          <w:noProof/>
          <w:sz w:val="24"/>
          <w:szCs w:val="24"/>
        </w:rPr>
        <w:t>16</w:t>
      </w:r>
      <w:r>
        <w:rPr>
          <w:rFonts w:ascii="Times New Roman" w:hAnsi="Times New Roman" w:cs="Times New Roman"/>
          <w:noProof/>
          <w:sz w:val="24"/>
          <w:szCs w:val="24"/>
        </w:rPr>
        <w:t xml:space="preserve"> </w:t>
      </w:r>
      <w:r w:rsidRPr="001915E8">
        <w:rPr>
          <w:rFonts w:ascii="Times New Roman" w:hAnsi="Times New Roman" w:cs="Times New Roman"/>
          <w:sz w:val="24"/>
          <w:szCs w:val="24"/>
        </w:rPr>
        <w:t xml:space="preserve">and </w:t>
      </w:r>
      <w:r w:rsidRPr="00765959">
        <w:rPr>
          <w:rFonts w:ascii="Times New Roman" w:hAnsi="Times New Roman" w:cs="Times New Roman"/>
          <w:sz w:val="24"/>
          <w:szCs w:val="24"/>
        </w:rPr>
        <w:t xml:space="preserve">Fig. </w:t>
      </w:r>
      <w:r w:rsidRPr="00765959">
        <w:rPr>
          <w:rFonts w:ascii="Times New Roman" w:hAnsi="Times New Roman" w:cs="Times New Roman"/>
          <w:noProof/>
          <w:sz w:val="24"/>
          <w:szCs w:val="24"/>
        </w:rPr>
        <w:t>17</w:t>
      </w:r>
      <w:r w:rsidRPr="001915E8">
        <w:rPr>
          <w:rFonts w:ascii="Times New Roman" w:hAnsi="Times New Roman" w:cs="Times New Roman"/>
          <w:sz w:val="24"/>
          <w:szCs w:val="24"/>
        </w:rPr>
        <w:t xml:space="preserve">. As it may be seen, the </w:t>
      </w:r>
      <w:r w:rsidRPr="00A00732">
        <w:rPr>
          <w:rFonts w:ascii="Times New Roman" w:hAnsi="Times New Roman" w:cs="Times New Roman"/>
          <w:sz w:val="24"/>
          <w:szCs w:val="24"/>
        </w:rPr>
        <w:t xml:space="preserve">JC-2 model showed </w:t>
      </w:r>
      <w:r>
        <w:rPr>
          <w:rFonts w:ascii="Times New Roman" w:hAnsi="Times New Roman" w:cs="Times New Roman"/>
          <w:sz w:val="24"/>
          <w:szCs w:val="24"/>
        </w:rPr>
        <w:t>the closest proximity</w:t>
      </w:r>
      <w:r w:rsidRPr="00A00732">
        <w:rPr>
          <w:rFonts w:ascii="Times New Roman" w:hAnsi="Times New Roman" w:cs="Times New Roman"/>
          <w:sz w:val="24"/>
          <w:szCs w:val="24"/>
        </w:rPr>
        <w:t xml:space="preserve"> with the tabulated stress model in comparison to the JC-1 model</w:t>
      </w:r>
      <w:r>
        <w:rPr>
          <w:rFonts w:ascii="Times New Roman" w:hAnsi="Times New Roman" w:cs="Times New Roman"/>
          <w:sz w:val="24"/>
          <w:szCs w:val="24"/>
        </w:rPr>
        <w:t xml:space="preserve">. </w:t>
      </w:r>
      <w:r w:rsidRPr="00A00732">
        <w:rPr>
          <w:rFonts w:ascii="Times New Roman" w:hAnsi="Times New Roman" w:cs="Times New Roman"/>
          <w:sz w:val="24"/>
          <w:szCs w:val="24"/>
        </w:rPr>
        <w:t xml:space="preserve">Also, the </w:t>
      </w:r>
      <w:proofErr w:type="spellStart"/>
      <w:r w:rsidRPr="00A00732">
        <w:rPr>
          <w:rFonts w:ascii="Times New Roman" w:hAnsi="Times New Roman" w:cs="Times New Roman"/>
          <w:sz w:val="24"/>
          <w:szCs w:val="24"/>
        </w:rPr>
        <w:t>Cuitino</w:t>
      </w:r>
      <w:proofErr w:type="spellEnd"/>
      <w:r>
        <w:rPr>
          <w:rFonts w:ascii="Times New Roman" w:hAnsi="Times New Roman" w:cs="Times New Roman"/>
          <w:sz w:val="24"/>
          <w:szCs w:val="24"/>
        </w:rPr>
        <w:t xml:space="preserve"> and</w:t>
      </w:r>
      <w:r w:rsidRPr="00A00732">
        <w:rPr>
          <w:rFonts w:ascii="Times New Roman" w:hAnsi="Times New Roman" w:cs="Times New Roman"/>
          <w:sz w:val="24"/>
          <w:szCs w:val="24"/>
        </w:rPr>
        <w:t xml:space="preserve"> Ortiz model results extracted from </w:t>
      </w:r>
      <w:proofErr w:type="spellStart"/>
      <w:r w:rsidRPr="00A00732">
        <w:rPr>
          <w:rFonts w:ascii="Times New Roman" w:hAnsi="Times New Roman" w:cs="Times New Roman"/>
          <w:sz w:val="24"/>
          <w:szCs w:val="24"/>
        </w:rPr>
        <w:t>AdvantEdge</w:t>
      </w:r>
      <w:proofErr w:type="spellEnd"/>
      <w:r w:rsidRPr="00A00732">
        <w:rPr>
          <w:rFonts w:ascii="Times New Roman" w:hAnsi="Times New Roman" w:cs="Times New Roman"/>
          <w:sz w:val="24"/>
          <w:szCs w:val="24"/>
        </w:rPr>
        <w:t xml:space="preserve"> showed wide fluctuations and larger values </w:t>
      </w:r>
      <w:r>
        <w:rPr>
          <w:rFonts w:ascii="Times New Roman" w:hAnsi="Times New Roman" w:cs="Times New Roman"/>
          <w:sz w:val="24"/>
          <w:szCs w:val="24"/>
        </w:rPr>
        <w:t xml:space="preserve">of forces </w:t>
      </w:r>
      <w:r w:rsidRPr="00A00732">
        <w:rPr>
          <w:rFonts w:ascii="Times New Roman" w:hAnsi="Times New Roman" w:cs="Times New Roman"/>
          <w:sz w:val="24"/>
          <w:szCs w:val="24"/>
        </w:rPr>
        <w:t xml:space="preserve">compared to the other three models. It is obvious that the forces are much higher in the case of </w:t>
      </w:r>
      <w:proofErr w:type="spellStart"/>
      <w:r w:rsidRPr="00A00732">
        <w:rPr>
          <w:rFonts w:ascii="Times New Roman" w:hAnsi="Times New Roman" w:cs="Times New Roman"/>
          <w:sz w:val="24"/>
          <w:szCs w:val="24"/>
        </w:rPr>
        <w:t>Advant</w:t>
      </w:r>
      <w:r>
        <w:rPr>
          <w:rFonts w:ascii="Times New Roman" w:hAnsi="Times New Roman" w:cs="Times New Roman"/>
          <w:sz w:val="24"/>
          <w:szCs w:val="24"/>
        </w:rPr>
        <w:t>E</w:t>
      </w:r>
      <w:r w:rsidRPr="00A00732">
        <w:rPr>
          <w:rFonts w:ascii="Times New Roman" w:hAnsi="Times New Roman" w:cs="Times New Roman"/>
          <w:sz w:val="24"/>
          <w:szCs w:val="24"/>
        </w:rPr>
        <w:t>dge</w:t>
      </w:r>
      <w:proofErr w:type="spellEnd"/>
      <w:r w:rsidRPr="00A00732">
        <w:rPr>
          <w:rFonts w:ascii="Times New Roman" w:hAnsi="Times New Roman" w:cs="Times New Roman"/>
          <w:sz w:val="24"/>
          <w:szCs w:val="24"/>
        </w:rPr>
        <w:t xml:space="preserve">. </w:t>
      </w:r>
    </w:p>
    <w:p w:rsidR="00B76AF4" w:rsidRPr="00A00732" w:rsidRDefault="00B76AF4" w:rsidP="00B76AF4">
      <w:pPr>
        <w:spacing w:line="480" w:lineRule="auto"/>
        <w:jc w:val="both"/>
        <w:rPr>
          <w:rFonts w:ascii="Times New Roman" w:hAnsi="Times New Roman" w:cs="Times New Roman"/>
          <w:noProof/>
          <w:sz w:val="24"/>
          <w:szCs w:val="24"/>
        </w:rPr>
      </w:pPr>
      <w:r>
        <w:rPr>
          <w:noProof/>
          <w:lang w:eastAsia="en-GB"/>
        </w:rPr>
        <w:drawing>
          <wp:inline distT="0" distB="0" distL="0" distR="0" wp14:anchorId="1DC47719" wp14:editId="1519BB46">
            <wp:extent cx="5274310" cy="2697096"/>
            <wp:effectExtent l="0" t="0" r="2540" b="8255"/>
            <wp:docPr id="1" name="图表 1">
              <a:extLst xmlns:a="http://schemas.openxmlformats.org/drawingml/2006/main">
                <a:ext uri="{FF2B5EF4-FFF2-40B4-BE49-F238E27FC236}">
                  <a16:creationId xmlns:a16="http://schemas.microsoft.com/office/drawing/2014/main" id="{5051723E-7379-4844-A2EB-F899D7652D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76AF4" w:rsidRDefault="00B76AF4" w:rsidP="00B76AF4">
      <w:pPr>
        <w:spacing w:after="240" w:line="276" w:lineRule="auto"/>
        <w:jc w:val="center"/>
      </w:pPr>
      <w:bookmarkStart w:id="61" w:name="_Ref530640802"/>
      <w:bookmarkStart w:id="62" w:name="_Ref523437910"/>
      <w:bookmarkStart w:id="63" w:name="_Toc523446303"/>
      <w:r w:rsidRPr="00FF5F55">
        <w:t xml:space="preserve">Fig. </w:t>
      </w:r>
      <w:r>
        <w:rPr>
          <w:noProof/>
        </w:rPr>
        <w:t>16</w:t>
      </w:r>
      <w:bookmarkEnd w:id="61"/>
      <w:r w:rsidRPr="00FF5F55">
        <w:t>.</w:t>
      </w:r>
      <w:bookmarkEnd w:id="62"/>
      <w:r w:rsidRPr="00FF5F55">
        <w:t xml:space="preserve"> Comparison of cutting force in </w:t>
      </w:r>
      <w:r w:rsidRPr="00765959">
        <w:rPr>
          <w:i/>
        </w:rPr>
        <w:t xml:space="preserve">x </w:t>
      </w:r>
      <w:r w:rsidRPr="00FF5F55">
        <w:t>direction</w:t>
      </w:r>
      <w:bookmarkEnd w:id="63"/>
    </w:p>
    <w:p w:rsidR="00B76AF4" w:rsidRPr="00FF5F55" w:rsidRDefault="00B76AF4" w:rsidP="00B76AF4">
      <w:pPr>
        <w:spacing w:line="276" w:lineRule="auto"/>
        <w:jc w:val="center"/>
      </w:pPr>
      <w:r>
        <w:rPr>
          <w:noProof/>
          <w:lang w:eastAsia="en-GB"/>
        </w:rPr>
        <w:drawing>
          <wp:inline distT="0" distB="0" distL="0" distR="0" wp14:anchorId="17322C75" wp14:editId="7AE0534A">
            <wp:extent cx="5274310" cy="2766252"/>
            <wp:effectExtent l="0" t="0" r="2540" b="15240"/>
            <wp:docPr id="5" name="图表 5">
              <a:extLst xmlns:a="http://schemas.openxmlformats.org/drawingml/2006/main">
                <a:ext uri="{FF2B5EF4-FFF2-40B4-BE49-F238E27FC236}">
                  <a16:creationId xmlns:a16="http://schemas.microsoft.com/office/drawing/2014/main" id="{08CEE5C6-EE07-4FE3-982B-5042BB02B5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76AF4" w:rsidRDefault="00B76AF4" w:rsidP="00B76AF4">
      <w:pPr>
        <w:spacing w:line="276" w:lineRule="auto"/>
        <w:jc w:val="center"/>
      </w:pPr>
      <w:bookmarkStart w:id="64" w:name="_Ref531549739"/>
      <w:bookmarkStart w:id="65" w:name="_Toc523446304"/>
      <w:r w:rsidRPr="00FF5F55">
        <w:t xml:space="preserve">Fig. </w:t>
      </w:r>
      <w:r>
        <w:rPr>
          <w:noProof/>
        </w:rPr>
        <w:t>17</w:t>
      </w:r>
      <w:bookmarkEnd w:id="64"/>
      <w:r w:rsidRPr="00FF5F55">
        <w:t xml:space="preserve">. Comparison of cutting force in </w:t>
      </w:r>
      <w:r w:rsidRPr="00765959">
        <w:rPr>
          <w:i/>
        </w:rPr>
        <w:t>y</w:t>
      </w:r>
      <w:r>
        <w:rPr>
          <w:i/>
        </w:rPr>
        <w:t xml:space="preserve"> </w:t>
      </w:r>
      <w:r w:rsidRPr="00FF5F55">
        <w:t>direction</w:t>
      </w:r>
      <w:bookmarkEnd w:id="65"/>
    </w:p>
    <w:p w:rsidR="00CD1802" w:rsidRDefault="00CD1802" w:rsidP="00B76AF4">
      <w:pPr>
        <w:spacing w:line="276" w:lineRule="auto"/>
        <w:jc w:val="center"/>
      </w:pPr>
    </w:p>
    <w:p w:rsidR="00B76AF4" w:rsidRPr="00C371B3" w:rsidRDefault="00B76AF4" w:rsidP="00B76AF4">
      <w:pPr>
        <w:pStyle w:val="Caption"/>
        <w:spacing w:line="276" w:lineRule="auto"/>
        <w:jc w:val="center"/>
        <w:rPr>
          <w:rFonts w:ascii="Times New Roman" w:hAnsi="Times New Roman"/>
          <w:sz w:val="20"/>
        </w:rPr>
      </w:pPr>
      <w:bookmarkStart w:id="66" w:name="_Ref530640890"/>
      <w:bookmarkStart w:id="67" w:name="_Ref531213767"/>
      <w:bookmarkStart w:id="68" w:name="_Ref530640887"/>
      <w:bookmarkStart w:id="69" w:name="_Ref523360585"/>
      <w:bookmarkStart w:id="70" w:name="_Toc523446330"/>
      <w:r w:rsidRPr="00C371B3">
        <w:rPr>
          <w:rFonts w:ascii="Times New Roman" w:hAnsi="Times New Roman"/>
          <w:sz w:val="20"/>
        </w:rPr>
        <w:lastRenderedPageBreak/>
        <w:t xml:space="preserve">Table </w:t>
      </w:r>
      <w:r>
        <w:rPr>
          <w:rFonts w:ascii="Times New Roman" w:hAnsi="Times New Roman"/>
          <w:noProof/>
          <w:sz w:val="20"/>
        </w:rPr>
        <w:t>12</w:t>
      </w:r>
      <w:bookmarkEnd w:id="66"/>
      <w:bookmarkEnd w:id="67"/>
      <w:r>
        <w:rPr>
          <w:rFonts w:ascii="Times New Roman" w:hAnsi="Times New Roman"/>
          <w:noProof/>
          <w:sz w:val="20"/>
        </w:rPr>
        <w:t xml:space="preserve"> </w:t>
      </w:r>
      <w:r w:rsidRPr="002D476C">
        <w:rPr>
          <w:rFonts w:ascii="Times New Roman" w:hAnsi="Times New Roman"/>
          <w:b w:val="0"/>
          <w:sz w:val="20"/>
        </w:rPr>
        <w:t xml:space="preserve">Simulation results </w:t>
      </w:r>
      <w:r>
        <w:rPr>
          <w:rFonts w:ascii="Times New Roman" w:hAnsi="Times New Roman"/>
          <w:b w:val="0"/>
          <w:sz w:val="20"/>
        </w:rPr>
        <w:t>comparing</w:t>
      </w:r>
      <w:r w:rsidRPr="002D476C">
        <w:rPr>
          <w:rFonts w:ascii="Times New Roman" w:hAnsi="Times New Roman"/>
          <w:b w:val="0"/>
          <w:sz w:val="20"/>
        </w:rPr>
        <w:t xml:space="preserve"> </w:t>
      </w:r>
      <w:r>
        <w:rPr>
          <w:rFonts w:ascii="Times New Roman" w:hAnsi="Times New Roman"/>
          <w:b w:val="0"/>
          <w:sz w:val="20"/>
        </w:rPr>
        <w:t>various</w:t>
      </w:r>
      <w:r w:rsidRPr="00C371B3">
        <w:rPr>
          <w:rFonts w:ascii="Times New Roman" w:hAnsi="Times New Roman"/>
          <w:b w:val="0"/>
          <w:sz w:val="20"/>
        </w:rPr>
        <w:t xml:space="preserve"> material models</w:t>
      </w:r>
      <w:bookmarkEnd w:id="68"/>
      <w:r>
        <w:rPr>
          <w:rFonts w:ascii="Times New Roman" w:hAnsi="Times New Roman"/>
          <w:b w:val="0"/>
          <w:sz w:val="20"/>
        </w:rPr>
        <w:t xml:space="preserve"> tested in this work</w:t>
      </w:r>
    </w:p>
    <w:tbl>
      <w:tblPr>
        <w:tblStyle w:val="TableGrid"/>
        <w:tblpPr w:leftFromText="180" w:rightFromText="180" w:topFromText="60" w:bottomFromText="60" w:vertAnchor="text" w:horzAnchor="margin" w:tblpXSpec="center" w:tblpY="185"/>
        <w:tblW w:w="85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1229"/>
        <w:gridCol w:w="1256"/>
        <w:gridCol w:w="1132"/>
        <w:gridCol w:w="1181"/>
        <w:gridCol w:w="1176"/>
        <w:gridCol w:w="1178"/>
      </w:tblGrid>
      <w:tr w:rsidR="00B76AF4" w:rsidRPr="0065142C" w:rsidTr="00593D52">
        <w:tc>
          <w:tcPr>
            <w:tcW w:w="1364" w:type="dxa"/>
            <w:tcBorders>
              <w:top w:val="single" w:sz="4" w:space="0" w:color="auto"/>
              <w:bottom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Material </w:t>
            </w:r>
            <w:r w:rsidRPr="00C371B3">
              <w:rPr>
                <w:rFonts w:ascii="Times New Roman" w:hAnsi="Times New Roman" w:cs="Times New Roman"/>
                <w:sz w:val="20"/>
                <w:szCs w:val="20"/>
              </w:rPr>
              <w:t>Model</w:t>
            </w:r>
          </w:p>
        </w:tc>
        <w:tc>
          <w:tcPr>
            <w:tcW w:w="1229" w:type="dxa"/>
            <w:tcBorders>
              <w:top w:val="single" w:sz="4" w:space="0" w:color="auto"/>
              <w:bottom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Friction force (</w:t>
            </w:r>
            <w:proofErr w:type="spellStart"/>
            <w:r w:rsidRPr="00765959">
              <w:rPr>
                <w:rFonts w:ascii="Times New Roman" w:hAnsi="Times New Roman" w:cs="Times New Roman"/>
                <w:i/>
                <w:sz w:val="20"/>
                <w:szCs w:val="20"/>
              </w:rPr>
              <w:t>F</w:t>
            </w:r>
            <w:r w:rsidRPr="00765959">
              <w:rPr>
                <w:rFonts w:ascii="Times New Roman" w:hAnsi="Times New Roman" w:cs="Times New Roman"/>
                <w:i/>
                <w:sz w:val="20"/>
                <w:szCs w:val="20"/>
                <w:vertAlign w:val="subscript"/>
              </w:rPr>
              <w:t>x</w:t>
            </w:r>
            <w:proofErr w:type="spellEnd"/>
            <w:r w:rsidRPr="00C371B3">
              <w:rPr>
                <w:rFonts w:ascii="Times New Roman" w:hAnsi="Times New Roman" w:cs="Times New Roman"/>
                <w:sz w:val="20"/>
                <w:szCs w:val="20"/>
              </w:rPr>
              <w:t>) (N)</w:t>
            </w:r>
          </w:p>
        </w:tc>
        <w:tc>
          <w:tcPr>
            <w:tcW w:w="1256" w:type="dxa"/>
            <w:tcBorders>
              <w:top w:val="single" w:sz="4" w:space="0" w:color="auto"/>
              <w:bottom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Percentage difference (%)</w:t>
            </w:r>
          </w:p>
        </w:tc>
        <w:tc>
          <w:tcPr>
            <w:tcW w:w="1132" w:type="dxa"/>
            <w:tcBorders>
              <w:top w:val="single" w:sz="4" w:space="0" w:color="auto"/>
              <w:bottom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Thrust force (</w:t>
            </w:r>
            <w:proofErr w:type="spellStart"/>
            <w:r w:rsidRPr="00765959">
              <w:rPr>
                <w:rFonts w:ascii="Times New Roman" w:hAnsi="Times New Roman" w:cs="Times New Roman"/>
                <w:i/>
                <w:sz w:val="20"/>
                <w:szCs w:val="20"/>
              </w:rPr>
              <w:t>F</w:t>
            </w:r>
            <w:r w:rsidRPr="00765959">
              <w:rPr>
                <w:rFonts w:ascii="Times New Roman" w:hAnsi="Times New Roman" w:cs="Times New Roman"/>
                <w:i/>
                <w:sz w:val="20"/>
                <w:szCs w:val="20"/>
                <w:vertAlign w:val="subscript"/>
              </w:rPr>
              <w:t>y</w:t>
            </w:r>
            <w:proofErr w:type="spellEnd"/>
            <w:r w:rsidRPr="00C371B3">
              <w:rPr>
                <w:rFonts w:ascii="Times New Roman" w:hAnsi="Times New Roman" w:cs="Times New Roman"/>
                <w:sz w:val="20"/>
                <w:szCs w:val="20"/>
              </w:rPr>
              <w:t>) (N)</w:t>
            </w:r>
          </w:p>
        </w:tc>
        <w:tc>
          <w:tcPr>
            <w:tcW w:w="1181" w:type="dxa"/>
            <w:tcBorders>
              <w:top w:val="single" w:sz="4" w:space="0" w:color="auto"/>
              <w:bottom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Percentage difference (%)</w:t>
            </w:r>
          </w:p>
        </w:tc>
        <w:tc>
          <w:tcPr>
            <w:tcW w:w="1176" w:type="dxa"/>
            <w:tcBorders>
              <w:top w:val="single" w:sz="4" w:space="0" w:color="auto"/>
              <w:bottom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Pr>
                <w:rFonts w:ascii="Times New Roman" w:hAnsi="Times New Roman" w:cs="Times New Roman"/>
                <w:sz w:val="20"/>
                <w:szCs w:val="20"/>
              </w:rPr>
              <w:t>COF</w:t>
            </w:r>
            <w:r w:rsidRPr="00C371B3">
              <w:rPr>
                <w:rFonts w:ascii="Times New Roman" w:hAnsi="Times New Roman" w:cs="Times New Roman"/>
                <w:sz w:val="20"/>
                <w:szCs w:val="20"/>
              </w:rPr>
              <w:t xml:space="preserve"> (</w:t>
            </w:r>
            <w:proofErr w:type="spellStart"/>
            <w:r w:rsidRPr="00765959">
              <w:rPr>
                <w:rFonts w:ascii="Times New Roman" w:hAnsi="Times New Roman" w:cs="Times New Roman"/>
                <w:i/>
                <w:sz w:val="20"/>
                <w:szCs w:val="20"/>
              </w:rPr>
              <w:t>F</w:t>
            </w:r>
            <w:r w:rsidRPr="00765959">
              <w:rPr>
                <w:rFonts w:ascii="Times New Roman" w:hAnsi="Times New Roman" w:cs="Times New Roman"/>
                <w:i/>
                <w:sz w:val="20"/>
                <w:szCs w:val="20"/>
                <w:vertAlign w:val="subscript"/>
              </w:rPr>
              <w:t>x</w:t>
            </w:r>
            <w:proofErr w:type="spellEnd"/>
            <w:r w:rsidRPr="00C371B3">
              <w:rPr>
                <w:rFonts w:ascii="Times New Roman" w:hAnsi="Times New Roman" w:cs="Times New Roman"/>
                <w:sz w:val="20"/>
                <w:szCs w:val="20"/>
              </w:rPr>
              <w:t>/</w:t>
            </w:r>
            <w:proofErr w:type="spellStart"/>
            <w:r w:rsidRPr="00765959">
              <w:rPr>
                <w:rFonts w:ascii="Times New Roman" w:hAnsi="Times New Roman" w:cs="Times New Roman"/>
                <w:i/>
                <w:sz w:val="20"/>
                <w:szCs w:val="20"/>
              </w:rPr>
              <w:t>F</w:t>
            </w:r>
            <w:r w:rsidRPr="00765959">
              <w:rPr>
                <w:rFonts w:ascii="Times New Roman" w:hAnsi="Times New Roman" w:cs="Times New Roman"/>
                <w:i/>
                <w:sz w:val="20"/>
                <w:szCs w:val="20"/>
                <w:vertAlign w:val="subscript"/>
              </w:rPr>
              <w:t>y</w:t>
            </w:r>
            <w:proofErr w:type="spellEnd"/>
            <w:r w:rsidRPr="00C371B3">
              <w:rPr>
                <w:rFonts w:ascii="Times New Roman" w:hAnsi="Times New Roman" w:cs="Times New Roman"/>
                <w:sz w:val="20"/>
                <w:szCs w:val="20"/>
              </w:rPr>
              <w:t>)</w:t>
            </w:r>
          </w:p>
        </w:tc>
        <w:tc>
          <w:tcPr>
            <w:tcW w:w="1178" w:type="dxa"/>
            <w:tcBorders>
              <w:top w:val="single" w:sz="4" w:space="0" w:color="auto"/>
              <w:bottom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Percentage difference (%)</w:t>
            </w:r>
          </w:p>
        </w:tc>
      </w:tr>
      <w:tr w:rsidR="00B76AF4" w:rsidRPr="0065142C" w:rsidTr="00593D52">
        <w:tc>
          <w:tcPr>
            <w:tcW w:w="1364" w:type="dxa"/>
            <w:tcBorders>
              <w:top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Pr>
                <w:rFonts w:ascii="Times New Roman" w:hAnsi="Times New Roman" w:cs="Times New Roman"/>
                <w:sz w:val="20"/>
                <w:szCs w:val="20"/>
              </w:rPr>
              <w:t>Tabulated flow stress (</w:t>
            </w:r>
            <w:r w:rsidRPr="00C371B3">
              <w:rPr>
                <w:rFonts w:ascii="Times New Roman" w:hAnsi="Times New Roman" w:cs="Times New Roman"/>
                <w:sz w:val="20"/>
                <w:szCs w:val="20"/>
              </w:rPr>
              <w:t>Benchmark</w:t>
            </w:r>
            <w:r>
              <w:rPr>
                <w:rFonts w:ascii="Times New Roman" w:hAnsi="Times New Roman" w:cs="Times New Roman"/>
                <w:sz w:val="20"/>
                <w:szCs w:val="20"/>
              </w:rPr>
              <w:t>)</w:t>
            </w:r>
          </w:p>
        </w:tc>
        <w:tc>
          <w:tcPr>
            <w:tcW w:w="1229" w:type="dxa"/>
            <w:tcBorders>
              <w:top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219.1486</w:t>
            </w:r>
          </w:p>
        </w:tc>
        <w:tc>
          <w:tcPr>
            <w:tcW w:w="1256" w:type="dxa"/>
            <w:tcBorders>
              <w:top w:val="single" w:sz="4" w:space="0" w:color="auto"/>
            </w:tcBorders>
            <w:vAlign w:val="center"/>
          </w:tcPr>
          <w:p w:rsidR="00B76AF4" w:rsidRPr="00C371B3" w:rsidRDefault="00B76AF4" w:rsidP="00593D52">
            <w:pPr>
              <w:spacing w:line="276" w:lineRule="auto"/>
              <w:jc w:val="center"/>
              <w:rPr>
                <w:rFonts w:ascii="Times New Roman" w:hAnsi="Times New Roman" w:cs="Times New Roman"/>
                <w:sz w:val="20"/>
                <w:szCs w:val="20"/>
              </w:rPr>
            </w:pPr>
          </w:p>
        </w:tc>
        <w:tc>
          <w:tcPr>
            <w:tcW w:w="1132" w:type="dxa"/>
            <w:tcBorders>
              <w:top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64.3060</w:t>
            </w:r>
          </w:p>
        </w:tc>
        <w:tc>
          <w:tcPr>
            <w:tcW w:w="1181" w:type="dxa"/>
            <w:tcBorders>
              <w:top w:val="single" w:sz="4" w:space="0" w:color="auto"/>
            </w:tcBorders>
            <w:vAlign w:val="center"/>
          </w:tcPr>
          <w:p w:rsidR="00B76AF4" w:rsidRPr="00C371B3" w:rsidRDefault="00B76AF4" w:rsidP="00593D52">
            <w:pPr>
              <w:spacing w:line="276" w:lineRule="auto"/>
              <w:jc w:val="center"/>
              <w:rPr>
                <w:rFonts w:ascii="Times New Roman" w:hAnsi="Times New Roman" w:cs="Times New Roman"/>
                <w:sz w:val="20"/>
                <w:szCs w:val="20"/>
              </w:rPr>
            </w:pPr>
          </w:p>
        </w:tc>
        <w:tc>
          <w:tcPr>
            <w:tcW w:w="1176" w:type="dxa"/>
            <w:tcBorders>
              <w:top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3.4079</w:t>
            </w:r>
          </w:p>
        </w:tc>
        <w:tc>
          <w:tcPr>
            <w:tcW w:w="1178" w:type="dxa"/>
            <w:tcBorders>
              <w:top w:val="single" w:sz="4" w:space="0" w:color="auto"/>
            </w:tcBorders>
            <w:vAlign w:val="center"/>
          </w:tcPr>
          <w:p w:rsidR="00B76AF4" w:rsidRPr="00C371B3" w:rsidRDefault="00B76AF4" w:rsidP="00593D52">
            <w:pPr>
              <w:spacing w:line="276" w:lineRule="auto"/>
              <w:jc w:val="center"/>
              <w:rPr>
                <w:rFonts w:ascii="Times New Roman" w:hAnsi="Times New Roman" w:cs="Times New Roman"/>
                <w:sz w:val="20"/>
                <w:szCs w:val="20"/>
              </w:rPr>
            </w:pPr>
          </w:p>
        </w:tc>
      </w:tr>
      <w:tr w:rsidR="00B76AF4" w:rsidRPr="0065142C" w:rsidTr="00593D52">
        <w:tc>
          <w:tcPr>
            <w:tcW w:w="1364"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JC-1</w:t>
            </w:r>
          </w:p>
        </w:tc>
        <w:tc>
          <w:tcPr>
            <w:tcW w:w="1229"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66.7175</w:t>
            </w:r>
          </w:p>
        </w:tc>
        <w:tc>
          <w:tcPr>
            <w:tcW w:w="1256"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23.9</w:t>
            </w:r>
          </w:p>
        </w:tc>
        <w:tc>
          <w:tcPr>
            <w:tcW w:w="1132"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42.9255</w:t>
            </w:r>
          </w:p>
        </w:tc>
        <w:tc>
          <w:tcPr>
            <w:tcW w:w="1181"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33.2</w:t>
            </w:r>
          </w:p>
        </w:tc>
        <w:tc>
          <w:tcPr>
            <w:tcW w:w="1176"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3.8839</w:t>
            </w:r>
          </w:p>
        </w:tc>
        <w:tc>
          <w:tcPr>
            <w:tcW w:w="1178"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4.0</w:t>
            </w:r>
          </w:p>
        </w:tc>
      </w:tr>
      <w:tr w:rsidR="00B76AF4" w:rsidRPr="0065142C" w:rsidTr="00593D52">
        <w:tc>
          <w:tcPr>
            <w:tcW w:w="1364"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JC-2</w:t>
            </w:r>
          </w:p>
        </w:tc>
        <w:tc>
          <w:tcPr>
            <w:tcW w:w="1229"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212.875</w:t>
            </w:r>
          </w:p>
        </w:tc>
        <w:tc>
          <w:tcPr>
            <w:tcW w:w="1256" w:type="dxa"/>
            <w:vAlign w:val="center"/>
            <w:hideMark/>
          </w:tcPr>
          <w:p w:rsidR="00B76AF4" w:rsidRPr="00C371B3" w:rsidRDefault="00B76AF4" w:rsidP="00593D52">
            <w:pPr>
              <w:spacing w:line="276" w:lineRule="auto"/>
              <w:jc w:val="center"/>
              <w:rPr>
                <w:rFonts w:ascii="Times New Roman" w:hAnsi="Times New Roman" w:cs="Times New Roman"/>
                <w:b/>
                <w:sz w:val="20"/>
                <w:szCs w:val="20"/>
              </w:rPr>
            </w:pPr>
            <w:r w:rsidRPr="00C371B3">
              <w:rPr>
                <w:rFonts w:ascii="Times New Roman" w:hAnsi="Times New Roman" w:cs="Times New Roman"/>
                <w:b/>
                <w:sz w:val="20"/>
                <w:szCs w:val="20"/>
              </w:rPr>
              <w:t>2.9</w:t>
            </w:r>
          </w:p>
        </w:tc>
        <w:tc>
          <w:tcPr>
            <w:tcW w:w="1132"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62.5376</w:t>
            </w:r>
          </w:p>
        </w:tc>
        <w:tc>
          <w:tcPr>
            <w:tcW w:w="1181" w:type="dxa"/>
            <w:vAlign w:val="center"/>
            <w:hideMark/>
          </w:tcPr>
          <w:p w:rsidR="00B76AF4" w:rsidRPr="00C371B3" w:rsidRDefault="00B76AF4" w:rsidP="00593D52">
            <w:pPr>
              <w:spacing w:line="276" w:lineRule="auto"/>
              <w:jc w:val="center"/>
              <w:rPr>
                <w:rFonts w:ascii="Times New Roman" w:hAnsi="Times New Roman" w:cs="Times New Roman"/>
                <w:b/>
                <w:sz w:val="20"/>
                <w:szCs w:val="20"/>
              </w:rPr>
            </w:pPr>
            <w:r w:rsidRPr="00C371B3">
              <w:rPr>
                <w:rFonts w:ascii="Times New Roman" w:hAnsi="Times New Roman" w:cs="Times New Roman"/>
                <w:b/>
                <w:sz w:val="20"/>
                <w:szCs w:val="20"/>
              </w:rPr>
              <w:t>2.8</w:t>
            </w:r>
          </w:p>
        </w:tc>
        <w:tc>
          <w:tcPr>
            <w:tcW w:w="1176"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3.4040</w:t>
            </w:r>
          </w:p>
        </w:tc>
        <w:tc>
          <w:tcPr>
            <w:tcW w:w="1178" w:type="dxa"/>
            <w:vAlign w:val="center"/>
            <w:hideMark/>
          </w:tcPr>
          <w:p w:rsidR="00B76AF4" w:rsidRPr="00C371B3" w:rsidRDefault="00B76AF4" w:rsidP="00593D52">
            <w:pPr>
              <w:spacing w:line="276" w:lineRule="auto"/>
              <w:jc w:val="center"/>
              <w:rPr>
                <w:rFonts w:ascii="Times New Roman" w:hAnsi="Times New Roman" w:cs="Times New Roman"/>
                <w:b/>
                <w:sz w:val="20"/>
                <w:szCs w:val="20"/>
              </w:rPr>
            </w:pPr>
            <w:r w:rsidRPr="00C371B3">
              <w:rPr>
                <w:rFonts w:ascii="Times New Roman" w:hAnsi="Times New Roman" w:cs="Times New Roman"/>
                <w:b/>
                <w:sz w:val="20"/>
                <w:szCs w:val="20"/>
              </w:rPr>
              <w:t>0.1</w:t>
            </w:r>
          </w:p>
        </w:tc>
      </w:tr>
      <w:tr w:rsidR="00B76AF4" w:rsidRPr="0065142C" w:rsidTr="00593D52">
        <w:tc>
          <w:tcPr>
            <w:tcW w:w="1364"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ZA</w:t>
            </w:r>
          </w:p>
        </w:tc>
        <w:tc>
          <w:tcPr>
            <w:tcW w:w="1229"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85.4594</w:t>
            </w:r>
          </w:p>
        </w:tc>
        <w:tc>
          <w:tcPr>
            <w:tcW w:w="1256"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5.4</w:t>
            </w:r>
          </w:p>
        </w:tc>
        <w:tc>
          <w:tcPr>
            <w:tcW w:w="1132"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66.6738</w:t>
            </w:r>
          </w:p>
        </w:tc>
        <w:tc>
          <w:tcPr>
            <w:tcW w:w="1181"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3.7</w:t>
            </w:r>
          </w:p>
        </w:tc>
        <w:tc>
          <w:tcPr>
            <w:tcW w:w="1176"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2.7816</w:t>
            </w:r>
          </w:p>
        </w:tc>
        <w:tc>
          <w:tcPr>
            <w:tcW w:w="1178" w:type="dxa"/>
            <w:vAlign w:val="bottom"/>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8.4</w:t>
            </w:r>
          </w:p>
        </w:tc>
      </w:tr>
      <w:tr w:rsidR="00B76AF4" w:rsidRPr="0065142C" w:rsidTr="00593D52">
        <w:tc>
          <w:tcPr>
            <w:tcW w:w="1364" w:type="dxa"/>
            <w:vAlign w:val="center"/>
          </w:tcPr>
          <w:p w:rsidR="00B76AF4" w:rsidRPr="00C371B3" w:rsidRDefault="00B76AF4" w:rsidP="00593D52">
            <w:pPr>
              <w:spacing w:line="276" w:lineRule="auto"/>
              <w:jc w:val="center"/>
              <w:rPr>
                <w:rFonts w:ascii="Times New Roman" w:hAnsi="Times New Roman" w:cs="Times New Roman"/>
                <w:sz w:val="20"/>
                <w:szCs w:val="20"/>
              </w:rPr>
            </w:pPr>
            <w:proofErr w:type="spellStart"/>
            <w:r w:rsidRPr="00C371B3">
              <w:rPr>
                <w:rFonts w:ascii="Times New Roman" w:hAnsi="Times New Roman" w:cs="Times New Roman"/>
                <w:sz w:val="20"/>
                <w:szCs w:val="20"/>
              </w:rPr>
              <w:t>Cuitino</w:t>
            </w:r>
            <w:proofErr w:type="spellEnd"/>
            <w:r w:rsidRPr="00C371B3">
              <w:rPr>
                <w:rFonts w:ascii="Times New Roman" w:hAnsi="Times New Roman" w:cs="Times New Roman"/>
                <w:sz w:val="20"/>
                <w:szCs w:val="20"/>
              </w:rPr>
              <w:t xml:space="preserve"> Ortiz</w:t>
            </w:r>
          </w:p>
        </w:tc>
        <w:tc>
          <w:tcPr>
            <w:tcW w:w="1229" w:type="dxa"/>
            <w:vAlign w:val="center"/>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298.812</w:t>
            </w:r>
          </w:p>
        </w:tc>
        <w:tc>
          <w:tcPr>
            <w:tcW w:w="1256" w:type="dxa"/>
            <w:vAlign w:val="center"/>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36.4</w:t>
            </w:r>
          </w:p>
        </w:tc>
        <w:tc>
          <w:tcPr>
            <w:tcW w:w="1132" w:type="dxa"/>
            <w:vAlign w:val="center"/>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50.147</w:t>
            </w:r>
          </w:p>
        </w:tc>
        <w:tc>
          <w:tcPr>
            <w:tcW w:w="1181" w:type="dxa"/>
            <w:vAlign w:val="center"/>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33.5</w:t>
            </w:r>
          </w:p>
        </w:tc>
        <w:tc>
          <w:tcPr>
            <w:tcW w:w="1176" w:type="dxa"/>
            <w:vAlign w:val="center"/>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9901</w:t>
            </w:r>
          </w:p>
        </w:tc>
        <w:tc>
          <w:tcPr>
            <w:tcW w:w="1178" w:type="dxa"/>
            <w:vAlign w:val="bottom"/>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41.6</w:t>
            </w:r>
          </w:p>
        </w:tc>
      </w:tr>
    </w:tbl>
    <w:p w:rsidR="00B76AF4" w:rsidRDefault="00B76AF4" w:rsidP="00B76AF4">
      <w:pPr>
        <w:spacing w:line="276" w:lineRule="auto"/>
        <w:jc w:val="both"/>
        <w:rPr>
          <w:rFonts w:ascii="Times New Roman" w:hAnsi="Times New Roman" w:cs="Times New Roman"/>
          <w:sz w:val="20"/>
          <w:szCs w:val="20"/>
          <w:lang w:eastAsia="en-US"/>
        </w:rPr>
      </w:pPr>
      <w:bookmarkStart w:id="71" w:name="_Ref528448700"/>
      <w:bookmarkStart w:id="72" w:name="_Toc523446331"/>
      <w:bookmarkEnd w:id="69"/>
      <w:bookmarkEnd w:id="70"/>
    </w:p>
    <w:p w:rsidR="00B76AF4" w:rsidRDefault="00CD1802" w:rsidP="00B76AF4">
      <w:pPr>
        <w:spacing w:line="480" w:lineRule="auto"/>
        <w:jc w:val="both"/>
        <w:rPr>
          <w:rFonts w:ascii="Times New Roman" w:hAnsi="Times New Roman" w:cs="Times New Roman"/>
          <w:sz w:val="24"/>
          <w:szCs w:val="24"/>
          <w:lang w:eastAsia="en-US"/>
        </w:rPr>
      </w:pPr>
      <w:r w:rsidRPr="00A00732">
        <w:rPr>
          <w:rFonts w:ascii="Times New Roman" w:hAnsi="Times New Roman" w:cs="Times New Roman"/>
          <w:sz w:val="24"/>
          <w:szCs w:val="24"/>
          <w:lang w:eastAsia="en-US"/>
        </w:rPr>
        <w:t>A summary of these results is presented in</w:t>
      </w:r>
      <w:r>
        <w:rPr>
          <w:rFonts w:ascii="Times New Roman" w:hAnsi="Times New Roman" w:cs="Times New Roman"/>
          <w:sz w:val="24"/>
          <w:szCs w:val="24"/>
          <w:lang w:eastAsia="en-US"/>
        </w:rPr>
        <w:t xml:space="preserve"> </w:t>
      </w:r>
      <w:r w:rsidRPr="00CD1802">
        <w:rPr>
          <w:rFonts w:ascii="Times New Roman" w:hAnsi="Times New Roman" w:cs="Times New Roman"/>
          <w:sz w:val="24"/>
          <w:szCs w:val="24"/>
          <w:lang w:eastAsia="en-US"/>
        </w:rPr>
        <w:t>Table 12</w:t>
      </w:r>
      <w:r w:rsidRPr="00A00732">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t>showing</w:t>
      </w:r>
      <w:r w:rsidRPr="00A00732">
        <w:rPr>
          <w:rFonts w:ascii="Times New Roman" w:hAnsi="Times New Roman" w:cs="Times New Roman"/>
          <w:sz w:val="24"/>
          <w:szCs w:val="24"/>
          <w:lang w:eastAsia="en-US"/>
        </w:rPr>
        <w:t xml:space="preserve"> quantitative differences in the forces revealed by the material models.</w:t>
      </w:r>
      <w:r>
        <w:rPr>
          <w:rFonts w:ascii="Times New Roman" w:hAnsi="Times New Roman" w:cs="Times New Roman"/>
          <w:sz w:val="24"/>
          <w:szCs w:val="24"/>
          <w:lang w:eastAsia="en-US"/>
        </w:rPr>
        <w:t xml:space="preserve"> </w:t>
      </w:r>
      <w:r w:rsidR="00B76AF4">
        <w:rPr>
          <w:rFonts w:ascii="Times New Roman" w:hAnsi="Times New Roman" w:cs="Times New Roman"/>
          <w:sz w:val="24"/>
          <w:szCs w:val="24"/>
          <w:lang w:eastAsia="en-US"/>
        </w:rPr>
        <w:t>At this point, it becomes an intellectual curiosity to survey the literature to see how the values of COF obtained from the simulations in this work compare with the literature. In that spirit, several papers were reviewed from the literature which have looked at machining Ti6Al4V both using simulations and experiments and the values of COF were extracted to compare with the current simulations shown in Figure 18.</w:t>
      </w:r>
    </w:p>
    <w:p w:rsidR="00B76AF4" w:rsidRDefault="00B76AF4" w:rsidP="00736AE0">
      <w:pPr>
        <w:jc w:val="center"/>
        <w:rPr>
          <w:rFonts w:ascii="Times New Roman" w:hAnsi="Times New Roman" w:cs="Times New Roman"/>
          <w:sz w:val="24"/>
          <w:szCs w:val="24"/>
          <w:lang w:eastAsia="en-US"/>
        </w:rPr>
      </w:pPr>
      <w:r w:rsidRPr="0053357C">
        <w:rPr>
          <w:rFonts w:ascii="Times New Roman" w:hAnsi="Times New Roman" w:cs="Times New Roman"/>
          <w:noProof/>
          <w:sz w:val="24"/>
          <w:szCs w:val="24"/>
          <w:lang w:eastAsia="en-GB"/>
        </w:rPr>
        <w:drawing>
          <wp:inline distT="0" distB="0" distL="0" distR="0" wp14:anchorId="0AE82AB8" wp14:editId="07BB9536">
            <wp:extent cx="4793365" cy="3411797"/>
            <wp:effectExtent l="0" t="0" r="7620" b="0"/>
            <wp:docPr id="8" name="Picture 8" descr="C:\Users\e803898\Desktop\windows laptop\windows\Linux Backup\Paper\students\cen liu\revision\cen\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803898\Desktop\windows laptop\windows\Linux Backup\Paper\students\cen liu\revision\cen\Plot.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04363" cy="3419625"/>
                    </a:xfrm>
                    <a:prstGeom prst="rect">
                      <a:avLst/>
                    </a:prstGeom>
                    <a:noFill/>
                    <a:ln>
                      <a:noFill/>
                    </a:ln>
                  </pic:spPr>
                </pic:pic>
              </a:graphicData>
            </a:graphic>
          </wp:inline>
        </w:drawing>
      </w:r>
    </w:p>
    <w:p w:rsidR="00B76AF4" w:rsidRPr="003E603A" w:rsidRDefault="00B76AF4" w:rsidP="00736AE0">
      <w:pPr>
        <w:jc w:val="center"/>
      </w:pPr>
      <w:r w:rsidRPr="003E603A">
        <w:t>Figure 18: Comparison of simulation wise obtained values of COF against the surveyed wealth of literature reporting various values of COF</w:t>
      </w:r>
      <w:r w:rsidRPr="0053357C">
        <w:t xml:space="preserve"> as a </w:t>
      </w:r>
      <w:r w:rsidRPr="009E2A90">
        <w:t>function of cutting speed</w:t>
      </w:r>
    </w:p>
    <w:p w:rsidR="00B76AF4" w:rsidRDefault="00B76AF4" w:rsidP="00B76AF4">
      <w:pPr>
        <w:spacing w:line="480" w:lineRule="auto"/>
        <w:jc w:val="both"/>
        <w:rPr>
          <w:rFonts w:ascii="Times New Roman" w:hAnsi="Times New Roman" w:cs="Times New Roman"/>
          <w:sz w:val="24"/>
          <w:szCs w:val="24"/>
          <w:lang w:eastAsia="en-US"/>
        </w:rPr>
      </w:pPr>
      <w:r>
        <w:rPr>
          <w:rFonts w:ascii="Times New Roman" w:hAnsi="Times New Roman" w:cs="Times New Roman"/>
          <w:sz w:val="24"/>
          <w:szCs w:val="24"/>
          <w:lang w:eastAsia="en-US"/>
        </w:rPr>
        <w:lastRenderedPageBreak/>
        <w:t xml:space="preserve">In preparation of Figure 18 the works reviewed were that of </w:t>
      </w:r>
      <w:r>
        <w:rPr>
          <w:rFonts w:ascii="Times New Roman" w:hAnsi="Times New Roman" w:cs="Times New Roman"/>
          <w:sz w:val="24"/>
          <w:szCs w:val="24"/>
          <w:lang w:eastAsia="en-US"/>
        </w:rPr>
        <w:fldChar w:fldCharType="begin"/>
      </w:r>
      <w:r>
        <w:rPr>
          <w:rFonts w:ascii="Times New Roman" w:hAnsi="Times New Roman" w:cs="Times New Roman"/>
          <w:sz w:val="24"/>
          <w:szCs w:val="24"/>
          <w:lang w:eastAsia="en-US"/>
        </w:rPr>
        <w:instrText xml:space="preserve"> ADDIN EN.CITE &lt;EndNote&gt;&lt;Cite&gt;&lt;Author&gt;Dorlin&lt;/Author&gt;&lt;Year&gt;2016&lt;/Year&gt;&lt;RecNum&gt;6398&lt;/RecNum&gt;&lt;DisplayText&gt;(Dorlin, Fromentin et al. 2016)&lt;/DisplayText&gt;&lt;record&gt;&lt;rec-number&gt;6398&lt;/rec-number&gt;&lt;foreign-keys&gt;&lt;key app="EN" db-id="9xtdewafux20vgewr28vxrpl9asfpaswpx9f" timestamp="1555498662"&gt;6398&lt;/key&gt;&lt;/foreign-keys&gt;&lt;ref-type name="Journal Article"&gt;17&lt;/ref-type&gt;&lt;contributors&gt;&lt;authors&gt;&lt;author&gt;Dorlin, Théo&lt;/author&gt;&lt;author&gt;Fromentin, Guillaume&lt;/author&gt;&lt;author&gt;Costes, Jean-Philippe&lt;/author&gt;&lt;/authors&gt;&lt;/contributors&gt;&lt;titles&gt;&lt;title&gt;Generalised cutting force model including contact radius effect for turning operations on Ti6Al4V titanium alloy&lt;/title&gt;&lt;secondary-title&gt;The International Journal of Advanced Manufacturing Technology&lt;/secondary-title&gt;&lt;/titles&gt;&lt;periodical&gt;&lt;full-title&gt;The International Journal of Advanced Manufacturing Technology&lt;/full-title&gt;&lt;/periodical&gt;&lt;pages&gt;3297-3313&lt;/pages&gt;&lt;volume&gt;86&lt;/volume&gt;&lt;number&gt;9-12&lt;/number&gt;&lt;dates&gt;&lt;year&gt;2016&lt;/year&gt;&lt;/dates&gt;&lt;isbn&gt;0268-3768&lt;/isbn&gt;&lt;urls&gt;&lt;/urls&gt;&lt;/record&gt;&lt;/Cite&gt;&lt;/EndNote&gt;</w:instrText>
      </w:r>
      <w:r>
        <w:rPr>
          <w:rFonts w:ascii="Times New Roman" w:hAnsi="Times New Roman" w:cs="Times New Roman"/>
          <w:sz w:val="24"/>
          <w:szCs w:val="24"/>
          <w:lang w:eastAsia="en-US"/>
        </w:rPr>
        <w:fldChar w:fldCharType="separate"/>
      </w:r>
      <w:r>
        <w:rPr>
          <w:rFonts w:ascii="Times New Roman" w:hAnsi="Times New Roman" w:cs="Times New Roman"/>
          <w:noProof/>
          <w:sz w:val="24"/>
          <w:szCs w:val="24"/>
          <w:lang w:eastAsia="en-US"/>
        </w:rPr>
        <w:t>(Dorlin, Fromentin et al. 2016)</w:t>
      </w:r>
      <w:r>
        <w:rPr>
          <w:rFonts w:ascii="Times New Roman" w:hAnsi="Times New Roman" w:cs="Times New Roman"/>
          <w:sz w:val="24"/>
          <w:szCs w:val="24"/>
          <w:lang w:eastAsia="en-US"/>
        </w:rPr>
        <w:fldChar w:fldCharType="end"/>
      </w:r>
      <w:r>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fldChar w:fldCharType="begin"/>
      </w:r>
      <w:r>
        <w:rPr>
          <w:rFonts w:ascii="Times New Roman" w:hAnsi="Times New Roman" w:cs="Times New Roman"/>
          <w:sz w:val="24"/>
          <w:szCs w:val="24"/>
          <w:lang w:eastAsia="en-US"/>
        </w:rPr>
        <w:instrText xml:space="preserve"> ADDIN EN.CITE &lt;EndNote&gt;&lt;Cite&gt;&lt;Author&gt;Bahi&lt;/Author&gt;&lt;Year&gt;2016&lt;/Year&gt;&lt;RecNum&gt;6396&lt;/RecNum&gt;&lt;DisplayText&gt;(Bahi, List et al. 2016)&lt;/DisplayText&gt;&lt;record&gt;&lt;rec-number&gt;6396&lt;/rec-number&gt;&lt;foreign-keys&gt;&lt;key app="EN" db-id="9xtdewafux20vgewr28vxrpl9asfpaswpx9f" timestamp="1555498528"&gt;6396&lt;/key&gt;&lt;/foreign-keys&gt;&lt;ref-type name="Journal Article"&gt;17&lt;/ref-type&gt;&lt;contributors&gt;&lt;authors&gt;&lt;author&gt;Bahi, Slim&lt;/author&gt;&lt;author&gt;List, Gautier&lt;/author&gt;&lt;author&gt;Sutter, Guy&lt;/author&gt;&lt;/authors&gt;&lt;/contributors&gt;&lt;titles&gt;&lt;title&gt;Modeling of friction along the tool-chip interface in Ti6Al4V alloy cutting&lt;/title&gt;&lt;secondary-title&gt;The International Journal of Advanced Manufacturing Technology&lt;/secondary-title&gt;&lt;/titles&gt;&lt;periodical&gt;&lt;full-title&gt;The International Journal of Advanced Manufacturing Technology&lt;/full-title&gt;&lt;/periodical&gt;&lt;pages&gt;1821-1839&lt;/pages&gt;&lt;volume&gt;84&lt;/volume&gt;&lt;number&gt;9-12&lt;/number&gt;&lt;dates&gt;&lt;year&gt;2016&lt;/year&gt;&lt;/dates&gt;&lt;isbn&gt;0268-3768&lt;/isbn&gt;&lt;urls&gt;&lt;/urls&gt;&lt;/record&gt;&lt;/Cite&gt;&lt;/EndNote&gt;</w:instrText>
      </w:r>
      <w:r>
        <w:rPr>
          <w:rFonts w:ascii="Times New Roman" w:hAnsi="Times New Roman" w:cs="Times New Roman"/>
          <w:sz w:val="24"/>
          <w:szCs w:val="24"/>
          <w:lang w:eastAsia="en-US"/>
        </w:rPr>
        <w:fldChar w:fldCharType="separate"/>
      </w:r>
      <w:r>
        <w:rPr>
          <w:rFonts w:ascii="Times New Roman" w:hAnsi="Times New Roman" w:cs="Times New Roman"/>
          <w:noProof/>
          <w:sz w:val="24"/>
          <w:szCs w:val="24"/>
          <w:lang w:eastAsia="en-US"/>
        </w:rPr>
        <w:t>(Bahi, List et al. 2016)</w:t>
      </w:r>
      <w:r>
        <w:rPr>
          <w:rFonts w:ascii="Times New Roman" w:hAnsi="Times New Roman" w:cs="Times New Roman"/>
          <w:sz w:val="24"/>
          <w:szCs w:val="24"/>
          <w:lang w:eastAsia="en-US"/>
        </w:rPr>
        <w:fldChar w:fldCharType="end"/>
      </w:r>
      <w:r>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fldChar w:fldCharType="begin"/>
      </w:r>
      <w:r>
        <w:rPr>
          <w:rFonts w:ascii="Times New Roman" w:hAnsi="Times New Roman" w:cs="Times New Roman"/>
          <w:sz w:val="24"/>
          <w:szCs w:val="24"/>
          <w:lang w:eastAsia="en-US"/>
        </w:rPr>
        <w:instrText xml:space="preserve"> ADDIN EN.CITE &lt;EndNote&gt;&lt;Cite&gt;&lt;Author&gt;Bai&lt;/Author&gt;&lt;Year&gt;2017&lt;/Year&gt;&lt;RecNum&gt;6365&lt;/RecNum&gt;&lt;DisplayText&gt;(Bai, Sun et al. 2017)&lt;/DisplayText&gt;&lt;record&gt;&lt;rec-number&gt;6365&lt;/rec-number&gt;&lt;foreign-keys&gt;&lt;key app="EN" db-id="9xtdewafux20vgewr28vxrpl9asfpaswpx9f" timestamp="1548174276"&gt;6365&lt;/key&gt;&lt;/foreign-keys&gt;&lt;ref-type name="Journal Article"&gt;17&lt;/ref-type&gt;&lt;contributors&gt;&lt;authors&gt;&lt;author&gt;Bai, Wei&lt;/author&gt;&lt;author&gt;Sun, Ronglei&lt;/author&gt;&lt;author&gt;Roy, Anish&lt;/author&gt;&lt;author&gt;Silberschmidt, Vadim V&lt;/author&gt;&lt;/authors&gt;&lt;/contributors&gt;&lt;titles&gt;&lt;title&gt;Improved analytical prediction of chip formation in orthogonal cutting of titanium alloy Ti6Al4V&lt;/title&gt;&lt;secondary-title&gt;International Journal of Mechanical Sciences&lt;/secondary-title&gt;&lt;/titles&gt;&lt;periodical&gt;&lt;full-title&gt;International Journal of Mechanical Sciences&lt;/full-title&gt;&lt;abbr-1&gt;Int J Mech Sci&lt;/abbr-1&gt;&lt;/periodical&gt;&lt;pages&gt;357-367&lt;/pages&gt;&lt;volume&gt;133&lt;/volume&gt;&lt;dates&gt;&lt;year&gt;2017&lt;/year&gt;&lt;/dates&gt;&lt;isbn&gt;0020-7403&lt;/isbn&gt;&lt;urls&gt;&lt;/urls&gt;&lt;/record&gt;&lt;/Cite&gt;&lt;/EndNote&gt;</w:instrText>
      </w:r>
      <w:r>
        <w:rPr>
          <w:rFonts w:ascii="Times New Roman" w:hAnsi="Times New Roman" w:cs="Times New Roman"/>
          <w:sz w:val="24"/>
          <w:szCs w:val="24"/>
          <w:lang w:eastAsia="en-US"/>
        </w:rPr>
        <w:fldChar w:fldCharType="separate"/>
      </w:r>
      <w:r>
        <w:rPr>
          <w:rFonts w:ascii="Times New Roman" w:hAnsi="Times New Roman" w:cs="Times New Roman"/>
          <w:noProof/>
          <w:sz w:val="24"/>
          <w:szCs w:val="24"/>
          <w:lang w:eastAsia="en-US"/>
        </w:rPr>
        <w:t>(Bai, Sun et al. 2017)</w:t>
      </w:r>
      <w:r>
        <w:rPr>
          <w:rFonts w:ascii="Times New Roman" w:hAnsi="Times New Roman" w:cs="Times New Roman"/>
          <w:sz w:val="24"/>
          <w:szCs w:val="24"/>
          <w:lang w:eastAsia="en-US"/>
        </w:rPr>
        <w:fldChar w:fldCharType="end"/>
      </w:r>
      <w:r>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fldChar w:fldCharType="begin"/>
      </w:r>
      <w:r>
        <w:rPr>
          <w:rFonts w:ascii="Times New Roman" w:hAnsi="Times New Roman" w:cs="Times New Roman"/>
          <w:sz w:val="24"/>
          <w:szCs w:val="24"/>
          <w:lang w:eastAsia="en-US"/>
        </w:rPr>
        <w:instrText xml:space="preserve"> ADDIN EN.CITE &lt;EndNote&gt;&lt;Cite&gt;&lt;Author&gt;Li&lt;/Author&gt;&lt;Year&gt;2016&lt;/Year&gt;&lt;RecNum&gt;6399&lt;/RecNum&gt;&lt;DisplayText&gt;(Li, Qiu et al. 2016)&lt;/DisplayText&gt;&lt;record&gt;&lt;rec-number&gt;6399&lt;/rec-number&gt;&lt;foreign-keys&gt;&lt;key app="EN" db-id="9xtdewafux20vgewr28vxrpl9asfpaswpx9f" timestamp="1555498689"&gt;6399&lt;/key&gt;&lt;/foreign-keys&gt;&lt;ref-type name="Journal Article"&gt;17&lt;/ref-type&gt;&lt;contributors&gt;&lt;authors&gt;&lt;author&gt;Li, Peng-nan&lt;/author&gt;&lt;author&gt;Qiu, Xin-yi&lt;/author&gt;&lt;author&gt;Tang, Si-wen&lt;/author&gt;&lt;author&gt;Tang, Ling-yan&lt;/author&gt;&lt;/authors&gt;&lt;/contributors&gt;&lt;titles&gt;&lt;title&gt;Study on dynamic characteristics of serrated chip formation for orthogonal turning Ti6Al4V&lt;/title&gt;&lt;secondary-title&gt;The International Journal of Advanced Manufacturing Technology&lt;/secondary-title&gt;&lt;/titles&gt;&lt;periodical&gt;&lt;full-title&gt;The International Journal of Advanced Manufacturing Technology&lt;/full-title&gt;&lt;/periodical&gt;&lt;pages&gt;3289-3296&lt;/pages&gt;&lt;volume&gt;86&lt;/volume&gt;&lt;number&gt;9-12&lt;/number&gt;&lt;dates&gt;&lt;year&gt;2016&lt;/year&gt;&lt;/dates&gt;&lt;isbn&gt;0268-3768&lt;/isbn&gt;&lt;urls&gt;&lt;/urls&gt;&lt;/record&gt;&lt;/Cite&gt;&lt;/EndNote&gt;</w:instrText>
      </w:r>
      <w:r>
        <w:rPr>
          <w:rFonts w:ascii="Times New Roman" w:hAnsi="Times New Roman" w:cs="Times New Roman"/>
          <w:sz w:val="24"/>
          <w:szCs w:val="24"/>
          <w:lang w:eastAsia="en-US"/>
        </w:rPr>
        <w:fldChar w:fldCharType="separate"/>
      </w:r>
      <w:r>
        <w:rPr>
          <w:rFonts w:ascii="Times New Roman" w:hAnsi="Times New Roman" w:cs="Times New Roman"/>
          <w:noProof/>
          <w:sz w:val="24"/>
          <w:szCs w:val="24"/>
          <w:lang w:eastAsia="en-US"/>
        </w:rPr>
        <w:t>(Li, Qiu et al. 2016)</w:t>
      </w:r>
      <w:r>
        <w:rPr>
          <w:rFonts w:ascii="Times New Roman" w:hAnsi="Times New Roman" w:cs="Times New Roman"/>
          <w:sz w:val="24"/>
          <w:szCs w:val="24"/>
          <w:lang w:eastAsia="en-US"/>
        </w:rPr>
        <w:fldChar w:fldCharType="end"/>
      </w:r>
      <w:r>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fldChar w:fldCharType="begin"/>
      </w:r>
      <w:r>
        <w:rPr>
          <w:rFonts w:ascii="Times New Roman" w:hAnsi="Times New Roman" w:cs="Times New Roman"/>
          <w:sz w:val="24"/>
          <w:szCs w:val="24"/>
          <w:lang w:eastAsia="en-US"/>
        </w:rPr>
        <w:instrText xml:space="preserve"> ADDIN EN.CITE &lt;EndNote&gt;&lt;Cite&gt;&lt;Author&gt;Ruibin&lt;/Author&gt;&lt;Year&gt;2016&lt;/Year&gt;&lt;RecNum&gt;6400&lt;/RecNum&gt;&lt;DisplayText&gt;(Ruibin and Wu 2016)&lt;/DisplayText&gt;&lt;record&gt;&lt;rec-number&gt;6400&lt;/rec-number&gt;&lt;foreign-keys&gt;&lt;key app="EN" db-id="9xtdewafux20vgewr28vxrpl9asfpaswpx9f" timestamp="1555498821"&gt;6400&lt;/key&gt;&lt;/foreign-keys&gt;&lt;ref-type name="Journal Article"&gt;17&lt;/ref-type&gt;&lt;contributors&gt;&lt;authors&gt;&lt;author&gt;Ruibin, Xiong&lt;/author&gt;&lt;author&gt;Wu, Hongbing&lt;/author&gt;&lt;/authors&gt;&lt;/contributors&gt;&lt;titles&gt;&lt;title&gt;Study on cutting mechanism of Ti6Al4V in ultra-precision machining&lt;/title&gt;&lt;secondary-title&gt;The International Journal of Advanced Manufacturing Technology&lt;/secondary-title&gt;&lt;/titles&gt;&lt;periodical&gt;&lt;full-title&gt;The International Journal of Advanced Manufacturing Technology&lt;/full-title&gt;&lt;/periodical&gt;&lt;pages&gt;1311-1317&lt;/pages&gt;&lt;volume&gt;86&lt;/volume&gt;&lt;number&gt;5&lt;/number&gt;&lt;dates&gt;&lt;year&gt;2016&lt;/year&gt;&lt;pub-dates&gt;&lt;date&gt;2016/09/01&lt;/date&gt;&lt;/pub-dates&gt;&lt;/dates&gt;&lt;isbn&gt;1433-3015&lt;/isbn&gt;&lt;urls&gt;&lt;related-urls&gt;&lt;url&gt;https://doi.org/10.1007/s00170-015-8304-7&lt;/url&gt;&lt;/related-urls&gt;&lt;/urls&gt;&lt;electronic-resource-num&gt;10.1007/s00170-015-8304-7&lt;/electronic-resource-num&gt;&lt;/record&gt;&lt;/Cite&gt;&lt;/EndNote&gt;</w:instrText>
      </w:r>
      <w:r>
        <w:rPr>
          <w:rFonts w:ascii="Times New Roman" w:hAnsi="Times New Roman" w:cs="Times New Roman"/>
          <w:sz w:val="24"/>
          <w:szCs w:val="24"/>
          <w:lang w:eastAsia="en-US"/>
        </w:rPr>
        <w:fldChar w:fldCharType="separate"/>
      </w:r>
      <w:r>
        <w:rPr>
          <w:rFonts w:ascii="Times New Roman" w:hAnsi="Times New Roman" w:cs="Times New Roman"/>
          <w:noProof/>
          <w:sz w:val="24"/>
          <w:szCs w:val="24"/>
          <w:lang w:eastAsia="en-US"/>
        </w:rPr>
        <w:t>(Ruibin and Wu 2016)</w:t>
      </w:r>
      <w:r>
        <w:rPr>
          <w:rFonts w:ascii="Times New Roman" w:hAnsi="Times New Roman" w:cs="Times New Roman"/>
          <w:sz w:val="24"/>
          <w:szCs w:val="24"/>
          <w:lang w:eastAsia="en-US"/>
        </w:rPr>
        <w:fldChar w:fldCharType="end"/>
      </w:r>
      <w:r>
        <w:rPr>
          <w:rFonts w:ascii="Times New Roman" w:hAnsi="Times New Roman" w:cs="Times New Roman"/>
          <w:sz w:val="24"/>
          <w:szCs w:val="24"/>
          <w:lang w:eastAsia="en-US"/>
        </w:rPr>
        <w:t xml:space="preserve">, </w:t>
      </w:r>
      <w:r>
        <w:rPr>
          <w:rFonts w:ascii="Times New Roman" w:hAnsi="Times New Roman" w:cs="Times New Roman"/>
          <w:sz w:val="24"/>
          <w:szCs w:val="24"/>
          <w:lang w:eastAsia="en-US"/>
        </w:rPr>
        <w:fldChar w:fldCharType="begin"/>
      </w:r>
      <w:r>
        <w:rPr>
          <w:rFonts w:ascii="Times New Roman" w:hAnsi="Times New Roman" w:cs="Times New Roman"/>
          <w:sz w:val="24"/>
          <w:szCs w:val="24"/>
          <w:lang w:eastAsia="en-US"/>
        </w:rPr>
        <w:instrText xml:space="preserve"> ADDIN EN.CITE &lt;EndNote&gt;&lt;Cite&gt;&lt;Author&gt;Shalaby&lt;/Author&gt;&lt;Year&gt;2018&lt;/Year&gt;&lt;RecNum&gt;6401&lt;/RecNum&gt;&lt;DisplayText&gt;(Shalaby and Veldhuis 2018)&lt;/DisplayText&gt;&lt;record&gt;&lt;rec-number&gt;6401&lt;/rec-number&gt;&lt;foreign-keys&gt;&lt;key app="EN" db-id="9xtdewafux20vgewr28vxrpl9asfpaswpx9f" timestamp="1555498929"&gt;6401&lt;/key&gt;&lt;/foreign-keys&gt;&lt;ref-type name="Journal Article"&gt;17&lt;/ref-type&gt;&lt;contributors&gt;&lt;authors&gt;&lt;author&gt;Shalaby, M. A.&lt;/author&gt;&lt;author&gt;Veldhuis, S. C.&lt;/author&gt;&lt;/authors&gt;&lt;/contributors&gt;&lt;titles&gt;&lt;title&gt;Some observations on flood and dry finish turning of the Ti-6Al-4V aerospace alloy with carbide and PCD tools&lt;/title&gt;&lt;secondary-title&gt;The International Journal of Advanced Manufacturing Technology&lt;/secondary-title&gt;&lt;/titles&gt;&lt;periodical&gt;&lt;full-title&gt;The International Journal of Advanced Manufacturing Technology&lt;/full-title&gt;&lt;/periodical&gt;&lt;pages&gt;2939-2957&lt;/pages&gt;&lt;volume&gt;99&lt;/volume&gt;&lt;number&gt;9&lt;/number&gt;&lt;dates&gt;&lt;year&gt;2018&lt;/year&gt;&lt;pub-dates&gt;&lt;date&gt;2018/12/01&lt;/date&gt;&lt;/pub-dates&gt;&lt;/dates&gt;&lt;isbn&gt;1433-3015&lt;/isbn&gt;&lt;urls&gt;&lt;related-urls&gt;&lt;url&gt;https://doi.org/10.1007/s00170-018-2675-5&lt;/url&gt;&lt;/related-urls&gt;&lt;/urls&gt;&lt;electronic-resource-num&gt;10.1007/s00170-018-2675-5&lt;/electronic-resource-num&gt;&lt;/record&gt;&lt;/Cite&gt;&lt;/EndNote&gt;</w:instrText>
      </w:r>
      <w:r>
        <w:rPr>
          <w:rFonts w:ascii="Times New Roman" w:hAnsi="Times New Roman" w:cs="Times New Roman"/>
          <w:sz w:val="24"/>
          <w:szCs w:val="24"/>
          <w:lang w:eastAsia="en-US"/>
        </w:rPr>
        <w:fldChar w:fldCharType="separate"/>
      </w:r>
      <w:r>
        <w:rPr>
          <w:rFonts w:ascii="Times New Roman" w:hAnsi="Times New Roman" w:cs="Times New Roman"/>
          <w:noProof/>
          <w:sz w:val="24"/>
          <w:szCs w:val="24"/>
          <w:lang w:eastAsia="en-US"/>
        </w:rPr>
        <w:t>(Shalaby and Veldhuis 2018)</w:t>
      </w:r>
      <w:r>
        <w:rPr>
          <w:rFonts w:ascii="Times New Roman" w:hAnsi="Times New Roman" w:cs="Times New Roman"/>
          <w:sz w:val="24"/>
          <w:szCs w:val="24"/>
          <w:lang w:eastAsia="en-US"/>
        </w:rPr>
        <w:fldChar w:fldCharType="end"/>
      </w:r>
      <w:r>
        <w:rPr>
          <w:rFonts w:ascii="Times New Roman" w:hAnsi="Times New Roman" w:cs="Times New Roman"/>
          <w:sz w:val="24"/>
          <w:szCs w:val="24"/>
          <w:lang w:eastAsia="en-US"/>
        </w:rPr>
        <w:t xml:space="preserve"> and </w:t>
      </w:r>
      <w:r>
        <w:rPr>
          <w:rFonts w:ascii="Times New Roman" w:hAnsi="Times New Roman" w:cs="Times New Roman"/>
          <w:sz w:val="24"/>
          <w:szCs w:val="24"/>
          <w:lang w:eastAsia="en-US"/>
        </w:rPr>
        <w:fldChar w:fldCharType="begin"/>
      </w:r>
      <w:r>
        <w:rPr>
          <w:rFonts w:ascii="Times New Roman" w:hAnsi="Times New Roman" w:cs="Times New Roman"/>
          <w:sz w:val="24"/>
          <w:szCs w:val="24"/>
          <w:lang w:eastAsia="en-US"/>
        </w:rPr>
        <w:instrText xml:space="preserve"> ADDIN EN.CITE &lt;EndNote&gt;&lt;Cite&gt;&lt;Author&gt;Vosough&lt;/Author&gt;&lt;Year&gt;2013&lt;/Year&gt;&lt;RecNum&gt;6402&lt;/RecNum&gt;&lt;DisplayText&gt;(Vosough, Schultheiss et al. 2013)&lt;/DisplayText&gt;&lt;record&gt;&lt;rec-number&gt;6402&lt;/rec-number&gt;&lt;foreign-keys&gt;&lt;key app="EN" db-id="9xtdewafux20vgewr28vxrpl9asfpaswpx9f" timestamp="1555498958"&gt;6402&lt;/key&gt;&lt;/foreign-keys&gt;&lt;ref-type name="Journal Article"&gt;17&lt;/ref-type&gt;&lt;contributors&gt;&lt;authors&gt;&lt;author&gt;Vosough, Manouchehr&lt;/author&gt;&lt;author&gt;Schultheiss, Fredrik&lt;/author&gt;&lt;author&gt;Agmell, Mathias&lt;/author&gt;&lt;author&gt;Ståhl, Jan-Eric&lt;/author&gt;&lt;/authors&gt;&lt;/contributors&gt;&lt;titles&gt;&lt;title&gt;A method for identification of geometrical tool changes during machining of titanium alloy Ti6Al4V&lt;/title&gt;&lt;secondary-title&gt;The International Journal of Advanced Manufacturing Technology&lt;/secondary-title&gt;&lt;/titles&gt;&lt;periodical&gt;&lt;full-title&gt;The International Journal of Advanced Manufacturing Technology&lt;/full-title&gt;&lt;/periodical&gt;&lt;pages&gt;339-348&lt;/pages&gt;&lt;volume&gt;67&lt;/volume&gt;&lt;number&gt;1&lt;/number&gt;&lt;dates&gt;&lt;year&gt;2013&lt;/year&gt;&lt;pub-dates&gt;&lt;date&gt;2013/07/01&lt;/date&gt;&lt;/pub-dates&gt;&lt;/dates&gt;&lt;isbn&gt;1433-3015&lt;/isbn&gt;&lt;urls&gt;&lt;related-urls&gt;&lt;url&gt;https://doi.org/10.1007/s00170-012-4487-3&lt;/url&gt;&lt;/related-urls&gt;&lt;/urls&gt;&lt;electronic-resource-num&gt;10.1007/s00170-012-4487-3&lt;/electronic-resource-num&gt;&lt;/record&gt;&lt;/Cite&gt;&lt;/EndNote&gt;</w:instrText>
      </w:r>
      <w:r>
        <w:rPr>
          <w:rFonts w:ascii="Times New Roman" w:hAnsi="Times New Roman" w:cs="Times New Roman"/>
          <w:sz w:val="24"/>
          <w:szCs w:val="24"/>
          <w:lang w:eastAsia="en-US"/>
        </w:rPr>
        <w:fldChar w:fldCharType="separate"/>
      </w:r>
      <w:r>
        <w:rPr>
          <w:rFonts w:ascii="Times New Roman" w:hAnsi="Times New Roman" w:cs="Times New Roman"/>
          <w:noProof/>
          <w:sz w:val="24"/>
          <w:szCs w:val="24"/>
          <w:lang w:eastAsia="en-US"/>
        </w:rPr>
        <w:t>(Vosough, Schultheiss et al. 2013)</w:t>
      </w:r>
      <w:r>
        <w:rPr>
          <w:rFonts w:ascii="Times New Roman" w:hAnsi="Times New Roman" w:cs="Times New Roman"/>
          <w:sz w:val="24"/>
          <w:szCs w:val="24"/>
          <w:lang w:eastAsia="en-US"/>
        </w:rPr>
        <w:fldChar w:fldCharType="end"/>
      </w:r>
      <w:r>
        <w:rPr>
          <w:rFonts w:ascii="Times New Roman" w:hAnsi="Times New Roman" w:cs="Times New Roman"/>
          <w:sz w:val="24"/>
          <w:szCs w:val="24"/>
          <w:lang w:eastAsia="en-US"/>
        </w:rPr>
        <w:t xml:space="preserve">. There are a number of other works reported on machining Ti6Al4V but we draw this brief comparison merely for the purpose of comparing the results we obtained from our models rather than consolidating the entire series of experimental trials performed on Ti6Al4V to date. From Figure 18, it is evident that the COF during machining of Ti6Al4V is larger than unity i.e. friction force is higher than the thrust force. It was, however, not immediately clear from this comparison to say which model makes the best prediction. We however note that the work of </w:t>
      </w:r>
      <w:r>
        <w:rPr>
          <w:rFonts w:ascii="Times New Roman" w:hAnsi="Times New Roman" w:cs="Times New Roman"/>
          <w:sz w:val="24"/>
          <w:szCs w:val="24"/>
          <w:lang w:eastAsia="en-US"/>
        </w:rPr>
        <w:fldChar w:fldCharType="begin"/>
      </w:r>
      <w:r>
        <w:rPr>
          <w:rFonts w:ascii="Times New Roman" w:hAnsi="Times New Roman" w:cs="Times New Roman"/>
          <w:sz w:val="24"/>
          <w:szCs w:val="24"/>
          <w:lang w:eastAsia="en-US"/>
        </w:rPr>
        <w:instrText xml:space="preserve"> ADDIN EN.CITE &lt;EndNote&gt;&lt;Cite&gt;&lt;Author&gt;Vosough&lt;/Author&gt;&lt;Year&gt;2013&lt;/Year&gt;&lt;RecNum&gt;6402&lt;/RecNum&gt;&lt;DisplayText&gt;(Vosough, Schultheiss et al. 2013)&lt;/DisplayText&gt;&lt;record&gt;&lt;rec-number&gt;6402&lt;/rec-number&gt;&lt;foreign-keys&gt;&lt;key app="EN" db-id="9xtdewafux20vgewr28vxrpl9asfpaswpx9f" timestamp="1555498958"&gt;6402&lt;/key&gt;&lt;/foreign-keys&gt;&lt;ref-type name="Journal Article"&gt;17&lt;/ref-type&gt;&lt;contributors&gt;&lt;authors&gt;&lt;author&gt;Vosough, Manouchehr&lt;/author&gt;&lt;author&gt;Schultheiss, Fredrik&lt;/author&gt;&lt;author&gt;Agmell, Mathias&lt;/author&gt;&lt;author&gt;Ståhl, Jan-Eric&lt;/author&gt;&lt;/authors&gt;&lt;/contributors&gt;&lt;titles&gt;&lt;title&gt;A method for identification of geometrical tool changes during machining of titanium alloy Ti6Al4V&lt;/title&gt;&lt;secondary-title&gt;The International Journal of Advanced Manufacturing Technology&lt;/secondary-title&gt;&lt;/titles&gt;&lt;periodical&gt;&lt;full-title&gt;The International Journal of Advanced Manufacturing Technology&lt;/full-title&gt;&lt;/periodical&gt;&lt;pages&gt;339-348&lt;/pages&gt;&lt;volume&gt;67&lt;/volume&gt;&lt;number&gt;1&lt;/number&gt;&lt;dates&gt;&lt;year&gt;2013&lt;/year&gt;&lt;pub-dates&gt;&lt;date&gt;2013/07/01&lt;/date&gt;&lt;/pub-dates&gt;&lt;/dates&gt;&lt;isbn&gt;1433-3015&lt;/isbn&gt;&lt;urls&gt;&lt;related-urls&gt;&lt;url&gt;https://doi.org/10.1007/s00170-012-4487-3&lt;/url&gt;&lt;/related-urls&gt;&lt;/urls&gt;&lt;electronic-resource-num&gt;10.1007/s00170-012-4487-3&lt;/electronic-resource-num&gt;&lt;/record&gt;&lt;/Cite&gt;&lt;/EndNote&gt;</w:instrText>
      </w:r>
      <w:r>
        <w:rPr>
          <w:rFonts w:ascii="Times New Roman" w:hAnsi="Times New Roman" w:cs="Times New Roman"/>
          <w:sz w:val="24"/>
          <w:szCs w:val="24"/>
          <w:lang w:eastAsia="en-US"/>
        </w:rPr>
        <w:fldChar w:fldCharType="separate"/>
      </w:r>
      <w:r>
        <w:rPr>
          <w:rFonts w:ascii="Times New Roman" w:hAnsi="Times New Roman" w:cs="Times New Roman"/>
          <w:noProof/>
          <w:sz w:val="24"/>
          <w:szCs w:val="24"/>
          <w:lang w:eastAsia="en-US"/>
        </w:rPr>
        <w:t>(Vosough, Schultheiss et al. 2013)</w:t>
      </w:r>
      <w:r>
        <w:rPr>
          <w:rFonts w:ascii="Times New Roman" w:hAnsi="Times New Roman" w:cs="Times New Roman"/>
          <w:sz w:val="24"/>
          <w:szCs w:val="24"/>
          <w:lang w:eastAsia="en-US"/>
        </w:rPr>
        <w:fldChar w:fldCharType="end"/>
      </w:r>
      <w:r>
        <w:rPr>
          <w:rFonts w:ascii="Times New Roman" w:hAnsi="Times New Roman" w:cs="Times New Roman"/>
          <w:sz w:val="24"/>
          <w:szCs w:val="24"/>
          <w:lang w:eastAsia="en-US"/>
        </w:rPr>
        <w:t xml:space="preserve"> has an inherent advantage for comparing the results reported in the simulation study presented here. They compared their experimental results readily against the JC model and obtained very close proximity between their simulations and experiments. It alluded to the fact that the proposed benchmarked tabulated stress model and the JC-2 model performed fairly consistently with their reported experimental results. </w:t>
      </w:r>
    </w:p>
    <w:p w:rsidR="00B76AF4" w:rsidRPr="003E603A" w:rsidRDefault="00B76AF4" w:rsidP="00B76AF4">
      <w:pPr>
        <w:pStyle w:val="9"/>
        <w:numPr>
          <w:ilvl w:val="1"/>
          <w:numId w:val="14"/>
        </w:numPr>
        <w:spacing w:before="0" w:line="480" w:lineRule="auto"/>
        <w:rPr>
          <w:sz w:val="24"/>
          <w:szCs w:val="24"/>
          <w:lang w:eastAsia="en-US"/>
        </w:rPr>
      </w:pPr>
      <w:r w:rsidRPr="003E603A">
        <w:rPr>
          <w:sz w:val="24"/>
          <w:szCs w:val="24"/>
        </w:rPr>
        <w:t>Comparison of peak stress during tensile testing and during cuttin</w:t>
      </w:r>
      <w:r>
        <w:rPr>
          <w:sz w:val="24"/>
          <w:szCs w:val="24"/>
        </w:rPr>
        <w:t>g</w:t>
      </w:r>
    </w:p>
    <w:p w:rsidR="00B76AF4" w:rsidRPr="00A00732" w:rsidRDefault="00B76AF4" w:rsidP="00B76AF4">
      <w:pPr>
        <w:spacing w:line="480" w:lineRule="auto"/>
        <w:jc w:val="both"/>
        <w:rPr>
          <w:rFonts w:ascii="Times New Roman" w:hAnsi="Times New Roman" w:cs="Times New Roman"/>
          <w:sz w:val="24"/>
          <w:szCs w:val="24"/>
        </w:rPr>
      </w:pPr>
      <w:r>
        <w:rPr>
          <w:rFonts w:ascii="Times New Roman" w:hAnsi="Times New Roman" w:cs="Times New Roman"/>
          <w:sz w:val="24"/>
          <w:szCs w:val="24"/>
          <w:lang w:eastAsia="en-US"/>
        </w:rPr>
        <w:t>As a final step,</w:t>
      </w:r>
      <w:r w:rsidRPr="00A00732">
        <w:rPr>
          <w:rFonts w:ascii="Times New Roman" w:hAnsi="Times New Roman" w:cs="Times New Roman"/>
          <w:sz w:val="24"/>
          <w:szCs w:val="24"/>
          <w:lang w:eastAsia="en-US"/>
        </w:rPr>
        <w:t xml:space="preserve"> a comparison was made </w:t>
      </w:r>
      <w:r>
        <w:rPr>
          <w:rFonts w:ascii="Times New Roman" w:hAnsi="Times New Roman" w:cs="Times New Roman"/>
          <w:sz w:val="24"/>
          <w:szCs w:val="24"/>
          <w:lang w:eastAsia="en-US"/>
        </w:rPr>
        <w:t>to examine th</w:t>
      </w:r>
      <w:r w:rsidRPr="00A00732">
        <w:rPr>
          <w:rFonts w:ascii="Times New Roman" w:hAnsi="Times New Roman" w:cs="Times New Roman"/>
          <w:sz w:val="24"/>
          <w:szCs w:val="24"/>
          <w:lang w:eastAsia="en-US"/>
        </w:rPr>
        <w:t>e peak stress obtained from the tensile test and von</w:t>
      </w:r>
      <w:r>
        <w:rPr>
          <w:rFonts w:ascii="Times New Roman" w:hAnsi="Times New Roman" w:cs="Times New Roman"/>
          <w:sz w:val="24"/>
          <w:szCs w:val="24"/>
          <w:lang w:eastAsia="en-US"/>
        </w:rPr>
        <w:t xml:space="preserve"> </w:t>
      </w:r>
      <w:r w:rsidRPr="00A00732">
        <w:rPr>
          <w:rFonts w:ascii="Times New Roman" w:hAnsi="Times New Roman" w:cs="Times New Roman"/>
          <w:sz w:val="24"/>
          <w:szCs w:val="24"/>
          <w:lang w:eastAsia="en-US"/>
        </w:rPr>
        <w:t>Mises equivalent stress obtained during machining (</w:t>
      </w:r>
      <w:r w:rsidRPr="005529D2">
        <w:rPr>
          <w:rFonts w:ascii="Times New Roman" w:hAnsi="Times New Roman" w:cs="Times New Roman"/>
          <w:sz w:val="24"/>
          <w:szCs w:val="24"/>
          <w:lang w:eastAsia="en-US"/>
        </w:rPr>
        <w:t xml:space="preserve">see </w:t>
      </w:r>
      <w:r w:rsidRPr="005529D2">
        <w:rPr>
          <w:rFonts w:ascii="Times New Roman" w:hAnsi="Times New Roman"/>
          <w:sz w:val="24"/>
          <w:szCs w:val="24"/>
        </w:rPr>
        <w:t xml:space="preserve">Table </w:t>
      </w:r>
      <w:r w:rsidRPr="005529D2">
        <w:rPr>
          <w:rFonts w:ascii="Times New Roman" w:hAnsi="Times New Roman"/>
          <w:noProof/>
          <w:sz w:val="24"/>
          <w:szCs w:val="24"/>
        </w:rPr>
        <w:t>13</w:t>
      </w:r>
      <w:r w:rsidRPr="005529D2">
        <w:rPr>
          <w:rFonts w:ascii="Times New Roman" w:hAnsi="Times New Roman" w:cs="Times New Roman"/>
          <w:sz w:val="24"/>
          <w:szCs w:val="24"/>
          <w:lang w:eastAsia="en-US"/>
        </w:rPr>
        <w:t>)</w:t>
      </w:r>
      <w:r>
        <w:rPr>
          <w:rFonts w:ascii="Times New Roman" w:hAnsi="Times New Roman" w:cs="Times New Roman"/>
          <w:sz w:val="24"/>
          <w:szCs w:val="24"/>
          <w:lang w:eastAsia="en-US"/>
        </w:rPr>
        <w:t>. This comparison shows that the</w:t>
      </w:r>
      <w:r w:rsidR="00196DBF">
        <w:rPr>
          <w:rFonts w:ascii="Times New Roman" w:hAnsi="Times New Roman" w:cs="Times New Roman"/>
          <w:sz w:val="24"/>
          <w:szCs w:val="24"/>
          <w:lang w:eastAsia="en-US"/>
        </w:rPr>
        <w:t xml:space="preserve"> von Mises</w:t>
      </w:r>
      <w:r>
        <w:rPr>
          <w:rFonts w:ascii="Times New Roman" w:hAnsi="Times New Roman" w:cs="Times New Roman"/>
          <w:sz w:val="24"/>
          <w:szCs w:val="24"/>
          <w:lang w:eastAsia="en-US"/>
        </w:rPr>
        <w:t xml:space="preserve"> flow</w:t>
      </w:r>
      <w:r w:rsidR="00196DBF">
        <w:rPr>
          <w:rFonts w:ascii="Times New Roman" w:hAnsi="Times New Roman" w:cs="Times New Roman"/>
          <w:sz w:val="24"/>
          <w:szCs w:val="24"/>
          <w:lang w:eastAsia="en-US"/>
        </w:rPr>
        <w:t xml:space="preserve"> (</w:t>
      </w:r>
      <w:proofErr w:type="spellStart"/>
      <w:r w:rsidR="00196DBF">
        <w:rPr>
          <w:rFonts w:ascii="Times New Roman" w:hAnsi="Times New Roman" w:cs="Times New Roman"/>
          <w:sz w:val="24"/>
          <w:szCs w:val="24"/>
          <w:lang w:eastAsia="en-US"/>
        </w:rPr>
        <w:t>deviatoric</w:t>
      </w:r>
      <w:proofErr w:type="spellEnd"/>
      <w:r w:rsidR="00196DBF">
        <w:rPr>
          <w:rFonts w:ascii="Times New Roman" w:hAnsi="Times New Roman" w:cs="Times New Roman"/>
          <w:sz w:val="24"/>
          <w:szCs w:val="24"/>
          <w:lang w:eastAsia="en-US"/>
        </w:rPr>
        <w:t xml:space="preserve"> strain energy</w:t>
      </w:r>
      <w:r w:rsidR="00D037BB">
        <w:rPr>
          <w:rFonts w:ascii="Times New Roman" w:hAnsi="Times New Roman" w:cs="Times New Roman"/>
          <w:sz w:val="24"/>
          <w:szCs w:val="24"/>
          <w:lang w:eastAsia="en-US"/>
        </w:rPr>
        <w:t xml:space="preserve"> or J2 theory</w:t>
      </w:r>
      <w:r w:rsidR="00196DBF">
        <w:rPr>
          <w:rFonts w:ascii="Times New Roman" w:hAnsi="Times New Roman" w:cs="Times New Roman"/>
          <w:sz w:val="24"/>
          <w:szCs w:val="24"/>
          <w:lang w:eastAsia="en-US"/>
        </w:rPr>
        <w:t>)</w:t>
      </w:r>
      <w:r>
        <w:rPr>
          <w:rFonts w:ascii="Times New Roman" w:hAnsi="Times New Roman" w:cs="Times New Roman"/>
          <w:sz w:val="24"/>
          <w:szCs w:val="24"/>
          <w:lang w:eastAsia="en-US"/>
        </w:rPr>
        <w:t xml:space="preserve"> criterion in a ductile metal like Ti6Al4V follows the uniaxial stress consistently across all the material models tested in the work. Also, if the tabulated material model is to be considered as a good benchmark then the JC-2 model seems to be a more</w:t>
      </w:r>
      <w:r>
        <w:rPr>
          <w:rFonts w:ascii="Times New Roman" w:hAnsi="Times New Roman" w:cs="Times New Roman"/>
          <w:sz w:val="24"/>
          <w:szCs w:val="24"/>
        </w:rPr>
        <w:t xml:space="preserve"> consistent model in predicting</w:t>
      </w:r>
      <w:r w:rsidRPr="00A00732">
        <w:rPr>
          <w:rFonts w:ascii="Times New Roman" w:hAnsi="Times New Roman" w:cs="Times New Roman"/>
          <w:sz w:val="24"/>
          <w:szCs w:val="24"/>
        </w:rPr>
        <w:t xml:space="preserve"> the material </w:t>
      </w:r>
      <w:r>
        <w:rPr>
          <w:rFonts w:ascii="Times New Roman" w:hAnsi="Times New Roman" w:cs="Times New Roman"/>
          <w:sz w:val="24"/>
          <w:szCs w:val="24"/>
        </w:rPr>
        <w:t>response o</w:t>
      </w:r>
      <w:r w:rsidRPr="00A00732">
        <w:rPr>
          <w:rFonts w:ascii="Times New Roman" w:hAnsi="Times New Roman" w:cs="Times New Roman"/>
          <w:sz w:val="24"/>
          <w:szCs w:val="24"/>
        </w:rPr>
        <w:t>f Ti6Al4V under a wide variety of stress behaviours during tribology, wear, machining and other contact loading conditions</w:t>
      </w:r>
      <w:r>
        <w:rPr>
          <w:rFonts w:ascii="Times New Roman" w:hAnsi="Times New Roman" w:cs="Times New Roman"/>
          <w:sz w:val="24"/>
          <w:szCs w:val="24"/>
        </w:rPr>
        <w:t xml:space="preserve">. This observation is also supported by the work of </w:t>
      </w:r>
      <w:r>
        <w:rPr>
          <w:rFonts w:ascii="Times New Roman" w:hAnsi="Times New Roman" w:cs="Times New Roman"/>
          <w:sz w:val="24"/>
          <w:szCs w:val="24"/>
          <w:lang w:eastAsia="en-US"/>
        </w:rPr>
        <w:fldChar w:fldCharType="begin"/>
      </w:r>
      <w:r>
        <w:rPr>
          <w:rFonts w:ascii="Times New Roman" w:hAnsi="Times New Roman" w:cs="Times New Roman"/>
          <w:sz w:val="24"/>
          <w:szCs w:val="24"/>
          <w:lang w:eastAsia="en-US"/>
        </w:rPr>
        <w:instrText xml:space="preserve"> ADDIN EN.CITE &lt;EndNote&gt;&lt;Cite&gt;&lt;Author&gt;Vosough&lt;/Author&gt;&lt;Year&gt;2013&lt;/Year&gt;&lt;RecNum&gt;6402&lt;/RecNum&gt;&lt;DisplayText&gt;(Vosough, Schultheiss et al. 2013)&lt;/DisplayText&gt;&lt;record&gt;&lt;rec-number&gt;6402&lt;/rec-number&gt;&lt;foreign-keys&gt;&lt;key app="EN" db-id="9xtdewafux20vgewr28vxrpl9asfpaswpx9f" timestamp="1555498958"&gt;6402&lt;/key&gt;&lt;/foreign-keys&gt;&lt;ref-type name="Journal Article"&gt;17&lt;/ref-type&gt;&lt;contributors&gt;&lt;authors&gt;&lt;author&gt;Vosough, Manouchehr&lt;/author&gt;&lt;author&gt;Schultheiss, Fredrik&lt;/author&gt;&lt;author&gt;Agmell, Mathias&lt;/author&gt;&lt;author&gt;Ståhl, Jan-Eric&lt;/author&gt;&lt;/authors&gt;&lt;/contributors&gt;&lt;titles&gt;&lt;title&gt;A method for identification of geometrical tool changes during machining of titanium alloy Ti6Al4V&lt;/title&gt;&lt;secondary-title&gt;The International Journal of Advanced Manufacturing Technology&lt;/secondary-title&gt;&lt;/titles&gt;&lt;periodical&gt;&lt;full-title&gt;The International Journal of Advanced Manufacturing Technology&lt;/full-title&gt;&lt;/periodical&gt;&lt;pages&gt;339-348&lt;/pages&gt;&lt;volume&gt;67&lt;/volume&gt;&lt;number&gt;1&lt;/number&gt;&lt;dates&gt;&lt;year&gt;2013&lt;/year&gt;&lt;pub-dates&gt;&lt;date&gt;2013/07/01&lt;/date&gt;&lt;/pub-dates&gt;&lt;/dates&gt;&lt;isbn&gt;1433-3015&lt;/isbn&gt;&lt;urls&gt;&lt;related-urls&gt;&lt;url&gt;https://doi.org/10.1007/s00170-012-4487-3&lt;/url&gt;&lt;/related-urls&gt;&lt;/urls&gt;&lt;electronic-resource-num&gt;10.1007/s00170-012-4487-3&lt;/electronic-resource-num&gt;&lt;/record&gt;&lt;/Cite&gt;&lt;/EndNote&gt;</w:instrText>
      </w:r>
      <w:r>
        <w:rPr>
          <w:rFonts w:ascii="Times New Roman" w:hAnsi="Times New Roman" w:cs="Times New Roman"/>
          <w:sz w:val="24"/>
          <w:szCs w:val="24"/>
          <w:lang w:eastAsia="en-US"/>
        </w:rPr>
        <w:fldChar w:fldCharType="separate"/>
      </w:r>
      <w:r>
        <w:rPr>
          <w:rFonts w:ascii="Times New Roman" w:hAnsi="Times New Roman" w:cs="Times New Roman"/>
          <w:noProof/>
          <w:sz w:val="24"/>
          <w:szCs w:val="24"/>
          <w:lang w:eastAsia="en-US"/>
        </w:rPr>
        <w:t>(Vosough, Schultheiss et al. 2013)</w:t>
      </w:r>
      <w:r>
        <w:rPr>
          <w:rFonts w:ascii="Times New Roman" w:hAnsi="Times New Roman" w:cs="Times New Roman"/>
          <w:sz w:val="24"/>
          <w:szCs w:val="24"/>
          <w:lang w:eastAsia="en-US"/>
        </w:rPr>
        <w:fldChar w:fldCharType="end"/>
      </w:r>
      <w:r>
        <w:rPr>
          <w:rFonts w:ascii="Times New Roman" w:hAnsi="Times New Roman" w:cs="Times New Roman"/>
          <w:sz w:val="24"/>
          <w:szCs w:val="24"/>
          <w:lang w:eastAsia="en-US"/>
        </w:rPr>
        <w:t xml:space="preserve"> </w:t>
      </w:r>
      <w:r>
        <w:rPr>
          <w:rFonts w:ascii="Times New Roman" w:hAnsi="Times New Roman" w:cs="Times New Roman"/>
          <w:sz w:val="24"/>
          <w:szCs w:val="24"/>
        </w:rPr>
        <w:lastRenderedPageBreak/>
        <w:t>who have validated the JC-2 model for a wide range of uncut chip thicknesses wit</w:t>
      </w:r>
      <w:r w:rsidR="00D037BB">
        <w:rPr>
          <w:rFonts w:ascii="Times New Roman" w:hAnsi="Times New Roman" w:cs="Times New Roman"/>
          <w:sz w:val="24"/>
          <w:szCs w:val="24"/>
        </w:rPr>
        <w:t xml:space="preserve">h their experiments on </w:t>
      </w:r>
      <w:proofErr w:type="spellStart"/>
      <w:r w:rsidR="00D037BB">
        <w:rPr>
          <w:rFonts w:ascii="Times New Roman" w:hAnsi="Times New Roman" w:cs="Times New Roman"/>
          <w:sz w:val="24"/>
          <w:szCs w:val="24"/>
        </w:rPr>
        <w:t>Ti</w:t>
      </w:r>
      <w:proofErr w:type="spellEnd"/>
      <w:r w:rsidR="00D037BB">
        <w:rPr>
          <w:rFonts w:ascii="Times New Roman" w:hAnsi="Times New Roman" w:cs="Times New Roman"/>
          <w:sz w:val="24"/>
          <w:szCs w:val="24"/>
        </w:rPr>
        <w:t xml:space="preserve"> alloy</w:t>
      </w:r>
      <w:r>
        <w:rPr>
          <w:rFonts w:ascii="Times New Roman" w:hAnsi="Times New Roman" w:cs="Times New Roman"/>
          <w:sz w:val="24"/>
          <w:szCs w:val="24"/>
        </w:rPr>
        <w:t>.</w:t>
      </w:r>
    </w:p>
    <w:p w:rsidR="00B76AF4" w:rsidRPr="00C371B3" w:rsidRDefault="00B76AF4" w:rsidP="00B76AF4">
      <w:pPr>
        <w:pStyle w:val="Caption"/>
        <w:spacing w:line="276" w:lineRule="auto"/>
        <w:jc w:val="center"/>
        <w:rPr>
          <w:rFonts w:ascii="Times New Roman" w:hAnsi="Times New Roman"/>
          <w:sz w:val="20"/>
        </w:rPr>
      </w:pPr>
      <w:bookmarkStart w:id="73" w:name="_Ref531157651"/>
      <w:bookmarkEnd w:id="71"/>
      <w:bookmarkEnd w:id="72"/>
      <w:r w:rsidRPr="00C371B3">
        <w:rPr>
          <w:rFonts w:ascii="Times New Roman" w:hAnsi="Times New Roman"/>
          <w:sz w:val="20"/>
        </w:rPr>
        <w:t xml:space="preserve">Table </w:t>
      </w:r>
      <w:r>
        <w:rPr>
          <w:rFonts w:ascii="Times New Roman" w:hAnsi="Times New Roman"/>
          <w:noProof/>
          <w:sz w:val="20"/>
        </w:rPr>
        <w:t>13</w:t>
      </w:r>
      <w:bookmarkEnd w:id="73"/>
      <w:r>
        <w:rPr>
          <w:rFonts w:ascii="Times New Roman" w:hAnsi="Times New Roman"/>
          <w:noProof/>
          <w:sz w:val="20"/>
        </w:rPr>
        <w:t xml:space="preserve"> </w:t>
      </w:r>
      <w:r w:rsidRPr="00C371B3">
        <w:rPr>
          <w:rFonts w:ascii="Times New Roman" w:hAnsi="Times New Roman"/>
          <w:b w:val="0"/>
          <w:sz w:val="20"/>
        </w:rPr>
        <w:t>Comparison of flow stress of different testing with different model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621"/>
        <w:gridCol w:w="1400"/>
        <w:gridCol w:w="1789"/>
        <w:gridCol w:w="1687"/>
      </w:tblGrid>
      <w:tr w:rsidR="00B76AF4" w:rsidRPr="0065142C" w:rsidTr="00593D52">
        <w:trPr>
          <w:jc w:val="center"/>
        </w:trPr>
        <w:tc>
          <w:tcPr>
            <w:tcW w:w="1851" w:type="dxa"/>
            <w:vMerge w:val="restart"/>
            <w:tcBorders>
              <w:top w:val="single" w:sz="4" w:space="0" w:color="auto"/>
              <w:bottom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Model</w:t>
            </w:r>
          </w:p>
        </w:tc>
        <w:tc>
          <w:tcPr>
            <w:tcW w:w="3077" w:type="dxa"/>
            <w:gridSpan w:val="2"/>
            <w:tcBorders>
              <w:top w:val="single" w:sz="4" w:space="0" w:color="auto"/>
              <w:bottom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Tensile testing</w:t>
            </w:r>
          </w:p>
        </w:tc>
        <w:tc>
          <w:tcPr>
            <w:tcW w:w="3566" w:type="dxa"/>
            <w:gridSpan w:val="2"/>
            <w:tcBorders>
              <w:top w:val="single" w:sz="4" w:space="0" w:color="auto"/>
              <w:bottom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Cutting</w:t>
            </w:r>
          </w:p>
        </w:tc>
      </w:tr>
      <w:tr w:rsidR="00B76AF4" w:rsidRPr="0065142C" w:rsidTr="00593D52">
        <w:trPr>
          <w:jc w:val="center"/>
        </w:trPr>
        <w:tc>
          <w:tcPr>
            <w:tcW w:w="0" w:type="auto"/>
            <w:vMerge/>
            <w:tcBorders>
              <w:top w:val="single" w:sz="4" w:space="0" w:color="auto"/>
              <w:bottom w:val="single" w:sz="4" w:space="0" w:color="auto"/>
            </w:tcBorders>
            <w:vAlign w:val="center"/>
            <w:hideMark/>
          </w:tcPr>
          <w:p w:rsidR="00B76AF4" w:rsidRPr="00C371B3" w:rsidRDefault="00B76AF4" w:rsidP="00593D52">
            <w:pPr>
              <w:spacing w:before="0" w:line="276" w:lineRule="auto"/>
              <w:rPr>
                <w:rFonts w:ascii="Times New Roman" w:eastAsia="Times New Roman" w:hAnsi="Times New Roman" w:cs="Times New Roman"/>
                <w:sz w:val="20"/>
                <w:szCs w:val="20"/>
              </w:rPr>
            </w:pPr>
          </w:p>
        </w:tc>
        <w:tc>
          <w:tcPr>
            <w:tcW w:w="1660" w:type="dxa"/>
            <w:tcBorders>
              <w:top w:val="single" w:sz="4" w:space="0" w:color="auto"/>
              <w:bottom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Uniaxial (true) stress (MPa)</w:t>
            </w:r>
          </w:p>
        </w:tc>
        <w:tc>
          <w:tcPr>
            <w:tcW w:w="1417" w:type="dxa"/>
            <w:tcBorders>
              <w:top w:val="single" w:sz="4" w:space="0" w:color="auto"/>
              <w:bottom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Percentage difference (%)</w:t>
            </w:r>
          </w:p>
        </w:tc>
        <w:tc>
          <w:tcPr>
            <w:tcW w:w="1847" w:type="dxa"/>
            <w:tcBorders>
              <w:top w:val="single" w:sz="4" w:space="0" w:color="auto"/>
              <w:bottom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von Mises stress (MPa)</w:t>
            </w:r>
          </w:p>
        </w:tc>
        <w:tc>
          <w:tcPr>
            <w:tcW w:w="1719" w:type="dxa"/>
            <w:tcBorders>
              <w:top w:val="single" w:sz="4" w:space="0" w:color="auto"/>
              <w:bottom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Percentage difference (%)</w:t>
            </w:r>
          </w:p>
        </w:tc>
      </w:tr>
      <w:tr w:rsidR="00B76AF4" w:rsidRPr="0065142C" w:rsidTr="00593D52">
        <w:trPr>
          <w:jc w:val="center"/>
        </w:trPr>
        <w:tc>
          <w:tcPr>
            <w:tcW w:w="1851" w:type="dxa"/>
            <w:tcBorders>
              <w:top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Tabulated flow stress model of Deform</w:t>
            </w:r>
          </w:p>
        </w:tc>
        <w:tc>
          <w:tcPr>
            <w:tcW w:w="1660" w:type="dxa"/>
            <w:tcBorders>
              <w:top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w:t>
            </w:r>
          </w:p>
        </w:tc>
        <w:tc>
          <w:tcPr>
            <w:tcW w:w="1417" w:type="dxa"/>
            <w:tcBorders>
              <w:top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w:t>
            </w:r>
          </w:p>
        </w:tc>
        <w:tc>
          <w:tcPr>
            <w:tcW w:w="1847" w:type="dxa"/>
            <w:tcBorders>
              <w:top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470</w:t>
            </w:r>
          </w:p>
        </w:tc>
        <w:tc>
          <w:tcPr>
            <w:tcW w:w="1719" w:type="dxa"/>
            <w:tcBorders>
              <w:top w:val="single" w:sz="4" w:space="0" w:color="auto"/>
            </w:tcBorders>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0</w:t>
            </w:r>
          </w:p>
        </w:tc>
      </w:tr>
      <w:tr w:rsidR="00B76AF4" w:rsidRPr="0065142C" w:rsidTr="00593D52">
        <w:trPr>
          <w:jc w:val="center"/>
        </w:trPr>
        <w:tc>
          <w:tcPr>
            <w:tcW w:w="1851"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JC-1 model</w:t>
            </w:r>
          </w:p>
        </w:tc>
        <w:tc>
          <w:tcPr>
            <w:tcW w:w="1660"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180</w:t>
            </w:r>
          </w:p>
        </w:tc>
        <w:tc>
          <w:tcPr>
            <w:tcW w:w="1417"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9.7</w:t>
            </w:r>
          </w:p>
        </w:tc>
        <w:tc>
          <w:tcPr>
            <w:tcW w:w="1847"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190</w:t>
            </w:r>
          </w:p>
        </w:tc>
        <w:tc>
          <w:tcPr>
            <w:tcW w:w="1719"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9.0</w:t>
            </w:r>
          </w:p>
        </w:tc>
      </w:tr>
      <w:tr w:rsidR="00B76AF4" w:rsidRPr="0065142C" w:rsidTr="00593D52">
        <w:trPr>
          <w:jc w:val="center"/>
        </w:trPr>
        <w:tc>
          <w:tcPr>
            <w:tcW w:w="1851"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JC-2 model</w:t>
            </w:r>
          </w:p>
        </w:tc>
        <w:tc>
          <w:tcPr>
            <w:tcW w:w="1660"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420</w:t>
            </w:r>
          </w:p>
        </w:tc>
        <w:tc>
          <w:tcPr>
            <w:tcW w:w="1417" w:type="dxa"/>
            <w:vAlign w:val="center"/>
            <w:hideMark/>
          </w:tcPr>
          <w:p w:rsidR="00B76AF4" w:rsidRPr="00C371B3" w:rsidRDefault="00B76AF4" w:rsidP="00593D52">
            <w:pPr>
              <w:spacing w:line="276" w:lineRule="auto"/>
              <w:jc w:val="center"/>
              <w:rPr>
                <w:rFonts w:ascii="Times New Roman" w:hAnsi="Times New Roman" w:cs="Times New Roman"/>
                <w:b/>
                <w:sz w:val="20"/>
                <w:szCs w:val="20"/>
              </w:rPr>
            </w:pPr>
            <w:r w:rsidRPr="00C371B3">
              <w:rPr>
                <w:rFonts w:ascii="Times New Roman" w:hAnsi="Times New Roman" w:cs="Times New Roman"/>
                <w:b/>
                <w:sz w:val="20"/>
                <w:szCs w:val="20"/>
              </w:rPr>
              <w:t>3.4</w:t>
            </w:r>
          </w:p>
        </w:tc>
        <w:tc>
          <w:tcPr>
            <w:tcW w:w="1847"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400</w:t>
            </w:r>
          </w:p>
        </w:tc>
        <w:tc>
          <w:tcPr>
            <w:tcW w:w="1719" w:type="dxa"/>
            <w:vAlign w:val="center"/>
            <w:hideMark/>
          </w:tcPr>
          <w:p w:rsidR="00B76AF4" w:rsidRPr="00C371B3" w:rsidRDefault="00B76AF4" w:rsidP="00593D52">
            <w:pPr>
              <w:spacing w:line="276" w:lineRule="auto"/>
              <w:jc w:val="center"/>
              <w:rPr>
                <w:rFonts w:ascii="Times New Roman" w:hAnsi="Times New Roman" w:cs="Times New Roman"/>
                <w:b/>
                <w:sz w:val="20"/>
                <w:szCs w:val="20"/>
              </w:rPr>
            </w:pPr>
            <w:r w:rsidRPr="00C371B3">
              <w:rPr>
                <w:rFonts w:ascii="Times New Roman" w:hAnsi="Times New Roman" w:cs="Times New Roman"/>
                <w:b/>
                <w:sz w:val="20"/>
                <w:szCs w:val="20"/>
              </w:rPr>
              <w:t>4.8</w:t>
            </w:r>
          </w:p>
        </w:tc>
      </w:tr>
      <w:tr w:rsidR="00B76AF4" w:rsidRPr="0065142C" w:rsidTr="00593D52">
        <w:trPr>
          <w:jc w:val="center"/>
        </w:trPr>
        <w:tc>
          <w:tcPr>
            <w:tcW w:w="1851"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ZA model</w:t>
            </w:r>
          </w:p>
        </w:tc>
        <w:tc>
          <w:tcPr>
            <w:tcW w:w="1660"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670</w:t>
            </w:r>
          </w:p>
        </w:tc>
        <w:tc>
          <w:tcPr>
            <w:tcW w:w="1417"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3.6</w:t>
            </w:r>
          </w:p>
        </w:tc>
        <w:tc>
          <w:tcPr>
            <w:tcW w:w="1847"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710</w:t>
            </w:r>
          </w:p>
        </w:tc>
        <w:tc>
          <w:tcPr>
            <w:tcW w:w="1719" w:type="dxa"/>
            <w:vAlign w:val="center"/>
            <w:hideMark/>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6.3</w:t>
            </w:r>
          </w:p>
        </w:tc>
      </w:tr>
      <w:tr w:rsidR="00B76AF4" w:rsidRPr="0065142C" w:rsidTr="00593D52">
        <w:trPr>
          <w:jc w:val="center"/>
        </w:trPr>
        <w:tc>
          <w:tcPr>
            <w:tcW w:w="1851" w:type="dxa"/>
            <w:vAlign w:val="center"/>
          </w:tcPr>
          <w:p w:rsidR="00B76AF4" w:rsidRPr="00C371B3" w:rsidRDefault="00B76AF4" w:rsidP="00593D52">
            <w:pPr>
              <w:spacing w:line="276" w:lineRule="auto"/>
              <w:jc w:val="center"/>
              <w:rPr>
                <w:rFonts w:ascii="Times New Roman" w:hAnsi="Times New Roman" w:cs="Times New Roman"/>
                <w:sz w:val="20"/>
                <w:szCs w:val="20"/>
              </w:rPr>
            </w:pPr>
            <w:proofErr w:type="spellStart"/>
            <w:r w:rsidRPr="00C371B3">
              <w:rPr>
                <w:rFonts w:ascii="Times New Roman" w:hAnsi="Times New Roman" w:cs="Times New Roman"/>
                <w:sz w:val="20"/>
                <w:szCs w:val="20"/>
              </w:rPr>
              <w:t>Cuitino</w:t>
            </w:r>
            <w:proofErr w:type="spellEnd"/>
            <w:r w:rsidRPr="00C371B3">
              <w:rPr>
                <w:rFonts w:ascii="Times New Roman" w:hAnsi="Times New Roman" w:cs="Times New Roman"/>
                <w:sz w:val="20"/>
                <w:szCs w:val="20"/>
              </w:rPr>
              <w:t xml:space="preserve"> Ortiz</w:t>
            </w:r>
          </w:p>
        </w:tc>
        <w:tc>
          <w:tcPr>
            <w:tcW w:w="1660" w:type="dxa"/>
            <w:vAlign w:val="center"/>
          </w:tcPr>
          <w:p w:rsidR="00B76AF4" w:rsidRPr="00C371B3" w:rsidRDefault="00B76AF4" w:rsidP="00593D52">
            <w:pPr>
              <w:spacing w:line="276" w:lineRule="auto"/>
              <w:jc w:val="center"/>
              <w:rPr>
                <w:rFonts w:ascii="Times New Roman" w:hAnsi="Times New Roman" w:cs="Times New Roman"/>
                <w:sz w:val="20"/>
                <w:szCs w:val="20"/>
              </w:rPr>
            </w:pPr>
          </w:p>
        </w:tc>
        <w:tc>
          <w:tcPr>
            <w:tcW w:w="1417" w:type="dxa"/>
            <w:vAlign w:val="center"/>
          </w:tcPr>
          <w:p w:rsidR="00B76AF4" w:rsidRPr="00C371B3" w:rsidRDefault="00B76AF4" w:rsidP="00593D52">
            <w:pPr>
              <w:spacing w:line="276" w:lineRule="auto"/>
              <w:jc w:val="center"/>
              <w:rPr>
                <w:rFonts w:ascii="Times New Roman" w:hAnsi="Times New Roman" w:cs="Times New Roman"/>
                <w:sz w:val="20"/>
                <w:szCs w:val="20"/>
              </w:rPr>
            </w:pPr>
          </w:p>
        </w:tc>
        <w:tc>
          <w:tcPr>
            <w:tcW w:w="1847" w:type="dxa"/>
            <w:vAlign w:val="center"/>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1600</w:t>
            </w:r>
          </w:p>
        </w:tc>
        <w:tc>
          <w:tcPr>
            <w:tcW w:w="1719" w:type="dxa"/>
            <w:vAlign w:val="center"/>
          </w:tcPr>
          <w:p w:rsidR="00B76AF4" w:rsidRPr="00C371B3" w:rsidRDefault="00B76AF4" w:rsidP="00593D52">
            <w:pPr>
              <w:spacing w:line="276" w:lineRule="auto"/>
              <w:jc w:val="center"/>
              <w:rPr>
                <w:rFonts w:ascii="Times New Roman" w:hAnsi="Times New Roman" w:cs="Times New Roman"/>
                <w:sz w:val="20"/>
                <w:szCs w:val="20"/>
              </w:rPr>
            </w:pPr>
            <w:r w:rsidRPr="00C371B3">
              <w:rPr>
                <w:rFonts w:ascii="Times New Roman" w:hAnsi="Times New Roman" w:cs="Times New Roman"/>
                <w:sz w:val="20"/>
                <w:szCs w:val="20"/>
              </w:rPr>
              <w:t>-8.8</w:t>
            </w:r>
          </w:p>
        </w:tc>
      </w:tr>
    </w:tbl>
    <w:p w:rsidR="00B76AF4" w:rsidRDefault="00B76AF4" w:rsidP="00B76AF4">
      <w:pPr>
        <w:spacing w:line="276" w:lineRule="auto"/>
        <w:rPr>
          <w:rFonts w:ascii="Times New Roman" w:hAnsi="Times New Roman" w:cs="Times New Roman"/>
          <w:sz w:val="20"/>
          <w:szCs w:val="20"/>
        </w:rPr>
      </w:pPr>
    </w:p>
    <w:p w:rsidR="00B76AF4" w:rsidRDefault="00B76AF4" w:rsidP="00B76AF4">
      <w:pPr>
        <w:spacing w:line="276" w:lineRule="auto"/>
        <w:rPr>
          <w:rFonts w:ascii="Times New Roman" w:hAnsi="Times New Roman" w:cs="Times New Roman"/>
          <w:sz w:val="20"/>
          <w:szCs w:val="20"/>
        </w:rPr>
      </w:pPr>
    </w:p>
    <w:p w:rsidR="00B76AF4" w:rsidRPr="00C371B3" w:rsidRDefault="00B76AF4" w:rsidP="00B76AF4">
      <w:pPr>
        <w:spacing w:line="276" w:lineRule="auto"/>
        <w:rPr>
          <w:rFonts w:ascii="Times New Roman" w:hAnsi="Times New Roman" w:cs="Times New Roman"/>
          <w:sz w:val="20"/>
          <w:szCs w:val="20"/>
        </w:rPr>
      </w:pPr>
    </w:p>
    <w:p w:rsidR="00B76AF4" w:rsidRPr="00A00732" w:rsidRDefault="00B76AF4" w:rsidP="00B76AF4">
      <w:pPr>
        <w:pStyle w:val="Heading1"/>
      </w:pPr>
      <w:r w:rsidRPr="00A00732">
        <w:rPr>
          <w:rFonts w:eastAsiaTheme="minorEastAsia"/>
        </w:rPr>
        <w:t>Conclusions</w:t>
      </w:r>
    </w:p>
    <w:p w:rsidR="0043744C" w:rsidRDefault="00B76AF4" w:rsidP="00B76AF4">
      <w:pPr>
        <w:spacing w:after="240" w:line="480" w:lineRule="auto"/>
        <w:jc w:val="both"/>
        <w:rPr>
          <w:rFonts w:ascii="Times New Roman" w:hAnsi="Times New Roman" w:cs="Times New Roman"/>
          <w:sz w:val="24"/>
          <w:szCs w:val="24"/>
        </w:rPr>
      </w:pPr>
      <w:r w:rsidRPr="00A00732">
        <w:rPr>
          <w:rFonts w:ascii="Times New Roman" w:hAnsi="Times New Roman" w:cs="Times New Roman"/>
          <w:sz w:val="24"/>
          <w:szCs w:val="24"/>
        </w:rPr>
        <w:t xml:space="preserve">This paper aims to elucidate quantifiable differences between a wide </w:t>
      </w:r>
      <w:r>
        <w:rPr>
          <w:rFonts w:ascii="Times New Roman" w:hAnsi="Times New Roman" w:cs="Times New Roman"/>
          <w:sz w:val="24"/>
          <w:szCs w:val="24"/>
        </w:rPr>
        <w:t xml:space="preserve">range </w:t>
      </w:r>
      <w:r w:rsidRPr="00A00732">
        <w:rPr>
          <w:rFonts w:ascii="Times New Roman" w:hAnsi="Times New Roman" w:cs="Times New Roman"/>
          <w:sz w:val="24"/>
          <w:szCs w:val="24"/>
        </w:rPr>
        <w:t xml:space="preserve">of material </w:t>
      </w:r>
      <w:r w:rsidRPr="002A6EF9">
        <w:rPr>
          <w:rFonts w:ascii="Times New Roman" w:hAnsi="Times New Roman" w:cs="Times New Roman"/>
          <w:sz w:val="24"/>
          <w:szCs w:val="24"/>
        </w:rPr>
        <w:t>constitutive models</w:t>
      </w:r>
      <w:r>
        <w:rPr>
          <w:rFonts w:ascii="Times New Roman" w:hAnsi="Times New Roman" w:cs="Times New Roman"/>
          <w:sz w:val="24"/>
          <w:szCs w:val="24"/>
        </w:rPr>
        <w:t xml:space="preserve"> available for simulation of the important biomaterial and aerospace material Ti6Al4V. In the past, more than a dozen material models have been proposed (e.g. the </w:t>
      </w:r>
      <w:r w:rsidRPr="00BE22AD">
        <w:rPr>
          <w:rFonts w:ascii="Times New Roman" w:hAnsi="Times New Roman" w:cs="Times New Roman"/>
          <w:sz w:val="24"/>
          <w:szCs w:val="24"/>
        </w:rPr>
        <w:t>Arrhenius-Type</w:t>
      </w:r>
      <w:r>
        <w:rPr>
          <w:rFonts w:ascii="Times New Roman" w:hAnsi="Times New Roman" w:cs="Times New Roman"/>
          <w:sz w:val="24"/>
          <w:szCs w:val="24"/>
        </w:rPr>
        <w:t xml:space="preserve"> model, the </w:t>
      </w:r>
      <w:r w:rsidRPr="00BE22AD">
        <w:rPr>
          <w:rFonts w:ascii="Times New Roman" w:hAnsi="Times New Roman" w:cs="Times New Roman"/>
          <w:sz w:val="24"/>
          <w:szCs w:val="24"/>
        </w:rPr>
        <w:t>Field-</w:t>
      </w:r>
      <w:proofErr w:type="spellStart"/>
      <w:r w:rsidRPr="00BE22AD">
        <w:rPr>
          <w:rFonts w:ascii="Times New Roman" w:hAnsi="Times New Roman" w:cs="Times New Roman"/>
          <w:sz w:val="24"/>
          <w:szCs w:val="24"/>
        </w:rPr>
        <w:t>Backofen</w:t>
      </w:r>
      <w:proofErr w:type="spellEnd"/>
      <w:r w:rsidRPr="00BE22AD">
        <w:rPr>
          <w:rFonts w:ascii="Times New Roman" w:hAnsi="Times New Roman" w:cs="Times New Roman"/>
          <w:sz w:val="24"/>
          <w:szCs w:val="24"/>
        </w:rPr>
        <w:t xml:space="preserve"> model</w:t>
      </w:r>
      <w:r>
        <w:rPr>
          <w:rFonts w:ascii="Times New Roman" w:hAnsi="Times New Roman" w:cs="Times New Roman"/>
          <w:sz w:val="24"/>
          <w:szCs w:val="24"/>
        </w:rPr>
        <w:t xml:space="preserve">, the </w:t>
      </w:r>
      <w:r w:rsidRPr="00BE22AD">
        <w:rPr>
          <w:rFonts w:ascii="Times New Roman" w:hAnsi="Times New Roman" w:cs="Times New Roman"/>
          <w:sz w:val="24"/>
          <w:szCs w:val="24"/>
        </w:rPr>
        <w:t>Khan-Huang-Liang model</w:t>
      </w:r>
      <w:r>
        <w:rPr>
          <w:rFonts w:ascii="Times New Roman" w:hAnsi="Times New Roman" w:cs="Times New Roman"/>
          <w:sz w:val="24"/>
          <w:szCs w:val="24"/>
        </w:rPr>
        <w:t xml:space="preserve">, the </w:t>
      </w:r>
      <w:r w:rsidRPr="00BE22AD">
        <w:rPr>
          <w:rFonts w:ascii="Times New Roman" w:hAnsi="Times New Roman" w:cs="Times New Roman"/>
          <w:sz w:val="24"/>
          <w:szCs w:val="24"/>
        </w:rPr>
        <w:t xml:space="preserve">Mechanical Threshold Stress model, </w:t>
      </w:r>
      <w:r>
        <w:rPr>
          <w:rFonts w:ascii="Times New Roman" w:hAnsi="Times New Roman" w:cs="Times New Roman"/>
          <w:sz w:val="24"/>
          <w:szCs w:val="24"/>
        </w:rPr>
        <w:t xml:space="preserve">the </w:t>
      </w:r>
      <w:r w:rsidRPr="00BE22AD">
        <w:rPr>
          <w:rFonts w:ascii="Times New Roman" w:hAnsi="Times New Roman" w:cs="Times New Roman"/>
          <w:sz w:val="24"/>
          <w:szCs w:val="24"/>
        </w:rPr>
        <w:t xml:space="preserve">Johnson-Cook model, </w:t>
      </w:r>
      <w:r>
        <w:rPr>
          <w:rFonts w:ascii="Times New Roman" w:hAnsi="Times New Roman" w:cs="Times New Roman"/>
          <w:sz w:val="24"/>
          <w:szCs w:val="24"/>
        </w:rPr>
        <w:t xml:space="preserve">the </w:t>
      </w:r>
      <w:r w:rsidRPr="00BE22AD">
        <w:rPr>
          <w:rFonts w:ascii="Times New Roman" w:hAnsi="Times New Roman" w:cs="Times New Roman"/>
          <w:sz w:val="24"/>
          <w:szCs w:val="24"/>
        </w:rPr>
        <w:t>Multi-Branch model,</w:t>
      </w:r>
      <w:r>
        <w:rPr>
          <w:rFonts w:ascii="Times New Roman" w:hAnsi="Times New Roman" w:cs="Times New Roman"/>
          <w:sz w:val="24"/>
          <w:szCs w:val="24"/>
        </w:rPr>
        <w:t xml:space="preserve"> the </w:t>
      </w:r>
      <w:r w:rsidRPr="00BE22AD">
        <w:rPr>
          <w:rFonts w:ascii="Times New Roman" w:hAnsi="Times New Roman" w:cs="Times New Roman"/>
          <w:sz w:val="24"/>
          <w:szCs w:val="24"/>
        </w:rPr>
        <w:t xml:space="preserve">Tangent hyperbolic model, </w:t>
      </w:r>
      <w:r>
        <w:rPr>
          <w:rFonts w:ascii="Times New Roman" w:hAnsi="Times New Roman" w:cs="Times New Roman"/>
          <w:sz w:val="24"/>
          <w:szCs w:val="24"/>
        </w:rPr>
        <w:t xml:space="preserve">the </w:t>
      </w:r>
      <w:proofErr w:type="spellStart"/>
      <w:r w:rsidRPr="00BE22AD">
        <w:rPr>
          <w:rFonts w:ascii="Times New Roman" w:hAnsi="Times New Roman" w:cs="Times New Roman"/>
          <w:sz w:val="24"/>
          <w:szCs w:val="24"/>
        </w:rPr>
        <w:t>Voyiadjis</w:t>
      </w:r>
      <w:proofErr w:type="spellEnd"/>
      <w:r w:rsidRPr="00BE22AD">
        <w:rPr>
          <w:rFonts w:ascii="Times New Roman" w:hAnsi="Times New Roman" w:cs="Times New Roman"/>
          <w:sz w:val="24"/>
          <w:szCs w:val="24"/>
        </w:rPr>
        <w:t xml:space="preserve">-Abed model, </w:t>
      </w:r>
      <w:r>
        <w:rPr>
          <w:rFonts w:ascii="Times New Roman" w:hAnsi="Times New Roman" w:cs="Times New Roman"/>
          <w:sz w:val="24"/>
          <w:szCs w:val="24"/>
        </w:rPr>
        <w:t xml:space="preserve">the </w:t>
      </w:r>
      <w:proofErr w:type="spellStart"/>
      <w:r w:rsidRPr="00BE22AD">
        <w:rPr>
          <w:rFonts w:ascii="Times New Roman" w:hAnsi="Times New Roman" w:cs="Times New Roman"/>
          <w:sz w:val="24"/>
          <w:szCs w:val="24"/>
        </w:rPr>
        <w:t>Zerilli</w:t>
      </w:r>
      <w:proofErr w:type="spellEnd"/>
      <w:r w:rsidRPr="00BE22AD">
        <w:rPr>
          <w:rFonts w:ascii="Times New Roman" w:hAnsi="Times New Roman" w:cs="Times New Roman"/>
          <w:sz w:val="24"/>
          <w:szCs w:val="24"/>
        </w:rPr>
        <w:t>-Armstrong</w:t>
      </w:r>
      <w:r>
        <w:rPr>
          <w:rFonts w:ascii="Times New Roman" w:hAnsi="Times New Roman" w:cs="Times New Roman"/>
          <w:sz w:val="24"/>
          <w:szCs w:val="24"/>
        </w:rPr>
        <w:t xml:space="preserve"> (ZA)</w:t>
      </w:r>
      <w:r w:rsidRPr="00BE22AD">
        <w:rPr>
          <w:rFonts w:ascii="Times New Roman" w:hAnsi="Times New Roman" w:cs="Times New Roman"/>
          <w:sz w:val="24"/>
          <w:szCs w:val="24"/>
        </w:rPr>
        <w:t xml:space="preserve"> model</w:t>
      </w:r>
      <w:r>
        <w:rPr>
          <w:rFonts w:ascii="Times New Roman" w:hAnsi="Times New Roman" w:cs="Times New Roman"/>
          <w:sz w:val="24"/>
          <w:szCs w:val="24"/>
        </w:rPr>
        <w:t>, the Baker Modification of the EI-</w:t>
      </w:r>
      <w:proofErr w:type="spellStart"/>
      <w:r>
        <w:rPr>
          <w:rFonts w:ascii="Times New Roman" w:hAnsi="Times New Roman" w:cs="Times New Roman"/>
          <w:sz w:val="24"/>
          <w:szCs w:val="24"/>
        </w:rPr>
        <w:t>Magd</w:t>
      </w:r>
      <w:proofErr w:type="spellEnd"/>
      <w:r>
        <w:rPr>
          <w:rFonts w:ascii="Times New Roman" w:hAnsi="Times New Roman" w:cs="Times New Roman"/>
          <w:sz w:val="24"/>
          <w:szCs w:val="24"/>
        </w:rPr>
        <w:t xml:space="preserve"> model, the </w:t>
      </w:r>
      <w:proofErr w:type="spellStart"/>
      <w:r>
        <w:rPr>
          <w:rFonts w:ascii="Times New Roman" w:hAnsi="Times New Roman" w:cs="Times New Roman"/>
          <w:sz w:val="24"/>
          <w:szCs w:val="24"/>
        </w:rPr>
        <w:t>Cuitino</w:t>
      </w:r>
      <w:proofErr w:type="spellEnd"/>
      <w:r>
        <w:rPr>
          <w:rFonts w:ascii="Times New Roman" w:hAnsi="Times New Roman" w:cs="Times New Roman"/>
          <w:sz w:val="24"/>
          <w:szCs w:val="24"/>
        </w:rPr>
        <w:t xml:space="preserve"> and Ortiz model and the</w:t>
      </w:r>
      <w:r w:rsidRPr="00D40597">
        <w:rPr>
          <w:rFonts w:ascii="Times New Roman" w:hAnsi="Times New Roman" w:cs="Times New Roman"/>
          <w:sz w:val="24"/>
          <w:szCs w:val="24"/>
        </w:rPr>
        <w:t xml:space="preserve"> tabulated material model</w:t>
      </w:r>
      <w:r>
        <w:rPr>
          <w:rFonts w:ascii="Times New Roman" w:hAnsi="Times New Roman" w:cs="Times New Roman"/>
          <w:sz w:val="24"/>
          <w:szCs w:val="24"/>
        </w:rPr>
        <w:t xml:space="preserve">) </w:t>
      </w:r>
      <w:r w:rsidRPr="00A00732">
        <w:rPr>
          <w:rFonts w:ascii="Times New Roman" w:hAnsi="Times New Roman" w:cs="Times New Roman"/>
          <w:sz w:val="24"/>
          <w:szCs w:val="24"/>
        </w:rPr>
        <w:t xml:space="preserve">to perform </w:t>
      </w:r>
      <w:r>
        <w:rPr>
          <w:rFonts w:ascii="Times New Roman" w:hAnsi="Times New Roman" w:cs="Times New Roman"/>
          <w:sz w:val="24"/>
          <w:szCs w:val="24"/>
        </w:rPr>
        <w:t>finite element analysis</w:t>
      </w:r>
      <w:r w:rsidRPr="00A00732">
        <w:rPr>
          <w:rFonts w:ascii="Times New Roman" w:hAnsi="Times New Roman" w:cs="Times New Roman"/>
          <w:sz w:val="24"/>
          <w:szCs w:val="24"/>
        </w:rPr>
        <w:t xml:space="preserve"> </w:t>
      </w:r>
      <w:r>
        <w:rPr>
          <w:rFonts w:ascii="Times New Roman" w:hAnsi="Times New Roman" w:cs="Times New Roman"/>
          <w:sz w:val="24"/>
          <w:szCs w:val="24"/>
        </w:rPr>
        <w:t xml:space="preserve">of contact loading simulations </w:t>
      </w:r>
      <w:r w:rsidRPr="00A00732">
        <w:rPr>
          <w:rFonts w:ascii="Times New Roman" w:hAnsi="Times New Roman" w:cs="Times New Roman"/>
          <w:sz w:val="24"/>
          <w:szCs w:val="24"/>
        </w:rPr>
        <w:t>o</w:t>
      </w:r>
      <w:r>
        <w:rPr>
          <w:rFonts w:ascii="Times New Roman" w:hAnsi="Times New Roman" w:cs="Times New Roman"/>
          <w:sz w:val="24"/>
          <w:szCs w:val="24"/>
        </w:rPr>
        <w:t>n</w:t>
      </w:r>
      <w:r w:rsidRPr="00A00732">
        <w:rPr>
          <w:rFonts w:ascii="Times New Roman" w:hAnsi="Times New Roman" w:cs="Times New Roman"/>
          <w:sz w:val="24"/>
          <w:szCs w:val="24"/>
        </w:rPr>
        <w:t xml:space="preserve"> Ti6Al4V alloys. </w:t>
      </w:r>
      <w:r>
        <w:rPr>
          <w:rFonts w:ascii="Times New Roman" w:hAnsi="Times New Roman" w:cs="Times New Roman"/>
          <w:sz w:val="24"/>
          <w:szCs w:val="24"/>
        </w:rPr>
        <w:t xml:space="preserve">Several of these material models are widely used and implemented commercially, such as the Johnson-cook model, tabulated flow stress model and ZA model. </w:t>
      </w:r>
    </w:p>
    <w:p w:rsidR="00B76AF4" w:rsidRPr="00A00732" w:rsidRDefault="00B76AF4" w:rsidP="00B76AF4">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Taking the examples of a u</w:t>
      </w:r>
      <w:r w:rsidRPr="00A00732">
        <w:rPr>
          <w:rFonts w:ascii="Times New Roman" w:hAnsi="Times New Roman" w:cs="Times New Roman"/>
          <w:sz w:val="24"/>
          <w:szCs w:val="24"/>
        </w:rPr>
        <w:t>n</w:t>
      </w:r>
      <w:r>
        <w:rPr>
          <w:rFonts w:ascii="Times New Roman" w:hAnsi="Times New Roman" w:cs="Times New Roman"/>
          <w:sz w:val="24"/>
          <w:szCs w:val="24"/>
        </w:rPr>
        <w:t>i</w:t>
      </w:r>
      <w:r w:rsidRPr="00A00732">
        <w:rPr>
          <w:rFonts w:ascii="Times New Roman" w:hAnsi="Times New Roman" w:cs="Times New Roman"/>
          <w:sz w:val="24"/>
          <w:szCs w:val="24"/>
        </w:rPr>
        <w:t xml:space="preserve">axial tensile test </w:t>
      </w:r>
      <w:r>
        <w:rPr>
          <w:rFonts w:ascii="Times New Roman" w:hAnsi="Times New Roman" w:cs="Times New Roman"/>
          <w:sz w:val="24"/>
          <w:szCs w:val="24"/>
        </w:rPr>
        <w:t xml:space="preserve">and </w:t>
      </w:r>
      <w:r w:rsidRPr="00A00732">
        <w:rPr>
          <w:rFonts w:ascii="Times New Roman" w:hAnsi="Times New Roman" w:cs="Times New Roman"/>
          <w:sz w:val="24"/>
          <w:szCs w:val="24"/>
        </w:rPr>
        <w:t>cutting tests</w:t>
      </w:r>
      <w:r>
        <w:rPr>
          <w:rFonts w:ascii="Times New Roman" w:hAnsi="Times New Roman" w:cs="Times New Roman"/>
          <w:sz w:val="24"/>
          <w:szCs w:val="24"/>
        </w:rPr>
        <w:t>, these models</w:t>
      </w:r>
      <w:r w:rsidRPr="00A00732">
        <w:rPr>
          <w:rFonts w:ascii="Times New Roman" w:hAnsi="Times New Roman" w:cs="Times New Roman"/>
          <w:sz w:val="24"/>
          <w:szCs w:val="24"/>
        </w:rPr>
        <w:t xml:space="preserve"> were </w:t>
      </w:r>
      <w:r>
        <w:rPr>
          <w:rFonts w:ascii="Times New Roman" w:hAnsi="Times New Roman" w:cs="Times New Roman"/>
          <w:sz w:val="24"/>
          <w:szCs w:val="24"/>
        </w:rPr>
        <w:t xml:space="preserve">compared </w:t>
      </w:r>
      <w:r w:rsidRPr="00A00732">
        <w:rPr>
          <w:rFonts w:ascii="Times New Roman" w:hAnsi="Times New Roman" w:cs="Times New Roman"/>
          <w:sz w:val="24"/>
          <w:szCs w:val="24"/>
        </w:rPr>
        <w:t>to draw a quantifiable comparison.</w:t>
      </w:r>
      <w:r>
        <w:rPr>
          <w:rFonts w:ascii="Times New Roman" w:hAnsi="Times New Roman" w:cs="Times New Roman"/>
          <w:sz w:val="24"/>
          <w:szCs w:val="24"/>
        </w:rPr>
        <w:t xml:space="preserve"> </w:t>
      </w:r>
      <w:r w:rsidRPr="00A00732">
        <w:rPr>
          <w:rFonts w:ascii="Times New Roman" w:hAnsi="Times New Roman" w:cs="Times New Roman"/>
          <w:sz w:val="24"/>
          <w:szCs w:val="24"/>
        </w:rPr>
        <w:t>This study in its present form will help</w:t>
      </w:r>
      <w:r>
        <w:rPr>
          <w:rFonts w:ascii="Times New Roman" w:hAnsi="Times New Roman" w:cs="Times New Roman"/>
          <w:sz w:val="24"/>
          <w:szCs w:val="24"/>
        </w:rPr>
        <w:t xml:space="preserve"> researchers </w:t>
      </w:r>
      <w:r w:rsidRPr="00A00732">
        <w:rPr>
          <w:rFonts w:ascii="Times New Roman" w:hAnsi="Times New Roman" w:cs="Times New Roman"/>
          <w:sz w:val="24"/>
          <w:szCs w:val="24"/>
        </w:rPr>
        <w:t xml:space="preserve">in addressing more specific engineering issues like </w:t>
      </w:r>
      <w:r>
        <w:rPr>
          <w:rFonts w:ascii="Times New Roman" w:hAnsi="Times New Roman" w:cs="Times New Roman"/>
          <w:sz w:val="24"/>
          <w:szCs w:val="24"/>
        </w:rPr>
        <w:t xml:space="preserve">wear, tribology and </w:t>
      </w:r>
      <w:r>
        <w:rPr>
          <w:rFonts w:ascii="Times New Roman" w:hAnsi="Times New Roman" w:cs="Times New Roman"/>
          <w:sz w:val="24"/>
          <w:szCs w:val="24"/>
        </w:rPr>
        <w:lastRenderedPageBreak/>
        <w:t>contact loading which are critical for delicate biomedical applications</w:t>
      </w:r>
      <w:r w:rsidRPr="00A00732">
        <w:rPr>
          <w:rFonts w:ascii="Times New Roman" w:hAnsi="Times New Roman" w:cs="Times New Roman"/>
          <w:sz w:val="24"/>
          <w:szCs w:val="24"/>
        </w:rPr>
        <w:t xml:space="preserve">. From the various </w:t>
      </w:r>
      <w:r>
        <w:rPr>
          <w:rFonts w:ascii="Times New Roman" w:hAnsi="Times New Roman" w:cs="Times New Roman"/>
          <w:sz w:val="24"/>
          <w:szCs w:val="24"/>
        </w:rPr>
        <w:t xml:space="preserve">simulation test cases performed and reported in this study, the following may be concluded: </w:t>
      </w:r>
    </w:p>
    <w:p w:rsidR="00B76AF4" w:rsidRDefault="00B76AF4" w:rsidP="00B76AF4">
      <w:pPr>
        <w:spacing w:after="240" w:line="480" w:lineRule="auto"/>
        <w:jc w:val="both"/>
        <w:rPr>
          <w:rFonts w:ascii="Times New Roman" w:hAnsi="Times New Roman" w:cs="Times New Roman"/>
          <w:sz w:val="24"/>
          <w:szCs w:val="24"/>
        </w:rPr>
      </w:pPr>
      <w:r w:rsidRPr="00A00732">
        <w:rPr>
          <w:rFonts w:ascii="Times New Roman" w:hAnsi="Times New Roman" w:cs="Times New Roman"/>
          <w:sz w:val="24"/>
          <w:szCs w:val="24"/>
        </w:rPr>
        <w:t>(</w:t>
      </w:r>
      <w:proofErr w:type="spellStart"/>
      <w:r w:rsidRPr="00A00732">
        <w:rPr>
          <w:rFonts w:ascii="Times New Roman" w:hAnsi="Times New Roman" w:cs="Times New Roman"/>
          <w:sz w:val="24"/>
          <w:szCs w:val="24"/>
        </w:rPr>
        <w:t>i</w:t>
      </w:r>
      <w:proofErr w:type="spellEnd"/>
      <w:r w:rsidRPr="00A00732">
        <w:rPr>
          <w:rFonts w:ascii="Times New Roman" w:hAnsi="Times New Roman" w:cs="Times New Roman"/>
          <w:sz w:val="24"/>
          <w:szCs w:val="24"/>
        </w:rPr>
        <w:t xml:space="preserve">) </w:t>
      </w:r>
      <w:r>
        <w:rPr>
          <w:rFonts w:ascii="Times New Roman" w:hAnsi="Times New Roman" w:cs="Times New Roman"/>
          <w:sz w:val="24"/>
          <w:szCs w:val="24"/>
        </w:rPr>
        <w:t>S</w:t>
      </w:r>
      <w:r w:rsidRPr="00A00732">
        <w:rPr>
          <w:rFonts w:ascii="Times New Roman" w:hAnsi="Times New Roman" w:cs="Times New Roman"/>
          <w:sz w:val="24"/>
          <w:szCs w:val="24"/>
        </w:rPr>
        <w:t>train rate</w:t>
      </w:r>
      <w:r>
        <w:rPr>
          <w:rFonts w:ascii="Times New Roman" w:hAnsi="Times New Roman" w:cs="Times New Roman"/>
          <w:sz w:val="24"/>
          <w:szCs w:val="24"/>
        </w:rPr>
        <w:t xml:space="preserve"> has a marked influence on the plastic </w:t>
      </w:r>
      <w:r w:rsidRPr="00A00732">
        <w:rPr>
          <w:rFonts w:ascii="Times New Roman" w:hAnsi="Times New Roman" w:cs="Times New Roman"/>
          <w:sz w:val="24"/>
          <w:szCs w:val="24"/>
        </w:rPr>
        <w:t xml:space="preserve">response of Ti6Al4V </w:t>
      </w:r>
      <w:r>
        <w:rPr>
          <w:rFonts w:ascii="Times New Roman" w:hAnsi="Times New Roman" w:cs="Times New Roman"/>
          <w:sz w:val="24"/>
          <w:szCs w:val="24"/>
        </w:rPr>
        <w:t xml:space="preserve">especially in the deformation zone </w:t>
      </w:r>
      <w:r w:rsidRPr="00765959">
        <w:rPr>
          <w:rFonts w:ascii="Times New Roman" w:hAnsi="Times New Roman" w:cs="Times New Roman"/>
          <w:i/>
          <w:sz w:val="24"/>
          <w:szCs w:val="24"/>
        </w:rPr>
        <w:t>i.e.</w:t>
      </w:r>
      <w:r>
        <w:rPr>
          <w:rFonts w:ascii="Times New Roman" w:hAnsi="Times New Roman" w:cs="Times New Roman"/>
          <w:i/>
          <w:sz w:val="24"/>
          <w:szCs w:val="24"/>
        </w:rPr>
        <w:t xml:space="preserve"> </w:t>
      </w:r>
      <w:r>
        <w:rPr>
          <w:rFonts w:ascii="Times New Roman" w:hAnsi="Times New Roman" w:cs="Times New Roman"/>
          <w:sz w:val="24"/>
          <w:szCs w:val="24"/>
        </w:rPr>
        <w:t xml:space="preserve">within the range of strain rates tested, </w:t>
      </w:r>
      <w:r w:rsidRPr="00A00732">
        <w:rPr>
          <w:rFonts w:ascii="Times New Roman" w:hAnsi="Times New Roman" w:cs="Times New Roman"/>
          <w:sz w:val="24"/>
          <w:szCs w:val="24"/>
        </w:rPr>
        <w:t xml:space="preserve">higher strain rate </w:t>
      </w:r>
      <w:r>
        <w:rPr>
          <w:rFonts w:ascii="Times New Roman" w:hAnsi="Times New Roman" w:cs="Times New Roman"/>
          <w:sz w:val="24"/>
          <w:szCs w:val="24"/>
        </w:rPr>
        <w:t>was accompanied by an increase in the strain energy absorbed by Ti6Al4V before rupture</w:t>
      </w:r>
      <w:r w:rsidRPr="00A00732">
        <w:rPr>
          <w:rFonts w:ascii="Times New Roman" w:hAnsi="Times New Roman" w:cs="Times New Roman"/>
          <w:sz w:val="24"/>
          <w:szCs w:val="24"/>
        </w:rPr>
        <w:t xml:space="preserve">. </w:t>
      </w:r>
    </w:p>
    <w:p w:rsidR="00B76AF4" w:rsidRDefault="00B76AF4" w:rsidP="00B76AF4">
      <w:pPr>
        <w:spacing w:after="240" w:line="480" w:lineRule="auto"/>
        <w:jc w:val="both"/>
        <w:rPr>
          <w:rFonts w:ascii="Times New Roman" w:hAnsi="Times New Roman" w:cs="Times New Roman"/>
          <w:sz w:val="24"/>
          <w:szCs w:val="24"/>
        </w:rPr>
      </w:pPr>
      <w:r w:rsidRPr="00A00732">
        <w:rPr>
          <w:rFonts w:ascii="Times New Roman" w:hAnsi="Times New Roman" w:cs="Times New Roman"/>
          <w:sz w:val="24"/>
          <w:szCs w:val="24"/>
        </w:rPr>
        <w:t xml:space="preserve">(ii) </w:t>
      </w:r>
      <w:r>
        <w:rPr>
          <w:rFonts w:ascii="Times New Roman" w:hAnsi="Times New Roman" w:cs="Times New Roman"/>
          <w:sz w:val="24"/>
          <w:szCs w:val="24"/>
        </w:rPr>
        <w:t>Across various material models reported in the literature, one variant of the Johnson-Cook model seems to provide the most consistent values for the uniaxial tensile simulations and scratch tests. As is known for macroscopic cutting, the friction force (</w:t>
      </w:r>
      <w:proofErr w:type="spellStart"/>
      <w:proofErr w:type="gramStart"/>
      <w:r w:rsidRPr="00D3799E">
        <w:rPr>
          <w:rFonts w:ascii="Times New Roman" w:hAnsi="Times New Roman" w:cs="Times New Roman"/>
          <w:i/>
          <w:sz w:val="24"/>
          <w:szCs w:val="24"/>
        </w:rPr>
        <w:t>F</w:t>
      </w:r>
      <w:r w:rsidRPr="00D3799E">
        <w:rPr>
          <w:rFonts w:ascii="Times New Roman" w:hAnsi="Times New Roman" w:cs="Times New Roman"/>
          <w:i/>
          <w:sz w:val="24"/>
          <w:szCs w:val="24"/>
          <w:vertAlign w:val="subscript"/>
        </w:rPr>
        <w:t>x</w:t>
      </w:r>
      <w:proofErr w:type="spellEnd"/>
      <w:proofErr w:type="gramEnd"/>
      <w:r>
        <w:rPr>
          <w:rFonts w:ascii="Times New Roman" w:hAnsi="Times New Roman" w:cs="Times New Roman"/>
          <w:sz w:val="24"/>
          <w:szCs w:val="24"/>
        </w:rPr>
        <w:t>) was observed to be higher than the normal force (</w:t>
      </w:r>
      <w:proofErr w:type="spellStart"/>
      <w:r w:rsidRPr="00D3799E">
        <w:rPr>
          <w:rFonts w:ascii="Times New Roman" w:hAnsi="Times New Roman" w:cs="Times New Roman"/>
          <w:i/>
          <w:sz w:val="24"/>
          <w:szCs w:val="24"/>
        </w:rPr>
        <w:t>F</w:t>
      </w:r>
      <w:r w:rsidRPr="00D3799E">
        <w:rPr>
          <w:rFonts w:ascii="Times New Roman" w:hAnsi="Times New Roman" w:cs="Times New Roman"/>
          <w:i/>
          <w:sz w:val="24"/>
          <w:szCs w:val="24"/>
          <w:vertAlign w:val="subscript"/>
        </w:rPr>
        <w:t>y</w:t>
      </w:r>
      <w:proofErr w:type="spellEnd"/>
      <w:r>
        <w:rPr>
          <w:rFonts w:ascii="Times New Roman" w:hAnsi="Times New Roman" w:cs="Times New Roman"/>
          <w:sz w:val="24"/>
          <w:szCs w:val="24"/>
        </w:rPr>
        <w:t>) during cutting of Ti6Al4V. The coefficient of kinetic friction reported in the literature during various cutting tests varies so widely that makes it difficult to say which particular material model will be the best for a given material. However, t</w:t>
      </w:r>
      <w:r w:rsidRPr="00A00732">
        <w:rPr>
          <w:rFonts w:ascii="Times New Roman" w:hAnsi="Times New Roman" w:cs="Times New Roman"/>
          <w:sz w:val="24"/>
          <w:szCs w:val="24"/>
        </w:rPr>
        <w:t xml:space="preserve">he results </w:t>
      </w:r>
      <w:r>
        <w:rPr>
          <w:rFonts w:ascii="Times New Roman" w:hAnsi="Times New Roman" w:cs="Times New Roman"/>
          <w:sz w:val="24"/>
          <w:szCs w:val="24"/>
        </w:rPr>
        <w:t xml:space="preserve">compared to the tabulated flow stress model used as a benchmark showed a proximity within an error of 5% in predicting the peak von Mises stress and cutting forces obtained from the JC-2 model as opposed to other material models that showed variations beyond 40% in the cutting force predictions and up to 20% in estimating the peak stress in the cutting zone. </w:t>
      </w:r>
    </w:p>
    <w:p w:rsidR="00B76AF4" w:rsidRDefault="00B76AF4" w:rsidP="00B76AF4">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w:t>
      </w:r>
      <w:r w:rsidRPr="00A00732">
        <w:rPr>
          <w:rFonts w:ascii="Times New Roman" w:hAnsi="Times New Roman" w:cs="Times New Roman"/>
          <w:sz w:val="24"/>
          <w:szCs w:val="24"/>
        </w:rPr>
        <w:t>iii</w:t>
      </w:r>
      <w:r>
        <w:rPr>
          <w:rFonts w:ascii="Times New Roman" w:hAnsi="Times New Roman" w:cs="Times New Roman" w:hint="eastAsia"/>
          <w:sz w:val="24"/>
          <w:szCs w:val="24"/>
        </w:rPr>
        <w:t>)</w:t>
      </w:r>
      <w:r>
        <w:rPr>
          <w:rFonts w:ascii="Times New Roman" w:hAnsi="Times New Roman" w:cs="Times New Roman"/>
          <w:sz w:val="24"/>
          <w:szCs w:val="24"/>
        </w:rPr>
        <w:t xml:space="preserve"> All material models revealed the phenomenon of Saw-tooth kind of chips being the characteristic feature of Ti6Al4V deformation during scratching. Moreover, the instantaneous change in the friction force reflected the process of chip formation </w:t>
      </w:r>
      <w:r w:rsidRPr="00765959">
        <w:rPr>
          <w:rFonts w:ascii="Times New Roman" w:hAnsi="Times New Roman" w:cs="Times New Roman"/>
          <w:i/>
          <w:sz w:val="24"/>
          <w:szCs w:val="24"/>
        </w:rPr>
        <w:t>i.e.</w:t>
      </w:r>
      <w:r>
        <w:rPr>
          <w:rFonts w:ascii="Times New Roman" w:hAnsi="Times New Roman" w:cs="Times New Roman"/>
          <w:sz w:val="24"/>
          <w:szCs w:val="24"/>
        </w:rPr>
        <w:t xml:space="preserve"> an increase in the friction force reflected the deformation occurring in the area of contact between the cutter’s attack </w:t>
      </w:r>
      <w:proofErr w:type="gramStart"/>
      <w:r w:rsidR="0043744C">
        <w:rPr>
          <w:rFonts w:ascii="Times New Roman" w:hAnsi="Times New Roman" w:cs="Times New Roman"/>
          <w:sz w:val="24"/>
          <w:szCs w:val="24"/>
        </w:rPr>
        <w:t>angle</w:t>
      </w:r>
      <w:proofErr w:type="gramEnd"/>
      <w:r w:rsidR="0043744C">
        <w:rPr>
          <w:rFonts w:ascii="Times New Roman" w:hAnsi="Times New Roman" w:cs="Times New Roman"/>
          <w:sz w:val="24"/>
          <w:szCs w:val="24"/>
        </w:rPr>
        <w:t xml:space="preserve"> </w:t>
      </w:r>
      <w:r>
        <w:rPr>
          <w:rFonts w:ascii="Times New Roman" w:hAnsi="Times New Roman" w:cs="Times New Roman"/>
          <w:sz w:val="24"/>
          <w:szCs w:val="24"/>
        </w:rPr>
        <w:t xml:space="preserve">causing a shear slip when the stress reached beyond a threshold value. The cycle repeats, and this leads to periodic formation of the chips </w:t>
      </w:r>
      <w:r>
        <w:rPr>
          <w:rFonts w:ascii="Times New Roman" w:hAnsi="Times New Roman" w:cs="Times New Roman"/>
          <w:sz w:val="24"/>
          <w:szCs w:val="24"/>
        </w:rPr>
        <w:lastRenderedPageBreak/>
        <w:t xml:space="preserve">which appears to be like Saw-tooth chips. In the past this has been proposed to be due to the adiabatic shear and subsequent crack initiation. </w:t>
      </w:r>
    </w:p>
    <w:p w:rsidR="00B76AF4" w:rsidRPr="00A00732" w:rsidRDefault="00B76AF4" w:rsidP="00B76AF4">
      <w:pPr>
        <w:spacing w:line="480" w:lineRule="auto"/>
        <w:jc w:val="both"/>
        <w:rPr>
          <w:rFonts w:ascii="Times New Roman" w:hAnsi="Times New Roman" w:cs="Times New Roman"/>
          <w:sz w:val="24"/>
          <w:szCs w:val="24"/>
        </w:rPr>
      </w:pPr>
      <w:r w:rsidRPr="00A00732">
        <w:rPr>
          <w:rFonts w:ascii="Times New Roman" w:hAnsi="Times New Roman" w:cs="Times New Roman"/>
          <w:sz w:val="24"/>
          <w:szCs w:val="24"/>
        </w:rPr>
        <w:t>(</w:t>
      </w:r>
      <w:r>
        <w:rPr>
          <w:rFonts w:ascii="Times New Roman" w:hAnsi="Times New Roman" w:cs="Times New Roman"/>
          <w:sz w:val="24"/>
          <w:szCs w:val="24"/>
        </w:rPr>
        <w:t>iv</w:t>
      </w:r>
      <w:r w:rsidRPr="00A00732">
        <w:rPr>
          <w:rFonts w:ascii="Times New Roman" w:hAnsi="Times New Roman" w:cs="Times New Roman"/>
          <w:sz w:val="24"/>
          <w:szCs w:val="24"/>
        </w:rPr>
        <w:t xml:space="preserve">) The cutting forces extracted from </w:t>
      </w:r>
      <w:r>
        <w:rPr>
          <w:rFonts w:ascii="Times New Roman" w:hAnsi="Times New Roman" w:cs="Times New Roman"/>
          <w:sz w:val="24"/>
          <w:szCs w:val="24"/>
        </w:rPr>
        <w:t xml:space="preserve">two commercial </w:t>
      </w:r>
      <w:proofErr w:type="spellStart"/>
      <w:r>
        <w:rPr>
          <w:rFonts w:ascii="Times New Roman" w:hAnsi="Times New Roman" w:cs="Times New Roman"/>
          <w:sz w:val="24"/>
          <w:szCs w:val="24"/>
        </w:rPr>
        <w:t>softwares</w:t>
      </w:r>
      <w:proofErr w:type="spellEnd"/>
      <w:r>
        <w:rPr>
          <w:rFonts w:ascii="Times New Roman" w:hAnsi="Times New Roman" w:cs="Times New Roman"/>
          <w:sz w:val="24"/>
          <w:szCs w:val="24"/>
        </w:rPr>
        <w:t xml:space="preserve"> (i.e. </w:t>
      </w:r>
      <w:r w:rsidRPr="00A00732">
        <w:rPr>
          <w:rFonts w:ascii="Times New Roman" w:hAnsi="Times New Roman" w:cs="Times New Roman"/>
          <w:sz w:val="24"/>
          <w:szCs w:val="24"/>
        </w:rPr>
        <w:t xml:space="preserve">DEFORM-2D and </w:t>
      </w:r>
      <w:proofErr w:type="spellStart"/>
      <w:r w:rsidRPr="00A00732">
        <w:rPr>
          <w:rFonts w:ascii="Times New Roman" w:hAnsi="Times New Roman" w:cs="Times New Roman"/>
          <w:sz w:val="24"/>
          <w:szCs w:val="24"/>
        </w:rPr>
        <w:t>AdvantEdge</w:t>
      </w:r>
      <w:proofErr w:type="spellEnd"/>
      <w:r>
        <w:rPr>
          <w:rFonts w:ascii="Times New Roman" w:hAnsi="Times New Roman" w:cs="Times New Roman"/>
          <w:sz w:val="24"/>
          <w:szCs w:val="24"/>
        </w:rPr>
        <w:t xml:space="preserve">) were found to be different and </w:t>
      </w:r>
      <w:r w:rsidRPr="00A00732">
        <w:rPr>
          <w:rFonts w:ascii="Times New Roman" w:hAnsi="Times New Roman" w:cs="Times New Roman"/>
          <w:sz w:val="24"/>
          <w:szCs w:val="24"/>
        </w:rPr>
        <w:t xml:space="preserve">incomparable </w:t>
      </w:r>
      <w:r>
        <w:rPr>
          <w:rFonts w:ascii="Times New Roman" w:hAnsi="Times New Roman" w:cs="Times New Roman"/>
          <w:sz w:val="24"/>
          <w:szCs w:val="24"/>
        </w:rPr>
        <w:t xml:space="preserve">not just due to the way the two different material models are implemented but also the way in which </w:t>
      </w:r>
      <w:r w:rsidRPr="00A00732">
        <w:rPr>
          <w:rFonts w:ascii="Times New Roman" w:hAnsi="Times New Roman" w:cs="Times New Roman"/>
          <w:sz w:val="24"/>
          <w:szCs w:val="24"/>
        </w:rPr>
        <w:t xml:space="preserve">the numerical calculations are performed in </w:t>
      </w:r>
      <w:r>
        <w:rPr>
          <w:rFonts w:ascii="Times New Roman" w:hAnsi="Times New Roman" w:cs="Times New Roman"/>
          <w:sz w:val="24"/>
          <w:szCs w:val="24"/>
        </w:rPr>
        <w:t xml:space="preserve">estimating </w:t>
      </w:r>
      <w:r w:rsidRPr="00A00732">
        <w:rPr>
          <w:rFonts w:ascii="Times New Roman" w:hAnsi="Times New Roman" w:cs="Times New Roman"/>
          <w:sz w:val="24"/>
          <w:szCs w:val="24"/>
        </w:rPr>
        <w:t xml:space="preserve">the cutting forces, stresses and temperature. </w:t>
      </w:r>
      <w:r>
        <w:rPr>
          <w:rFonts w:ascii="Times New Roman" w:hAnsi="Times New Roman" w:cs="Times New Roman"/>
          <w:sz w:val="24"/>
          <w:szCs w:val="24"/>
        </w:rPr>
        <w:t xml:space="preserve">In particular, </w:t>
      </w:r>
      <w:proofErr w:type="spellStart"/>
      <w:r>
        <w:rPr>
          <w:rFonts w:ascii="Times New Roman" w:hAnsi="Times New Roman" w:cs="Times New Roman"/>
          <w:sz w:val="24"/>
          <w:szCs w:val="24"/>
        </w:rPr>
        <w:t>AdvantEdge</w:t>
      </w:r>
      <w:proofErr w:type="spellEnd"/>
      <w:r>
        <w:rPr>
          <w:rFonts w:ascii="Times New Roman" w:hAnsi="Times New Roman" w:cs="Times New Roman"/>
          <w:sz w:val="24"/>
          <w:szCs w:val="24"/>
        </w:rPr>
        <w:t xml:space="preserve"> calculates the dynamic equilibrium in time by an explicit time integration method using a </w:t>
      </w:r>
      <w:proofErr w:type="spellStart"/>
      <w:r>
        <w:rPr>
          <w:rFonts w:ascii="Times New Roman" w:hAnsi="Times New Roman" w:cs="Times New Roman"/>
          <w:sz w:val="24"/>
          <w:szCs w:val="24"/>
        </w:rPr>
        <w:t>Lagrangian</w:t>
      </w:r>
      <w:proofErr w:type="spellEnd"/>
      <w:r>
        <w:rPr>
          <w:rFonts w:ascii="Times New Roman" w:hAnsi="Times New Roman" w:cs="Times New Roman"/>
          <w:sz w:val="24"/>
          <w:szCs w:val="24"/>
        </w:rPr>
        <w:t xml:space="preserve"> finite element formulation whilst DEFORM is an Implicit solver employing the Newton Raphson technique.</w:t>
      </w:r>
    </w:p>
    <w:p w:rsidR="00B76AF4" w:rsidRPr="00C371B3" w:rsidRDefault="00B76AF4" w:rsidP="00B76AF4">
      <w:pPr>
        <w:ind w:left="360"/>
        <w:jc w:val="both"/>
        <w:rPr>
          <w:rFonts w:ascii="Times New Roman" w:hAnsi="Times New Roman" w:cs="Times New Roman"/>
          <w:sz w:val="20"/>
          <w:szCs w:val="20"/>
        </w:rPr>
      </w:pPr>
    </w:p>
    <w:p w:rsidR="00B76AF4" w:rsidRPr="00A00732" w:rsidRDefault="00B76AF4" w:rsidP="00B76AF4">
      <w:pPr>
        <w:pStyle w:val="Heading1"/>
        <w:numPr>
          <w:ilvl w:val="0"/>
          <w:numId w:val="0"/>
        </w:numPr>
        <w:ind w:left="284" w:hanging="284"/>
      </w:pPr>
      <w:r w:rsidRPr="00A00732">
        <w:t>Acknowledgements</w:t>
      </w:r>
      <w:r>
        <w:t>:</w:t>
      </w:r>
    </w:p>
    <w:p w:rsidR="00B76AF4" w:rsidRDefault="00B76AF4" w:rsidP="00B76AF4">
      <w:pPr>
        <w:spacing w:line="480" w:lineRule="auto"/>
        <w:jc w:val="both"/>
        <w:rPr>
          <w:rFonts w:ascii="Times New Roman" w:hAnsi="Times New Roman" w:cs="Times New Roman"/>
          <w:sz w:val="24"/>
          <w:szCs w:val="24"/>
        </w:rPr>
      </w:pPr>
      <w:r w:rsidRPr="00A00732">
        <w:rPr>
          <w:rFonts w:ascii="Times New Roman" w:hAnsi="Times New Roman" w:cs="Times New Roman"/>
          <w:sz w:val="24"/>
          <w:szCs w:val="24"/>
          <w:lang w:eastAsia="en-US"/>
        </w:rPr>
        <w:t xml:space="preserve">This work was motivated by the necessity to understand material models </w:t>
      </w:r>
      <w:r>
        <w:rPr>
          <w:rFonts w:ascii="Times New Roman" w:hAnsi="Times New Roman" w:cs="Times New Roman"/>
          <w:sz w:val="24"/>
          <w:szCs w:val="24"/>
          <w:lang w:eastAsia="en-US"/>
        </w:rPr>
        <w:t xml:space="preserve">to enable working on grants </w:t>
      </w:r>
      <w:r>
        <w:rPr>
          <w:rFonts w:ascii="Times New Roman" w:hAnsi="Times New Roman" w:cs="Times New Roman"/>
          <w:sz w:val="24"/>
          <w:szCs w:val="24"/>
        </w:rPr>
        <w:t xml:space="preserve">supported by various funders, such as the </w:t>
      </w:r>
      <w:r w:rsidRPr="00A00732">
        <w:rPr>
          <w:rFonts w:ascii="Times New Roman" w:hAnsi="Times New Roman" w:cs="Times New Roman"/>
          <w:sz w:val="24"/>
          <w:szCs w:val="24"/>
        </w:rPr>
        <w:t xml:space="preserve">RCUK </w:t>
      </w:r>
      <w:r>
        <w:rPr>
          <w:rFonts w:ascii="Times New Roman" w:hAnsi="Times New Roman" w:cs="Times New Roman"/>
          <w:sz w:val="24"/>
          <w:szCs w:val="24"/>
        </w:rPr>
        <w:t>(G</w:t>
      </w:r>
      <w:r w:rsidRPr="00A00732">
        <w:rPr>
          <w:rFonts w:ascii="Times New Roman" w:hAnsi="Times New Roman" w:cs="Times New Roman"/>
          <w:sz w:val="24"/>
          <w:szCs w:val="24"/>
        </w:rPr>
        <w:t>rant No. EP/S013652/1</w:t>
      </w:r>
      <w:r>
        <w:rPr>
          <w:rFonts w:ascii="Times New Roman" w:hAnsi="Times New Roman" w:cs="Times New Roman"/>
          <w:sz w:val="24"/>
          <w:szCs w:val="24"/>
        </w:rPr>
        <w:t xml:space="preserve">), H2020 (EURAMET </w:t>
      </w:r>
      <w:r w:rsidRPr="00A00732">
        <w:rPr>
          <w:rFonts w:ascii="Times New Roman" w:hAnsi="Times New Roman" w:cs="Times New Roman"/>
          <w:sz w:val="24"/>
          <w:szCs w:val="24"/>
        </w:rPr>
        <w:t>EMPIR A185 (2018)</w:t>
      </w:r>
      <w:r>
        <w:rPr>
          <w:rFonts w:ascii="Times New Roman" w:hAnsi="Times New Roman" w:cs="Times New Roman"/>
          <w:sz w:val="24"/>
          <w:szCs w:val="24"/>
        </w:rPr>
        <w:t>) and Royal Academy of Engineering (Grant No. IAPP18-19\295)</w:t>
      </w:r>
      <w:r w:rsidRPr="00A00732">
        <w:rPr>
          <w:rFonts w:ascii="Times New Roman" w:hAnsi="Times New Roman" w:cs="Times New Roman"/>
          <w:sz w:val="24"/>
          <w:szCs w:val="24"/>
        </w:rPr>
        <w:t>.</w:t>
      </w:r>
      <w:r w:rsidRPr="00A00732" w:rsidDel="009B0BC3">
        <w:rPr>
          <w:rFonts w:ascii="Times New Roman" w:hAnsi="Times New Roman" w:cs="Times New Roman"/>
          <w:sz w:val="24"/>
          <w:szCs w:val="24"/>
        </w:rPr>
        <w:t xml:space="preserve"> </w:t>
      </w:r>
      <w:r w:rsidRPr="00A00732">
        <w:rPr>
          <w:rFonts w:ascii="Times New Roman" w:hAnsi="Times New Roman" w:cs="Times New Roman"/>
          <w:sz w:val="24"/>
          <w:szCs w:val="24"/>
          <w:lang w:eastAsia="en-US"/>
        </w:rPr>
        <w:t>Th</w:t>
      </w:r>
      <w:r>
        <w:rPr>
          <w:rFonts w:ascii="Times New Roman" w:hAnsi="Times New Roman" w:cs="Times New Roman"/>
          <w:sz w:val="24"/>
          <w:szCs w:val="24"/>
          <w:lang w:eastAsia="en-US"/>
        </w:rPr>
        <w:t>e</w:t>
      </w:r>
      <w:r w:rsidRPr="00A00732">
        <w:rPr>
          <w:rFonts w:ascii="Times New Roman" w:hAnsi="Times New Roman" w:cs="Times New Roman"/>
          <w:sz w:val="24"/>
          <w:szCs w:val="24"/>
          <w:lang w:eastAsia="en-US"/>
        </w:rPr>
        <w:t xml:space="preserve"> work was carried out in the Centre for Doctoral Training in Ultra-Precision at Cranfield University which is supported by the RCUK via Grants No.: EP/K503241/1</w:t>
      </w:r>
      <w:r>
        <w:rPr>
          <w:rFonts w:ascii="Times New Roman" w:hAnsi="Times New Roman" w:cs="Times New Roman"/>
          <w:sz w:val="24"/>
          <w:szCs w:val="24"/>
          <w:lang w:eastAsia="en-US"/>
        </w:rPr>
        <w:t xml:space="preserve"> and</w:t>
      </w:r>
      <w:r w:rsidRPr="00A00732">
        <w:rPr>
          <w:rFonts w:ascii="Times New Roman" w:hAnsi="Times New Roman" w:cs="Times New Roman"/>
          <w:sz w:val="24"/>
          <w:szCs w:val="24"/>
          <w:lang w:eastAsia="en-US"/>
        </w:rPr>
        <w:t xml:space="preserve"> EP/L016567/1. CL is deeply indebted to the financial support from China Scholarship Council</w:t>
      </w:r>
      <w:r>
        <w:rPr>
          <w:rFonts w:ascii="Times New Roman" w:hAnsi="Times New Roman" w:cs="Times New Roman"/>
          <w:sz w:val="24"/>
          <w:szCs w:val="24"/>
          <w:lang w:eastAsia="en-US"/>
        </w:rPr>
        <w:t xml:space="preserve"> and AECC as well as the t</w:t>
      </w:r>
      <w:r w:rsidRPr="00A00732">
        <w:rPr>
          <w:rFonts w:ascii="Times New Roman" w:hAnsi="Times New Roman" w:cs="Times New Roman"/>
          <w:sz w:val="24"/>
          <w:szCs w:val="24"/>
          <w:lang w:eastAsia="en-US"/>
        </w:rPr>
        <w:t xml:space="preserve">echnical inputs from Dr Ravi Kant (IIT Ropar), Dr Gasser </w:t>
      </w:r>
      <w:r>
        <w:rPr>
          <w:rFonts w:ascii="Times New Roman" w:hAnsi="Times New Roman" w:cs="Times New Roman"/>
          <w:sz w:val="24"/>
          <w:szCs w:val="24"/>
          <w:lang w:eastAsia="en-US"/>
        </w:rPr>
        <w:t xml:space="preserve">Abdelal </w:t>
      </w:r>
      <w:r w:rsidRPr="00A00732">
        <w:rPr>
          <w:rFonts w:ascii="Times New Roman" w:hAnsi="Times New Roman" w:cs="Times New Roman"/>
          <w:sz w:val="24"/>
          <w:szCs w:val="24"/>
          <w:lang w:eastAsia="en-US"/>
        </w:rPr>
        <w:t>(QUB, Belfast) and Dr Ping Zhou (Dalian, China).</w:t>
      </w:r>
      <w:r>
        <w:rPr>
          <w:rFonts w:ascii="Times New Roman" w:hAnsi="Times New Roman" w:cs="Times New Roman"/>
          <w:sz w:val="24"/>
          <w:szCs w:val="24"/>
          <w:lang w:eastAsia="en-US"/>
        </w:rPr>
        <w:t xml:space="preserve"> </w:t>
      </w:r>
      <w:r w:rsidRPr="00A00732">
        <w:rPr>
          <w:rFonts w:ascii="Times New Roman" w:hAnsi="Times New Roman" w:cs="Times New Roman"/>
          <w:sz w:val="24"/>
          <w:szCs w:val="24"/>
          <w:lang w:eastAsia="en-US"/>
        </w:rPr>
        <w:t>Part of this work used ARCHER UK National Supercomputing Service (</w:t>
      </w:r>
      <w:hyperlink r:id="rId32" w:history="1">
        <w:r w:rsidRPr="00A261DF">
          <w:rPr>
            <w:rStyle w:val="Hyperlink"/>
            <w:rFonts w:ascii="Times New Roman" w:hAnsi="Times New Roman" w:cs="Times New Roman"/>
            <w:sz w:val="24"/>
            <w:szCs w:val="24"/>
            <w:lang w:eastAsia="en-US"/>
          </w:rPr>
          <w:t>http://www.archer.ac.uk</w:t>
        </w:r>
      </w:hyperlink>
      <w:r w:rsidRPr="00A00732">
        <w:rPr>
          <w:rFonts w:ascii="Times New Roman" w:hAnsi="Times New Roman" w:cs="Times New Roman"/>
          <w:sz w:val="24"/>
          <w:szCs w:val="24"/>
          <w:lang w:eastAsia="en-US"/>
        </w:rPr>
        <w:t>).</w:t>
      </w:r>
    </w:p>
    <w:p w:rsidR="00B76AF4" w:rsidRPr="00C371B3" w:rsidRDefault="00B76AF4" w:rsidP="00B76AF4">
      <w:pPr>
        <w:rPr>
          <w:rFonts w:ascii="Times New Roman" w:hAnsi="Times New Roman" w:cs="Times New Roman"/>
          <w:sz w:val="20"/>
          <w:szCs w:val="20"/>
          <w:lang w:eastAsia="en-US"/>
        </w:rPr>
      </w:pPr>
    </w:p>
    <w:p w:rsidR="00B76AF4" w:rsidRPr="00E14B51" w:rsidRDefault="00B76AF4" w:rsidP="00B76AF4">
      <w:pPr>
        <w:spacing w:after="240"/>
        <w:rPr>
          <w:rFonts w:ascii="Times New Roman" w:hAnsi="Times New Roman" w:cs="Times New Roman"/>
          <w:b/>
          <w:sz w:val="24"/>
          <w:szCs w:val="24"/>
        </w:rPr>
      </w:pPr>
      <w:r w:rsidRPr="00E14B51">
        <w:rPr>
          <w:rFonts w:ascii="Times New Roman" w:hAnsi="Times New Roman" w:cs="Times New Roman"/>
          <w:b/>
          <w:sz w:val="24"/>
          <w:szCs w:val="24"/>
        </w:rPr>
        <w:t>References</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fldChar w:fldCharType="begin"/>
      </w:r>
      <w:r w:rsidRPr="00023397">
        <w:rPr>
          <w:rFonts w:ascii="Times New Roman" w:hAnsi="Times New Roman" w:cs="Times New Roman"/>
          <w:sz w:val="24"/>
          <w:szCs w:val="24"/>
        </w:rPr>
        <w:instrText xml:space="preserve"> ADDIN EN.REFLIST </w:instrText>
      </w:r>
      <w:r w:rsidRPr="00023397">
        <w:rPr>
          <w:rFonts w:ascii="Times New Roman" w:hAnsi="Times New Roman" w:cs="Times New Roman"/>
          <w:sz w:val="24"/>
          <w:szCs w:val="24"/>
        </w:rPr>
        <w:fldChar w:fldCharType="separate"/>
      </w:r>
      <w:r w:rsidRPr="00023397">
        <w:rPr>
          <w:rFonts w:ascii="Times New Roman" w:hAnsi="Times New Roman" w:cs="Times New Roman"/>
          <w:sz w:val="24"/>
          <w:szCs w:val="24"/>
        </w:rPr>
        <w:t xml:space="preserve">Alvarez, R., R. Domingo and M. A. Sebastian (2011). "The formation of saw toothed chip in a titanium alloy: influence of constitutive models." </w:t>
      </w:r>
      <w:r w:rsidRPr="00023397">
        <w:rPr>
          <w:rFonts w:ascii="Times New Roman" w:hAnsi="Times New Roman" w:cs="Times New Roman"/>
          <w:sz w:val="24"/>
          <w:szCs w:val="24"/>
          <w:u w:val="single"/>
        </w:rPr>
        <w:t>Strojniški vestnik-Journal of Mechanical Engineering</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57</w:t>
      </w:r>
      <w:r w:rsidRPr="00023397">
        <w:rPr>
          <w:rFonts w:ascii="Times New Roman" w:hAnsi="Times New Roman" w:cs="Times New Roman"/>
          <w:sz w:val="24"/>
          <w:szCs w:val="24"/>
        </w:rPr>
        <w:t>(10): 739-749.</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Bahi, S., G. List and G. Sutter (2016). "Modeling of friction along the tool-chip interface in Ti6Al4V alloy cutting." </w:t>
      </w:r>
      <w:r w:rsidRPr="00023397">
        <w:rPr>
          <w:rFonts w:ascii="Times New Roman" w:hAnsi="Times New Roman" w:cs="Times New Roman"/>
          <w:sz w:val="24"/>
          <w:szCs w:val="24"/>
          <w:u w:val="single"/>
        </w:rPr>
        <w:t>The International Journal of Advanced Manufacturing Technology</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84</w:t>
      </w:r>
      <w:r w:rsidRPr="00023397">
        <w:rPr>
          <w:rFonts w:ascii="Times New Roman" w:hAnsi="Times New Roman" w:cs="Times New Roman"/>
          <w:sz w:val="24"/>
          <w:szCs w:val="24"/>
        </w:rPr>
        <w:t>(9-12): 1821-1839.</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lastRenderedPageBreak/>
        <w:t xml:space="preserve">Bai, W., R. Sun, A. Roy and V. V. Silberschmidt (2017). "Improved analytical prediction of chip formation in orthogonal cutting of titanium alloy Ti6Al4V." </w:t>
      </w:r>
      <w:r w:rsidRPr="00023397">
        <w:rPr>
          <w:rFonts w:ascii="Times New Roman" w:hAnsi="Times New Roman" w:cs="Times New Roman"/>
          <w:sz w:val="24"/>
          <w:szCs w:val="24"/>
          <w:u w:val="single"/>
        </w:rPr>
        <w:t>International Journal of Mechanical Sciences</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133</w:t>
      </w:r>
      <w:r w:rsidRPr="00023397">
        <w:rPr>
          <w:rFonts w:ascii="Times New Roman" w:hAnsi="Times New Roman" w:cs="Times New Roman"/>
          <w:sz w:val="24"/>
          <w:szCs w:val="24"/>
        </w:rPr>
        <w:t>: 357-367.</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Cai, J., K. Wang and Y. Han (2016). A Comparative Study on Johnson Cook, Modified Zerilli–Armstrong and Arrhenius-Type Constitutive Models to Predict High-Temperature Flow Behavior of Ti–6Al–4V Alloy in α + β Phase. </w:t>
      </w:r>
      <w:r w:rsidRPr="00023397">
        <w:rPr>
          <w:rFonts w:ascii="Times New Roman" w:hAnsi="Times New Roman" w:cs="Times New Roman"/>
          <w:sz w:val="24"/>
          <w:szCs w:val="24"/>
          <w:u w:val="single"/>
        </w:rPr>
        <w:t>High Temperature Materials and Processes</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 xml:space="preserve">35: </w:t>
      </w:r>
      <w:r w:rsidRPr="00023397">
        <w:rPr>
          <w:rFonts w:ascii="Times New Roman" w:hAnsi="Times New Roman" w:cs="Times New Roman"/>
          <w:sz w:val="24"/>
          <w:szCs w:val="24"/>
        </w:rPr>
        <w:t>297.</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Calamaz, M., D. Coupard and F. Girot (2008). "A new material model for 2D numerical simulation of serrated chip formation when machining titanium alloy Ti–6Al–4V." </w:t>
      </w:r>
      <w:r w:rsidRPr="00023397">
        <w:rPr>
          <w:rFonts w:ascii="Times New Roman" w:hAnsi="Times New Roman" w:cs="Times New Roman"/>
          <w:sz w:val="24"/>
          <w:szCs w:val="24"/>
          <w:u w:val="single"/>
        </w:rPr>
        <w:t>International Journal of Machine Tools and Manufacture</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48</w:t>
      </w:r>
      <w:r w:rsidRPr="00023397">
        <w:rPr>
          <w:rFonts w:ascii="Times New Roman" w:hAnsi="Times New Roman" w:cs="Times New Roman"/>
          <w:sz w:val="24"/>
          <w:szCs w:val="24"/>
        </w:rPr>
        <w:t>(3-4): 275-288.</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Calamaz, M., D. Coupard, M. Nouari and F. Girot (2011). "Numerical analysis of chip formation and shear localisation processes in machining the Ti-6Al-4V titanium alloy." </w:t>
      </w:r>
      <w:r w:rsidRPr="00023397">
        <w:rPr>
          <w:rFonts w:ascii="Times New Roman" w:hAnsi="Times New Roman" w:cs="Times New Roman"/>
          <w:sz w:val="24"/>
          <w:szCs w:val="24"/>
          <w:u w:val="single"/>
        </w:rPr>
        <w:t>The International Journal of Advanced Manufacturing Technology</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52</w:t>
      </w:r>
      <w:r w:rsidRPr="00023397">
        <w:rPr>
          <w:rFonts w:ascii="Times New Roman" w:hAnsi="Times New Roman" w:cs="Times New Roman"/>
          <w:sz w:val="24"/>
          <w:szCs w:val="24"/>
        </w:rPr>
        <w:t>(9-12): 887-895.</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Che, J., T. Zhou, Z. Liang, J. Wu and X. Wang (2018). "Serrated chip formation mechanism analysis using a modified model based on the material defect theory in machining Ti-6Al-4 V alloy." </w:t>
      </w:r>
      <w:r w:rsidRPr="00023397">
        <w:rPr>
          <w:rFonts w:ascii="Times New Roman" w:hAnsi="Times New Roman" w:cs="Times New Roman"/>
          <w:sz w:val="24"/>
          <w:szCs w:val="24"/>
          <w:u w:val="single"/>
        </w:rPr>
        <w:t>The International Journal of Advanced Manufacturing Technology</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96</w:t>
      </w:r>
      <w:r w:rsidRPr="00023397">
        <w:rPr>
          <w:rFonts w:ascii="Times New Roman" w:hAnsi="Times New Roman" w:cs="Times New Roman"/>
          <w:sz w:val="24"/>
          <w:szCs w:val="24"/>
        </w:rPr>
        <w:t>(9-12): 3575-3584.</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Dorlin, T., G. Fromentin and J.-P. Costes (2016). "Generalised cutting force model including contact radius effect for turning operations on Ti6Al4V titanium alloy." </w:t>
      </w:r>
      <w:r w:rsidRPr="00023397">
        <w:rPr>
          <w:rFonts w:ascii="Times New Roman" w:hAnsi="Times New Roman" w:cs="Times New Roman"/>
          <w:sz w:val="24"/>
          <w:szCs w:val="24"/>
          <w:u w:val="single"/>
        </w:rPr>
        <w:t>The International Journal of Advanced Manufacturing Technology</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86</w:t>
      </w:r>
      <w:r w:rsidRPr="00023397">
        <w:rPr>
          <w:rFonts w:ascii="Times New Roman" w:hAnsi="Times New Roman" w:cs="Times New Roman"/>
          <w:sz w:val="24"/>
          <w:szCs w:val="24"/>
        </w:rPr>
        <w:t>(9-12): 3297-3313.</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Fu, X., G. Chen, Q. Yang, Z. Sun and W. Zhou (2017). "The influence of hydrogen on chip formation in cutting Ti-6Al-4V alloys." </w:t>
      </w:r>
      <w:r w:rsidRPr="00023397">
        <w:rPr>
          <w:rFonts w:ascii="Times New Roman" w:hAnsi="Times New Roman" w:cs="Times New Roman"/>
          <w:sz w:val="24"/>
          <w:szCs w:val="24"/>
          <w:u w:val="single"/>
        </w:rPr>
        <w:t>The International Journal of Advanced Manufacturing Technology</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89</w:t>
      </w:r>
      <w:r w:rsidRPr="00023397">
        <w:rPr>
          <w:rFonts w:ascii="Times New Roman" w:hAnsi="Times New Roman" w:cs="Times New Roman"/>
          <w:sz w:val="24"/>
          <w:szCs w:val="24"/>
        </w:rPr>
        <w:t>(1-4): 371-375.</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Gente, A., H.-W. Hoffmeister and C. Evans (2001). "Chip formation in machining Ti6Al4V at extremely high cutting speeds." </w:t>
      </w:r>
      <w:r w:rsidRPr="00023397">
        <w:rPr>
          <w:rFonts w:ascii="Times New Roman" w:hAnsi="Times New Roman" w:cs="Times New Roman"/>
          <w:sz w:val="24"/>
          <w:szCs w:val="24"/>
          <w:u w:val="single"/>
        </w:rPr>
        <w:t>CIRP Annals-Manufacturing Technology</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50</w:t>
      </w:r>
      <w:r w:rsidRPr="00023397">
        <w:rPr>
          <w:rFonts w:ascii="Times New Roman" w:hAnsi="Times New Roman" w:cs="Times New Roman"/>
          <w:sz w:val="24"/>
          <w:szCs w:val="24"/>
        </w:rPr>
        <w:t>(1): 49-52.</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Goel, S., I. Llavori, A. Zabala, C. Giusca, S. C. Veldhuis and J. L. Endrino (2018). "The possibility of performing FEA analysis of a contact loading process fed by the MD simulation data." </w:t>
      </w:r>
      <w:r w:rsidRPr="00023397">
        <w:rPr>
          <w:rFonts w:ascii="Times New Roman" w:hAnsi="Times New Roman" w:cs="Times New Roman"/>
          <w:sz w:val="24"/>
          <w:szCs w:val="24"/>
          <w:u w:val="single"/>
        </w:rPr>
        <w:t>International Journal of Machine Tools and Manufacture</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134</w:t>
      </w:r>
      <w:r w:rsidRPr="00023397">
        <w:rPr>
          <w:rFonts w:ascii="Times New Roman" w:hAnsi="Times New Roman" w:cs="Times New Roman"/>
          <w:sz w:val="24"/>
          <w:szCs w:val="24"/>
        </w:rPr>
        <w:t>: 79-80.</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Goel, S., A. Stukowski, X. Luo, A. Agrawal and R. L. Reuben (2013). "Anisotropy of single-crystal 3C–SiC during nanometric cutting." </w:t>
      </w:r>
      <w:r w:rsidRPr="00023397">
        <w:rPr>
          <w:rFonts w:ascii="Times New Roman" w:hAnsi="Times New Roman" w:cs="Times New Roman"/>
          <w:sz w:val="24"/>
          <w:szCs w:val="24"/>
          <w:u w:val="single"/>
        </w:rPr>
        <w:t>Modelling and Simulation in Materials Science and Engineering</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21</w:t>
      </w:r>
      <w:r w:rsidRPr="00023397">
        <w:rPr>
          <w:rFonts w:ascii="Times New Roman" w:hAnsi="Times New Roman" w:cs="Times New Roman"/>
          <w:sz w:val="24"/>
          <w:szCs w:val="24"/>
        </w:rPr>
        <w:t>(6): 065004.</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Gu, X., C. Dong, J. Li, Z. Liu and J. Xu (2015). "MPM simulations of high-speed and ultra high-speed machining of titanium alloy (Ti–6Al–4V) based on fracture energy approach." </w:t>
      </w:r>
      <w:r w:rsidRPr="00023397">
        <w:rPr>
          <w:rFonts w:ascii="Times New Roman" w:hAnsi="Times New Roman" w:cs="Times New Roman"/>
          <w:sz w:val="24"/>
          <w:szCs w:val="24"/>
          <w:u w:val="single"/>
        </w:rPr>
        <w:t>Engineering Analysis with Boundary Elements</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59</w:t>
      </w:r>
      <w:r w:rsidRPr="00023397">
        <w:rPr>
          <w:rFonts w:ascii="Times New Roman" w:hAnsi="Times New Roman" w:cs="Times New Roman"/>
          <w:sz w:val="24"/>
          <w:szCs w:val="24"/>
        </w:rPr>
        <w:t>: 129-143.</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Hua, J. and R. Shivpuri (2004). "Prediction of chip morphology and segmentation during the machining of titanium alloys." </w:t>
      </w:r>
      <w:r w:rsidRPr="00023397">
        <w:rPr>
          <w:rFonts w:ascii="Times New Roman" w:hAnsi="Times New Roman" w:cs="Times New Roman"/>
          <w:sz w:val="24"/>
          <w:szCs w:val="24"/>
          <w:u w:val="single"/>
        </w:rPr>
        <w:t>Journal of Materials Processing Technology</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150</w:t>
      </w:r>
      <w:r w:rsidRPr="00023397">
        <w:rPr>
          <w:rFonts w:ascii="Times New Roman" w:hAnsi="Times New Roman" w:cs="Times New Roman"/>
          <w:sz w:val="24"/>
          <w:szCs w:val="24"/>
        </w:rPr>
        <w:t>(1-2): 124-133.</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Inagaki, I., T. Takechi, Y. Shirai and N. Ariyasu (2014). "Application and features of titanium for the aerospace industry." </w:t>
      </w:r>
      <w:r w:rsidRPr="00023397">
        <w:rPr>
          <w:rFonts w:ascii="Times New Roman" w:hAnsi="Times New Roman" w:cs="Times New Roman"/>
          <w:sz w:val="24"/>
          <w:szCs w:val="24"/>
          <w:u w:val="single"/>
        </w:rPr>
        <w:t>Nippon steel &amp; sumitomo metal technical report</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106</w:t>
      </w:r>
      <w:r w:rsidRPr="00023397">
        <w:rPr>
          <w:rFonts w:ascii="Times New Roman" w:hAnsi="Times New Roman" w:cs="Times New Roman"/>
          <w:sz w:val="24"/>
          <w:szCs w:val="24"/>
        </w:rPr>
        <w:t>: 22-27.</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Khan, A. S., R. Kazmi, B. Farrokh and M. Zupan (2007). "Effect of oxygen content and microstructure on the thermo-mechanical response of three Ti–6Al–4V alloys: experiments and modeling over a wide range of strain-rates and temperatures." </w:t>
      </w:r>
      <w:r w:rsidRPr="00023397">
        <w:rPr>
          <w:rFonts w:ascii="Times New Roman" w:hAnsi="Times New Roman" w:cs="Times New Roman"/>
          <w:sz w:val="24"/>
          <w:szCs w:val="24"/>
          <w:u w:val="single"/>
        </w:rPr>
        <w:t>International Journal of Plasticity</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23</w:t>
      </w:r>
      <w:r w:rsidRPr="00023397">
        <w:rPr>
          <w:rFonts w:ascii="Times New Roman" w:hAnsi="Times New Roman" w:cs="Times New Roman"/>
          <w:sz w:val="24"/>
          <w:szCs w:val="24"/>
        </w:rPr>
        <w:t>(7): 1105-1125.</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Kotkunde, N., A. D. Deole, A. K. Gupta and S. K. Singh (2014). "Comparative study of constitutive modeling for Ti–6Al–4V alloy at low strain rates and elevated temperatures." </w:t>
      </w:r>
      <w:r w:rsidRPr="00023397">
        <w:rPr>
          <w:rFonts w:ascii="Times New Roman" w:hAnsi="Times New Roman" w:cs="Times New Roman"/>
          <w:sz w:val="24"/>
          <w:szCs w:val="24"/>
          <w:u w:val="single"/>
        </w:rPr>
        <w:t>Materials &amp; Design</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55</w:t>
      </w:r>
      <w:r w:rsidRPr="00023397">
        <w:rPr>
          <w:rFonts w:ascii="Times New Roman" w:hAnsi="Times New Roman" w:cs="Times New Roman"/>
          <w:sz w:val="24"/>
          <w:szCs w:val="24"/>
        </w:rPr>
        <w:t>: 999-1005.</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lastRenderedPageBreak/>
        <w:t>KOTKUNDE, N. R. (2012). "Experimental and Numerical Investigations of Forming Behavior in Ti 6Al 4V Alloy at Elevated Temperatures."</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Lee, W.-S. and C.-F. Lin (1998). "High-temperature deformation behaviour of Ti6Al4V alloy evaluated by high strain-rate compression tests." </w:t>
      </w:r>
      <w:r w:rsidRPr="00023397">
        <w:rPr>
          <w:rFonts w:ascii="Times New Roman" w:hAnsi="Times New Roman" w:cs="Times New Roman"/>
          <w:sz w:val="24"/>
          <w:szCs w:val="24"/>
          <w:u w:val="single"/>
        </w:rPr>
        <w:t>Journal of Materials Processing Technology</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75</w:t>
      </w:r>
      <w:r w:rsidRPr="00023397">
        <w:rPr>
          <w:rFonts w:ascii="Times New Roman" w:hAnsi="Times New Roman" w:cs="Times New Roman"/>
          <w:sz w:val="24"/>
          <w:szCs w:val="24"/>
        </w:rPr>
        <w:t>(1-3): 127-136.</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Leyens, C. and M. Peters (2003). </w:t>
      </w:r>
      <w:r w:rsidRPr="00023397">
        <w:rPr>
          <w:rFonts w:ascii="Times New Roman" w:hAnsi="Times New Roman" w:cs="Times New Roman"/>
          <w:sz w:val="24"/>
          <w:szCs w:val="24"/>
          <w:u w:val="single"/>
        </w:rPr>
        <w:t>Titanium and titanium alloys: fundamentals and applications</w:t>
      </w:r>
      <w:r w:rsidRPr="00023397">
        <w:rPr>
          <w:rFonts w:ascii="Times New Roman" w:hAnsi="Times New Roman" w:cs="Times New Roman"/>
          <w:sz w:val="24"/>
          <w:szCs w:val="24"/>
        </w:rPr>
        <w:t>, John Wiley &amp; Sons.</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Li, P.-n., X.-y. Qiu, S.-w. Tang and L.-y. Tang (2016). "Study on dynamic characteristics of serrated chip formation for orthogonal turning Ti6Al4V." </w:t>
      </w:r>
      <w:r w:rsidRPr="00023397">
        <w:rPr>
          <w:rFonts w:ascii="Times New Roman" w:hAnsi="Times New Roman" w:cs="Times New Roman"/>
          <w:sz w:val="24"/>
          <w:szCs w:val="24"/>
          <w:u w:val="single"/>
        </w:rPr>
        <w:t>The International Journal of Advanced Manufacturing Technology</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86</w:t>
      </w:r>
      <w:r w:rsidRPr="00023397">
        <w:rPr>
          <w:rFonts w:ascii="Times New Roman" w:hAnsi="Times New Roman" w:cs="Times New Roman"/>
          <w:sz w:val="24"/>
          <w:szCs w:val="24"/>
        </w:rPr>
        <w:t>(9-12): 3289-3296.</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Man, X., D. Ren, S. Usui, C. Johnson and T. D. Marusich (2012). "Validation of finite element cutting force prediction for end milling." </w:t>
      </w:r>
      <w:r w:rsidRPr="00023397">
        <w:rPr>
          <w:rFonts w:ascii="Times New Roman" w:hAnsi="Times New Roman" w:cs="Times New Roman"/>
          <w:sz w:val="24"/>
          <w:szCs w:val="24"/>
          <w:u w:val="single"/>
        </w:rPr>
        <w:t>Procedia CIRP</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1</w:t>
      </w:r>
      <w:r w:rsidRPr="00023397">
        <w:rPr>
          <w:rFonts w:ascii="Times New Roman" w:hAnsi="Times New Roman" w:cs="Times New Roman"/>
          <w:sz w:val="24"/>
          <w:szCs w:val="24"/>
        </w:rPr>
        <w:t>: 663-668.</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Mosleh, A., A. Mikhaylovskaya, A. Kotov, T. Pourcelot, S. Aksenov, J. Kwame and V. Portnoy (2017). "Modelling of the Superplastic Deformation of the Near-α Titanium Alloy (Ti-2.5 Al-1.8 Mn) Using Arrhenius-Type Constitutive Model and Artificial Neural Network." </w:t>
      </w:r>
      <w:r w:rsidRPr="00023397">
        <w:rPr>
          <w:rFonts w:ascii="Times New Roman" w:hAnsi="Times New Roman" w:cs="Times New Roman"/>
          <w:sz w:val="24"/>
          <w:szCs w:val="24"/>
          <w:u w:val="single"/>
        </w:rPr>
        <w:t>Metals</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7</w:t>
      </w:r>
      <w:r w:rsidRPr="00023397">
        <w:rPr>
          <w:rFonts w:ascii="Times New Roman" w:hAnsi="Times New Roman" w:cs="Times New Roman"/>
          <w:sz w:val="24"/>
          <w:szCs w:val="24"/>
        </w:rPr>
        <w:t>(12): 568.</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Nemat-Nasser, S., W.-G. Guo, V. F. Nesterenko, S. Indrakanti and Y.-B. Gu (2001). "Dynamic response of conventional and hot isostatically pressed Ti–6Al–4V alloys: experiments and modeling." </w:t>
      </w:r>
      <w:r w:rsidRPr="00023397">
        <w:rPr>
          <w:rFonts w:ascii="Times New Roman" w:hAnsi="Times New Roman" w:cs="Times New Roman"/>
          <w:sz w:val="24"/>
          <w:szCs w:val="24"/>
          <w:u w:val="single"/>
        </w:rPr>
        <w:t>Mechanics of Materials</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33</w:t>
      </w:r>
      <w:r w:rsidRPr="00023397">
        <w:rPr>
          <w:rFonts w:ascii="Times New Roman" w:hAnsi="Times New Roman" w:cs="Times New Roman"/>
          <w:sz w:val="24"/>
          <w:szCs w:val="24"/>
        </w:rPr>
        <w:t>(8): 425-439.</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Özel, T. and Y. Karpat (2007). "Identification of constitutive material model parameters for high-strain rate metal cutting conditions using evolutionary computational algorithms." </w:t>
      </w:r>
      <w:r w:rsidRPr="00023397">
        <w:rPr>
          <w:rFonts w:ascii="Times New Roman" w:hAnsi="Times New Roman" w:cs="Times New Roman"/>
          <w:sz w:val="24"/>
          <w:szCs w:val="24"/>
          <w:u w:val="single"/>
        </w:rPr>
        <w:t>Materials and manufacturing processes</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22</w:t>
      </w:r>
      <w:r w:rsidRPr="00023397">
        <w:rPr>
          <w:rFonts w:ascii="Times New Roman" w:hAnsi="Times New Roman" w:cs="Times New Roman"/>
          <w:sz w:val="24"/>
          <w:szCs w:val="24"/>
        </w:rPr>
        <w:t>(5): 659-667.</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Rashid, W. B., S. Goel, X. Luo and J. M. Ritchie (2013). "The development of a surface defect machining method for hard turning processes." </w:t>
      </w:r>
      <w:r w:rsidRPr="00023397">
        <w:rPr>
          <w:rFonts w:ascii="Times New Roman" w:hAnsi="Times New Roman" w:cs="Times New Roman"/>
          <w:sz w:val="24"/>
          <w:szCs w:val="24"/>
          <w:u w:val="single"/>
        </w:rPr>
        <w:t>Wear</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302</w:t>
      </w:r>
      <w:r w:rsidRPr="00023397">
        <w:rPr>
          <w:rFonts w:ascii="Times New Roman" w:hAnsi="Times New Roman" w:cs="Times New Roman"/>
          <w:sz w:val="24"/>
          <w:szCs w:val="24"/>
        </w:rPr>
        <w:t>(1–2): 1124-1135.</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Ruibin, X. and H. Wu (2016). "Study on cutting mechanism of Ti6Al4V in ultra-precision machining." </w:t>
      </w:r>
      <w:r w:rsidRPr="00023397">
        <w:rPr>
          <w:rFonts w:ascii="Times New Roman" w:hAnsi="Times New Roman" w:cs="Times New Roman"/>
          <w:sz w:val="24"/>
          <w:szCs w:val="24"/>
          <w:u w:val="single"/>
        </w:rPr>
        <w:t>The International Journal of Advanced Manufacturing Technology</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86</w:t>
      </w:r>
      <w:r w:rsidRPr="00023397">
        <w:rPr>
          <w:rFonts w:ascii="Times New Roman" w:hAnsi="Times New Roman" w:cs="Times New Roman"/>
          <w:sz w:val="24"/>
          <w:szCs w:val="24"/>
        </w:rPr>
        <w:t>(5): 1311-1317.</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Shalaby, M. A. and S. C. Veldhuis (2018). "Some observations on flood and dry finish turning of the Ti-6Al-4V aerospace alloy with carbide and PCD tools." </w:t>
      </w:r>
      <w:r w:rsidRPr="00023397">
        <w:rPr>
          <w:rFonts w:ascii="Times New Roman" w:hAnsi="Times New Roman" w:cs="Times New Roman"/>
          <w:sz w:val="24"/>
          <w:szCs w:val="24"/>
          <w:u w:val="single"/>
        </w:rPr>
        <w:t>The International Journal of Advanced Manufacturing Technology</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99</w:t>
      </w:r>
      <w:r w:rsidRPr="00023397">
        <w:rPr>
          <w:rFonts w:ascii="Times New Roman" w:hAnsi="Times New Roman" w:cs="Times New Roman"/>
          <w:sz w:val="24"/>
          <w:szCs w:val="24"/>
        </w:rPr>
        <w:t>(9): 2939-2957.</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Tabei, A., F. Abed, G. Voyiadjis and H. Garmestani (2017). "Constitutive modeling of Ti-6Al-4V at a wide range of temperatures and strain rates." </w:t>
      </w:r>
      <w:r w:rsidRPr="00023397">
        <w:rPr>
          <w:rFonts w:ascii="Times New Roman" w:hAnsi="Times New Roman" w:cs="Times New Roman"/>
          <w:sz w:val="24"/>
          <w:szCs w:val="24"/>
          <w:u w:val="single"/>
        </w:rPr>
        <w:t>European Journal of Mechanics-A/Solids</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63</w:t>
      </w:r>
      <w:r w:rsidRPr="00023397">
        <w:rPr>
          <w:rFonts w:ascii="Times New Roman" w:hAnsi="Times New Roman" w:cs="Times New Roman"/>
          <w:sz w:val="24"/>
          <w:szCs w:val="24"/>
        </w:rPr>
        <w:t>: 128-135.</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Upadhyay, V., P. Jain and N. Mehta "Comprehensive study of chip morphology in turning of Ti-6Al-4V." </w:t>
      </w:r>
      <w:r w:rsidRPr="00023397">
        <w:rPr>
          <w:rFonts w:ascii="Times New Roman" w:hAnsi="Times New Roman" w:cs="Times New Roman"/>
          <w:sz w:val="24"/>
          <w:szCs w:val="24"/>
          <w:u w:val="single"/>
        </w:rPr>
        <w:t>International Journal of Machining and Machinability of Materials</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12</w:t>
      </w:r>
      <w:r w:rsidRPr="00023397">
        <w:rPr>
          <w:rFonts w:ascii="Times New Roman" w:hAnsi="Times New Roman" w:cs="Times New Roman"/>
          <w:sz w:val="24"/>
          <w:szCs w:val="24"/>
        </w:rPr>
        <w:t>: 358-371.</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Vosough, M., F. Schultheiss, M. Agmell and J.-E. Ståhl (2013). "A method for identification of geometrical tool changes during machining of titanium alloy Ti6Al4V." </w:t>
      </w:r>
      <w:r w:rsidRPr="00023397">
        <w:rPr>
          <w:rFonts w:ascii="Times New Roman" w:hAnsi="Times New Roman" w:cs="Times New Roman"/>
          <w:sz w:val="24"/>
          <w:szCs w:val="24"/>
          <w:u w:val="single"/>
        </w:rPr>
        <w:t>The International Journal of Advanced Manufacturing Technology</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67</w:t>
      </w:r>
      <w:r w:rsidRPr="00023397">
        <w:rPr>
          <w:rFonts w:ascii="Times New Roman" w:hAnsi="Times New Roman" w:cs="Times New Roman"/>
          <w:sz w:val="24"/>
          <w:szCs w:val="24"/>
        </w:rPr>
        <w:t>(1): 339-348.</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Vyas, A. and M. Shaw (1999). "Mechanics of saw-tooth chip formation in metal cutting." </w:t>
      </w:r>
      <w:r w:rsidRPr="00023397">
        <w:rPr>
          <w:rFonts w:ascii="Times New Roman" w:hAnsi="Times New Roman" w:cs="Times New Roman"/>
          <w:sz w:val="24"/>
          <w:szCs w:val="24"/>
          <w:u w:val="single"/>
        </w:rPr>
        <w:t>Journal of Manufacturing Science and Engineering</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121</w:t>
      </w:r>
      <w:r w:rsidRPr="00023397">
        <w:rPr>
          <w:rFonts w:ascii="Times New Roman" w:hAnsi="Times New Roman" w:cs="Times New Roman"/>
          <w:sz w:val="24"/>
          <w:szCs w:val="24"/>
        </w:rPr>
        <w:t>(2): 163-172.</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Xiulin, S., Z. Shiguang, G. Yang and C. Bin (2015). </w:t>
      </w:r>
      <w:r w:rsidRPr="00023397">
        <w:rPr>
          <w:rFonts w:ascii="Times New Roman" w:hAnsi="Times New Roman" w:cs="Times New Roman"/>
          <w:sz w:val="24"/>
          <w:szCs w:val="24"/>
          <w:u w:val="single"/>
        </w:rPr>
        <w:t>3-D Finite Element Simulation Analysis of Milling Titanium Alloy Using Different Cutting Edge Radius</w:t>
      </w:r>
      <w:r w:rsidRPr="00023397">
        <w:rPr>
          <w:rFonts w:ascii="Times New Roman" w:hAnsi="Times New Roman" w:cs="Times New Roman"/>
          <w:sz w:val="24"/>
          <w:szCs w:val="24"/>
        </w:rPr>
        <w:t>. 2015 Sixth International Conference on Intelligent Systems Design and Engineering Applications (ISDEA), IEEE.</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Yadav, A. K., V. Bajpai, N. K. Singh and R. K. Singh (2017). "FE modeling of burr size in high-speed micro-milling of Ti6Al4V." </w:t>
      </w:r>
      <w:r w:rsidRPr="00023397">
        <w:rPr>
          <w:rFonts w:ascii="Times New Roman" w:hAnsi="Times New Roman" w:cs="Times New Roman"/>
          <w:sz w:val="24"/>
          <w:szCs w:val="24"/>
          <w:u w:val="single"/>
        </w:rPr>
        <w:t>Precision Engineering</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49</w:t>
      </w:r>
      <w:r w:rsidRPr="00023397">
        <w:rPr>
          <w:rFonts w:ascii="Times New Roman" w:hAnsi="Times New Roman" w:cs="Times New Roman"/>
          <w:sz w:val="24"/>
          <w:szCs w:val="24"/>
        </w:rPr>
        <w:t>: 287-292.</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lastRenderedPageBreak/>
        <w:t xml:space="preserve">Yameogo, D., B. Haddag, H. Makich and M. Nouari (2017). "Prediction of the cutting forces and chip morphology when machining the Ti6Al4V alloy using a microstructural coupled model." </w:t>
      </w:r>
      <w:r w:rsidRPr="00023397">
        <w:rPr>
          <w:rFonts w:ascii="Times New Roman" w:hAnsi="Times New Roman" w:cs="Times New Roman"/>
          <w:sz w:val="24"/>
          <w:szCs w:val="24"/>
          <w:u w:val="single"/>
        </w:rPr>
        <w:t>Procedia CIRP</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58</w:t>
      </w:r>
      <w:r w:rsidRPr="00023397">
        <w:rPr>
          <w:rFonts w:ascii="Times New Roman" w:hAnsi="Times New Roman" w:cs="Times New Roman"/>
          <w:sz w:val="24"/>
          <w:szCs w:val="24"/>
        </w:rPr>
        <w:t>: 335-340.</w:t>
      </w:r>
    </w:p>
    <w:p w:rsidR="00B76AF4" w:rsidRPr="00023397" w:rsidRDefault="00B76AF4" w:rsidP="00B76AF4">
      <w:pPr>
        <w:pStyle w:val="EndNoteBibliography"/>
        <w:rPr>
          <w:rFonts w:ascii="Times New Roman" w:hAnsi="Times New Roman" w:cs="Times New Roman"/>
          <w:sz w:val="24"/>
          <w:szCs w:val="24"/>
        </w:rPr>
      </w:pPr>
      <w:r w:rsidRPr="00023397">
        <w:rPr>
          <w:rFonts w:ascii="Times New Roman" w:hAnsi="Times New Roman" w:cs="Times New Roman"/>
          <w:sz w:val="24"/>
          <w:szCs w:val="24"/>
        </w:rPr>
        <w:t xml:space="preserve">Zhang, Y., X. Han, K. Zheng, Z. Zhang, X. Zhang, J. Fu, Y. Ji, Y.-j. Hao, X.-y. Guo and Z. Wang (2007). "Direct observation of super‐plasticity of beta‐SiC nanowires at low temperature." </w:t>
      </w:r>
      <w:r w:rsidRPr="00023397">
        <w:rPr>
          <w:rFonts w:ascii="Times New Roman" w:hAnsi="Times New Roman" w:cs="Times New Roman"/>
          <w:sz w:val="24"/>
          <w:szCs w:val="24"/>
          <w:u w:val="single"/>
        </w:rPr>
        <w:t>Advanced Functional Materials</w:t>
      </w:r>
      <w:r w:rsidRPr="00023397">
        <w:rPr>
          <w:rFonts w:ascii="Times New Roman" w:hAnsi="Times New Roman" w:cs="Times New Roman"/>
          <w:sz w:val="24"/>
          <w:szCs w:val="24"/>
        </w:rPr>
        <w:t xml:space="preserve"> </w:t>
      </w:r>
      <w:r w:rsidRPr="00023397">
        <w:rPr>
          <w:rFonts w:ascii="Times New Roman" w:hAnsi="Times New Roman" w:cs="Times New Roman"/>
          <w:b/>
          <w:sz w:val="24"/>
          <w:szCs w:val="24"/>
        </w:rPr>
        <w:t>17</w:t>
      </w:r>
      <w:r w:rsidRPr="00023397">
        <w:rPr>
          <w:rFonts w:ascii="Times New Roman" w:hAnsi="Times New Roman" w:cs="Times New Roman"/>
          <w:sz w:val="24"/>
          <w:szCs w:val="24"/>
        </w:rPr>
        <w:t>(17): 3435-3440.</w:t>
      </w:r>
    </w:p>
    <w:p w:rsidR="00B76AF4" w:rsidRPr="00023397" w:rsidRDefault="00B76AF4" w:rsidP="00B76AF4">
      <w:pPr>
        <w:jc w:val="both"/>
        <w:rPr>
          <w:rFonts w:ascii="Times New Roman" w:hAnsi="Times New Roman" w:cs="Times New Roman"/>
          <w:sz w:val="24"/>
          <w:szCs w:val="24"/>
        </w:rPr>
      </w:pPr>
      <w:r w:rsidRPr="00023397">
        <w:rPr>
          <w:rFonts w:ascii="Times New Roman" w:hAnsi="Times New Roman" w:cs="Times New Roman"/>
          <w:sz w:val="24"/>
          <w:szCs w:val="24"/>
        </w:rPr>
        <w:fldChar w:fldCharType="end"/>
      </w:r>
    </w:p>
    <w:p w:rsidR="00B76AF4" w:rsidRPr="00023397" w:rsidRDefault="00B76AF4" w:rsidP="00B76AF4">
      <w:pPr>
        <w:rPr>
          <w:rFonts w:ascii="Times New Roman" w:hAnsi="Times New Roman" w:cs="Times New Roman"/>
          <w:sz w:val="24"/>
          <w:szCs w:val="24"/>
        </w:rPr>
      </w:pPr>
    </w:p>
    <w:p w:rsidR="006A73B5" w:rsidRPr="00B76AF4" w:rsidRDefault="006A73B5" w:rsidP="00B76AF4"/>
    <w:sectPr w:rsidR="006A73B5" w:rsidRPr="00B76AF4" w:rsidSect="00593D52">
      <w:headerReference w:type="default" r:id="rId33"/>
      <w:footerReference w:type="default" r:id="rId34"/>
      <w:pgSz w:w="11906" w:h="16838"/>
      <w:pgMar w:top="1440" w:right="1800" w:bottom="1440" w:left="1800" w:header="680" w:footer="680"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48B1" w:rsidRDefault="008F48B1" w:rsidP="0061016C">
      <w:r>
        <w:separator/>
      </w:r>
    </w:p>
  </w:endnote>
  <w:endnote w:type="continuationSeparator" w:id="0">
    <w:p w:rsidR="008F48B1" w:rsidRDefault="008F48B1" w:rsidP="00610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 new roman">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1346911"/>
      <w:docPartObj>
        <w:docPartGallery w:val="Page Numbers (Bottom of Page)"/>
        <w:docPartUnique/>
      </w:docPartObj>
    </w:sdtPr>
    <w:sdtEndPr/>
    <w:sdtContent>
      <w:p w:rsidR="00593D52" w:rsidRDefault="00593D52">
        <w:pPr>
          <w:pStyle w:val="Footer"/>
          <w:jc w:val="center"/>
        </w:pPr>
        <w:r>
          <w:fldChar w:fldCharType="begin"/>
        </w:r>
        <w:r>
          <w:instrText>PAGE   \* MERGEFORMAT</w:instrText>
        </w:r>
        <w:r>
          <w:fldChar w:fldCharType="separate"/>
        </w:r>
        <w:r w:rsidR="00722F97" w:rsidRPr="00722F97">
          <w:rPr>
            <w:noProof/>
            <w:lang w:val="zh-CN"/>
          </w:rPr>
          <w:t>28</w:t>
        </w:r>
        <w:r>
          <w:fldChar w:fldCharType="end"/>
        </w:r>
      </w:p>
    </w:sdtContent>
  </w:sdt>
  <w:p w:rsidR="00593D52" w:rsidRDefault="00593D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48B1" w:rsidRDefault="008F48B1" w:rsidP="0061016C">
      <w:r>
        <w:separator/>
      </w:r>
    </w:p>
  </w:footnote>
  <w:footnote w:type="continuationSeparator" w:id="0">
    <w:p w:rsidR="008F48B1" w:rsidRDefault="008F48B1" w:rsidP="006101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3D52" w:rsidRDefault="00593D52" w:rsidP="00CF4506">
    <w:pPr>
      <w:pStyle w:val="Header"/>
      <w:jc w:val="center"/>
    </w:pPr>
    <w:r>
      <w:t>R-1 of the manuscript for JMBBM</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82C95"/>
    <w:multiLevelType w:val="multilevel"/>
    <w:tmpl w:val="F698E6A6"/>
    <w:lvl w:ilvl="0">
      <w:start w:val="1"/>
      <w:numFmt w:val="decimal"/>
      <w:pStyle w:val="7"/>
      <w:lvlText w:val="%1."/>
      <w:lvlJc w:val="left"/>
      <w:pPr>
        <w:ind w:left="425" w:hanging="425"/>
      </w:pPr>
      <w:rPr>
        <w:rFonts w:ascii="Times New Roman" w:hAnsi="Times New Roman" w:hint="default"/>
        <w:b/>
        <w:i w:val="0"/>
        <w:color w:val="auto"/>
        <w:sz w:val="20"/>
      </w:rPr>
    </w:lvl>
    <w:lvl w:ilvl="1">
      <w:start w:val="1"/>
      <w:numFmt w:val="decimal"/>
      <w:lvlText w:val="%1.%2."/>
      <w:lvlJc w:val="left"/>
      <w:pPr>
        <w:ind w:left="567" w:hanging="567"/>
      </w:pPr>
      <w:rPr>
        <w:rFonts w:hint="default"/>
      </w:rPr>
    </w:lvl>
    <w:lvl w:ilvl="2">
      <w:start w:val="1"/>
      <w:numFmt w:val="decimal"/>
      <w:pStyle w:val="7"/>
      <w:lvlText w:val="3.1.%3."/>
      <w:lvlJc w:val="left"/>
      <w:pPr>
        <w:ind w:left="510" w:hanging="51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 w15:restartNumberingAfterBreak="0">
    <w:nsid w:val="11F81B9E"/>
    <w:multiLevelType w:val="multilevel"/>
    <w:tmpl w:val="E0966B6C"/>
    <w:lvl w:ilvl="0">
      <w:start w:val="1"/>
      <w:numFmt w:val="decimal"/>
      <w:lvlText w:val="%1."/>
      <w:lvlJc w:val="left"/>
      <w:pPr>
        <w:ind w:left="425" w:hanging="425"/>
      </w:pPr>
      <w:rPr>
        <w:rFonts w:hint="eastAsia"/>
        <w:b/>
        <w:i w:val="0"/>
        <w:color w:val="auto"/>
        <w:sz w:val="20"/>
      </w:rPr>
    </w:lvl>
    <w:lvl w:ilvl="1">
      <w:start w:val="1"/>
      <w:numFmt w:val="decimal"/>
      <w:pStyle w:val="Heading2"/>
      <w:lvlText w:val="3.%2."/>
      <w:lvlJc w:val="left"/>
      <w:pPr>
        <w:ind w:left="397" w:hanging="397"/>
      </w:pPr>
      <w:rPr>
        <w:rFonts w:hint="default"/>
      </w:rPr>
    </w:lvl>
    <w:lvl w:ilvl="2">
      <w:start w:val="1"/>
      <w:numFmt w:val="decimal"/>
      <w:lvlText w:val="2.%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15:restartNumberingAfterBreak="0">
    <w:nsid w:val="143D0A0B"/>
    <w:multiLevelType w:val="multilevel"/>
    <w:tmpl w:val="B7409906"/>
    <w:lvl w:ilvl="0">
      <w:start w:val="1"/>
      <w:numFmt w:val="decimal"/>
      <w:pStyle w:val="Heading1"/>
      <w:lvlText w:val="%1."/>
      <w:lvlJc w:val="left"/>
      <w:pPr>
        <w:ind w:left="284" w:hanging="284"/>
      </w:pPr>
      <w:rPr>
        <w:rFonts w:ascii="Times New Roman" w:hAnsi="Times New Roman" w:hint="default"/>
        <w:b/>
        <w:i w:val="0"/>
        <w:color w:val="auto"/>
        <w:sz w:val="24"/>
        <w:szCs w:val="24"/>
      </w:rPr>
    </w:lvl>
    <w:lvl w:ilvl="1">
      <w:start w:val="1"/>
      <w:numFmt w:val="decimal"/>
      <w:lvlText w:val="%1.%2."/>
      <w:lvlJc w:val="left"/>
      <w:pPr>
        <w:ind w:left="567" w:hanging="567"/>
      </w:pPr>
      <w:rPr>
        <w:rFonts w:hint="default"/>
      </w:rPr>
    </w:lvl>
    <w:lvl w:ilvl="2">
      <w:start w:val="1"/>
      <w:numFmt w:val="decimal"/>
      <w:pStyle w:val="6"/>
      <w:lvlText w:val="%1.%2.%3."/>
      <w:lvlJc w:val="left"/>
      <w:pPr>
        <w:ind w:left="510" w:hanging="51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3" w15:restartNumberingAfterBreak="0">
    <w:nsid w:val="1CD544AD"/>
    <w:multiLevelType w:val="multilevel"/>
    <w:tmpl w:val="6FFA6180"/>
    <w:lvl w:ilvl="0">
      <w:start w:val="1"/>
      <w:numFmt w:val="decimal"/>
      <w:lvlText w:val="%1."/>
      <w:lvlJc w:val="left"/>
      <w:pPr>
        <w:ind w:left="425" w:hanging="425"/>
      </w:pPr>
      <w:rPr>
        <w:rFonts w:ascii="Times New Roman" w:hAnsi="Times New Roman" w:hint="default"/>
        <w:b/>
        <w:i w:val="0"/>
        <w:color w:val="auto"/>
        <w:sz w:val="20"/>
      </w:rPr>
    </w:lvl>
    <w:lvl w:ilvl="1">
      <w:start w:val="1"/>
      <w:numFmt w:val="decimal"/>
      <w:pStyle w:val="9"/>
      <w:lvlText w:val="4.%2."/>
      <w:lvlJc w:val="left"/>
      <w:pPr>
        <w:ind w:left="340" w:hanging="340"/>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4" w15:restartNumberingAfterBreak="0">
    <w:nsid w:val="1F581970"/>
    <w:multiLevelType w:val="multilevel"/>
    <w:tmpl w:val="083AECB6"/>
    <w:styleLink w:val="4"/>
    <w:lvl w:ilvl="0">
      <w:start w:val="2"/>
      <w:numFmt w:val="decimal"/>
      <w:lvlText w:val="%1."/>
      <w:lvlJc w:val="left"/>
      <w:pPr>
        <w:ind w:left="425" w:hanging="425"/>
      </w:pPr>
      <w:rPr>
        <w:rFonts w:ascii="Times New Roman" w:hAnsi="Times New Roman" w:hint="default"/>
        <w:b/>
        <w:i w:val="0"/>
        <w:color w:val="auto"/>
        <w:sz w:val="20"/>
      </w:rPr>
    </w:lvl>
    <w:lvl w:ilvl="1">
      <w:start w:val="1"/>
      <w:numFmt w:val="none"/>
      <w:pStyle w:val="5"/>
      <w:lvlText w:val="2.1."/>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5" w15:restartNumberingAfterBreak="0">
    <w:nsid w:val="2E8B58C2"/>
    <w:multiLevelType w:val="multilevel"/>
    <w:tmpl w:val="6B4E021C"/>
    <w:styleLink w:val="1"/>
    <w:lvl w:ilvl="0">
      <w:start w:val="1"/>
      <w:numFmt w:val="decimal"/>
      <w:lvlText w:val="%1."/>
      <w:lvlJc w:val="left"/>
      <w:pPr>
        <w:ind w:left="425" w:hanging="425"/>
      </w:pPr>
      <w:rPr>
        <w:rFonts w:ascii="Times New Roman" w:hAnsi="Times New Roman"/>
        <w:b/>
        <w:i w:val="0"/>
        <w:color w:val="auto"/>
        <w:sz w:val="20"/>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15:restartNumberingAfterBreak="0">
    <w:nsid w:val="30D34A9C"/>
    <w:multiLevelType w:val="multilevel"/>
    <w:tmpl w:val="083AECB6"/>
    <w:numStyleLink w:val="4"/>
  </w:abstractNum>
  <w:abstractNum w:abstractNumId="7" w15:restartNumberingAfterBreak="0">
    <w:nsid w:val="30EC00CF"/>
    <w:multiLevelType w:val="multilevel"/>
    <w:tmpl w:val="E5DE31A0"/>
    <w:lvl w:ilvl="0">
      <w:start w:val="1"/>
      <w:numFmt w:val="decimal"/>
      <w:lvlText w:val="%1."/>
      <w:lvlJc w:val="left"/>
      <w:pPr>
        <w:ind w:left="425" w:hanging="425"/>
      </w:pPr>
      <w:rPr>
        <w:rFonts w:ascii="Times New Roman" w:hAnsi="Times New Roman" w:hint="default"/>
        <w:b/>
        <w:i w:val="0"/>
        <w:color w:val="auto"/>
        <w:sz w:val="20"/>
      </w:rPr>
    </w:lvl>
    <w:lvl w:ilvl="1">
      <w:start w:val="1"/>
      <w:numFmt w:val="decimal"/>
      <w:pStyle w:val="Heading5"/>
      <w:lvlText w:val="4.%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8" w15:restartNumberingAfterBreak="0">
    <w:nsid w:val="3A656875"/>
    <w:multiLevelType w:val="multilevel"/>
    <w:tmpl w:val="5B7659BA"/>
    <w:styleLink w:val="2"/>
    <w:lvl w:ilvl="0">
      <w:start w:val="3"/>
      <w:numFmt w:val="decimal"/>
      <w:lvlText w:val="%1."/>
      <w:lvlJc w:val="left"/>
      <w:pPr>
        <w:ind w:left="425" w:hanging="425"/>
      </w:pPr>
      <w:rPr>
        <w:rFonts w:hint="default"/>
      </w:rPr>
    </w:lvl>
    <w:lvl w:ilvl="1">
      <w:start w:val="1"/>
      <w:numFmt w:val="decimal"/>
      <w:lvlText w:val="2.%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9" w15:restartNumberingAfterBreak="0">
    <w:nsid w:val="453950A6"/>
    <w:multiLevelType w:val="multilevel"/>
    <w:tmpl w:val="0409001D"/>
    <w:styleLink w:val="3"/>
    <w:lvl w:ilvl="0">
      <w:start w:val="3"/>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15:restartNumberingAfterBreak="0">
    <w:nsid w:val="5E5A6F37"/>
    <w:multiLevelType w:val="multilevel"/>
    <w:tmpl w:val="F6DE6554"/>
    <w:lvl w:ilvl="0">
      <w:start w:val="1"/>
      <w:numFmt w:val="decimal"/>
      <w:pStyle w:val="ListParagraph"/>
      <w:lvlText w:val="2.%1."/>
      <w:lvlJc w:val="left"/>
      <w:pPr>
        <w:ind w:left="340" w:hanging="3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7AF97386"/>
    <w:multiLevelType w:val="multilevel"/>
    <w:tmpl w:val="479EEA06"/>
    <w:lvl w:ilvl="0">
      <w:start w:val="1"/>
      <w:numFmt w:val="decimal"/>
      <w:suff w:val="space"/>
      <w:lvlText w:val="%1"/>
      <w:lvlJc w:val="left"/>
      <w:pPr>
        <w:ind w:left="432" w:hanging="432"/>
      </w:pPr>
      <w:rPr>
        <w:rFonts w:cs="Times New Roman" w:hint="default"/>
      </w:rPr>
    </w:lvl>
    <w:lvl w:ilvl="1">
      <w:start w:val="1"/>
      <w:numFmt w:val="decimal"/>
      <w:suff w:val="space"/>
      <w:lvlText w:val="%1.%2"/>
      <w:lvlJc w:val="left"/>
      <w:pPr>
        <w:ind w:left="576" w:hanging="576"/>
      </w:pPr>
      <w:rPr>
        <w:rFonts w:cs="Times New Roman" w:hint="default"/>
      </w:rPr>
    </w:lvl>
    <w:lvl w:ilvl="2">
      <w:start w:val="1"/>
      <w:numFmt w:val="decimal"/>
      <w:pStyle w:val="Heading6"/>
      <w:lvlText w:val="4.6.%3."/>
      <w:lvlJc w:val="left"/>
      <w:pPr>
        <w:ind w:left="510" w:hanging="510"/>
      </w:pPr>
      <w:rPr>
        <w:rFonts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pStyle w:val="Heading7"/>
      <w:suff w:val="space"/>
      <w:lvlText w:val="Appendix %7"/>
      <w:lvlJc w:val="left"/>
      <w:pPr>
        <w:ind w:left="0" w:firstLine="0"/>
      </w:pPr>
      <w:rPr>
        <w:rFonts w:cs="Times New Roman" w:hint="default"/>
      </w:rPr>
    </w:lvl>
    <w:lvl w:ilvl="7">
      <w:start w:val="1"/>
      <w:numFmt w:val="decimal"/>
      <w:pStyle w:val="Heading8"/>
      <w:suff w:val="space"/>
      <w:lvlText w:val="%7.%8"/>
      <w:lvlJc w:val="left"/>
      <w:pPr>
        <w:ind w:left="1440" w:hanging="1440"/>
      </w:pPr>
      <w:rPr>
        <w:rFonts w:cs="Times New Roman" w:hint="default"/>
      </w:rPr>
    </w:lvl>
    <w:lvl w:ilvl="8">
      <w:start w:val="1"/>
      <w:numFmt w:val="decimal"/>
      <w:pStyle w:val="Heading9"/>
      <w:suff w:val="space"/>
      <w:lvlText w:val="%7.%8.%9"/>
      <w:lvlJc w:val="left"/>
      <w:pPr>
        <w:ind w:left="1584" w:hanging="1584"/>
      </w:pPr>
      <w:rPr>
        <w:rFonts w:cs="Times New Roman" w:hint="default"/>
      </w:rPr>
    </w:lvl>
  </w:abstractNum>
  <w:abstractNum w:abstractNumId="12" w15:restartNumberingAfterBreak="0">
    <w:nsid w:val="7C66251C"/>
    <w:multiLevelType w:val="multilevel"/>
    <w:tmpl w:val="0994E09E"/>
    <w:lvl w:ilvl="0">
      <w:start w:val="1"/>
      <w:numFmt w:val="decimal"/>
      <w:pStyle w:val="8"/>
      <w:lvlText w:val="3.3.%1."/>
      <w:lvlJc w:val="left"/>
      <w:pPr>
        <w:ind w:left="510" w:hanging="51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1"/>
  </w:num>
  <w:num w:numId="2">
    <w:abstractNumId w:val="5"/>
  </w:num>
  <w:num w:numId="3">
    <w:abstractNumId w:val="8"/>
  </w:num>
  <w:num w:numId="4">
    <w:abstractNumId w:val="9"/>
  </w:num>
  <w:num w:numId="5">
    <w:abstractNumId w:val="7"/>
  </w:num>
  <w:num w:numId="6">
    <w:abstractNumId w:val="1"/>
  </w:num>
  <w:num w:numId="7">
    <w:abstractNumId w:val="4"/>
  </w:num>
  <w:num w:numId="8">
    <w:abstractNumId w:val="6"/>
  </w:num>
  <w:num w:numId="9">
    <w:abstractNumId w:val="10"/>
  </w:num>
  <w:num w:numId="10">
    <w:abstractNumId w:val="2"/>
  </w:num>
  <w:num w:numId="11">
    <w:abstractNumId w:val="0"/>
  </w:num>
  <w:num w:numId="12">
    <w:abstractNumId w:val="12"/>
  </w:num>
  <w:num w:numId="13">
    <w:abstractNumId w:val="3"/>
  </w:num>
  <w:num w:numId="14">
    <w:abstractNumId w:val="3"/>
    <w:lvlOverride w:ilvl="0">
      <w:lvl w:ilvl="0">
        <w:start w:val="1"/>
        <w:numFmt w:val="decimal"/>
        <w:lvlText w:val="%1."/>
        <w:lvlJc w:val="left"/>
        <w:pPr>
          <w:ind w:left="425" w:hanging="425"/>
        </w:pPr>
        <w:rPr>
          <w:rFonts w:ascii="Times New Roman" w:hAnsi="Times New Roman" w:hint="default"/>
          <w:b/>
          <w:i w:val="0"/>
          <w:color w:val="auto"/>
          <w:sz w:val="20"/>
        </w:rPr>
      </w:lvl>
    </w:lvlOverride>
    <w:lvlOverride w:ilvl="1">
      <w:lvl w:ilvl="1">
        <w:start w:val="1"/>
        <w:numFmt w:val="decimal"/>
        <w:pStyle w:val="9"/>
        <w:lvlText w:val="4.%2."/>
        <w:lvlJc w:val="left"/>
        <w:pPr>
          <w:ind w:left="340" w:hanging="340"/>
        </w:pPr>
        <w:rPr>
          <w:rFonts w:hint="default"/>
        </w:rPr>
      </w:lvl>
    </w:lvlOverride>
    <w:lvlOverride w:ilvl="2">
      <w:lvl w:ilvl="2">
        <w:start w:val="1"/>
        <w:numFmt w:val="decimal"/>
        <w:lvlText w:val="%1.%2.%3."/>
        <w:lvlJc w:val="left"/>
        <w:pPr>
          <w:ind w:left="709" w:hanging="709"/>
        </w:pPr>
        <w:rPr>
          <w:rFonts w:hint="default"/>
        </w:rPr>
      </w:lvl>
    </w:lvlOverride>
    <w:lvlOverride w:ilvl="3">
      <w:lvl w:ilvl="3">
        <w:start w:val="1"/>
        <w:numFmt w:val="decimal"/>
        <w:lvlText w:val="%1.%2.%3.%4."/>
        <w:lvlJc w:val="left"/>
        <w:pPr>
          <w:ind w:left="851" w:hanging="851"/>
        </w:pPr>
        <w:rPr>
          <w:rFonts w:hint="default"/>
        </w:rPr>
      </w:lvl>
    </w:lvlOverride>
    <w:lvlOverride w:ilvl="4">
      <w:lvl w:ilvl="4">
        <w:start w:val="1"/>
        <w:numFmt w:val="decimal"/>
        <w:lvlText w:val="%1.%2.%3.%4.%5."/>
        <w:lvlJc w:val="left"/>
        <w:pPr>
          <w:ind w:left="992" w:hanging="992"/>
        </w:pPr>
        <w:rPr>
          <w:rFonts w:hint="default"/>
        </w:rPr>
      </w:lvl>
    </w:lvlOverride>
    <w:lvlOverride w:ilvl="5">
      <w:lvl w:ilvl="5">
        <w:start w:val="1"/>
        <w:numFmt w:val="decimal"/>
        <w:lvlText w:val="%1.%2.%3.%4.%5.%6."/>
        <w:lvlJc w:val="left"/>
        <w:pPr>
          <w:ind w:left="1134" w:hanging="1134"/>
        </w:pPr>
        <w:rPr>
          <w:rFonts w:hint="default"/>
        </w:rPr>
      </w:lvl>
    </w:lvlOverride>
    <w:lvlOverride w:ilvl="6">
      <w:lvl w:ilvl="6">
        <w:start w:val="1"/>
        <w:numFmt w:val="decimal"/>
        <w:lvlText w:val="%1.%2.%3.%4.%5.%6.%7."/>
        <w:lvlJc w:val="left"/>
        <w:pPr>
          <w:ind w:left="1276" w:hanging="1276"/>
        </w:pPr>
        <w:rPr>
          <w:rFonts w:hint="default"/>
        </w:rPr>
      </w:lvl>
    </w:lvlOverride>
    <w:lvlOverride w:ilvl="7">
      <w:lvl w:ilvl="7">
        <w:start w:val="1"/>
        <w:numFmt w:val="decimal"/>
        <w:lvlText w:val="%1.%2.%3.%4.%5.%6.%7.%8."/>
        <w:lvlJc w:val="left"/>
        <w:pPr>
          <w:ind w:left="1418" w:hanging="1418"/>
        </w:pPr>
        <w:rPr>
          <w:rFonts w:hint="default"/>
        </w:rPr>
      </w:lvl>
    </w:lvlOverride>
    <w:lvlOverride w:ilvl="8">
      <w:lvl w:ilvl="8">
        <w:start w:val="1"/>
        <w:numFmt w:val="decimal"/>
        <w:lvlText w:val="%1.%2.%3.%4.%5.%6.%7.%8.%9."/>
        <w:lvlJc w:val="left"/>
        <w:pPr>
          <w:ind w:left="1559" w:hanging="1559"/>
        </w:pPr>
        <w:rPr>
          <w:rFonts w:hint="default"/>
        </w:rPr>
      </w:lvl>
    </w:lvlOverride>
  </w:num>
  <w:num w:numId="15">
    <w:abstractNumId w:val="3"/>
    <w:lvlOverride w:ilvl="0">
      <w:lvl w:ilvl="0">
        <w:start w:val="1"/>
        <w:numFmt w:val="decimal"/>
        <w:lvlText w:val="%1."/>
        <w:lvlJc w:val="left"/>
        <w:pPr>
          <w:ind w:left="425" w:hanging="425"/>
        </w:pPr>
        <w:rPr>
          <w:rFonts w:ascii="Times New Roman" w:hAnsi="Times New Roman" w:hint="default"/>
          <w:b/>
          <w:i w:val="0"/>
          <w:color w:val="auto"/>
          <w:sz w:val="20"/>
        </w:rPr>
      </w:lvl>
    </w:lvlOverride>
    <w:lvlOverride w:ilvl="1">
      <w:lvl w:ilvl="1">
        <w:start w:val="1"/>
        <w:numFmt w:val="decimal"/>
        <w:pStyle w:val="9"/>
        <w:lvlText w:val="4.%2."/>
        <w:lvlJc w:val="left"/>
        <w:pPr>
          <w:ind w:left="340" w:hanging="340"/>
        </w:pPr>
        <w:rPr>
          <w:rFonts w:hint="default"/>
        </w:rPr>
      </w:lvl>
    </w:lvlOverride>
    <w:lvlOverride w:ilvl="2">
      <w:lvl w:ilvl="2">
        <w:start w:val="1"/>
        <w:numFmt w:val="decimal"/>
        <w:lvlText w:val="%1.%2.%3."/>
        <w:lvlJc w:val="left"/>
        <w:pPr>
          <w:ind w:left="709" w:hanging="709"/>
        </w:pPr>
        <w:rPr>
          <w:rFonts w:hint="default"/>
        </w:rPr>
      </w:lvl>
    </w:lvlOverride>
    <w:lvlOverride w:ilvl="3">
      <w:lvl w:ilvl="3">
        <w:start w:val="1"/>
        <w:numFmt w:val="decimal"/>
        <w:lvlText w:val="%1.%2.%3.%4."/>
        <w:lvlJc w:val="left"/>
        <w:pPr>
          <w:ind w:left="851" w:hanging="851"/>
        </w:pPr>
        <w:rPr>
          <w:rFonts w:hint="default"/>
        </w:rPr>
      </w:lvl>
    </w:lvlOverride>
    <w:lvlOverride w:ilvl="4">
      <w:lvl w:ilvl="4">
        <w:start w:val="1"/>
        <w:numFmt w:val="decimal"/>
        <w:lvlText w:val="%1.%2.%3.%4.%5."/>
        <w:lvlJc w:val="left"/>
        <w:pPr>
          <w:ind w:left="992" w:hanging="992"/>
        </w:pPr>
        <w:rPr>
          <w:rFonts w:hint="default"/>
        </w:rPr>
      </w:lvl>
    </w:lvlOverride>
    <w:lvlOverride w:ilvl="5">
      <w:lvl w:ilvl="5">
        <w:start w:val="1"/>
        <w:numFmt w:val="decimal"/>
        <w:lvlText w:val="%1.%2.%3.%4.%5.%6."/>
        <w:lvlJc w:val="left"/>
        <w:pPr>
          <w:ind w:left="1134" w:hanging="1134"/>
        </w:pPr>
        <w:rPr>
          <w:rFonts w:hint="default"/>
        </w:rPr>
      </w:lvl>
    </w:lvlOverride>
    <w:lvlOverride w:ilvl="6">
      <w:lvl w:ilvl="6">
        <w:start w:val="1"/>
        <w:numFmt w:val="decimal"/>
        <w:lvlText w:val="%1.%2.%3.%4.%5.%6.%7."/>
        <w:lvlJc w:val="left"/>
        <w:pPr>
          <w:ind w:left="1276" w:hanging="1276"/>
        </w:pPr>
        <w:rPr>
          <w:rFonts w:hint="default"/>
        </w:rPr>
      </w:lvl>
    </w:lvlOverride>
    <w:lvlOverride w:ilvl="7">
      <w:lvl w:ilvl="7">
        <w:start w:val="1"/>
        <w:numFmt w:val="decimal"/>
        <w:lvlText w:val="%1.%2.%3.%4.%5.%6.%7.%8."/>
        <w:lvlJc w:val="left"/>
        <w:pPr>
          <w:ind w:left="1418" w:hanging="1418"/>
        </w:pPr>
        <w:rPr>
          <w:rFonts w:hint="default"/>
        </w:rPr>
      </w:lvl>
    </w:lvlOverride>
    <w:lvlOverride w:ilvl="8">
      <w:lvl w:ilvl="8">
        <w:start w:val="1"/>
        <w:numFmt w:val="decimal"/>
        <w:lvlText w:val="%1.%2.%3.%4.%5.%6.%7.%8.%9."/>
        <w:lvlJc w:val="left"/>
        <w:pPr>
          <w:ind w:left="1559" w:hanging="1559"/>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30E6"/>
    <w:rsid w:val="00023397"/>
    <w:rsid w:val="0003659F"/>
    <w:rsid w:val="00064EE4"/>
    <w:rsid w:val="000D382C"/>
    <w:rsid w:val="000F1C52"/>
    <w:rsid w:val="00186495"/>
    <w:rsid w:val="00196DBF"/>
    <w:rsid w:val="00197BCE"/>
    <w:rsid w:val="001B60C6"/>
    <w:rsid w:val="001E0405"/>
    <w:rsid w:val="002730E6"/>
    <w:rsid w:val="002B3517"/>
    <w:rsid w:val="002C3CF5"/>
    <w:rsid w:val="002D00E5"/>
    <w:rsid w:val="00301F9B"/>
    <w:rsid w:val="003566F3"/>
    <w:rsid w:val="00357DD4"/>
    <w:rsid w:val="00397F39"/>
    <w:rsid w:val="004012A0"/>
    <w:rsid w:val="00430113"/>
    <w:rsid w:val="0043744C"/>
    <w:rsid w:val="004613EF"/>
    <w:rsid w:val="0047563F"/>
    <w:rsid w:val="004929E6"/>
    <w:rsid w:val="004B5E49"/>
    <w:rsid w:val="00536BC3"/>
    <w:rsid w:val="0058151C"/>
    <w:rsid w:val="00587C88"/>
    <w:rsid w:val="00593D52"/>
    <w:rsid w:val="005C2ECA"/>
    <w:rsid w:val="0061016C"/>
    <w:rsid w:val="00630473"/>
    <w:rsid w:val="00665E63"/>
    <w:rsid w:val="006A0C86"/>
    <w:rsid w:val="006A73B5"/>
    <w:rsid w:val="006F5A1C"/>
    <w:rsid w:val="00722F97"/>
    <w:rsid w:val="00736AE0"/>
    <w:rsid w:val="007551F5"/>
    <w:rsid w:val="007A0E7C"/>
    <w:rsid w:val="007B6E98"/>
    <w:rsid w:val="00831DC6"/>
    <w:rsid w:val="00883CD9"/>
    <w:rsid w:val="008F48B1"/>
    <w:rsid w:val="009025AB"/>
    <w:rsid w:val="009358A4"/>
    <w:rsid w:val="0095403E"/>
    <w:rsid w:val="009606E3"/>
    <w:rsid w:val="00987430"/>
    <w:rsid w:val="00A16187"/>
    <w:rsid w:val="00A425FF"/>
    <w:rsid w:val="00A50CF8"/>
    <w:rsid w:val="00A90470"/>
    <w:rsid w:val="00B76AF4"/>
    <w:rsid w:val="00B94EDC"/>
    <w:rsid w:val="00BD53E5"/>
    <w:rsid w:val="00BE03A6"/>
    <w:rsid w:val="00BE0EC2"/>
    <w:rsid w:val="00BF728B"/>
    <w:rsid w:val="00CD1802"/>
    <w:rsid w:val="00CF4506"/>
    <w:rsid w:val="00D01716"/>
    <w:rsid w:val="00D037BB"/>
    <w:rsid w:val="00D57058"/>
    <w:rsid w:val="00DB003B"/>
    <w:rsid w:val="00E7192C"/>
    <w:rsid w:val="00EA3BE1"/>
    <w:rsid w:val="00EA7ED8"/>
    <w:rsid w:val="00F3743D"/>
    <w:rsid w:val="00F71F3E"/>
    <w:rsid w:val="00FF20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0F56EE"/>
  <w15:chartTrackingRefBased/>
  <w15:docId w15:val="{1B61E2D4-D6EB-4B46-AA5E-C371FE938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58A4"/>
    <w:pPr>
      <w:spacing w:after="0" w:line="240" w:lineRule="auto"/>
    </w:pPr>
    <w:rPr>
      <w:rFonts w:asciiTheme="minorHAnsi" w:eastAsiaTheme="minorEastAsia" w:hAnsiTheme="minorHAnsi"/>
      <w:lang w:eastAsia="zh-CN"/>
    </w:rPr>
  </w:style>
  <w:style w:type="paragraph" w:styleId="Heading1">
    <w:name w:val="heading 1"/>
    <w:basedOn w:val="Normal"/>
    <w:next w:val="Normal"/>
    <w:link w:val="Heading1Char"/>
    <w:uiPriority w:val="99"/>
    <w:qFormat/>
    <w:rsid w:val="009358A4"/>
    <w:pPr>
      <w:keepNext/>
      <w:numPr>
        <w:numId w:val="10"/>
      </w:numPr>
      <w:spacing w:after="240" w:line="276" w:lineRule="auto"/>
      <w:jc w:val="both"/>
      <w:outlineLvl w:val="0"/>
    </w:pPr>
    <w:rPr>
      <w:rFonts w:ascii="Times New Roman" w:eastAsia="Times New Roman" w:hAnsi="Times New Roman" w:cs="Times New Roman"/>
      <w:b/>
      <w:bCs/>
      <w:kern w:val="32"/>
      <w:sz w:val="24"/>
      <w:szCs w:val="24"/>
      <w:lang w:eastAsia="en-US"/>
    </w:rPr>
  </w:style>
  <w:style w:type="paragraph" w:styleId="Heading2">
    <w:name w:val="heading 2"/>
    <w:basedOn w:val="ListParagraph"/>
    <w:next w:val="Normal"/>
    <w:link w:val="Heading2Char"/>
    <w:autoRedefine/>
    <w:uiPriority w:val="99"/>
    <w:qFormat/>
    <w:rsid w:val="009358A4"/>
    <w:pPr>
      <w:numPr>
        <w:ilvl w:val="1"/>
        <w:numId w:val="6"/>
      </w:numPr>
      <w:outlineLvl w:val="1"/>
    </w:pPr>
  </w:style>
  <w:style w:type="paragraph" w:styleId="Heading3">
    <w:name w:val="heading 3"/>
    <w:basedOn w:val="ListParagraph"/>
    <w:next w:val="Normal"/>
    <w:link w:val="Heading3Char"/>
    <w:autoRedefine/>
    <w:uiPriority w:val="99"/>
    <w:qFormat/>
    <w:rsid w:val="009358A4"/>
    <w:pPr>
      <w:numPr>
        <w:numId w:val="0"/>
      </w:numPr>
      <w:ind w:left="510" w:hanging="510"/>
      <w:outlineLvl w:val="2"/>
    </w:pPr>
  </w:style>
  <w:style w:type="paragraph" w:styleId="Heading4">
    <w:name w:val="heading 4"/>
    <w:basedOn w:val="ListParagraph"/>
    <w:next w:val="Normal"/>
    <w:link w:val="Heading4Char"/>
    <w:autoRedefine/>
    <w:uiPriority w:val="99"/>
    <w:qFormat/>
    <w:rsid w:val="009358A4"/>
    <w:pPr>
      <w:numPr>
        <w:numId w:val="0"/>
      </w:numPr>
      <w:ind w:left="510" w:hanging="510"/>
      <w:outlineLvl w:val="3"/>
    </w:pPr>
    <w:rPr>
      <w:sz w:val="24"/>
      <w:szCs w:val="24"/>
    </w:rPr>
  </w:style>
  <w:style w:type="paragraph" w:styleId="Heading5">
    <w:name w:val="heading 5"/>
    <w:basedOn w:val="Normal"/>
    <w:next w:val="Normal"/>
    <w:link w:val="Heading5Char"/>
    <w:uiPriority w:val="99"/>
    <w:qFormat/>
    <w:rsid w:val="009358A4"/>
    <w:pPr>
      <w:numPr>
        <w:ilvl w:val="1"/>
        <w:numId w:val="5"/>
      </w:numPr>
      <w:spacing w:before="180" w:line="276" w:lineRule="auto"/>
      <w:outlineLvl w:val="4"/>
    </w:pPr>
    <w:rPr>
      <w:rFonts w:ascii="Times New Roman" w:hAnsi="Times New Roman" w:cs="Times New Roman"/>
      <w:b/>
      <w:bCs/>
      <w:iCs/>
      <w:szCs w:val="26"/>
      <w:lang w:eastAsia="en-US"/>
    </w:rPr>
  </w:style>
  <w:style w:type="paragraph" w:styleId="Heading6">
    <w:name w:val="heading 6"/>
    <w:basedOn w:val="Normal"/>
    <w:next w:val="Normal"/>
    <w:link w:val="Heading6Char"/>
    <w:uiPriority w:val="99"/>
    <w:qFormat/>
    <w:rsid w:val="009358A4"/>
    <w:pPr>
      <w:numPr>
        <w:ilvl w:val="2"/>
        <w:numId w:val="1"/>
      </w:numPr>
      <w:spacing w:before="180" w:line="276" w:lineRule="auto"/>
      <w:jc w:val="both"/>
      <w:outlineLvl w:val="5"/>
    </w:pPr>
    <w:rPr>
      <w:rFonts w:ascii="Times New Roman" w:eastAsia="Times New Roman" w:hAnsi="Times New Roman" w:cs="Times New Roman"/>
      <w:bCs/>
      <w:i/>
      <w:sz w:val="20"/>
      <w:szCs w:val="20"/>
      <w:lang w:eastAsia="en-US"/>
    </w:rPr>
  </w:style>
  <w:style w:type="paragraph" w:styleId="Heading7">
    <w:name w:val="heading 7"/>
    <w:basedOn w:val="Normal"/>
    <w:next w:val="Normal"/>
    <w:link w:val="Heading7Char"/>
    <w:uiPriority w:val="99"/>
    <w:qFormat/>
    <w:rsid w:val="009358A4"/>
    <w:pPr>
      <w:numPr>
        <w:ilvl w:val="6"/>
        <w:numId w:val="1"/>
      </w:numPr>
      <w:spacing w:before="240" w:line="276" w:lineRule="auto"/>
      <w:outlineLvl w:val="6"/>
    </w:pPr>
    <w:rPr>
      <w:rFonts w:ascii="Arial" w:eastAsia="Times New Roman" w:hAnsi="Arial" w:cs="Times New Roman"/>
      <w:b/>
      <w:sz w:val="32"/>
      <w:szCs w:val="24"/>
      <w:lang w:eastAsia="en-US"/>
    </w:rPr>
  </w:style>
  <w:style w:type="paragraph" w:styleId="Heading8">
    <w:name w:val="heading 8"/>
    <w:basedOn w:val="Normal"/>
    <w:next w:val="Normal"/>
    <w:link w:val="Heading8Char"/>
    <w:uiPriority w:val="99"/>
    <w:qFormat/>
    <w:rsid w:val="009358A4"/>
    <w:pPr>
      <w:numPr>
        <w:ilvl w:val="7"/>
        <w:numId w:val="1"/>
      </w:numPr>
      <w:spacing w:before="240" w:line="276" w:lineRule="auto"/>
      <w:outlineLvl w:val="7"/>
    </w:pPr>
    <w:rPr>
      <w:rFonts w:ascii="Arial" w:eastAsia="Times New Roman" w:hAnsi="Arial" w:cs="Times New Roman"/>
      <w:b/>
      <w:iCs/>
      <w:sz w:val="28"/>
      <w:szCs w:val="24"/>
      <w:lang w:eastAsia="en-US"/>
    </w:rPr>
  </w:style>
  <w:style w:type="paragraph" w:styleId="Heading9">
    <w:name w:val="heading 9"/>
    <w:basedOn w:val="Normal"/>
    <w:next w:val="Normal"/>
    <w:link w:val="Heading9Char"/>
    <w:uiPriority w:val="99"/>
    <w:qFormat/>
    <w:rsid w:val="009358A4"/>
    <w:pPr>
      <w:numPr>
        <w:ilvl w:val="8"/>
        <w:numId w:val="1"/>
      </w:numPr>
      <w:spacing w:before="240" w:line="276" w:lineRule="auto"/>
      <w:outlineLvl w:val="8"/>
    </w:pPr>
    <w:rPr>
      <w:rFonts w:ascii="Arial" w:eastAsia="Times New Roman" w:hAnsi="Arial" w:cs="Arial"/>
      <w:b/>
      <w:sz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358A4"/>
    <w:rPr>
      <w:rFonts w:ascii="Times New Roman" w:eastAsia="Times New Roman" w:hAnsi="Times New Roman" w:cs="Times New Roman"/>
      <w:b/>
      <w:bCs/>
      <w:kern w:val="32"/>
      <w:sz w:val="24"/>
      <w:szCs w:val="24"/>
    </w:rPr>
  </w:style>
  <w:style w:type="character" w:customStyle="1" w:styleId="Heading2Char">
    <w:name w:val="Heading 2 Char"/>
    <w:basedOn w:val="DefaultParagraphFont"/>
    <w:link w:val="Heading2"/>
    <w:uiPriority w:val="99"/>
    <w:rsid w:val="009358A4"/>
    <w:rPr>
      <w:rFonts w:ascii="Times New Roman" w:eastAsia="DengXian" w:hAnsi="Times New Roman" w:cs="Times New Roman"/>
      <w:i/>
      <w:sz w:val="20"/>
      <w:szCs w:val="20"/>
      <w:lang w:eastAsia="zh-CN"/>
    </w:rPr>
  </w:style>
  <w:style w:type="character" w:customStyle="1" w:styleId="Heading3Char">
    <w:name w:val="Heading 3 Char"/>
    <w:basedOn w:val="DefaultParagraphFont"/>
    <w:link w:val="Heading3"/>
    <w:uiPriority w:val="99"/>
    <w:rsid w:val="009358A4"/>
    <w:rPr>
      <w:rFonts w:ascii="Times New Roman" w:eastAsia="DengXian" w:hAnsi="Times New Roman" w:cs="Times New Roman"/>
      <w:i/>
      <w:sz w:val="20"/>
      <w:szCs w:val="20"/>
      <w:lang w:eastAsia="zh-CN"/>
    </w:rPr>
  </w:style>
  <w:style w:type="character" w:customStyle="1" w:styleId="Heading4Char">
    <w:name w:val="Heading 4 Char"/>
    <w:basedOn w:val="DefaultParagraphFont"/>
    <w:link w:val="Heading4"/>
    <w:uiPriority w:val="99"/>
    <w:rsid w:val="009358A4"/>
    <w:rPr>
      <w:rFonts w:ascii="Times New Roman" w:eastAsia="DengXian" w:hAnsi="Times New Roman" w:cs="Times New Roman"/>
      <w:i/>
      <w:sz w:val="24"/>
      <w:szCs w:val="24"/>
      <w:lang w:eastAsia="zh-CN"/>
    </w:rPr>
  </w:style>
  <w:style w:type="character" w:customStyle="1" w:styleId="Heading5Char">
    <w:name w:val="Heading 5 Char"/>
    <w:basedOn w:val="DefaultParagraphFont"/>
    <w:link w:val="Heading5"/>
    <w:uiPriority w:val="99"/>
    <w:rsid w:val="009358A4"/>
    <w:rPr>
      <w:rFonts w:ascii="Times New Roman" w:eastAsiaTheme="minorEastAsia" w:hAnsi="Times New Roman" w:cs="Times New Roman"/>
      <w:b/>
      <w:bCs/>
      <w:iCs/>
      <w:szCs w:val="26"/>
    </w:rPr>
  </w:style>
  <w:style w:type="character" w:customStyle="1" w:styleId="Heading6Char">
    <w:name w:val="Heading 6 Char"/>
    <w:basedOn w:val="DefaultParagraphFont"/>
    <w:link w:val="Heading6"/>
    <w:uiPriority w:val="99"/>
    <w:rsid w:val="009358A4"/>
    <w:rPr>
      <w:rFonts w:ascii="Times New Roman" w:eastAsia="Times New Roman" w:hAnsi="Times New Roman" w:cs="Times New Roman"/>
      <w:bCs/>
      <w:i/>
      <w:sz w:val="20"/>
      <w:szCs w:val="20"/>
    </w:rPr>
  </w:style>
  <w:style w:type="character" w:customStyle="1" w:styleId="Heading7Char">
    <w:name w:val="Heading 7 Char"/>
    <w:basedOn w:val="DefaultParagraphFont"/>
    <w:link w:val="Heading7"/>
    <w:uiPriority w:val="99"/>
    <w:rsid w:val="009358A4"/>
    <w:rPr>
      <w:rFonts w:eastAsia="Times New Roman" w:cs="Times New Roman"/>
      <w:b/>
      <w:sz w:val="32"/>
      <w:szCs w:val="24"/>
    </w:rPr>
  </w:style>
  <w:style w:type="character" w:customStyle="1" w:styleId="Heading8Char">
    <w:name w:val="Heading 8 Char"/>
    <w:basedOn w:val="DefaultParagraphFont"/>
    <w:link w:val="Heading8"/>
    <w:uiPriority w:val="99"/>
    <w:rsid w:val="009358A4"/>
    <w:rPr>
      <w:rFonts w:eastAsia="Times New Roman" w:cs="Times New Roman"/>
      <w:b/>
      <w:iCs/>
      <w:sz w:val="28"/>
      <w:szCs w:val="24"/>
    </w:rPr>
  </w:style>
  <w:style w:type="character" w:customStyle="1" w:styleId="Heading9Char">
    <w:name w:val="Heading 9 Char"/>
    <w:basedOn w:val="DefaultParagraphFont"/>
    <w:link w:val="Heading9"/>
    <w:uiPriority w:val="99"/>
    <w:rsid w:val="009358A4"/>
    <w:rPr>
      <w:rFonts w:eastAsia="Times New Roman" w:cs="Arial"/>
      <w:b/>
      <w:sz w:val="26"/>
    </w:rPr>
  </w:style>
  <w:style w:type="paragraph" w:styleId="ListParagraph">
    <w:name w:val="List Paragraph"/>
    <w:basedOn w:val="Normal"/>
    <w:uiPriority w:val="34"/>
    <w:qFormat/>
    <w:rsid w:val="009358A4"/>
    <w:pPr>
      <w:numPr>
        <w:numId w:val="9"/>
      </w:numPr>
      <w:spacing w:before="240"/>
      <w:jc w:val="both"/>
    </w:pPr>
    <w:rPr>
      <w:rFonts w:ascii="Times New Roman" w:eastAsia="DengXian" w:hAnsi="Times New Roman" w:cs="Times New Roman"/>
      <w:i/>
      <w:sz w:val="20"/>
      <w:szCs w:val="20"/>
    </w:rPr>
  </w:style>
  <w:style w:type="paragraph" w:customStyle="1" w:styleId="Els-Abstract-head">
    <w:name w:val="Els-Abstract-head"/>
    <w:next w:val="Normal"/>
    <w:rsid w:val="009358A4"/>
    <w:pPr>
      <w:keepNext/>
      <w:pBdr>
        <w:top w:val="single" w:sz="4" w:space="10" w:color="auto"/>
      </w:pBdr>
      <w:suppressAutoHyphens/>
      <w:spacing w:after="220" w:line="220" w:lineRule="exact"/>
    </w:pPr>
    <w:rPr>
      <w:rFonts w:ascii="Times New Roman" w:eastAsia="SimSun" w:hAnsi="Times New Roman" w:cs="Times New Roman"/>
      <w:b/>
      <w:sz w:val="18"/>
      <w:szCs w:val="20"/>
      <w:lang w:val="en-US"/>
    </w:rPr>
  </w:style>
  <w:style w:type="paragraph" w:customStyle="1" w:styleId="Els-Abstract-text">
    <w:name w:val="Els-Abstract-text"/>
    <w:next w:val="Normal"/>
    <w:rsid w:val="009358A4"/>
    <w:pPr>
      <w:spacing w:after="0" w:line="220" w:lineRule="exact"/>
      <w:jc w:val="both"/>
    </w:pPr>
    <w:rPr>
      <w:rFonts w:ascii="Times New Roman" w:eastAsia="SimSun" w:hAnsi="Times New Roman" w:cs="Times New Roman"/>
      <w:sz w:val="18"/>
      <w:szCs w:val="20"/>
      <w:lang w:val="en-US"/>
    </w:rPr>
  </w:style>
  <w:style w:type="paragraph" w:customStyle="1" w:styleId="Els-Affiliation">
    <w:name w:val="Els-Affiliation"/>
    <w:next w:val="Els-Abstract-head"/>
    <w:rsid w:val="009358A4"/>
    <w:pPr>
      <w:suppressAutoHyphens/>
      <w:spacing w:after="0" w:line="200" w:lineRule="exact"/>
      <w:jc w:val="center"/>
    </w:pPr>
    <w:rPr>
      <w:rFonts w:ascii="Times New Roman" w:eastAsia="SimSun" w:hAnsi="Times New Roman" w:cs="Times New Roman"/>
      <w:i/>
      <w:noProof/>
      <w:sz w:val="16"/>
      <w:szCs w:val="20"/>
      <w:lang w:val="en-US"/>
    </w:rPr>
  </w:style>
  <w:style w:type="paragraph" w:customStyle="1" w:styleId="Els-footnote">
    <w:name w:val="Els-footnote"/>
    <w:rsid w:val="009358A4"/>
    <w:pPr>
      <w:keepLines/>
      <w:widowControl w:val="0"/>
      <w:spacing w:after="0" w:line="200" w:lineRule="exact"/>
      <w:ind w:firstLine="120"/>
      <w:jc w:val="both"/>
    </w:pPr>
    <w:rPr>
      <w:rFonts w:ascii="Times New Roman" w:eastAsia="SimSun" w:hAnsi="Times New Roman" w:cs="Times New Roman"/>
      <w:sz w:val="16"/>
      <w:szCs w:val="20"/>
      <w:lang w:val="en-US"/>
    </w:rPr>
  </w:style>
  <w:style w:type="paragraph" w:customStyle="1" w:styleId="Els-keywords">
    <w:name w:val="Els-keywords"/>
    <w:next w:val="Normal"/>
    <w:rsid w:val="009358A4"/>
    <w:pPr>
      <w:pBdr>
        <w:bottom w:val="single" w:sz="4" w:space="10" w:color="auto"/>
      </w:pBdr>
      <w:spacing w:after="200" w:line="200" w:lineRule="exact"/>
    </w:pPr>
    <w:rPr>
      <w:rFonts w:ascii="Times New Roman" w:eastAsia="SimSun" w:hAnsi="Times New Roman" w:cs="Times New Roman"/>
      <w:noProof/>
      <w:sz w:val="16"/>
      <w:szCs w:val="20"/>
      <w:lang w:val="en-US"/>
    </w:rPr>
  </w:style>
  <w:style w:type="paragraph" w:customStyle="1" w:styleId="Els-Title">
    <w:name w:val="Els-Title"/>
    <w:next w:val="Normal"/>
    <w:autoRedefine/>
    <w:rsid w:val="009358A4"/>
    <w:pPr>
      <w:suppressAutoHyphens/>
      <w:spacing w:after="240" w:line="400" w:lineRule="exact"/>
      <w:jc w:val="center"/>
    </w:pPr>
    <w:rPr>
      <w:rFonts w:ascii="Times New Roman" w:eastAsia="SimSun" w:hAnsi="Times New Roman" w:cs="Times New Roman"/>
      <w:sz w:val="34"/>
      <w:szCs w:val="20"/>
      <w:lang w:val="en-US"/>
    </w:rPr>
  </w:style>
  <w:style w:type="character" w:styleId="Hyperlink">
    <w:name w:val="Hyperlink"/>
    <w:basedOn w:val="DefaultParagraphFont"/>
    <w:uiPriority w:val="99"/>
    <w:unhideWhenUsed/>
    <w:rsid w:val="009358A4"/>
    <w:rPr>
      <w:color w:val="0000FF"/>
      <w:u w:val="single"/>
    </w:rPr>
  </w:style>
  <w:style w:type="paragraph" w:styleId="Caption">
    <w:name w:val="caption"/>
    <w:basedOn w:val="Normal"/>
    <w:next w:val="Normal"/>
    <w:uiPriority w:val="99"/>
    <w:qFormat/>
    <w:rsid w:val="009358A4"/>
    <w:pPr>
      <w:spacing w:before="180" w:after="120" w:line="360" w:lineRule="auto"/>
      <w:jc w:val="both"/>
    </w:pPr>
    <w:rPr>
      <w:rFonts w:ascii="Arial" w:eastAsia="Times New Roman" w:hAnsi="Arial" w:cs="Times New Roman"/>
      <w:b/>
      <w:bCs/>
      <w:szCs w:val="20"/>
      <w:lang w:eastAsia="en-US"/>
    </w:rPr>
  </w:style>
  <w:style w:type="table" w:styleId="TableGrid">
    <w:name w:val="Table Grid"/>
    <w:basedOn w:val="TableNormal"/>
    <w:uiPriority w:val="39"/>
    <w:rsid w:val="009358A4"/>
    <w:pPr>
      <w:spacing w:before="60" w:after="60" w:line="240" w:lineRule="auto"/>
    </w:pPr>
    <w:rPr>
      <w:rFonts w:asciiTheme="minorHAnsi" w:eastAsia="SimSun"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Heading1"/>
    <w:next w:val="Heading1"/>
    <w:link w:val="TitleChar"/>
    <w:autoRedefine/>
    <w:uiPriority w:val="10"/>
    <w:qFormat/>
    <w:rsid w:val="009358A4"/>
    <w:pPr>
      <w:numPr>
        <w:numId w:val="0"/>
      </w:numPr>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9358A4"/>
    <w:rPr>
      <w:rFonts w:ascii="Times New Roman" w:eastAsiaTheme="majorEastAsia" w:hAnsi="Times New Roman" w:cstheme="majorBidi"/>
      <w:b/>
      <w:bCs/>
      <w:spacing w:val="-10"/>
      <w:kern w:val="28"/>
      <w:sz w:val="24"/>
      <w:szCs w:val="56"/>
    </w:rPr>
  </w:style>
  <w:style w:type="paragraph" w:styleId="Subtitle">
    <w:name w:val="Subtitle"/>
    <w:basedOn w:val="Heading2"/>
    <w:next w:val="Heading2"/>
    <w:link w:val="SubtitleChar"/>
    <w:autoRedefine/>
    <w:uiPriority w:val="11"/>
    <w:qFormat/>
    <w:rsid w:val="009358A4"/>
    <w:pPr>
      <w:numPr>
        <w:numId w:val="0"/>
      </w:numPr>
      <w:spacing w:after="160"/>
    </w:pPr>
    <w:rPr>
      <w:spacing w:val="15"/>
    </w:rPr>
  </w:style>
  <w:style w:type="character" w:customStyle="1" w:styleId="SubtitleChar">
    <w:name w:val="Subtitle Char"/>
    <w:basedOn w:val="DefaultParagraphFont"/>
    <w:link w:val="Subtitle"/>
    <w:uiPriority w:val="11"/>
    <w:rsid w:val="009358A4"/>
    <w:rPr>
      <w:rFonts w:ascii="Times New Roman" w:eastAsia="DengXian" w:hAnsi="Times New Roman" w:cs="Times New Roman"/>
      <w:i/>
      <w:spacing w:val="15"/>
      <w:sz w:val="20"/>
      <w:szCs w:val="20"/>
      <w:lang w:eastAsia="zh-CN"/>
    </w:rPr>
  </w:style>
  <w:style w:type="character" w:styleId="SubtleEmphasis">
    <w:name w:val="Subtle Emphasis"/>
    <w:basedOn w:val="Heading3Char"/>
    <w:uiPriority w:val="19"/>
    <w:qFormat/>
    <w:rsid w:val="009358A4"/>
    <w:rPr>
      <w:rFonts w:ascii="time new roman" w:eastAsia="DengXian" w:hAnsi="time new roman" w:cs="Arial"/>
      <w:b/>
      <w:bCs w:val="0"/>
      <w:i/>
      <w:iCs/>
      <w:color w:val="auto"/>
      <w:sz w:val="20"/>
      <w:szCs w:val="26"/>
      <w:lang w:eastAsia="en-US"/>
    </w:rPr>
  </w:style>
  <w:style w:type="numbering" w:customStyle="1" w:styleId="1">
    <w:name w:val="样式1"/>
    <w:uiPriority w:val="99"/>
    <w:rsid w:val="009358A4"/>
    <w:pPr>
      <w:numPr>
        <w:numId w:val="2"/>
      </w:numPr>
    </w:pPr>
  </w:style>
  <w:style w:type="paragraph" w:styleId="Header">
    <w:name w:val="header"/>
    <w:basedOn w:val="Normal"/>
    <w:link w:val="HeaderChar"/>
    <w:uiPriority w:val="99"/>
    <w:unhideWhenUsed/>
    <w:rsid w:val="009358A4"/>
    <w:pPr>
      <w:tabs>
        <w:tab w:val="center" w:pos="4513"/>
        <w:tab w:val="right" w:pos="9026"/>
      </w:tabs>
    </w:pPr>
  </w:style>
  <w:style w:type="character" w:customStyle="1" w:styleId="HeaderChar">
    <w:name w:val="Header Char"/>
    <w:basedOn w:val="DefaultParagraphFont"/>
    <w:link w:val="Header"/>
    <w:uiPriority w:val="99"/>
    <w:rsid w:val="009358A4"/>
    <w:rPr>
      <w:rFonts w:asciiTheme="minorHAnsi" w:eastAsiaTheme="minorEastAsia" w:hAnsiTheme="minorHAnsi"/>
      <w:lang w:eastAsia="zh-CN"/>
    </w:rPr>
  </w:style>
  <w:style w:type="paragraph" w:styleId="Footer">
    <w:name w:val="footer"/>
    <w:basedOn w:val="Normal"/>
    <w:link w:val="FooterChar"/>
    <w:uiPriority w:val="99"/>
    <w:unhideWhenUsed/>
    <w:rsid w:val="009358A4"/>
    <w:pPr>
      <w:tabs>
        <w:tab w:val="center" w:pos="4513"/>
        <w:tab w:val="right" w:pos="9026"/>
      </w:tabs>
    </w:pPr>
  </w:style>
  <w:style w:type="character" w:customStyle="1" w:styleId="FooterChar">
    <w:name w:val="Footer Char"/>
    <w:basedOn w:val="DefaultParagraphFont"/>
    <w:link w:val="Footer"/>
    <w:uiPriority w:val="99"/>
    <w:rsid w:val="009358A4"/>
    <w:rPr>
      <w:rFonts w:asciiTheme="minorHAnsi" w:eastAsiaTheme="minorEastAsia" w:hAnsiTheme="minorHAnsi"/>
      <w:lang w:eastAsia="zh-CN"/>
    </w:rPr>
  </w:style>
  <w:style w:type="paragraph" w:styleId="BalloonText">
    <w:name w:val="Balloon Text"/>
    <w:basedOn w:val="Normal"/>
    <w:link w:val="BalloonTextChar"/>
    <w:uiPriority w:val="99"/>
    <w:semiHidden/>
    <w:unhideWhenUsed/>
    <w:rsid w:val="009358A4"/>
    <w:rPr>
      <w:sz w:val="18"/>
      <w:szCs w:val="18"/>
    </w:rPr>
  </w:style>
  <w:style w:type="character" w:customStyle="1" w:styleId="BalloonTextChar">
    <w:name w:val="Balloon Text Char"/>
    <w:basedOn w:val="DefaultParagraphFont"/>
    <w:link w:val="BalloonText"/>
    <w:uiPriority w:val="99"/>
    <w:semiHidden/>
    <w:rsid w:val="009358A4"/>
    <w:rPr>
      <w:rFonts w:asciiTheme="minorHAnsi" w:eastAsiaTheme="minorEastAsia" w:hAnsiTheme="minorHAnsi"/>
      <w:sz w:val="18"/>
      <w:szCs w:val="18"/>
      <w:lang w:eastAsia="zh-CN"/>
    </w:rPr>
  </w:style>
  <w:style w:type="numbering" w:customStyle="1" w:styleId="2">
    <w:name w:val="样式2"/>
    <w:uiPriority w:val="99"/>
    <w:rsid w:val="009358A4"/>
    <w:pPr>
      <w:numPr>
        <w:numId w:val="3"/>
      </w:numPr>
    </w:pPr>
  </w:style>
  <w:style w:type="numbering" w:customStyle="1" w:styleId="3">
    <w:name w:val="样式3"/>
    <w:uiPriority w:val="99"/>
    <w:rsid w:val="009358A4"/>
    <w:pPr>
      <w:numPr>
        <w:numId w:val="4"/>
      </w:numPr>
    </w:pPr>
  </w:style>
  <w:style w:type="paragraph" w:customStyle="1" w:styleId="DocHead">
    <w:name w:val="DocHead"/>
    <w:rsid w:val="009358A4"/>
    <w:pPr>
      <w:spacing w:before="240" w:after="240" w:line="240" w:lineRule="auto"/>
      <w:jc w:val="center"/>
    </w:pPr>
    <w:rPr>
      <w:rFonts w:ascii="Times New Roman" w:eastAsia="SimSun" w:hAnsi="Times New Roman" w:cs="Times New Roman"/>
      <w:sz w:val="24"/>
      <w:szCs w:val="20"/>
      <w:lang w:val="en-US"/>
    </w:rPr>
  </w:style>
  <w:style w:type="character" w:styleId="CommentReference">
    <w:name w:val="annotation reference"/>
    <w:basedOn w:val="DefaultParagraphFont"/>
    <w:uiPriority w:val="99"/>
    <w:semiHidden/>
    <w:unhideWhenUsed/>
    <w:rsid w:val="009358A4"/>
    <w:rPr>
      <w:sz w:val="16"/>
      <w:szCs w:val="16"/>
    </w:rPr>
  </w:style>
  <w:style w:type="paragraph" w:styleId="CommentText">
    <w:name w:val="annotation text"/>
    <w:basedOn w:val="Normal"/>
    <w:link w:val="CommentTextChar"/>
    <w:uiPriority w:val="99"/>
    <w:semiHidden/>
    <w:unhideWhenUsed/>
    <w:rsid w:val="009358A4"/>
    <w:rPr>
      <w:sz w:val="20"/>
      <w:szCs w:val="20"/>
    </w:rPr>
  </w:style>
  <w:style w:type="character" w:customStyle="1" w:styleId="CommentTextChar">
    <w:name w:val="Comment Text Char"/>
    <w:basedOn w:val="DefaultParagraphFont"/>
    <w:link w:val="CommentText"/>
    <w:uiPriority w:val="99"/>
    <w:semiHidden/>
    <w:rsid w:val="009358A4"/>
    <w:rPr>
      <w:rFonts w:asciiTheme="minorHAnsi" w:eastAsiaTheme="minorEastAsia" w:hAnsiTheme="minorHAnsi"/>
      <w:sz w:val="20"/>
      <w:szCs w:val="20"/>
      <w:lang w:eastAsia="zh-CN"/>
    </w:rPr>
  </w:style>
  <w:style w:type="paragraph" w:styleId="CommentSubject">
    <w:name w:val="annotation subject"/>
    <w:basedOn w:val="CommentText"/>
    <w:next w:val="CommentText"/>
    <w:link w:val="CommentSubjectChar"/>
    <w:uiPriority w:val="99"/>
    <w:semiHidden/>
    <w:unhideWhenUsed/>
    <w:rsid w:val="009358A4"/>
    <w:rPr>
      <w:b/>
      <w:bCs/>
    </w:rPr>
  </w:style>
  <w:style w:type="character" w:customStyle="1" w:styleId="CommentSubjectChar">
    <w:name w:val="Comment Subject Char"/>
    <w:basedOn w:val="CommentTextChar"/>
    <w:link w:val="CommentSubject"/>
    <w:uiPriority w:val="99"/>
    <w:semiHidden/>
    <w:rsid w:val="009358A4"/>
    <w:rPr>
      <w:rFonts w:asciiTheme="minorHAnsi" w:eastAsiaTheme="minorEastAsia" w:hAnsiTheme="minorHAnsi"/>
      <w:b/>
      <w:bCs/>
      <w:sz w:val="20"/>
      <w:szCs w:val="20"/>
      <w:lang w:eastAsia="zh-CN"/>
    </w:rPr>
  </w:style>
  <w:style w:type="character" w:styleId="Emphasis">
    <w:name w:val="Emphasis"/>
    <w:basedOn w:val="DefaultParagraphFont"/>
    <w:uiPriority w:val="20"/>
    <w:qFormat/>
    <w:rsid w:val="009358A4"/>
    <w:rPr>
      <w:i/>
      <w:iCs/>
    </w:rPr>
  </w:style>
  <w:style w:type="numbering" w:customStyle="1" w:styleId="4">
    <w:name w:val="样式4"/>
    <w:uiPriority w:val="99"/>
    <w:rsid w:val="009358A4"/>
    <w:pPr>
      <w:numPr>
        <w:numId w:val="7"/>
      </w:numPr>
    </w:pPr>
  </w:style>
  <w:style w:type="paragraph" w:customStyle="1" w:styleId="5">
    <w:name w:val="样式5"/>
    <w:basedOn w:val="Heading2"/>
    <w:link w:val="50"/>
    <w:qFormat/>
    <w:rsid w:val="009358A4"/>
    <w:pPr>
      <w:numPr>
        <w:numId w:val="8"/>
      </w:numPr>
    </w:pPr>
  </w:style>
  <w:style w:type="character" w:customStyle="1" w:styleId="50">
    <w:name w:val="样式5 字符"/>
    <w:basedOn w:val="Heading2Char"/>
    <w:link w:val="5"/>
    <w:rsid w:val="009358A4"/>
    <w:rPr>
      <w:rFonts w:ascii="Times New Roman" w:eastAsia="DengXian" w:hAnsi="Times New Roman" w:cs="Times New Roman"/>
      <w:i/>
      <w:sz w:val="20"/>
      <w:szCs w:val="20"/>
      <w:lang w:eastAsia="zh-CN"/>
    </w:rPr>
  </w:style>
  <w:style w:type="paragraph" w:customStyle="1" w:styleId="6">
    <w:name w:val="样式6"/>
    <w:basedOn w:val="Heading3"/>
    <w:link w:val="60"/>
    <w:qFormat/>
    <w:rsid w:val="009358A4"/>
    <w:pPr>
      <w:numPr>
        <w:ilvl w:val="2"/>
        <w:numId w:val="10"/>
      </w:numPr>
    </w:pPr>
  </w:style>
  <w:style w:type="paragraph" w:customStyle="1" w:styleId="7">
    <w:name w:val="样式7"/>
    <w:basedOn w:val="Heading4"/>
    <w:link w:val="70"/>
    <w:qFormat/>
    <w:rsid w:val="009358A4"/>
    <w:pPr>
      <w:numPr>
        <w:ilvl w:val="2"/>
        <w:numId w:val="11"/>
      </w:numPr>
      <w:ind w:left="425" w:hanging="425"/>
    </w:pPr>
  </w:style>
  <w:style w:type="character" w:customStyle="1" w:styleId="60">
    <w:name w:val="样式6 字符"/>
    <w:basedOn w:val="Heading3Char"/>
    <w:link w:val="6"/>
    <w:rsid w:val="009358A4"/>
    <w:rPr>
      <w:rFonts w:ascii="Times New Roman" w:eastAsia="DengXian" w:hAnsi="Times New Roman" w:cs="Times New Roman"/>
      <w:i/>
      <w:sz w:val="20"/>
      <w:szCs w:val="20"/>
      <w:lang w:eastAsia="zh-CN"/>
    </w:rPr>
  </w:style>
  <w:style w:type="paragraph" w:customStyle="1" w:styleId="8">
    <w:name w:val="样式8"/>
    <w:basedOn w:val="ListParagraph"/>
    <w:link w:val="80"/>
    <w:qFormat/>
    <w:rsid w:val="009358A4"/>
    <w:pPr>
      <w:numPr>
        <w:numId w:val="12"/>
      </w:numPr>
    </w:pPr>
  </w:style>
  <w:style w:type="character" w:customStyle="1" w:styleId="70">
    <w:name w:val="样式7 字符"/>
    <w:basedOn w:val="Heading4Char"/>
    <w:link w:val="7"/>
    <w:rsid w:val="009358A4"/>
    <w:rPr>
      <w:rFonts w:ascii="Times New Roman" w:eastAsia="DengXian" w:hAnsi="Times New Roman" w:cs="Times New Roman"/>
      <w:i/>
      <w:sz w:val="24"/>
      <w:szCs w:val="24"/>
      <w:lang w:eastAsia="zh-CN"/>
    </w:rPr>
  </w:style>
  <w:style w:type="paragraph" w:customStyle="1" w:styleId="9">
    <w:name w:val="样式9"/>
    <w:basedOn w:val="5"/>
    <w:link w:val="90"/>
    <w:qFormat/>
    <w:rsid w:val="009358A4"/>
    <w:pPr>
      <w:numPr>
        <w:numId w:val="13"/>
      </w:numPr>
    </w:pPr>
  </w:style>
  <w:style w:type="character" w:customStyle="1" w:styleId="80">
    <w:name w:val="样式8 字符"/>
    <w:basedOn w:val="DefaultParagraphFont"/>
    <w:link w:val="8"/>
    <w:rsid w:val="009358A4"/>
    <w:rPr>
      <w:rFonts w:ascii="Times New Roman" w:eastAsia="DengXian" w:hAnsi="Times New Roman" w:cs="Times New Roman"/>
      <w:i/>
      <w:sz w:val="20"/>
      <w:szCs w:val="20"/>
      <w:lang w:eastAsia="zh-CN"/>
    </w:rPr>
  </w:style>
  <w:style w:type="character" w:customStyle="1" w:styleId="90">
    <w:name w:val="样式9 字符"/>
    <w:basedOn w:val="50"/>
    <w:link w:val="9"/>
    <w:rsid w:val="009358A4"/>
    <w:rPr>
      <w:rFonts w:ascii="Times New Roman" w:eastAsia="DengXian" w:hAnsi="Times New Roman" w:cs="Times New Roman"/>
      <w:i/>
      <w:sz w:val="20"/>
      <w:szCs w:val="20"/>
      <w:lang w:eastAsia="zh-CN"/>
    </w:rPr>
  </w:style>
  <w:style w:type="paragraph" w:styleId="Revision">
    <w:name w:val="Revision"/>
    <w:hidden/>
    <w:uiPriority w:val="99"/>
    <w:semiHidden/>
    <w:rsid w:val="009358A4"/>
    <w:pPr>
      <w:spacing w:after="0" w:line="240" w:lineRule="auto"/>
    </w:pPr>
    <w:rPr>
      <w:rFonts w:asciiTheme="minorHAnsi" w:eastAsiaTheme="minorEastAsia" w:hAnsiTheme="minorHAnsi"/>
      <w:lang w:eastAsia="zh-CN"/>
    </w:rPr>
  </w:style>
  <w:style w:type="character" w:styleId="LineNumber">
    <w:name w:val="line number"/>
    <w:basedOn w:val="DefaultParagraphFont"/>
    <w:uiPriority w:val="99"/>
    <w:semiHidden/>
    <w:unhideWhenUsed/>
    <w:rsid w:val="009358A4"/>
  </w:style>
  <w:style w:type="character" w:customStyle="1" w:styleId="UnresolvedMention">
    <w:name w:val="Unresolved Mention"/>
    <w:basedOn w:val="DefaultParagraphFont"/>
    <w:uiPriority w:val="99"/>
    <w:semiHidden/>
    <w:unhideWhenUsed/>
    <w:rsid w:val="009358A4"/>
    <w:rPr>
      <w:color w:val="605E5C"/>
      <w:shd w:val="clear" w:color="auto" w:fill="E1DFDD"/>
    </w:rPr>
  </w:style>
  <w:style w:type="paragraph" w:customStyle="1" w:styleId="EndNoteBibliographyTitle">
    <w:name w:val="EndNote Bibliography Title"/>
    <w:basedOn w:val="Normal"/>
    <w:link w:val="EndNoteBibliographyTitleChar"/>
    <w:rsid w:val="009358A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358A4"/>
    <w:rPr>
      <w:rFonts w:ascii="Calibri" w:eastAsiaTheme="minorEastAsia" w:hAnsi="Calibri" w:cs="Calibri"/>
      <w:noProof/>
      <w:lang w:eastAsia="zh-CN"/>
    </w:rPr>
  </w:style>
  <w:style w:type="paragraph" w:customStyle="1" w:styleId="EndNoteBibliography">
    <w:name w:val="EndNote Bibliography"/>
    <w:basedOn w:val="Normal"/>
    <w:link w:val="EndNoteBibliographyChar"/>
    <w:rsid w:val="009358A4"/>
    <w:rPr>
      <w:rFonts w:ascii="Calibri" w:hAnsi="Calibri" w:cs="Calibri"/>
      <w:noProof/>
    </w:rPr>
  </w:style>
  <w:style w:type="character" w:customStyle="1" w:styleId="EndNoteBibliographyChar">
    <w:name w:val="EndNote Bibliography Char"/>
    <w:basedOn w:val="DefaultParagraphFont"/>
    <w:link w:val="EndNoteBibliography"/>
    <w:rsid w:val="009358A4"/>
    <w:rPr>
      <w:rFonts w:ascii="Calibri" w:eastAsiaTheme="minorEastAsia" w:hAnsi="Calibri" w:cs="Calibri"/>
      <w:noProof/>
      <w:lang w:eastAsia="zh-CN"/>
    </w:rPr>
  </w:style>
  <w:style w:type="character" w:customStyle="1" w:styleId="UnresolvedMention1">
    <w:name w:val="Unresolved Mention1"/>
    <w:basedOn w:val="DefaultParagraphFont"/>
    <w:uiPriority w:val="99"/>
    <w:semiHidden/>
    <w:unhideWhenUsed/>
    <w:rsid w:val="00B76A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chart" Target="charts/chart1.xml"/><Relationship Id="rId18" Type="http://schemas.openxmlformats.org/officeDocument/2006/relationships/image" Target="media/image10.jpe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jpeg"/><Relationship Id="rId34" Type="http://schemas.openxmlformats.org/officeDocument/2006/relationships/footer" Target="footer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chart" Target="charts/chart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6.jpeg"/><Relationship Id="rId32" Type="http://schemas.openxmlformats.org/officeDocument/2006/relationships/hyperlink" Target="http://www.archer.ac.uk" TargetMode="External"/><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1.jpeg"/><Relationship Id="rId31" Type="http://schemas.openxmlformats.org/officeDocument/2006/relationships/image" Target="media/image21.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chart" Target="charts/chart2.xml"/><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chart" Target="charts/chart4.xm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ELL\Desktop\&#23545;&#27604;&#25968;&#25454;&#35770;&#2599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ELL\Desktop\&#23545;&#27604;&#25968;&#25454;&#35770;&#2599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cranfield%20study\cranfield-individual%20thesis%20project\individual%20thesis%20project\report\Cutting%20forc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cranfield%20study\cranfield-individual%20thesis%20project\individual%20thesis%20project\report\Cutting%20forc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1400" b="0" i="0" u="none" strike="noStrike" kern="1200" spc="0" baseline="0">
                <a:solidFill>
                  <a:schemeClr val="tx1">
                    <a:lumMod val="65000"/>
                    <a:lumOff val="35000"/>
                  </a:schemeClr>
                </a:solidFill>
                <a:latin typeface="+mn-lt"/>
                <a:ea typeface="+mn-ea"/>
                <a:cs typeface="+mn-cs"/>
              </a:defRPr>
            </a:pPr>
            <a:r>
              <a:rPr lang="en-US" altLang="zh-CN"/>
              <a:t>Stress-strain curve (0.005/ps)</a:t>
            </a:r>
          </a:p>
        </c:rich>
      </c:tx>
      <c:overlay val="0"/>
      <c:spPr>
        <a:noFill/>
        <a:ln>
          <a:noFill/>
        </a:ln>
        <a:effectLst/>
      </c:spPr>
    </c:title>
    <c:autoTitleDeleted val="0"/>
    <c:plotArea>
      <c:layout>
        <c:manualLayout>
          <c:layoutTarget val="inner"/>
          <c:xMode val="edge"/>
          <c:yMode val="edge"/>
          <c:x val="0.11900298720414836"/>
          <c:y val="0.17171296296296307"/>
          <c:w val="0.83012126703171862"/>
          <c:h val="0.69216061533974915"/>
        </c:manualLayout>
      </c:layout>
      <c:scatterChart>
        <c:scatterStyle val="smoothMarker"/>
        <c:varyColors val="0"/>
        <c:ser>
          <c:idx val="0"/>
          <c:order val="0"/>
          <c:tx>
            <c:v>2D FEA result</c:v>
          </c:tx>
          <c:spPr>
            <a:ln w="28575" cap="rnd">
              <a:solidFill>
                <a:srgbClr val="002060"/>
              </a:solidFill>
              <a:round/>
            </a:ln>
            <a:effectLst/>
          </c:spPr>
          <c:marker>
            <c:symbol val="none"/>
          </c:marker>
          <c:xVal>
            <c:numRef>
              <c:f>Sheet1!$A$2:$A$1000</c:f>
              <c:numCache>
                <c:formatCode>General</c:formatCode>
                <c:ptCount val="999"/>
                <c:pt idx="0">
                  <c:v>1.04912541324E-4</c:v>
                </c:pt>
                <c:pt idx="1">
                  <c:v>2.09764668604E-4</c:v>
                </c:pt>
                <c:pt idx="2">
                  <c:v>3.1478114649500036E-4</c:v>
                </c:pt>
                <c:pt idx="3">
                  <c:v>4.2019356005699998E-4</c:v>
                </c:pt>
                <c:pt idx="4">
                  <c:v>5.2624516416099995E-4</c:v>
                </c:pt>
                <c:pt idx="5">
                  <c:v>6.3314427668000061E-4</c:v>
                </c:pt>
                <c:pt idx="6">
                  <c:v>7.4107799299600078E-4</c:v>
                </c:pt>
                <c:pt idx="7">
                  <c:v>8.5030451814000006E-4</c:v>
                </c:pt>
                <c:pt idx="8">
                  <c:v>9.6091847854000076E-4</c:v>
                </c:pt>
                <c:pt idx="9">
                  <c:v>1.0731392860099992E-3</c:v>
                </c:pt>
                <c:pt idx="10">
                  <c:v>1.1870441293200017E-3</c:v>
                </c:pt>
                <c:pt idx="11">
                  <c:v>1.3027526085500009E-3</c:v>
                </c:pt>
                <c:pt idx="12">
                  <c:v>1.4203616765700001E-3</c:v>
                </c:pt>
                <c:pt idx="13">
                  <c:v>1.5398804373100009E-3</c:v>
                </c:pt>
                <c:pt idx="14">
                  <c:v>1.6613660426800009E-3</c:v>
                </c:pt>
                <c:pt idx="15">
                  <c:v>1.7847876944900012E-3</c:v>
                </c:pt>
                <c:pt idx="16">
                  <c:v>1.9101203221400017E-3</c:v>
                </c:pt>
                <c:pt idx="17">
                  <c:v>2.0373013698300017E-3</c:v>
                </c:pt>
                <c:pt idx="18">
                  <c:v>2.1662645842200011E-3</c:v>
                </c:pt>
                <c:pt idx="19">
                  <c:v>2.2969088042800001E-3</c:v>
                </c:pt>
                <c:pt idx="20">
                  <c:v>2.4291382237800001E-3</c:v>
                </c:pt>
                <c:pt idx="21">
                  <c:v>2.5628033075700001E-3</c:v>
                </c:pt>
                <c:pt idx="22">
                  <c:v>2.6978025867100018E-3</c:v>
                </c:pt>
                <c:pt idx="23">
                  <c:v>2.83396973461E-3</c:v>
                </c:pt>
                <c:pt idx="24">
                  <c:v>2.9712147718900018E-3</c:v>
                </c:pt>
                <c:pt idx="25">
                  <c:v>3.1093636376100012E-3</c:v>
                </c:pt>
                <c:pt idx="26">
                  <c:v>3.2482708083100046E-3</c:v>
                </c:pt>
                <c:pt idx="27">
                  <c:v>3.3877834829100029E-3</c:v>
                </c:pt>
                <c:pt idx="28">
                  <c:v>3.5278084468900019E-3</c:v>
                </c:pt>
                <c:pt idx="29">
                  <c:v>3.6682555033700002E-3</c:v>
                </c:pt>
                <c:pt idx="30">
                  <c:v>3.8088815898100017E-3</c:v>
                </c:pt>
                <c:pt idx="31">
                  <c:v>3.9496960447400033E-3</c:v>
                </c:pt>
                <c:pt idx="32">
                  <c:v>4.0905277406600004E-3</c:v>
                </c:pt>
                <c:pt idx="33">
                  <c:v>4.2313246360900034E-3</c:v>
                </c:pt>
                <c:pt idx="34">
                  <c:v>4.371999035740007E-3</c:v>
                </c:pt>
                <c:pt idx="35">
                  <c:v>4.5124696075700037E-3</c:v>
                </c:pt>
                <c:pt idx="36">
                  <c:v>4.6526849703399948E-3</c:v>
                </c:pt>
                <c:pt idx="37">
                  <c:v>4.7926170574500004E-3</c:v>
                </c:pt>
                <c:pt idx="38">
                  <c:v>4.9321941781400001E-3</c:v>
                </c:pt>
                <c:pt idx="39">
                  <c:v>5.071426791010007E-3</c:v>
                </c:pt>
                <c:pt idx="40">
                  <c:v>5.2102847496300004E-3</c:v>
                </c:pt>
                <c:pt idx="41">
                  <c:v>5.348760115660006E-3</c:v>
                </c:pt>
                <c:pt idx="42">
                  <c:v>5.486896045890006E-3</c:v>
                </c:pt>
                <c:pt idx="43">
                  <c:v>5.6246832760699934E-3</c:v>
                </c:pt>
                <c:pt idx="44">
                  <c:v>5.76215798753E-3</c:v>
                </c:pt>
                <c:pt idx="45">
                  <c:v>5.8993867052500037E-3</c:v>
                </c:pt>
                <c:pt idx="46">
                  <c:v>6.0363581472800071E-3</c:v>
                </c:pt>
                <c:pt idx="47">
                  <c:v>6.1731069969199999E-3</c:v>
                </c:pt>
                <c:pt idx="48">
                  <c:v>6.3097708567500001E-3</c:v>
                </c:pt>
                <c:pt idx="49">
                  <c:v>6.4463291102300115E-3</c:v>
                </c:pt>
                <c:pt idx="50">
                  <c:v>6.5828879707000004E-3</c:v>
                </c:pt>
                <c:pt idx="51">
                  <c:v>6.7194305379700003E-3</c:v>
                </c:pt>
                <c:pt idx="52">
                  <c:v>6.8560994547600075E-3</c:v>
                </c:pt>
                <c:pt idx="53">
                  <c:v>6.9928495147500071E-3</c:v>
                </c:pt>
                <c:pt idx="54">
                  <c:v>7.1297971237800047E-3</c:v>
                </c:pt>
                <c:pt idx="55">
                  <c:v>7.2669026674699998E-3</c:v>
                </c:pt>
                <c:pt idx="56">
                  <c:v>7.4042925851900074E-3</c:v>
                </c:pt>
                <c:pt idx="57">
                  <c:v>7.541904090050006E-3</c:v>
                </c:pt>
                <c:pt idx="58">
                  <c:v>7.6797748488900003E-3</c:v>
                </c:pt>
                <c:pt idx="59">
                  <c:v>7.8179289355500003E-3</c:v>
                </c:pt>
                <c:pt idx="60">
                  <c:v>7.9563610088000079E-3</c:v>
                </c:pt>
                <c:pt idx="61">
                  <c:v>8.0950354197700091E-3</c:v>
                </c:pt>
                <c:pt idx="62">
                  <c:v>8.23394367802E-3</c:v>
                </c:pt>
                <c:pt idx="63">
                  <c:v>8.3730469952200161E-3</c:v>
                </c:pt>
                <c:pt idx="64">
                  <c:v>8.512366098040007E-3</c:v>
                </c:pt>
                <c:pt idx="65">
                  <c:v>8.6517999862900027E-3</c:v>
                </c:pt>
                <c:pt idx="66">
                  <c:v>8.7913107004199999E-3</c:v>
                </c:pt>
                <c:pt idx="67">
                  <c:v>8.9309417190700027E-3</c:v>
                </c:pt>
                <c:pt idx="68">
                  <c:v>9.0706113355100027E-3</c:v>
                </c:pt>
                <c:pt idx="69">
                  <c:v>9.2101561758200067E-3</c:v>
                </c:pt>
                <c:pt idx="70">
                  <c:v>9.3496785105800072E-3</c:v>
                </c:pt>
                <c:pt idx="71">
                  <c:v>9.4890735488100068E-3</c:v>
                </c:pt>
                <c:pt idx="72">
                  <c:v>9.6282650178400007E-3</c:v>
                </c:pt>
                <c:pt idx="73">
                  <c:v>9.7672893458400026E-3</c:v>
                </c:pt>
                <c:pt idx="74">
                  <c:v>9.9060557130700028E-3</c:v>
                </c:pt>
                <c:pt idx="75">
                  <c:v>1.0044567586400001E-2</c:v>
                </c:pt>
                <c:pt idx="76">
                  <c:v>1.0182675965700001E-2</c:v>
                </c:pt>
                <c:pt idx="77">
                  <c:v>1.0320572183400009E-2</c:v>
                </c:pt>
                <c:pt idx="78">
                  <c:v>1.0458053213399999E-2</c:v>
                </c:pt>
                <c:pt idx="79">
                  <c:v>1.0595134004100001E-2</c:v>
                </c:pt>
                <c:pt idx="80">
                  <c:v>1.0731897349600011E-2</c:v>
                </c:pt>
                <c:pt idx="81">
                  <c:v>1.0868261194900001E-2</c:v>
                </c:pt>
                <c:pt idx="82">
                  <c:v>1.1004294109299996E-2</c:v>
                </c:pt>
                <c:pt idx="83">
                  <c:v>1.1139953591699996E-2</c:v>
                </c:pt>
                <c:pt idx="84">
                  <c:v>1.1275363029999996E-2</c:v>
                </c:pt>
                <c:pt idx="85">
                  <c:v>1.14103620271E-2</c:v>
                </c:pt>
                <c:pt idx="86">
                  <c:v>1.1545178297800029E-2</c:v>
                </c:pt>
                <c:pt idx="87">
                  <c:v>1.1679743740200001E-2</c:v>
                </c:pt>
                <c:pt idx="88">
                  <c:v>1.1814161467600013E-2</c:v>
                </c:pt>
                <c:pt idx="89">
                  <c:v>1.19483725291E-2</c:v>
                </c:pt>
                <c:pt idx="90">
                  <c:v>1.2082546172699991E-2</c:v>
                </c:pt>
                <c:pt idx="91">
                  <c:v>1.22166452867E-2</c:v>
                </c:pt>
                <c:pt idx="92">
                  <c:v>1.2350843397700003E-2</c:v>
                </c:pt>
                <c:pt idx="93">
                  <c:v>1.24850384838E-2</c:v>
                </c:pt>
                <c:pt idx="94">
                  <c:v>1.26193656673E-2</c:v>
                </c:pt>
                <c:pt idx="95">
                  <c:v>1.27538835424E-2</c:v>
                </c:pt>
                <c:pt idx="96">
                  <c:v>1.28885904038E-2</c:v>
                </c:pt>
                <c:pt idx="97">
                  <c:v>1.3023494366900009E-2</c:v>
                </c:pt>
                <c:pt idx="98">
                  <c:v>1.3158730179299992E-2</c:v>
                </c:pt>
                <c:pt idx="99">
                  <c:v>1.3294201066600005E-2</c:v>
                </c:pt>
                <c:pt idx="100">
                  <c:v>1.3430067731600001E-2</c:v>
                </c:pt>
                <c:pt idx="101">
                  <c:v>1.3566308922600001E-2</c:v>
                </c:pt>
                <c:pt idx="102">
                  <c:v>1.3702843989900003E-2</c:v>
                </c:pt>
                <c:pt idx="103">
                  <c:v>1.38397038826E-2</c:v>
                </c:pt>
                <c:pt idx="104">
                  <c:v>1.3976947345100001E-2</c:v>
                </c:pt>
                <c:pt idx="105">
                  <c:v>1.41145162541E-2</c:v>
                </c:pt>
                <c:pt idx="106">
                  <c:v>1.4252406451199993E-2</c:v>
                </c:pt>
                <c:pt idx="107">
                  <c:v>1.4390611062499998E-2</c:v>
                </c:pt>
                <c:pt idx="108">
                  <c:v>1.4529069794399999E-2</c:v>
                </c:pt>
                <c:pt idx="109">
                  <c:v>1.4667752627000001E-2</c:v>
                </c:pt>
                <c:pt idx="110">
                  <c:v>1.4806682407E-2</c:v>
                </c:pt>
                <c:pt idx="111">
                  <c:v>1.49456809032E-2</c:v>
                </c:pt>
                <c:pt idx="112">
                  <c:v>1.5084889153100009E-2</c:v>
                </c:pt>
                <c:pt idx="113">
                  <c:v>1.5224081953799999E-2</c:v>
                </c:pt>
                <c:pt idx="114">
                  <c:v>1.5363357804500001E-2</c:v>
                </c:pt>
                <c:pt idx="115">
                  <c:v>1.5502563817500013E-2</c:v>
                </c:pt>
                <c:pt idx="116">
                  <c:v>1.5641750870500001E-2</c:v>
                </c:pt>
                <c:pt idx="117">
                  <c:v>1.5780749233500015E-2</c:v>
                </c:pt>
                <c:pt idx="118">
                  <c:v>1.5919641625100001E-2</c:v>
                </c:pt>
                <c:pt idx="119">
                  <c:v>1.6058335666100015E-2</c:v>
                </c:pt>
                <c:pt idx="120">
                  <c:v>1.6196822619200014E-2</c:v>
                </c:pt>
                <c:pt idx="121">
                  <c:v>1.6334942261100001E-2</c:v>
                </c:pt>
                <c:pt idx="122">
                  <c:v>1.6472821730800013E-2</c:v>
                </c:pt>
                <c:pt idx="123">
                  <c:v>1.6610391678600001E-2</c:v>
                </c:pt>
                <c:pt idx="124">
                  <c:v>1.6747663991699999E-2</c:v>
                </c:pt>
                <c:pt idx="125">
                  <c:v>1.688457065060002E-2</c:v>
                </c:pt>
                <c:pt idx="126">
                  <c:v>1.70210437625E-2</c:v>
                </c:pt>
                <c:pt idx="127">
                  <c:v>1.7157210804599986E-2</c:v>
                </c:pt>
                <c:pt idx="128">
                  <c:v>1.72930112234E-2</c:v>
                </c:pt>
                <c:pt idx="129">
                  <c:v>1.7428470587400005E-2</c:v>
                </c:pt>
                <c:pt idx="130">
                  <c:v>1.7563649705499999E-2</c:v>
                </c:pt>
                <c:pt idx="131">
                  <c:v>1.7698539014300001E-2</c:v>
                </c:pt>
                <c:pt idx="132">
                  <c:v>1.7833125512000014E-2</c:v>
                </c:pt>
                <c:pt idx="133">
                  <c:v>1.7967429155900001E-2</c:v>
                </c:pt>
                <c:pt idx="134">
                  <c:v>1.8101531857900015E-2</c:v>
                </c:pt>
                <c:pt idx="135">
                  <c:v>1.8235558780800003E-2</c:v>
                </c:pt>
                <c:pt idx="136">
                  <c:v>1.83693541014E-2</c:v>
                </c:pt>
                <c:pt idx="137">
                  <c:v>1.8503111533400014E-2</c:v>
                </c:pt>
                <c:pt idx="138">
                  <c:v>1.8636758269200013E-2</c:v>
                </c:pt>
                <c:pt idx="139">
                  <c:v>1.8770437555300001E-2</c:v>
                </c:pt>
                <c:pt idx="140">
                  <c:v>1.8904114641100016E-2</c:v>
                </c:pt>
                <c:pt idx="141">
                  <c:v>1.90379550813E-2</c:v>
                </c:pt>
                <c:pt idx="142">
                  <c:v>1.9171877250400017E-2</c:v>
                </c:pt>
                <c:pt idx="143">
                  <c:v>1.9305934276600014E-2</c:v>
                </c:pt>
                <c:pt idx="144">
                  <c:v>1.9440219416400017E-2</c:v>
                </c:pt>
                <c:pt idx="145">
                  <c:v>1.95746468407E-2</c:v>
                </c:pt>
                <c:pt idx="146">
                  <c:v>1.9709339438200014E-2</c:v>
                </c:pt>
                <c:pt idx="147">
                  <c:v>1.9844375917500025E-2</c:v>
                </c:pt>
                <c:pt idx="148">
                  <c:v>1.9979650975600002E-2</c:v>
                </c:pt>
                <c:pt idx="149">
                  <c:v>2.01152580429E-2</c:v>
                </c:pt>
                <c:pt idx="150">
                  <c:v>2.0251207252100018E-2</c:v>
                </c:pt>
                <c:pt idx="151">
                  <c:v>2.0387441356199999E-2</c:v>
                </c:pt>
                <c:pt idx="152">
                  <c:v>2.0524029232399973E-2</c:v>
                </c:pt>
                <c:pt idx="153">
                  <c:v>2.06609596964E-2</c:v>
                </c:pt>
                <c:pt idx="154">
                  <c:v>2.0798220489100006E-2</c:v>
                </c:pt>
                <c:pt idx="155">
                  <c:v>2.0935769504900018E-2</c:v>
                </c:pt>
                <c:pt idx="156">
                  <c:v>2.1073697959000028E-2</c:v>
                </c:pt>
                <c:pt idx="157">
                  <c:v>2.1211820138100006E-2</c:v>
                </c:pt>
                <c:pt idx="158">
                  <c:v>2.1350222586200018E-2</c:v>
                </c:pt>
                <c:pt idx="159">
                  <c:v>2.1488919051600018E-2</c:v>
                </c:pt>
                <c:pt idx="160">
                  <c:v>2.1627767901000006E-2</c:v>
                </c:pt>
                <c:pt idx="161">
                  <c:v>2.1766796820899999E-2</c:v>
                </c:pt>
                <c:pt idx="162">
                  <c:v>2.1906010140400001E-2</c:v>
                </c:pt>
                <c:pt idx="163">
                  <c:v>2.2045319040900024E-2</c:v>
                </c:pt>
                <c:pt idx="164">
                  <c:v>2.2184727214800002E-2</c:v>
                </c:pt>
                <c:pt idx="165">
                  <c:v>2.2324227718700011E-2</c:v>
                </c:pt>
                <c:pt idx="166">
                  <c:v>2.2463730001300017E-2</c:v>
                </c:pt>
                <c:pt idx="167">
                  <c:v>2.2603237753700042E-2</c:v>
                </c:pt>
                <c:pt idx="168">
                  <c:v>2.2742719243799999E-2</c:v>
                </c:pt>
                <c:pt idx="169">
                  <c:v>2.2882143438700028E-2</c:v>
                </c:pt>
                <c:pt idx="170">
                  <c:v>2.3021496677499999E-2</c:v>
                </c:pt>
                <c:pt idx="171">
                  <c:v>2.3160764716199982E-2</c:v>
                </c:pt>
                <c:pt idx="172">
                  <c:v>2.3299890636199999E-2</c:v>
                </c:pt>
                <c:pt idx="173">
                  <c:v>2.3439022160000017E-2</c:v>
                </c:pt>
                <c:pt idx="174">
                  <c:v>2.357787587380002E-2</c:v>
                </c:pt>
                <c:pt idx="175">
                  <c:v>2.3716659298699976E-2</c:v>
                </c:pt>
                <c:pt idx="176">
                  <c:v>2.3855158865E-2</c:v>
                </c:pt>
                <c:pt idx="177">
                  <c:v>2.39936491663E-2</c:v>
                </c:pt>
                <c:pt idx="178">
                  <c:v>2.4131933747500011E-2</c:v>
                </c:pt>
                <c:pt idx="179">
                  <c:v>2.42700203E-2</c:v>
                </c:pt>
                <c:pt idx="180">
                  <c:v>2.4407993250000006E-2</c:v>
                </c:pt>
                <c:pt idx="181">
                  <c:v>2.4545729487500011E-2</c:v>
                </c:pt>
                <c:pt idx="182">
                  <c:v>2.4683439662500001E-2</c:v>
                </c:pt>
                <c:pt idx="183">
                  <c:v>2.4820962075000012E-2</c:v>
                </c:pt>
                <c:pt idx="184">
                  <c:v>2.4958310750000001E-2</c:v>
                </c:pt>
                <c:pt idx="185">
                  <c:v>2.50956262625E-2</c:v>
                </c:pt>
                <c:pt idx="186">
                  <c:v>2.5232820262500011E-2</c:v>
                </c:pt>
                <c:pt idx="187">
                  <c:v>2.5369947312500002E-2</c:v>
                </c:pt>
                <c:pt idx="188">
                  <c:v>2.5506952450000002E-2</c:v>
                </c:pt>
                <c:pt idx="189">
                  <c:v>2.5643904262500017E-2</c:v>
                </c:pt>
                <c:pt idx="190">
                  <c:v>2.5780884949999989E-2</c:v>
                </c:pt>
                <c:pt idx="191">
                  <c:v>2.5917760412500018E-2</c:v>
                </c:pt>
                <c:pt idx="192">
                  <c:v>2.6054720825000002E-2</c:v>
                </c:pt>
                <c:pt idx="193">
                  <c:v>2.61916208125E-2</c:v>
                </c:pt>
                <c:pt idx="194">
                  <c:v>2.6328565775E-2</c:v>
                </c:pt>
                <c:pt idx="195">
                  <c:v>2.646563125E-2</c:v>
                </c:pt>
                <c:pt idx="196">
                  <c:v>2.6602723875000012E-2</c:v>
                </c:pt>
                <c:pt idx="197">
                  <c:v>2.6739899375000011E-2</c:v>
                </c:pt>
                <c:pt idx="198">
                  <c:v>2.6877120625000039E-2</c:v>
                </c:pt>
                <c:pt idx="199">
                  <c:v>2.7014482625000016E-2</c:v>
                </c:pt>
                <c:pt idx="200">
                  <c:v>2.715205775E-2</c:v>
                </c:pt>
                <c:pt idx="201">
                  <c:v>2.7289716250000019E-2</c:v>
                </c:pt>
                <c:pt idx="202">
                  <c:v>2.7427510250000002E-2</c:v>
                </c:pt>
                <c:pt idx="203">
                  <c:v>2.7565447750000006E-2</c:v>
                </c:pt>
                <c:pt idx="204">
                  <c:v>2.7703520000000002E-2</c:v>
                </c:pt>
                <c:pt idx="205">
                  <c:v>2.7841806250000028E-2</c:v>
                </c:pt>
                <c:pt idx="206">
                  <c:v>2.7980254749999999E-2</c:v>
                </c:pt>
                <c:pt idx="207">
                  <c:v>2.8118853999999981E-2</c:v>
                </c:pt>
                <c:pt idx="208">
                  <c:v>2.8257619750000001E-2</c:v>
                </c:pt>
                <c:pt idx="209">
                  <c:v>2.8396522625E-2</c:v>
                </c:pt>
                <c:pt idx="210">
                  <c:v>2.8535482750000001E-2</c:v>
                </c:pt>
                <c:pt idx="211">
                  <c:v>2.8674673125000012E-2</c:v>
                </c:pt>
                <c:pt idx="212">
                  <c:v>2.8814042500000012E-2</c:v>
                </c:pt>
                <c:pt idx="213">
                  <c:v>2.8953574124999999E-2</c:v>
                </c:pt>
                <c:pt idx="214">
                  <c:v>2.909304175000001E-2</c:v>
                </c:pt>
                <c:pt idx="215">
                  <c:v>2.9232672500000025E-2</c:v>
                </c:pt>
                <c:pt idx="216">
                  <c:v>2.9372432500000011E-2</c:v>
                </c:pt>
                <c:pt idx="217">
                  <c:v>2.9512248750000001E-2</c:v>
                </c:pt>
                <c:pt idx="218">
                  <c:v>2.9652043750000006E-2</c:v>
                </c:pt>
                <c:pt idx="219">
                  <c:v>2.9791980000000006E-2</c:v>
                </c:pt>
                <c:pt idx="220">
                  <c:v>2.9931853750000001E-2</c:v>
                </c:pt>
                <c:pt idx="221">
                  <c:v>3.007172625000001E-2</c:v>
                </c:pt>
                <c:pt idx="222">
                  <c:v>3.0211622500000018E-2</c:v>
                </c:pt>
                <c:pt idx="223">
                  <c:v>3.0351587500000006E-2</c:v>
                </c:pt>
                <c:pt idx="224">
                  <c:v>3.049134625000002E-2</c:v>
                </c:pt>
                <c:pt idx="225">
                  <c:v>3.0631142500000048E-2</c:v>
                </c:pt>
                <c:pt idx="226">
                  <c:v>3.0770816250000006E-2</c:v>
                </c:pt>
                <c:pt idx="227">
                  <c:v>3.0910456249999982E-2</c:v>
                </c:pt>
                <c:pt idx="228">
                  <c:v>3.1049903750000028E-2</c:v>
                </c:pt>
                <c:pt idx="229">
                  <c:v>3.1189380000000006E-2</c:v>
                </c:pt>
                <c:pt idx="230">
                  <c:v>3.1328661249999994E-2</c:v>
                </c:pt>
                <c:pt idx="231">
                  <c:v>3.1467780000000001E-2</c:v>
                </c:pt>
                <c:pt idx="232">
                  <c:v>3.1606762500000031E-2</c:v>
                </c:pt>
                <c:pt idx="233">
                  <c:v>3.1745712500000037E-2</c:v>
                </c:pt>
                <c:pt idx="234">
                  <c:v>3.1884438750000001E-2</c:v>
                </c:pt>
                <c:pt idx="235">
                  <c:v>3.2023082500000029E-2</c:v>
                </c:pt>
                <c:pt idx="236">
                  <c:v>3.2161521249999998E-2</c:v>
                </c:pt>
                <c:pt idx="237">
                  <c:v>3.2299782500000027E-2</c:v>
                </c:pt>
                <c:pt idx="238">
                  <c:v>3.2437945000000058E-2</c:v>
                </c:pt>
                <c:pt idx="239">
                  <c:v>3.2575912500000047E-2</c:v>
                </c:pt>
                <c:pt idx="240">
                  <c:v>3.2713763750000006E-2</c:v>
                </c:pt>
                <c:pt idx="241">
                  <c:v>3.2851480000000002E-2</c:v>
                </c:pt>
                <c:pt idx="242">
                  <c:v>3.2989092500000025E-2</c:v>
                </c:pt>
                <c:pt idx="243">
                  <c:v>3.3126569999999973E-2</c:v>
                </c:pt>
                <c:pt idx="244">
                  <c:v>3.3263849999999998E-2</c:v>
                </c:pt>
                <c:pt idx="245">
                  <c:v>3.3401025000000001E-2</c:v>
                </c:pt>
                <c:pt idx="246">
                  <c:v>3.3538125000000002E-2</c:v>
                </c:pt>
                <c:pt idx="247">
                  <c:v>3.3675099999999999E-2</c:v>
                </c:pt>
                <c:pt idx="248">
                  <c:v>3.3812012500000002E-2</c:v>
                </c:pt>
                <c:pt idx="249">
                  <c:v>3.3948787500000001E-2</c:v>
                </c:pt>
                <c:pt idx="250">
                  <c:v>3.4085487500000011E-2</c:v>
                </c:pt>
                <c:pt idx="251">
                  <c:v>3.4222137500000006E-2</c:v>
                </c:pt>
                <c:pt idx="252">
                  <c:v>3.4358637500000004E-2</c:v>
                </c:pt>
                <c:pt idx="253">
                  <c:v>3.4495175000000031E-2</c:v>
                </c:pt>
                <c:pt idx="254">
                  <c:v>3.4631624999999999E-2</c:v>
                </c:pt>
                <c:pt idx="255">
                  <c:v>3.4768075000000002E-2</c:v>
                </c:pt>
                <c:pt idx="256">
                  <c:v>3.4904362500000029E-2</c:v>
                </c:pt>
                <c:pt idx="257">
                  <c:v>3.5040675000000028E-2</c:v>
                </c:pt>
                <c:pt idx="258">
                  <c:v>3.5176912500000025E-2</c:v>
                </c:pt>
                <c:pt idx="259">
                  <c:v>3.5313125000000001E-2</c:v>
                </c:pt>
                <c:pt idx="260">
                  <c:v>3.5449262500000037E-2</c:v>
                </c:pt>
                <c:pt idx="261">
                  <c:v>3.5585350000000002E-2</c:v>
                </c:pt>
                <c:pt idx="262">
                  <c:v>3.5721387500000028E-2</c:v>
                </c:pt>
                <c:pt idx="263">
                  <c:v>3.5857387500000032E-2</c:v>
                </c:pt>
                <c:pt idx="264">
                  <c:v>3.5993299999999999E-2</c:v>
                </c:pt>
                <c:pt idx="265">
                  <c:v>3.6129099999999997E-2</c:v>
                </c:pt>
                <c:pt idx="266">
                  <c:v>3.6264812500000028E-2</c:v>
                </c:pt>
                <c:pt idx="267">
                  <c:v>3.6400412500000028E-2</c:v>
                </c:pt>
                <c:pt idx="268">
                  <c:v>3.6535950000000011E-2</c:v>
                </c:pt>
                <c:pt idx="269">
                  <c:v>3.6671262500000058E-2</c:v>
                </c:pt>
                <c:pt idx="270">
                  <c:v>3.6806462500000012E-2</c:v>
                </c:pt>
                <c:pt idx="271">
                  <c:v>3.6941512500000037E-2</c:v>
                </c:pt>
                <c:pt idx="272">
                  <c:v>3.7076475000000025E-2</c:v>
                </c:pt>
                <c:pt idx="273">
                  <c:v>3.7211187500000034E-2</c:v>
                </c:pt>
                <c:pt idx="274">
                  <c:v>3.7345762500000032E-2</c:v>
                </c:pt>
                <c:pt idx="275">
                  <c:v>3.7480100000000037E-2</c:v>
                </c:pt>
                <c:pt idx="276">
                  <c:v>3.7614237500000029E-2</c:v>
                </c:pt>
                <c:pt idx="277">
                  <c:v>3.7748175000000016E-2</c:v>
                </c:pt>
                <c:pt idx="278">
                  <c:v>3.7882075000000029E-2</c:v>
                </c:pt>
                <c:pt idx="279">
                  <c:v>3.8015674999999999E-2</c:v>
                </c:pt>
                <c:pt idx="280">
                  <c:v>3.8149099999999998E-2</c:v>
                </c:pt>
                <c:pt idx="281">
                  <c:v>3.8282299999999998E-2</c:v>
                </c:pt>
                <c:pt idx="282">
                  <c:v>3.8415337500000028E-2</c:v>
                </c:pt>
                <c:pt idx="283">
                  <c:v>3.8548199999999998E-2</c:v>
                </c:pt>
                <c:pt idx="284">
                  <c:v>3.8681000000000028E-2</c:v>
                </c:pt>
                <c:pt idx="285">
                  <c:v>3.8813500000000001E-2</c:v>
                </c:pt>
                <c:pt idx="286">
                  <c:v>3.894595E-2</c:v>
                </c:pt>
                <c:pt idx="287">
                  <c:v>3.9078262500000037E-2</c:v>
                </c:pt>
                <c:pt idx="288">
                  <c:v>3.9210475000000002E-2</c:v>
                </c:pt>
                <c:pt idx="289">
                  <c:v>3.9342612500000027E-2</c:v>
                </c:pt>
                <c:pt idx="290">
                  <c:v>3.9474662500000028E-2</c:v>
                </c:pt>
                <c:pt idx="291">
                  <c:v>3.9606587500000005E-2</c:v>
                </c:pt>
                <c:pt idx="292">
                  <c:v>3.9738587500000006E-2</c:v>
                </c:pt>
                <c:pt idx="293">
                  <c:v>3.9870550000000005E-2</c:v>
                </c:pt>
                <c:pt idx="294">
                  <c:v>4.0002425000000036E-2</c:v>
                </c:pt>
                <c:pt idx="295">
                  <c:v>4.0134287499999997E-2</c:v>
                </c:pt>
                <c:pt idx="296">
                  <c:v>4.0266175000000001E-2</c:v>
                </c:pt>
                <c:pt idx="297">
                  <c:v>4.0398125000000014E-2</c:v>
                </c:pt>
                <c:pt idx="298">
                  <c:v>4.0529999999999997E-2</c:v>
                </c:pt>
                <c:pt idx="299">
                  <c:v>4.0662062499999985E-2</c:v>
                </c:pt>
                <c:pt idx="300">
                  <c:v>4.0794062499999985E-2</c:v>
                </c:pt>
                <c:pt idx="301">
                  <c:v>4.0926200000000003E-2</c:v>
                </c:pt>
                <c:pt idx="302">
                  <c:v>4.10583375E-2</c:v>
                </c:pt>
                <c:pt idx="303">
                  <c:v>4.1190600000000022E-2</c:v>
                </c:pt>
                <c:pt idx="304">
                  <c:v>4.13228E-2</c:v>
                </c:pt>
                <c:pt idx="305">
                  <c:v>4.1455187499999949E-2</c:v>
                </c:pt>
                <c:pt idx="306">
                  <c:v>4.1587512499999958E-2</c:v>
                </c:pt>
                <c:pt idx="307">
                  <c:v>4.1719899999999997E-2</c:v>
                </c:pt>
                <c:pt idx="308">
                  <c:v>4.1852262500000001E-2</c:v>
                </c:pt>
                <c:pt idx="309">
                  <c:v>4.1984737500000001E-2</c:v>
                </c:pt>
                <c:pt idx="310">
                  <c:v>4.2117275000000023E-2</c:v>
                </c:pt>
                <c:pt idx="311">
                  <c:v>4.2249699999999987E-2</c:v>
                </c:pt>
                <c:pt idx="312">
                  <c:v>4.2382087500000061E-2</c:v>
                </c:pt>
                <c:pt idx="313">
                  <c:v>4.2514525000000004E-2</c:v>
                </c:pt>
                <c:pt idx="314">
                  <c:v>4.2646887500000001E-2</c:v>
                </c:pt>
                <c:pt idx="315">
                  <c:v>4.2779174999999996E-2</c:v>
                </c:pt>
                <c:pt idx="316">
                  <c:v>4.2911375000000002E-2</c:v>
                </c:pt>
                <c:pt idx="317">
                  <c:v>4.3043524999999999E-2</c:v>
                </c:pt>
                <c:pt idx="318">
                  <c:v>4.3175562499999931E-2</c:v>
                </c:pt>
                <c:pt idx="319">
                  <c:v>4.3307400000000038E-2</c:v>
                </c:pt>
                <c:pt idx="320">
                  <c:v>4.3439174999999997E-2</c:v>
                </c:pt>
                <c:pt idx="321">
                  <c:v>4.3570699999999997E-2</c:v>
                </c:pt>
                <c:pt idx="322">
                  <c:v>4.3702137500000036E-2</c:v>
                </c:pt>
                <c:pt idx="323">
                  <c:v>4.383335E-2</c:v>
                </c:pt>
                <c:pt idx="324">
                  <c:v>4.3964425000000022E-2</c:v>
                </c:pt>
                <c:pt idx="325">
                  <c:v>4.4095212500000022E-2</c:v>
                </c:pt>
                <c:pt idx="326">
                  <c:v>4.4225887499999963E-2</c:v>
                </c:pt>
                <c:pt idx="327">
                  <c:v>4.4356362500000003E-2</c:v>
                </c:pt>
                <c:pt idx="328">
                  <c:v>4.4486625000000071E-2</c:v>
                </c:pt>
                <c:pt idx="329">
                  <c:v>4.4616737500000066E-2</c:v>
                </c:pt>
                <c:pt idx="330">
                  <c:v>4.4746625000000061E-2</c:v>
                </c:pt>
                <c:pt idx="331">
                  <c:v>4.4876425000000039E-2</c:v>
                </c:pt>
                <c:pt idx="332">
                  <c:v>4.5006112500000001E-2</c:v>
                </c:pt>
                <c:pt idx="333">
                  <c:v>4.5135612499999964E-2</c:v>
                </c:pt>
                <c:pt idx="334">
                  <c:v>4.5264974999999999E-2</c:v>
                </c:pt>
                <c:pt idx="335">
                  <c:v>4.5394312499999985E-2</c:v>
                </c:pt>
                <c:pt idx="336">
                  <c:v>4.5523599999999997E-2</c:v>
                </c:pt>
                <c:pt idx="337">
                  <c:v>4.5652825000000001E-2</c:v>
                </c:pt>
                <c:pt idx="338">
                  <c:v>4.5782187500000036E-2</c:v>
                </c:pt>
                <c:pt idx="339">
                  <c:v>4.5911475000000014E-2</c:v>
                </c:pt>
                <c:pt idx="340">
                  <c:v>4.6040787499999965E-2</c:v>
                </c:pt>
                <c:pt idx="341">
                  <c:v>4.6170224999999995E-2</c:v>
                </c:pt>
                <c:pt idx="342">
                  <c:v>4.6299774999999987E-2</c:v>
                </c:pt>
                <c:pt idx="343">
                  <c:v>4.6429474999999998E-2</c:v>
                </c:pt>
                <c:pt idx="344">
                  <c:v>4.6559312499999929E-2</c:v>
                </c:pt>
                <c:pt idx="345">
                  <c:v>4.6689349999999935E-2</c:v>
                </c:pt>
                <c:pt idx="346">
                  <c:v>4.6819600000000024E-2</c:v>
                </c:pt>
                <c:pt idx="347">
                  <c:v>4.6949962499999928E-2</c:v>
                </c:pt>
                <c:pt idx="348">
                  <c:v>4.7080787499999999E-2</c:v>
                </c:pt>
                <c:pt idx="349">
                  <c:v>4.7211712499999975E-2</c:v>
                </c:pt>
                <c:pt idx="350">
                  <c:v>4.7342812499999977E-2</c:v>
                </c:pt>
                <c:pt idx="351">
                  <c:v>4.7474337499999998E-2</c:v>
                </c:pt>
                <c:pt idx="352">
                  <c:v>4.7606100000000012E-2</c:v>
                </c:pt>
                <c:pt idx="353">
                  <c:v>4.7738037500000038E-2</c:v>
                </c:pt>
                <c:pt idx="354">
                  <c:v>4.7870300000000011E-2</c:v>
                </c:pt>
                <c:pt idx="355">
                  <c:v>4.8002762499999976E-2</c:v>
                </c:pt>
                <c:pt idx="356">
                  <c:v>4.8135487499999997E-2</c:v>
                </c:pt>
                <c:pt idx="357">
                  <c:v>4.8268437499999997E-2</c:v>
                </c:pt>
                <c:pt idx="358">
                  <c:v>4.84015E-2</c:v>
                </c:pt>
                <c:pt idx="359">
                  <c:v>4.8534824999999997E-2</c:v>
                </c:pt>
                <c:pt idx="360">
                  <c:v>4.8668337499999985E-2</c:v>
                </c:pt>
                <c:pt idx="361">
                  <c:v>4.8801912499999975E-2</c:v>
                </c:pt>
                <c:pt idx="362">
                  <c:v>4.8935712499999957E-2</c:v>
                </c:pt>
                <c:pt idx="363">
                  <c:v>4.9069437500000049E-2</c:v>
                </c:pt>
                <c:pt idx="364">
                  <c:v>4.92033625E-2</c:v>
                </c:pt>
                <c:pt idx="365">
                  <c:v>4.9337350000000037E-2</c:v>
                </c:pt>
                <c:pt idx="366">
                  <c:v>4.9471200000000014E-2</c:v>
                </c:pt>
                <c:pt idx="367">
                  <c:v>4.9605187500000002E-2</c:v>
                </c:pt>
                <c:pt idx="368">
                  <c:v>4.9739025000000034E-2</c:v>
                </c:pt>
                <c:pt idx="369">
                  <c:v>4.9872975000000035E-2</c:v>
                </c:pt>
                <c:pt idx="370">
                  <c:v>5.0006775000000003E-2</c:v>
                </c:pt>
                <c:pt idx="371">
                  <c:v>5.0140524999999998E-2</c:v>
                </c:pt>
                <c:pt idx="372">
                  <c:v>5.02740375E-2</c:v>
                </c:pt>
                <c:pt idx="373">
                  <c:v>5.0407600000000032E-2</c:v>
                </c:pt>
                <c:pt idx="374">
                  <c:v>5.0540937500000001E-2</c:v>
                </c:pt>
                <c:pt idx="375">
                  <c:v>5.0674212499999961E-2</c:v>
                </c:pt>
                <c:pt idx="376">
                  <c:v>5.0807337500000035E-2</c:v>
                </c:pt>
                <c:pt idx="377">
                  <c:v>5.0940387499999969E-2</c:v>
                </c:pt>
                <c:pt idx="378">
                  <c:v>5.10732125E-2</c:v>
                </c:pt>
                <c:pt idx="379">
                  <c:v>5.1205949999999958E-2</c:v>
                </c:pt>
                <c:pt idx="380">
                  <c:v>5.1338512499999975E-2</c:v>
                </c:pt>
                <c:pt idx="381">
                  <c:v>5.1470999999999996E-2</c:v>
                </c:pt>
                <c:pt idx="382">
                  <c:v>5.1603312499999943E-2</c:v>
                </c:pt>
                <c:pt idx="383">
                  <c:v>5.1735625000000014E-2</c:v>
                </c:pt>
                <c:pt idx="384">
                  <c:v>5.1867737500000025E-2</c:v>
                </c:pt>
                <c:pt idx="385">
                  <c:v>5.19998375E-2</c:v>
                </c:pt>
                <c:pt idx="386">
                  <c:v>5.2131787499999999E-2</c:v>
                </c:pt>
                <c:pt idx="387">
                  <c:v>5.2263737500000025E-2</c:v>
                </c:pt>
                <c:pt idx="388">
                  <c:v>5.2395637500000071E-2</c:v>
                </c:pt>
                <c:pt idx="389">
                  <c:v>5.2527487499999997E-2</c:v>
                </c:pt>
                <c:pt idx="390">
                  <c:v>5.2659400000000002E-2</c:v>
                </c:pt>
                <c:pt idx="391">
                  <c:v>5.2791337500000042E-2</c:v>
                </c:pt>
                <c:pt idx="392">
                  <c:v>5.2923262499999985E-2</c:v>
                </c:pt>
                <c:pt idx="393">
                  <c:v>5.30553E-2</c:v>
                </c:pt>
                <c:pt idx="394">
                  <c:v>5.3187412500000003E-2</c:v>
                </c:pt>
                <c:pt idx="395">
                  <c:v>5.3319737499999999E-2</c:v>
                </c:pt>
                <c:pt idx="396">
                  <c:v>5.3452050000000022E-2</c:v>
                </c:pt>
                <c:pt idx="397">
                  <c:v>5.3584550000000002E-2</c:v>
                </c:pt>
                <c:pt idx="398">
                  <c:v>5.371723750000007E-2</c:v>
                </c:pt>
                <c:pt idx="399">
                  <c:v>5.3849987500000002E-2</c:v>
                </c:pt>
                <c:pt idx="400">
                  <c:v>5.3983062499999963E-2</c:v>
                </c:pt>
                <c:pt idx="401">
                  <c:v>5.4116325000000035E-2</c:v>
                </c:pt>
                <c:pt idx="402">
                  <c:v>5.4249824999999995E-2</c:v>
                </c:pt>
                <c:pt idx="403">
                  <c:v>5.4383500000000057E-2</c:v>
                </c:pt>
                <c:pt idx="404">
                  <c:v>5.451733750000004E-2</c:v>
                </c:pt>
                <c:pt idx="405">
                  <c:v>5.4651600000000022E-2</c:v>
                </c:pt>
                <c:pt idx="406">
                  <c:v>5.4785962500000014E-2</c:v>
                </c:pt>
                <c:pt idx="407">
                  <c:v>5.4920537499999998E-2</c:v>
                </c:pt>
                <c:pt idx="408">
                  <c:v>5.5055399999999997E-2</c:v>
                </c:pt>
                <c:pt idx="409">
                  <c:v>5.5190300000000012E-2</c:v>
                </c:pt>
                <c:pt idx="410">
                  <c:v>5.53255125E-2</c:v>
                </c:pt>
                <c:pt idx="411">
                  <c:v>5.5460937500000057E-2</c:v>
                </c:pt>
                <c:pt idx="412">
                  <c:v>5.5596412499999998E-2</c:v>
                </c:pt>
                <c:pt idx="413">
                  <c:v>5.5731937500000037E-2</c:v>
                </c:pt>
                <c:pt idx="414">
                  <c:v>5.5867587500000038E-2</c:v>
                </c:pt>
                <c:pt idx="415">
                  <c:v>5.600335E-2</c:v>
                </c:pt>
                <c:pt idx="416">
                  <c:v>5.6139112499999928E-2</c:v>
                </c:pt>
                <c:pt idx="417">
                  <c:v>5.6274799999999965E-2</c:v>
                </c:pt>
                <c:pt idx="418">
                  <c:v>5.6410475000000022E-2</c:v>
                </c:pt>
                <c:pt idx="419">
                  <c:v>5.6546074999999987E-2</c:v>
                </c:pt>
                <c:pt idx="420">
                  <c:v>5.668158749999995E-2</c:v>
                </c:pt>
                <c:pt idx="421">
                  <c:v>5.6816925000000039E-2</c:v>
                </c:pt>
                <c:pt idx="422">
                  <c:v>5.6952062499999963E-2</c:v>
                </c:pt>
                <c:pt idx="423">
                  <c:v>5.7087025000000034E-2</c:v>
                </c:pt>
                <c:pt idx="424">
                  <c:v>5.7221887499999964E-2</c:v>
                </c:pt>
                <c:pt idx="425">
                  <c:v>5.7356400000000071E-2</c:v>
                </c:pt>
                <c:pt idx="426">
                  <c:v>5.7490762500000014E-2</c:v>
                </c:pt>
                <c:pt idx="427">
                  <c:v>5.7624687500000014E-2</c:v>
                </c:pt>
                <c:pt idx="428">
                  <c:v>5.7758437500000058E-2</c:v>
                </c:pt>
                <c:pt idx="429">
                  <c:v>5.7891850000000002E-2</c:v>
                </c:pt>
                <c:pt idx="430">
                  <c:v>5.8025087500000003E-2</c:v>
                </c:pt>
                <c:pt idx="431">
                  <c:v>5.8157899999999998E-2</c:v>
                </c:pt>
                <c:pt idx="432">
                  <c:v>5.8290487500000022E-2</c:v>
                </c:pt>
                <c:pt idx="433">
                  <c:v>5.8422825000000012E-2</c:v>
                </c:pt>
                <c:pt idx="434">
                  <c:v>5.8554837499999977E-2</c:v>
                </c:pt>
                <c:pt idx="435">
                  <c:v>5.8686687500000036E-2</c:v>
                </c:pt>
                <c:pt idx="436">
                  <c:v>5.8818187500000021E-2</c:v>
                </c:pt>
                <c:pt idx="437">
                  <c:v>5.8949549999999955E-2</c:v>
                </c:pt>
                <c:pt idx="438">
                  <c:v>5.908065000000004E-2</c:v>
                </c:pt>
                <c:pt idx="439">
                  <c:v>5.9211587500000024E-2</c:v>
                </c:pt>
                <c:pt idx="440">
                  <c:v>5.9342350000000023E-2</c:v>
                </c:pt>
                <c:pt idx="441">
                  <c:v>5.9472950000000031E-2</c:v>
                </c:pt>
                <c:pt idx="442">
                  <c:v>5.96033625E-2</c:v>
                </c:pt>
                <c:pt idx="443">
                  <c:v>5.9733800000000038E-2</c:v>
                </c:pt>
                <c:pt idx="444">
                  <c:v>5.9864062500000023E-2</c:v>
                </c:pt>
                <c:pt idx="445">
                  <c:v>5.9994237500000061E-2</c:v>
                </c:pt>
                <c:pt idx="446">
                  <c:v>6.012435E-2</c:v>
                </c:pt>
                <c:pt idx="447">
                  <c:v>6.0254512499999968E-2</c:v>
                </c:pt>
                <c:pt idx="448">
                  <c:v>6.0384612499999997E-2</c:v>
                </c:pt>
                <c:pt idx="449">
                  <c:v>6.0514662499999997E-2</c:v>
                </c:pt>
                <c:pt idx="450">
                  <c:v>6.0644762499999935E-2</c:v>
                </c:pt>
                <c:pt idx="451">
                  <c:v>6.0774887499999986E-2</c:v>
                </c:pt>
                <c:pt idx="452">
                  <c:v>6.0905124999999997E-2</c:v>
                </c:pt>
                <c:pt idx="453">
                  <c:v>6.1035374999999996E-2</c:v>
                </c:pt>
                <c:pt idx="454">
                  <c:v>6.1165712499999962E-2</c:v>
                </c:pt>
                <c:pt idx="455">
                  <c:v>6.1296150000000001E-2</c:v>
                </c:pt>
                <c:pt idx="456">
                  <c:v>6.14266625E-2</c:v>
                </c:pt>
                <c:pt idx="457">
                  <c:v>6.1557324999999996E-2</c:v>
                </c:pt>
                <c:pt idx="458">
                  <c:v>6.1688112499999948E-2</c:v>
                </c:pt>
                <c:pt idx="459">
                  <c:v>6.1819012499999965E-2</c:v>
                </c:pt>
                <c:pt idx="460">
                  <c:v>6.1949949999999948E-2</c:v>
                </c:pt>
                <c:pt idx="461">
                  <c:v>6.20811E-2</c:v>
                </c:pt>
                <c:pt idx="462">
                  <c:v>6.2212350000000013E-2</c:v>
                </c:pt>
                <c:pt idx="463">
                  <c:v>6.2343700000000037E-2</c:v>
                </c:pt>
                <c:pt idx="464">
                  <c:v>6.2475162499999945E-2</c:v>
                </c:pt>
                <c:pt idx="465">
                  <c:v>6.2606562500000004E-2</c:v>
                </c:pt>
                <c:pt idx="466">
                  <c:v>6.2738174999999993E-2</c:v>
                </c:pt>
                <c:pt idx="467">
                  <c:v>6.2869725000000001E-2</c:v>
                </c:pt>
                <c:pt idx="468">
                  <c:v>6.3001299999999996E-2</c:v>
                </c:pt>
                <c:pt idx="469">
                  <c:v>6.3132887499999998E-2</c:v>
                </c:pt>
                <c:pt idx="470">
                  <c:v>6.326445E-2</c:v>
                </c:pt>
                <c:pt idx="471">
                  <c:v>6.3395862499999969E-2</c:v>
                </c:pt>
                <c:pt idx="472">
                  <c:v>6.3527237500000014E-2</c:v>
                </c:pt>
                <c:pt idx="473">
                  <c:v>6.3658450000000005E-2</c:v>
                </c:pt>
                <c:pt idx="474">
                  <c:v>6.378955E-2</c:v>
                </c:pt>
                <c:pt idx="475">
                  <c:v>6.3920487499999998E-2</c:v>
                </c:pt>
                <c:pt idx="476">
                  <c:v>6.4051212499999996E-2</c:v>
                </c:pt>
                <c:pt idx="477">
                  <c:v>6.4181674999999994E-2</c:v>
                </c:pt>
                <c:pt idx="478">
                  <c:v>6.4311925000000061E-2</c:v>
                </c:pt>
                <c:pt idx="479">
                  <c:v>6.4441937500000004E-2</c:v>
                </c:pt>
                <c:pt idx="480">
                  <c:v>6.4571562499999957E-2</c:v>
                </c:pt>
                <c:pt idx="481">
                  <c:v>6.4701025000000023E-2</c:v>
                </c:pt>
                <c:pt idx="482">
                  <c:v>6.4830225000000033E-2</c:v>
                </c:pt>
                <c:pt idx="483">
                  <c:v>6.4959062499999956E-2</c:v>
                </c:pt>
                <c:pt idx="484">
                  <c:v>6.5087649999999997E-2</c:v>
                </c:pt>
                <c:pt idx="485">
                  <c:v>6.5215937500000001E-2</c:v>
                </c:pt>
                <c:pt idx="486">
                  <c:v>6.5344037499999993E-2</c:v>
                </c:pt>
                <c:pt idx="487">
                  <c:v>6.5471874999999999E-2</c:v>
                </c:pt>
                <c:pt idx="488">
                  <c:v>6.5599450000000004E-2</c:v>
                </c:pt>
                <c:pt idx="489">
                  <c:v>6.5726862499999997E-2</c:v>
                </c:pt>
                <c:pt idx="490">
                  <c:v>6.5854012500000003E-2</c:v>
                </c:pt>
                <c:pt idx="491">
                  <c:v>6.598103750000002E-2</c:v>
                </c:pt>
                <c:pt idx="492">
                  <c:v>6.6107874999999997E-2</c:v>
                </c:pt>
                <c:pt idx="493">
                  <c:v>6.623461249999997E-2</c:v>
                </c:pt>
                <c:pt idx="494">
                  <c:v>6.6361275000000011E-2</c:v>
                </c:pt>
                <c:pt idx="495">
                  <c:v>6.6487825E-2</c:v>
                </c:pt>
                <c:pt idx="496">
                  <c:v>6.6614300000000001E-2</c:v>
                </c:pt>
                <c:pt idx="497">
                  <c:v>6.6740775000000002E-2</c:v>
                </c:pt>
                <c:pt idx="498">
                  <c:v>6.6867062500000005E-2</c:v>
                </c:pt>
                <c:pt idx="499">
                  <c:v>6.6993475000000011E-2</c:v>
                </c:pt>
                <c:pt idx="500">
                  <c:v>6.7119962500000005E-2</c:v>
                </c:pt>
                <c:pt idx="501">
                  <c:v>6.7246287500000002E-2</c:v>
                </c:pt>
                <c:pt idx="502">
                  <c:v>6.737272500000005E-2</c:v>
                </c:pt>
                <c:pt idx="503">
                  <c:v>6.749914999999998E-2</c:v>
                </c:pt>
                <c:pt idx="504">
                  <c:v>6.7625587500000001E-2</c:v>
                </c:pt>
                <c:pt idx="505">
                  <c:v>6.7752012500000014E-2</c:v>
                </c:pt>
                <c:pt idx="506">
                  <c:v>6.7878574999999997E-2</c:v>
                </c:pt>
                <c:pt idx="507">
                  <c:v>6.8005037500000004E-2</c:v>
                </c:pt>
                <c:pt idx="508">
                  <c:v>6.81316E-2</c:v>
                </c:pt>
                <c:pt idx="509">
                  <c:v>6.8258062499999939E-2</c:v>
                </c:pt>
                <c:pt idx="510">
                  <c:v>6.8384625000000004E-2</c:v>
                </c:pt>
                <c:pt idx="511">
                  <c:v>6.8511187500000001E-2</c:v>
                </c:pt>
                <c:pt idx="512">
                  <c:v>6.8637774999999998E-2</c:v>
                </c:pt>
                <c:pt idx="513">
                  <c:v>6.8764249999999999E-2</c:v>
                </c:pt>
                <c:pt idx="514">
                  <c:v>6.8890725000000014E-2</c:v>
                </c:pt>
                <c:pt idx="515">
                  <c:v>6.9017175000000014E-2</c:v>
                </c:pt>
                <c:pt idx="516">
                  <c:v>6.914358750000002E-2</c:v>
                </c:pt>
                <c:pt idx="517">
                  <c:v>6.9269937500000031E-2</c:v>
                </c:pt>
                <c:pt idx="518">
                  <c:v>6.9396162499999997E-2</c:v>
                </c:pt>
                <c:pt idx="519">
                  <c:v>6.9522387500000032E-2</c:v>
                </c:pt>
                <c:pt idx="520">
                  <c:v>6.9648537499999996E-2</c:v>
                </c:pt>
                <c:pt idx="521">
                  <c:v>6.9774550000000019E-2</c:v>
                </c:pt>
                <c:pt idx="522">
                  <c:v>6.990055000000002E-2</c:v>
                </c:pt>
                <c:pt idx="523">
                  <c:v>7.0026350000000001E-2</c:v>
                </c:pt>
                <c:pt idx="524">
                  <c:v>7.015212500000001E-2</c:v>
                </c:pt>
                <c:pt idx="525">
                  <c:v>7.0277762499999966E-2</c:v>
                </c:pt>
                <c:pt idx="526">
                  <c:v>7.0403300000000002E-2</c:v>
                </c:pt>
                <c:pt idx="527">
                  <c:v>7.0528649999999998E-2</c:v>
                </c:pt>
                <c:pt idx="528">
                  <c:v>7.0653912499999999E-2</c:v>
                </c:pt>
                <c:pt idx="529">
                  <c:v>7.0778974999999994E-2</c:v>
                </c:pt>
                <c:pt idx="530">
                  <c:v>7.0903987500000057E-2</c:v>
                </c:pt>
                <c:pt idx="531">
                  <c:v>7.1028787499999996E-2</c:v>
                </c:pt>
                <c:pt idx="532">
                  <c:v>7.1153599999999997E-2</c:v>
                </c:pt>
                <c:pt idx="533">
                  <c:v>7.1278149999999943E-2</c:v>
                </c:pt>
                <c:pt idx="534">
                  <c:v>7.1402524999999994E-2</c:v>
                </c:pt>
                <c:pt idx="535">
                  <c:v>7.1526825000000002E-2</c:v>
                </c:pt>
                <c:pt idx="536">
                  <c:v>7.1651000000000006E-2</c:v>
                </c:pt>
                <c:pt idx="537">
                  <c:v>7.1774987499999998E-2</c:v>
                </c:pt>
                <c:pt idx="538">
                  <c:v>7.1898962499999997E-2</c:v>
                </c:pt>
                <c:pt idx="539">
                  <c:v>7.2022837500000034E-2</c:v>
                </c:pt>
                <c:pt idx="540">
                  <c:v>7.2146525000000003E-2</c:v>
                </c:pt>
                <c:pt idx="541">
                  <c:v>7.2270162499999943E-2</c:v>
                </c:pt>
                <c:pt idx="542">
                  <c:v>7.2393775000000049E-2</c:v>
                </c:pt>
                <c:pt idx="543">
                  <c:v>7.2517337500000056E-2</c:v>
                </c:pt>
                <c:pt idx="544">
                  <c:v>7.2640862499999945E-2</c:v>
                </c:pt>
                <c:pt idx="545">
                  <c:v>7.2764487500000058E-2</c:v>
                </c:pt>
                <c:pt idx="546">
                  <c:v>7.2888025000000023E-2</c:v>
                </c:pt>
                <c:pt idx="547">
                  <c:v>7.3011700000000013E-2</c:v>
                </c:pt>
                <c:pt idx="548">
                  <c:v>7.3135412499999997E-2</c:v>
                </c:pt>
                <c:pt idx="549">
                  <c:v>7.3259325E-2</c:v>
                </c:pt>
                <c:pt idx="550">
                  <c:v>7.3383300000000012E-2</c:v>
                </c:pt>
                <c:pt idx="551">
                  <c:v>7.3507487499999996E-2</c:v>
                </c:pt>
                <c:pt idx="552">
                  <c:v>7.3631774999999997E-2</c:v>
                </c:pt>
                <c:pt idx="553">
                  <c:v>7.3756250000000023E-2</c:v>
                </c:pt>
                <c:pt idx="554">
                  <c:v>7.3881012499999996E-2</c:v>
                </c:pt>
                <c:pt idx="555">
                  <c:v>7.4005862500000005E-2</c:v>
                </c:pt>
                <c:pt idx="556">
                  <c:v>7.4131012499999996E-2</c:v>
                </c:pt>
                <c:pt idx="557">
                  <c:v>7.4256287500000059E-2</c:v>
                </c:pt>
                <c:pt idx="558">
                  <c:v>7.4381862500000007E-2</c:v>
                </c:pt>
                <c:pt idx="559">
                  <c:v>7.450765000000005E-2</c:v>
                </c:pt>
                <c:pt idx="560">
                  <c:v>7.4633587500000056E-2</c:v>
                </c:pt>
                <c:pt idx="561">
                  <c:v>7.4759750000000014E-2</c:v>
                </c:pt>
                <c:pt idx="562">
                  <c:v>7.4886075000000052E-2</c:v>
                </c:pt>
                <c:pt idx="563">
                  <c:v>7.5012587500000075E-2</c:v>
                </c:pt>
                <c:pt idx="564">
                  <c:v>7.51393125E-2</c:v>
                </c:pt>
                <c:pt idx="565">
                  <c:v>7.5266037499999994E-2</c:v>
                </c:pt>
                <c:pt idx="566">
                  <c:v>7.5392912500000062E-2</c:v>
                </c:pt>
                <c:pt idx="567">
                  <c:v>7.5520012499999997E-2</c:v>
                </c:pt>
                <c:pt idx="568">
                  <c:v>7.5646962499999956E-2</c:v>
                </c:pt>
                <c:pt idx="569">
                  <c:v>7.5774149999999998E-2</c:v>
                </c:pt>
                <c:pt idx="570">
                  <c:v>7.5901337499999999E-2</c:v>
                </c:pt>
                <c:pt idx="571">
                  <c:v>7.6028512500000006E-2</c:v>
                </c:pt>
                <c:pt idx="572">
                  <c:v>7.6155787500000002E-2</c:v>
                </c:pt>
                <c:pt idx="573">
                  <c:v>7.6282962499999996E-2</c:v>
                </c:pt>
                <c:pt idx="574">
                  <c:v>7.6410125000000009E-2</c:v>
                </c:pt>
                <c:pt idx="575">
                  <c:v>7.6537275000000002E-2</c:v>
                </c:pt>
                <c:pt idx="576">
                  <c:v>7.6664337499999999E-2</c:v>
                </c:pt>
                <c:pt idx="577">
                  <c:v>7.6791437500000073E-2</c:v>
                </c:pt>
                <c:pt idx="578">
                  <c:v>7.6918349999999996E-2</c:v>
                </c:pt>
                <c:pt idx="579">
                  <c:v>7.7045225000000009E-2</c:v>
                </c:pt>
                <c:pt idx="580">
                  <c:v>7.7172012499999998E-2</c:v>
                </c:pt>
                <c:pt idx="581">
                  <c:v>7.7298675000000039E-2</c:v>
                </c:pt>
                <c:pt idx="582">
                  <c:v>7.7425187500000006E-2</c:v>
                </c:pt>
                <c:pt idx="583">
                  <c:v>7.7551637500000034E-2</c:v>
                </c:pt>
                <c:pt idx="584">
                  <c:v>7.7677850000000007E-2</c:v>
                </c:pt>
                <c:pt idx="585">
                  <c:v>7.7803875000000022E-2</c:v>
                </c:pt>
                <c:pt idx="586">
                  <c:v>7.7929849999999995E-2</c:v>
                </c:pt>
                <c:pt idx="587">
                  <c:v>7.8055587499999995E-2</c:v>
                </c:pt>
                <c:pt idx="588">
                  <c:v>7.81812375E-2</c:v>
                </c:pt>
                <c:pt idx="589">
                  <c:v>7.8306600000000073E-2</c:v>
                </c:pt>
                <c:pt idx="590">
                  <c:v>7.8431899999999999E-2</c:v>
                </c:pt>
                <c:pt idx="591">
                  <c:v>7.8556899999999999E-2</c:v>
                </c:pt>
                <c:pt idx="592">
                  <c:v>7.8681887500000006E-2</c:v>
                </c:pt>
                <c:pt idx="593">
                  <c:v>7.8806675000000034E-2</c:v>
                </c:pt>
                <c:pt idx="594">
                  <c:v>7.8931399999999999E-2</c:v>
                </c:pt>
                <c:pt idx="595">
                  <c:v>7.9055887500000019E-2</c:v>
                </c:pt>
                <c:pt idx="596">
                  <c:v>7.9180287500000057E-2</c:v>
                </c:pt>
                <c:pt idx="597">
                  <c:v>7.9304625000000073E-2</c:v>
                </c:pt>
                <c:pt idx="598">
                  <c:v>7.9428799999999994E-2</c:v>
                </c:pt>
                <c:pt idx="599">
                  <c:v>7.955301250000002E-2</c:v>
                </c:pt>
                <c:pt idx="600">
                  <c:v>7.9677037500000034E-2</c:v>
                </c:pt>
                <c:pt idx="601">
                  <c:v>7.9801049999999998E-2</c:v>
                </c:pt>
                <c:pt idx="602">
                  <c:v>7.9925087500000019E-2</c:v>
                </c:pt>
                <c:pt idx="603">
                  <c:v>8.0048987500000002E-2</c:v>
                </c:pt>
                <c:pt idx="604">
                  <c:v>8.0172862500000108E-2</c:v>
                </c:pt>
                <c:pt idx="605">
                  <c:v>8.0296687500000005E-2</c:v>
                </c:pt>
                <c:pt idx="606">
                  <c:v>8.042036250000012E-2</c:v>
                </c:pt>
                <c:pt idx="607">
                  <c:v>8.0544162500000155E-2</c:v>
                </c:pt>
                <c:pt idx="608">
                  <c:v>8.0667675000000078E-2</c:v>
                </c:pt>
                <c:pt idx="609">
                  <c:v>8.0791625000000047E-2</c:v>
                </c:pt>
                <c:pt idx="610">
                  <c:v>8.0915087499999996E-2</c:v>
                </c:pt>
                <c:pt idx="611">
                  <c:v>8.1037925000000066E-2</c:v>
                </c:pt>
                <c:pt idx="612">
                  <c:v>8.1160775000000004E-2</c:v>
                </c:pt>
                <c:pt idx="613">
                  <c:v>8.128371249999998E-2</c:v>
                </c:pt>
                <c:pt idx="614">
                  <c:v>8.1407000000000021E-2</c:v>
                </c:pt>
                <c:pt idx="615">
                  <c:v>8.1529475000000073E-2</c:v>
                </c:pt>
                <c:pt idx="616">
                  <c:v>8.1652950000000044E-2</c:v>
                </c:pt>
                <c:pt idx="617">
                  <c:v>8.1772850000000022E-2</c:v>
                </c:pt>
                <c:pt idx="618">
                  <c:v>8.1894412500000111E-2</c:v>
                </c:pt>
                <c:pt idx="619">
                  <c:v>8.2018850000000004E-2</c:v>
                </c:pt>
                <c:pt idx="620">
                  <c:v>8.2139362500000077E-2</c:v>
                </c:pt>
                <c:pt idx="621">
                  <c:v>8.2259350000000023E-2</c:v>
                </c:pt>
                <c:pt idx="622">
                  <c:v>8.238053749999992E-2</c:v>
                </c:pt>
                <c:pt idx="623">
                  <c:v>8.2500262500000074E-2</c:v>
                </c:pt>
                <c:pt idx="624">
                  <c:v>8.2621325000000079E-2</c:v>
                </c:pt>
                <c:pt idx="625">
                  <c:v>8.2741875000000006E-2</c:v>
                </c:pt>
                <c:pt idx="626">
                  <c:v>8.2859150000000006E-2</c:v>
                </c:pt>
                <c:pt idx="627">
                  <c:v>8.2978925000000023E-2</c:v>
                </c:pt>
                <c:pt idx="628">
                  <c:v>8.309932500000014E-2</c:v>
                </c:pt>
                <c:pt idx="629">
                  <c:v>8.3216987500000006E-2</c:v>
                </c:pt>
                <c:pt idx="630">
                  <c:v>8.333401250000011E-2</c:v>
                </c:pt>
                <c:pt idx="631">
                  <c:v>8.3456775000000066E-2</c:v>
                </c:pt>
                <c:pt idx="632">
                  <c:v>8.3570700000000026E-2</c:v>
                </c:pt>
                <c:pt idx="633">
                  <c:v>8.3692075000000102E-2</c:v>
                </c:pt>
                <c:pt idx="634">
                  <c:v>8.3809462500000168E-2</c:v>
                </c:pt>
                <c:pt idx="635">
                  <c:v>8.392561250000008E-2</c:v>
                </c:pt>
                <c:pt idx="636">
                  <c:v>8.4040300000000026E-2</c:v>
                </c:pt>
                <c:pt idx="637">
                  <c:v>8.4160137500000023E-2</c:v>
                </c:pt>
                <c:pt idx="638">
                  <c:v>8.4275075000000046E-2</c:v>
                </c:pt>
                <c:pt idx="639">
                  <c:v>8.4390775000000001E-2</c:v>
                </c:pt>
                <c:pt idx="640">
                  <c:v>8.4507300000000105E-2</c:v>
                </c:pt>
                <c:pt idx="641">
                  <c:v>8.4625862500000218E-2</c:v>
                </c:pt>
                <c:pt idx="642">
                  <c:v>8.4740200000000002E-2</c:v>
                </c:pt>
                <c:pt idx="643">
                  <c:v>8.4855450000000152E-2</c:v>
                </c:pt>
                <c:pt idx="644">
                  <c:v>8.4974037500000044E-2</c:v>
                </c:pt>
                <c:pt idx="645">
                  <c:v>8.5088412500000002E-2</c:v>
                </c:pt>
                <c:pt idx="646">
                  <c:v>8.520496250000012E-2</c:v>
                </c:pt>
                <c:pt idx="647">
                  <c:v>8.5322550000000025E-2</c:v>
                </c:pt>
                <c:pt idx="648">
                  <c:v>8.5438512500000008E-2</c:v>
                </c:pt>
                <c:pt idx="649">
                  <c:v>8.5556762500000147E-2</c:v>
                </c:pt>
                <c:pt idx="650">
                  <c:v>8.5669675000000028E-2</c:v>
                </c:pt>
                <c:pt idx="651">
                  <c:v>8.5789925000000003E-2</c:v>
                </c:pt>
                <c:pt idx="652">
                  <c:v>8.590492500000009E-2</c:v>
                </c:pt>
                <c:pt idx="653">
                  <c:v>8.6019687499999983E-2</c:v>
                </c:pt>
                <c:pt idx="654">
                  <c:v>8.6139687499999992E-2</c:v>
                </c:pt>
                <c:pt idx="655">
                  <c:v>8.6258100000000004E-2</c:v>
                </c:pt>
                <c:pt idx="656">
                  <c:v>8.6379287499999999E-2</c:v>
                </c:pt>
                <c:pt idx="657">
                  <c:v>8.6494437500000007E-2</c:v>
                </c:pt>
                <c:pt idx="658">
                  <c:v>8.6613425000000008E-2</c:v>
                </c:pt>
                <c:pt idx="659">
                  <c:v>8.6727837500000071E-2</c:v>
                </c:pt>
                <c:pt idx="660">
                  <c:v>8.6848650000000013E-2</c:v>
                </c:pt>
                <c:pt idx="661">
                  <c:v>8.6971037499999987E-2</c:v>
                </c:pt>
                <c:pt idx="662">
                  <c:v>8.708743749999999E-2</c:v>
                </c:pt>
                <c:pt idx="663">
                  <c:v>8.7209225000000001E-2</c:v>
                </c:pt>
                <c:pt idx="664">
                  <c:v>8.7331249999999999E-2</c:v>
                </c:pt>
                <c:pt idx="665">
                  <c:v>8.7447437500000003E-2</c:v>
                </c:pt>
                <c:pt idx="666">
                  <c:v>8.7565200000000024E-2</c:v>
                </c:pt>
                <c:pt idx="667">
                  <c:v>8.7688274999999996E-2</c:v>
                </c:pt>
                <c:pt idx="668">
                  <c:v>8.7809212499999997E-2</c:v>
                </c:pt>
                <c:pt idx="669">
                  <c:v>8.7930487500000001E-2</c:v>
                </c:pt>
                <c:pt idx="670">
                  <c:v>8.8048450000000028E-2</c:v>
                </c:pt>
                <c:pt idx="671">
                  <c:v>8.8170462500000144E-2</c:v>
                </c:pt>
                <c:pt idx="672">
                  <c:v>8.8290375000000115E-2</c:v>
                </c:pt>
                <c:pt idx="673">
                  <c:v>8.8411862500000091E-2</c:v>
                </c:pt>
                <c:pt idx="674">
                  <c:v>8.8531200000000046E-2</c:v>
                </c:pt>
                <c:pt idx="675">
                  <c:v>8.8652000000000092E-2</c:v>
                </c:pt>
                <c:pt idx="676">
                  <c:v>8.8774525000000118E-2</c:v>
                </c:pt>
                <c:pt idx="677">
                  <c:v>8.8896075000000116E-2</c:v>
                </c:pt>
                <c:pt idx="678">
                  <c:v>8.9018012500000007E-2</c:v>
                </c:pt>
                <c:pt idx="679">
                  <c:v>8.9135187500000004E-2</c:v>
                </c:pt>
                <c:pt idx="680">
                  <c:v>8.9256387500000076E-2</c:v>
                </c:pt>
                <c:pt idx="681">
                  <c:v>8.9375462500000141E-2</c:v>
                </c:pt>
                <c:pt idx="682">
                  <c:v>8.9498537500000003E-2</c:v>
                </c:pt>
                <c:pt idx="683">
                  <c:v>8.9620587500000071E-2</c:v>
                </c:pt>
                <c:pt idx="684">
                  <c:v>8.9740475000000069E-2</c:v>
                </c:pt>
                <c:pt idx="685">
                  <c:v>8.9859425000000104E-2</c:v>
                </c:pt>
                <c:pt idx="686">
                  <c:v>8.9982275E-2</c:v>
                </c:pt>
                <c:pt idx="687">
                  <c:v>9.0101875000000067E-2</c:v>
                </c:pt>
                <c:pt idx="688">
                  <c:v>9.0223037500000006E-2</c:v>
                </c:pt>
                <c:pt idx="689">
                  <c:v>9.0341749999999998E-2</c:v>
                </c:pt>
                <c:pt idx="690">
                  <c:v>9.0462062500000079E-2</c:v>
                </c:pt>
                <c:pt idx="691">
                  <c:v>9.058637500000008E-2</c:v>
                </c:pt>
                <c:pt idx="692">
                  <c:v>9.0710962500000103E-2</c:v>
                </c:pt>
                <c:pt idx="693">
                  <c:v>9.0830650000000041E-2</c:v>
                </c:pt>
                <c:pt idx="694">
                  <c:v>9.0951925000000072E-2</c:v>
                </c:pt>
                <c:pt idx="695">
                  <c:v>9.1074587499999998E-2</c:v>
                </c:pt>
                <c:pt idx="696">
                  <c:v>9.1196212500000026E-2</c:v>
                </c:pt>
                <c:pt idx="697">
                  <c:v>9.1318050000000012E-2</c:v>
                </c:pt>
                <c:pt idx="698">
                  <c:v>9.1443662499999995E-2</c:v>
                </c:pt>
                <c:pt idx="699">
                  <c:v>9.1565550000000107E-2</c:v>
                </c:pt>
                <c:pt idx="700">
                  <c:v>9.1691275000000044E-2</c:v>
                </c:pt>
                <c:pt idx="701">
                  <c:v>9.1813087499999987E-2</c:v>
                </c:pt>
                <c:pt idx="702">
                  <c:v>9.1934862500000158E-2</c:v>
                </c:pt>
                <c:pt idx="703">
                  <c:v>9.206016250000007E-2</c:v>
                </c:pt>
                <c:pt idx="704">
                  <c:v>9.2183862500000005E-2</c:v>
                </c:pt>
                <c:pt idx="705">
                  <c:v>9.2312199999999997E-2</c:v>
                </c:pt>
                <c:pt idx="706">
                  <c:v>9.2435050000000005E-2</c:v>
                </c:pt>
                <c:pt idx="707">
                  <c:v>9.2562312500000077E-2</c:v>
                </c:pt>
                <c:pt idx="708">
                  <c:v>9.268765000000001E-2</c:v>
                </c:pt>
                <c:pt idx="709">
                  <c:v>9.2810937499999996E-2</c:v>
                </c:pt>
                <c:pt idx="710">
                  <c:v>9.2938275000000001E-2</c:v>
                </c:pt>
                <c:pt idx="711">
                  <c:v>9.3068512500000075E-2</c:v>
                </c:pt>
                <c:pt idx="712">
                  <c:v>9.3191325000000144E-2</c:v>
                </c:pt>
                <c:pt idx="713">
                  <c:v>9.3320887500000047E-2</c:v>
                </c:pt>
                <c:pt idx="714">
                  <c:v>9.3447575000000005E-2</c:v>
                </c:pt>
                <c:pt idx="715">
                  <c:v>9.3572587500000026E-2</c:v>
                </c:pt>
                <c:pt idx="716">
                  <c:v>9.3701975000000076E-2</c:v>
                </c:pt>
                <c:pt idx="717">
                  <c:v>9.3833712500000027E-2</c:v>
                </c:pt>
                <c:pt idx="718">
                  <c:v>9.3960537500000024E-2</c:v>
                </c:pt>
                <c:pt idx="719">
                  <c:v>9.4088500000000005E-2</c:v>
                </c:pt>
                <c:pt idx="720">
                  <c:v>9.4218925000000064E-2</c:v>
                </c:pt>
                <c:pt idx="721">
                  <c:v>9.4348125000000005E-2</c:v>
                </c:pt>
                <c:pt idx="722">
                  <c:v>9.4474975000000072E-2</c:v>
                </c:pt>
                <c:pt idx="723">
                  <c:v>9.4604412500000165E-2</c:v>
                </c:pt>
                <c:pt idx="724">
                  <c:v>9.4734100000000099E-2</c:v>
                </c:pt>
                <c:pt idx="725">
                  <c:v>9.4861462500000146E-2</c:v>
                </c:pt>
                <c:pt idx="726">
                  <c:v>9.4991550000000022E-2</c:v>
                </c:pt>
                <c:pt idx="727">
                  <c:v>9.5124350000000149E-2</c:v>
                </c:pt>
                <c:pt idx="728">
                  <c:v>9.5253762500000047E-2</c:v>
                </c:pt>
                <c:pt idx="729">
                  <c:v>9.5385774999999992E-2</c:v>
                </c:pt>
                <c:pt idx="730">
                  <c:v>9.5514275000000079E-2</c:v>
                </c:pt>
                <c:pt idx="731">
                  <c:v>9.5646737499999995E-2</c:v>
                </c:pt>
                <c:pt idx="732">
                  <c:v>9.5776750000000022E-2</c:v>
                </c:pt>
                <c:pt idx="733">
                  <c:v>9.5903199999999994E-2</c:v>
                </c:pt>
                <c:pt idx="734">
                  <c:v>9.6038425000000066E-2</c:v>
                </c:pt>
                <c:pt idx="735">
                  <c:v>9.616873749999999E-2</c:v>
                </c:pt>
                <c:pt idx="736">
                  <c:v>9.6300975000000025E-2</c:v>
                </c:pt>
                <c:pt idx="737">
                  <c:v>9.6431325000000026E-2</c:v>
                </c:pt>
                <c:pt idx="738">
                  <c:v>9.6562512500000044E-2</c:v>
                </c:pt>
                <c:pt idx="739">
                  <c:v>9.6693625000000005E-2</c:v>
                </c:pt>
                <c:pt idx="740">
                  <c:v>9.6823275E-2</c:v>
                </c:pt>
                <c:pt idx="741">
                  <c:v>9.6954887500000086E-2</c:v>
                </c:pt>
                <c:pt idx="742">
                  <c:v>9.7087574999999995E-2</c:v>
                </c:pt>
                <c:pt idx="743">
                  <c:v>9.7218650000000004E-2</c:v>
                </c:pt>
                <c:pt idx="744">
                  <c:v>9.7350500000000006E-2</c:v>
                </c:pt>
                <c:pt idx="745">
                  <c:v>9.7482399999999997E-2</c:v>
                </c:pt>
                <c:pt idx="746">
                  <c:v>9.7608887500000005E-2</c:v>
                </c:pt>
                <c:pt idx="747">
                  <c:v>9.7744962500000143E-2</c:v>
                </c:pt>
                <c:pt idx="748">
                  <c:v>9.7874487500000024E-2</c:v>
                </c:pt>
                <c:pt idx="749">
                  <c:v>9.8004750000000071E-2</c:v>
                </c:pt>
                <c:pt idx="750">
                  <c:v>9.8129000000000091E-2</c:v>
                </c:pt>
                <c:pt idx="751">
                  <c:v>9.8268737499999995E-2</c:v>
                </c:pt>
                <c:pt idx="752">
                  <c:v>9.839633750000007E-2</c:v>
                </c:pt>
                <c:pt idx="753">
                  <c:v>9.8526187500000112E-2</c:v>
                </c:pt>
                <c:pt idx="754">
                  <c:v>9.8661637500000024E-2</c:v>
                </c:pt>
                <c:pt idx="755">
                  <c:v>9.8787100000000044E-2</c:v>
                </c:pt>
                <c:pt idx="756">
                  <c:v>9.8916337500000048E-2</c:v>
                </c:pt>
                <c:pt idx="757">
                  <c:v>9.9045462500000167E-2</c:v>
                </c:pt>
                <c:pt idx="758">
                  <c:v>9.9177250000000022E-2</c:v>
                </c:pt>
                <c:pt idx="759">
                  <c:v>9.9306062500000125E-2</c:v>
                </c:pt>
                <c:pt idx="760">
                  <c:v>9.9436837500000028E-2</c:v>
                </c:pt>
                <c:pt idx="761">
                  <c:v>9.9568937500000065E-2</c:v>
                </c:pt>
                <c:pt idx="762">
                  <c:v>9.9699337500000068E-2</c:v>
                </c:pt>
                <c:pt idx="763">
                  <c:v>9.9826400000000148E-2</c:v>
                </c:pt>
                <c:pt idx="764">
                  <c:v>9.9957425000000141E-2</c:v>
                </c:pt>
                <c:pt idx="765">
                  <c:v>0.10008373750000002</c:v>
                </c:pt>
                <c:pt idx="766">
                  <c:v>0.10021205000000002</c:v>
                </c:pt>
                <c:pt idx="767">
                  <c:v>0.10034238749999998</c:v>
                </c:pt>
                <c:pt idx="768">
                  <c:v>0.10047017499999999</c:v>
                </c:pt>
                <c:pt idx="769">
                  <c:v>0.1006005375</c:v>
                </c:pt>
                <c:pt idx="770">
                  <c:v>0.10072712500000006</c:v>
                </c:pt>
                <c:pt idx="771">
                  <c:v>0.1008551625</c:v>
                </c:pt>
                <c:pt idx="772">
                  <c:v>0.1009815875</c:v>
                </c:pt>
                <c:pt idx="773">
                  <c:v>0.1011092125</c:v>
                </c:pt>
                <c:pt idx="774">
                  <c:v>0.10123578750000008</c:v>
                </c:pt>
                <c:pt idx="775">
                  <c:v>0.1013686875</c:v>
                </c:pt>
                <c:pt idx="776">
                  <c:v>0.10148803749999998</c:v>
                </c:pt>
                <c:pt idx="777">
                  <c:v>0.10161613750000002</c:v>
                </c:pt>
                <c:pt idx="778">
                  <c:v>0.10174145000000002</c:v>
                </c:pt>
                <c:pt idx="779">
                  <c:v>0.10186605000000006</c:v>
                </c:pt>
                <c:pt idx="780">
                  <c:v>0.10199623750000006</c:v>
                </c:pt>
                <c:pt idx="781">
                  <c:v>0.10211460000000006</c:v>
                </c:pt>
                <c:pt idx="782">
                  <c:v>0.10224108749999999</c:v>
                </c:pt>
                <c:pt idx="783">
                  <c:v>0.1023683</c:v>
                </c:pt>
                <c:pt idx="784">
                  <c:v>0.10249356250000002</c:v>
                </c:pt>
                <c:pt idx="785">
                  <c:v>0.1026120375</c:v>
                </c:pt>
                <c:pt idx="786">
                  <c:v>0.1027373625</c:v>
                </c:pt>
                <c:pt idx="787">
                  <c:v>0.10285829999999994</c:v>
                </c:pt>
                <c:pt idx="788">
                  <c:v>0.10298607500000002</c:v>
                </c:pt>
                <c:pt idx="789">
                  <c:v>0.10310597500000006</c:v>
                </c:pt>
                <c:pt idx="790">
                  <c:v>0.10322326250000009</c:v>
                </c:pt>
                <c:pt idx="791">
                  <c:v>0.10335227499999999</c:v>
                </c:pt>
                <c:pt idx="792">
                  <c:v>0.10346682500000005</c:v>
                </c:pt>
                <c:pt idx="793">
                  <c:v>0.10359177500000009</c:v>
                </c:pt>
                <c:pt idx="794">
                  <c:v>0.10371215000000006</c:v>
                </c:pt>
                <c:pt idx="795">
                  <c:v>0.1038328875</c:v>
                </c:pt>
                <c:pt idx="796">
                  <c:v>0.1039539875</c:v>
                </c:pt>
                <c:pt idx="797">
                  <c:v>0.1040785875</c:v>
                </c:pt>
                <c:pt idx="798">
                  <c:v>0.1041974125</c:v>
                </c:pt>
                <c:pt idx="799">
                  <c:v>0.10431887500000001</c:v>
                </c:pt>
                <c:pt idx="800">
                  <c:v>0.10443678750000006</c:v>
                </c:pt>
                <c:pt idx="801">
                  <c:v>0.10456087500000005</c:v>
                </c:pt>
                <c:pt idx="802">
                  <c:v>0.10467731249999998</c:v>
                </c:pt>
                <c:pt idx="803">
                  <c:v>0.1048031125</c:v>
                </c:pt>
                <c:pt idx="804">
                  <c:v>0.10492282500000005</c:v>
                </c:pt>
                <c:pt idx="805">
                  <c:v>0.10504266249999999</c:v>
                </c:pt>
                <c:pt idx="806">
                  <c:v>0.10516138749999999</c:v>
                </c:pt>
                <c:pt idx="807">
                  <c:v>0.10528392500000006</c:v>
                </c:pt>
                <c:pt idx="808">
                  <c:v>0.1054089875</c:v>
                </c:pt>
                <c:pt idx="809">
                  <c:v>0.10552532500000006</c:v>
                </c:pt>
                <c:pt idx="810">
                  <c:v>0.10564537500000006</c:v>
                </c:pt>
                <c:pt idx="811">
                  <c:v>0.10577146250000002</c:v>
                </c:pt>
                <c:pt idx="812">
                  <c:v>0.10589491249999999</c:v>
                </c:pt>
                <c:pt idx="813">
                  <c:v>0.10601178750000002</c:v>
                </c:pt>
                <c:pt idx="814">
                  <c:v>0.10613956250000002</c:v>
                </c:pt>
                <c:pt idx="815">
                  <c:v>0.10626062500000011</c:v>
                </c:pt>
                <c:pt idx="816">
                  <c:v>0.106383925</c:v>
                </c:pt>
                <c:pt idx="817">
                  <c:v>0.1065084875</c:v>
                </c:pt>
                <c:pt idx="818">
                  <c:v>0.10663021250000006</c:v>
                </c:pt>
                <c:pt idx="819">
                  <c:v>0.10675525000000009</c:v>
                </c:pt>
                <c:pt idx="820">
                  <c:v>0.1068809875</c:v>
                </c:pt>
                <c:pt idx="821">
                  <c:v>0.10700488750000002</c:v>
                </c:pt>
                <c:pt idx="822">
                  <c:v>0.10713216250000006</c:v>
                </c:pt>
                <c:pt idx="823">
                  <c:v>0.10725622500000009</c:v>
                </c:pt>
                <c:pt idx="824">
                  <c:v>0.10738017499999999</c:v>
                </c:pt>
                <c:pt idx="825">
                  <c:v>0.1075067875000001</c:v>
                </c:pt>
                <c:pt idx="826">
                  <c:v>0.10763343750000005</c:v>
                </c:pt>
                <c:pt idx="827">
                  <c:v>0.10776002500000008</c:v>
                </c:pt>
                <c:pt idx="828">
                  <c:v>0.10788573750000002</c:v>
                </c:pt>
                <c:pt idx="829">
                  <c:v>0.10801332499999999</c:v>
                </c:pt>
                <c:pt idx="830">
                  <c:v>0.10813811249999999</c:v>
                </c:pt>
                <c:pt idx="831">
                  <c:v>0.10826327500000014</c:v>
                </c:pt>
                <c:pt idx="832">
                  <c:v>0.10839348750000002</c:v>
                </c:pt>
                <c:pt idx="833">
                  <c:v>0.10852246250000006</c:v>
                </c:pt>
                <c:pt idx="834">
                  <c:v>0.10864616250000007</c:v>
                </c:pt>
                <c:pt idx="835">
                  <c:v>0.10876841249999999</c:v>
                </c:pt>
                <c:pt idx="836">
                  <c:v>0.1088980875</c:v>
                </c:pt>
                <c:pt idx="837">
                  <c:v>0.10903056250000005</c:v>
                </c:pt>
                <c:pt idx="838">
                  <c:v>0.10916020000000011</c:v>
                </c:pt>
                <c:pt idx="839">
                  <c:v>0.10928427500000011</c:v>
                </c:pt>
                <c:pt idx="840">
                  <c:v>0.1094090625</c:v>
                </c:pt>
                <c:pt idx="841">
                  <c:v>0.1095373375</c:v>
                </c:pt>
                <c:pt idx="842">
                  <c:v>0.10966692500000011</c:v>
                </c:pt>
                <c:pt idx="843">
                  <c:v>0.10979150000000011</c:v>
                </c:pt>
                <c:pt idx="844">
                  <c:v>0.10991896249999998</c:v>
                </c:pt>
                <c:pt idx="845">
                  <c:v>0.110050175</c:v>
                </c:pt>
                <c:pt idx="846">
                  <c:v>0.1101831875</c:v>
                </c:pt>
                <c:pt idx="847">
                  <c:v>0.1103045875</c:v>
                </c:pt>
                <c:pt idx="848">
                  <c:v>0.11043133749999998</c:v>
                </c:pt>
                <c:pt idx="849">
                  <c:v>0.1105659125</c:v>
                </c:pt>
                <c:pt idx="850">
                  <c:v>0.11068831249999994</c:v>
                </c:pt>
                <c:pt idx="851">
                  <c:v>0.11081736249999991</c:v>
                </c:pt>
                <c:pt idx="852">
                  <c:v>0.110949275</c:v>
                </c:pt>
                <c:pt idx="853">
                  <c:v>0.11107577500000006</c:v>
                </c:pt>
                <c:pt idx="854">
                  <c:v>0.1111994625</c:v>
                </c:pt>
                <c:pt idx="855">
                  <c:v>0.11132170000000002</c:v>
                </c:pt>
                <c:pt idx="856">
                  <c:v>0.11146045</c:v>
                </c:pt>
                <c:pt idx="857">
                  <c:v>0.1115848</c:v>
                </c:pt>
                <c:pt idx="858">
                  <c:v>0.11171250000000002</c:v>
                </c:pt>
                <c:pt idx="859">
                  <c:v>0.111844875</c:v>
                </c:pt>
                <c:pt idx="860">
                  <c:v>0.11197481250000001</c:v>
                </c:pt>
                <c:pt idx="861">
                  <c:v>0.11210295000000002</c:v>
                </c:pt>
                <c:pt idx="862">
                  <c:v>0.11222591250000002</c:v>
                </c:pt>
                <c:pt idx="863">
                  <c:v>0.11235425</c:v>
                </c:pt>
                <c:pt idx="864">
                  <c:v>0.11248353749999998</c:v>
                </c:pt>
                <c:pt idx="865">
                  <c:v>0.1126092125</c:v>
                </c:pt>
                <c:pt idx="866">
                  <c:v>0.1127400625</c:v>
                </c:pt>
                <c:pt idx="867">
                  <c:v>0.11286607500000002</c:v>
                </c:pt>
                <c:pt idx="868">
                  <c:v>0.11299316249999999</c:v>
                </c:pt>
                <c:pt idx="869">
                  <c:v>0.11311781249999994</c:v>
                </c:pt>
                <c:pt idx="870">
                  <c:v>0.1132509</c:v>
                </c:pt>
                <c:pt idx="871">
                  <c:v>0.11337527500000005</c:v>
                </c:pt>
                <c:pt idx="872">
                  <c:v>0.11350331249999998</c:v>
                </c:pt>
                <c:pt idx="873">
                  <c:v>0.1136299625</c:v>
                </c:pt>
                <c:pt idx="874">
                  <c:v>0.11376252500000006</c:v>
                </c:pt>
                <c:pt idx="875">
                  <c:v>0.1138919375</c:v>
                </c:pt>
                <c:pt idx="876">
                  <c:v>0.11401562500000002</c:v>
                </c:pt>
                <c:pt idx="877">
                  <c:v>0.1141416125</c:v>
                </c:pt>
                <c:pt idx="878">
                  <c:v>0.1142670625</c:v>
                </c:pt>
                <c:pt idx="879">
                  <c:v>0.11440081249999998</c:v>
                </c:pt>
                <c:pt idx="880">
                  <c:v>0.11452636250000002</c:v>
                </c:pt>
                <c:pt idx="881">
                  <c:v>0.11465127500000002</c:v>
                </c:pt>
                <c:pt idx="882">
                  <c:v>0.11477435000000002</c:v>
                </c:pt>
                <c:pt idx="883">
                  <c:v>0.1149055875</c:v>
                </c:pt>
                <c:pt idx="884">
                  <c:v>0.11502380000000002</c:v>
                </c:pt>
                <c:pt idx="885">
                  <c:v>0.115158975</c:v>
                </c:pt>
                <c:pt idx="886">
                  <c:v>0.1152848875</c:v>
                </c:pt>
                <c:pt idx="887">
                  <c:v>0.11540905</c:v>
                </c:pt>
                <c:pt idx="888">
                  <c:v>0.11553017500000005</c:v>
                </c:pt>
                <c:pt idx="889">
                  <c:v>0.11567076250000002</c:v>
                </c:pt>
                <c:pt idx="890">
                  <c:v>0.11578327500000007</c:v>
                </c:pt>
                <c:pt idx="891">
                  <c:v>0.1159125</c:v>
                </c:pt>
                <c:pt idx="892">
                  <c:v>0.11604</c:v>
                </c:pt>
                <c:pt idx="893">
                  <c:v>0.1161575</c:v>
                </c:pt>
                <c:pt idx="894">
                  <c:v>0.11629125000000011</c:v>
                </c:pt>
                <c:pt idx="895">
                  <c:v>0.11640499999999998</c:v>
                </c:pt>
                <c:pt idx="896">
                  <c:v>0.11653500000000006</c:v>
                </c:pt>
                <c:pt idx="897">
                  <c:v>0.11665375000000006</c:v>
                </c:pt>
                <c:pt idx="898">
                  <c:v>0.11678500000000006</c:v>
                </c:pt>
                <c:pt idx="899">
                  <c:v>0.11690625000000006</c:v>
                </c:pt>
                <c:pt idx="900">
                  <c:v>0.11703250000000005</c:v>
                </c:pt>
                <c:pt idx="901">
                  <c:v>0.11715625000000007</c:v>
                </c:pt>
                <c:pt idx="902">
                  <c:v>0.11727375000000009</c:v>
                </c:pt>
                <c:pt idx="903">
                  <c:v>0.11739875000000002</c:v>
                </c:pt>
                <c:pt idx="904">
                  <c:v>0.11752875000000006</c:v>
                </c:pt>
                <c:pt idx="905">
                  <c:v>0.1176475</c:v>
                </c:pt>
                <c:pt idx="906">
                  <c:v>0.11777000000000006</c:v>
                </c:pt>
                <c:pt idx="907">
                  <c:v>0.11788999999999993</c:v>
                </c:pt>
                <c:pt idx="908">
                  <c:v>0.11801250000000002</c:v>
                </c:pt>
                <c:pt idx="909">
                  <c:v>0.11813375000000009</c:v>
                </c:pt>
                <c:pt idx="910">
                  <c:v>0.1182575</c:v>
                </c:pt>
                <c:pt idx="911">
                  <c:v>0.11837875</c:v>
                </c:pt>
                <c:pt idx="912">
                  <c:v>0.11850250000000002</c:v>
                </c:pt>
                <c:pt idx="913">
                  <c:v>0.11862375000000011</c:v>
                </c:pt>
                <c:pt idx="914">
                  <c:v>0.11874000000000005</c:v>
                </c:pt>
                <c:pt idx="915">
                  <c:v>0.11886500000000005</c:v>
                </c:pt>
                <c:pt idx="916">
                  <c:v>0.11898625000000006</c:v>
                </c:pt>
                <c:pt idx="917">
                  <c:v>0.11910750000000002</c:v>
                </c:pt>
                <c:pt idx="918">
                  <c:v>0.11922875000000008</c:v>
                </c:pt>
                <c:pt idx="919">
                  <c:v>0.11934875</c:v>
                </c:pt>
                <c:pt idx="920">
                  <c:v>0.1194762500000001</c:v>
                </c:pt>
                <c:pt idx="921">
                  <c:v>0.11959375000000011</c:v>
                </c:pt>
                <c:pt idx="922">
                  <c:v>0.11971625000000009</c:v>
                </c:pt>
                <c:pt idx="923">
                  <c:v>0.11983625000000009</c:v>
                </c:pt>
                <c:pt idx="924">
                  <c:v>0.11995625000000006</c:v>
                </c:pt>
                <c:pt idx="925">
                  <c:v>0.12008125000000006</c:v>
                </c:pt>
                <c:pt idx="926">
                  <c:v>0.12020375000000011</c:v>
                </c:pt>
                <c:pt idx="927">
                  <c:v>0.12032375000000008</c:v>
                </c:pt>
                <c:pt idx="928">
                  <c:v>0.12045500000000002</c:v>
                </c:pt>
                <c:pt idx="929">
                  <c:v>0.12056749999999998</c:v>
                </c:pt>
                <c:pt idx="930">
                  <c:v>0.12069249999999999</c:v>
                </c:pt>
                <c:pt idx="931">
                  <c:v>0.12080625000000007</c:v>
                </c:pt>
                <c:pt idx="932">
                  <c:v>0.12092875000000006</c:v>
                </c:pt>
                <c:pt idx="933">
                  <c:v>0.12105125000000005</c:v>
                </c:pt>
                <c:pt idx="934">
                  <c:v>0.12117125000000008</c:v>
                </c:pt>
                <c:pt idx="935">
                  <c:v>0.12129375000000014</c:v>
                </c:pt>
                <c:pt idx="936">
                  <c:v>0.12141500000000002</c:v>
                </c:pt>
                <c:pt idx="937">
                  <c:v>0.12153625000000011</c:v>
                </c:pt>
                <c:pt idx="938">
                  <c:v>0.12166125000000011</c:v>
                </c:pt>
                <c:pt idx="939">
                  <c:v>0.12178375000000009</c:v>
                </c:pt>
                <c:pt idx="940">
                  <c:v>0.12191125000000005</c:v>
                </c:pt>
                <c:pt idx="941">
                  <c:v>0.12202875000000009</c:v>
                </c:pt>
                <c:pt idx="942">
                  <c:v>0.12214625000000011</c:v>
                </c:pt>
                <c:pt idx="943">
                  <c:v>0.12226875000000008</c:v>
                </c:pt>
                <c:pt idx="944">
                  <c:v>0.12239625000000011</c:v>
                </c:pt>
                <c:pt idx="945">
                  <c:v>0.12251625000000008</c:v>
                </c:pt>
                <c:pt idx="946">
                  <c:v>0.12263499999999999</c:v>
                </c:pt>
                <c:pt idx="947">
                  <c:v>0.1227512500000001</c:v>
                </c:pt>
                <c:pt idx="948">
                  <c:v>0.1228762500000001</c:v>
                </c:pt>
                <c:pt idx="949">
                  <c:v>0.12300375000000008</c:v>
                </c:pt>
                <c:pt idx="950">
                  <c:v>0.12312375000000012</c:v>
                </c:pt>
                <c:pt idx="951">
                  <c:v>0.12324499999999999</c:v>
                </c:pt>
                <c:pt idx="952">
                  <c:v>0.1233675</c:v>
                </c:pt>
                <c:pt idx="953">
                  <c:v>0.12349000000000006</c:v>
                </c:pt>
                <c:pt idx="954">
                  <c:v>0.12361500000000006</c:v>
                </c:pt>
                <c:pt idx="955">
                  <c:v>0.12374000000000006</c:v>
                </c:pt>
                <c:pt idx="956">
                  <c:v>0.12386375000000008</c:v>
                </c:pt>
                <c:pt idx="957">
                  <c:v>0.12399375000000011</c:v>
                </c:pt>
                <c:pt idx="958">
                  <c:v>0.12411375000000008</c:v>
                </c:pt>
                <c:pt idx="959">
                  <c:v>0.12423500000000011</c:v>
                </c:pt>
                <c:pt idx="960">
                  <c:v>0.12435625000000006</c:v>
                </c:pt>
                <c:pt idx="961">
                  <c:v>0.12447875000000005</c:v>
                </c:pt>
                <c:pt idx="962">
                  <c:v>0.12460375000000011</c:v>
                </c:pt>
                <c:pt idx="963">
                  <c:v>0.12472625000000015</c:v>
                </c:pt>
                <c:pt idx="964">
                  <c:v>0.12484874999999999</c:v>
                </c:pt>
                <c:pt idx="965">
                  <c:v>0.12497500000000006</c:v>
                </c:pt>
                <c:pt idx="966">
                  <c:v>0.12509500000000001</c:v>
                </c:pt>
                <c:pt idx="967">
                  <c:v>0.125225</c:v>
                </c:pt>
                <c:pt idx="968">
                  <c:v>0.12534624999999999</c:v>
                </c:pt>
                <c:pt idx="969">
                  <c:v>0.12547125000000001</c:v>
                </c:pt>
                <c:pt idx="970">
                  <c:v>0.1255925</c:v>
                </c:pt>
                <c:pt idx="971">
                  <c:v>0.12572125000000001</c:v>
                </c:pt>
                <c:pt idx="972">
                  <c:v>0.12584000000000001</c:v>
                </c:pt>
                <c:pt idx="973">
                  <c:v>0.12596499999999999</c:v>
                </c:pt>
                <c:pt idx="974">
                  <c:v>0.1260925</c:v>
                </c:pt>
                <c:pt idx="975">
                  <c:v>0.12620999999999999</c:v>
                </c:pt>
                <c:pt idx="976">
                  <c:v>0.12633749999999999</c:v>
                </c:pt>
                <c:pt idx="977">
                  <c:v>0.12645624999999999</c:v>
                </c:pt>
                <c:pt idx="978">
                  <c:v>0.12658875</c:v>
                </c:pt>
                <c:pt idx="979">
                  <c:v>0.12670624999999999</c:v>
                </c:pt>
                <c:pt idx="980">
                  <c:v>0.12683</c:v>
                </c:pt>
                <c:pt idx="981">
                  <c:v>0.12695875000000001</c:v>
                </c:pt>
                <c:pt idx="982">
                  <c:v>0.12707625</c:v>
                </c:pt>
                <c:pt idx="983">
                  <c:v>0.12719625000000001</c:v>
                </c:pt>
                <c:pt idx="984">
                  <c:v>0.12732625</c:v>
                </c:pt>
                <c:pt idx="985">
                  <c:v>0.12744374999999999</c:v>
                </c:pt>
                <c:pt idx="986">
                  <c:v>0.1275737499999999</c:v>
                </c:pt>
                <c:pt idx="987">
                  <c:v>0.12769374999999997</c:v>
                </c:pt>
                <c:pt idx="988">
                  <c:v>0.1278175</c:v>
                </c:pt>
                <c:pt idx="989">
                  <c:v>0.12793874999999999</c:v>
                </c:pt>
                <c:pt idx="990">
                  <c:v>0.12806375</c:v>
                </c:pt>
                <c:pt idx="991">
                  <c:v>0.12818125</c:v>
                </c:pt>
                <c:pt idx="992">
                  <c:v>0.12830625000000001</c:v>
                </c:pt>
                <c:pt idx="993">
                  <c:v>0.12842875000000001</c:v>
                </c:pt>
                <c:pt idx="994">
                  <c:v>0.12854750000000001</c:v>
                </c:pt>
                <c:pt idx="995">
                  <c:v>0.1286749999999999</c:v>
                </c:pt>
                <c:pt idx="996">
                  <c:v>0.12879125000000011</c:v>
                </c:pt>
                <c:pt idx="997">
                  <c:v>0.12892000000000001</c:v>
                </c:pt>
                <c:pt idx="998">
                  <c:v>0.12903624999999999</c:v>
                </c:pt>
              </c:numCache>
            </c:numRef>
          </c:xVal>
          <c:yVal>
            <c:numRef>
              <c:f>Sheet1!$B$2:$B$1000</c:f>
              <c:numCache>
                <c:formatCode>General</c:formatCode>
                <c:ptCount val="999"/>
                <c:pt idx="0">
                  <c:v>11.255628237600007</c:v>
                </c:pt>
                <c:pt idx="1">
                  <c:v>22.484497549899981</c:v>
                </c:pt>
                <c:pt idx="2">
                  <c:v>33.695781955900003</c:v>
                </c:pt>
                <c:pt idx="3">
                  <c:v>44.899728228600011</c:v>
                </c:pt>
                <c:pt idx="4">
                  <c:v>56.10055697090003</c:v>
                </c:pt>
                <c:pt idx="5">
                  <c:v>67.301439918699941</c:v>
                </c:pt>
                <c:pt idx="6">
                  <c:v>78.546842423100003</c:v>
                </c:pt>
                <c:pt idx="7">
                  <c:v>89.815425216899925</c:v>
                </c:pt>
                <c:pt idx="8">
                  <c:v>101.09281906400005</c:v>
                </c:pt>
                <c:pt idx="9">
                  <c:v>112.454607358</c:v>
                </c:pt>
                <c:pt idx="10">
                  <c:v>123.84166709199999</c:v>
                </c:pt>
                <c:pt idx="11">
                  <c:v>135.28888924200001</c:v>
                </c:pt>
                <c:pt idx="12">
                  <c:v>146.79144261800013</c:v>
                </c:pt>
                <c:pt idx="13">
                  <c:v>158.37582233700007</c:v>
                </c:pt>
                <c:pt idx="14">
                  <c:v>170.035724687</c:v>
                </c:pt>
                <c:pt idx="15">
                  <c:v>181.75567844400001</c:v>
                </c:pt>
                <c:pt idx="16">
                  <c:v>193.58840442500011</c:v>
                </c:pt>
                <c:pt idx="17">
                  <c:v>205.44948182800002</c:v>
                </c:pt>
                <c:pt idx="18">
                  <c:v>217.41449202800001</c:v>
                </c:pt>
                <c:pt idx="19">
                  <c:v>229.46467269099995</c:v>
                </c:pt>
                <c:pt idx="20">
                  <c:v>241.56057394600001</c:v>
                </c:pt>
                <c:pt idx="21">
                  <c:v>253.77065911099999</c:v>
                </c:pt>
                <c:pt idx="22">
                  <c:v>266.01485482599998</c:v>
                </c:pt>
                <c:pt idx="23">
                  <c:v>278.33366159299999</c:v>
                </c:pt>
                <c:pt idx="24">
                  <c:v>290.75000183999998</c:v>
                </c:pt>
                <c:pt idx="25">
                  <c:v>303.19282102600022</c:v>
                </c:pt>
                <c:pt idx="26">
                  <c:v>315.71720837199979</c:v>
                </c:pt>
                <c:pt idx="27">
                  <c:v>328.27613674399942</c:v>
                </c:pt>
                <c:pt idx="28">
                  <c:v>340.91030630599965</c:v>
                </c:pt>
                <c:pt idx="29">
                  <c:v>353.60951888900001</c:v>
                </c:pt>
                <c:pt idx="30">
                  <c:v>366.36141570599978</c:v>
                </c:pt>
                <c:pt idx="31">
                  <c:v>379.14590838300023</c:v>
                </c:pt>
                <c:pt idx="32">
                  <c:v>392.02698122699979</c:v>
                </c:pt>
                <c:pt idx="33">
                  <c:v>404.96603454099949</c:v>
                </c:pt>
                <c:pt idx="34">
                  <c:v>417.98618133999975</c:v>
                </c:pt>
                <c:pt idx="35">
                  <c:v>431.03982255300002</c:v>
                </c:pt>
                <c:pt idx="36">
                  <c:v>444.17373054499978</c:v>
                </c:pt>
                <c:pt idx="37">
                  <c:v>457.39748392199999</c:v>
                </c:pt>
                <c:pt idx="38">
                  <c:v>470.68266708500022</c:v>
                </c:pt>
                <c:pt idx="39">
                  <c:v>484.06783030899999</c:v>
                </c:pt>
                <c:pt idx="40">
                  <c:v>497.58266549500001</c:v>
                </c:pt>
                <c:pt idx="41">
                  <c:v>511.15519609</c:v>
                </c:pt>
                <c:pt idx="42">
                  <c:v>524.83070351499998</c:v>
                </c:pt>
                <c:pt idx="43">
                  <c:v>538.67627458899995</c:v>
                </c:pt>
                <c:pt idx="44">
                  <c:v>552.59299964700051</c:v>
                </c:pt>
                <c:pt idx="45">
                  <c:v>566.57945172900043</c:v>
                </c:pt>
                <c:pt idx="46">
                  <c:v>580.78464559400004</c:v>
                </c:pt>
                <c:pt idx="47">
                  <c:v>595.11809406800046</c:v>
                </c:pt>
                <c:pt idx="48">
                  <c:v>609.52378610700043</c:v>
                </c:pt>
                <c:pt idx="49">
                  <c:v>624.09832494000045</c:v>
                </c:pt>
                <c:pt idx="50">
                  <c:v>638.80817695900043</c:v>
                </c:pt>
                <c:pt idx="51">
                  <c:v>653.60580048700001</c:v>
                </c:pt>
                <c:pt idx="52">
                  <c:v>668.56055224900001</c:v>
                </c:pt>
                <c:pt idx="53">
                  <c:v>683.67291573</c:v>
                </c:pt>
                <c:pt idx="54">
                  <c:v>698.87480354800073</c:v>
                </c:pt>
                <c:pt idx="55">
                  <c:v>714.21585227100059</c:v>
                </c:pt>
                <c:pt idx="56">
                  <c:v>729.67650699199999</c:v>
                </c:pt>
                <c:pt idx="57">
                  <c:v>745.30999375800002</c:v>
                </c:pt>
                <c:pt idx="58">
                  <c:v>760.93893851500002</c:v>
                </c:pt>
                <c:pt idx="59">
                  <c:v>776.73239734799995</c:v>
                </c:pt>
                <c:pt idx="60">
                  <c:v>792.61840611800005</c:v>
                </c:pt>
                <c:pt idx="61">
                  <c:v>808.58844080999995</c:v>
                </c:pt>
                <c:pt idx="62">
                  <c:v>824.65741917499929</c:v>
                </c:pt>
                <c:pt idx="63">
                  <c:v>840.79436703100043</c:v>
                </c:pt>
                <c:pt idx="64">
                  <c:v>857.0378887929993</c:v>
                </c:pt>
                <c:pt idx="65">
                  <c:v>873.30009720800001</c:v>
                </c:pt>
                <c:pt idx="66">
                  <c:v>889.65290422800001</c:v>
                </c:pt>
                <c:pt idx="67">
                  <c:v>905.99585551600046</c:v>
                </c:pt>
                <c:pt idx="68">
                  <c:v>922.45556295699998</c:v>
                </c:pt>
                <c:pt idx="69">
                  <c:v>938.85311833799949</c:v>
                </c:pt>
                <c:pt idx="70">
                  <c:v>955.30720734399927</c:v>
                </c:pt>
                <c:pt idx="71">
                  <c:v>971.81367290200001</c:v>
                </c:pt>
                <c:pt idx="72">
                  <c:v>988.25662535599929</c:v>
                </c:pt>
                <c:pt idx="73">
                  <c:v>1004.73464745</c:v>
                </c:pt>
                <c:pt idx="74">
                  <c:v>1021.16284734</c:v>
                </c:pt>
                <c:pt idx="75">
                  <c:v>1037.5482336099999</c:v>
                </c:pt>
                <c:pt idx="76">
                  <c:v>1053.89739573</c:v>
                </c:pt>
                <c:pt idx="77">
                  <c:v>1070.1987999800001</c:v>
                </c:pt>
                <c:pt idx="78">
                  <c:v>1086.4520089099999</c:v>
                </c:pt>
                <c:pt idx="79">
                  <c:v>1102.66657237</c:v>
                </c:pt>
                <c:pt idx="80">
                  <c:v>1118.7831837000001</c:v>
                </c:pt>
                <c:pt idx="81">
                  <c:v>1134.8471636100001</c:v>
                </c:pt>
                <c:pt idx="82">
                  <c:v>1150.8274033800001</c:v>
                </c:pt>
                <c:pt idx="83">
                  <c:v>1166.7155024500009</c:v>
                </c:pt>
                <c:pt idx="84">
                  <c:v>1182.5946438699998</c:v>
                </c:pt>
                <c:pt idx="85">
                  <c:v>1198.3702030699999</c:v>
                </c:pt>
                <c:pt idx="86">
                  <c:v>1214.0654945699998</c:v>
                </c:pt>
                <c:pt idx="87">
                  <c:v>1229.647132719999</c:v>
                </c:pt>
                <c:pt idx="88">
                  <c:v>1245.2470508900001</c:v>
                </c:pt>
                <c:pt idx="89">
                  <c:v>1260.7558211600012</c:v>
                </c:pt>
                <c:pt idx="90">
                  <c:v>1276.23253017</c:v>
                </c:pt>
                <c:pt idx="91">
                  <c:v>1291.5861719900001</c:v>
                </c:pt>
                <c:pt idx="92">
                  <c:v>1307.0171979300001</c:v>
                </c:pt>
                <c:pt idx="93">
                  <c:v>1322.3149930699999</c:v>
                </c:pt>
                <c:pt idx="94">
                  <c:v>1337.61581647</c:v>
                </c:pt>
                <c:pt idx="95">
                  <c:v>1352.8334666399992</c:v>
                </c:pt>
                <c:pt idx="96">
                  <c:v>1368.0757370199999</c:v>
                </c:pt>
                <c:pt idx="97">
                  <c:v>1383.2755100300001</c:v>
                </c:pt>
                <c:pt idx="98">
                  <c:v>1398.4724051999999</c:v>
                </c:pt>
                <c:pt idx="99">
                  <c:v>1413.5967585200001</c:v>
                </c:pt>
                <c:pt idx="100">
                  <c:v>1428.74613808</c:v>
                </c:pt>
                <c:pt idx="101">
                  <c:v>1443.8505857200009</c:v>
                </c:pt>
                <c:pt idx="102">
                  <c:v>1458.8915616700001</c:v>
                </c:pt>
                <c:pt idx="103">
                  <c:v>1473.9451317500009</c:v>
                </c:pt>
                <c:pt idx="104">
                  <c:v>1488.9811408399992</c:v>
                </c:pt>
                <c:pt idx="105">
                  <c:v>1504.01231517</c:v>
                </c:pt>
                <c:pt idx="106">
                  <c:v>1518.91309265</c:v>
                </c:pt>
                <c:pt idx="107">
                  <c:v>1533.8278408699998</c:v>
                </c:pt>
                <c:pt idx="108">
                  <c:v>1548.693582359999</c:v>
                </c:pt>
                <c:pt idx="109">
                  <c:v>1563.5023713200001</c:v>
                </c:pt>
                <c:pt idx="110">
                  <c:v>1578.2604202999992</c:v>
                </c:pt>
                <c:pt idx="111">
                  <c:v>1592.982044829999</c:v>
                </c:pt>
                <c:pt idx="112">
                  <c:v>1607.5725516300001</c:v>
                </c:pt>
                <c:pt idx="113">
                  <c:v>1622.1708335199992</c:v>
                </c:pt>
                <c:pt idx="114">
                  <c:v>1636.6464559000001</c:v>
                </c:pt>
                <c:pt idx="115">
                  <c:v>1651.0715445299998</c:v>
                </c:pt>
                <c:pt idx="116">
                  <c:v>1665.380308269999</c:v>
                </c:pt>
                <c:pt idx="117">
                  <c:v>1679.6663519000001</c:v>
                </c:pt>
                <c:pt idx="118">
                  <c:v>1693.73887659</c:v>
                </c:pt>
                <c:pt idx="119">
                  <c:v>1707.8153489499998</c:v>
                </c:pt>
                <c:pt idx="120">
                  <c:v>1721.75311164</c:v>
                </c:pt>
                <c:pt idx="121">
                  <c:v>1735.621421419999</c:v>
                </c:pt>
                <c:pt idx="122">
                  <c:v>1749.27745228</c:v>
                </c:pt>
                <c:pt idx="123">
                  <c:v>1762.91602855</c:v>
                </c:pt>
                <c:pt idx="124">
                  <c:v>1776.3384864699999</c:v>
                </c:pt>
                <c:pt idx="125">
                  <c:v>1789.70109265</c:v>
                </c:pt>
                <c:pt idx="126">
                  <c:v>1802.89047149</c:v>
                </c:pt>
                <c:pt idx="127">
                  <c:v>1815.9609291800009</c:v>
                </c:pt>
                <c:pt idx="128">
                  <c:v>1828.9175189400009</c:v>
                </c:pt>
                <c:pt idx="129">
                  <c:v>1841.6784101299991</c:v>
                </c:pt>
                <c:pt idx="130">
                  <c:v>1854.3533699699999</c:v>
                </c:pt>
                <c:pt idx="131">
                  <c:v>1866.89762262</c:v>
                </c:pt>
                <c:pt idx="132">
                  <c:v>1879.2445975400001</c:v>
                </c:pt>
                <c:pt idx="133">
                  <c:v>1891.557815480001</c:v>
                </c:pt>
                <c:pt idx="134">
                  <c:v>1903.6364490299998</c:v>
                </c:pt>
                <c:pt idx="135">
                  <c:v>1915.68610876</c:v>
                </c:pt>
                <c:pt idx="136">
                  <c:v>1927.5966874200012</c:v>
                </c:pt>
                <c:pt idx="137">
                  <c:v>1939.353922909999</c:v>
                </c:pt>
                <c:pt idx="138">
                  <c:v>1951.05692856</c:v>
                </c:pt>
                <c:pt idx="139">
                  <c:v>1962.6328620899999</c:v>
                </c:pt>
                <c:pt idx="140">
                  <c:v>1974.18578473</c:v>
                </c:pt>
                <c:pt idx="141">
                  <c:v>1985.6503690899999</c:v>
                </c:pt>
                <c:pt idx="142">
                  <c:v>1996.9707532100001</c:v>
                </c:pt>
                <c:pt idx="143">
                  <c:v>2008.2874987800001</c:v>
                </c:pt>
                <c:pt idx="144">
                  <c:v>2019.5443790899999</c:v>
                </c:pt>
                <c:pt idx="145">
                  <c:v>2030.8007777900009</c:v>
                </c:pt>
                <c:pt idx="146">
                  <c:v>2041.9293491000001</c:v>
                </c:pt>
                <c:pt idx="147">
                  <c:v>2053.1080017399981</c:v>
                </c:pt>
                <c:pt idx="148">
                  <c:v>2064.2128532699999</c:v>
                </c:pt>
                <c:pt idx="149">
                  <c:v>2075.2374728000018</c:v>
                </c:pt>
                <c:pt idx="150">
                  <c:v>2086.3669712000001</c:v>
                </c:pt>
                <c:pt idx="151">
                  <c:v>2097.37216902</c:v>
                </c:pt>
                <c:pt idx="152">
                  <c:v>2108.38569151</c:v>
                </c:pt>
                <c:pt idx="153">
                  <c:v>2119.3021318000019</c:v>
                </c:pt>
                <c:pt idx="154">
                  <c:v>2130.3513020400037</c:v>
                </c:pt>
                <c:pt idx="155">
                  <c:v>2141.3380348500018</c:v>
                </c:pt>
                <c:pt idx="156">
                  <c:v>2152.2455140500001</c:v>
                </c:pt>
                <c:pt idx="157">
                  <c:v>2163.19807855</c:v>
                </c:pt>
                <c:pt idx="158">
                  <c:v>2174.206609099997</c:v>
                </c:pt>
                <c:pt idx="159">
                  <c:v>2185.0685164400002</c:v>
                </c:pt>
                <c:pt idx="160">
                  <c:v>2196.03162144</c:v>
                </c:pt>
                <c:pt idx="161">
                  <c:v>2207.0499165500019</c:v>
                </c:pt>
                <c:pt idx="162">
                  <c:v>2218.0474885599997</c:v>
                </c:pt>
                <c:pt idx="163">
                  <c:v>2229.1039139400018</c:v>
                </c:pt>
                <c:pt idx="164">
                  <c:v>2240.2065974199982</c:v>
                </c:pt>
                <c:pt idx="165">
                  <c:v>2251.2767325000018</c:v>
                </c:pt>
                <c:pt idx="166">
                  <c:v>2262.441785</c:v>
                </c:pt>
                <c:pt idx="167">
                  <c:v>2273.5748012499998</c:v>
                </c:pt>
                <c:pt idx="168">
                  <c:v>2284.8247112500012</c:v>
                </c:pt>
                <c:pt idx="169">
                  <c:v>2296.1008599999982</c:v>
                </c:pt>
                <c:pt idx="170">
                  <c:v>2307.4430162500025</c:v>
                </c:pt>
                <c:pt idx="171">
                  <c:v>2318.7771175000021</c:v>
                </c:pt>
                <c:pt idx="172">
                  <c:v>2330.1511950000017</c:v>
                </c:pt>
                <c:pt idx="173">
                  <c:v>2341.5914200000002</c:v>
                </c:pt>
                <c:pt idx="174">
                  <c:v>2353.0670749999999</c:v>
                </c:pt>
                <c:pt idx="175">
                  <c:v>2364.5574025000019</c:v>
                </c:pt>
                <c:pt idx="176">
                  <c:v>2376.0937699999999</c:v>
                </c:pt>
                <c:pt idx="177">
                  <c:v>2387.6137212500012</c:v>
                </c:pt>
                <c:pt idx="178">
                  <c:v>2399.2600212499997</c:v>
                </c:pt>
                <c:pt idx="179">
                  <c:v>2410.9112500000019</c:v>
                </c:pt>
                <c:pt idx="180">
                  <c:v>2422.570737500002</c:v>
                </c:pt>
                <c:pt idx="181">
                  <c:v>2434.2377750000001</c:v>
                </c:pt>
                <c:pt idx="182">
                  <c:v>2446.1121499999999</c:v>
                </c:pt>
                <c:pt idx="183">
                  <c:v>2457.8742125000026</c:v>
                </c:pt>
                <c:pt idx="184">
                  <c:v>2469.7275999999997</c:v>
                </c:pt>
                <c:pt idx="185">
                  <c:v>2481.6555375000021</c:v>
                </c:pt>
                <c:pt idx="186">
                  <c:v>2493.6946625</c:v>
                </c:pt>
                <c:pt idx="187">
                  <c:v>2505.8066249999997</c:v>
                </c:pt>
                <c:pt idx="188">
                  <c:v>2518.0239999999999</c:v>
                </c:pt>
                <c:pt idx="189">
                  <c:v>2530.2964124999999</c:v>
                </c:pt>
                <c:pt idx="190">
                  <c:v>2542.7738374999999</c:v>
                </c:pt>
                <c:pt idx="191">
                  <c:v>2555.2579249999999</c:v>
                </c:pt>
                <c:pt idx="192">
                  <c:v>2567.9891375000025</c:v>
                </c:pt>
                <c:pt idx="193">
                  <c:v>2580.8648874999981</c:v>
                </c:pt>
                <c:pt idx="194">
                  <c:v>2593.887275</c:v>
                </c:pt>
                <c:pt idx="195">
                  <c:v>2606.9362875000002</c:v>
                </c:pt>
                <c:pt idx="196">
                  <c:v>2620.2750000000001</c:v>
                </c:pt>
                <c:pt idx="197">
                  <c:v>2633.6656249999987</c:v>
                </c:pt>
                <c:pt idx="198">
                  <c:v>2647.2672499999981</c:v>
                </c:pt>
                <c:pt idx="199">
                  <c:v>2660.9367499999998</c:v>
                </c:pt>
                <c:pt idx="200">
                  <c:v>2674.768999999998</c:v>
                </c:pt>
                <c:pt idx="201">
                  <c:v>2688.7597500000002</c:v>
                </c:pt>
                <c:pt idx="202">
                  <c:v>2702.7593750000001</c:v>
                </c:pt>
                <c:pt idx="203">
                  <c:v>2716.8888749999987</c:v>
                </c:pt>
                <c:pt idx="204">
                  <c:v>2731.0948749999998</c:v>
                </c:pt>
                <c:pt idx="205">
                  <c:v>2745.3560000000002</c:v>
                </c:pt>
                <c:pt idx="206">
                  <c:v>2759.651875</c:v>
                </c:pt>
                <c:pt idx="207">
                  <c:v>2774.0877500000001</c:v>
                </c:pt>
                <c:pt idx="208">
                  <c:v>2788.423875</c:v>
                </c:pt>
                <c:pt idx="209">
                  <c:v>2802.833500000002</c:v>
                </c:pt>
                <c:pt idx="210">
                  <c:v>2817.3544999999999</c:v>
                </c:pt>
                <c:pt idx="211">
                  <c:v>2831.8420000000001</c:v>
                </c:pt>
                <c:pt idx="212">
                  <c:v>2846.2392500000001</c:v>
                </c:pt>
                <c:pt idx="213">
                  <c:v>2860.7786249999981</c:v>
                </c:pt>
                <c:pt idx="214">
                  <c:v>2875.2914999999998</c:v>
                </c:pt>
                <c:pt idx="215">
                  <c:v>2889.8218750000001</c:v>
                </c:pt>
                <c:pt idx="216">
                  <c:v>2904.3525000000018</c:v>
                </c:pt>
                <c:pt idx="217">
                  <c:v>2918.9662499999981</c:v>
                </c:pt>
                <c:pt idx="218">
                  <c:v>2933.5524999999998</c:v>
                </c:pt>
                <c:pt idx="219">
                  <c:v>2948.3</c:v>
                </c:pt>
                <c:pt idx="220">
                  <c:v>2963.0537500000019</c:v>
                </c:pt>
                <c:pt idx="221">
                  <c:v>2977.8162499999999</c:v>
                </c:pt>
                <c:pt idx="222">
                  <c:v>2992.7362499999981</c:v>
                </c:pt>
                <c:pt idx="223">
                  <c:v>3007.6587500000001</c:v>
                </c:pt>
                <c:pt idx="224">
                  <c:v>3022.7112499999998</c:v>
                </c:pt>
                <c:pt idx="225">
                  <c:v>3037.851250000002</c:v>
                </c:pt>
                <c:pt idx="226">
                  <c:v>3053.0312500000018</c:v>
                </c:pt>
                <c:pt idx="227">
                  <c:v>3068.38625</c:v>
                </c:pt>
                <c:pt idx="228">
                  <c:v>3083.8037500000019</c:v>
                </c:pt>
                <c:pt idx="229">
                  <c:v>3099.2937499999998</c:v>
                </c:pt>
                <c:pt idx="230">
                  <c:v>3114.8287500000001</c:v>
                </c:pt>
                <c:pt idx="231">
                  <c:v>3130.5</c:v>
                </c:pt>
                <c:pt idx="232">
                  <c:v>3146.21875</c:v>
                </c:pt>
                <c:pt idx="233">
                  <c:v>3162.0362500000001</c:v>
                </c:pt>
                <c:pt idx="234">
                  <c:v>3177.9749999999999</c:v>
                </c:pt>
                <c:pt idx="235">
                  <c:v>3193.88</c:v>
                </c:pt>
                <c:pt idx="236">
                  <c:v>3209.8350000000019</c:v>
                </c:pt>
                <c:pt idx="237">
                  <c:v>3226.0362500000001</c:v>
                </c:pt>
                <c:pt idx="238">
                  <c:v>3242.0512500000018</c:v>
                </c:pt>
                <c:pt idx="239">
                  <c:v>3258.3049999999998</c:v>
                </c:pt>
                <c:pt idx="240">
                  <c:v>3274.4850000000001</c:v>
                </c:pt>
                <c:pt idx="241">
                  <c:v>3290.7787499999981</c:v>
                </c:pt>
                <c:pt idx="242">
                  <c:v>3307.1774999999998</c:v>
                </c:pt>
                <c:pt idx="243">
                  <c:v>3323.4787500000002</c:v>
                </c:pt>
                <c:pt idx="244">
                  <c:v>3339.8900000000012</c:v>
                </c:pt>
                <c:pt idx="245">
                  <c:v>3356.3024999999998</c:v>
                </c:pt>
                <c:pt idx="246">
                  <c:v>3372.7750000000001</c:v>
                </c:pt>
                <c:pt idx="247">
                  <c:v>3389.262499999998</c:v>
                </c:pt>
                <c:pt idx="248">
                  <c:v>3405.8125000000018</c:v>
                </c:pt>
                <c:pt idx="249">
                  <c:v>3422.3375000000019</c:v>
                </c:pt>
                <c:pt idx="250">
                  <c:v>3438.9</c:v>
                </c:pt>
                <c:pt idx="251">
                  <c:v>3455.3375000000019</c:v>
                </c:pt>
                <c:pt idx="252">
                  <c:v>3471.8249999999998</c:v>
                </c:pt>
                <c:pt idx="253">
                  <c:v>3488.3500000000017</c:v>
                </c:pt>
                <c:pt idx="254">
                  <c:v>3504.6624999999981</c:v>
                </c:pt>
                <c:pt idx="255">
                  <c:v>3520.9875000000002</c:v>
                </c:pt>
                <c:pt idx="256">
                  <c:v>3537.1875</c:v>
                </c:pt>
                <c:pt idx="257">
                  <c:v>3553.3249999999998</c:v>
                </c:pt>
                <c:pt idx="258">
                  <c:v>3569.2750000000001</c:v>
                </c:pt>
                <c:pt idx="259">
                  <c:v>3585.1</c:v>
                </c:pt>
                <c:pt idx="260">
                  <c:v>3600.75</c:v>
                </c:pt>
                <c:pt idx="261">
                  <c:v>3616.2125000000001</c:v>
                </c:pt>
                <c:pt idx="262">
                  <c:v>3631.6</c:v>
                </c:pt>
                <c:pt idx="263">
                  <c:v>3646.7375000000002</c:v>
                </c:pt>
                <c:pt idx="264">
                  <c:v>3661.7125000000001</c:v>
                </c:pt>
                <c:pt idx="265">
                  <c:v>3676.4749999999999</c:v>
                </c:pt>
                <c:pt idx="266">
                  <c:v>3691.05</c:v>
                </c:pt>
                <c:pt idx="267">
                  <c:v>3705.4875000000002</c:v>
                </c:pt>
                <c:pt idx="268">
                  <c:v>3719.6624999999981</c:v>
                </c:pt>
                <c:pt idx="269">
                  <c:v>3733.7125000000001</c:v>
                </c:pt>
                <c:pt idx="270">
                  <c:v>3747.625</c:v>
                </c:pt>
                <c:pt idx="271">
                  <c:v>3761.3750000000018</c:v>
                </c:pt>
                <c:pt idx="272">
                  <c:v>3774.8249999999998</c:v>
                </c:pt>
                <c:pt idx="273">
                  <c:v>3788.3500000000017</c:v>
                </c:pt>
                <c:pt idx="274">
                  <c:v>3801.6750000000002</c:v>
                </c:pt>
                <c:pt idx="275">
                  <c:v>3814.8375000000019</c:v>
                </c:pt>
                <c:pt idx="276">
                  <c:v>3827.9375000000018</c:v>
                </c:pt>
                <c:pt idx="277">
                  <c:v>3840.8625000000002</c:v>
                </c:pt>
                <c:pt idx="278">
                  <c:v>3853.65</c:v>
                </c:pt>
                <c:pt idx="279">
                  <c:v>3866.4250000000002</c:v>
                </c:pt>
                <c:pt idx="280">
                  <c:v>3879.1</c:v>
                </c:pt>
                <c:pt idx="281">
                  <c:v>3891.6</c:v>
                </c:pt>
                <c:pt idx="282">
                  <c:v>3904.0124999999998</c:v>
                </c:pt>
                <c:pt idx="283">
                  <c:v>3916.4500000000012</c:v>
                </c:pt>
                <c:pt idx="284">
                  <c:v>3928.6624999999981</c:v>
                </c:pt>
                <c:pt idx="285">
                  <c:v>3940.762499999998</c:v>
                </c:pt>
                <c:pt idx="286">
                  <c:v>3952.75</c:v>
                </c:pt>
                <c:pt idx="287">
                  <c:v>3964.6750000000002</c:v>
                </c:pt>
                <c:pt idx="288">
                  <c:v>3976.5374999999999</c:v>
                </c:pt>
                <c:pt idx="289">
                  <c:v>3988.2375000000002</c:v>
                </c:pt>
                <c:pt idx="290">
                  <c:v>3999.8874999999998</c:v>
                </c:pt>
                <c:pt idx="291">
                  <c:v>4011.4124999999999</c:v>
                </c:pt>
                <c:pt idx="292">
                  <c:v>4022.8</c:v>
                </c:pt>
                <c:pt idx="293">
                  <c:v>4034.1374999999998</c:v>
                </c:pt>
                <c:pt idx="294">
                  <c:v>4045.3125000000018</c:v>
                </c:pt>
                <c:pt idx="295">
                  <c:v>4056.3625000000002</c:v>
                </c:pt>
                <c:pt idx="296">
                  <c:v>4067.3125000000018</c:v>
                </c:pt>
                <c:pt idx="297">
                  <c:v>4078.1875</c:v>
                </c:pt>
                <c:pt idx="298">
                  <c:v>4088.9375000000018</c:v>
                </c:pt>
                <c:pt idx="299">
                  <c:v>4099.6125000000038</c:v>
                </c:pt>
                <c:pt idx="300">
                  <c:v>4110.2625000000044</c:v>
                </c:pt>
                <c:pt idx="301">
                  <c:v>4120.7374999999993</c:v>
                </c:pt>
                <c:pt idx="302">
                  <c:v>4131.1875</c:v>
                </c:pt>
                <c:pt idx="303">
                  <c:v>4141.4749999999995</c:v>
                </c:pt>
                <c:pt idx="304">
                  <c:v>4151.7374999999993</c:v>
                </c:pt>
                <c:pt idx="305">
                  <c:v>4161.9250000000002</c:v>
                </c:pt>
                <c:pt idx="306">
                  <c:v>4171.9749999999995</c:v>
                </c:pt>
                <c:pt idx="307">
                  <c:v>4182.0374999999995</c:v>
                </c:pt>
                <c:pt idx="308">
                  <c:v>4191.9374999999964</c:v>
                </c:pt>
                <c:pt idx="309">
                  <c:v>4201.9000000000005</c:v>
                </c:pt>
                <c:pt idx="310">
                  <c:v>4211.6500000000024</c:v>
                </c:pt>
                <c:pt idx="311">
                  <c:v>4221.5</c:v>
                </c:pt>
                <c:pt idx="312">
                  <c:v>4231.2625000000044</c:v>
                </c:pt>
                <c:pt idx="313">
                  <c:v>4240.9000000000005</c:v>
                </c:pt>
                <c:pt idx="314">
                  <c:v>4250.6374999999998</c:v>
                </c:pt>
                <c:pt idx="315">
                  <c:v>4260.2250000000004</c:v>
                </c:pt>
                <c:pt idx="316">
                  <c:v>4269.9125000000004</c:v>
                </c:pt>
                <c:pt idx="317">
                  <c:v>4279.6250000000036</c:v>
                </c:pt>
                <c:pt idx="318">
                  <c:v>4289.2374999999993</c:v>
                </c:pt>
                <c:pt idx="319">
                  <c:v>4298.8375000000005</c:v>
                </c:pt>
                <c:pt idx="320">
                  <c:v>4308.5625000000036</c:v>
                </c:pt>
                <c:pt idx="321">
                  <c:v>4318.3</c:v>
                </c:pt>
                <c:pt idx="322">
                  <c:v>4328.0625000000036</c:v>
                </c:pt>
                <c:pt idx="323">
                  <c:v>4337.7625000000044</c:v>
                </c:pt>
                <c:pt idx="324">
                  <c:v>4347.5</c:v>
                </c:pt>
                <c:pt idx="325">
                  <c:v>4357.3375000000005</c:v>
                </c:pt>
                <c:pt idx="326">
                  <c:v>4367.1500000000024</c:v>
                </c:pt>
                <c:pt idx="327">
                  <c:v>4377.0250000000024</c:v>
                </c:pt>
                <c:pt idx="328">
                  <c:v>4387.0125000000044</c:v>
                </c:pt>
                <c:pt idx="329">
                  <c:v>4397.0749999999998</c:v>
                </c:pt>
                <c:pt idx="330">
                  <c:v>4407.1000000000004</c:v>
                </c:pt>
                <c:pt idx="331">
                  <c:v>4417.2</c:v>
                </c:pt>
                <c:pt idx="332">
                  <c:v>4427.4125000000004</c:v>
                </c:pt>
                <c:pt idx="333">
                  <c:v>4437.6750000000002</c:v>
                </c:pt>
                <c:pt idx="334">
                  <c:v>4448</c:v>
                </c:pt>
                <c:pt idx="335">
                  <c:v>4458.3375000000005</c:v>
                </c:pt>
                <c:pt idx="336">
                  <c:v>4468.8625000000038</c:v>
                </c:pt>
                <c:pt idx="337">
                  <c:v>4479.375</c:v>
                </c:pt>
                <c:pt idx="338">
                  <c:v>4489.9874999999993</c:v>
                </c:pt>
                <c:pt idx="339">
                  <c:v>4500.6374999999998</c:v>
                </c:pt>
                <c:pt idx="340">
                  <c:v>4511.4874999999993</c:v>
                </c:pt>
                <c:pt idx="341">
                  <c:v>4522.375</c:v>
                </c:pt>
                <c:pt idx="342">
                  <c:v>4533.375</c:v>
                </c:pt>
                <c:pt idx="343">
                  <c:v>4544.5250000000024</c:v>
                </c:pt>
                <c:pt idx="344">
                  <c:v>4555.6000000000004</c:v>
                </c:pt>
                <c:pt idx="345">
                  <c:v>4566.8874999999998</c:v>
                </c:pt>
                <c:pt idx="346">
                  <c:v>4578.162500000004</c:v>
                </c:pt>
                <c:pt idx="347">
                  <c:v>4589.6250000000036</c:v>
                </c:pt>
                <c:pt idx="348">
                  <c:v>4601.0749999999998</c:v>
                </c:pt>
                <c:pt idx="349">
                  <c:v>4612.662500000004</c:v>
                </c:pt>
                <c:pt idx="350">
                  <c:v>4624.2374999999993</c:v>
                </c:pt>
                <c:pt idx="351">
                  <c:v>4635.9374999999964</c:v>
                </c:pt>
                <c:pt idx="352">
                  <c:v>4647.7</c:v>
                </c:pt>
                <c:pt idx="353">
                  <c:v>4659.45</c:v>
                </c:pt>
                <c:pt idx="354">
                  <c:v>4671.3500000000004</c:v>
                </c:pt>
                <c:pt idx="355">
                  <c:v>4683.25</c:v>
                </c:pt>
                <c:pt idx="356">
                  <c:v>4695.2874999999995</c:v>
                </c:pt>
                <c:pt idx="357">
                  <c:v>4707.3874999999998</c:v>
                </c:pt>
                <c:pt idx="358">
                  <c:v>4719.4749999999995</c:v>
                </c:pt>
                <c:pt idx="359">
                  <c:v>4731.7125000000024</c:v>
                </c:pt>
                <c:pt idx="360">
                  <c:v>4743.9874999999993</c:v>
                </c:pt>
                <c:pt idx="361">
                  <c:v>4756.3625000000038</c:v>
                </c:pt>
                <c:pt idx="362">
                  <c:v>4768.8250000000044</c:v>
                </c:pt>
                <c:pt idx="363">
                  <c:v>4781.375</c:v>
                </c:pt>
                <c:pt idx="364">
                  <c:v>4794.0875000000005</c:v>
                </c:pt>
                <c:pt idx="365">
                  <c:v>4806.8874999999998</c:v>
                </c:pt>
                <c:pt idx="366">
                  <c:v>4819.8250000000044</c:v>
                </c:pt>
                <c:pt idx="367">
                  <c:v>4832.9125000000004</c:v>
                </c:pt>
                <c:pt idx="368">
                  <c:v>4846.1875</c:v>
                </c:pt>
                <c:pt idx="369">
                  <c:v>4859.5374999999995</c:v>
                </c:pt>
                <c:pt idx="370">
                  <c:v>4873.0749999999998</c:v>
                </c:pt>
                <c:pt idx="371">
                  <c:v>4886.7750000000005</c:v>
                </c:pt>
                <c:pt idx="372">
                  <c:v>4900.6500000000024</c:v>
                </c:pt>
                <c:pt idx="373">
                  <c:v>4914.7</c:v>
                </c:pt>
                <c:pt idx="374">
                  <c:v>4928.9125000000004</c:v>
                </c:pt>
                <c:pt idx="375">
                  <c:v>4943.375</c:v>
                </c:pt>
                <c:pt idx="376">
                  <c:v>4957.9625000000024</c:v>
                </c:pt>
                <c:pt idx="377">
                  <c:v>4972.7125000000024</c:v>
                </c:pt>
                <c:pt idx="378">
                  <c:v>4987.5749999999998</c:v>
                </c:pt>
                <c:pt idx="379">
                  <c:v>5002.8</c:v>
                </c:pt>
                <c:pt idx="380">
                  <c:v>5018.0250000000024</c:v>
                </c:pt>
                <c:pt idx="381">
                  <c:v>5033.4874999999993</c:v>
                </c:pt>
                <c:pt idx="382">
                  <c:v>5049.05</c:v>
                </c:pt>
                <c:pt idx="383">
                  <c:v>5064.8</c:v>
                </c:pt>
                <c:pt idx="384">
                  <c:v>5080.5625000000036</c:v>
                </c:pt>
                <c:pt idx="385">
                  <c:v>5096.4625000000024</c:v>
                </c:pt>
                <c:pt idx="386">
                  <c:v>5112.5749999999998</c:v>
                </c:pt>
                <c:pt idx="387">
                  <c:v>5128.6750000000002</c:v>
                </c:pt>
                <c:pt idx="388">
                  <c:v>5144.8250000000044</c:v>
                </c:pt>
                <c:pt idx="389">
                  <c:v>5161.0749999999998</c:v>
                </c:pt>
                <c:pt idx="390">
                  <c:v>5177.3625000000038</c:v>
                </c:pt>
                <c:pt idx="391">
                  <c:v>5193.6000000000004</c:v>
                </c:pt>
                <c:pt idx="392">
                  <c:v>5209.8125000000036</c:v>
                </c:pt>
                <c:pt idx="393">
                  <c:v>5226.0125000000044</c:v>
                </c:pt>
                <c:pt idx="394">
                  <c:v>5242.2</c:v>
                </c:pt>
                <c:pt idx="395">
                  <c:v>5258.35</c:v>
                </c:pt>
                <c:pt idx="396">
                  <c:v>5274.4250000000002</c:v>
                </c:pt>
                <c:pt idx="397">
                  <c:v>5290.4250000000002</c:v>
                </c:pt>
                <c:pt idx="398">
                  <c:v>5306.2</c:v>
                </c:pt>
                <c:pt idx="399">
                  <c:v>5321.9</c:v>
                </c:pt>
                <c:pt idx="400">
                  <c:v>5337.5875000000005</c:v>
                </c:pt>
                <c:pt idx="401">
                  <c:v>5353.0875000000005</c:v>
                </c:pt>
                <c:pt idx="402">
                  <c:v>5368.4</c:v>
                </c:pt>
                <c:pt idx="403">
                  <c:v>5383.6374999999998</c:v>
                </c:pt>
                <c:pt idx="404">
                  <c:v>5398.5374999999995</c:v>
                </c:pt>
                <c:pt idx="405">
                  <c:v>5413.5</c:v>
                </c:pt>
                <c:pt idx="406">
                  <c:v>5428.162500000004</c:v>
                </c:pt>
                <c:pt idx="407">
                  <c:v>5442.75</c:v>
                </c:pt>
                <c:pt idx="408">
                  <c:v>5457.1125000000038</c:v>
                </c:pt>
                <c:pt idx="409">
                  <c:v>5471.3625000000038</c:v>
                </c:pt>
                <c:pt idx="410">
                  <c:v>5485.55</c:v>
                </c:pt>
                <c:pt idx="411">
                  <c:v>5499.5</c:v>
                </c:pt>
                <c:pt idx="412">
                  <c:v>5513.3</c:v>
                </c:pt>
                <c:pt idx="413">
                  <c:v>5527.05</c:v>
                </c:pt>
                <c:pt idx="414">
                  <c:v>5540.6750000000002</c:v>
                </c:pt>
                <c:pt idx="415">
                  <c:v>5554.2625000000044</c:v>
                </c:pt>
                <c:pt idx="416">
                  <c:v>5567.6750000000002</c:v>
                </c:pt>
                <c:pt idx="417">
                  <c:v>5581.0749999999998</c:v>
                </c:pt>
                <c:pt idx="418">
                  <c:v>5594.3874999999998</c:v>
                </c:pt>
                <c:pt idx="419">
                  <c:v>5607.6374999999998</c:v>
                </c:pt>
                <c:pt idx="420">
                  <c:v>5620.8250000000044</c:v>
                </c:pt>
                <c:pt idx="421">
                  <c:v>5633.95</c:v>
                </c:pt>
                <c:pt idx="422">
                  <c:v>5647.0625000000036</c:v>
                </c:pt>
                <c:pt idx="423">
                  <c:v>5660.1875</c:v>
                </c:pt>
                <c:pt idx="424">
                  <c:v>5673.162500000004</c:v>
                </c:pt>
                <c:pt idx="425">
                  <c:v>5686.25</c:v>
                </c:pt>
                <c:pt idx="426">
                  <c:v>5699.3</c:v>
                </c:pt>
                <c:pt idx="427">
                  <c:v>5712.25</c:v>
                </c:pt>
                <c:pt idx="428">
                  <c:v>5725.2250000000004</c:v>
                </c:pt>
                <c:pt idx="429">
                  <c:v>5738.2625000000044</c:v>
                </c:pt>
                <c:pt idx="430">
                  <c:v>5751.2</c:v>
                </c:pt>
                <c:pt idx="431">
                  <c:v>5764.1250000000036</c:v>
                </c:pt>
                <c:pt idx="432">
                  <c:v>5777.0250000000024</c:v>
                </c:pt>
                <c:pt idx="433">
                  <c:v>5790.05</c:v>
                </c:pt>
                <c:pt idx="434">
                  <c:v>5802.9</c:v>
                </c:pt>
                <c:pt idx="435">
                  <c:v>5815.7750000000005</c:v>
                </c:pt>
                <c:pt idx="436">
                  <c:v>5828.6</c:v>
                </c:pt>
                <c:pt idx="437">
                  <c:v>5841.3874999999998</c:v>
                </c:pt>
                <c:pt idx="438">
                  <c:v>5854.0875000000005</c:v>
                </c:pt>
                <c:pt idx="439">
                  <c:v>5866.7250000000004</c:v>
                </c:pt>
                <c:pt idx="440">
                  <c:v>5879.3</c:v>
                </c:pt>
                <c:pt idx="441">
                  <c:v>5891.75</c:v>
                </c:pt>
                <c:pt idx="442">
                  <c:v>5904.162500000004</c:v>
                </c:pt>
                <c:pt idx="443">
                  <c:v>5916.4250000000002</c:v>
                </c:pt>
                <c:pt idx="444">
                  <c:v>5928.5875000000005</c:v>
                </c:pt>
                <c:pt idx="445">
                  <c:v>5940.6125000000038</c:v>
                </c:pt>
                <c:pt idx="446">
                  <c:v>5952.55</c:v>
                </c:pt>
                <c:pt idx="447">
                  <c:v>5964.3</c:v>
                </c:pt>
                <c:pt idx="448">
                  <c:v>5975.9125000000004</c:v>
                </c:pt>
                <c:pt idx="449">
                  <c:v>5987.5</c:v>
                </c:pt>
                <c:pt idx="450">
                  <c:v>5998.8375000000005</c:v>
                </c:pt>
                <c:pt idx="451">
                  <c:v>6010.1250000000036</c:v>
                </c:pt>
                <c:pt idx="452">
                  <c:v>6021.25</c:v>
                </c:pt>
                <c:pt idx="453">
                  <c:v>6032.2250000000004</c:v>
                </c:pt>
                <c:pt idx="454">
                  <c:v>6043.1875</c:v>
                </c:pt>
                <c:pt idx="455">
                  <c:v>6053.9625000000024</c:v>
                </c:pt>
                <c:pt idx="456">
                  <c:v>6064.5125000000044</c:v>
                </c:pt>
                <c:pt idx="457">
                  <c:v>6075.1250000000036</c:v>
                </c:pt>
                <c:pt idx="458">
                  <c:v>6085.5374999999995</c:v>
                </c:pt>
                <c:pt idx="459">
                  <c:v>6095.9374999999964</c:v>
                </c:pt>
                <c:pt idx="460">
                  <c:v>6106.1500000000024</c:v>
                </c:pt>
                <c:pt idx="461">
                  <c:v>6116.375</c:v>
                </c:pt>
                <c:pt idx="462">
                  <c:v>6126.5374999999995</c:v>
                </c:pt>
                <c:pt idx="463">
                  <c:v>6136.6500000000024</c:v>
                </c:pt>
                <c:pt idx="464">
                  <c:v>6146.662500000004</c:v>
                </c:pt>
                <c:pt idx="465">
                  <c:v>6156.5875000000005</c:v>
                </c:pt>
                <c:pt idx="466">
                  <c:v>6166.5749999999998</c:v>
                </c:pt>
                <c:pt idx="467">
                  <c:v>6176.45</c:v>
                </c:pt>
                <c:pt idx="468">
                  <c:v>6186.4125000000004</c:v>
                </c:pt>
                <c:pt idx="469">
                  <c:v>6196.1875</c:v>
                </c:pt>
                <c:pt idx="470">
                  <c:v>6206.05</c:v>
                </c:pt>
                <c:pt idx="471">
                  <c:v>6215.9125000000004</c:v>
                </c:pt>
                <c:pt idx="472">
                  <c:v>6225.6875</c:v>
                </c:pt>
                <c:pt idx="473">
                  <c:v>6235.5125000000044</c:v>
                </c:pt>
                <c:pt idx="474">
                  <c:v>6245.375</c:v>
                </c:pt>
                <c:pt idx="475">
                  <c:v>6255.1125000000038</c:v>
                </c:pt>
                <c:pt idx="476">
                  <c:v>6264.9874999999993</c:v>
                </c:pt>
                <c:pt idx="477">
                  <c:v>6274.875</c:v>
                </c:pt>
                <c:pt idx="478">
                  <c:v>6284.7374999999993</c:v>
                </c:pt>
                <c:pt idx="479">
                  <c:v>6294.6374999999998</c:v>
                </c:pt>
                <c:pt idx="480">
                  <c:v>6304.55</c:v>
                </c:pt>
                <c:pt idx="481">
                  <c:v>6314.6</c:v>
                </c:pt>
                <c:pt idx="482">
                  <c:v>6324.7374999999993</c:v>
                </c:pt>
                <c:pt idx="483">
                  <c:v>6334.8375000000005</c:v>
                </c:pt>
                <c:pt idx="484">
                  <c:v>6345.0250000000024</c:v>
                </c:pt>
                <c:pt idx="485">
                  <c:v>6355.2625000000044</c:v>
                </c:pt>
                <c:pt idx="486">
                  <c:v>6365.5875000000005</c:v>
                </c:pt>
                <c:pt idx="487">
                  <c:v>6375.9749999999995</c:v>
                </c:pt>
                <c:pt idx="488">
                  <c:v>6386.5374999999995</c:v>
                </c:pt>
                <c:pt idx="489">
                  <c:v>6397.0625000000036</c:v>
                </c:pt>
                <c:pt idx="490">
                  <c:v>6407.7625000000044</c:v>
                </c:pt>
                <c:pt idx="491">
                  <c:v>6418.4874999999993</c:v>
                </c:pt>
                <c:pt idx="492">
                  <c:v>6429.3874999999998</c:v>
                </c:pt>
                <c:pt idx="493">
                  <c:v>6440.25</c:v>
                </c:pt>
                <c:pt idx="494">
                  <c:v>6451.2874999999995</c:v>
                </c:pt>
                <c:pt idx="495">
                  <c:v>6462.4</c:v>
                </c:pt>
                <c:pt idx="496">
                  <c:v>6473.662500000004</c:v>
                </c:pt>
                <c:pt idx="497">
                  <c:v>6484.95</c:v>
                </c:pt>
                <c:pt idx="498">
                  <c:v>6496.3874999999998</c:v>
                </c:pt>
                <c:pt idx="499">
                  <c:v>6507.8375000000005</c:v>
                </c:pt>
                <c:pt idx="500">
                  <c:v>6519.4874999999993</c:v>
                </c:pt>
                <c:pt idx="501">
                  <c:v>6531.1750000000002</c:v>
                </c:pt>
                <c:pt idx="502">
                  <c:v>6542.9749999999995</c:v>
                </c:pt>
                <c:pt idx="503">
                  <c:v>6554.9250000000002</c:v>
                </c:pt>
                <c:pt idx="504">
                  <c:v>6566.8874999999998</c:v>
                </c:pt>
                <c:pt idx="505">
                  <c:v>6579.05</c:v>
                </c:pt>
                <c:pt idx="506">
                  <c:v>6591.3125000000036</c:v>
                </c:pt>
                <c:pt idx="507">
                  <c:v>6603.6750000000002</c:v>
                </c:pt>
                <c:pt idx="508">
                  <c:v>6616.1500000000024</c:v>
                </c:pt>
                <c:pt idx="509">
                  <c:v>6628.7750000000005</c:v>
                </c:pt>
                <c:pt idx="510">
                  <c:v>6641.4625000000024</c:v>
                </c:pt>
                <c:pt idx="511">
                  <c:v>6654.35</c:v>
                </c:pt>
                <c:pt idx="512">
                  <c:v>6667.4250000000002</c:v>
                </c:pt>
                <c:pt idx="513">
                  <c:v>6680.6125000000038</c:v>
                </c:pt>
                <c:pt idx="514">
                  <c:v>6693.9</c:v>
                </c:pt>
                <c:pt idx="515">
                  <c:v>6707.3125000000036</c:v>
                </c:pt>
                <c:pt idx="516">
                  <c:v>6720.9125000000004</c:v>
                </c:pt>
                <c:pt idx="517">
                  <c:v>6734.6374999999998</c:v>
                </c:pt>
                <c:pt idx="518">
                  <c:v>6748.5250000000024</c:v>
                </c:pt>
                <c:pt idx="519">
                  <c:v>6762.5749999999998</c:v>
                </c:pt>
                <c:pt idx="520">
                  <c:v>6776.7374999999993</c:v>
                </c:pt>
                <c:pt idx="521">
                  <c:v>6790.95</c:v>
                </c:pt>
                <c:pt idx="522">
                  <c:v>6805.5</c:v>
                </c:pt>
                <c:pt idx="523">
                  <c:v>6820.0875000000005</c:v>
                </c:pt>
                <c:pt idx="524">
                  <c:v>6834.75</c:v>
                </c:pt>
                <c:pt idx="525">
                  <c:v>6849.6</c:v>
                </c:pt>
                <c:pt idx="526">
                  <c:v>6864.4749999999995</c:v>
                </c:pt>
                <c:pt idx="527">
                  <c:v>6879.4874999999993</c:v>
                </c:pt>
                <c:pt idx="528">
                  <c:v>6894.5625000000036</c:v>
                </c:pt>
                <c:pt idx="529">
                  <c:v>6909.7125000000024</c:v>
                </c:pt>
                <c:pt idx="530">
                  <c:v>6924.9749999999995</c:v>
                </c:pt>
                <c:pt idx="531">
                  <c:v>6940.2125000000024</c:v>
                </c:pt>
                <c:pt idx="532">
                  <c:v>6955.6125000000038</c:v>
                </c:pt>
                <c:pt idx="533">
                  <c:v>6970.9874999999993</c:v>
                </c:pt>
                <c:pt idx="534">
                  <c:v>6986.375</c:v>
                </c:pt>
                <c:pt idx="535">
                  <c:v>7001.75</c:v>
                </c:pt>
                <c:pt idx="536">
                  <c:v>7017.1500000000024</c:v>
                </c:pt>
                <c:pt idx="537">
                  <c:v>7032.55</c:v>
                </c:pt>
                <c:pt idx="538">
                  <c:v>7048</c:v>
                </c:pt>
                <c:pt idx="539">
                  <c:v>7063.3375000000005</c:v>
                </c:pt>
                <c:pt idx="540">
                  <c:v>7078.7</c:v>
                </c:pt>
                <c:pt idx="541">
                  <c:v>7094</c:v>
                </c:pt>
                <c:pt idx="542">
                  <c:v>7109.3125000000036</c:v>
                </c:pt>
                <c:pt idx="543">
                  <c:v>7124.5125000000044</c:v>
                </c:pt>
                <c:pt idx="544">
                  <c:v>7139.8</c:v>
                </c:pt>
                <c:pt idx="545">
                  <c:v>7154.9874999999993</c:v>
                </c:pt>
                <c:pt idx="546">
                  <c:v>7170.0749999999998</c:v>
                </c:pt>
                <c:pt idx="547">
                  <c:v>7185.25</c:v>
                </c:pt>
                <c:pt idx="548">
                  <c:v>7200.3</c:v>
                </c:pt>
                <c:pt idx="549">
                  <c:v>7215.4</c:v>
                </c:pt>
                <c:pt idx="550">
                  <c:v>7230.4374999999964</c:v>
                </c:pt>
                <c:pt idx="551">
                  <c:v>7245.55</c:v>
                </c:pt>
                <c:pt idx="552">
                  <c:v>7260.5625000000036</c:v>
                </c:pt>
                <c:pt idx="553">
                  <c:v>7275.5749999999998</c:v>
                </c:pt>
                <c:pt idx="554">
                  <c:v>7290.6750000000002</c:v>
                </c:pt>
                <c:pt idx="555">
                  <c:v>7305.7625000000044</c:v>
                </c:pt>
                <c:pt idx="556">
                  <c:v>7320.8625000000038</c:v>
                </c:pt>
                <c:pt idx="557">
                  <c:v>7335.9250000000002</c:v>
                </c:pt>
                <c:pt idx="558">
                  <c:v>7351.0875000000005</c:v>
                </c:pt>
                <c:pt idx="559">
                  <c:v>7366.2750000000005</c:v>
                </c:pt>
                <c:pt idx="560">
                  <c:v>7381.4625000000024</c:v>
                </c:pt>
                <c:pt idx="561">
                  <c:v>7396.7125000000024</c:v>
                </c:pt>
                <c:pt idx="562">
                  <c:v>7411.95</c:v>
                </c:pt>
                <c:pt idx="563">
                  <c:v>7427.25</c:v>
                </c:pt>
                <c:pt idx="564">
                  <c:v>7442.6</c:v>
                </c:pt>
                <c:pt idx="565">
                  <c:v>7457.9625000000024</c:v>
                </c:pt>
                <c:pt idx="566">
                  <c:v>7473.35</c:v>
                </c:pt>
                <c:pt idx="567">
                  <c:v>7488.7625000000044</c:v>
                </c:pt>
                <c:pt idx="568">
                  <c:v>7504.2</c:v>
                </c:pt>
                <c:pt idx="569">
                  <c:v>7519.5749999999998</c:v>
                </c:pt>
                <c:pt idx="570">
                  <c:v>7535.0374999999995</c:v>
                </c:pt>
                <c:pt idx="571">
                  <c:v>7550.4749999999995</c:v>
                </c:pt>
                <c:pt idx="572">
                  <c:v>7565.7374999999993</c:v>
                </c:pt>
                <c:pt idx="573">
                  <c:v>7581.0125000000044</c:v>
                </c:pt>
                <c:pt idx="574">
                  <c:v>7596.2374999999993</c:v>
                </c:pt>
                <c:pt idx="575">
                  <c:v>7611.3874999999998</c:v>
                </c:pt>
                <c:pt idx="576">
                  <c:v>7626.375</c:v>
                </c:pt>
                <c:pt idx="577">
                  <c:v>7641.375</c:v>
                </c:pt>
                <c:pt idx="578">
                  <c:v>7656.1125000000038</c:v>
                </c:pt>
                <c:pt idx="579">
                  <c:v>7670.7374999999993</c:v>
                </c:pt>
                <c:pt idx="580">
                  <c:v>7685.162500000004</c:v>
                </c:pt>
                <c:pt idx="581">
                  <c:v>7699.4250000000002</c:v>
                </c:pt>
                <c:pt idx="582">
                  <c:v>7713.5125000000044</c:v>
                </c:pt>
                <c:pt idx="583">
                  <c:v>7727.375</c:v>
                </c:pt>
                <c:pt idx="584">
                  <c:v>7741.0625000000036</c:v>
                </c:pt>
                <c:pt idx="585">
                  <c:v>7754.4625000000024</c:v>
                </c:pt>
                <c:pt idx="586">
                  <c:v>7767.6500000000024</c:v>
                </c:pt>
                <c:pt idx="587">
                  <c:v>7780.6250000000036</c:v>
                </c:pt>
                <c:pt idx="588">
                  <c:v>7793.3125000000036</c:v>
                </c:pt>
                <c:pt idx="589">
                  <c:v>7805.6750000000002</c:v>
                </c:pt>
                <c:pt idx="590">
                  <c:v>7817.9125000000004</c:v>
                </c:pt>
                <c:pt idx="591">
                  <c:v>7829.7750000000005</c:v>
                </c:pt>
                <c:pt idx="592">
                  <c:v>7841.4625000000024</c:v>
                </c:pt>
                <c:pt idx="593">
                  <c:v>7852.8125000000036</c:v>
                </c:pt>
                <c:pt idx="594">
                  <c:v>7864</c:v>
                </c:pt>
                <c:pt idx="595">
                  <c:v>7874.7750000000005</c:v>
                </c:pt>
                <c:pt idx="596">
                  <c:v>7885.5</c:v>
                </c:pt>
                <c:pt idx="597">
                  <c:v>7895.875</c:v>
                </c:pt>
                <c:pt idx="598">
                  <c:v>7906</c:v>
                </c:pt>
                <c:pt idx="599">
                  <c:v>7915.9</c:v>
                </c:pt>
                <c:pt idx="600">
                  <c:v>7925.6374999999998</c:v>
                </c:pt>
                <c:pt idx="601">
                  <c:v>7935.0374999999995</c:v>
                </c:pt>
                <c:pt idx="602">
                  <c:v>7944.2625000000044</c:v>
                </c:pt>
                <c:pt idx="603">
                  <c:v>7953.2625000000044</c:v>
                </c:pt>
                <c:pt idx="604">
                  <c:v>7962.1500000000024</c:v>
                </c:pt>
                <c:pt idx="605">
                  <c:v>7970.7750000000005</c:v>
                </c:pt>
                <c:pt idx="606">
                  <c:v>7979.1750000000002</c:v>
                </c:pt>
                <c:pt idx="607">
                  <c:v>7987.3874999999998</c:v>
                </c:pt>
                <c:pt idx="608">
                  <c:v>7995.45</c:v>
                </c:pt>
                <c:pt idx="609">
                  <c:v>8003.3625000000038</c:v>
                </c:pt>
                <c:pt idx="610">
                  <c:v>8011.0125000000044</c:v>
                </c:pt>
                <c:pt idx="611">
                  <c:v>8018.45</c:v>
                </c:pt>
                <c:pt idx="612">
                  <c:v>8025.8375000000005</c:v>
                </c:pt>
                <c:pt idx="613">
                  <c:v>8033</c:v>
                </c:pt>
                <c:pt idx="614">
                  <c:v>8040.0875000000005</c:v>
                </c:pt>
                <c:pt idx="615">
                  <c:v>8046.8625000000038</c:v>
                </c:pt>
                <c:pt idx="616">
                  <c:v>8053.5250000000024</c:v>
                </c:pt>
                <c:pt idx="617">
                  <c:v>8059.9374999999964</c:v>
                </c:pt>
                <c:pt idx="618">
                  <c:v>8066.2125000000024</c:v>
                </c:pt>
                <c:pt idx="619">
                  <c:v>8072.35</c:v>
                </c:pt>
                <c:pt idx="620">
                  <c:v>8078.3</c:v>
                </c:pt>
                <c:pt idx="621">
                  <c:v>8084.0875000000005</c:v>
                </c:pt>
                <c:pt idx="622">
                  <c:v>8089.6750000000002</c:v>
                </c:pt>
                <c:pt idx="623">
                  <c:v>8095.162500000004</c:v>
                </c:pt>
                <c:pt idx="624">
                  <c:v>8100.4125000000004</c:v>
                </c:pt>
                <c:pt idx="625">
                  <c:v>8105.5</c:v>
                </c:pt>
                <c:pt idx="626">
                  <c:v>8110.5875000000005</c:v>
                </c:pt>
                <c:pt idx="627">
                  <c:v>8115.4</c:v>
                </c:pt>
                <c:pt idx="628">
                  <c:v>8120.0749999999998</c:v>
                </c:pt>
                <c:pt idx="629">
                  <c:v>8124.6875</c:v>
                </c:pt>
                <c:pt idx="630">
                  <c:v>8129.1250000000036</c:v>
                </c:pt>
                <c:pt idx="631">
                  <c:v>8133.55</c:v>
                </c:pt>
                <c:pt idx="632">
                  <c:v>8137.8125000000036</c:v>
                </c:pt>
                <c:pt idx="633">
                  <c:v>8142.1250000000036</c:v>
                </c:pt>
                <c:pt idx="634">
                  <c:v>8146.2625000000044</c:v>
                </c:pt>
                <c:pt idx="635">
                  <c:v>8150.4749999999995</c:v>
                </c:pt>
                <c:pt idx="636">
                  <c:v>8154.5875000000005</c:v>
                </c:pt>
                <c:pt idx="637">
                  <c:v>8158.7</c:v>
                </c:pt>
                <c:pt idx="638">
                  <c:v>8162.8250000000044</c:v>
                </c:pt>
                <c:pt idx="639">
                  <c:v>8166.9874999999993</c:v>
                </c:pt>
                <c:pt idx="640">
                  <c:v>8171.2374999999993</c:v>
                </c:pt>
                <c:pt idx="641">
                  <c:v>8175.6</c:v>
                </c:pt>
                <c:pt idx="642">
                  <c:v>8179.9749999999995</c:v>
                </c:pt>
                <c:pt idx="643">
                  <c:v>8184.4374999999964</c:v>
                </c:pt>
                <c:pt idx="644">
                  <c:v>8189.162500000004</c:v>
                </c:pt>
                <c:pt idx="645">
                  <c:v>8193.9125000000004</c:v>
                </c:pt>
                <c:pt idx="646">
                  <c:v>8198.9375</c:v>
                </c:pt>
                <c:pt idx="647">
                  <c:v>8204.0249999999924</c:v>
                </c:pt>
                <c:pt idx="648">
                  <c:v>8209.2749999999924</c:v>
                </c:pt>
                <c:pt idx="649">
                  <c:v>8214.7000000000007</c:v>
                </c:pt>
                <c:pt idx="650">
                  <c:v>8220.3499999999894</c:v>
                </c:pt>
                <c:pt idx="651">
                  <c:v>8226.125</c:v>
                </c:pt>
                <c:pt idx="652">
                  <c:v>8232.1625000000004</c:v>
                </c:pt>
                <c:pt idx="653">
                  <c:v>8238.3499999999894</c:v>
                </c:pt>
                <c:pt idx="654">
                  <c:v>8244.674999999992</c:v>
                </c:pt>
                <c:pt idx="655">
                  <c:v>8251.15</c:v>
                </c:pt>
                <c:pt idx="656">
                  <c:v>8257.799999999992</c:v>
                </c:pt>
                <c:pt idx="657">
                  <c:v>8264.6875</c:v>
                </c:pt>
                <c:pt idx="658">
                  <c:v>8271.6875</c:v>
                </c:pt>
                <c:pt idx="659">
                  <c:v>8278.75</c:v>
                </c:pt>
                <c:pt idx="660">
                  <c:v>8285.987499999992</c:v>
                </c:pt>
                <c:pt idx="661">
                  <c:v>8293.4</c:v>
                </c:pt>
                <c:pt idx="662">
                  <c:v>8300.924999999992</c:v>
                </c:pt>
                <c:pt idx="663">
                  <c:v>8308.5625</c:v>
                </c:pt>
                <c:pt idx="664">
                  <c:v>8316.2749999999924</c:v>
                </c:pt>
                <c:pt idx="665">
                  <c:v>8324.0625</c:v>
                </c:pt>
                <c:pt idx="666">
                  <c:v>8331.924999999992</c:v>
                </c:pt>
                <c:pt idx="667">
                  <c:v>8339.9499999999916</c:v>
                </c:pt>
                <c:pt idx="668">
                  <c:v>8347.9499999999916</c:v>
                </c:pt>
                <c:pt idx="669">
                  <c:v>8356.125</c:v>
                </c:pt>
                <c:pt idx="670">
                  <c:v>8364.3374999999924</c:v>
                </c:pt>
                <c:pt idx="671">
                  <c:v>8372.6</c:v>
                </c:pt>
                <c:pt idx="672">
                  <c:v>8380.9749999999894</c:v>
                </c:pt>
                <c:pt idx="673">
                  <c:v>8389.424999999992</c:v>
                </c:pt>
                <c:pt idx="674">
                  <c:v>8397.9375</c:v>
                </c:pt>
                <c:pt idx="675">
                  <c:v>8406.5874999999924</c:v>
                </c:pt>
                <c:pt idx="676">
                  <c:v>8415.3874999999916</c:v>
                </c:pt>
                <c:pt idx="677">
                  <c:v>8424.2000000000007</c:v>
                </c:pt>
                <c:pt idx="678">
                  <c:v>8433.1375000000007</c:v>
                </c:pt>
                <c:pt idx="679">
                  <c:v>8442.299999999992</c:v>
                </c:pt>
                <c:pt idx="680">
                  <c:v>8451.5375000000004</c:v>
                </c:pt>
                <c:pt idx="681">
                  <c:v>8460.9125000000004</c:v>
                </c:pt>
                <c:pt idx="682">
                  <c:v>8470.4</c:v>
                </c:pt>
                <c:pt idx="683">
                  <c:v>8480.1</c:v>
                </c:pt>
                <c:pt idx="684">
                  <c:v>8490.0749999999916</c:v>
                </c:pt>
                <c:pt idx="685">
                  <c:v>8500.1</c:v>
                </c:pt>
                <c:pt idx="686">
                  <c:v>8510.4375</c:v>
                </c:pt>
                <c:pt idx="687">
                  <c:v>8520.8749999999873</c:v>
                </c:pt>
                <c:pt idx="688">
                  <c:v>8531.5249999999924</c:v>
                </c:pt>
                <c:pt idx="689">
                  <c:v>8542.362499999992</c:v>
                </c:pt>
                <c:pt idx="690">
                  <c:v>8553.5125000000007</c:v>
                </c:pt>
                <c:pt idx="691">
                  <c:v>8564.7374999999993</c:v>
                </c:pt>
                <c:pt idx="692">
                  <c:v>8576.2000000000007</c:v>
                </c:pt>
                <c:pt idx="693">
                  <c:v>8587.8749999999873</c:v>
                </c:pt>
                <c:pt idx="694">
                  <c:v>8599.7000000000007</c:v>
                </c:pt>
                <c:pt idx="695">
                  <c:v>8611.65</c:v>
                </c:pt>
                <c:pt idx="696">
                  <c:v>8623.7749999999924</c:v>
                </c:pt>
                <c:pt idx="697">
                  <c:v>8636.1</c:v>
                </c:pt>
                <c:pt idx="698">
                  <c:v>8648.3874999999916</c:v>
                </c:pt>
                <c:pt idx="699">
                  <c:v>8660.8374999999924</c:v>
                </c:pt>
                <c:pt idx="700">
                  <c:v>8673.4375</c:v>
                </c:pt>
                <c:pt idx="701">
                  <c:v>8685.862499999992</c:v>
                </c:pt>
                <c:pt idx="702">
                  <c:v>8698.4375</c:v>
                </c:pt>
                <c:pt idx="703">
                  <c:v>8710.987499999992</c:v>
                </c:pt>
                <c:pt idx="704">
                  <c:v>8723.5125000000007</c:v>
                </c:pt>
                <c:pt idx="705">
                  <c:v>8735.9749999999894</c:v>
                </c:pt>
                <c:pt idx="706">
                  <c:v>8748.25</c:v>
                </c:pt>
                <c:pt idx="707">
                  <c:v>8760.6</c:v>
                </c:pt>
                <c:pt idx="708">
                  <c:v>8772.8249999999916</c:v>
                </c:pt>
                <c:pt idx="709">
                  <c:v>8784.8499999999894</c:v>
                </c:pt>
                <c:pt idx="710">
                  <c:v>8796.7749999999924</c:v>
                </c:pt>
                <c:pt idx="711">
                  <c:v>8808.5249999999924</c:v>
                </c:pt>
                <c:pt idx="712">
                  <c:v>8820.15</c:v>
                </c:pt>
                <c:pt idx="713">
                  <c:v>8831.5874999999924</c:v>
                </c:pt>
                <c:pt idx="714">
                  <c:v>8842.799999999992</c:v>
                </c:pt>
                <c:pt idx="715">
                  <c:v>8853.9375</c:v>
                </c:pt>
                <c:pt idx="716">
                  <c:v>8864.799999999992</c:v>
                </c:pt>
                <c:pt idx="717">
                  <c:v>8875.6124999999993</c:v>
                </c:pt>
                <c:pt idx="718">
                  <c:v>8886.15</c:v>
                </c:pt>
                <c:pt idx="719">
                  <c:v>8896.5249999999924</c:v>
                </c:pt>
                <c:pt idx="720">
                  <c:v>8906.6875</c:v>
                </c:pt>
                <c:pt idx="721">
                  <c:v>8916.75</c:v>
                </c:pt>
                <c:pt idx="722">
                  <c:v>8926.5874999999924</c:v>
                </c:pt>
                <c:pt idx="723">
                  <c:v>8936.1875</c:v>
                </c:pt>
                <c:pt idx="724">
                  <c:v>8945.7875000000004</c:v>
                </c:pt>
                <c:pt idx="725">
                  <c:v>8955.1375000000007</c:v>
                </c:pt>
                <c:pt idx="726">
                  <c:v>8964.32</c:v>
                </c:pt>
                <c:pt idx="727">
                  <c:v>8973.3249999999916</c:v>
                </c:pt>
                <c:pt idx="728">
                  <c:v>8982.2875000000004</c:v>
                </c:pt>
                <c:pt idx="729">
                  <c:v>8991.0249999999924</c:v>
                </c:pt>
                <c:pt idx="730">
                  <c:v>8999.5874999999924</c:v>
                </c:pt>
                <c:pt idx="731">
                  <c:v>9008.049999999992</c:v>
                </c:pt>
                <c:pt idx="732">
                  <c:v>9016.4375</c:v>
                </c:pt>
                <c:pt idx="733">
                  <c:v>9024.65</c:v>
                </c:pt>
                <c:pt idx="734">
                  <c:v>9032.8125</c:v>
                </c:pt>
                <c:pt idx="735">
                  <c:v>9040.7374999999993</c:v>
                </c:pt>
                <c:pt idx="736">
                  <c:v>9048.5375000000004</c:v>
                </c:pt>
                <c:pt idx="737">
                  <c:v>9056.2374999999993</c:v>
                </c:pt>
                <c:pt idx="738">
                  <c:v>9063.8125</c:v>
                </c:pt>
                <c:pt idx="739">
                  <c:v>9071.2250000000004</c:v>
                </c:pt>
                <c:pt idx="740">
                  <c:v>9078.487499999992</c:v>
                </c:pt>
                <c:pt idx="741">
                  <c:v>9085.6124999999993</c:v>
                </c:pt>
                <c:pt idx="742">
                  <c:v>9092.625</c:v>
                </c:pt>
                <c:pt idx="743">
                  <c:v>9099.4125000000004</c:v>
                </c:pt>
                <c:pt idx="744">
                  <c:v>9106.0874999999924</c:v>
                </c:pt>
                <c:pt idx="745">
                  <c:v>9112.6</c:v>
                </c:pt>
                <c:pt idx="746">
                  <c:v>9119.0125000000007</c:v>
                </c:pt>
                <c:pt idx="747">
                  <c:v>9125.2000000000007</c:v>
                </c:pt>
                <c:pt idx="748">
                  <c:v>9131.2374999999993</c:v>
                </c:pt>
                <c:pt idx="749">
                  <c:v>9137.174999999992</c:v>
                </c:pt>
                <c:pt idx="750">
                  <c:v>9142.9624999999924</c:v>
                </c:pt>
                <c:pt idx="751">
                  <c:v>9148.6124999999993</c:v>
                </c:pt>
                <c:pt idx="752">
                  <c:v>9154.125</c:v>
                </c:pt>
                <c:pt idx="753">
                  <c:v>9159.4499999999916</c:v>
                </c:pt>
                <c:pt idx="754">
                  <c:v>9164.7625000000007</c:v>
                </c:pt>
                <c:pt idx="755">
                  <c:v>9169.924999999992</c:v>
                </c:pt>
                <c:pt idx="756">
                  <c:v>9174.9499999999916</c:v>
                </c:pt>
                <c:pt idx="757">
                  <c:v>9179.924999999992</c:v>
                </c:pt>
                <c:pt idx="758">
                  <c:v>9184.6875</c:v>
                </c:pt>
                <c:pt idx="759">
                  <c:v>9189.4375</c:v>
                </c:pt>
                <c:pt idx="760">
                  <c:v>9194.1625000000004</c:v>
                </c:pt>
                <c:pt idx="761">
                  <c:v>9198.65</c:v>
                </c:pt>
                <c:pt idx="762">
                  <c:v>9203.0625</c:v>
                </c:pt>
                <c:pt idx="763">
                  <c:v>9207.5625</c:v>
                </c:pt>
                <c:pt idx="764">
                  <c:v>9211.8125</c:v>
                </c:pt>
                <c:pt idx="765">
                  <c:v>9216.0625</c:v>
                </c:pt>
                <c:pt idx="766">
                  <c:v>9220.2625000000007</c:v>
                </c:pt>
                <c:pt idx="767">
                  <c:v>9224.4499999999916</c:v>
                </c:pt>
                <c:pt idx="768">
                  <c:v>9228.5625</c:v>
                </c:pt>
                <c:pt idx="769">
                  <c:v>9232.6</c:v>
                </c:pt>
                <c:pt idx="770">
                  <c:v>9236.7124999999996</c:v>
                </c:pt>
                <c:pt idx="771">
                  <c:v>9240.7625000000007</c:v>
                </c:pt>
                <c:pt idx="772">
                  <c:v>9244.8249999999916</c:v>
                </c:pt>
                <c:pt idx="773">
                  <c:v>9248.799999999992</c:v>
                </c:pt>
                <c:pt idx="774">
                  <c:v>9252.8249999999916</c:v>
                </c:pt>
                <c:pt idx="775">
                  <c:v>9256.9749999999894</c:v>
                </c:pt>
                <c:pt idx="776">
                  <c:v>9261.049999999992</c:v>
                </c:pt>
                <c:pt idx="777">
                  <c:v>9265.2625000000007</c:v>
                </c:pt>
                <c:pt idx="778">
                  <c:v>9269.3749999999873</c:v>
                </c:pt>
                <c:pt idx="779">
                  <c:v>9273.6124999999993</c:v>
                </c:pt>
                <c:pt idx="780">
                  <c:v>9277.8874999999916</c:v>
                </c:pt>
                <c:pt idx="781">
                  <c:v>9282.2462500000074</c:v>
                </c:pt>
                <c:pt idx="782">
                  <c:v>9286.7000000000007</c:v>
                </c:pt>
                <c:pt idx="783">
                  <c:v>9291.15</c:v>
                </c:pt>
                <c:pt idx="784">
                  <c:v>9295.7000000000007</c:v>
                </c:pt>
                <c:pt idx="785">
                  <c:v>9300.4</c:v>
                </c:pt>
                <c:pt idx="786">
                  <c:v>9305.0625</c:v>
                </c:pt>
                <c:pt idx="787">
                  <c:v>9309.924999999992</c:v>
                </c:pt>
                <c:pt idx="788">
                  <c:v>9314.6625000000004</c:v>
                </c:pt>
                <c:pt idx="789">
                  <c:v>9319.6</c:v>
                </c:pt>
                <c:pt idx="790">
                  <c:v>9324.65</c:v>
                </c:pt>
                <c:pt idx="791">
                  <c:v>9329.799999999992</c:v>
                </c:pt>
                <c:pt idx="792">
                  <c:v>9334.9499999999916</c:v>
                </c:pt>
                <c:pt idx="793">
                  <c:v>9340.2000000000007</c:v>
                </c:pt>
                <c:pt idx="794">
                  <c:v>9345.5</c:v>
                </c:pt>
                <c:pt idx="795">
                  <c:v>9350.8749999999873</c:v>
                </c:pt>
                <c:pt idx="796">
                  <c:v>9356.3499999999894</c:v>
                </c:pt>
                <c:pt idx="797">
                  <c:v>9361.8374999999924</c:v>
                </c:pt>
                <c:pt idx="798">
                  <c:v>9367.5</c:v>
                </c:pt>
                <c:pt idx="799">
                  <c:v>9373.2000000000007</c:v>
                </c:pt>
                <c:pt idx="800">
                  <c:v>9378.9</c:v>
                </c:pt>
                <c:pt idx="801">
                  <c:v>9384.65</c:v>
                </c:pt>
                <c:pt idx="802">
                  <c:v>9390.5</c:v>
                </c:pt>
                <c:pt idx="803">
                  <c:v>9396.3812500000004</c:v>
                </c:pt>
                <c:pt idx="804">
                  <c:v>9402.4125000000004</c:v>
                </c:pt>
                <c:pt idx="805">
                  <c:v>9408.4375</c:v>
                </c:pt>
                <c:pt idx="806">
                  <c:v>9414.5</c:v>
                </c:pt>
                <c:pt idx="807">
                  <c:v>9420.65</c:v>
                </c:pt>
                <c:pt idx="808">
                  <c:v>9426.9624999999924</c:v>
                </c:pt>
                <c:pt idx="809">
                  <c:v>9433.2749999999924</c:v>
                </c:pt>
                <c:pt idx="810">
                  <c:v>9439.674999999992</c:v>
                </c:pt>
                <c:pt idx="811">
                  <c:v>9446.1124999999993</c:v>
                </c:pt>
                <c:pt idx="812">
                  <c:v>9452.7124999999996</c:v>
                </c:pt>
                <c:pt idx="813">
                  <c:v>9459.3874999999916</c:v>
                </c:pt>
                <c:pt idx="814">
                  <c:v>9466.15</c:v>
                </c:pt>
                <c:pt idx="815">
                  <c:v>9473.0625</c:v>
                </c:pt>
                <c:pt idx="816">
                  <c:v>9480.049999999992</c:v>
                </c:pt>
                <c:pt idx="817">
                  <c:v>9487.2000000000007</c:v>
                </c:pt>
                <c:pt idx="818">
                  <c:v>9494.3749999999873</c:v>
                </c:pt>
                <c:pt idx="819">
                  <c:v>9501.799999999992</c:v>
                </c:pt>
                <c:pt idx="820">
                  <c:v>9509.2749999999924</c:v>
                </c:pt>
                <c:pt idx="821">
                  <c:v>9516.9375</c:v>
                </c:pt>
                <c:pt idx="822">
                  <c:v>9524.75</c:v>
                </c:pt>
                <c:pt idx="823">
                  <c:v>9532.6375000000007</c:v>
                </c:pt>
                <c:pt idx="824">
                  <c:v>9540.7625000000007</c:v>
                </c:pt>
                <c:pt idx="825">
                  <c:v>9549.0375000000004</c:v>
                </c:pt>
                <c:pt idx="826">
                  <c:v>9557.362499999992</c:v>
                </c:pt>
                <c:pt idx="827">
                  <c:v>9565.924999999992</c:v>
                </c:pt>
                <c:pt idx="828">
                  <c:v>9574.7000000000007</c:v>
                </c:pt>
                <c:pt idx="829">
                  <c:v>9583.549999999992</c:v>
                </c:pt>
                <c:pt idx="830">
                  <c:v>9592.5625</c:v>
                </c:pt>
                <c:pt idx="831">
                  <c:v>9601.65</c:v>
                </c:pt>
                <c:pt idx="832">
                  <c:v>9611.049999999992</c:v>
                </c:pt>
                <c:pt idx="833">
                  <c:v>9620.3874999999916</c:v>
                </c:pt>
                <c:pt idx="834">
                  <c:v>9629.9624999999924</c:v>
                </c:pt>
                <c:pt idx="835">
                  <c:v>9639.6124999999993</c:v>
                </c:pt>
                <c:pt idx="836">
                  <c:v>9649.2875000000004</c:v>
                </c:pt>
                <c:pt idx="837">
                  <c:v>9659.1124999999993</c:v>
                </c:pt>
                <c:pt idx="838">
                  <c:v>9668.9624999999924</c:v>
                </c:pt>
                <c:pt idx="839">
                  <c:v>9678.8499999999894</c:v>
                </c:pt>
                <c:pt idx="840">
                  <c:v>9688.799999999992</c:v>
                </c:pt>
                <c:pt idx="841">
                  <c:v>9698.7749999999924</c:v>
                </c:pt>
                <c:pt idx="842">
                  <c:v>9708.7000000000007</c:v>
                </c:pt>
                <c:pt idx="843">
                  <c:v>9718.5375000000004</c:v>
                </c:pt>
                <c:pt idx="844">
                  <c:v>9728.4375</c:v>
                </c:pt>
                <c:pt idx="845">
                  <c:v>9738.2124999999996</c:v>
                </c:pt>
                <c:pt idx="846">
                  <c:v>9747.987499999992</c:v>
                </c:pt>
                <c:pt idx="847">
                  <c:v>9757.6124999999993</c:v>
                </c:pt>
                <c:pt idx="848">
                  <c:v>9767.125</c:v>
                </c:pt>
                <c:pt idx="849">
                  <c:v>9776.487499999992</c:v>
                </c:pt>
                <c:pt idx="850">
                  <c:v>9785.7625000000007</c:v>
                </c:pt>
                <c:pt idx="851">
                  <c:v>9795.0375000000004</c:v>
                </c:pt>
                <c:pt idx="852">
                  <c:v>9804.0125000000007</c:v>
                </c:pt>
                <c:pt idx="853">
                  <c:v>9812.862499999992</c:v>
                </c:pt>
                <c:pt idx="854">
                  <c:v>9821.5125000000007</c:v>
                </c:pt>
                <c:pt idx="855">
                  <c:v>9830.0249999999924</c:v>
                </c:pt>
                <c:pt idx="856">
                  <c:v>9838.3374999999924</c:v>
                </c:pt>
                <c:pt idx="857">
                  <c:v>9846.549999999992</c:v>
                </c:pt>
                <c:pt idx="858">
                  <c:v>9854.5625</c:v>
                </c:pt>
                <c:pt idx="859">
                  <c:v>9862.2749999999924</c:v>
                </c:pt>
                <c:pt idx="860">
                  <c:v>9869.924999999992</c:v>
                </c:pt>
                <c:pt idx="861">
                  <c:v>9877.4749999999894</c:v>
                </c:pt>
                <c:pt idx="862">
                  <c:v>9884.6875</c:v>
                </c:pt>
                <c:pt idx="863">
                  <c:v>9891.8125</c:v>
                </c:pt>
                <c:pt idx="864">
                  <c:v>9898.6875</c:v>
                </c:pt>
                <c:pt idx="865">
                  <c:v>9905.549999999992</c:v>
                </c:pt>
                <c:pt idx="866">
                  <c:v>9912.2124999999996</c:v>
                </c:pt>
                <c:pt idx="867">
                  <c:v>9918.75</c:v>
                </c:pt>
                <c:pt idx="868">
                  <c:v>9925.174999999992</c:v>
                </c:pt>
                <c:pt idx="869">
                  <c:v>9931.4375</c:v>
                </c:pt>
                <c:pt idx="870">
                  <c:v>9937.6625000000004</c:v>
                </c:pt>
                <c:pt idx="871">
                  <c:v>9943.7749999999924</c:v>
                </c:pt>
                <c:pt idx="872">
                  <c:v>9949.8499999999894</c:v>
                </c:pt>
                <c:pt idx="873">
                  <c:v>9955.8125</c:v>
                </c:pt>
                <c:pt idx="874">
                  <c:v>9961.6875</c:v>
                </c:pt>
                <c:pt idx="875">
                  <c:v>9967.5249999999924</c:v>
                </c:pt>
                <c:pt idx="876">
                  <c:v>9973.362499999992</c:v>
                </c:pt>
                <c:pt idx="877">
                  <c:v>9979.0125000000007</c:v>
                </c:pt>
                <c:pt idx="878">
                  <c:v>9984.625</c:v>
                </c:pt>
                <c:pt idx="879">
                  <c:v>9990.2124999999996</c:v>
                </c:pt>
                <c:pt idx="880">
                  <c:v>9995.7250000000004</c:v>
                </c:pt>
                <c:pt idx="881">
                  <c:v>10001.112499999999</c:v>
                </c:pt>
                <c:pt idx="882">
                  <c:v>10006.3125</c:v>
                </c:pt>
                <c:pt idx="883">
                  <c:v>10011.620000000004</c:v>
                </c:pt>
                <c:pt idx="884">
                  <c:v>10016.637500000004</c:v>
                </c:pt>
                <c:pt idx="885">
                  <c:v>10021.612499999999</c:v>
                </c:pt>
                <c:pt idx="886">
                  <c:v>10026.4</c:v>
                </c:pt>
                <c:pt idx="887">
                  <c:v>10031.049999999992</c:v>
                </c:pt>
                <c:pt idx="888">
                  <c:v>10035.525</c:v>
                </c:pt>
                <c:pt idx="889">
                  <c:v>10039.887500000001</c:v>
                </c:pt>
                <c:pt idx="890">
                  <c:v>10044.0875</c:v>
                </c:pt>
                <c:pt idx="891">
                  <c:v>10048.112499999999</c:v>
                </c:pt>
                <c:pt idx="892">
                  <c:v>10051.9625</c:v>
                </c:pt>
                <c:pt idx="893">
                  <c:v>10055.637500000004</c:v>
                </c:pt>
                <c:pt idx="894">
                  <c:v>10059.1875</c:v>
                </c:pt>
                <c:pt idx="895">
                  <c:v>10062.512500000004</c:v>
                </c:pt>
                <c:pt idx="896">
                  <c:v>10065.799999999992</c:v>
                </c:pt>
                <c:pt idx="897">
                  <c:v>10068.775</c:v>
                </c:pt>
                <c:pt idx="898">
                  <c:v>10071.75</c:v>
                </c:pt>
                <c:pt idx="899">
                  <c:v>10074.5375</c:v>
                </c:pt>
                <c:pt idx="900">
                  <c:v>10077.200000000004</c:v>
                </c:pt>
                <c:pt idx="901">
                  <c:v>10079.737499999999</c:v>
                </c:pt>
                <c:pt idx="902">
                  <c:v>10082.1</c:v>
                </c:pt>
                <c:pt idx="903">
                  <c:v>10084.474999999993</c:v>
                </c:pt>
                <c:pt idx="904">
                  <c:v>10086.625</c:v>
                </c:pt>
                <c:pt idx="905">
                  <c:v>10088.775</c:v>
                </c:pt>
                <c:pt idx="906">
                  <c:v>10090.8125</c:v>
                </c:pt>
                <c:pt idx="907">
                  <c:v>10092.762500000004</c:v>
                </c:pt>
                <c:pt idx="908">
                  <c:v>10094.674999999992</c:v>
                </c:pt>
                <c:pt idx="909">
                  <c:v>10096.575000000001</c:v>
                </c:pt>
                <c:pt idx="910">
                  <c:v>10098.5</c:v>
                </c:pt>
                <c:pt idx="911">
                  <c:v>10100.2875</c:v>
                </c:pt>
                <c:pt idx="912">
                  <c:v>10102.174999999992</c:v>
                </c:pt>
                <c:pt idx="913">
                  <c:v>10104.025</c:v>
                </c:pt>
                <c:pt idx="914">
                  <c:v>10105.9375</c:v>
                </c:pt>
                <c:pt idx="915">
                  <c:v>10107.75</c:v>
                </c:pt>
                <c:pt idx="916">
                  <c:v>10109.725</c:v>
                </c:pt>
                <c:pt idx="917">
                  <c:v>10111.700000000004</c:v>
                </c:pt>
                <c:pt idx="918">
                  <c:v>10113.674999999992</c:v>
                </c:pt>
                <c:pt idx="919">
                  <c:v>10115.712500000007</c:v>
                </c:pt>
                <c:pt idx="920">
                  <c:v>10117.762500000004</c:v>
                </c:pt>
                <c:pt idx="921">
                  <c:v>10119.862499999992</c:v>
                </c:pt>
                <c:pt idx="922">
                  <c:v>10122.012500000004</c:v>
                </c:pt>
                <c:pt idx="923">
                  <c:v>10124.212500000007</c:v>
                </c:pt>
                <c:pt idx="924">
                  <c:v>10126.325000000001</c:v>
                </c:pt>
                <c:pt idx="925">
                  <c:v>10128.575000000001</c:v>
                </c:pt>
                <c:pt idx="926">
                  <c:v>10130.75</c:v>
                </c:pt>
                <c:pt idx="927">
                  <c:v>10133</c:v>
                </c:pt>
                <c:pt idx="928">
                  <c:v>10135.237499999999</c:v>
                </c:pt>
                <c:pt idx="929">
                  <c:v>10137.4125</c:v>
                </c:pt>
                <c:pt idx="930">
                  <c:v>10139.5875</c:v>
                </c:pt>
                <c:pt idx="931">
                  <c:v>10141.9125</c:v>
                </c:pt>
                <c:pt idx="932">
                  <c:v>10143.9625</c:v>
                </c:pt>
                <c:pt idx="933">
                  <c:v>10146.137500000004</c:v>
                </c:pt>
                <c:pt idx="934">
                  <c:v>10148.212500000007</c:v>
                </c:pt>
                <c:pt idx="935">
                  <c:v>10150.275</c:v>
                </c:pt>
                <c:pt idx="936">
                  <c:v>10152.275</c:v>
                </c:pt>
                <c:pt idx="937">
                  <c:v>10154.237499999999</c:v>
                </c:pt>
                <c:pt idx="938">
                  <c:v>10156.1875</c:v>
                </c:pt>
                <c:pt idx="939">
                  <c:v>10158.0625</c:v>
                </c:pt>
                <c:pt idx="940">
                  <c:v>10159.825000000001</c:v>
                </c:pt>
                <c:pt idx="941">
                  <c:v>10161.6</c:v>
                </c:pt>
                <c:pt idx="942">
                  <c:v>10163.349999999993</c:v>
                </c:pt>
                <c:pt idx="943">
                  <c:v>10165</c:v>
                </c:pt>
                <c:pt idx="944">
                  <c:v>10166.65</c:v>
                </c:pt>
                <c:pt idx="945">
                  <c:v>10168.237499999999</c:v>
                </c:pt>
                <c:pt idx="946">
                  <c:v>10169.862499999992</c:v>
                </c:pt>
                <c:pt idx="947">
                  <c:v>10171.4375</c:v>
                </c:pt>
                <c:pt idx="948">
                  <c:v>10173.049999999992</c:v>
                </c:pt>
                <c:pt idx="949">
                  <c:v>10174.6</c:v>
                </c:pt>
                <c:pt idx="950">
                  <c:v>10176.225</c:v>
                </c:pt>
                <c:pt idx="951">
                  <c:v>10177.9375</c:v>
                </c:pt>
                <c:pt idx="952">
                  <c:v>10179.646250000007</c:v>
                </c:pt>
                <c:pt idx="953">
                  <c:v>10181.3375</c:v>
                </c:pt>
                <c:pt idx="954">
                  <c:v>10183.1</c:v>
                </c:pt>
                <c:pt idx="955">
                  <c:v>10185.0625</c:v>
                </c:pt>
                <c:pt idx="956">
                  <c:v>10186.950000000001</c:v>
                </c:pt>
                <c:pt idx="957">
                  <c:v>10188.9375</c:v>
                </c:pt>
                <c:pt idx="958">
                  <c:v>10191.125</c:v>
                </c:pt>
                <c:pt idx="959">
                  <c:v>10193.2875</c:v>
                </c:pt>
                <c:pt idx="960">
                  <c:v>10195.65</c:v>
                </c:pt>
                <c:pt idx="961">
                  <c:v>10198.075000000001</c:v>
                </c:pt>
                <c:pt idx="962">
                  <c:v>10200.575000000001</c:v>
                </c:pt>
                <c:pt idx="963">
                  <c:v>10203.237499999999</c:v>
                </c:pt>
                <c:pt idx="964">
                  <c:v>10205.9375</c:v>
                </c:pt>
                <c:pt idx="965">
                  <c:v>10208.874999999991</c:v>
                </c:pt>
                <c:pt idx="966">
                  <c:v>10211.825000000001</c:v>
                </c:pt>
                <c:pt idx="967">
                  <c:v>10214.9125</c:v>
                </c:pt>
                <c:pt idx="968">
                  <c:v>10218.137500000004</c:v>
                </c:pt>
                <c:pt idx="969">
                  <c:v>10221.450000000001</c:v>
                </c:pt>
                <c:pt idx="970">
                  <c:v>10224.9</c:v>
                </c:pt>
                <c:pt idx="971">
                  <c:v>10228.362499999992</c:v>
                </c:pt>
                <c:pt idx="972">
                  <c:v>10231.974999999993</c:v>
                </c:pt>
                <c:pt idx="973">
                  <c:v>10235.75</c:v>
                </c:pt>
                <c:pt idx="974">
                  <c:v>10239.4375</c:v>
                </c:pt>
                <c:pt idx="975">
                  <c:v>10243.349999999993</c:v>
                </c:pt>
                <c:pt idx="976">
                  <c:v>10247.3125</c:v>
                </c:pt>
                <c:pt idx="977">
                  <c:v>10251.262500000004</c:v>
                </c:pt>
                <c:pt idx="978">
                  <c:v>10255.4</c:v>
                </c:pt>
                <c:pt idx="979">
                  <c:v>10259.4125</c:v>
                </c:pt>
                <c:pt idx="980">
                  <c:v>10263.6</c:v>
                </c:pt>
                <c:pt idx="981">
                  <c:v>10267.775</c:v>
                </c:pt>
                <c:pt idx="982">
                  <c:v>10272.0375</c:v>
                </c:pt>
                <c:pt idx="983">
                  <c:v>10276.262500000004</c:v>
                </c:pt>
                <c:pt idx="984">
                  <c:v>10280.6625</c:v>
                </c:pt>
                <c:pt idx="985">
                  <c:v>10284.924999999992</c:v>
                </c:pt>
                <c:pt idx="986">
                  <c:v>10289.362499999992</c:v>
                </c:pt>
                <c:pt idx="987">
                  <c:v>10293.725</c:v>
                </c:pt>
                <c:pt idx="988">
                  <c:v>10298.112499999999</c:v>
                </c:pt>
                <c:pt idx="989">
                  <c:v>10302.512500000004</c:v>
                </c:pt>
                <c:pt idx="990">
                  <c:v>10307.025</c:v>
                </c:pt>
                <c:pt idx="991">
                  <c:v>10311.4375</c:v>
                </c:pt>
                <c:pt idx="992">
                  <c:v>10315.887500000001</c:v>
                </c:pt>
                <c:pt idx="993">
                  <c:v>10320.424999999992</c:v>
                </c:pt>
                <c:pt idx="994">
                  <c:v>10324.9</c:v>
                </c:pt>
                <c:pt idx="995">
                  <c:v>10329.374999999991</c:v>
                </c:pt>
                <c:pt idx="996">
                  <c:v>10333.9375</c:v>
                </c:pt>
                <c:pt idx="997">
                  <c:v>10338.424999999992</c:v>
                </c:pt>
                <c:pt idx="998">
                  <c:v>10343.0625</c:v>
                </c:pt>
              </c:numCache>
            </c:numRef>
          </c:yVal>
          <c:smooth val="1"/>
          <c:extLst>
            <c:ext xmlns:c16="http://schemas.microsoft.com/office/drawing/2014/chart" uri="{C3380CC4-5D6E-409C-BE32-E72D297353CC}">
              <c16:uniqueId val="{00000000-075F-4856-8A85-FD1F5CCB2E76}"/>
            </c:ext>
          </c:extLst>
        </c:ser>
        <c:ser>
          <c:idx val="1"/>
          <c:order val="1"/>
          <c:tx>
            <c:v>3D FEA result</c:v>
          </c:tx>
          <c:spPr>
            <a:ln w="28575" cap="rnd">
              <a:solidFill>
                <a:srgbClr val="FF0000"/>
              </a:solidFill>
              <a:prstDash val="dash"/>
              <a:round/>
            </a:ln>
            <a:effectLst/>
          </c:spPr>
          <c:marker>
            <c:symbol val="none"/>
          </c:marker>
          <c:xVal>
            <c:numRef>
              <c:f>Sheet1!$D$2:$D$202</c:f>
              <c:numCache>
                <c:formatCode>General</c:formatCode>
                <c:ptCount val="201"/>
                <c:pt idx="0" formatCode="0.00E+00">
                  <c:v>0</c:v>
                </c:pt>
                <c:pt idx="1">
                  <c:v>2.0299500000000017E-3</c:v>
                </c:pt>
                <c:pt idx="2">
                  <c:v>3.3153300000000017E-3</c:v>
                </c:pt>
                <c:pt idx="3">
                  <c:v>4.0927200000000002E-3</c:v>
                </c:pt>
                <c:pt idx="4">
                  <c:v>5.31228E-3</c:v>
                </c:pt>
                <c:pt idx="5">
                  <c:v>6.0560900000000036E-3</c:v>
                </c:pt>
                <c:pt idx="6">
                  <c:v>6.7604000000000023E-3</c:v>
                </c:pt>
                <c:pt idx="7">
                  <c:v>7.743730000000006E-3</c:v>
                </c:pt>
                <c:pt idx="8">
                  <c:v>8.3540000000000073E-3</c:v>
                </c:pt>
                <c:pt idx="9">
                  <c:v>8.9413599999999989E-3</c:v>
                </c:pt>
                <c:pt idx="10">
                  <c:v>9.5210900000000046E-3</c:v>
                </c:pt>
                <c:pt idx="11">
                  <c:v>1.0373500000000001E-2</c:v>
                </c:pt>
                <c:pt idx="12">
                  <c:v>1.0923500000000008E-2</c:v>
                </c:pt>
                <c:pt idx="13">
                  <c:v>1.1454100000000005E-2</c:v>
                </c:pt>
                <c:pt idx="14">
                  <c:v>1.2221400000000007E-2</c:v>
                </c:pt>
                <c:pt idx="15">
                  <c:v>1.2726299999999998E-2</c:v>
                </c:pt>
                <c:pt idx="16">
                  <c:v>1.3233200000000001E-2</c:v>
                </c:pt>
                <c:pt idx="17">
                  <c:v>1.3731500000000011E-2</c:v>
                </c:pt>
                <c:pt idx="18">
                  <c:v>1.4460400000000003E-2</c:v>
                </c:pt>
                <c:pt idx="19">
                  <c:v>1.4940500000000011E-2</c:v>
                </c:pt>
                <c:pt idx="20">
                  <c:v>1.5420900000000001E-2</c:v>
                </c:pt>
                <c:pt idx="21">
                  <c:v>1.6143100000000014E-2</c:v>
                </c:pt>
                <c:pt idx="22">
                  <c:v>1.6617300000000005E-2</c:v>
                </c:pt>
                <c:pt idx="23">
                  <c:v>1.7081200000000001E-2</c:v>
                </c:pt>
                <c:pt idx="24">
                  <c:v>1.7535700000000001E-2</c:v>
                </c:pt>
                <c:pt idx="25">
                  <c:v>1.82072E-2</c:v>
                </c:pt>
                <c:pt idx="26">
                  <c:v>1.8659700000000001E-2</c:v>
                </c:pt>
                <c:pt idx="27">
                  <c:v>1.9121800000000019E-2</c:v>
                </c:pt>
                <c:pt idx="28">
                  <c:v>1.9831800000000014E-2</c:v>
                </c:pt>
                <c:pt idx="29">
                  <c:v>2.0307100000000002E-2</c:v>
                </c:pt>
                <c:pt idx="30">
                  <c:v>2.0782399999999999E-2</c:v>
                </c:pt>
                <c:pt idx="31">
                  <c:v>2.1258699999999998E-2</c:v>
                </c:pt>
                <c:pt idx="32">
                  <c:v>2.1965700000000001E-2</c:v>
                </c:pt>
                <c:pt idx="33">
                  <c:v>2.2425199999999999E-2</c:v>
                </c:pt>
                <c:pt idx="34">
                  <c:v>2.2875200000000026E-2</c:v>
                </c:pt>
                <c:pt idx="35">
                  <c:v>2.3529899999999982E-2</c:v>
                </c:pt>
                <c:pt idx="36">
                  <c:v>2.3951799999999988E-2</c:v>
                </c:pt>
                <c:pt idx="37">
                  <c:v>2.4367399999999997E-2</c:v>
                </c:pt>
                <c:pt idx="38">
                  <c:v>2.4994599999999981E-2</c:v>
                </c:pt>
                <c:pt idx="39">
                  <c:v>2.5427999999999999E-2</c:v>
                </c:pt>
                <c:pt idx="40">
                  <c:v>2.5884899999999999E-2</c:v>
                </c:pt>
                <c:pt idx="41">
                  <c:v>2.6620300000000017E-2</c:v>
                </c:pt>
                <c:pt idx="42">
                  <c:v>2.7134000000000002E-2</c:v>
                </c:pt>
                <c:pt idx="43">
                  <c:v>2.7664100000000011E-2</c:v>
                </c:pt>
                <c:pt idx="44">
                  <c:v>2.8214599999999982E-2</c:v>
                </c:pt>
                <c:pt idx="45">
                  <c:v>2.9085600000000017E-2</c:v>
                </c:pt>
                <c:pt idx="46">
                  <c:v>2.9701700000000011E-2</c:v>
                </c:pt>
                <c:pt idx="47">
                  <c:v>3.0345899999999999E-2</c:v>
                </c:pt>
                <c:pt idx="48">
                  <c:v>3.1363599999999998E-2</c:v>
                </c:pt>
                <c:pt idx="49">
                  <c:v>3.2078599999999999E-2</c:v>
                </c:pt>
                <c:pt idx="50">
                  <c:v>3.2825900000000026E-2</c:v>
                </c:pt>
                <c:pt idx="51">
                  <c:v>3.4015299999999998E-2</c:v>
                </c:pt>
                <c:pt idx="52">
                  <c:v>3.4853500000000009E-2</c:v>
                </c:pt>
                <c:pt idx="53">
                  <c:v>3.5717800000000001E-2</c:v>
                </c:pt>
                <c:pt idx="54">
                  <c:v>3.7035700000000026E-2</c:v>
                </c:pt>
                <c:pt idx="55">
                  <c:v>3.7909800000000028E-2</c:v>
                </c:pt>
                <c:pt idx="56">
                  <c:v>3.8763300000000001E-2</c:v>
                </c:pt>
                <c:pt idx="57">
                  <c:v>3.95789E-2</c:v>
                </c:pt>
                <c:pt idx="58">
                  <c:v>4.0709000000000002E-2</c:v>
                </c:pt>
                <c:pt idx="59">
                  <c:v>4.1403500000000003E-2</c:v>
                </c:pt>
                <c:pt idx="60">
                  <c:v>4.2060199999999999E-2</c:v>
                </c:pt>
                <c:pt idx="61">
                  <c:v>4.299270000000005E-2</c:v>
                </c:pt>
                <c:pt idx="62">
                  <c:v>4.3588099999999998E-2</c:v>
                </c:pt>
                <c:pt idx="63">
                  <c:v>4.4173300000000013E-2</c:v>
                </c:pt>
                <c:pt idx="64">
                  <c:v>4.5058500000000001E-2</c:v>
                </c:pt>
                <c:pt idx="65">
                  <c:v>4.5670099999999977E-2</c:v>
                </c:pt>
                <c:pt idx="66">
                  <c:v>4.6298199999999977E-2</c:v>
                </c:pt>
                <c:pt idx="67">
                  <c:v>4.6938599999999997E-2</c:v>
                </c:pt>
                <c:pt idx="68">
                  <c:v>4.7920900000000002E-2</c:v>
                </c:pt>
                <c:pt idx="69">
                  <c:v>4.8592900000000036E-2</c:v>
                </c:pt>
                <c:pt idx="70">
                  <c:v>4.92784E-2</c:v>
                </c:pt>
                <c:pt idx="71">
                  <c:v>5.0322200000000032E-2</c:v>
                </c:pt>
                <c:pt idx="72">
                  <c:v>5.1016700000000033E-2</c:v>
                </c:pt>
                <c:pt idx="73">
                  <c:v>5.1702100000000022E-2</c:v>
                </c:pt>
                <c:pt idx="74">
                  <c:v>5.26953E-2</c:v>
                </c:pt>
                <c:pt idx="75">
                  <c:v>5.3326800000000014E-2</c:v>
                </c:pt>
                <c:pt idx="76">
                  <c:v>5.3932500000000022E-2</c:v>
                </c:pt>
                <c:pt idx="77">
                  <c:v>5.4795800000000033E-2</c:v>
                </c:pt>
                <c:pt idx="78">
                  <c:v>5.5342400000000035E-2</c:v>
                </c:pt>
                <c:pt idx="79">
                  <c:v>5.5864700000000024E-2</c:v>
                </c:pt>
                <c:pt idx="80">
                  <c:v>5.6600600000000001E-2</c:v>
                </c:pt>
                <c:pt idx="81">
                  <c:v>5.7060600000000052E-2</c:v>
                </c:pt>
                <c:pt idx="82">
                  <c:v>5.7497400000000046E-2</c:v>
                </c:pt>
                <c:pt idx="83">
                  <c:v>5.7912600000000078E-2</c:v>
                </c:pt>
                <c:pt idx="84">
                  <c:v>5.8491800000000004E-2</c:v>
                </c:pt>
                <c:pt idx="85">
                  <c:v>5.8844599999999997E-2</c:v>
                </c:pt>
                <c:pt idx="86">
                  <c:v>5.9168600000000057E-2</c:v>
                </c:pt>
                <c:pt idx="87">
                  <c:v>5.9604500000000012E-2</c:v>
                </c:pt>
                <c:pt idx="88">
                  <c:v>5.9866700000000071E-2</c:v>
                </c:pt>
                <c:pt idx="89">
                  <c:v>6.0111700000000004E-2</c:v>
                </c:pt>
                <c:pt idx="90">
                  <c:v>6.0459300000000001E-2</c:v>
                </c:pt>
                <c:pt idx="91">
                  <c:v>6.0690200000000014E-2</c:v>
                </c:pt>
                <c:pt idx="92">
                  <c:v>6.0930500000000012E-2</c:v>
                </c:pt>
                <c:pt idx="93">
                  <c:v>6.1331000000000004E-2</c:v>
                </c:pt>
                <c:pt idx="94">
                  <c:v>6.1636099999999999E-2</c:v>
                </c:pt>
                <c:pt idx="95">
                  <c:v>6.1978799999999987E-2</c:v>
                </c:pt>
                <c:pt idx="96">
                  <c:v>6.2574500000000005E-2</c:v>
                </c:pt>
                <c:pt idx="97">
                  <c:v>6.3031000000000004E-2</c:v>
                </c:pt>
                <c:pt idx="98">
                  <c:v>6.3538300000000006E-2</c:v>
                </c:pt>
                <c:pt idx="99">
                  <c:v>6.4094800000000021E-2</c:v>
                </c:pt>
                <c:pt idx="100">
                  <c:v>6.5014300000000011E-2</c:v>
                </c:pt>
                <c:pt idx="101">
                  <c:v>6.5678899999999998E-2</c:v>
                </c:pt>
                <c:pt idx="102">
                  <c:v>6.6379499999999994E-2</c:v>
                </c:pt>
                <c:pt idx="103">
                  <c:v>6.7489800000000003E-2</c:v>
                </c:pt>
                <c:pt idx="104">
                  <c:v>6.8264400000000003E-2</c:v>
                </c:pt>
                <c:pt idx="105">
                  <c:v>6.9062000000000068E-2</c:v>
                </c:pt>
                <c:pt idx="106">
                  <c:v>7.029450000000001E-2</c:v>
                </c:pt>
                <c:pt idx="107">
                  <c:v>7.1126900000000021E-2</c:v>
                </c:pt>
                <c:pt idx="108">
                  <c:v>7.1954900000000002E-2</c:v>
                </c:pt>
                <c:pt idx="109">
                  <c:v>7.2772200000000051E-2</c:v>
                </c:pt>
                <c:pt idx="110">
                  <c:v>7.3967900000000031E-2</c:v>
                </c:pt>
                <c:pt idx="111">
                  <c:v>7.4743700000000024E-2</c:v>
                </c:pt>
                <c:pt idx="112">
                  <c:v>7.5500999999999999E-2</c:v>
                </c:pt>
                <c:pt idx="113">
                  <c:v>7.6592199999999999E-2</c:v>
                </c:pt>
                <c:pt idx="114">
                  <c:v>7.7281900000000001E-2</c:v>
                </c:pt>
                <c:pt idx="115">
                  <c:v>7.7945299999999995E-2</c:v>
                </c:pt>
                <c:pt idx="116">
                  <c:v>7.8900399999999996E-2</c:v>
                </c:pt>
                <c:pt idx="117">
                  <c:v>7.9521599999999998E-2</c:v>
                </c:pt>
                <c:pt idx="118">
                  <c:v>8.0139000000000002E-2</c:v>
                </c:pt>
                <c:pt idx="119">
                  <c:v>8.0759700000000004E-2</c:v>
                </c:pt>
                <c:pt idx="120">
                  <c:v>8.1710900000000003E-2</c:v>
                </c:pt>
                <c:pt idx="121">
                  <c:v>8.2361900000000002E-2</c:v>
                </c:pt>
                <c:pt idx="122">
                  <c:v>8.3024800000000162E-2</c:v>
                </c:pt>
                <c:pt idx="123">
                  <c:v>8.4029100000000065E-2</c:v>
                </c:pt>
                <c:pt idx="124">
                  <c:v>8.4699600000000028E-2</c:v>
                </c:pt>
                <c:pt idx="125">
                  <c:v>8.5372600000000007E-2</c:v>
                </c:pt>
                <c:pt idx="126">
                  <c:v>8.6394600000000002E-2</c:v>
                </c:pt>
                <c:pt idx="127">
                  <c:v>8.7076200000000006E-2</c:v>
                </c:pt>
                <c:pt idx="128">
                  <c:v>8.7751800000000046E-2</c:v>
                </c:pt>
                <c:pt idx="129">
                  <c:v>8.8411800000000026E-2</c:v>
                </c:pt>
                <c:pt idx="130">
                  <c:v>8.9366000000000043E-2</c:v>
                </c:pt>
                <c:pt idx="131">
                  <c:v>8.9978400000000028E-2</c:v>
                </c:pt>
                <c:pt idx="132">
                  <c:v>9.0564800000000126E-2</c:v>
                </c:pt>
                <c:pt idx="133">
                  <c:v>9.1408700000000009E-2</c:v>
                </c:pt>
                <c:pt idx="134">
                  <c:v>9.1957000000000066E-2</c:v>
                </c:pt>
                <c:pt idx="135">
                  <c:v>9.2500100000000002E-2</c:v>
                </c:pt>
                <c:pt idx="136">
                  <c:v>9.3306800000000079E-2</c:v>
                </c:pt>
                <c:pt idx="137">
                  <c:v>9.3844200000000044E-2</c:v>
                </c:pt>
                <c:pt idx="138">
                  <c:v>9.4385300000000005E-2</c:v>
                </c:pt>
                <c:pt idx="139">
                  <c:v>9.5196500000000045E-2</c:v>
                </c:pt>
                <c:pt idx="140">
                  <c:v>9.5729600000000026E-2</c:v>
                </c:pt>
                <c:pt idx="141">
                  <c:v>9.6261400000000025E-2</c:v>
                </c:pt>
                <c:pt idx="142">
                  <c:v>9.7048600000000013E-2</c:v>
                </c:pt>
                <c:pt idx="143">
                  <c:v>9.7568500000000044E-2</c:v>
                </c:pt>
                <c:pt idx="144">
                  <c:v>9.8083800000000027E-2</c:v>
                </c:pt>
                <c:pt idx="145">
                  <c:v>9.8846700000000023E-2</c:v>
                </c:pt>
                <c:pt idx="146">
                  <c:v>9.9346600000000021E-2</c:v>
                </c:pt>
                <c:pt idx="147">
                  <c:v>9.9837200000000043E-2</c:v>
                </c:pt>
                <c:pt idx="148">
                  <c:v>0.10056400000000006</c:v>
                </c:pt>
                <c:pt idx="149">
                  <c:v>0.101048</c:v>
                </c:pt>
                <c:pt idx="150">
                  <c:v>0.10153600000000006</c:v>
                </c:pt>
                <c:pt idx="151">
                  <c:v>0.10228100000000002</c:v>
                </c:pt>
                <c:pt idx="152">
                  <c:v>0.10278400000000006</c:v>
                </c:pt>
                <c:pt idx="153">
                  <c:v>0.10329300000000009</c:v>
                </c:pt>
                <c:pt idx="154">
                  <c:v>0.10406400000000007</c:v>
                </c:pt>
                <c:pt idx="155">
                  <c:v>0.10458500000000005</c:v>
                </c:pt>
                <c:pt idx="156">
                  <c:v>0.10511000000000002</c:v>
                </c:pt>
                <c:pt idx="157">
                  <c:v>0.105907</c:v>
                </c:pt>
                <c:pt idx="158">
                  <c:v>0.10644500000000005</c:v>
                </c:pt>
                <c:pt idx="159">
                  <c:v>0.10698500000000002</c:v>
                </c:pt>
                <c:pt idx="160">
                  <c:v>0.10779000000000009</c:v>
                </c:pt>
                <c:pt idx="161">
                  <c:v>0.10832400000000007</c:v>
                </c:pt>
                <c:pt idx="162">
                  <c:v>0.108857</c:v>
                </c:pt>
                <c:pt idx="163">
                  <c:v>0.10965400000000006</c:v>
                </c:pt>
                <c:pt idx="164">
                  <c:v>0.110183</c:v>
                </c:pt>
                <c:pt idx="165">
                  <c:v>0.110975</c:v>
                </c:pt>
                <c:pt idx="166">
                  <c:v>0.111503</c:v>
                </c:pt>
                <c:pt idx="167">
                  <c:v>0.11203399999999998</c:v>
                </c:pt>
                <c:pt idx="168">
                  <c:v>0.11283</c:v>
                </c:pt>
                <c:pt idx="169">
                  <c:v>0.113356</c:v>
                </c:pt>
                <c:pt idx="170">
                  <c:v>0.11387899999999992</c:v>
                </c:pt>
                <c:pt idx="171">
                  <c:v>0.11466200000000006</c:v>
                </c:pt>
                <c:pt idx="172">
                  <c:v>0.11518600000000002</c:v>
                </c:pt>
                <c:pt idx="173">
                  <c:v>0.11571500000000005</c:v>
                </c:pt>
                <c:pt idx="174">
                  <c:v>0.116518</c:v>
                </c:pt>
                <c:pt idx="175">
                  <c:v>0.117059</c:v>
                </c:pt>
                <c:pt idx="176">
                  <c:v>0.11760300000000005</c:v>
                </c:pt>
                <c:pt idx="177">
                  <c:v>0.11842500000000006</c:v>
                </c:pt>
                <c:pt idx="178">
                  <c:v>0.118978</c:v>
                </c:pt>
                <c:pt idx="179">
                  <c:v>0.11953400000000006</c:v>
                </c:pt>
                <c:pt idx="180">
                  <c:v>0.12038</c:v>
                </c:pt>
                <c:pt idx="181">
                  <c:v>0.120949</c:v>
                </c:pt>
                <c:pt idx="182">
                  <c:v>0.12152200000000009</c:v>
                </c:pt>
                <c:pt idx="183">
                  <c:v>0.12238599999999998</c:v>
                </c:pt>
                <c:pt idx="184">
                  <c:v>0.12296100000000006</c:v>
                </c:pt>
                <c:pt idx="185">
                  <c:v>0.123818</c:v>
                </c:pt>
                <c:pt idx="186">
                  <c:v>0.12438200000000002</c:v>
                </c:pt>
                <c:pt idx="187">
                  <c:v>0.12494000000000002</c:v>
                </c:pt>
                <c:pt idx="188">
                  <c:v>0.12576300000000001</c:v>
                </c:pt>
                <c:pt idx="189">
                  <c:v>0.126303</c:v>
                </c:pt>
                <c:pt idx="190">
                  <c:v>0.12683700000000001</c:v>
                </c:pt>
                <c:pt idx="191">
                  <c:v>0.127632</c:v>
                </c:pt>
                <c:pt idx="192">
                  <c:v>0.12815299999999988</c:v>
                </c:pt>
                <c:pt idx="193">
                  <c:v>0.128667</c:v>
                </c:pt>
                <c:pt idx="194">
                  <c:v>0.12942899999999999</c:v>
                </c:pt>
                <c:pt idx="195">
                  <c:v>0.12993299999999999</c:v>
                </c:pt>
                <c:pt idx="196">
                  <c:v>0.13043600000000011</c:v>
                </c:pt>
                <c:pt idx="197">
                  <c:v>0.13116800000000001</c:v>
                </c:pt>
                <c:pt idx="198">
                  <c:v>0.131636</c:v>
                </c:pt>
                <c:pt idx="199">
                  <c:v>0.13231000000000001</c:v>
                </c:pt>
                <c:pt idx="200">
                  <c:v>0.13274200000000011</c:v>
                </c:pt>
              </c:numCache>
            </c:numRef>
          </c:xVal>
          <c:yVal>
            <c:numRef>
              <c:f>Sheet1!$E$2:$E$202</c:f>
              <c:numCache>
                <c:formatCode>General</c:formatCode>
                <c:ptCount val="201"/>
                <c:pt idx="0">
                  <c:v>0</c:v>
                </c:pt>
                <c:pt idx="1">
                  <c:v>217.03100000000001</c:v>
                </c:pt>
                <c:pt idx="2">
                  <c:v>352.26299999999975</c:v>
                </c:pt>
                <c:pt idx="3">
                  <c:v>431.38200000000001</c:v>
                </c:pt>
                <c:pt idx="4">
                  <c:v>551.94199999999955</c:v>
                </c:pt>
                <c:pt idx="5">
                  <c:v>622.00699999999949</c:v>
                </c:pt>
                <c:pt idx="6">
                  <c:v>686.21100000000001</c:v>
                </c:pt>
                <c:pt idx="7">
                  <c:v>773.58199999999999</c:v>
                </c:pt>
                <c:pt idx="8">
                  <c:v>826.53899999999999</c:v>
                </c:pt>
                <c:pt idx="9">
                  <c:v>876.61400000000003</c:v>
                </c:pt>
                <c:pt idx="10">
                  <c:v>926.03899999999999</c:v>
                </c:pt>
                <c:pt idx="11">
                  <c:v>997.99</c:v>
                </c:pt>
                <c:pt idx="12">
                  <c:v>1043.43</c:v>
                </c:pt>
                <c:pt idx="13">
                  <c:v>1086.6199999999999</c:v>
                </c:pt>
                <c:pt idx="14">
                  <c:v>1148.5</c:v>
                </c:pt>
                <c:pt idx="15">
                  <c:v>1189.21</c:v>
                </c:pt>
                <c:pt idx="16">
                  <c:v>1230.74</c:v>
                </c:pt>
                <c:pt idx="17">
                  <c:v>1271.96</c:v>
                </c:pt>
                <c:pt idx="18">
                  <c:v>1331.57</c:v>
                </c:pt>
                <c:pt idx="19">
                  <c:v>1371.3</c:v>
                </c:pt>
                <c:pt idx="20">
                  <c:v>1411.79</c:v>
                </c:pt>
                <c:pt idx="21">
                  <c:v>1475.53</c:v>
                </c:pt>
                <c:pt idx="22">
                  <c:v>1521.1</c:v>
                </c:pt>
                <c:pt idx="23">
                  <c:v>1569.02</c:v>
                </c:pt>
                <c:pt idx="24">
                  <c:v>1618.42</c:v>
                </c:pt>
                <c:pt idx="25">
                  <c:v>1694.07</c:v>
                </c:pt>
                <c:pt idx="26">
                  <c:v>1745.6</c:v>
                </c:pt>
                <c:pt idx="27">
                  <c:v>1797.77</c:v>
                </c:pt>
                <c:pt idx="28">
                  <c:v>1876.59</c:v>
                </c:pt>
                <c:pt idx="29">
                  <c:v>1928.85</c:v>
                </c:pt>
                <c:pt idx="30">
                  <c:v>1981.33</c:v>
                </c:pt>
                <c:pt idx="31">
                  <c:v>2034.8899999999999</c:v>
                </c:pt>
                <c:pt idx="32">
                  <c:v>2116.48</c:v>
                </c:pt>
                <c:pt idx="33">
                  <c:v>2169.9299999999998</c:v>
                </c:pt>
                <c:pt idx="34">
                  <c:v>2221.75</c:v>
                </c:pt>
                <c:pt idx="35">
                  <c:v>2295.4100000000012</c:v>
                </c:pt>
                <c:pt idx="36">
                  <c:v>2341.13</c:v>
                </c:pt>
                <c:pt idx="37">
                  <c:v>2384.8300000000017</c:v>
                </c:pt>
                <c:pt idx="38">
                  <c:v>2448.11</c:v>
                </c:pt>
                <c:pt idx="39">
                  <c:v>2490.44</c:v>
                </c:pt>
                <c:pt idx="40">
                  <c:v>2534.14</c:v>
                </c:pt>
                <c:pt idx="41">
                  <c:v>2603.06</c:v>
                </c:pt>
                <c:pt idx="42">
                  <c:v>2650.01</c:v>
                </c:pt>
                <c:pt idx="43">
                  <c:v>2697.25</c:v>
                </c:pt>
                <c:pt idx="44">
                  <c:v>2745.32</c:v>
                </c:pt>
                <c:pt idx="45">
                  <c:v>2820.3100000000018</c:v>
                </c:pt>
                <c:pt idx="46">
                  <c:v>2873.3700000000017</c:v>
                </c:pt>
                <c:pt idx="47">
                  <c:v>2929.14</c:v>
                </c:pt>
                <c:pt idx="48">
                  <c:v>3018.4700000000012</c:v>
                </c:pt>
                <c:pt idx="49">
                  <c:v>3081.32</c:v>
                </c:pt>
                <c:pt idx="50">
                  <c:v>3147.7</c:v>
                </c:pt>
                <c:pt idx="51">
                  <c:v>3258.82</c:v>
                </c:pt>
                <c:pt idx="52">
                  <c:v>3338.02</c:v>
                </c:pt>
                <c:pt idx="53">
                  <c:v>3420.3900000000012</c:v>
                </c:pt>
                <c:pt idx="54">
                  <c:v>3547.17</c:v>
                </c:pt>
                <c:pt idx="55">
                  <c:v>3632.1</c:v>
                </c:pt>
                <c:pt idx="56">
                  <c:v>3715.75</c:v>
                </c:pt>
                <c:pt idx="57">
                  <c:v>3796.23</c:v>
                </c:pt>
                <c:pt idx="58">
                  <c:v>3908.4100000000012</c:v>
                </c:pt>
                <c:pt idx="59">
                  <c:v>3977.65</c:v>
                </c:pt>
                <c:pt idx="60">
                  <c:v>4043.46</c:v>
                </c:pt>
                <c:pt idx="61">
                  <c:v>4137.54</c:v>
                </c:pt>
                <c:pt idx="62">
                  <c:v>4198.34</c:v>
                </c:pt>
                <c:pt idx="63">
                  <c:v>4258.7300000000005</c:v>
                </c:pt>
                <c:pt idx="64">
                  <c:v>4351.34</c:v>
                </c:pt>
                <c:pt idx="65">
                  <c:v>4416.1000000000004</c:v>
                </c:pt>
                <c:pt idx="66">
                  <c:v>4483.3600000000024</c:v>
                </c:pt>
                <c:pt idx="67">
                  <c:v>4552.43</c:v>
                </c:pt>
                <c:pt idx="68">
                  <c:v>4658.04</c:v>
                </c:pt>
                <c:pt idx="69">
                  <c:v>4729.3100000000004</c:v>
                </c:pt>
                <c:pt idx="70">
                  <c:v>4801.07</c:v>
                </c:pt>
                <c:pt idx="71">
                  <c:v>4909.1100000000024</c:v>
                </c:pt>
                <c:pt idx="72">
                  <c:v>4980.18</c:v>
                </c:pt>
                <c:pt idx="73">
                  <c:v>5049.3200000000024</c:v>
                </c:pt>
                <c:pt idx="74">
                  <c:v>5147.49</c:v>
                </c:pt>
                <c:pt idx="75">
                  <c:v>5208.55</c:v>
                </c:pt>
                <c:pt idx="76">
                  <c:v>5266.1</c:v>
                </c:pt>
                <c:pt idx="77">
                  <c:v>5346.63</c:v>
                </c:pt>
                <c:pt idx="78">
                  <c:v>5396.85</c:v>
                </c:pt>
                <c:pt idx="79">
                  <c:v>5444.1</c:v>
                </c:pt>
                <c:pt idx="80">
                  <c:v>5509.1</c:v>
                </c:pt>
                <c:pt idx="81">
                  <c:v>5548.88</c:v>
                </c:pt>
                <c:pt idx="82">
                  <c:v>5586.18</c:v>
                </c:pt>
                <c:pt idx="83">
                  <c:v>5621.35</c:v>
                </c:pt>
                <c:pt idx="84">
                  <c:v>5669.89</c:v>
                </c:pt>
                <c:pt idx="85">
                  <c:v>5699.3600000000024</c:v>
                </c:pt>
                <c:pt idx="86">
                  <c:v>5726.49</c:v>
                </c:pt>
                <c:pt idx="87">
                  <c:v>5763.46</c:v>
                </c:pt>
                <c:pt idx="88">
                  <c:v>5786.24</c:v>
                </c:pt>
                <c:pt idx="89">
                  <c:v>5808.1200000000035</c:v>
                </c:pt>
                <c:pt idx="90">
                  <c:v>5840.64</c:v>
                </c:pt>
                <c:pt idx="91">
                  <c:v>5863.43</c:v>
                </c:pt>
                <c:pt idx="92">
                  <c:v>5888.2</c:v>
                </c:pt>
                <c:pt idx="93">
                  <c:v>5931.28</c:v>
                </c:pt>
                <c:pt idx="94">
                  <c:v>5965.06</c:v>
                </c:pt>
                <c:pt idx="95">
                  <c:v>6003.3</c:v>
                </c:pt>
                <c:pt idx="96">
                  <c:v>6069.8</c:v>
                </c:pt>
                <c:pt idx="97">
                  <c:v>6120.68</c:v>
                </c:pt>
                <c:pt idx="98">
                  <c:v>6177.13</c:v>
                </c:pt>
                <c:pt idx="99">
                  <c:v>6239.08</c:v>
                </c:pt>
                <c:pt idx="100">
                  <c:v>6341.42</c:v>
                </c:pt>
                <c:pt idx="101">
                  <c:v>6415.25</c:v>
                </c:pt>
                <c:pt idx="102">
                  <c:v>6492.44</c:v>
                </c:pt>
                <c:pt idx="103">
                  <c:v>6612.67</c:v>
                </c:pt>
                <c:pt idx="104">
                  <c:v>6694.87</c:v>
                </c:pt>
                <c:pt idx="105">
                  <c:v>6778.06</c:v>
                </c:pt>
                <c:pt idx="106">
                  <c:v>6903.6</c:v>
                </c:pt>
                <c:pt idx="107">
                  <c:v>6986.33</c:v>
                </c:pt>
                <c:pt idx="108">
                  <c:v>7066.95</c:v>
                </c:pt>
                <c:pt idx="109">
                  <c:v>7144.59</c:v>
                </c:pt>
                <c:pt idx="110">
                  <c:v>7254.6100000000024</c:v>
                </c:pt>
                <c:pt idx="111">
                  <c:v>7323.3600000000024</c:v>
                </c:pt>
                <c:pt idx="112">
                  <c:v>7388.42</c:v>
                </c:pt>
                <c:pt idx="113">
                  <c:v>7479.03</c:v>
                </c:pt>
                <c:pt idx="114">
                  <c:v>7534.92</c:v>
                </c:pt>
                <c:pt idx="115">
                  <c:v>7587.98</c:v>
                </c:pt>
                <c:pt idx="116">
                  <c:v>7664.3600000000024</c:v>
                </c:pt>
                <c:pt idx="117">
                  <c:v>7714.75</c:v>
                </c:pt>
                <c:pt idx="118">
                  <c:v>7765.87</c:v>
                </c:pt>
                <c:pt idx="119">
                  <c:v>7818.54</c:v>
                </c:pt>
                <c:pt idx="120">
                  <c:v>7901.46</c:v>
                </c:pt>
                <c:pt idx="121">
                  <c:v>7959.44</c:v>
                </c:pt>
                <c:pt idx="122">
                  <c:v>8019.02</c:v>
                </c:pt>
                <c:pt idx="123">
                  <c:v>8109.95</c:v>
                </c:pt>
                <c:pt idx="124">
                  <c:v>8170.73</c:v>
                </c:pt>
                <c:pt idx="125">
                  <c:v>8231.3499999999894</c:v>
                </c:pt>
                <c:pt idx="126">
                  <c:v>8321.17</c:v>
                </c:pt>
                <c:pt idx="127">
                  <c:v>8378.75</c:v>
                </c:pt>
                <c:pt idx="128">
                  <c:v>8433.02</c:v>
                </c:pt>
                <c:pt idx="129">
                  <c:v>8483.049999999992</c:v>
                </c:pt>
                <c:pt idx="130">
                  <c:v>8549.61</c:v>
                </c:pt>
                <c:pt idx="131">
                  <c:v>8588.549999999992</c:v>
                </c:pt>
                <c:pt idx="132">
                  <c:v>8623.0400000000009</c:v>
                </c:pt>
                <c:pt idx="133">
                  <c:v>8667.2400000000071</c:v>
                </c:pt>
                <c:pt idx="134">
                  <c:v>8692.549999999992</c:v>
                </c:pt>
                <c:pt idx="135">
                  <c:v>8715.49</c:v>
                </c:pt>
                <c:pt idx="136">
                  <c:v>8747.52</c:v>
                </c:pt>
                <c:pt idx="137">
                  <c:v>8768.42</c:v>
                </c:pt>
                <c:pt idx="138">
                  <c:v>8789.77</c:v>
                </c:pt>
                <c:pt idx="139">
                  <c:v>8822.5400000000009</c:v>
                </c:pt>
                <c:pt idx="140">
                  <c:v>8844.6200000000008</c:v>
                </c:pt>
                <c:pt idx="141">
                  <c:v>8867.1200000000008</c:v>
                </c:pt>
                <c:pt idx="142">
                  <c:v>8901.299999999992</c:v>
                </c:pt>
                <c:pt idx="143">
                  <c:v>8924.2000000000007</c:v>
                </c:pt>
                <c:pt idx="144">
                  <c:v>8946.9</c:v>
                </c:pt>
                <c:pt idx="145">
                  <c:v>8980.44</c:v>
                </c:pt>
                <c:pt idx="146">
                  <c:v>9002.6299999999919</c:v>
                </c:pt>
                <c:pt idx="147">
                  <c:v>9025.1</c:v>
                </c:pt>
                <c:pt idx="148">
                  <c:v>9060.3799999999846</c:v>
                </c:pt>
                <c:pt idx="149">
                  <c:v>9085.76</c:v>
                </c:pt>
                <c:pt idx="150">
                  <c:v>9113.18</c:v>
                </c:pt>
                <c:pt idx="151">
                  <c:v>9158.77</c:v>
                </c:pt>
                <c:pt idx="152">
                  <c:v>9192.2800000000007</c:v>
                </c:pt>
                <c:pt idx="153">
                  <c:v>9228.0300000000007</c:v>
                </c:pt>
                <c:pt idx="154">
                  <c:v>9284.799999999992</c:v>
                </c:pt>
                <c:pt idx="155">
                  <c:v>9324.26</c:v>
                </c:pt>
                <c:pt idx="156">
                  <c:v>9364.48</c:v>
                </c:pt>
                <c:pt idx="157">
                  <c:v>9425.93</c:v>
                </c:pt>
                <c:pt idx="158">
                  <c:v>9467.42</c:v>
                </c:pt>
                <c:pt idx="159">
                  <c:v>9508.65</c:v>
                </c:pt>
                <c:pt idx="160">
                  <c:v>9569.1200000000008</c:v>
                </c:pt>
                <c:pt idx="161">
                  <c:v>9608.33</c:v>
                </c:pt>
                <c:pt idx="162">
                  <c:v>9646.99</c:v>
                </c:pt>
                <c:pt idx="163">
                  <c:v>9703.6</c:v>
                </c:pt>
                <c:pt idx="164">
                  <c:v>9740.2400000000071</c:v>
                </c:pt>
                <c:pt idx="165">
                  <c:v>9793.0300000000007</c:v>
                </c:pt>
                <c:pt idx="166">
                  <c:v>9826.68</c:v>
                </c:pt>
                <c:pt idx="167">
                  <c:v>9859.08</c:v>
                </c:pt>
                <c:pt idx="168">
                  <c:v>9904.7900000000009</c:v>
                </c:pt>
                <c:pt idx="169">
                  <c:v>9932.83</c:v>
                </c:pt>
                <c:pt idx="170">
                  <c:v>9958.7099999999919</c:v>
                </c:pt>
                <c:pt idx="171">
                  <c:v>9993.65</c:v>
                </c:pt>
                <c:pt idx="172">
                  <c:v>10014.799999999992</c:v>
                </c:pt>
                <c:pt idx="173">
                  <c:v>10034.5</c:v>
                </c:pt>
                <c:pt idx="174">
                  <c:v>10062.1</c:v>
                </c:pt>
                <c:pt idx="175">
                  <c:v>10079.6</c:v>
                </c:pt>
                <c:pt idx="176">
                  <c:v>10096.700000000004</c:v>
                </c:pt>
                <c:pt idx="177">
                  <c:v>10122.5</c:v>
                </c:pt>
                <c:pt idx="178">
                  <c:v>10140.299999999992</c:v>
                </c:pt>
                <c:pt idx="179">
                  <c:v>10158.9</c:v>
                </c:pt>
                <c:pt idx="180">
                  <c:v>10188.5</c:v>
                </c:pt>
                <c:pt idx="181">
                  <c:v>10209.299999999992</c:v>
                </c:pt>
                <c:pt idx="182">
                  <c:v>10230.700000000004</c:v>
                </c:pt>
                <c:pt idx="183">
                  <c:v>10263.700000000004</c:v>
                </c:pt>
                <c:pt idx="184">
                  <c:v>10285.9</c:v>
                </c:pt>
                <c:pt idx="185">
                  <c:v>10318.5</c:v>
                </c:pt>
                <c:pt idx="186">
                  <c:v>10339.200000000004</c:v>
                </c:pt>
                <c:pt idx="187">
                  <c:v>10358.700000000004</c:v>
                </c:pt>
                <c:pt idx="188">
                  <c:v>10385.700000000004</c:v>
                </c:pt>
                <c:pt idx="189">
                  <c:v>10402.200000000004</c:v>
                </c:pt>
                <c:pt idx="190">
                  <c:v>10417.5</c:v>
                </c:pt>
                <c:pt idx="191">
                  <c:v>10438.4</c:v>
                </c:pt>
                <c:pt idx="192">
                  <c:v>10451</c:v>
                </c:pt>
                <c:pt idx="193">
                  <c:v>10462.6</c:v>
                </c:pt>
                <c:pt idx="194">
                  <c:v>10478.799999999992</c:v>
                </c:pt>
                <c:pt idx="195">
                  <c:v>10488.9</c:v>
                </c:pt>
                <c:pt idx="196">
                  <c:v>10498.6</c:v>
                </c:pt>
                <c:pt idx="197">
                  <c:v>10512</c:v>
                </c:pt>
                <c:pt idx="198">
                  <c:v>10519.9</c:v>
                </c:pt>
                <c:pt idx="199">
                  <c:v>10530.6</c:v>
                </c:pt>
                <c:pt idx="200">
                  <c:v>10536.9</c:v>
                </c:pt>
              </c:numCache>
            </c:numRef>
          </c:yVal>
          <c:smooth val="1"/>
          <c:extLst>
            <c:ext xmlns:c16="http://schemas.microsoft.com/office/drawing/2014/chart" uri="{C3380CC4-5D6E-409C-BE32-E72D297353CC}">
              <c16:uniqueId val="{00000001-075F-4856-8A85-FD1F5CCB2E76}"/>
            </c:ext>
          </c:extLst>
        </c:ser>
        <c:ser>
          <c:idx val="2"/>
          <c:order val="2"/>
          <c:tx>
            <c:v>3D FEA result (VUMAT)</c:v>
          </c:tx>
          <c:spPr>
            <a:ln w="19050" cap="rnd">
              <a:solidFill>
                <a:srgbClr val="00B050"/>
              </a:solidFill>
              <a:prstDash val="dash"/>
              <a:round/>
            </a:ln>
            <a:effectLst/>
          </c:spPr>
          <c:marker>
            <c:symbol val="none"/>
          </c:marker>
          <c:xVal>
            <c:numRef>
              <c:f>Sheet1!$G$2:$G$202</c:f>
              <c:numCache>
                <c:formatCode>0.00E+00</c:formatCode>
                <c:ptCount val="201"/>
                <c:pt idx="0" formatCode="General">
                  <c:v>0</c:v>
                </c:pt>
                <c:pt idx="1">
                  <c:v>2.0400300000000017E-3</c:v>
                </c:pt>
                <c:pt idx="2">
                  <c:v>3.2137600000000034E-3</c:v>
                </c:pt>
                <c:pt idx="3">
                  <c:v>4.203660000000004E-3</c:v>
                </c:pt>
                <c:pt idx="4">
                  <c:v>5.036670000000007E-3</c:v>
                </c:pt>
                <c:pt idx="5">
                  <c:v>6.1168200000000037E-3</c:v>
                </c:pt>
                <c:pt idx="6">
                  <c:v>6.7982900000000072E-3</c:v>
                </c:pt>
                <c:pt idx="7">
                  <c:v>7.474560000000006E-3</c:v>
                </c:pt>
                <c:pt idx="8">
                  <c:v>8.3475300000000075E-3</c:v>
                </c:pt>
                <c:pt idx="9">
                  <c:v>8.89122E-3</c:v>
                </c:pt>
                <c:pt idx="10">
                  <c:v>9.5005900000000171E-3</c:v>
                </c:pt>
                <c:pt idx="11">
                  <c:v>1.0068100000000003E-2</c:v>
                </c:pt>
                <c:pt idx="12">
                  <c:v>1.06076E-2</c:v>
                </c:pt>
                <c:pt idx="13">
                  <c:v>1.1665500000000013E-2</c:v>
                </c:pt>
                <c:pt idx="14">
                  <c:v>1.2205100000000003E-2</c:v>
                </c:pt>
                <c:pt idx="15">
                  <c:v>1.27536E-2</c:v>
                </c:pt>
                <c:pt idx="16">
                  <c:v>1.3303800000000006E-2</c:v>
                </c:pt>
                <c:pt idx="17">
                  <c:v>1.3848200000000001E-2</c:v>
                </c:pt>
                <c:pt idx="18">
                  <c:v>1.4382300000000001E-2</c:v>
                </c:pt>
                <c:pt idx="19">
                  <c:v>1.4904300000000001E-2</c:v>
                </c:pt>
                <c:pt idx="20">
                  <c:v>1.5414600000000001E-2</c:v>
                </c:pt>
                <c:pt idx="21">
                  <c:v>1.5917199999999999E-2</c:v>
                </c:pt>
                <c:pt idx="22">
                  <c:v>1.6420800000000017E-2</c:v>
                </c:pt>
                <c:pt idx="23">
                  <c:v>1.6933000000000014E-2</c:v>
                </c:pt>
                <c:pt idx="24">
                  <c:v>1.7452800000000001E-2</c:v>
                </c:pt>
                <c:pt idx="25">
                  <c:v>1.7971000000000001E-2</c:v>
                </c:pt>
                <c:pt idx="26">
                  <c:v>1.8475100000000001E-2</c:v>
                </c:pt>
                <c:pt idx="27">
                  <c:v>1.9419600000000002E-2</c:v>
                </c:pt>
                <c:pt idx="28">
                  <c:v>1.9871400000000015E-2</c:v>
                </c:pt>
                <c:pt idx="29">
                  <c:v>2.0325699999999988E-2</c:v>
                </c:pt>
                <c:pt idx="30">
                  <c:v>2.0795600000000001E-2</c:v>
                </c:pt>
                <c:pt idx="31">
                  <c:v>2.1288700000000011E-2</c:v>
                </c:pt>
                <c:pt idx="32">
                  <c:v>2.1803500000000017E-2</c:v>
                </c:pt>
                <c:pt idx="33">
                  <c:v>2.2332299999999999E-2</c:v>
                </c:pt>
                <c:pt idx="34">
                  <c:v>2.2862799999999999E-2</c:v>
                </c:pt>
                <c:pt idx="35">
                  <c:v>2.3384200000000001E-2</c:v>
                </c:pt>
                <c:pt idx="36">
                  <c:v>2.3892099999999993E-2</c:v>
                </c:pt>
                <c:pt idx="37">
                  <c:v>2.4388199999999988E-2</c:v>
                </c:pt>
                <c:pt idx="38">
                  <c:v>2.4878100000000018E-2</c:v>
                </c:pt>
                <c:pt idx="39">
                  <c:v>2.5369200000000001E-2</c:v>
                </c:pt>
                <c:pt idx="40">
                  <c:v>2.6384600000000001E-2</c:v>
                </c:pt>
                <c:pt idx="41">
                  <c:v>2.6922000000000001E-2</c:v>
                </c:pt>
                <c:pt idx="42">
                  <c:v>2.7484700000000018E-2</c:v>
                </c:pt>
                <c:pt idx="43">
                  <c:v>2.8075599999999999E-2</c:v>
                </c:pt>
                <c:pt idx="44">
                  <c:v>2.8696800000000001E-2</c:v>
                </c:pt>
                <c:pt idx="45">
                  <c:v>2.93507E-2</c:v>
                </c:pt>
                <c:pt idx="46">
                  <c:v>3.0041700000000018E-2</c:v>
                </c:pt>
                <c:pt idx="47">
                  <c:v>3.0774099999999999E-2</c:v>
                </c:pt>
                <c:pt idx="48">
                  <c:v>3.154910000000001E-2</c:v>
                </c:pt>
                <c:pt idx="49">
                  <c:v>3.2361399999999999E-2</c:v>
                </c:pt>
                <c:pt idx="50">
                  <c:v>3.3199399999999997E-2</c:v>
                </c:pt>
                <c:pt idx="51">
                  <c:v>3.4050999999999998E-2</c:v>
                </c:pt>
                <c:pt idx="52">
                  <c:v>3.49077E-2</c:v>
                </c:pt>
                <c:pt idx="53">
                  <c:v>3.5764200000000003E-2</c:v>
                </c:pt>
                <c:pt idx="54">
                  <c:v>3.7452500000000027E-2</c:v>
                </c:pt>
                <c:pt idx="55">
                  <c:v>3.8276400000000002E-2</c:v>
                </c:pt>
                <c:pt idx="56">
                  <c:v>3.908070000000001E-2</c:v>
                </c:pt>
                <c:pt idx="57">
                  <c:v>3.9862900000000014E-2</c:v>
                </c:pt>
                <c:pt idx="58">
                  <c:v>4.0619500000000003E-2</c:v>
                </c:pt>
                <c:pt idx="59">
                  <c:v>4.1347599999999998E-2</c:v>
                </c:pt>
                <c:pt idx="60">
                  <c:v>4.2048299999999997E-2</c:v>
                </c:pt>
                <c:pt idx="61">
                  <c:v>4.2728300000000004E-2</c:v>
                </c:pt>
                <c:pt idx="62">
                  <c:v>4.3397700000000039E-2</c:v>
                </c:pt>
                <c:pt idx="63">
                  <c:v>4.406600000000007E-2</c:v>
                </c:pt>
                <c:pt idx="64">
                  <c:v>4.4738600000000066E-2</c:v>
                </c:pt>
                <c:pt idx="65">
                  <c:v>4.5418400000000039E-2</c:v>
                </c:pt>
                <c:pt idx="66">
                  <c:v>4.6105299999999995E-2</c:v>
                </c:pt>
                <c:pt idx="67">
                  <c:v>4.7503900000000036E-2</c:v>
                </c:pt>
                <c:pt idx="68">
                  <c:v>4.8221299999999995E-2</c:v>
                </c:pt>
                <c:pt idx="69">
                  <c:v>4.8955600000000002E-2</c:v>
                </c:pt>
                <c:pt idx="70">
                  <c:v>4.9707800000000024E-2</c:v>
                </c:pt>
                <c:pt idx="71">
                  <c:v>5.0472700000000023E-2</c:v>
                </c:pt>
                <c:pt idx="72">
                  <c:v>5.1241399999999958E-2</c:v>
                </c:pt>
                <c:pt idx="73">
                  <c:v>5.200340000000004E-2</c:v>
                </c:pt>
                <c:pt idx="74">
                  <c:v>5.2748200000000023E-2</c:v>
                </c:pt>
                <c:pt idx="75">
                  <c:v>5.3465899999999997E-2</c:v>
                </c:pt>
                <c:pt idx="76">
                  <c:v>5.41482E-2</c:v>
                </c:pt>
                <c:pt idx="77">
                  <c:v>5.4787900000000049E-2</c:v>
                </c:pt>
                <c:pt idx="78">
                  <c:v>5.5380200000000025E-2</c:v>
                </c:pt>
                <c:pt idx="79">
                  <c:v>5.5922399999999997E-2</c:v>
                </c:pt>
                <c:pt idx="80">
                  <c:v>5.6414300000000001E-2</c:v>
                </c:pt>
                <c:pt idx="81">
                  <c:v>5.7250000000000002E-2</c:v>
                </c:pt>
                <c:pt idx="82">
                  <c:v>5.7605499999999997E-2</c:v>
                </c:pt>
                <c:pt idx="83">
                  <c:v>5.7920800000000001E-2</c:v>
                </c:pt>
                <c:pt idx="84">
                  <c:v>5.8201799999999977E-2</c:v>
                </c:pt>
                <c:pt idx="85">
                  <c:v>5.8457100000000012E-2</c:v>
                </c:pt>
                <c:pt idx="86">
                  <c:v>5.8698E-2</c:v>
                </c:pt>
                <c:pt idx="87">
                  <c:v>5.8937300000000012E-2</c:v>
                </c:pt>
                <c:pt idx="88">
                  <c:v>5.9185900000000013E-2</c:v>
                </c:pt>
                <c:pt idx="89">
                  <c:v>5.9452800000000035E-2</c:v>
                </c:pt>
                <c:pt idx="90">
                  <c:v>5.9746000000000042E-2</c:v>
                </c:pt>
                <c:pt idx="91">
                  <c:v>6.0070900000000003E-2</c:v>
                </c:pt>
                <c:pt idx="92">
                  <c:v>6.0432000000000041E-2</c:v>
                </c:pt>
                <c:pt idx="93">
                  <c:v>6.0834000000000034E-2</c:v>
                </c:pt>
                <c:pt idx="94">
                  <c:v>6.1766100000000032E-2</c:v>
                </c:pt>
                <c:pt idx="95">
                  <c:v>6.2295300000000012E-2</c:v>
                </c:pt>
                <c:pt idx="96">
                  <c:v>6.2864000000000059E-2</c:v>
                </c:pt>
                <c:pt idx="97">
                  <c:v>6.3470499999999999E-2</c:v>
                </c:pt>
                <c:pt idx="98">
                  <c:v>6.4112300000000053E-2</c:v>
                </c:pt>
                <c:pt idx="99">
                  <c:v>6.4787900000000051E-2</c:v>
                </c:pt>
                <c:pt idx="100">
                  <c:v>6.5494300000000019E-2</c:v>
                </c:pt>
                <c:pt idx="101">
                  <c:v>6.6229099999999985E-2</c:v>
                </c:pt>
                <c:pt idx="102">
                  <c:v>6.6988300000000001E-2</c:v>
                </c:pt>
                <c:pt idx="103">
                  <c:v>6.7767700000000056E-2</c:v>
                </c:pt>
                <c:pt idx="104">
                  <c:v>6.8563299999999994E-2</c:v>
                </c:pt>
                <c:pt idx="105">
                  <c:v>6.9370300000000024E-2</c:v>
                </c:pt>
                <c:pt idx="106">
                  <c:v>7.0184899999999995E-2</c:v>
                </c:pt>
                <c:pt idx="107">
                  <c:v>7.1002599999999999E-2</c:v>
                </c:pt>
                <c:pt idx="108">
                  <c:v>7.2630899999999998E-2</c:v>
                </c:pt>
                <c:pt idx="109">
                  <c:v>7.3431999999999997E-2</c:v>
                </c:pt>
                <c:pt idx="110">
                  <c:v>7.421760000000005E-2</c:v>
                </c:pt>
                <c:pt idx="111">
                  <c:v>7.4984599999999998E-2</c:v>
                </c:pt>
                <c:pt idx="112">
                  <c:v>7.5733300000000059E-2</c:v>
                </c:pt>
                <c:pt idx="113">
                  <c:v>7.646470000000001E-2</c:v>
                </c:pt>
                <c:pt idx="114">
                  <c:v>7.7182100000000003E-2</c:v>
                </c:pt>
                <c:pt idx="115">
                  <c:v>7.7888899999999997E-2</c:v>
                </c:pt>
                <c:pt idx="116">
                  <c:v>7.8586900000000057E-2</c:v>
                </c:pt>
                <c:pt idx="117">
                  <c:v>7.9278100000000004E-2</c:v>
                </c:pt>
                <c:pt idx="118">
                  <c:v>7.9963100000000023E-2</c:v>
                </c:pt>
                <c:pt idx="119">
                  <c:v>8.0643700000000013E-2</c:v>
                </c:pt>
                <c:pt idx="120">
                  <c:v>8.1322300000000028E-2</c:v>
                </c:pt>
                <c:pt idx="121">
                  <c:v>8.2003400000000004E-2</c:v>
                </c:pt>
                <c:pt idx="122">
                  <c:v>8.3391400000000046E-2</c:v>
                </c:pt>
                <c:pt idx="123">
                  <c:v>8.4104000000000068E-2</c:v>
                </c:pt>
                <c:pt idx="124">
                  <c:v>8.4827400000000136E-2</c:v>
                </c:pt>
                <c:pt idx="125">
                  <c:v>8.5558800000000115E-2</c:v>
                </c:pt>
                <c:pt idx="126">
                  <c:v>8.6287700000000009E-2</c:v>
                </c:pt>
                <c:pt idx="127">
                  <c:v>8.7010300000000027E-2</c:v>
                </c:pt>
                <c:pt idx="128">
                  <c:v>8.7718300000000027E-2</c:v>
                </c:pt>
                <c:pt idx="129">
                  <c:v>8.8409800000000024E-2</c:v>
                </c:pt>
                <c:pt idx="130">
                  <c:v>8.9083100000000012E-2</c:v>
                </c:pt>
                <c:pt idx="131">
                  <c:v>8.9740000000000028E-2</c:v>
                </c:pt>
                <c:pt idx="132">
                  <c:v>9.0383599999999995E-2</c:v>
                </c:pt>
                <c:pt idx="133">
                  <c:v>9.1015600000000002E-2</c:v>
                </c:pt>
                <c:pt idx="134">
                  <c:v>9.1636500000000065E-2</c:v>
                </c:pt>
                <c:pt idx="135">
                  <c:v>9.2845700000000003E-2</c:v>
                </c:pt>
                <c:pt idx="136">
                  <c:v>9.3443400000000024E-2</c:v>
                </c:pt>
                <c:pt idx="137">
                  <c:v>9.4034700000000068E-2</c:v>
                </c:pt>
                <c:pt idx="138">
                  <c:v>9.4622600000000071E-2</c:v>
                </c:pt>
                <c:pt idx="139">
                  <c:v>9.5209600000000033E-2</c:v>
                </c:pt>
                <c:pt idx="140">
                  <c:v>9.5798700000000001E-2</c:v>
                </c:pt>
                <c:pt idx="141">
                  <c:v>9.6390600000000021E-2</c:v>
                </c:pt>
                <c:pt idx="142">
                  <c:v>9.6972100000000006E-2</c:v>
                </c:pt>
                <c:pt idx="143">
                  <c:v>9.75550000000001E-2</c:v>
                </c:pt>
                <c:pt idx="144">
                  <c:v>9.8140900000000045E-2</c:v>
                </c:pt>
                <c:pt idx="145">
                  <c:v>9.8727800000000143E-2</c:v>
                </c:pt>
                <c:pt idx="146">
                  <c:v>9.9314900000000025E-2</c:v>
                </c:pt>
                <c:pt idx="147">
                  <c:v>0.10050400000000002</c:v>
                </c:pt>
                <c:pt idx="148">
                  <c:v>0.101049</c:v>
                </c:pt>
                <c:pt idx="149">
                  <c:v>0.10161199999999998</c:v>
                </c:pt>
                <c:pt idx="150">
                  <c:v>0.10218300000000002</c:v>
                </c:pt>
                <c:pt idx="151">
                  <c:v>0.10275200000000002</c:v>
                </c:pt>
                <c:pt idx="152">
                  <c:v>0.10331600000000002</c:v>
                </c:pt>
                <c:pt idx="153">
                  <c:v>0.103868</c:v>
                </c:pt>
                <c:pt idx="154">
                  <c:v>0.10440600000000005</c:v>
                </c:pt>
                <c:pt idx="155">
                  <c:v>0.10493100000000002</c:v>
                </c:pt>
                <c:pt idx="156">
                  <c:v>0.10594199999999998</c:v>
                </c:pt>
                <c:pt idx="157">
                  <c:v>0.10643400000000006</c:v>
                </c:pt>
                <c:pt idx="158">
                  <c:v>0.10692100000000006</c:v>
                </c:pt>
                <c:pt idx="159">
                  <c:v>0.10739000000000005</c:v>
                </c:pt>
                <c:pt idx="160">
                  <c:v>0.107851</c:v>
                </c:pt>
                <c:pt idx="161">
                  <c:v>0.10832500000000007</c:v>
                </c:pt>
                <c:pt idx="162">
                  <c:v>0.108809</c:v>
                </c:pt>
                <c:pt idx="163">
                  <c:v>0.10930100000000002</c:v>
                </c:pt>
                <c:pt idx="164">
                  <c:v>0.11031000000000001</c:v>
                </c:pt>
                <c:pt idx="165">
                  <c:v>0.11083</c:v>
                </c:pt>
                <c:pt idx="166">
                  <c:v>0.111343</c:v>
                </c:pt>
                <c:pt idx="167">
                  <c:v>0.11187900000000001</c:v>
                </c:pt>
                <c:pt idx="168">
                  <c:v>0.11243300000000002</c:v>
                </c:pt>
                <c:pt idx="169">
                  <c:v>0.11300399999999998</c:v>
                </c:pt>
                <c:pt idx="170">
                  <c:v>0.11359000000000002</c:v>
                </c:pt>
                <c:pt idx="171">
                  <c:v>0.114189</c:v>
                </c:pt>
                <c:pt idx="172">
                  <c:v>0.11479900000000005</c:v>
                </c:pt>
                <c:pt idx="173">
                  <c:v>0.116048</c:v>
                </c:pt>
                <c:pt idx="174">
                  <c:v>0.11668199999999998</c:v>
                </c:pt>
                <c:pt idx="175">
                  <c:v>0.11731800000000001</c:v>
                </c:pt>
                <c:pt idx="176">
                  <c:v>0.11795600000000002</c:v>
                </c:pt>
                <c:pt idx="177">
                  <c:v>0.11859200000000006</c:v>
                </c:pt>
                <c:pt idx="178">
                  <c:v>0.11922600000000011</c:v>
                </c:pt>
                <c:pt idx="179">
                  <c:v>0.11985800000000001</c:v>
                </c:pt>
                <c:pt idx="180">
                  <c:v>0.120488</c:v>
                </c:pt>
                <c:pt idx="181">
                  <c:v>0.12111600000000006</c:v>
                </c:pt>
                <c:pt idx="182">
                  <c:v>0.12236300000000006</c:v>
                </c:pt>
                <c:pt idx="183">
                  <c:v>0.12298099999999998</c:v>
                </c:pt>
                <c:pt idx="184">
                  <c:v>0.12358100000000002</c:v>
                </c:pt>
                <c:pt idx="185">
                  <c:v>0.12418800000000002</c:v>
                </c:pt>
                <c:pt idx="186">
                  <c:v>0.12478499999999999</c:v>
                </c:pt>
                <c:pt idx="187">
                  <c:v>0.1253709999999999</c:v>
                </c:pt>
                <c:pt idx="188">
                  <c:v>0.12594700000000011</c:v>
                </c:pt>
                <c:pt idx="189">
                  <c:v>0.126472</c:v>
                </c:pt>
                <c:pt idx="190">
                  <c:v>0.12701000000000001</c:v>
                </c:pt>
                <c:pt idx="191">
                  <c:v>0.12809100000000001</c:v>
                </c:pt>
                <c:pt idx="192">
                  <c:v>0.12861500000000001</c:v>
                </c:pt>
                <c:pt idx="193">
                  <c:v>0.12912299999999988</c:v>
                </c:pt>
                <c:pt idx="194">
                  <c:v>0.12961800000000001</c:v>
                </c:pt>
                <c:pt idx="195">
                  <c:v>0.13009899999999999</c:v>
                </c:pt>
                <c:pt idx="196">
                  <c:v>0.13056899999999999</c:v>
                </c:pt>
                <c:pt idx="197">
                  <c:v>0.13147300000000001</c:v>
                </c:pt>
                <c:pt idx="198">
                  <c:v>0.13191100000000011</c:v>
                </c:pt>
                <c:pt idx="199">
                  <c:v>0.13233800000000001</c:v>
                </c:pt>
                <c:pt idx="200">
                  <c:v>0.13275799999999999</c:v>
                </c:pt>
              </c:numCache>
            </c:numRef>
          </c:xVal>
          <c:yVal>
            <c:numRef>
              <c:f>Sheet1!$H$2:$H$202</c:f>
              <c:numCache>
                <c:formatCode>General</c:formatCode>
                <c:ptCount val="201"/>
                <c:pt idx="0">
                  <c:v>0</c:v>
                </c:pt>
                <c:pt idx="1">
                  <c:v>231.78399999999999</c:v>
                </c:pt>
                <c:pt idx="2">
                  <c:v>360.16899999999993</c:v>
                </c:pt>
                <c:pt idx="3">
                  <c:v>463.82299999999975</c:v>
                </c:pt>
                <c:pt idx="4">
                  <c:v>547.80799999999942</c:v>
                </c:pt>
                <c:pt idx="5">
                  <c:v>654.3439999999996</c:v>
                </c:pt>
                <c:pt idx="6">
                  <c:v>720.66</c:v>
                </c:pt>
                <c:pt idx="7">
                  <c:v>785.06099999999958</c:v>
                </c:pt>
                <c:pt idx="8">
                  <c:v>865.27599999999995</c:v>
                </c:pt>
                <c:pt idx="9">
                  <c:v>913.64099999999996</c:v>
                </c:pt>
                <c:pt idx="10">
                  <c:v>966.79500000000041</c:v>
                </c:pt>
                <c:pt idx="11">
                  <c:v>1015.65</c:v>
                </c:pt>
                <c:pt idx="12">
                  <c:v>1061.58</c:v>
                </c:pt>
                <c:pt idx="13">
                  <c:v>1150.29</c:v>
                </c:pt>
                <c:pt idx="14">
                  <c:v>1194.75</c:v>
                </c:pt>
                <c:pt idx="15">
                  <c:v>1239.72</c:v>
                </c:pt>
                <c:pt idx="16">
                  <c:v>1285.6599999999999</c:v>
                </c:pt>
                <c:pt idx="17">
                  <c:v>1333.29</c:v>
                </c:pt>
                <c:pt idx="18">
                  <c:v>1382.91</c:v>
                </c:pt>
                <c:pt idx="19">
                  <c:v>1433.85</c:v>
                </c:pt>
                <c:pt idx="20">
                  <c:v>1484.72</c:v>
                </c:pt>
                <c:pt idx="21">
                  <c:v>1534.54</c:v>
                </c:pt>
                <c:pt idx="22">
                  <c:v>1583.73</c:v>
                </c:pt>
                <c:pt idx="23">
                  <c:v>1633.52</c:v>
                </c:pt>
                <c:pt idx="24">
                  <c:v>1684.6799999999998</c:v>
                </c:pt>
                <c:pt idx="25">
                  <c:v>1736.94</c:v>
                </c:pt>
                <c:pt idx="26">
                  <c:v>1789.1799999999998</c:v>
                </c:pt>
                <c:pt idx="27">
                  <c:v>1890.4</c:v>
                </c:pt>
                <c:pt idx="28">
                  <c:v>1940.45</c:v>
                </c:pt>
                <c:pt idx="29">
                  <c:v>1992.23</c:v>
                </c:pt>
                <c:pt idx="30">
                  <c:v>2047.34</c:v>
                </c:pt>
                <c:pt idx="31">
                  <c:v>2106.34</c:v>
                </c:pt>
                <c:pt idx="32">
                  <c:v>2168.42</c:v>
                </c:pt>
                <c:pt idx="33">
                  <c:v>2231.9499999999998</c:v>
                </c:pt>
                <c:pt idx="34">
                  <c:v>2294.77</c:v>
                </c:pt>
                <c:pt idx="35">
                  <c:v>2354.69</c:v>
                </c:pt>
                <c:pt idx="36">
                  <c:v>2410.34</c:v>
                </c:pt>
                <c:pt idx="37">
                  <c:v>2461.52</c:v>
                </c:pt>
                <c:pt idx="38">
                  <c:v>2509.06</c:v>
                </c:pt>
                <c:pt idx="39">
                  <c:v>2554.4499999999998</c:v>
                </c:pt>
                <c:pt idx="40">
                  <c:v>2645.9100000000012</c:v>
                </c:pt>
                <c:pt idx="41">
                  <c:v>2695.01</c:v>
                </c:pt>
                <c:pt idx="42">
                  <c:v>2747.4500000000012</c:v>
                </c:pt>
                <c:pt idx="43">
                  <c:v>2803.2599999999998</c:v>
                </c:pt>
                <c:pt idx="44">
                  <c:v>2862.07</c:v>
                </c:pt>
                <c:pt idx="45">
                  <c:v>2923.57</c:v>
                </c:pt>
                <c:pt idx="46">
                  <c:v>2988.15</c:v>
                </c:pt>
                <c:pt idx="47">
                  <c:v>3056.63</c:v>
                </c:pt>
                <c:pt idx="48">
                  <c:v>3129.51</c:v>
                </c:pt>
                <c:pt idx="49">
                  <c:v>3206.32</c:v>
                </c:pt>
                <c:pt idx="50">
                  <c:v>3285.72</c:v>
                </c:pt>
                <c:pt idx="51">
                  <c:v>3366.42</c:v>
                </c:pt>
                <c:pt idx="52">
                  <c:v>3447.7599999999998</c:v>
                </c:pt>
                <c:pt idx="53">
                  <c:v>3529.36</c:v>
                </c:pt>
                <c:pt idx="54">
                  <c:v>3690.9700000000012</c:v>
                </c:pt>
                <c:pt idx="55">
                  <c:v>3770.13</c:v>
                </c:pt>
                <c:pt idx="56">
                  <c:v>3847.7799999999997</c:v>
                </c:pt>
                <c:pt idx="57">
                  <c:v>3923.88</c:v>
                </c:pt>
                <c:pt idx="58">
                  <c:v>3998.19</c:v>
                </c:pt>
                <c:pt idx="59">
                  <c:v>4070.29</c:v>
                </c:pt>
                <c:pt idx="60">
                  <c:v>4140.1400000000003</c:v>
                </c:pt>
                <c:pt idx="61">
                  <c:v>4208.1900000000014</c:v>
                </c:pt>
                <c:pt idx="62">
                  <c:v>4275.2699999999995</c:v>
                </c:pt>
                <c:pt idx="63">
                  <c:v>4342.1000000000004</c:v>
                </c:pt>
                <c:pt idx="64">
                  <c:v>4409.2300000000005</c:v>
                </c:pt>
                <c:pt idx="65">
                  <c:v>4477.01</c:v>
                </c:pt>
                <c:pt idx="66">
                  <c:v>4545.6600000000035</c:v>
                </c:pt>
                <c:pt idx="67">
                  <c:v>4686.93</c:v>
                </c:pt>
                <c:pt idx="68">
                  <c:v>4760.6500000000024</c:v>
                </c:pt>
                <c:pt idx="69">
                  <c:v>4836.99</c:v>
                </c:pt>
                <c:pt idx="70">
                  <c:v>4915.79</c:v>
                </c:pt>
                <c:pt idx="71">
                  <c:v>4996.2</c:v>
                </c:pt>
                <c:pt idx="72">
                  <c:v>5076.9399999999996</c:v>
                </c:pt>
                <c:pt idx="73">
                  <c:v>5156.8200000000024</c:v>
                </c:pt>
                <c:pt idx="74">
                  <c:v>5234.6000000000004</c:v>
                </c:pt>
                <c:pt idx="75">
                  <c:v>5309.18</c:v>
                </c:pt>
                <c:pt idx="76">
                  <c:v>5379.38</c:v>
                </c:pt>
                <c:pt idx="77">
                  <c:v>5444.1900000000014</c:v>
                </c:pt>
                <c:pt idx="78">
                  <c:v>5502.81</c:v>
                </c:pt>
                <c:pt idx="79">
                  <c:v>5555.01</c:v>
                </c:pt>
                <c:pt idx="80">
                  <c:v>5600.51</c:v>
                </c:pt>
                <c:pt idx="81">
                  <c:v>5674.7</c:v>
                </c:pt>
                <c:pt idx="82">
                  <c:v>5705.6600000000035</c:v>
                </c:pt>
                <c:pt idx="83">
                  <c:v>5732.54</c:v>
                </c:pt>
                <c:pt idx="84">
                  <c:v>5755.89</c:v>
                </c:pt>
                <c:pt idx="85">
                  <c:v>5776.64</c:v>
                </c:pt>
                <c:pt idx="86">
                  <c:v>5796.1</c:v>
                </c:pt>
                <c:pt idx="87">
                  <c:v>5815.83</c:v>
                </c:pt>
                <c:pt idx="88">
                  <c:v>5837.2699999999995</c:v>
                </c:pt>
                <c:pt idx="89">
                  <c:v>5861.55</c:v>
                </c:pt>
                <c:pt idx="90">
                  <c:v>5889.38</c:v>
                </c:pt>
                <c:pt idx="91">
                  <c:v>5921.22</c:v>
                </c:pt>
                <c:pt idx="92">
                  <c:v>5957.44</c:v>
                </c:pt>
                <c:pt idx="93">
                  <c:v>5998.4</c:v>
                </c:pt>
                <c:pt idx="94">
                  <c:v>6095.67</c:v>
                </c:pt>
                <c:pt idx="95">
                  <c:v>6151.81</c:v>
                </c:pt>
                <c:pt idx="96">
                  <c:v>6212.58</c:v>
                </c:pt>
                <c:pt idx="97">
                  <c:v>6277.67</c:v>
                </c:pt>
                <c:pt idx="98">
                  <c:v>6346.6500000000024</c:v>
                </c:pt>
                <c:pt idx="99">
                  <c:v>6418.96</c:v>
                </c:pt>
                <c:pt idx="100">
                  <c:v>6493.98</c:v>
                </c:pt>
                <c:pt idx="101">
                  <c:v>6571.07</c:v>
                </c:pt>
                <c:pt idx="102">
                  <c:v>6649.6900000000014</c:v>
                </c:pt>
                <c:pt idx="103">
                  <c:v>6729.38</c:v>
                </c:pt>
                <c:pt idx="104">
                  <c:v>6809.76</c:v>
                </c:pt>
                <c:pt idx="105">
                  <c:v>6890.54</c:v>
                </c:pt>
                <c:pt idx="106">
                  <c:v>6971.52</c:v>
                </c:pt>
                <c:pt idx="107">
                  <c:v>7052.5</c:v>
                </c:pt>
                <c:pt idx="108">
                  <c:v>7213.13</c:v>
                </c:pt>
                <c:pt idx="109">
                  <c:v>7291.59</c:v>
                </c:pt>
                <c:pt idx="110">
                  <c:v>7367.74</c:v>
                </c:pt>
                <c:pt idx="111">
                  <c:v>7441</c:v>
                </c:pt>
                <c:pt idx="112">
                  <c:v>7511.3200000000024</c:v>
                </c:pt>
                <c:pt idx="113">
                  <c:v>7579.02</c:v>
                </c:pt>
                <c:pt idx="114">
                  <c:v>7644.6600000000035</c:v>
                </c:pt>
                <c:pt idx="115">
                  <c:v>7708.79</c:v>
                </c:pt>
                <c:pt idx="116">
                  <c:v>7771.76</c:v>
                </c:pt>
                <c:pt idx="117">
                  <c:v>7833.81</c:v>
                </c:pt>
                <c:pt idx="118">
                  <c:v>7895.31</c:v>
                </c:pt>
                <c:pt idx="119">
                  <c:v>7956.6900000000014</c:v>
                </c:pt>
                <c:pt idx="120">
                  <c:v>8018.4699999999993</c:v>
                </c:pt>
                <c:pt idx="121">
                  <c:v>8080.6</c:v>
                </c:pt>
                <c:pt idx="122">
                  <c:v>8208.18</c:v>
                </c:pt>
                <c:pt idx="123">
                  <c:v>8274.27</c:v>
                </c:pt>
                <c:pt idx="124">
                  <c:v>8341.0400000000009</c:v>
                </c:pt>
                <c:pt idx="125">
                  <c:v>8407.4599999999846</c:v>
                </c:pt>
                <c:pt idx="126">
                  <c:v>8468.81</c:v>
                </c:pt>
                <c:pt idx="127">
                  <c:v>8525.5</c:v>
                </c:pt>
                <c:pt idx="128">
                  <c:v>8574.4599999999846</c:v>
                </c:pt>
                <c:pt idx="129">
                  <c:v>8616.58</c:v>
                </c:pt>
                <c:pt idx="130">
                  <c:v>8654.049999999992</c:v>
                </c:pt>
                <c:pt idx="131">
                  <c:v>8688.7199999999921</c:v>
                </c:pt>
                <c:pt idx="132">
                  <c:v>8721.76</c:v>
                </c:pt>
                <c:pt idx="133">
                  <c:v>8752.84</c:v>
                </c:pt>
                <c:pt idx="134">
                  <c:v>8782.299999999992</c:v>
                </c:pt>
                <c:pt idx="135">
                  <c:v>8835.1</c:v>
                </c:pt>
                <c:pt idx="136">
                  <c:v>8860.4</c:v>
                </c:pt>
                <c:pt idx="137">
                  <c:v>8884.99</c:v>
                </c:pt>
                <c:pt idx="138">
                  <c:v>8910.5300000000007</c:v>
                </c:pt>
                <c:pt idx="139">
                  <c:v>8937.32</c:v>
                </c:pt>
                <c:pt idx="140">
                  <c:v>8964.2300000000068</c:v>
                </c:pt>
                <c:pt idx="141">
                  <c:v>8991.4599999999846</c:v>
                </c:pt>
                <c:pt idx="142">
                  <c:v>9018.51</c:v>
                </c:pt>
                <c:pt idx="143">
                  <c:v>9047.4599999999846</c:v>
                </c:pt>
                <c:pt idx="144">
                  <c:v>9077.51</c:v>
                </c:pt>
                <c:pt idx="145">
                  <c:v>9109.02</c:v>
                </c:pt>
                <c:pt idx="146">
                  <c:v>9142.299999999992</c:v>
                </c:pt>
                <c:pt idx="147">
                  <c:v>9214.92</c:v>
                </c:pt>
                <c:pt idx="148">
                  <c:v>9251.75</c:v>
                </c:pt>
                <c:pt idx="149">
                  <c:v>9291.89</c:v>
                </c:pt>
                <c:pt idx="150">
                  <c:v>9335.0300000000007</c:v>
                </c:pt>
                <c:pt idx="151">
                  <c:v>9380.06</c:v>
                </c:pt>
                <c:pt idx="152">
                  <c:v>9426.7400000000071</c:v>
                </c:pt>
                <c:pt idx="153">
                  <c:v>9473.17</c:v>
                </c:pt>
                <c:pt idx="154">
                  <c:v>9519.26</c:v>
                </c:pt>
                <c:pt idx="155">
                  <c:v>9564.56</c:v>
                </c:pt>
                <c:pt idx="156">
                  <c:v>9651.76</c:v>
                </c:pt>
                <c:pt idx="157">
                  <c:v>9693.41</c:v>
                </c:pt>
                <c:pt idx="158">
                  <c:v>9733.57</c:v>
                </c:pt>
                <c:pt idx="159">
                  <c:v>9771.43</c:v>
                </c:pt>
                <c:pt idx="160">
                  <c:v>9807.7000000000007</c:v>
                </c:pt>
                <c:pt idx="161">
                  <c:v>9843.9599999999846</c:v>
                </c:pt>
                <c:pt idx="162">
                  <c:v>9881.359999999986</c:v>
                </c:pt>
                <c:pt idx="163">
                  <c:v>9917.7099999999919</c:v>
                </c:pt>
                <c:pt idx="164">
                  <c:v>9988.81</c:v>
                </c:pt>
                <c:pt idx="165">
                  <c:v>10023.1</c:v>
                </c:pt>
                <c:pt idx="166">
                  <c:v>10055.9</c:v>
                </c:pt>
                <c:pt idx="167">
                  <c:v>10087.4</c:v>
                </c:pt>
                <c:pt idx="168">
                  <c:v>10118.700000000004</c:v>
                </c:pt>
                <c:pt idx="169">
                  <c:v>10147.799999999992</c:v>
                </c:pt>
                <c:pt idx="170">
                  <c:v>10176.6</c:v>
                </c:pt>
                <c:pt idx="171">
                  <c:v>10204.6</c:v>
                </c:pt>
                <c:pt idx="172">
                  <c:v>10230.799999999992</c:v>
                </c:pt>
                <c:pt idx="173">
                  <c:v>10277.1</c:v>
                </c:pt>
                <c:pt idx="174">
                  <c:v>10297.9</c:v>
                </c:pt>
                <c:pt idx="175">
                  <c:v>10316.5</c:v>
                </c:pt>
                <c:pt idx="176">
                  <c:v>10334.700000000004</c:v>
                </c:pt>
                <c:pt idx="177">
                  <c:v>10352.700000000004</c:v>
                </c:pt>
                <c:pt idx="178">
                  <c:v>10370</c:v>
                </c:pt>
                <c:pt idx="179">
                  <c:v>10387.799999999992</c:v>
                </c:pt>
                <c:pt idx="180">
                  <c:v>10405.799999999992</c:v>
                </c:pt>
                <c:pt idx="181">
                  <c:v>10423.200000000004</c:v>
                </c:pt>
                <c:pt idx="182">
                  <c:v>10457.5</c:v>
                </c:pt>
                <c:pt idx="183">
                  <c:v>10475.200000000004</c:v>
                </c:pt>
                <c:pt idx="184">
                  <c:v>10492.7</c:v>
                </c:pt>
                <c:pt idx="185">
                  <c:v>10510.3</c:v>
                </c:pt>
                <c:pt idx="186">
                  <c:v>10527.8</c:v>
                </c:pt>
                <c:pt idx="187">
                  <c:v>10545.2</c:v>
                </c:pt>
                <c:pt idx="188">
                  <c:v>10562.7</c:v>
                </c:pt>
                <c:pt idx="189">
                  <c:v>10580.4</c:v>
                </c:pt>
                <c:pt idx="190">
                  <c:v>10597.5</c:v>
                </c:pt>
                <c:pt idx="191">
                  <c:v>10632.5</c:v>
                </c:pt>
                <c:pt idx="192">
                  <c:v>10648</c:v>
                </c:pt>
                <c:pt idx="193">
                  <c:v>10662</c:v>
                </c:pt>
                <c:pt idx="194">
                  <c:v>10674.1</c:v>
                </c:pt>
                <c:pt idx="195">
                  <c:v>10684.8</c:v>
                </c:pt>
                <c:pt idx="196">
                  <c:v>10694.2</c:v>
                </c:pt>
                <c:pt idx="197">
                  <c:v>10709.6</c:v>
                </c:pt>
                <c:pt idx="198">
                  <c:v>10716.3</c:v>
                </c:pt>
                <c:pt idx="199">
                  <c:v>10721.9</c:v>
                </c:pt>
                <c:pt idx="200">
                  <c:v>10727</c:v>
                </c:pt>
              </c:numCache>
            </c:numRef>
          </c:yVal>
          <c:smooth val="1"/>
          <c:extLst>
            <c:ext xmlns:c16="http://schemas.microsoft.com/office/drawing/2014/chart" uri="{C3380CC4-5D6E-409C-BE32-E72D297353CC}">
              <c16:uniqueId val="{00000002-075F-4856-8A85-FD1F5CCB2E76}"/>
            </c:ext>
          </c:extLst>
        </c:ser>
        <c:dLbls>
          <c:showLegendKey val="0"/>
          <c:showVal val="0"/>
          <c:showCatName val="0"/>
          <c:showSerName val="0"/>
          <c:showPercent val="0"/>
          <c:showBubbleSize val="0"/>
        </c:dLbls>
        <c:axId val="82172928"/>
        <c:axId val="120661120"/>
      </c:scatterChart>
      <c:valAx>
        <c:axId val="821729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zh-CN" sz="1000" b="0" i="0" u="none" strike="noStrike" kern="1200" baseline="0">
                    <a:solidFill>
                      <a:schemeClr val="tx1">
                        <a:lumMod val="65000"/>
                        <a:lumOff val="35000"/>
                      </a:schemeClr>
                    </a:solidFill>
                    <a:latin typeface="+mn-lt"/>
                    <a:ea typeface="+mn-ea"/>
                    <a:cs typeface="+mn-cs"/>
                  </a:defRPr>
                </a:pPr>
                <a:r>
                  <a:rPr lang="en-US" altLang="zh-CN"/>
                  <a:t>Strai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crossAx val="120661120"/>
        <c:crosses val="autoZero"/>
        <c:crossBetween val="midCat"/>
        <c:majorUnit val="1.0000000000000005E-2"/>
      </c:valAx>
      <c:valAx>
        <c:axId val="120661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zh-CN" sz="1000" b="0" i="0" u="none" strike="noStrike" kern="1200" baseline="0">
                    <a:solidFill>
                      <a:schemeClr val="tx1">
                        <a:lumMod val="65000"/>
                        <a:lumOff val="35000"/>
                      </a:schemeClr>
                    </a:solidFill>
                    <a:latin typeface="+mn-lt"/>
                    <a:ea typeface="+mn-ea"/>
                    <a:cs typeface="+mn-cs"/>
                  </a:defRPr>
                </a:pPr>
                <a:r>
                  <a:rPr lang="en-US" altLang="zh-CN"/>
                  <a:t>True</a:t>
                </a:r>
                <a:r>
                  <a:rPr lang="en-US" altLang="zh-CN" baseline="0"/>
                  <a:t> </a:t>
                </a:r>
                <a:r>
                  <a:rPr lang="en-US" altLang="zh-CN"/>
                  <a:t>stress</a:t>
                </a:r>
                <a:r>
                  <a:rPr lang="en-US" altLang="zh-CN" baseline="0"/>
                  <a:t> (</a:t>
                </a:r>
                <a:r>
                  <a:rPr lang="en-US" altLang="zh-CN"/>
                  <a:t>GPa)</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crossAx val="82172928"/>
        <c:crosses val="autoZero"/>
        <c:crossBetween val="midCat"/>
        <c:majorUnit val="1000"/>
        <c:dispUnits>
          <c:builtInUnit val="thousands"/>
        </c:dispUnits>
      </c:valAx>
      <c:spPr>
        <a:noFill/>
        <a:ln>
          <a:noFill/>
        </a:ln>
        <a:effectLst/>
      </c:spPr>
    </c:plotArea>
    <c:legend>
      <c:legendPos val="r"/>
      <c:layout>
        <c:manualLayout>
          <c:xMode val="edge"/>
          <c:yMode val="edge"/>
          <c:x val="0.59905468066491652"/>
          <c:y val="0.63967519685039442"/>
          <c:w val="0.3426119860017498"/>
          <c:h val="0.15625109361329848"/>
        </c:manualLayout>
      </c:layout>
      <c:overlay val="0"/>
      <c:spPr>
        <a:noFill/>
        <a:ln w="28575">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1400" b="0" i="0" u="none" strike="noStrike" kern="1200" spc="0" baseline="0">
                <a:solidFill>
                  <a:schemeClr val="tx1">
                    <a:lumMod val="65000"/>
                    <a:lumOff val="35000"/>
                  </a:schemeClr>
                </a:solidFill>
                <a:latin typeface="+mn-lt"/>
                <a:ea typeface="+mn-ea"/>
                <a:cs typeface="+mn-cs"/>
              </a:defRPr>
            </a:pPr>
            <a:r>
              <a:rPr lang="en-US" altLang="zh-CN"/>
              <a:t>Stress-strain curve </a:t>
            </a:r>
            <a:r>
              <a:rPr lang="en-GB" altLang="zh-CN"/>
              <a:t>(0.0005/ps)</a:t>
            </a:r>
            <a:endParaRPr lang="zh-CN" altLang="en-US"/>
          </a:p>
        </c:rich>
      </c:tx>
      <c:overlay val="0"/>
      <c:spPr>
        <a:noFill/>
        <a:ln>
          <a:noFill/>
        </a:ln>
        <a:effectLst/>
      </c:spPr>
    </c:title>
    <c:autoTitleDeleted val="0"/>
    <c:plotArea>
      <c:layout>
        <c:manualLayout>
          <c:layoutTarget val="inner"/>
          <c:xMode val="edge"/>
          <c:yMode val="edge"/>
          <c:x val="0.10881714785651798"/>
          <c:y val="0.17171296296296307"/>
          <c:w val="0.82364041994750714"/>
          <c:h val="0.62271617089530451"/>
        </c:manualLayout>
      </c:layout>
      <c:scatterChart>
        <c:scatterStyle val="smoothMarker"/>
        <c:varyColors val="0"/>
        <c:ser>
          <c:idx val="0"/>
          <c:order val="0"/>
          <c:tx>
            <c:v>2D FEA result</c:v>
          </c:tx>
          <c:spPr>
            <a:ln w="28575" cap="rnd">
              <a:solidFill>
                <a:schemeClr val="accent1">
                  <a:lumMod val="50000"/>
                </a:schemeClr>
              </a:solidFill>
              <a:round/>
            </a:ln>
            <a:effectLst/>
          </c:spPr>
          <c:marker>
            <c:symbol val="none"/>
          </c:marker>
          <c:xVal>
            <c:numRef>
              <c:f>Sheet2!$A$1:$A$102</c:f>
              <c:numCache>
                <c:formatCode>General</c:formatCode>
                <c:ptCount val="102"/>
                <c:pt idx="0" formatCode="0.00E+00">
                  <c:v>0</c:v>
                </c:pt>
                <c:pt idx="1">
                  <c:v>3.0528300000000011E-4</c:v>
                </c:pt>
                <c:pt idx="2">
                  <c:v>1.6011500000000017E-3</c:v>
                </c:pt>
                <c:pt idx="3">
                  <c:v>2.9986100000000001E-3</c:v>
                </c:pt>
                <c:pt idx="4">
                  <c:v>4.3938099999999997E-3</c:v>
                </c:pt>
                <c:pt idx="5">
                  <c:v>5.785630000000006E-3</c:v>
                </c:pt>
                <c:pt idx="6">
                  <c:v>7.1777000000000039E-3</c:v>
                </c:pt>
                <c:pt idx="7">
                  <c:v>8.5660500000000091E-3</c:v>
                </c:pt>
                <c:pt idx="8">
                  <c:v>9.952980000000014E-3</c:v>
                </c:pt>
                <c:pt idx="9">
                  <c:v>1.1339199999999999E-2</c:v>
                </c:pt>
                <c:pt idx="10">
                  <c:v>1.2721100000000009E-2</c:v>
                </c:pt>
                <c:pt idx="11">
                  <c:v>1.4102999999999996E-2</c:v>
                </c:pt>
                <c:pt idx="12">
                  <c:v>1.5483200000000001E-2</c:v>
                </c:pt>
                <c:pt idx="13">
                  <c:v>1.6859200000000001E-2</c:v>
                </c:pt>
                <c:pt idx="14">
                  <c:v>1.8235800000000003E-2</c:v>
                </c:pt>
                <c:pt idx="15">
                  <c:v>1.9610000000000013E-2</c:v>
                </c:pt>
                <c:pt idx="16">
                  <c:v>2.0980800000000001E-2</c:v>
                </c:pt>
                <c:pt idx="17">
                  <c:v>2.2351800000000012E-2</c:v>
                </c:pt>
                <c:pt idx="18">
                  <c:v>2.3719499999999984E-2</c:v>
                </c:pt>
                <c:pt idx="19">
                  <c:v>2.5085200000000016E-2</c:v>
                </c:pt>
                <c:pt idx="20">
                  <c:v>2.6450600000000001E-2</c:v>
                </c:pt>
                <c:pt idx="21">
                  <c:v>2.7812300000000019E-2</c:v>
                </c:pt>
                <c:pt idx="22">
                  <c:v>2.9173299999999999E-2</c:v>
                </c:pt>
                <c:pt idx="23">
                  <c:v>3.053260000000001E-2</c:v>
                </c:pt>
                <c:pt idx="24">
                  <c:v>3.18885E-2</c:v>
                </c:pt>
                <c:pt idx="25">
                  <c:v>3.3244500000000003E-2</c:v>
                </c:pt>
                <c:pt idx="26">
                  <c:v>3.4597999999999997E-2</c:v>
                </c:pt>
                <c:pt idx="27">
                  <c:v>3.59482E-2</c:v>
                </c:pt>
                <c:pt idx="28">
                  <c:v>3.7299200000000025E-2</c:v>
                </c:pt>
                <c:pt idx="29">
                  <c:v>3.8646800000000002E-2</c:v>
                </c:pt>
                <c:pt idx="30">
                  <c:v>3.9991800000000001E-2</c:v>
                </c:pt>
                <c:pt idx="31">
                  <c:v>4.1337500000000013E-2</c:v>
                </c:pt>
                <c:pt idx="32">
                  <c:v>4.2679099999999977E-2</c:v>
                </c:pt>
                <c:pt idx="33">
                  <c:v>4.4019300000000004E-2</c:v>
                </c:pt>
                <c:pt idx="34">
                  <c:v>4.5359299999999998E-2</c:v>
                </c:pt>
                <c:pt idx="35">
                  <c:v>4.6695399999999977E-2</c:v>
                </c:pt>
                <c:pt idx="36">
                  <c:v>4.8030400000000022E-2</c:v>
                </c:pt>
                <c:pt idx="37">
                  <c:v>4.9364800000000035E-2</c:v>
                </c:pt>
                <c:pt idx="38">
                  <c:v>5.0695500000000004E-2</c:v>
                </c:pt>
                <c:pt idx="39">
                  <c:v>5.2025799999999997E-2</c:v>
                </c:pt>
                <c:pt idx="40">
                  <c:v>5.3354500000000013E-2</c:v>
                </c:pt>
                <c:pt idx="41">
                  <c:v>5.4679899999999976E-2</c:v>
                </c:pt>
                <c:pt idx="42">
                  <c:v>5.6005199999999977E-2</c:v>
                </c:pt>
                <c:pt idx="43">
                  <c:v>5.7328200000000024E-2</c:v>
                </c:pt>
                <c:pt idx="44">
                  <c:v>5.8648499999999985E-2</c:v>
                </c:pt>
                <c:pt idx="45">
                  <c:v>5.996890000000004E-2</c:v>
                </c:pt>
                <c:pt idx="46">
                  <c:v>6.1286199999999985E-2</c:v>
                </c:pt>
                <c:pt idx="47">
                  <c:v>6.2601599999999993E-2</c:v>
                </c:pt>
                <c:pt idx="48">
                  <c:v>6.391680000000001E-2</c:v>
                </c:pt>
                <c:pt idx="49">
                  <c:v>6.5228599999999998E-2</c:v>
                </c:pt>
                <c:pt idx="50">
                  <c:v>6.6539000000000001E-2</c:v>
                </c:pt>
                <c:pt idx="51">
                  <c:v>6.7849000000000007E-2</c:v>
                </c:pt>
                <c:pt idx="52">
                  <c:v>6.915540000000002E-2</c:v>
                </c:pt>
                <c:pt idx="53">
                  <c:v>7.0460900000000062E-2</c:v>
                </c:pt>
                <c:pt idx="54">
                  <c:v>7.1765899999999994E-2</c:v>
                </c:pt>
                <c:pt idx="55">
                  <c:v>7.3066900000000073E-2</c:v>
                </c:pt>
                <c:pt idx="56">
                  <c:v>7.4367600000000103E-2</c:v>
                </c:pt>
                <c:pt idx="57">
                  <c:v>7.5667399999999996E-2</c:v>
                </c:pt>
                <c:pt idx="58">
                  <c:v>7.6963400000000057E-2</c:v>
                </c:pt>
                <c:pt idx="59">
                  <c:v>7.825929999999999E-2</c:v>
                </c:pt>
                <c:pt idx="60">
                  <c:v>7.9553799999999994E-2</c:v>
                </c:pt>
                <c:pt idx="61">
                  <c:v>8.0844800000000078E-2</c:v>
                </c:pt>
                <c:pt idx="62">
                  <c:v>8.2135600000000003E-2</c:v>
                </c:pt>
                <c:pt idx="63">
                  <c:v>8.3425200000000047E-2</c:v>
                </c:pt>
                <c:pt idx="64">
                  <c:v>8.4711300000000045E-2</c:v>
                </c:pt>
                <c:pt idx="65">
                  <c:v>8.5997300000000068E-2</c:v>
                </c:pt>
                <c:pt idx="66">
                  <c:v>8.7281600000000001E-2</c:v>
                </c:pt>
                <c:pt idx="67">
                  <c:v>8.8563000000000072E-2</c:v>
                </c:pt>
                <c:pt idx="68">
                  <c:v>8.9843900000000004E-2</c:v>
                </c:pt>
                <c:pt idx="69">
                  <c:v>9.112310000000004E-2</c:v>
                </c:pt>
                <c:pt idx="70">
                  <c:v>9.2399900000000021E-2</c:v>
                </c:pt>
                <c:pt idx="71">
                  <c:v>9.3675900000000076E-2</c:v>
                </c:pt>
                <c:pt idx="72">
                  <c:v>9.4950000000000076E-2</c:v>
                </c:pt>
                <c:pt idx="73">
                  <c:v>9.6222100000000005E-2</c:v>
                </c:pt>
                <c:pt idx="74">
                  <c:v>9.749300000000001E-2</c:v>
                </c:pt>
                <c:pt idx="75">
                  <c:v>9.876240000000007E-2</c:v>
                </c:pt>
                <c:pt idx="76">
                  <c:v>0.10002999999999998</c:v>
                </c:pt>
                <c:pt idx="77">
                  <c:v>0.10129600000000009</c:v>
                </c:pt>
                <c:pt idx="78">
                  <c:v>0.10256000000000005</c:v>
                </c:pt>
                <c:pt idx="79">
                  <c:v>0.10382300000000005</c:v>
                </c:pt>
                <c:pt idx="80">
                  <c:v>0.10508400000000002</c:v>
                </c:pt>
                <c:pt idx="81">
                  <c:v>0.10634399999999998</c:v>
                </c:pt>
                <c:pt idx="82">
                  <c:v>0.10760200000000006</c:v>
                </c:pt>
                <c:pt idx="83">
                  <c:v>0.108858</c:v>
                </c:pt>
                <c:pt idx="84">
                  <c:v>0.110113</c:v>
                </c:pt>
                <c:pt idx="85">
                  <c:v>0.11136600000000002</c:v>
                </c:pt>
                <c:pt idx="86">
                  <c:v>0.112618</c:v>
                </c:pt>
                <c:pt idx="87">
                  <c:v>0.113868</c:v>
                </c:pt>
                <c:pt idx="88">
                  <c:v>0.11511600000000002</c:v>
                </c:pt>
                <c:pt idx="89">
                  <c:v>0.11636299999999998</c:v>
                </c:pt>
                <c:pt idx="90">
                  <c:v>0.11760900000000002</c:v>
                </c:pt>
                <c:pt idx="91">
                  <c:v>0.118853</c:v>
                </c:pt>
                <c:pt idx="92">
                  <c:v>0.12009499999999999</c:v>
                </c:pt>
                <c:pt idx="93">
                  <c:v>0.12133600000000005</c:v>
                </c:pt>
                <c:pt idx="94">
                  <c:v>0.12257500000000007</c:v>
                </c:pt>
                <c:pt idx="95">
                  <c:v>0.12381300000000002</c:v>
                </c:pt>
                <c:pt idx="96">
                  <c:v>0.12504899999999999</c:v>
                </c:pt>
                <c:pt idx="97">
                  <c:v>0.12628400000000001</c:v>
                </c:pt>
                <c:pt idx="98">
                  <c:v>0.12751699999999999</c:v>
                </c:pt>
                <c:pt idx="99">
                  <c:v>0.12874800000000011</c:v>
                </c:pt>
                <c:pt idx="100">
                  <c:v>0.12997900000000001</c:v>
                </c:pt>
                <c:pt idx="101">
                  <c:v>0.13102800000000001</c:v>
                </c:pt>
              </c:numCache>
            </c:numRef>
          </c:xVal>
          <c:yVal>
            <c:numRef>
              <c:f>Sheet2!$B$1:$B$102</c:f>
              <c:numCache>
                <c:formatCode>General</c:formatCode>
                <c:ptCount val="102"/>
                <c:pt idx="0">
                  <c:v>0</c:v>
                </c:pt>
                <c:pt idx="1">
                  <c:v>34.265700000000038</c:v>
                </c:pt>
                <c:pt idx="2">
                  <c:v>153.29900000000001</c:v>
                </c:pt>
                <c:pt idx="3">
                  <c:v>301.762</c:v>
                </c:pt>
                <c:pt idx="4">
                  <c:v>432.529</c:v>
                </c:pt>
                <c:pt idx="5">
                  <c:v>571.16899999999998</c:v>
                </c:pt>
                <c:pt idx="6">
                  <c:v>715.12800000000004</c:v>
                </c:pt>
                <c:pt idx="7">
                  <c:v>842.26</c:v>
                </c:pt>
                <c:pt idx="8">
                  <c:v>989.2519999999995</c:v>
                </c:pt>
                <c:pt idx="9">
                  <c:v>1122.1199999999999</c:v>
                </c:pt>
                <c:pt idx="10">
                  <c:v>1255.8799999999999</c:v>
                </c:pt>
                <c:pt idx="11">
                  <c:v>1401.43</c:v>
                </c:pt>
                <c:pt idx="12">
                  <c:v>1528</c:v>
                </c:pt>
                <c:pt idx="13">
                  <c:v>1670.43</c:v>
                </c:pt>
                <c:pt idx="14">
                  <c:v>1807.48</c:v>
                </c:pt>
                <c:pt idx="15">
                  <c:v>1936.08</c:v>
                </c:pt>
                <c:pt idx="16">
                  <c:v>2082.1799999999998</c:v>
                </c:pt>
                <c:pt idx="17">
                  <c:v>2209.9</c:v>
                </c:pt>
                <c:pt idx="18">
                  <c:v>2346.79</c:v>
                </c:pt>
                <c:pt idx="19">
                  <c:v>2487.73</c:v>
                </c:pt>
                <c:pt idx="20">
                  <c:v>2612.94</c:v>
                </c:pt>
                <c:pt idx="21">
                  <c:v>2756.6</c:v>
                </c:pt>
                <c:pt idx="22">
                  <c:v>2888.3500000000017</c:v>
                </c:pt>
                <c:pt idx="23">
                  <c:v>3018.3900000000012</c:v>
                </c:pt>
                <c:pt idx="24">
                  <c:v>3162.19</c:v>
                </c:pt>
                <c:pt idx="25">
                  <c:v>3287.02</c:v>
                </c:pt>
                <c:pt idx="26">
                  <c:v>3425.2</c:v>
                </c:pt>
                <c:pt idx="27">
                  <c:v>3562.14</c:v>
                </c:pt>
                <c:pt idx="28">
                  <c:v>3686.9500000000012</c:v>
                </c:pt>
                <c:pt idx="29">
                  <c:v>3829.9500000000012</c:v>
                </c:pt>
                <c:pt idx="30">
                  <c:v>3958.25</c:v>
                </c:pt>
                <c:pt idx="31">
                  <c:v>4088.79</c:v>
                </c:pt>
                <c:pt idx="32">
                  <c:v>4230.29</c:v>
                </c:pt>
                <c:pt idx="33">
                  <c:v>4353.1900000000014</c:v>
                </c:pt>
                <c:pt idx="34">
                  <c:v>4491.13</c:v>
                </c:pt>
                <c:pt idx="35">
                  <c:v>4625.6500000000024</c:v>
                </c:pt>
                <c:pt idx="36">
                  <c:v>4749.3500000000004</c:v>
                </c:pt>
                <c:pt idx="37">
                  <c:v>4891.04</c:v>
                </c:pt>
                <c:pt idx="38">
                  <c:v>5017.7300000000005</c:v>
                </c:pt>
                <c:pt idx="39">
                  <c:v>5146.9000000000005</c:v>
                </c:pt>
                <c:pt idx="40">
                  <c:v>5286.9699999999993</c:v>
                </c:pt>
                <c:pt idx="41">
                  <c:v>5408.64</c:v>
                </c:pt>
                <c:pt idx="42">
                  <c:v>5544.55</c:v>
                </c:pt>
                <c:pt idx="43">
                  <c:v>5678.2699999999995</c:v>
                </c:pt>
                <c:pt idx="44">
                  <c:v>5800.2699999999995</c:v>
                </c:pt>
                <c:pt idx="45">
                  <c:v>5939.93</c:v>
                </c:pt>
                <c:pt idx="46">
                  <c:v>6066.22</c:v>
                </c:pt>
                <c:pt idx="47">
                  <c:v>6192.4699999999993</c:v>
                </c:pt>
                <c:pt idx="48">
                  <c:v>6331.43</c:v>
                </c:pt>
                <c:pt idx="49">
                  <c:v>6451.98</c:v>
                </c:pt>
                <c:pt idx="50">
                  <c:v>6584</c:v>
                </c:pt>
                <c:pt idx="51">
                  <c:v>6717.52</c:v>
                </c:pt>
                <c:pt idx="52">
                  <c:v>6836.28</c:v>
                </c:pt>
                <c:pt idx="53">
                  <c:v>6971.71</c:v>
                </c:pt>
                <c:pt idx="54">
                  <c:v>7097.3</c:v>
                </c:pt>
                <c:pt idx="55">
                  <c:v>7217.04</c:v>
                </c:pt>
                <c:pt idx="56">
                  <c:v>7351.28</c:v>
                </c:pt>
                <c:pt idx="57">
                  <c:v>7468.13</c:v>
                </c:pt>
                <c:pt idx="58">
                  <c:v>7589.02</c:v>
                </c:pt>
                <c:pt idx="59">
                  <c:v>7715.8200000000024</c:v>
                </c:pt>
                <c:pt idx="60">
                  <c:v>7823.75</c:v>
                </c:pt>
                <c:pt idx="61">
                  <c:v>7942.54</c:v>
                </c:pt>
                <c:pt idx="62">
                  <c:v>8055.3</c:v>
                </c:pt>
                <c:pt idx="63">
                  <c:v>8153.87</c:v>
                </c:pt>
                <c:pt idx="64">
                  <c:v>8264.15</c:v>
                </c:pt>
                <c:pt idx="65">
                  <c:v>8358.25</c:v>
                </c:pt>
                <c:pt idx="66">
                  <c:v>8446.42</c:v>
                </c:pt>
                <c:pt idx="67">
                  <c:v>8541.9599999999846</c:v>
                </c:pt>
                <c:pt idx="68">
                  <c:v>8616.3699999999881</c:v>
                </c:pt>
                <c:pt idx="69">
                  <c:v>8693.44</c:v>
                </c:pt>
                <c:pt idx="70">
                  <c:v>8771.0300000000007</c:v>
                </c:pt>
                <c:pt idx="71">
                  <c:v>8828.58</c:v>
                </c:pt>
                <c:pt idx="72">
                  <c:v>8895.43</c:v>
                </c:pt>
                <c:pt idx="73">
                  <c:v>8955.4599999999846</c:v>
                </c:pt>
                <c:pt idx="74">
                  <c:v>9001.08</c:v>
                </c:pt>
                <c:pt idx="75">
                  <c:v>9058.81</c:v>
                </c:pt>
                <c:pt idx="76">
                  <c:v>9103.7400000000071</c:v>
                </c:pt>
                <c:pt idx="77">
                  <c:v>9142.56</c:v>
                </c:pt>
                <c:pt idx="78">
                  <c:v>9191.82</c:v>
                </c:pt>
                <c:pt idx="79">
                  <c:v>9225.68</c:v>
                </c:pt>
                <c:pt idx="80">
                  <c:v>9260.81</c:v>
                </c:pt>
                <c:pt idx="81">
                  <c:v>9302.2000000000007</c:v>
                </c:pt>
                <c:pt idx="82">
                  <c:v>9328.7300000000068</c:v>
                </c:pt>
                <c:pt idx="83">
                  <c:v>9361.93</c:v>
                </c:pt>
                <c:pt idx="84">
                  <c:v>9396.11</c:v>
                </c:pt>
                <c:pt idx="85">
                  <c:v>9418.2300000000068</c:v>
                </c:pt>
                <c:pt idx="86">
                  <c:v>9450.08</c:v>
                </c:pt>
                <c:pt idx="87">
                  <c:v>9477.93</c:v>
                </c:pt>
                <c:pt idx="88">
                  <c:v>9497.9499999999916</c:v>
                </c:pt>
                <c:pt idx="89">
                  <c:v>9528.15</c:v>
                </c:pt>
                <c:pt idx="90">
                  <c:v>9550.75</c:v>
                </c:pt>
                <c:pt idx="91">
                  <c:v>9570.1400000000049</c:v>
                </c:pt>
                <c:pt idx="92">
                  <c:v>9598.2099999999919</c:v>
                </c:pt>
                <c:pt idx="93">
                  <c:v>9616.8499999999894</c:v>
                </c:pt>
                <c:pt idx="94">
                  <c:v>9636.299999999992</c:v>
                </c:pt>
                <c:pt idx="95">
                  <c:v>9661.8699999999881</c:v>
                </c:pt>
                <c:pt idx="96">
                  <c:v>9677.7000000000007</c:v>
                </c:pt>
                <c:pt idx="97">
                  <c:v>9697.42</c:v>
                </c:pt>
                <c:pt idx="98">
                  <c:v>9720.31</c:v>
                </c:pt>
                <c:pt idx="99">
                  <c:v>9734.32</c:v>
                </c:pt>
                <c:pt idx="100">
                  <c:v>9754.2400000000071</c:v>
                </c:pt>
                <c:pt idx="101">
                  <c:v>9770.83</c:v>
                </c:pt>
              </c:numCache>
            </c:numRef>
          </c:yVal>
          <c:smooth val="1"/>
          <c:extLst>
            <c:ext xmlns:c16="http://schemas.microsoft.com/office/drawing/2014/chart" uri="{C3380CC4-5D6E-409C-BE32-E72D297353CC}">
              <c16:uniqueId val="{00000000-5BB3-4B42-8514-C04D180D1C5C}"/>
            </c:ext>
          </c:extLst>
        </c:ser>
        <c:ser>
          <c:idx val="1"/>
          <c:order val="1"/>
          <c:tx>
            <c:v>3D FEA result</c:v>
          </c:tx>
          <c:spPr>
            <a:ln w="28575" cap="rnd">
              <a:solidFill>
                <a:srgbClr val="FF0000"/>
              </a:solidFill>
              <a:prstDash val="dash"/>
              <a:round/>
            </a:ln>
            <a:effectLst/>
          </c:spPr>
          <c:marker>
            <c:symbol val="none"/>
          </c:marker>
          <c:xVal>
            <c:numRef>
              <c:f>Sheet2!$D$1:$D$201</c:f>
              <c:numCache>
                <c:formatCode>General</c:formatCode>
                <c:ptCount val="201"/>
                <c:pt idx="0" formatCode="0.00E+00">
                  <c:v>0</c:v>
                </c:pt>
                <c:pt idx="1">
                  <c:v>9.7921200000000035E-4</c:v>
                </c:pt>
                <c:pt idx="2">
                  <c:v>1.5594500000000009E-3</c:v>
                </c:pt>
                <c:pt idx="3">
                  <c:v>2.09924E-3</c:v>
                </c:pt>
                <c:pt idx="4">
                  <c:v>2.6199999999999999E-3</c:v>
                </c:pt>
                <c:pt idx="5">
                  <c:v>3.384330000000004E-3</c:v>
                </c:pt>
                <c:pt idx="6">
                  <c:v>4.3171699999999995E-3</c:v>
                </c:pt>
                <c:pt idx="7">
                  <c:v>5.0636600000000037E-3</c:v>
                </c:pt>
                <c:pt idx="8">
                  <c:v>5.7515400000000038E-3</c:v>
                </c:pt>
                <c:pt idx="9">
                  <c:v>6.1230099999999999E-3</c:v>
                </c:pt>
                <c:pt idx="10">
                  <c:v>6.7139399999999998E-3</c:v>
                </c:pt>
                <c:pt idx="11">
                  <c:v>7.7142100000000035E-3</c:v>
                </c:pt>
                <c:pt idx="12">
                  <c:v>8.5329900000000007E-3</c:v>
                </c:pt>
                <c:pt idx="13">
                  <c:v>9.3008300000000117E-3</c:v>
                </c:pt>
                <c:pt idx="14">
                  <c:v>9.8179200000000008E-3</c:v>
                </c:pt>
                <c:pt idx="15">
                  <c:v>1.03556E-2</c:v>
                </c:pt>
                <c:pt idx="16">
                  <c:v>1.1041800000000008E-2</c:v>
                </c:pt>
                <c:pt idx="17">
                  <c:v>1.1722900000000001E-2</c:v>
                </c:pt>
                <c:pt idx="18">
                  <c:v>1.2664399999999999E-2</c:v>
                </c:pt>
                <c:pt idx="19">
                  <c:v>1.3483500000000013E-2</c:v>
                </c:pt>
                <c:pt idx="20">
                  <c:v>1.398380000000001E-2</c:v>
                </c:pt>
                <c:pt idx="21">
                  <c:v>1.46032E-2</c:v>
                </c:pt>
                <c:pt idx="22">
                  <c:v>1.51384E-2</c:v>
                </c:pt>
                <c:pt idx="23">
                  <c:v>1.5984300000000003E-2</c:v>
                </c:pt>
                <c:pt idx="24">
                  <c:v>1.6935100000000015E-2</c:v>
                </c:pt>
                <c:pt idx="25">
                  <c:v>1.7555100000000001E-2</c:v>
                </c:pt>
                <c:pt idx="26">
                  <c:v>1.8162500000000015E-2</c:v>
                </c:pt>
                <c:pt idx="27">
                  <c:v>1.8655999999999999E-2</c:v>
                </c:pt>
                <c:pt idx="28">
                  <c:v>1.9311900000000003E-2</c:v>
                </c:pt>
                <c:pt idx="29">
                  <c:v>2.0179099999999998E-2</c:v>
                </c:pt>
                <c:pt idx="30">
                  <c:v>2.0959200000000001E-2</c:v>
                </c:pt>
                <c:pt idx="31">
                  <c:v>2.167850000000001E-2</c:v>
                </c:pt>
                <c:pt idx="32">
                  <c:v>2.2169299999999999E-2</c:v>
                </c:pt>
                <c:pt idx="33">
                  <c:v>2.2710000000000001E-2</c:v>
                </c:pt>
                <c:pt idx="34">
                  <c:v>2.3533499999999988E-2</c:v>
                </c:pt>
                <c:pt idx="35">
                  <c:v>2.4339599999999989E-2</c:v>
                </c:pt>
                <c:pt idx="36">
                  <c:v>2.5176500000000001E-2</c:v>
                </c:pt>
                <c:pt idx="37">
                  <c:v>2.5755299999999998E-2</c:v>
                </c:pt>
                <c:pt idx="38">
                  <c:v>2.6227700000000017E-2</c:v>
                </c:pt>
                <c:pt idx="39">
                  <c:v>2.6880200000000028E-2</c:v>
                </c:pt>
                <c:pt idx="40">
                  <c:v>2.7554100000000002E-2</c:v>
                </c:pt>
                <c:pt idx="41">
                  <c:v>2.8471200000000016E-2</c:v>
                </c:pt>
                <c:pt idx="42">
                  <c:v>2.9257200000000018E-2</c:v>
                </c:pt>
                <c:pt idx="43">
                  <c:v>2.9702300000000001E-2</c:v>
                </c:pt>
                <c:pt idx="44">
                  <c:v>3.02668E-2</c:v>
                </c:pt>
                <c:pt idx="45">
                  <c:v>3.0927699999999989E-2</c:v>
                </c:pt>
                <c:pt idx="46">
                  <c:v>3.1734600000000002E-2</c:v>
                </c:pt>
                <c:pt idx="47">
                  <c:v>3.2596399999999998E-2</c:v>
                </c:pt>
                <c:pt idx="48">
                  <c:v>3.32591E-2</c:v>
                </c:pt>
                <c:pt idx="49">
                  <c:v>3.386970000000001E-2</c:v>
                </c:pt>
                <c:pt idx="50">
                  <c:v>3.4324E-2</c:v>
                </c:pt>
                <c:pt idx="51">
                  <c:v>3.4950000000000002E-2</c:v>
                </c:pt>
                <c:pt idx="52">
                  <c:v>3.5885200000000027E-2</c:v>
                </c:pt>
                <c:pt idx="53">
                  <c:v>3.6655699999999999E-2</c:v>
                </c:pt>
                <c:pt idx="54">
                  <c:v>3.7282100000000012E-2</c:v>
                </c:pt>
                <c:pt idx="55">
                  <c:v>3.7787599999999998E-2</c:v>
                </c:pt>
                <c:pt idx="56">
                  <c:v>3.83497E-2</c:v>
                </c:pt>
                <c:pt idx="57">
                  <c:v>3.9114599999999979E-2</c:v>
                </c:pt>
                <c:pt idx="58">
                  <c:v>3.98955E-2</c:v>
                </c:pt>
                <c:pt idx="59">
                  <c:v>4.0743200000000014E-2</c:v>
                </c:pt>
                <c:pt idx="60">
                  <c:v>4.1353500000000001E-2</c:v>
                </c:pt>
                <c:pt idx="61">
                  <c:v>4.1746900000000003E-2</c:v>
                </c:pt>
                <c:pt idx="62">
                  <c:v>4.2384700000000032E-2</c:v>
                </c:pt>
                <c:pt idx="63">
                  <c:v>4.3151499999999995E-2</c:v>
                </c:pt>
                <c:pt idx="64">
                  <c:v>4.3984700000000002E-2</c:v>
                </c:pt>
                <c:pt idx="65">
                  <c:v>4.4745700000000013E-2</c:v>
                </c:pt>
                <c:pt idx="66">
                  <c:v>4.5267800000000004E-2</c:v>
                </c:pt>
                <c:pt idx="67">
                  <c:v>4.5835300000000002E-2</c:v>
                </c:pt>
                <c:pt idx="68">
                  <c:v>4.6409899999999976E-2</c:v>
                </c:pt>
                <c:pt idx="69">
                  <c:v>4.7151899999999997E-2</c:v>
                </c:pt>
                <c:pt idx="70">
                  <c:v>4.809620000000004E-2</c:v>
                </c:pt>
                <c:pt idx="71">
                  <c:v>4.8763900000000041E-2</c:v>
                </c:pt>
                <c:pt idx="72">
                  <c:v>4.9254899999999997E-2</c:v>
                </c:pt>
                <c:pt idx="73">
                  <c:v>4.9774000000000033E-2</c:v>
                </c:pt>
                <c:pt idx="74">
                  <c:v>5.0387300000000024E-2</c:v>
                </c:pt>
                <c:pt idx="75">
                  <c:v>5.1216200000000003E-2</c:v>
                </c:pt>
                <c:pt idx="76">
                  <c:v>5.1998700000000002E-2</c:v>
                </c:pt>
                <c:pt idx="77">
                  <c:v>5.2720000000000024E-2</c:v>
                </c:pt>
                <c:pt idx="78">
                  <c:v>5.3273000000000001E-2</c:v>
                </c:pt>
                <c:pt idx="79">
                  <c:v>5.3735700000000004E-2</c:v>
                </c:pt>
                <c:pt idx="80">
                  <c:v>5.4436600000000078E-2</c:v>
                </c:pt>
                <c:pt idx="81">
                  <c:v>5.5250799999999996E-2</c:v>
                </c:pt>
                <c:pt idx="82">
                  <c:v>5.6062000000000035E-2</c:v>
                </c:pt>
                <c:pt idx="83">
                  <c:v>5.6729500000000002E-2</c:v>
                </c:pt>
                <c:pt idx="84">
                  <c:v>5.7157399999999997E-2</c:v>
                </c:pt>
                <c:pt idx="85">
                  <c:v>5.7714400000000061E-2</c:v>
                </c:pt>
                <c:pt idx="86">
                  <c:v>5.8390200000000038E-2</c:v>
                </c:pt>
                <c:pt idx="87">
                  <c:v>5.9162900000000046E-2</c:v>
                </c:pt>
                <c:pt idx="88">
                  <c:v>6.0022600000000037E-2</c:v>
                </c:pt>
                <c:pt idx="89">
                  <c:v>6.0631999999999998E-2</c:v>
                </c:pt>
                <c:pt idx="90">
                  <c:v>6.1105799999999995E-2</c:v>
                </c:pt>
                <c:pt idx="91">
                  <c:v>6.1656500000000003E-2</c:v>
                </c:pt>
                <c:pt idx="92">
                  <c:v>6.2345400000000023E-2</c:v>
                </c:pt>
                <c:pt idx="93">
                  <c:v>6.3215900000000005E-2</c:v>
                </c:pt>
                <c:pt idx="94">
                  <c:v>6.3986899999999999E-2</c:v>
                </c:pt>
                <c:pt idx="95">
                  <c:v>6.4548099999999997E-2</c:v>
                </c:pt>
                <c:pt idx="96">
                  <c:v>6.5109399999999998E-2</c:v>
                </c:pt>
                <c:pt idx="97">
                  <c:v>6.5583199999999994E-2</c:v>
                </c:pt>
                <c:pt idx="98">
                  <c:v>6.6261600000000004E-2</c:v>
                </c:pt>
                <c:pt idx="99">
                  <c:v>6.7146200000000003E-2</c:v>
                </c:pt>
                <c:pt idx="100">
                  <c:v>6.7911700000000033E-2</c:v>
                </c:pt>
                <c:pt idx="101">
                  <c:v>6.8491800000000019E-2</c:v>
                </c:pt>
                <c:pt idx="102">
                  <c:v>6.8947599999999998E-2</c:v>
                </c:pt>
                <c:pt idx="103">
                  <c:v>6.9527700000000012E-2</c:v>
                </c:pt>
                <c:pt idx="104">
                  <c:v>7.0286600000000032E-2</c:v>
                </c:pt>
                <c:pt idx="105">
                  <c:v>7.1048600000000003E-2</c:v>
                </c:pt>
                <c:pt idx="106">
                  <c:v>7.1825799999999995E-2</c:v>
                </c:pt>
                <c:pt idx="107">
                  <c:v>7.2415300000000002E-2</c:v>
                </c:pt>
                <c:pt idx="108">
                  <c:v>7.2845699999999999E-2</c:v>
                </c:pt>
                <c:pt idx="109">
                  <c:v>7.3419200000000004E-2</c:v>
                </c:pt>
                <c:pt idx="110">
                  <c:v>7.4147000000000018E-2</c:v>
                </c:pt>
                <c:pt idx="111">
                  <c:v>7.4997800000000059E-2</c:v>
                </c:pt>
                <c:pt idx="112">
                  <c:v>7.5711700000000062E-2</c:v>
                </c:pt>
                <c:pt idx="113">
                  <c:v>7.6264899999999997E-2</c:v>
                </c:pt>
                <c:pt idx="114">
                  <c:v>7.6813300000000029E-2</c:v>
                </c:pt>
                <c:pt idx="115">
                  <c:v>7.7333300000000049E-2</c:v>
                </c:pt>
                <c:pt idx="116">
                  <c:v>7.8018599999999994E-2</c:v>
                </c:pt>
                <c:pt idx="117">
                  <c:v>7.8908300000000001E-2</c:v>
                </c:pt>
                <c:pt idx="118">
                  <c:v>7.9641100000000006E-2</c:v>
                </c:pt>
                <c:pt idx="119">
                  <c:v>8.0157500000000048E-2</c:v>
                </c:pt>
                <c:pt idx="120">
                  <c:v>8.0628300000000083E-2</c:v>
                </c:pt>
                <c:pt idx="121">
                  <c:v>8.1186100000000011E-2</c:v>
                </c:pt>
                <c:pt idx="122">
                  <c:v>8.1946100000000022E-2</c:v>
                </c:pt>
                <c:pt idx="123">
                  <c:v>8.2702000000000012E-2</c:v>
                </c:pt>
                <c:pt idx="124">
                  <c:v>8.3457000000000087E-2</c:v>
                </c:pt>
                <c:pt idx="125">
                  <c:v>8.4081000000000003E-2</c:v>
                </c:pt>
                <c:pt idx="126">
                  <c:v>8.4524300000000177E-2</c:v>
                </c:pt>
                <c:pt idx="127">
                  <c:v>8.5091100000000003E-2</c:v>
                </c:pt>
                <c:pt idx="128">
                  <c:v>8.5821600000000026E-2</c:v>
                </c:pt>
                <c:pt idx="129">
                  <c:v>8.6605000000000071E-2</c:v>
                </c:pt>
                <c:pt idx="130">
                  <c:v>8.7325900000000026E-2</c:v>
                </c:pt>
                <c:pt idx="131">
                  <c:v>8.7874800000000045E-2</c:v>
                </c:pt>
                <c:pt idx="132">
                  <c:v>8.8386700000000012E-2</c:v>
                </c:pt>
                <c:pt idx="133">
                  <c:v>8.8952000000000087E-2</c:v>
                </c:pt>
                <c:pt idx="134">
                  <c:v>8.9623600000000025E-2</c:v>
                </c:pt>
                <c:pt idx="135">
                  <c:v>9.0391900000000025E-2</c:v>
                </c:pt>
                <c:pt idx="136">
                  <c:v>9.1156300000000079E-2</c:v>
                </c:pt>
                <c:pt idx="137">
                  <c:v>9.1726600000000047E-2</c:v>
                </c:pt>
                <c:pt idx="138">
                  <c:v>9.2235300000000006E-2</c:v>
                </c:pt>
                <c:pt idx="139">
                  <c:v>9.2796300000000068E-2</c:v>
                </c:pt>
                <c:pt idx="140">
                  <c:v>9.3509100000000067E-2</c:v>
                </c:pt>
                <c:pt idx="141">
                  <c:v>9.4213200000000011E-2</c:v>
                </c:pt>
                <c:pt idx="142">
                  <c:v>9.4903400000000041E-2</c:v>
                </c:pt>
                <c:pt idx="143">
                  <c:v>9.5546400000000087E-2</c:v>
                </c:pt>
                <c:pt idx="144">
                  <c:v>9.6078900000000023E-2</c:v>
                </c:pt>
                <c:pt idx="145">
                  <c:v>9.6617600000000026E-2</c:v>
                </c:pt>
                <c:pt idx="146">
                  <c:v>9.7295600000000024E-2</c:v>
                </c:pt>
                <c:pt idx="147">
                  <c:v>9.8023700000000005E-2</c:v>
                </c:pt>
                <c:pt idx="148">
                  <c:v>9.8703800000000078E-2</c:v>
                </c:pt>
                <c:pt idx="149">
                  <c:v>9.9310400000000021E-2</c:v>
                </c:pt>
                <c:pt idx="150">
                  <c:v>9.9885200000000021E-2</c:v>
                </c:pt>
                <c:pt idx="151">
                  <c:v>0.100484</c:v>
                </c:pt>
                <c:pt idx="152">
                  <c:v>0.10111100000000002</c:v>
                </c:pt>
                <c:pt idx="153">
                  <c:v>0.10177400000000006</c:v>
                </c:pt>
                <c:pt idx="154">
                  <c:v>0.102479</c:v>
                </c:pt>
                <c:pt idx="155">
                  <c:v>0.10309699999999999</c:v>
                </c:pt>
                <c:pt idx="156">
                  <c:v>0.10367899999999998</c:v>
                </c:pt>
                <c:pt idx="157">
                  <c:v>0.10427900000000002</c:v>
                </c:pt>
                <c:pt idx="158">
                  <c:v>0.10490400000000005</c:v>
                </c:pt>
                <c:pt idx="159">
                  <c:v>0.10555200000000002</c:v>
                </c:pt>
                <c:pt idx="160">
                  <c:v>0.10623000000000007</c:v>
                </c:pt>
                <c:pt idx="161">
                  <c:v>0.10686200000000005</c:v>
                </c:pt>
                <c:pt idx="162">
                  <c:v>0.10746799999999998</c:v>
                </c:pt>
                <c:pt idx="163">
                  <c:v>0.10807000000000005</c:v>
                </c:pt>
                <c:pt idx="164">
                  <c:v>0.10869900000000007</c:v>
                </c:pt>
                <c:pt idx="165">
                  <c:v>0.10934199999999998</c:v>
                </c:pt>
                <c:pt idx="166">
                  <c:v>0.10998600000000006</c:v>
                </c:pt>
                <c:pt idx="167">
                  <c:v>0.110611</c:v>
                </c:pt>
                <c:pt idx="168">
                  <c:v>0.11124100000000002</c:v>
                </c:pt>
                <c:pt idx="169">
                  <c:v>0.111828</c:v>
                </c:pt>
                <c:pt idx="170">
                  <c:v>0.11246600000000002</c:v>
                </c:pt>
                <c:pt idx="171">
                  <c:v>0.113081</c:v>
                </c:pt>
                <c:pt idx="172">
                  <c:v>0.11373900000000002</c:v>
                </c:pt>
                <c:pt idx="173">
                  <c:v>0.11437</c:v>
                </c:pt>
                <c:pt idx="174">
                  <c:v>0.114979</c:v>
                </c:pt>
                <c:pt idx="175">
                  <c:v>0.11559600000000007</c:v>
                </c:pt>
                <c:pt idx="176">
                  <c:v>0.11619000000000006</c:v>
                </c:pt>
                <c:pt idx="177">
                  <c:v>0.11681999999999992</c:v>
                </c:pt>
                <c:pt idx="178">
                  <c:v>0.117478</c:v>
                </c:pt>
                <c:pt idx="179">
                  <c:v>0.11809300000000007</c:v>
                </c:pt>
                <c:pt idx="180">
                  <c:v>0.11871000000000002</c:v>
                </c:pt>
                <c:pt idx="181">
                  <c:v>0.119338</c:v>
                </c:pt>
                <c:pt idx="182">
                  <c:v>0.11992999999999998</c:v>
                </c:pt>
                <c:pt idx="183">
                  <c:v>0.120547</c:v>
                </c:pt>
                <c:pt idx="184">
                  <c:v>0.1211900000000001</c:v>
                </c:pt>
                <c:pt idx="185">
                  <c:v>0.12179800000000007</c:v>
                </c:pt>
                <c:pt idx="186">
                  <c:v>0.122437</c:v>
                </c:pt>
                <c:pt idx="187">
                  <c:v>0.12303699999999999</c:v>
                </c:pt>
                <c:pt idx="188">
                  <c:v>0.123657</c:v>
                </c:pt>
                <c:pt idx="189">
                  <c:v>0.1242850000000001</c:v>
                </c:pt>
                <c:pt idx="190">
                  <c:v>0.124887</c:v>
                </c:pt>
                <c:pt idx="191">
                  <c:v>0.12553600000000001</c:v>
                </c:pt>
                <c:pt idx="192">
                  <c:v>0.126137</c:v>
                </c:pt>
                <c:pt idx="193">
                  <c:v>0.12674099999999999</c:v>
                </c:pt>
                <c:pt idx="194">
                  <c:v>0.12737499999999988</c:v>
                </c:pt>
                <c:pt idx="195">
                  <c:v>0.12798399999999999</c:v>
                </c:pt>
                <c:pt idx="196">
                  <c:v>0.12860199999999997</c:v>
                </c:pt>
                <c:pt idx="197">
                  <c:v>0.12920899999999999</c:v>
                </c:pt>
                <c:pt idx="198">
                  <c:v>0.12981899999999999</c:v>
                </c:pt>
                <c:pt idx="199">
                  <c:v>0.13044000000000011</c:v>
                </c:pt>
                <c:pt idx="200">
                  <c:v>0.13104199999999999</c:v>
                </c:pt>
              </c:numCache>
            </c:numRef>
          </c:xVal>
          <c:yVal>
            <c:numRef>
              <c:f>Sheet2!$E$1:$E$201</c:f>
              <c:numCache>
                <c:formatCode>General</c:formatCode>
                <c:ptCount val="201"/>
                <c:pt idx="0">
                  <c:v>0</c:v>
                </c:pt>
                <c:pt idx="1">
                  <c:v>99.482299999999995</c:v>
                </c:pt>
                <c:pt idx="2">
                  <c:v>148.97</c:v>
                </c:pt>
                <c:pt idx="3">
                  <c:v>206.95500000000001</c:v>
                </c:pt>
                <c:pt idx="4">
                  <c:v>264.41399999999965</c:v>
                </c:pt>
                <c:pt idx="5">
                  <c:v>334.67</c:v>
                </c:pt>
                <c:pt idx="6">
                  <c:v>423.35899999999975</c:v>
                </c:pt>
                <c:pt idx="7">
                  <c:v>502.36900000000026</c:v>
                </c:pt>
                <c:pt idx="8">
                  <c:v>570.49699999999996</c:v>
                </c:pt>
                <c:pt idx="9">
                  <c:v>601.71500000000003</c:v>
                </c:pt>
                <c:pt idx="10">
                  <c:v>665.32399999999996</c:v>
                </c:pt>
                <c:pt idx="11">
                  <c:v>768.49900000000002</c:v>
                </c:pt>
                <c:pt idx="12">
                  <c:v>832.53800000000001</c:v>
                </c:pt>
                <c:pt idx="13">
                  <c:v>893.14599999999996</c:v>
                </c:pt>
                <c:pt idx="14">
                  <c:v>941.55099999999959</c:v>
                </c:pt>
                <c:pt idx="15">
                  <c:v>979.93</c:v>
                </c:pt>
                <c:pt idx="16">
                  <c:v>1029.71</c:v>
                </c:pt>
                <c:pt idx="17">
                  <c:v>1068.6299999999999</c:v>
                </c:pt>
                <c:pt idx="18">
                  <c:v>1146.8599999999999</c:v>
                </c:pt>
                <c:pt idx="19">
                  <c:v>1223.3599999999999</c:v>
                </c:pt>
                <c:pt idx="20">
                  <c:v>1272.3699999999999</c:v>
                </c:pt>
                <c:pt idx="21">
                  <c:v>1332.22</c:v>
                </c:pt>
                <c:pt idx="22">
                  <c:v>1378.1299999999999</c:v>
                </c:pt>
                <c:pt idx="23">
                  <c:v>1461.3</c:v>
                </c:pt>
                <c:pt idx="24">
                  <c:v>1552.96</c:v>
                </c:pt>
                <c:pt idx="25">
                  <c:v>1612.51</c:v>
                </c:pt>
                <c:pt idx="26">
                  <c:v>1677.58</c:v>
                </c:pt>
                <c:pt idx="27">
                  <c:v>1724.37</c:v>
                </c:pt>
                <c:pt idx="28">
                  <c:v>1788.1799999999998</c:v>
                </c:pt>
                <c:pt idx="29">
                  <c:v>1877.24</c:v>
                </c:pt>
                <c:pt idx="30">
                  <c:v>1951.1799999999998</c:v>
                </c:pt>
                <c:pt idx="31">
                  <c:v>2020.29</c:v>
                </c:pt>
                <c:pt idx="32">
                  <c:v>2073.5700000000002</c:v>
                </c:pt>
                <c:pt idx="33">
                  <c:v>2127.94</c:v>
                </c:pt>
                <c:pt idx="34">
                  <c:v>2206.27</c:v>
                </c:pt>
                <c:pt idx="35">
                  <c:v>2284.5</c:v>
                </c:pt>
                <c:pt idx="36">
                  <c:v>2372.27</c:v>
                </c:pt>
                <c:pt idx="37">
                  <c:v>2425.79</c:v>
                </c:pt>
                <c:pt idx="38">
                  <c:v>2470.8000000000002</c:v>
                </c:pt>
                <c:pt idx="39">
                  <c:v>2542.6799999999998</c:v>
                </c:pt>
                <c:pt idx="40">
                  <c:v>2606.3700000000017</c:v>
                </c:pt>
                <c:pt idx="41">
                  <c:v>2691.55</c:v>
                </c:pt>
                <c:pt idx="42">
                  <c:v>2774.3500000000017</c:v>
                </c:pt>
                <c:pt idx="43">
                  <c:v>2819.4700000000012</c:v>
                </c:pt>
                <c:pt idx="44">
                  <c:v>2872.2</c:v>
                </c:pt>
                <c:pt idx="45">
                  <c:v>2939.04</c:v>
                </c:pt>
                <c:pt idx="46">
                  <c:v>3021.9500000000012</c:v>
                </c:pt>
                <c:pt idx="47">
                  <c:v>3102.3900000000012</c:v>
                </c:pt>
                <c:pt idx="48">
                  <c:v>3166.77</c:v>
                </c:pt>
                <c:pt idx="49">
                  <c:v>3233.64</c:v>
                </c:pt>
                <c:pt idx="50">
                  <c:v>3274.98</c:v>
                </c:pt>
                <c:pt idx="51">
                  <c:v>3336.01</c:v>
                </c:pt>
                <c:pt idx="52">
                  <c:v>3432.4900000000002</c:v>
                </c:pt>
                <c:pt idx="53">
                  <c:v>3504.55</c:v>
                </c:pt>
                <c:pt idx="54">
                  <c:v>3565.32</c:v>
                </c:pt>
                <c:pt idx="55">
                  <c:v>3620.59</c:v>
                </c:pt>
                <c:pt idx="56">
                  <c:v>3674.8</c:v>
                </c:pt>
                <c:pt idx="57">
                  <c:v>3748.77</c:v>
                </c:pt>
                <c:pt idx="58">
                  <c:v>3826.54</c:v>
                </c:pt>
                <c:pt idx="59">
                  <c:v>3911.3300000000017</c:v>
                </c:pt>
                <c:pt idx="60">
                  <c:v>3969.63</c:v>
                </c:pt>
                <c:pt idx="61">
                  <c:v>4009.4500000000012</c:v>
                </c:pt>
                <c:pt idx="62">
                  <c:v>4076.29</c:v>
                </c:pt>
                <c:pt idx="63">
                  <c:v>4148.63</c:v>
                </c:pt>
                <c:pt idx="64">
                  <c:v>4229.74</c:v>
                </c:pt>
                <c:pt idx="65">
                  <c:v>4307.99</c:v>
                </c:pt>
                <c:pt idx="66">
                  <c:v>4358.1400000000003</c:v>
                </c:pt>
                <c:pt idx="67">
                  <c:v>4414.3200000000024</c:v>
                </c:pt>
                <c:pt idx="68">
                  <c:v>4473.1600000000035</c:v>
                </c:pt>
                <c:pt idx="69">
                  <c:v>4545.8</c:v>
                </c:pt>
                <c:pt idx="70">
                  <c:v>4638.0200000000004</c:v>
                </c:pt>
                <c:pt idx="71">
                  <c:v>4702.99</c:v>
                </c:pt>
                <c:pt idx="72">
                  <c:v>4753.9399999999996</c:v>
                </c:pt>
                <c:pt idx="73">
                  <c:v>4805.6100000000024</c:v>
                </c:pt>
                <c:pt idx="74">
                  <c:v>4865.99</c:v>
                </c:pt>
                <c:pt idx="75">
                  <c:v>4947.8200000000024</c:v>
                </c:pt>
                <c:pt idx="76">
                  <c:v>5023.6200000000035</c:v>
                </c:pt>
                <c:pt idx="77">
                  <c:v>5096.72</c:v>
                </c:pt>
                <c:pt idx="78">
                  <c:v>5151.17</c:v>
                </c:pt>
                <c:pt idx="79">
                  <c:v>5195.88</c:v>
                </c:pt>
                <c:pt idx="80">
                  <c:v>5268.72</c:v>
                </c:pt>
                <c:pt idx="81">
                  <c:v>5347.73</c:v>
                </c:pt>
                <c:pt idx="82">
                  <c:v>5423.59</c:v>
                </c:pt>
                <c:pt idx="83">
                  <c:v>5494.14</c:v>
                </c:pt>
                <c:pt idx="84">
                  <c:v>5536.9699999999993</c:v>
                </c:pt>
                <c:pt idx="85">
                  <c:v>5589.48</c:v>
                </c:pt>
                <c:pt idx="86">
                  <c:v>5658.2699999999995</c:v>
                </c:pt>
                <c:pt idx="87">
                  <c:v>5735.89</c:v>
                </c:pt>
                <c:pt idx="88">
                  <c:v>5817.45</c:v>
                </c:pt>
                <c:pt idx="89">
                  <c:v>5877.1600000000035</c:v>
                </c:pt>
                <c:pt idx="90">
                  <c:v>5928.37</c:v>
                </c:pt>
                <c:pt idx="91">
                  <c:v>5982.06</c:v>
                </c:pt>
                <c:pt idx="92">
                  <c:v>6047.22</c:v>
                </c:pt>
                <c:pt idx="93">
                  <c:v>6135.83</c:v>
                </c:pt>
                <c:pt idx="94">
                  <c:v>6211.31</c:v>
                </c:pt>
                <c:pt idx="95">
                  <c:v>6264.6100000000024</c:v>
                </c:pt>
                <c:pt idx="96">
                  <c:v>6322.84</c:v>
                </c:pt>
                <c:pt idx="97">
                  <c:v>6370.1</c:v>
                </c:pt>
                <c:pt idx="98">
                  <c:v>6436.08</c:v>
                </c:pt>
                <c:pt idx="99">
                  <c:v>6522.6900000000014</c:v>
                </c:pt>
                <c:pt idx="100">
                  <c:v>6598.23</c:v>
                </c:pt>
                <c:pt idx="101">
                  <c:v>6655.23</c:v>
                </c:pt>
                <c:pt idx="102">
                  <c:v>6700.73</c:v>
                </c:pt>
                <c:pt idx="103">
                  <c:v>6758.85</c:v>
                </c:pt>
                <c:pt idx="104">
                  <c:v>6832.92</c:v>
                </c:pt>
                <c:pt idx="105">
                  <c:v>6905.91</c:v>
                </c:pt>
                <c:pt idx="106">
                  <c:v>6983.52</c:v>
                </c:pt>
                <c:pt idx="107">
                  <c:v>7040.67</c:v>
                </c:pt>
                <c:pt idx="108">
                  <c:v>7081.85</c:v>
                </c:pt>
                <c:pt idx="109">
                  <c:v>7140.57</c:v>
                </c:pt>
                <c:pt idx="110">
                  <c:v>7209.71</c:v>
                </c:pt>
                <c:pt idx="111">
                  <c:v>7290.8600000000024</c:v>
                </c:pt>
                <c:pt idx="112">
                  <c:v>7361.3200000000024</c:v>
                </c:pt>
                <c:pt idx="113">
                  <c:v>7413.92</c:v>
                </c:pt>
                <c:pt idx="114">
                  <c:v>7466.13</c:v>
                </c:pt>
                <c:pt idx="115">
                  <c:v>7516.53</c:v>
                </c:pt>
                <c:pt idx="116">
                  <c:v>7580.96</c:v>
                </c:pt>
                <c:pt idx="117">
                  <c:v>7664.78</c:v>
                </c:pt>
                <c:pt idx="118">
                  <c:v>7732.76</c:v>
                </c:pt>
                <c:pt idx="119">
                  <c:v>7780.35</c:v>
                </c:pt>
                <c:pt idx="120">
                  <c:v>7823.56</c:v>
                </c:pt>
                <c:pt idx="121">
                  <c:v>7873.8</c:v>
                </c:pt>
                <c:pt idx="122">
                  <c:v>7941.99</c:v>
                </c:pt>
                <c:pt idx="123">
                  <c:v>8009.3600000000024</c:v>
                </c:pt>
                <c:pt idx="124">
                  <c:v>8077.23</c:v>
                </c:pt>
                <c:pt idx="125">
                  <c:v>8129.6</c:v>
                </c:pt>
                <c:pt idx="126">
                  <c:v>8163.59</c:v>
                </c:pt>
                <c:pt idx="127">
                  <c:v>8212.01</c:v>
                </c:pt>
                <c:pt idx="128">
                  <c:v>8271.98</c:v>
                </c:pt>
                <c:pt idx="129">
                  <c:v>8333.3699999999881</c:v>
                </c:pt>
                <c:pt idx="130">
                  <c:v>8393.01</c:v>
                </c:pt>
                <c:pt idx="131">
                  <c:v>8432.66</c:v>
                </c:pt>
                <c:pt idx="132">
                  <c:v>8465.18</c:v>
                </c:pt>
                <c:pt idx="133">
                  <c:v>8505.18</c:v>
                </c:pt>
                <c:pt idx="134">
                  <c:v>8553.42</c:v>
                </c:pt>
                <c:pt idx="135">
                  <c:v>8607.8799999999846</c:v>
                </c:pt>
                <c:pt idx="136">
                  <c:v>8659.77</c:v>
                </c:pt>
                <c:pt idx="137">
                  <c:v>8694.16</c:v>
                </c:pt>
                <c:pt idx="138">
                  <c:v>8721.1400000000049</c:v>
                </c:pt>
                <c:pt idx="139">
                  <c:v>8749.94</c:v>
                </c:pt>
                <c:pt idx="140">
                  <c:v>8793.6</c:v>
                </c:pt>
                <c:pt idx="141">
                  <c:v>8835.69</c:v>
                </c:pt>
                <c:pt idx="142">
                  <c:v>8871.7900000000009</c:v>
                </c:pt>
                <c:pt idx="143">
                  <c:v>8904.94</c:v>
                </c:pt>
                <c:pt idx="144">
                  <c:v>8926.02</c:v>
                </c:pt>
                <c:pt idx="145">
                  <c:v>8945.58</c:v>
                </c:pt>
                <c:pt idx="146">
                  <c:v>8979.1200000000008</c:v>
                </c:pt>
                <c:pt idx="147">
                  <c:v>9015.1200000000008</c:v>
                </c:pt>
                <c:pt idx="148">
                  <c:v>9045.75</c:v>
                </c:pt>
                <c:pt idx="149">
                  <c:v>9069.2099999999919</c:v>
                </c:pt>
                <c:pt idx="150">
                  <c:v>9087.0400000000009</c:v>
                </c:pt>
                <c:pt idx="151">
                  <c:v>9107.9</c:v>
                </c:pt>
                <c:pt idx="152">
                  <c:v>9130.15</c:v>
                </c:pt>
                <c:pt idx="153">
                  <c:v>9155.83</c:v>
                </c:pt>
                <c:pt idx="154">
                  <c:v>9183.89</c:v>
                </c:pt>
                <c:pt idx="155">
                  <c:v>9202.3799999999846</c:v>
                </c:pt>
                <c:pt idx="156">
                  <c:v>9216.65</c:v>
                </c:pt>
                <c:pt idx="157">
                  <c:v>9233.8799999999846</c:v>
                </c:pt>
                <c:pt idx="158">
                  <c:v>9252.15</c:v>
                </c:pt>
                <c:pt idx="159">
                  <c:v>9273.39</c:v>
                </c:pt>
                <c:pt idx="160">
                  <c:v>9294.4</c:v>
                </c:pt>
                <c:pt idx="161">
                  <c:v>9312.5300000000007</c:v>
                </c:pt>
                <c:pt idx="162">
                  <c:v>9326.67</c:v>
                </c:pt>
                <c:pt idx="163">
                  <c:v>9338.8799999999846</c:v>
                </c:pt>
                <c:pt idx="164">
                  <c:v>9355.65</c:v>
                </c:pt>
                <c:pt idx="165">
                  <c:v>9373.7300000000068</c:v>
                </c:pt>
                <c:pt idx="166">
                  <c:v>9389.33</c:v>
                </c:pt>
                <c:pt idx="167">
                  <c:v>9405.31</c:v>
                </c:pt>
                <c:pt idx="168">
                  <c:v>9418.7199999999921</c:v>
                </c:pt>
                <c:pt idx="169">
                  <c:v>9429.2000000000007</c:v>
                </c:pt>
                <c:pt idx="170">
                  <c:v>9443.94</c:v>
                </c:pt>
                <c:pt idx="171">
                  <c:v>9458.2099999999919</c:v>
                </c:pt>
                <c:pt idx="172">
                  <c:v>9472.9</c:v>
                </c:pt>
                <c:pt idx="173">
                  <c:v>9487.1400000000049</c:v>
                </c:pt>
                <c:pt idx="174">
                  <c:v>9499.1200000000008</c:v>
                </c:pt>
                <c:pt idx="175">
                  <c:v>9510.11</c:v>
                </c:pt>
                <c:pt idx="176">
                  <c:v>9521.1299999999919</c:v>
                </c:pt>
                <c:pt idx="177">
                  <c:v>9534.4499999999916</c:v>
                </c:pt>
                <c:pt idx="178">
                  <c:v>9547.91</c:v>
                </c:pt>
                <c:pt idx="179">
                  <c:v>9559.07</c:v>
                </c:pt>
                <c:pt idx="180">
                  <c:v>9571.1400000000049</c:v>
                </c:pt>
                <c:pt idx="181">
                  <c:v>9581.65</c:v>
                </c:pt>
                <c:pt idx="182">
                  <c:v>9591</c:v>
                </c:pt>
                <c:pt idx="183">
                  <c:v>9602.84</c:v>
                </c:pt>
                <c:pt idx="184">
                  <c:v>9615.15</c:v>
                </c:pt>
                <c:pt idx="185">
                  <c:v>9625.2900000000009</c:v>
                </c:pt>
                <c:pt idx="186">
                  <c:v>9636.58</c:v>
                </c:pt>
                <c:pt idx="187">
                  <c:v>9646.26</c:v>
                </c:pt>
                <c:pt idx="188">
                  <c:v>9656.1</c:v>
                </c:pt>
                <c:pt idx="189">
                  <c:v>9666.19</c:v>
                </c:pt>
                <c:pt idx="190">
                  <c:v>9676.58</c:v>
                </c:pt>
                <c:pt idx="191">
                  <c:v>9687.0400000000009</c:v>
                </c:pt>
                <c:pt idx="192">
                  <c:v>9696.81</c:v>
                </c:pt>
                <c:pt idx="193">
                  <c:v>9705.299999999992</c:v>
                </c:pt>
                <c:pt idx="194">
                  <c:v>9715.4</c:v>
                </c:pt>
                <c:pt idx="195">
                  <c:v>9724.7199999999921</c:v>
                </c:pt>
                <c:pt idx="196">
                  <c:v>9733.56</c:v>
                </c:pt>
                <c:pt idx="197">
                  <c:v>9743.44</c:v>
                </c:pt>
                <c:pt idx="198">
                  <c:v>9752.3799999999846</c:v>
                </c:pt>
                <c:pt idx="199">
                  <c:v>9760.94</c:v>
                </c:pt>
                <c:pt idx="200">
                  <c:v>9769.8499999999894</c:v>
                </c:pt>
              </c:numCache>
            </c:numRef>
          </c:yVal>
          <c:smooth val="1"/>
          <c:extLst>
            <c:ext xmlns:c16="http://schemas.microsoft.com/office/drawing/2014/chart" uri="{C3380CC4-5D6E-409C-BE32-E72D297353CC}">
              <c16:uniqueId val="{00000001-5BB3-4B42-8514-C04D180D1C5C}"/>
            </c:ext>
          </c:extLst>
        </c:ser>
        <c:ser>
          <c:idx val="2"/>
          <c:order val="2"/>
          <c:tx>
            <c:v>3D FEA result (VUMAT)</c:v>
          </c:tx>
          <c:spPr>
            <a:ln w="19050" cap="rnd">
              <a:solidFill>
                <a:srgbClr val="00B050"/>
              </a:solidFill>
              <a:prstDash val="dash"/>
              <a:round/>
            </a:ln>
            <a:effectLst/>
          </c:spPr>
          <c:marker>
            <c:symbol val="none"/>
          </c:marker>
          <c:xVal>
            <c:numRef>
              <c:f>Sheet2!$G$1:$G$201</c:f>
              <c:numCache>
                <c:formatCode>General</c:formatCode>
                <c:ptCount val="201"/>
                <c:pt idx="0">
                  <c:v>0</c:v>
                </c:pt>
                <c:pt idx="1">
                  <c:v>9.6003500000000025E-4</c:v>
                </c:pt>
                <c:pt idx="2">
                  <c:v>1.5570000000000009E-3</c:v>
                </c:pt>
                <c:pt idx="3">
                  <c:v>2.1056800000000017E-3</c:v>
                </c:pt>
                <c:pt idx="4">
                  <c:v>2.624030000000002E-3</c:v>
                </c:pt>
                <c:pt idx="5">
                  <c:v>3.4009900000000035E-3</c:v>
                </c:pt>
                <c:pt idx="6">
                  <c:v>4.3194700000000023E-3</c:v>
                </c:pt>
                <c:pt idx="7">
                  <c:v>5.0291099999999998E-3</c:v>
                </c:pt>
                <c:pt idx="8">
                  <c:v>5.7710800000000039E-3</c:v>
                </c:pt>
                <c:pt idx="9">
                  <c:v>6.1177400000000035E-3</c:v>
                </c:pt>
                <c:pt idx="10">
                  <c:v>6.7967900000000039E-3</c:v>
                </c:pt>
                <c:pt idx="11">
                  <c:v>7.6900100000000023E-3</c:v>
                </c:pt>
                <c:pt idx="12">
                  <c:v>8.5438200000000006E-3</c:v>
                </c:pt>
                <c:pt idx="13">
                  <c:v>9.3240000000000007E-3</c:v>
                </c:pt>
                <c:pt idx="14">
                  <c:v>9.7757700000000048E-3</c:v>
                </c:pt>
                <c:pt idx="15">
                  <c:v>1.0343700000000001E-2</c:v>
                </c:pt>
                <c:pt idx="16">
                  <c:v>1.1011399999999999E-2</c:v>
                </c:pt>
                <c:pt idx="17">
                  <c:v>1.1793800000000009E-2</c:v>
                </c:pt>
                <c:pt idx="18">
                  <c:v>1.27771E-2</c:v>
                </c:pt>
                <c:pt idx="19">
                  <c:v>1.3369100000000009E-2</c:v>
                </c:pt>
                <c:pt idx="20">
                  <c:v>1.3865000000000009E-2</c:v>
                </c:pt>
                <c:pt idx="21">
                  <c:v>1.4416899999999998E-2</c:v>
                </c:pt>
                <c:pt idx="22">
                  <c:v>1.52029E-2</c:v>
                </c:pt>
                <c:pt idx="23">
                  <c:v>1.6142699999999999E-2</c:v>
                </c:pt>
                <c:pt idx="24">
                  <c:v>1.6882500000000019E-2</c:v>
                </c:pt>
                <c:pt idx="25">
                  <c:v>1.7512E-2</c:v>
                </c:pt>
                <c:pt idx="26">
                  <c:v>1.7976800000000001E-2</c:v>
                </c:pt>
                <c:pt idx="27">
                  <c:v>1.8498299999999999E-2</c:v>
                </c:pt>
                <c:pt idx="28">
                  <c:v>1.9396099999999999E-2</c:v>
                </c:pt>
                <c:pt idx="29">
                  <c:v>2.027130000000003E-2</c:v>
                </c:pt>
                <c:pt idx="30">
                  <c:v>2.0955700000000001E-2</c:v>
                </c:pt>
                <c:pt idx="31">
                  <c:v>2.152190000000001E-2</c:v>
                </c:pt>
                <c:pt idx="32">
                  <c:v>2.2004800000000012E-2</c:v>
                </c:pt>
                <c:pt idx="33">
                  <c:v>2.2739400000000017E-2</c:v>
                </c:pt>
                <c:pt idx="34">
                  <c:v>2.3534699999999988E-2</c:v>
                </c:pt>
                <c:pt idx="35">
                  <c:v>2.4449300000000024E-2</c:v>
                </c:pt>
                <c:pt idx="36">
                  <c:v>2.5119099999999998E-2</c:v>
                </c:pt>
                <c:pt idx="37">
                  <c:v>2.5564799999999981E-2</c:v>
                </c:pt>
                <c:pt idx="38">
                  <c:v>2.6121499999999988E-2</c:v>
                </c:pt>
                <c:pt idx="39">
                  <c:v>2.6804400000000006E-2</c:v>
                </c:pt>
                <c:pt idx="40">
                  <c:v>2.7655100000000016E-2</c:v>
                </c:pt>
                <c:pt idx="41">
                  <c:v>2.8529499999999975E-2</c:v>
                </c:pt>
                <c:pt idx="42">
                  <c:v>2.9116499999999983E-2</c:v>
                </c:pt>
                <c:pt idx="43">
                  <c:v>2.9564799999999981E-2</c:v>
                </c:pt>
                <c:pt idx="44">
                  <c:v>3.0168299999999988E-2</c:v>
                </c:pt>
                <c:pt idx="45">
                  <c:v>3.0969E-2</c:v>
                </c:pt>
                <c:pt idx="46">
                  <c:v>3.1866000000000005E-2</c:v>
                </c:pt>
                <c:pt idx="47">
                  <c:v>3.2594699999999997E-2</c:v>
                </c:pt>
                <c:pt idx="48">
                  <c:v>3.3217999999999998E-2</c:v>
                </c:pt>
                <c:pt idx="49">
                  <c:v>3.3630400000000005E-2</c:v>
                </c:pt>
                <c:pt idx="50">
                  <c:v>3.4188299999999998E-2</c:v>
                </c:pt>
                <c:pt idx="51">
                  <c:v>3.5073500000000028E-2</c:v>
                </c:pt>
                <c:pt idx="52">
                  <c:v>3.5913300000000002E-2</c:v>
                </c:pt>
                <c:pt idx="53">
                  <c:v>3.6595300000000025E-2</c:v>
                </c:pt>
                <c:pt idx="54">
                  <c:v>3.7175100000000037E-2</c:v>
                </c:pt>
                <c:pt idx="55">
                  <c:v>3.7684700000000029E-2</c:v>
                </c:pt>
                <c:pt idx="56">
                  <c:v>3.8253099999999998E-2</c:v>
                </c:pt>
                <c:pt idx="57">
                  <c:v>3.9117899999999997E-2</c:v>
                </c:pt>
                <c:pt idx="58">
                  <c:v>4.006660000000007E-2</c:v>
                </c:pt>
                <c:pt idx="59">
                  <c:v>4.0709099999999998E-2</c:v>
                </c:pt>
                <c:pt idx="60">
                  <c:v>4.1132500000000002E-2</c:v>
                </c:pt>
                <c:pt idx="61">
                  <c:v>4.1694799999999997E-2</c:v>
                </c:pt>
                <c:pt idx="62">
                  <c:v>4.2378100000000002E-2</c:v>
                </c:pt>
                <c:pt idx="63">
                  <c:v>4.3139699999999996E-2</c:v>
                </c:pt>
                <c:pt idx="64">
                  <c:v>4.4024000000000021E-2</c:v>
                </c:pt>
                <c:pt idx="65">
                  <c:v>4.470680000000004E-2</c:v>
                </c:pt>
                <c:pt idx="66">
                  <c:v>4.5137799999999999E-2</c:v>
                </c:pt>
                <c:pt idx="67">
                  <c:v>4.5646199999999977E-2</c:v>
                </c:pt>
                <c:pt idx="68">
                  <c:v>4.6448199999999974E-2</c:v>
                </c:pt>
                <c:pt idx="69">
                  <c:v>4.7245599999999985E-2</c:v>
                </c:pt>
                <c:pt idx="70">
                  <c:v>4.8040299999999987E-2</c:v>
                </c:pt>
                <c:pt idx="71">
                  <c:v>4.86971E-2</c:v>
                </c:pt>
                <c:pt idx="72">
                  <c:v>4.9172700000000014E-2</c:v>
                </c:pt>
                <c:pt idx="73">
                  <c:v>4.9629099999999995E-2</c:v>
                </c:pt>
                <c:pt idx="74">
                  <c:v>5.0390900000000051E-2</c:v>
                </c:pt>
                <c:pt idx="75">
                  <c:v>5.1314900000000024E-2</c:v>
                </c:pt>
                <c:pt idx="76">
                  <c:v>5.2042500000000012E-2</c:v>
                </c:pt>
                <c:pt idx="77">
                  <c:v>5.2605899999999976E-2</c:v>
                </c:pt>
                <c:pt idx="78">
                  <c:v>5.3119099999999995E-2</c:v>
                </c:pt>
                <c:pt idx="79">
                  <c:v>5.3665400000000002E-2</c:v>
                </c:pt>
                <c:pt idx="80">
                  <c:v>5.4413500000000052E-2</c:v>
                </c:pt>
                <c:pt idx="81">
                  <c:v>5.5318900000000032E-2</c:v>
                </c:pt>
                <c:pt idx="82">
                  <c:v>5.6042000000000002E-2</c:v>
                </c:pt>
                <c:pt idx="83">
                  <c:v>5.6590200000000014E-2</c:v>
                </c:pt>
                <c:pt idx="84">
                  <c:v>5.7042500000000024E-2</c:v>
                </c:pt>
                <c:pt idx="85">
                  <c:v>5.76517E-2</c:v>
                </c:pt>
                <c:pt idx="86">
                  <c:v>5.8382300000000033E-2</c:v>
                </c:pt>
                <c:pt idx="87">
                  <c:v>5.9247599999999997E-2</c:v>
                </c:pt>
                <c:pt idx="88">
                  <c:v>6.0019500000000003E-2</c:v>
                </c:pt>
                <c:pt idx="89">
                  <c:v>6.0540000000000004E-2</c:v>
                </c:pt>
                <c:pt idx="90">
                  <c:v>6.0990800000000012E-2</c:v>
                </c:pt>
                <c:pt idx="91">
                  <c:v>6.1613100000000004E-2</c:v>
                </c:pt>
                <c:pt idx="92">
                  <c:v>6.2382200000000061E-2</c:v>
                </c:pt>
                <c:pt idx="93">
                  <c:v>6.3245099999999985E-2</c:v>
                </c:pt>
                <c:pt idx="94">
                  <c:v>6.396350000000002E-2</c:v>
                </c:pt>
                <c:pt idx="95">
                  <c:v>6.4444199999999993E-2</c:v>
                </c:pt>
                <c:pt idx="96">
                  <c:v>6.4920099999999994E-2</c:v>
                </c:pt>
                <c:pt idx="97">
                  <c:v>6.5518199999999999E-2</c:v>
                </c:pt>
                <c:pt idx="98">
                  <c:v>6.6353800000000004E-2</c:v>
                </c:pt>
                <c:pt idx="99">
                  <c:v>6.7159999999999997E-2</c:v>
                </c:pt>
                <c:pt idx="100">
                  <c:v>6.7869000000000013E-2</c:v>
                </c:pt>
                <c:pt idx="101">
                  <c:v>6.8402599999999994E-2</c:v>
                </c:pt>
                <c:pt idx="102">
                  <c:v>6.885860000000002E-2</c:v>
                </c:pt>
                <c:pt idx="103">
                  <c:v>6.9469300000000012E-2</c:v>
                </c:pt>
                <c:pt idx="104">
                  <c:v>7.0297299999999993E-2</c:v>
                </c:pt>
                <c:pt idx="105">
                  <c:v>7.11035E-2</c:v>
                </c:pt>
                <c:pt idx="106">
                  <c:v>7.1801199999999996E-2</c:v>
                </c:pt>
                <c:pt idx="107">
                  <c:v>7.2281899999999996E-2</c:v>
                </c:pt>
                <c:pt idx="108">
                  <c:v>7.2715300000000024E-2</c:v>
                </c:pt>
                <c:pt idx="109">
                  <c:v>7.3364100000000002E-2</c:v>
                </c:pt>
                <c:pt idx="110">
                  <c:v>7.4165700000000057E-2</c:v>
                </c:pt>
                <c:pt idx="111">
                  <c:v>7.503180000000001E-2</c:v>
                </c:pt>
                <c:pt idx="112">
                  <c:v>7.5696800000000022E-2</c:v>
                </c:pt>
                <c:pt idx="113">
                  <c:v>7.6191900000000021E-2</c:v>
                </c:pt>
                <c:pt idx="114">
                  <c:v>7.6670000000000002E-2</c:v>
                </c:pt>
                <c:pt idx="115">
                  <c:v>7.7278799999999995E-2</c:v>
                </c:pt>
                <c:pt idx="116">
                  <c:v>7.8095899999999996E-2</c:v>
                </c:pt>
                <c:pt idx="117">
                  <c:v>7.8916800000000023E-2</c:v>
                </c:pt>
                <c:pt idx="118">
                  <c:v>7.9553900000000052E-2</c:v>
                </c:pt>
                <c:pt idx="119">
                  <c:v>8.0081100000000016E-2</c:v>
                </c:pt>
                <c:pt idx="120">
                  <c:v>8.0511800000000008E-2</c:v>
                </c:pt>
                <c:pt idx="121">
                  <c:v>8.1137700000000021E-2</c:v>
                </c:pt>
                <c:pt idx="122">
                  <c:v>8.1934800000000071E-2</c:v>
                </c:pt>
                <c:pt idx="123">
                  <c:v>8.2769100000000012E-2</c:v>
                </c:pt>
                <c:pt idx="124">
                  <c:v>8.3425900000000122E-2</c:v>
                </c:pt>
                <c:pt idx="125">
                  <c:v>8.3975100000000066E-2</c:v>
                </c:pt>
                <c:pt idx="126">
                  <c:v>8.4424600000000044E-2</c:v>
                </c:pt>
                <c:pt idx="127">
                  <c:v>8.5073900000000022E-2</c:v>
                </c:pt>
                <c:pt idx="128">
                  <c:v>8.5865200000000044E-2</c:v>
                </c:pt>
                <c:pt idx="129">
                  <c:v>8.6669300000000046E-2</c:v>
                </c:pt>
                <c:pt idx="130">
                  <c:v>8.7273199999999995E-2</c:v>
                </c:pt>
                <c:pt idx="131">
                  <c:v>8.77632E-2</c:v>
                </c:pt>
                <c:pt idx="132">
                  <c:v>8.8279000000000024E-2</c:v>
                </c:pt>
                <c:pt idx="133">
                  <c:v>8.8909100000000005E-2</c:v>
                </c:pt>
                <c:pt idx="134">
                  <c:v>8.972190000000009E-2</c:v>
                </c:pt>
                <c:pt idx="135">
                  <c:v>9.0434700000000007E-2</c:v>
                </c:pt>
                <c:pt idx="136">
                  <c:v>9.1011300000000003E-2</c:v>
                </c:pt>
                <c:pt idx="137">
                  <c:v>9.1589300000000026E-2</c:v>
                </c:pt>
                <c:pt idx="138">
                  <c:v>9.220670000000003E-2</c:v>
                </c:pt>
                <c:pt idx="139">
                  <c:v>9.2914800000000006E-2</c:v>
                </c:pt>
                <c:pt idx="140">
                  <c:v>9.3581200000000003E-2</c:v>
                </c:pt>
                <c:pt idx="141">
                  <c:v>9.4171000000000005E-2</c:v>
                </c:pt>
                <c:pt idx="142">
                  <c:v>9.4791800000000079E-2</c:v>
                </c:pt>
                <c:pt idx="143">
                  <c:v>9.5434900000000045E-2</c:v>
                </c:pt>
                <c:pt idx="144">
                  <c:v>9.6074600000000024E-2</c:v>
                </c:pt>
                <c:pt idx="145">
                  <c:v>9.6693800000000066E-2</c:v>
                </c:pt>
                <c:pt idx="146">
                  <c:v>9.733010000000003E-2</c:v>
                </c:pt>
                <c:pt idx="147">
                  <c:v>9.7972800000000013E-2</c:v>
                </c:pt>
                <c:pt idx="148">
                  <c:v>9.8611700000000024E-2</c:v>
                </c:pt>
                <c:pt idx="149">
                  <c:v>9.9247200000000022E-2</c:v>
                </c:pt>
                <c:pt idx="150">
                  <c:v>9.9864500000000092E-2</c:v>
                </c:pt>
                <c:pt idx="151">
                  <c:v>0.10048</c:v>
                </c:pt>
                <c:pt idx="152">
                  <c:v>0.10112699999999999</c:v>
                </c:pt>
                <c:pt idx="153">
                  <c:v>0.10176600000000008</c:v>
                </c:pt>
                <c:pt idx="154">
                  <c:v>0.10238800000000001</c:v>
                </c:pt>
                <c:pt idx="155">
                  <c:v>0.10300400000000005</c:v>
                </c:pt>
                <c:pt idx="156">
                  <c:v>0.10363400000000007</c:v>
                </c:pt>
                <c:pt idx="157">
                  <c:v>0.104307</c:v>
                </c:pt>
                <c:pt idx="158">
                  <c:v>0.10492700000000002</c:v>
                </c:pt>
                <c:pt idx="159">
                  <c:v>0.10554600000000006</c:v>
                </c:pt>
                <c:pt idx="160">
                  <c:v>0.10615600000000006</c:v>
                </c:pt>
                <c:pt idx="161">
                  <c:v>0.10682000000000005</c:v>
                </c:pt>
                <c:pt idx="162">
                  <c:v>0.10743400000000006</c:v>
                </c:pt>
                <c:pt idx="163">
                  <c:v>0.10803800000000002</c:v>
                </c:pt>
                <c:pt idx="164">
                  <c:v>0.10869300000000011</c:v>
                </c:pt>
                <c:pt idx="165">
                  <c:v>0.10931299999999998</c:v>
                </c:pt>
                <c:pt idx="166">
                  <c:v>0.10992600000000009</c:v>
                </c:pt>
                <c:pt idx="167">
                  <c:v>0.11054700000000001</c:v>
                </c:pt>
                <c:pt idx="168">
                  <c:v>0.11117100000000002</c:v>
                </c:pt>
                <c:pt idx="169">
                  <c:v>0.111831</c:v>
                </c:pt>
                <c:pt idx="170">
                  <c:v>0.11246</c:v>
                </c:pt>
                <c:pt idx="171">
                  <c:v>0.11306200000000002</c:v>
                </c:pt>
                <c:pt idx="172">
                  <c:v>0.113707</c:v>
                </c:pt>
                <c:pt idx="173">
                  <c:v>0.11432600000000002</c:v>
                </c:pt>
                <c:pt idx="174">
                  <c:v>0.114929</c:v>
                </c:pt>
                <c:pt idx="175">
                  <c:v>0.11557099999999998</c:v>
                </c:pt>
                <c:pt idx="176">
                  <c:v>0.11617200000000005</c:v>
                </c:pt>
                <c:pt idx="177">
                  <c:v>0.116788</c:v>
                </c:pt>
                <c:pt idx="178">
                  <c:v>0.117439</c:v>
                </c:pt>
                <c:pt idx="179">
                  <c:v>0.118048</c:v>
                </c:pt>
                <c:pt idx="180">
                  <c:v>0.118688</c:v>
                </c:pt>
                <c:pt idx="181">
                  <c:v>0.11930399999999998</c:v>
                </c:pt>
                <c:pt idx="182">
                  <c:v>0.119918</c:v>
                </c:pt>
                <c:pt idx="183">
                  <c:v>0.12052599999999999</c:v>
                </c:pt>
                <c:pt idx="184">
                  <c:v>0.12116900000000005</c:v>
                </c:pt>
                <c:pt idx="185">
                  <c:v>0.12174900000000002</c:v>
                </c:pt>
                <c:pt idx="186">
                  <c:v>0.12239999999999998</c:v>
                </c:pt>
                <c:pt idx="187">
                  <c:v>0.12299499999999999</c:v>
                </c:pt>
                <c:pt idx="188">
                  <c:v>0.1236330000000001</c:v>
                </c:pt>
                <c:pt idx="189">
                  <c:v>0.12424700000000002</c:v>
                </c:pt>
                <c:pt idx="190">
                  <c:v>0.124847</c:v>
                </c:pt>
                <c:pt idx="191">
                  <c:v>0.12549099999999999</c:v>
                </c:pt>
                <c:pt idx="192">
                  <c:v>0.12610299999999997</c:v>
                </c:pt>
                <c:pt idx="193">
                  <c:v>0.12670600000000001</c:v>
                </c:pt>
                <c:pt idx="194">
                  <c:v>0.127308</c:v>
                </c:pt>
                <c:pt idx="195">
                  <c:v>0.12795500000000001</c:v>
                </c:pt>
                <c:pt idx="196">
                  <c:v>0.12855900000000001</c:v>
                </c:pt>
                <c:pt idx="197">
                  <c:v>0.12915199999999988</c:v>
                </c:pt>
                <c:pt idx="198">
                  <c:v>0.12978600000000001</c:v>
                </c:pt>
                <c:pt idx="199">
                  <c:v>0.13037899999999997</c:v>
                </c:pt>
                <c:pt idx="200">
                  <c:v>0.13099000000000011</c:v>
                </c:pt>
              </c:numCache>
            </c:numRef>
          </c:xVal>
          <c:yVal>
            <c:numRef>
              <c:f>Sheet2!$H$1:$H$201</c:f>
              <c:numCache>
                <c:formatCode>General</c:formatCode>
                <c:ptCount val="201"/>
                <c:pt idx="0">
                  <c:v>0</c:v>
                </c:pt>
                <c:pt idx="1">
                  <c:v>97.791100000000057</c:v>
                </c:pt>
                <c:pt idx="2">
                  <c:v>149.964</c:v>
                </c:pt>
                <c:pt idx="3">
                  <c:v>206.81900000000002</c:v>
                </c:pt>
                <c:pt idx="4">
                  <c:v>263.815</c:v>
                </c:pt>
                <c:pt idx="5">
                  <c:v>337.45099999999979</c:v>
                </c:pt>
                <c:pt idx="6">
                  <c:v>424.572</c:v>
                </c:pt>
                <c:pt idx="7">
                  <c:v>496.37</c:v>
                </c:pt>
                <c:pt idx="8">
                  <c:v>573.41099999999949</c:v>
                </c:pt>
                <c:pt idx="9">
                  <c:v>603.78500000000042</c:v>
                </c:pt>
                <c:pt idx="10">
                  <c:v>674.0409999999996</c:v>
                </c:pt>
                <c:pt idx="11">
                  <c:v>763.8769999999995</c:v>
                </c:pt>
                <c:pt idx="12">
                  <c:v>842.84599999999955</c:v>
                </c:pt>
                <c:pt idx="13">
                  <c:v>921.59199999999998</c:v>
                </c:pt>
                <c:pt idx="14">
                  <c:v>968.17499999999995</c:v>
                </c:pt>
                <c:pt idx="15">
                  <c:v>1025.3</c:v>
                </c:pt>
                <c:pt idx="16">
                  <c:v>1089.92</c:v>
                </c:pt>
                <c:pt idx="17">
                  <c:v>1167.3</c:v>
                </c:pt>
                <c:pt idx="18">
                  <c:v>1264.6699999999998</c:v>
                </c:pt>
                <c:pt idx="19">
                  <c:v>1321.32</c:v>
                </c:pt>
                <c:pt idx="20">
                  <c:v>1373.77</c:v>
                </c:pt>
                <c:pt idx="21">
                  <c:v>1428.6699999999998</c:v>
                </c:pt>
                <c:pt idx="22">
                  <c:v>1504.21</c:v>
                </c:pt>
                <c:pt idx="23">
                  <c:v>1599.31</c:v>
                </c:pt>
                <c:pt idx="24">
                  <c:v>1669.6399999999999</c:v>
                </c:pt>
                <c:pt idx="25">
                  <c:v>1731.36</c:v>
                </c:pt>
                <c:pt idx="26">
                  <c:v>1782.06</c:v>
                </c:pt>
                <c:pt idx="27">
                  <c:v>1832.97</c:v>
                </c:pt>
                <c:pt idx="28">
                  <c:v>1918.51</c:v>
                </c:pt>
                <c:pt idx="29">
                  <c:v>2006.1399999999999</c:v>
                </c:pt>
                <c:pt idx="30">
                  <c:v>2075.2799999999997</c:v>
                </c:pt>
                <c:pt idx="31">
                  <c:v>2129.2399999999998</c:v>
                </c:pt>
                <c:pt idx="32">
                  <c:v>2177.9499999999998</c:v>
                </c:pt>
                <c:pt idx="33">
                  <c:v>2254.62</c:v>
                </c:pt>
                <c:pt idx="34">
                  <c:v>2329.12</c:v>
                </c:pt>
                <c:pt idx="35">
                  <c:v>2417.75</c:v>
                </c:pt>
                <c:pt idx="36">
                  <c:v>2487.16</c:v>
                </c:pt>
                <c:pt idx="37">
                  <c:v>2531.7799999999997</c:v>
                </c:pt>
                <c:pt idx="38">
                  <c:v>2585.54</c:v>
                </c:pt>
                <c:pt idx="39">
                  <c:v>2653.88</c:v>
                </c:pt>
                <c:pt idx="40">
                  <c:v>2739.3300000000017</c:v>
                </c:pt>
                <c:pt idx="41">
                  <c:v>2822.46</c:v>
                </c:pt>
                <c:pt idx="42">
                  <c:v>2880.06</c:v>
                </c:pt>
                <c:pt idx="43">
                  <c:v>2929.12</c:v>
                </c:pt>
                <c:pt idx="44">
                  <c:v>2987.9300000000012</c:v>
                </c:pt>
                <c:pt idx="45">
                  <c:v>3064.4700000000012</c:v>
                </c:pt>
                <c:pt idx="46">
                  <c:v>3155.05</c:v>
                </c:pt>
                <c:pt idx="47">
                  <c:v>3226.24</c:v>
                </c:pt>
                <c:pt idx="48">
                  <c:v>3287.12</c:v>
                </c:pt>
                <c:pt idx="49">
                  <c:v>3329.94</c:v>
                </c:pt>
                <c:pt idx="50">
                  <c:v>3386.2799999999997</c:v>
                </c:pt>
                <c:pt idx="51">
                  <c:v>3472.19</c:v>
                </c:pt>
                <c:pt idx="52">
                  <c:v>3553.9900000000002</c:v>
                </c:pt>
                <c:pt idx="53">
                  <c:v>3622.4100000000012</c:v>
                </c:pt>
                <c:pt idx="54">
                  <c:v>3679.58</c:v>
                </c:pt>
                <c:pt idx="55">
                  <c:v>3731.4900000000002</c:v>
                </c:pt>
                <c:pt idx="56">
                  <c:v>3788.29</c:v>
                </c:pt>
                <c:pt idx="57">
                  <c:v>3872.18</c:v>
                </c:pt>
                <c:pt idx="58">
                  <c:v>3965.77</c:v>
                </c:pt>
                <c:pt idx="59">
                  <c:v>4029.27</c:v>
                </c:pt>
                <c:pt idx="60">
                  <c:v>4071.54</c:v>
                </c:pt>
                <c:pt idx="61">
                  <c:v>4128.74</c:v>
                </c:pt>
                <c:pt idx="62">
                  <c:v>4196.28</c:v>
                </c:pt>
                <c:pt idx="63">
                  <c:v>4270.6200000000035</c:v>
                </c:pt>
                <c:pt idx="64">
                  <c:v>4356.7</c:v>
                </c:pt>
                <c:pt idx="65">
                  <c:v>4425.54</c:v>
                </c:pt>
                <c:pt idx="66">
                  <c:v>4469.2699999999995</c:v>
                </c:pt>
                <c:pt idx="67">
                  <c:v>4518.6600000000035</c:v>
                </c:pt>
                <c:pt idx="68">
                  <c:v>4599.18</c:v>
                </c:pt>
                <c:pt idx="69">
                  <c:v>4677.84</c:v>
                </c:pt>
                <c:pt idx="70">
                  <c:v>4754.1100000000024</c:v>
                </c:pt>
                <c:pt idx="71">
                  <c:v>4819.8600000000024</c:v>
                </c:pt>
                <c:pt idx="72">
                  <c:v>4869.26</c:v>
                </c:pt>
                <c:pt idx="73">
                  <c:v>4913.9699999999993</c:v>
                </c:pt>
                <c:pt idx="74">
                  <c:v>4988.4399999999996</c:v>
                </c:pt>
                <c:pt idx="75">
                  <c:v>5080.1000000000004</c:v>
                </c:pt>
                <c:pt idx="76">
                  <c:v>5151.38</c:v>
                </c:pt>
                <c:pt idx="77">
                  <c:v>5206.7</c:v>
                </c:pt>
                <c:pt idx="78">
                  <c:v>5259.4</c:v>
                </c:pt>
                <c:pt idx="79">
                  <c:v>5313.81</c:v>
                </c:pt>
                <c:pt idx="80">
                  <c:v>5387.02</c:v>
                </c:pt>
                <c:pt idx="81">
                  <c:v>5475.85</c:v>
                </c:pt>
                <c:pt idx="82">
                  <c:v>5546.95</c:v>
                </c:pt>
                <c:pt idx="83">
                  <c:v>5602.03</c:v>
                </c:pt>
                <c:pt idx="84">
                  <c:v>5647.64</c:v>
                </c:pt>
                <c:pt idx="85">
                  <c:v>5707.94</c:v>
                </c:pt>
                <c:pt idx="86">
                  <c:v>5780.21</c:v>
                </c:pt>
                <c:pt idx="87">
                  <c:v>5865.08</c:v>
                </c:pt>
                <c:pt idx="88">
                  <c:v>5940.53</c:v>
                </c:pt>
                <c:pt idx="89">
                  <c:v>5992.68</c:v>
                </c:pt>
                <c:pt idx="90">
                  <c:v>6038.94</c:v>
                </c:pt>
                <c:pt idx="91">
                  <c:v>6100.6500000000024</c:v>
                </c:pt>
                <c:pt idx="92">
                  <c:v>6175.26</c:v>
                </c:pt>
                <c:pt idx="93">
                  <c:v>6260.5</c:v>
                </c:pt>
                <c:pt idx="94">
                  <c:v>6332.03</c:v>
                </c:pt>
                <c:pt idx="95">
                  <c:v>6379.17</c:v>
                </c:pt>
                <c:pt idx="96">
                  <c:v>6426.9699999999993</c:v>
                </c:pt>
                <c:pt idx="97">
                  <c:v>6487.91</c:v>
                </c:pt>
                <c:pt idx="98">
                  <c:v>6568.84</c:v>
                </c:pt>
                <c:pt idx="99">
                  <c:v>6647.07</c:v>
                </c:pt>
                <c:pt idx="100">
                  <c:v>6718.6100000000024</c:v>
                </c:pt>
                <c:pt idx="101">
                  <c:v>6772.1500000000024</c:v>
                </c:pt>
                <c:pt idx="102">
                  <c:v>6816.34</c:v>
                </c:pt>
                <c:pt idx="103">
                  <c:v>6878.14</c:v>
                </c:pt>
                <c:pt idx="104">
                  <c:v>6960.42</c:v>
                </c:pt>
                <c:pt idx="105">
                  <c:v>7037.63</c:v>
                </c:pt>
                <c:pt idx="106">
                  <c:v>7106.85</c:v>
                </c:pt>
                <c:pt idx="107">
                  <c:v>7156.57</c:v>
                </c:pt>
                <c:pt idx="108">
                  <c:v>7199.13</c:v>
                </c:pt>
                <c:pt idx="109">
                  <c:v>7263.08</c:v>
                </c:pt>
                <c:pt idx="110">
                  <c:v>7342.63</c:v>
                </c:pt>
                <c:pt idx="111">
                  <c:v>7427.52</c:v>
                </c:pt>
                <c:pt idx="112">
                  <c:v>7492.6100000000024</c:v>
                </c:pt>
                <c:pt idx="113">
                  <c:v>7542.59</c:v>
                </c:pt>
                <c:pt idx="114">
                  <c:v>7591.3600000000024</c:v>
                </c:pt>
                <c:pt idx="115">
                  <c:v>7650.91</c:v>
                </c:pt>
                <c:pt idx="116">
                  <c:v>7731.06</c:v>
                </c:pt>
                <c:pt idx="117">
                  <c:v>7812.3600000000024</c:v>
                </c:pt>
                <c:pt idx="118">
                  <c:v>7874.68</c:v>
                </c:pt>
                <c:pt idx="119">
                  <c:v>7927.2</c:v>
                </c:pt>
                <c:pt idx="120">
                  <c:v>7970.9699999999993</c:v>
                </c:pt>
                <c:pt idx="121">
                  <c:v>8032.39</c:v>
                </c:pt>
                <c:pt idx="122">
                  <c:v>8109.58</c:v>
                </c:pt>
                <c:pt idx="123">
                  <c:v>8189.84</c:v>
                </c:pt>
                <c:pt idx="124">
                  <c:v>8253.43</c:v>
                </c:pt>
                <c:pt idx="125">
                  <c:v>8307.549999999992</c:v>
                </c:pt>
                <c:pt idx="126">
                  <c:v>8348.4599999999846</c:v>
                </c:pt>
                <c:pt idx="127">
                  <c:v>8406.68</c:v>
                </c:pt>
                <c:pt idx="128">
                  <c:v>8474.02</c:v>
                </c:pt>
                <c:pt idx="129">
                  <c:v>8543.0400000000009</c:v>
                </c:pt>
                <c:pt idx="130">
                  <c:v>8593.92</c:v>
                </c:pt>
                <c:pt idx="131">
                  <c:v>8636.7300000000068</c:v>
                </c:pt>
                <c:pt idx="132">
                  <c:v>8676.98</c:v>
                </c:pt>
                <c:pt idx="133">
                  <c:v>8717.42</c:v>
                </c:pt>
                <c:pt idx="134">
                  <c:v>8770.9699999999848</c:v>
                </c:pt>
                <c:pt idx="135">
                  <c:v>8819.359999999986</c:v>
                </c:pt>
                <c:pt idx="136">
                  <c:v>8857.17</c:v>
                </c:pt>
                <c:pt idx="137">
                  <c:v>8888.43</c:v>
                </c:pt>
                <c:pt idx="138">
                  <c:v>8920.0300000000007</c:v>
                </c:pt>
                <c:pt idx="139">
                  <c:v>8957.7400000000071</c:v>
                </c:pt>
                <c:pt idx="140">
                  <c:v>8992.7400000000071</c:v>
                </c:pt>
                <c:pt idx="141">
                  <c:v>9020.3499999999894</c:v>
                </c:pt>
                <c:pt idx="142">
                  <c:v>9047.0400000000009</c:v>
                </c:pt>
                <c:pt idx="143">
                  <c:v>9076.0300000000007</c:v>
                </c:pt>
                <c:pt idx="144">
                  <c:v>9101.8799999999846</c:v>
                </c:pt>
                <c:pt idx="145">
                  <c:v>9123.49</c:v>
                </c:pt>
                <c:pt idx="146">
                  <c:v>9144.7199999999921</c:v>
                </c:pt>
                <c:pt idx="147">
                  <c:v>9166.1</c:v>
                </c:pt>
                <c:pt idx="148">
                  <c:v>9184.77</c:v>
                </c:pt>
                <c:pt idx="149">
                  <c:v>9203.25</c:v>
                </c:pt>
                <c:pt idx="150">
                  <c:v>9221.8799999999846</c:v>
                </c:pt>
                <c:pt idx="151">
                  <c:v>9239.3799999999846</c:v>
                </c:pt>
                <c:pt idx="152">
                  <c:v>9256.27</c:v>
                </c:pt>
                <c:pt idx="153">
                  <c:v>9274.33</c:v>
                </c:pt>
                <c:pt idx="154">
                  <c:v>9291.4499999999916</c:v>
                </c:pt>
                <c:pt idx="155">
                  <c:v>9307.19</c:v>
                </c:pt>
                <c:pt idx="156">
                  <c:v>9323.49</c:v>
                </c:pt>
                <c:pt idx="157">
                  <c:v>9341</c:v>
                </c:pt>
                <c:pt idx="158">
                  <c:v>9356.01</c:v>
                </c:pt>
                <c:pt idx="159">
                  <c:v>9370.81</c:v>
                </c:pt>
                <c:pt idx="160">
                  <c:v>9385.549999999992</c:v>
                </c:pt>
                <c:pt idx="161">
                  <c:v>9400.6299999999919</c:v>
                </c:pt>
                <c:pt idx="162">
                  <c:v>9414.61</c:v>
                </c:pt>
                <c:pt idx="163">
                  <c:v>9428.18</c:v>
                </c:pt>
                <c:pt idx="164">
                  <c:v>9442.5</c:v>
                </c:pt>
                <c:pt idx="165">
                  <c:v>9455.77</c:v>
                </c:pt>
                <c:pt idx="166">
                  <c:v>9468.859999999986</c:v>
                </c:pt>
                <c:pt idx="167">
                  <c:v>9481.7800000000007</c:v>
                </c:pt>
                <c:pt idx="168">
                  <c:v>9494.58</c:v>
                </c:pt>
                <c:pt idx="169">
                  <c:v>9507.9599999999846</c:v>
                </c:pt>
                <c:pt idx="170">
                  <c:v>9520.56</c:v>
                </c:pt>
                <c:pt idx="171">
                  <c:v>9532.4</c:v>
                </c:pt>
                <c:pt idx="172">
                  <c:v>9544.6299999999919</c:v>
                </c:pt>
                <c:pt idx="173">
                  <c:v>9556.3799999999846</c:v>
                </c:pt>
                <c:pt idx="174">
                  <c:v>9567.66</c:v>
                </c:pt>
                <c:pt idx="175">
                  <c:v>9579.33</c:v>
                </c:pt>
                <c:pt idx="176">
                  <c:v>9590.1200000000008</c:v>
                </c:pt>
                <c:pt idx="177">
                  <c:v>9601.15</c:v>
                </c:pt>
                <c:pt idx="178">
                  <c:v>9612.549999999992</c:v>
                </c:pt>
                <c:pt idx="179">
                  <c:v>9623.16</c:v>
                </c:pt>
                <c:pt idx="180">
                  <c:v>9634</c:v>
                </c:pt>
                <c:pt idx="181">
                  <c:v>9644.68</c:v>
                </c:pt>
                <c:pt idx="182">
                  <c:v>9655.02</c:v>
                </c:pt>
                <c:pt idx="183">
                  <c:v>9665.2199999999921</c:v>
                </c:pt>
                <c:pt idx="184">
                  <c:v>9675.6299999999919</c:v>
                </c:pt>
                <c:pt idx="185">
                  <c:v>9685.01</c:v>
                </c:pt>
                <c:pt idx="186">
                  <c:v>9695.4599999999846</c:v>
                </c:pt>
                <c:pt idx="187">
                  <c:v>9704.69</c:v>
                </c:pt>
                <c:pt idx="188">
                  <c:v>9714.42</c:v>
                </c:pt>
                <c:pt idx="189">
                  <c:v>9723.94</c:v>
                </c:pt>
                <c:pt idx="190">
                  <c:v>9733.1400000000049</c:v>
                </c:pt>
                <c:pt idx="191">
                  <c:v>9742.75</c:v>
                </c:pt>
                <c:pt idx="192">
                  <c:v>9751.9599999999846</c:v>
                </c:pt>
                <c:pt idx="193">
                  <c:v>9760.7800000000007</c:v>
                </c:pt>
                <c:pt idx="194">
                  <c:v>9769.43</c:v>
                </c:pt>
                <c:pt idx="195">
                  <c:v>9778.7000000000007</c:v>
                </c:pt>
                <c:pt idx="196">
                  <c:v>9787.3499999999894</c:v>
                </c:pt>
                <c:pt idx="197">
                  <c:v>9795.7099999999919</c:v>
                </c:pt>
                <c:pt idx="198">
                  <c:v>9804.41</c:v>
                </c:pt>
                <c:pt idx="199">
                  <c:v>9812.49</c:v>
                </c:pt>
                <c:pt idx="200">
                  <c:v>9820.91</c:v>
                </c:pt>
              </c:numCache>
            </c:numRef>
          </c:yVal>
          <c:smooth val="1"/>
          <c:extLst>
            <c:ext xmlns:c16="http://schemas.microsoft.com/office/drawing/2014/chart" uri="{C3380CC4-5D6E-409C-BE32-E72D297353CC}">
              <c16:uniqueId val="{00000002-5BB3-4B42-8514-C04D180D1C5C}"/>
            </c:ext>
          </c:extLst>
        </c:ser>
        <c:dLbls>
          <c:showLegendKey val="0"/>
          <c:showVal val="0"/>
          <c:showCatName val="0"/>
          <c:showSerName val="0"/>
          <c:showPercent val="0"/>
          <c:showBubbleSize val="0"/>
        </c:dLbls>
        <c:axId val="152361984"/>
        <c:axId val="153052288"/>
      </c:scatterChart>
      <c:valAx>
        <c:axId val="1523619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zh-CN" sz="1000" b="0" i="0" u="none" strike="noStrike" kern="1200" baseline="0">
                    <a:solidFill>
                      <a:schemeClr val="tx1">
                        <a:lumMod val="65000"/>
                        <a:lumOff val="35000"/>
                      </a:schemeClr>
                    </a:solidFill>
                    <a:latin typeface="+mn-lt"/>
                    <a:ea typeface="+mn-ea"/>
                    <a:cs typeface="+mn-cs"/>
                  </a:defRPr>
                </a:pPr>
                <a:r>
                  <a:rPr lang="en-US" altLang="zh-CN"/>
                  <a:t>Strain</a:t>
                </a:r>
                <a:endParaRPr lang="zh-CN" altLang="en-US"/>
              </a:p>
            </c:rich>
          </c:tx>
          <c:overlay val="0"/>
          <c:spPr>
            <a:noFill/>
            <a:ln>
              <a:noFill/>
            </a:ln>
            <a:effectLst/>
          </c:sp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crossAx val="153052288"/>
        <c:crosses val="autoZero"/>
        <c:crossBetween val="midCat"/>
        <c:majorUnit val="1.0000000000000005E-2"/>
      </c:valAx>
      <c:valAx>
        <c:axId val="153052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zh-CN" sz="1000" b="0" i="0" u="none" strike="noStrike" kern="1200" baseline="0">
                    <a:solidFill>
                      <a:schemeClr val="tx1">
                        <a:lumMod val="65000"/>
                        <a:lumOff val="35000"/>
                      </a:schemeClr>
                    </a:solidFill>
                    <a:latin typeface="+mn-lt"/>
                    <a:ea typeface="+mn-ea"/>
                    <a:cs typeface="+mn-cs"/>
                  </a:defRPr>
                </a:pPr>
                <a:r>
                  <a:rPr lang="en-US" altLang="zh-CN"/>
                  <a:t>True stress</a:t>
                </a:r>
                <a:r>
                  <a:rPr lang="en-US" altLang="zh-CN" baseline="0"/>
                  <a:t> (</a:t>
                </a:r>
                <a:r>
                  <a:rPr lang="en-US" altLang="zh-CN"/>
                  <a:t>GPa)</a:t>
                </a:r>
                <a:endParaRPr lang="zh-CN" alt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crossAx val="152361984"/>
        <c:crosses val="autoZero"/>
        <c:crossBetween val="midCat"/>
        <c:majorUnit val="1000"/>
        <c:dispUnits>
          <c:builtInUnit val="thousands"/>
        </c:dispUnits>
      </c:valAx>
      <c:spPr>
        <a:noFill/>
        <a:ln>
          <a:noFill/>
        </a:ln>
        <a:effectLst/>
      </c:spPr>
    </c:plotArea>
    <c:legend>
      <c:legendPos val="r"/>
      <c:layout>
        <c:manualLayout>
          <c:xMode val="edge"/>
          <c:yMode val="edge"/>
          <c:x val="0.60183245844269462"/>
          <c:y val="0.52856408573928193"/>
          <c:w val="0.32501531058617672"/>
          <c:h val="0.23437664041994752"/>
        </c:manualLayout>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000" b="0" i="0" baseline="0">
                <a:effectLst/>
                <a:latin typeface="Times New Roman" panose="02020603050405020304" pitchFamily="18" charset="0"/>
                <a:cs typeface="Times New Roman" panose="02020603050405020304" pitchFamily="18" charset="0"/>
              </a:rPr>
              <a:t>Cutting force in X direction</a:t>
            </a:r>
            <a:endParaRPr lang="en-GB" sz="10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manualLayout>
          <c:layoutTarget val="inner"/>
          <c:xMode val="edge"/>
          <c:yMode val="edge"/>
          <c:x val="9.067138639935847E-2"/>
          <c:y val="0.13500032008194099"/>
          <c:w val="0.88116834239929009"/>
          <c:h val="0.63927626541384464"/>
        </c:manualLayout>
      </c:layout>
      <c:scatterChart>
        <c:scatterStyle val="lineMarker"/>
        <c:varyColors val="0"/>
        <c:ser>
          <c:idx val="4"/>
          <c:order val="0"/>
          <c:tx>
            <c:v>Cuitino Ortiz (Fx)</c:v>
          </c:tx>
          <c:spPr>
            <a:ln w="19050" cap="rnd">
              <a:solidFill>
                <a:schemeClr val="accent6"/>
              </a:solidFill>
              <a:round/>
            </a:ln>
            <a:effectLst/>
          </c:spPr>
          <c:marker>
            <c:symbol val="none"/>
          </c:marker>
          <c:xVal>
            <c:numRef>
              <c:f>Sheet1!$N$2:$N$72828</c:f>
              <c:numCache>
                <c:formatCode>0.00E+00</c:formatCode>
                <c:ptCount val="72827"/>
                <c:pt idx="0" formatCode="General">
                  <c:v>0</c:v>
                </c:pt>
                <c:pt idx="1">
                  <c:v>2.0596899999999999E-5</c:v>
                </c:pt>
                <c:pt idx="2">
                  <c:v>4.1193900000000039E-5</c:v>
                </c:pt>
                <c:pt idx="3">
                  <c:v>6.179090000000008E-5</c:v>
                </c:pt>
                <c:pt idx="4">
                  <c:v>8.2387500000000004E-5</c:v>
                </c:pt>
                <c:pt idx="5" formatCode="General">
                  <c:v>1.0298500000000009E-4</c:v>
                </c:pt>
                <c:pt idx="6" formatCode="General">
                  <c:v>1.2358200000000001E-4</c:v>
                </c:pt>
                <c:pt idx="7" formatCode="General">
                  <c:v>1.4417799999999999E-4</c:v>
                </c:pt>
                <c:pt idx="8" formatCode="General">
                  <c:v>1.647760000000001E-4</c:v>
                </c:pt>
                <c:pt idx="9" formatCode="General">
                  <c:v>1.8537200000000005E-4</c:v>
                </c:pt>
                <c:pt idx="10" formatCode="General">
                  <c:v>2.0596899999999999E-4</c:v>
                </c:pt>
                <c:pt idx="11" formatCode="General">
                  <c:v>2.2656700000000019E-4</c:v>
                </c:pt>
                <c:pt idx="12" formatCode="General">
                  <c:v>2.4716300000000001E-4</c:v>
                </c:pt>
                <c:pt idx="13" formatCode="General">
                  <c:v>2.6776000000000024E-4</c:v>
                </c:pt>
                <c:pt idx="14" formatCode="General">
                  <c:v>2.8835800000000039E-4</c:v>
                </c:pt>
                <c:pt idx="15" formatCode="General">
                  <c:v>3.0895400000000023E-4</c:v>
                </c:pt>
                <c:pt idx="16" formatCode="General">
                  <c:v>3.2955100000000036E-4</c:v>
                </c:pt>
                <c:pt idx="17" formatCode="General">
                  <c:v>3.5014800000000021E-4</c:v>
                </c:pt>
                <c:pt idx="18" formatCode="General">
                  <c:v>3.7074500000000039E-4</c:v>
                </c:pt>
                <c:pt idx="19" formatCode="General">
                  <c:v>3.9134300000000032E-4</c:v>
                </c:pt>
                <c:pt idx="20" formatCode="General">
                  <c:v>4.1193900000000038E-4</c:v>
                </c:pt>
                <c:pt idx="21" formatCode="General">
                  <c:v>4.3253600000000024E-4</c:v>
                </c:pt>
                <c:pt idx="22" formatCode="General">
                  <c:v>4.5313300000000058E-4</c:v>
                </c:pt>
                <c:pt idx="23" formatCode="General">
                  <c:v>4.7373000000000039E-4</c:v>
                </c:pt>
                <c:pt idx="24" formatCode="General">
                  <c:v>4.9432700000000078E-4</c:v>
                </c:pt>
                <c:pt idx="25" formatCode="General">
                  <c:v>5.1492400000000091E-4</c:v>
                </c:pt>
                <c:pt idx="26" formatCode="General">
                  <c:v>5.3552100000000039E-4</c:v>
                </c:pt>
                <c:pt idx="27" formatCode="General">
                  <c:v>5.5611800000000019E-4</c:v>
                </c:pt>
                <c:pt idx="28" formatCode="General">
                  <c:v>5.76715E-4</c:v>
                </c:pt>
                <c:pt idx="29" formatCode="General">
                  <c:v>5.9731200000000078E-4</c:v>
                </c:pt>
                <c:pt idx="30" formatCode="General">
                  <c:v>6.1790800000000045E-4</c:v>
                </c:pt>
                <c:pt idx="31" formatCode="General">
                  <c:v>6.3850600000000049E-4</c:v>
                </c:pt>
                <c:pt idx="32" formatCode="General">
                  <c:v>6.5910200000000071E-4</c:v>
                </c:pt>
                <c:pt idx="33" formatCode="General">
                  <c:v>6.7969900000000062E-4</c:v>
                </c:pt>
                <c:pt idx="34" formatCode="General">
                  <c:v>7.0029700000000033E-4</c:v>
                </c:pt>
                <c:pt idx="35" formatCode="General">
                  <c:v>7.2089300000000034E-4</c:v>
                </c:pt>
                <c:pt idx="36" formatCode="General">
                  <c:v>7.4149100000000037E-4</c:v>
                </c:pt>
                <c:pt idx="37" formatCode="General">
                  <c:v>7.620900000000001E-4</c:v>
                </c:pt>
                <c:pt idx="38" formatCode="General">
                  <c:v>7.8268500000000041E-4</c:v>
                </c:pt>
                <c:pt idx="39" formatCode="General">
                  <c:v>8.0328000000000083E-4</c:v>
                </c:pt>
                <c:pt idx="40" formatCode="General">
                  <c:v>8.2387500000000017E-4</c:v>
                </c:pt>
                <c:pt idx="41" formatCode="General">
                  <c:v>8.4447800000000072E-4</c:v>
                </c:pt>
                <c:pt idx="42" formatCode="General">
                  <c:v>8.6507300000000114E-4</c:v>
                </c:pt>
                <c:pt idx="43" formatCode="General">
                  <c:v>8.8566700000000122E-4</c:v>
                </c:pt>
                <c:pt idx="44" formatCode="General">
                  <c:v>9.0626200000000078E-4</c:v>
                </c:pt>
                <c:pt idx="45" formatCode="General">
                  <c:v>9.2686500000000046E-4</c:v>
                </c:pt>
                <c:pt idx="46" formatCode="General">
                  <c:v>9.4746000000000077E-4</c:v>
                </c:pt>
                <c:pt idx="47" formatCode="General">
                  <c:v>9.6805500000000076E-4</c:v>
                </c:pt>
                <c:pt idx="48" formatCode="General">
                  <c:v>9.8865700000000129E-4</c:v>
                </c:pt>
                <c:pt idx="49" formatCode="General">
                  <c:v>1.0092499999999999E-3</c:v>
                </c:pt>
                <c:pt idx="50" formatCode="General">
                  <c:v>1.0298499999999999E-3</c:v>
                </c:pt>
                <c:pt idx="51" formatCode="General">
                  <c:v>1.0504399999999999E-3</c:v>
                </c:pt>
                <c:pt idx="52" formatCode="General">
                  <c:v>1.0710500000000009E-3</c:v>
                </c:pt>
                <c:pt idx="53" formatCode="General">
                  <c:v>1.0916400000000001E-3</c:v>
                </c:pt>
                <c:pt idx="54" formatCode="General">
                  <c:v>1.1122400000000009E-3</c:v>
                </c:pt>
                <c:pt idx="55" formatCode="General">
                  <c:v>1.1328300000000009E-3</c:v>
                </c:pt>
                <c:pt idx="56" formatCode="General">
                  <c:v>1.1534300000000009E-3</c:v>
                </c:pt>
                <c:pt idx="57" formatCode="General">
                  <c:v>1.1740300000000017E-3</c:v>
                </c:pt>
                <c:pt idx="58" formatCode="General">
                  <c:v>1.1946200000000008E-3</c:v>
                </c:pt>
                <c:pt idx="59" formatCode="General">
                  <c:v>1.2152199999999999E-3</c:v>
                </c:pt>
                <c:pt idx="60" formatCode="General">
                  <c:v>1.2358199999999999E-3</c:v>
                </c:pt>
                <c:pt idx="61" formatCode="General">
                  <c:v>1.2564200000000001E-3</c:v>
                </c:pt>
                <c:pt idx="62" formatCode="General">
                  <c:v>1.2770100000000009E-3</c:v>
                </c:pt>
                <c:pt idx="63" formatCode="General">
                  <c:v>1.2976000000000001E-3</c:v>
                </c:pt>
                <c:pt idx="64" formatCode="General">
                  <c:v>1.3182100000000015E-3</c:v>
                </c:pt>
                <c:pt idx="65" formatCode="General">
                  <c:v>1.3388000000000009E-3</c:v>
                </c:pt>
                <c:pt idx="66" formatCode="General">
                  <c:v>1.3594000000000008E-3</c:v>
                </c:pt>
                <c:pt idx="67" formatCode="General">
                  <c:v>1.37999E-3</c:v>
                </c:pt>
                <c:pt idx="68" formatCode="General">
                  <c:v>1.4005999999999999E-3</c:v>
                </c:pt>
                <c:pt idx="69" formatCode="General">
                  <c:v>1.4211899999999999E-3</c:v>
                </c:pt>
                <c:pt idx="70" formatCode="General">
                  <c:v>1.4417899999999999E-3</c:v>
                </c:pt>
                <c:pt idx="71" formatCode="General">
                  <c:v>1.46239E-3</c:v>
                </c:pt>
                <c:pt idx="72" formatCode="General">
                  <c:v>1.4829800000000009E-3</c:v>
                </c:pt>
                <c:pt idx="73" formatCode="General">
                  <c:v>1.5035800000000009E-3</c:v>
                </c:pt>
                <c:pt idx="74" formatCode="General">
                  <c:v>1.5241700000000009E-3</c:v>
                </c:pt>
                <c:pt idx="75" formatCode="General">
                  <c:v>1.5447700000000009E-3</c:v>
                </c:pt>
                <c:pt idx="76" formatCode="General">
                  <c:v>1.5653700000000008E-3</c:v>
                </c:pt>
                <c:pt idx="77" formatCode="General">
                  <c:v>1.58596E-3</c:v>
                </c:pt>
                <c:pt idx="78" formatCode="General">
                  <c:v>1.6065600000000001E-3</c:v>
                </c:pt>
                <c:pt idx="79" formatCode="General">
                  <c:v>1.6271600000000001E-3</c:v>
                </c:pt>
                <c:pt idx="80" formatCode="General">
                  <c:v>1.6477600000000001E-3</c:v>
                </c:pt>
                <c:pt idx="81" formatCode="General">
                  <c:v>1.6683500000000023E-3</c:v>
                </c:pt>
                <c:pt idx="82" formatCode="General">
                  <c:v>1.6889500000000018E-3</c:v>
                </c:pt>
                <c:pt idx="83" formatCode="General">
                  <c:v>1.7095500000000009E-3</c:v>
                </c:pt>
                <c:pt idx="84" formatCode="General">
                  <c:v>1.7301500000000017E-3</c:v>
                </c:pt>
                <c:pt idx="85" formatCode="General">
                  <c:v>1.7507400000000008E-3</c:v>
                </c:pt>
                <c:pt idx="86" formatCode="General">
                  <c:v>1.7713300000000009E-3</c:v>
                </c:pt>
                <c:pt idx="87" formatCode="General">
                  <c:v>1.7919399999999999E-3</c:v>
                </c:pt>
                <c:pt idx="88" formatCode="General">
                  <c:v>1.812530000000001E-3</c:v>
                </c:pt>
                <c:pt idx="89" formatCode="General">
                  <c:v>1.833130000000001E-3</c:v>
                </c:pt>
                <c:pt idx="90" formatCode="General">
                  <c:v>1.8537200000000001E-3</c:v>
                </c:pt>
                <c:pt idx="91" formatCode="General">
                  <c:v>1.8743200000000009E-3</c:v>
                </c:pt>
                <c:pt idx="92" formatCode="General">
                  <c:v>1.8949200000000009E-3</c:v>
                </c:pt>
                <c:pt idx="93" formatCode="General">
                  <c:v>1.9155200000000009E-3</c:v>
                </c:pt>
                <c:pt idx="94" formatCode="General">
                  <c:v>1.9361200000000017E-3</c:v>
                </c:pt>
                <c:pt idx="95" formatCode="General">
                  <c:v>1.9567100000000017E-3</c:v>
                </c:pt>
                <c:pt idx="96" formatCode="General">
                  <c:v>1.9773100000000017E-3</c:v>
                </c:pt>
                <c:pt idx="97" formatCode="General">
                  <c:v>1.9978999999999999E-3</c:v>
                </c:pt>
                <c:pt idx="98" formatCode="General">
                  <c:v>2.0185099999999998E-3</c:v>
                </c:pt>
                <c:pt idx="99" formatCode="General">
                  <c:v>2.0390999999999999E-3</c:v>
                </c:pt>
                <c:pt idx="100" formatCode="General">
                  <c:v>2.0596999999999998E-3</c:v>
                </c:pt>
                <c:pt idx="101" formatCode="General">
                  <c:v>2.080290000000002E-3</c:v>
                </c:pt>
                <c:pt idx="102" formatCode="General">
                  <c:v>2.100890000000002E-3</c:v>
                </c:pt>
                <c:pt idx="103" formatCode="General">
                  <c:v>2.1214900000000019E-3</c:v>
                </c:pt>
                <c:pt idx="104" formatCode="General">
                  <c:v>2.1420800000000002E-3</c:v>
                </c:pt>
                <c:pt idx="105" formatCode="General">
                  <c:v>2.1626800000000002E-3</c:v>
                </c:pt>
                <c:pt idx="106" formatCode="General">
                  <c:v>2.1832800000000019E-3</c:v>
                </c:pt>
                <c:pt idx="107" formatCode="General">
                  <c:v>2.2038700000000019E-3</c:v>
                </c:pt>
                <c:pt idx="108" formatCode="General">
                  <c:v>2.2244700000000018E-3</c:v>
                </c:pt>
                <c:pt idx="109" formatCode="General">
                  <c:v>2.2450600000000018E-3</c:v>
                </c:pt>
                <c:pt idx="110" formatCode="General">
                  <c:v>2.2656700000000017E-3</c:v>
                </c:pt>
                <c:pt idx="111" formatCode="General">
                  <c:v>2.2862600000000018E-3</c:v>
                </c:pt>
                <c:pt idx="112" formatCode="General">
                  <c:v>2.30686E-3</c:v>
                </c:pt>
                <c:pt idx="113" formatCode="General">
                  <c:v>2.32745E-3</c:v>
                </c:pt>
                <c:pt idx="114" formatCode="General">
                  <c:v>2.34805E-3</c:v>
                </c:pt>
                <c:pt idx="115" formatCode="General">
                  <c:v>2.3686499999999982E-3</c:v>
                </c:pt>
                <c:pt idx="116" formatCode="General">
                  <c:v>2.3892399999999999E-3</c:v>
                </c:pt>
                <c:pt idx="117" formatCode="General">
                  <c:v>2.4098499999999981E-3</c:v>
                </c:pt>
                <c:pt idx="118" formatCode="General">
                  <c:v>2.4304399999999999E-3</c:v>
                </c:pt>
                <c:pt idx="119" formatCode="General">
                  <c:v>2.4510399999999998E-3</c:v>
                </c:pt>
                <c:pt idx="120" formatCode="General">
                  <c:v>2.4716299999999998E-3</c:v>
                </c:pt>
                <c:pt idx="121" formatCode="General">
                  <c:v>2.4922399999999997E-3</c:v>
                </c:pt>
                <c:pt idx="122" formatCode="General">
                  <c:v>2.5128300000000002E-3</c:v>
                </c:pt>
                <c:pt idx="123" formatCode="General">
                  <c:v>2.5334200000000019E-3</c:v>
                </c:pt>
                <c:pt idx="124" formatCode="General">
                  <c:v>2.5540200000000019E-3</c:v>
                </c:pt>
                <c:pt idx="125" formatCode="General">
                  <c:v>2.5746200000000019E-3</c:v>
                </c:pt>
                <c:pt idx="126" formatCode="General">
                  <c:v>2.5952200000000001E-3</c:v>
                </c:pt>
                <c:pt idx="127" formatCode="General">
                  <c:v>2.6158100000000001E-3</c:v>
                </c:pt>
                <c:pt idx="128" formatCode="General">
                  <c:v>2.6364100000000001E-3</c:v>
                </c:pt>
                <c:pt idx="129" formatCode="General">
                  <c:v>2.6570100000000017E-3</c:v>
                </c:pt>
                <c:pt idx="130" formatCode="General">
                  <c:v>2.6776100000000017E-3</c:v>
                </c:pt>
                <c:pt idx="131" formatCode="General">
                  <c:v>2.6982000000000017E-3</c:v>
                </c:pt>
                <c:pt idx="132" formatCode="General">
                  <c:v>2.7187900000000035E-3</c:v>
                </c:pt>
                <c:pt idx="133" formatCode="General">
                  <c:v>2.7394000000000012E-3</c:v>
                </c:pt>
                <c:pt idx="134" formatCode="General">
                  <c:v>2.7599900000000025E-3</c:v>
                </c:pt>
                <c:pt idx="135" formatCode="General">
                  <c:v>2.7805900000000047E-3</c:v>
                </c:pt>
                <c:pt idx="136" formatCode="General">
                  <c:v>2.8011799999999999E-3</c:v>
                </c:pt>
                <c:pt idx="137" formatCode="General">
                  <c:v>2.8217799999999999E-3</c:v>
                </c:pt>
                <c:pt idx="138" formatCode="General">
                  <c:v>2.8423799999999998E-3</c:v>
                </c:pt>
                <c:pt idx="139" formatCode="General">
                  <c:v>2.8629699999999998E-3</c:v>
                </c:pt>
                <c:pt idx="140" formatCode="General">
                  <c:v>2.8835800000000019E-3</c:v>
                </c:pt>
                <c:pt idx="141" formatCode="General">
                  <c:v>2.9041700000000019E-3</c:v>
                </c:pt>
                <c:pt idx="142" formatCode="General">
                  <c:v>2.9247700000000019E-3</c:v>
                </c:pt>
                <c:pt idx="143" formatCode="General">
                  <c:v>2.9453600000000019E-3</c:v>
                </c:pt>
                <c:pt idx="144" formatCode="General">
                  <c:v>2.9659600000000019E-3</c:v>
                </c:pt>
                <c:pt idx="145" formatCode="General">
                  <c:v>2.9865600000000018E-3</c:v>
                </c:pt>
                <c:pt idx="146" formatCode="General">
                  <c:v>3.0071600000000035E-3</c:v>
                </c:pt>
                <c:pt idx="147" formatCode="General">
                  <c:v>3.0277500000000018E-3</c:v>
                </c:pt>
                <c:pt idx="148" formatCode="General">
                  <c:v>3.0483500000000018E-3</c:v>
                </c:pt>
                <c:pt idx="149" formatCode="General">
                  <c:v>3.0689500000000017E-3</c:v>
                </c:pt>
                <c:pt idx="150" formatCode="General">
                  <c:v>3.0895400000000017E-3</c:v>
                </c:pt>
                <c:pt idx="151" formatCode="General">
                  <c:v>3.1101400000000017E-3</c:v>
                </c:pt>
                <c:pt idx="152" formatCode="General">
                  <c:v>3.1307400000000012E-3</c:v>
                </c:pt>
                <c:pt idx="153" formatCode="General">
                  <c:v>3.1513400000000012E-3</c:v>
                </c:pt>
                <c:pt idx="154" formatCode="General">
                  <c:v>3.1719300000000021E-3</c:v>
                </c:pt>
                <c:pt idx="155" formatCode="General">
                  <c:v>3.1925199999999999E-3</c:v>
                </c:pt>
                <c:pt idx="156" formatCode="General">
                  <c:v>3.2131300000000046E-3</c:v>
                </c:pt>
                <c:pt idx="157" formatCode="General">
                  <c:v>3.2337200000000037E-3</c:v>
                </c:pt>
                <c:pt idx="158" formatCode="General">
                  <c:v>3.2543200000000037E-3</c:v>
                </c:pt>
                <c:pt idx="159" formatCode="General">
                  <c:v>3.274910000000002E-3</c:v>
                </c:pt>
                <c:pt idx="160" formatCode="General">
                  <c:v>3.2955100000000019E-3</c:v>
                </c:pt>
                <c:pt idx="161" formatCode="General">
                  <c:v>3.3161100000000002E-3</c:v>
                </c:pt>
                <c:pt idx="162" formatCode="General">
                  <c:v>3.3367100000000001E-3</c:v>
                </c:pt>
                <c:pt idx="163" formatCode="General">
                  <c:v>3.3573100000000018E-3</c:v>
                </c:pt>
                <c:pt idx="164" formatCode="General">
                  <c:v>3.3779000000000018E-3</c:v>
                </c:pt>
                <c:pt idx="165" formatCode="General">
                  <c:v>3.3985000000000018E-3</c:v>
                </c:pt>
                <c:pt idx="166" formatCode="General">
                  <c:v>3.4190900000000018E-3</c:v>
                </c:pt>
                <c:pt idx="167" formatCode="General">
                  <c:v>3.4396900000000018E-3</c:v>
                </c:pt>
                <c:pt idx="168" formatCode="General">
                  <c:v>3.4602900000000034E-3</c:v>
                </c:pt>
                <c:pt idx="169" formatCode="General">
                  <c:v>3.4808900000000025E-3</c:v>
                </c:pt>
                <c:pt idx="170" formatCode="General">
                  <c:v>3.5014800000000017E-3</c:v>
                </c:pt>
                <c:pt idx="171" formatCode="General">
                  <c:v>3.5220799999999999E-3</c:v>
                </c:pt>
                <c:pt idx="172" formatCode="General">
                  <c:v>3.5426799999999999E-3</c:v>
                </c:pt>
                <c:pt idx="173" formatCode="General">
                  <c:v>3.5632700000000021E-3</c:v>
                </c:pt>
                <c:pt idx="174" formatCode="General">
                  <c:v>3.583870000000002E-3</c:v>
                </c:pt>
                <c:pt idx="175" formatCode="General">
                  <c:v>3.604470000000002E-3</c:v>
                </c:pt>
                <c:pt idx="176" formatCode="General">
                  <c:v>3.6250700000000019E-3</c:v>
                </c:pt>
                <c:pt idx="177" formatCode="General">
                  <c:v>3.645660000000002E-3</c:v>
                </c:pt>
                <c:pt idx="178" formatCode="General">
                  <c:v>3.6662499999999998E-3</c:v>
                </c:pt>
                <c:pt idx="179" formatCode="General">
                  <c:v>3.6868600000000019E-3</c:v>
                </c:pt>
                <c:pt idx="180" formatCode="General">
                  <c:v>3.7074500000000019E-3</c:v>
                </c:pt>
                <c:pt idx="181" formatCode="General">
                  <c:v>3.7280500000000018E-3</c:v>
                </c:pt>
                <c:pt idx="182" formatCode="General">
                  <c:v>3.7486400000000019E-3</c:v>
                </c:pt>
                <c:pt idx="183" formatCode="General">
                  <c:v>3.7692400000000018E-3</c:v>
                </c:pt>
                <c:pt idx="184" formatCode="General">
                  <c:v>3.7898400000000018E-3</c:v>
                </c:pt>
                <c:pt idx="185" formatCode="General">
                  <c:v>3.81044E-3</c:v>
                </c:pt>
                <c:pt idx="186" formatCode="General">
                  <c:v>3.83104E-3</c:v>
                </c:pt>
                <c:pt idx="187" formatCode="General">
                  <c:v>3.8516300000000017E-3</c:v>
                </c:pt>
                <c:pt idx="188" formatCode="General">
                  <c:v>3.8722299999999999E-3</c:v>
                </c:pt>
                <c:pt idx="189" formatCode="General">
                  <c:v>3.89282E-3</c:v>
                </c:pt>
                <c:pt idx="190" formatCode="General">
                  <c:v>3.9134199999999999E-3</c:v>
                </c:pt>
                <c:pt idx="191" formatCode="General">
                  <c:v>3.9340199999999999E-3</c:v>
                </c:pt>
                <c:pt idx="192" formatCode="General">
                  <c:v>3.9546099999999999E-3</c:v>
                </c:pt>
                <c:pt idx="193" formatCode="General">
                  <c:v>3.9752099999999999E-3</c:v>
                </c:pt>
                <c:pt idx="194" formatCode="General">
                  <c:v>3.9958099999999998E-3</c:v>
                </c:pt>
                <c:pt idx="195" formatCode="General">
                  <c:v>4.0164100000000024E-3</c:v>
                </c:pt>
                <c:pt idx="196" formatCode="General">
                  <c:v>4.0370000000000024E-3</c:v>
                </c:pt>
                <c:pt idx="197" formatCode="General">
                  <c:v>4.0575999999999997E-3</c:v>
                </c:pt>
                <c:pt idx="198" formatCode="General">
                  <c:v>4.078200000000004E-3</c:v>
                </c:pt>
                <c:pt idx="199" formatCode="General">
                  <c:v>4.0987899999999997E-3</c:v>
                </c:pt>
                <c:pt idx="200" formatCode="General">
                  <c:v>4.1193899999999997E-3</c:v>
                </c:pt>
                <c:pt idx="201" formatCode="General">
                  <c:v>4.1399800000000014E-3</c:v>
                </c:pt>
                <c:pt idx="202" formatCode="General">
                  <c:v>4.1605899999999961E-3</c:v>
                </c:pt>
                <c:pt idx="203" formatCode="General">
                  <c:v>4.1811800000000014E-3</c:v>
                </c:pt>
                <c:pt idx="204" formatCode="General">
                  <c:v>4.2017800000000039E-3</c:v>
                </c:pt>
                <c:pt idx="205" formatCode="General">
                  <c:v>4.2223700000000013E-3</c:v>
                </c:pt>
                <c:pt idx="206" formatCode="General">
                  <c:v>4.2429700000000004E-3</c:v>
                </c:pt>
                <c:pt idx="207" formatCode="General">
                  <c:v>4.2635700000000004E-3</c:v>
                </c:pt>
                <c:pt idx="208" formatCode="General">
                  <c:v>4.2841700000000003E-3</c:v>
                </c:pt>
                <c:pt idx="209" formatCode="General">
                  <c:v>4.3047700000000003E-3</c:v>
                </c:pt>
                <c:pt idx="210" formatCode="General">
                  <c:v>4.3253600000000003E-3</c:v>
                </c:pt>
                <c:pt idx="211" formatCode="General">
                  <c:v>4.3459600000000003E-3</c:v>
                </c:pt>
                <c:pt idx="212" formatCode="General">
                  <c:v>4.3665500000000003E-3</c:v>
                </c:pt>
                <c:pt idx="213" formatCode="General">
                  <c:v>4.3871500000000003E-3</c:v>
                </c:pt>
                <c:pt idx="214" formatCode="General">
                  <c:v>4.4077500000000037E-3</c:v>
                </c:pt>
                <c:pt idx="215" formatCode="General">
                  <c:v>4.4283500000000036E-3</c:v>
                </c:pt>
                <c:pt idx="216" formatCode="General">
                  <c:v>4.4489400000000037E-3</c:v>
                </c:pt>
                <c:pt idx="217" formatCode="General">
                  <c:v>4.4695400000000036E-3</c:v>
                </c:pt>
                <c:pt idx="218" formatCode="General">
                  <c:v>4.4901400000000036E-3</c:v>
                </c:pt>
                <c:pt idx="219" formatCode="General">
                  <c:v>4.5107300000000001E-3</c:v>
                </c:pt>
                <c:pt idx="220" formatCode="General">
                  <c:v>4.5313300000000035E-3</c:v>
                </c:pt>
                <c:pt idx="221" formatCode="General">
                  <c:v>4.55193E-3</c:v>
                </c:pt>
                <c:pt idx="222" formatCode="General">
                  <c:v>4.57253E-3</c:v>
                </c:pt>
                <c:pt idx="223" formatCode="General">
                  <c:v>4.5931200000000035E-3</c:v>
                </c:pt>
                <c:pt idx="224" formatCode="General">
                  <c:v>4.61371E-3</c:v>
                </c:pt>
                <c:pt idx="225" formatCode="General">
                  <c:v>4.6343199999999999E-3</c:v>
                </c:pt>
                <c:pt idx="226" formatCode="General">
                  <c:v>4.6549099999999965E-3</c:v>
                </c:pt>
                <c:pt idx="227" formatCode="General">
                  <c:v>4.6755099999999999E-3</c:v>
                </c:pt>
                <c:pt idx="228" formatCode="General">
                  <c:v>4.6960999999999999E-3</c:v>
                </c:pt>
                <c:pt idx="229" formatCode="General">
                  <c:v>4.7167100000000024E-3</c:v>
                </c:pt>
                <c:pt idx="230" formatCode="General">
                  <c:v>4.7373000000000024E-3</c:v>
                </c:pt>
                <c:pt idx="231" formatCode="General">
                  <c:v>4.7578999999999998E-3</c:v>
                </c:pt>
                <c:pt idx="232" formatCode="General">
                  <c:v>4.7785000000000024E-3</c:v>
                </c:pt>
                <c:pt idx="233" formatCode="General">
                  <c:v>4.7990900000000041E-3</c:v>
                </c:pt>
                <c:pt idx="234" formatCode="General">
                  <c:v>4.8196900000000041E-3</c:v>
                </c:pt>
                <c:pt idx="235" formatCode="General">
                  <c:v>4.8402800000000024E-3</c:v>
                </c:pt>
                <c:pt idx="236" formatCode="General">
                  <c:v>4.8608799999999997E-3</c:v>
                </c:pt>
                <c:pt idx="237" formatCode="General">
                  <c:v>4.8814800000000014E-3</c:v>
                </c:pt>
                <c:pt idx="238" formatCode="General">
                  <c:v>4.9020800000000014E-3</c:v>
                </c:pt>
                <c:pt idx="239" formatCode="General">
                  <c:v>4.9226700000000014E-3</c:v>
                </c:pt>
                <c:pt idx="240" formatCode="General">
                  <c:v>4.9432700000000074E-3</c:v>
                </c:pt>
                <c:pt idx="241" formatCode="General">
                  <c:v>4.9638700000000004E-3</c:v>
                </c:pt>
                <c:pt idx="242" formatCode="General">
                  <c:v>4.9844600000000039E-3</c:v>
                </c:pt>
                <c:pt idx="243" formatCode="General">
                  <c:v>5.0050600000000039E-3</c:v>
                </c:pt>
                <c:pt idx="244" formatCode="General">
                  <c:v>5.0256600000000038E-3</c:v>
                </c:pt>
                <c:pt idx="245" formatCode="General">
                  <c:v>5.0462500000000039E-3</c:v>
                </c:pt>
                <c:pt idx="246" formatCode="General">
                  <c:v>5.0668500000000003E-3</c:v>
                </c:pt>
                <c:pt idx="247" formatCode="General">
                  <c:v>5.0874500000000003E-3</c:v>
                </c:pt>
                <c:pt idx="248" formatCode="General">
                  <c:v>5.1080500000000003E-3</c:v>
                </c:pt>
                <c:pt idx="249" formatCode="General">
                  <c:v>5.1286400000000038E-3</c:v>
                </c:pt>
                <c:pt idx="250" formatCode="General">
                  <c:v>5.1492400000000072E-3</c:v>
                </c:pt>
                <c:pt idx="251" formatCode="General">
                  <c:v>5.1698300000000003E-3</c:v>
                </c:pt>
                <c:pt idx="252" formatCode="General">
                  <c:v>5.1904300000000002E-3</c:v>
                </c:pt>
                <c:pt idx="253" formatCode="General">
                  <c:v>5.2110300000000036E-3</c:v>
                </c:pt>
                <c:pt idx="254" formatCode="General">
                  <c:v>5.2316200000000071E-3</c:v>
                </c:pt>
                <c:pt idx="255" formatCode="General">
                  <c:v>5.2522300000000036E-3</c:v>
                </c:pt>
                <c:pt idx="256" formatCode="General">
                  <c:v>5.2728200000000036E-3</c:v>
                </c:pt>
                <c:pt idx="257" formatCode="General">
                  <c:v>5.2934200000000035E-3</c:v>
                </c:pt>
                <c:pt idx="258" formatCode="General">
                  <c:v>5.3140100000000001E-3</c:v>
                </c:pt>
                <c:pt idx="259" formatCode="General">
                  <c:v>5.3346200000000035E-3</c:v>
                </c:pt>
                <c:pt idx="260" formatCode="General">
                  <c:v>5.3552100000000035E-3</c:v>
                </c:pt>
                <c:pt idx="261" formatCode="General">
                  <c:v>5.3758000000000035E-3</c:v>
                </c:pt>
                <c:pt idx="262" formatCode="General">
                  <c:v>5.3964000000000035E-3</c:v>
                </c:pt>
                <c:pt idx="263" formatCode="General">
                  <c:v>5.4170000000000034E-3</c:v>
                </c:pt>
                <c:pt idx="264" formatCode="General">
                  <c:v>5.437600000000006E-3</c:v>
                </c:pt>
                <c:pt idx="265" formatCode="General">
                  <c:v>5.4581899999999999E-3</c:v>
                </c:pt>
                <c:pt idx="266" formatCode="General">
                  <c:v>5.4787900000000059E-3</c:v>
                </c:pt>
                <c:pt idx="267" formatCode="General">
                  <c:v>5.4993900000000042E-3</c:v>
                </c:pt>
                <c:pt idx="268" formatCode="General">
                  <c:v>5.5199800000000033E-3</c:v>
                </c:pt>
                <c:pt idx="269" formatCode="General">
                  <c:v>5.5405800000000024E-3</c:v>
                </c:pt>
                <c:pt idx="270" formatCode="General">
                  <c:v>5.5611800000000024E-3</c:v>
                </c:pt>
                <c:pt idx="271" formatCode="General">
                  <c:v>5.5817800000000058E-3</c:v>
                </c:pt>
                <c:pt idx="272" formatCode="General">
                  <c:v>5.6023700000000023E-3</c:v>
                </c:pt>
                <c:pt idx="273" formatCode="General">
                  <c:v>5.6229699999999997E-3</c:v>
                </c:pt>
                <c:pt idx="274" formatCode="General">
                  <c:v>5.6435599999999997E-3</c:v>
                </c:pt>
                <c:pt idx="275" formatCode="General">
                  <c:v>5.6641599999999962E-3</c:v>
                </c:pt>
                <c:pt idx="276" formatCode="General">
                  <c:v>5.6847599999999996E-3</c:v>
                </c:pt>
                <c:pt idx="277" formatCode="General">
                  <c:v>5.7053600000000039E-3</c:v>
                </c:pt>
                <c:pt idx="278" formatCode="General">
                  <c:v>5.7259600000000004E-3</c:v>
                </c:pt>
                <c:pt idx="279" formatCode="General">
                  <c:v>5.7465500000000039E-3</c:v>
                </c:pt>
                <c:pt idx="280" formatCode="General">
                  <c:v>5.7671500000000004E-3</c:v>
                </c:pt>
                <c:pt idx="281" formatCode="General">
                  <c:v>5.7877400000000039E-3</c:v>
                </c:pt>
                <c:pt idx="282" formatCode="General">
                  <c:v>5.8083500000000038E-3</c:v>
                </c:pt>
                <c:pt idx="283" formatCode="General">
                  <c:v>5.8289400000000003E-3</c:v>
                </c:pt>
                <c:pt idx="284" formatCode="General">
                  <c:v>5.8495400000000038E-3</c:v>
                </c:pt>
                <c:pt idx="285" formatCode="General">
                  <c:v>5.8701300000000003E-3</c:v>
                </c:pt>
                <c:pt idx="286" formatCode="General">
                  <c:v>5.8907300000000003E-3</c:v>
                </c:pt>
                <c:pt idx="287" formatCode="General">
                  <c:v>5.9113300000000037E-3</c:v>
                </c:pt>
                <c:pt idx="288" formatCode="General">
                  <c:v>5.9319200000000081E-3</c:v>
                </c:pt>
                <c:pt idx="289" formatCode="General">
                  <c:v>5.9525200000000037E-3</c:v>
                </c:pt>
                <c:pt idx="290" formatCode="General">
                  <c:v>5.9731200000000071E-3</c:v>
                </c:pt>
                <c:pt idx="291" formatCode="General">
                  <c:v>5.9937200000000071E-3</c:v>
                </c:pt>
                <c:pt idx="292" formatCode="General">
                  <c:v>6.0143100000000001E-3</c:v>
                </c:pt>
                <c:pt idx="293" formatCode="General">
                  <c:v>6.0349000000000002E-3</c:v>
                </c:pt>
                <c:pt idx="294" formatCode="General">
                  <c:v>6.0555100000000001E-3</c:v>
                </c:pt>
                <c:pt idx="295" formatCode="General">
                  <c:v>6.0761000000000035E-3</c:v>
                </c:pt>
                <c:pt idx="296" formatCode="General">
                  <c:v>6.0967000000000035E-3</c:v>
                </c:pt>
                <c:pt idx="297" formatCode="General">
                  <c:v>6.1172900000000035E-3</c:v>
                </c:pt>
                <c:pt idx="298" formatCode="General">
                  <c:v>6.1378900000000035E-3</c:v>
                </c:pt>
                <c:pt idx="299" formatCode="General">
                  <c:v>6.1584900000000034E-3</c:v>
                </c:pt>
                <c:pt idx="300" formatCode="General">
                  <c:v>6.1790800000000035E-3</c:v>
                </c:pt>
                <c:pt idx="301" formatCode="General">
                  <c:v>6.199690000000006E-3</c:v>
                </c:pt>
                <c:pt idx="302" formatCode="General">
                  <c:v>6.2202800000000034E-3</c:v>
                </c:pt>
                <c:pt idx="303" formatCode="General">
                  <c:v>6.2408800000000033E-3</c:v>
                </c:pt>
                <c:pt idx="304" formatCode="General">
                  <c:v>6.2614700000000042E-3</c:v>
                </c:pt>
                <c:pt idx="305" formatCode="General">
                  <c:v>6.2820700000000024E-3</c:v>
                </c:pt>
                <c:pt idx="306" formatCode="General">
                  <c:v>6.3026700000000024E-3</c:v>
                </c:pt>
                <c:pt idx="307" formatCode="General">
                  <c:v>6.3232700000000024E-3</c:v>
                </c:pt>
                <c:pt idx="308" formatCode="General">
                  <c:v>6.3438600000000041E-3</c:v>
                </c:pt>
                <c:pt idx="309" formatCode="General">
                  <c:v>6.3644599999999997E-3</c:v>
                </c:pt>
                <c:pt idx="310" formatCode="General">
                  <c:v>6.385060000000004E-3</c:v>
                </c:pt>
                <c:pt idx="311" formatCode="General">
                  <c:v>6.405650000000004E-3</c:v>
                </c:pt>
                <c:pt idx="312" formatCode="General">
                  <c:v>6.426250000000004E-3</c:v>
                </c:pt>
                <c:pt idx="313" formatCode="General">
                  <c:v>6.446850000000004E-3</c:v>
                </c:pt>
                <c:pt idx="314" formatCode="General">
                  <c:v>6.4674500000000013E-3</c:v>
                </c:pt>
                <c:pt idx="315" formatCode="General">
                  <c:v>6.4880400000000074E-3</c:v>
                </c:pt>
                <c:pt idx="316" formatCode="General">
                  <c:v>6.5086400000000074E-3</c:v>
                </c:pt>
                <c:pt idx="317" formatCode="General">
                  <c:v>6.5292400000000073E-3</c:v>
                </c:pt>
                <c:pt idx="318" formatCode="General">
                  <c:v>6.5498300000000039E-3</c:v>
                </c:pt>
                <c:pt idx="319" formatCode="General">
                  <c:v>6.5704300000000038E-3</c:v>
                </c:pt>
                <c:pt idx="320" formatCode="General">
                  <c:v>6.5910200000000039E-3</c:v>
                </c:pt>
                <c:pt idx="321" formatCode="General">
                  <c:v>6.6116300000000038E-3</c:v>
                </c:pt>
                <c:pt idx="322" formatCode="General">
                  <c:v>6.6322200000000038E-3</c:v>
                </c:pt>
                <c:pt idx="323" formatCode="General">
                  <c:v>6.6528200000000003E-3</c:v>
                </c:pt>
                <c:pt idx="324" formatCode="General">
                  <c:v>6.6734100000000037E-3</c:v>
                </c:pt>
                <c:pt idx="325" formatCode="General">
                  <c:v>6.6940099999999985E-3</c:v>
                </c:pt>
                <c:pt idx="326" formatCode="General">
                  <c:v>6.7146100000000037E-3</c:v>
                </c:pt>
                <c:pt idx="327" formatCode="General">
                  <c:v>6.7352000000000072E-3</c:v>
                </c:pt>
                <c:pt idx="328" formatCode="General">
                  <c:v>6.7558100000000036E-3</c:v>
                </c:pt>
                <c:pt idx="329" formatCode="General">
                  <c:v>6.7764000000000071E-3</c:v>
                </c:pt>
                <c:pt idx="330" formatCode="General">
                  <c:v>6.7970000000000036E-3</c:v>
                </c:pt>
                <c:pt idx="331" formatCode="General">
                  <c:v>6.8175900000000001E-3</c:v>
                </c:pt>
                <c:pt idx="332" formatCode="General">
                  <c:v>6.8381900000000035E-3</c:v>
                </c:pt>
                <c:pt idx="333" formatCode="General">
                  <c:v>6.8587900000000035E-3</c:v>
                </c:pt>
                <c:pt idx="334" formatCode="General">
                  <c:v>6.879380000000007E-3</c:v>
                </c:pt>
                <c:pt idx="335" formatCode="General">
                  <c:v>6.8999800000000035E-3</c:v>
                </c:pt>
                <c:pt idx="336" formatCode="General">
                  <c:v>6.9205800000000034E-3</c:v>
                </c:pt>
                <c:pt idx="337" formatCode="General">
                  <c:v>6.941180000000006E-3</c:v>
                </c:pt>
                <c:pt idx="338" formatCode="General">
                  <c:v>6.961770000000006E-3</c:v>
                </c:pt>
                <c:pt idx="339" formatCode="General">
                  <c:v>6.982360000000006E-3</c:v>
                </c:pt>
                <c:pt idx="340" formatCode="General">
                  <c:v>7.0029700000000033E-3</c:v>
                </c:pt>
                <c:pt idx="341" formatCode="General">
                  <c:v>7.0235599999999999E-3</c:v>
                </c:pt>
                <c:pt idx="342" formatCode="General">
                  <c:v>7.0441599999999998E-3</c:v>
                </c:pt>
                <c:pt idx="343" formatCode="General">
                  <c:v>7.0647500000000033E-3</c:v>
                </c:pt>
                <c:pt idx="344" formatCode="General">
                  <c:v>7.0853500000000059E-3</c:v>
                </c:pt>
                <c:pt idx="345" formatCode="General">
                  <c:v>7.1059500000000024E-3</c:v>
                </c:pt>
                <c:pt idx="346" formatCode="General">
                  <c:v>7.1265399999999998E-3</c:v>
                </c:pt>
                <c:pt idx="347" formatCode="General">
                  <c:v>7.1471500000000014E-3</c:v>
                </c:pt>
                <c:pt idx="348" formatCode="General">
                  <c:v>7.1677399999999997E-3</c:v>
                </c:pt>
                <c:pt idx="349" formatCode="General">
                  <c:v>7.188340000000004E-3</c:v>
                </c:pt>
                <c:pt idx="350" formatCode="General">
                  <c:v>7.2089300000000014E-3</c:v>
                </c:pt>
                <c:pt idx="351" formatCode="General">
                  <c:v>7.2295300000000014E-3</c:v>
                </c:pt>
                <c:pt idx="352" formatCode="General">
                  <c:v>7.2501300000000013E-3</c:v>
                </c:pt>
                <c:pt idx="353" formatCode="General">
                  <c:v>7.2707300000000039E-3</c:v>
                </c:pt>
                <c:pt idx="354" formatCode="General">
                  <c:v>7.2913200000000074E-3</c:v>
                </c:pt>
                <c:pt idx="355" formatCode="General">
                  <c:v>7.3119200000000039E-3</c:v>
                </c:pt>
                <c:pt idx="356" formatCode="General">
                  <c:v>7.3325200000000038E-3</c:v>
                </c:pt>
                <c:pt idx="357" formatCode="General">
                  <c:v>7.3531100000000004E-3</c:v>
                </c:pt>
                <c:pt idx="358" formatCode="General">
                  <c:v>7.3737100000000038E-3</c:v>
                </c:pt>
                <c:pt idx="359" formatCode="General">
                  <c:v>7.3943100000000003E-3</c:v>
                </c:pt>
                <c:pt idx="360" formatCode="General">
                  <c:v>7.4149100000000003E-3</c:v>
                </c:pt>
                <c:pt idx="361" formatCode="General">
                  <c:v>7.4355000000000037E-3</c:v>
                </c:pt>
                <c:pt idx="362" formatCode="General">
                  <c:v>7.4560900000000081E-3</c:v>
                </c:pt>
                <c:pt idx="363" formatCode="General">
                  <c:v>7.476700000000008E-3</c:v>
                </c:pt>
                <c:pt idx="364" formatCode="General">
                  <c:v>7.4972900000000071E-3</c:v>
                </c:pt>
                <c:pt idx="365" formatCode="General">
                  <c:v>7.5179299999999999E-3</c:v>
                </c:pt>
                <c:pt idx="366" formatCode="General">
                  <c:v>7.5384700000000046E-3</c:v>
                </c:pt>
                <c:pt idx="367" formatCode="General">
                  <c:v>7.5591000000000035E-3</c:v>
                </c:pt>
                <c:pt idx="368" formatCode="General">
                  <c:v>7.5796500000000081E-3</c:v>
                </c:pt>
                <c:pt idx="369" formatCode="General">
                  <c:v>7.6002700000000036E-3</c:v>
                </c:pt>
                <c:pt idx="370" formatCode="General">
                  <c:v>7.6208999999999999E-3</c:v>
                </c:pt>
                <c:pt idx="371" formatCode="General">
                  <c:v>7.6414500000000036E-3</c:v>
                </c:pt>
                <c:pt idx="372" formatCode="General">
                  <c:v>7.6620799999999999E-3</c:v>
                </c:pt>
                <c:pt idx="373" formatCode="General">
                  <c:v>7.6827000000000024E-3</c:v>
                </c:pt>
                <c:pt idx="374" formatCode="General">
                  <c:v>7.703250000000007E-3</c:v>
                </c:pt>
                <c:pt idx="375" formatCode="General">
                  <c:v>7.7238700000000033E-3</c:v>
                </c:pt>
                <c:pt idx="376" formatCode="General">
                  <c:v>7.7444200000000036E-3</c:v>
                </c:pt>
                <c:pt idx="377" formatCode="General">
                  <c:v>7.7650500000000034E-3</c:v>
                </c:pt>
                <c:pt idx="378" formatCode="General">
                  <c:v>7.7856700000000067E-3</c:v>
                </c:pt>
                <c:pt idx="379" formatCode="General">
                  <c:v>7.806230000000006E-3</c:v>
                </c:pt>
                <c:pt idx="380" formatCode="General">
                  <c:v>7.8268500000000032E-3</c:v>
                </c:pt>
                <c:pt idx="381" formatCode="General">
                  <c:v>7.8474700000000022E-3</c:v>
                </c:pt>
                <c:pt idx="382" formatCode="General">
                  <c:v>7.8680299999999998E-3</c:v>
                </c:pt>
                <c:pt idx="383" formatCode="General">
                  <c:v>7.8886500000000075E-3</c:v>
                </c:pt>
                <c:pt idx="384" formatCode="General">
                  <c:v>7.9092000000000086E-3</c:v>
                </c:pt>
                <c:pt idx="385" formatCode="General">
                  <c:v>7.9298200000000076E-3</c:v>
                </c:pt>
                <c:pt idx="386" formatCode="General">
                  <c:v>7.9504500000000065E-3</c:v>
                </c:pt>
                <c:pt idx="387" formatCode="General">
                  <c:v>7.9710000000000111E-3</c:v>
                </c:pt>
                <c:pt idx="388" formatCode="General">
                  <c:v>7.9916200000000083E-3</c:v>
                </c:pt>
                <c:pt idx="389" formatCode="General">
                  <c:v>8.0122500000000072E-3</c:v>
                </c:pt>
                <c:pt idx="390" formatCode="General">
                  <c:v>8.0328000000000066E-3</c:v>
                </c:pt>
                <c:pt idx="391" formatCode="General">
                  <c:v>8.0534200000000073E-3</c:v>
                </c:pt>
                <c:pt idx="392" formatCode="General">
                  <c:v>8.0739800000000066E-3</c:v>
                </c:pt>
                <c:pt idx="393" formatCode="General">
                  <c:v>8.0946000000000004E-3</c:v>
                </c:pt>
                <c:pt idx="394" formatCode="General">
                  <c:v>8.1152300000000028E-3</c:v>
                </c:pt>
                <c:pt idx="395" formatCode="General">
                  <c:v>8.1357800000000091E-3</c:v>
                </c:pt>
                <c:pt idx="396" formatCode="General">
                  <c:v>8.1564000000000116E-3</c:v>
                </c:pt>
                <c:pt idx="397" formatCode="General">
                  <c:v>8.1770200000000001E-3</c:v>
                </c:pt>
                <c:pt idx="398" formatCode="General">
                  <c:v>8.1975700000000012E-3</c:v>
                </c:pt>
                <c:pt idx="399" formatCode="General">
                  <c:v>8.2182000000000002E-3</c:v>
                </c:pt>
                <c:pt idx="400" formatCode="General">
                  <c:v>8.2387500000000013E-3</c:v>
                </c:pt>
                <c:pt idx="401" formatCode="General">
                  <c:v>8.2593800000000089E-3</c:v>
                </c:pt>
                <c:pt idx="402" formatCode="General">
                  <c:v>8.2800000000000026E-3</c:v>
                </c:pt>
                <c:pt idx="403" formatCode="General">
                  <c:v>8.3005500000000072E-3</c:v>
                </c:pt>
                <c:pt idx="404" formatCode="General">
                  <c:v>8.3211800000000027E-3</c:v>
                </c:pt>
                <c:pt idx="405" formatCode="General">
                  <c:v>8.3418000000000034E-3</c:v>
                </c:pt>
                <c:pt idx="406" formatCode="General">
                  <c:v>8.3623500000000114E-3</c:v>
                </c:pt>
                <c:pt idx="407" formatCode="General">
                  <c:v>8.3829800000000156E-3</c:v>
                </c:pt>
                <c:pt idx="408" formatCode="General">
                  <c:v>8.4035200000000046E-3</c:v>
                </c:pt>
                <c:pt idx="409" formatCode="General">
                  <c:v>8.42415E-3</c:v>
                </c:pt>
                <c:pt idx="410" formatCode="General">
                  <c:v>8.4447700000000007E-3</c:v>
                </c:pt>
                <c:pt idx="411" formatCode="General">
                  <c:v>8.465330000000014E-3</c:v>
                </c:pt>
                <c:pt idx="412" formatCode="General">
                  <c:v>8.4859500000000077E-3</c:v>
                </c:pt>
                <c:pt idx="413" formatCode="General">
                  <c:v>8.5065700000000067E-3</c:v>
                </c:pt>
                <c:pt idx="414" formatCode="General">
                  <c:v>8.5271200000000009E-3</c:v>
                </c:pt>
                <c:pt idx="415" formatCode="General">
                  <c:v>8.5477500000000015E-3</c:v>
                </c:pt>
                <c:pt idx="416" formatCode="General">
                  <c:v>8.5683000000000027E-3</c:v>
                </c:pt>
                <c:pt idx="417" formatCode="General">
                  <c:v>8.5889300000000068E-3</c:v>
                </c:pt>
                <c:pt idx="418" formatCode="General">
                  <c:v>8.6095500000000075E-3</c:v>
                </c:pt>
                <c:pt idx="419" formatCode="General">
                  <c:v>8.6301000000000034E-3</c:v>
                </c:pt>
                <c:pt idx="420" formatCode="General">
                  <c:v>8.6507200000000006E-3</c:v>
                </c:pt>
                <c:pt idx="421" formatCode="General">
                  <c:v>8.6713500000000013E-3</c:v>
                </c:pt>
                <c:pt idx="422" formatCode="General">
                  <c:v>8.6919000000000007E-3</c:v>
                </c:pt>
                <c:pt idx="423" formatCode="General">
                  <c:v>8.7125300000000117E-3</c:v>
                </c:pt>
                <c:pt idx="424" formatCode="General">
                  <c:v>8.7330800000000007E-3</c:v>
                </c:pt>
                <c:pt idx="425" formatCode="General">
                  <c:v>8.7537000000000066E-3</c:v>
                </c:pt>
                <c:pt idx="426" formatCode="General">
                  <c:v>8.7743200000000004E-3</c:v>
                </c:pt>
                <c:pt idx="427" formatCode="General">
                  <c:v>8.7948700000000015E-3</c:v>
                </c:pt>
                <c:pt idx="428" formatCode="General">
                  <c:v>8.815500000000016E-3</c:v>
                </c:pt>
                <c:pt idx="429" formatCode="General">
                  <c:v>8.836130000000008E-3</c:v>
                </c:pt>
                <c:pt idx="430" formatCode="General">
                  <c:v>8.8566700000000075E-3</c:v>
                </c:pt>
                <c:pt idx="431" formatCode="General">
                  <c:v>8.8773000000000046E-3</c:v>
                </c:pt>
                <c:pt idx="432" formatCode="General">
                  <c:v>8.8978500000000075E-3</c:v>
                </c:pt>
                <c:pt idx="433" formatCode="General">
                  <c:v>8.9184800000000116E-3</c:v>
                </c:pt>
                <c:pt idx="434" formatCode="General">
                  <c:v>8.9391000000000088E-3</c:v>
                </c:pt>
                <c:pt idx="435" formatCode="General">
                  <c:v>8.9596500000000117E-3</c:v>
                </c:pt>
                <c:pt idx="436" formatCode="General">
                  <c:v>8.9802800000000089E-3</c:v>
                </c:pt>
                <c:pt idx="437" formatCode="General">
                  <c:v>9.0009000000000026E-3</c:v>
                </c:pt>
                <c:pt idx="438" formatCode="General">
                  <c:v>9.0214500000000072E-3</c:v>
                </c:pt>
                <c:pt idx="439" formatCode="General">
                  <c:v>9.0420700000000027E-3</c:v>
                </c:pt>
                <c:pt idx="440" formatCode="General">
                  <c:v>9.0626300000000142E-3</c:v>
                </c:pt>
                <c:pt idx="441" formatCode="General">
                  <c:v>9.0832500000000028E-3</c:v>
                </c:pt>
                <c:pt idx="442" formatCode="General">
                  <c:v>9.10387E-3</c:v>
                </c:pt>
                <c:pt idx="443" formatCode="General">
                  <c:v>9.1244300000000028E-3</c:v>
                </c:pt>
                <c:pt idx="444" formatCode="General">
                  <c:v>9.145050000000007E-3</c:v>
                </c:pt>
                <c:pt idx="445" formatCode="General">
                  <c:v>9.1656800000000163E-3</c:v>
                </c:pt>
                <c:pt idx="446" formatCode="General">
                  <c:v>9.186230000000007E-3</c:v>
                </c:pt>
                <c:pt idx="447" formatCode="General">
                  <c:v>9.2068500000000008E-3</c:v>
                </c:pt>
                <c:pt idx="448" formatCode="General">
                  <c:v>9.2274000000000002E-3</c:v>
                </c:pt>
                <c:pt idx="449" formatCode="General">
                  <c:v>9.2480200000000009E-3</c:v>
                </c:pt>
                <c:pt idx="450" formatCode="General">
                  <c:v>9.2686500000000067E-3</c:v>
                </c:pt>
                <c:pt idx="451" formatCode="General">
                  <c:v>9.2892000000000027E-3</c:v>
                </c:pt>
                <c:pt idx="452" formatCode="General">
                  <c:v>9.309830000000012E-3</c:v>
                </c:pt>
                <c:pt idx="453" formatCode="General">
                  <c:v>9.3304500000000075E-3</c:v>
                </c:pt>
                <c:pt idx="454" formatCode="General">
                  <c:v>9.3510000000000155E-3</c:v>
                </c:pt>
                <c:pt idx="455" formatCode="General">
                  <c:v>9.3716300000000075E-3</c:v>
                </c:pt>
                <c:pt idx="456" formatCode="General">
                  <c:v>9.392170000000007E-3</c:v>
                </c:pt>
                <c:pt idx="457" formatCode="General">
                  <c:v>9.4128000000000094E-3</c:v>
                </c:pt>
                <c:pt idx="458" formatCode="General">
                  <c:v>9.4334300000000117E-3</c:v>
                </c:pt>
                <c:pt idx="459" formatCode="General">
                  <c:v>9.4539700000000008E-3</c:v>
                </c:pt>
                <c:pt idx="460" formatCode="General">
                  <c:v>9.4746000000000066E-3</c:v>
                </c:pt>
                <c:pt idx="461" formatCode="General">
                  <c:v>9.4952200000000091E-3</c:v>
                </c:pt>
                <c:pt idx="462" formatCode="General">
                  <c:v>9.5157800000000119E-3</c:v>
                </c:pt>
                <c:pt idx="463" formatCode="General">
                  <c:v>9.5364000000000091E-3</c:v>
                </c:pt>
                <c:pt idx="464" formatCode="General">
                  <c:v>9.557030000000008E-3</c:v>
                </c:pt>
                <c:pt idx="465" formatCode="General">
                  <c:v>9.5775800000000091E-3</c:v>
                </c:pt>
                <c:pt idx="466" formatCode="General">
                  <c:v>9.5982000000000012E-3</c:v>
                </c:pt>
                <c:pt idx="467" formatCode="General">
                  <c:v>9.6187500000000006E-3</c:v>
                </c:pt>
                <c:pt idx="468" formatCode="General">
                  <c:v>9.6393700000000013E-3</c:v>
                </c:pt>
                <c:pt idx="469" formatCode="General">
                  <c:v>9.6600000000000089E-3</c:v>
                </c:pt>
                <c:pt idx="470" formatCode="General">
                  <c:v>9.6805500000000048E-3</c:v>
                </c:pt>
                <c:pt idx="471" formatCode="General">
                  <c:v>9.7011700000000003E-3</c:v>
                </c:pt>
                <c:pt idx="472" formatCode="General">
                  <c:v>9.7218000000000009E-3</c:v>
                </c:pt>
                <c:pt idx="473" formatCode="General">
                  <c:v>9.7423500000000003E-3</c:v>
                </c:pt>
                <c:pt idx="474" formatCode="General">
                  <c:v>9.7629800000000079E-3</c:v>
                </c:pt>
                <c:pt idx="475" formatCode="General">
                  <c:v>9.7835300000000073E-3</c:v>
                </c:pt>
                <c:pt idx="476" formatCode="General">
                  <c:v>9.8041500000000028E-3</c:v>
                </c:pt>
                <c:pt idx="477" formatCode="General">
                  <c:v>9.82477E-3</c:v>
                </c:pt>
                <c:pt idx="478" formatCode="General">
                  <c:v>9.8453200000000046E-3</c:v>
                </c:pt>
                <c:pt idx="479" formatCode="General">
                  <c:v>9.8659500000000139E-3</c:v>
                </c:pt>
                <c:pt idx="480" formatCode="General">
                  <c:v>9.8865700000000077E-3</c:v>
                </c:pt>
                <c:pt idx="481" formatCode="General">
                  <c:v>9.907130000000007E-3</c:v>
                </c:pt>
                <c:pt idx="482" formatCode="General">
                  <c:v>9.9277500000000008E-3</c:v>
                </c:pt>
                <c:pt idx="483" formatCode="General">
                  <c:v>9.9483000000000002E-3</c:v>
                </c:pt>
                <c:pt idx="484" formatCode="General">
                  <c:v>9.9689300000000078E-3</c:v>
                </c:pt>
                <c:pt idx="485" formatCode="General">
                  <c:v>9.9895500000000154E-3</c:v>
                </c:pt>
                <c:pt idx="486" formatCode="General">
                  <c:v>1.0010099999999999E-2</c:v>
                </c:pt>
                <c:pt idx="487" formatCode="General">
                  <c:v>1.00307E-2</c:v>
                </c:pt>
                <c:pt idx="488" formatCode="General">
                  <c:v>1.00514E-2</c:v>
                </c:pt>
                <c:pt idx="489" formatCode="General">
                  <c:v>1.00719E-2</c:v>
                </c:pt>
                <c:pt idx="490" formatCode="General">
                  <c:v>1.0092500000000001E-2</c:v>
                </c:pt>
                <c:pt idx="491" formatCode="General">
                  <c:v>1.01131E-2</c:v>
                </c:pt>
                <c:pt idx="492" formatCode="General">
                  <c:v>1.0133700000000001E-2</c:v>
                </c:pt>
                <c:pt idx="493" formatCode="General">
                  <c:v>1.01543E-2</c:v>
                </c:pt>
                <c:pt idx="494" formatCode="General">
                  <c:v>1.0174899999999999E-2</c:v>
                </c:pt>
                <c:pt idx="495" formatCode="General">
                  <c:v>1.0195500000000001E-2</c:v>
                </c:pt>
                <c:pt idx="496" formatCode="General">
                  <c:v>1.0216100000000001E-2</c:v>
                </c:pt>
                <c:pt idx="497" formatCode="General">
                  <c:v>1.02367E-2</c:v>
                </c:pt>
                <c:pt idx="498" formatCode="General">
                  <c:v>1.0257299999999992E-2</c:v>
                </c:pt>
                <c:pt idx="499" formatCode="General">
                  <c:v>1.02778E-2</c:v>
                </c:pt>
                <c:pt idx="500" formatCode="General">
                  <c:v>1.02985E-2</c:v>
                </c:pt>
                <c:pt idx="501" formatCode="General">
                  <c:v>1.0319099999999998E-2</c:v>
                </c:pt>
                <c:pt idx="502" formatCode="General">
                  <c:v>1.03397E-2</c:v>
                </c:pt>
                <c:pt idx="503" formatCode="General">
                  <c:v>1.0360299999999999E-2</c:v>
                </c:pt>
                <c:pt idx="504" formatCode="General">
                  <c:v>1.03809E-2</c:v>
                </c:pt>
                <c:pt idx="505" formatCode="General">
                  <c:v>1.0401500000000006E-2</c:v>
                </c:pt>
                <c:pt idx="506" formatCode="General">
                  <c:v>1.0422100000000009E-2</c:v>
                </c:pt>
                <c:pt idx="507" formatCode="General">
                  <c:v>1.0442600000000003E-2</c:v>
                </c:pt>
                <c:pt idx="508" formatCode="General">
                  <c:v>1.0463200000000001E-2</c:v>
                </c:pt>
                <c:pt idx="509" formatCode="General">
                  <c:v>1.0483900000000001E-2</c:v>
                </c:pt>
                <c:pt idx="510" formatCode="General">
                  <c:v>1.0504400000000007E-2</c:v>
                </c:pt>
                <c:pt idx="511" formatCode="General">
                  <c:v>1.0525000000000001E-2</c:v>
                </c:pt>
                <c:pt idx="512" formatCode="General">
                  <c:v>1.0545700000000003E-2</c:v>
                </c:pt>
                <c:pt idx="513" formatCode="General">
                  <c:v>1.05662E-2</c:v>
                </c:pt>
                <c:pt idx="514" formatCode="General">
                  <c:v>1.0586800000000009E-2</c:v>
                </c:pt>
                <c:pt idx="515" formatCode="General">
                  <c:v>1.0607399999999999E-2</c:v>
                </c:pt>
                <c:pt idx="516" formatCode="General">
                  <c:v>1.0628E-2</c:v>
                </c:pt>
                <c:pt idx="517" formatCode="General">
                  <c:v>1.0648700000000001E-2</c:v>
                </c:pt>
                <c:pt idx="518" formatCode="General">
                  <c:v>1.06692E-2</c:v>
                </c:pt>
                <c:pt idx="519" formatCode="General">
                  <c:v>1.0689799999999999E-2</c:v>
                </c:pt>
                <c:pt idx="520" formatCode="General">
                  <c:v>1.0710400000000005E-2</c:v>
                </c:pt>
                <c:pt idx="521" formatCode="General">
                  <c:v>1.0730999999999999E-2</c:v>
                </c:pt>
                <c:pt idx="522" formatCode="General">
                  <c:v>1.07516E-2</c:v>
                </c:pt>
                <c:pt idx="523" formatCode="General">
                  <c:v>1.0772199999999999E-2</c:v>
                </c:pt>
                <c:pt idx="524" formatCode="General">
                  <c:v>1.0792800000000003E-2</c:v>
                </c:pt>
                <c:pt idx="525" formatCode="General">
                  <c:v>1.0813400000000001E-2</c:v>
                </c:pt>
                <c:pt idx="526" formatCode="General">
                  <c:v>1.0834E-2</c:v>
                </c:pt>
                <c:pt idx="527" formatCode="General">
                  <c:v>1.0854600000000001E-2</c:v>
                </c:pt>
                <c:pt idx="528" formatCode="General">
                  <c:v>1.08752E-2</c:v>
                </c:pt>
                <c:pt idx="529" formatCode="General">
                  <c:v>1.0895800000000001E-2</c:v>
                </c:pt>
                <c:pt idx="530" formatCode="General">
                  <c:v>1.0916400000000001E-2</c:v>
                </c:pt>
                <c:pt idx="531" formatCode="General">
                  <c:v>1.0936899999999999E-2</c:v>
                </c:pt>
                <c:pt idx="532" formatCode="General">
                  <c:v>1.09576E-2</c:v>
                </c:pt>
                <c:pt idx="533" formatCode="General">
                  <c:v>1.0978199999999999E-2</c:v>
                </c:pt>
                <c:pt idx="534" formatCode="General">
                  <c:v>1.0998800000000001E-2</c:v>
                </c:pt>
                <c:pt idx="535" formatCode="General">
                  <c:v>1.10194E-2</c:v>
                </c:pt>
                <c:pt idx="536" formatCode="General">
                  <c:v>1.1039999999999998E-2</c:v>
                </c:pt>
                <c:pt idx="537" formatCode="General">
                  <c:v>1.106050000000001E-2</c:v>
                </c:pt>
                <c:pt idx="538" formatCode="General">
                  <c:v>1.1081200000000001E-2</c:v>
                </c:pt>
                <c:pt idx="539" formatCode="General">
                  <c:v>1.1101700000000009E-2</c:v>
                </c:pt>
                <c:pt idx="540" formatCode="General">
                  <c:v>1.1122400000000006E-2</c:v>
                </c:pt>
                <c:pt idx="541" formatCode="General">
                  <c:v>1.1143000000000009E-2</c:v>
                </c:pt>
                <c:pt idx="542" formatCode="General">
                  <c:v>1.116350000000001E-2</c:v>
                </c:pt>
                <c:pt idx="543" formatCode="General">
                  <c:v>1.1184100000000011E-2</c:v>
                </c:pt>
                <c:pt idx="544" formatCode="General">
                  <c:v>1.1204800000000008E-2</c:v>
                </c:pt>
                <c:pt idx="545" formatCode="General">
                  <c:v>1.1225300000000007E-2</c:v>
                </c:pt>
                <c:pt idx="546" formatCode="General">
                  <c:v>1.1246000000000008E-2</c:v>
                </c:pt>
                <c:pt idx="547" formatCode="General">
                  <c:v>1.1266500000000011E-2</c:v>
                </c:pt>
                <c:pt idx="548" formatCode="General">
                  <c:v>1.1287100000000008E-2</c:v>
                </c:pt>
                <c:pt idx="549" formatCode="General">
                  <c:v>1.1307700000000009E-2</c:v>
                </c:pt>
                <c:pt idx="550" formatCode="General">
                  <c:v>1.1328299999999999E-2</c:v>
                </c:pt>
                <c:pt idx="551" formatCode="General">
                  <c:v>1.13489E-2</c:v>
                </c:pt>
                <c:pt idx="552" formatCode="General">
                  <c:v>1.1369600000000001E-2</c:v>
                </c:pt>
                <c:pt idx="553" formatCode="General">
                  <c:v>1.1390100000000009E-2</c:v>
                </c:pt>
                <c:pt idx="554" formatCode="General">
                  <c:v>1.1410699999999999E-2</c:v>
                </c:pt>
                <c:pt idx="555" formatCode="General">
                  <c:v>1.1431300000000005E-2</c:v>
                </c:pt>
                <c:pt idx="556" formatCode="General">
                  <c:v>1.1451900000000001E-2</c:v>
                </c:pt>
                <c:pt idx="557" formatCode="General">
                  <c:v>1.1472500000000009E-2</c:v>
                </c:pt>
                <c:pt idx="558" formatCode="General">
                  <c:v>1.1493099999999999E-2</c:v>
                </c:pt>
                <c:pt idx="559" formatCode="General">
                  <c:v>1.1513700000000003E-2</c:v>
                </c:pt>
                <c:pt idx="560" formatCode="General">
                  <c:v>1.1534300000000001E-2</c:v>
                </c:pt>
                <c:pt idx="561" formatCode="General">
                  <c:v>1.15549E-2</c:v>
                </c:pt>
                <c:pt idx="562" formatCode="General">
                  <c:v>1.1575500000000009E-2</c:v>
                </c:pt>
                <c:pt idx="563" formatCode="General">
                  <c:v>1.1596100000000003E-2</c:v>
                </c:pt>
                <c:pt idx="564" formatCode="General">
                  <c:v>1.1616700000000001E-2</c:v>
                </c:pt>
                <c:pt idx="565" formatCode="General">
                  <c:v>1.1637300000000001E-2</c:v>
                </c:pt>
                <c:pt idx="566" formatCode="General">
                  <c:v>1.1657799999999999E-2</c:v>
                </c:pt>
                <c:pt idx="567" formatCode="General">
                  <c:v>1.1678500000000001E-2</c:v>
                </c:pt>
                <c:pt idx="568" formatCode="General">
                  <c:v>1.1699100000000007E-2</c:v>
                </c:pt>
                <c:pt idx="569" formatCode="General">
                  <c:v>1.17196E-2</c:v>
                </c:pt>
                <c:pt idx="570" formatCode="General">
                  <c:v>1.1740300000000011E-2</c:v>
                </c:pt>
                <c:pt idx="571" formatCode="General">
                  <c:v>1.1760800000000017E-2</c:v>
                </c:pt>
                <c:pt idx="572" formatCode="General">
                  <c:v>1.178140000000001E-2</c:v>
                </c:pt>
                <c:pt idx="573" formatCode="General">
                  <c:v>1.180210000000001E-2</c:v>
                </c:pt>
                <c:pt idx="574" formatCode="General">
                  <c:v>1.1822600000000009E-2</c:v>
                </c:pt>
                <c:pt idx="575" formatCode="General">
                  <c:v>1.1843299999999999E-2</c:v>
                </c:pt>
                <c:pt idx="576" formatCode="General">
                  <c:v>1.1863900000000009E-2</c:v>
                </c:pt>
                <c:pt idx="577" formatCode="General">
                  <c:v>1.188440000000001E-2</c:v>
                </c:pt>
                <c:pt idx="578" formatCode="General">
                  <c:v>1.1905000000000011E-2</c:v>
                </c:pt>
                <c:pt idx="579" formatCode="General">
                  <c:v>1.1925700000000008E-2</c:v>
                </c:pt>
                <c:pt idx="580" formatCode="General">
                  <c:v>1.1946200000000008E-2</c:v>
                </c:pt>
                <c:pt idx="581" formatCode="General">
                  <c:v>1.1966900000000001E-2</c:v>
                </c:pt>
                <c:pt idx="582" formatCode="General">
                  <c:v>1.1987400000000011E-2</c:v>
                </c:pt>
                <c:pt idx="583" formatCode="General">
                  <c:v>1.2008E-2</c:v>
                </c:pt>
                <c:pt idx="584" formatCode="General">
                  <c:v>1.20287E-2</c:v>
                </c:pt>
                <c:pt idx="585" formatCode="General">
                  <c:v>1.2049199999999999E-2</c:v>
                </c:pt>
                <c:pt idx="586" formatCode="General">
                  <c:v>1.20698E-2</c:v>
                </c:pt>
                <c:pt idx="587" formatCode="General">
                  <c:v>1.2090500000000001E-2</c:v>
                </c:pt>
                <c:pt idx="588" formatCode="General">
                  <c:v>1.2111E-2</c:v>
                </c:pt>
                <c:pt idx="589" formatCode="General">
                  <c:v>1.2131599999999999E-2</c:v>
                </c:pt>
                <c:pt idx="590" formatCode="General">
                  <c:v>1.2152199999999998E-2</c:v>
                </c:pt>
                <c:pt idx="591" formatCode="General">
                  <c:v>1.2172799999999998E-2</c:v>
                </c:pt>
                <c:pt idx="592" formatCode="General">
                  <c:v>1.21934E-2</c:v>
                </c:pt>
                <c:pt idx="593" formatCode="General">
                  <c:v>1.2213999999999996E-2</c:v>
                </c:pt>
                <c:pt idx="594" formatCode="General">
                  <c:v>1.2234599999999998E-2</c:v>
                </c:pt>
                <c:pt idx="595" formatCode="General">
                  <c:v>1.2255199999999999E-2</c:v>
                </c:pt>
                <c:pt idx="596" formatCode="General">
                  <c:v>1.22758E-2</c:v>
                </c:pt>
                <c:pt idx="597" formatCode="General">
                  <c:v>1.2296399999999996E-2</c:v>
                </c:pt>
                <c:pt idx="598" formatCode="General">
                  <c:v>1.2317E-2</c:v>
                </c:pt>
                <c:pt idx="599" formatCode="General">
                  <c:v>1.2337599999999999E-2</c:v>
                </c:pt>
                <c:pt idx="600" formatCode="General">
                  <c:v>1.2358199999999998E-2</c:v>
                </c:pt>
                <c:pt idx="601" formatCode="General">
                  <c:v>1.2378800000000001E-2</c:v>
                </c:pt>
                <c:pt idx="602" formatCode="General">
                  <c:v>1.23994E-2</c:v>
                </c:pt>
                <c:pt idx="603" formatCode="General">
                  <c:v>1.242E-2</c:v>
                </c:pt>
                <c:pt idx="604" formatCode="General">
                  <c:v>1.2440600000000001E-2</c:v>
                </c:pt>
                <c:pt idx="605" formatCode="General">
                  <c:v>1.24612E-2</c:v>
                </c:pt>
                <c:pt idx="606" formatCode="General">
                  <c:v>1.2481700000000005E-2</c:v>
                </c:pt>
                <c:pt idx="607" formatCode="General">
                  <c:v>1.2502299999999999E-2</c:v>
                </c:pt>
                <c:pt idx="608" formatCode="General">
                  <c:v>1.2522999999999999E-2</c:v>
                </c:pt>
                <c:pt idx="609" formatCode="General">
                  <c:v>1.254350000000001E-2</c:v>
                </c:pt>
                <c:pt idx="610" formatCode="General">
                  <c:v>1.2564100000000003E-2</c:v>
                </c:pt>
                <c:pt idx="611" formatCode="General">
                  <c:v>1.2584800000000009E-2</c:v>
                </c:pt>
                <c:pt idx="612" formatCode="General">
                  <c:v>1.26053E-2</c:v>
                </c:pt>
                <c:pt idx="613" formatCode="General">
                  <c:v>1.2625900000000001E-2</c:v>
                </c:pt>
                <c:pt idx="614" formatCode="General">
                  <c:v>1.2646500000000001E-2</c:v>
                </c:pt>
                <c:pt idx="615" formatCode="General">
                  <c:v>1.2667100000000001E-2</c:v>
                </c:pt>
                <c:pt idx="616" formatCode="General">
                  <c:v>1.2687800000000001E-2</c:v>
                </c:pt>
                <c:pt idx="617" formatCode="General">
                  <c:v>1.27083E-2</c:v>
                </c:pt>
                <c:pt idx="618" formatCode="General">
                  <c:v>1.27289E-2</c:v>
                </c:pt>
                <c:pt idx="619" formatCode="General">
                  <c:v>1.2749500000000009E-2</c:v>
                </c:pt>
                <c:pt idx="620" formatCode="General">
                  <c:v>1.2770100000000001E-2</c:v>
                </c:pt>
                <c:pt idx="621" formatCode="General">
                  <c:v>1.27907E-2</c:v>
                </c:pt>
                <c:pt idx="622" formatCode="General">
                  <c:v>1.2811299999999998E-2</c:v>
                </c:pt>
                <c:pt idx="623" formatCode="General">
                  <c:v>1.28319E-2</c:v>
                </c:pt>
                <c:pt idx="624" formatCode="General">
                  <c:v>1.2852499999999999E-2</c:v>
                </c:pt>
                <c:pt idx="625" formatCode="General">
                  <c:v>1.28731E-2</c:v>
                </c:pt>
                <c:pt idx="626" formatCode="General">
                  <c:v>1.2893699999999998E-2</c:v>
                </c:pt>
                <c:pt idx="627" formatCode="General">
                  <c:v>1.29143E-2</c:v>
                </c:pt>
                <c:pt idx="628" formatCode="General">
                  <c:v>1.2934899999999999E-2</c:v>
                </c:pt>
                <c:pt idx="629" formatCode="General">
                  <c:v>1.2955500000000003E-2</c:v>
                </c:pt>
                <c:pt idx="630" formatCode="General">
                  <c:v>1.2976E-2</c:v>
                </c:pt>
                <c:pt idx="631" formatCode="General">
                  <c:v>1.29967E-2</c:v>
                </c:pt>
                <c:pt idx="632" formatCode="General">
                  <c:v>1.3017299999999996E-2</c:v>
                </c:pt>
                <c:pt idx="633" formatCode="General">
                  <c:v>1.30379E-2</c:v>
                </c:pt>
                <c:pt idx="634" formatCode="General">
                  <c:v>1.3058500000000001E-2</c:v>
                </c:pt>
                <c:pt idx="635" formatCode="General">
                  <c:v>1.30791E-2</c:v>
                </c:pt>
                <c:pt idx="636" formatCode="General">
                  <c:v>1.3099599999999999E-2</c:v>
                </c:pt>
                <c:pt idx="637" formatCode="General">
                  <c:v>1.3120300000000001E-2</c:v>
                </c:pt>
                <c:pt idx="638" formatCode="General">
                  <c:v>1.3140800000000008E-2</c:v>
                </c:pt>
                <c:pt idx="639" formatCode="General">
                  <c:v>1.3161500000000012E-2</c:v>
                </c:pt>
                <c:pt idx="640" formatCode="General">
                  <c:v>1.3182100000000009E-2</c:v>
                </c:pt>
                <c:pt idx="641" formatCode="General">
                  <c:v>1.3202600000000005E-2</c:v>
                </c:pt>
                <c:pt idx="642" formatCode="General">
                  <c:v>1.3223300000000009E-2</c:v>
                </c:pt>
                <c:pt idx="643" formatCode="General">
                  <c:v>1.3243900000000001E-2</c:v>
                </c:pt>
                <c:pt idx="644" formatCode="General">
                  <c:v>1.326440000000001E-2</c:v>
                </c:pt>
                <c:pt idx="645" formatCode="General">
                  <c:v>1.3285099999999999E-2</c:v>
                </c:pt>
                <c:pt idx="646" formatCode="General">
                  <c:v>1.3305600000000001E-2</c:v>
                </c:pt>
                <c:pt idx="647" formatCode="General">
                  <c:v>1.33262E-2</c:v>
                </c:pt>
                <c:pt idx="648" formatCode="General">
                  <c:v>1.33469E-2</c:v>
                </c:pt>
                <c:pt idx="649" formatCode="General">
                  <c:v>1.3367400000000003E-2</c:v>
                </c:pt>
                <c:pt idx="650" formatCode="General">
                  <c:v>1.3388000000000001E-2</c:v>
                </c:pt>
                <c:pt idx="651" formatCode="General">
                  <c:v>1.3408600000000001E-2</c:v>
                </c:pt>
                <c:pt idx="652" formatCode="General">
                  <c:v>1.3429200000000001E-2</c:v>
                </c:pt>
                <c:pt idx="653" formatCode="General">
                  <c:v>1.3449800000000001E-2</c:v>
                </c:pt>
                <c:pt idx="654" formatCode="General">
                  <c:v>1.3470400000000009E-2</c:v>
                </c:pt>
                <c:pt idx="655" formatCode="General">
                  <c:v>1.3491000000000001E-2</c:v>
                </c:pt>
                <c:pt idx="656" formatCode="General">
                  <c:v>1.35116E-2</c:v>
                </c:pt>
                <c:pt idx="657" formatCode="General">
                  <c:v>1.3532199999999999E-2</c:v>
                </c:pt>
                <c:pt idx="658" formatCode="General">
                  <c:v>1.3552800000000009E-2</c:v>
                </c:pt>
                <c:pt idx="659" formatCode="General">
                  <c:v>1.3573399999999999E-2</c:v>
                </c:pt>
                <c:pt idx="660" formatCode="General">
                  <c:v>1.3594E-2</c:v>
                </c:pt>
                <c:pt idx="661" formatCode="General">
                  <c:v>1.3614600000000001E-2</c:v>
                </c:pt>
                <c:pt idx="662" formatCode="General">
                  <c:v>1.36352E-2</c:v>
                </c:pt>
                <c:pt idx="663" formatCode="General">
                  <c:v>1.3655799999999999E-2</c:v>
                </c:pt>
                <c:pt idx="664" formatCode="General">
                  <c:v>1.3676400000000003E-2</c:v>
                </c:pt>
                <c:pt idx="665" formatCode="General">
                  <c:v>1.3697000000000001E-2</c:v>
                </c:pt>
                <c:pt idx="666" formatCode="General">
                  <c:v>1.37176E-2</c:v>
                </c:pt>
                <c:pt idx="667" formatCode="General">
                  <c:v>1.3738199999999999E-2</c:v>
                </c:pt>
                <c:pt idx="668" formatCode="General">
                  <c:v>1.37587E-2</c:v>
                </c:pt>
                <c:pt idx="669" formatCode="General">
                  <c:v>1.3779400000000001E-2</c:v>
                </c:pt>
                <c:pt idx="670" formatCode="General">
                  <c:v>1.37999E-2</c:v>
                </c:pt>
                <c:pt idx="671" formatCode="General">
                  <c:v>1.382050000000001E-2</c:v>
                </c:pt>
                <c:pt idx="672" formatCode="General">
                  <c:v>1.3841200000000001E-2</c:v>
                </c:pt>
                <c:pt idx="673" formatCode="General">
                  <c:v>1.3861700000000008E-2</c:v>
                </c:pt>
                <c:pt idx="674" formatCode="General">
                  <c:v>1.388240000000001E-2</c:v>
                </c:pt>
                <c:pt idx="675" formatCode="General">
                  <c:v>1.3903000000000009E-2</c:v>
                </c:pt>
                <c:pt idx="676" formatCode="General">
                  <c:v>1.3923500000000017E-2</c:v>
                </c:pt>
                <c:pt idx="677" formatCode="General">
                  <c:v>1.3944100000000008E-2</c:v>
                </c:pt>
                <c:pt idx="678" formatCode="General">
                  <c:v>1.3964700000000009E-2</c:v>
                </c:pt>
                <c:pt idx="679" formatCode="General">
                  <c:v>1.398530000000001E-2</c:v>
                </c:pt>
                <c:pt idx="680" formatCode="General">
                  <c:v>1.40059E-2</c:v>
                </c:pt>
                <c:pt idx="681" formatCode="General">
                  <c:v>1.4026500000000001E-2</c:v>
                </c:pt>
                <c:pt idx="682" formatCode="General">
                  <c:v>1.40471E-2</c:v>
                </c:pt>
                <c:pt idx="683" formatCode="General">
                  <c:v>1.40678E-2</c:v>
                </c:pt>
                <c:pt idx="684" formatCode="General">
                  <c:v>1.40883E-2</c:v>
                </c:pt>
                <c:pt idx="685" formatCode="General">
                  <c:v>1.4108899999999999E-2</c:v>
                </c:pt>
                <c:pt idx="686" formatCode="General">
                  <c:v>1.4129500000000001E-2</c:v>
                </c:pt>
                <c:pt idx="687" formatCode="General">
                  <c:v>1.4150100000000001E-2</c:v>
                </c:pt>
                <c:pt idx="688" formatCode="General">
                  <c:v>1.41707E-2</c:v>
                </c:pt>
                <c:pt idx="689" formatCode="General">
                  <c:v>1.4191299999999994E-2</c:v>
                </c:pt>
                <c:pt idx="690" formatCode="General">
                  <c:v>1.42119E-2</c:v>
                </c:pt>
                <c:pt idx="691" formatCode="General">
                  <c:v>1.42325E-2</c:v>
                </c:pt>
                <c:pt idx="692" formatCode="General">
                  <c:v>1.4253099999999998E-2</c:v>
                </c:pt>
                <c:pt idx="693" formatCode="General">
                  <c:v>1.42737E-2</c:v>
                </c:pt>
                <c:pt idx="694" formatCode="General">
                  <c:v>1.4294299999999998E-2</c:v>
                </c:pt>
                <c:pt idx="695" formatCode="General">
                  <c:v>1.4314899999999998E-2</c:v>
                </c:pt>
                <c:pt idx="696" formatCode="General">
                  <c:v>1.4335499999999998E-2</c:v>
                </c:pt>
                <c:pt idx="697" formatCode="General">
                  <c:v>1.4355999999999996E-2</c:v>
                </c:pt>
                <c:pt idx="698" formatCode="General">
                  <c:v>1.4376699999999996E-2</c:v>
                </c:pt>
                <c:pt idx="699" formatCode="General">
                  <c:v>1.4397299999999993E-2</c:v>
                </c:pt>
                <c:pt idx="700" formatCode="General">
                  <c:v>1.4417899999999999E-2</c:v>
                </c:pt>
                <c:pt idx="701" formatCode="General">
                  <c:v>1.44385E-2</c:v>
                </c:pt>
                <c:pt idx="702" formatCode="General">
                  <c:v>1.4459099999999996E-2</c:v>
                </c:pt>
                <c:pt idx="703" formatCode="General">
                  <c:v>1.44797E-2</c:v>
                </c:pt>
                <c:pt idx="704" formatCode="General">
                  <c:v>1.4500300000000001E-2</c:v>
                </c:pt>
                <c:pt idx="705" formatCode="General">
                  <c:v>1.4520800000000009E-2</c:v>
                </c:pt>
                <c:pt idx="706" formatCode="General">
                  <c:v>1.4541500000000009E-2</c:v>
                </c:pt>
                <c:pt idx="707" formatCode="General">
                  <c:v>1.4562100000000001E-2</c:v>
                </c:pt>
                <c:pt idx="708" formatCode="General">
                  <c:v>1.4582600000000001E-2</c:v>
                </c:pt>
                <c:pt idx="709" formatCode="General">
                  <c:v>1.46032E-2</c:v>
                </c:pt>
                <c:pt idx="710" formatCode="General">
                  <c:v>1.46239E-2</c:v>
                </c:pt>
                <c:pt idx="711" formatCode="General">
                  <c:v>1.4644400000000005E-2</c:v>
                </c:pt>
                <c:pt idx="712" formatCode="General">
                  <c:v>1.4664999999999999E-2</c:v>
                </c:pt>
                <c:pt idx="713" formatCode="General">
                  <c:v>1.46856E-2</c:v>
                </c:pt>
                <c:pt idx="714" formatCode="General">
                  <c:v>1.4706199999999999E-2</c:v>
                </c:pt>
                <c:pt idx="715" formatCode="General">
                  <c:v>1.4726800000000003E-2</c:v>
                </c:pt>
                <c:pt idx="716" formatCode="General">
                  <c:v>1.4747400000000001E-2</c:v>
                </c:pt>
                <c:pt idx="717" formatCode="General">
                  <c:v>1.4768E-2</c:v>
                </c:pt>
                <c:pt idx="718" formatCode="General">
                  <c:v>1.4788600000000001E-2</c:v>
                </c:pt>
                <c:pt idx="719" formatCode="General">
                  <c:v>1.48092E-2</c:v>
                </c:pt>
                <c:pt idx="720" formatCode="General">
                  <c:v>1.4829800000000001E-2</c:v>
                </c:pt>
                <c:pt idx="721" formatCode="General">
                  <c:v>1.4850400000000001E-2</c:v>
                </c:pt>
                <c:pt idx="722" formatCode="General">
                  <c:v>1.4871000000000001E-2</c:v>
                </c:pt>
                <c:pt idx="723" formatCode="General">
                  <c:v>1.48916E-2</c:v>
                </c:pt>
                <c:pt idx="724" formatCode="General">
                  <c:v>1.4912199999999999E-2</c:v>
                </c:pt>
                <c:pt idx="725" formatCode="General">
                  <c:v>1.4932800000000001E-2</c:v>
                </c:pt>
                <c:pt idx="726" formatCode="General">
                  <c:v>1.49534E-2</c:v>
                </c:pt>
                <c:pt idx="727" formatCode="General">
                  <c:v>1.4973999999999998E-2</c:v>
                </c:pt>
                <c:pt idx="728" formatCode="General">
                  <c:v>1.49946E-2</c:v>
                </c:pt>
                <c:pt idx="729" formatCode="General">
                  <c:v>1.50151E-2</c:v>
                </c:pt>
                <c:pt idx="730" formatCode="General">
                  <c:v>1.50358E-2</c:v>
                </c:pt>
                <c:pt idx="731" formatCode="General">
                  <c:v>1.5056399999999998E-2</c:v>
                </c:pt>
                <c:pt idx="732" formatCode="General">
                  <c:v>1.5076899999999999E-2</c:v>
                </c:pt>
                <c:pt idx="733" formatCode="General">
                  <c:v>1.5097599999999999E-2</c:v>
                </c:pt>
                <c:pt idx="734" formatCode="General">
                  <c:v>1.5118199999999998E-2</c:v>
                </c:pt>
                <c:pt idx="735" formatCode="General">
                  <c:v>1.51387E-2</c:v>
                </c:pt>
                <c:pt idx="736" formatCode="General">
                  <c:v>1.51594E-2</c:v>
                </c:pt>
                <c:pt idx="737" formatCode="General">
                  <c:v>1.51799E-2</c:v>
                </c:pt>
                <c:pt idx="738" formatCode="General">
                  <c:v>1.5200500000000013E-2</c:v>
                </c:pt>
                <c:pt idx="739" formatCode="General">
                  <c:v>1.5221200000000001E-2</c:v>
                </c:pt>
                <c:pt idx="740" formatCode="General">
                  <c:v>1.5241700000000009E-2</c:v>
                </c:pt>
                <c:pt idx="741" formatCode="General">
                  <c:v>1.5262400000000009E-2</c:v>
                </c:pt>
                <c:pt idx="742" formatCode="General">
                  <c:v>1.5283000000000001E-2</c:v>
                </c:pt>
                <c:pt idx="743" formatCode="General">
                  <c:v>1.5303500000000006E-2</c:v>
                </c:pt>
                <c:pt idx="744" formatCode="General">
                  <c:v>1.5324200000000001E-2</c:v>
                </c:pt>
                <c:pt idx="745" formatCode="General">
                  <c:v>1.5344699999999999E-2</c:v>
                </c:pt>
                <c:pt idx="746" formatCode="General">
                  <c:v>1.5365300000000005E-2</c:v>
                </c:pt>
                <c:pt idx="747" formatCode="General">
                  <c:v>1.5386000000000007E-2</c:v>
                </c:pt>
                <c:pt idx="748" formatCode="General">
                  <c:v>1.5406500000000009E-2</c:v>
                </c:pt>
                <c:pt idx="749" formatCode="General">
                  <c:v>1.5427099999999999E-2</c:v>
                </c:pt>
                <c:pt idx="750" formatCode="General">
                  <c:v>1.5447700000000003E-2</c:v>
                </c:pt>
                <c:pt idx="751" formatCode="General">
                  <c:v>1.5468300000000001E-2</c:v>
                </c:pt>
                <c:pt idx="752" formatCode="General">
                  <c:v>1.54889E-2</c:v>
                </c:pt>
                <c:pt idx="753" formatCode="General">
                  <c:v>1.5509500000000009E-2</c:v>
                </c:pt>
                <c:pt idx="754" formatCode="General">
                  <c:v>1.5530100000000003E-2</c:v>
                </c:pt>
                <c:pt idx="755" formatCode="General">
                  <c:v>1.5550700000000001E-2</c:v>
                </c:pt>
                <c:pt idx="756" formatCode="General">
                  <c:v>1.5571300000000001E-2</c:v>
                </c:pt>
                <c:pt idx="757" formatCode="General">
                  <c:v>1.5591900000000001E-2</c:v>
                </c:pt>
                <c:pt idx="758" formatCode="General">
                  <c:v>1.5612500000000001E-2</c:v>
                </c:pt>
                <c:pt idx="759" formatCode="General">
                  <c:v>1.56331E-2</c:v>
                </c:pt>
                <c:pt idx="760" formatCode="General">
                  <c:v>1.56537E-2</c:v>
                </c:pt>
                <c:pt idx="761" formatCode="General">
                  <c:v>1.5674299999999999E-2</c:v>
                </c:pt>
                <c:pt idx="762" formatCode="General">
                  <c:v>1.5694900000000001E-2</c:v>
                </c:pt>
                <c:pt idx="763" formatCode="General">
                  <c:v>1.57155E-2</c:v>
                </c:pt>
                <c:pt idx="764" formatCode="General">
                  <c:v>1.5736099999999999E-2</c:v>
                </c:pt>
                <c:pt idx="765" formatCode="General">
                  <c:v>1.5756699999999998E-2</c:v>
                </c:pt>
                <c:pt idx="766" formatCode="General">
                  <c:v>1.5777300000000001E-2</c:v>
                </c:pt>
                <c:pt idx="767" formatCode="General">
                  <c:v>1.5797800000000001E-2</c:v>
                </c:pt>
                <c:pt idx="768" formatCode="General">
                  <c:v>1.5818499999999999E-2</c:v>
                </c:pt>
                <c:pt idx="769" formatCode="General">
                  <c:v>1.5838999999999999E-2</c:v>
                </c:pt>
                <c:pt idx="770" formatCode="General">
                  <c:v>1.5859600000000001E-2</c:v>
                </c:pt>
                <c:pt idx="771" formatCode="General">
                  <c:v>1.5880300000000003E-2</c:v>
                </c:pt>
                <c:pt idx="772" formatCode="General">
                  <c:v>1.5900800000000014E-2</c:v>
                </c:pt>
                <c:pt idx="773" formatCode="General">
                  <c:v>1.5921400000000013E-2</c:v>
                </c:pt>
                <c:pt idx="774" formatCode="General">
                  <c:v>1.5942100000000015E-2</c:v>
                </c:pt>
                <c:pt idx="775" formatCode="General">
                  <c:v>1.59626E-2</c:v>
                </c:pt>
                <c:pt idx="776" formatCode="General">
                  <c:v>1.5983200000000003E-2</c:v>
                </c:pt>
                <c:pt idx="777" formatCode="General">
                  <c:v>1.6003800000000012E-2</c:v>
                </c:pt>
                <c:pt idx="778" formatCode="General">
                  <c:v>1.6024400000000001E-2</c:v>
                </c:pt>
                <c:pt idx="779" formatCode="General">
                  <c:v>1.6045100000000014E-2</c:v>
                </c:pt>
                <c:pt idx="780" formatCode="General">
                  <c:v>1.6065600000000003E-2</c:v>
                </c:pt>
                <c:pt idx="781" formatCode="General">
                  <c:v>1.6086200000000002E-2</c:v>
                </c:pt>
                <c:pt idx="782" formatCode="General">
                  <c:v>1.6106800000000015E-2</c:v>
                </c:pt>
                <c:pt idx="783" formatCode="General">
                  <c:v>1.6127400000000014E-2</c:v>
                </c:pt>
                <c:pt idx="784" formatCode="General">
                  <c:v>1.6147999999999999E-2</c:v>
                </c:pt>
                <c:pt idx="785" formatCode="General">
                  <c:v>1.6168600000000005E-2</c:v>
                </c:pt>
                <c:pt idx="786" formatCode="General">
                  <c:v>1.6189200000000001E-2</c:v>
                </c:pt>
                <c:pt idx="787" formatCode="General">
                  <c:v>1.6209800000000003E-2</c:v>
                </c:pt>
                <c:pt idx="788" formatCode="General">
                  <c:v>1.6230399999999999E-2</c:v>
                </c:pt>
                <c:pt idx="789" formatCode="General">
                  <c:v>1.6251000000000005E-2</c:v>
                </c:pt>
                <c:pt idx="790" formatCode="General">
                  <c:v>1.6271600000000001E-2</c:v>
                </c:pt>
                <c:pt idx="791" formatCode="General">
                  <c:v>1.62922E-2</c:v>
                </c:pt>
                <c:pt idx="792" formatCode="General">
                  <c:v>1.6312799999999999E-2</c:v>
                </c:pt>
                <c:pt idx="793" formatCode="General">
                  <c:v>1.6333299999999999E-2</c:v>
                </c:pt>
                <c:pt idx="794" formatCode="General">
                  <c:v>1.6354E-2</c:v>
                </c:pt>
                <c:pt idx="795" formatCode="General">
                  <c:v>1.63746E-2</c:v>
                </c:pt>
                <c:pt idx="796" formatCode="General">
                  <c:v>1.6395099999999999E-2</c:v>
                </c:pt>
                <c:pt idx="797" formatCode="General">
                  <c:v>1.6415800000000001E-2</c:v>
                </c:pt>
                <c:pt idx="798" formatCode="General">
                  <c:v>1.64364E-2</c:v>
                </c:pt>
                <c:pt idx="799" formatCode="General">
                  <c:v>1.6456999999999999E-2</c:v>
                </c:pt>
                <c:pt idx="800" formatCode="General">
                  <c:v>1.6477600000000002E-2</c:v>
                </c:pt>
                <c:pt idx="801" formatCode="General">
                  <c:v>1.6498100000000005E-2</c:v>
                </c:pt>
                <c:pt idx="802" formatCode="General">
                  <c:v>1.6518800000000007E-2</c:v>
                </c:pt>
                <c:pt idx="803" formatCode="General">
                  <c:v>1.6539399999999999E-2</c:v>
                </c:pt>
                <c:pt idx="804" formatCode="General">
                  <c:v>1.6559899999999999E-2</c:v>
                </c:pt>
                <c:pt idx="805" formatCode="General">
                  <c:v>1.6580600000000015E-2</c:v>
                </c:pt>
                <c:pt idx="806" formatCode="General">
                  <c:v>1.6601200000000003E-2</c:v>
                </c:pt>
                <c:pt idx="807" formatCode="General">
                  <c:v>1.6621700000000014E-2</c:v>
                </c:pt>
                <c:pt idx="808" formatCode="General">
                  <c:v>1.6642400000000016E-2</c:v>
                </c:pt>
                <c:pt idx="809" formatCode="General">
                  <c:v>1.6662900000000001E-2</c:v>
                </c:pt>
                <c:pt idx="810" formatCode="General">
                  <c:v>1.6683500000000014E-2</c:v>
                </c:pt>
                <c:pt idx="811" formatCode="General">
                  <c:v>1.6704100000000013E-2</c:v>
                </c:pt>
                <c:pt idx="812" formatCode="General">
                  <c:v>1.6724700000000012E-2</c:v>
                </c:pt>
                <c:pt idx="813" formatCode="General">
                  <c:v>1.6745300000000001E-2</c:v>
                </c:pt>
                <c:pt idx="814" formatCode="General">
                  <c:v>1.6766000000000014E-2</c:v>
                </c:pt>
                <c:pt idx="815" formatCode="General">
                  <c:v>1.6786500000000013E-2</c:v>
                </c:pt>
                <c:pt idx="816" formatCode="General">
                  <c:v>1.6807100000000012E-2</c:v>
                </c:pt>
                <c:pt idx="817" formatCode="General">
                  <c:v>1.6827700000000015E-2</c:v>
                </c:pt>
                <c:pt idx="818" formatCode="General">
                  <c:v>1.6848300000000014E-2</c:v>
                </c:pt>
                <c:pt idx="819" formatCode="General">
                  <c:v>1.6868900000000003E-2</c:v>
                </c:pt>
                <c:pt idx="820" formatCode="General">
                  <c:v>1.6889500000000016E-2</c:v>
                </c:pt>
                <c:pt idx="821" formatCode="General">
                  <c:v>1.6910100000000015E-2</c:v>
                </c:pt>
                <c:pt idx="822" formatCode="General">
                  <c:v>1.6930700000000003E-2</c:v>
                </c:pt>
                <c:pt idx="823" formatCode="General">
                  <c:v>1.6951299999999999E-2</c:v>
                </c:pt>
                <c:pt idx="824" formatCode="General">
                  <c:v>1.6971900000000005E-2</c:v>
                </c:pt>
                <c:pt idx="825" formatCode="General">
                  <c:v>1.6992500000000015E-2</c:v>
                </c:pt>
                <c:pt idx="826" formatCode="General">
                  <c:v>1.70131E-2</c:v>
                </c:pt>
                <c:pt idx="827" formatCode="General">
                  <c:v>1.7033699999999999E-2</c:v>
                </c:pt>
                <c:pt idx="828" formatCode="General">
                  <c:v>1.7054199999999999E-2</c:v>
                </c:pt>
                <c:pt idx="829" formatCode="General">
                  <c:v>1.70749E-2</c:v>
                </c:pt>
                <c:pt idx="830" formatCode="General">
                  <c:v>1.70955E-2</c:v>
                </c:pt>
                <c:pt idx="831" formatCode="General">
                  <c:v>1.7115999999999999E-2</c:v>
                </c:pt>
                <c:pt idx="832" formatCode="General">
                  <c:v>1.7136700000000001E-2</c:v>
                </c:pt>
                <c:pt idx="833" formatCode="General">
                  <c:v>1.71573E-2</c:v>
                </c:pt>
                <c:pt idx="834" formatCode="General">
                  <c:v>1.7177899999999999E-2</c:v>
                </c:pt>
                <c:pt idx="835" formatCode="General">
                  <c:v>1.7198499999999999E-2</c:v>
                </c:pt>
                <c:pt idx="836" formatCode="General">
                  <c:v>1.7219000000000002E-2</c:v>
                </c:pt>
                <c:pt idx="837" formatCode="General">
                  <c:v>1.72397E-2</c:v>
                </c:pt>
                <c:pt idx="838" formatCode="General">
                  <c:v>1.7260299999999999E-2</c:v>
                </c:pt>
                <c:pt idx="839" formatCode="General">
                  <c:v>1.7280799999999999E-2</c:v>
                </c:pt>
                <c:pt idx="840" formatCode="General">
                  <c:v>1.7301400000000005E-2</c:v>
                </c:pt>
                <c:pt idx="841" formatCode="General">
                  <c:v>1.7322100000000003E-2</c:v>
                </c:pt>
                <c:pt idx="842" formatCode="General">
                  <c:v>1.73426E-2</c:v>
                </c:pt>
                <c:pt idx="843" formatCode="General">
                  <c:v>1.7363300000000005E-2</c:v>
                </c:pt>
                <c:pt idx="844" formatCode="General">
                  <c:v>1.7383800000000001E-2</c:v>
                </c:pt>
                <c:pt idx="845" formatCode="General">
                  <c:v>1.74044E-2</c:v>
                </c:pt>
                <c:pt idx="846" formatCode="General">
                  <c:v>1.7425099999999999E-2</c:v>
                </c:pt>
                <c:pt idx="847" formatCode="General">
                  <c:v>1.7445600000000002E-2</c:v>
                </c:pt>
                <c:pt idx="848" formatCode="General">
                  <c:v>1.7466200000000001E-2</c:v>
                </c:pt>
                <c:pt idx="849" formatCode="General">
                  <c:v>1.7486800000000007E-2</c:v>
                </c:pt>
                <c:pt idx="850" formatCode="General">
                  <c:v>1.7507399999999999E-2</c:v>
                </c:pt>
                <c:pt idx="851" formatCode="General">
                  <c:v>1.7527999999999998E-2</c:v>
                </c:pt>
                <c:pt idx="852" formatCode="General">
                  <c:v>1.7548600000000001E-2</c:v>
                </c:pt>
                <c:pt idx="853" formatCode="General">
                  <c:v>1.75692E-2</c:v>
                </c:pt>
                <c:pt idx="854" formatCode="General">
                  <c:v>1.7589799999999999E-2</c:v>
                </c:pt>
                <c:pt idx="855" formatCode="General">
                  <c:v>1.7610399999999998E-2</c:v>
                </c:pt>
                <c:pt idx="856" formatCode="General">
                  <c:v>1.7631000000000001E-2</c:v>
                </c:pt>
                <c:pt idx="857" formatCode="General">
                  <c:v>1.76516E-2</c:v>
                </c:pt>
                <c:pt idx="858" formatCode="General">
                  <c:v>1.7672199999999999E-2</c:v>
                </c:pt>
                <c:pt idx="859" formatCode="General">
                  <c:v>1.7692800000000005E-2</c:v>
                </c:pt>
                <c:pt idx="860" formatCode="General">
                  <c:v>1.7713300000000001E-2</c:v>
                </c:pt>
                <c:pt idx="861" formatCode="General">
                  <c:v>1.7734E-2</c:v>
                </c:pt>
                <c:pt idx="862" formatCode="General">
                  <c:v>1.7754599999999999E-2</c:v>
                </c:pt>
                <c:pt idx="863" formatCode="General">
                  <c:v>1.7775199999999998E-2</c:v>
                </c:pt>
                <c:pt idx="864" formatCode="General">
                  <c:v>1.7795800000000001E-2</c:v>
                </c:pt>
                <c:pt idx="865" formatCode="General">
                  <c:v>1.78164E-2</c:v>
                </c:pt>
                <c:pt idx="866" formatCode="General">
                  <c:v>1.7836999999999999E-2</c:v>
                </c:pt>
                <c:pt idx="867" formatCode="General">
                  <c:v>1.7857600000000001E-2</c:v>
                </c:pt>
                <c:pt idx="868" formatCode="General">
                  <c:v>1.7878100000000001E-2</c:v>
                </c:pt>
                <c:pt idx="869" formatCode="General">
                  <c:v>1.78987E-2</c:v>
                </c:pt>
                <c:pt idx="870" formatCode="General">
                  <c:v>1.7919399999999999E-2</c:v>
                </c:pt>
                <c:pt idx="871" formatCode="General">
                  <c:v>1.7939900000000002E-2</c:v>
                </c:pt>
                <c:pt idx="872" formatCode="General">
                  <c:v>1.79606E-2</c:v>
                </c:pt>
                <c:pt idx="873" formatCode="General">
                  <c:v>1.7981200000000003E-2</c:v>
                </c:pt>
                <c:pt idx="874" formatCode="General">
                  <c:v>1.8001699999999999E-2</c:v>
                </c:pt>
                <c:pt idx="875" formatCode="General">
                  <c:v>1.8022300000000005E-2</c:v>
                </c:pt>
                <c:pt idx="876" formatCode="General">
                  <c:v>1.8042900000000001E-2</c:v>
                </c:pt>
                <c:pt idx="877" formatCode="General">
                  <c:v>1.8063500000000014E-2</c:v>
                </c:pt>
                <c:pt idx="878" formatCode="General">
                  <c:v>1.8084099999999999E-2</c:v>
                </c:pt>
                <c:pt idx="879" formatCode="General">
                  <c:v>1.8104700000000001E-2</c:v>
                </c:pt>
                <c:pt idx="880" formatCode="General">
                  <c:v>1.81253E-2</c:v>
                </c:pt>
                <c:pt idx="881" formatCode="General">
                  <c:v>1.8145999999999999E-2</c:v>
                </c:pt>
                <c:pt idx="882" formatCode="General">
                  <c:v>1.8166500000000012E-2</c:v>
                </c:pt>
                <c:pt idx="883" formatCode="General">
                  <c:v>1.8187100000000001E-2</c:v>
                </c:pt>
                <c:pt idx="884" formatCode="General">
                  <c:v>1.8207700000000007E-2</c:v>
                </c:pt>
                <c:pt idx="885" formatCode="General">
                  <c:v>1.8228299999999999E-2</c:v>
                </c:pt>
                <c:pt idx="886" formatCode="General">
                  <c:v>1.8248900000000002E-2</c:v>
                </c:pt>
                <c:pt idx="887" formatCode="General">
                  <c:v>1.8269500000000015E-2</c:v>
                </c:pt>
                <c:pt idx="888" formatCode="General">
                  <c:v>1.8290100000000014E-2</c:v>
                </c:pt>
                <c:pt idx="889" formatCode="General">
                  <c:v>1.8310699999999999E-2</c:v>
                </c:pt>
                <c:pt idx="890" formatCode="General">
                  <c:v>1.8331299999999998E-2</c:v>
                </c:pt>
                <c:pt idx="891" formatCode="General">
                  <c:v>1.8351900000000001E-2</c:v>
                </c:pt>
                <c:pt idx="892" formatCode="General">
                  <c:v>1.8372500000000003E-2</c:v>
                </c:pt>
                <c:pt idx="893" formatCode="General">
                  <c:v>1.8393099999999999E-2</c:v>
                </c:pt>
                <c:pt idx="894" formatCode="General">
                  <c:v>1.8413700000000005E-2</c:v>
                </c:pt>
                <c:pt idx="895" formatCode="General">
                  <c:v>1.8434200000000001E-2</c:v>
                </c:pt>
                <c:pt idx="896" formatCode="General">
                  <c:v>1.84549E-2</c:v>
                </c:pt>
                <c:pt idx="897" formatCode="General">
                  <c:v>1.8475499999999999E-2</c:v>
                </c:pt>
                <c:pt idx="898" formatCode="General">
                  <c:v>1.8495999999999999E-2</c:v>
                </c:pt>
                <c:pt idx="899" formatCode="General">
                  <c:v>1.8516700000000001E-2</c:v>
                </c:pt>
                <c:pt idx="900" formatCode="General">
                  <c:v>1.85372E-2</c:v>
                </c:pt>
                <c:pt idx="901" formatCode="General">
                  <c:v>1.8557899999999999E-2</c:v>
                </c:pt>
                <c:pt idx="902" formatCode="General">
                  <c:v>1.8578500000000001E-2</c:v>
                </c:pt>
                <c:pt idx="903" formatCode="General">
                  <c:v>1.8599000000000001E-2</c:v>
                </c:pt>
                <c:pt idx="904" formatCode="General">
                  <c:v>1.8619699999999999E-2</c:v>
                </c:pt>
                <c:pt idx="905" formatCode="General">
                  <c:v>1.8640300000000012E-2</c:v>
                </c:pt>
                <c:pt idx="906" formatCode="General">
                  <c:v>1.8660800000000016E-2</c:v>
                </c:pt>
                <c:pt idx="907" formatCode="General">
                  <c:v>1.8681400000000015E-2</c:v>
                </c:pt>
                <c:pt idx="908" formatCode="General">
                  <c:v>1.8702000000000014E-2</c:v>
                </c:pt>
                <c:pt idx="909" formatCode="General">
                  <c:v>1.8722600000000013E-2</c:v>
                </c:pt>
                <c:pt idx="910" formatCode="General">
                  <c:v>1.8743300000000001E-2</c:v>
                </c:pt>
                <c:pt idx="911" formatCode="General">
                  <c:v>1.8763800000000014E-2</c:v>
                </c:pt>
                <c:pt idx="912" formatCode="General">
                  <c:v>1.8784400000000014E-2</c:v>
                </c:pt>
                <c:pt idx="913" formatCode="General">
                  <c:v>1.8804999999999999E-2</c:v>
                </c:pt>
                <c:pt idx="914" formatCode="General">
                  <c:v>1.8825600000000001E-2</c:v>
                </c:pt>
                <c:pt idx="915" formatCode="General">
                  <c:v>1.88462E-2</c:v>
                </c:pt>
                <c:pt idx="916" formatCode="General">
                  <c:v>1.8866800000000013E-2</c:v>
                </c:pt>
                <c:pt idx="917" formatCode="General">
                  <c:v>1.8887400000000013E-2</c:v>
                </c:pt>
                <c:pt idx="918" formatCode="General">
                  <c:v>1.8908000000000001E-2</c:v>
                </c:pt>
                <c:pt idx="919" formatCode="General">
                  <c:v>1.89286E-2</c:v>
                </c:pt>
                <c:pt idx="920" formatCode="General">
                  <c:v>1.8949200000000003E-2</c:v>
                </c:pt>
                <c:pt idx="921" formatCode="General">
                  <c:v>1.8969800000000012E-2</c:v>
                </c:pt>
                <c:pt idx="922" formatCode="General">
                  <c:v>1.8990400000000001E-2</c:v>
                </c:pt>
                <c:pt idx="923" formatCode="General">
                  <c:v>1.9011000000000014E-2</c:v>
                </c:pt>
                <c:pt idx="924" formatCode="General">
                  <c:v>1.9031600000000003E-2</c:v>
                </c:pt>
                <c:pt idx="925" formatCode="General">
                  <c:v>1.9052200000000002E-2</c:v>
                </c:pt>
                <c:pt idx="926" formatCode="General">
                  <c:v>1.9072800000000015E-2</c:v>
                </c:pt>
                <c:pt idx="927" formatCode="General">
                  <c:v>1.9093400000000003E-2</c:v>
                </c:pt>
                <c:pt idx="928" formatCode="General">
                  <c:v>1.9113999999999999E-2</c:v>
                </c:pt>
                <c:pt idx="929" formatCode="General">
                  <c:v>1.9134600000000005E-2</c:v>
                </c:pt>
                <c:pt idx="930" formatCode="General">
                  <c:v>1.9155200000000001E-2</c:v>
                </c:pt>
                <c:pt idx="931" formatCode="General">
                  <c:v>1.9175800000000003E-2</c:v>
                </c:pt>
                <c:pt idx="932" formatCode="General">
                  <c:v>1.9196399999999999E-2</c:v>
                </c:pt>
                <c:pt idx="933" formatCode="General">
                  <c:v>1.9216900000000002E-2</c:v>
                </c:pt>
                <c:pt idx="934" formatCode="General">
                  <c:v>1.9237600000000001E-2</c:v>
                </c:pt>
                <c:pt idx="935" formatCode="General">
                  <c:v>1.9258100000000014E-2</c:v>
                </c:pt>
                <c:pt idx="936" formatCode="General">
                  <c:v>1.9278699999999999E-2</c:v>
                </c:pt>
                <c:pt idx="937" formatCode="General">
                  <c:v>1.9299400000000001E-2</c:v>
                </c:pt>
                <c:pt idx="938" formatCode="General">
                  <c:v>1.9319900000000001E-2</c:v>
                </c:pt>
                <c:pt idx="939" formatCode="General">
                  <c:v>1.9340600000000013E-2</c:v>
                </c:pt>
                <c:pt idx="940" formatCode="General">
                  <c:v>1.9361200000000005E-2</c:v>
                </c:pt>
                <c:pt idx="941" formatCode="General">
                  <c:v>1.9381700000000016E-2</c:v>
                </c:pt>
                <c:pt idx="942" formatCode="General">
                  <c:v>1.9402300000000015E-2</c:v>
                </c:pt>
                <c:pt idx="943" formatCode="General">
                  <c:v>1.9422900000000014E-2</c:v>
                </c:pt>
                <c:pt idx="944" formatCode="General">
                  <c:v>1.9443500000000016E-2</c:v>
                </c:pt>
                <c:pt idx="945" formatCode="General">
                  <c:v>1.9464200000000001E-2</c:v>
                </c:pt>
                <c:pt idx="946" formatCode="General">
                  <c:v>1.9484700000000015E-2</c:v>
                </c:pt>
                <c:pt idx="947" formatCode="General">
                  <c:v>1.9505300000000014E-2</c:v>
                </c:pt>
                <c:pt idx="948" formatCode="General">
                  <c:v>1.9526000000000016E-2</c:v>
                </c:pt>
                <c:pt idx="949" formatCode="General">
                  <c:v>1.9546500000000019E-2</c:v>
                </c:pt>
                <c:pt idx="950" formatCode="General">
                  <c:v>1.9567100000000014E-2</c:v>
                </c:pt>
                <c:pt idx="951" formatCode="General">
                  <c:v>1.9587700000000013E-2</c:v>
                </c:pt>
                <c:pt idx="952" formatCode="General">
                  <c:v>1.9608300000000013E-2</c:v>
                </c:pt>
                <c:pt idx="953" formatCode="General">
                  <c:v>1.9628900000000001E-2</c:v>
                </c:pt>
                <c:pt idx="954" formatCode="General">
                  <c:v>1.9649500000000014E-2</c:v>
                </c:pt>
                <c:pt idx="955" formatCode="General">
                  <c:v>1.9670100000000013E-2</c:v>
                </c:pt>
                <c:pt idx="956" formatCode="General">
                  <c:v>1.9690700000000012E-2</c:v>
                </c:pt>
                <c:pt idx="957" formatCode="General">
                  <c:v>1.9711300000000001E-2</c:v>
                </c:pt>
                <c:pt idx="958" formatCode="General">
                  <c:v>1.9731900000000014E-2</c:v>
                </c:pt>
                <c:pt idx="959" formatCode="General">
                  <c:v>1.9752500000000017E-2</c:v>
                </c:pt>
                <c:pt idx="960" formatCode="General">
                  <c:v>1.9773100000000012E-2</c:v>
                </c:pt>
                <c:pt idx="961" formatCode="General">
                  <c:v>1.9793700000000015E-2</c:v>
                </c:pt>
                <c:pt idx="962" formatCode="General">
                  <c:v>1.9814300000000003E-2</c:v>
                </c:pt>
                <c:pt idx="963" formatCode="General">
                  <c:v>1.9834900000000003E-2</c:v>
                </c:pt>
                <c:pt idx="964" formatCode="General">
                  <c:v>1.9855500000000015E-2</c:v>
                </c:pt>
                <c:pt idx="965" formatCode="General">
                  <c:v>1.9876000000000001E-2</c:v>
                </c:pt>
                <c:pt idx="966" formatCode="General">
                  <c:v>1.9896700000000003E-2</c:v>
                </c:pt>
                <c:pt idx="967" formatCode="General">
                  <c:v>1.9917200000000003E-2</c:v>
                </c:pt>
                <c:pt idx="968" formatCode="General">
                  <c:v>1.9937900000000001E-2</c:v>
                </c:pt>
                <c:pt idx="969" formatCode="General">
                  <c:v>1.9958500000000014E-2</c:v>
                </c:pt>
                <c:pt idx="970" formatCode="General">
                  <c:v>1.9979000000000014E-2</c:v>
                </c:pt>
                <c:pt idx="971" formatCode="General">
                  <c:v>1.9999600000000003E-2</c:v>
                </c:pt>
                <c:pt idx="972" formatCode="General">
                  <c:v>2.0020300000000001E-2</c:v>
                </c:pt>
                <c:pt idx="973" formatCode="General">
                  <c:v>2.0040800000000011E-2</c:v>
                </c:pt>
                <c:pt idx="974" formatCode="General">
                  <c:v>2.0061499999999993E-2</c:v>
                </c:pt>
                <c:pt idx="975" formatCode="General">
                  <c:v>2.0082000000000006E-2</c:v>
                </c:pt>
                <c:pt idx="976" formatCode="General">
                  <c:v>2.0102599999999984E-2</c:v>
                </c:pt>
                <c:pt idx="977" formatCode="General">
                  <c:v>2.0123200000000001E-2</c:v>
                </c:pt>
                <c:pt idx="978" formatCode="General">
                  <c:v>2.014380000000001E-2</c:v>
                </c:pt>
                <c:pt idx="979" formatCode="General">
                  <c:v>2.0164399999999982E-2</c:v>
                </c:pt>
                <c:pt idx="980" formatCode="General">
                  <c:v>2.0185000000000002E-2</c:v>
                </c:pt>
                <c:pt idx="981" formatCode="General">
                  <c:v>2.0205600000000011E-2</c:v>
                </c:pt>
                <c:pt idx="982" formatCode="General">
                  <c:v>2.02262E-2</c:v>
                </c:pt>
                <c:pt idx="983" formatCode="General">
                  <c:v>2.0246799999999999E-2</c:v>
                </c:pt>
                <c:pt idx="984" formatCode="General">
                  <c:v>2.0267400000000001E-2</c:v>
                </c:pt>
                <c:pt idx="985" formatCode="General">
                  <c:v>2.0288E-2</c:v>
                </c:pt>
                <c:pt idx="986" formatCode="General">
                  <c:v>2.03086E-2</c:v>
                </c:pt>
                <c:pt idx="987" formatCode="General">
                  <c:v>2.0329199999999988E-2</c:v>
                </c:pt>
                <c:pt idx="988" formatCode="General">
                  <c:v>2.0349800000000001E-2</c:v>
                </c:pt>
                <c:pt idx="989" formatCode="General">
                  <c:v>2.03704E-2</c:v>
                </c:pt>
                <c:pt idx="990" formatCode="General">
                  <c:v>2.0390999999999989E-2</c:v>
                </c:pt>
                <c:pt idx="991" formatCode="General">
                  <c:v>2.0411499999999999E-2</c:v>
                </c:pt>
                <c:pt idx="992" formatCode="General">
                  <c:v>2.0432200000000018E-2</c:v>
                </c:pt>
                <c:pt idx="993" formatCode="General">
                  <c:v>2.0452800000000011E-2</c:v>
                </c:pt>
                <c:pt idx="994" formatCode="General">
                  <c:v>2.0473300000000035E-2</c:v>
                </c:pt>
                <c:pt idx="995" formatCode="General">
                  <c:v>2.0494000000000002E-2</c:v>
                </c:pt>
                <c:pt idx="996" formatCode="General">
                  <c:v>2.0514599999999984E-2</c:v>
                </c:pt>
                <c:pt idx="997" formatCode="General">
                  <c:v>2.0535200000000017E-2</c:v>
                </c:pt>
                <c:pt idx="998" formatCode="General">
                  <c:v>2.0555799999999999E-2</c:v>
                </c:pt>
                <c:pt idx="999" formatCode="General">
                  <c:v>2.0576299999999999E-2</c:v>
                </c:pt>
                <c:pt idx="1000" formatCode="General">
                  <c:v>2.0596900000000001E-2</c:v>
                </c:pt>
                <c:pt idx="1001" formatCode="General">
                  <c:v>2.061760000000001E-2</c:v>
                </c:pt>
                <c:pt idx="1002" formatCode="General">
                  <c:v>2.0638100000000017E-2</c:v>
                </c:pt>
                <c:pt idx="1003" formatCode="General">
                  <c:v>2.0658800000000001E-2</c:v>
                </c:pt>
                <c:pt idx="1004" formatCode="General">
                  <c:v>2.0679400000000011E-2</c:v>
                </c:pt>
                <c:pt idx="1005" formatCode="General">
                  <c:v>2.0699900000000018E-2</c:v>
                </c:pt>
                <c:pt idx="1006" formatCode="General">
                  <c:v>2.0720599999999981E-2</c:v>
                </c:pt>
                <c:pt idx="1007" formatCode="General">
                  <c:v>2.0741099999999998E-2</c:v>
                </c:pt>
                <c:pt idx="1008" formatCode="General">
                  <c:v>2.0761700000000001E-2</c:v>
                </c:pt>
                <c:pt idx="1009" formatCode="General">
                  <c:v>2.078230000000001E-2</c:v>
                </c:pt>
                <c:pt idx="1010" formatCode="General">
                  <c:v>2.0802899999999999E-2</c:v>
                </c:pt>
                <c:pt idx="1011" formatCode="General">
                  <c:v>2.0823500000000002E-2</c:v>
                </c:pt>
                <c:pt idx="1012" formatCode="General">
                  <c:v>2.0844200000000018E-2</c:v>
                </c:pt>
                <c:pt idx="1013" formatCode="General">
                  <c:v>2.08647E-2</c:v>
                </c:pt>
                <c:pt idx="1014" formatCode="General">
                  <c:v>2.088530000000002E-2</c:v>
                </c:pt>
                <c:pt idx="1015" formatCode="General">
                  <c:v>2.0905900000000012E-2</c:v>
                </c:pt>
                <c:pt idx="1016" formatCode="General">
                  <c:v>2.0926499999999983E-2</c:v>
                </c:pt>
                <c:pt idx="1017" formatCode="General">
                  <c:v>2.0947100000000017E-2</c:v>
                </c:pt>
                <c:pt idx="1018" formatCode="General">
                  <c:v>2.0967699999999988E-2</c:v>
                </c:pt>
                <c:pt idx="1019" formatCode="General">
                  <c:v>2.0988300000000001E-2</c:v>
                </c:pt>
                <c:pt idx="1020" formatCode="General">
                  <c:v>2.1008900000000018E-2</c:v>
                </c:pt>
                <c:pt idx="1021" formatCode="General">
                  <c:v>2.10295E-2</c:v>
                </c:pt>
                <c:pt idx="1022" formatCode="General">
                  <c:v>2.1050099999999999E-2</c:v>
                </c:pt>
                <c:pt idx="1023" formatCode="General">
                  <c:v>2.1070599999999998E-2</c:v>
                </c:pt>
                <c:pt idx="1024" formatCode="General">
                  <c:v>2.1091300000000028E-2</c:v>
                </c:pt>
                <c:pt idx="1025" formatCode="General">
                  <c:v>2.1111899999999999E-2</c:v>
                </c:pt>
                <c:pt idx="1026" formatCode="General">
                  <c:v>2.1132499999999988E-2</c:v>
                </c:pt>
                <c:pt idx="1027" formatCode="General">
                  <c:v>2.1153100000000001E-2</c:v>
                </c:pt>
                <c:pt idx="1028" formatCode="General">
                  <c:v>2.1173700000000018E-2</c:v>
                </c:pt>
                <c:pt idx="1029" formatCode="General">
                  <c:v>2.1194299999999989E-2</c:v>
                </c:pt>
                <c:pt idx="1030" formatCode="General">
                  <c:v>2.1214899999999998E-2</c:v>
                </c:pt>
                <c:pt idx="1031" formatCode="General">
                  <c:v>2.1235400000000012E-2</c:v>
                </c:pt>
                <c:pt idx="1032" formatCode="General">
                  <c:v>2.125610000000001E-2</c:v>
                </c:pt>
                <c:pt idx="1033" formatCode="General">
                  <c:v>2.1276699999999999E-2</c:v>
                </c:pt>
                <c:pt idx="1034" formatCode="General">
                  <c:v>2.1297200000000013E-2</c:v>
                </c:pt>
                <c:pt idx="1035" formatCode="General">
                  <c:v>2.1317800000000001E-2</c:v>
                </c:pt>
                <c:pt idx="1036" formatCode="General">
                  <c:v>2.13385E-2</c:v>
                </c:pt>
                <c:pt idx="1037" formatCode="General">
                  <c:v>2.1359000000000006E-2</c:v>
                </c:pt>
                <c:pt idx="1038" formatCode="General">
                  <c:v>2.1379599999999999E-2</c:v>
                </c:pt>
                <c:pt idx="1039" formatCode="General">
                  <c:v>2.1400300000000018E-2</c:v>
                </c:pt>
                <c:pt idx="1040" formatCode="General">
                  <c:v>2.1420800000000011E-2</c:v>
                </c:pt>
                <c:pt idx="1041" formatCode="General">
                  <c:v>2.1441499999999999E-2</c:v>
                </c:pt>
                <c:pt idx="1042" formatCode="General">
                  <c:v>2.1462000000000002E-2</c:v>
                </c:pt>
                <c:pt idx="1043" formatCode="General">
                  <c:v>2.1482600000000011E-2</c:v>
                </c:pt>
                <c:pt idx="1044" formatCode="General">
                  <c:v>2.1503200000000017E-2</c:v>
                </c:pt>
                <c:pt idx="1045" formatCode="General">
                  <c:v>2.1523799999999999E-2</c:v>
                </c:pt>
                <c:pt idx="1046" formatCode="General">
                  <c:v>2.1544399999999998E-2</c:v>
                </c:pt>
                <c:pt idx="1047" formatCode="General">
                  <c:v>2.1565000000000001E-2</c:v>
                </c:pt>
                <c:pt idx="1048" formatCode="General">
                  <c:v>2.158560000000001E-2</c:v>
                </c:pt>
                <c:pt idx="1049" formatCode="General">
                  <c:v>2.1606199999999999E-2</c:v>
                </c:pt>
                <c:pt idx="1050" formatCode="General">
                  <c:v>2.1626800000000002E-2</c:v>
                </c:pt>
                <c:pt idx="1051" formatCode="General">
                  <c:v>2.1647400000000011E-2</c:v>
                </c:pt>
                <c:pt idx="1052" formatCode="General">
                  <c:v>2.1668E-2</c:v>
                </c:pt>
                <c:pt idx="1053" formatCode="General">
                  <c:v>2.1688599999999999E-2</c:v>
                </c:pt>
                <c:pt idx="1054" formatCode="General">
                  <c:v>2.1709200000000012E-2</c:v>
                </c:pt>
                <c:pt idx="1055" formatCode="General">
                  <c:v>2.1729800000000001E-2</c:v>
                </c:pt>
                <c:pt idx="1056" formatCode="General">
                  <c:v>2.17504E-2</c:v>
                </c:pt>
                <c:pt idx="1057" formatCode="General">
                  <c:v>2.1771000000000013E-2</c:v>
                </c:pt>
                <c:pt idx="1058" formatCode="General">
                  <c:v>2.1791499999999998E-2</c:v>
                </c:pt>
                <c:pt idx="1059" formatCode="General">
                  <c:v>2.1812200000000018E-2</c:v>
                </c:pt>
                <c:pt idx="1060" formatCode="General">
                  <c:v>2.183280000000002E-2</c:v>
                </c:pt>
                <c:pt idx="1061" formatCode="General">
                  <c:v>2.1853400000000002E-2</c:v>
                </c:pt>
                <c:pt idx="1062" formatCode="General">
                  <c:v>2.1874000000000018E-2</c:v>
                </c:pt>
                <c:pt idx="1063" formatCode="General">
                  <c:v>2.1894600000000011E-2</c:v>
                </c:pt>
                <c:pt idx="1064" formatCode="General">
                  <c:v>2.1915199999999999E-2</c:v>
                </c:pt>
                <c:pt idx="1065" formatCode="General">
                  <c:v>2.1935800000000016E-2</c:v>
                </c:pt>
                <c:pt idx="1066" formatCode="General">
                  <c:v>2.1956300000000002E-2</c:v>
                </c:pt>
                <c:pt idx="1067" formatCode="General">
                  <c:v>2.1976900000000018E-2</c:v>
                </c:pt>
                <c:pt idx="1068" formatCode="General">
                  <c:v>2.1997599999999999E-2</c:v>
                </c:pt>
                <c:pt idx="1069" formatCode="General">
                  <c:v>2.2018099999999999E-2</c:v>
                </c:pt>
                <c:pt idx="1070" formatCode="General">
                  <c:v>2.2038800000000018E-2</c:v>
                </c:pt>
                <c:pt idx="1071" formatCode="General">
                  <c:v>2.205940000000001E-2</c:v>
                </c:pt>
                <c:pt idx="1072" formatCode="General">
                  <c:v>2.2079900000000031E-2</c:v>
                </c:pt>
                <c:pt idx="1073" formatCode="General">
                  <c:v>2.2100499999999988E-2</c:v>
                </c:pt>
                <c:pt idx="1074" formatCode="General">
                  <c:v>2.2121100000000001E-2</c:v>
                </c:pt>
                <c:pt idx="1075" formatCode="General">
                  <c:v>2.2141700000000018E-2</c:v>
                </c:pt>
                <c:pt idx="1076" formatCode="General">
                  <c:v>2.2162299999999989E-2</c:v>
                </c:pt>
                <c:pt idx="1077" formatCode="General">
                  <c:v>2.2182899999999998E-2</c:v>
                </c:pt>
                <c:pt idx="1078" formatCode="General">
                  <c:v>2.2203500000000018E-2</c:v>
                </c:pt>
                <c:pt idx="1079" formatCode="General">
                  <c:v>2.2224200000000006E-2</c:v>
                </c:pt>
                <c:pt idx="1080" formatCode="General">
                  <c:v>2.2244699999999999E-2</c:v>
                </c:pt>
                <c:pt idx="1081" formatCode="General">
                  <c:v>2.2265300000000016E-2</c:v>
                </c:pt>
                <c:pt idx="1082" formatCode="General">
                  <c:v>2.2285900000000036E-2</c:v>
                </c:pt>
                <c:pt idx="1083" formatCode="General">
                  <c:v>2.23065E-2</c:v>
                </c:pt>
                <c:pt idx="1084" formatCode="General">
                  <c:v>2.2327099999999999E-2</c:v>
                </c:pt>
                <c:pt idx="1085" formatCode="General">
                  <c:v>2.2347700000000012E-2</c:v>
                </c:pt>
                <c:pt idx="1086" formatCode="General">
                  <c:v>2.2368300000000001E-2</c:v>
                </c:pt>
                <c:pt idx="1087" formatCode="General">
                  <c:v>2.238890000000001E-2</c:v>
                </c:pt>
                <c:pt idx="1088" formatCode="General">
                  <c:v>2.2409499999999999E-2</c:v>
                </c:pt>
                <c:pt idx="1089" formatCode="General">
                  <c:v>2.2430100000000019E-2</c:v>
                </c:pt>
                <c:pt idx="1090" formatCode="General">
                  <c:v>2.2450700000000011E-2</c:v>
                </c:pt>
                <c:pt idx="1091" formatCode="General">
                  <c:v>2.2471300000000041E-2</c:v>
                </c:pt>
                <c:pt idx="1092" formatCode="General">
                  <c:v>2.249190000000002E-2</c:v>
                </c:pt>
                <c:pt idx="1093" formatCode="General">
                  <c:v>2.2512399999999998E-2</c:v>
                </c:pt>
                <c:pt idx="1094" formatCode="General">
                  <c:v>2.2533100000000028E-2</c:v>
                </c:pt>
                <c:pt idx="1095" formatCode="General">
                  <c:v>2.2553699999999999E-2</c:v>
                </c:pt>
                <c:pt idx="1096" formatCode="General">
                  <c:v>2.2574199999999999E-2</c:v>
                </c:pt>
                <c:pt idx="1097" formatCode="General">
                  <c:v>2.2594900000000001E-2</c:v>
                </c:pt>
                <c:pt idx="1098" formatCode="General">
                  <c:v>2.2615400000000011E-2</c:v>
                </c:pt>
                <c:pt idx="1099" formatCode="General">
                  <c:v>2.263610000000002E-2</c:v>
                </c:pt>
                <c:pt idx="1100" formatCode="General">
                  <c:v>2.2656699999999998E-2</c:v>
                </c:pt>
                <c:pt idx="1101" formatCode="General">
                  <c:v>2.2677200000000036E-2</c:v>
                </c:pt>
                <c:pt idx="1102" formatCode="General">
                  <c:v>2.2697800000000025E-2</c:v>
                </c:pt>
                <c:pt idx="1103" formatCode="General">
                  <c:v>2.2718499999999982E-2</c:v>
                </c:pt>
                <c:pt idx="1104" formatCode="General">
                  <c:v>2.2739000000000013E-2</c:v>
                </c:pt>
                <c:pt idx="1105" formatCode="General">
                  <c:v>2.2759600000000001E-2</c:v>
                </c:pt>
                <c:pt idx="1106" formatCode="General">
                  <c:v>2.2780200000000018E-2</c:v>
                </c:pt>
                <c:pt idx="1107" formatCode="General">
                  <c:v>2.280080000000002E-2</c:v>
                </c:pt>
                <c:pt idx="1108" formatCode="General">
                  <c:v>2.2821500000000012E-2</c:v>
                </c:pt>
                <c:pt idx="1109" formatCode="General">
                  <c:v>2.2842000000000019E-2</c:v>
                </c:pt>
                <c:pt idx="1110" formatCode="General">
                  <c:v>2.2862600000000011E-2</c:v>
                </c:pt>
                <c:pt idx="1111" formatCode="General">
                  <c:v>2.2883300000000037E-2</c:v>
                </c:pt>
                <c:pt idx="1112" formatCode="General">
                  <c:v>2.2903800000000016E-2</c:v>
                </c:pt>
                <c:pt idx="1113" formatCode="General">
                  <c:v>2.2924399999999998E-2</c:v>
                </c:pt>
                <c:pt idx="1114" formatCode="General">
                  <c:v>2.2945000000000017E-2</c:v>
                </c:pt>
                <c:pt idx="1115" formatCode="General">
                  <c:v>2.2965599999999989E-2</c:v>
                </c:pt>
                <c:pt idx="1116" formatCode="General">
                  <c:v>2.2986199999999998E-2</c:v>
                </c:pt>
                <c:pt idx="1117" formatCode="General">
                  <c:v>2.3006800000000001E-2</c:v>
                </c:pt>
                <c:pt idx="1118" formatCode="General">
                  <c:v>2.3027399999999993E-2</c:v>
                </c:pt>
                <c:pt idx="1119" formatCode="General">
                  <c:v>2.3047999999999999E-2</c:v>
                </c:pt>
                <c:pt idx="1120" formatCode="General">
                  <c:v>2.3068599999999981E-2</c:v>
                </c:pt>
                <c:pt idx="1121" formatCode="General">
                  <c:v>2.3089200000000011E-2</c:v>
                </c:pt>
                <c:pt idx="1122" formatCode="General">
                  <c:v>2.31098E-2</c:v>
                </c:pt>
                <c:pt idx="1123" formatCode="General">
                  <c:v>2.3130399999999999E-2</c:v>
                </c:pt>
                <c:pt idx="1124" formatCode="General">
                  <c:v>2.3151000000000001E-2</c:v>
                </c:pt>
                <c:pt idx="1125" formatCode="General">
                  <c:v>2.3171500000000001E-2</c:v>
                </c:pt>
                <c:pt idx="1126" formatCode="General">
                  <c:v>2.31922E-2</c:v>
                </c:pt>
                <c:pt idx="1127" formatCode="General">
                  <c:v>2.3212799999999988E-2</c:v>
                </c:pt>
                <c:pt idx="1128" formatCode="General">
                  <c:v>2.3233400000000001E-2</c:v>
                </c:pt>
                <c:pt idx="1129" formatCode="General">
                  <c:v>2.3254E-2</c:v>
                </c:pt>
                <c:pt idx="1130" formatCode="General">
                  <c:v>2.32745E-2</c:v>
                </c:pt>
                <c:pt idx="1131" formatCode="General">
                  <c:v>2.3295199999999999E-2</c:v>
                </c:pt>
                <c:pt idx="1132" formatCode="General">
                  <c:v>2.3315800000000001E-2</c:v>
                </c:pt>
                <c:pt idx="1133" formatCode="General">
                  <c:v>2.3336300000000001E-2</c:v>
                </c:pt>
                <c:pt idx="1134" formatCode="General">
                  <c:v>2.33569E-2</c:v>
                </c:pt>
                <c:pt idx="1135" formatCode="General">
                  <c:v>2.3377599999999988E-2</c:v>
                </c:pt>
                <c:pt idx="1136" formatCode="General">
                  <c:v>2.3398099999999984E-2</c:v>
                </c:pt>
                <c:pt idx="1137" formatCode="General">
                  <c:v>2.34188E-2</c:v>
                </c:pt>
                <c:pt idx="1138" formatCode="General">
                  <c:v>2.3439300000000027E-2</c:v>
                </c:pt>
                <c:pt idx="1139" formatCode="General">
                  <c:v>2.3459899999999999E-2</c:v>
                </c:pt>
                <c:pt idx="1140" formatCode="General">
                  <c:v>2.3480600000000001E-2</c:v>
                </c:pt>
                <c:pt idx="1141" formatCode="General">
                  <c:v>2.35011E-2</c:v>
                </c:pt>
                <c:pt idx="1142" formatCode="General">
                  <c:v>2.35217E-2</c:v>
                </c:pt>
                <c:pt idx="1143" formatCode="General">
                  <c:v>2.3542399999999998E-2</c:v>
                </c:pt>
                <c:pt idx="1144" formatCode="General">
                  <c:v>2.3562899999999984E-2</c:v>
                </c:pt>
                <c:pt idx="1145" formatCode="General">
                  <c:v>2.35835E-2</c:v>
                </c:pt>
                <c:pt idx="1146" formatCode="General">
                  <c:v>2.3604099999999989E-2</c:v>
                </c:pt>
                <c:pt idx="1147" formatCode="General">
                  <c:v>2.3624699999999981E-2</c:v>
                </c:pt>
                <c:pt idx="1148" formatCode="General">
                  <c:v>2.3645300000000018E-2</c:v>
                </c:pt>
                <c:pt idx="1149" formatCode="General">
                  <c:v>2.3665900000000011E-2</c:v>
                </c:pt>
                <c:pt idx="1150" formatCode="General">
                  <c:v>2.3686499999999982E-2</c:v>
                </c:pt>
                <c:pt idx="1151" formatCode="General">
                  <c:v>2.3707099999999998E-2</c:v>
                </c:pt>
                <c:pt idx="1152" formatCode="General">
                  <c:v>2.3727699999999987E-2</c:v>
                </c:pt>
                <c:pt idx="1153" formatCode="General">
                  <c:v>2.37483E-2</c:v>
                </c:pt>
                <c:pt idx="1154" formatCode="General">
                  <c:v>2.3768899999999975E-2</c:v>
                </c:pt>
                <c:pt idx="1155" formatCode="General">
                  <c:v>2.3789499999999988E-2</c:v>
                </c:pt>
                <c:pt idx="1156" formatCode="General">
                  <c:v>2.3810100000000001E-2</c:v>
                </c:pt>
                <c:pt idx="1157" formatCode="General">
                  <c:v>2.383070000000001E-2</c:v>
                </c:pt>
                <c:pt idx="1158" formatCode="General">
                  <c:v>2.3851299999999999E-2</c:v>
                </c:pt>
                <c:pt idx="1159" formatCode="General">
                  <c:v>2.3871900000000019E-2</c:v>
                </c:pt>
                <c:pt idx="1160" formatCode="General">
                  <c:v>2.3892500000000001E-2</c:v>
                </c:pt>
                <c:pt idx="1161" formatCode="General">
                  <c:v>2.39131E-2</c:v>
                </c:pt>
                <c:pt idx="1162" formatCode="General">
                  <c:v>2.3933599999999989E-2</c:v>
                </c:pt>
                <c:pt idx="1163" formatCode="General">
                  <c:v>2.3954199999999981E-2</c:v>
                </c:pt>
                <c:pt idx="1164" formatCode="General">
                  <c:v>2.39749E-2</c:v>
                </c:pt>
                <c:pt idx="1165" formatCode="General">
                  <c:v>2.3995399999999997E-2</c:v>
                </c:pt>
                <c:pt idx="1166" formatCode="General">
                  <c:v>2.4015999999999999E-2</c:v>
                </c:pt>
                <c:pt idx="1167" formatCode="General">
                  <c:v>2.4036700000000001E-2</c:v>
                </c:pt>
                <c:pt idx="1168" formatCode="General">
                  <c:v>2.4057200000000011E-2</c:v>
                </c:pt>
                <c:pt idx="1169" formatCode="General">
                  <c:v>2.4077800000000024E-2</c:v>
                </c:pt>
                <c:pt idx="1170" formatCode="General">
                  <c:v>2.4098499999999981E-2</c:v>
                </c:pt>
                <c:pt idx="1171" formatCode="General">
                  <c:v>2.4118999999999988E-2</c:v>
                </c:pt>
                <c:pt idx="1172" formatCode="General">
                  <c:v>2.4139600000000001E-2</c:v>
                </c:pt>
                <c:pt idx="1173" formatCode="General">
                  <c:v>2.41602E-2</c:v>
                </c:pt>
                <c:pt idx="1174" formatCode="General">
                  <c:v>2.4180799999999988E-2</c:v>
                </c:pt>
                <c:pt idx="1175" formatCode="General">
                  <c:v>2.4201400000000001E-2</c:v>
                </c:pt>
                <c:pt idx="1176" formatCode="General">
                  <c:v>2.4222E-2</c:v>
                </c:pt>
                <c:pt idx="1177" formatCode="General">
                  <c:v>2.42426E-2</c:v>
                </c:pt>
                <c:pt idx="1178" formatCode="General">
                  <c:v>2.4263199999999999E-2</c:v>
                </c:pt>
                <c:pt idx="1179" formatCode="General">
                  <c:v>2.4283800000000019E-2</c:v>
                </c:pt>
                <c:pt idx="1180" formatCode="General">
                  <c:v>2.4304399999999997E-2</c:v>
                </c:pt>
                <c:pt idx="1181" formatCode="General">
                  <c:v>2.4324999999999982E-2</c:v>
                </c:pt>
                <c:pt idx="1182" formatCode="General">
                  <c:v>2.4345599999999988E-2</c:v>
                </c:pt>
                <c:pt idx="1183" formatCode="General">
                  <c:v>2.4366199999999984E-2</c:v>
                </c:pt>
                <c:pt idx="1184" formatCode="General">
                  <c:v>2.43868E-2</c:v>
                </c:pt>
                <c:pt idx="1185" formatCode="General">
                  <c:v>2.4407400000000006E-2</c:v>
                </c:pt>
                <c:pt idx="1186" formatCode="General">
                  <c:v>2.4427999999999998E-2</c:v>
                </c:pt>
                <c:pt idx="1187" formatCode="General">
                  <c:v>2.4448600000000001E-2</c:v>
                </c:pt>
                <c:pt idx="1188" formatCode="General">
                  <c:v>2.446920000000001E-2</c:v>
                </c:pt>
                <c:pt idx="1189" formatCode="General">
                  <c:v>2.4489700000000017E-2</c:v>
                </c:pt>
                <c:pt idx="1190" formatCode="General">
                  <c:v>2.4510399999999998E-2</c:v>
                </c:pt>
                <c:pt idx="1191" formatCode="General">
                  <c:v>2.4531000000000011E-2</c:v>
                </c:pt>
                <c:pt idx="1192" formatCode="General">
                  <c:v>2.45515E-2</c:v>
                </c:pt>
                <c:pt idx="1193" formatCode="General">
                  <c:v>2.4572199999999999E-2</c:v>
                </c:pt>
                <c:pt idx="1194" formatCode="General">
                  <c:v>2.4592799999999988E-2</c:v>
                </c:pt>
                <c:pt idx="1195" formatCode="General">
                  <c:v>2.4613300000000018E-2</c:v>
                </c:pt>
                <c:pt idx="1196" formatCode="General">
                  <c:v>2.4634000000000017E-2</c:v>
                </c:pt>
                <c:pt idx="1197" formatCode="General">
                  <c:v>2.4654499999999982E-2</c:v>
                </c:pt>
                <c:pt idx="1198" formatCode="General">
                  <c:v>2.4675100000000016E-2</c:v>
                </c:pt>
                <c:pt idx="1199" formatCode="General">
                  <c:v>2.4695800000000018E-2</c:v>
                </c:pt>
                <c:pt idx="1200" formatCode="General">
                  <c:v>2.47163E-2</c:v>
                </c:pt>
                <c:pt idx="1201" formatCode="General">
                  <c:v>2.4736999999999999E-2</c:v>
                </c:pt>
                <c:pt idx="1202" formatCode="General">
                  <c:v>2.4757600000000001E-2</c:v>
                </c:pt>
                <c:pt idx="1203" formatCode="General">
                  <c:v>2.4778100000000001E-2</c:v>
                </c:pt>
                <c:pt idx="1204" formatCode="General">
                  <c:v>2.4798799999999982E-2</c:v>
                </c:pt>
                <c:pt idx="1205" formatCode="General">
                  <c:v>2.4819299999999999E-2</c:v>
                </c:pt>
                <c:pt idx="1206" formatCode="General">
                  <c:v>2.4839900000000019E-2</c:v>
                </c:pt>
                <c:pt idx="1207" formatCode="General">
                  <c:v>2.4860500000000001E-2</c:v>
                </c:pt>
                <c:pt idx="1208" formatCode="General">
                  <c:v>2.4881100000000024E-2</c:v>
                </c:pt>
                <c:pt idx="1209" formatCode="General">
                  <c:v>2.4901699999999999E-2</c:v>
                </c:pt>
                <c:pt idx="1210" formatCode="General">
                  <c:v>2.4922399999999997E-2</c:v>
                </c:pt>
                <c:pt idx="1211" formatCode="General">
                  <c:v>2.49429E-2</c:v>
                </c:pt>
                <c:pt idx="1212" formatCode="General">
                  <c:v>2.49635E-2</c:v>
                </c:pt>
                <c:pt idx="1213" formatCode="General">
                  <c:v>2.4984099999999988E-2</c:v>
                </c:pt>
                <c:pt idx="1214" formatCode="General">
                  <c:v>2.5004700000000001E-2</c:v>
                </c:pt>
                <c:pt idx="1215" formatCode="General">
                  <c:v>2.5025300000000018E-2</c:v>
                </c:pt>
                <c:pt idx="1216" formatCode="General">
                  <c:v>2.504590000000002E-2</c:v>
                </c:pt>
                <c:pt idx="1217" formatCode="General">
                  <c:v>2.5066499999999981E-2</c:v>
                </c:pt>
                <c:pt idx="1218" formatCode="General">
                  <c:v>2.5087100000000018E-2</c:v>
                </c:pt>
                <c:pt idx="1219" formatCode="General">
                  <c:v>2.5107700000000011E-2</c:v>
                </c:pt>
                <c:pt idx="1220" formatCode="General">
                  <c:v>2.5128299999999982E-2</c:v>
                </c:pt>
                <c:pt idx="1221" formatCode="General">
                  <c:v>2.5148799999999989E-2</c:v>
                </c:pt>
                <c:pt idx="1222" formatCode="General">
                  <c:v>2.5169499999999984E-2</c:v>
                </c:pt>
                <c:pt idx="1223" formatCode="General">
                  <c:v>2.51901E-2</c:v>
                </c:pt>
                <c:pt idx="1224" formatCode="General">
                  <c:v>2.5210699999999999E-2</c:v>
                </c:pt>
                <c:pt idx="1225" formatCode="General">
                  <c:v>2.5231300000000029E-2</c:v>
                </c:pt>
                <c:pt idx="1226" formatCode="General">
                  <c:v>2.5251900000000018E-2</c:v>
                </c:pt>
                <c:pt idx="1227" formatCode="General">
                  <c:v>2.52724E-2</c:v>
                </c:pt>
                <c:pt idx="1228" formatCode="General">
                  <c:v>2.5293099999999999E-2</c:v>
                </c:pt>
                <c:pt idx="1229" formatCode="General">
                  <c:v>2.5313599999999988E-2</c:v>
                </c:pt>
                <c:pt idx="1230" formatCode="General">
                  <c:v>2.5334300000000011E-2</c:v>
                </c:pt>
                <c:pt idx="1231" formatCode="General">
                  <c:v>2.53549E-2</c:v>
                </c:pt>
                <c:pt idx="1232" formatCode="General">
                  <c:v>2.5375400000000006E-2</c:v>
                </c:pt>
                <c:pt idx="1233" formatCode="General">
                  <c:v>2.5396100000000001E-2</c:v>
                </c:pt>
                <c:pt idx="1234" formatCode="General">
                  <c:v>2.54167E-2</c:v>
                </c:pt>
                <c:pt idx="1235" formatCode="General">
                  <c:v>2.5437200000000035E-2</c:v>
                </c:pt>
                <c:pt idx="1236" formatCode="General">
                  <c:v>2.5457900000000012E-2</c:v>
                </c:pt>
                <c:pt idx="1237" formatCode="General">
                  <c:v>2.5478400000000002E-2</c:v>
                </c:pt>
                <c:pt idx="1238" formatCode="General">
                  <c:v>2.5499000000000011E-2</c:v>
                </c:pt>
                <c:pt idx="1239" formatCode="General">
                  <c:v>2.5519699999999989E-2</c:v>
                </c:pt>
                <c:pt idx="1240" formatCode="General">
                  <c:v>2.5540199999999999E-2</c:v>
                </c:pt>
                <c:pt idx="1241" formatCode="General">
                  <c:v>2.5560799999999988E-2</c:v>
                </c:pt>
                <c:pt idx="1242" formatCode="General">
                  <c:v>2.558150000000001E-2</c:v>
                </c:pt>
                <c:pt idx="1243" formatCode="General">
                  <c:v>2.5602000000000017E-2</c:v>
                </c:pt>
                <c:pt idx="1244" formatCode="General">
                  <c:v>2.5622599999999988E-2</c:v>
                </c:pt>
                <c:pt idx="1245" formatCode="General">
                  <c:v>2.5643200000000026E-2</c:v>
                </c:pt>
                <c:pt idx="1246" formatCode="General">
                  <c:v>2.5663800000000018E-2</c:v>
                </c:pt>
                <c:pt idx="1247" formatCode="General">
                  <c:v>2.56844E-2</c:v>
                </c:pt>
                <c:pt idx="1248" formatCode="General">
                  <c:v>2.5704999999999999E-2</c:v>
                </c:pt>
                <c:pt idx="1249" formatCode="General">
                  <c:v>2.5725600000000001E-2</c:v>
                </c:pt>
                <c:pt idx="1250" formatCode="General">
                  <c:v>2.57462E-2</c:v>
                </c:pt>
                <c:pt idx="1251" formatCode="General">
                  <c:v>2.5766799999999982E-2</c:v>
                </c:pt>
                <c:pt idx="1252" formatCode="General">
                  <c:v>2.5787400000000002E-2</c:v>
                </c:pt>
                <c:pt idx="1253" formatCode="General">
                  <c:v>2.5808000000000001E-2</c:v>
                </c:pt>
                <c:pt idx="1254" formatCode="General">
                  <c:v>2.58286E-2</c:v>
                </c:pt>
                <c:pt idx="1255" formatCode="General">
                  <c:v>2.5849200000000024E-2</c:v>
                </c:pt>
                <c:pt idx="1256" formatCode="General">
                  <c:v>2.5869799999999998E-2</c:v>
                </c:pt>
                <c:pt idx="1257" formatCode="General">
                  <c:v>2.5890400000000001E-2</c:v>
                </c:pt>
                <c:pt idx="1258" formatCode="General">
                  <c:v>2.591100000000001E-2</c:v>
                </c:pt>
                <c:pt idx="1259" formatCode="General">
                  <c:v>2.5931599999999999E-2</c:v>
                </c:pt>
                <c:pt idx="1260" formatCode="General">
                  <c:v>2.5952200000000002E-2</c:v>
                </c:pt>
                <c:pt idx="1261" formatCode="General">
                  <c:v>2.5972700000000001E-2</c:v>
                </c:pt>
                <c:pt idx="1262" formatCode="General">
                  <c:v>2.59934E-2</c:v>
                </c:pt>
                <c:pt idx="1263" formatCode="General">
                  <c:v>2.6014000000000002E-2</c:v>
                </c:pt>
                <c:pt idx="1264" formatCode="General">
                  <c:v>2.6034499999999999E-2</c:v>
                </c:pt>
                <c:pt idx="1265" formatCode="General">
                  <c:v>2.6055100000000019E-2</c:v>
                </c:pt>
                <c:pt idx="1266" formatCode="General">
                  <c:v>2.6075800000000034E-2</c:v>
                </c:pt>
                <c:pt idx="1267" formatCode="General">
                  <c:v>2.6096299999999999E-2</c:v>
                </c:pt>
                <c:pt idx="1268" formatCode="General">
                  <c:v>2.6116899999999998E-2</c:v>
                </c:pt>
                <c:pt idx="1269" formatCode="General">
                  <c:v>2.6137600000000018E-2</c:v>
                </c:pt>
                <c:pt idx="1270" formatCode="General">
                  <c:v>2.61581E-2</c:v>
                </c:pt>
                <c:pt idx="1271" formatCode="General">
                  <c:v>2.6178699999999999E-2</c:v>
                </c:pt>
                <c:pt idx="1272" formatCode="General">
                  <c:v>2.6199299999999998E-2</c:v>
                </c:pt>
                <c:pt idx="1273" formatCode="General">
                  <c:v>2.6219900000000018E-2</c:v>
                </c:pt>
                <c:pt idx="1274" formatCode="General">
                  <c:v>2.624050000000001E-2</c:v>
                </c:pt>
                <c:pt idx="1275" formatCode="General">
                  <c:v>2.6261099999999999E-2</c:v>
                </c:pt>
                <c:pt idx="1276" formatCode="General">
                  <c:v>2.6281700000000019E-2</c:v>
                </c:pt>
                <c:pt idx="1277" formatCode="General">
                  <c:v>2.6302300000000011E-2</c:v>
                </c:pt>
                <c:pt idx="1278" formatCode="General">
                  <c:v>2.63229E-2</c:v>
                </c:pt>
                <c:pt idx="1279" formatCode="General">
                  <c:v>2.6343499999999999E-2</c:v>
                </c:pt>
                <c:pt idx="1280" formatCode="General">
                  <c:v>2.6364100000000001E-2</c:v>
                </c:pt>
                <c:pt idx="1281" formatCode="General">
                  <c:v>2.6384700000000001E-2</c:v>
                </c:pt>
                <c:pt idx="1282" formatCode="General">
                  <c:v>2.6405300000000034E-2</c:v>
                </c:pt>
                <c:pt idx="1283" formatCode="General">
                  <c:v>2.6425900000000013E-2</c:v>
                </c:pt>
                <c:pt idx="1284" formatCode="General">
                  <c:v>2.6446500000000001E-2</c:v>
                </c:pt>
                <c:pt idx="1285" formatCode="General">
                  <c:v>2.6467100000000018E-2</c:v>
                </c:pt>
                <c:pt idx="1286" formatCode="General">
                  <c:v>2.648770000000002E-2</c:v>
                </c:pt>
                <c:pt idx="1287" formatCode="General">
                  <c:v>2.6508299999999999E-2</c:v>
                </c:pt>
                <c:pt idx="1288" formatCode="General">
                  <c:v>2.6528799999999988E-2</c:v>
                </c:pt>
                <c:pt idx="1289" formatCode="General">
                  <c:v>2.6549500000000011E-2</c:v>
                </c:pt>
                <c:pt idx="1290" formatCode="General">
                  <c:v>2.6570099999999999E-2</c:v>
                </c:pt>
                <c:pt idx="1291" formatCode="General">
                  <c:v>2.6590599999999989E-2</c:v>
                </c:pt>
                <c:pt idx="1292" formatCode="General">
                  <c:v>2.6611300000000029E-2</c:v>
                </c:pt>
                <c:pt idx="1293" formatCode="General">
                  <c:v>2.6631900000000042E-2</c:v>
                </c:pt>
                <c:pt idx="1294" formatCode="General">
                  <c:v>2.66524E-2</c:v>
                </c:pt>
                <c:pt idx="1295" formatCode="General">
                  <c:v>2.6673100000000029E-2</c:v>
                </c:pt>
                <c:pt idx="1296" formatCode="General">
                  <c:v>2.6693600000000019E-2</c:v>
                </c:pt>
                <c:pt idx="1297" formatCode="General">
                  <c:v>2.671430000000001E-2</c:v>
                </c:pt>
                <c:pt idx="1298" formatCode="General">
                  <c:v>2.6734899999999999E-2</c:v>
                </c:pt>
                <c:pt idx="1299" formatCode="General">
                  <c:v>2.6755400000000002E-2</c:v>
                </c:pt>
                <c:pt idx="1300" formatCode="General">
                  <c:v>2.6776000000000001E-2</c:v>
                </c:pt>
                <c:pt idx="1301" formatCode="General">
                  <c:v>2.67967E-2</c:v>
                </c:pt>
                <c:pt idx="1302" formatCode="General">
                  <c:v>2.6817200000000024E-2</c:v>
                </c:pt>
                <c:pt idx="1303" formatCode="General">
                  <c:v>2.6837800000000023E-2</c:v>
                </c:pt>
                <c:pt idx="1304" formatCode="General">
                  <c:v>2.6858400000000001E-2</c:v>
                </c:pt>
                <c:pt idx="1305" formatCode="General">
                  <c:v>2.6879000000000035E-2</c:v>
                </c:pt>
                <c:pt idx="1306" formatCode="General">
                  <c:v>2.6899700000000012E-2</c:v>
                </c:pt>
                <c:pt idx="1307" formatCode="General">
                  <c:v>2.6920199999999998E-2</c:v>
                </c:pt>
                <c:pt idx="1308" formatCode="General">
                  <c:v>2.6940800000000011E-2</c:v>
                </c:pt>
                <c:pt idx="1309" formatCode="General">
                  <c:v>2.69614E-2</c:v>
                </c:pt>
                <c:pt idx="1310" formatCode="General">
                  <c:v>2.6982000000000006E-2</c:v>
                </c:pt>
                <c:pt idx="1311" formatCode="General">
                  <c:v>2.7002600000000012E-2</c:v>
                </c:pt>
                <c:pt idx="1312" formatCode="General">
                  <c:v>2.7023200000000018E-2</c:v>
                </c:pt>
                <c:pt idx="1313" formatCode="General">
                  <c:v>2.7043800000000034E-2</c:v>
                </c:pt>
                <c:pt idx="1314" formatCode="General">
                  <c:v>2.7064399999999999E-2</c:v>
                </c:pt>
                <c:pt idx="1315" formatCode="General">
                  <c:v>2.7085000000000019E-2</c:v>
                </c:pt>
                <c:pt idx="1316" formatCode="General">
                  <c:v>2.7105600000000018E-2</c:v>
                </c:pt>
                <c:pt idx="1317" formatCode="General">
                  <c:v>2.71262E-2</c:v>
                </c:pt>
                <c:pt idx="1318" formatCode="General">
                  <c:v>2.7146799999999999E-2</c:v>
                </c:pt>
                <c:pt idx="1319" formatCode="General">
                  <c:v>2.7167400000000001E-2</c:v>
                </c:pt>
                <c:pt idx="1320" formatCode="General">
                  <c:v>2.7187900000000018E-2</c:v>
                </c:pt>
                <c:pt idx="1321" formatCode="General">
                  <c:v>2.7208599999999999E-2</c:v>
                </c:pt>
                <c:pt idx="1322" formatCode="General">
                  <c:v>2.7229200000000016E-2</c:v>
                </c:pt>
                <c:pt idx="1323" formatCode="General">
                  <c:v>2.7249700000000019E-2</c:v>
                </c:pt>
                <c:pt idx="1324" formatCode="General">
                  <c:v>2.7270400000000018E-2</c:v>
                </c:pt>
                <c:pt idx="1325" formatCode="General">
                  <c:v>2.7291000000000024E-2</c:v>
                </c:pt>
                <c:pt idx="1326" formatCode="General">
                  <c:v>2.7311599999999998E-2</c:v>
                </c:pt>
                <c:pt idx="1327" formatCode="General">
                  <c:v>2.7332200000000018E-2</c:v>
                </c:pt>
                <c:pt idx="1328" formatCode="General">
                  <c:v>2.7352700000000001E-2</c:v>
                </c:pt>
                <c:pt idx="1329" formatCode="General">
                  <c:v>2.7373400000000016E-2</c:v>
                </c:pt>
                <c:pt idx="1330" formatCode="General">
                  <c:v>2.7394000000000002E-2</c:v>
                </c:pt>
                <c:pt idx="1331" formatCode="General">
                  <c:v>2.7414500000000001E-2</c:v>
                </c:pt>
                <c:pt idx="1332" formatCode="General">
                  <c:v>2.7435100000000035E-2</c:v>
                </c:pt>
                <c:pt idx="1333" formatCode="General">
                  <c:v>2.7455800000000016E-2</c:v>
                </c:pt>
                <c:pt idx="1334" formatCode="General">
                  <c:v>2.7476300000000019E-2</c:v>
                </c:pt>
                <c:pt idx="1335" formatCode="General">
                  <c:v>2.7497000000000018E-2</c:v>
                </c:pt>
                <c:pt idx="1336" formatCode="General">
                  <c:v>2.7517500000000011E-2</c:v>
                </c:pt>
                <c:pt idx="1337" formatCode="General">
                  <c:v>2.7538099999999999E-2</c:v>
                </c:pt>
                <c:pt idx="1338" formatCode="General">
                  <c:v>2.7558800000000001E-2</c:v>
                </c:pt>
                <c:pt idx="1339" formatCode="General">
                  <c:v>2.7579300000000029E-2</c:v>
                </c:pt>
                <c:pt idx="1340" formatCode="General">
                  <c:v>2.7599900000000017E-2</c:v>
                </c:pt>
                <c:pt idx="1341" formatCode="General">
                  <c:v>2.7620599999999999E-2</c:v>
                </c:pt>
                <c:pt idx="1342" formatCode="General">
                  <c:v>2.7641100000000023E-2</c:v>
                </c:pt>
                <c:pt idx="1343" formatCode="General">
                  <c:v>2.7661700000000018E-2</c:v>
                </c:pt>
                <c:pt idx="1344" formatCode="General">
                  <c:v>2.7682300000000035E-2</c:v>
                </c:pt>
                <c:pt idx="1345" formatCode="General">
                  <c:v>2.7702899999999999E-2</c:v>
                </c:pt>
                <c:pt idx="1346" formatCode="General">
                  <c:v>2.7723500000000002E-2</c:v>
                </c:pt>
                <c:pt idx="1347" formatCode="General">
                  <c:v>2.7744100000000011E-2</c:v>
                </c:pt>
                <c:pt idx="1348" formatCode="General">
                  <c:v>2.77647E-2</c:v>
                </c:pt>
                <c:pt idx="1349" formatCode="General">
                  <c:v>2.778530000000002E-2</c:v>
                </c:pt>
                <c:pt idx="1350" formatCode="General">
                  <c:v>2.7805900000000036E-2</c:v>
                </c:pt>
                <c:pt idx="1351" formatCode="General">
                  <c:v>2.7826500000000001E-2</c:v>
                </c:pt>
                <c:pt idx="1352" formatCode="General">
                  <c:v>2.7847000000000035E-2</c:v>
                </c:pt>
                <c:pt idx="1353" formatCode="General">
                  <c:v>2.7867700000000013E-2</c:v>
                </c:pt>
                <c:pt idx="1354" formatCode="General">
                  <c:v>2.7888300000000026E-2</c:v>
                </c:pt>
                <c:pt idx="1355" formatCode="General">
                  <c:v>2.7908900000000018E-2</c:v>
                </c:pt>
                <c:pt idx="1356" formatCode="General">
                  <c:v>2.7929499999999993E-2</c:v>
                </c:pt>
                <c:pt idx="1357" formatCode="General">
                  <c:v>2.7950099999999999E-2</c:v>
                </c:pt>
                <c:pt idx="1358" formatCode="General">
                  <c:v>2.7970700000000018E-2</c:v>
                </c:pt>
                <c:pt idx="1359" formatCode="General">
                  <c:v>2.7991300000000028E-2</c:v>
                </c:pt>
                <c:pt idx="1360" formatCode="General">
                  <c:v>2.801180000000001E-2</c:v>
                </c:pt>
                <c:pt idx="1361" formatCode="General">
                  <c:v>2.8032499999999988E-2</c:v>
                </c:pt>
                <c:pt idx="1362" formatCode="General">
                  <c:v>2.8053100000000011E-2</c:v>
                </c:pt>
                <c:pt idx="1363" formatCode="General">
                  <c:v>2.8073600000000011E-2</c:v>
                </c:pt>
                <c:pt idx="1364" formatCode="General">
                  <c:v>2.8094299999999989E-2</c:v>
                </c:pt>
                <c:pt idx="1365" formatCode="General">
                  <c:v>2.8114899999999984E-2</c:v>
                </c:pt>
                <c:pt idx="1366" formatCode="General">
                  <c:v>2.8135400000000001E-2</c:v>
                </c:pt>
                <c:pt idx="1367" formatCode="General">
                  <c:v>2.8155999999999997E-2</c:v>
                </c:pt>
                <c:pt idx="1368" formatCode="General">
                  <c:v>2.81766E-2</c:v>
                </c:pt>
                <c:pt idx="1369" formatCode="General">
                  <c:v>2.8197199999999988E-2</c:v>
                </c:pt>
                <c:pt idx="1370" formatCode="General">
                  <c:v>2.8217800000000001E-2</c:v>
                </c:pt>
                <c:pt idx="1371" formatCode="General">
                  <c:v>2.82384E-2</c:v>
                </c:pt>
                <c:pt idx="1372" formatCode="General">
                  <c:v>2.8258999999999989E-2</c:v>
                </c:pt>
                <c:pt idx="1373" formatCode="General">
                  <c:v>2.8279599999999998E-2</c:v>
                </c:pt>
                <c:pt idx="1374" formatCode="General">
                  <c:v>2.8300200000000001E-2</c:v>
                </c:pt>
                <c:pt idx="1375" formatCode="General">
                  <c:v>2.8320799999999986E-2</c:v>
                </c:pt>
                <c:pt idx="1376" formatCode="General">
                  <c:v>2.8341399999999999E-2</c:v>
                </c:pt>
                <c:pt idx="1377" formatCode="General">
                  <c:v>2.8361999999999998E-2</c:v>
                </c:pt>
                <c:pt idx="1378" formatCode="General">
                  <c:v>2.8382599999999987E-2</c:v>
                </c:pt>
                <c:pt idx="1379" formatCode="General">
                  <c:v>2.8403200000000017E-2</c:v>
                </c:pt>
                <c:pt idx="1380" formatCode="General">
                  <c:v>2.8423799999999999E-2</c:v>
                </c:pt>
                <c:pt idx="1381" formatCode="General">
                  <c:v>2.8444399999999998E-2</c:v>
                </c:pt>
                <c:pt idx="1382" formatCode="General">
                  <c:v>2.8465000000000001E-2</c:v>
                </c:pt>
                <c:pt idx="1383" formatCode="General">
                  <c:v>2.848560000000001E-2</c:v>
                </c:pt>
                <c:pt idx="1384" formatCode="General">
                  <c:v>2.8506099999999982E-2</c:v>
                </c:pt>
                <c:pt idx="1385" formatCode="General">
                  <c:v>2.8526799999999984E-2</c:v>
                </c:pt>
                <c:pt idx="1386" formatCode="General">
                  <c:v>2.8547400000000001E-2</c:v>
                </c:pt>
                <c:pt idx="1387" formatCode="General">
                  <c:v>2.85679E-2</c:v>
                </c:pt>
                <c:pt idx="1388" formatCode="General">
                  <c:v>2.8588599999999981E-2</c:v>
                </c:pt>
                <c:pt idx="1389" formatCode="General">
                  <c:v>2.8609200000000012E-2</c:v>
                </c:pt>
                <c:pt idx="1390" formatCode="General">
                  <c:v>2.8629700000000001E-2</c:v>
                </c:pt>
                <c:pt idx="1391" formatCode="General">
                  <c:v>2.8650399999999999E-2</c:v>
                </c:pt>
                <c:pt idx="1392" formatCode="General">
                  <c:v>2.8671000000000012E-2</c:v>
                </c:pt>
                <c:pt idx="1393" formatCode="General">
                  <c:v>2.8691500000000002E-2</c:v>
                </c:pt>
                <c:pt idx="1394" formatCode="General">
                  <c:v>2.87122E-2</c:v>
                </c:pt>
                <c:pt idx="1395" formatCode="General">
                  <c:v>2.87327E-2</c:v>
                </c:pt>
                <c:pt idx="1396" formatCode="General">
                  <c:v>2.8753299999999999E-2</c:v>
                </c:pt>
                <c:pt idx="1397" formatCode="General">
                  <c:v>2.8774000000000001E-2</c:v>
                </c:pt>
                <c:pt idx="1398" formatCode="General">
                  <c:v>2.8794499999999983E-2</c:v>
                </c:pt>
                <c:pt idx="1399" formatCode="General">
                  <c:v>2.8815199999999999E-2</c:v>
                </c:pt>
                <c:pt idx="1400" formatCode="General">
                  <c:v>2.8835800000000019E-2</c:v>
                </c:pt>
                <c:pt idx="1401" formatCode="General">
                  <c:v>2.8856300000000001E-2</c:v>
                </c:pt>
                <c:pt idx="1402" formatCode="General">
                  <c:v>2.8876900000000018E-2</c:v>
                </c:pt>
                <c:pt idx="1403" formatCode="General">
                  <c:v>2.889750000000001E-2</c:v>
                </c:pt>
                <c:pt idx="1404" formatCode="General">
                  <c:v>2.8918099999999981E-2</c:v>
                </c:pt>
                <c:pt idx="1405" formatCode="General">
                  <c:v>2.8938700000000001E-2</c:v>
                </c:pt>
                <c:pt idx="1406" formatCode="General">
                  <c:v>2.8959300000000011E-2</c:v>
                </c:pt>
                <c:pt idx="1407" formatCode="General">
                  <c:v>2.8979899999999999E-2</c:v>
                </c:pt>
                <c:pt idx="1408" formatCode="General">
                  <c:v>2.9000600000000001E-2</c:v>
                </c:pt>
                <c:pt idx="1409" formatCode="General">
                  <c:v>2.9021100000000011E-2</c:v>
                </c:pt>
                <c:pt idx="1410" formatCode="General">
                  <c:v>2.9041700000000018E-2</c:v>
                </c:pt>
                <c:pt idx="1411" formatCode="General">
                  <c:v>2.9062299999999989E-2</c:v>
                </c:pt>
                <c:pt idx="1412" formatCode="General">
                  <c:v>2.9082899999999998E-2</c:v>
                </c:pt>
                <c:pt idx="1413" formatCode="General">
                  <c:v>2.9103500000000001E-2</c:v>
                </c:pt>
                <c:pt idx="1414" formatCode="General">
                  <c:v>2.9124099999999986E-2</c:v>
                </c:pt>
                <c:pt idx="1415" formatCode="General">
                  <c:v>2.9144699999999982E-2</c:v>
                </c:pt>
                <c:pt idx="1416" formatCode="General">
                  <c:v>2.9165300000000002E-2</c:v>
                </c:pt>
                <c:pt idx="1417" formatCode="General">
                  <c:v>2.9185900000000011E-2</c:v>
                </c:pt>
                <c:pt idx="1418" formatCode="General">
                  <c:v>2.92065E-2</c:v>
                </c:pt>
                <c:pt idx="1419" formatCode="General">
                  <c:v>2.9227099999999999E-2</c:v>
                </c:pt>
                <c:pt idx="1420" formatCode="General">
                  <c:v>2.9247700000000012E-2</c:v>
                </c:pt>
                <c:pt idx="1421" formatCode="General">
                  <c:v>2.9268300000000001E-2</c:v>
                </c:pt>
                <c:pt idx="1422" formatCode="General">
                  <c:v>2.9288900000000017E-2</c:v>
                </c:pt>
                <c:pt idx="1423" formatCode="General">
                  <c:v>2.9309499999999988E-2</c:v>
                </c:pt>
                <c:pt idx="1424" formatCode="General">
                  <c:v>2.9330100000000001E-2</c:v>
                </c:pt>
                <c:pt idx="1425" formatCode="General">
                  <c:v>2.9350599999999987E-2</c:v>
                </c:pt>
                <c:pt idx="1426" formatCode="General">
                  <c:v>2.937130000000002E-2</c:v>
                </c:pt>
                <c:pt idx="1427" formatCode="General">
                  <c:v>2.9391799999999999E-2</c:v>
                </c:pt>
                <c:pt idx="1428" formatCode="General">
                  <c:v>2.9412500000000001E-2</c:v>
                </c:pt>
                <c:pt idx="1429" formatCode="General">
                  <c:v>2.9433100000000028E-2</c:v>
                </c:pt>
                <c:pt idx="1430" formatCode="General">
                  <c:v>2.945360000000001E-2</c:v>
                </c:pt>
                <c:pt idx="1431" formatCode="General">
                  <c:v>2.9474300000000016E-2</c:v>
                </c:pt>
                <c:pt idx="1432" formatCode="General">
                  <c:v>2.9494900000000011E-2</c:v>
                </c:pt>
                <c:pt idx="1433" formatCode="General">
                  <c:v>2.9515400000000001E-2</c:v>
                </c:pt>
                <c:pt idx="1434" formatCode="General">
                  <c:v>2.9536E-2</c:v>
                </c:pt>
                <c:pt idx="1435" formatCode="General">
                  <c:v>2.9556599999999981E-2</c:v>
                </c:pt>
                <c:pt idx="1436" formatCode="General">
                  <c:v>2.9577200000000012E-2</c:v>
                </c:pt>
                <c:pt idx="1437" formatCode="General">
                  <c:v>2.959790000000001E-2</c:v>
                </c:pt>
                <c:pt idx="1438" formatCode="General">
                  <c:v>2.96184E-2</c:v>
                </c:pt>
                <c:pt idx="1439" formatCode="General">
                  <c:v>2.9639000000000013E-2</c:v>
                </c:pt>
                <c:pt idx="1440" formatCode="General">
                  <c:v>2.9659700000000011E-2</c:v>
                </c:pt>
                <c:pt idx="1441" formatCode="General">
                  <c:v>2.9680200000000018E-2</c:v>
                </c:pt>
                <c:pt idx="1442" formatCode="General">
                  <c:v>2.9700799999999989E-2</c:v>
                </c:pt>
                <c:pt idx="1443" formatCode="General">
                  <c:v>2.9721399999999999E-2</c:v>
                </c:pt>
                <c:pt idx="1444" formatCode="General">
                  <c:v>2.9742000000000001E-2</c:v>
                </c:pt>
                <c:pt idx="1445" formatCode="General">
                  <c:v>2.9762599999999986E-2</c:v>
                </c:pt>
                <c:pt idx="1446" formatCode="General">
                  <c:v>2.9783199999999999E-2</c:v>
                </c:pt>
                <c:pt idx="1447" formatCode="General">
                  <c:v>2.9803800000000016E-2</c:v>
                </c:pt>
                <c:pt idx="1448" formatCode="General">
                  <c:v>2.9824399999999997E-2</c:v>
                </c:pt>
                <c:pt idx="1449" formatCode="General">
                  <c:v>2.9845000000000017E-2</c:v>
                </c:pt>
                <c:pt idx="1450" formatCode="General">
                  <c:v>2.9865599999999999E-2</c:v>
                </c:pt>
                <c:pt idx="1451" formatCode="General">
                  <c:v>2.9886200000000012E-2</c:v>
                </c:pt>
                <c:pt idx="1452" formatCode="General">
                  <c:v>2.9906800000000001E-2</c:v>
                </c:pt>
                <c:pt idx="1453" formatCode="General">
                  <c:v>2.99274E-2</c:v>
                </c:pt>
                <c:pt idx="1454" formatCode="General">
                  <c:v>2.9947999999999999E-2</c:v>
                </c:pt>
                <c:pt idx="1455" formatCode="General">
                  <c:v>2.9968599999999984E-2</c:v>
                </c:pt>
                <c:pt idx="1456" formatCode="General">
                  <c:v>2.9989200000000011E-2</c:v>
                </c:pt>
                <c:pt idx="1457" formatCode="General">
                  <c:v>3.0009800000000024E-2</c:v>
                </c:pt>
                <c:pt idx="1458" formatCode="General">
                  <c:v>3.0030400000000002E-2</c:v>
                </c:pt>
                <c:pt idx="1459" formatCode="General">
                  <c:v>3.0050899999999998E-2</c:v>
                </c:pt>
                <c:pt idx="1460" formatCode="General">
                  <c:v>3.0071600000000025E-2</c:v>
                </c:pt>
                <c:pt idx="1461" formatCode="General">
                  <c:v>3.0092200000000006E-2</c:v>
                </c:pt>
                <c:pt idx="1462" formatCode="General">
                  <c:v>3.0112699999999982E-2</c:v>
                </c:pt>
                <c:pt idx="1463" formatCode="General">
                  <c:v>3.0133400000000001E-2</c:v>
                </c:pt>
                <c:pt idx="1464" formatCode="General">
                  <c:v>3.0154E-2</c:v>
                </c:pt>
                <c:pt idx="1465" formatCode="General">
                  <c:v>3.01745E-2</c:v>
                </c:pt>
                <c:pt idx="1466" formatCode="General">
                  <c:v>3.0195199999999998E-2</c:v>
                </c:pt>
                <c:pt idx="1467" formatCode="General">
                  <c:v>3.0215700000000012E-2</c:v>
                </c:pt>
                <c:pt idx="1468" formatCode="General">
                  <c:v>3.0236300000000025E-2</c:v>
                </c:pt>
                <c:pt idx="1469" formatCode="General">
                  <c:v>3.0256900000000017E-2</c:v>
                </c:pt>
                <c:pt idx="1470" formatCode="General">
                  <c:v>3.0277499999999999E-2</c:v>
                </c:pt>
                <c:pt idx="1471" formatCode="General">
                  <c:v>3.0298100000000001E-2</c:v>
                </c:pt>
                <c:pt idx="1472" formatCode="General">
                  <c:v>3.0318700000000001E-2</c:v>
                </c:pt>
                <c:pt idx="1473" formatCode="General">
                  <c:v>3.0339300000000027E-2</c:v>
                </c:pt>
                <c:pt idx="1474" formatCode="General">
                  <c:v>3.0359899999999999E-2</c:v>
                </c:pt>
                <c:pt idx="1475" formatCode="General">
                  <c:v>3.0380500000000001E-2</c:v>
                </c:pt>
                <c:pt idx="1476" formatCode="General">
                  <c:v>3.0401100000000028E-2</c:v>
                </c:pt>
                <c:pt idx="1477" formatCode="General">
                  <c:v>3.0421699999999999E-2</c:v>
                </c:pt>
                <c:pt idx="1478" formatCode="General">
                  <c:v>3.0442300000000016E-2</c:v>
                </c:pt>
                <c:pt idx="1479" formatCode="General">
                  <c:v>3.0462900000000001E-2</c:v>
                </c:pt>
                <c:pt idx="1480" formatCode="General">
                  <c:v>3.0483500000000018E-2</c:v>
                </c:pt>
                <c:pt idx="1481" formatCode="General">
                  <c:v>3.0504099999999989E-2</c:v>
                </c:pt>
                <c:pt idx="1482" formatCode="General">
                  <c:v>3.0524699999999981E-2</c:v>
                </c:pt>
                <c:pt idx="1483" formatCode="General">
                  <c:v>3.0545300000000018E-2</c:v>
                </c:pt>
                <c:pt idx="1484" formatCode="General">
                  <c:v>3.056590000000001E-2</c:v>
                </c:pt>
                <c:pt idx="1485" formatCode="General">
                  <c:v>3.0586499999999982E-2</c:v>
                </c:pt>
                <c:pt idx="1486" formatCode="General">
                  <c:v>3.0607000000000013E-2</c:v>
                </c:pt>
                <c:pt idx="1487" formatCode="General">
                  <c:v>3.0627700000000011E-2</c:v>
                </c:pt>
                <c:pt idx="1488" formatCode="General">
                  <c:v>3.0648300000000024E-2</c:v>
                </c:pt>
                <c:pt idx="1489" formatCode="General">
                  <c:v>3.0668800000000006E-2</c:v>
                </c:pt>
                <c:pt idx="1490" formatCode="General">
                  <c:v>3.0689500000000012E-2</c:v>
                </c:pt>
                <c:pt idx="1491" formatCode="General">
                  <c:v>3.0710100000000001E-2</c:v>
                </c:pt>
                <c:pt idx="1492" formatCode="General">
                  <c:v>3.0730600000000011E-2</c:v>
                </c:pt>
                <c:pt idx="1493" formatCode="General">
                  <c:v>3.0751299999999999E-2</c:v>
                </c:pt>
                <c:pt idx="1494" formatCode="General">
                  <c:v>3.0771800000000016E-2</c:v>
                </c:pt>
                <c:pt idx="1495" formatCode="General">
                  <c:v>3.0792399999999998E-2</c:v>
                </c:pt>
                <c:pt idx="1496" formatCode="General">
                  <c:v>3.081310000000002E-2</c:v>
                </c:pt>
                <c:pt idx="1497" formatCode="General">
                  <c:v>3.0833600000000023E-2</c:v>
                </c:pt>
                <c:pt idx="1498" formatCode="General">
                  <c:v>3.0854199999999998E-2</c:v>
                </c:pt>
                <c:pt idx="1499" formatCode="General">
                  <c:v>3.0874900000000028E-2</c:v>
                </c:pt>
                <c:pt idx="1500" formatCode="General">
                  <c:v>3.089540000000001E-2</c:v>
                </c:pt>
                <c:pt idx="1501" formatCode="General">
                  <c:v>3.0916099999999988E-2</c:v>
                </c:pt>
                <c:pt idx="1502" formatCode="General">
                  <c:v>3.0936600000000002E-2</c:v>
                </c:pt>
                <c:pt idx="1503" formatCode="General">
                  <c:v>3.0957200000000011E-2</c:v>
                </c:pt>
                <c:pt idx="1504" formatCode="General">
                  <c:v>3.0977800000000024E-2</c:v>
                </c:pt>
                <c:pt idx="1505" formatCode="General">
                  <c:v>3.0998399999999999E-2</c:v>
                </c:pt>
                <c:pt idx="1506" formatCode="General">
                  <c:v>3.1019000000000012E-2</c:v>
                </c:pt>
                <c:pt idx="1507" formatCode="General">
                  <c:v>3.1039600000000025E-2</c:v>
                </c:pt>
                <c:pt idx="1508" formatCode="General">
                  <c:v>3.1060200000000017E-2</c:v>
                </c:pt>
                <c:pt idx="1509" formatCode="General">
                  <c:v>3.1080800000000013E-2</c:v>
                </c:pt>
                <c:pt idx="1510" formatCode="General">
                  <c:v>3.1101400000000001E-2</c:v>
                </c:pt>
                <c:pt idx="1511" formatCode="General">
                  <c:v>3.1122E-2</c:v>
                </c:pt>
                <c:pt idx="1512" formatCode="General">
                  <c:v>3.1142599999999993E-2</c:v>
                </c:pt>
                <c:pt idx="1513" formatCode="General">
                  <c:v>3.1163199999999999E-2</c:v>
                </c:pt>
                <c:pt idx="1514" formatCode="General">
                  <c:v>3.1183800000000018E-2</c:v>
                </c:pt>
                <c:pt idx="1515" formatCode="General">
                  <c:v>3.1204400000000011E-2</c:v>
                </c:pt>
                <c:pt idx="1516" formatCode="General">
                  <c:v>3.1224999999999999E-2</c:v>
                </c:pt>
                <c:pt idx="1517" formatCode="General">
                  <c:v>3.1245600000000016E-2</c:v>
                </c:pt>
                <c:pt idx="1518" formatCode="General">
                  <c:v>3.1266099999999998E-2</c:v>
                </c:pt>
                <c:pt idx="1519" formatCode="General">
                  <c:v>3.128680000000001E-2</c:v>
                </c:pt>
                <c:pt idx="1520" formatCode="General">
                  <c:v>3.1307399999999999E-2</c:v>
                </c:pt>
                <c:pt idx="1521" formatCode="General">
                  <c:v>3.1327899999999999E-2</c:v>
                </c:pt>
                <c:pt idx="1522" formatCode="General">
                  <c:v>3.1348599999999997E-2</c:v>
                </c:pt>
                <c:pt idx="1523" formatCode="General">
                  <c:v>3.13692E-2</c:v>
                </c:pt>
                <c:pt idx="1524" formatCode="General">
                  <c:v>3.1389800000000002E-2</c:v>
                </c:pt>
                <c:pt idx="1525" formatCode="General">
                  <c:v>3.1410400000000005E-2</c:v>
                </c:pt>
                <c:pt idx="1526" formatCode="General">
                  <c:v>3.1430900000000025E-2</c:v>
                </c:pt>
                <c:pt idx="1527" formatCode="General">
                  <c:v>3.1451500000000028E-2</c:v>
                </c:pt>
                <c:pt idx="1528" formatCode="General">
                  <c:v>3.1472200000000027E-2</c:v>
                </c:pt>
                <c:pt idx="1529" formatCode="General">
                  <c:v>3.1492699999999998E-2</c:v>
                </c:pt>
                <c:pt idx="1530" formatCode="General">
                  <c:v>3.1513400000000004E-2</c:v>
                </c:pt>
                <c:pt idx="1531" formatCode="General">
                  <c:v>3.1534000000000006E-2</c:v>
                </c:pt>
                <c:pt idx="1532" formatCode="General">
                  <c:v>3.1554499999999985E-2</c:v>
                </c:pt>
                <c:pt idx="1533" formatCode="General">
                  <c:v>3.1575200000000025E-2</c:v>
                </c:pt>
                <c:pt idx="1534" formatCode="General">
                  <c:v>3.1595699999999997E-2</c:v>
                </c:pt>
                <c:pt idx="1535" formatCode="General">
                  <c:v>3.1616300000000028E-2</c:v>
                </c:pt>
                <c:pt idx="1536" formatCode="General">
                  <c:v>3.163690000000003E-2</c:v>
                </c:pt>
                <c:pt idx="1537" formatCode="General">
                  <c:v>3.1657499999999998E-2</c:v>
                </c:pt>
                <c:pt idx="1538" formatCode="General">
                  <c:v>3.1678100000000028E-2</c:v>
                </c:pt>
                <c:pt idx="1539" formatCode="General">
                  <c:v>3.1698799999999999E-2</c:v>
                </c:pt>
                <c:pt idx="1540" formatCode="General">
                  <c:v>3.1719299999999999E-2</c:v>
                </c:pt>
                <c:pt idx="1541" formatCode="General">
                  <c:v>3.1739900000000029E-2</c:v>
                </c:pt>
                <c:pt idx="1542" formatCode="General">
                  <c:v>3.1760499999999997E-2</c:v>
                </c:pt>
                <c:pt idx="1543" formatCode="General">
                  <c:v>3.1781100000000027E-2</c:v>
                </c:pt>
                <c:pt idx="1544" formatCode="General">
                  <c:v>3.1801700000000037E-2</c:v>
                </c:pt>
                <c:pt idx="1545" formatCode="General">
                  <c:v>3.1822299999999998E-2</c:v>
                </c:pt>
                <c:pt idx="1546" formatCode="General">
                  <c:v>3.1842900000000028E-2</c:v>
                </c:pt>
                <c:pt idx="1547" formatCode="General">
                  <c:v>3.186350000000001E-2</c:v>
                </c:pt>
                <c:pt idx="1548" formatCode="General">
                  <c:v>3.1884099999999999E-2</c:v>
                </c:pt>
                <c:pt idx="1549" formatCode="General">
                  <c:v>3.1904700000000001E-2</c:v>
                </c:pt>
                <c:pt idx="1550" formatCode="General">
                  <c:v>3.1925200000000001E-2</c:v>
                </c:pt>
                <c:pt idx="1551" formatCode="General">
                  <c:v>3.1945899999999999E-2</c:v>
                </c:pt>
                <c:pt idx="1552" formatCode="General">
                  <c:v>3.1966500000000002E-2</c:v>
                </c:pt>
                <c:pt idx="1553" formatCode="General">
                  <c:v>3.1987000000000002E-2</c:v>
                </c:pt>
                <c:pt idx="1554" formatCode="General">
                  <c:v>3.2007700000000028E-2</c:v>
                </c:pt>
                <c:pt idx="1555" formatCode="General">
                  <c:v>3.2028300000000016E-2</c:v>
                </c:pt>
                <c:pt idx="1556" formatCode="General">
                  <c:v>3.2048899999999998E-2</c:v>
                </c:pt>
                <c:pt idx="1557" formatCode="General">
                  <c:v>3.2069500000000001E-2</c:v>
                </c:pt>
                <c:pt idx="1558" formatCode="General">
                  <c:v>3.2090000000000014E-2</c:v>
                </c:pt>
                <c:pt idx="1559" formatCode="General">
                  <c:v>3.2110699999999999E-2</c:v>
                </c:pt>
                <c:pt idx="1560" formatCode="General">
                  <c:v>3.2131300000000029E-2</c:v>
                </c:pt>
                <c:pt idx="1561" formatCode="General">
                  <c:v>3.2151800000000015E-2</c:v>
                </c:pt>
                <c:pt idx="1562" formatCode="General">
                  <c:v>3.21725E-2</c:v>
                </c:pt>
                <c:pt idx="1563" formatCode="General">
                  <c:v>3.2193100000000002E-2</c:v>
                </c:pt>
                <c:pt idx="1564" formatCode="General">
                  <c:v>3.2213600000000016E-2</c:v>
                </c:pt>
                <c:pt idx="1565" formatCode="General">
                  <c:v>3.2234300000000028E-2</c:v>
                </c:pt>
                <c:pt idx="1566" formatCode="General">
                  <c:v>3.2254800000000028E-2</c:v>
                </c:pt>
                <c:pt idx="1567" formatCode="General">
                  <c:v>3.227540000000003E-2</c:v>
                </c:pt>
                <c:pt idx="1568" formatCode="General">
                  <c:v>3.2296100000000001E-2</c:v>
                </c:pt>
                <c:pt idx="1569" formatCode="General">
                  <c:v>3.2316600000000001E-2</c:v>
                </c:pt>
                <c:pt idx="1570" formatCode="General">
                  <c:v>3.2337200000000031E-2</c:v>
                </c:pt>
                <c:pt idx="1571" formatCode="General">
                  <c:v>3.2357799999999999E-2</c:v>
                </c:pt>
                <c:pt idx="1572" formatCode="General">
                  <c:v>3.2378400000000002E-2</c:v>
                </c:pt>
                <c:pt idx="1573" formatCode="General">
                  <c:v>3.2398999999999997E-2</c:v>
                </c:pt>
                <c:pt idx="1574" formatCode="General">
                  <c:v>3.2419600000000028E-2</c:v>
                </c:pt>
                <c:pt idx="1575" formatCode="General">
                  <c:v>3.2440200000000037E-2</c:v>
                </c:pt>
                <c:pt idx="1576" formatCode="General">
                  <c:v>3.2460799999999998E-2</c:v>
                </c:pt>
                <c:pt idx="1577" formatCode="General">
                  <c:v>3.2481400000000028E-2</c:v>
                </c:pt>
                <c:pt idx="1578" formatCode="General">
                  <c:v>3.250200000000001E-2</c:v>
                </c:pt>
                <c:pt idx="1579" formatCode="General">
                  <c:v>3.2522599999999999E-2</c:v>
                </c:pt>
                <c:pt idx="1580" formatCode="General">
                  <c:v>3.2543200000000029E-2</c:v>
                </c:pt>
                <c:pt idx="1581" formatCode="General">
                  <c:v>3.2563799999999997E-2</c:v>
                </c:pt>
                <c:pt idx="1582" formatCode="General">
                  <c:v>3.2584399999999999E-2</c:v>
                </c:pt>
                <c:pt idx="1583" formatCode="General">
                  <c:v>3.2605000000000037E-2</c:v>
                </c:pt>
                <c:pt idx="1584" formatCode="General">
                  <c:v>3.2625599999999998E-2</c:v>
                </c:pt>
                <c:pt idx="1585" formatCode="General">
                  <c:v>3.2646200000000028E-2</c:v>
                </c:pt>
                <c:pt idx="1586" formatCode="General">
                  <c:v>3.266680000000001E-2</c:v>
                </c:pt>
                <c:pt idx="1587" formatCode="General">
                  <c:v>3.2687400000000012E-2</c:v>
                </c:pt>
                <c:pt idx="1588" formatCode="General">
                  <c:v>3.2707900000000026E-2</c:v>
                </c:pt>
                <c:pt idx="1589" formatCode="General">
                  <c:v>3.2728599999999997E-2</c:v>
                </c:pt>
                <c:pt idx="1590" formatCode="General">
                  <c:v>3.2749100000000031E-2</c:v>
                </c:pt>
                <c:pt idx="1591" formatCode="General">
                  <c:v>3.2769699999999999E-2</c:v>
                </c:pt>
                <c:pt idx="1592" formatCode="General">
                  <c:v>3.2790400000000004E-2</c:v>
                </c:pt>
                <c:pt idx="1593" formatCode="General">
                  <c:v>3.2810900000000025E-2</c:v>
                </c:pt>
                <c:pt idx="1594" formatCode="General">
                  <c:v>3.2831500000000041E-2</c:v>
                </c:pt>
                <c:pt idx="1595" formatCode="General">
                  <c:v>3.2852200000000012E-2</c:v>
                </c:pt>
                <c:pt idx="1596" formatCode="General">
                  <c:v>3.2872700000000026E-2</c:v>
                </c:pt>
                <c:pt idx="1597" formatCode="General">
                  <c:v>3.2893300000000042E-2</c:v>
                </c:pt>
                <c:pt idx="1598" formatCode="General">
                  <c:v>3.2913900000000031E-2</c:v>
                </c:pt>
                <c:pt idx="1599" formatCode="General">
                  <c:v>3.2934499999999998E-2</c:v>
                </c:pt>
                <c:pt idx="1600" formatCode="General">
                  <c:v>3.2955200000000025E-2</c:v>
                </c:pt>
                <c:pt idx="1601" formatCode="General">
                  <c:v>3.2975700000000024E-2</c:v>
                </c:pt>
                <c:pt idx="1602" formatCode="General">
                  <c:v>3.2996299999999999E-2</c:v>
                </c:pt>
                <c:pt idx="1603" formatCode="General">
                  <c:v>3.3016900000000002E-2</c:v>
                </c:pt>
                <c:pt idx="1604" formatCode="General">
                  <c:v>3.3037499999999997E-2</c:v>
                </c:pt>
                <c:pt idx="1605" formatCode="General">
                  <c:v>3.30581E-2</c:v>
                </c:pt>
                <c:pt idx="1606" formatCode="General">
                  <c:v>3.3078700000000009E-2</c:v>
                </c:pt>
                <c:pt idx="1607" formatCode="General">
                  <c:v>3.3099299999999998E-2</c:v>
                </c:pt>
                <c:pt idx="1608" formatCode="General">
                  <c:v>3.3119900000000001E-2</c:v>
                </c:pt>
                <c:pt idx="1609" formatCode="General">
                  <c:v>3.3140500000000003E-2</c:v>
                </c:pt>
                <c:pt idx="1610" formatCode="General">
                  <c:v>3.3161099999999999E-2</c:v>
                </c:pt>
                <c:pt idx="1611" formatCode="General">
                  <c:v>3.3181700000000001E-2</c:v>
                </c:pt>
                <c:pt idx="1612" formatCode="General">
                  <c:v>3.3202299999999997E-2</c:v>
                </c:pt>
                <c:pt idx="1613" formatCode="General">
                  <c:v>3.32229E-2</c:v>
                </c:pt>
                <c:pt idx="1614" formatCode="General">
                  <c:v>3.3243399999999999E-2</c:v>
                </c:pt>
                <c:pt idx="1615" formatCode="General">
                  <c:v>3.3264099999999998E-2</c:v>
                </c:pt>
                <c:pt idx="1616" formatCode="General">
                  <c:v>3.32847E-2</c:v>
                </c:pt>
                <c:pt idx="1617" formatCode="General">
                  <c:v>3.330530000000001E-2</c:v>
                </c:pt>
                <c:pt idx="1618" formatCode="General">
                  <c:v>3.3325899999999999E-2</c:v>
                </c:pt>
                <c:pt idx="1619" formatCode="General">
                  <c:v>3.3346500000000001E-2</c:v>
                </c:pt>
                <c:pt idx="1620" formatCode="General">
                  <c:v>3.3367000000000001E-2</c:v>
                </c:pt>
                <c:pt idx="1621" formatCode="General">
                  <c:v>3.3387699999999999E-2</c:v>
                </c:pt>
                <c:pt idx="1622" formatCode="General">
                  <c:v>3.3408300000000002E-2</c:v>
                </c:pt>
                <c:pt idx="1623" formatCode="General">
                  <c:v>3.3428899999999998E-2</c:v>
                </c:pt>
                <c:pt idx="1624" formatCode="General">
                  <c:v>3.34495E-2</c:v>
                </c:pt>
                <c:pt idx="1625" formatCode="General">
                  <c:v>3.3470000000000014E-2</c:v>
                </c:pt>
                <c:pt idx="1626" formatCode="General">
                  <c:v>3.3490699999999998E-2</c:v>
                </c:pt>
                <c:pt idx="1627" formatCode="General">
                  <c:v>3.3511300000000001E-2</c:v>
                </c:pt>
                <c:pt idx="1628" formatCode="General">
                  <c:v>3.3531800000000014E-2</c:v>
                </c:pt>
                <c:pt idx="1629" formatCode="General">
                  <c:v>3.3552400000000003E-2</c:v>
                </c:pt>
                <c:pt idx="1630" formatCode="General">
                  <c:v>3.3573100000000002E-2</c:v>
                </c:pt>
                <c:pt idx="1631" formatCode="General">
                  <c:v>3.3593600000000001E-2</c:v>
                </c:pt>
                <c:pt idx="1632" formatCode="General">
                  <c:v>3.36143E-2</c:v>
                </c:pt>
                <c:pt idx="1633" formatCode="General">
                  <c:v>3.3634799999999999E-2</c:v>
                </c:pt>
                <c:pt idx="1634" formatCode="General">
                  <c:v>3.3655400000000002E-2</c:v>
                </c:pt>
                <c:pt idx="1635" formatCode="General">
                  <c:v>3.36761E-2</c:v>
                </c:pt>
                <c:pt idx="1636" formatCode="General">
                  <c:v>3.36966E-2</c:v>
                </c:pt>
                <c:pt idx="1637" formatCode="General">
                  <c:v>3.371720000000001E-2</c:v>
                </c:pt>
                <c:pt idx="1638" formatCode="General">
                  <c:v>3.3737799999999998E-2</c:v>
                </c:pt>
                <c:pt idx="1639" formatCode="General">
                  <c:v>3.3758399999999994E-2</c:v>
                </c:pt>
                <c:pt idx="1640" formatCode="General">
                  <c:v>3.377900000000001E-2</c:v>
                </c:pt>
                <c:pt idx="1641" formatCode="General">
                  <c:v>3.3799599999999999E-2</c:v>
                </c:pt>
                <c:pt idx="1642" formatCode="General">
                  <c:v>3.3820200000000002E-2</c:v>
                </c:pt>
                <c:pt idx="1643" formatCode="General">
                  <c:v>3.3840799999999997E-2</c:v>
                </c:pt>
                <c:pt idx="1644" formatCode="General">
                  <c:v>3.38614E-2</c:v>
                </c:pt>
                <c:pt idx="1645" formatCode="General">
                  <c:v>3.3882000000000002E-2</c:v>
                </c:pt>
                <c:pt idx="1646" formatCode="General">
                  <c:v>3.3902599999999998E-2</c:v>
                </c:pt>
                <c:pt idx="1647" formatCode="General">
                  <c:v>3.3923200000000001E-2</c:v>
                </c:pt>
                <c:pt idx="1648" formatCode="General">
                  <c:v>3.394380000000001E-2</c:v>
                </c:pt>
                <c:pt idx="1649" formatCode="General">
                  <c:v>3.3964399999999999E-2</c:v>
                </c:pt>
                <c:pt idx="1650" formatCode="General">
                  <c:v>3.3985000000000001E-2</c:v>
                </c:pt>
                <c:pt idx="1651" formatCode="General">
                  <c:v>3.4005599999999997E-2</c:v>
                </c:pt>
                <c:pt idx="1652" formatCode="General">
                  <c:v>3.4026099999999997E-2</c:v>
                </c:pt>
                <c:pt idx="1653" formatCode="General">
                  <c:v>3.4046800000000002E-2</c:v>
                </c:pt>
                <c:pt idx="1654" formatCode="General">
                  <c:v>3.4067399999999998E-2</c:v>
                </c:pt>
                <c:pt idx="1655" formatCode="General">
                  <c:v>3.4088E-2</c:v>
                </c:pt>
                <c:pt idx="1656" formatCode="General">
                  <c:v>3.4108600000000003E-2</c:v>
                </c:pt>
                <c:pt idx="1657" formatCode="General">
                  <c:v>3.4129100000000002E-2</c:v>
                </c:pt>
                <c:pt idx="1658" formatCode="General">
                  <c:v>3.4149800000000001E-2</c:v>
                </c:pt>
                <c:pt idx="1659" formatCode="General">
                  <c:v>3.4170400000000004E-2</c:v>
                </c:pt>
                <c:pt idx="1660" formatCode="General">
                  <c:v>3.4190900000000003E-2</c:v>
                </c:pt>
                <c:pt idx="1661" formatCode="General">
                  <c:v>3.4211499999999999E-2</c:v>
                </c:pt>
                <c:pt idx="1662" formatCode="General">
                  <c:v>3.4232200000000011E-2</c:v>
                </c:pt>
                <c:pt idx="1663" formatCode="General">
                  <c:v>3.4252699999999997E-2</c:v>
                </c:pt>
                <c:pt idx="1664" formatCode="General">
                  <c:v>3.4273400000000002E-2</c:v>
                </c:pt>
                <c:pt idx="1665" formatCode="General">
                  <c:v>3.4293900000000002E-2</c:v>
                </c:pt>
                <c:pt idx="1666" formatCode="General">
                  <c:v>3.4314499999999984E-2</c:v>
                </c:pt>
                <c:pt idx="1667" formatCode="General">
                  <c:v>3.4335200000000031E-2</c:v>
                </c:pt>
                <c:pt idx="1668" formatCode="General">
                  <c:v>3.4355700000000003E-2</c:v>
                </c:pt>
                <c:pt idx="1669" formatCode="General">
                  <c:v>3.4376299999999999E-2</c:v>
                </c:pt>
                <c:pt idx="1670" formatCode="General">
                  <c:v>3.4396999999999997E-2</c:v>
                </c:pt>
                <c:pt idx="1671" formatCode="General">
                  <c:v>3.4417499999999997E-2</c:v>
                </c:pt>
                <c:pt idx="1672" formatCode="General">
                  <c:v>3.4438099999999999E-2</c:v>
                </c:pt>
                <c:pt idx="1673" formatCode="General">
                  <c:v>3.4458700000000002E-2</c:v>
                </c:pt>
                <c:pt idx="1674" formatCode="General">
                  <c:v>3.4479300000000025E-2</c:v>
                </c:pt>
                <c:pt idx="1675" formatCode="General">
                  <c:v>3.4499900000000028E-2</c:v>
                </c:pt>
                <c:pt idx="1676" formatCode="General">
                  <c:v>3.4520500000000003E-2</c:v>
                </c:pt>
                <c:pt idx="1677" formatCode="General">
                  <c:v>3.4541099999999998E-2</c:v>
                </c:pt>
                <c:pt idx="1678" formatCode="General">
                  <c:v>3.4561700000000001E-2</c:v>
                </c:pt>
                <c:pt idx="1679" formatCode="General">
                  <c:v>3.458230000000001E-2</c:v>
                </c:pt>
                <c:pt idx="1680" formatCode="General">
                  <c:v>3.4602899999999999E-2</c:v>
                </c:pt>
                <c:pt idx="1681" formatCode="General">
                  <c:v>3.4623500000000001E-2</c:v>
                </c:pt>
                <c:pt idx="1682" formatCode="General">
                  <c:v>3.4644099999999997E-2</c:v>
                </c:pt>
                <c:pt idx="1683" formatCode="General">
                  <c:v>3.46647E-2</c:v>
                </c:pt>
                <c:pt idx="1684" formatCode="General">
                  <c:v>3.4685300000000037E-2</c:v>
                </c:pt>
                <c:pt idx="1685" formatCode="General">
                  <c:v>3.4705899999999998E-2</c:v>
                </c:pt>
                <c:pt idx="1686" formatCode="General">
                  <c:v>3.47265E-2</c:v>
                </c:pt>
                <c:pt idx="1687" formatCode="General">
                  <c:v>3.474710000000001E-2</c:v>
                </c:pt>
                <c:pt idx="1688" formatCode="General">
                  <c:v>3.4767699999999999E-2</c:v>
                </c:pt>
                <c:pt idx="1689" formatCode="General">
                  <c:v>3.4788199999999998E-2</c:v>
                </c:pt>
                <c:pt idx="1690" formatCode="General">
                  <c:v>3.4808800000000001E-2</c:v>
                </c:pt>
                <c:pt idx="1691" formatCode="General">
                  <c:v>3.4829499999999999E-2</c:v>
                </c:pt>
                <c:pt idx="1692" formatCode="General">
                  <c:v>3.4850000000000006E-2</c:v>
                </c:pt>
                <c:pt idx="1693" formatCode="General">
                  <c:v>3.4870699999999998E-2</c:v>
                </c:pt>
                <c:pt idx="1694" formatCode="General">
                  <c:v>3.4891300000000028E-2</c:v>
                </c:pt>
                <c:pt idx="1695" formatCode="General">
                  <c:v>3.4911800000000014E-2</c:v>
                </c:pt>
                <c:pt idx="1696" formatCode="General">
                  <c:v>3.4932400000000002E-2</c:v>
                </c:pt>
                <c:pt idx="1697" formatCode="General">
                  <c:v>3.4952999999999998E-2</c:v>
                </c:pt>
                <c:pt idx="1698" formatCode="General">
                  <c:v>3.4973600000000014E-2</c:v>
                </c:pt>
                <c:pt idx="1699" formatCode="General">
                  <c:v>3.4994200000000003E-2</c:v>
                </c:pt>
                <c:pt idx="1700" formatCode="General">
                  <c:v>3.5014799999999999E-2</c:v>
                </c:pt>
                <c:pt idx="1701" formatCode="General">
                  <c:v>3.5035400000000015E-2</c:v>
                </c:pt>
                <c:pt idx="1702" formatCode="General">
                  <c:v>3.50561E-2</c:v>
                </c:pt>
                <c:pt idx="1703" formatCode="General">
                  <c:v>3.5076599999999999E-2</c:v>
                </c:pt>
                <c:pt idx="1704" formatCode="General">
                  <c:v>3.5097200000000016E-2</c:v>
                </c:pt>
                <c:pt idx="1705" formatCode="General">
                  <c:v>3.5117799999999998E-2</c:v>
                </c:pt>
                <c:pt idx="1706" formatCode="General">
                  <c:v>3.51384E-2</c:v>
                </c:pt>
                <c:pt idx="1707" formatCode="General">
                  <c:v>3.515900000000001E-2</c:v>
                </c:pt>
                <c:pt idx="1708" formatCode="General">
                  <c:v>3.5179599999999998E-2</c:v>
                </c:pt>
                <c:pt idx="1709" formatCode="General">
                  <c:v>3.5200200000000029E-2</c:v>
                </c:pt>
                <c:pt idx="1710" formatCode="General">
                  <c:v>3.5220799999999997E-2</c:v>
                </c:pt>
                <c:pt idx="1711" formatCode="General">
                  <c:v>3.5241400000000006E-2</c:v>
                </c:pt>
                <c:pt idx="1712" formatCode="General">
                  <c:v>3.5262000000000002E-2</c:v>
                </c:pt>
                <c:pt idx="1713" formatCode="General">
                  <c:v>3.5282500000000001E-2</c:v>
                </c:pt>
                <c:pt idx="1714" formatCode="General">
                  <c:v>3.5303200000000028E-2</c:v>
                </c:pt>
                <c:pt idx="1715" formatCode="General">
                  <c:v>3.5323800000000002E-2</c:v>
                </c:pt>
                <c:pt idx="1716" formatCode="General">
                  <c:v>3.5344399999999998E-2</c:v>
                </c:pt>
                <c:pt idx="1717" formatCode="General">
                  <c:v>3.5365000000000001E-2</c:v>
                </c:pt>
                <c:pt idx="1718" formatCode="General">
                  <c:v>3.538560000000001E-2</c:v>
                </c:pt>
                <c:pt idx="1719" formatCode="General">
                  <c:v>3.540610000000001E-2</c:v>
                </c:pt>
                <c:pt idx="1720" formatCode="General">
                  <c:v>3.5426800000000001E-2</c:v>
                </c:pt>
                <c:pt idx="1721" formatCode="General">
                  <c:v>3.5447300000000029E-2</c:v>
                </c:pt>
                <c:pt idx="1722" formatCode="General">
                  <c:v>3.5467900000000011E-2</c:v>
                </c:pt>
                <c:pt idx="1723" formatCode="General">
                  <c:v>3.5488600000000002E-2</c:v>
                </c:pt>
                <c:pt idx="1724" formatCode="General">
                  <c:v>3.5509100000000002E-2</c:v>
                </c:pt>
                <c:pt idx="1725" formatCode="General">
                  <c:v>3.55298E-2</c:v>
                </c:pt>
                <c:pt idx="1726" formatCode="General">
                  <c:v>3.5550400000000003E-2</c:v>
                </c:pt>
                <c:pt idx="1727" formatCode="General">
                  <c:v>3.5570900000000016E-2</c:v>
                </c:pt>
                <c:pt idx="1728" formatCode="General">
                  <c:v>3.5591600000000001E-2</c:v>
                </c:pt>
                <c:pt idx="1729" formatCode="General">
                  <c:v>3.5612100000000001E-2</c:v>
                </c:pt>
                <c:pt idx="1730" formatCode="General">
                  <c:v>3.5632700000000031E-2</c:v>
                </c:pt>
                <c:pt idx="1731" formatCode="General">
                  <c:v>3.5653300000000027E-2</c:v>
                </c:pt>
                <c:pt idx="1732" formatCode="General">
                  <c:v>3.5673900000000029E-2</c:v>
                </c:pt>
                <c:pt idx="1733" formatCode="General">
                  <c:v>3.5694499999999997E-2</c:v>
                </c:pt>
                <c:pt idx="1734" formatCode="General">
                  <c:v>3.5715200000000016E-2</c:v>
                </c:pt>
                <c:pt idx="1735" formatCode="General">
                  <c:v>3.5735700000000002E-2</c:v>
                </c:pt>
                <c:pt idx="1736" formatCode="General">
                  <c:v>3.5756299999999998E-2</c:v>
                </c:pt>
                <c:pt idx="1737" formatCode="General">
                  <c:v>3.5776900000000014E-2</c:v>
                </c:pt>
                <c:pt idx="1738" formatCode="General">
                  <c:v>3.5797500000000003E-2</c:v>
                </c:pt>
                <c:pt idx="1739" formatCode="General">
                  <c:v>3.5818099999999999E-2</c:v>
                </c:pt>
                <c:pt idx="1740" formatCode="General">
                  <c:v>3.5838700000000015E-2</c:v>
                </c:pt>
                <c:pt idx="1741" formatCode="General">
                  <c:v>3.5859300000000024E-2</c:v>
                </c:pt>
                <c:pt idx="1742" formatCode="General">
                  <c:v>3.5879900000000034E-2</c:v>
                </c:pt>
                <c:pt idx="1743" formatCode="General">
                  <c:v>3.5900500000000002E-2</c:v>
                </c:pt>
                <c:pt idx="1744" formatCode="General">
                  <c:v>3.5921099999999997E-2</c:v>
                </c:pt>
                <c:pt idx="1745" formatCode="General">
                  <c:v>3.5941700000000028E-2</c:v>
                </c:pt>
                <c:pt idx="1746" formatCode="General">
                  <c:v>3.596230000000001E-2</c:v>
                </c:pt>
                <c:pt idx="1747" formatCode="General">
                  <c:v>3.5982899999999998E-2</c:v>
                </c:pt>
                <c:pt idx="1748" formatCode="General">
                  <c:v>3.6003500000000029E-2</c:v>
                </c:pt>
                <c:pt idx="1749" formatCode="General">
                  <c:v>3.602410000000001E-2</c:v>
                </c:pt>
                <c:pt idx="1750" formatCode="General">
                  <c:v>3.6044699999999999E-2</c:v>
                </c:pt>
                <c:pt idx="1751" formatCode="General">
                  <c:v>3.6065300000000029E-2</c:v>
                </c:pt>
                <c:pt idx="1752" formatCode="General">
                  <c:v>3.6085900000000025E-2</c:v>
                </c:pt>
                <c:pt idx="1753" formatCode="General">
                  <c:v>3.61065E-2</c:v>
                </c:pt>
                <c:pt idx="1754" formatCode="General">
                  <c:v>3.6126999999999999E-2</c:v>
                </c:pt>
                <c:pt idx="1755" formatCode="General">
                  <c:v>3.6147699999999998E-2</c:v>
                </c:pt>
                <c:pt idx="1756" formatCode="General">
                  <c:v>3.6168199999999998E-2</c:v>
                </c:pt>
                <c:pt idx="1757" formatCode="General">
                  <c:v>3.618890000000001E-2</c:v>
                </c:pt>
                <c:pt idx="1758" formatCode="General">
                  <c:v>3.6209499999999999E-2</c:v>
                </c:pt>
                <c:pt idx="1759" formatCode="General">
                  <c:v>3.6229999999999998E-2</c:v>
                </c:pt>
                <c:pt idx="1760" formatCode="General">
                  <c:v>3.6250699999999997E-2</c:v>
                </c:pt>
                <c:pt idx="1761" formatCode="General">
                  <c:v>3.6271300000000041E-2</c:v>
                </c:pt>
                <c:pt idx="1762" formatCode="General">
                  <c:v>3.6291800000000027E-2</c:v>
                </c:pt>
                <c:pt idx="1763" formatCode="General">
                  <c:v>3.6312400000000002E-2</c:v>
                </c:pt>
                <c:pt idx="1764" formatCode="General">
                  <c:v>3.6333000000000025E-2</c:v>
                </c:pt>
                <c:pt idx="1765" formatCode="General">
                  <c:v>3.6353600000000014E-2</c:v>
                </c:pt>
                <c:pt idx="1766" formatCode="General">
                  <c:v>3.6374299999999998E-2</c:v>
                </c:pt>
                <c:pt idx="1767" formatCode="General">
                  <c:v>3.6394799999999998E-2</c:v>
                </c:pt>
                <c:pt idx="1768" formatCode="General">
                  <c:v>3.6415400000000014E-2</c:v>
                </c:pt>
                <c:pt idx="1769" formatCode="General">
                  <c:v>3.6436099999999999E-2</c:v>
                </c:pt>
                <c:pt idx="1770" formatCode="General">
                  <c:v>3.6456599999999999E-2</c:v>
                </c:pt>
                <c:pt idx="1771" formatCode="General">
                  <c:v>3.6477200000000029E-2</c:v>
                </c:pt>
                <c:pt idx="1772" formatCode="General">
                  <c:v>3.6497800000000025E-2</c:v>
                </c:pt>
                <c:pt idx="1773" formatCode="General">
                  <c:v>3.6518399999999999E-2</c:v>
                </c:pt>
                <c:pt idx="1774" formatCode="General">
                  <c:v>3.6539000000000016E-2</c:v>
                </c:pt>
                <c:pt idx="1775" formatCode="General">
                  <c:v>3.6559599999999998E-2</c:v>
                </c:pt>
                <c:pt idx="1776" formatCode="General">
                  <c:v>3.6580200000000028E-2</c:v>
                </c:pt>
                <c:pt idx="1777" formatCode="General">
                  <c:v>3.6600800000000031E-2</c:v>
                </c:pt>
                <c:pt idx="1778" formatCode="General">
                  <c:v>3.6621400000000005E-2</c:v>
                </c:pt>
                <c:pt idx="1779" formatCode="General">
                  <c:v>3.6642000000000029E-2</c:v>
                </c:pt>
                <c:pt idx="1780" formatCode="General">
                  <c:v>3.6662599999999997E-2</c:v>
                </c:pt>
                <c:pt idx="1781" formatCode="General">
                  <c:v>3.6683200000000034E-2</c:v>
                </c:pt>
                <c:pt idx="1782" formatCode="General">
                  <c:v>3.6703800000000029E-2</c:v>
                </c:pt>
                <c:pt idx="1783" formatCode="General">
                  <c:v>3.6724399999999997E-2</c:v>
                </c:pt>
                <c:pt idx="1784" formatCode="General">
                  <c:v>3.6745000000000028E-2</c:v>
                </c:pt>
                <c:pt idx="1785" formatCode="General">
                  <c:v>3.6765600000000002E-2</c:v>
                </c:pt>
                <c:pt idx="1786" formatCode="General">
                  <c:v>3.6786199999999998E-2</c:v>
                </c:pt>
                <c:pt idx="1787" formatCode="General">
                  <c:v>3.6806800000000028E-2</c:v>
                </c:pt>
                <c:pt idx="1788" formatCode="General">
                  <c:v>3.6827300000000028E-2</c:v>
                </c:pt>
                <c:pt idx="1789" formatCode="General">
                  <c:v>3.6847900000000038E-2</c:v>
                </c:pt>
                <c:pt idx="1790" formatCode="General">
                  <c:v>3.6868600000000001E-2</c:v>
                </c:pt>
                <c:pt idx="1791" formatCode="General">
                  <c:v>3.6889100000000029E-2</c:v>
                </c:pt>
                <c:pt idx="1792" formatCode="General">
                  <c:v>3.6909700000000011E-2</c:v>
                </c:pt>
                <c:pt idx="1793" formatCode="General">
                  <c:v>3.6930400000000002E-2</c:v>
                </c:pt>
                <c:pt idx="1794" formatCode="General">
                  <c:v>3.6950900000000002E-2</c:v>
                </c:pt>
                <c:pt idx="1795" formatCode="General">
                  <c:v>3.6971600000000028E-2</c:v>
                </c:pt>
                <c:pt idx="1796" formatCode="General">
                  <c:v>3.69921E-2</c:v>
                </c:pt>
                <c:pt idx="1797" formatCode="General">
                  <c:v>3.7012700000000016E-2</c:v>
                </c:pt>
                <c:pt idx="1798" formatCode="General">
                  <c:v>3.7033300000000026E-2</c:v>
                </c:pt>
                <c:pt idx="1799" formatCode="General">
                  <c:v>3.7053900000000028E-2</c:v>
                </c:pt>
                <c:pt idx="1800" formatCode="General">
                  <c:v>3.7074500000000031E-2</c:v>
                </c:pt>
                <c:pt idx="1801" formatCode="General">
                  <c:v>3.7095100000000027E-2</c:v>
                </c:pt>
                <c:pt idx="1802" formatCode="General">
                  <c:v>3.7115700000000001E-2</c:v>
                </c:pt>
                <c:pt idx="1803" formatCode="General">
                  <c:v>3.7136300000000025E-2</c:v>
                </c:pt>
                <c:pt idx="1804" formatCode="General">
                  <c:v>3.7156900000000014E-2</c:v>
                </c:pt>
                <c:pt idx="1805" formatCode="General">
                  <c:v>3.7177500000000002E-2</c:v>
                </c:pt>
                <c:pt idx="1806" formatCode="General">
                  <c:v>3.7198099999999998E-2</c:v>
                </c:pt>
                <c:pt idx="1807" formatCode="General">
                  <c:v>3.7218700000000014E-2</c:v>
                </c:pt>
                <c:pt idx="1808" formatCode="General">
                  <c:v>3.7239300000000052E-2</c:v>
                </c:pt>
                <c:pt idx="1809" formatCode="General">
                  <c:v>3.7259900000000026E-2</c:v>
                </c:pt>
                <c:pt idx="1810" formatCode="General">
                  <c:v>3.7280500000000015E-2</c:v>
                </c:pt>
                <c:pt idx="1811" formatCode="General">
                  <c:v>3.7301100000000025E-2</c:v>
                </c:pt>
                <c:pt idx="1812" formatCode="General">
                  <c:v>3.732160000000001E-2</c:v>
                </c:pt>
                <c:pt idx="1813" formatCode="General">
                  <c:v>3.7342300000000016E-2</c:v>
                </c:pt>
                <c:pt idx="1814" formatCode="General">
                  <c:v>3.7362899999999998E-2</c:v>
                </c:pt>
                <c:pt idx="1815" formatCode="General">
                  <c:v>3.7383400000000011E-2</c:v>
                </c:pt>
                <c:pt idx="1816" formatCode="General">
                  <c:v>3.740410000000003E-2</c:v>
                </c:pt>
                <c:pt idx="1817" formatCode="General">
                  <c:v>3.7424699999999998E-2</c:v>
                </c:pt>
                <c:pt idx="1818" formatCode="General">
                  <c:v>3.7445300000000042E-2</c:v>
                </c:pt>
                <c:pt idx="1819" formatCode="General">
                  <c:v>3.7465900000000031E-2</c:v>
                </c:pt>
                <c:pt idx="1820" formatCode="General">
                  <c:v>3.748640000000001E-2</c:v>
                </c:pt>
                <c:pt idx="1821" formatCode="General">
                  <c:v>3.7506999999999999E-2</c:v>
                </c:pt>
                <c:pt idx="1822" formatCode="General">
                  <c:v>3.7527699999999997E-2</c:v>
                </c:pt>
                <c:pt idx="1823" formatCode="General">
                  <c:v>3.7548199999999997E-2</c:v>
                </c:pt>
                <c:pt idx="1824" formatCode="General">
                  <c:v>3.7568799999999999E-2</c:v>
                </c:pt>
                <c:pt idx="1825" formatCode="General">
                  <c:v>3.7589499999999998E-2</c:v>
                </c:pt>
                <c:pt idx="1826" formatCode="General">
                  <c:v>3.7610000000000011E-2</c:v>
                </c:pt>
                <c:pt idx="1827" formatCode="General">
                  <c:v>3.7630700000000038E-2</c:v>
                </c:pt>
                <c:pt idx="1828" formatCode="General">
                  <c:v>3.7651200000000051E-2</c:v>
                </c:pt>
                <c:pt idx="1829" formatCode="General">
                  <c:v>3.7671800000000026E-2</c:v>
                </c:pt>
                <c:pt idx="1830" formatCode="General">
                  <c:v>3.7692400000000001E-2</c:v>
                </c:pt>
                <c:pt idx="1831" formatCode="General">
                  <c:v>3.7713000000000031E-2</c:v>
                </c:pt>
                <c:pt idx="1832" formatCode="General">
                  <c:v>3.7733599999999999E-2</c:v>
                </c:pt>
                <c:pt idx="1833" formatCode="General">
                  <c:v>3.7754200000000002E-2</c:v>
                </c:pt>
                <c:pt idx="1834" formatCode="General">
                  <c:v>3.7774800000000025E-2</c:v>
                </c:pt>
                <c:pt idx="1835" formatCode="General">
                  <c:v>3.77954E-2</c:v>
                </c:pt>
                <c:pt idx="1836" formatCode="General">
                  <c:v>3.7816000000000002E-2</c:v>
                </c:pt>
                <c:pt idx="1837" formatCode="General">
                  <c:v>3.7836600000000026E-2</c:v>
                </c:pt>
                <c:pt idx="1838" formatCode="General">
                  <c:v>3.7857200000000028E-2</c:v>
                </c:pt>
                <c:pt idx="1839" formatCode="General">
                  <c:v>3.7877800000000052E-2</c:v>
                </c:pt>
                <c:pt idx="1840" formatCode="General">
                  <c:v>3.7898400000000006E-2</c:v>
                </c:pt>
                <c:pt idx="1841" formatCode="General">
                  <c:v>3.7919000000000001E-2</c:v>
                </c:pt>
                <c:pt idx="1842" formatCode="General">
                  <c:v>3.7939600000000025E-2</c:v>
                </c:pt>
                <c:pt idx="1843" formatCode="General">
                  <c:v>3.7960199999999999E-2</c:v>
                </c:pt>
                <c:pt idx="1844" formatCode="General">
                  <c:v>3.7980800000000002E-2</c:v>
                </c:pt>
                <c:pt idx="1845" formatCode="General">
                  <c:v>3.8001400000000005E-2</c:v>
                </c:pt>
                <c:pt idx="1846" formatCode="General">
                  <c:v>3.8022E-2</c:v>
                </c:pt>
                <c:pt idx="1847" formatCode="General">
                  <c:v>3.80425E-2</c:v>
                </c:pt>
                <c:pt idx="1848" formatCode="General">
                  <c:v>3.8063199999999998E-2</c:v>
                </c:pt>
                <c:pt idx="1849" formatCode="General">
                  <c:v>3.8083800000000029E-2</c:v>
                </c:pt>
                <c:pt idx="1850" formatCode="General">
                  <c:v>3.8104399999999997E-2</c:v>
                </c:pt>
                <c:pt idx="1851" formatCode="General">
                  <c:v>3.8124999999999985E-2</c:v>
                </c:pt>
                <c:pt idx="1852" formatCode="General">
                  <c:v>3.8145600000000002E-2</c:v>
                </c:pt>
                <c:pt idx="1853" formatCode="General">
                  <c:v>3.8166199999999997E-2</c:v>
                </c:pt>
                <c:pt idx="1854" formatCode="General">
                  <c:v>3.81868E-2</c:v>
                </c:pt>
                <c:pt idx="1855" formatCode="General">
                  <c:v>3.8207300000000027E-2</c:v>
                </c:pt>
                <c:pt idx="1856" formatCode="General">
                  <c:v>3.8227900000000002E-2</c:v>
                </c:pt>
                <c:pt idx="1857" formatCode="General">
                  <c:v>3.8248600000000001E-2</c:v>
                </c:pt>
                <c:pt idx="1858" formatCode="General">
                  <c:v>3.82691E-2</c:v>
                </c:pt>
                <c:pt idx="1859" formatCode="General">
                  <c:v>3.8289799999999999E-2</c:v>
                </c:pt>
                <c:pt idx="1860" formatCode="General">
                  <c:v>3.8310399999999994E-2</c:v>
                </c:pt>
                <c:pt idx="1861" formatCode="General">
                  <c:v>3.8330900000000001E-2</c:v>
                </c:pt>
                <c:pt idx="1862" formatCode="General">
                  <c:v>3.83516E-2</c:v>
                </c:pt>
                <c:pt idx="1863" formatCode="General">
                  <c:v>3.8372099999999999E-2</c:v>
                </c:pt>
                <c:pt idx="1864" formatCode="General">
                  <c:v>3.8392700000000002E-2</c:v>
                </c:pt>
                <c:pt idx="1865" formatCode="General">
                  <c:v>3.8413300000000011E-2</c:v>
                </c:pt>
                <c:pt idx="1866" formatCode="General">
                  <c:v>3.8433900000000028E-2</c:v>
                </c:pt>
                <c:pt idx="1867" formatCode="General">
                  <c:v>3.8454500000000003E-2</c:v>
                </c:pt>
                <c:pt idx="1868" formatCode="General">
                  <c:v>3.8475200000000029E-2</c:v>
                </c:pt>
                <c:pt idx="1869" formatCode="General">
                  <c:v>3.8495700000000001E-2</c:v>
                </c:pt>
                <c:pt idx="1870" formatCode="General">
                  <c:v>3.8516300000000003E-2</c:v>
                </c:pt>
                <c:pt idx="1871" formatCode="General">
                  <c:v>3.8536899999999999E-2</c:v>
                </c:pt>
                <c:pt idx="1872" formatCode="General">
                  <c:v>3.8557500000000001E-2</c:v>
                </c:pt>
                <c:pt idx="1873" formatCode="General">
                  <c:v>3.8578099999999997E-2</c:v>
                </c:pt>
                <c:pt idx="1874" formatCode="General">
                  <c:v>3.85987E-2</c:v>
                </c:pt>
                <c:pt idx="1875" formatCode="General">
                  <c:v>3.8619300000000002E-2</c:v>
                </c:pt>
                <c:pt idx="1876" formatCode="General">
                  <c:v>3.8639900000000026E-2</c:v>
                </c:pt>
                <c:pt idx="1877" formatCode="General">
                  <c:v>3.86605E-2</c:v>
                </c:pt>
                <c:pt idx="1878" formatCode="General">
                  <c:v>3.8681100000000031E-2</c:v>
                </c:pt>
                <c:pt idx="1879" formatCode="General">
                  <c:v>3.870160000000001E-2</c:v>
                </c:pt>
                <c:pt idx="1880" formatCode="General">
                  <c:v>3.8722300000000001E-2</c:v>
                </c:pt>
                <c:pt idx="1881" formatCode="General">
                  <c:v>3.8742899999999997E-2</c:v>
                </c:pt>
                <c:pt idx="1882" formatCode="General">
                  <c:v>3.8763499999999979E-2</c:v>
                </c:pt>
                <c:pt idx="1883" formatCode="General">
                  <c:v>3.8784100000000002E-2</c:v>
                </c:pt>
                <c:pt idx="1884" formatCode="General">
                  <c:v>3.8804699999999998E-2</c:v>
                </c:pt>
                <c:pt idx="1885" formatCode="General">
                  <c:v>3.8825300000000028E-2</c:v>
                </c:pt>
                <c:pt idx="1886" formatCode="General">
                  <c:v>3.884590000000003E-2</c:v>
                </c:pt>
                <c:pt idx="1887" formatCode="General">
                  <c:v>3.8866399999999995E-2</c:v>
                </c:pt>
                <c:pt idx="1888" formatCode="General">
                  <c:v>3.8887100000000029E-2</c:v>
                </c:pt>
                <c:pt idx="1889" formatCode="General">
                  <c:v>3.890770000000001E-2</c:v>
                </c:pt>
                <c:pt idx="1890" formatCode="General">
                  <c:v>3.8928200000000003E-2</c:v>
                </c:pt>
                <c:pt idx="1891" formatCode="General">
                  <c:v>3.8948799999999999E-2</c:v>
                </c:pt>
                <c:pt idx="1892" formatCode="General">
                  <c:v>3.8969499999999997E-2</c:v>
                </c:pt>
                <c:pt idx="1893" formatCode="General">
                  <c:v>3.8989999999999997E-2</c:v>
                </c:pt>
                <c:pt idx="1894" formatCode="General">
                  <c:v>3.9010599999999999E-2</c:v>
                </c:pt>
                <c:pt idx="1895" formatCode="General">
                  <c:v>3.9031200000000037E-2</c:v>
                </c:pt>
                <c:pt idx="1896" formatCode="General">
                  <c:v>3.9051799999999998E-2</c:v>
                </c:pt>
                <c:pt idx="1897" formatCode="General">
                  <c:v>3.907250000000001E-2</c:v>
                </c:pt>
                <c:pt idx="1898" formatCode="General">
                  <c:v>3.9093000000000031E-2</c:v>
                </c:pt>
                <c:pt idx="1899" formatCode="General">
                  <c:v>3.9113599999999998E-2</c:v>
                </c:pt>
                <c:pt idx="1900" formatCode="General">
                  <c:v>3.9134200000000001E-2</c:v>
                </c:pt>
                <c:pt idx="1901" formatCode="General">
                  <c:v>3.9154799999999997E-2</c:v>
                </c:pt>
                <c:pt idx="1902" formatCode="General">
                  <c:v>3.9175399999999999E-2</c:v>
                </c:pt>
                <c:pt idx="1903" formatCode="General">
                  <c:v>3.9196000000000002E-2</c:v>
                </c:pt>
                <c:pt idx="1904" formatCode="General">
                  <c:v>3.9216599999999997E-2</c:v>
                </c:pt>
                <c:pt idx="1905" formatCode="General">
                  <c:v>3.9237200000000028E-2</c:v>
                </c:pt>
                <c:pt idx="1906" formatCode="General">
                  <c:v>3.9257800000000002E-2</c:v>
                </c:pt>
                <c:pt idx="1907" formatCode="General">
                  <c:v>3.9278400000000005E-2</c:v>
                </c:pt>
                <c:pt idx="1908" formatCode="General">
                  <c:v>3.9299000000000001E-2</c:v>
                </c:pt>
                <c:pt idx="1909" formatCode="General">
                  <c:v>3.9319600000000003E-2</c:v>
                </c:pt>
                <c:pt idx="1910" formatCode="General">
                  <c:v>3.9340199999999999E-2</c:v>
                </c:pt>
                <c:pt idx="1911" formatCode="General">
                  <c:v>3.9360800000000001E-2</c:v>
                </c:pt>
                <c:pt idx="1912" formatCode="General">
                  <c:v>3.9381400000000004E-2</c:v>
                </c:pt>
                <c:pt idx="1913" formatCode="General">
                  <c:v>3.9402000000000006E-2</c:v>
                </c:pt>
                <c:pt idx="1914" formatCode="General">
                  <c:v>3.9422499999999999E-2</c:v>
                </c:pt>
                <c:pt idx="1915" formatCode="General">
                  <c:v>3.9443200000000025E-2</c:v>
                </c:pt>
                <c:pt idx="1916" formatCode="General">
                  <c:v>3.9463800000000028E-2</c:v>
                </c:pt>
                <c:pt idx="1917" formatCode="General">
                  <c:v>3.9484300000000028E-2</c:v>
                </c:pt>
                <c:pt idx="1918" formatCode="General">
                  <c:v>3.9504999999999998E-2</c:v>
                </c:pt>
                <c:pt idx="1919" formatCode="General">
                  <c:v>3.9525499999999998E-2</c:v>
                </c:pt>
                <c:pt idx="1920" formatCode="General">
                  <c:v>3.9546199999999997E-2</c:v>
                </c:pt>
                <c:pt idx="1921" formatCode="General">
                  <c:v>3.9566799999999985E-2</c:v>
                </c:pt>
                <c:pt idx="1922" formatCode="General">
                  <c:v>3.9587299999999999E-2</c:v>
                </c:pt>
                <c:pt idx="1923" formatCode="General">
                  <c:v>3.9607900000000029E-2</c:v>
                </c:pt>
                <c:pt idx="1924" formatCode="General">
                  <c:v>3.96286E-2</c:v>
                </c:pt>
                <c:pt idx="1925" formatCode="General">
                  <c:v>3.9649100000000027E-2</c:v>
                </c:pt>
                <c:pt idx="1926" formatCode="General">
                  <c:v>3.9669700000000002E-2</c:v>
                </c:pt>
                <c:pt idx="1927" formatCode="General">
                  <c:v>3.9690299999999998E-2</c:v>
                </c:pt>
                <c:pt idx="1928" formatCode="General">
                  <c:v>3.97109E-2</c:v>
                </c:pt>
                <c:pt idx="1929" formatCode="General">
                  <c:v>3.9731599999999999E-2</c:v>
                </c:pt>
                <c:pt idx="1930" formatCode="General">
                  <c:v>3.9752099999999999E-2</c:v>
                </c:pt>
                <c:pt idx="1931" formatCode="General">
                  <c:v>3.9772700000000001E-2</c:v>
                </c:pt>
                <c:pt idx="1932" formatCode="General">
                  <c:v>3.9793300000000011E-2</c:v>
                </c:pt>
                <c:pt idx="1933" formatCode="General">
                  <c:v>3.9813899999999999E-2</c:v>
                </c:pt>
                <c:pt idx="1934" formatCode="General">
                  <c:v>3.9834500000000002E-2</c:v>
                </c:pt>
                <c:pt idx="1935" formatCode="General">
                  <c:v>3.9855100000000011E-2</c:v>
                </c:pt>
                <c:pt idx="1936" formatCode="General">
                  <c:v>3.9875700000000028E-2</c:v>
                </c:pt>
                <c:pt idx="1937" formatCode="General">
                  <c:v>3.9896300000000016E-2</c:v>
                </c:pt>
                <c:pt idx="1938" formatCode="General">
                  <c:v>3.9916899999999998E-2</c:v>
                </c:pt>
                <c:pt idx="1939" formatCode="General">
                  <c:v>3.9937500000000001E-2</c:v>
                </c:pt>
                <c:pt idx="1940" formatCode="General">
                  <c:v>3.9958100000000003E-2</c:v>
                </c:pt>
                <c:pt idx="1941" formatCode="General">
                  <c:v>3.9978699999999999E-2</c:v>
                </c:pt>
                <c:pt idx="1942" formatCode="General">
                  <c:v>3.9999300000000002E-2</c:v>
                </c:pt>
                <c:pt idx="1943" formatCode="General">
                  <c:v>4.0019899999999997E-2</c:v>
                </c:pt>
                <c:pt idx="1944" formatCode="General">
                  <c:v>4.00405E-2</c:v>
                </c:pt>
                <c:pt idx="1945" formatCode="General">
                  <c:v>4.0061100000000002E-2</c:v>
                </c:pt>
                <c:pt idx="1946" formatCode="General">
                  <c:v>4.0081700000000012E-2</c:v>
                </c:pt>
                <c:pt idx="1947" formatCode="General">
                  <c:v>4.0102300000000014E-2</c:v>
                </c:pt>
                <c:pt idx="1948" formatCode="General">
                  <c:v>4.0122900000000003E-2</c:v>
                </c:pt>
                <c:pt idx="1949" formatCode="General">
                  <c:v>4.0143400000000003E-2</c:v>
                </c:pt>
                <c:pt idx="1950" formatCode="General">
                  <c:v>4.0164100000000001E-2</c:v>
                </c:pt>
                <c:pt idx="1951" formatCode="General">
                  <c:v>4.0184600000000022E-2</c:v>
                </c:pt>
                <c:pt idx="1952" formatCode="General">
                  <c:v>4.0205299999999985E-2</c:v>
                </c:pt>
                <c:pt idx="1953" formatCode="General">
                  <c:v>4.0225899999999967E-2</c:v>
                </c:pt>
                <c:pt idx="1954" formatCode="General">
                  <c:v>4.0246400000000002E-2</c:v>
                </c:pt>
                <c:pt idx="1955" formatCode="General">
                  <c:v>4.02671E-2</c:v>
                </c:pt>
                <c:pt idx="1956" formatCode="General">
                  <c:v>4.0287700000000003E-2</c:v>
                </c:pt>
                <c:pt idx="1957" formatCode="General">
                  <c:v>4.0308200000000023E-2</c:v>
                </c:pt>
                <c:pt idx="1958" formatCode="General">
                  <c:v>4.0328799999999998E-2</c:v>
                </c:pt>
                <c:pt idx="1959" formatCode="General">
                  <c:v>4.0349400000000001E-2</c:v>
                </c:pt>
                <c:pt idx="1960" formatCode="General">
                  <c:v>4.0370000000000003E-2</c:v>
                </c:pt>
                <c:pt idx="1961" formatCode="General">
                  <c:v>4.0390700000000036E-2</c:v>
                </c:pt>
                <c:pt idx="1962" formatCode="General">
                  <c:v>4.0411200000000022E-2</c:v>
                </c:pt>
                <c:pt idx="1963" formatCode="General">
                  <c:v>4.0431799999999997E-2</c:v>
                </c:pt>
                <c:pt idx="1964" formatCode="General">
                  <c:v>4.0452500000000023E-2</c:v>
                </c:pt>
                <c:pt idx="1965" formatCode="General">
                  <c:v>4.0473000000000002E-2</c:v>
                </c:pt>
                <c:pt idx="1966" formatCode="General">
                  <c:v>4.0493600000000046E-2</c:v>
                </c:pt>
                <c:pt idx="1967" formatCode="General">
                  <c:v>4.0514200000000014E-2</c:v>
                </c:pt>
                <c:pt idx="1968" formatCode="General">
                  <c:v>4.0534800000000003E-2</c:v>
                </c:pt>
                <c:pt idx="1969" formatCode="General">
                  <c:v>4.0555399999999985E-2</c:v>
                </c:pt>
                <c:pt idx="1970" formatCode="General">
                  <c:v>4.0576000000000001E-2</c:v>
                </c:pt>
                <c:pt idx="1971" formatCode="General">
                  <c:v>4.0596600000000031E-2</c:v>
                </c:pt>
                <c:pt idx="1972" formatCode="General">
                  <c:v>4.0617199999999999E-2</c:v>
                </c:pt>
                <c:pt idx="1973" formatCode="General">
                  <c:v>4.0637800000000002E-2</c:v>
                </c:pt>
                <c:pt idx="1974" formatCode="General">
                  <c:v>4.0658399999999977E-2</c:v>
                </c:pt>
                <c:pt idx="1975" formatCode="General">
                  <c:v>4.0678999999999986E-2</c:v>
                </c:pt>
                <c:pt idx="1976" formatCode="General">
                  <c:v>4.0699600000000002E-2</c:v>
                </c:pt>
                <c:pt idx="1977" formatCode="General">
                  <c:v>4.0720199999999998E-2</c:v>
                </c:pt>
                <c:pt idx="1978" formatCode="General">
                  <c:v>4.0740800000000001E-2</c:v>
                </c:pt>
                <c:pt idx="1979" formatCode="General">
                  <c:v>4.0761400000000038E-2</c:v>
                </c:pt>
                <c:pt idx="1980" formatCode="General">
                  <c:v>4.078200000000004E-2</c:v>
                </c:pt>
                <c:pt idx="1981" formatCode="General">
                  <c:v>4.0802500000000033E-2</c:v>
                </c:pt>
                <c:pt idx="1982" formatCode="General">
                  <c:v>4.0823199999999997E-2</c:v>
                </c:pt>
                <c:pt idx="1983" formatCode="General">
                  <c:v>4.08438E-2</c:v>
                </c:pt>
                <c:pt idx="1984" formatCode="General">
                  <c:v>4.0864400000000037E-2</c:v>
                </c:pt>
                <c:pt idx="1985" formatCode="General">
                  <c:v>4.0885000000000012E-2</c:v>
                </c:pt>
                <c:pt idx="1986" formatCode="General">
                  <c:v>4.0905499999999997E-2</c:v>
                </c:pt>
                <c:pt idx="1987" formatCode="General">
                  <c:v>4.0926200000000003E-2</c:v>
                </c:pt>
                <c:pt idx="1988" formatCode="General">
                  <c:v>4.0946799999999998E-2</c:v>
                </c:pt>
                <c:pt idx="1989" formatCode="General">
                  <c:v>4.0967300000000012E-2</c:v>
                </c:pt>
                <c:pt idx="1990" formatCode="General">
                  <c:v>4.0987900000000022E-2</c:v>
                </c:pt>
                <c:pt idx="1991" formatCode="General">
                  <c:v>4.1008599999999985E-2</c:v>
                </c:pt>
                <c:pt idx="1992" formatCode="General">
                  <c:v>4.1029099999999985E-2</c:v>
                </c:pt>
                <c:pt idx="1993" formatCode="General">
                  <c:v>4.1049699999999995E-2</c:v>
                </c:pt>
                <c:pt idx="1994" formatCode="General">
                  <c:v>4.1070299999999997E-2</c:v>
                </c:pt>
                <c:pt idx="1995" formatCode="General">
                  <c:v>4.1090900000000014E-2</c:v>
                </c:pt>
                <c:pt idx="1996" formatCode="General">
                  <c:v>4.1111499999999995E-2</c:v>
                </c:pt>
                <c:pt idx="1997" formatCode="General">
                  <c:v>4.1132099999999998E-2</c:v>
                </c:pt>
                <c:pt idx="1998" formatCode="General">
                  <c:v>4.11527E-2</c:v>
                </c:pt>
                <c:pt idx="1999" formatCode="General">
                  <c:v>4.1173399999999985E-2</c:v>
                </c:pt>
                <c:pt idx="2000" formatCode="General">
                  <c:v>4.1193899999999999E-2</c:v>
                </c:pt>
                <c:pt idx="2001" formatCode="General">
                  <c:v>4.1214500000000001E-2</c:v>
                </c:pt>
                <c:pt idx="2002" formatCode="General">
                  <c:v>4.1235099999999976E-2</c:v>
                </c:pt>
                <c:pt idx="2003" formatCode="General">
                  <c:v>4.1255699999999985E-2</c:v>
                </c:pt>
                <c:pt idx="2004" formatCode="General">
                  <c:v>4.1276299999999995E-2</c:v>
                </c:pt>
                <c:pt idx="2005" formatCode="General">
                  <c:v>4.1296899999999997E-2</c:v>
                </c:pt>
                <c:pt idx="2006" formatCode="General">
                  <c:v>4.1317500000000014E-2</c:v>
                </c:pt>
                <c:pt idx="2007" formatCode="General">
                  <c:v>4.1338100000000003E-2</c:v>
                </c:pt>
                <c:pt idx="2008" formatCode="General">
                  <c:v>4.1358700000000012E-2</c:v>
                </c:pt>
                <c:pt idx="2009" formatCode="General">
                  <c:v>4.1379299999999987E-2</c:v>
                </c:pt>
                <c:pt idx="2010" formatCode="General">
                  <c:v>4.13998E-2</c:v>
                </c:pt>
                <c:pt idx="2011" formatCode="General">
                  <c:v>4.1420499999999999E-2</c:v>
                </c:pt>
                <c:pt idx="2012" formatCode="General">
                  <c:v>4.1441099999999967E-2</c:v>
                </c:pt>
                <c:pt idx="2013" formatCode="General">
                  <c:v>4.1461700000000004E-2</c:v>
                </c:pt>
                <c:pt idx="2014" formatCode="General">
                  <c:v>4.1482300000000014E-2</c:v>
                </c:pt>
                <c:pt idx="2015" formatCode="General">
                  <c:v>4.1502900000000002E-2</c:v>
                </c:pt>
                <c:pt idx="2016" formatCode="General">
                  <c:v>4.1523400000000002E-2</c:v>
                </c:pt>
                <c:pt idx="2017" formatCode="General">
                  <c:v>4.1544099999999966E-2</c:v>
                </c:pt>
                <c:pt idx="2018" formatCode="General">
                  <c:v>4.1564600000000014E-2</c:v>
                </c:pt>
                <c:pt idx="2019" formatCode="General">
                  <c:v>4.1585199999999968E-2</c:v>
                </c:pt>
                <c:pt idx="2020" formatCode="General">
                  <c:v>4.160589999999996E-2</c:v>
                </c:pt>
                <c:pt idx="2021" formatCode="General">
                  <c:v>4.1626400000000001E-2</c:v>
                </c:pt>
                <c:pt idx="2022" formatCode="General">
                  <c:v>4.1647099999999965E-2</c:v>
                </c:pt>
                <c:pt idx="2023" formatCode="General">
                  <c:v>4.1667700000000002E-2</c:v>
                </c:pt>
                <c:pt idx="2024" formatCode="General">
                  <c:v>4.1688199999999974E-2</c:v>
                </c:pt>
                <c:pt idx="2025" formatCode="General">
                  <c:v>4.1708799999999997E-2</c:v>
                </c:pt>
                <c:pt idx="2026" formatCode="General">
                  <c:v>4.17294E-2</c:v>
                </c:pt>
                <c:pt idx="2027" formatCode="General">
                  <c:v>4.1750000000000002E-2</c:v>
                </c:pt>
                <c:pt idx="2028" formatCode="General">
                  <c:v>4.1770599999999998E-2</c:v>
                </c:pt>
                <c:pt idx="2029" formatCode="General">
                  <c:v>4.1791200000000014E-2</c:v>
                </c:pt>
                <c:pt idx="2030" formatCode="General">
                  <c:v>4.1811799999999996E-2</c:v>
                </c:pt>
                <c:pt idx="2031" formatCode="General">
                  <c:v>4.1832500000000022E-2</c:v>
                </c:pt>
                <c:pt idx="2032" formatCode="General">
                  <c:v>4.1853000000000001E-2</c:v>
                </c:pt>
                <c:pt idx="2033" formatCode="General">
                  <c:v>4.1873599999999997E-2</c:v>
                </c:pt>
                <c:pt idx="2034" formatCode="General">
                  <c:v>4.1894199999999999E-2</c:v>
                </c:pt>
                <c:pt idx="2035" formatCode="General">
                  <c:v>4.1914800000000002E-2</c:v>
                </c:pt>
                <c:pt idx="2036" formatCode="General">
                  <c:v>4.1935399999999977E-2</c:v>
                </c:pt>
                <c:pt idx="2037" formatCode="General">
                  <c:v>4.1956E-2</c:v>
                </c:pt>
                <c:pt idx="2038" formatCode="General">
                  <c:v>4.1976600000000003E-2</c:v>
                </c:pt>
                <c:pt idx="2039" formatCode="General">
                  <c:v>4.1997199999999998E-2</c:v>
                </c:pt>
                <c:pt idx="2040" formatCode="General">
                  <c:v>4.2017800000000036E-2</c:v>
                </c:pt>
                <c:pt idx="2041" formatCode="General">
                  <c:v>4.2038400000000024E-2</c:v>
                </c:pt>
                <c:pt idx="2042" formatCode="General">
                  <c:v>4.2058900000000003E-2</c:v>
                </c:pt>
                <c:pt idx="2043" formatCode="General">
                  <c:v>4.2079600000000002E-2</c:v>
                </c:pt>
                <c:pt idx="2044" formatCode="General">
                  <c:v>4.2100199999999997E-2</c:v>
                </c:pt>
                <c:pt idx="2045" formatCode="General">
                  <c:v>4.21208E-2</c:v>
                </c:pt>
                <c:pt idx="2046" formatCode="General">
                  <c:v>4.2141400000000002E-2</c:v>
                </c:pt>
                <c:pt idx="2047" formatCode="General">
                  <c:v>4.216200000000004E-2</c:v>
                </c:pt>
                <c:pt idx="2048" formatCode="General">
                  <c:v>4.2182500000000032E-2</c:v>
                </c:pt>
                <c:pt idx="2049" formatCode="General">
                  <c:v>4.2203200000000003E-2</c:v>
                </c:pt>
                <c:pt idx="2050" formatCode="General">
                  <c:v>4.2223700000000003E-2</c:v>
                </c:pt>
                <c:pt idx="2051" formatCode="General">
                  <c:v>4.2244299999999985E-2</c:v>
                </c:pt>
                <c:pt idx="2052" formatCode="General">
                  <c:v>4.2265000000000004E-2</c:v>
                </c:pt>
                <c:pt idx="2053" formatCode="General">
                  <c:v>4.2285499999999997E-2</c:v>
                </c:pt>
                <c:pt idx="2054" formatCode="General">
                  <c:v>4.2306200000000058E-2</c:v>
                </c:pt>
                <c:pt idx="2055" formatCode="General">
                  <c:v>4.2326800000000032E-2</c:v>
                </c:pt>
                <c:pt idx="2056" formatCode="General">
                  <c:v>4.2347300000000004E-2</c:v>
                </c:pt>
                <c:pt idx="2057" formatCode="General">
                  <c:v>4.2368000000000038E-2</c:v>
                </c:pt>
                <c:pt idx="2058" formatCode="General">
                  <c:v>4.2388500000000023E-2</c:v>
                </c:pt>
                <c:pt idx="2059" formatCode="General">
                  <c:v>4.2409099999999998E-2</c:v>
                </c:pt>
                <c:pt idx="2060" formatCode="General">
                  <c:v>4.2429700000000001E-2</c:v>
                </c:pt>
                <c:pt idx="2061" formatCode="General">
                  <c:v>4.2450300000000003E-2</c:v>
                </c:pt>
                <c:pt idx="2062" formatCode="General">
                  <c:v>4.2470899999999999E-2</c:v>
                </c:pt>
                <c:pt idx="2063" formatCode="General">
                  <c:v>4.2491600000000032E-2</c:v>
                </c:pt>
                <c:pt idx="2064" formatCode="General">
                  <c:v>4.2512100000000032E-2</c:v>
                </c:pt>
                <c:pt idx="2065" formatCode="General">
                  <c:v>4.2532700000000034E-2</c:v>
                </c:pt>
                <c:pt idx="2066" formatCode="General">
                  <c:v>4.2553399999999998E-2</c:v>
                </c:pt>
                <c:pt idx="2067" formatCode="General">
                  <c:v>4.2573899999999998E-2</c:v>
                </c:pt>
                <c:pt idx="2068" formatCode="General">
                  <c:v>4.2594500000000014E-2</c:v>
                </c:pt>
                <c:pt idx="2069" formatCode="General">
                  <c:v>4.2615099999999996E-2</c:v>
                </c:pt>
                <c:pt idx="2070" formatCode="General">
                  <c:v>4.2635699999999999E-2</c:v>
                </c:pt>
                <c:pt idx="2071" formatCode="General">
                  <c:v>4.2656300000000001E-2</c:v>
                </c:pt>
                <c:pt idx="2072" formatCode="General">
                  <c:v>4.2676899999999997E-2</c:v>
                </c:pt>
                <c:pt idx="2073" formatCode="General">
                  <c:v>4.2697500000000013E-2</c:v>
                </c:pt>
                <c:pt idx="2074" formatCode="General">
                  <c:v>4.2718000000000041E-2</c:v>
                </c:pt>
                <c:pt idx="2075" formatCode="General">
                  <c:v>4.2738700000000039E-2</c:v>
                </c:pt>
                <c:pt idx="2076" formatCode="General">
                  <c:v>4.27593E-2</c:v>
                </c:pt>
                <c:pt idx="2077" formatCode="General">
                  <c:v>4.2779900000000003E-2</c:v>
                </c:pt>
                <c:pt idx="2078" formatCode="General">
                  <c:v>4.2800500000000012E-2</c:v>
                </c:pt>
                <c:pt idx="2079" formatCode="General">
                  <c:v>4.2821100000000001E-2</c:v>
                </c:pt>
                <c:pt idx="2080" formatCode="General">
                  <c:v>4.2841700000000003E-2</c:v>
                </c:pt>
                <c:pt idx="2081" formatCode="General">
                  <c:v>4.2862300000000041E-2</c:v>
                </c:pt>
                <c:pt idx="2082" formatCode="General">
                  <c:v>4.2882800000000033E-2</c:v>
                </c:pt>
                <c:pt idx="2083" formatCode="General">
                  <c:v>4.2903400000000036E-2</c:v>
                </c:pt>
                <c:pt idx="2084" formatCode="General">
                  <c:v>4.29241E-2</c:v>
                </c:pt>
                <c:pt idx="2085" formatCode="General">
                  <c:v>4.2944599999999986E-2</c:v>
                </c:pt>
                <c:pt idx="2086" formatCode="General">
                  <c:v>4.2965300000000012E-2</c:v>
                </c:pt>
                <c:pt idx="2087" formatCode="General">
                  <c:v>4.29859E-2</c:v>
                </c:pt>
                <c:pt idx="2088" formatCode="General">
                  <c:v>4.3006400000000035E-2</c:v>
                </c:pt>
                <c:pt idx="2089" formatCode="General">
                  <c:v>4.3027099999999999E-2</c:v>
                </c:pt>
                <c:pt idx="2090" formatCode="General">
                  <c:v>4.3047700000000001E-2</c:v>
                </c:pt>
                <c:pt idx="2091" formatCode="General">
                  <c:v>4.3068200000000022E-2</c:v>
                </c:pt>
                <c:pt idx="2092" formatCode="General">
                  <c:v>4.3088799999999997E-2</c:v>
                </c:pt>
                <c:pt idx="2093" formatCode="General">
                  <c:v>4.3109399999999985E-2</c:v>
                </c:pt>
                <c:pt idx="2094" formatCode="General">
                  <c:v>4.3130000000000002E-2</c:v>
                </c:pt>
                <c:pt idx="2095" formatCode="General">
                  <c:v>4.3150599999999997E-2</c:v>
                </c:pt>
                <c:pt idx="2096" formatCode="General">
                  <c:v>4.31712E-2</c:v>
                </c:pt>
                <c:pt idx="2097" formatCode="General">
                  <c:v>4.3191799999999995E-2</c:v>
                </c:pt>
                <c:pt idx="2098" formatCode="General">
                  <c:v>4.3212399999999998E-2</c:v>
                </c:pt>
                <c:pt idx="2099" formatCode="General">
                  <c:v>4.3233000000000001E-2</c:v>
                </c:pt>
                <c:pt idx="2100" formatCode="General">
                  <c:v>4.3253600000000003E-2</c:v>
                </c:pt>
                <c:pt idx="2101" formatCode="General">
                  <c:v>4.3274199999999964E-2</c:v>
                </c:pt>
                <c:pt idx="2102" formatCode="General">
                  <c:v>4.3294800000000001E-2</c:v>
                </c:pt>
                <c:pt idx="2103" formatCode="General">
                  <c:v>4.3315399999999997E-2</c:v>
                </c:pt>
                <c:pt idx="2104" formatCode="General">
                  <c:v>4.3336000000000034E-2</c:v>
                </c:pt>
                <c:pt idx="2105" formatCode="General">
                  <c:v>4.3356600000000037E-2</c:v>
                </c:pt>
                <c:pt idx="2106" formatCode="General">
                  <c:v>4.3377199999999998E-2</c:v>
                </c:pt>
                <c:pt idx="2107" formatCode="General">
                  <c:v>4.3397800000000014E-2</c:v>
                </c:pt>
                <c:pt idx="2108" formatCode="General">
                  <c:v>4.3418400000000024E-2</c:v>
                </c:pt>
                <c:pt idx="2109" formatCode="General">
                  <c:v>4.3438999999999998E-2</c:v>
                </c:pt>
                <c:pt idx="2110" formatCode="General">
                  <c:v>4.3459600000000001E-2</c:v>
                </c:pt>
                <c:pt idx="2111" formatCode="General">
                  <c:v>4.3480199999999997E-2</c:v>
                </c:pt>
                <c:pt idx="2112" formatCode="General">
                  <c:v>4.3500700000000003E-2</c:v>
                </c:pt>
                <c:pt idx="2113" formatCode="General">
                  <c:v>4.3521400000000002E-2</c:v>
                </c:pt>
                <c:pt idx="2114" formatCode="General">
                  <c:v>4.3541999999999977E-2</c:v>
                </c:pt>
                <c:pt idx="2115" formatCode="General">
                  <c:v>4.3562600000000042E-2</c:v>
                </c:pt>
                <c:pt idx="2116" formatCode="General">
                  <c:v>4.3583200000000002E-2</c:v>
                </c:pt>
                <c:pt idx="2117" formatCode="General">
                  <c:v>4.3603700000000002E-2</c:v>
                </c:pt>
                <c:pt idx="2118" formatCode="General">
                  <c:v>4.3624299999999977E-2</c:v>
                </c:pt>
                <c:pt idx="2119" formatCode="General">
                  <c:v>4.3644999999999975E-2</c:v>
                </c:pt>
                <c:pt idx="2120" formatCode="General">
                  <c:v>4.3665499999999996E-2</c:v>
                </c:pt>
                <c:pt idx="2121" formatCode="General">
                  <c:v>4.3686099999999999E-2</c:v>
                </c:pt>
                <c:pt idx="2122" formatCode="General">
                  <c:v>4.3706800000000004E-2</c:v>
                </c:pt>
                <c:pt idx="2123" formatCode="General">
                  <c:v>4.3727300000000004E-2</c:v>
                </c:pt>
                <c:pt idx="2124" formatCode="General">
                  <c:v>4.3748000000000002E-2</c:v>
                </c:pt>
                <c:pt idx="2125" formatCode="General">
                  <c:v>4.3768500000000023E-2</c:v>
                </c:pt>
                <c:pt idx="2126" formatCode="General">
                  <c:v>4.3789099999999997E-2</c:v>
                </c:pt>
                <c:pt idx="2127" formatCode="General">
                  <c:v>4.38097E-2</c:v>
                </c:pt>
                <c:pt idx="2128" formatCode="General">
                  <c:v>4.3830300000000003E-2</c:v>
                </c:pt>
                <c:pt idx="2129" formatCode="General">
                  <c:v>4.3850899999999998E-2</c:v>
                </c:pt>
                <c:pt idx="2130" formatCode="General">
                  <c:v>4.3871499999999987E-2</c:v>
                </c:pt>
                <c:pt idx="2131" formatCode="General">
                  <c:v>4.3892100000000024E-2</c:v>
                </c:pt>
                <c:pt idx="2132" formatCode="General">
                  <c:v>4.3912700000000034E-2</c:v>
                </c:pt>
                <c:pt idx="2133" formatCode="General">
                  <c:v>4.3933300000000002E-2</c:v>
                </c:pt>
                <c:pt idx="2134" formatCode="General">
                  <c:v>4.3953899999999997E-2</c:v>
                </c:pt>
                <c:pt idx="2135" formatCode="General">
                  <c:v>4.39745E-2</c:v>
                </c:pt>
                <c:pt idx="2136" formatCode="General">
                  <c:v>4.3995099999999995E-2</c:v>
                </c:pt>
                <c:pt idx="2137" formatCode="General">
                  <c:v>4.4015700000000033E-2</c:v>
                </c:pt>
                <c:pt idx="2138" formatCode="General">
                  <c:v>4.4036300000000035E-2</c:v>
                </c:pt>
                <c:pt idx="2139" formatCode="General">
                  <c:v>4.4056900000000038E-2</c:v>
                </c:pt>
                <c:pt idx="2140" formatCode="General">
                  <c:v>4.4077500000000013E-2</c:v>
                </c:pt>
                <c:pt idx="2141" formatCode="General">
                  <c:v>4.409800000000004E-2</c:v>
                </c:pt>
                <c:pt idx="2142" formatCode="General">
                  <c:v>4.4118700000000038E-2</c:v>
                </c:pt>
                <c:pt idx="2143" formatCode="General">
                  <c:v>4.4139299999999999E-2</c:v>
                </c:pt>
                <c:pt idx="2144" formatCode="General">
                  <c:v>4.4159799999999999E-2</c:v>
                </c:pt>
                <c:pt idx="2145" formatCode="General">
                  <c:v>4.4180500000000004E-2</c:v>
                </c:pt>
                <c:pt idx="2146" formatCode="General">
                  <c:v>4.42011E-2</c:v>
                </c:pt>
                <c:pt idx="2147" formatCode="General">
                  <c:v>4.4221700000000003E-2</c:v>
                </c:pt>
                <c:pt idx="2148" formatCode="General">
                  <c:v>4.4242299999999998E-2</c:v>
                </c:pt>
                <c:pt idx="2149" formatCode="General">
                  <c:v>4.4262800000000033E-2</c:v>
                </c:pt>
                <c:pt idx="2150" formatCode="General">
                  <c:v>4.4283400000000014E-2</c:v>
                </c:pt>
                <c:pt idx="2151" formatCode="General">
                  <c:v>4.4304100000000013E-2</c:v>
                </c:pt>
                <c:pt idx="2152" formatCode="General">
                  <c:v>4.432460000000004E-2</c:v>
                </c:pt>
                <c:pt idx="2153" formatCode="General">
                  <c:v>4.4345200000000022E-2</c:v>
                </c:pt>
                <c:pt idx="2154" formatCode="General">
                  <c:v>4.4365900000000041E-2</c:v>
                </c:pt>
                <c:pt idx="2155" formatCode="General">
                  <c:v>4.4386400000000062E-2</c:v>
                </c:pt>
                <c:pt idx="2156" formatCode="General">
                  <c:v>4.4407100000000033E-2</c:v>
                </c:pt>
                <c:pt idx="2157" formatCode="General">
                  <c:v>4.4427600000000039E-2</c:v>
                </c:pt>
                <c:pt idx="2158" formatCode="General">
                  <c:v>4.4448200000000014E-2</c:v>
                </c:pt>
                <c:pt idx="2159" formatCode="General">
                  <c:v>4.4468800000000024E-2</c:v>
                </c:pt>
                <c:pt idx="2160" formatCode="General">
                  <c:v>4.4489399999999998E-2</c:v>
                </c:pt>
                <c:pt idx="2161" formatCode="General">
                  <c:v>4.4510000000000036E-2</c:v>
                </c:pt>
                <c:pt idx="2162" formatCode="General">
                  <c:v>4.4530600000000031E-2</c:v>
                </c:pt>
                <c:pt idx="2163" formatCode="General">
                  <c:v>4.4551199999999999E-2</c:v>
                </c:pt>
                <c:pt idx="2164" formatCode="General">
                  <c:v>4.4571799999999995E-2</c:v>
                </c:pt>
                <c:pt idx="2165" formatCode="General">
                  <c:v>4.4592400000000074E-2</c:v>
                </c:pt>
                <c:pt idx="2166" formatCode="General">
                  <c:v>4.4613000000000035E-2</c:v>
                </c:pt>
                <c:pt idx="2167" formatCode="General">
                  <c:v>4.4633600000000037E-2</c:v>
                </c:pt>
                <c:pt idx="2168" formatCode="General">
                  <c:v>4.4654199999999998E-2</c:v>
                </c:pt>
                <c:pt idx="2169" formatCode="General">
                  <c:v>4.4674800000000001E-2</c:v>
                </c:pt>
                <c:pt idx="2170" formatCode="General">
                  <c:v>4.4695400000000024E-2</c:v>
                </c:pt>
                <c:pt idx="2171" formatCode="General">
                  <c:v>4.4716000000000075E-2</c:v>
                </c:pt>
                <c:pt idx="2172" formatCode="General">
                  <c:v>4.4736600000000085E-2</c:v>
                </c:pt>
                <c:pt idx="2173" formatCode="General">
                  <c:v>4.4757200000000039E-2</c:v>
                </c:pt>
                <c:pt idx="2174" formatCode="General">
                  <c:v>4.4777800000000013E-2</c:v>
                </c:pt>
                <c:pt idx="2175" formatCode="General">
                  <c:v>4.4798400000000071E-2</c:v>
                </c:pt>
                <c:pt idx="2176" formatCode="General">
                  <c:v>4.481890000000005E-2</c:v>
                </c:pt>
                <c:pt idx="2177" formatCode="General">
                  <c:v>4.4839600000000035E-2</c:v>
                </c:pt>
                <c:pt idx="2178" formatCode="General">
                  <c:v>4.4860200000000038E-2</c:v>
                </c:pt>
                <c:pt idx="2179" formatCode="General">
                  <c:v>4.4880800000000012E-2</c:v>
                </c:pt>
                <c:pt idx="2180" formatCode="General">
                  <c:v>4.4901400000000022E-2</c:v>
                </c:pt>
                <c:pt idx="2181" formatCode="General">
                  <c:v>4.4921900000000001E-2</c:v>
                </c:pt>
                <c:pt idx="2182" formatCode="General">
                  <c:v>4.4942599999999999E-2</c:v>
                </c:pt>
                <c:pt idx="2183" formatCode="General">
                  <c:v>4.496320000000005E-2</c:v>
                </c:pt>
                <c:pt idx="2184" formatCode="General">
                  <c:v>4.4983700000000036E-2</c:v>
                </c:pt>
                <c:pt idx="2185" formatCode="General">
                  <c:v>4.5004300000000004E-2</c:v>
                </c:pt>
                <c:pt idx="2186" formatCode="General">
                  <c:v>4.5025000000000003E-2</c:v>
                </c:pt>
                <c:pt idx="2187" formatCode="General">
                  <c:v>4.5045499999999995E-2</c:v>
                </c:pt>
                <c:pt idx="2188" formatCode="General">
                  <c:v>4.5066200000000056E-2</c:v>
                </c:pt>
                <c:pt idx="2189" formatCode="General">
                  <c:v>4.5086700000000035E-2</c:v>
                </c:pt>
                <c:pt idx="2190" formatCode="General">
                  <c:v>4.5107300000000003E-2</c:v>
                </c:pt>
                <c:pt idx="2191" formatCode="General">
                  <c:v>4.5128000000000001E-2</c:v>
                </c:pt>
                <c:pt idx="2192" formatCode="General">
                  <c:v>4.5148499999999987E-2</c:v>
                </c:pt>
                <c:pt idx="2193" formatCode="General">
                  <c:v>4.5169099999999997E-2</c:v>
                </c:pt>
                <c:pt idx="2194" formatCode="General">
                  <c:v>4.5189699999999999E-2</c:v>
                </c:pt>
                <c:pt idx="2195" formatCode="General">
                  <c:v>4.5210300000000002E-2</c:v>
                </c:pt>
                <c:pt idx="2196" formatCode="General">
                  <c:v>4.5230899999999997E-2</c:v>
                </c:pt>
                <c:pt idx="2197" formatCode="General">
                  <c:v>4.5251499999999986E-2</c:v>
                </c:pt>
                <c:pt idx="2198" formatCode="General">
                  <c:v>4.5272099999999996E-2</c:v>
                </c:pt>
                <c:pt idx="2199" formatCode="General">
                  <c:v>4.5292700000000033E-2</c:v>
                </c:pt>
                <c:pt idx="2200" formatCode="General">
                  <c:v>4.5313300000000035E-2</c:v>
                </c:pt>
                <c:pt idx="2201" formatCode="General">
                  <c:v>4.5333900000000038E-2</c:v>
                </c:pt>
                <c:pt idx="2202" formatCode="General">
                  <c:v>4.5354500000000013E-2</c:v>
                </c:pt>
                <c:pt idx="2203" formatCode="General">
                  <c:v>4.5375099999999995E-2</c:v>
                </c:pt>
                <c:pt idx="2204" formatCode="General">
                  <c:v>4.5395700000000032E-2</c:v>
                </c:pt>
                <c:pt idx="2205" formatCode="General">
                  <c:v>4.5416300000000034E-2</c:v>
                </c:pt>
                <c:pt idx="2206" formatCode="General">
                  <c:v>4.5436900000000037E-2</c:v>
                </c:pt>
                <c:pt idx="2207" formatCode="General">
                  <c:v>4.5457500000000012E-2</c:v>
                </c:pt>
                <c:pt idx="2208" formatCode="General">
                  <c:v>4.5478000000000011E-2</c:v>
                </c:pt>
                <c:pt idx="2209" formatCode="General">
                  <c:v>4.5498700000000024E-2</c:v>
                </c:pt>
                <c:pt idx="2210" formatCode="General">
                  <c:v>4.5519299999999999E-2</c:v>
                </c:pt>
                <c:pt idx="2211" formatCode="General">
                  <c:v>4.5539900000000001E-2</c:v>
                </c:pt>
                <c:pt idx="2212" formatCode="General">
                  <c:v>4.5560500000000004E-2</c:v>
                </c:pt>
                <c:pt idx="2213" formatCode="General">
                  <c:v>4.5581099999999999E-2</c:v>
                </c:pt>
                <c:pt idx="2214" formatCode="General">
                  <c:v>4.5601599999999985E-2</c:v>
                </c:pt>
                <c:pt idx="2215" formatCode="General">
                  <c:v>4.5622299999999998E-2</c:v>
                </c:pt>
                <c:pt idx="2216" formatCode="General">
                  <c:v>4.5642799999999997E-2</c:v>
                </c:pt>
                <c:pt idx="2217" formatCode="General">
                  <c:v>4.5663400000000014E-2</c:v>
                </c:pt>
                <c:pt idx="2218" formatCode="General">
                  <c:v>4.5684099999999998E-2</c:v>
                </c:pt>
                <c:pt idx="2219" formatCode="General">
                  <c:v>4.570460000000004E-2</c:v>
                </c:pt>
                <c:pt idx="2220" formatCode="General">
                  <c:v>4.5725200000000014E-2</c:v>
                </c:pt>
                <c:pt idx="2221" formatCode="General">
                  <c:v>4.5745899999999985E-2</c:v>
                </c:pt>
                <c:pt idx="2222" formatCode="General">
                  <c:v>4.5766400000000061E-2</c:v>
                </c:pt>
                <c:pt idx="2223" formatCode="General">
                  <c:v>4.5787100000000004E-2</c:v>
                </c:pt>
                <c:pt idx="2224" formatCode="General">
                  <c:v>4.5807600000000032E-2</c:v>
                </c:pt>
                <c:pt idx="2225" formatCode="General">
                  <c:v>4.5828199999999986E-2</c:v>
                </c:pt>
                <c:pt idx="2226" formatCode="General">
                  <c:v>4.5848899999999977E-2</c:v>
                </c:pt>
                <c:pt idx="2227" formatCode="General">
                  <c:v>4.5869399999999998E-2</c:v>
                </c:pt>
                <c:pt idx="2228" formatCode="General">
                  <c:v>4.5890000000000035E-2</c:v>
                </c:pt>
                <c:pt idx="2229" formatCode="General">
                  <c:v>4.5910700000000013E-2</c:v>
                </c:pt>
                <c:pt idx="2230" formatCode="General">
                  <c:v>4.5931199999999985E-2</c:v>
                </c:pt>
                <c:pt idx="2231" formatCode="General">
                  <c:v>4.5951799999999987E-2</c:v>
                </c:pt>
                <c:pt idx="2232" formatCode="General">
                  <c:v>4.5972399999999997E-2</c:v>
                </c:pt>
                <c:pt idx="2233" formatCode="General">
                  <c:v>4.5993000000000034E-2</c:v>
                </c:pt>
                <c:pt idx="2234" formatCode="General">
                  <c:v>4.6013600000000036E-2</c:v>
                </c:pt>
                <c:pt idx="2235" formatCode="General">
                  <c:v>4.6034199999999997E-2</c:v>
                </c:pt>
                <c:pt idx="2236" formatCode="General">
                  <c:v>4.6054799999999986E-2</c:v>
                </c:pt>
                <c:pt idx="2237" formatCode="General">
                  <c:v>4.6075399999999975E-2</c:v>
                </c:pt>
                <c:pt idx="2238" formatCode="General">
                  <c:v>4.6095999999999998E-2</c:v>
                </c:pt>
                <c:pt idx="2239" formatCode="General">
                  <c:v>4.6116600000000035E-2</c:v>
                </c:pt>
                <c:pt idx="2240" formatCode="General">
                  <c:v>4.6137200000000003E-2</c:v>
                </c:pt>
                <c:pt idx="2241" formatCode="General">
                  <c:v>4.6157799999999999E-2</c:v>
                </c:pt>
                <c:pt idx="2242" formatCode="General">
                  <c:v>4.617839999999996E-2</c:v>
                </c:pt>
                <c:pt idx="2243" formatCode="General">
                  <c:v>4.6198900000000001E-2</c:v>
                </c:pt>
                <c:pt idx="2244" formatCode="General">
                  <c:v>4.62196E-2</c:v>
                </c:pt>
                <c:pt idx="2245" formatCode="General">
                  <c:v>4.6240199999999961E-2</c:v>
                </c:pt>
                <c:pt idx="2246" formatCode="General">
                  <c:v>4.6260700000000002E-2</c:v>
                </c:pt>
                <c:pt idx="2247" formatCode="General">
                  <c:v>4.62814E-2</c:v>
                </c:pt>
                <c:pt idx="2248" formatCode="General">
                  <c:v>4.63019E-2</c:v>
                </c:pt>
                <c:pt idx="2249" formatCode="General">
                  <c:v>4.6322599999999998E-2</c:v>
                </c:pt>
                <c:pt idx="2250" formatCode="General">
                  <c:v>4.6343200000000001E-2</c:v>
                </c:pt>
                <c:pt idx="2251" formatCode="General">
                  <c:v>4.6363700000000035E-2</c:v>
                </c:pt>
                <c:pt idx="2252" formatCode="General">
                  <c:v>4.6384300000000003E-2</c:v>
                </c:pt>
                <c:pt idx="2253" formatCode="General">
                  <c:v>4.6405000000000002E-2</c:v>
                </c:pt>
                <c:pt idx="2254" formatCode="General">
                  <c:v>4.6425499999999995E-2</c:v>
                </c:pt>
                <c:pt idx="2255" formatCode="General">
                  <c:v>4.6446099999999997E-2</c:v>
                </c:pt>
                <c:pt idx="2256" formatCode="General">
                  <c:v>4.6466700000000034E-2</c:v>
                </c:pt>
                <c:pt idx="2257" formatCode="General">
                  <c:v>4.6487300000000002E-2</c:v>
                </c:pt>
                <c:pt idx="2258" formatCode="General">
                  <c:v>4.6508000000000001E-2</c:v>
                </c:pt>
                <c:pt idx="2259" formatCode="General">
                  <c:v>4.6528499999999987E-2</c:v>
                </c:pt>
                <c:pt idx="2260" formatCode="General">
                  <c:v>4.6549099999999961E-2</c:v>
                </c:pt>
                <c:pt idx="2261" formatCode="General">
                  <c:v>4.6569699999999999E-2</c:v>
                </c:pt>
                <c:pt idx="2262" formatCode="General">
                  <c:v>4.6590300000000001E-2</c:v>
                </c:pt>
                <c:pt idx="2263" formatCode="General">
                  <c:v>4.6610899999999997E-2</c:v>
                </c:pt>
                <c:pt idx="2264" formatCode="General">
                  <c:v>4.6631499999999985E-2</c:v>
                </c:pt>
                <c:pt idx="2265" formatCode="General">
                  <c:v>4.6652099999999995E-2</c:v>
                </c:pt>
                <c:pt idx="2266" formatCode="General">
                  <c:v>4.6672699999999998E-2</c:v>
                </c:pt>
                <c:pt idx="2267" formatCode="General">
                  <c:v>4.66933E-2</c:v>
                </c:pt>
                <c:pt idx="2268" formatCode="General">
                  <c:v>4.6713900000000037E-2</c:v>
                </c:pt>
                <c:pt idx="2269" formatCode="General">
                  <c:v>4.6734500000000012E-2</c:v>
                </c:pt>
                <c:pt idx="2270" formatCode="General">
                  <c:v>4.6755099999999987E-2</c:v>
                </c:pt>
                <c:pt idx="2271" formatCode="General">
                  <c:v>4.6775699999999996E-2</c:v>
                </c:pt>
                <c:pt idx="2272" formatCode="General">
                  <c:v>4.6796300000000034E-2</c:v>
                </c:pt>
                <c:pt idx="2273" formatCode="General">
                  <c:v>4.6816900000000036E-2</c:v>
                </c:pt>
                <c:pt idx="2274" formatCode="General">
                  <c:v>4.6837500000000004E-2</c:v>
                </c:pt>
                <c:pt idx="2275" formatCode="General">
                  <c:v>4.6858000000000004E-2</c:v>
                </c:pt>
                <c:pt idx="2276" formatCode="General">
                  <c:v>4.6878699999999995E-2</c:v>
                </c:pt>
                <c:pt idx="2277" formatCode="General">
                  <c:v>4.6899299999999998E-2</c:v>
                </c:pt>
                <c:pt idx="2278" formatCode="General">
                  <c:v>4.6919799999999998E-2</c:v>
                </c:pt>
                <c:pt idx="2279" formatCode="General">
                  <c:v>4.6940499999999996E-2</c:v>
                </c:pt>
                <c:pt idx="2280" formatCode="General">
                  <c:v>4.6961000000000003E-2</c:v>
                </c:pt>
                <c:pt idx="2281" formatCode="General">
                  <c:v>4.6981599999999978E-2</c:v>
                </c:pt>
                <c:pt idx="2282" formatCode="General">
                  <c:v>4.7002300000000038E-2</c:v>
                </c:pt>
                <c:pt idx="2283" formatCode="General">
                  <c:v>4.7022800000000003E-2</c:v>
                </c:pt>
                <c:pt idx="2284" formatCode="General">
                  <c:v>4.7043399999999999E-2</c:v>
                </c:pt>
                <c:pt idx="2285" formatCode="General">
                  <c:v>4.7064100000000011E-2</c:v>
                </c:pt>
                <c:pt idx="2286" formatCode="General">
                  <c:v>4.7084600000000025E-2</c:v>
                </c:pt>
                <c:pt idx="2287" formatCode="General">
                  <c:v>4.7105200000000014E-2</c:v>
                </c:pt>
                <c:pt idx="2288" formatCode="General">
                  <c:v>4.7125799999999995E-2</c:v>
                </c:pt>
                <c:pt idx="2289" formatCode="General">
                  <c:v>4.7146399999999998E-2</c:v>
                </c:pt>
                <c:pt idx="2290" formatCode="General">
                  <c:v>4.7167000000000014E-2</c:v>
                </c:pt>
                <c:pt idx="2291" formatCode="General">
                  <c:v>4.7187600000000038E-2</c:v>
                </c:pt>
                <c:pt idx="2292" formatCode="General">
                  <c:v>4.7208199999999985E-2</c:v>
                </c:pt>
                <c:pt idx="2293" formatCode="General">
                  <c:v>4.7228799999999987E-2</c:v>
                </c:pt>
                <c:pt idx="2294" formatCode="General">
                  <c:v>4.7249399999999962E-2</c:v>
                </c:pt>
                <c:pt idx="2295" formatCode="General">
                  <c:v>4.727E-2</c:v>
                </c:pt>
                <c:pt idx="2296" formatCode="General">
                  <c:v>4.7290600000000037E-2</c:v>
                </c:pt>
                <c:pt idx="2297" formatCode="General">
                  <c:v>4.7311200000000039E-2</c:v>
                </c:pt>
                <c:pt idx="2298" formatCode="General">
                  <c:v>4.7331800000000014E-2</c:v>
                </c:pt>
                <c:pt idx="2299" formatCode="General">
                  <c:v>4.7352400000000058E-2</c:v>
                </c:pt>
                <c:pt idx="2300" formatCode="General">
                  <c:v>4.7373000000000033E-2</c:v>
                </c:pt>
                <c:pt idx="2301" formatCode="General">
                  <c:v>4.7393600000000084E-2</c:v>
                </c:pt>
                <c:pt idx="2302" formatCode="General">
                  <c:v>4.7414200000000031E-2</c:v>
                </c:pt>
                <c:pt idx="2303" formatCode="General">
                  <c:v>4.7434800000000013E-2</c:v>
                </c:pt>
                <c:pt idx="2304" formatCode="General">
                  <c:v>4.7455400000000023E-2</c:v>
                </c:pt>
                <c:pt idx="2305" formatCode="General">
                  <c:v>4.7475999999999997E-2</c:v>
                </c:pt>
                <c:pt idx="2306" formatCode="General">
                  <c:v>4.7496600000000083E-2</c:v>
                </c:pt>
                <c:pt idx="2307" formatCode="General">
                  <c:v>4.7517200000000037E-2</c:v>
                </c:pt>
                <c:pt idx="2308" formatCode="General">
                  <c:v>4.7537800000000012E-2</c:v>
                </c:pt>
                <c:pt idx="2309" formatCode="General">
                  <c:v>4.7558400000000021E-2</c:v>
                </c:pt>
                <c:pt idx="2310" formatCode="General">
                  <c:v>4.75789E-2</c:v>
                </c:pt>
                <c:pt idx="2311" formatCode="General">
                  <c:v>4.7599599999999999E-2</c:v>
                </c:pt>
                <c:pt idx="2312" formatCode="General">
                  <c:v>4.7620099999999999E-2</c:v>
                </c:pt>
                <c:pt idx="2313" formatCode="General">
                  <c:v>4.7640799999999997E-2</c:v>
                </c:pt>
                <c:pt idx="2314" formatCode="General">
                  <c:v>4.7661400000000013E-2</c:v>
                </c:pt>
                <c:pt idx="2315" formatCode="General">
                  <c:v>4.7681899999999985E-2</c:v>
                </c:pt>
                <c:pt idx="2316" formatCode="General">
                  <c:v>4.7702600000000074E-2</c:v>
                </c:pt>
                <c:pt idx="2317" formatCode="General">
                  <c:v>4.7723200000000035E-2</c:v>
                </c:pt>
                <c:pt idx="2318" formatCode="General">
                  <c:v>4.7743700000000014E-2</c:v>
                </c:pt>
                <c:pt idx="2319" formatCode="General">
                  <c:v>4.7764400000000061E-2</c:v>
                </c:pt>
                <c:pt idx="2320" formatCode="General">
                  <c:v>4.7785000000000022E-2</c:v>
                </c:pt>
                <c:pt idx="2321" formatCode="General">
                  <c:v>4.7805500000000001E-2</c:v>
                </c:pt>
                <c:pt idx="2322" formatCode="General">
                  <c:v>4.7826199999999999E-2</c:v>
                </c:pt>
                <c:pt idx="2323" formatCode="General">
                  <c:v>4.7846700000000013E-2</c:v>
                </c:pt>
                <c:pt idx="2324" formatCode="General">
                  <c:v>4.7867300000000036E-2</c:v>
                </c:pt>
                <c:pt idx="2325" formatCode="General">
                  <c:v>4.7888000000000014E-2</c:v>
                </c:pt>
                <c:pt idx="2326" formatCode="General">
                  <c:v>4.7908500000000014E-2</c:v>
                </c:pt>
                <c:pt idx="2327" formatCode="General">
                  <c:v>4.7929099999999995E-2</c:v>
                </c:pt>
                <c:pt idx="2328" formatCode="General">
                  <c:v>4.7949799999999987E-2</c:v>
                </c:pt>
                <c:pt idx="2329" formatCode="General">
                  <c:v>4.79703E-2</c:v>
                </c:pt>
                <c:pt idx="2330" formatCode="General">
                  <c:v>4.7990900000000038E-2</c:v>
                </c:pt>
                <c:pt idx="2331" formatCode="General">
                  <c:v>4.8011500000000013E-2</c:v>
                </c:pt>
                <c:pt idx="2332" formatCode="General">
                  <c:v>4.8032100000000022E-2</c:v>
                </c:pt>
                <c:pt idx="2333" formatCode="General">
                  <c:v>4.8052700000000004E-2</c:v>
                </c:pt>
                <c:pt idx="2334" formatCode="General">
                  <c:v>4.8073299999999999E-2</c:v>
                </c:pt>
                <c:pt idx="2335" formatCode="General">
                  <c:v>4.8093900000000037E-2</c:v>
                </c:pt>
                <c:pt idx="2336" formatCode="General">
                  <c:v>4.8114400000000022E-2</c:v>
                </c:pt>
                <c:pt idx="2337" formatCode="General">
                  <c:v>4.8135099999999986E-2</c:v>
                </c:pt>
                <c:pt idx="2338" formatCode="General">
                  <c:v>4.8155699999999996E-2</c:v>
                </c:pt>
                <c:pt idx="2339" formatCode="General">
                  <c:v>4.8176200000000002E-2</c:v>
                </c:pt>
                <c:pt idx="2340" formatCode="General">
                  <c:v>4.8196900000000036E-2</c:v>
                </c:pt>
                <c:pt idx="2341" formatCode="General">
                  <c:v>4.8217500000000003E-2</c:v>
                </c:pt>
                <c:pt idx="2342" formatCode="General">
                  <c:v>4.8238099999999999E-2</c:v>
                </c:pt>
                <c:pt idx="2343" formatCode="General">
                  <c:v>4.8258699999999995E-2</c:v>
                </c:pt>
                <c:pt idx="2344" formatCode="General">
                  <c:v>4.8279299999999963E-2</c:v>
                </c:pt>
                <c:pt idx="2345" formatCode="General">
                  <c:v>4.8299799999999997E-2</c:v>
                </c:pt>
                <c:pt idx="2346" formatCode="General">
                  <c:v>4.8320500000000002E-2</c:v>
                </c:pt>
                <c:pt idx="2347" formatCode="General">
                  <c:v>4.8341000000000002E-2</c:v>
                </c:pt>
                <c:pt idx="2348" formatCode="General">
                  <c:v>4.8361599999999998E-2</c:v>
                </c:pt>
                <c:pt idx="2349" formatCode="General">
                  <c:v>4.8382300000000024E-2</c:v>
                </c:pt>
                <c:pt idx="2350" formatCode="General">
                  <c:v>4.8402800000000003E-2</c:v>
                </c:pt>
                <c:pt idx="2351" formatCode="General">
                  <c:v>4.8423500000000001E-2</c:v>
                </c:pt>
                <c:pt idx="2352" formatCode="General">
                  <c:v>4.8444099999999997E-2</c:v>
                </c:pt>
                <c:pt idx="2353" formatCode="General">
                  <c:v>4.8464600000000024E-2</c:v>
                </c:pt>
                <c:pt idx="2354" formatCode="General">
                  <c:v>4.8485199999999985E-2</c:v>
                </c:pt>
                <c:pt idx="2355" formatCode="General">
                  <c:v>4.8505799999999995E-2</c:v>
                </c:pt>
                <c:pt idx="2356" formatCode="General">
                  <c:v>4.8526399999999997E-2</c:v>
                </c:pt>
                <c:pt idx="2357" formatCode="General">
                  <c:v>4.8547099999999996E-2</c:v>
                </c:pt>
                <c:pt idx="2358" formatCode="General">
                  <c:v>4.8567600000000037E-2</c:v>
                </c:pt>
                <c:pt idx="2359" formatCode="General">
                  <c:v>4.8588199999999977E-2</c:v>
                </c:pt>
                <c:pt idx="2360" formatCode="General">
                  <c:v>4.8608899999999976E-2</c:v>
                </c:pt>
                <c:pt idx="2361" formatCode="General">
                  <c:v>4.8629399999999968E-2</c:v>
                </c:pt>
                <c:pt idx="2362" formatCode="General">
                  <c:v>4.8649999999999964E-2</c:v>
                </c:pt>
                <c:pt idx="2363" formatCode="General">
                  <c:v>4.8670600000000001E-2</c:v>
                </c:pt>
                <c:pt idx="2364" formatCode="General">
                  <c:v>4.8691199999999976E-2</c:v>
                </c:pt>
                <c:pt idx="2365" formatCode="General">
                  <c:v>4.8711800000000013E-2</c:v>
                </c:pt>
                <c:pt idx="2366" formatCode="General">
                  <c:v>4.8732400000000058E-2</c:v>
                </c:pt>
                <c:pt idx="2367" formatCode="General">
                  <c:v>4.8753000000000032E-2</c:v>
                </c:pt>
                <c:pt idx="2368" formatCode="General">
                  <c:v>4.8773600000000035E-2</c:v>
                </c:pt>
                <c:pt idx="2369" formatCode="General">
                  <c:v>4.8794200000000038E-2</c:v>
                </c:pt>
                <c:pt idx="2370" formatCode="General">
                  <c:v>4.8814800000000012E-2</c:v>
                </c:pt>
                <c:pt idx="2371" formatCode="General">
                  <c:v>4.8835400000000022E-2</c:v>
                </c:pt>
                <c:pt idx="2372" formatCode="General">
                  <c:v>4.8855999999999997E-2</c:v>
                </c:pt>
                <c:pt idx="2373" formatCode="General">
                  <c:v>4.8876599999999999E-2</c:v>
                </c:pt>
                <c:pt idx="2374" formatCode="General">
                  <c:v>4.8897100000000013E-2</c:v>
                </c:pt>
                <c:pt idx="2375" formatCode="General">
                  <c:v>4.8917800000000004E-2</c:v>
                </c:pt>
                <c:pt idx="2376" formatCode="General">
                  <c:v>4.8938400000000014E-2</c:v>
                </c:pt>
                <c:pt idx="2377" formatCode="General">
                  <c:v>4.89589E-2</c:v>
                </c:pt>
                <c:pt idx="2378" formatCode="General">
                  <c:v>4.8979599999999963E-2</c:v>
                </c:pt>
                <c:pt idx="2379" formatCode="General">
                  <c:v>4.9000100000000012E-2</c:v>
                </c:pt>
                <c:pt idx="2380" formatCode="General">
                  <c:v>4.9020700000000014E-2</c:v>
                </c:pt>
                <c:pt idx="2381" formatCode="General">
                  <c:v>4.9041399999999999E-2</c:v>
                </c:pt>
                <c:pt idx="2382" formatCode="General">
                  <c:v>4.9061899999999999E-2</c:v>
                </c:pt>
                <c:pt idx="2383" formatCode="General">
                  <c:v>4.908250000000005E-2</c:v>
                </c:pt>
                <c:pt idx="2384" formatCode="General">
                  <c:v>4.9103200000000034E-2</c:v>
                </c:pt>
                <c:pt idx="2385" formatCode="General">
                  <c:v>4.9123700000000013E-2</c:v>
                </c:pt>
                <c:pt idx="2386" formatCode="General">
                  <c:v>4.9144300000000002E-2</c:v>
                </c:pt>
                <c:pt idx="2387" formatCode="General">
                  <c:v>4.9164900000000025E-2</c:v>
                </c:pt>
                <c:pt idx="2388" formatCode="General">
                  <c:v>4.91855E-2</c:v>
                </c:pt>
                <c:pt idx="2389" formatCode="General">
                  <c:v>4.9206100000000003E-2</c:v>
                </c:pt>
                <c:pt idx="2390" formatCode="General">
                  <c:v>4.9226700000000012E-2</c:v>
                </c:pt>
                <c:pt idx="2391" formatCode="General">
                  <c:v>4.9247300000000001E-2</c:v>
                </c:pt>
                <c:pt idx="2392" formatCode="General">
                  <c:v>4.9267900000000038E-2</c:v>
                </c:pt>
                <c:pt idx="2393" formatCode="General">
                  <c:v>4.9288500000000013E-2</c:v>
                </c:pt>
                <c:pt idx="2394" formatCode="General">
                  <c:v>4.9309100000000002E-2</c:v>
                </c:pt>
                <c:pt idx="2395" formatCode="General">
                  <c:v>4.9329700000000004E-2</c:v>
                </c:pt>
                <c:pt idx="2396" formatCode="General">
                  <c:v>4.9350300000000014E-2</c:v>
                </c:pt>
                <c:pt idx="2397" formatCode="General">
                  <c:v>4.9370900000000037E-2</c:v>
                </c:pt>
                <c:pt idx="2398" formatCode="General">
                  <c:v>4.939150000000004E-2</c:v>
                </c:pt>
                <c:pt idx="2399" formatCode="General">
                  <c:v>4.9412100000000042E-2</c:v>
                </c:pt>
                <c:pt idx="2400" formatCode="General">
                  <c:v>4.9432700000000065E-2</c:v>
                </c:pt>
                <c:pt idx="2401" formatCode="General">
                  <c:v>4.9453300000000033E-2</c:v>
                </c:pt>
                <c:pt idx="2402" formatCode="General">
                  <c:v>4.9473900000000036E-2</c:v>
                </c:pt>
                <c:pt idx="2403" formatCode="General">
                  <c:v>4.949440000000007E-2</c:v>
                </c:pt>
                <c:pt idx="2404" formatCode="General">
                  <c:v>4.9515100000000013E-2</c:v>
                </c:pt>
                <c:pt idx="2405" formatCode="General">
                  <c:v>4.9535700000000023E-2</c:v>
                </c:pt>
                <c:pt idx="2406" formatCode="General">
                  <c:v>4.9556300000000032E-2</c:v>
                </c:pt>
                <c:pt idx="2407" formatCode="General">
                  <c:v>4.9576900000000035E-2</c:v>
                </c:pt>
                <c:pt idx="2408" formatCode="General">
                  <c:v>4.9597500000000037E-2</c:v>
                </c:pt>
                <c:pt idx="2409" formatCode="General">
                  <c:v>4.9618100000000012E-2</c:v>
                </c:pt>
                <c:pt idx="2410" formatCode="General">
                  <c:v>4.9638700000000022E-2</c:v>
                </c:pt>
                <c:pt idx="2411" formatCode="General">
                  <c:v>4.9659200000000001E-2</c:v>
                </c:pt>
                <c:pt idx="2412" formatCode="General">
                  <c:v>4.9679799999999996E-2</c:v>
                </c:pt>
                <c:pt idx="2413" formatCode="General">
                  <c:v>4.9700500000000036E-2</c:v>
                </c:pt>
                <c:pt idx="2414" formatCode="General">
                  <c:v>4.9721000000000022E-2</c:v>
                </c:pt>
                <c:pt idx="2415" formatCode="General">
                  <c:v>4.9741700000000014E-2</c:v>
                </c:pt>
                <c:pt idx="2416" formatCode="General">
                  <c:v>4.9762300000000072E-2</c:v>
                </c:pt>
                <c:pt idx="2417" formatCode="General">
                  <c:v>4.9782800000000051E-2</c:v>
                </c:pt>
                <c:pt idx="2418" formatCode="General">
                  <c:v>4.9803500000000035E-2</c:v>
                </c:pt>
                <c:pt idx="2419" formatCode="General">
                  <c:v>4.9824000000000014E-2</c:v>
                </c:pt>
                <c:pt idx="2420" formatCode="General">
                  <c:v>4.9844600000000024E-2</c:v>
                </c:pt>
                <c:pt idx="2421" formatCode="General">
                  <c:v>4.9865300000000022E-2</c:v>
                </c:pt>
                <c:pt idx="2422" formatCode="General">
                  <c:v>4.9885800000000001E-2</c:v>
                </c:pt>
                <c:pt idx="2423" formatCode="General">
                  <c:v>4.9906400000000038E-2</c:v>
                </c:pt>
                <c:pt idx="2424" formatCode="General">
                  <c:v>4.9927100000000002E-2</c:v>
                </c:pt>
                <c:pt idx="2425" formatCode="General">
                  <c:v>4.9947600000000036E-2</c:v>
                </c:pt>
                <c:pt idx="2426" formatCode="General">
                  <c:v>4.9968200000000025E-2</c:v>
                </c:pt>
                <c:pt idx="2427" formatCode="General">
                  <c:v>4.9988900000000024E-2</c:v>
                </c:pt>
                <c:pt idx="2428" formatCode="General">
                  <c:v>5.0009400000000002E-2</c:v>
                </c:pt>
                <c:pt idx="2429" formatCode="General">
                  <c:v>5.0029999999999998E-2</c:v>
                </c:pt>
                <c:pt idx="2430" formatCode="General">
                  <c:v>5.0050600000000035E-2</c:v>
                </c:pt>
                <c:pt idx="2431" formatCode="General">
                  <c:v>5.0071200000000003E-2</c:v>
                </c:pt>
                <c:pt idx="2432" formatCode="General">
                  <c:v>5.0091800000000013E-2</c:v>
                </c:pt>
                <c:pt idx="2433" formatCode="General">
                  <c:v>5.0112400000000057E-2</c:v>
                </c:pt>
                <c:pt idx="2434" formatCode="General">
                  <c:v>5.0133000000000004E-2</c:v>
                </c:pt>
                <c:pt idx="2435" formatCode="General">
                  <c:v>5.0153500000000004E-2</c:v>
                </c:pt>
                <c:pt idx="2436" formatCode="General">
                  <c:v>5.0174200000000002E-2</c:v>
                </c:pt>
                <c:pt idx="2437" formatCode="General">
                  <c:v>5.0194800000000012E-2</c:v>
                </c:pt>
                <c:pt idx="2438" formatCode="General">
                  <c:v>5.0215299999999997E-2</c:v>
                </c:pt>
                <c:pt idx="2439" formatCode="General">
                  <c:v>5.0236000000000003E-2</c:v>
                </c:pt>
                <c:pt idx="2440" formatCode="General">
                  <c:v>5.0256599999999998E-2</c:v>
                </c:pt>
                <c:pt idx="2441" formatCode="General">
                  <c:v>5.0277099999999998E-2</c:v>
                </c:pt>
                <c:pt idx="2442" formatCode="General">
                  <c:v>5.0297800000000004E-2</c:v>
                </c:pt>
                <c:pt idx="2443" formatCode="General">
                  <c:v>5.0318400000000041E-2</c:v>
                </c:pt>
                <c:pt idx="2444" formatCode="General">
                  <c:v>5.0339000000000023E-2</c:v>
                </c:pt>
                <c:pt idx="2445" formatCode="General">
                  <c:v>5.0359599999999997E-2</c:v>
                </c:pt>
                <c:pt idx="2446" formatCode="General">
                  <c:v>5.0380100000000004E-2</c:v>
                </c:pt>
                <c:pt idx="2447" formatCode="General">
                  <c:v>5.0400700000000014E-2</c:v>
                </c:pt>
                <c:pt idx="2448" formatCode="General">
                  <c:v>5.0421399999999998E-2</c:v>
                </c:pt>
                <c:pt idx="2449" formatCode="General">
                  <c:v>5.0441899999999977E-2</c:v>
                </c:pt>
                <c:pt idx="2450" formatCode="General">
                  <c:v>5.0462600000000073E-2</c:v>
                </c:pt>
                <c:pt idx="2451" formatCode="General">
                  <c:v>5.0483199999999999E-2</c:v>
                </c:pt>
                <c:pt idx="2452" formatCode="General">
                  <c:v>5.0503700000000012E-2</c:v>
                </c:pt>
                <c:pt idx="2453" formatCode="General">
                  <c:v>5.0524399999999997E-2</c:v>
                </c:pt>
                <c:pt idx="2454" formatCode="General">
                  <c:v>5.0544899999999976E-2</c:v>
                </c:pt>
                <c:pt idx="2455" formatCode="General">
                  <c:v>5.0565499999999999E-2</c:v>
                </c:pt>
                <c:pt idx="2456" formatCode="General">
                  <c:v>5.0586100000000002E-2</c:v>
                </c:pt>
                <c:pt idx="2457" formatCode="General">
                  <c:v>5.0606700000000004E-2</c:v>
                </c:pt>
                <c:pt idx="2458" formatCode="General">
                  <c:v>5.06273E-2</c:v>
                </c:pt>
                <c:pt idx="2459" formatCode="General">
                  <c:v>5.0647999999999999E-2</c:v>
                </c:pt>
                <c:pt idx="2460" formatCode="General">
                  <c:v>5.0668500000000012E-2</c:v>
                </c:pt>
                <c:pt idx="2461" formatCode="General">
                  <c:v>5.0689099999999987E-2</c:v>
                </c:pt>
                <c:pt idx="2462" formatCode="General">
                  <c:v>5.0709700000000003E-2</c:v>
                </c:pt>
                <c:pt idx="2463" formatCode="General">
                  <c:v>5.0730300000000013E-2</c:v>
                </c:pt>
                <c:pt idx="2464" formatCode="General">
                  <c:v>5.0750900000000036E-2</c:v>
                </c:pt>
                <c:pt idx="2465" formatCode="General">
                  <c:v>5.0771500000000004E-2</c:v>
                </c:pt>
                <c:pt idx="2466" formatCode="General">
                  <c:v>5.0792100000000041E-2</c:v>
                </c:pt>
                <c:pt idx="2467" formatCode="General">
                  <c:v>5.0812700000000058E-2</c:v>
                </c:pt>
                <c:pt idx="2468" formatCode="General">
                  <c:v>5.0833300000000033E-2</c:v>
                </c:pt>
                <c:pt idx="2469" formatCode="General">
                  <c:v>5.0853900000000014E-2</c:v>
                </c:pt>
                <c:pt idx="2470" formatCode="General">
                  <c:v>5.0874500000000003E-2</c:v>
                </c:pt>
                <c:pt idx="2471" formatCode="General">
                  <c:v>5.0895100000000013E-2</c:v>
                </c:pt>
                <c:pt idx="2472" formatCode="General">
                  <c:v>5.0915700000000022E-2</c:v>
                </c:pt>
                <c:pt idx="2473" formatCode="General">
                  <c:v>5.0936300000000004E-2</c:v>
                </c:pt>
                <c:pt idx="2474" formatCode="General">
                  <c:v>5.0956899999999999E-2</c:v>
                </c:pt>
                <c:pt idx="2475" formatCode="General">
                  <c:v>5.0977500000000002E-2</c:v>
                </c:pt>
                <c:pt idx="2476" formatCode="General">
                  <c:v>5.0998000000000022E-2</c:v>
                </c:pt>
                <c:pt idx="2477" formatCode="General">
                  <c:v>5.1018700000000014E-2</c:v>
                </c:pt>
                <c:pt idx="2478" formatCode="General">
                  <c:v>5.10392E-2</c:v>
                </c:pt>
                <c:pt idx="2479" formatCode="General">
                  <c:v>5.1059799999999995E-2</c:v>
                </c:pt>
                <c:pt idx="2480" formatCode="General">
                  <c:v>5.1080500000000001E-2</c:v>
                </c:pt>
                <c:pt idx="2481" formatCode="General">
                  <c:v>5.1101000000000001E-2</c:v>
                </c:pt>
                <c:pt idx="2482" formatCode="General">
                  <c:v>5.1121599999999975E-2</c:v>
                </c:pt>
                <c:pt idx="2483" formatCode="General">
                  <c:v>5.1142299999999995E-2</c:v>
                </c:pt>
                <c:pt idx="2484" formatCode="General">
                  <c:v>5.1162800000000001E-2</c:v>
                </c:pt>
                <c:pt idx="2485" formatCode="General">
                  <c:v>5.1183399999999997E-2</c:v>
                </c:pt>
                <c:pt idx="2486" formatCode="General">
                  <c:v>5.1204E-2</c:v>
                </c:pt>
                <c:pt idx="2487" formatCode="General">
                  <c:v>5.1224600000000002E-2</c:v>
                </c:pt>
                <c:pt idx="2488" formatCode="General">
                  <c:v>5.1245199999999935E-2</c:v>
                </c:pt>
                <c:pt idx="2489" formatCode="General">
                  <c:v>5.1265799999999986E-2</c:v>
                </c:pt>
                <c:pt idx="2490" formatCode="General">
                  <c:v>5.1286400000000003E-2</c:v>
                </c:pt>
                <c:pt idx="2491" formatCode="General">
                  <c:v>5.1307000000000012E-2</c:v>
                </c:pt>
                <c:pt idx="2492" formatCode="General">
                  <c:v>5.1327600000000036E-2</c:v>
                </c:pt>
                <c:pt idx="2493" formatCode="General">
                  <c:v>5.1348199999999976E-2</c:v>
                </c:pt>
                <c:pt idx="2494" formatCode="General">
                  <c:v>5.1368799999999999E-2</c:v>
                </c:pt>
                <c:pt idx="2495" formatCode="General">
                  <c:v>5.1389400000000002E-2</c:v>
                </c:pt>
                <c:pt idx="2496" formatCode="General">
                  <c:v>5.1409999999999997E-2</c:v>
                </c:pt>
                <c:pt idx="2497" formatCode="General">
                  <c:v>5.1430600000000014E-2</c:v>
                </c:pt>
                <c:pt idx="2498" formatCode="General">
                  <c:v>5.1451200000000002E-2</c:v>
                </c:pt>
                <c:pt idx="2499" formatCode="General">
                  <c:v>5.1471799999999977E-2</c:v>
                </c:pt>
                <c:pt idx="2500" formatCode="General">
                  <c:v>5.1492400000000056E-2</c:v>
                </c:pt>
                <c:pt idx="2501" formatCode="General">
                  <c:v>5.1513000000000003E-2</c:v>
                </c:pt>
                <c:pt idx="2502" formatCode="General">
                  <c:v>5.1533599999999999E-2</c:v>
                </c:pt>
                <c:pt idx="2503" formatCode="General">
                  <c:v>5.1554200000000001E-2</c:v>
                </c:pt>
                <c:pt idx="2504" formatCode="General">
                  <c:v>5.1574799999999976E-2</c:v>
                </c:pt>
                <c:pt idx="2505" formatCode="General">
                  <c:v>5.1595299999999997E-2</c:v>
                </c:pt>
                <c:pt idx="2506" formatCode="General">
                  <c:v>5.1616000000000002E-2</c:v>
                </c:pt>
                <c:pt idx="2507" formatCode="General">
                  <c:v>5.1636599999999998E-2</c:v>
                </c:pt>
                <c:pt idx="2508" formatCode="General">
                  <c:v>5.16572E-2</c:v>
                </c:pt>
                <c:pt idx="2509" formatCode="General">
                  <c:v>5.1677799999999996E-2</c:v>
                </c:pt>
                <c:pt idx="2510" formatCode="General">
                  <c:v>5.1698299999999996E-2</c:v>
                </c:pt>
                <c:pt idx="2511" formatCode="General">
                  <c:v>5.1719000000000022E-2</c:v>
                </c:pt>
                <c:pt idx="2512" formatCode="General">
                  <c:v>5.1739599999999997E-2</c:v>
                </c:pt>
                <c:pt idx="2513" formatCode="General">
                  <c:v>5.1760100000000003E-2</c:v>
                </c:pt>
                <c:pt idx="2514" formatCode="General">
                  <c:v>5.1780800000000002E-2</c:v>
                </c:pt>
                <c:pt idx="2515" formatCode="General">
                  <c:v>5.1801399999999997E-2</c:v>
                </c:pt>
                <c:pt idx="2516" formatCode="General">
                  <c:v>5.1821899999999976E-2</c:v>
                </c:pt>
                <c:pt idx="2517" formatCode="General">
                  <c:v>5.1842600000000023E-2</c:v>
                </c:pt>
                <c:pt idx="2518" formatCode="General">
                  <c:v>5.1863100000000002E-2</c:v>
                </c:pt>
                <c:pt idx="2519" formatCode="General">
                  <c:v>5.1883700000000012E-2</c:v>
                </c:pt>
                <c:pt idx="2520" formatCode="General">
                  <c:v>5.1904400000000003E-2</c:v>
                </c:pt>
                <c:pt idx="2521" formatCode="General">
                  <c:v>5.1924900000000003E-2</c:v>
                </c:pt>
                <c:pt idx="2522" formatCode="General">
                  <c:v>5.1945499999999985E-2</c:v>
                </c:pt>
                <c:pt idx="2523" formatCode="General">
                  <c:v>5.1966199999999997E-2</c:v>
                </c:pt>
                <c:pt idx="2524" formatCode="General">
                  <c:v>5.1986700000000004E-2</c:v>
                </c:pt>
                <c:pt idx="2525" formatCode="General">
                  <c:v>5.2007300000000013E-2</c:v>
                </c:pt>
                <c:pt idx="2526" formatCode="General">
                  <c:v>5.2028000000000012E-2</c:v>
                </c:pt>
                <c:pt idx="2527" formatCode="General">
                  <c:v>5.2048500000000004E-2</c:v>
                </c:pt>
                <c:pt idx="2528" formatCode="General">
                  <c:v>5.20691E-2</c:v>
                </c:pt>
                <c:pt idx="2529" formatCode="General">
                  <c:v>5.2089700000000003E-2</c:v>
                </c:pt>
                <c:pt idx="2530" formatCode="General">
                  <c:v>5.2110300000000012E-2</c:v>
                </c:pt>
                <c:pt idx="2531" formatCode="General">
                  <c:v>5.2130900000000036E-2</c:v>
                </c:pt>
                <c:pt idx="2532" formatCode="General">
                  <c:v>5.2151500000000003E-2</c:v>
                </c:pt>
                <c:pt idx="2533" formatCode="General">
                  <c:v>5.2172100000000013E-2</c:v>
                </c:pt>
                <c:pt idx="2534" formatCode="General">
                  <c:v>5.2192600000000061E-2</c:v>
                </c:pt>
                <c:pt idx="2535" formatCode="General">
                  <c:v>5.2213300000000004E-2</c:v>
                </c:pt>
                <c:pt idx="2536" formatCode="General">
                  <c:v>5.2233900000000014E-2</c:v>
                </c:pt>
                <c:pt idx="2537" formatCode="General">
                  <c:v>5.2254399999999986E-2</c:v>
                </c:pt>
                <c:pt idx="2538" formatCode="General">
                  <c:v>5.2275099999999977E-2</c:v>
                </c:pt>
                <c:pt idx="2539" formatCode="General">
                  <c:v>5.2295700000000014E-2</c:v>
                </c:pt>
                <c:pt idx="2540" formatCode="General">
                  <c:v>5.2316200000000083E-2</c:v>
                </c:pt>
                <c:pt idx="2541" formatCode="General">
                  <c:v>5.2336900000000061E-2</c:v>
                </c:pt>
                <c:pt idx="2542" formatCode="General">
                  <c:v>5.235740000000004E-2</c:v>
                </c:pt>
                <c:pt idx="2543" formatCode="General">
                  <c:v>5.2378000000000022E-2</c:v>
                </c:pt>
                <c:pt idx="2544" formatCode="General">
                  <c:v>5.2398700000000041E-2</c:v>
                </c:pt>
                <c:pt idx="2545" formatCode="General">
                  <c:v>5.2419199999999999E-2</c:v>
                </c:pt>
                <c:pt idx="2546" formatCode="General">
                  <c:v>5.2439800000000002E-2</c:v>
                </c:pt>
                <c:pt idx="2547" formatCode="General">
                  <c:v>5.2460500000000035E-2</c:v>
                </c:pt>
                <c:pt idx="2548" formatCode="General">
                  <c:v>5.2481000000000014E-2</c:v>
                </c:pt>
                <c:pt idx="2549" formatCode="General">
                  <c:v>5.2501600000000023E-2</c:v>
                </c:pt>
                <c:pt idx="2550" formatCode="General">
                  <c:v>5.2522300000000022E-2</c:v>
                </c:pt>
                <c:pt idx="2551" formatCode="General">
                  <c:v>5.2542800000000001E-2</c:v>
                </c:pt>
                <c:pt idx="2552" formatCode="General">
                  <c:v>5.2563500000000034E-2</c:v>
                </c:pt>
                <c:pt idx="2553" formatCode="General">
                  <c:v>5.2584000000000013E-2</c:v>
                </c:pt>
                <c:pt idx="2554" formatCode="General">
                  <c:v>5.2604600000000022E-2</c:v>
                </c:pt>
                <c:pt idx="2555" formatCode="General">
                  <c:v>5.2625299999999986E-2</c:v>
                </c:pt>
                <c:pt idx="2556" formatCode="General">
                  <c:v>5.2645799999999986E-2</c:v>
                </c:pt>
                <c:pt idx="2557" formatCode="General">
                  <c:v>5.2666400000000037E-2</c:v>
                </c:pt>
                <c:pt idx="2558" formatCode="General">
                  <c:v>5.2687000000000012E-2</c:v>
                </c:pt>
                <c:pt idx="2559" formatCode="General">
                  <c:v>5.2707600000000063E-2</c:v>
                </c:pt>
                <c:pt idx="2560" formatCode="General">
                  <c:v>5.2728200000000024E-2</c:v>
                </c:pt>
                <c:pt idx="2561" formatCode="General">
                  <c:v>5.2748799999999998E-2</c:v>
                </c:pt>
                <c:pt idx="2562" formatCode="General">
                  <c:v>5.276940000000005E-2</c:v>
                </c:pt>
                <c:pt idx="2563" formatCode="General">
                  <c:v>5.2790000000000031E-2</c:v>
                </c:pt>
                <c:pt idx="2564" formatCode="General">
                  <c:v>5.2810600000000062E-2</c:v>
                </c:pt>
                <c:pt idx="2565" formatCode="General">
                  <c:v>5.2831200000000036E-2</c:v>
                </c:pt>
                <c:pt idx="2566" formatCode="General">
                  <c:v>5.2851800000000004E-2</c:v>
                </c:pt>
                <c:pt idx="2567" formatCode="General">
                  <c:v>5.2872400000000042E-2</c:v>
                </c:pt>
                <c:pt idx="2568" formatCode="General">
                  <c:v>5.2893000000000051E-2</c:v>
                </c:pt>
                <c:pt idx="2569" formatCode="General">
                  <c:v>5.2913600000000061E-2</c:v>
                </c:pt>
                <c:pt idx="2570" formatCode="General">
                  <c:v>5.2934200000000035E-2</c:v>
                </c:pt>
                <c:pt idx="2571" formatCode="General">
                  <c:v>5.2954800000000003E-2</c:v>
                </c:pt>
                <c:pt idx="2572" formatCode="General">
                  <c:v>5.2975399999999985E-2</c:v>
                </c:pt>
                <c:pt idx="2573" formatCode="General">
                  <c:v>5.2996000000000057E-2</c:v>
                </c:pt>
                <c:pt idx="2574" formatCode="General">
                  <c:v>5.3016600000000039E-2</c:v>
                </c:pt>
                <c:pt idx="2575" formatCode="General">
                  <c:v>5.3037200000000014E-2</c:v>
                </c:pt>
                <c:pt idx="2576" formatCode="General">
                  <c:v>5.3057800000000002E-2</c:v>
                </c:pt>
                <c:pt idx="2577" formatCode="General">
                  <c:v>5.3078299999999995E-2</c:v>
                </c:pt>
                <c:pt idx="2578" formatCode="General">
                  <c:v>5.3098899999999997E-2</c:v>
                </c:pt>
                <c:pt idx="2579" formatCode="General">
                  <c:v>5.3119600000000003E-2</c:v>
                </c:pt>
                <c:pt idx="2580" formatCode="General">
                  <c:v>5.3140099999999996E-2</c:v>
                </c:pt>
                <c:pt idx="2581" formatCode="General">
                  <c:v>5.3160700000000012E-2</c:v>
                </c:pt>
                <c:pt idx="2582" formatCode="General">
                  <c:v>5.3181399999999997E-2</c:v>
                </c:pt>
                <c:pt idx="2583" formatCode="General">
                  <c:v>5.3201899999999976E-2</c:v>
                </c:pt>
                <c:pt idx="2584" formatCode="General">
                  <c:v>5.3222499999999999E-2</c:v>
                </c:pt>
                <c:pt idx="2585" formatCode="General">
                  <c:v>5.3243099999999995E-2</c:v>
                </c:pt>
                <c:pt idx="2586" formatCode="General">
                  <c:v>5.3263700000000004E-2</c:v>
                </c:pt>
                <c:pt idx="2587" formatCode="General">
                  <c:v>5.32843E-2</c:v>
                </c:pt>
                <c:pt idx="2588" formatCode="General">
                  <c:v>5.3304900000000023E-2</c:v>
                </c:pt>
                <c:pt idx="2589" formatCode="General">
                  <c:v>5.3325499999999998E-2</c:v>
                </c:pt>
                <c:pt idx="2590" formatCode="General">
                  <c:v>5.33461E-2</c:v>
                </c:pt>
                <c:pt idx="2591" formatCode="General">
                  <c:v>5.3366700000000038E-2</c:v>
                </c:pt>
                <c:pt idx="2592" formatCode="General">
                  <c:v>5.3387300000000013E-2</c:v>
                </c:pt>
                <c:pt idx="2593" formatCode="General">
                  <c:v>5.3407900000000022E-2</c:v>
                </c:pt>
                <c:pt idx="2594" formatCode="General">
                  <c:v>5.3428499999999997E-2</c:v>
                </c:pt>
                <c:pt idx="2595" formatCode="General">
                  <c:v>5.3449099999999986E-2</c:v>
                </c:pt>
                <c:pt idx="2596" formatCode="General">
                  <c:v>5.3469700000000002E-2</c:v>
                </c:pt>
                <c:pt idx="2597" formatCode="General">
                  <c:v>5.3490300000000011E-2</c:v>
                </c:pt>
                <c:pt idx="2598" formatCode="General">
                  <c:v>5.3510900000000014E-2</c:v>
                </c:pt>
                <c:pt idx="2599" formatCode="General">
                  <c:v>5.3531500000000003E-2</c:v>
                </c:pt>
                <c:pt idx="2600" formatCode="General">
                  <c:v>5.3552099999999998E-2</c:v>
                </c:pt>
                <c:pt idx="2601" formatCode="General">
                  <c:v>5.3572700000000001E-2</c:v>
                </c:pt>
                <c:pt idx="2602" formatCode="General">
                  <c:v>5.3593300000000003E-2</c:v>
                </c:pt>
                <c:pt idx="2603" formatCode="General">
                  <c:v>5.3613899999999999E-2</c:v>
                </c:pt>
                <c:pt idx="2604" formatCode="General">
                  <c:v>5.3634399999999985E-2</c:v>
                </c:pt>
                <c:pt idx="2605" formatCode="General">
                  <c:v>5.3655099999999976E-2</c:v>
                </c:pt>
                <c:pt idx="2606" formatCode="General">
                  <c:v>5.3675699999999986E-2</c:v>
                </c:pt>
                <c:pt idx="2607" formatCode="General">
                  <c:v>5.3696300000000002E-2</c:v>
                </c:pt>
                <c:pt idx="2608" formatCode="General">
                  <c:v>5.371690000000006E-2</c:v>
                </c:pt>
                <c:pt idx="2609" formatCode="General">
                  <c:v>5.3737400000000039E-2</c:v>
                </c:pt>
                <c:pt idx="2610" formatCode="General">
                  <c:v>5.3758100000000003E-2</c:v>
                </c:pt>
                <c:pt idx="2611" formatCode="General">
                  <c:v>5.3778700000000013E-2</c:v>
                </c:pt>
                <c:pt idx="2612" formatCode="General">
                  <c:v>5.3799199999999998E-2</c:v>
                </c:pt>
                <c:pt idx="2613" formatCode="General">
                  <c:v>5.3819899999999997E-2</c:v>
                </c:pt>
                <c:pt idx="2614" formatCode="General">
                  <c:v>5.3840499999999999E-2</c:v>
                </c:pt>
                <c:pt idx="2615" formatCode="General">
                  <c:v>5.3861000000000013E-2</c:v>
                </c:pt>
                <c:pt idx="2616" formatCode="General">
                  <c:v>5.3881700000000012E-2</c:v>
                </c:pt>
                <c:pt idx="2617" formatCode="General">
                  <c:v>5.3902199999999997E-2</c:v>
                </c:pt>
                <c:pt idx="2618" formatCode="General">
                  <c:v>5.39228E-2</c:v>
                </c:pt>
                <c:pt idx="2619" formatCode="General">
                  <c:v>5.3943499999999998E-2</c:v>
                </c:pt>
                <c:pt idx="2620" formatCode="General">
                  <c:v>5.3964000000000012E-2</c:v>
                </c:pt>
                <c:pt idx="2621" formatCode="General">
                  <c:v>5.3984600000000021E-2</c:v>
                </c:pt>
                <c:pt idx="2622" formatCode="General">
                  <c:v>5.4005300000000013E-2</c:v>
                </c:pt>
                <c:pt idx="2623" formatCode="General">
                  <c:v>5.4025799999999999E-2</c:v>
                </c:pt>
                <c:pt idx="2624" formatCode="General">
                  <c:v>5.4046400000000036E-2</c:v>
                </c:pt>
                <c:pt idx="2625" formatCode="General">
                  <c:v>5.4067000000000046E-2</c:v>
                </c:pt>
                <c:pt idx="2626" formatCode="General">
                  <c:v>5.4087600000000062E-2</c:v>
                </c:pt>
                <c:pt idx="2627" formatCode="General">
                  <c:v>5.4108200000000023E-2</c:v>
                </c:pt>
                <c:pt idx="2628" formatCode="General">
                  <c:v>5.4128799999999998E-2</c:v>
                </c:pt>
                <c:pt idx="2629" formatCode="General">
                  <c:v>5.41494E-2</c:v>
                </c:pt>
                <c:pt idx="2630" formatCode="General">
                  <c:v>5.4170000000000003E-2</c:v>
                </c:pt>
                <c:pt idx="2631" formatCode="General">
                  <c:v>5.4190600000000061E-2</c:v>
                </c:pt>
                <c:pt idx="2632" formatCode="General">
                  <c:v>5.4211200000000036E-2</c:v>
                </c:pt>
                <c:pt idx="2633" formatCode="General">
                  <c:v>5.4231700000000022E-2</c:v>
                </c:pt>
                <c:pt idx="2634" formatCode="General">
                  <c:v>5.4252399999999999E-2</c:v>
                </c:pt>
                <c:pt idx="2635" formatCode="General">
                  <c:v>5.4273000000000002E-2</c:v>
                </c:pt>
                <c:pt idx="2636" formatCode="General">
                  <c:v>5.4293500000000036E-2</c:v>
                </c:pt>
                <c:pt idx="2637" formatCode="General">
                  <c:v>5.4314200000000062E-2</c:v>
                </c:pt>
                <c:pt idx="2638" formatCode="General">
                  <c:v>5.4334800000000037E-2</c:v>
                </c:pt>
                <c:pt idx="2639" formatCode="General">
                  <c:v>5.4355300000000023E-2</c:v>
                </c:pt>
                <c:pt idx="2640" formatCode="General">
                  <c:v>5.4376000000000056E-2</c:v>
                </c:pt>
                <c:pt idx="2641" formatCode="General">
                  <c:v>5.4396500000000084E-2</c:v>
                </c:pt>
                <c:pt idx="2642" formatCode="General">
                  <c:v>5.4417100000000038E-2</c:v>
                </c:pt>
                <c:pt idx="2643" formatCode="General">
                  <c:v>5.4437800000000036E-2</c:v>
                </c:pt>
                <c:pt idx="2644" formatCode="General">
                  <c:v>5.4458300000000022E-2</c:v>
                </c:pt>
                <c:pt idx="2645" formatCode="General">
                  <c:v>5.4479000000000014E-2</c:v>
                </c:pt>
                <c:pt idx="2646" formatCode="General">
                  <c:v>5.4499600000000058E-2</c:v>
                </c:pt>
                <c:pt idx="2647" formatCode="General">
                  <c:v>5.4520100000000002E-2</c:v>
                </c:pt>
                <c:pt idx="2648" formatCode="General">
                  <c:v>5.4540700000000004E-2</c:v>
                </c:pt>
                <c:pt idx="2649" formatCode="General">
                  <c:v>5.4561400000000038E-2</c:v>
                </c:pt>
                <c:pt idx="2650" formatCode="General">
                  <c:v>5.4581900000000023E-2</c:v>
                </c:pt>
                <c:pt idx="2651" formatCode="General">
                  <c:v>5.4602500000000033E-2</c:v>
                </c:pt>
                <c:pt idx="2652" formatCode="General">
                  <c:v>5.4623100000000001E-2</c:v>
                </c:pt>
                <c:pt idx="2653" formatCode="General">
                  <c:v>5.4643700000000003E-2</c:v>
                </c:pt>
                <c:pt idx="2654" formatCode="General">
                  <c:v>5.4664400000000037E-2</c:v>
                </c:pt>
                <c:pt idx="2655" formatCode="General">
                  <c:v>5.4684900000000022E-2</c:v>
                </c:pt>
                <c:pt idx="2656" formatCode="General">
                  <c:v>5.4705500000000032E-2</c:v>
                </c:pt>
                <c:pt idx="2657" formatCode="General">
                  <c:v>5.4726100000000034E-2</c:v>
                </c:pt>
                <c:pt idx="2658" formatCode="General">
                  <c:v>5.4746700000000037E-2</c:v>
                </c:pt>
                <c:pt idx="2659" formatCode="General">
                  <c:v>5.476730000000006E-2</c:v>
                </c:pt>
                <c:pt idx="2660" formatCode="General">
                  <c:v>5.4787900000000049E-2</c:v>
                </c:pt>
                <c:pt idx="2661" formatCode="General">
                  <c:v>5.4808500000000024E-2</c:v>
                </c:pt>
                <c:pt idx="2662" formatCode="General">
                  <c:v>5.4829099999999999E-2</c:v>
                </c:pt>
                <c:pt idx="2663" formatCode="General">
                  <c:v>5.4849700000000001E-2</c:v>
                </c:pt>
                <c:pt idx="2664" formatCode="General">
                  <c:v>5.4870300000000004E-2</c:v>
                </c:pt>
                <c:pt idx="2665" formatCode="General">
                  <c:v>5.4890900000000062E-2</c:v>
                </c:pt>
                <c:pt idx="2666" formatCode="General">
                  <c:v>5.4911500000000023E-2</c:v>
                </c:pt>
                <c:pt idx="2667" formatCode="General">
                  <c:v>5.4932100000000039E-2</c:v>
                </c:pt>
                <c:pt idx="2668" formatCode="General">
                  <c:v>5.4952700000000035E-2</c:v>
                </c:pt>
                <c:pt idx="2669" formatCode="General">
                  <c:v>5.4973300000000003E-2</c:v>
                </c:pt>
                <c:pt idx="2670" formatCode="General">
                  <c:v>5.4993900000000061E-2</c:v>
                </c:pt>
                <c:pt idx="2671" formatCode="General">
                  <c:v>5.5014500000000036E-2</c:v>
                </c:pt>
                <c:pt idx="2672" formatCode="General">
                  <c:v>5.5035100000000003E-2</c:v>
                </c:pt>
                <c:pt idx="2673" formatCode="General">
                  <c:v>5.5055699999999999E-2</c:v>
                </c:pt>
                <c:pt idx="2674" formatCode="General">
                  <c:v>5.5076300000000002E-2</c:v>
                </c:pt>
                <c:pt idx="2675" formatCode="General">
                  <c:v>5.5096900000000039E-2</c:v>
                </c:pt>
                <c:pt idx="2676" formatCode="General">
                  <c:v>5.5117400000000032E-2</c:v>
                </c:pt>
                <c:pt idx="2677" formatCode="General">
                  <c:v>5.5138100000000002E-2</c:v>
                </c:pt>
                <c:pt idx="2678" formatCode="General">
                  <c:v>5.5158700000000012E-2</c:v>
                </c:pt>
                <c:pt idx="2679" formatCode="General">
                  <c:v>5.5179199999999963E-2</c:v>
                </c:pt>
                <c:pt idx="2680" formatCode="General">
                  <c:v>5.51998E-2</c:v>
                </c:pt>
                <c:pt idx="2681" formatCode="General">
                  <c:v>5.5220499999999999E-2</c:v>
                </c:pt>
                <c:pt idx="2682" formatCode="General">
                  <c:v>5.5240999999999998E-2</c:v>
                </c:pt>
                <c:pt idx="2683" formatCode="General">
                  <c:v>5.5261600000000022E-2</c:v>
                </c:pt>
                <c:pt idx="2684" formatCode="General">
                  <c:v>5.5282199999999997E-2</c:v>
                </c:pt>
                <c:pt idx="2685" formatCode="General">
                  <c:v>5.5302800000000034E-2</c:v>
                </c:pt>
                <c:pt idx="2686" formatCode="General">
                  <c:v>5.5323400000000036E-2</c:v>
                </c:pt>
                <c:pt idx="2687" formatCode="General">
                  <c:v>5.5344000000000004E-2</c:v>
                </c:pt>
                <c:pt idx="2688" formatCode="General">
                  <c:v>5.5364600000000048E-2</c:v>
                </c:pt>
                <c:pt idx="2689" formatCode="General">
                  <c:v>5.5385200000000023E-2</c:v>
                </c:pt>
                <c:pt idx="2690" formatCode="General">
                  <c:v>5.5405799999999998E-2</c:v>
                </c:pt>
                <c:pt idx="2691" formatCode="General">
                  <c:v>5.5426400000000035E-2</c:v>
                </c:pt>
                <c:pt idx="2692" formatCode="General">
                  <c:v>5.5447000000000003E-2</c:v>
                </c:pt>
                <c:pt idx="2693" formatCode="General">
                  <c:v>5.546760000000004E-2</c:v>
                </c:pt>
                <c:pt idx="2694" formatCode="General">
                  <c:v>5.5488200000000022E-2</c:v>
                </c:pt>
                <c:pt idx="2695" formatCode="General">
                  <c:v>5.5508799999999997E-2</c:v>
                </c:pt>
                <c:pt idx="2696" formatCode="General">
                  <c:v>5.55294E-2</c:v>
                </c:pt>
                <c:pt idx="2697" formatCode="General">
                  <c:v>5.5550000000000002E-2</c:v>
                </c:pt>
                <c:pt idx="2698" formatCode="General">
                  <c:v>5.5570599999999998E-2</c:v>
                </c:pt>
                <c:pt idx="2699" formatCode="General">
                  <c:v>5.5591200000000014E-2</c:v>
                </c:pt>
                <c:pt idx="2700" formatCode="General">
                  <c:v>5.5611800000000003E-2</c:v>
                </c:pt>
                <c:pt idx="2701" formatCode="General">
                  <c:v>5.5632399999999999E-2</c:v>
                </c:pt>
                <c:pt idx="2702" formatCode="General">
                  <c:v>5.5653000000000001E-2</c:v>
                </c:pt>
                <c:pt idx="2703" formatCode="General">
                  <c:v>5.5673599999999997E-2</c:v>
                </c:pt>
                <c:pt idx="2704" formatCode="General">
                  <c:v>5.5694199999999999E-2</c:v>
                </c:pt>
                <c:pt idx="2705" formatCode="General">
                  <c:v>5.5714800000000023E-2</c:v>
                </c:pt>
                <c:pt idx="2706" formatCode="General">
                  <c:v>5.5735300000000002E-2</c:v>
                </c:pt>
                <c:pt idx="2707" formatCode="General">
                  <c:v>5.5756000000000042E-2</c:v>
                </c:pt>
                <c:pt idx="2708" formatCode="General">
                  <c:v>5.5776500000000034E-2</c:v>
                </c:pt>
                <c:pt idx="2709" formatCode="General">
                  <c:v>5.5797200000000061E-2</c:v>
                </c:pt>
                <c:pt idx="2710" formatCode="General">
                  <c:v>5.5817800000000035E-2</c:v>
                </c:pt>
                <c:pt idx="2711" formatCode="General">
                  <c:v>5.5838300000000014E-2</c:v>
                </c:pt>
                <c:pt idx="2712" formatCode="General">
                  <c:v>5.5859000000000013E-2</c:v>
                </c:pt>
                <c:pt idx="2713" formatCode="General">
                  <c:v>5.5879600000000001E-2</c:v>
                </c:pt>
                <c:pt idx="2714" formatCode="General">
                  <c:v>5.5900100000000001E-2</c:v>
                </c:pt>
                <c:pt idx="2715" formatCode="General">
                  <c:v>5.5920700000000004E-2</c:v>
                </c:pt>
                <c:pt idx="2716" formatCode="General">
                  <c:v>5.5941299999999985E-2</c:v>
                </c:pt>
                <c:pt idx="2717" formatCode="General">
                  <c:v>5.5961900000000023E-2</c:v>
                </c:pt>
                <c:pt idx="2718" formatCode="General">
                  <c:v>5.5982600000000042E-2</c:v>
                </c:pt>
                <c:pt idx="2719" formatCode="General">
                  <c:v>5.60031E-2</c:v>
                </c:pt>
                <c:pt idx="2720" formatCode="General">
                  <c:v>5.6023700000000003E-2</c:v>
                </c:pt>
                <c:pt idx="2721" formatCode="General">
                  <c:v>5.6044400000000001E-2</c:v>
                </c:pt>
                <c:pt idx="2722" formatCode="General">
                  <c:v>5.6064900000000022E-2</c:v>
                </c:pt>
                <c:pt idx="2723" formatCode="General">
                  <c:v>5.6085499999999996E-2</c:v>
                </c:pt>
                <c:pt idx="2724" formatCode="General">
                  <c:v>5.6106099999999999E-2</c:v>
                </c:pt>
                <c:pt idx="2725" formatCode="General">
                  <c:v>5.6126700000000002E-2</c:v>
                </c:pt>
                <c:pt idx="2726" formatCode="General">
                  <c:v>5.6147299999999997E-2</c:v>
                </c:pt>
                <c:pt idx="2727" formatCode="General">
                  <c:v>5.6167900000000014E-2</c:v>
                </c:pt>
                <c:pt idx="2728" formatCode="General">
                  <c:v>5.6188499999999995E-2</c:v>
                </c:pt>
                <c:pt idx="2729" formatCode="General">
                  <c:v>5.6209099999999963E-2</c:v>
                </c:pt>
                <c:pt idx="2730" formatCode="General">
                  <c:v>5.6229699999999987E-2</c:v>
                </c:pt>
                <c:pt idx="2731" formatCode="General">
                  <c:v>5.6250299999999996E-2</c:v>
                </c:pt>
                <c:pt idx="2732" formatCode="General">
                  <c:v>5.6270799999999975E-2</c:v>
                </c:pt>
                <c:pt idx="2733" formatCode="General">
                  <c:v>5.6291500000000001E-2</c:v>
                </c:pt>
                <c:pt idx="2734" formatCode="General">
                  <c:v>5.6312100000000039E-2</c:v>
                </c:pt>
                <c:pt idx="2735" formatCode="General">
                  <c:v>5.6332600000000038E-2</c:v>
                </c:pt>
                <c:pt idx="2736" formatCode="General">
                  <c:v>5.6353300000000002E-2</c:v>
                </c:pt>
                <c:pt idx="2737" formatCode="General">
                  <c:v>5.6373899999999998E-2</c:v>
                </c:pt>
                <c:pt idx="2738" formatCode="General">
                  <c:v>5.6394500000000014E-2</c:v>
                </c:pt>
                <c:pt idx="2739" formatCode="General">
                  <c:v>5.6415100000000003E-2</c:v>
                </c:pt>
                <c:pt idx="2740" formatCode="General">
                  <c:v>5.6435600000000002E-2</c:v>
                </c:pt>
                <c:pt idx="2741" formatCode="General">
                  <c:v>5.6456199999999998E-2</c:v>
                </c:pt>
                <c:pt idx="2742" formatCode="General">
                  <c:v>5.6476899999999997E-2</c:v>
                </c:pt>
                <c:pt idx="2743" formatCode="General">
                  <c:v>5.6497400000000038E-2</c:v>
                </c:pt>
                <c:pt idx="2744" formatCode="General">
                  <c:v>5.6518000000000013E-2</c:v>
                </c:pt>
                <c:pt idx="2745" formatCode="General">
                  <c:v>5.6538700000000004E-2</c:v>
                </c:pt>
                <c:pt idx="2746" formatCode="General">
                  <c:v>5.6559199999999962E-2</c:v>
                </c:pt>
                <c:pt idx="2747" formatCode="General">
                  <c:v>5.6579899999999968E-2</c:v>
                </c:pt>
                <c:pt idx="2748" formatCode="General">
                  <c:v>5.6600400000000002E-2</c:v>
                </c:pt>
                <c:pt idx="2749" formatCode="General">
                  <c:v>5.6620999999999998E-2</c:v>
                </c:pt>
                <c:pt idx="2750" formatCode="General">
                  <c:v>5.6641599999999959E-2</c:v>
                </c:pt>
                <c:pt idx="2751" formatCode="General">
                  <c:v>5.6662200000000024E-2</c:v>
                </c:pt>
                <c:pt idx="2752" formatCode="General">
                  <c:v>5.6682799999999998E-2</c:v>
                </c:pt>
                <c:pt idx="2753" formatCode="General">
                  <c:v>5.6703400000000036E-2</c:v>
                </c:pt>
                <c:pt idx="2754" formatCode="General">
                  <c:v>5.6724000000000004E-2</c:v>
                </c:pt>
                <c:pt idx="2755" formatCode="General">
                  <c:v>5.6744599999999999E-2</c:v>
                </c:pt>
                <c:pt idx="2756" formatCode="General">
                  <c:v>5.6765200000000023E-2</c:v>
                </c:pt>
                <c:pt idx="2757" formatCode="General">
                  <c:v>5.6785799999999997E-2</c:v>
                </c:pt>
                <c:pt idx="2758" formatCode="General">
                  <c:v>5.6806400000000035E-2</c:v>
                </c:pt>
                <c:pt idx="2759" formatCode="General">
                  <c:v>5.6827000000000003E-2</c:v>
                </c:pt>
                <c:pt idx="2760" formatCode="General">
                  <c:v>5.6847599999999998E-2</c:v>
                </c:pt>
                <c:pt idx="2761" formatCode="General">
                  <c:v>5.6868200000000022E-2</c:v>
                </c:pt>
                <c:pt idx="2762" formatCode="General">
                  <c:v>5.6888799999999996E-2</c:v>
                </c:pt>
                <c:pt idx="2763" formatCode="General">
                  <c:v>5.6909399999999985E-2</c:v>
                </c:pt>
                <c:pt idx="2764" formatCode="General">
                  <c:v>5.6930000000000001E-2</c:v>
                </c:pt>
                <c:pt idx="2765" formatCode="General">
                  <c:v>5.6950599999999997E-2</c:v>
                </c:pt>
                <c:pt idx="2766" formatCode="General">
                  <c:v>5.69712E-2</c:v>
                </c:pt>
                <c:pt idx="2767" formatCode="General">
                  <c:v>5.6991800000000002E-2</c:v>
                </c:pt>
                <c:pt idx="2768" formatCode="General">
                  <c:v>5.7012400000000074E-2</c:v>
                </c:pt>
                <c:pt idx="2769" formatCode="General">
                  <c:v>5.7033000000000035E-2</c:v>
                </c:pt>
                <c:pt idx="2770" formatCode="General">
                  <c:v>5.7053600000000038E-2</c:v>
                </c:pt>
                <c:pt idx="2771" formatCode="General">
                  <c:v>5.7074199999999999E-2</c:v>
                </c:pt>
                <c:pt idx="2772" formatCode="General">
                  <c:v>5.7094800000000022E-2</c:v>
                </c:pt>
                <c:pt idx="2773" formatCode="General">
                  <c:v>5.7115400000000024E-2</c:v>
                </c:pt>
                <c:pt idx="2774" formatCode="General">
                  <c:v>5.7135999999999999E-2</c:v>
                </c:pt>
                <c:pt idx="2775" formatCode="General">
                  <c:v>5.7156500000000034E-2</c:v>
                </c:pt>
                <c:pt idx="2776" formatCode="General">
                  <c:v>5.7177199999999997E-2</c:v>
                </c:pt>
                <c:pt idx="2777" formatCode="General">
                  <c:v>5.7197800000000014E-2</c:v>
                </c:pt>
                <c:pt idx="2778" formatCode="General">
                  <c:v>5.7218300000000014E-2</c:v>
                </c:pt>
                <c:pt idx="2779" formatCode="General">
                  <c:v>5.7239000000000012E-2</c:v>
                </c:pt>
                <c:pt idx="2780" formatCode="General">
                  <c:v>5.7259499999999998E-2</c:v>
                </c:pt>
                <c:pt idx="2781" formatCode="General">
                  <c:v>5.72801E-2</c:v>
                </c:pt>
                <c:pt idx="2782" formatCode="General">
                  <c:v>5.7300700000000038E-2</c:v>
                </c:pt>
                <c:pt idx="2783" formatCode="General">
                  <c:v>5.7321300000000013E-2</c:v>
                </c:pt>
                <c:pt idx="2784" formatCode="General">
                  <c:v>5.7341900000000022E-2</c:v>
                </c:pt>
                <c:pt idx="2785" formatCode="General">
                  <c:v>5.7362500000000066E-2</c:v>
                </c:pt>
                <c:pt idx="2786" formatCode="General">
                  <c:v>5.7383100000000034E-2</c:v>
                </c:pt>
                <c:pt idx="2787" formatCode="General">
                  <c:v>5.7403700000000037E-2</c:v>
                </c:pt>
                <c:pt idx="2788" formatCode="General">
                  <c:v>5.7424300000000011E-2</c:v>
                </c:pt>
                <c:pt idx="2789" formatCode="General">
                  <c:v>5.7444900000000014E-2</c:v>
                </c:pt>
                <c:pt idx="2790" formatCode="General">
                  <c:v>5.7465500000000024E-2</c:v>
                </c:pt>
                <c:pt idx="2791" formatCode="General">
                  <c:v>5.7486100000000033E-2</c:v>
                </c:pt>
                <c:pt idx="2792" formatCode="General">
                  <c:v>5.7506700000000036E-2</c:v>
                </c:pt>
                <c:pt idx="2793" formatCode="General">
                  <c:v>5.7527300000000003E-2</c:v>
                </c:pt>
                <c:pt idx="2794" formatCode="General">
                  <c:v>5.7547899999999999E-2</c:v>
                </c:pt>
                <c:pt idx="2795" formatCode="General">
                  <c:v>5.7568500000000022E-2</c:v>
                </c:pt>
                <c:pt idx="2796" formatCode="General">
                  <c:v>5.7589099999999997E-2</c:v>
                </c:pt>
                <c:pt idx="2797" formatCode="General">
                  <c:v>5.76097E-2</c:v>
                </c:pt>
                <c:pt idx="2798" formatCode="General">
                  <c:v>5.7630300000000002E-2</c:v>
                </c:pt>
                <c:pt idx="2799" formatCode="General">
                  <c:v>5.7650800000000002E-2</c:v>
                </c:pt>
                <c:pt idx="2800" formatCode="General">
                  <c:v>5.7671500000000001E-2</c:v>
                </c:pt>
                <c:pt idx="2801" formatCode="General">
                  <c:v>5.7692100000000024E-2</c:v>
                </c:pt>
                <c:pt idx="2802" formatCode="General">
                  <c:v>5.7712700000000075E-2</c:v>
                </c:pt>
                <c:pt idx="2803" formatCode="General">
                  <c:v>5.7733300000000036E-2</c:v>
                </c:pt>
                <c:pt idx="2804" formatCode="General">
                  <c:v>5.7753900000000039E-2</c:v>
                </c:pt>
                <c:pt idx="2805" formatCode="General">
                  <c:v>5.7774500000000013E-2</c:v>
                </c:pt>
                <c:pt idx="2806" formatCode="General">
                  <c:v>5.7795100000000023E-2</c:v>
                </c:pt>
                <c:pt idx="2807" formatCode="General">
                  <c:v>5.7815600000000057E-2</c:v>
                </c:pt>
                <c:pt idx="2808" formatCode="General">
                  <c:v>5.7836200000000039E-2</c:v>
                </c:pt>
                <c:pt idx="2809" formatCode="General">
                  <c:v>5.7856900000000037E-2</c:v>
                </c:pt>
                <c:pt idx="2810" formatCode="General">
                  <c:v>5.7877400000000037E-2</c:v>
                </c:pt>
                <c:pt idx="2811" formatCode="General">
                  <c:v>5.7898100000000036E-2</c:v>
                </c:pt>
                <c:pt idx="2812" formatCode="General">
                  <c:v>5.7918700000000024E-2</c:v>
                </c:pt>
                <c:pt idx="2813" formatCode="General">
                  <c:v>5.7939200000000003E-2</c:v>
                </c:pt>
                <c:pt idx="2814" formatCode="General">
                  <c:v>5.7959900000000002E-2</c:v>
                </c:pt>
                <c:pt idx="2815" formatCode="General">
                  <c:v>5.7980400000000036E-2</c:v>
                </c:pt>
                <c:pt idx="2816" formatCode="General">
                  <c:v>5.8001000000000004E-2</c:v>
                </c:pt>
                <c:pt idx="2817" formatCode="General">
                  <c:v>5.8021600000000013E-2</c:v>
                </c:pt>
                <c:pt idx="2818" formatCode="General">
                  <c:v>5.8042200000000023E-2</c:v>
                </c:pt>
                <c:pt idx="2819" formatCode="General">
                  <c:v>5.8062800000000032E-2</c:v>
                </c:pt>
                <c:pt idx="2820" formatCode="General">
                  <c:v>5.8083500000000003E-2</c:v>
                </c:pt>
                <c:pt idx="2821" formatCode="General">
                  <c:v>5.8104000000000003E-2</c:v>
                </c:pt>
                <c:pt idx="2822" formatCode="General">
                  <c:v>5.8124599999999985E-2</c:v>
                </c:pt>
                <c:pt idx="2823" formatCode="General">
                  <c:v>5.8145199999999959E-2</c:v>
                </c:pt>
                <c:pt idx="2824" formatCode="General">
                  <c:v>5.8165799999999997E-2</c:v>
                </c:pt>
                <c:pt idx="2825" formatCode="General">
                  <c:v>5.8186399999999999E-2</c:v>
                </c:pt>
                <c:pt idx="2826" formatCode="General">
                  <c:v>5.8207000000000002E-2</c:v>
                </c:pt>
                <c:pt idx="2827" formatCode="General">
                  <c:v>5.8227599999999997E-2</c:v>
                </c:pt>
                <c:pt idx="2828" formatCode="General">
                  <c:v>5.8248199999999958E-2</c:v>
                </c:pt>
                <c:pt idx="2829" formatCode="General">
                  <c:v>5.8268799999999996E-2</c:v>
                </c:pt>
                <c:pt idx="2830" formatCode="General">
                  <c:v>5.8289399999999963E-2</c:v>
                </c:pt>
                <c:pt idx="2831" formatCode="General">
                  <c:v>5.8309899999999998E-2</c:v>
                </c:pt>
                <c:pt idx="2832" formatCode="General">
                  <c:v>5.8330600000000038E-2</c:v>
                </c:pt>
                <c:pt idx="2833" formatCode="General">
                  <c:v>5.8351199999999999E-2</c:v>
                </c:pt>
                <c:pt idx="2834" formatCode="General">
                  <c:v>5.8371699999999999E-2</c:v>
                </c:pt>
                <c:pt idx="2835" formatCode="General">
                  <c:v>5.8392400000000073E-2</c:v>
                </c:pt>
                <c:pt idx="2836" formatCode="General">
                  <c:v>5.8413000000000034E-2</c:v>
                </c:pt>
                <c:pt idx="2837" formatCode="General">
                  <c:v>5.8433500000000013E-2</c:v>
                </c:pt>
                <c:pt idx="2838" formatCode="General">
                  <c:v>5.8454199999999998E-2</c:v>
                </c:pt>
                <c:pt idx="2839" formatCode="General">
                  <c:v>5.8474700000000004E-2</c:v>
                </c:pt>
                <c:pt idx="2840" formatCode="General">
                  <c:v>5.8495400000000024E-2</c:v>
                </c:pt>
                <c:pt idx="2841" formatCode="General">
                  <c:v>5.8515999999999999E-2</c:v>
                </c:pt>
                <c:pt idx="2842" formatCode="General">
                  <c:v>5.8536500000000012E-2</c:v>
                </c:pt>
                <c:pt idx="2843" formatCode="General">
                  <c:v>5.8557100000000001E-2</c:v>
                </c:pt>
                <c:pt idx="2844" formatCode="General">
                  <c:v>5.8577799999999999E-2</c:v>
                </c:pt>
                <c:pt idx="2845" formatCode="General">
                  <c:v>5.8598300000000013E-2</c:v>
                </c:pt>
                <c:pt idx="2846" formatCode="General">
                  <c:v>5.8618900000000002E-2</c:v>
                </c:pt>
                <c:pt idx="2847" formatCode="General">
                  <c:v>5.8639499999999997E-2</c:v>
                </c:pt>
                <c:pt idx="2848" formatCode="General">
                  <c:v>5.86601E-2</c:v>
                </c:pt>
                <c:pt idx="2849" formatCode="General">
                  <c:v>5.8680799999999998E-2</c:v>
                </c:pt>
                <c:pt idx="2850" formatCode="General">
                  <c:v>5.8701300000000012E-2</c:v>
                </c:pt>
                <c:pt idx="2851" formatCode="General">
                  <c:v>5.8721900000000014E-2</c:v>
                </c:pt>
                <c:pt idx="2852" formatCode="General">
                  <c:v>5.8742500000000003E-2</c:v>
                </c:pt>
                <c:pt idx="2853" formatCode="General">
                  <c:v>5.8763100000000033E-2</c:v>
                </c:pt>
                <c:pt idx="2854" formatCode="General">
                  <c:v>5.8783700000000036E-2</c:v>
                </c:pt>
                <c:pt idx="2855" formatCode="General">
                  <c:v>5.8804300000000004E-2</c:v>
                </c:pt>
                <c:pt idx="2856" formatCode="General">
                  <c:v>5.8824899999999986E-2</c:v>
                </c:pt>
                <c:pt idx="2857" formatCode="General">
                  <c:v>5.8845499999999995E-2</c:v>
                </c:pt>
                <c:pt idx="2858" formatCode="General">
                  <c:v>5.8866100000000032E-2</c:v>
                </c:pt>
                <c:pt idx="2859" formatCode="General">
                  <c:v>5.8886700000000035E-2</c:v>
                </c:pt>
                <c:pt idx="2860" formatCode="General">
                  <c:v>5.8907300000000003E-2</c:v>
                </c:pt>
                <c:pt idx="2861" formatCode="General">
                  <c:v>5.8927899999999998E-2</c:v>
                </c:pt>
                <c:pt idx="2862" formatCode="General">
                  <c:v>5.8948499999999987E-2</c:v>
                </c:pt>
                <c:pt idx="2863" formatCode="General">
                  <c:v>5.8969099999999997E-2</c:v>
                </c:pt>
                <c:pt idx="2864" formatCode="General">
                  <c:v>5.8989699999999999E-2</c:v>
                </c:pt>
                <c:pt idx="2865" formatCode="General">
                  <c:v>5.9010300000000036E-2</c:v>
                </c:pt>
                <c:pt idx="2866" formatCode="General">
                  <c:v>5.9030900000000039E-2</c:v>
                </c:pt>
                <c:pt idx="2867" formatCode="General">
                  <c:v>5.9051500000000014E-2</c:v>
                </c:pt>
                <c:pt idx="2868" formatCode="General">
                  <c:v>5.9072100000000023E-2</c:v>
                </c:pt>
                <c:pt idx="2869" formatCode="General">
                  <c:v>5.9092700000000074E-2</c:v>
                </c:pt>
                <c:pt idx="2870" formatCode="General">
                  <c:v>5.9113300000000035E-2</c:v>
                </c:pt>
                <c:pt idx="2871" formatCode="General">
                  <c:v>5.9133900000000038E-2</c:v>
                </c:pt>
                <c:pt idx="2872" formatCode="General">
                  <c:v>5.9154500000000013E-2</c:v>
                </c:pt>
                <c:pt idx="2873" formatCode="General">
                  <c:v>5.9175100000000001E-2</c:v>
                </c:pt>
                <c:pt idx="2874" formatCode="General">
                  <c:v>5.9195600000000057E-2</c:v>
                </c:pt>
                <c:pt idx="2875" formatCode="General">
                  <c:v>5.9216300000000034E-2</c:v>
                </c:pt>
                <c:pt idx="2876" formatCode="General">
                  <c:v>5.9236900000000037E-2</c:v>
                </c:pt>
                <c:pt idx="2877" formatCode="General">
                  <c:v>5.9257400000000036E-2</c:v>
                </c:pt>
                <c:pt idx="2878" formatCode="General">
                  <c:v>5.92781E-2</c:v>
                </c:pt>
                <c:pt idx="2879" formatCode="General">
                  <c:v>5.9298600000000042E-2</c:v>
                </c:pt>
                <c:pt idx="2880" formatCode="General">
                  <c:v>5.9319200000000058E-2</c:v>
                </c:pt>
                <c:pt idx="2881" formatCode="General">
                  <c:v>5.933990000000005E-2</c:v>
                </c:pt>
                <c:pt idx="2882" formatCode="General">
                  <c:v>5.9360400000000077E-2</c:v>
                </c:pt>
                <c:pt idx="2883" formatCode="General">
                  <c:v>5.9381000000000038E-2</c:v>
                </c:pt>
                <c:pt idx="2884" formatCode="General">
                  <c:v>5.940160000000004E-2</c:v>
                </c:pt>
                <c:pt idx="2885" formatCode="General">
                  <c:v>5.9422200000000057E-2</c:v>
                </c:pt>
                <c:pt idx="2886" formatCode="General">
                  <c:v>5.9442800000000004E-2</c:v>
                </c:pt>
                <c:pt idx="2887" formatCode="General">
                  <c:v>5.9463400000000062E-2</c:v>
                </c:pt>
                <c:pt idx="2888" formatCode="General">
                  <c:v>5.9484000000000037E-2</c:v>
                </c:pt>
                <c:pt idx="2889" formatCode="General">
                  <c:v>5.9504600000000039E-2</c:v>
                </c:pt>
                <c:pt idx="2890" formatCode="General">
                  <c:v>5.9525200000000014E-2</c:v>
                </c:pt>
                <c:pt idx="2891" formatCode="General">
                  <c:v>5.9545799999999996E-2</c:v>
                </c:pt>
                <c:pt idx="2892" formatCode="General">
                  <c:v>5.9566400000000068E-2</c:v>
                </c:pt>
                <c:pt idx="2893" formatCode="General">
                  <c:v>5.9587000000000036E-2</c:v>
                </c:pt>
                <c:pt idx="2894" formatCode="General">
                  <c:v>5.9607600000000031E-2</c:v>
                </c:pt>
                <c:pt idx="2895" formatCode="General">
                  <c:v>5.9628199999999985E-2</c:v>
                </c:pt>
                <c:pt idx="2896" formatCode="General">
                  <c:v>5.9648799999999995E-2</c:v>
                </c:pt>
                <c:pt idx="2897" formatCode="General">
                  <c:v>5.9669399999999997E-2</c:v>
                </c:pt>
                <c:pt idx="2898" formatCode="General">
                  <c:v>5.9690000000000035E-2</c:v>
                </c:pt>
                <c:pt idx="2899" formatCode="General">
                  <c:v>5.9710600000000086E-2</c:v>
                </c:pt>
                <c:pt idx="2900" formatCode="General">
                  <c:v>5.973120000000004E-2</c:v>
                </c:pt>
                <c:pt idx="2901" formatCode="General">
                  <c:v>5.975170000000004E-2</c:v>
                </c:pt>
                <c:pt idx="2902" formatCode="General">
                  <c:v>5.9772400000000073E-2</c:v>
                </c:pt>
                <c:pt idx="2903" formatCode="General">
                  <c:v>5.9792900000000086E-2</c:v>
                </c:pt>
                <c:pt idx="2904" formatCode="General">
                  <c:v>5.9813600000000085E-2</c:v>
                </c:pt>
                <c:pt idx="2905" formatCode="General">
                  <c:v>5.9834200000000039E-2</c:v>
                </c:pt>
                <c:pt idx="2906" formatCode="General">
                  <c:v>5.9854700000000038E-2</c:v>
                </c:pt>
                <c:pt idx="2907" formatCode="General">
                  <c:v>5.9875400000000023E-2</c:v>
                </c:pt>
                <c:pt idx="2908" formatCode="General">
                  <c:v>5.9896000000000074E-2</c:v>
                </c:pt>
                <c:pt idx="2909" formatCode="General">
                  <c:v>5.9916500000000053E-2</c:v>
                </c:pt>
                <c:pt idx="2910" formatCode="General">
                  <c:v>5.9937100000000014E-2</c:v>
                </c:pt>
                <c:pt idx="2911" formatCode="General">
                  <c:v>5.9957800000000012E-2</c:v>
                </c:pt>
                <c:pt idx="2912" formatCode="General">
                  <c:v>5.9978300000000012E-2</c:v>
                </c:pt>
                <c:pt idx="2913" formatCode="General">
                  <c:v>5.9999000000000038E-2</c:v>
                </c:pt>
                <c:pt idx="2914" formatCode="General">
                  <c:v>6.0019500000000003E-2</c:v>
                </c:pt>
                <c:pt idx="2915" formatCode="General">
                  <c:v>6.0040099999999999E-2</c:v>
                </c:pt>
                <c:pt idx="2916" formatCode="General">
                  <c:v>6.0060800000000004E-2</c:v>
                </c:pt>
                <c:pt idx="2917" formatCode="General">
                  <c:v>6.0081300000000004E-2</c:v>
                </c:pt>
                <c:pt idx="2918" formatCode="General">
                  <c:v>6.0101900000000014E-2</c:v>
                </c:pt>
                <c:pt idx="2919" formatCode="General">
                  <c:v>6.0122500000000002E-2</c:v>
                </c:pt>
                <c:pt idx="2920" formatCode="General">
                  <c:v>6.0143099999999998E-2</c:v>
                </c:pt>
                <c:pt idx="2921" formatCode="General">
                  <c:v>6.0163700000000014E-2</c:v>
                </c:pt>
                <c:pt idx="2922" formatCode="General">
                  <c:v>6.0184300000000003E-2</c:v>
                </c:pt>
                <c:pt idx="2923" formatCode="General">
                  <c:v>6.0204899999999985E-2</c:v>
                </c:pt>
                <c:pt idx="2924" formatCode="General">
                  <c:v>6.0225499999999987E-2</c:v>
                </c:pt>
                <c:pt idx="2925" formatCode="General">
                  <c:v>6.0246099999999997E-2</c:v>
                </c:pt>
                <c:pt idx="2926" formatCode="General">
                  <c:v>6.0266700000000034E-2</c:v>
                </c:pt>
                <c:pt idx="2927" formatCode="General">
                  <c:v>6.0287300000000002E-2</c:v>
                </c:pt>
                <c:pt idx="2928" formatCode="General">
                  <c:v>6.0307900000000039E-2</c:v>
                </c:pt>
                <c:pt idx="2929" formatCode="General">
                  <c:v>6.0328500000000014E-2</c:v>
                </c:pt>
                <c:pt idx="2930" formatCode="General">
                  <c:v>6.0349E-2</c:v>
                </c:pt>
                <c:pt idx="2931" formatCode="General">
                  <c:v>6.0369700000000033E-2</c:v>
                </c:pt>
                <c:pt idx="2932" formatCode="General">
                  <c:v>6.0390300000000036E-2</c:v>
                </c:pt>
                <c:pt idx="2933" formatCode="General">
                  <c:v>6.0410800000000014E-2</c:v>
                </c:pt>
                <c:pt idx="2934" formatCode="General">
                  <c:v>6.0431500000000013E-2</c:v>
                </c:pt>
                <c:pt idx="2935" formatCode="General">
                  <c:v>6.0452100000000022E-2</c:v>
                </c:pt>
                <c:pt idx="2936" formatCode="General">
                  <c:v>6.047260000000005E-2</c:v>
                </c:pt>
                <c:pt idx="2937" formatCode="General">
                  <c:v>6.0493300000000035E-2</c:v>
                </c:pt>
                <c:pt idx="2938" formatCode="General">
                  <c:v>6.0513800000000013E-2</c:v>
                </c:pt>
                <c:pt idx="2939" formatCode="General">
                  <c:v>6.0534400000000023E-2</c:v>
                </c:pt>
                <c:pt idx="2940" formatCode="General">
                  <c:v>6.0555100000000001E-2</c:v>
                </c:pt>
                <c:pt idx="2941" formatCode="General">
                  <c:v>6.05756E-2</c:v>
                </c:pt>
                <c:pt idx="2942" formatCode="General">
                  <c:v>6.0596200000000051E-2</c:v>
                </c:pt>
                <c:pt idx="2943" formatCode="General">
                  <c:v>6.0616900000000036E-2</c:v>
                </c:pt>
                <c:pt idx="2944" formatCode="General">
                  <c:v>6.0637400000000036E-2</c:v>
                </c:pt>
                <c:pt idx="2945" formatCode="General">
                  <c:v>6.0658000000000004E-2</c:v>
                </c:pt>
                <c:pt idx="2946" formatCode="General">
                  <c:v>6.0678599999999985E-2</c:v>
                </c:pt>
                <c:pt idx="2947" formatCode="General">
                  <c:v>6.0699200000000002E-2</c:v>
                </c:pt>
                <c:pt idx="2948" formatCode="General">
                  <c:v>6.0719800000000004E-2</c:v>
                </c:pt>
                <c:pt idx="2949" formatCode="General">
                  <c:v>6.0740400000000014E-2</c:v>
                </c:pt>
                <c:pt idx="2950" formatCode="General">
                  <c:v>6.0761000000000037E-2</c:v>
                </c:pt>
                <c:pt idx="2951" formatCode="General">
                  <c:v>6.0781700000000022E-2</c:v>
                </c:pt>
                <c:pt idx="2952" formatCode="General">
                  <c:v>6.0802200000000056E-2</c:v>
                </c:pt>
                <c:pt idx="2953" formatCode="General">
                  <c:v>6.0822800000000003E-2</c:v>
                </c:pt>
                <c:pt idx="2954" formatCode="General">
                  <c:v>6.0843399999999999E-2</c:v>
                </c:pt>
                <c:pt idx="2955" formatCode="General">
                  <c:v>6.0864000000000036E-2</c:v>
                </c:pt>
                <c:pt idx="2956" formatCode="General">
                  <c:v>6.0884600000000032E-2</c:v>
                </c:pt>
                <c:pt idx="2957" formatCode="General">
                  <c:v>6.0905200000000013E-2</c:v>
                </c:pt>
                <c:pt idx="2958" formatCode="General">
                  <c:v>6.0925799999999995E-2</c:v>
                </c:pt>
                <c:pt idx="2959" formatCode="General">
                  <c:v>6.0946399999999998E-2</c:v>
                </c:pt>
                <c:pt idx="2960" formatCode="General">
                  <c:v>6.0967000000000035E-2</c:v>
                </c:pt>
                <c:pt idx="2961" formatCode="General">
                  <c:v>6.0987600000000038E-2</c:v>
                </c:pt>
                <c:pt idx="2962" formatCode="General">
                  <c:v>6.1008199999999985E-2</c:v>
                </c:pt>
                <c:pt idx="2963" formatCode="General">
                  <c:v>6.1028799999999987E-2</c:v>
                </c:pt>
                <c:pt idx="2964" formatCode="General">
                  <c:v>6.1049399999999962E-2</c:v>
                </c:pt>
                <c:pt idx="2965" formatCode="General">
                  <c:v>6.1069999999999999E-2</c:v>
                </c:pt>
                <c:pt idx="2966" formatCode="General">
                  <c:v>6.1090600000000037E-2</c:v>
                </c:pt>
                <c:pt idx="2967" formatCode="General">
                  <c:v>6.1111199999999997E-2</c:v>
                </c:pt>
                <c:pt idx="2968" formatCode="General">
                  <c:v>6.1131799999999986E-2</c:v>
                </c:pt>
                <c:pt idx="2969" formatCode="General">
                  <c:v>6.1152400000000023E-2</c:v>
                </c:pt>
                <c:pt idx="2970" formatCode="General">
                  <c:v>6.1172900000000002E-2</c:v>
                </c:pt>
                <c:pt idx="2971" formatCode="General">
                  <c:v>6.1193600000000035E-2</c:v>
                </c:pt>
                <c:pt idx="2972" formatCode="General">
                  <c:v>6.1214200000000003E-2</c:v>
                </c:pt>
                <c:pt idx="2973" formatCode="General">
                  <c:v>6.1234700000000003E-2</c:v>
                </c:pt>
                <c:pt idx="2974" formatCode="General">
                  <c:v>6.1255399999999974E-2</c:v>
                </c:pt>
                <c:pt idx="2975" formatCode="General">
                  <c:v>6.1275999999999976E-2</c:v>
                </c:pt>
                <c:pt idx="2976" formatCode="General">
                  <c:v>6.1296500000000004E-2</c:v>
                </c:pt>
                <c:pt idx="2977" formatCode="General">
                  <c:v>6.1317200000000037E-2</c:v>
                </c:pt>
                <c:pt idx="2978" formatCode="General">
                  <c:v>6.1337700000000037E-2</c:v>
                </c:pt>
                <c:pt idx="2979" formatCode="General">
                  <c:v>6.1358300000000011E-2</c:v>
                </c:pt>
                <c:pt idx="2980" formatCode="General">
                  <c:v>6.1378999999999996E-2</c:v>
                </c:pt>
                <c:pt idx="2981" formatCode="General">
                  <c:v>6.1399500000000003E-2</c:v>
                </c:pt>
                <c:pt idx="2982" formatCode="General">
                  <c:v>6.1420099999999998E-2</c:v>
                </c:pt>
                <c:pt idx="2983" formatCode="General">
                  <c:v>6.1440799999999997E-2</c:v>
                </c:pt>
                <c:pt idx="2984" formatCode="General">
                  <c:v>6.1461300000000003E-2</c:v>
                </c:pt>
                <c:pt idx="2985" formatCode="General">
                  <c:v>6.1481899999999985E-2</c:v>
                </c:pt>
                <c:pt idx="2986" formatCode="General">
                  <c:v>6.1502500000000002E-2</c:v>
                </c:pt>
                <c:pt idx="2987" formatCode="General">
                  <c:v>6.1523099999999997E-2</c:v>
                </c:pt>
                <c:pt idx="2988" formatCode="General">
                  <c:v>6.15437E-2</c:v>
                </c:pt>
                <c:pt idx="2989" formatCode="General">
                  <c:v>6.1564300000000002E-2</c:v>
                </c:pt>
                <c:pt idx="2990" formatCode="General">
                  <c:v>6.1584899999999977E-2</c:v>
                </c:pt>
                <c:pt idx="2991" formatCode="General">
                  <c:v>6.1605499999999987E-2</c:v>
                </c:pt>
                <c:pt idx="2992" formatCode="General">
                  <c:v>6.1626099999999996E-2</c:v>
                </c:pt>
                <c:pt idx="2993" formatCode="General">
                  <c:v>6.1646699999999999E-2</c:v>
                </c:pt>
                <c:pt idx="2994" formatCode="General">
                  <c:v>6.1667300000000001E-2</c:v>
                </c:pt>
                <c:pt idx="2995" formatCode="General">
                  <c:v>6.1687899999999997E-2</c:v>
                </c:pt>
                <c:pt idx="2996" formatCode="General">
                  <c:v>6.1708500000000013E-2</c:v>
                </c:pt>
                <c:pt idx="2997" formatCode="General">
                  <c:v>6.1729099999999995E-2</c:v>
                </c:pt>
                <c:pt idx="2998" formatCode="General">
                  <c:v>6.1749699999999998E-2</c:v>
                </c:pt>
                <c:pt idx="2999" formatCode="General">
                  <c:v>6.17703E-2</c:v>
                </c:pt>
                <c:pt idx="3000" formatCode="General">
                  <c:v>6.1790900000000037E-2</c:v>
                </c:pt>
                <c:pt idx="3001" formatCode="General">
                  <c:v>6.1811500000000012E-2</c:v>
                </c:pt>
                <c:pt idx="3002" formatCode="General">
                  <c:v>6.1831999999999998E-2</c:v>
                </c:pt>
                <c:pt idx="3003" formatCode="General">
                  <c:v>6.1852600000000049E-2</c:v>
                </c:pt>
                <c:pt idx="3004" formatCode="General">
                  <c:v>6.1873299999999999E-2</c:v>
                </c:pt>
                <c:pt idx="3005" formatCode="General">
                  <c:v>6.1893800000000013E-2</c:v>
                </c:pt>
                <c:pt idx="3006" formatCode="General">
                  <c:v>6.1914500000000004E-2</c:v>
                </c:pt>
                <c:pt idx="3007" formatCode="General">
                  <c:v>6.19351E-2</c:v>
                </c:pt>
                <c:pt idx="3008" formatCode="General">
                  <c:v>6.19556E-2</c:v>
                </c:pt>
                <c:pt idx="3009" formatCode="General">
                  <c:v>6.1976299999999998E-2</c:v>
                </c:pt>
                <c:pt idx="3010" formatCode="General">
                  <c:v>6.1996900000000035E-2</c:v>
                </c:pt>
                <c:pt idx="3011" formatCode="General">
                  <c:v>6.2017400000000063E-2</c:v>
                </c:pt>
                <c:pt idx="3012" formatCode="General">
                  <c:v>6.2038000000000024E-2</c:v>
                </c:pt>
                <c:pt idx="3013" formatCode="General">
                  <c:v>6.2058599999999998E-2</c:v>
                </c:pt>
                <c:pt idx="3014" formatCode="General">
                  <c:v>6.2079200000000001E-2</c:v>
                </c:pt>
                <c:pt idx="3015" formatCode="General">
                  <c:v>6.2099900000000034E-2</c:v>
                </c:pt>
                <c:pt idx="3016" formatCode="General">
                  <c:v>6.2120399999999999E-2</c:v>
                </c:pt>
                <c:pt idx="3017" formatCode="General">
                  <c:v>6.2141000000000002E-2</c:v>
                </c:pt>
                <c:pt idx="3018" formatCode="General">
                  <c:v>6.2161700000000014E-2</c:v>
                </c:pt>
                <c:pt idx="3019" formatCode="General">
                  <c:v>6.2182200000000042E-2</c:v>
                </c:pt>
                <c:pt idx="3020" formatCode="General">
                  <c:v>6.2202800000000003E-2</c:v>
                </c:pt>
                <c:pt idx="3021" formatCode="General">
                  <c:v>6.2223399999999998E-2</c:v>
                </c:pt>
                <c:pt idx="3022" formatCode="General">
                  <c:v>6.2244000000000001E-2</c:v>
                </c:pt>
                <c:pt idx="3023" formatCode="General">
                  <c:v>6.2264600000000038E-2</c:v>
                </c:pt>
                <c:pt idx="3024" formatCode="General">
                  <c:v>6.2285199999999985E-2</c:v>
                </c:pt>
                <c:pt idx="3025" formatCode="General">
                  <c:v>6.2305800000000001E-2</c:v>
                </c:pt>
                <c:pt idx="3026" formatCode="General">
                  <c:v>6.2326400000000039E-2</c:v>
                </c:pt>
                <c:pt idx="3027" formatCode="General">
                  <c:v>6.2347000000000034E-2</c:v>
                </c:pt>
                <c:pt idx="3028" formatCode="General">
                  <c:v>6.2367600000000079E-2</c:v>
                </c:pt>
                <c:pt idx="3029" formatCode="General">
                  <c:v>6.2388100000000023E-2</c:v>
                </c:pt>
                <c:pt idx="3030" formatCode="General">
                  <c:v>6.2408800000000014E-2</c:v>
                </c:pt>
                <c:pt idx="3031" formatCode="General">
                  <c:v>6.2429400000000003E-2</c:v>
                </c:pt>
                <c:pt idx="3032" formatCode="General">
                  <c:v>6.2449900000000003E-2</c:v>
                </c:pt>
                <c:pt idx="3033" formatCode="General">
                  <c:v>6.2470600000000036E-2</c:v>
                </c:pt>
                <c:pt idx="3034" formatCode="General">
                  <c:v>6.2491200000000031E-2</c:v>
                </c:pt>
                <c:pt idx="3035" formatCode="General">
                  <c:v>6.2511700000000003E-2</c:v>
                </c:pt>
                <c:pt idx="3036" formatCode="General">
                  <c:v>6.2532400000000057E-2</c:v>
                </c:pt>
                <c:pt idx="3037" formatCode="General">
                  <c:v>6.255290000000005E-2</c:v>
                </c:pt>
                <c:pt idx="3038" formatCode="General">
                  <c:v>6.2573500000000004E-2</c:v>
                </c:pt>
                <c:pt idx="3039" formatCode="General">
                  <c:v>6.2594200000000058E-2</c:v>
                </c:pt>
                <c:pt idx="3040" formatCode="General">
                  <c:v>6.2614700000000023E-2</c:v>
                </c:pt>
                <c:pt idx="3041" formatCode="General">
                  <c:v>6.2635300000000005E-2</c:v>
                </c:pt>
                <c:pt idx="3042" formatCode="General">
                  <c:v>6.2656000000000003E-2</c:v>
                </c:pt>
                <c:pt idx="3043" formatCode="General">
                  <c:v>6.267650000000001E-2</c:v>
                </c:pt>
                <c:pt idx="3044" formatCode="General">
                  <c:v>6.2697100000000019E-2</c:v>
                </c:pt>
                <c:pt idx="3045" formatCode="General">
                  <c:v>6.2717700000000057E-2</c:v>
                </c:pt>
                <c:pt idx="3046" formatCode="General">
                  <c:v>6.2738300000000038E-2</c:v>
                </c:pt>
                <c:pt idx="3047" formatCode="General">
                  <c:v>6.2759000000000023E-2</c:v>
                </c:pt>
                <c:pt idx="3048" formatCode="General">
                  <c:v>6.2779500000000002E-2</c:v>
                </c:pt>
                <c:pt idx="3049" formatCode="General">
                  <c:v>6.2800100000000011E-2</c:v>
                </c:pt>
                <c:pt idx="3050" formatCode="General">
                  <c:v>6.2820699999999993E-2</c:v>
                </c:pt>
                <c:pt idx="3051" formatCode="General">
                  <c:v>6.2841300000000003E-2</c:v>
                </c:pt>
                <c:pt idx="3052" formatCode="General">
                  <c:v>6.2861899999999998E-2</c:v>
                </c:pt>
                <c:pt idx="3053" formatCode="General">
                  <c:v>6.2882500000000049E-2</c:v>
                </c:pt>
                <c:pt idx="3054" formatCode="General">
                  <c:v>6.2903100000000003E-2</c:v>
                </c:pt>
                <c:pt idx="3055" formatCode="General">
                  <c:v>6.2923700000000013E-2</c:v>
                </c:pt>
                <c:pt idx="3056" formatCode="General">
                  <c:v>6.2944299999999995E-2</c:v>
                </c:pt>
                <c:pt idx="3057" formatCode="General">
                  <c:v>6.2964900000000004E-2</c:v>
                </c:pt>
                <c:pt idx="3058" formatCode="General">
                  <c:v>6.29855E-2</c:v>
                </c:pt>
                <c:pt idx="3059" formatCode="General">
                  <c:v>6.3006100000000009E-2</c:v>
                </c:pt>
                <c:pt idx="3060" formatCode="General">
                  <c:v>6.3026700000000019E-2</c:v>
                </c:pt>
                <c:pt idx="3061" formatCode="General">
                  <c:v>6.3047300000000001E-2</c:v>
                </c:pt>
                <c:pt idx="3062" formatCode="General">
                  <c:v>6.3067899999999996E-2</c:v>
                </c:pt>
                <c:pt idx="3063" formatCode="General">
                  <c:v>6.3088500000000006E-2</c:v>
                </c:pt>
                <c:pt idx="3064" formatCode="General">
                  <c:v>6.3109100000000001E-2</c:v>
                </c:pt>
                <c:pt idx="3065" formatCode="General">
                  <c:v>6.3129699999999997E-2</c:v>
                </c:pt>
                <c:pt idx="3066" formatCode="General">
                  <c:v>6.3150300000000006E-2</c:v>
                </c:pt>
                <c:pt idx="3067" formatCode="General">
                  <c:v>6.3170900000000002E-2</c:v>
                </c:pt>
                <c:pt idx="3068" formatCode="General">
                  <c:v>6.3191499999999998E-2</c:v>
                </c:pt>
                <c:pt idx="3069" formatCode="General">
                  <c:v>6.3212000000000004E-2</c:v>
                </c:pt>
                <c:pt idx="3070" formatCode="General">
                  <c:v>6.3232700000000003E-2</c:v>
                </c:pt>
                <c:pt idx="3071" formatCode="General">
                  <c:v>6.3253299999999998E-2</c:v>
                </c:pt>
                <c:pt idx="3072" formatCode="General">
                  <c:v>6.3273800000000005E-2</c:v>
                </c:pt>
                <c:pt idx="3073" formatCode="General">
                  <c:v>6.3294500000000004E-2</c:v>
                </c:pt>
                <c:pt idx="3074" formatCode="General">
                  <c:v>6.3315099999999999E-2</c:v>
                </c:pt>
                <c:pt idx="3075" formatCode="General">
                  <c:v>6.3335600000000034E-2</c:v>
                </c:pt>
                <c:pt idx="3076" formatCode="General">
                  <c:v>6.3356300000000004E-2</c:v>
                </c:pt>
                <c:pt idx="3077" formatCode="General">
                  <c:v>6.3376800000000011E-2</c:v>
                </c:pt>
                <c:pt idx="3078" formatCode="General">
                  <c:v>6.3397400000000062E-2</c:v>
                </c:pt>
                <c:pt idx="3079" formatCode="General">
                  <c:v>6.3418100000000019E-2</c:v>
                </c:pt>
                <c:pt idx="3080" formatCode="General">
                  <c:v>6.3438599999999998E-2</c:v>
                </c:pt>
                <c:pt idx="3081" formatCode="General">
                  <c:v>6.345919999999998E-2</c:v>
                </c:pt>
                <c:pt idx="3082" formatCode="General">
                  <c:v>6.3479900000000006E-2</c:v>
                </c:pt>
                <c:pt idx="3083" formatCode="General">
                  <c:v>6.3500399999999999E-2</c:v>
                </c:pt>
                <c:pt idx="3084" formatCode="General">
                  <c:v>6.3520999999999994E-2</c:v>
                </c:pt>
                <c:pt idx="3085" formatCode="General">
                  <c:v>6.3541600000000004E-2</c:v>
                </c:pt>
                <c:pt idx="3086" formatCode="General">
                  <c:v>6.3562199999999999E-2</c:v>
                </c:pt>
                <c:pt idx="3087" formatCode="General">
                  <c:v>6.3582800000000009E-2</c:v>
                </c:pt>
                <c:pt idx="3088" formatCode="General">
                  <c:v>6.3603400000000004E-2</c:v>
                </c:pt>
                <c:pt idx="3089" formatCode="General">
                  <c:v>6.3624E-2</c:v>
                </c:pt>
                <c:pt idx="3090" formatCode="General">
                  <c:v>6.3644599999999996E-2</c:v>
                </c:pt>
                <c:pt idx="3091" formatCode="General">
                  <c:v>6.3665200000000005E-2</c:v>
                </c:pt>
                <c:pt idx="3092" formatCode="General">
                  <c:v>6.3685800000000001E-2</c:v>
                </c:pt>
                <c:pt idx="3093" formatCode="General">
                  <c:v>6.3706400000000052E-2</c:v>
                </c:pt>
                <c:pt idx="3094" formatCode="General">
                  <c:v>6.372700000000002E-2</c:v>
                </c:pt>
                <c:pt idx="3095" formatCode="General">
                  <c:v>6.3747600000000029E-2</c:v>
                </c:pt>
                <c:pt idx="3096" formatCode="General">
                  <c:v>6.3768099999999994E-2</c:v>
                </c:pt>
                <c:pt idx="3097" formatCode="General">
                  <c:v>6.3788800000000007E-2</c:v>
                </c:pt>
                <c:pt idx="3098" formatCode="General">
                  <c:v>6.3809400000000002E-2</c:v>
                </c:pt>
                <c:pt idx="3099" formatCode="General">
                  <c:v>6.3829999999999998E-2</c:v>
                </c:pt>
                <c:pt idx="3100" formatCode="General">
                  <c:v>6.3850599999999993E-2</c:v>
                </c:pt>
                <c:pt idx="3101" formatCode="General">
                  <c:v>6.38711E-2</c:v>
                </c:pt>
                <c:pt idx="3102" formatCode="General">
                  <c:v>6.3891799999999999E-2</c:v>
                </c:pt>
                <c:pt idx="3103" formatCode="General">
                  <c:v>6.3912399999999994E-2</c:v>
                </c:pt>
                <c:pt idx="3104" formatCode="General">
                  <c:v>6.3932900000000056E-2</c:v>
                </c:pt>
                <c:pt idx="3105" formatCode="General">
                  <c:v>6.395350000000001E-2</c:v>
                </c:pt>
                <c:pt idx="3106" formatCode="General">
                  <c:v>6.3974199999999995E-2</c:v>
                </c:pt>
                <c:pt idx="3107" formatCode="General">
                  <c:v>6.3994700000000002E-2</c:v>
                </c:pt>
                <c:pt idx="3108" formatCode="General">
                  <c:v>6.4015400000000056E-2</c:v>
                </c:pt>
                <c:pt idx="3109" formatCode="General">
                  <c:v>6.4035900000000034E-2</c:v>
                </c:pt>
                <c:pt idx="3110" formatCode="General">
                  <c:v>6.4056500000000058E-2</c:v>
                </c:pt>
                <c:pt idx="3111" formatCode="General">
                  <c:v>6.4077200000000056E-2</c:v>
                </c:pt>
                <c:pt idx="3112" formatCode="General">
                  <c:v>6.4097700000000049E-2</c:v>
                </c:pt>
                <c:pt idx="3113" formatCode="General">
                  <c:v>6.4118300000000003E-2</c:v>
                </c:pt>
                <c:pt idx="3114" formatCode="General">
                  <c:v>6.4138899999999999E-2</c:v>
                </c:pt>
                <c:pt idx="3115" formatCode="General">
                  <c:v>6.4159499999999994E-2</c:v>
                </c:pt>
                <c:pt idx="3116" formatCode="General">
                  <c:v>6.4180100000000004E-2</c:v>
                </c:pt>
                <c:pt idx="3117" formatCode="General">
                  <c:v>6.4200800000000002E-2</c:v>
                </c:pt>
                <c:pt idx="3118" formatCode="General">
                  <c:v>6.4221299999999995E-2</c:v>
                </c:pt>
                <c:pt idx="3119" formatCode="General">
                  <c:v>6.4241900000000005E-2</c:v>
                </c:pt>
                <c:pt idx="3120" formatCode="General">
                  <c:v>6.4262500000000014E-2</c:v>
                </c:pt>
                <c:pt idx="3121" formatCode="General">
                  <c:v>6.428310000000001E-2</c:v>
                </c:pt>
                <c:pt idx="3122" formatCode="General">
                  <c:v>6.4303700000000075E-2</c:v>
                </c:pt>
                <c:pt idx="3123" formatCode="General">
                  <c:v>6.4324300000000029E-2</c:v>
                </c:pt>
                <c:pt idx="3124" formatCode="General">
                  <c:v>6.4344899999999997E-2</c:v>
                </c:pt>
                <c:pt idx="3125" formatCode="General">
                  <c:v>6.4365400000000073E-2</c:v>
                </c:pt>
                <c:pt idx="3126" formatCode="General">
                  <c:v>6.4386100000000057E-2</c:v>
                </c:pt>
                <c:pt idx="3127" formatCode="General">
                  <c:v>6.4406700000000053E-2</c:v>
                </c:pt>
                <c:pt idx="3128" formatCode="General">
                  <c:v>6.4427200000000032E-2</c:v>
                </c:pt>
                <c:pt idx="3129" formatCode="General">
                  <c:v>6.444790000000003E-2</c:v>
                </c:pt>
                <c:pt idx="3130" formatCode="General">
                  <c:v>6.4468500000000054E-2</c:v>
                </c:pt>
                <c:pt idx="3131" formatCode="General">
                  <c:v>6.4489000000000032E-2</c:v>
                </c:pt>
                <c:pt idx="3132" formatCode="General">
                  <c:v>6.4509700000000003E-2</c:v>
                </c:pt>
                <c:pt idx="3133" formatCode="General">
                  <c:v>6.4530300000000013E-2</c:v>
                </c:pt>
                <c:pt idx="3134" formatCode="General">
                  <c:v>6.4550800000000019E-2</c:v>
                </c:pt>
                <c:pt idx="3135" formatCode="General">
                  <c:v>6.4571500000000004E-2</c:v>
                </c:pt>
                <c:pt idx="3136" formatCode="General">
                  <c:v>6.4592000000000052E-2</c:v>
                </c:pt>
                <c:pt idx="3137" formatCode="General">
                  <c:v>6.4612600000000103E-2</c:v>
                </c:pt>
                <c:pt idx="3138" formatCode="General">
                  <c:v>6.4633300000000019E-2</c:v>
                </c:pt>
                <c:pt idx="3139" formatCode="General">
                  <c:v>6.4653799999999997E-2</c:v>
                </c:pt>
                <c:pt idx="3140" formatCode="General">
                  <c:v>6.4674499999999996E-2</c:v>
                </c:pt>
                <c:pt idx="3141" formatCode="General">
                  <c:v>6.4695100000000019E-2</c:v>
                </c:pt>
                <c:pt idx="3142" formatCode="General">
                  <c:v>6.4715600000000068E-2</c:v>
                </c:pt>
                <c:pt idx="3143" formatCode="General">
                  <c:v>6.4736200000000077E-2</c:v>
                </c:pt>
                <c:pt idx="3144" formatCode="General">
                  <c:v>6.4756800000000073E-2</c:v>
                </c:pt>
                <c:pt idx="3145" formatCode="General">
                  <c:v>6.4777399999999999E-2</c:v>
                </c:pt>
                <c:pt idx="3146" formatCode="General">
                  <c:v>6.479800000000005E-2</c:v>
                </c:pt>
                <c:pt idx="3147" formatCode="General">
                  <c:v>6.4818600000000073E-2</c:v>
                </c:pt>
                <c:pt idx="3148" formatCode="General">
                  <c:v>6.4839200000000013E-2</c:v>
                </c:pt>
                <c:pt idx="3149" formatCode="General">
                  <c:v>6.4859899999999998E-2</c:v>
                </c:pt>
                <c:pt idx="3150" formatCode="General">
                  <c:v>6.4880400000000074E-2</c:v>
                </c:pt>
                <c:pt idx="3151" formatCode="General">
                  <c:v>6.4901E-2</c:v>
                </c:pt>
                <c:pt idx="3152" formatCode="General">
                  <c:v>6.4921599999999996E-2</c:v>
                </c:pt>
                <c:pt idx="3153" formatCode="General">
                  <c:v>6.4942200000000033E-2</c:v>
                </c:pt>
                <c:pt idx="3154" formatCode="General">
                  <c:v>6.4962800000000057E-2</c:v>
                </c:pt>
                <c:pt idx="3155" formatCode="General">
                  <c:v>6.4983400000000052E-2</c:v>
                </c:pt>
                <c:pt idx="3156" formatCode="General">
                  <c:v>6.500400000000002E-2</c:v>
                </c:pt>
                <c:pt idx="3157" formatCode="General">
                  <c:v>6.5024600000000002E-2</c:v>
                </c:pt>
                <c:pt idx="3158" formatCode="General">
                  <c:v>6.5045199999999997E-2</c:v>
                </c:pt>
                <c:pt idx="3159" formatCode="General">
                  <c:v>6.5065799999999993E-2</c:v>
                </c:pt>
                <c:pt idx="3160" formatCode="General">
                  <c:v>6.5086300000000014E-2</c:v>
                </c:pt>
                <c:pt idx="3161" formatCode="General">
                  <c:v>6.5107000000000012E-2</c:v>
                </c:pt>
                <c:pt idx="3162" formatCode="General">
                  <c:v>6.5127599999999994E-2</c:v>
                </c:pt>
                <c:pt idx="3163" formatCode="General">
                  <c:v>6.5148200000000003E-2</c:v>
                </c:pt>
                <c:pt idx="3164" formatCode="General">
                  <c:v>6.5168799999999999E-2</c:v>
                </c:pt>
                <c:pt idx="3165" formatCode="General">
                  <c:v>6.5189399999999995E-2</c:v>
                </c:pt>
                <c:pt idx="3166" formatCode="General">
                  <c:v>6.5210000000000004E-2</c:v>
                </c:pt>
                <c:pt idx="3167" formatCode="General">
                  <c:v>6.5230600000000014E-2</c:v>
                </c:pt>
                <c:pt idx="3168" formatCode="General">
                  <c:v>6.5251100000000006E-2</c:v>
                </c:pt>
                <c:pt idx="3169" formatCode="General">
                  <c:v>6.5271800000000005E-2</c:v>
                </c:pt>
                <c:pt idx="3170" formatCode="General">
                  <c:v>6.5292400000000056E-2</c:v>
                </c:pt>
                <c:pt idx="3171" formatCode="General">
                  <c:v>6.5312900000000049E-2</c:v>
                </c:pt>
                <c:pt idx="3172" formatCode="General">
                  <c:v>6.5333600000000075E-2</c:v>
                </c:pt>
                <c:pt idx="3173" formatCode="General">
                  <c:v>6.5354200000000057E-2</c:v>
                </c:pt>
                <c:pt idx="3174" formatCode="General">
                  <c:v>6.5374699999999994E-2</c:v>
                </c:pt>
                <c:pt idx="3175" formatCode="General">
                  <c:v>6.5395400000000034E-2</c:v>
                </c:pt>
                <c:pt idx="3176" formatCode="General">
                  <c:v>6.5415899999999999E-2</c:v>
                </c:pt>
                <c:pt idx="3177" formatCode="General">
                  <c:v>6.5436500000000022E-2</c:v>
                </c:pt>
                <c:pt idx="3178" formatCode="General">
                  <c:v>6.5457199999999993E-2</c:v>
                </c:pt>
                <c:pt idx="3179" formatCode="General">
                  <c:v>6.54777E-2</c:v>
                </c:pt>
                <c:pt idx="3180" formatCode="General">
                  <c:v>6.5498300000000023E-2</c:v>
                </c:pt>
                <c:pt idx="3181" formatCode="General">
                  <c:v>6.5518999999999994E-2</c:v>
                </c:pt>
                <c:pt idx="3182" formatCode="General">
                  <c:v>6.5539500000000001E-2</c:v>
                </c:pt>
                <c:pt idx="3183" formatCode="General">
                  <c:v>6.556010000000001E-2</c:v>
                </c:pt>
                <c:pt idx="3184" formatCode="General">
                  <c:v>6.558070000000002E-2</c:v>
                </c:pt>
                <c:pt idx="3185" formatCode="General">
                  <c:v>6.5601300000000001E-2</c:v>
                </c:pt>
                <c:pt idx="3186" formatCode="General">
                  <c:v>6.5621899999999997E-2</c:v>
                </c:pt>
                <c:pt idx="3187" formatCode="General">
                  <c:v>6.5642500000000006E-2</c:v>
                </c:pt>
                <c:pt idx="3188" formatCode="General">
                  <c:v>6.5663100000000002E-2</c:v>
                </c:pt>
                <c:pt idx="3189" formatCode="General">
                  <c:v>6.5683700000000012E-2</c:v>
                </c:pt>
                <c:pt idx="3190" formatCode="General">
                  <c:v>6.5704299999999993E-2</c:v>
                </c:pt>
                <c:pt idx="3191" formatCode="General">
                  <c:v>6.5724900000000003E-2</c:v>
                </c:pt>
                <c:pt idx="3192" formatCode="General">
                  <c:v>6.5745499999999998E-2</c:v>
                </c:pt>
                <c:pt idx="3193" formatCode="General">
                  <c:v>6.576610000000005E-2</c:v>
                </c:pt>
                <c:pt idx="3194" formatCode="General">
                  <c:v>6.5786700000000073E-2</c:v>
                </c:pt>
                <c:pt idx="3195" formatCode="General">
                  <c:v>6.5807300000000013E-2</c:v>
                </c:pt>
                <c:pt idx="3196" formatCode="General">
                  <c:v>6.5827899999999995E-2</c:v>
                </c:pt>
                <c:pt idx="3197" formatCode="General">
                  <c:v>6.5848500000000004E-2</c:v>
                </c:pt>
                <c:pt idx="3198" formatCode="General">
                  <c:v>6.5869000000000011E-2</c:v>
                </c:pt>
                <c:pt idx="3199" formatCode="General">
                  <c:v>6.5889700000000009E-2</c:v>
                </c:pt>
                <c:pt idx="3200" formatCode="General">
                  <c:v>6.5910200000000058E-2</c:v>
                </c:pt>
                <c:pt idx="3201" formatCode="General">
                  <c:v>6.5930900000000014E-2</c:v>
                </c:pt>
                <c:pt idx="3202" formatCode="General">
                  <c:v>6.5951499999999996E-2</c:v>
                </c:pt>
                <c:pt idx="3203" formatCode="General">
                  <c:v>6.5972000000000003E-2</c:v>
                </c:pt>
                <c:pt idx="3204" formatCode="General">
                  <c:v>6.5992700000000057E-2</c:v>
                </c:pt>
                <c:pt idx="3205" formatCode="General">
                  <c:v>6.6013300000000011E-2</c:v>
                </c:pt>
                <c:pt idx="3206" formatCode="General">
                  <c:v>6.6033800000000004E-2</c:v>
                </c:pt>
                <c:pt idx="3207" formatCode="General">
                  <c:v>6.6054399999999999E-2</c:v>
                </c:pt>
                <c:pt idx="3208" formatCode="General">
                  <c:v>6.6074999999999995E-2</c:v>
                </c:pt>
                <c:pt idx="3209" formatCode="General">
                  <c:v>6.6095600000000004E-2</c:v>
                </c:pt>
                <c:pt idx="3210" formatCode="General">
                  <c:v>6.6116300000000003E-2</c:v>
                </c:pt>
                <c:pt idx="3211" formatCode="General">
                  <c:v>6.6136800000000009E-2</c:v>
                </c:pt>
                <c:pt idx="3212" formatCode="General">
                  <c:v>6.6157400000000019E-2</c:v>
                </c:pt>
                <c:pt idx="3213" formatCode="General">
                  <c:v>6.617809999999999E-2</c:v>
                </c:pt>
                <c:pt idx="3214" formatCode="General">
                  <c:v>6.6198599999999996E-2</c:v>
                </c:pt>
                <c:pt idx="3215" formatCode="General">
                  <c:v>6.6219200000000006E-2</c:v>
                </c:pt>
                <c:pt idx="3216" formatCode="General">
                  <c:v>6.6239799999999988E-2</c:v>
                </c:pt>
                <c:pt idx="3217" formatCode="General">
                  <c:v>6.6260399999999997E-2</c:v>
                </c:pt>
                <c:pt idx="3218" formatCode="General">
                  <c:v>6.6281000000000007E-2</c:v>
                </c:pt>
                <c:pt idx="3219" formatCode="General">
                  <c:v>6.6301600000000002E-2</c:v>
                </c:pt>
                <c:pt idx="3220" formatCode="General">
                  <c:v>6.6322199999999998E-2</c:v>
                </c:pt>
                <c:pt idx="3221" formatCode="General">
                  <c:v>6.6342799999999993E-2</c:v>
                </c:pt>
                <c:pt idx="3222" formatCode="General">
                  <c:v>6.6363400000000072E-2</c:v>
                </c:pt>
                <c:pt idx="3223" formatCode="General">
                  <c:v>6.6384000000000012E-2</c:v>
                </c:pt>
                <c:pt idx="3224" formatCode="General">
                  <c:v>6.6404500000000005E-2</c:v>
                </c:pt>
                <c:pt idx="3225" formatCode="General">
                  <c:v>6.6425200000000004E-2</c:v>
                </c:pt>
                <c:pt idx="3226" formatCode="General">
                  <c:v>6.6445799999999999E-2</c:v>
                </c:pt>
                <c:pt idx="3227" formatCode="General">
                  <c:v>6.646630000000002E-2</c:v>
                </c:pt>
                <c:pt idx="3228" formatCode="General">
                  <c:v>6.6487000000000004E-2</c:v>
                </c:pt>
                <c:pt idx="3229" formatCode="General">
                  <c:v>6.6507600000000014E-2</c:v>
                </c:pt>
                <c:pt idx="3230" formatCode="General">
                  <c:v>6.6528100000000007E-2</c:v>
                </c:pt>
                <c:pt idx="3231" formatCode="General">
                  <c:v>6.6548800000000005E-2</c:v>
                </c:pt>
                <c:pt idx="3232" formatCode="General">
                  <c:v>6.6569400000000001E-2</c:v>
                </c:pt>
                <c:pt idx="3233" formatCode="General">
                  <c:v>6.6589999999999996E-2</c:v>
                </c:pt>
                <c:pt idx="3234" formatCode="General">
                  <c:v>6.661060000000002E-2</c:v>
                </c:pt>
                <c:pt idx="3235" formatCode="General">
                  <c:v>6.6631099999999999E-2</c:v>
                </c:pt>
                <c:pt idx="3236" formatCode="General">
                  <c:v>6.6651699999999994E-2</c:v>
                </c:pt>
                <c:pt idx="3237" formatCode="General">
                  <c:v>6.6672400000000007E-2</c:v>
                </c:pt>
                <c:pt idx="3238" formatCode="General">
                  <c:v>6.6692899999999999E-2</c:v>
                </c:pt>
                <c:pt idx="3239" formatCode="General">
                  <c:v>6.6713500000000023E-2</c:v>
                </c:pt>
                <c:pt idx="3240" formatCode="General">
                  <c:v>6.6734100000000018E-2</c:v>
                </c:pt>
                <c:pt idx="3241" formatCode="General">
                  <c:v>6.67547E-2</c:v>
                </c:pt>
                <c:pt idx="3242" formatCode="General">
                  <c:v>6.6775399999999999E-2</c:v>
                </c:pt>
                <c:pt idx="3243" formatCode="General">
                  <c:v>6.6795900000000033E-2</c:v>
                </c:pt>
                <c:pt idx="3244" formatCode="General">
                  <c:v>6.6816500000000056E-2</c:v>
                </c:pt>
                <c:pt idx="3245" formatCode="General">
                  <c:v>6.6837099999999997E-2</c:v>
                </c:pt>
                <c:pt idx="3246" formatCode="General">
                  <c:v>6.685770000000002E-2</c:v>
                </c:pt>
                <c:pt idx="3247" formatCode="General">
                  <c:v>6.6878300000000002E-2</c:v>
                </c:pt>
                <c:pt idx="3248" formatCode="General">
                  <c:v>6.6898899999999997E-2</c:v>
                </c:pt>
                <c:pt idx="3249" formatCode="General">
                  <c:v>6.6919500000000007E-2</c:v>
                </c:pt>
                <c:pt idx="3250" formatCode="General">
                  <c:v>6.6940099999999989E-2</c:v>
                </c:pt>
                <c:pt idx="3251" formatCode="General">
                  <c:v>6.6960699999999998E-2</c:v>
                </c:pt>
                <c:pt idx="3252" formatCode="General">
                  <c:v>6.6981299999999994E-2</c:v>
                </c:pt>
                <c:pt idx="3253" formatCode="General">
                  <c:v>6.7001900000000003E-2</c:v>
                </c:pt>
                <c:pt idx="3254" formatCode="General">
                  <c:v>6.7022500000000013E-2</c:v>
                </c:pt>
                <c:pt idx="3255" formatCode="General">
                  <c:v>6.7043099999999994E-2</c:v>
                </c:pt>
                <c:pt idx="3256" formatCode="General">
                  <c:v>6.7063700000000073E-2</c:v>
                </c:pt>
                <c:pt idx="3257" formatCode="General">
                  <c:v>6.7084299999999999E-2</c:v>
                </c:pt>
                <c:pt idx="3258" formatCode="General">
                  <c:v>6.7104899999999995E-2</c:v>
                </c:pt>
                <c:pt idx="3259" formatCode="General">
                  <c:v>6.7125500000000005E-2</c:v>
                </c:pt>
                <c:pt idx="3260" formatCode="General">
                  <c:v>6.71461E-2</c:v>
                </c:pt>
                <c:pt idx="3261" formatCode="General">
                  <c:v>6.7166700000000051E-2</c:v>
                </c:pt>
                <c:pt idx="3262" formatCode="General">
                  <c:v>6.718720000000003E-2</c:v>
                </c:pt>
                <c:pt idx="3263" formatCode="General">
                  <c:v>6.7207900000000001E-2</c:v>
                </c:pt>
                <c:pt idx="3264" formatCode="General">
                  <c:v>6.722839999999998E-2</c:v>
                </c:pt>
                <c:pt idx="3265" formatCode="General">
                  <c:v>6.7249100000000006E-2</c:v>
                </c:pt>
                <c:pt idx="3266" formatCode="General">
                  <c:v>6.7269700000000002E-2</c:v>
                </c:pt>
                <c:pt idx="3267" formatCode="General">
                  <c:v>6.7290199999999994E-2</c:v>
                </c:pt>
                <c:pt idx="3268" formatCode="General">
                  <c:v>6.7310900000000076E-2</c:v>
                </c:pt>
                <c:pt idx="3269" formatCode="General">
                  <c:v>6.7331500000000002E-2</c:v>
                </c:pt>
                <c:pt idx="3270" formatCode="General">
                  <c:v>6.7352000000000051E-2</c:v>
                </c:pt>
                <c:pt idx="3271" formatCode="General">
                  <c:v>6.7372600000000074E-2</c:v>
                </c:pt>
                <c:pt idx="3272" formatCode="General">
                  <c:v>6.7393300000000073E-2</c:v>
                </c:pt>
                <c:pt idx="3273" formatCode="General">
                  <c:v>6.7413800000000024E-2</c:v>
                </c:pt>
                <c:pt idx="3274" formatCode="General">
                  <c:v>6.7434499999999994E-2</c:v>
                </c:pt>
                <c:pt idx="3275" formatCode="General">
                  <c:v>6.7455000000000001E-2</c:v>
                </c:pt>
                <c:pt idx="3276" formatCode="General">
                  <c:v>6.7475599999999997E-2</c:v>
                </c:pt>
                <c:pt idx="3277" formatCode="General">
                  <c:v>6.7496300000000051E-2</c:v>
                </c:pt>
                <c:pt idx="3278" formatCode="General">
                  <c:v>6.7516800000000057E-2</c:v>
                </c:pt>
                <c:pt idx="3279" formatCode="General">
                  <c:v>6.7537399999999997E-2</c:v>
                </c:pt>
                <c:pt idx="3280" formatCode="General">
                  <c:v>6.7558099999999996E-2</c:v>
                </c:pt>
                <c:pt idx="3281" formatCode="General">
                  <c:v>6.7578600000000003E-2</c:v>
                </c:pt>
                <c:pt idx="3282" formatCode="General">
                  <c:v>6.7599199999999998E-2</c:v>
                </c:pt>
                <c:pt idx="3283" formatCode="General">
                  <c:v>6.7619799999999994E-2</c:v>
                </c:pt>
                <c:pt idx="3284" formatCode="General">
                  <c:v>6.7640400000000003E-2</c:v>
                </c:pt>
                <c:pt idx="3285" formatCode="General">
                  <c:v>6.7660999999999999E-2</c:v>
                </c:pt>
                <c:pt idx="3286" formatCode="General">
                  <c:v>6.7681599999999995E-2</c:v>
                </c:pt>
                <c:pt idx="3287" formatCode="General">
                  <c:v>6.7702200000000073E-2</c:v>
                </c:pt>
                <c:pt idx="3288" formatCode="General">
                  <c:v>6.7722800000000014E-2</c:v>
                </c:pt>
                <c:pt idx="3289" formatCode="General">
                  <c:v>6.7743400000000051E-2</c:v>
                </c:pt>
                <c:pt idx="3290" formatCode="General">
                  <c:v>6.7764000000000074E-2</c:v>
                </c:pt>
                <c:pt idx="3291" formatCode="General">
                  <c:v>6.7784500000000053E-2</c:v>
                </c:pt>
                <c:pt idx="3292" formatCode="General">
                  <c:v>6.7805199999999996E-2</c:v>
                </c:pt>
                <c:pt idx="3293" formatCode="General">
                  <c:v>6.7825800000000006E-2</c:v>
                </c:pt>
                <c:pt idx="3294" formatCode="General">
                  <c:v>6.7846400000000057E-2</c:v>
                </c:pt>
                <c:pt idx="3295" formatCode="General">
                  <c:v>6.7867000000000052E-2</c:v>
                </c:pt>
                <c:pt idx="3296" formatCode="General">
                  <c:v>6.7887600000000076E-2</c:v>
                </c:pt>
                <c:pt idx="3297" formatCode="General">
                  <c:v>6.7908200000000002E-2</c:v>
                </c:pt>
                <c:pt idx="3298" formatCode="General">
                  <c:v>6.7928799999999998E-2</c:v>
                </c:pt>
                <c:pt idx="3299" formatCode="General">
                  <c:v>6.7949300000000004E-2</c:v>
                </c:pt>
                <c:pt idx="3300" formatCode="General">
                  <c:v>6.7969900000000014E-2</c:v>
                </c:pt>
                <c:pt idx="3301" formatCode="General">
                  <c:v>6.7990600000000054E-2</c:v>
                </c:pt>
                <c:pt idx="3302" formatCode="General">
                  <c:v>6.8011100000000019E-2</c:v>
                </c:pt>
                <c:pt idx="3303" formatCode="General">
                  <c:v>6.8031800000000003E-2</c:v>
                </c:pt>
                <c:pt idx="3304" formatCode="General">
                  <c:v>6.8052399999999999E-2</c:v>
                </c:pt>
                <c:pt idx="3305" formatCode="General">
                  <c:v>6.807290000000002E-2</c:v>
                </c:pt>
                <c:pt idx="3306" formatCode="General">
                  <c:v>6.8093600000000074E-2</c:v>
                </c:pt>
                <c:pt idx="3307" formatCode="General">
                  <c:v>6.8114099999999997E-2</c:v>
                </c:pt>
                <c:pt idx="3308" formatCode="General">
                  <c:v>6.813470000000002E-2</c:v>
                </c:pt>
                <c:pt idx="3309" formatCode="General">
                  <c:v>6.8155300000000002E-2</c:v>
                </c:pt>
                <c:pt idx="3310" formatCode="General">
                  <c:v>6.817589999999997E-2</c:v>
                </c:pt>
                <c:pt idx="3311" formatCode="General">
                  <c:v>6.8196500000000021E-2</c:v>
                </c:pt>
                <c:pt idx="3312" formatCode="General">
                  <c:v>6.8217200000000019E-2</c:v>
                </c:pt>
                <c:pt idx="3313" formatCode="General">
                  <c:v>6.8237699999999998E-2</c:v>
                </c:pt>
                <c:pt idx="3314" formatCode="General">
                  <c:v>6.8258299999999994E-2</c:v>
                </c:pt>
                <c:pt idx="3315" formatCode="General">
                  <c:v>6.8278900000000003E-2</c:v>
                </c:pt>
                <c:pt idx="3316" formatCode="General">
                  <c:v>6.8299499999999999E-2</c:v>
                </c:pt>
                <c:pt idx="3317" formatCode="General">
                  <c:v>6.8320100000000009E-2</c:v>
                </c:pt>
                <c:pt idx="3318" formatCode="General">
                  <c:v>6.8340700000000004E-2</c:v>
                </c:pt>
                <c:pt idx="3319" formatCode="General">
                  <c:v>6.83613E-2</c:v>
                </c:pt>
                <c:pt idx="3320" formatCode="General">
                  <c:v>6.8381899999999995E-2</c:v>
                </c:pt>
                <c:pt idx="3321" formatCode="General">
                  <c:v>6.8402500000000033E-2</c:v>
                </c:pt>
                <c:pt idx="3322" formatCode="General">
                  <c:v>6.8423100000000001E-2</c:v>
                </c:pt>
                <c:pt idx="3323" formatCode="General">
                  <c:v>6.844370000000001E-2</c:v>
                </c:pt>
                <c:pt idx="3324" formatCode="General">
                  <c:v>6.846430000000002E-2</c:v>
                </c:pt>
                <c:pt idx="3325" formatCode="General">
                  <c:v>6.8484900000000001E-2</c:v>
                </c:pt>
                <c:pt idx="3326" formatCode="General">
                  <c:v>6.8505499999999997E-2</c:v>
                </c:pt>
                <c:pt idx="3327" formatCode="General">
                  <c:v>6.8526100000000006E-2</c:v>
                </c:pt>
                <c:pt idx="3328" formatCode="General">
                  <c:v>6.8546700000000002E-2</c:v>
                </c:pt>
                <c:pt idx="3329" formatCode="General">
                  <c:v>6.8567199999999995E-2</c:v>
                </c:pt>
                <c:pt idx="3330" formatCode="General">
                  <c:v>6.8587899999999993E-2</c:v>
                </c:pt>
                <c:pt idx="3331" formatCode="General">
                  <c:v>6.86084E-2</c:v>
                </c:pt>
                <c:pt idx="3332" formatCode="General">
                  <c:v>6.8628999999999996E-2</c:v>
                </c:pt>
                <c:pt idx="3333" formatCode="General">
                  <c:v>6.864969999999998E-2</c:v>
                </c:pt>
                <c:pt idx="3334" formatCode="General">
                  <c:v>6.8670200000000001E-2</c:v>
                </c:pt>
                <c:pt idx="3335" formatCode="General">
                  <c:v>6.8690899999999999E-2</c:v>
                </c:pt>
                <c:pt idx="3336" formatCode="General">
                  <c:v>6.8711500000000023E-2</c:v>
                </c:pt>
                <c:pt idx="3337" formatCode="General">
                  <c:v>6.8732000000000057E-2</c:v>
                </c:pt>
                <c:pt idx="3338" formatCode="General">
                  <c:v>6.8752600000000053E-2</c:v>
                </c:pt>
                <c:pt idx="3339" formatCode="General">
                  <c:v>6.877320000000002E-2</c:v>
                </c:pt>
                <c:pt idx="3340" formatCode="General">
                  <c:v>6.8793800000000058E-2</c:v>
                </c:pt>
                <c:pt idx="3341" formatCode="General">
                  <c:v>6.8814399999999998E-2</c:v>
                </c:pt>
                <c:pt idx="3342" formatCode="General">
                  <c:v>6.8834999999999993E-2</c:v>
                </c:pt>
                <c:pt idx="3343" formatCode="General">
                  <c:v>6.8855600000000003E-2</c:v>
                </c:pt>
                <c:pt idx="3344" formatCode="General">
                  <c:v>6.8876300000000001E-2</c:v>
                </c:pt>
                <c:pt idx="3345" formatCode="General">
                  <c:v>6.8896800000000022E-2</c:v>
                </c:pt>
                <c:pt idx="3346" formatCode="General">
                  <c:v>6.8917400000000059E-2</c:v>
                </c:pt>
                <c:pt idx="3347" formatCode="General">
                  <c:v>6.8937999999999999E-2</c:v>
                </c:pt>
                <c:pt idx="3348" formatCode="General">
                  <c:v>6.8958599999999995E-2</c:v>
                </c:pt>
                <c:pt idx="3349" formatCode="General">
                  <c:v>6.8979200000000004E-2</c:v>
                </c:pt>
                <c:pt idx="3350" formatCode="General">
                  <c:v>6.89998E-2</c:v>
                </c:pt>
                <c:pt idx="3351" formatCode="General">
                  <c:v>6.9020400000000023E-2</c:v>
                </c:pt>
                <c:pt idx="3352" formatCode="General">
                  <c:v>6.9041000000000019E-2</c:v>
                </c:pt>
                <c:pt idx="3353" formatCode="General">
                  <c:v>6.9061600000000056E-2</c:v>
                </c:pt>
                <c:pt idx="3354" formatCode="General">
                  <c:v>6.9082200000000052E-2</c:v>
                </c:pt>
                <c:pt idx="3355" formatCode="General">
                  <c:v>6.9102800000000034E-2</c:v>
                </c:pt>
                <c:pt idx="3356" formatCode="General">
                  <c:v>6.9123400000000057E-2</c:v>
                </c:pt>
                <c:pt idx="3357" formatCode="General">
                  <c:v>6.9144000000000011E-2</c:v>
                </c:pt>
                <c:pt idx="3358" formatCode="General">
                  <c:v>6.9164600000000062E-2</c:v>
                </c:pt>
                <c:pt idx="3359" formatCode="General">
                  <c:v>6.9185200000000002E-2</c:v>
                </c:pt>
                <c:pt idx="3360" formatCode="General">
                  <c:v>6.9205799999999998E-2</c:v>
                </c:pt>
                <c:pt idx="3361" formatCode="General">
                  <c:v>6.9226399999999993E-2</c:v>
                </c:pt>
                <c:pt idx="3362" formatCode="General">
                  <c:v>6.9247000000000003E-2</c:v>
                </c:pt>
                <c:pt idx="3363" formatCode="General">
                  <c:v>6.9267500000000023E-2</c:v>
                </c:pt>
                <c:pt idx="3364" formatCode="General">
                  <c:v>6.9288100000000005E-2</c:v>
                </c:pt>
                <c:pt idx="3365" formatCode="General">
                  <c:v>6.9308800000000004E-2</c:v>
                </c:pt>
                <c:pt idx="3366" formatCode="General">
                  <c:v>6.932930000000001E-2</c:v>
                </c:pt>
                <c:pt idx="3367" formatCode="General">
                  <c:v>6.935000000000005E-2</c:v>
                </c:pt>
                <c:pt idx="3368" formatCode="General">
                  <c:v>6.9370600000000074E-2</c:v>
                </c:pt>
                <c:pt idx="3369" formatCode="General">
                  <c:v>6.9391100000000053E-2</c:v>
                </c:pt>
                <c:pt idx="3370" formatCode="General">
                  <c:v>6.9411800000000023E-2</c:v>
                </c:pt>
                <c:pt idx="3371" formatCode="General">
                  <c:v>6.9432400000000102E-2</c:v>
                </c:pt>
                <c:pt idx="3372" formatCode="General">
                  <c:v>6.9452900000000067E-2</c:v>
                </c:pt>
                <c:pt idx="3373" formatCode="General">
                  <c:v>6.9473499999999994E-2</c:v>
                </c:pt>
                <c:pt idx="3374" formatCode="General">
                  <c:v>6.9494100000000031E-2</c:v>
                </c:pt>
                <c:pt idx="3375" formatCode="General">
                  <c:v>6.9514700000000054E-2</c:v>
                </c:pt>
                <c:pt idx="3376" formatCode="General">
                  <c:v>6.9535399999999997E-2</c:v>
                </c:pt>
                <c:pt idx="3377" formatCode="General">
                  <c:v>6.9555900000000004E-2</c:v>
                </c:pt>
                <c:pt idx="3378" formatCode="General">
                  <c:v>6.9576500000000013E-2</c:v>
                </c:pt>
                <c:pt idx="3379" formatCode="General">
                  <c:v>6.9597200000000053E-2</c:v>
                </c:pt>
                <c:pt idx="3380" formatCode="General">
                  <c:v>6.9617700000000032E-2</c:v>
                </c:pt>
                <c:pt idx="3381" formatCode="General">
                  <c:v>6.96383E-2</c:v>
                </c:pt>
                <c:pt idx="3382" formatCode="General">
                  <c:v>6.9658899999999996E-2</c:v>
                </c:pt>
                <c:pt idx="3383" formatCode="General">
                  <c:v>6.9679500000000005E-2</c:v>
                </c:pt>
                <c:pt idx="3384" formatCode="General">
                  <c:v>6.9700100000000056E-2</c:v>
                </c:pt>
                <c:pt idx="3385" formatCode="General">
                  <c:v>6.9720700000000024E-2</c:v>
                </c:pt>
                <c:pt idx="3386" formatCode="General">
                  <c:v>6.974130000000002E-2</c:v>
                </c:pt>
                <c:pt idx="3387" formatCode="General">
                  <c:v>6.9761900000000057E-2</c:v>
                </c:pt>
                <c:pt idx="3388" formatCode="General">
                  <c:v>6.9782500000000053E-2</c:v>
                </c:pt>
                <c:pt idx="3389" formatCode="General">
                  <c:v>6.9803100000000062E-2</c:v>
                </c:pt>
                <c:pt idx="3390" formatCode="General">
                  <c:v>6.9823700000000058E-2</c:v>
                </c:pt>
                <c:pt idx="3391" formatCode="General">
                  <c:v>6.9844299999999998E-2</c:v>
                </c:pt>
                <c:pt idx="3392" formatCode="General">
                  <c:v>6.9864899999999994E-2</c:v>
                </c:pt>
                <c:pt idx="3393" formatCode="General">
                  <c:v>6.9885400000000014E-2</c:v>
                </c:pt>
                <c:pt idx="3394" formatCode="General">
                  <c:v>6.9906100000000013E-2</c:v>
                </c:pt>
                <c:pt idx="3395" formatCode="General">
                  <c:v>6.992670000000005E-2</c:v>
                </c:pt>
                <c:pt idx="3396" formatCode="General">
                  <c:v>6.9947300000000004E-2</c:v>
                </c:pt>
                <c:pt idx="3397" formatCode="General">
                  <c:v>6.9967900000000055E-2</c:v>
                </c:pt>
                <c:pt idx="3398" formatCode="General">
                  <c:v>6.9988400000000034E-2</c:v>
                </c:pt>
                <c:pt idx="3399" formatCode="General">
                  <c:v>7.0009100000000005E-2</c:v>
                </c:pt>
                <c:pt idx="3400" formatCode="General">
                  <c:v>7.00297E-2</c:v>
                </c:pt>
                <c:pt idx="3401" formatCode="General">
                  <c:v>7.0050200000000021E-2</c:v>
                </c:pt>
                <c:pt idx="3402" formatCode="General">
                  <c:v>7.0070800000000003E-2</c:v>
                </c:pt>
                <c:pt idx="3403" formatCode="General">
                  <c:v>7.0091500000000001E-2</c:v>
                </c:pt>
                <c:pt idx="3404" formatCode="General">
                  <c:v>7.0111999999999994E-2</c:v>
                </c:pt>
                <c:pt idx="3405" formatCode="General">
                  <c:v>7.0132700000000034E-2</c:v>
                </c:pt>
                <c:pt idx="3406" formatCode="General">
                  <c:v>7.0153199999999999E-2</c:v>
                </c:pt>
                <c:pt idx="3407" formatCode="General">
                  <c:v>7.0173799999999995E-2</c:v>
                </c:pt>
                <c:pt idx="3408" formatCode="General">
                  <c:v>7.0194500000000021E-2</c:v>
                </c:pt>
                <c:pt idx="3409" formatCode="General">
                  <c:v>7.0215E-2</c:v>
                </c:pt>
                <c:pt idx="3410" formatCode="General">
                  <c:v>7.0235599999999995E-2</c:v>
                </c:pt>
                <c:pt idx="3411" formatCode="General">
                  <c:v>7.0256200000000019E-2</c:v>
                </c:pt>
                <c:pt idx="3412" formatCode="General">
                  <c:v>7.02768E-2</c:v>
                </c:pt>
                <c:pt idx="3413" formatCode="General">
                  <c:v>7.0297399999999996E-2</c:v>
                </c:pt>
                <c:pt idx="3414" formatCode="General">
                  <c:v>7.0318000000000033E-2</c:v>
                </c:pt>
                <c:pt idx="3415" formatCode="General">
                  <c:v>7.0338600000000057E-2</c:v>
                </c:pt>
                <c:pt idx="3416" formatCode="General">
                  <c:v>7.0359199999999997E-2</c:v>
                </c:pt>
                <c:pt idx="3417" formatCode="General">
                  <c:v>7.0379800000000006E-2</c:v>
                </c:pt>
                <c:pt idx="3418" formatCode="General">
                  <c:v>7.0400400000000057E-2</c:v>
                </c:pt>
                <c:pt idx="3419" formatCode="General">
                  <c:v>7.0420999999999997E-2</c:v>
                </c:pt>
                <c:pt idx="3420" formatCode="General">
                  <c:v>7.0441599999999993E-2</c:v>
                </c:pt>
                <c:pt idx="3421" formatCode="General">
                  <c:v>7.0462200000000058E-2</c:v>
                </c:pt>
                <c:pt idx="3422" formatCode="General">
                  <c:v>7.0482800000000012E-2</c:v>
                </c:pt>
                <c:pt idx="3423" formatCode="General">
                  <c:v>7.0503399999999994E-2</c:v>
                </c:pt>
                <c:pt idx="3424" formatCode="General">
                  <c:v>7.0524000000000003E-2</c:v>
                </c:pt>
                <c:pt idx="3425" formatCode="General">
                  <c:v>7.0544599999999999E-2</c:v>
                </c:pt>
                <c:pt idx="3426" formatCode="General">
                  <c:v>7.0565199999999995E-2</c:v>
                </c:pt>
                <c:pt idx="3427" formatCode="General">
                  <c:v>7.0585800000000004E-2</c:v>
                </c:pt>
                <c:pt idx="3428" formatCode="General">
                  <c:v>7.0606400000000014E-2</c:v>
                </c:pt>
                <c:pt idx="3429" formatCode="General">
                  <c:v>7.0627000000000009E-2</c:v>
                </c:pt>
                <c:pt idx="3430" formatCode="General">
                  <c:v>7.0647500000000002E-2</c:v>
                </c:pt>
                <c:pt idx="3431" formatCode="General">
                  <c:v>7.0668099999999998E-2</c:v>
                </c:pt>
                <c:pt idx="3432" formatCode="General">
                  <c:v>7.0688799999999996E-2</c:v>
                </c:pt>
                <c:pt idx="3433" formatCode="General">
                  <c:v>7.0709300000000003E-2</c:v>
                </c:pt>
                <c:pt idx="3434" formatCode="General">
                  <c:v>7.0729899999999998E-2</c:v>
                </c:pt>
                <c:pt idx="3435" formatCode="General">
                  <c:v>7.0750600000000052E-2</c:v>
                </c:pt>
                <c:pt idx="3436" formatCode="General">
                  <c:v>7.0771100000000003E-2</c:v>
                </c:pt>
                <c:pt idx="3437" formatCode="General">
                  <c:v>7.0791800000000002E-2</c:v>
                </c:pt>
                <c:pt idx="3438" formatCode="General">
                  <c:v>7.081230000000005E-2</c:v>
                </c:pt>
                <c:pt idx="3439" formatCode="General">
                  <c:v>7.0832900000000074E-2</c:v>
                </c:pt>
                <c:pt idx="3440" formatCode="General">
                  <c:v>7.0853500000000014E-2</c:v>
                </c:pt>
                <c:pt idx="3441" formatCode="General">
                  <c:v>7.0874099999999995E-2</c:v>
                </c:pt>
                <c:pt idx="3442" formatCode="General">
                  <c:v>7.0894700000000033E-2</c:v>
                </c:pt>
                <c:pt idx="3443" formatCode="General">
                  <c:v>7.0915300000000001E-2</c:v>
                </c:pt>
                <c:pt idx="3444" formatCode="General">
                  <c:v>7.0935899999999996E-2</c:v>
                </c:pt>
                <c:pt idx="3445" formatCode="General">
                  <c:v>7.095650000000002E-2</c:v>
                </c:pt>
                <c:pt idx="3446" formatCode="General">
                  <c:v>7.0977100000000001E-2</c:v>
                </c:pt>
                <c:pt idx="3447" formatCode="General">
                  <c:v>7.0997700000000052E-2</c:v>
                </c:pt>
                <c:pt idx="3448" formatCode="General">
                  <c:v>7.1018300000000006E-2</c:v>
                </c:pt>
                <c:pt idx="3449" formatCode="General">
                  <c:v>7.1038900000000002E-2</c:v>
                </c:pt>
                <c:pt idx="3450" formatCode="General">
                  <c:v>7.1059499999999998E-2</c:v>
                </c:pt>
                <c:pt idx="3451" formatCode="General">
                  <c:v>7.1080099999999993E-2</c:v>
                </c:pt>
                <c:pt idx="3452" formatCode="General">
                  <c:v>7.1100700000000003E-2</c:v>
                </c:pt>
                <c:pt idx="3453" formatCode="General">
                  <c:v>7.1121299999999998E-2</c:v>
                </c:pt>
                <c:pt idx="3454" formatCode="General">
                  <c:v>7.1141899999999966E-2</c:v>
                </c:pt>
                <c:pt idx="3455" formatCode="General">
                  <c:v>7.1162500000000004E-2</c:v>
                </c:pt>
                <c:pt idx="3456" formatCode="General">
                  <c:v>7.1183099999999999E-2</c:v>
                </c:pt>
                <c:pt idx="3457" formatCode="General">
                  <c:v>7.120360000000002E-2</c:v>
                </c:pt>
                <c:pt idx="3458" formatCode="General">
                  <c:v>7.122429999999999E-2</c:v>
                </c:pt>
                <c:pt idx="3459" formatCode="General">
                  <c:v>7.12449E-2</c:v>
                </c:pt>
                <c:pt idx="3460" formatCode="General">
                  <c:v>7.1265499999999996E-2</c:v>
                </c:pt>
                <c:pt idx="3461" formatCode="General">
                  <c:v>7.1286100000000005E-2</c:v>
                </c:pt>
                <c:pt idx="3462" formatCode="General">
                  <c:v>7.1306600000000053E-2</c:v>
                </c:pt>
                <c:pt idx="3463" formatCode="General">
                  <c:v>7.132730000000001E-2</c:v>
                </c:pt>
                <c:pt idx="3464" formatCode="General">
                  <c:v>7.134790000000002E-2</c:v>
                </c:pt>
                <c:pt idx="3465" formatCode="General">
                  <c:v>7.1368399999999999E-2</c:v>
                </c:pt>
                <c:pt idx="3466" formatCode="General">
                  <c:v>7.1388999999999994E-2</c:v>
                </c:pt>
                <c:pt idx="3467" formatCode="General">
                  <c:v>7.1409700000000007E-2</c:v>
                </c:pt>
                <c:pt idx="3468" formatCode="General">
                  <c:v>7.1430199999999999E-2</c:v>
                </c:pt>
                <c:pt idx="3469" formatCode="General">
                  <c:v>7.1450899999999998E-2</c:v>
                </c:pt>
                <c:pt idx="3470" formatCode="General">
                  <c:v>7.1471400000000004E-2</c:v>
                </c:pt>
                <c:pt idx="3471" formatCode="General">
                  <c:v>7.1492000000000056E-2</c:v>
                </c:pt>
                <c:pt idx="3472" formatCode="General">
                  <c:v>7.1512700000000012E-2</c:v>
                </c:pt>
                <c:pt idx="3473" formatCode="General">
                  <c:v>7.1533200000000019E-2</c:v>
                </c:pt>
                <c:pt idx="3474" formatCode="General">
                  <c:v>7.1553800000000001E-2</c:v>
                </c:pt>
                <c:pt idx="3475" formatCode="General">
                  <c:v>7.1574399999999996E-2</c:v>
                </c:pt>
                <c:pt idx="3476" formatCode="General">
                  <c:v>7.1595000000000006E-2</c:v>
                </c:pt>
                <c:pt idx="3477" formatCode="General">
                  <c:v>7.1615600000000001E-2</c:v>
                </c:pt>
                <c:pt idx="3478" formatCode="General">
                  <c:v>7.16363E-2</c:v>
                </c:pt>
                <c:pt idx="3479" formatCode="General">
                  <c:v>7.1656800000000007E-2</c:v>
                </c:pt>
                <c:pt idx="3480" formatCode="General">
                  <c:v>7.1677400000000002E-2</c:v>
                </c:pt>
                <c:pt idx="3481" formatCode="General">
                  <c:v>7.1697999999999998E-2</c:v>
                </c:pt>
                <c:pt idx="3482" formatCode="General">
                  <c:v>7.1718599999999993E-2</c:v>
                </c:pt>
                <c:pt idx="3483" formatCode="General">
                  <c:v>7.1739200000000003E-2</c:v>
                </c:pt>
                <c:pt idx="3484" formatCode="General">
                  <c:v>7.1759799999999999E-2</c:v>
                </c:pt>
                <c:pt idx="3485" formatCode="General">
                  <c:v>7.1780399999999994E-2</c:v>
                </c:pt>
                <c:pt idx="3486" formatCode="General">
                  <c:v>7.1800900000000001E-2</c:v>
                </c:pt>
                <c:pt idx="3487" formatCode="General">
                  <c:v>7.1821599999999999E-2</c:v>
                </c:pt>
                <c:pt idx="3488" formatCode="General">
                  <c:v>7.1842199999999995E-2</c:v>
                </c:pt>
                <c:pt idx="3489" formatCode="General">
                  <c:v>7.1862700000000057E-2</c:v>
                </c:pt>
                <c:pt idx="3490" formatCode="General">
                  <c:v>7.1883400000000014E-2</c:v>
                </c:pt>
                <c:pt idx="3491" formatCode="General">
                  <c:v>7.1903999999999996E-2</c:v>
                </c:pt>
                <c:pt idx="3492" formatCode="General">
                  <c:v>7.1924600000000019E-2</c:v>
                </c:pt>
                <c:pt idx="3493" formatCode="General">
                  <c:v>7.1945200000000001E-2</c:v>
                </c:pt>
                <c:pt idx="3494" formatCode="General">
                  <c:v>7.1965799999999996E-2</c:v>
                </c:pt>
                <c:pt idx="3495" formatCode="General">
                  <c:v>7.1986300000000003E-2</c:v>
                </c:pt>
                <c:pt idx="3496" formatCode="General">
                  <c:v>7.2007000000000057E-2</c:v>
                </c:pt>
                <c:pt idx="3497" formatCode="General">
                  <c:v>7.2027499999999994E-2</c:v>
                </c:pt>
                <c:pt idx="3498" formatCode="General">
                  <c:v>7.2048200000000021E-2</c:v>
                </c:pt>
                <c:pt idx="3499" formatCode="General">
                  <c:v>7.2068800000000002E-2</c:v>
                </c:pt>
                <c:pt idx="3500" formatCode="General">
                  <c:v>7.2089300000000009E-2</c:v>
                </c:pt>
                <c:pt idx="3501" formatCode="General">
                  <c:v>7.2109999999999994E-2</c:v>
                </c:pt>
                <c:pt idx="3502" formatCode="General">
                  <c:v>7.2130600000000072E-2</c:v>
                </c:pt>
                <c:pt idx="3503" formatCode="General">
                  <c:v>7.2151099999999996E-2</c:v>
                </c:pt>
                <c:pt idx="3504" formatCode="General">
                  <c:v>7.2171700000000005E-2</c:v>
                </c:pt>
                <c:pt idx="3505" formatCode="General">
                  <c:v>7.2192300000000056E-2</c:v>
                </c:pt>
                <c:pt idx="3506" formatCode="General">
                  <c:v>7.2212900000000052E-2</c:v>
                </c:pt>
                <c:pt idx="3507" formatCode="General">
                  <c:v>7.2233600000000051E-2</c:v>
                </c:pt>
                <c:pt idx="3508" formatCode="General">
                  <c:v>7.2254100000000002E-2</c:v>
                </c:pt>
                <c:pt idx="3509" formatCode="General">
                  <c:v>7.2274699999999997E-2</c:v>
                </c:pt>
                <c:pt idx="3510" formatCode="General">
                  <c:v>7.2295399999999996E-2</c:v>
                </c:pt>
                <c:pt idx="3511" formatCode="General">
                  <c:v>7.2315900000000058E-2</c:v>
                </c:pt>
                <c:pt idx="3512" formatCode="General">
                  <c:v>7.2336500000000054E-2</c:v>
                </c:pt>
                <c:pt idx="3513" formatCode="General">
                  <c:v>7.2357099999999994E-2</c:v>
                </c:pt>
                <c:pt idx="3514" formatCode="General">
                  <c:v>7.2377700000000031E-2</c:v>
                </c:pt>
                <c:pt idx="3515" formatCode="General">
                  <c:v>7.2398300000000054E-2</c:v>
                </c:pt>
                <c:pt idx="3516" formatCode="General">
                  <c:v>7.2418899999999994E-2</c:v>
                </c:pt>
                <c:pt idx="3517" formatCode="General">
                  <c:v>7.2439500000000004E-2</c:v>
                </c:pt>
                <c:pt idx="3518" formatCode="General">
                  <c:v>7.2460100000000013E-2</c:v>
                </c:pt>
                <c:pt idx="3519" formatCode="General">
                  <c:v>7.2480700000000023E-2</c:v>
                </c:pt>
                <c:pt idx="3520" formatCode="General">
                  <c:v>7.2501300000000019E-2</c:v>
                </c:pt>
                <c:pt idx="3521" formatCode="General">
                  <c:v>7.25219E-2</c:v>
                </c:pt>
                <c:pt idx="3522" formatCode="General">
                  <c:v>7.254250000000001E-2</c:v>
                </c:pt>
                <c:pt idx="3523" formatCode="General">
                  <c:v>7.2563100000000033E-2</c:v>
                </c:pt>
                <c:pt idx="3524" formatCode="General">
                  <c:v>7.2583700000000057E-2</c:v>
                </c:pt>
                <c:pt idx="3525" formatCode="General">
                  <c:v>7.2604299999999997E-2</c:v>
                </c:pt>
                <c:pt idx="3526" formatCode="General">
                  <c:v>7.262490000000002E-2</c:v>
                </c:pt>
                <c:pt idx="3527" formatCode="General">
                  <c:v>7.2645399999999999E-2</c:v>
                </c:pt>
                <c:pt idx="3528" formatCode="General">
                  <c:v>7.2666100000000011E-2</c:v>
                </c:pt>
                <c:pt idx="3529" formatCode="General">
                  <c:v>7.2686600000000073E-2</c:v>
                </c:pt>
                <c:pt idx="3530" formatCode="General">
                  <c:v>7.2707300000000058E-2</c:v>
                </c:pt>
                <c:pt idx="3531" formatCode="General">
                  <c:v>7.2727899999999998E-2</c:v>
                </c:pt>
                <c:pt idx="3532" formatCode="General">
                  <c:v>7.2748400000000032E-2</c:v>
                </c:pt>
                <c:pt idx="3533" formatCode="General">
                  <c:v>7.2769000000000014E-2</c:v>
                </c:pt>
                <c:pt idx="3534" formatCode="General">
                  <c:v>7.2789700000000013E-2</c:v>
                </c:pt>
                <c:pt idx="3535" formatCode="General">
                  <c:v>7.2810200000000075E-2</c:v>
                </c:pt>
                <c:pt idx="3536" formatCode="General">
                  <c:v>7.2830800000000029E-2</c:v>
                </c:pt>
                <c:pt idx="3537" formatCode="General">
                  <c:v>7.2851399999999997E-2</c:v>
                </c:pt>
                <c:pt idx="3538" formatCode="General">
                  <c:v>7.2872000000000034E-2</c:v>
                </c:pt>
                <c:pt idx="3539" formatCode="General">
                  <c:v>7.2892700000000088E-2</c:v>
                </c:pt>
                <c:pt idx="3540" formatCode="General">
                  <c:v>7.2913200000000053E-2</c:v>
                </c:pt>
                <c:pt idx="3541" formatCode="General">
                  <c:v>7.2933799999999993E-2</c:v>
                </c:pt>
                <c:pt idx="3542" formatCode="General">
                  <c:v>7.295440000000003E-2</c:v>
                </c:pt>
                <c:pt idx="3543" formatCode="General">
                  <c:v>7.2974999999999998E-2</c:v>
                </c:pt>
                <c:pt idx="3544" formatCode="General">
                  <c:v>7.2995599999999994E-2</c:v>
                </c:pt>
                <c:pt idx="3545" formatCode="General">
                  <c:v>7.3016200000000073E-2</c:v>
                </c:pt>
                <c:pt idx="3546" formatCode="General">
                  <c:v>7.3036800000000013E-2</c:v>
                </c:pt>
                <c:pt idx="3547" formatCode="General">
                  <c:v>7.3057399999999995E-2</c:v>
                </c:pt>
                <c:pt idx="3548" formatCode="General">
                  <c:v>7.3078000000000004E-2</c:v>
                </c:pt>
                <c:pt idx="3549" formatCode="General">
                  <c:v>7.3098600000000055E-2</c:v>
                </c:pt>
                <c:pt idx="3550" formatCode="General">
                  <c:v>7.3119199999999995E-2</c:v>
                </c:pt>
                <c:pt idx="3551" formatCode="General">
                  <c:v>7.3139800000000005E-2</c:v>
                </c:pt>
                <c:pt idx="3552" formatCode="General">
                  <c:v>7.3160400000000014E-2</c:v>
                </c:pt>
                <c:pt idx="3553" formatCode="General">
                  <c:v>7.3180999999999996E-2</c:v>
                </c:pt>
                <c:pt idx="3554" formatCode="General">
                  <c:v>7.3201600000000019E-2</c:v>
                </c:pt>
                <c:pt idx="3555" formatCode="General">
                  <c:v>7.3222200000000001E-2</c:v>
                </c:pt>
                <c:pt idx="3556" formatCode="General">
                  <c:v>7.3242799999999997E-2</c:v>
                </c:pt>
                <c:pt idx="3557" formatCode="General">
                  <c:v>7.326340000000002E-2</c:v>
                </c:pt>
                <c:pt idx="3558" formatCode="General">
                  <c:v>7.3284000000000002E-2</c:v>
                </c:pt>
                <c:pt idx="3559" formatCode="General">
                  <c:v>7.3304500000000022E-2</c:v>
                </c:pt>
                <c:pt idx="3560" formatCode="General">
                  <c:v>7.3325199999999993E-2</c:v>
                </c:pt>
                <c:pt idx="3561" formatCode="General">
                  <c:v>7.33457E-2</c:v>
                </c:pt>
                <c:pt idx="3562" formatCode="General">
                  <c:v>7.3366400000000068E-2</c:v>
                </c:pt>
                <c:pt idx="3563" formatCode="General">
                  <c:v>7.3387000000000022E-2</c:v>
                </c:pt>
                <c:pt idx="3564" formatCode="General">
                  <c:v>7.3407500000000001E-2</c:v>
                </c:pt>
                <c:pt idx="3565" formatCode="General">
                  <c:v>7.3428199999999999E-2</c:v>
                </c:pt>
                <c:pt idx="3566" formatCode="General">
                  <c:v>7.3448799999999995E-2</c:v>
                </c:pt>
                <c:pt idx="3567" formatCode="General">
                  <c:v>7.3469300000000001E-2</c:v>
                </c:pt>
                <c:pt idx="3568" formatCode="General">
                  <c:v>7.3489899999999997E-2</c:v>
                </c:pt>
                <c:pt idx="3569" formatCode="General">
                  <c:v>7.351050000000002E-2</c:v>
                </c:pt>
                <c:pt idx="3570" formatCode="General">
                  <c:v>7.3531100000000002E-2</c:v>
                </c:pt>
                <c:pt idx="3571" formatCode="General">
                  <c:v>7.3551800000000001E-2</c:v>
                </c:pt>
                <c:pt idx="3572" formatCode="General">
                  <c:v>7.3572299999999993E-2</c:v>
                </c:pt>
                <c:pt idx="3573" formatCode="General">
                  <c:v>7.3592900000000058E-2</c:v>
                </c:pt>
                <c:pt idx="3574" formatCode="General">
                  <c:v>7.3613600000000057E-2</c:v>
                </c:pt>
                <c:pt idx="3575" formatCode="General">
                  <c:v>7.3634099999999994E-2</c:v>
                </c:pt>
                <c:pt idx="3576" formatCode="General">
                  <c:v>7.3654700000000004E-2</c:v>
                </c:pt>
                <c:pt idx="3577" formatCode="General">
                  <c:v>7.3675299999999999E-2</c:v>
                </c:pt>
                <c:pt idx="3578" formatCode="General">
                  <c:v>7.3695899999999995E-2</c:v>
                </c:pt>
                <c:pt idx="3579" formatCode="General">
                  <c:v>7.3716500000000074E-2</c:v>
                </c:pt>
                <c:pt idx="3580" formatCode="General">
                  <c:v>7.3737100000000014E-2</c:v>
                </c:pt>
                <c:pt idx="3581" formatCode="General">
                  <c:v>7.3757700000000023E-2</c:v>
                </c:pt>
                <c:pt idx="3582" formatCode="General">
                  <c:v>7.3778300000000005E-2</c:v>
                </c:pt>
                <c:pt idx="3583" formatCode="General">
                  <c:v>7.3798900000000056E-2</c:v>
                </c:pt>
                <c:pt idx="3584" formatCode="General">
                  <c:v>7.381950000000001E-2</c:v>
                </c:pt>
                <c:pt idx="3585" formatCode="General">
                  <c:v>7.3840100000000006E-2</c:v>
                </c:pt>
                <c:pt idx="3586" formatCode="General">
                  <c:v>7.3860700000000057E-2</c:v>
                </c:pt>
                <c:pt idx="3587" formatCode="General">
                  <c:v>7.3881299999999997E-2</c:v>
                </c:pt>
                <c:pt idx="3588" formatCode="General">
                  <c:v>7.3901800000000004E-2</c:v>
                </c:pt>
                <c:pt idx="3589" formatCode="General">
                  <c:v>7.3922500000000002E-2</c:v>
                </c:pt>
                <c:pt idx="3590" formatCode="General">
                  <c:v>7.3943099999999998E-2</c:v>
                </c:pt>
                <c:pt idx="3591" formatCode="General">
                  <c:v>7.396360000000006E-2</c:v>
                </c:pt>
                <c:pt idx="3592" formatCode="General">
                  <c:v>7.3984300000000003E-2</c:v>
                </c:pt>
                <c:pt idx="3593" formatCode="General">
                  <c:v>7.4004899999999998E-2</c:v>
                </c:pt>
                <c:pt idx="3594" formatCode="General">
                  <c:v>7.4025499999999994E-2</c:v>
                </c:pt>
                <c:pt idx="3595" formatCode="General">
                  <c:v>7.4046100000000004E-2</c:v>
                </c:pt>
                <c:pt idx="3596" formatCode="General">
                  <c:v>7.4066600000000052E-2</c:v>
                </c:pt>
                <c:pt idx="3597" formatCode="General">
                  <c:v>7.4087200000000061E-2</c:v>
                </c:pt>
                <c:pt idx="3598" formatCode="General">
                  <c:v>7.410790000000006E-2</c:v>
                </c:pt>
                <c:pt idx="3599" formatCode="General">
                  <c:v>7.4128399999999997E-2</c:v>
                </c:pt>
                <c:pt idx="3600" formatCode="General">
                  <c:v>7.4149000000000007E-2</c:v>
                </c:pt>
                <c:pt idx="3601" formatCode="General">
                  <c:v>7.4169700000000033E-2</c:v>
                </c:pt>
                <c:pt idx="3602" formatCode="General">
                  <c:v>7.4190200000000053E-2</c:v>
                </c:pt>
                <c:pt idx="3603" formatCode="General">
                  <c:v>7.4210900000000024E-2</c:v>
                </c:pt>
                <c:pt idx="3604" formatCode="General">
                  <c:v>7.4231400000000003E-2</c:v>
                </c:pt>
                <c:pt idx="3605" formatCode="General">
                  <c:v>7.4251999999999999E-2</c:v>
                </c:pt>
                <c:pt idx="3606" formatCode="General">
                  <c:v>7.4272599999999994E-2</c:v>
                </c:pt>
                <c:pt idx="3607" formatCode="General">
                  <c:v>7.4293200000000073E-2</c:v>
                </c:pt>
                <c:pt idx="3608" formatCode="General">
                  <c:v>7.4313800000000055E-2</c:v>
                </c:pt>
                <c:pt idx="3609" formatCode="General">
                  <c:v>7.4334500000000053E-2</c:v>
                </c:pt>
                <c:pt idx="3610" formatCode="General">
                  <c:v>7.4355000000000004E-2</c:v>
                </c:pt>
                <c:pt idx="3611" formatCode="General">
                  <c:v>7.4375600000000056E-2</c:v>
                </c:pt>
                <c:pt idx="3612" formatCode="General">
                  <c:v>7.4396200000000093E-2</c:v>
                </c:pt>
                <c:pt idx="3613" formatCode="General">
                  <c:v>7.4416800000000075E-2</c:v>
                </c:pt>
                <c:pt idx="3614" formatCode="General">
                  <c:v>7.4437400000000056E-2</c:v>
                </c:pt>
                <c:pt idx="3615" formatCode="General">
                  <c:v>7.4458000000000024E-2</c:v>
                </c:pt>
                <c:pt idx="3616" formatCode="General">
                  <c:v>7.4478600000000034E-2</c:v>
                </c:pt>
                <c:pt idx="3617" formatCode="General">
                  <c:v>7.4499200000000057E-2</c:v>
                </c:pt>
                <c:pt idx="3618" formatCode="General">
                  <c:v>7.4519800000000011E-2</c:v>
                </c:pt>
                <c:pt idx="3619" formatCode="General">
                  <c:v>7.4540400000000021E-2</c:v>
                </c:pt>
                <c:pt idx="3620" formatCode="General">
                  <c:v>7.456100000000003E-2</c:v>
                </c:pt>
                <c:pt idx="3621" formatCode="General">
                  <c:v>7.4581599999999998E-2</c:v>
                </c:pt>
                <c:pt idx="3622" formatCode="General">
                  <c:v>7.4602199999999994E-2</c:v>
                </c:pt>
                <c:pt idx="3623" formatCode="General">
                  <c:v>7.4622800000000003E-2</c:v>
                </c:pt>
                <c:pt idx="3624" formatCode="General">
                  <c:v>7.4643399999999999E-2</c:v>
                </c:pt>
                <c:pt idx="3625" formatCode="General">
                  <c:v>7.4663999999999994E-2</c:v>
                </c:pt>
                <c:pt idx="3626" formatCode="General">
                  <c:v>7.4684600000000032E-2</c:v>
                </c:pt>
                <c:pt idx="3627" formatCode="General">
                  <c:v>7.4705199999999999E-2</c:v>
                </c:pt>
                <c:pt idx="3628" formatCode="General">
                  <c:v>7.4725700000000034E-2</c:v>
                </c:pt>
                <c:pt idx="3629" formatCode="General">
                  <c:v>7.4746300000000057E-2</c:v>
                </c:pt>
                <c:pt idx="3630" formatCode="General">
                  <c:v>7.476700000000007E-2</c:v>
                </c:pt>
                <c:pt idx="3631" formatCode="General">
                  <c:v>7.4787500000000062E-2</c:v>
                </c:pt>
                <c:pt idx="3632" formatCode="General">
                  <c:v>7.4808200000000033E-2</c:v>
                </c:pt>
                <c:pt idx="3633" formatCode="General">
                  <c:v>7.4828800000000001E-2</c:v>
                </c:pt>
                <c:pt idx="3634" formatCode="General">
                  <c:v>7.4849299999999994E-2</c:v>
                </c:pt>
                <c:pt idx="3635" formatCode="General">
                  <c:v>7.4869900000000073E-2</c:v>
                </c:pt>
                <c:pt idx="3636" formatCode="General">
                  <c:v>7.4890500000000054E-2</c:v>
                </c:pt>
                <c:pt idx="3637" formatCode="General">
                  <c:v>7.4911099999999994E-2</c:v>
                </c:pt>
                <c:pt idx="3638" formatCode="General">
                  <c:v>7.4931700000000004E-2</c:v>
                </c:pt>
                <c:pt idx="3639" formatCode="General">
                  <c:v>7.4952300000000013E-2</c:v>
                </c:pt>
                <c:pt idx="3640" formatCode="General">
                  <c:v>7.4972900000000051E-2</c:v>
                </c:pt>
                <c:pt idx="3641" formatCode="General">
                  <c:v>7.4993600000000077E-2</c:v>
                </c:pt>
                <c:pt idx="3642" formatCode="General">
                  <c:v>7.5014200000000072E-2</c:v>
                </c:pt>
                <c:pt idx="3643" formatCode="General">
                  <c:v>7.5034500000000004E-2</c:v>
                </c:pt>
                <c:pt idx="3644" formatCode="General">
                  <c:v>7.5055499999999997E-2</c:v>
                </c:pt>
                <c:pt idx="3645" formatCode="General">
                  <c:v>7.5075799999999998E-2</c:v>
                </c:pt>
                <c:pt idx="3646" formatCode="General">
                  <c:v>7.5096700000000058E-2</c:v>
                </c:pt>
                <c:pt idx="3647" formatCode="General">
                  <c:v>7.5117000000000031E-2</c:v>
                </c:pt>
                <c:pt idx="3648" formatCode="General">
                  <c:v>7.513800000000001E-2</c:v>
                </c:pt>
                <c:pt idx="3649" formatCode="General">
                  <c:v>7.5158299999999997E-2</c:v>
                </c:pt>
                <c:pt idx="3650" formatCode="General">
                  <c:v>7.5179200000000002E-2</c:v>
                </c:pt>
                <c:pt idx="3651" formatCode="General">
                  <c:v>7.5199500000000002E-2</c:v>
                </c:pt>
                <c:pt idx="3652" formatCode="General">
                  <c:v>7.5219800000000003E-2</c:v>
                </c:pt>
                <c:pt idx="3653" formatCode="General">
                  <c:v>7.5240699999999994E-2</c:v>
                </c:pt>
                <c:pt idx="3654" formatCode="General">
                  <c:v>7.5261000000000008E-2</c:v>
                </c:pt>
                <c:pt idx="3655" formatCode="General">
                  <c:v>7.5282000000000002E-2</c:v>
                </c:pt>
                <c:pt idx="3656" formatCode="General">
                  <c:v>7.5302300000000058E-2</c:v>
                </c:pt>
                <c:pt idx="3657" formatCode="General">
                  <c:v>7.5323300000000024E-2</c:v>
                </c:pt>
                <c:pt idx="3658" formatCode="General">
                  <c:v>7.5343499999999994E-2</c:v>
                </c:pt>
                <c:pt idx="3659" formatCode="General">
                  <c:v>7.5364500000000056E-2</c:v>
                </c:pt>
                <c:pt idx="3660" formatCode="General">
                  <c:v>7.5384800000000002E-2</c:v>
                </c:pt>
                <c:pt idx="3661" formatCode="General">
                  <c:v>7.5405800000000009E-2</c:v>
                </c:pt>
                <c:pt idx="3662" formatCode="General">
                  <c:v>7.5426000000000062E-2</c:v>
                </c:pt>
                <c:pt idx="3663" formatCode="General">
                  <c:v>7.5447E-2</c:v>
                </c:pt>
                <c:pt idx="3664" formatCode="General">
                  <c:v>7.5467300000000057E-2</c:v>
                </c:pt>
                <c:pt idx="3665" formatCode="General">
                  <c:v>7.5487500000000013E-2</c:v>
                </c:pt>
                <c:pt idx="3666" formatCode="General">
                  <c:v>7.550850000000002E-2</c:v>
                </c:pt>
                <c:pt idx="3667" formatCode="General">
                  <c:v>7.5528700000000004E-2</c:v>
                </c:pt>
                <c:pt idx="3668" formatCode="General">
                  <c:v>7.55498E-2</c:v>
                </c:pt>
                <c:pt idx="3669" formatCode="General">
                  <c:v>7.5569999999999998E-2</c:v>
                </c:pt>
                <c:pt idx="3670" formatCode="General">
                  <c:v>7.5591000000000019E-2</c:v>
                </c:pt>
                <c:pt idx="3671" formatCode="General">
                  <c:v>7.5611200000000003E-2</c:v>
                </c:pt>
                <c:pt idx="3672" formatCode="General">
                  <c:v>7.5632199999999997E-2</c:v>
                </c:pt>
                <c:pt idx="3673" formatCode="General">
                  <c:v>7.5652500000000011E-2</c:v>
                </c:pt>
                <c:pt idx="3674" formatCode="General">
                  <c:v>7.5673500000000005E-2</c:v>
                </c:pt>
                <c:pt idx="3675" formatCode="General">
                  <c:v>7.569370000000003E-2</c:v>
                </c:pt>
                <c:pt idx="3676" formatCode="General">
                  <c:v>7.5714800000000013E-2</c:v>
                </c:pt>
                <c:pt idx="3677" formatCode="General">
                  <c:v>7.5735000000000038E-2</c:v>
                </c:pt>
                <c:pt idx="3678" formatCode="General">
                  <c:v>7.5755199999999995E-2</c:v>
                </c:pt>
                <c:pt idx="3679" formatCode="General">
                  <c:v>7.5776200000000057E-2</c:v>
                </c:pt>
                <c:pt idx="3680" formatCode="General">
                  <c:v>7.5796500000000058E-2</c:v>
                </c:pt>
                <c:pt idx="3681" formatCode="General">
                  <c:v>7.5817500000000024E-2</c:v>
                </c:pt>
                <c:pt idx="3682" formatCode="General">
                  <c:v>7.5837800000000011E-2</c:v>
                </c:pt>
                <c:pt idx="3683" formatCode="General">
                  <c:v>7.5858700000000001E-2</c:v>
                </c:pt>
                <c:pt idx="3684" formatCode="General">
                  <c:v>7.5879000000000002E-2</c:v>
                </c:pt>
                <c:pt idx="3685" formatCode="General">
                  <c:v>7.5900000000000009E-2</c:v>
                </c:pt>
                <c:pt idx="3686" formatCode="General">
                  <c:v>7.5920299999999996E-2</c:v>
                </c:pt>
                <c:pt idx="3687" formatCode="General">
                  <c:v>7.59412E-2</c:v>
                </c:pt>
                <c:pt idx="3688" formatCode="General">
                  <c:v>7.5961500000000001E-2</c:v>
                </c:pt>
                <c:pt idx="3689" formatCode="General">
                  <c:v>7.5982499999999994E-2</c:v>
                </c:pt>
                <c:pt idx="3690" formatCode="General">
                  <c:v>7.600270000000002E-2</c:v>
                </c:pt>
                <c:pt idx="3691" formatCode="General">
                  <c:v>7.6022999999999993E-2</c:v>
                </c:pt>
                <c:pt idx="3692" formatCode="General">
                  <c:v>7.6044E-2</c:v>
                </c:pt>
                <c:pt idx="3693" formatCode="General">
                  <c:v>7.6064300000000001E-2</c:v>
                </c:pt>
                <c:pt idx="3694" formatCode="General">
                  <c:v>7.6085299999999995E-2</c:v>
                </c:pt>
                <c:pt idx="3695" formatCode="General">
                  <c:v>7.6105500000000006E-2</c:v>
                </c:pt>
                <c:pt idx="3696" formatCode="General">
                  <c:v>7.61265E-2</c:v>
                </c:pt>
                <c:pt idx="3697" formatCode="General">
                  <c:v>7.6146800000000001E-2</c:v>
                </c:pt>
                <c:pt idx="3698" formatCode="General">
                  <c:v>7.6167700000000019E-2</c:v>
                </c:pt>
                <c:pt idx="3699" formatCode="General">
                  <c:v>7.6188000000000006E-2</c:v>
                </c:pt>
                <c:pt idx="3700" formatCode="General">
                  <c:v>7.6208999999999999E-2</c:v>
                </c:pt>
                <c:pt idx="3701" formatCode="General">
                  <c:v>7.6229299999999986E-2</c:v>
                </c:pt>
                <c:pt idx="3702" formatCode="General">
                  <c:v>7.6250200000000004E-2</c:v>
                </c:pt>
                <c:pt idx="3703" formatCode="General">
                  <c:v>7.6270500000000005E-2</c:v>
                </c:pt>
                <c:pt idx="3704" formatCode="General">
                  <c:v>7.6291499999999998E-2</c:v>
                </c:pt>
                <c:pt idx="3705" formatCode="General">
                  <c:v>7.6311799999999999E-2</c:v>
                </c:pt>
                <c:pt idx="3706" formatCode="General">
                  <c:v>7.6331999999999997E-2</c:v>
                </c:pt>
                <c:pt idx="3707" formatCode="General">
                  <c:v>7.6353000000000004E-2</c:v>
                </c:pt>
                <c:pt idx="3708" formatCode="General">
                  <c:v>7.6373200000000002E-2</c:v>
                </c:pt>
                <c:pt idx="3709" formatCode="General">
                  <c:v>7.6394200000000023E-2</c:v>
                </c:pt>
                <c:pt idx="3710" formatCode="General">
                  <c:v>7.641450000000001E-2</c:v>
                </c:pt>
                <c:pt idx="3711" formatCode="General">
                  <c:v>7.6435500000000003E-2</c:v>
                </c:pt>
                <c:pt idx="3712" formatCode="General">
                  <c:v>7.6455700000000001E-2</c:v>
                </c:pt>
                <c:pt idx="3713" formatCode="General">
                  <c:v>7.6476799999999998E-2</c:v>
                </c:pt>
                <c:pt idx="3714" formatCode="General">
                  <c:v>7.6497000000000023E-2</c:v>
                </c:pt>
                <c:pt idx="3715" formatCode="General">
                  <c:v>7.6518000000000003E-2</c:v>
                </c:pt>
                <c:pt idx="3716" formatCode="General">
                  <c:v>7.6538200000000001E-2</c:v>
                </c:pt>
                <c:pt idx="3717" formatCode="General">
                  <c:v>7.6559299999999997E-2</c:v>
                </c:pt>
                <c:pt idx="3718" formatCode="General">
                  <c:v>7.6579499999999995E-2</c:v>
                </c:pt>
                <c:pt idx="3719" formatCode="General">
                  <c:v>7.6599799999999996E-2</c:v>
                </c:pt>
                <c:pt idx="3720" formatCode="General">
                  <c:v>7.6620799999999989E-2</c:v>
                </c:pt>
                <c:pt idx="3721" formatCode="General">
                  <c:v>7.6641000000000001E-2</c:v>
                </c:pt>
                <c:pt idx="3722" formatCode="General">
                  <c:v>7.6661999999999994E-2</c:v>
                </c:pt>
                <c:pt idx="3723" formatCode="General">
                  <c:v>7.668220000000002E-2</c:v>
                </c:pt>
                <c:pt idx="3724" formatCode="General">
                  <c:v>7.6703300000000002E-2</c:v>
                </c:pt>
                <c:pt idx="3725" formatCode="General">
                  <c:v>7.67235E-2</c:v>
                </c:pt>
                <c:pt idx="3726" formatCode="General">
                  <c:v>7.6744499999999993E-2</c:v>
                </c:pt>
                <c:pt idx="3727" formatCode="General">
                  <c:v>7.6764700000000033E-2</c:v>
                </c:pt>
                <c:pt idx="3728" formatCode="General">
                  <c:v>7.6785800000000001E-2</c:v>
                </c:pt>
                <c:pt idx="3729" formatCode="General">
                  <c:v>7.6805999999999999E-2</c:v>
                </c:pt>
                <c:pt idx="3730" formatCode="General">
                  <c:v>7.682700000000002E-2</c:v>
                </c:pt>
                <c:pt idx="3731" formatCode="General">
                  <c:v>7.6847200000000004E-2</c:v>
                </c:pt>
                <c:pt idx="3732" formatCode="General">
                  <c:v>7.6867500000000019E-2</c:v>
                </c:pt>
                <c:pt idx="3733" formatCode="General">
                  <c:v>7.6888499999999999E-2</c:v>
                </c:pt>
                <c:pt idx="3734" formatCode="General">
                  <c:v>7.6908699999999997E-2</c:v>
                </c:pt>
                <c:pt idx="3735" formatCode="General">
                  <c:v>7.6929700000000004E-2</c:v>
                </c:pt>
                <c:pt idx="3736" formatCode="General">
                  <c:v>7.6950000000000005E-2</c:v>
                </c:pt>
                <c:pt idx="3737" formatCode="General">
                  <c:v>7.6970999999999998E-2</c:v>
                </c:pt>
                <c:pt idx="3738" formatCode="General">
                  <c:v>7.6991299999999999E-2</c:v>
                </c:pt>
                <c:pt idx="3739" formatCode="General">
                  <c:v>7.7012200000000072E-2</c:v>
                </c:pt>
                <c:pt idx="3740" formatCode="General">
                  <c:v>7.7032500000000073E-2</c:v>
                </c:pt>
                <c:pt idx="3741" formatCode="General">
                  <c:v>7.7053500000000039E-2</c:v>
                </c:pt>
                <c:pt idx="3742" formatCode="General">
                  <c:v>7.7073800000000012E-2</c:v>
                </c:pt>
                <c:pt idx="3743" formatCode="General">
                  <c:v>7.7094700000000058E-2</c:v>
                </c:pt>
                <c:pt idx="3744" formatCode="General">
                  <c:v>7.7115000000000003E-2</c:v>
                </c:pt>
                <c:pt idx="3745" formatCode="General">
                  <c:v>7.7135200000000001E-2</c:v>
                </c:pt>
                <c:pt idx="3746" formatCode="General">
                  <c:v>7.7156199999999994E-2</c:v>
                </c:pt>
                <c:pt idx="3747" formatCode="General">
                  <c:v>7.7176500000000023E-2</c:v>
                </c:pt>
                <c:pt idx="3748" formatCode="General">
                  <c:v>7.7197500000000058E-2</c:v>
                </c:pt>
                <c:pt idx="3749" formatCode="General">
                  <c:v>7.7217800000000003E-2</c:v>
                </c:pt>
                <c:pt idx="3750" formatCode="General">
                  <c:v>7.7238799999999996E-2</c:v>
                </c:pt>
                <c:pt idx="3751" formatCode="General">
                  <c:v>7.7258999999999994E-2</c:v>
                </c:pt>
                <c:pt idx="3752" formatCode="General">
                  <c:v>7.7280000000000001E-2</c:v>
                </c:pt>
                <c:pt idx="3753" formatCode="General">
                  <c:v>7.730030000000003E-2</c:v>
                </c:pt>
                <c:pt idx="3754" formatCode="General">
                  <c:v>7.7321300000000009E-2</c:v>
                </c:pt>
                <c:pt idx="3755" formatCode="General">
                  <c:v>7.7341499999999994E-2</c:v>
                </c:pt>
                <c:pt idx="3756" formatCode="General">
                  <c:v>7.7362500000000084E-2</c:v>
                </c:pt>
                <c:pt idx="3757" formatCode="General">
                  <c:v>7.7382800000000057E-2</c:v>
                </c:pt>
                <c:pt idx="3758" formatCode="General">
                  <c:v>7.7403000000000055E-2</c:v>
                </c:pt>
                <c:pt idx="3759" formatCode="General">
                  <c:v>7.7424000000000021E-2</c:v>
                </c:pt>
                <c:pt idx="3760" formatCode="General">
                  <c:v>7.7444200000000019E-2</c:v>
                </c:pt>
                <c:pt idx="3761" formatCode="General">
                  <c:v>7.7465300000000001E-2</c:v>
                </c:pt>
                <c:pt idx="3762" formatCode="General">
                  <c:v>7.7485500000000013E-2</c:v>
                </c:pt>
                <c:pt idx="3763" formatCode="General">
                  <c:v>7.7506500000000034E-2</c:v>
                </c:pt>
                <c:pt idx="3764" formatCode="General">
                  <c:v>7.7526700000000004E-2</c:v>
                </c:pt>
                <c:pt idx="3765" formatCode="General">
                  <c:v>7.7547700000000011E-2</c:v>
                </c:pt>
                <c:pt idx="3766" formatCode="General">
                  <c:v>7.7568000000000054E-2</c:v>
                </c:pt>
                <c:pt idx="3767" formatCode="General">
                  <c:v>7.7589000000000019E-2</c:v>
                </c:pt>
                <c:pt idx="3768" formatCode="General">
                  <c:v>7.7609200000000003E-2</c:v>
                </c:pt>
                <c:pt idx="3769" formatCode="General">
                  <c:v>7.7630299999999999E-2</c:v>
                </c:pt>
                <c:pt idx="3770" formatCode="General">
                  <c:v>7.7650500000000011E-2</c:v>
                </c:pt>
                <c:pt idx="3771" formatCode="General">
                  <c:v>7.7670700000000009E-2</c:v>
                </c:pt>
                <c:pt idx="3772" formatCode="General">
                  <c:v>7.7691700000000002E-2</c:v>
                </c:pt>
                <c:pt idx="3773" formatCode="General">
                  <c:v>7.7712000000000087E-2</c:v>
                </c:pt>
                <c:pt idx="3774" formatCode="General">
                  <c:v>7.7733000000000052E-2</c:v>
                </c:pt>
                <c:pt idx="3775" formatCode="General">
                  <c:v>7.7753300000000053E-2</c:v>
                </c:pt>
                <c:pt idx="3776" formatCode="General">
                  <c:v>7.7774200000000057E-2</c:v>
                </c:pt>
                <c:pt idx="3777" formatCode="General">
                  <c:v>7.7794500000000058E-2</c:v>
                </c:pt>
                <c:pt idx="3778" formatCode="General">
                  <c:v>7.7815500000000024E-2</c:v>
                </c:pt>
                <c:pt idx="3779" formatCode="General">
                  <c:v>7.7835800000000011E-2</c:v>
                </c:pt>
                <c:pt idx="3780" formatCode="General">
                  <c:v>7.7856700000000056E-2</c:v>
                </c:pt>
                <c:pt idx="3781" formatCode="General">
                  <c:v>7.787700000000003E-2</c:v>
                </c:pt>
                <c:pt idx="3782" formatCode="General">
                  <c:v>7.7898000000000051E-2</c:v>
                </c:pt>
                <c:pt idx="3783" formatCode="General">
                  <c:v>7.7918200000000062E-2</c:v>
                </c:pt>
                <c:pt idx="3784" formatCode="General">
                  <c:v>7.7939200000000014E-2</c:v>
                </c:pt>
                <c:pt idx="3785" formatCode="General">
                  <c:v>7.7959500000000001E-2</c:v>
                </c:pt>
                <c:pt idx="3786" formatCode="General">
                  <c:v>7.7979800000000002E-2</c:v>
                </c:pt>
                <c:pt idx="3787" formatCode="General">
                  <c:v>7.8000800000000009E-2</c:v>
                </c:pt>
                <c:pt idx="3788" formatCode="General">
                  <c:v>7.8020999999999993E-2</c:v>
                </c:pt>
                <c:pt idx="3789" formatCode="General">
                  <c:v>7.8042E-2</c:v>
                </c:pt>
                <c:pt idx="3790" formatCode="General">
                  <c:v>7.8062300000000057E-2</c:v>
                </c:pt>
                <c:pt idx="3791" formatCode="General">
                  <c:v>7.8083200000000033E-2</c:v>
                </c:pt>
                <c:pt idx="3792" formatCode="General">
                  <c:v>7.810350000000002E-2</c:v>
                </c:pt>
                <c:pt idx="3793" formatCode="General">
                  <c:v>7.8124499999999999E-2</c:v>
                </c:pt>
                <c:pt idx="3794" formatCode="General">
                  <c:v>7.81448E-2</c:v>
                </c:pt>
                <c:pt idx="3795" formatCode="General">
                  <c:v>7.8165700000000018E-2</c:v>
                </c:pt>
                <c:pt idx="3796" formatCode="General">
                  <c:v>7.8186000000000033E-2</c:v>
                </c:pt>
                <c:pt idx="3797" formatCode="General">
                  <c:v>7.8206999999999999E-2</c:v>
                </c:pt>
                <c:pt idx="3798" formatCode="General">
                  <c:v>7.82273E-2</c:v>
                </c:pt>
                <c:pt idx="3799" formatCode="General">
                  <c:v>7.8247499999999998E-2</c:v>
                </c:pt>
                <c:pt idx="3800" formatCode="General">
                  <c:v>7.8268500000000019E-2</c:v>
                </c:pt>
                <c:pt idx="3801" formatCode="General">
                  <c:v>7.8288700000000003E-2</c:v>
                </c:pt>
                <c:pt idx="3802" formatCode="General">
                  <c:v>7.830970000000001E-2</c:v>
                </c:pt>
                <c:pt idx="3803" formatCode="General">
                  <c:v>7.8329999999999997E-2</c:v>
                </c:pt>
                <c:pt idx="3804" formatCode="General">
                  <c:v>7.8351000000000004E-2</c:v>
                </c:pt>
                <c:pt idx="3805" formatCode="General">
                  <c:v>7.8371200000000002E-2</c:v>
                </c:pt>
                <c:pt idx="3806" formatCode="General">
                  <c:v>7.8392300000000054E-2</c:v>
                </c:pt>
                <c:pt idx="3807" formatCode="General">
                  <c:v>7.8412500000000052E-2</c:v>
                </c:pt>
                <c:pt idx="3808" formatCode="General">
                  <c:v>7.8433500000000003E-2</c:v>
                </c:pt>
                <c:pt idx="3809" formatCode="General">
                  <c:v>7.8453700000000029E-2</c:v>
                </c:pt>
                <c:pt idx="3810" formatCode="General">
                  <c:v>7.8474799999999997E-2</c:v>
                </c:pt>
                <c:pt idx="3811" formatCode="General">
                  <c:v>7.8495000000000023E-2</c:v>
                </c:pt>
                <c:pt idx="3812" formatCode="General">
                  <c:v>7.851530000000001E-2</c:v>
                </c:pt>
                <c:pt idx="3813" formatCode="General">
                  <c:v>7.8536200000000014E-2</c:v>
                </c:pt>
                <c:pt idx="3814" formatCode="General">
                  <c:v>7.8556500000000001E-2</c:v>
                </c:pt>
                <c:pt idx="3815" formatCode="General">
                  <c:v>7.8577500000000008E-2</c:v>
                </c:pt>
                <c:pt idx="3816" formatCode="General">
                  <c:v>7.8597700000000034E-2</c:v>
                </c:pt>
                <c:pt idx="3817" formatCode="General">
                  <c:v>7.86187E-2</c:v>
                </c:pt>
                <c:pt idx="3818" formatCode="General">
                  <c:v>7.8639000000000001E-2</c:v>
                </c:pt>
                <c:pt idx="3819" formatCode="General">
                  <c:v>7.8659999999999994E-2</c:v>
                </c:pt>
                <c:pt idx="3820" formatCode="General">
                  <c:v>7.868020000000002E-2</c:v>
                </c:pt>
                <c:pt idx="3821" formatCode="General">
                  <c:v>7.8701300000000002E-2</c:v>
                </c:pt>
                <c:pt idx="3822" formatCode="General">
                  <c:v>7.87215E-2</c:v>
                </c:pt>
                <c:pt idx="3823" formatCode="General">
                  <c:v>7.8742500000000021E-2</c:v>
                </c:pt>
                <c:pt idx="3824" formatCode="General">
                  <c:v>7.8762800000000049E-2</c:v>
                </c:pt>
                <c:pt idx="3825" formatCode="General">
                  <c:v>7.8783000000000034E-2</c:v>
                </c:pt>
                <c:pt idx="3826" formatCode="General">
                  <c:v>7.8804000000000013E-2</c:v>
                </c:pt>
                <c:pt idx="3827" formatCode="General">
                  <c:v>7.88243E-2</c:v>
                </c:pt>
                <c:pt idx="3828" formatCode="General">
                  <c:v>7.8845200000000004E-2</c:v>
                </c:pt>
                <c:pt idx="3829" formatCode="General">
                  <c:v>7.8865500000000019E-2</c:v>
                </c:pt>
                <c:pt idx="3830" formatCode="General">
                  <c:v>7.8886500000000054E-2</c:v>
                </c:pt>
                <c:pt idx="3831" formatCode="General">
                  <c:v>7.8906799999999999E-2</c:v>
                </c:pt>
                <c:pt idx="3832" formatCode="General">
                  <c:v>7.8927700000000003E-2</c:v>
                </c:pt>
                <c:pt idx="3833" formatCode="General">
                  <c:v>7.8948000000000004E-2</c:v>
                </c:pt>
                <c:pt idx="3834" formatCode="General">
                  <c:v>7.8969000000000011E-2</c:v>
                </c:pt>
                <c:pt idx="3835" formatCode="General">
                  <c:v>7.8989299999999998E-2</c:v>
                </c:pt>
                <c:pt idx="3836" formatCode="General">
                  <c:v>7.9010200000000058E-2</c:v>
                </c:pt>
                <c:pt idx="3837" formatCode="General">
                  <c:v>7.9030500000000059E-2</c:v>
                </c:pt>
                <c:pt idx="3838" formatCode="General">
                  <c:v>7.9050700000000057E-2</c:v>
                </c:pt>
                <c:pt idx="3839" formatCode="General">
                  <c:v>7.9071700000000023E-2</c:v>
                </c:pt>
                <c:pt idx="3840" formatCode="General">
                  <c:v>7.9092000000000051E-2</c:v>
                </c:pt>
                <c:pt idx="3841" formatCode="General">
                  <c:v>7.9113000000000058E-2</c:v>
                </c:pt>
                <c:pt idx="3842" formatCode="General">
                  <c:v>7.9133200000000056E-2</c:v>
                </c:pt>
                <c:pt idx="3843" formatCode="General">
                  <c:v>7.9154300000000011E-2</c:v>
                </c:pt>
                <c:pt idx="3844" formatCode="General">
                  <c:v>7.9174500000000009E-2</c:v>
                </c:pt>
                <c:pt idx="3845" formatCode="General">
                  <c:v>7.919550000000003E-2</c:v>
                </c:pt>
                <c:pt idx="3846" formatCode="General">
                  <c:v>7.9215800000000003E-2</c:v>
                </c:pt>
                <c:pt idx="3847" formatCode="General">
                  <c:v>7.9236800000000024E-2</c:v>
                </c:pt>
                <c:pt idx="3848" formatCode="General">
                  <c:v>7.9256999999999994E-2</c:v>
                </c:pt>
                <c:pt idx="3849" formatCode="General">
                  <c:v>7.9278000000000001E-2</c:v>
                </c:pt>
                <c:pt idx="3850" formatCode="General">
                  <c:v>7.9298300000000002E-2</c:v>
                </c:pt>
                <c:pt idx="3851" formatCode="General">
                  <c:v>7.9319200000000076E-2</c:v>
                </c:pt>
                <c:pt idx="3852" formatCode="General">
                  <c:v>7.9339500000000049E-2</c:v>
                </c:pt>
                <c:pt idx="3853" formatCode="General">
                  <c:v>7.9359700000000033E-2</c:v>
                </c:pt>
                <c:pt idx="3854" formatCode="General">
                  <c:v>7.9380800000000057E-2</c:v>
                </c:pt>
                <c:pt idx="3855" formatCode="General">
                  <c:v>7.9401000000000013E-2</c:v>
                </c:pt>
                <c:pt idx="3856" formatCode="General">
                  <c:v>7.9422000000000062E-2</c:v>
                </c:pt>
                <c:pt idx="3857" formatCode="General">
                  <c:v>7.9442200000000074E-2</c:v>
                </c:pt>
                <c:pt idx="3858" formatCode="General">
                  <c:v>7.9463300000000056E-2</c:v>
                </c:pt>
                <c:pt idx="3859" formatCode="General">
                  <c:v>7.9483500000000054E-2</c:v>
                </c:pt>
                <c:pt idx="3860" formatCode="General">
                  <c:v>7.9504500000000033E-2</c:v>
                </c:pt>
                <c:pt idx="3861" formatCode="General">
                  <c:v>7.9524800000000007E-2</c:v>
                </c:pt>
                <c:pt idx="3862" formatCode="General">
                  <c:v>7.95458E-2</c:v>
                </c:pt>
                <c:pt idx="3863" formatCode="General">
                  <c:v>7.9566000000000053E-2</c:v>
                </c:pt>
                <c:pt idx="3864" formatCode="General">
                  <c:v>7.9587000000000033E-2</c:v>
                </c:pt>
                <c:pt idx="3865" formatCode="General">
                  <c:v>7.9607200000000058E-2</c:v>
                </c:pt>
                <c:pt idx="3866" formatCode="General">
                  <c:v>7.9627500000000004E-2</c:v>
                </c:pt>
                <c:pt idx="3867" formatCode="General">
                  <c:v>7.9648499999999997E-2</c:v>
                </c:pt>
                <c:pt idx="3868" formatCode="General">
                  <c:v>7.9668800000000012E-2</c:v>
                </c:pt>
                <c:pt idx="3869" formatCode="General">
                  <c:v>7.9689700000000002E-2</c:v>
                </c:pt>
                <c:pt idx="3870" formatCode="General">
                  <c:v>7.9710000000000072E-2</c:v>
                </c:pt>
                <c:pt idx="3871" formatCode="General">
                  <c:v>7.9731000000000052E-2</c:v>
                </c:pt>
                <c:pt idx="3872" formatCode="General">
                  <c:v>7.9751199999999994E-2</c:v>
                </c:pt>
                <c:pt idx="3873" formatCode="General">
                  <c:v>7.9772200000000057E-2</c:v>
                </c:pt>
                <c:pt idx="3874" formatCode="General">
                  <c:v>7.9792500000000099E-2</c:v>
                </c:pt>
                <c:pt idx="3875" formatCode="General">
                  <c:v>7.9813500000000065E-2</c:v>
                </c:pt>
                <c:pt idx="3876" formatCode="General">
                  <c:v>7.9833700000000049E-2</c:v>
                </c:pt>
                <c:pt idx="3877" formatCode="General">
                  <c:v>7.9854700000000056E-2</c:v>
                </c:pt>
                <c:pt idx="3878" formatCode="General">
                  <c:v>7.9875000000000002E-2</c:v>
                </c:pt>
                <c:pt idx="3879" formatCode="General">
                  <c:v>7.9895300000000058E-2</c:v>
                </c:pt>
                <c:pt idx="3880" formatCode="General">
                  <c:v>7.9916300000000051E-2</c:v>
                </c:pt>
                <c:pt idx="3881" formatCode="General">
                  <c:v>7.9936500000000049E-2</c:v>
                </c:pt>
                <c:pt idx="3882" formatCode="General">
                  <c:v>7.9957500000000056E-2</c:v>
                </c:pt>
                <c:pt idx="3883" formatCode="General">
                  <c:v>7.9977800000000002E-2</c:v>
                </c:pt>
                <c:pt idx="3884" formatCode="General">
                  <c:v>7.9998700000000034E-2</c:v>
                </c:pt>
                <c:pt idx="3885" formatCode="General">
                  <c:v>8.0019000000000007E-2</c:v>
                </c:pt>
                <c:pt idx="3886" formatCode="General">
                  <c:v>8.004E-2</c:v>
                </c:pt>
                <c:pt idx="3887" formatCode="General">
                  <c:v>8.006030000000007E-2</c:v>
                </c:pt>
                <c:pt idx="3888" formatCode="General">
                  <c:v>8.0081200000000005E-2</c:v>
                </c:pt>
                <c:pt idx="3889" formatCode="General">
                  <c:v>8.0101500000000006E-2</c:v>
                </c:pt>
                <c:pt idx="3890" formatCode="General">
                  <c:v>8.0122500000000041E-2</c:v>
                </c:pt>
                <c:pt idx="3891" formatCode="General">
                  <c:v>8.01428E-2</c:v>
                </c:pt>
                <c:pt idx="3892" formatCode="General">
                  <c:v>8.0163000000000026E-2</c:v>
                </c:pt>
                <c:pt idx="3893" formatCode="General">
                  <c:v>8.0184000000000005E-2</c:v>
                </c:pt>
                <c:pt idx="3894" formatCode="General">
                  <c:v>8.0204200000000003E-2</c:v>
                </c:pt>
                <c:pt idx="3895" formatCode="General">
                  <c:v>8.022530000000011E-2</c:v>
                </c:pt>
                <c:pt idx="3896" formatCode="General">
                  <c:v>8.0245500000000025E-2</c:v>
                </c:pt>
                <c:pt idx="3897" formatCode="General">
                  <c:v>8.0266500000000005E-2</c:v>
                </c:pt>
                <c:pt idx="3898" formatCode="General">
                  <c:v>8.0286800000000005E-2</c:v>
                </c:pt>
                <c:pt idx="3899" formatCode="General">
                  <c:v>8.0307800000000026E-2</c:v>
                </c:pt>
                <c:pt idx="3900" formatCode="General">
                  <c:v>8.0328000000000024E-2</c:v>
                </c:pt>
                <c:pt idx="3901" formatCode="General">
                  <c:v>8.0349000000000018E-2</c:v>
                </c:pt>
                <c:pt idx="3902" formatCode="General">
                  <c:v>8.0369200000000016E-2</c:v>
                </c:pt>
                <c:pt idx="3903" formatCode="General">
                  <c:v>8.0390300000000026E-2</c:v>
                </c:pt>
                <c:pt idx="3904" formatCode="General">
                  <c:v>8.041050000000001E-2</c:v>
                </c:pt>
                <c:pt idx="3905" formatCode="General">
                  <c:v>8.0430800000000024E-2</c:v>
                </c:pt>
                <c:pt idx="3906" formatCode="General">
                  <c:v>8.0451700000000001E-2</c:v>
                </c:pt>
                <c:pt idx="3907" formatCode="General">
                  <c:v>8.0472000000000016E-2</c:v>
                </c:pt>
                <c:pt idx="3908" formatCode="General">
                  <c:v>8.0493000000000009E-2</c:v>
                </c:pt>
                <c:pt idx="3909" formatCode="General">
                  <c:v>8.0513199999999993E-2</c:v>
                </c:pt>
                <c:pt idx="3910" formatCode="General">
                  <c:v>8.053420000000007E-2</c:v>
                </c:pt>
                <c:pt idx="3911" formatCode="General">
                  <c:v>8.0554500000000126E-2</c:v>
                </c:pt>
                <c:pt idx="3912" formatCode="General">
                  <c:v>8.0575500000000091E-2</c:v>
                </c:pt>
                <c:pt idx="3913" formatCode="General">
                  <c:v>8.0595700000000048E-2</c:v>
                </c:pt>
                <c:pt idx="3914" formatCode="General">
                  <c:v>8.0616700000000041E-2</c:v>
                </c:pt>
                <c:pt idx="3915" formatCode="General">
                  <c:v>8.0637000000000028E-2</c:v>
                </c:pt>
                <c:pt idx="3916" formatCode="General">
                  <c:v>8.0658000000000091E-2</c:v>
                </c:pt>
                <c:pt idx="3917" formatCode="General">
                  <c:v>8.0678300000000064E-2</c:v>
                </c:pt>
                <c:pt idx="3918" formatCode="General">
                  <c:v>8.0698500000000048E-2</c:v>
                </c:pt>
                <c:pt idx="3919" formatCode="General">
                  <c:v>8.07195E-2</c:v>
                </c:pt>
                <c:pt idx="3920" formatCode="General">
                  <c:v>8.0739800000000028E-2</c:v>
                </c:pt>
                <c:pt idx="3921" formatCode="General">
                  <c:v>8.0760700000000005E-2</c:v>
                </c:pt>
                <c:pt idx="3922" formatCode="General">
                  <c:v>8.0781000000000006E-2</c:v>
                </c:pt>
                <c:pt idx="3923" formatCode="General">
                  <c:v>8.080200000000004E-2</c:v>
                </c:pt>
                <c:pt idx="3924" formatCode="General">
                  <c:v>8.0822300000000069E-2</c:v>
                </c:pt>
                <c:pt idx="3925" formatCode="General">
                  <c:v>8.0843200000000004E-2</c:v>
                </c:pt>
                <c:pt idx="3926" formatCode="General">
                  <c:v>8.0863500000000005E-2</c:v>
                </c:pt>
                <c:pt idx="3927" formatCode="General">
                  <c:v>8.0884500000000026E-2</c:v>
                </c:pt>
                <c:pt idx="3928" formatCode="General">
                  <c:v>8.0904800000000068E-2</c:v>
                </c:pt>
                <c:pt idx="3929" formatCode="General">
                  <c:v>8.0925800000000075E-2</c:v>
                </c:pt>
                <c:pt idx="3930" formatCode="General">
                  <c:v>8.0946000000000004E-2</c:v>
                </c:pt>
                <c:pt idx="3931" formatCode="General">
                  <c:v>8.0967000000000025E-2</c:v>
                </c:pt>
                <c:pt idx="3932" formatCode="General">
                  <c:v>8.0987300000000026E-2</c:v>
                </c:pt>
                <c:pt idx="3933" formatCode="General">
                  <c:v>8.1007500000000024E-2</c:v>
                </c:pt>
                <c:pt idx="3934" formatCode="General">
                  <c:v>8.1028500000000003E-2</c:v>
                </c:pt>
                <c:pt idx="3935" formatCode="General">
                  <c:v>8.1048700000000015E-2</c:v>
                </c:pt>
                <c:pt idx="3936" formatCode="General">
                  <c:v>8.1069800000000025E-2</c:v>
                </c:pt>
                <c:pt idx="3937" formatCode="General">
                  <c:v>8.1090000000000023E-2</c:v>
                </c:pt>
                <c:pt idx="3938" formatCode="General">
                  <c:v>8.111100000000003E-2</c:v>
                </c:pt>
                <c:pt idx="3939" formatCode="General">
                  <c:v>8.1131200000000001E-2</c:v>
                </c:pt>
                <c:pt idx="3940" formatCode="General">
                  <c:v>8.1152300000000024E-2</c:v>
                </c:pt>
                <c:pt idx="3941" formatCode="General">
                  <c:v>8.1172500000000009E-2</c:v>
                </c:pt>
                <c:pt idx="3942" formatCode="General">
                  <c:v>8.1193500000000002E-2</c:v>
                </c:pt>
                <c:pt idx="3943" formatCode="General">
                  <c:v>8.12137E-2</c:v>
                </c:pt>
                <c:pt idx="3944" formatCode="General">
                  <c:v>8.1234700000000007E-2</c:v>
                </c:pt>
                <c:pt idx="3945" formatCode="General">
                  <c:v>8.1255000000000063E-2</c:v>
                </c:pt>
                <c:pt idx="3946" formatCode="General">
                  <c:v>8.127520000000002E-2</c:v>
                </c:pt>
                <c:pt idx="3947" formatCode="General">
                  <c:v>8.1296300000000044E-2</c:v>
                </c:pt>
                <c:pt idx="3948" formatCode="General">
                  <c:v>8.13165E-2</c:v>
                </c:pt>
                <c:pt idx="3949" formatCode="General">
                  <c:v>8.1337500000000021E-2</c:v>
                </c:pt>
                <c:pt idx="3950" formatCode="General">
                  <c:v>8.1357700000000005E-2</c:v>
                </c:pt>
                <c:pt idx="3951" formatCode="General">
                  <c:v>8.1378800000000001E-2</c:v>
                </c:pt>
                <c:pt idx="3952" formatCode="General">
                  <c:v>8.1399000000000041E-2</c:v>
                </c:pt>
                <c:pt idx="3953" formatCode="General">
                  <c:v>8.1420000000000006E-2</c:v>
                </c:pt>
                <c:pt idx="3954" formatCode="General">
                  <c:v>8.1440299999999993E-2</c:v>
                </c:pt>
                <c:pt idx="3955" formatCode="General">
                  <c:v>8.14613E-2</c:v>
                </c:pt>
                <c:pt idx="3956" formatCode="General">
                  <c:v>8.1481499999999998E-2</c:v>
                </c:pt>
                <c:pt idx="3957" formatCode="General">
                  <c:v>8.1502500000000005E-2</c:v>
                </c:pt>
                <c:pt idx="3958" formatCode="General">
                  <c:v>8.1522700000000003E-2</c:v>
                </c:pt>
                <c:pt idx="3959" formatCode="General">
                  <c:v>8.1543000000000004E-2</c:v>
                </c:pt>
                <c:pt idx="3960" formatCode="General">
                  <c:v>8.1564000000000109E-2</c:v>
                </c:pt>
                <c:pt idx="3961" formatCode="General">
                  <c:v>8.1584300000000068E-2</c:v>
                </c:pt>
                <c:pt idx="3962" formatCode="General">
                  <c:v>8.1605200000000003E-2</c:v>
                </c:pt>
                <c:pt idx="3963" formatCode="General">
                  <c:v>8.1625500000000087E-2</c:v>
                </c:pt>
                <c:pt idx="3964" formatCode="General">
                  <c:v>8.1646500000000025E-2</c:v>
                </c:pt>
                <c:pt idx="3965" formatCode="General">
                  <c:v>8.1666700000000023E-2</c:v>
                </c:pt>
                <c:pt idx="3966" formatCode="General">
                  <c:v>8.1687700000000016E-2</c:v>
                </c:pt>
                <c:pt idx="3967" formatCode="General">
                  <c:v>8.1708000000000003E-2</c:v>
                </c:pt>
                <c:pt idx="3968" formatCode="General">
                  <c:v>8.1729000000000024E-2</c:v>
                </c:pt>
                <c:pt idx="3969" formatCode="General">
                  <c:v>8.1749199999999994E-2</c:v>
                </c:pt>
                <c:pt idx="3970" formatCode="General">
                  <c:v>8.1770200000000001E-2</c:v>
                </c:pt>
                <c:pt idx="3971" formatCode="General">
                  <c:v>8.1790500000000044E-2</c:v>
                </c:pt>
                <c:pt idx="3972" formatCode="General">
                  <c:v>8.1810800000000003E-2</c:v>
                </c:pt>
                <c:pt idx="3973" formatCode="General">
                  <c:v>8.1831800000000024E-2</c:v>
                </c:pt>
                <c:pt idx="3974" formatCode="General">
                  <c:v>8.1852000000000022E-2</c:v>
                </c:pt>
                <c:pt idx="3975" formatCode="General">
                  <c:v>8.1873000000000001E-2</c:v>
                </c:pt>
                <c:pt idx="3976" formatCode="General">
                  <c:v>8.1893300000000002E-2</c:v>
                </c:pt>
                <c:pt idx="3977" formatCode="General">
                  <c:v>8.191420000000002E-2</c:v>
                </c:pt>
                <c:pt idx="3978" formatCode="General">
                  <c:v>8.1934500000000063E-2</c:v>
                </c:pt>
                <c:pt idx="3979" formatCode="General">
                  <c:v>8.1955500000000028E-2</c:v>
                </c:pt>
                <c:pt idx="3980" formatCode="General">
                  <c:v>8.1975800000000043E-2</c:v>
                </c:pt>
                <c:pt idx="3981" formatCode="General">
                  <c:v>8.1996700000000006E-2</c:v>
                </c:pt>
                <c:pt idx="3982" formatCode="General">
                  <c:v>8.201700000000002E-2</c:v>
                </c:pt>
                <c:pt idx="3983" formatCode="General">
                  <c:v>8.2038E-2</c:v>
                </c:pt>
                <c:pt idx="3984" formatCode="General">
                  <c:v>8.2058300000000028E-2</c:v>
                </c:pt>
                <c:pt idx="3985" formatCode="General">
                  <c:v>8.2078500000000013E-2</c:v>
                </c:pt>
                <c:pt idx="3986" formatCode="General">
                  <c:v>8.2099500000000006E-2</c:v>
                </c:pt>
                <c:pt idx="3987" formatCode="General">
                  <c:v>8.2119699999999976E-2</c:v>
                </c:pt>
                <c:pt idx="3988" formatCode="General">
                  <c:v>8.21408E-2</c:v>
                </c:pt>
                <c:pt idx="3989" formatCode="General">
                  <c:v>8.2161000000000012E-2</c:v>
                </c:pt>
                <c:pt idx="3990" formatCode="General">
                  <c:v>8.2182000000000005E-2</c:v>
                </c:pt>
                <c:pt idx="3991" formatCode="General">
                  <c:v>8.2202300000000006E-2</c:v>
                </c:pt>
                <c:pt idx="3992" formatCode="General">
                  <c:v>8.2223300000000027E-2</c:v>
                </c:pt>
                <c:pt idx="3993" formatCode="General">
                  <c:v>8.2243499999999997E-2</c:v>
                </c:pt>
                <c:pt idx="3994" formatCode="General">
                  <c:v>8.2264500000000004E-2</c:v>
                </c:pt>
                <c:pt idx="3995" formatCode="General">
                  <c:v>8.2284700000000002E-2</c:v>
                </c:pt>
                <c:pt idx="3996" formatCode="General">
                  <c:v>8.2305800000000026E-2</c:v>
                </c:pt>
                <c:pt idx="3997" formatCode="General">
                  <c:v>8.2326000000000024E-2</c:v>
                </c:pt>
                <c:pt idx="3998" formatCode="General">
                  <c:v>8.2347000000000004E-2</c:v>
                </c:pt>
                <c:pt idx="3999" formatCode="General">
                  <c:v>8.2367200000000015E-2</c:v>
                </c:pt>
                <c:pt idx="4000" formatCode="General">
                  <c:v>8.2387499999999989E-2</c:v>
                </c:pt>
                <c:pt idx="4001" formatCode="General">
                  <c:v>8.240850000000001E-2</c:v>
                </c:pt>
                <c:pt idx="4002" formatCode="General">
                  <c:v>8.2428699999999994E-2</c:v>
                </c:pt>
                <c:pt idx="4003" formatCode="General">
                  <c:v>8.2449699999999973E-2</c:v>
                </c:pt>
                <c:pt idx="4004" formatCode="General">
                  <c:v>8.2470000000000002E-2</c:v>
                </c:pt>
                <c:pt idx="4005" formatCode="General">
                  <c:v>8.2491000000000009E-2</c:v>
                </c:pt>
                <c:pt idx="4006" formatCode="General">
                  <c:v>8.2511200000000007E-2</c:v>
                </c:pt>
                <c:pt idx="4007" formatCode="General">
                  <c:v>8.25322E-2</c:v>
                </c:pt>
                <c:pt idx="4008" formatCode="General">
                  <c:v>8.2552500000000043E-2</c:v>
                </c:pt>
                <c:pt idx="4009" formatCode="General">
                  <c:v>8.2573500000000022E-2</c:v>
                </c:pt>
                <c:pt idx="4010" formatCode="General">
                  <c:v>8.2593800000000023E-2</c:v>
                </c:pt>
                <c:pt idx="4011" formatCode="General">
                  <c:v>8.2614700000000041E-2</c:v>
                </c:pt>
                <c:pt idx="4012" formatCode="General">
                  <c:v>8.2635000000000028E-2</c:v>
                </c:pt>
                <c:pt idx="4013" formatCode="General">
                  <c:v>8.2655300000000112E-2</c:v>
                </c:pt>
                <c:pt idx="4014" formatCode="General">
                  <c:v>8.2676200000000005E-2</c:v>
                </c:pt>
                <c:pt idx="4015" formatCode="General">
                  <c:v>8.2696500000000048E-2</c:v>
                </c:pt>
                <c:pt idx="4016" formatCode="General">
                  <c:v>8.2717500000000041E-2</c:v>
                </c:pt>
                <c:pt idx="4017" formatCode="General">
                  <c:v>8.2737800000000028E-2</c:v>
                </c:pt>
                <c:pt idx="4018" formatCode="General">
                  <c:v>8.2758700000000004E-2</c:v>
                </c:pt>
                <c:pt idx="4019" formatCode="General">
                  <c:v>8.2779000000000005E-2</c:v>
                </c:pt>
                <c:pt idx="4020" formatCode="General">
                  <c:v>8.280000000000004E-2</c:v>
                </c:pt>
                <c:pt idx="4021" formatCode="General">
                  <c:v>8.2820300000000027E-2</c:v>
                </c:pt>
                <c:pt idx="4022" formatCode="General">
                  <c:v>8.2841300000000007E-2</c:v>
                </c:pt>
                <c:pt idx="4023" formatCode="General">
                  <c:v>8.2861500000000005E-2</c:v>
                </c:pt>
                <c:pt idx="4024" formatCode="General">
                  <c:v>8.2882500000000012E-2</c:v>
                </c:pt>
                <c:pt idx="4025" formatCode="General">
                  <c:v>8.2902800000000013E-2</c:v>
                </c:pt>
                <c:pt idx="4026" formatCode="General">
                  <c:v>8.2923000000000024E-2</c:v>
                </c:pt>
                <c:pt idx="4027" formatCode="General">
                  <c:v>8.2944000000000004E-2</c:v>
                </c:pt>
                <c:pt idx="4028" formatCode="General">
                  <c:v>8.2964200000000002E-2</c:v>
                </c:pt>
                <c:pt idx="4029" formatCode="General">
                  <c:v>8.2985299999999998E-2</c:v>
                </c:pt>
                <c:pt idx="4030" formatCode="General">
                  <c:v>8.3005500000000107E-2</c:v>
                </c:pt>
                <c:pt idx="4031" formatCode="General">
                  <c:v>8.3026500000000128E-2</c:v>
                </c:pt>
                <c:pt idx="4032" formatCode="General">
                  <c:v>8.3046700000000001E-2</c:v>
                </c:pt>
                <c:pt idx="4033" formatCode="General">
                  <c:v>8.3067800000000108E-2</c:v>
                </c:pt>
                <c:pt idx="4034" formatCode="General">
                  <c:v>8.3088000000000023E-2</c:v>
                </c:pt>
                <c:pt idx="4035" formatCode="General">
                  <c:v>8.3109000000000044E-2</c:v>
                </c:pt>
                <c:pt idx="4036" formatCode="General">
                  <c:v>8.3129200000000028E-2</c:v>
                </c:pt>
                <c:pt idx="4037" formatCode="General">
                  <c:v>8.3150200000000063E-2</c:v>
                </c:pt>
                <c:pt idx="4038" formatCode="General">
                  <c:v>8.3170500000000022E-2</c:v>
                </c:pt>
                <c:pt idx="4039" formatCode="General">
                  <c:v>8.3190700000000006E-2</c:v>
                </c:pt>
                <c:pt idx="4040" formatCode="General">
                  <c:v>8.32117E-2</c:v>
                </c:pt>
                <c:pt idx="4041" formatCode="General">
                  <c:v>8.3232000000000028E-2</c:v>
                </c:pt>
                <c:pt idx="4042" formatCode="General">
                  <c:v>8.3253000000000063E-2</c:v>
                </c:pt>
                <c:pt idx="4043" formatCode="General">
                  <c:v>8.3273200000000006E-2</c:v>
                </c:pt>
                <c:pt idx="4044" formatCode="General">
                  <c:v>8.329430000000014E-2</c:v>
                </c:pt>
                <c:pt idx="4045" formatCode="General">
                  <c:v>8.3314500000000027E-2</c:v>
                </c:pt>
                <c:pt idx="4046" formatCode="General">
                  <c:v>8.3335500000000048E-2</c:v>
                </c:pt>
                <c:pt idx="4047" formatCode="General">
                  <c:v>8.3355800000000105E-2</c:v>
                </c:pt>
                <c:pt idx="4048" formatCode="General">
                  <c:v>8.337680000000007E-2</c:v>
                </c:pt>
                <c:pt idx="4049" formatCode="General">
                  <c:v>8.3397000000000068E-2</c:v>
                </c:pt>
                <c:pt idx="4050" formatCode="General">
                  <c:v>8.3418000000000006E-2</c:v>
                </c:pt>
                <c:pt idx="4051" formatCode="General">
                  <c:v>8.3438200000000004E-2</c:v>
                </c:pt>
                <c:pt idx="4052" formatCode="General">
                  <c:v>8.3458500000000047E-2</c:v>
                </c:pt>
                <c:pt idx="4053" formatCode="General">
                  <c:v>8.3479500000000012E-2</c:v>
                </c:pt>
                <c:pt idx="4054" formatCode="General">
                  <c:v>8.3499800000000027E-2</c:v>
                </c:pt>
                <c:pt idx="4055" formatCode="General">
                  <c:v>8.3520700000000087E-2</c:v>
                </c:pt>
                <c:pt idx="4056" formatCode="General">
                  <c:v>8.3541000000000046E-2</c:v>
                </c:pt>
                <c:pt idx="4057" formatCode="General">
                  <c:v>8.3562000000000122E-2</c:v>
                </c:pt>
                <c:pt idx="4058" formatCode="General">
                  <c:v>8.3582200000000023E-2</c:v>
                </c:pt>
                <c:pt idx="4059" formatCode="General">
                  <c:v>8.3603300000000089E-2</c:v>
                </c:pt>
                <c:pt idx="4060" formatCode="General">
                  <c:v>8.3623500000000087E-2</c:v>
                </c:pt>
                <c:pt idx="4061" formatCode="General">
                  <c:v>8.3644500000000108E-2</c:v>
                </c:pt>
                <c:pt idx="4062" formatCode="General">
                  <c:v>8.3664800000000164E-2</c:v>
                </c:pt>
                <c:pt idx="4063" formatCode="General">
                  <c:v>8.3685700000000043E-2</c:v>
                </c:pt>
                <c:pt idx="4064" formatCode="General">
                  <c:v>8.3706000000000072E-2</c:v>
                </c:pt>
                <c:pt idx="4065" formatCode="General">
                  <c:v>8.3727000000000149E-2</c:v>
                </c:pt>
                <c:pt idx="4066" formatCode="General">
                  <c:v>8.374730000000008E-2</c:v>
                </c:pt>
                <c:pt idx="4067" formatCode="General">
                  <c:v>8.3767500000000092E-2</c:v>
                </c:pt>
                <c:pt idx="4068" formatCode="General">
                  <c:v>8.3788500000000002E-2</c:v>
                </c:pt>
                <c:pt idx="4069" formatCode="General">
                  <c:v>8.3808700000000028E-2</c:v>
                </c:pt>
                <c:pt idx="4070" formatCode="General">
                  <c:v>8.3829700000000062E-2</c:v>
                </c:pt>
                <c:pt idx="4071" formatCode="General">
                  <c:v>8.3850000000000091E-2</c:v>
                </c:pt>
                <c:pt idx="4072" formatCode="General">
                  <c:v>8.3871000000000043E-2</c:v>
                </c:pt>
                <c:pt idx="4073" formatCode="General">
                  <c:v>8.3891300000000099E-2</c:v>
                </c:pt>
                <c:pt idx="4074" formatCode="General">
                  <c:v>8.391220000000002E-2</c:v>
                </c:pt>
                <c:pt idx="4075" formatCode="General">
                  <c:v>8.3932500000000063E-2</c:v>
                </c:pt>
                <c:pt idx="4076" formatCode="General">
                  <c:v>8.3953500000000028E-2</c:v>
                </c:pt>
                <c:pt idx="4077" formatCode="General">
                  <c:v>8.3973800000000043E-2</c:v>
                </c:pt>
                <c:pt idx="4078" formatCode="General">
                  <c:v>8.3994800000000119E-2</c:v>
                </c:pt>
                <c:pt idx="4079" formatCode="General">
                  <c:v>8.4015000000000048E-2</c:v>
                </c:pt>
                <c:pt idx="4080" formatCode="General">
                  <c:v>8.4035200000000046E-2</c:v>
                </c:pt>
                <c:pt idx="4081" formatCode="General">
                  <c:v>8.4056300000000098E-2</c:v>
                </c:pt>
                <c:pt idx="4082" formatCode="General">
                  <c:v>8.4076500000000026E-2</c:v>
                </c:pt>
                <c:pt idx="4083" formatCode="General">
                  <c:v>8.4097500000000047E-2</c:v>
                </c:pt>
                <c:pt idx="4084" formatCode="General">
                  <c:v>8.4117800000000006E-2</c:v>
                </c:pt>
                <c:pt idx="4085" formatCode="General">
                  <c:v>8.4138800000000027E-2</c:v>
                </c:pt>
                <c:pt idx="4086" formatCode="General">
                  <c:v>8.4159000000000067E-2</c:v>
                </c:pt>
                <c:pt idx="4087" formatCode="General">
                  <c:v>8.4180000000000005E-2</c:v>
                </c:pt>
                <c:pt idx="4088" formatCode="General">
                  <c:v>8.4200200000000003E-2</c:v>
                </c:pt>
                <c:pt idx="4089" formatCode="General">
                  <c:v>8.4221300000000068E-2</c:v>
                </c:pt>
                <c:pt idx="4090" formatCode="General">
                  <c:v>8.4241500000000025E-2</c:v>
                </c:pt>
                <c:pt idx="4091" formatCode="General">
                  <c:v>8.4262500000000004E-2</c:v>
                </c:pt>
                <c:pt idx="4092" formatCode="General">
                  <c:v>8.4282700000000002E-2</c:v>
                </c:pt>
                <c:pt idx="4093" formatCode="General">
                  <c:v>8.4303000000000003E-2</c:v>
                </c:pt>
                <c:pt idx="4094" formatCode="General">
                  <c:v>8.4324000000000079E-2</c:v>
                </c:pt>
                <c:pt idx="4095" formatCode="General">
                  <c:v>8.4344200000000022E-2</c:v>
                </c:pt>
                <c:pt idx="4096" formatCode="General">
                  <c:v>8.4365200000000001E-2</c:v>
                </c:pt>
                <c:pt idx="4097" formatCode="General">
                  <c:v>8.4385500000000002E-2</c:v>
                </c:pt>
                <c:pt idx="4098" formatCode="General">
                  <c:v>8.4406500000000023E-2</c:v>
                </c:pt>
                <c:pt idx="4099" formatCode="General">
                  <c:v>8.442680000000008E-2</c:v>
                </c:pt>
                <c:pt idx="4100" formatCode="General">
                  <c:v>8.4447700000000014E-2</c:v>
                </c:pt>
                <c:pt idx="4101" formatCode="General">
                  <c:v>8.4468000000000001E-2</c:v>
                </c:pt>
                <c:pt idx="4102" formatCode="General">
                  <c:v>8.4489000000000009E-2</c:v>
                </c:pt>
                <c:pt idx="4103" formatCode="General">
                  <c:v>8.4509300000000079E-2</c:v>
                </c:pt>
                <c:pt idx="4104" formatCode="General">
                  <c:v>8.4530200000000028E-2</c:v>
                </c:pt>
                <c:pt idx="4105" formatCode="General">
                  <c:v>8.4550500000000084E-2</c:v>
                </c:pt>
                <c:pt idx="4106" formatCode="General">
                  <c:v>8.4570800000000071E-2</c:v>
                </c:pt>
                <c:pt idx="4107" formatCode="General">
                  <c:v>8.4591700000000006E-2</c:v>
                </c:pt>
                <c:pt idx="4108" formatCode="General">
                  <c:v>8.4612000000000007E-2</c:v>
                </c:pt>
                <c:pt idx="4109" formatCode="General">
                  <c:v>8.4633000000000028E-2</c:v>
                </c:pt>
                <c:pt idx="4110" formatCode="General">
                  <c:v>8.4653300000000112E-2</c:v>
                </c:pt>
                <c:pt idx="4111" formatCode="General">
                  <c:v>8.4674200000000047E-2</c:v>
                </c:pt>
                <c:pt idx="4112" formatCode="General">
                  <c:v>8.4694500000000103E-2</c:v>
                </c:pt>
                <c:pt idx="4113" formatCode="General">
                  <c:v>8.471550000000011E-2</c:v>
                </c:pt>
                <c:pt idx="4114" formatCode="General">
                  <c:v>8.4735800000000097E-2</c:v>
                </c:pt>
                <c:pt idx="4115" formatCode="General">
                  <c:v>8.4756800000000118E-2</c:v>
                </c:pt>
                <c:pt idx="4116" formatCode="General">
                  <c:v>8.4777000000000047E-2</c:v>
                </c:pt>
                <c:pt idx="4117" formatCode="General">
                  <c:v>8.4798000000000068E-2</c:v>
                </c:pt>
                <c:pt idx="4118" formatCode="General">
                  <c:v>8.4818300000000027E-2</c:v>
                </c:pt>
                <c:pt idx="4119" formatCode="General">
                  <c:v>8.4838500000000025E-2</c:v>
                </c:pt>
                <c:pt idx="4120" formatCode="General">
                  <c:v>8.4859500000000046E-2</c:v>
                </c:pt>
                <c:pt idx="4121" formatCode="General">
                  <c:v>8.4879700000000002E-2</c:v>
                </c:pt>
                <c:pt idx="4122" formatCode="General">
                  <c:v>8.4900800000000068E-2</c:v>
                </c:pt>
                <c:pt idx="4123" formatCode="General">
                  <c:v>8.4921000000000066E-2</c:v>
                </c:pt>
                <c:pt idx="4124" formatCode="General">
                  <c:v>8.4942000000000004E-2</c:v>
                </c:pt>
                <c:pt idx="4125" formatCode="General">
                  <c:v>8.4962200000000002E-2</c:v>
                </c:pt>
                <c:pt idx="4126" formatCode="General">
                  <c:v>8.4983299999999998E-2</c:v>
                </c:pt>
                <c:pt idx="4127" formatCode="General">
                  <c:v>8.5003500000000023E-2</c:v>
                </c:pt>
                <c:pt idx="4128" formatCode="General">
                  <c:v>8.5024500000000072E-2</c:v>
                </c:pt>
                <c:pt idx="4129" formatCode="General">
                  <c:v>8.5044700000000001E-2</c:v>
                </c:pt>
                <c:pt idx="4130" formatCode="General">
                  <c:v>8.5065800000000108E-2</c:v>
                </c:pt>
                <c:pt idx="4131" formatCode="General">
                  <c:v>8.5086000000000023E-2</c:v>
                </c:pt>
                <c:pt idx="4132" formatCode="General">
                  <c:v>8.5107000000000002E-2</c:v>
                </c:pt>
                <c:pt idx="4133" formatCode="General">
                  <c:v>8.5127200000000028E-2</c:v>
                </c:pt>
                <c:pt idx="4134" formatCode="General">
                  <c:v>8.5147500000000001E-2</c:v>
                </c:pt>
                <c:pt idx="4135" formatCode="General">
                  <c:v>8.5168500000000022E-2</c:v>
                </c:pt>
                <c:pt idx="4136" formatCode="General">
                  <c:v>8.5188800000000023E-2</c:v>
                </c:pt>
                <c:pt idx="4137" formatCode="General">
                  <c:v>8.5209700000000013E-2</c:v>
                </c:pt>
                <c:pt idx="4138" formatCode="General">
                  <c:v>8.523E-2</c:v>
                </c:pt>
                <c:pt idx="4139" formatCode="General">
                  <c:v>8.5251000000000063E-2</c:v>
                </c:pt>
                <c:pt idx="4140" formatCode="General">
                  <c:v>8.5271300000000008E-2</c:v>
                </c:pt>
                <c:pt idx="4141" formatCode="General">
                  <c:v>8.5292200000000012E-2</c:v>
                </c:pt>
                <c:pt idx="4142" formatCode="General">
                  <c:v>8.5312500000000013E-2</c:v>
                </c:pt>
                <c:pt idx="4143" formatCode="General">
                  <c:v>8.533350000000002E-2</c:v>
                </c:pt>
                <c:pt idx="4144" formatCode="General">
                  <c:v>8.5353700000000018E-2</c:v>
                </c:pt>
                <c:pt idx="4145" formatCode="General">
                  <c:v>8.5374800000000028E-2</c:v>
                </c:pt>
                <c:pt idx="4146" formatCode="General">
                  <c:v>8.5395000000000068E-2</c:v>
                </c:pt>
                <c:pt idx="4147" formatCode="General">
                  <c:v>8.5415300000000027E-2</c:v>
                </c:pt>
                <c:pt idx="4148" formatCode="General">
                  <c:v>8.5436200000000004E-2</c:v>
                </c:pt>
                <c:pt idx="4149" formatCode="General">
                  <c:v>8.5456500000000005E-2</c:v>
                </c:pt>
                <c:pt idx="4150" formatCode="General">
                  <c:v>8.5477500000000012E-2</c:v>
                </c:pt>
                <c:pt idx="4151" formatCode="General">
                  <c:v>8.549770000000001E-2</c:v>
                </c:pt>
                <c:pt idx="4152" formatCode="General">
                  <c:v>8.5518800000000048E-2</c:v>
                </c:pt>
                <c:pt idx="4153" formatCode="General">
                  <c:v>8.5539000000000046E-2</c:v>
                </c:pt>
                <c:pt idx="4154" formatCode="General">
                  <c:v>8.5560000000000067E-2</c:v>
                </c:pt>
                <c:pt idx="4155" formatCode="General">
                  <c:v>8.5580300000000026E-2</c:v>
                </c:pt>
                <c:pt idx="4156" formatCode="General">
                  <c:v>8.5601200000000002E-2</c:v>
                </c:pt>
                <c:pt idx="4157" formatCode="General">
                  <c:v>8.5621500000000086E-2</c:v>
                </c:pt>
                <c:pt idx="4158" formatCode="General">
                  <c:v>8.5642500000000024E-2</c:v>
                </c:pt>
                <c:pt idx="4159" formatCode="General">
                  <c:v>8.5662800000000067E-2</c:v>
                </c:pt>
                <c:pt idx="4160" formatCode="General">
                  <c:v>8.5683000000000023E-2</c:v>
                </c:pt>
                <c:pt idx="4161" formatCode="General">
                  <c:v>8.5704000000000072E-2</c:v>
                </c:pt>
                <c:pt idx="4162" formatCode="General">
                  <c:v>8.572420000000007E-2</c:v>
                </c:pt>
                <c:pt idx="4163" formatCode="General">
                  <c:v>8.5745200000000021E-2</c:v>
                </c:pt>
                <c:pt idx="4164" formatCode="General">
                  <c:v>8.5765500000000092E-2</c:v>
                </c:pt>
                <c:pt idx="4165" formatCode="General">
                  <c:v>8.5786500000000002E-2</c:v>
                </c:pt>
                <c:pt idx="4166" formatCode="General">
                  <c:v>8.58067E-2</c:v>
                </c:pt>
                <c:pt idx="4167" formatCode="General">
                  <c:v>8.5827800000000079E-2</c:v>
                </c:pt>
                <c:pt idx="4168" formatCode="General">
                  <c:v>8.5848000000000022E-2</c:v>
                </c:pt>
                <c:pt idx="4169" formatCode="General">
                  <c:v>8.5869000000000043E-2</c:v>
                </c:pt>
                <c:pt idx="4170" formatCode="General">
                  <c:v>8.5889300000000002E-2</c:v>
                </c:pt>
                <c:pt idx="4171" formatCode="General">
                  <c:v>8.5910300000000023E-2</c:v>
                </c:pt>
                <c:pt idx="4172" formatCode="General">
                  <c:v>8.5930500000000007E-2</c:v>
                </c:pt>
                <c:pt idx="4173" formatCode="General">
                  <c:v>8.5950800000000077E-2</c:v>
                </c:pt>
                <c:pt idx="4174" formatCode="General">
                  <c:v>8.5971800000000001E-2</c:v>
                </c:pt>
                <c:pt idx="4175" formatCode="General">
                  <c:v>8.5992000000000041E-2</c:v>
                </c:pt>
                <c:pt idx="4176" formatCode="General">
                  <c:v>8.6013000000000006E-2</c:v>
                </c:pt>
                <c:pt idx="4177" formatCode="General">
                  <c:v>8.6033300000000007E-2</c:v>
                </c:pt>
                <c:pt idx="4178" formatCode="General">
                  <c:v>8.6054300000000097E-2</c:v>
                </c:pt>
                <c:pt idx="4179" formatCode="General">
                  <c:v>8.6074500000000026E-2</c:v>
                </c:pt>
                <c:pt idx="4180" formatCode="General">
                  <c:v>8.6095500000000047E-2</c:v>
                </c:pt>
                <c:pt idx="4181" formatCode="General">
                  <c:v>8.6115700000000031E-2</c:v>
                </c:pt>
                <c:pt idx="4182" formatCode="General">
                  <c:v>8.6136800000000027E-2</c:v>
                </c:pt>
                <c:pt idx="4183" formatCode="General">
                  <c:v>8.6157000000000025E-2</c:v>
                </c:pt>
                <c:pt idx="4184" formatCode="General">
                  <c:v>8.6178000000000005E-2</c:v>
                </c:pt>
                <c:pt idx="4185" formatCode="General">
                  <c:v>8.6198200000000003E-2</c:v>
                </c:pt>
                <c:pt idx="4186" formatCode="General">
                  <c:v>8.6218500000000017E-2</c:v>
                </c:pt>
                <c:pt idx="4187" formatCode="General">
                  <c:v>8.6239500000000011E-2</c:v>
                </c:pt>
                <c:pt idx="4188" formatCode="General">
                  <c:v>8.6259700000000009E-2</c:v>
                </c:pt>
                <c:pt idx="4189" formatCode="General">
                  <c:v>8.6280700000000002E-2</c:v>
                </c:pt>
                <c:pt idx="4190" formatCode="General">
                  <c:v>8.6301000000000003E-2</c:v>
                </c:pt>
                <c:pt idx="4191" formatCode="General">
                  <c:v>8.6322000000000024E-2</c:v>
                </c:pt>
                <c:pt idx="4192" formatCode="General">
                  <c:v>8.6342299999999997E-2</c:v>
                </c:pt>
                <c:pt idx="4193" formatCode="General">
                  <c:v>8.6363200000000001E-2</c:v>
                </c:pt>
                <c:pt idx="4194" formatCode="General">
                  <c:v>8.6383500000000002E-2</c:v>
                </c:pt>
                <c:pt idx="4195" formatCode="General">
                  <c:v>8.6404500000000023E-2</c:v>
                </c:pt>
                <c:pt idx="4196" formatCode="General">
                  <c:v>8.6424800000000065E-2</c:v>
                </c:pt>
                <c:pt idx="4197" formatCode="General">
                  <c:v>8.6445700000000014E-2</c:v>
                </c:pt>
                <c:pt idx="4198" formatCode="General">
                  <c:v>8.6466000000000001E-2</c:v>
                </c:pt>
                <c:pt idx="4199" formatCode="General">
                  <c:v>8.6486300000000002E-2</c:v>
                </c:pt>
                <c:pt idx="4200" formatCode="General">
                  <c:v>8.6507200000000006E-2</c:v>
                </c:pt>
                <c:pt idx="4201" formatCode="General">
                  <c:v>8.652750000000009E-2</c:v>
                </c:pt>
                <c:pt idx="4202" formatCode="General">
                  <c:v>8.65485E-2</c:v>
                </c:pt>
                <c:pt idx="4203" formatCode="General">
                  <c:v>8.6568800000000071E-2</c:v>
                </c:pt>
                <c:pt idx="4204" formatCode="General">
                  <c:v>8.6589700000000006E-2</c:v>
                </c:pt>
                <c:pt idx="4205" formatCode="General">
                  <c:v>8.6610000000000006E-2</c:v>
                </c:pt>
                <c:pt idx="4206" formatCode="General">
                  <c:v>8.6631000000000027E-2</c:v>
                </c:pt>
                <c:pt idx="4207" formatCode="General">
                  <c:v>8.665130000000007E-2</c:v>
                </c:pt>
                <c:pt idx="4208" formatCode="General">
                  <c:v>8.6672300000000008E-2</c:v>
                </c:pt>
                <c:pt idx="4209" formatCode="General">
                  <c:v>8.6692500000000006E-2</c:v>
                </c:pt>
                <c:pt idx="4210" formatCode="General">
                  <c:v>8.6713500000000013E-2</c:v>
                </c:pt>
                <c:pt idx="4211" formatCode="General">
                  <c:v>8.6733800000000028E-2</c:v>
                </c:pt>
                <c:pt idx="4212" formatCode="General">
                  <c:v>8.6754700000000046E-2</c:v>
                </c:pt>
                <c:pt idx="4213" formatCode="General">
                  <c:v>8.6775000000000005E-2</c:v>
                </c:pt>
                <c:pt idx="4214" formatCode="General">
                  <c:v>8.6795200000000045E-2</c:v>
                </c:pt>
                <c:pt idx="4215" formatCode="General">
                  <c:v>8.6816300000000027E-2</c:v>
                </c:pt>
                <c:pt idx="4216" formatCode="General">
                  <c:v>8.6836500000000025E-2</c:v>
                </c:pt>
                <c:pt idx="4217" formatCode="General">
                  <c:v>8.6857500000000046E-2</c:v>
                </c:pt>
                <c:pt idx="4218" formatCode="General">
                  <c:v>8.6877700000000002E-2</c:v>
                </c:pt>
                <c:pt idx="4219" formatCode="General">
                  <c:v>8.6898800000000026E-2</c:v>
                </c:pt>
                <c:pt idx="4220" formatCode="General">
                  <c:v>8.691900000000001E-2</c:v>
                </c:pt>
                <c:pt idx="4221" formatCode="General">
                  <c:v>8.6940000000000003E-2</c:v>
                </c:pt>
                <c:pt idx="4222" formatCode="General">
                  <c:v>8.6960200000000001E-2</c:v>
                </c:pt>
                <c:pt idx="4223" formatCode="General">
                  <c:v>8.6981299999999998E-2</c:v>
                </c:pt>
                <c:pt idx="4224" formatCode="General">
                  <c:v>8.7001500000000023E-2</c:v>
                </c:pt>
                <c:pt idx="4225" formatCode="General">
                  <c:v>8.7022500000000003E-2</c:v>
                </c:pt>
                <c:pt idx="4226" formatCode="General">
                  <c:v>8.7042700000000001E-2</c:v>
                </c:pt>
                <c:pt idx="4227" formatCode="General">
                  <c:v>8.7063000000000001E-2</c:v>
                </c:pt>
                <c:pt idx="4228" formatCode="General">
                  <c:v>8.7084000000000023E-2</c:v>
                </c:pt>
                <c:pt idx="4229" formatCode="General">
                  <c:v>8.7104300000000065E-2</c:v>
                </c:pt>
                <c:pt idx="4230" formatCode="General">
                  <c:v>8.71252E-2</c:v>
                </c:pt>
                <c:pt idx="4231" formatCode="General">
                  <c:v>8.7145500000000001E-2</c:v>
                </c:pt>
                <c:pt idx="4232" formatCode="General">
                  <c:v>8.7166500000000022E-2</c:v>
                </c:pt>
                <c:pt idx="4233" formatCode="General">
                  <c:v>8.7186799999999995E-2</c:v>
                </c:pt>
                <c:pt idx="4234" formatCode="General">
                  <c:v>8.7207700000000013E-2</c:v>
                </c:pt>
                <c:pt idx="4235" formatCode="General">
                  <c:v>8.7228E-2</c:v>
                </c:pt>
                <c:pt idx="4236" formatCode="General">
                  <c:v>8.7248999999999993E-2</c:v>
                </c:pt>
                <c:pt idx="4237" formatCode="General">
                  <c:v>8.7269200000000005E-2</c:v>
                </c:pt>
                <c:pt idx="4238" formatCode="General">
                  <c:v>8.7290200000000012E-2</c:v>
                </c:pt>
                <c:pt idx="4239" formatCode="General">
                  <c:v>8.7310500000000013E-2</c:v>
                </c:pt>
                <c:pt idx="4240" formatCode="General">
                  <c:v>8.73308E-2</c:v>
                </c:pt>
                <c:pt idx="4241" formatCode="General">
                  <c:v>8.7351700000000004E-2</c:v>
                </c:pt>
                <c:pt idx="4242" formatCode="General">
                  <c:v>8.7372000000000005E-2</c:v>
                </c:pt>
                <c:pt idx="4243" formatCode="General">
                  <c:v>8.7393000000000012E-2</c:v>
                </c:pt>
                <c:pt idx="4244" formatCode="General">
                  <c:v>8.7413199999999996E-2</c:v>
                </c:pt>
                <c:pt idx="4245" formatCode="General">
                  <c:v>8.7434300000000006E-2</c:v>
                </c:pt>
                <c:pt idx="4246" formatCode="General">
                  <c:v>8.7454500000000004E-2</c:v>
                </c:pt>
                <c:pt idx="4247" formatCode="General">
                  <c:v>8.7475500000000012E-2</c:v>
                </c:pt>
                <c:pt idx="4248" formatCode="General">
                  <c:v>8.7495800000000026E-2</c:v>
                </c:pt>
                <c:pt idx="4249" formatCode="General">
                  <c:v>8.7516700000000003E-2</c:v>
                </c:pt>
                <c:pt idx="4250" formatCode="General">
                  <c:v>8.7537000000000045E-2</c:v>
                </c:pt>
                <c:pt idx="4251" formatCode="General">
                  <c:v>8.7558000000000066E-2</c:v>
                </c:pt>
                <c:pt idx="4252" formatCode="General">
                  <c:v>8.7578300000000026E-2</c:v>
                </c:pt>
                <c:pt idx="4253" formatCode="General">
                  <c:v>8.7598500000000024E-2</c:v>
                </c:pt>
                <c:pt idx="4254" formatCode="General">
                  <c:v>8.7619500000000003E-2</c:v>
                </c:pt>
                <c:pt idx="4255" formatCode="General">
                  <c:v>8.7639700000000001E-2</c:v>
                </c:pt>
                <c:pt idx="4256" formatCode="General">
                  <c:v>8.7660700000000022E-2</c:v>
                </c:pt>
                <c:pt idx="4257" formatCode="General">
                  <c:v>8.7681000000000009E-2</c:v>
                </c:pt>
                <c:pt idx="4258" formatCode="General">
                  <c:v>8.7702000000000002E-2</c:v>
                </c:pt>
                <c:pt idx="4259" formatCode="General">
                  <c:v>8.77222E-2</c:v>
                </c:pt>
                <c:pt idx="4260" formatCode="General">
                  <c:v>8.7743299999999996E-2</c:v>
                </c:pt>
                <c:pt idx="4261" formatCode="General">
                  <c:v>8.7763500000000022E-2</c:v>
                </c:pt>
                <c:pt idx="4262" formatCode="General">
                  <c:v>8.7784500000000001E-2</c:v>
                </c:pt>
                <c:pt idx="4263" formatCode="General">
                  <c:v>8.7804700000000041E-2</c:v>
                </c:pt>
                <c:pt idx="4264" formatCode="General">
                  <c:v>8.7825800000000079E-2</c:v>
                </c:pt>
                <c:pt idx="4265" formatCode="General">
                  <c:v>8.7846000000000021E-2</c:v>
                </c:pt>
                <c:pt idx="4266" formatCode="General">
                  <c:v>8.7866300000000064E-2</c:v>
                </c:pt>
                <c:pt idx="4267" formatCode="General">
                  <c:v>8.7887200000000013E-2</c:v>
                </c:pt>
                <c:pt idx="4268" formatCode="General">
                  <c:v>8.79075E-2</c:v>
                </c:pt>
                <c:pt idx="4269" formatCode="General">
                  <c:v>8.7928500000000007E-2</c:v>
                </c:pt>
                <c:pt idx="4270" formatCode="General">
                  <c:v>8.7948700000000005E-2</c:v>
                </c:pt>
                <c:pt idx="4271" formatCode="General">
                  <c:v>8.7969800000000001E-2</c:v>
                </c:pt>
                <c:pt idx="4272" formatCode="General">
                  <c:v>8.7990000000000027E-2</c:v>
                </c:pt>
                <c:pt idx="4273" formatCode="General">
                  <c:v>8.8011000000000006E-2</c:v>
                </c:pt>
                <c:pt idx="4274" formatCode="General">
                  <c:v>8.8031200000000004E-2</c:v>
                </c:pt>
                <c:pt idx="4275" formatCode="General">
                  <c:v>8.8052300000000083E-2</c:v>
                </c:pt>
                <c:pt idx="4276" formatCode="General">
                  <c:v>8.8072500000000026E-2</c:v>
                </c:pt>
                <c:pt idx="4277" formatCode="General">
                  <c:v>8.8093500000000047E-2</c:v>
                </c:pt>
                <c:pt idx="4278" formatCode="General">
                  <c:v>8.8113700000000031E-2</c:v>
                </c:pt>
                <c:pt idx="4279" formatCode="General">
                  <c:v>8.8134000000000073E-2</c:v>
                </c:pt>
                <c:pt idx="4280" formatCode="General">
                  <c:v>8.815500000000015E-2</c:v>
                </c:pt>
                <c:pt idx="4281" formatCode="General">
                  <c:v>8.8175200000000023E-2</c:v>
                </c:pt>
                <c:pt idx="4282" formatCode="General">
                  <c:v>8.8196200000000044E-2</c:v>
                </c:pt>
                <c:pt idx="4283" formatCode="General">
                  <c:v>8.8216500000000003E-2</c:v>
                </c:pt>
                <c:pt idx="4284" formatCode="General">
                  <c:v>8.8237500000000066E-2</c:v>
                </c:pt>
                <c:pt idx="4285" formatCode="General">
                  <c:v>8.8257800000000122E-2</c:v>
                </c:pt>
                <c:pt idx="4286" formatCode="General">
                  <c:v>8.8278700000000002E-2</c:v>
                </c:pt>
                <c:pt idx="4287" formatCode="General">
                  <c:v>8.8299000000000044E-2</c:v>
                </c:pt>
                <c:pt idx="4288" formatCode="General">
                  <c:v>8.8320000000000065E-2</c:v>
                </c:pt>
                <c:pt idx="4289" formatCode="General">
                  <c:v>8.8340300000000024E-2</c:v>
                </c:pt>
                <c:pt idx="4290" formatCode="General">
                  <c:v>8.8361200000000001E-2</c:v>
                </c:pt>
                <c:pt idx="4291" formatCode="General">
                  <c:v>8.8381500000000002E-2</c:v>
                </c:pt>
                <c:pt idx="4292" formatCode="General">
                  <c:v>8.8402500000000023E-2</c:v>
                </c:pt>
                <c:pt idx="4293" formatCode="General">
                  <c:v>8.8422700000000007E-2</c:v>
                </c:pt>
                <c:pt idx="4294" formatCode="General">
                  <c:v>8.8443000000000022E-2</c:v>
                </c:pt>
                <c:pt idx="4295" formatCode="General">
                  <c:v>8.846400000000007E-2</c:v>
                </c:pt>
                <c:pt idx="4296" formatCode="General">
                  <c:v>8.8484300000000043E-2</c:v>
                </c:pt>
                <c:pt idx="4297" formatCode="General">
                  <c:v>8.8505300000000148E-2</c:v>
                </c:pt>
                <c:pt idx="4298" formatCode="General">
                  <c:v>8.852550000000016E-2</c:v>
                </c:pt>
                <c:pt idx="4299" formatCode="General">
                  <c:v>8.854650000000007E-2</c:v>
                </c:pt>
                <c:pt idx="4300" formatCode="General">
                  <c:v>8.8566800000000154E-2</c:v>
                </c:pt>
                <c:pt idx="4301" formatCode="General">
                  <c:v>8.8587800000000078E-2</c:v>
                </c:pt>
                <c:pt idx="4302" formatCode="General">
                  <c:v>8.8608000000000076E-2</c:v>
                </c:pt>
                <c:pt idx="4303" formatCode="General">
                  <c:v>8.8629000000000152E-2</c:v>
                </c:pt>
                <c:pt idx="4304" formatCode="General">
                  <c:v>8.864930000000007E-2</c:v>
                </c:pt>
                <c:pt idx="4305" formatCode="General">
                  <c:v>8.8670200000000005E-2</c:v>
                </c:pt>
                <c:pt idx="4306" formatCode="General">
                  <c:v>8.8690500000000089E-2</c:v>
                </c:pt>
                <c:pt idx="4307" formatCode="General">
                  <c:v>8.8710700000000003E-2</c:v>
                </c:pt>
                <c:pt idx="4308" formatCode="General">
                  <c:v>8.8731800000000083E-2</c:v>
                </c:pt>
                <c:pt idx="4309" formatCode="General">
                  <c:v>8.875200000000015E-2</c:v>
                </c:pt>
                <c:pt idx="4310" formatCode="General">
                  <c:v>8.8773000000000005E-2</c:v>
                </c:pt>
                <c:pt idx="4311" formatCode="General">
                  <c:v>8.8793200000000003E-2</c:v>
                </c:pt>
                <c:pt idx="4312" formatCode="General">
                  <c:v>8.881430000000011E-2</c:v>
                </c:pt>
                <c:pt idx="4313" formatCode="General">
                  <c:v>8.8834500000000122E-2</c:v>
                </c:pt>
                <c:pt idx="4314" formatCode="General">
                  <c:v>8.8855500000000143E-2</c:v>
                </c:pt>
                <c:pt idx="4315" formatCode="General">
                  <c:v>8.8875700000000044E-2</c:v>
                </c:pt>
                <c:pt idx="4316" formatCode="General">
                  <c:v>8.8896800000000123E-2</c:v>
                </c:pt>
                <c:pt idx="4317" formatCode="General">
                  <c:v>8.8917000000000024E-2</c:v>
                </c:pt>
                <c:pt idx="4318" formatCode="General">
                  <c:v>8.8938000000000045E-2</c:v>
                </c:pt>
                <c:pt idx="4319" formatCode="General">
                  <c:v>8.8958200000000071E-2</c:v>
                </c:pt>
                <c:pt idx="4320" formatCode="General">
                  <c:v>8.8978500000000044E-2</c:v>
                </c:pt>
                <c:pt idx="4321" formatCode="General">
                  <c:v>8.8999500000000065E-2</c:v>
                </c:pt>
                <c:pt idx="4322" formatCode="General">
                  <c:v>8.9019800000000024E-2</c:v>
                </c:pt>
                <c:pt idx="4323" formatCode="General">
                  <c:v>8.90407E-2</c:v>
                </c:pt>
                <c:pt idx="4324" formatCode="General">
                  <c:v>8.9061000000000043E-2</c:v>
                </c:pt>
                <c:pt idx="4325" formatCode="General">
                  <c:v>8.9082000000000022E-2</c:v>
                </c:pt>
                <c:pt idx="4326" formatCode="General">
                  <c:v>8.9102300000000065E-2</c:v>
                </c:pt>
                <c:pt idx="4327" formatCode="General">
                  <c:v>8.91232E-2</c:v>
                </c:pt>
                <c:pt idx="4328" formatCode="General">
                  <c:v>8.9143500000000001E-2</c:v>
                </c:pt>
                <c:pt idx="4329" formatCode="General">
                  <c:v>8.9164500000000091E-2</c:v>
                </c:pt>
                <c:pt idx="4330" formatCode="General">
                  <c:v>8.9184700000000006E-2</c:v>
                </c:pt>
                <c:pt idx="4331" formatCode="General">
                  <c:v>8.9205700000000041E-2</c:v>
                </c:pt>
                <c:pt idx="4332" formatCode="General">
                  <c:v>8.9226000000000069E-2</c:v>
                </c:pt>
                <c:pt idx="4333" formatCode="General">
                  <c:v>8.9246300000000028E-2</c:v>
                </c:pt>
                <c:pt idx="4334" formatCode="General">
                  <c:v>8.9267300000000077E-2</c:v>
                </c:pt>
                <c:pt idx="4335" formatCode="General">
                  <c:v>8.9287500000000006E-2</c:v>
                </c:pt>
                <c:pt idx="4336" formatCode="General">
                  <c:v>8.9308500000000041E-2</c:v>
                </c:pt>
                <c:pt idx="4337" formatCode="General">
                  <c:v>8.9328800000000069E-2</c:v>
                </c:pt>
                <c:pt idx="4338" formatCode="General">
                  <c:v>8.9349800000000007E-2</c:v>
                </c:pt>
                <c:pt idx="4339" formatCode="General">
                  <c:v>8.9370000000000005E-2</c:v>
                </c:pt>
                <c:pt idx="4340" formatCode="General">
                  <c:v>8.9391000000000026E-2</c:v>
                </c:pt>
                <c:pt idx="4341" formatCode="General">
                  <c:v>8.9411300000000027E-2</c:v>
                </c:pt>
                <c:pt idx="4342" formatCode="General">
                  <c:v>8.9432200000000031E-2</c:v>
                </c:pt>
                <c:pt idx="4343" formatCode="General">
                  <c:v>8.9452500000000004E-2</c:v>
                </c:pt>
                <c:pt idx="4344" formatCode="General">
                  <c:v>8.9473500000000011E-2</c:v>
                </c:pt>
                <c:pt idx="4345" formatCode="General">
                  <c:v>8.9493800000000026E-2</c:v>
                </c:pt>
                <c:pt idx="4346" formatCode="General">
                  <c:v>8.951400000000008E-2</c:v>
                </c:pt>
                <c:pt idx="4347" formatCode="General">
                  <c:v>8.9535000000000128E-2</c:v>
                </c:pt>
                <c:pt idx="4348" formatCode="General">
                  <c:v>8.9555200000000112E-2</c:v>
                </c:pt>
                <c:pt idx="4349" formatCode="General">
                  <c:v>8.9576200000000064E-2</c:v>
                </c:pt>
                <c:pt idx="4350" formatCode="General">
                  <c:v>8.9596500000000148E-2</c:v>
                </c:pt>
                <c:pt idx="4351" formatCode="General">
                  <c:v>8.9617500000000044E-2</c:v>
                </c:pt>
                <c:pt idx="4352" formatCode="General">
                  <c:v>8.9637700000000028E-2</c:v>
                </c:pt>
                <c:pt idx="4353" formatCode="General">
                  <c:v>8.9658800000000122E-2</c:v>
                </c:pt>
                <c:pt idx="4354" formatCode="General">
                  <c:v>8.9679000000000064E-2</c:v>
                </c:pt>
                <c:pt idx="4355" formatCode="General">
                  <c:v>8.9700000000000071E-2</c:v>
                </c:pt>
                <c:pt idx="4356" formatCode="General">
                  <c:v>8.9720200000000028E-2</c:v>
                </c:pt>
                <c:pt idx="4357" formatCode="General">
                  <c:v>8.9741300000000065E-2</c:v>
                </c:pt>
                <c:pt idx="4358" formatCode="General">
                  <c:v>8.9761500000000063E-2</c:v>
                </c:pt>
                <c:pt idx="4359" formatCode="General">
                  <c:v>8.9782500000000001E-2</c:v>
                </c:pt>
                <c:pt idx="4360" formatCode="General">
                  <c:v>8.9802700000000041E-2</c:v>
                </c:pt>
                <c:pt idx="4361" formatCode="General">
                  <c:v>8.9823000000000028E-2</c:v>
                </c:pt>
                <c:pt idx="4362" formatCode="General">
                  <c:v>8.9844000000000077E-2</c:v>
                </c:pt>
                <c:pt idx="4363" formatCode="General">
                  <c:v>8.9864200000000047E-2</c:v>
                </c:pt>
                <c:pt idx="4364" formatCode="General">
                  <c:v>8.9885200000000026E-2</c:v>
                </c:pt>
                <c:pt idx="4365" formatCode="General">
                  <c:v>8.990550000000011E-2</c:v>
                </c:pt>
                <c:pt idx="4366" formatCode="General">
                  <c:v>8.9926500000000076E-2</c:v>
                </c:pt>
                <c:pt idx="4367" formatCode="General">
                  <c:v>8.9946700000000004E-2</c:v>
                </c:pt>
                <c:pt idx="4368" formatCode="General">
                  <c:v>8.996780000000007E-2</c:v>
                </c:pt>
                <c:pt idx="4369" formatCode="General">
                  <c:v>8.998800000000004E-2</c:v>
                </c:pt>
                <c:pt idx="4370" formatCode="General">
                  <c:v>9.0009000000000006E-2</c:v>
                </c:pt>
                <c:pt idx="4371" formatCode="General">
                  <c:v>9.0029300000000076E-2</c:v>
                </c:pt>
                <c:pt idx="4372" formatCode="General">
                  <c:v>9.0050300000000083E-2</c:v>
                </c:pt>
                <c:pt idx="4373" formatCode="General">
                  <c:v>9.0070500000000026E-2</c:v>
                </c:pt>
                <c:pt idx="4374" formatCode="General">
                  <c:v>9.0090800000000068E-2</c:v>
                </c:pt>
                <c:pt idx="4375" formatCode="General">
                  <c:v>9.0111700000000031E-2</c:v>
                </c:pt>
                <c:pt idx="4376" formatCode="General">
                  <c:v>9.0132000000000004E-2</c:v>
                </c:pt>
                <c:pt idx="4377" formatCode="General">
                  <c:v>9.0153000000000025E-2</c:v>
                </c:pt>
                <c:pt idx="4378" formatCode="General">
                  <c:v>9.0173299999999998E-2</c:v>
                </c:pt>
                <c:pt idx="4379" formatCode="General">
                  <c:v>9.0194200000000044E-2</c:v>
                </c:pt>
                <c:pt idx="4380" formatCode="General">
                  <c:v>9.0214500000000003E-2</c:v>
                </c:pt>
                <c:pt idx="4381" formatCode="General">
                  <c:v>9.0235500000000024E-2</c:v>
                </c:pt>
                <c:pt idx="4382" formatCode="General">
                  <c:v>9.0255800000000108E-2</c:v>
                </c:pt>
                <c:pt idx="4383" formatCode="General">
                  <c:v>9.0276700000000001E-2</c:v>
                </c:pt>
                <c:pt idx="4384" formatCode="General">
                  <c:v>9.0297000000000044E-2</c:v>
                </c:pt>
                <c:pt idx="4385" formatCode="General">
                  <c:v>9.0318000000000009E-2</c:v>
                </c:pt>
                <c:pt idx="4386" formatCode="General">
                  <c:v>9.0338199999999994E-2</c:v>
                </c:pt>
                <c:pt idx="4387" formatCode="General">
                  <c:v>9.0358500000000022E-2</c:v>
                </c:pt>
                <c:pt idx="4388" formatCode="General">
                  <c:v>9.0379500000000002E-2</c:v>
                </c:pt>
                <c:pt idx="4389" formatCode="General">
                  <c:v>9.03997E-2</c:v>
                </c:pt>
                <c:pt idx="4390" formatCode="General">
                  <c:v>9.0420800000000065E-2</c:v>
                </c:pt>
                <c:pt idx="4391" formatCode="General">
                  <c:v>9.0440999999999994E-2</c:v>
                </c:pt>
                <c:pt idx="4392" formatCode="General">
                  <c:v>9.0462000000000001E-2</c:v>
                </c:pt>
                <c:pt idx="4393" formatCode="General">
                  <c:v>9.0482199999999999E-2</c:v>
                </c:pt>
                <c:pt idx="4394" formatCode="General">
                  <c:v>9.0503300000000064E-2</c:v>
                </c:pt>
                <c:pt idx="4395" formatCode="General">
                  <c:v>9.0523500000000048E-2</c:v>
                </c:pt>
                <c:pt idx="4396" formatCode="General">
                  <c:v>9.0544500000000069E-2</c:v>
                </c:pt>
                <c:pt idx="4397" formatCode="General">
                  <c:v>9.0564800000000126E-2</c:v>
                </c:pt>
                <c:pt idx="4398" formatCode="General">
                  <c:v>9.0585700000000005E-2</c:v>
                </c:pt>
                <c:pt idx="4399" formatCode="General">
                  <c:v>9.0606000000000048E-2</c:v>
                </c:pt>
                <c:pt idx="4400" formatCode="General">
                  <c:v>9.0626200000000087E-2</c:v>
                </c:pt>
                <c:pt idx="4401" formatCode="General">
                  <c:v>9.0647300000000069E-2</c:v>
                </c:pt>
                <c:pt idx="4402" formatCode="General">
                  <c:v>9.0667500000000067E-2</c:v>
                </c:pt>
                <c:pt idx="4403" formatCode="General">
                  <c:v>9.0688500000000005E-2</c:v>
                </c:pt>
                <c:pt idx="4404" formatCode="General">
                  <c:v>9.0708700000000003E-2</c:v>
                </c:pt>
                <c:pt idx="4405" formatCode="General">
                  <c:v>9.0729800000000096E-2</c:v>
                </c:pt>
                <c:pt idx="4406" formatCode="General">
                  <c:v>9.0750000000000108E-2</c:v>
                </c:pt>
                <c:pt idx="4407" formatCode="General">
                  <c:v>9.0771000000000004E-2</c:v>
                </c:pt>
                <c:pt idx="4408" formatCode="General">
                  <c:v>9.0791300000000089E-2</c:v>
                </c:pt>
                <c:pt idx="4409" formatCode="General">
                  <c:v>9.0812300000000026E-2</c:v>
                </c:pt>
                <c:pt idx="4410" formatCode="General">
                  <c:v>9.0832500000000024E-2</c:v>
                </c:pt>
                <c:pt idx="4411" formatCode="General">
                  <c:v>9.0853500000000004E-2</c:v>
                </c:pt>
                <c:pt idx="4412" formatCode="General">
                  <c:v>9.0873700000000016E-2</c:v>
                </c:pt>
                <c:pt idx="4413" formatCode="General">
                  <c:v>9.0894000000000072E-2</c:v>
                </c:pt>
                <c:pt idx="4414" formatCode="General">
                  <c:v>9.0915000000000024E-2</c:v>
                </c:pt>
                <c:pt idx="4415" formatCode="General">
                  <c:v>9.093530000000008E-2</c:v>
                </c:pt>
                <c:pt idx="4416" formatCode="General">
                  <c:v>9.0956200000000043E-2</c:v>
                </c:pt>
                <c:pt idx="4417" formatCode="General">
                  <c:v>9.0976500000000002E-2</c:v>
                </c:pt>
                <c:pt idx="4418" formatCode="General">
                  <c:v>9.0997500000000064E-2</c:v>
                </c:pt>
                <c:pt idx="4419" formatCode="General">
                  <c:v>9.1017800000000024E-2</c:v>
                </c:pt>
                <c:pt idx="4420" formatCode="General">
                  <c:v>9.10387E-2</c:v>
                </c:pt>
                <c:pt idx="4421" formatCode="General">
                  <c:v>9.1059000000000043E-2</c:v>
                </c:pt>
                <c:pt idx="4422" formatCode="General">
                  <c:v>9.1080000000000022E-2</c:v>
                </c:pt>
                <c:pt idx="4423" formatCode="General">
                  <c:v>9.110020000000002E-2</c:v>
                </c:pt>
                <c:pt idx="4424" formatCode="General">
                  <c:v>9.1121200000000041E-2</c:v>
                </c:pt>
                <c:pt idx="4425" formatCode="General">
                  <c:v>9.11415E-2</c:v>
                </c:pt>
                <c:pt idx="4426" formatCode="General">
                  <c:v>9.1162500000000021E-2</c:v>
                </c:pt>
                <c:pt idx="4427" formatCode="General">
                  <c:v>9.1182799999999994E-2</c:v>
                </c:pt>
                <c:pt idx="4428" formatCode="General">
                  <c:v>9.1203000000000006E-2</c:v>
                </c:pt>
                <c:pt idx="4429" formatCode="General">
                  <c:v>9.1224000000000069E-2</c:v>
                </c:pt>
                <c:pt idx="4430" formatCode="General">
                  <c:v>9.1244300000000028E-2</c:v>
                </c:pt>
                <c:pt idx="4431" formatCode="General">
                  <c:v>9.1265300000000077E-2</c:v>
                </c:pt>
                <c:pt idx="4432" formatCode="General">
                  <c:v>9.1285500000000033E-2</c:v>
                </c:pt>
                <c:pt idx="4433" formatCode="General">
                  <c:v>9.130650000000004E-2</c:v>
                </c:pt>
                <c:pt idx="4434" formatCode="General">
                  <c:v>9.1326800000000027E-2</c:v>
                </c:pt>
                <c:pt idx="4435" formatCode="General">
                  <c:v>9.1347700000000004E-2</c:v>
                </c:pt>
                <c:pt idx="4436" formatCode="General">
                  <c:v>9.1368000000000005E-2</c:v>
                </c:pt>
                <c:pt idx="4437" formatCode="General">
                  <c:v>9.1389000000000012E-2</c:v>
                </c:pt>
                <c:pt idx="4438" formatCode="General">
                  <c:v>9.1409300000000013E-2</c:v>
                </c:pt>
                <c:pt idx="4439" formatCode="General">
                  <c:v>9.1430300000000006E-2</c:v>
                </c:pt>
                <c:pt idx="4440" formatCode="General">
                  <c:v>9.1450500000000004E-2</c:v>
                </c:pt>
                <c:pt idx="4441" formatCode="General">
                  <c:v>9.1470700000000002E-2</c:v>
                </c:pt>
                <c:pt idx="4442" formatCode="General">
                  <c:v>9.1491700000000009E-2</c:v>
                </c:pt>
                <c:pt idx="4443" formatCode="General">
                  <c:v>9.1512000000000024E-2</c:v>
                </c:pt>
                <c:pt idx="4444" formatCode="General">
                  <c:v>9.1533000000000003E-2</c:v>
                </c:pt>
                <c:pt idx="4445" formatCode="General">
                  <c:v>9.1553200000000001E-2</c:v>
                </c:pt>
                <c:pt idx="4446" formatCode="General">
                  <c:v>9.1574200000000022E-2</c:v>
                </c:pt>
                <c:pt idx="4447" formatCode="General">
                  <c:v>9.1594500000000106E-2</c:v>
                </c:pt>
                <c:pt idx="4448" formatCode="General">
                  <c:v>9.1615500000000044E-2</c:v>
                </c:pt>
                <c:pt idx="4449" formatCode="General">
                  <c:v>9.1635700000000028E-2</c:v>
                </c:pt>
                <c:pt idx="4450" formatCode="General">
                  <c:v>9.1656800000000122E-2</c:v>
                </c:pt>
                <c:pt idx="4451" formatCode="General">
                  <c:v>9.1677000000000022E-2</c:v>
                </c:pt>
                <c:pt idx="4452" formatCode="General">
                  <c:v>9.1698000000000043E-2</c:v>
                </c:pt>
                <c:pt idx="4453" formatCode="General">
                  <c:v>9.1718300000000003E-2</c:v>
                </c:pt>
                <c:pt idx="4454" formatCode="General">
                  <c:v>9.1738500000000028E-2</c:v>
                </c:pt>
                <c:pt idx="4455" formatCode="General">
                  <c:v>9.1759500000000063E-2</c:v>
                </c:pt>
                <c:pt idx="4456" formatCode="General">
                  <c:v>9.1779800000000022E-2</c:v>
                </c:pt>
                <c:pt idx="4457" formatCode="General">
                  <c:v>9.1800800000000043E-2</c:v>
                </c:pt>
                <c:pt idx="4458" formatCode="General">
                  <c:v>9.1821000000000028E-2</c:v>
                </c:pt>
                <c:pt idx="4459" formatCode="General">
                  <c:v>9.1842000000000021E-2</c:v>
                </c:pt>
                <c:pt idx="4460" formatCode="General">
                  <c:v>9.1862300000000008E-2</c:v>
                </c:pt>
                <c:pt idx="4461" formatCode="General">
                  <c:v>9.1883199999999998E-2</c:v>
                </c:pt>
                <c:pt idx="4462" formatCode="General">
                  <c:v>9.1903500000000013E-2</c:v>
                </c:pt>
                <c:pt idx="4463" formatCode="General">
                  <c:v>9.1924500000000048E-2</c:v>
                </c:pt>
                <c:pt idx="4464" formatCode="General">
                  <c:v>9.1944800000000063E-2</c:v>
                </c:pt>
                <c:pt idx="4465" formatCode="General">
                  <c:v>9.1965700000000025E-2</c:v>
                </c:pt>
                <c:pt idx="4466" formatCode="General">
                  <c:v>9.1986000000000012E-2</c:v>
                </c:pt>
                <c:pt idx="4467" formatCode="General">
                  <c:v>9.2006300000000027E-2</c:v>
                </c:pt>
                <c:pt idx="4468" formatCode="General">
                  <c:v>9.2027200000000003E-2</c:v>
                </c:pt>
                <c:pt idx="4469" formatCode="General">
                  <c:v>9.2047500000000004E-2</c:v>
                </c:pt>
                <c:pt idx="4470" formatCode="General">
                  <c:v>9.2068500000000025E-2</c:v>
                </c:pt>
                <c:pt idx="4471" formatCode="General">
                  <c:v>9.2088799999999998E-2</c:v>
                </c:pt>
                <c:pt idx="4472" formatCode="General">
                  <c:v>9.210970000000003E-2</c:v>
                </c:pt>
                <c:pt idx="4473" formatCode="General">
                  <c:v>9.2130000000000004E-2</c:v>
                </c:pt>
                <c:pt idx="4474" formatCode="General">
                  <c:v>9.2151000000000025E-2</c:v>
                </c:pt>
                <c:pt idx="4475" formatCode="General">
                  <c:v>9.2171299999999998E-2</c:v>
                </c:pt>
                <c:pt idx="4476" formatCode="General">
                  <c:v>9.2192200000000016E-2</c:v>
                </c:pt>
                <c:pt idx="4477" formatCode="General">
                  <c:v>9.2212499999999989E-2</c:v>
                </c:pt>
                <c:pt idx="4478" formatCode="General">
                  <c:v>9.223350000000001E-2</c:v>
                </c:pt>
                <c:pt idx="4479" formatCode="General">
                  <c:v>9.2253699999999994E-2</c:v>
                </c:pt>
                <c:pt idx="4480" formatCode="General">
                  <c:v>9.2274000000000023E-2</c:v>
                </c:pt>
                <c:pt idx="4481" formatCode="General">
                  <c:v>9.2295000000000002E-2</c:v>
                </c:pt>
                <c:pt idx="4482" formatCode="General">
                  <c:v>9.2315200000000014E-2</c:v>
                </c:pt>
                <c:pt idx="4483" formatCode="General">
                  <c:v>9.2336199999999993E-2</c:v>
                </c:pt>
                <c:pt idx="4484" formatCode="General">
                  <c:v>9.2356500000000022E-2</c:v>
                </c:pt>
                <c:pt idx="4485" formatCode="General">
                  <c:v>9.2377500000000015E-2</c:v>
                </c:pt>
                <c:pt idx="4486" formatCode="General">
                  <c:v>9.2397700000000013E-2</c:v>
                </c:pt>
                <c:pt idx="4487" formatCode="General">
                  <c:v>9.2418799999999995E-2</c:v>
                </c:pt>
                <c:pt idx="4488" formatCode="General">
                  <c:v>9.2438999999999993E-2</c:v>
                </c:pt>
                <c:pt idx="4489" formatCode="General">
                  <c:v>9.2460000000000001E-2</c:v>
                </c:pt>
                <c:pt idx="4490" formatCode="General">
                  <c:v>9.2480299999999988E-2</c:v>
                </c:pt>
                <c:pt idx="4491" formatCode="General">
                  <c:v>9.2501300000000064E-2</c:v>
                </c:pt>
                <c:pt idx="4492" formatCode="General">
                  <c:v>9.2521500000000007E-2</c:v>
                </c:pt>
                <c:pt idx="4493" formatCode="General">
                  <c:v>9.25425E-2</c:v>
                </c:pt>
                <c:pt idx="4494" formatCode="General">
                  <c:v>9.2562700000000012E-2</c:v>
                </c:pt>
                <c:pt idx="4495" formatCode="General">
                  <c:v>9.2583000000000013E-2</c:v>
                </c:pt>
                <c:pt idx="4496" formatCode="General">
                  <c:v>9.2604000000000047E-2</c:v>
                </c:pt>
                <c:pt idx="4497" formatCode="General">
                  <c:v>9.2624300000000118E-2</c:v>
                </c:pt>
                <c:pt idx="4498" formatCode="General">
                  <c:v>9.2645300000000028E-2</c:v>
                </c:pt>
                <c:pt idx="4499" formatCode="General">
                  <c:v>9.2665500000000067E-2</c:v>
                </c:pt>
                <c:pt idx="4500" formatCode="General">
                  <c:v>9.2686500000000005E-2</c:v>
                </c:pt>
                <c:pt idx="4501" formatCode="General">
                  <c:v>9.2706800000000048E-2</c:v>
                </c:pt>
                <c:pt idx="4502" formatCode="General">
                  <c:v>9.2727800000000096E-2</c:v>
                </c:pt>
                <c:pt idx="4503" formatCode="General">
                  <c:v>9.2748000000000025E-2</c:v>
                </c:pt>
                <c:pt idx="4504" formatCode="General">
                  <c:v>9.2769000000000004E-2</c:v>
                </c:pt>
                <c:pt idx="4505" formatCode="General">
                  <c:v>9.2789200000000002E-2</c:v>
                </c:pt>
                <c:pt idx="4506" formatCode="General">
                  <c:v>9.2810299999999998E-2</c:v>
                </c:pt>
                <c:pt idx="4507" formatCode="General">
                  <c:v>9.2830500000000024E-2</c:v>
                </c:pt>
                <c:pt idx="4508" formatCode="General">
                  <c:v>9.2850800000000067E-2</c:v>
                </c:pt>
                <c:pt idx="4509" formatCode="General">
                  <c:v>9.2871700000000001E-2</c:v>
                </c:pt>
                <c:pt idx="4510" formatCode="General">
                  <c:v>9.2892000000000002E-2</c:v>
                </c:pt>
                <c:pt idx="4511" formatCode="General">
                  <c:v>9.2913000000000009E-2</c:v>
                </c:pt>
                <c:pt idx="4512" formatCode="General">
                  <c:v>9.2933299999999996E-2</c:v>
                </c:pt>
                <c:pt idx="4513" formatCode="General">
                  <c:v>9.2954200000000028E-2</c:v>
                </c:pt>
                <c:pt idx="4514" formatCode="General">
                  <c:v>9.2974500000000002E-2</c:v>
                </c:pt>
                <c:pt idx="4515" formatCode="General">
                  <c:v>9.2995500000000023E-2</c:v>
                </c:pt>
                <c:pt idx="4516" formatCode="General">
                  <c:v>9.3015700000000007E-2</c:v>
                </c:pt>
                <c:pt idx="4517" formatCode="General">
                  <c:v>9.3036700000000028E-2</c:v>
                </c:pt>
                <c:pt idx="4518" formatCode="General">
                  <c:v>9.3057000000000112E-2</c:v>
                </c:pt>
                <c:pt idx="4519" formatCode="General">
                  <c:v>9.3078000000000063E-2</c:v>
                </c:pt>
                <c:pt idx="4520" formatCode="General">
                  <c:v>9.3098200000000006E-2</c:v>
                </c:pt>
                <c:pt idx="4521" formatCode="General">
                  <c:v>9.3118500000000007E-2</c:v>
                </c:pt>
                <c:pt idx="4522" formatCode="General">
                  <c:v>9.3139500000000028E-2</c:v>
                </c:pt>
                <c:pt idx="4523" formatCode="General">
                  <c:v>9.3159700000000026E-2</c:v>
                </c:pt>
                <c:pt idx="4524" formatCode="General">
                  <c:v>9.3180800000000008E-2</c:v>
                </c:pt>
                <c:pt idx="4525" formatCode="General">
                  <c:v>9.3201000000000006E-2</c:v>
                </c:pt>
                <c:pt idx="4526" formatCode="General">
                  <c:v>9.322200000000011E-2</c:v>
                </c:pt>
                <c:pt idx="4527" formatCode="General">
                  <c:v>9.3242300000000028E-2</c:v>
                </c:pt>
                <c:pt idx="4528" formatCode="General">
                  <c:v>9.3263300000000063E-2</c:v>
                </c:pt>
                <c:pt idx="4529" formatCode="General">
                  <c:v>9.3283500000000033E-2</c:v>
                </c:pt>
                <c:pt idx="4530" formatCode="General">
                  <c:v>9.3304500000000068E-2</c:v>
                </c:pt>
                <c:pt idx="4531" formatCode="General">
                  <c:v>9.3324800000000152E-2</c:v>
                </c:pt>
                <c:pt idx="4532" formatCode="General">
                  <c:v>9.3345800000000048E-2</c:v>
                </c:pt>
                <c:pt idx="4533" formatCode="General">
                  <c:v>9.3366000000000046E-2</c:v>
                </c:pt>
                <c:pt idx="4534" formatCode="General">
                  <c:v>9.3386300000000047E-2</c:v>
                </c:pt>
                <c:pt idx="4535" formatCode="General">
                  <c:v>9.3407300000000068E-2</c:v>
                </c:pt>
                <c:pt idx="4536" formatCode="General">
                  <c:v>9.3427500000000066E-2</c:v>
                </c:pt>
                <c:pt idx="4537" formatCode="General">
                  <c:v>9.3448500000000004E-2</c:v>
                </c:pt>
                <c:pt idx="4538" formatCode="General">
                  <c:v>9.3468800000000046E-2</c:v>
                </c:pt>
                <c:pt idx="4539" formatCode="General">
                  <c:v>9.3489799999999998E-2</c:v>
                </c:pt>
                <c:pt idx="4540" formatCode="General">
                  <c:v>9.3510000000000107E-2</c:v>
                </c:pt>
                <c:pt idx="4541" formatCode="General">
                  <c:v>9.35310000000001E-2</c:v>
                </c:pt>
                <c:pt idx="4542" formatCode="General">
                  <c:v>9.3551200000000098E-2</c:v>
                </c:pt>
                <c:pt idx="4543" formatCode="General">
                  <c:v>9.3572300000000108E-2</c:v>
                </c:pt>
                <c:pt idx="4544" formatCode="General">
                  <c:v>9.3592500000000092E-2</c:v>
                </c:pt>
                <c:pt idx="4545" formatCode="General">
                  <c:v>9.3613500000000002E-2</c:v>
                </c:pt>
                <c:pt idx="4546" formatCode="General">
                  <c:v>9.3633700000000028E-2</c:v>
                </c:pt>
                <c:pt idx="4547" formatCode="General">
                  <c:v>9.3654000000000168E-2</c:v>
                </c:pt>
                <c:pt idx="4548" formatCode="General">
                  <c:v>9.3675000000000119E-2</c:v>
                </c:pt>
                <c:pt idx="4549" formatCode="General">
                  <c:v>9.3695200000000076E-2</c:v>
                </c:pt>
                <c:pt idx="4550" formatCode="General">
                  <c:v>9.3716200000000027E-2</c:v>
                </c:pt>
                <c:pt idx="4551" formatCode="General">
                  <c:v>9.3736500000000084E-2</c:v>
                </c:pt>
                <c:pt idx="4552" formatCode="General">
                  <c:v>9.3757500000000132E-2</c:v>
                </c:pt>
                <c:pt idx="4553" formatCode="General">
                  <c:v>9.3777700000000005E-2</c:v>
                </c:pt>
                <c:pt idx="4554" formatCode="General">
                  <c:v>9.3798700000000068E-2</c:v>
                </c:pt>
                <c:pt idx="4555" formatCode="General">
                  <c:v>9.3819000000000027E-2</c:v>
                </c:pt>
                <c:pt idx="4556" formatCode="General">
                  <c:v>9.3840000000000048E-2</c:v>
                </c:pt>
                <c:pt idx="4557" formatCode="General">
                  <c:v>9.3860200000000046E-2</c:v>
                </c:pt>
                <c:pt idx="4558" formatCode="General">
                  <c:v>9.3881300000000042E-2</c:v>
                </c:pt>
                <c:pt idx="4559" formatCode="General">
                  <c:v>9.3901500000000068E-2</c:v>
                </c:pt>
                <c:pt idx="4560" formatCode="General">
                  <c:v>9.3921700000000025E-2</c:v>
                </c:pt>
                <c:pt idx="4561" formatCode="General">
                  <c:v>9.3942700000000004E-2</c:v>
                </c:pt>
                <c:pt idx="4562" formatCode="General">
                  <c:v>9.3963000000000005E-2</c:v>
                </c:pt>
                <c:pt idx="4563" formatCode="General">
                  <c:v>9.3984000000000067E-2</c:v>
                </c:pt>
                <c:pt idx="4564" formatCode="General">
                  <c:v>9.4004200000000065E-2</c:v>
                </c:pt>
                <c:pt idx="4565" formatCode="General">
                  <c:v>9.4025300000000145E-2</c:v>
                </c:pt>
                <c:pt idx="4566" formatCode="General">
                  <c:v>9.4045500000000046E-2</c:v>
                </c:pt>
                <c:pt idx="4567" formatCode="General">
                  <c:v>9.4066500000000067E-2</c:v>
                </c:pt>
                <c:pt idx="4568" formatCode="General">
                  <c:v>9.4086800000000026E-2</c:v>
                </c:pt>
                <c:pt idx="4569" formatCode="General">
                  <c:v>9.4107800000000089E-2</c:v>
                </c:pt>
                <c:pt idx="4570" formatCode="General">
                  <c:v>9.4128000000000087E-2</c:v>
                </c:pt>
                <c:pt idx="4571" formatCode="General">
                  <c:v>9.4149000000000024E-2</c:v>
                </c:pt>
                <c:pt idx="4572" formatCode="General">
                  <c:v>9.4169300000000067E-2</c:v>
                </c:pt>
                <c:pt idx="4573" formatCode="General">
                  <c:v>9.4190200000000002E-2</c:v>
                </c:pt>
                <c:pt idx="4574" formatCode="General">
                  <c:v>9.4210500000000003E-2</c:v>
                </c:pt>
                <c:pt idx="4575" formatCode="General">
                  <c:v>9.4230800000000045E-2</c:v>
                </c:pt>
                <c:pt idx="4576" formatCode="General">
                  <c:v>9.425180000000008E-2</c:v>
                </c:pt>
                <c:pt idx="4577" formatCode="General">
                  <c:v>9.4272000000000022E-2</c:v>
                </c:pt>
                <c:pt idx="4578" formatCode="General">
                  <c:v>9.4293000000000002E-2</c:v>
                </c:pt>
                <c:pt idx="4579" formatCode="General">
                  <c:v>9.43132E-2</c:v>
                </c:pt>
                <c:pt idx="4580" formatCode="General">
                  <c:v>9.4334300000000079E-2</c:v>
                </c:pt>
                <c:pt idx="4581" formatCode="General">
                  <c:v>9.4354500000000091E-2</c:v>
                </c:pt>
                <c:pt idx="4582" formatCode="General">
                  <c:v>9.4375500000000043E-2</c:v>
                </c:pt>
                <c:pt idx="4583" formatCode="General">
                  <c:v>9.4395700000000041E-2</c:v>
                </c:pt>
                <c:pt idx="4584" formatCode="General">
                  <c:v>9.4416700000000006E-2</c:v>
                </c:pt>
                <c:pt idx="4585" formatCode="General">
                  <c:v>9.4437000000000021E-2</c:v>
                </c:pt>
                <c:pt idx="4586" formatCode="General">
                  <c:v>9.4458000000000028E-2</c:v>
                </c:pt>
                <c:pt idx="4587" formatCode="General">
                  <c:v>9.4478200000000012E-2</c:v>
                </c:pt>
                <c:pt idx="4588" formatCode="General">
                  <c:v>9.4498500000000041E-2</c:v>
                </c:pt>
                <c:pt idx="4589" formatCode="General">
                  <c:v>9.4519500000000006E-2</c:v>
                </c:pt>
                <c:pt idx="4590" formatCode="General">
                  <c:v>9.4539700000000004E-2</c:v>
                </c:pt>
                <c:pt idx="4591" formatCode="General">
                  <c:v>9.4560700000000067E-2</c:v>
                </c:pt>
                <c:pt idx="4592" formatCode="General">
                  <c:v>9.4581000000000026E-2</c:v>
                </c:pt>
                <c:pt idx="4593" formatCode="General">
                  <c:v>9.4602000000000047E-2</c:v>
                </c:pt>
                <c:pt idx="4594" formatCode="General">
                  <c:v>9.4622200000000045E-2</c:v>
                </c:pt>
                <c:pt idx="4595" formatCode="General">
                  <c:v>9.4643200000000025E-2</c:v>
                </c:pt>
                <c:pt idx="4596" formatCode="General">
                  <c:v>9.4663500000000025E-2</c:v>
                </c:pt>
                <c:pt idx="4597" formatCode="General">
                  <c:v>9.4684500000000046E-2</c:v>
                </c:pt>
                <c:pt idx="4598" formatCode="General">
                  <c:v>9.4704700000000072E-2</c:v>
                </c:pt>
                <c:pt idx="4599" formatCode="General">
                  <c:v>9.4725800000000165E-2</c:v>
                </c:pt>
                <c:pt idx="4600" formatCode="General">
                  <c:v>9.4746000000000066E-2</c:v>
                </c:pt>
                <c:pt idx="4601" formatCode="General">
                  <c:v>9.4766200000000064E-2</c:v>
                </c:pt>
                <c:pt idx="4602" formatCode="General">
                  <c:v>9.4787300000000047E-2</c:v>
                </c:pt>
                <c:pt idx="4603" formatCode="General">
                  <c:v>9.4807500000000045E-2</c:v>
                </c:pt>
                <c:pt idx="4604" formatCode="General">
                  <c:v>9.4828500000000107E-2</c:v>
                </c:pt>
                <c:pt idx="4605" formatCode="General">
                  <c:v>9.4848800000000066E-2</c:v>
                </c:pt>
                <c:pt idx="4606" formatCode="General">
                  <c:v>9.4869800000000074E-2</c:v>
                </c:pt>
                <c:pt idx="4607" formatCode="General">
                  <c:v>9.4890000000000072E-2</c:v>
                </c:pt>
                <c:pt idx="4608" formatCode="General">
                  <c:v>9.4911000000000023E-2</c:v>
                </c:pt>
                <c:pt idx="4609" formatCode="General">
                  <c:v>9.4931300000000066E-2</c:v>
                </c:pt>
                <c:pt idx="4610" formatCode="General">
                  <c:v>9.4952200000000028E-2</c:v>
                </c:pt>
                <c:pt idx="4611" formatCode="General">
                  <c:v>9.4972500000000001E-2</c:v>
                </c:pt>
                <c:pt idx="4612" formatCode="General">
                  <c:v>9.4993500000000022E-2</c:v>
                </c:pt>
                <c:pt idx="4613" formatCode="General">
                  <c:v>9.5013800000000023E-2</c:v>
                </c:pt>
                <c:pt idx="4614" formatCode="General">
                  <c:v>9.5034000000000077E-2</c:v>
                </c:pt>
                <c:pt idx="4615" formatCode="General">
                  <c:v>9.5055000000000084E-2</c:v>
                </c:pt>
                <c:pt idx="4616" formatCode="General">
                  <c:v>9.507520000000004E-2</c:v>
                </c:pt>
                <c:pt idx="4617" formatCode="General">
                  <c:v>9.5096300000000078E-2</c:v>
                </c:pt>
                <c:pt idx="4618" formatCode="General">
                  <c:v>9.5116500000000007E-2</c:v>
                </c:pt>
                <c:pt idx="4619" formatCode="General">
                  <c:v>9.5137500000000028E-2</c:v>
                </c:pt>
                <c:pt idx="4620" formatCode="General">
                  <c:v>9.5157700000000026E-2</c:v>
                </c:pt>
                <c:pt idx="4621" formatCode="General">
                  <c:v>9.5178700000000033E-2</c:v>
                </c:pt>
                <c:pt idx="4622" formatCode="General">
                  <c:v>9.5199000000000006E-2</c:v>
                </c:pt>
                <c:pt idx="4623" formatCode="General">
                  <c:v>9.5220000000000027E-2</c:v>
                </c:pt>
                <c:pt idx="4624" formatCode="General">
                  <c:v>9.5240300000000028E-2</c:v>
                </c:pt>
                <c:pt idx="4625" formatCode="General">
                  <c:v>9.5261200000000004E-2</c:v>
                </c:pt>
                <c:pt idx="4626" formatCode="General">
                  <c:v>9.5281500000000005E-2</c:v>
                </c:pt>
                <c:pt idx="4627" formatCode="General">
                  <c:v>9.5301700000000031E-2</c:v>
                </c:pt>
                <c:pt idx="4628" formatCode="General">
                  <c:v>9.532270000000001E-2</c:v>
                </c:pt>
                <c:pt idx="4629" formatCode="General">
                  <c:v>9.5343000000000011E-2</c:v>
                </c:pt>
                <c:pt idx="4630" formatCode="General">
                  <c:v>9.5364000000000046E-2</c:v>
                </c:pt>
                <c:pt idx="4631" formatCode="General">
                  <c:v>9.5384200000000002E-2</c:v>
                </c:pt>
                <c:pt idx="4632" formatCode="General">
                  <c:v>9.5405200000000023E-2</c:v>
                </c:pt>
                <c:pt idx="4633" formatCode="General">
                  <c:v>9.5425500000000066E-2</c:v>
                </c:pt>
                <c:pt idx="4634" formatCode="General">
                  <c:v>9.5446500000000004E-2</c:v>
                </c:pt>
                <c:pt idx="4635" formatCode="General">
                  <c:v>9.5466700000000002E-2</c:v>
                </c:pt>
                <c:pt idx="4636" formatCode="General">
                  <c:v>9.5487799999999998E-2</c:v>
                </c:pt>
                <c:pt idx="4637" formatCode="General">
                  <c:v>9.5508000000000065E-2</c:v>
                </c:pt>
                <c:pt idx="4638" formatCode="General">
                  <c:v>9.5529000000000072E-2</c:v>
                </c:pt>
                <c:pt idx="4639" formatCode="General">
                  <c:v>9.5549300000000045E-2</c:v>
                </c:pt>
                <c:pt idx="4640" formatCode="General">
                  <c:v>9.5570300000000108E-2</c:v>
                </c:pt>
                <c:pt idx="4641" formatCode="General">
                  <c:v>9.5590500000000092E-2</c:v>
                </c:pt>
                <c:pt idx="4642" formatCode="General">
                  <c:v>9.5610800000000065E-2</c:v>
                </c:pt>
                <c:pt idx="4643" formatCode="General">
                  <c:v>9.5631800000000072E-2</c:v>
                </c:pt>
                <c:pt idx="4644" formatCode="General">
                  <c:v>9.565200000000007E-2</c:v>
                </c:pt>
                <c:pt idx="4645" formatCode="General">
                  <c:v>9.5673000000000022E-2</c:v>
                </c:pt>
                <c:pt idx="4646" formatCode="General">
                  <c:v>9.5693300000000078E-2</c:v>
                </c:pt>
                <c:pt idx="4647" formatCode="General">
                  <c:v>9.5714200000000041E-2</c:v>
                </c:pt>
                <c:pt idx="4648" formatCode="General">
                  <c:v>9.573450000000007E-2</c:v>
                </c:pt>
                <c:pt idx="4649" formatCode="General">
                  <c:v>9.5755500000000118E-2</c:v>
                </c:pt>
                <c:pt idx="4650" formatCode="General">
                  <c:v>9.5775800000000078E-2</c:v>
                </c:pt>
                <c:pt idx="4651" formatCode="General">
                  <c:v>9.5796700000000068E-2</c:v>
                </c:pt>
                <c:pt idx="4652" formatCode="General">
                  <c:v>9.5817000000000041E-2</c:v>
                </c:pt>
                <c:pt idx="4653" formatCode="General">
                  <c:v>9.5838000000000007E-2</c:v>
                </c:pt>
                <c:pt idx="4654" formatCode="General">
                  <c:v>9.5858200000000005E-2</c:v>
                </c:pt>
                <c:pt idx="4655" formatCode="General">
                  <c:v>9.5878500000000005E-2</c:v>
                </c:pt>
                <c:pt idx="4656" formatCode="General">
                  <c:v>9.589950000000004E-2</c:v>
                </c:pt>
                <c:pt idx="4657" formatCode="General">
                  <c:v>9.59198E-2</c:v>
                </c:pt>
                <c:pt idx="4658" formatCode="General">
                  <c:v>9.5940700000000018E-2</c:v>
                </c:pt>
                <c:pt idx="4659" formatCode="General">
                  <c:v>9.5961000000000005E-2</c:v>
                </c:pt>
                <c:pt idx="4660" formatCode="General">
                  <c:v>9.5982000000000012E-2</c:v>
                </c:pt>
                <c:pt idx="4661" formatCode="General">
                  <c:v>9.6002300000000027E-2</c:v>
                </c:pt>
                <c:pt idx="4662" formatCode="General">
                  <c:v>9.6023200000000003E-2</c:v>
                </c:pt>
                <c:pt idx="4663" formatCode="General">
                  <c:v>9.6043500000000018E-2</c:v>
                </c:pt>
                <c:pt idx="4664" formatCode="General">
                  <c:v>9.6064500000000067E-2</c:v>
                </c:pt>
                <c:pt idx="4665" formatCode="General">
                  <c:v>9.6084700000000009E-2</c:v>
                </c:pt>
                <c:pt idx="4666" formatCode="General">
                  <c:v>9.6105700000000002E-2</c:v>
                </c:pt>
                <c:pt idx="4667" formatCode="General">
                  <c:v>9.6126000000000045E-2</c:v>
                </c:pt>
                <c:pt idx="4668" formatCode="General">
                  <c:v>9.6146200000000001E-2</c:v>
                </c:pt>
                <c:pt idx="4669" formatCode="General">
                  <c:v>9.6167200000000022E-2</c:v>
                </c:pt>
                <c:pt idx="4670" formatCode="General">
                  <c:v>9.6187500000000009E-2</c:v>
                </c:pt>
                <c:pt idx="4671" formatCode="General">
                  <c:v>9.6208500000000002E-2</c:v>
                </c:pt>
                <c:pt idx="4672" formatCode="General">
                  <c:v>9.62287E-2</c:v>
                </c:pt>
                <c:pt idx="4673" formatCode="General">
                  <c:v>9.6249799999999996E-2</c:v>
                </c:pt>
                <c:pt idx="4674" formatCode="General">
                  <c:v>9.6270000000000022E-2</c:v>
                </c:pt>
                <c:pt idx="4675" formatCode="General">
                  <c:v>9.6291000000000002E-2</c:v>
                </c:pt>
                <c:pt idx="4676" formatCode="General">
                  <c:v>9.6311300000000002E-2</c:v>
                </c:pt>
                <c:pt idx="4677" formatCode="General">
                  <c:v>9.6332300000000023E-2</c:v>
                </c:pt>
                <c:pt idx="4678" formatCode="General">
                  <c:v>9.6352500000000021E-2</c:v>
                </c:pt>
                <c:pt idx="4679" formatCode="General">
                  <c:v>9.6373500000000001E-2</c:v>
                </c:pt>
                <c:pt idx="4680" formatCode="General">
                  <c:v>9.6393700000000013E-2</c:v>
                </c:pt>
                <c:pt idx="4681" formatCode="General">
                  <c:v>9.6414E-2</c:v>
                </c:pt>
                <c:pt idx="4682" formatCode="General">
                  <c:v>9.6435000000000007E-2</c:v>
                </c:pt>
                <c:pt idx="4683" formatCode="General">
                  <c:v>9.6455300000000077E-2</c:v>
                </c:pt>
                <c:pt idx="4684" formatCode="General">
                  <c:v>9.6476200000000012E-2</c:v>
                </c:pt>
                <c:pt idx="4685" formatCode="General">
                  <c:v>9.6496500000000041E-2</c:v>
                </c:pt>
                <c:pt idx="4686" formatCode="General">
                  <c:v>9.6517500000000006E-2</c:v>
                </c:pt>
                <c:pt idx="4687" formatCode="General">
                  <c:v>9.6537800000000076E-2</c:v>
                </c:pt>
                <c:pt idx="4688" formatCode="General">
                  <c:v>9.6558700000000025E-2</c:v>
                </c:pt>
                <c:pt idx="4689" formatCode="General">
                  <c:v>9.6579000000000026E-2</c:v>
                </c:pt>
                <c:pt idx="4690" formatCode="General">
                  <c:v>9.6600000000000005E-2</c:v>
                </c:pt>
                <c:pt idx="4691" formatCode="General">
                  <c:v>9.6620200000000045E-2</c:v>
                </c:pt>
                <c:pt idx="4692" formatCode="General">
                  <c:v>9.664120000000001E-2</c:v>
                </c:pt>
                <c:pt idx="4693" formatCode="General">
                  <c:v>9.6661500000000025E-2</c:v>
                </c:pt>
                <c:pt idx="4694" formatCode="General">
                  <c:v>9.6681800000000026E-2</c:v>
                </c:pt>
                <c:pt idx="4695" formatCode="General">
                  <c:v>9.6702700000000003E-2</c:v>
                </c:pt>
                <c:pt idx="4696" formatCode="General">
                  <c:v>9.6723000000000003E-2</c:v>
                </c:pt>
                <c:pt idx="4697" formatCode="General">
                  <c:v>9.6744000000000066E-2</c:v>
                </c:pt>
                <c:pt idx="4698" formatCode="General">
                  <c:v>9.6764300000000122E-2</c:v>
                </c:pt>
                <c:pt idx="4699" formatCode="General">
                  <c:v>9.6785200000000002E-2</c:v>
                </c:pt>
                <c:pt idx="4700" formatCode="General">
                  <c:v>9.6805500000000044E-2</c:v>
                </c:pt>
                <c:pt idx="4701" formatCode="General">
                  <c:v>9.6826500000000065E-2</c:v>
                </c:pt>
                <c:pt idx="4702" formatCode="General">
                  <c:v>9.6846700000000022E-2</c:v>
                </c:pt>
                <c:pt idx="4703" formatCode="General">
                  <c:v>9.6867700000000001E-2</c:v>
                </c:pt>
                <c:pt idx="4704" formatCode="General">
                  <c:v>9.6888000000000002E-2</c:v>
                </c:pt>
                <c:pt idx="4705" formatCode="General">
                  <c:v>9.6909000000000023E-2</c:v>
                </c:pt>
                <c:pt idx="4706" formatCode="General">
                  <c:v>9.6929200000000021E-2</c:v>
                </c:pt>
                <c:pt idx="4707" formatCode="General">
                  <c:v>9.6949499999999994E-2</c:v>
                </c:pt>
                <c:pt idx="4708" formatCode="General">
                  <c:v>9.6970500000000001E-2</c:v>
                </c:pt>
                <c:pt idx="4709" formatCode="General">
                  <c:v>9.6990700000000041E-2</c:v>
                </c:pt>
                <c:pt idx="4710" formatCode="General">
                  <c:v>9.7011799999999995E-2</c:v>
                </c:pt>
                <c:pt idx="4711" formatCode="General">
                  <c:v>9.7032000000000021E-2</c:v>
                </c:pt>
                <c:pt idx="4712" formatCode="General">
                  <c:v>9.7053E-2</c:v>
                </c:pt>
                <c:pt idx="4713" formatCode="General">
                  <c:v>9.7073300000000001E-2</c:v>
                </c:pt>
                <c:pt idx="4714" formatCode="General">
                  <c:v>9.7094300000000078E-2</c:v>
                </c:pt>
                <c:pt idx="4715" formatCode="General">
                  <c:v>9.7114500000000006E-2</c:v>
                </c:pt>
                <c:pt idx="4716" formatCode="General">
                  <c:v>9.7135500000000027E-2</c:v>
                </c:pt>
                <c:pt idx="4717" formatCode="General">
                  <c:v>9.7155700000000025E-2</c:v>
                </c:pt>
                <c:pt idx="4718" formatCode="General">
                  <c:v>9.7176800000000008E-2</c:v>
                </c:pt>
                <c:pt idx="4719" formatCode="General">
                  <c:v>9.7197000000000006E-2</c:v>
                </c:pt>
                <c:pt idx="4720" formatCode="General">
                  <c:v>9.7218000000000013E-2</c:v>
                </c:pt>
                <c:pt idx="4721" formatCode="General">
                  <c:v>9.72383E-2</c:v>
                </c:pt>
                <c:pt idx="4722" formatCode="General">
                  <c:v>9.7258500000000025E-2</c:v>
                </c:pt>
                <c:pt idx="4723" formatCode="General">
                  <c:v>9.7279500000000005E-2</c:v>
                </c:pt>
                <c:pt idx="4724" formatCode="General">
                  <c:v>9.7299800000000006E-2</c:v>
                </c:pt>
                <c:pt idx="4725" formatCode="General">
                  <c:v>9.7320800000000027E-2</c:v>
                </c:pt>
                <c:pt idx="4726" formatCode="General">
                  <c:v>9.7341000000000011E-2</c:v>
                </c:pt>
                <c:pt idx="4727" formatCode="General">
                  <c:v>9.7362000000000018E-2</c:v>
                </c:pt>
                <c:pt idx="4728" formatCode="General">
                  <c:v>9.7382199999999974E-2</c:v>
                </c:pt>
                <c:pt idx="4729" formatCode="General">
                  <c:v>9.7403299999999998E-2</c:v>
                </c:pt>
                <c:pt idx="4730" formatCode="General">
                  <c:v>9.742350000000001E-2</c:v>
                </c:pt>
                <c:pt idx="4731" formatCode="General">
                  <c:v>9.7444500000000003E-2</c:v>
                </c:pt>
                <c:pt idx="4732" formatCode="General">
                  <c:v>9.7464700000000001E-2</c:v>
                </c:pt>
                <c:pt idx="4733" formatCode="General">
                  <c:v>9.7485699999999981E-2</c:v>
                </c:pt>
                <c:pt idx="4734" formatCode="General">
                  <c:v>9.7506000000000065E-2</c:v>
                </c:pt>
                <c:pt idx="4735" formatCode="General">
                  <c:v>9.7526200000000063E-2</c:v>
                </c:pt>
                <c:pt idx="4736" formatCode="General">
                  <c:v>9.7547200000000001E-2</c:v>
                </c:pt>
                <c:pt idx="4737" formatCode="General">
                  <c:v>9.7567500000000043E-2</c:v>
                </c:pt>
                <c:pt idx="4738" formatCode="General">
                  <c:v>9.7588500000000022E-2</c:v>
                </c:pt>
                <c:pt idx="4739" formatCode="General">
                  <c:v>9.760870000000002E-2</c:v>
                </c:pt>
                <c:pt idx="4740" formatCode="General">
                  <c:v>9.76297E-2</c:v>
                </c:pt>
                <c:pt idx="4741" formatCode="General">
                  <c:v>9.7650000000000028E-2</c:v>
                </c:pt>
                <c:pt idx="4742" formatCode="General">
                  <c:v>9.7671000000000022E-2</c:v>
                </c:pt>
                <c:pt idx="4743" formatCode="General">
                  <c:v>9.7691200000000006E-2</c:v>
                </c:pt>
                <c:pt idx="4744" formatCode="General">
                  <c:v>9.7712300000000002E-2</c:v>
                </c:pt>
                <c:pt idx="4745" formatCode="General">
                  <c:v>9.77325E-2</c:v>
                </c:pt>
                <c:pt idx="4746" formatCode="General">
                  <c:v>9.7753500000000021E-2</c:v>
                </c:pt>
                <c:pt idx="4747" formatCode="General">
                  <c:v>9.7773800000000008E-2</c:v>
                </c:pt>
                <c:pt idx="4748" formatCode="General">
                  <c:v>9.7794000000000048E-2</c:v>
                </c:pt>
                <c:pt idx="4749" formatCode="General">
                  <c:v>9.7815000000000041E-2</c:v>
                </c:pt>
                <c:pt idx="4750" formatCode="General">
                  <c:v>9.7835300000000069E-2</c:v>
                </c:pt>
                <c:pt idx="4751" formatCode="General">
                  <c:v>9.7856300000000077E-2</c:v>
                </c:pt>
                <c:pt idx="4752" formatCode="General">
                  <c:v>9.7876500000000005E-2</c:v>
                </c:pt>
                <c:pt idx="4753" formatCode="General">
                  <c:v>9.7897500000000026E-2</c:v>
                </c:pt>
                <c:pt idx="4754" formatCode="General">
                  <c:v>9.7917800000000027E-2</c:v>
                </c:pt>
                <c:pt idx="4755" formatCode="General">
                  <c:v>9.7938800000000006E-2</c:v>
                </c:pt>
                <c:pt idx="4756" formatCode="General">
                  <c:v>9.7959000000000004E-2</c:v>
                </c:pt>
                <c:pt idx="4757" formatCode="General">
                  <c:v>9.7980000000000012E-2</c:v>
                </c:pt>
                <c:pt idx="4758" formatCode="General">
                  <c:v>9.800030000000011E-2</c:v>
                </c:pt>
                <c:pt idx="4759" formatCode="General">
                  <c:v>9.8021200000000044E-2</c:v>
                </c:pt>
                <c:pt idx="4760" formatCode="General">
                  <c:v>9.8041500000000004E-2</c:v>
                </c:pt>
                <c:pt idx="4761" formatCode="General">
                  <c:v>9.8061700000000043E-2</c:v>
                </c:pt>
                <c:pt idx="4762" formatCode="General">
                  <c:v>9.8082800000000026E-2</c:v>
                </c:pt>
                <c:pt idx="4763" formatCode="General">
                  <c:v>9.8103000000000024E-2</c:v>
                </c:pt>
                <c:pt idx="4764" formatCode="General">
                  <c:v>9.8124000000000142E-2</c:v>
                </c:pt>
                <c:pt idx="4765" formatCode="General">
                  <c:v>9.8144200000000043E-2</c:v>
                </c:pt>
                <c:pt idx="4766" formatCode="General">
                  <c:v>9.8165300000000122E-2</c:v>
                </c:pt>
                <c:pt idx="4767" formatCode="General">
                  <c:v>9.8185500000000064E-2</c:v>
                </c:pt>
                <c:pt idx="4768" formatCode="General">
                  <c:v>9.8206500000000072E-2</c:v>
                </c:pt>
                <c:pt idx="4769" formatCode="General">
                  <c:v>9.8226700000000028E-2</c:v>
                </c:pt>
                <c:pt idx="4770" formatCode="General">
                  <c:v>9.8247700000000021E-2</c:v>
                </c:pt>
                <c:pt idx="4771" formatCode="General">
                  <c:v>9.8268000000000064E-2</c:v>
                </c:pt>
                <c:pt idx="4772" formatCode="General">
                  <c:v>9.8289000000000001E-2</c:v>
                </c:pt>
                <c:pt idx="4773" formatCode="General">
                  <c:v>9.8309200000000041E-2</c:v>
                </c:pt>
                <c:pt idx="4774" formatCode="General">
                  <c:v>9.8329500000000028E-2</c:v>
                </c:pt>
                <c:pt idx="4775" formatCode="General">
                  <c:v>9.8350500000000091E-2</c:v>
                </c:pt>
                <c:pt idx="4776" formatCode="General">
                  <c:v>9.8370700000000005E-2</c:v>
                </c:pt>
                <c:pt idx="4777" formatCode="General">
                  <c:v>9.839170000000004E-2</c:v>
                </c:pt>
                <c:pt idx="4778" formatCode="General">
                  <c:v>9.8412000000000041E-2</c:v>
                </c:pt>
                <c:pt idx="4779" formatCode="General">
                  <c:v>9.8433000000000007E-2</c:v>
                </c:pt>
                <c:pt idx="4780" formatCode="General">
                  <c:v>9.8453200000000005E-2</c:v>
                </c:pt>
                <c:pt idx="4781" formatCode="General">
                  <c:v>9.847430000000007E-2</c:v>
                </c:pt>
                <c:pt idx="4782" formatCode="General">
                  <c:v>9.8494500000000068E-2</c:v>
                </c:pt>
                <c:pt idx="4783" formatCode="General">
                  <c:v>9.8515500000000075E-2</c:v>
                </c:pt>
                <c:pt idx="4784" formatCode="General">
                  <c:v>9.8535800000000145E-2</c:v>
                </c:pt>
                <c:pt idx="4785" formatCode="General">
                  <c:v>9.855670000000015E-2</c:v>
                </c:pt>
                <c:pt idx="4786" formatCode="General">
                  <c:v>9.8577000000000109E-2</c:v>
                </c:pt>
                <c:pt idx="4787" formatCode="General">
                  <c:v>9.8598000000000102E-2</c:v>
                </c:pt>
                <c:pt idx="4788" formatCode="General">
                  <c:v>9.8618300000000075E-2</c:v>
                </c:pt>
                <c:pt idx="4789" formatCode="General">
                  <c:v>9.8638500000000087E-2</c:v>
                </c:pt>
                <c:pt idx="4790" formatCode="General">
                  <c:v>9.865950000000015E-2</c:v>
                </c:pt>
                <c:pt idx="4791" formatCode="General">
                  <c:v>9.8679800000000081E-2</c:v>
                </c:pt>
                <c:pt idx="4792" formatCode="General">
                  <c:v>9.8700800000000102E-2</c:v>
                </c:pt>
                <c:pt idx="4793" formatCode="General">
                  <c:v>9.8721000000000128E-2</c:v>
                </c:pt>
                <c:pt idx="4794" formatCode="General">
                  <c:v>9.8742000000000024E-2</c:v>
                </c:pt>
                <c:pt idx="4795" formatCode="General">
                  <c:v>9.8762300000000108E-2</c:v>
                </c:pt>
                <c:pt idx="4796" formatCode="General">
                  <c:v>9.8783200000000002E-2</c:v>
                </c:pt>
                <c:pt idx="4797" formatCode="General">
                  <c:v>9.8803500000000044E-2</c:v>
                </c:pt>
                <c:pt idx="4798" formatCode="General">
                  <c:v>9.8824500000000162E-2</c:v>
                </c:pt>
                <c:pt idx="4799" formatCode="General">
                  <c:v>9.8844800000000121E-2</c:v>
                </c:pt>
                <c:pt idx="4800" formatCode="General">
                  <c:v>9.886570000000007E-2</c:v>
                </c:pt>
                <c:pt idx="4801" formatCode="General">
                  <c:v>9.8886000000000043E-2</c:v>
                </c:pt>
                <c:pt idx="4802" formatCode="General">
                  <c:v>9.8906200000000027E-2</c:v>
                </c:pt>
                <c:pt idx="4803" formatCode="General">
                  <c:v>9.8927300000000121E-2</c:v>
                </c:pt>
                <c:pt idx="4804" formatCode="General">
                  <c:v>9.8947500000000063E-2</c:v>
                </c:pt>
                <c:pt idx="4805" formatCode="General">
                  <c:v>9.896850000000007E-2</c:v>
                </c:pt>
                <c:pt idx="4806" formatCode="General">
                  <c:v>9.8988700000000041E-2</c:v>
                </c:pt>
                <c:pt idx="4807" formatCode="General">
                  <c:v>9.9009700000000006E-2</c:v>
                </c:pt>
                <c:pt idx="4808" formatCode="General">
                  <c:v>9.9030000000000062E-2</c:v>
                </c:pt>
                <c:pt idx="4809" formatCode="General">
                  <c:v>9.905100000000007E-2</c:v>
                </c:pt>
                <c:pt idx="4810" formatCode="General">
                  <c:v>9.9071200000000026E-2</c:v>
                </c:pt>
                <c:pt idx="4811" formatCode="General">
                  <c:v>9.9092200000000005E-2</c:v>
                </c:pt>
                <c:pt idx="4812" formatCode="General">
                  <c:v>9.9112500000000006E-2</c:v>
                </c:pt>
                <c:pt idx="4813" formatCode="General">
                  <c:v>9.9133500000000041E-2</c:v>
                </c:pt>
                <c:pt idx="4814" formatCode="General">
                  <c:v>9.9153700000000025E-2</c:v>
                </c:pt>
                <c:pt idx="4815" formatCode="General">
                  <c:v>9.9174000000000068E-2</c:v>
                </c:pt>
                <c:pt idx="4816" formatCode="General">
                  <c:v>9.9195000000000089E-2</c:v>
                </c:pt>
                <c:pt idx="4817" formatCode="General">
                  <c:v>9.9215200000000003E-2</c:v>
                </c:pt>
                <c:pt idx="4818" formatCode="General">
                  <c:v>9.9236300000000069E-2</c:v>
                </c:pt>
                <c:pt idx="4819" formatCode="General">
                  <c:v>9.925650000000015E-2</c:v>
                </c:pt>
                <c:pt idx="4820" formatCode="General">
                  <c:v>9.9277500000000005E-2</c:v>
                </c:pt>
                <c:pt idx="4821" formatCode="General">
                  <c:v>9.9297800000000089E-2</c:v>
                </c:pt>
                <c:pt idx="4822" formatCode="General">
                  <c:v>9.9318800000000027E-2</c:v>
                </c:pt>
                <c:pt idx="4823" formatCode="General">
                  <c:v>9.9339000000000025E-2</c:v>
                </c:pt>
                <c:pt idx="4824" formatCode="General">
                  <c:v>9.9360000000000004E-2</c:v>
                </c:pt>
                <c:pt idx="4825" formatCode="General">
                  <c:v>9.9380300000000005E-2</c:v>
                </c:pt>
                <c:pt idx="4826" formatCode="General">
                  <c:v>9.9401300000000026E-2</c:v>
                </c:pt>
                <c:pt idx="4827" formatCode="General">
                  <c:v>9.9421500000000024E-2</c:v>
                </c:pt>
                <c:pt idx="4828" formatCode="General">
                  <c:v>9.9441800000000025E-2</c:v>
                </c:pt>
                <c:pt idx="4829" formatCode="General">
                  <c:v>9.9462800000000004E-2</c:v>
                </c:pt>
                <c:pt idx="4830" formatCode="General">
                  <c:v>9.9483000000000002E-2</c:v>
                </c:pt>
                <c:pt idx="4831" formatCode="General">
                  <c:v>9.9504000000000106E-2</c:v>
                </c:pt>
                <c:pt idx="4832" formatCode="General">
                  <c:v>9.952430000000019E-2</c:v>
                </c:pt>
                <c:pt idx="4833" formatCode="General">
                  <c:v>9.9545200000000028E-2</c:v>
                </c:pt>
                <c:pt idx="4834" formatCode="General">
                  <c:v>9.9565500000000112E-2</c:v>
                </c:pt>
                <c:pt idx="4835" formatCode="General">
                  <c:v>9.9586500000000064E-2</c:v>
                </c:pt>
                <c:pt idx="4836" formatCode="General">
                  <c:v>9.960680000000012E-2</c:v>
                </c:pt>
                <c:pt idx="4837" formatCode="General">
                  <c:v>9.9627700000000069E-2</c:v>
                </c:pt>
                <c:pt idx="4838" formatCode="General">
                  <c:v>9.9648000000000028E-2</c:v>
                </c:pt>
                <c:pt idx="4839" formatCode="General">
                  <c:v>9.9669000000000091E-2</c:v>
                </c:pt>
                <c:pt idx="4840" formatCode="General">
                  <c:v>9.9689200000000006E-2</c:v>
                </c:pt>
                <c:pt idx="4841" formatCode="General">
                  <c:v>9.9709500000000006E-2</c:v>
                </c:pt>
                <c:pt idx="4842" formatCode="General">
                  <c:v>9.9730500000000069E-2</c:v>
                </c:pt>
                <c:pt idx="4843" formatCode="General">
                  <c:v>9.9750700000000067E-2</c:v>
                </c:pt>
                <c:pt idx="4844" formatCode="General">
                  <c:v>9.9771700000000005E-2</c:v>
                </c:pt>
                <c:pt idx="4845" formatCode="General">
                  <c:v>9.9792000000000047E-2</c:v>
                </c:pt>
                <c:pt idx="4846" formatCode="General">
                  <c:v>9.9813000000000041E-2</c:v>
                </c:pt>
                <c:pt idx="4847" formatCode="General">
                  <c:v>9.9833300000000028E-2</c:v>
                </c:pt>
                <c:pt idx="4848" formatCode="General">
                  <c:v>9.9854200000000073E-2</c:v>
                </c:pt>
                <c:pt idx="4849" formatCode="General">
                  <c:v>9.9874500000000088E-2</c:v>
                </c:pt>
                <c:pt idx="4850" formatCode="General">
                  <c:v>9.9895500000000109E-2</c:v>
                </c:pt>
                <c:pt idx="4851" formatCode="General">
                  <c:v>9.9915700000000024E-2</c:v>
                </c:pt>
                <c:pt idx="4852" formatCode="General">
                  <c:v>9.9936800000000076E-2</c:v>
                </c:pt>
                <c:pt idx="4853" formatCode="General">
                  <c:v>9.9957000000000074E-2</c:v>
                </c:pt>
                <c:pt idx="4854" formatCode="General">
                  <c:v>9.9978000000000025E-2</c:v>
                </c:pt>
                <c:pt idx="4855" formatCode="General">
                  <c:v>9.9998300000000082E-2</c:v>
                </c:pt>
                <c:pt idx="4856" formatCode="General">
                  <c:v>0.100019</c:v>
                </c:pt>
                <c:pt idx="4857" formatCode="General">
                  <c:v>0.100039</c:v>
                </c:pt>
                <c:pt idx="4858" formatCode="General">
                  <c:v>0.10006000000000002</c:v>
                </c:pt>
                <c:pt idx="4859" formatCode="General">
                  <c:v>0.100081</c:v>
                </c:pt>
                <c:pt idx="4860" formatCode="General">
                  <c:v>0.10010100000000002</c:v>
                </c:pt>
                <c:pt idx="4861" formatCode="General">
                  <c:v>0.10012200000000006</c:v>
                </c:pt>
                <c:pt idx="4862" formatCode="General">
                  <c:v>0.10014199999999998</c:v>
                </c:pt>
                <c:pt idx="4863" formatCode="General">
                  <c:v>0.10016300000000006</c:v>
                </c:pt>
                <c:pt idx="4864" formatCode="General">
                  <c:v>0.10018299999999998</c:v>
                </c:pt>
                <c:pt idx="4865" formatCode="General">
                  <c:v>0.10020400000000006</c:v>
                </c:pt>
                <c:pt idx="4866" formatCode="General">
                  <c:v>0.10022499999999999</c:v>
                </c:pt>
                <c:pt idx="4867" formatCode="General">
                  <c:v>0.10024600000000006</c:v>
                </c:pt>
                <c:pt idx="4868" formatCode="General">
                  <c:v>0.10026599999999999</c:v>
                </c:pt>
                <c:pt idx="4869" formatCode="General">
                  <c:v>0.10028600000000006</c:v>
                </c:pt>
                <c:pt idx="4870" formatCode="General">
                  <c:v>0.10030699999999998</c:v>
                </c:pt>
                <c:pt idx="4871" formatCode="General">
                  <c:v>0.100327</c:v>
                </c:pt>
                <c:pt idx="4872" formatCode="General">
                  <c:v>0.10034899999999992</c:v>
                </c:pt>
                <c:pt idx="4873" formatCode="General">
                  <c:v>0.100369</c:v>
                </c:pt>
                <c:pt idx="4874" formatCode="General">
                  <c:v>0.10038999999999992</c:v>
                </c:pt>
                <c:pt idx="4875" formatCode="General">
                  <c:v>0.10041</c:v>
                </c:pt>
                <c:pt idx="4876" formatCode="General">
                  <c:v>0.10043100000000002</c:v>
                </c:pt>
                <c:pt idx="4877" formatCode="General">
                  <c:v>0.100451</c:v>
                </c:pt>
                <c:pt idx="4878" formatCode="General">
                  <c:v>0.10047200000000002</c:v>
                </c:pt>
                <c:pt idx="4879" formatCode="General">
                  <c:v>0.10049200000000005</c:v>
                </c:pt>
                <c:pt idx="4880" formatCode="General">
                  <c:v>0.10051400000000002</c:v>
                </c:pt>
                <c:pt idx="4881" formatCode="General">
                  <c:v>0.10053400000000005</c:v>
                </c:pt>
                <c:pt idx="4882" formatCode="General">
                  <c:v>0.100554</c:v>
                </c:pt>
                <c:pt idx="4883" formatCode="General">
                  <c:v>0.10057500000000005</c:v>
                </c:pt>
                <c:pt idx="4884" formatCode="General">
                  <c:v>0.10059500000000007</c:v>
                </c:pt>
                <c:pt idx="4885" formatCode="General">
                  <c:v>0.10061600000000002</c:v>
                </c:pt>
                <c:pt idx="4886" formatCode="General">
                  <c:v>0.100637</c:v>
                </c:pt>
                <c:pt idx="4887" formatCode="General">
                  <c:v>0.100658</c:v>
                </c:pt>
                <c:pt idx="4888" formatCode="General">
                  <c:v>0.100678</c:v>
                </c:pt>
                <c:pt idx="4889" formatCode="General">
                  <c:v>0.10069900000000002</c:v>
                </c:pt>
                <c:pt idx="4890" formatCode="General">
                  <c:v>0.100719</c:v>
                </c:pt>
                <c:pt idx="4891" formatCode="General">
                  <c:v>0.10074000000000002</c:v>
                </c:pt>
                <c:pt idx="4892" formatCode="General">
                  <c:v>0.10076000000000006</c:v>
                </c:pt>
                <c:pt idx="4893" formatCode="General">
                  <c:v>0.10078100000000002</c:v>
                </c:pt>
                <c:pt idx="4894" formatCode="General">
                  <c:v>0.100801</c:v>
                </c:pt>
                <c:pt idx="4895" formatCode="General">
                  <c:v>0.10082199999999998</c:v>
                </c:pt>
                <c:pt idx="4896" formatCode="General">
                  <c:v>0.100843</c:v>
                </c:pt>
                <c:pt idx="4897" formatCode="General">
                  <c:v>0.10086299999999998</c:v>
                </c:pt>
                <c:pt idx="4898" formatCode="General">
                  <c:v>0.100884</c:v>
                </c:pt>
                <c:pt idx="4899" formatCode="General">
                  <c:v>0.10090399999999998</c:v>
                </c:pt>
                <c:pt idx="4900" formatCode="General">
                  <c:v>0.10092500000000006</c:v>
                </c:pt>
                <c:pt idx="4901" formatCode="General">
                  <c:v>0.10094500000000002</c:v>
                </c:pt>
                <c:pt idx="4902" formatCode="General">
                  <c:v>0.10096600000000006</c:v>
                </c:pt>
                <c:pt idx="4903" formatCode="General">
                  <c:v>0.10098699999999998</c:v>
                </c:pt>
                <c:pt idx="4904" formatCode="General">
                  <c:v>0.101008</c:v>
                </c:pt>
                <c:pt idx="4905" formatCode="General">
                  <c:v>0.10102800000000002</c:v>
                </c:pt>
                <c:pt idx="4906" formatCode="General">
                  <c:v>0.101049</c:v>
                </c:pt>
                <c:pt idx="4907" formatCode="General">
                  <c:v>0.10106900000000002</c:v>
                </c:pt>
                <c:pt idx="4908" formatCode="General">
                  <c:v>0.101089</c:v>
                </c:pt>
                <c:pt idx="4909" formatCode="General">
                  <c:v>0.10111100000000002</c:v>
                </c:pt>
                <c:pt idx="4910" formatCode="General">
                  <c:v>0.10113100000000005</c:v>
                </c:pt>
                <c:pt idx="4911" formatCode="General">
                  <c:v>0.10115200000000002</c:v>
                </c:pt>
                <c:pt idx="4912" formatCode="General">
                  <c:v>0.10117200000000005</c:v>
                </c:pt>
                <c:pt idx="4913" formatCode="General">
                  <c:v>0.10119300000000009</c:v>
                </c:pt>
                <c:pt idx="4914" formatCode="General">
                  <c:v>0.10121300000000005</c:v>
                </c:pt>
                <c:pt idx="4915" formatCode="General">
                  <c:v>0.10123400000000007</c:v>
                </c:pt>
                <c:pt idx="4916" formatCode="General">
                  <c:v>0.10125500000000005</c:v>
                </c:pt>
                <c:pt idx="4917" formatCode="General">
                  <c:v>0.10127600000000007</c:v>
                </c:pt>
                <c:pt idx="4918" formatCode="General">
                  <c:v>0.10129600000000009</c:v>
                </c:pt>
                <c:pt idx="4919" formatCode="General">
                  <c:v>0.10131699999999998</c:v>
                </c:pt>
                <c:pt idx="4920" formatCode="General">
                  <c:v>0.101337</c:v>
                </c:pt>
                <c:pt idx="4921" formatCode="General">
                  <c:v>0.10135699999999995</c:v>
                </c:pt>
                <c:pt idx="4922" formatCode="General">
                  <c:v>0.101378</c:v>
                </c:pt>
                <c:pt idx="4923" formatCode="General">
                  <c:v>0.101399</c:v>
                </c:pt>
                <c:pt idx="4924" formatCode="General">
                  <c:v>0.10142000000000002</c:v>
                </c:pt>
                <c:pt idx="4925" formatCode="General">
                  <c:v>0.10144</c:v>
                </c:pt>
                <c:pt idx="4926" formatCode="General">
                  <c:v>0.10146100000000002</c:v>
                </c:pt>
                <c:pt idx="4927" formatCode="General">
                  <c:v>0.101481</c:v>
                </c:pt>
                <c:pt idx="4928" formatCode="General">
                  <c:v>0.10150200000000002</c:v>
                </c:pt>
                <c:pt idx="4929" formatCode="General">
                  <c:v>0.10152200000000006</c:v>
                </c:pt>
                <c:pt idx="4930" formatCode="General">
                  <c:v>0.10154299999999998</c:v>
                </c:pt>
                <c:pt idx="4931" formatCode="General">
                  <c:v>0.10156300000000006</c:v>
                </c:pt>
                <c:pt idx="4932" formatCode="General">
                  <c:v>0.10158399999999998</c:v>
                </c:pt>
                <c:pt idx="4933" formatCode="General">
                  <c:v>0.10160500000000006</c:v>
                </c:pt>
                <c:pt idx="4934" formatCode="General">
                  <c:v>0.10162599999999999</c:v>
                </c:pt>
                <c:pt idx="4935" formatCode="General">
                  <c:v>0.10164600000000006</c:v>
                </c:pt>
                <c:pt idx="4936" formatCode="General">
                  <c:v>0.1016660000000001</c:v>
                </c:pt>
                <c:pt idx="4937" formatCode="General">
                  <c:v>0.101687</c:v>
                </c:pt>
                <c:pt idx="4938" formatCode="General">
                  <c:v>0.10170700000000002</c:v>
                </c:pt>
                <c:pt idx="4939" formatCode="General">
                  <c:v>0.10172800000000005</c:v>
                </c:pt>
                <c:pt idx="4940" formatCode="General">
                  <c:v>0.10174900000000002</c:v>
                </c:pt>
                <c:pt idx="4941" formatCode="General">
                  <c:v>0.10177000000000005</c:v>
                </c:pt>
                <c:pt idx="4942" formatCode="General">
                  <c:v>0.10179000000000009</c:v>
                </c:pt>
                <c:pt idx="4943" formatCode="General">
                  <c:v>0.101811</c:v>
                </c:pt>
                <c:pt idx="4944" formatCode="General">
                  <c:v>0.101831</c:v>
                </c:pt>
                <c:pt idx="4945" formatCode="General">
                  <c:v>0.101852</c:v>
                </c:pt>
                <c:pt idx="4946" formatCode="General">
                  <c:v>0.10187300000000002</c:v>
                </c:pt>
                <c:pt idx="4947" formatCode="General">
                  <c:v>0.10189400000000005</c:v>
                </c:pt>
                <c:pt idx="4948" formatCode="General">
                  <c:v>0.101914</c:v>
                </c:pt>
                <c:pt idx="4949" formatCode="General">
                  <c:v>0.10193400000000002</c:v>
                </c:pt>
                <c:pt idx="4950" formatCode="General">
                  <c:v>0.101955</c:v>
                </c:pt>
                <c:pt idx="4951" formatCode="General">
                  <c:v>0.10197500000000002</c:v>
                </c:pt>
                <c:pt idx="4952" formatCode="General">
                  <c:v>0.10199600000000006</c:v>
                </c:pt>
                <c:pt idx="4953" formatCode="General">
                  <c:v>0.102017</c:v>
                </c:pt>
                <c:pt idx="4954" formatCode="General">
                  <c:v>0.102038</c:v>
                </c:pt>
                <c:pt idx="4955" formatCode="General">
                  <c:v>0.102058</c:v>
                </c:pt>
                <c:pt idx="4956" formatCode="General">
                  <c:v>0.102079</c:v>
                </c:pt>
                <c:pt idx="4957" formatCode="General">
                  <c:v>0.10209900000000002</c:v>
                </c:pt>
                <c:pt idx="4958" formatCode="General">
                  <c:v>0.10212000000000006</c:v>
                </c:pt>
                <c:pt idx="4959" formatCode="General">
                  <c:v>0.10213999999999998</c:v>
                </c:pt>
                <c:pt idx="4960" formatCode="General">
                  <c:v>0.10216100000000006</c:v>
                </c:pt>
                <c:pt idx="4961" formatCode="General">
                  <c:v>0.10218200000000002</c:v>
                </c:pt>
                <c:pt idx="4962" formatCode="General">
                  <c:v>0.10220200000000006</c:v>
                </c:pt>
                <c:pt idx="4963" formatCode="General">
                  <c:v>0.10222299999999999</c:v>
                </c:pt>
                <c:pt idx="4964" formatCode="General">
                  <c:v>0.10224300000000006</c:v>
                </c:pt>
                <c:pt idx="4965" formatCode="General">
                  <c:v>0.10226399999999999</c:v>
                </c:pt>
                <c:pt idx="4966" formatCode="General">
                  <c:v>0.10228400000000006</c:v>
                </c:pt>
                <c:pt idx="4967" formatCode="General">
                  <c:v>0.10230499999999998</c:v>
                </c:pt>
                <c:pt idx="4968" formatCode="General">
                  <c:v>0.10232500000000005</c:v>
                </c:pt>
                <c:pt idx="4969" formatCode="General">
                  <c:v>0.10234600000000002</c:v>
                </c:pt>
                <c:pt idx="4970" formatCode="General">
                  <c:v>0.102367</c:v>
                </c:pt>
                <c:pt idx="4971" formatCode="General">
                  <c:v>0.10238800000000001</c:v>
                </c:pt>
                <c:pt idx="4972" formatCode="General">
                  <c:v>0.102408</c:v>
                </c:pt>
                <c:pt idx="4973" formatCode="General">
                  <c:v>0.10242900000000002</c:v>
                </c:pt>
                <c:pt idx="4974" formatCode="General">
                  <c:v>0.102449</c:v>
                </c:pt>
                <c:pt idx="4975" formatCode="General">
                  <c:v>0.102469</c:v>
                </c:pt>
                <c:pt idx="4976" formatCode="General">
                  <c:v>0.10249000000000005</c:v>
                </c:pt>
                <c:pt idx="4977" formatCode="General">
                  <c:v>0.102511</c:v>
                </c:pt>
                <c:pt idx="4978" formatCode="General">
                  <c:v>0.10253200000000005</c:v>
                </c:pt>
                <c:pt idx="4979" formatCode="General">
                  <c:v>0.102552</c:v>
                </c:pt>
                <c:pt idx="4980" formatCode="General">
                  <c:v>0.10257300000000005</c:v>
                </c:pt>
                <c:pt idx="4981" formatCode="General">
                  <c:v>0.10259300000000007</c:v>
                </c:pt>
                <c:pt idx="4982" formatCode="General">
                  <c:v>0.10261400000000002</c:v>
                </c:pt>
                <c:pt idx="4983" formatCode="General">
                  <c:v>0.10263500000000007</c:v>
                </c:pt>
                <c:pt idx="4984" formatCode="General">
                  <c:v>0.10265600000000005</c:v>
                </c:pt>
                <c:pt idx="4985" formatCode="General">
                  <c:v>0.10267600000000007</c:v>
                </c:pt>
                <c:pt idx="4986" formatCode="General">
                  <c:v>0.10269700000000002</c:v>
                </c:pt>
                <c:pt idx="4987" formatCode="General">
                  <c:v>0.102717</c:v>
                </c:pt>
                <c:pt idx="4988" formatCode="General">
                  <c:v>0.10273699999999999</c:v>
                </c:pt>
                <c:pt idx="4989" formatCode="General">
                  <c:v>0.102758</c:v>
                </c:pt>
                <c:pt idx="4990" formatCode="General">
                  <c:v>0.10277900000000002</c:v>
                </c:pt>
                <c:pt idx="4991" formatCode="General">
                  <c:v>0.1028</c:v>
                </c:pt>
                <c:pt idx="4992" formatCode="General">
                  <c:v>0.10281999999999993</c:v>
                </c:pt>
                <c:pt idx="4993" formatCode="General">
                  <c:v>0.102841</c:v>
                </c:pt>
                <c:pt idx="4994" formatCode="General">
                  <c:v>0.10286099999999998</c:v>
                </c:pt>
                <c:pt idx="4995" formatCode="General">
                  <c:v>0.102882</c:v>
                </c:pt>
                <c:pt idx="4996" formatCode="General">
                  <c:v>0.10290199999999998</c:v>
                </c:pt>
                <c:pt idx="4997" formatCode="General">
                  <c:v>0.10292300000000006</c:v>
                </c:pt>
                <c:pt idx="4998" formatCode="General">
                  <c:v>0.10294399999999998</c:v>
                </c:pt>
                <c:pt idx="4999" formatCode="General">
                  <c:v>0.10296400000000006</c:v>
                </c:pt>
                <c:pt idx="5000" formatCode="General">
                  <c:v>0.10298499999999998</c:v>
                </c:pt>
                <c:pt idx="5001" formatCode="General">
                  <c:v>0.10300600000000006</c:v>
                </c:pt>
                <c:pt idx="5002" formatCode="General">
                  <c:v>0.1030260000000001</c:v>
                </c:pt>
                <c:pt idx="5003" formatCode="General">
                  <c:v>0.10304600000000005</c:v>
                </c:pt>
                <c:pt idx="5004" formatCode="General">
                  <c:v>0.10306700000000002</c:v>
                </c:pt>
                <c:pt idx="5005" formatCode="General">
                  <c:v>0.103087</c:v>
                </c:pt>
                <c:pt idx="5006" formatCode="General">
                  <c:v>0.10310800000000002</c:v>
                </c:pt>
                <c:pt idx="5007" formatCode="General">
                  <c:v>0.10312900000000005</c:v>
                </c:pt>
                <c:pt idx="5008" formatCode="General">
                  <c:v>0.10315000000000002</c:v>
                </c:pt>
                <c:pt idx="5009" formatCode="General">
                  <c:v>0.10317000000000005</c:v>
                </c:pt>
                <c:pt idx="5010" formatCode="General">
                  <c:v>0.10319100000000007</c:v>
                </c:pt>
                <c:pt idx="5011" formatCode="General">
                  <c:v>0.10321100000000002</c:v>
                </c:pt>
                <c:pt idx="5012" formatCode="General">
                  <c:v>0.10323200000000007</c:v>
                </c:pt>
                <c:pt idx="5013" formatCode="General">
                  <c:v>0.10325200000000002</c:v>
                </c:pt>
                <c:pt idx="5014" formatCode="General">
                  <c:v>0.10327400000000007</c:v>
                </c:pt>
                <c:pt idx="5015" formatCode="General">
                  <c:v>0.10329400000000009</c:v>
                </c:pt>
                <c:pt idx="5016" formatCode="General">
                  <c:v>0.103314</c:v>
                </c:pt>
                <c:pt idx="5017" formatCode="General">
                  <c:v>0.10333500000000002</c:v>
                </c:pt>
                <c:pt idx="5018" formatCode="General">
                  <c:v>0.103355</c:v>
                </c:pt>
                <c:pt idx="5019" formatCode="General">
                  <c:v>0.10337600000000002</c:v>
                </c:pt>
                <c:pt idx="5020" formatCode="General">
                  <c:v>0.103397</c:v>
                </c:pt>
                <c:pt idx="5021" formatCode="General">
                  <c:v>0.103418</c:v>
                </c:pt>
                <c:pt idx="5022" formatCode="General">
                  <c:v>0.103438</c:v>
                </c:pt>
                <c:pt idx="5023" formatCode="General">
                  <c:v>0.103459</c:v>
                </c:pt>
                <c:pt idx="5024" formatCode="General">
                  <c:v>0.103479</c:v>
                </c:pt>
                <c:pt idx="5025" formatCode="General">
                  <c:v>0.10349999999999998</c:v>
                </c:pt>
                <c:pt idx="5026" formatCode="General">
                  <c:v>0.10352000000000006</c:v>
                </c:pt>
                <c:pt idx="5027" formatCode="General">
                  <c:v>0.10354099999999998</c:v>
                </c:pt>
                <c:pt idx="5028" formatCode="General">
                  <c:v>0.10356200000000006</c:v>
                </c:pt>
                <c:pt idx="5029" formatCode="General">
                  <c:v>0.10358199999999998</c:v>
                </c:pt>
                <c:pt idx="5030" formatCode="General">
                  <c:v>0.10360300000000006</c:v>
                </c:pt>
                <c:pt idx="5031" formatCode="General">
                  <c:v>0.1036230000000001</c:v>
                </c:pt>
                <c:pt idx="5032" formatCode="General">
                  <c:v>0.10364400000000006</c:v>
                </c:pt>
                <c:pt idx="5033" formatCode="General">
                  <c:v>0.1036640000000001</c:v>
                </c:pt>
                <c:pt idx="5034" formatCode="General">
                  <c:v>0.10368500000000005</c:v>
                </c:pt>
                <c:pt idx="5035" formatCode="General">
                  <c:v>0.1037060000000001</c:v>
                </c:pt>
                <c:pt idx="5036" formatCode="General">
                  <c:v>0.10372600000000011</c:v>
                </c:pt>
                <c:pt idx="5037" formatCode="General">
                  <c:v>0.10374700000000002</c:v>
                </c:pt>
                <c:pt idx="5038" formatCode="General">
                  <c:v>0.10376800000000005</c:v>
                </c:pt>
                <c:pt idx="5039" formatCode="General">
                  <c:v>0.10378800000000002</c:v>
                </c:pt>
                <c:pt idx="5040" formatCode="General">
                  <c:v>0.103809</c:v>
                </c:pt>
                <c:pt idx="5041" formatCode="General">
                  <c:v>0.103829</c:v>
                </c:pt>
                <c:pt idx="5042" formatCode="General">
                  <c:v>0.10385</c:v>
                </c:pt>
                <c:pt idx="5043" formatCode="General">
                  <c:v>0.10387</c:v>
                </c:pt>
                <c:pt idx="5044" formatCode="General">
                  <c:v>0.10389100000000002</c:v>
                </c:pt>
                <c:pt idx="5045" formatCode="General">
                  <c:v>0.103912</c:v>
                </c:pt>
                <c:pt idx="5046" formatCode="General">
                  <c:v>0.10393200000000002</c:v>
                </c:pt>
                <c:pt idx="5047" formatCode="General">
                  <c:v>0.103953</c:v>
                </c:pt>
                <c:pt idx="5048" formatCode="General">
                  <c:v>0.10397300000000002</c:v>
                </c:pt>
                <c:pt idx="5049" formatCode="General">
                  <c:v>0.10399400000000006</c:v>
                </c:pt>
                <c:pt idx="5050" formatCode="General">
                  <c:v>0.10401400000000002</c:v>
                </c:pt>
                <c:pt idx="5051" formatCode="General">
                  <c:v>0.10403500000000006</c:v>
                </c:pt>
                <c:pt idx="5052" formatCode="General">
                  <c:v>0.10405600000000002</c:v>
                </c:pt>
                <c:pt idx="5053" formatCode="General">
                  <c:v>0.104077</c:v>
                </c:pt>
                <c:pt idx="5054" formatCode="General">
                  <c:v>0.10409700000000002</c:v>
                </c:pt>
                <c:pt idx="5055" formatCode="General">
                  <c:v>0.104117</c:v>
                </c:pt>
                <c:pt idx="5056" formatCode="General">
                  <c:v>0.10413799999999998</c:v>
                </c:pt>
                <c:pt idx="5057" formatCode="General">
                  <c:v>0.104158</c:v>
                </c:pt>
                <c:pt idx="5058" formatCode="General">
                  <c:v>0.10417999999999998</c:v>
                </c:pt>
                <c:pt idx="5059" formatCode="General">
                  <c:v>0.10420000000000006</c:v>
                </c:pt>
                <c:pt idx="5060" formatCode="General">
                  <c:v>0.10422099999999999</c:v>
                </c:pt>
                <c:pt idx="5061" formatCode="General">
                  <c:v>0.10424100000000006</c:v>
                </c:pt>
                <c:pt idx="5062" formatCode="General">
                  <c:v>0.10426199999999999</c:v>
                </c:pt>
                <c:pt idx="5063" formatCode="General">
                  <c:v>0.10428200000000006</c:v>
                </c:pt>
                <c:pt idx="5064" formatCode="General">
                  <c:v>0.10430300000000002</c:v>
                </c:pt>
                <c:pt idx="5065" formatCode="General">
                  <c:v>0.10432300000000005</c:v>
                </c:pt>
                <c:pt idx="5066" formatCode="General">
                  <c:v>0.10434499999999998</c:v>
                </c:pt>
                <c:pt idx="5067" formatCode="General">
                  <c:v>0.10436500000000005</c:v>
                </c:pt>
                <c:pt idx="5068" formatCode="General">
                  <c:v>0.10438500000000002</c:v>
                </c:pt>
                <c:pt idx="5069" formatCode="General">
                  <c:v>0.10440600000000005</c:v>
                </c:pt>
                <c:pt idx="5070" formatCode="General">
                  <c:v>0.10442600000000007</c:v>
                </c:pt>
                <c:pt idx="5071" formatCode="General">
                  <c:v>0.104447</c:v>
                </c:pt>
                <c:pt idx="5072" formatCode="General">
                  <c:v>0.10446800000000002</c:v>
                </c:pt>
                <c:pt idx="5073" formatCode="General">
                  <c:v>0.104488</c:v>
                </c:pt>
                <c:pt idx="5074" formatCode="General">
                  <c:v>0.104509</c:v>
                </c:pt>
                <c:pt idx="5075" formatCode="General">
                  <c:v>0.10453000000000005</c:v>
                </c:pt>
                <c:pt idx="5076" formatCode="General">
                  <c:v>0.10455</c:v>
                </c:pt>
                <c:pt idx="5077" formatCode="General">
                  <c:v>0.10457100000000005</c:v>
                </c:pt>
                <c:pt idx="5078" formatCode="General">
                  <c:v>0.10459100000000007</c:v>
                </c:pt>
                <c:pt idx="5079" formatCode="General">
                  <c:v>0.10461200000000002</c:v>
                </c:pt>
                <c:pt idx="5080" formatCode="General">
                  <c:v>0.10463200000000006</c:v>
                </c:pt>
                <c:pt idx="5081" formatCode="General">
                  <c:v>0.10465300000000002</c:v>
                </c:pt>
                <c:pt idx="5082" formatCode="General">
                  <c:v>0.10467400000000006</c:v>
                </c:pt>
                <c:pt idx="5083" formatCode="General">
                  <c:v>0.10469400000000008</c:v>
                </c:pt>
                <c:pt idx="5084" formatCode="General">
                  <c:v>0.10471500000000006</c:v>
                </c:pt>
                <c:pt idx="5085" formatCode="General">
                  <c:v>0.10473499999999999</c:v>
                </c:pt>
                <c:pt idx="5086" formatCode="General">
                  <c:v>0.10475600000000006</c:v>
                </c:pt>
                <c:pt idx="5087" formatCode="General">
                  <c:v>0.10477599999999999</c:v>
                </c:pt>
                <c:pt idx="5088" formatCode="General">
                  <c:v>0.10479700000000006</c:v>
                </c:pt>
                <c:pt idx="5089" formatCode="General">
                  <c:v>0.10481799999999993</c:v>
                </c:pt>
                <c:pt idx="5090" formatCode="General">
                  <c:v>0.104839</c:v>
                </c:pt>
                <c:pt idx="5091" formatCode="General">
                  <c:v>0.10485899999999992</c:v>
                </c:pt>
                <c:pt idx="5092" formatCode="General">
                  <c:v>0.10488</c:v>
                </c:pt>
                <c:pt idx="5093" formatCode="General">
                  <c:v>0.10489999999999998</c:v>
                </c:pt>
                <c:pt idx="5094" formatCode="General">
                  <c:v>0.10492100000000006</c:v>
                </c:pt>
                <c:pt idx="5095" formatCode="General">
                  <c:v>0.10494199999999998</c:v>
                </c:pt>
                <c:pt idx="5096" formatCode="General">
                  <c:v>0.10496200000000006</c:v>
                </c:pt>
                <c:pt idx="5097" formatCode="General">
                  <c:v>0.10498300000000002</c:v>
                </c:pt>
                <c:pt idx="5098" formatCode="General">
                  <c:v>0.10500300000000005</c:v>
                </c:pt>
                <c:pt idx="5099" formatCode="General">
                  <c:v>0.1050240000000001</c:v>
                </c:pt>
                <c:pt idx="5100" formatCode="General">
                  <c:v>0.10504400000000005</c:v>
                </c:pt>
                <c:pt idx="5101" formatCode="General">
                  <c:v>0.10506500000000009</c:v>
                </c:pt>
                <c:pt idx="5102" formatCode="General">
                  <c:v>0.10508500000000005</c:v>
                </c:pt>
                <c:pt idx="5103" formatCode="General">
                  <c:v>0.10510700000000002</c:v>
                </c:pt>
                <c:pt idx="5104" formatCode="General">
                  <c:v>0.10512700000000005</c:v>
                </c:pt>
                <c:pt idx="5105" formatCode="General">
                  <c:v>0.10514800000000002</c:v>
                </c:pt>
                <c:pt idx="5106" formatCode="General">
                  <c:v>0.10516800000000005</c:v>
                </c:pt>
                <c:pt idx="5107" formatCode="General">
                  <c:v>0.105189</c:v>
                </c:pt>
                <c:pt idx="5108" formatCode="General">
                  <c:v>0.10520900000000002</c:v>
                </c:pt>
                <c:pt idx="5109" formatCode="General">
                  <c:v>0.10523000000000007</c:v>
                </c:pt>
                <c:pt idx="5110" formatCode="General">
                  <c:v>0.10525100000000005</c:v>
                </c:pt>
                <c:pt idx="5111" formatCode="General">
                  <c:v>0.10527100000000007</c:v>
                </c:pt>
                <c:pt idx="5112" formatCode="General">
                  <c:v>0.10529200000000009</c:v>
                </c:pt>
                <c:pt idx="5113" formatCode="General">
                  <c:v>0.105312</c:v>
                </c:pt>
                <c:pt idx="5114" formatCode="General">
                  <c:v>0.10533300000000002</c:v>
                </c:pt>
                <c:pt idx="5115" formatCode="General">
                  <c:v>0.105353</c:v>
                </c:pt>
                <c:pt idx="5116" formatCode="General">
                  <c:v>0.10537400000000002</c:v>
                </c:pt>
                <c:pt idx="5117" formatCode="General">
                  <c:v>0.10539400000000006</c:v>
                </c:pt>
                <c:pt idx="5118" formatCode="General">
                  <c:v>0.10541499999999998</c:v>
                </c:pt>
                <c:pt idx="5119" formatCode="General">
                  <c:v>0.10543600000000006</c:v>
                </c:pt>
                <c:pt idx="5120" formatCode="General">
                  <c:v>0.105457</c:v>
                </c:pt>
                <c:pt idx="5121" formatCode="General">
                  <c:v>0.105477</c:v>
                </c:pt>
                <c:pt idx="5122" formatCode="General">
                  <c:v>0.10549699999999999</c:v>
                </c:pt>
                <c:pt idx="5123" formatCode="General">
                  <c:v>0.105518</c:v>
                </c:pt>
                <c:pt idx="5124" formatCode="General">
                  <c:v>0.10553800000000002</c:v>
                </c:pt>
                <c:pt idx="5125" formatCode="General">
                  <c:v>0.105559</c:v>
                </c:pt>
                <c:pt idx="5126" formatCode="General">
                  <c:v>0.10557999999999998</c:v>
                </c:pt>
                <c:pt idx="5127" formatCode="General">
                  <c:v>0.10560100000000006</c:v>
                </c:pt>
                <c:pt idx="5128" formatCode="General">
                  <c:v>0.1056210000000001</c:v>
                </c:pt>
                <c:pt idx="5129" formatCode="General">
                  <c:v>0.10564200000000006</c:v>
                </c:pt>
                <c:pt idx="5130" formatCode="General">
                  <c:v>0.1056620000000001</c:v>
                </c:pt>
                <c:pt idx="5131" formatCode="General">
                  <c:v>0.10568300000000005</c:v>
                </c:pt>
                <c:pt idx="5132" formatCode="General">
                  <c:v>0.1057040000000001</c:v>
                </c:pt>
                <c:pt idx="5133" formatCode="General">
                  <c:v>0.10572500000000011</c:v>
                </c:pt>
                <c:pt idx="5134" formatCode="General">
                  <c:v>0.1057450000000001</c:v>
                </c:pt>
                <c:pt idx="5135" formatCode="General">
                  <c:v>0.10576500000000011</c:v>
                </c:pt>
                <c:pt idx="5136" formatCode="General">
                  <c:v>0.10578600000000009</c:v>
                </c:pt>
                <c:pt idx="5137" formatCode="General">
                  <c:v>0.10580600000000005</c:v>
                </c:pt>
                <c:pt idx="5138" formatCode="General">
                  <c:v>0.105827</c:v>
                </c:pt>
                <c:pt idx="5139" formatCode="General">
                  <c:v>0.105848</c:v>
                </c:pt>
                <c:pt idx="5140" formatCode="General">
                  <c:v>0.105869</c:v>
                </c:pt>
                <c:pt idx="5141" formatCode="General">
                  <c:v>0.105889</c:v>
                </c:pt>
                <c:pt idx="5142" formatCode="General">
                  <c:v>0.10591</c:v>
                </c:pt>
                <c:pt idx="5143" formatCode="General">
                  <c:v>0.10593000000000002</c:v>
                </c:pt>
                <c:pt idx="5144" formatCode="General">
                  <c:v>0.105951</c:v>
                </c:pt>
                <c:pt idx="5145" formatCode="General">
                  <c:v>0.10597100000000002</c:v>
                </c:pt>
                <c:pt idx="5146" formatCode="General">
                  <c:v>0.10599200000000006</c:v>
                </c:pt>
                <c:pt idx="5147" formatCode="General">
                  <c:v>0.10601300000000002</c:v>
                </c:pt>
                <c:pt idx="5148" formatCode="General">
                  <c:v>0.10603300000000006</c:v>
                </c:pt>
                <c:pt idx="5149" formatCode="General">
                  <c:v>0.10605400000000002</c:v>
                </c:pt>
                <c:pt idx="5150" formatCode="General">
                  <c:v>0.10607400000000006</c:v>
                </c:pt>
                <c:pt idx="5151" formatCode="General">
                  <c:v>0.10609499999999999</c:v>
                </c:pt>
                <c:pt idx="5152" formatCode="General">
                  <c:v>0.10611500000000006</c:v>
                </c:pt>
                <c:pt idx="5153" formatCode="General">
                  <c:v>0.10613599999999999</c:v>
                </c:pt>
                <c:pt idx="5154" formatCode="General">
                  <c:v>0.10615600000000006</c:v>
                </c:pt>
                <c:pt idx="5155" formatCode="General">
                  <c:v>0.10617699999999999</c:v>
                </c:pt>
                <c:pt idx="5156" formatCode="General">
                  <c:v>0.10619800000000006</c:v>
                </c:pt>
                <c:pt idx="5157" formatCode="General">
                  <c:v>0.10621899999999998</c:v>
                </c:pt>
                <c:pt idx="5158" formatCode="General">
                  <c:v>0.10623900000000006</c:v>
                </c:pt>
                <c:pt idx="5159" formatCode="General">
                  <c:v>0.10625999999999998</c:v>
                </c:pt>
                <c:pt idx="5160" formatCode="General">
                  <c:v>0.10628000000000005</c:v>
                </c:pt>
                <c:pt idx="5161" formatCode="General">
                  <c:v>0.10630100000000002</c:v>
                </c:pt>
                <c:pt idx="5162" formatCode="General">
                  <c:v>0.10632100000000005</c:v>
                </c:pt>
                <c:pt idx="5163" formatCode="General">
                  <c:v>0.10634200000000002</c:v>
                </c:pt>
                <c:pt idx="5164" formatCode="General">
                  <c:v>0.10636300000000005</c:v>
                </c:pt>
                <c:pt idx="5165" formatCode="General">
                  <c:v>0.10638300000000002</c:v>
                </c:pt>
                <c:pt idx="5166" formatCode="General">
                  <c:v>0.10640400000000005</c:v>
                </c:pt>
                <c:pt idx="5167" formatCode="General">
                  <c:v>0.10642400000000007</c:v>
                </c:pt>
                <c:pt idx="5168" formatCode="General">
                  <c:v>0.10644500000000005</c:v>
                </c:pt>
                <c:pt idx="5169" formatCode="General">
                  <c:v>0.10646600000000009</c:v>
                </c:pt>
                <c:pt idx="5170" formatCode="General">
                  <c:v>0.10648600000000005</c:v>
                </c:pt>
                <c:pt idx="5171" formatCode="General">
                  <c:v>0.106507</c:v>
                </c:pt>
                <c:pt idx="5172" formatCode="General">
                  <c:v>0.10652800000000005</c:v>
                </c:pt>
                <c:pt idx="5173" formatCode="General">
                  <c:v>0.106548</c:v>
                </c:pt>
                <c:pt idx="5174" formatCode="General">
                  <c:v>0.10656900000000002</c:v>
                </c:pt>
                <c:pt idx="5175" formatCode="General">
                  <c:v>0.106589</c:v>
                </c:pt>
                <c:pt idx="5176" formatCode="General">
                  <c:v>0.10661000000000002</c:v>
                </c:pt>
                <c:pt idx="5177" formatCode="General">
                  <c:v>0.10663100000000007</c:v>
                </c:pt>
                <c:pt idx="5178" formatCode="General">
                  <c:v>0.10665100000000002</c:v>
                </c:pt>
                <c:pt idx="5179" formatCode="General">
                  <c:v>0.10667200000000006</c:v>
                </c:pt>
                <c:pt idx="5180" formatCode="General">
                  <c:v>0.10669200000000008</c:v>
                </c:pt>
                <c:pt idx="5181" formatCode="General">
                  <c:v>0.10671300000000006</c:v>
                </c:pt>
                <c:pt idx="5182" formatCode="General">
                  <c:v>0.10673299999999999</c:v>
                </c:pt>
                <c:pt idx="5183" formatCode="General">
                  <c:v>0.10675400000000006</c:v>
                </c:pt>
                <c:pt idx="5184" formatCode="General">
                  <c:v>0.10677499999999999</c:v>
                </c:pt>
                <c:pt idx="5185" formatCode="General">
                  <c:v>0.10679500000000011</c:v>
                </c:pt>
                <c:pt idx="5186" formatCode="General">
                  <c:v>0.10681599999999998</c:v>
                </c:pt>
                <c:pt idx="5187" formatCode="General">
                  <c:v>0.106837</c:v>
                </c:pt>
                <c:pt idx="5188" formatCode="General">
                  <c:v>0.10685699999999998</c:v>
                </c:pt>
                <c:pt idx="5189" formatCode="General">
                  <c:v>0.106877</c:v>
                </c:pt>
                <c:pt idx="5190" formatCode="General">
                  <c:v>0.10689800000000002</c:v>
                </c:pt>
                <c:pt idx="5191" formatCode="General">
                  <c:v>0.106918</c:v>
                </c:pt>
                <c:pt idx="5192" formatCode="General">
                  <c:v>0.10693900000000002</c:v>
                </c:pt>
                <c:pt idx="5193" formatCode="General">
                  <c:v>0.10696000000000006</c:v>
                </c:pt>
                <c:pt idx="5194" formatCode="General">
                  <c:v>0.10698100000000002</c:v>
                </c:pt>
                <c:pt idx="5195" formatCode="General">
                  <c:v>0.10700100000000005</c:v>
                </c:pt>
                <c:pt idx="5196" formatCode="General">
                  <c:v>0.1070220000000001</c:v>
                </c:pt>
                <c:pt idx="5197" formatCode="General">
                  <c:v>0.10704200000000005</c:v>
                </c:pt>
                <c:pt idx="5198" formatCode="General">
                  <c:v>0.10706300000000009</c:v>
                </c:pt>
                <c:pt idx="5199" formatCode="General">
                  <c:v>0.10708300000000005</c:v>
                </c:pt>
                <c:pt idx="5200" formatCode="General">
                  <c:v>0.1071050000000001</c:v>
                </c:pt>
                <c:pt idx="5201" formatCode="General">
                  <c:v>0.10712500000000011</c:v>
                </c:pt>
                <c:pt idx="5202" formatCode="General">
                  <c:v>0.10714500000000007</c:v>
                </c:pt>
                <c:pt idx="5203" formatCode="General">
                  <c:v>0.10716600000000011</c:v>
                </c:pt>
                <c:pt idx="5204" formatCode="General">
                  <c:v>0.10718600000000007</c:v>
                </c:pt>
                <c:pt idx="5205" formatCode="General">
                  <c:v>0.10720700000000002</c:v>
                </c:pt>
                <c:pt idx="5206" formatCode="General">
                  <c:v>0.10722800000000007</c:v>
                </c:pt>
                <c:pt idx="5207" formatCode="General">
                  <c:v>0.10724800000000002</c:v>
                </c:pt>
                <c:pt idx="5208" formatCode="General">
                  <c:v>0.10726900000000006</c:v>
                </c:pt>
                <c:pt idx="5209" formatCode="General">
                  <c:v>0.10729000000000009</c:v>
                </c:pt>
                <c:pt idx="5210" formatCode="General">
                  <c:v>0.10731</c:v>
                </c:pt>
                <c:pt idx="5211" formatCode="General">
                  <c:v>0.10733100000000002</c:v>
                </c:pt>
                <c:pt idx="5212" formatCode="General">
                  <c:v>0.107351</c:v>
                </c:pt>
                <c:pt idx="5213" formatCode="General">
                  <c:v>0.10737200000000002</c:v>
                </c:pt>
                <c:pt idx="5214" formatCode="General">
                  <c:v>0.10739300000000006</c:v>
                </c:pt>
                <c:pt idx="5215" formatCode="General">
                  <c:v>0.10741400000000002</c:v>
                </c:pt>
                <c:pt idx="5216" formatCode="General">
                  <c:v>0.10743400000000006</c:v>
                </c:pt>
                <c:pt idx="5217" formatCode="General">
                  <c:v>0.10745399999999998</c:v>
                </c:pt>
                <c:pt idx="5218" formatCode="General">
                  <c:v>0.10747500000000006</c:v>
                </c:pt>
                <c:pt idx="5219" formatCode="General">
                  <c:v>0.10749499999999999</c:v>
                </c:pt>
                <c:pt idx="5220" formatCode="General">
                  <c:v>0.10751600000000006</c:v>
                </c:pt>
                <c:pt idx="5221" formatCode="General">
                  <c:v>0.10753699999999999</c:v>
                </c:pt>
                <c:pt idx="5222" formatCode="General">
                  <c:v>0.107557</c:v>
                </c:pt>
                <c:pt idx="5223" formatCode="General">
                  <c:v>0.10757799999999998</c:v>
                </c:pt>
                <c:pt idx="5224" formatCode="General">
                  <c:v>0.10759900000000006</c:v>
                </c:pt>
                <c:pt idx="5225" formatCode="General">
                  <c:v>0.10761900000000002</c:v>
                </c:pt>
                <c:pt idx="5226" formatCode="General">
                  <c:v>0.10764000000000006</c:v>
                </c:pt>
                <c:pt idx="5227" formatCode="General">
                  <c:v>0.1076600000000001</c:v>
                </c:pt>
                <c:pt idx="5228" formatCode="General">
                  <c:v>0.10768100000000005</c:v>
                </c:pt>
                <c:pt idx="5229" formatCode="General">
                  <c:v>0.10770100000000009</c:v>
                </c:pt>
                <c:pt idx="5230" formatCode="General">
                  <c:v>0.10772200000000011</c:v>
                </c:pt>
                <c:pt idx="5231" formatCode="General">
                  <c:v>0.10774300000000009</c:v>
                </c:pt>
                <c:pt idx="5232" formatCode="General">
                  <c:v>0.10776300000000011</c:v>
                </c:pt>
                <c:pt idx="5233" formatCode="General">
                  <c:v>0.10778400000000007</c:v>
                </c:pt>
                <c:pt idx="5234" formatCode="General">
                  <c:v>0.10780400000000002</c:v>
                </c:pt>
                <c:pt idx="5235" formatCode="General">
                  <c:v>0.10782500000000007</c:v>
                </c:pt>
                <c:pt idx="5236" formatCode="General">
                  <c:v>0.10784500000000002</c:v>
                </c:pt>
                <c:pt idx="5237" formatCode="General">
                  <c:v>0.107867</c:v>
                </c:pt>
                <c:pt idx="5238" formatCode="General">
                  <c:v>0.107887</c:v>
                </c:pt>
                <c:pt idx="5239" formatCode="General">
                  <c:v>0.107908</c:v>
                </c:pt>
                <c:pt idx="5240" formatCode="General">
                  <c:v>0.10792800000000002</c:v>
                </c:pt>
                <c:pt idx="5241" formatCode="General">
                  <c:v>0.107949</c:v>
                </c:pt>
                <c:pt idx="5242" formatCode="General">
                  <c:v>0.10796900000000002</c:v>
                </c:pt>
                <c:pt idx="5243" formatCode="General">
                  <c:v>0.10799000000000006</c:v>
                </c:pt>
                <c:pt idx="5244" formatCode="General">
                  <c:v>0.10801100000000002</c:v>
                </c:pt>
                <c:pt idx="5245" formatCode="General">
                  <c:v>0.10803100000000006</c:v>
                </c:pt>
                <c:pt idx="5246" formatCode="General">
                  <c:v>0.10805200000000002</c:v>
                </c:pt>
                <c:pt idx="5247" formatCode="General">
                  <c:v>0.10807200000000006</c:v>
                </c:pt>
                <c:pt idx="5248" formatCode="General">
                  <c:v>0.10809299999999999</c:v>
                </c:pt>
                <c:pt idx="5249" formatCode="General">
                  <c:v>0.10811300000000006</c:v>
                </c:pt>
                <c:pt idx="5250" formatCode="General">
                  <c:v>0.10813399999999999</c:v>
                </c:pt>
                <c:pt idx="5251" formatCode="General">
                  <c:v>0.10815400000000006</c:v>
                </c:pt>
                <c:pt idx="5252" formatCode="General">
                  <c:v>0.10817599999999999</c:v>
                </c:pt>
                <c:pt idx="5253" formatCode="General">
                  <c:v>0.10819600000000011</c:v>
                </c:pt>
                <c:pt idx="5254" formatCode="General">
                  <c:v>0.10821699999999999</c:v>
                </c:pt>
                <c:pt idx="5255" formatCode="General">
                  <c:v>0.10823700000000006</c:v>
                </c:pt>
                <c:pt idx="5256" formatCode="General">
                  <c:v>0.10825700000000002</c:v>
                </c:pt>
                <c:pt idx="5257" formatCode="General">
                  <c:v>0.10827800000000005</c:v>
                </c:pt>
                <c:pt idx="5258" formatCode="General">
                  <c:v>0.1082990000000001</c:v>
                </c:pt>
                <c:pt idx="5259" formatCode="General">
                  <c:v>0.108319</c:v>
                </c:pt>
                <c:pt idx="5260" formatCode="General">
                  <c:v>0.10834000000000002</c:v>
                </c:pt>
                <c:pt idx="5261" formatCode="General">
                  <c:v>0.10836100000000005</c:v>
                </c:pt>
                <c:pt idx="5262" formatCode="General">
                  <c:v>0.10838100000000002</c:v>
                </c:pt>
                <c:pt idx="5263" formatCode="General">
                  <c:v>0.10840200000000005</c:v>
                </c:pt>
                <c:pt idx="5264" formatCode="General">
                  <c:v>0.10842200000000007</c:v>
                </c:pt>
                <c:pt idx="5265" formatCode="General">
                  <c:v>0.10844300000000005</c:v>
                </c:pt>
                <c:pt idx="5266" formatCode="General">
                  <c:v>0.10846300000000007</c:v>
                </c:pt>
                <c:pt idx="5267" formatCode="General">
                  <c:v>0.10848400000000002</c:v>
                </c:pt>
                <c:pt idx="5268" formatCode="General">
                  <c:v>0.10850500000000007</c:v>
                </c:pt>
                <c:pt idx="5269" formatCode="General">
                  <c:v>0.10852500000000009</c:v>
                </c:pt>
                <c:pt idx="5270" formatCode="General">
                  <c:v>0.10854600000000007</c:v>
                </c:pt>
                <c:pt idx="5271" formatCode="General">
                  <c:v>0.10856600000000009</c:v>
                </c:pt>
                <c:pt idx="5272" formatCode="General">
                  <c:v>0.108587</c:v>
                </c:pt>
                <c:pt idx="5273" formatCode="General">
                  <c:v>0.10860700000000002</c:v>
                </c:pt>
                <c:pt idx="5274" formatCode="General">
                  <c:v>0.10862900000000006</c:v>
                </c:pt>
                <c:pt idx="5275" formatCode="General">
                  <c:v>0.10864900000000002</c:v>
                </c:pt>
                <c:pt idx="5276" formatCode="General">
                  <c:v>0.10867000000000006</c:v>
                </c:pt>
                <c:pt idx="5277" formatCode="General">
                  <c:v>0.10868999999999998</c:v>
                </c:pt>
                <c:pt idx="5278" formatCode="General">
                  <c:v>0.10871100000000006</c:v>
                </c:pt>
                <c:pt idx="5279" formatCode="General">
                  <c:v>0.10873099999999999</c:v>
                </c:pt>
                <c:pt idx="5280" formatCode="General">
                  <c:v>0.10875200000000006</c:v>
                </c:pt>
                <c:pt idx="5281" formatCode="General">
                  <c:v>0.10877299999999999</c:v>
                </c:pt>
                <c:pt idx="5282" formatCode="General">
                  <c:v>0.10879300000000011</c:v>
                </c:pt>
                <c:pt idx="5283" formatCode="General">
                  <c:v>0.10881399999999998</c:v>
                </c:pt>
                <c:pt idx="5284" formatCode="General">
                  <c:v>0.10883400000000006</c:v>
                </c:pt>
                <c:pt idx="5285" formatCode="General">
                  <c:v>0.10885499999999998</c:v>
                </c:pt>
                <c:pt idx="5286" formatCode="General">
                  <c:v>0.10887500000000006</c:v>
                </c:pt>
                <c:pt idx="5287" formatCode="General">
                  <c:v>0.1088960000000001</c:v>
                </c:pt>
                <c:pt idx="5288" formatCode="General">
                  <c:v>0.10891600000000005</c:v>
                </c:pt>
                <c:pt idx="5289" formatCode="General">
                  <c:v>0.10893799999999998</c:v>
                </c:pt>
                <c:pt idx="5290" formatCode="General">
                  <c:v>0.108958</c:v>
                </c:pt>
                <c:pt idx="5291" formatCode="General">
                  <c:v>0.10897900000000002</c:v>
                </c:pt>
                <c:pt idx="5292" formatCode="General">
                  <c:v>0.10899900000000005</c:v>
                </c:pt>
                <c:pt idx="5293" formatCode="General">
                  <c:v>0.1090200000000001</c:v>
                </c:pt>
                <c:pt idx="5294" formatCode="General">
                  <c:v>0.10904000000000005</c:v>
                </c:pt>
                <c:pt idx="5295" formatCode="General">
                  <c:v>0.10906100000000009</c:v>
                </c:pt>
                <c:pt idx="5296" formatCode="General">
                  <c:v>0.10908100000000005</c:v>
                </c:pt>
                <c:pt idx="5297" formatCode="General">
                  <c:v>0.10910200000000007</c:v>
                </c:pt>
                <c:pt idx="5298" formatCode="General">
                  <c:v>0.10912300000000011</c:v>
                </c:pt>
                <c:pt idx="5299" formatCode="General">
                  <c:v>0.10914300000000007</c:v>
                </c:pt>
                <c:pt idx="5300" formatCode="General">
                  <c:v>0.10916400000000009</c:v>
                </c:pt>
                <c:pt idx="5301" formatCode="General">
                  <c:v>0.10918400000000006</c:v>
                </c:pt>
                <c:pt idx="5302" formatCode="General">
                  <c:v>0.10920500000000009</c:v>
                </c:pt>
                <c:pt idx="5303" formatCode="General">
                  <c:v>0.10922500000000011</c:v>
                </c:pt>
                <c:pt idx="5304" formatCode="General">
                  <c:v>0.10924600000000009</c:v>
                </c:pt>
                <c:pt idx="5305" formatCode="General">
                  <c:v>0.10926700000000006</c:v>
                </c:pt>
                <c:pt idx="5306" formatCode="General">
                  <c:v>0.10928800000000002</c:v>
                </c:pt>
                <c:pt idx="5307" formatCode="General">
                  <c:v>0.109308</c:v>
                </c:pt>
                <c:pt idx="5308" formatCode="General">
                  <c:v>0.10932900000000002</c:v>
                </c:pt>
                <c:pt idx="5309" formatCode="General">
                  <c:v>0.109349</c:v>
                </c:pt>
                <c:pt idx="5310" formatCode="General">
                  <c:v>0.10936899999999998</c:v>
                </c:pt>
                <c:pt idx="5311" formatCode="General">
                  <c:v>0.10939100000000006</c:v>
                </c:pt>
                <c:pt idx="5312" formatCode="General">
                  <c:v>0.10941099999999998</c:v>
                </c:pt>
                <c:pt idx="5313" formatCode="General">
                  <c:v>0.10943200000000006</c:v>
                </c:pt>
                <c:pt idx="5314" formatCode="General">
                  <c:v>0.10945199999999998</c:v>
                </c:pt>
                <c:pt idx="5315" formatCode="General">
                  <c:v>0.10947300000000006</c:v>
                </c:pt>
                <c:pt idx="5316" formatCode="General">
                  <c:v>0.10949299999999999</c:v>
                </c:pt>
                <c:pt idx="5317" formatCode="General">
                  <c:v>0.10951400000000006</c:v>
                </c:pt>
                <c:pt idx="5318" formatCode="General">
                  <c:v>0.10953499999999999</c:v>
                </c:pt>
                <c:pt idx="5319" formatCode="General">
                  <c:v>0.10955600000000006</c:v>
                </c:pt>
                <c:pt idx="5320" formatCode="General">
                  <c:v>0.1095760000000001</c:v>
                </c:pt>
                <c:pt idx="5321" formatCode="General">
                  <c:v>0.10959700000000006</c:v>
                </c:pt>
                <c:pt idx="5322" formatCode="General">
                  <c:v>0.10961700000000002</c:v>
                </c:pt>
                <c:pt idx="5323" formatCode="General">
                  <c:v>0.10963700000000005</c:v>
                </c:pt>
                <c:pt idx="5324" formatCode="General">
                  <c:v>0.10965800000000002</c:v>
                </c:pt>
                <c:pt idx="5325" formatCode="General">
                  <c:v>0.10967800000000005</c:v>
                </c:pt>
                <c:pt idx="5326" formatCode="General">
                  <c:v>0.1097000000000001</c:v>
                </c:pt>
                <c:pt idx="5327" formatCode="General">
                  <c:v>0.10972000000000011</c:v>
                </c:pt>
                <c:pt idx="5328" formatCode="General">
                  <c:v>0.10974100000000009</c:v>
                </c:pt>
                <c:pt idx="5329" formatCode="General">
                  <c:v>0.10976100000000011</c:v>
                </c:pt>
                <c:pt idx="5330" formatCode="General">
                  <c:v>0.10978200000000007</c:v>
                </c:pt>
                <c:pt idx="5331" formatCode="General">
                  <c:v>0.10980200000000002</c:v>
                </c:pt>
                <c:pt idx="5332" formatCode="General">
                  <c:v>0.10982300000000007</c:v>
                </c:pt>
                <c:pt idx="5333" formatCode="General">
                  <c:v>0.10984300000000002</c:v>
                </c:pt>
                <c:pt idx="5334" formatCode="General">
                  <c:v>0.10986400000000006</c:v>
                </c:pt>
                <c:pt idx="5335" formatCode="General">
                  <c:v>0.10988500000000002</c:v>
                </c:pt>
                <c:pt idx="5336" formatCode="General">
                  <c:v>0.10990500000000006</c:v>
                </c:pt>
                <c:pt idx="5337" formatCode="General">
                  <c:v>0.10992600000000009</c:v>
                </c:pt>
                <c:pt idx="5338" formatCode="General">
                  <c:v>0.10994600000000006</c:v>
                </c:pt>
                <c:pt idx="5339" formatCode="General">
                  <c:v>0.10996700000000002</c:v>
                </c:pt>
                <c:pt idx="5340" formatCode="General">
                  <c:v>0.109987</c:v>
                </c:pt>
                <c:pt idx="5341" formatCode="General">
                  <c:v>0.11000799999999993</c:v>
                </c:pt>
                <c:pt idx="5342" formatCode="General">
                  <c:v>0.110029</c:v>
                </c:pt>
                <c:pt idx="5343" formatCode="General">
                  <c:v>0.11005</c:v>
                </c:pt>
                <c:pt idx="5344" formatCode="General">
                  <c:v>0.11007</c:v>
                </c:pt>
                <c:pt idx="5345" formatCode="General">
                  <c:v>0.11009099999999998</c:v>
                </c:pt>
                <c:pt idx="5346" formatCode="General">
                  <c:v>0.110111</c:v>
                </c:pt>
                <c:pt idx="5347" formatCode="General">
                  <c:v>0.11013199999999998</c:v>
                </c:pt>
                <c:pt idx="5348" formatCode="General">
                  <c:v>0.110153</c:v>
                </c:pt>
                <c:pt idx="5349" formatCode="General">
                  <c:v>0.11017299999999998</c:v>
                </c:pt>
                <c:pt idx="5350" formatCode="General">
                  <c:v>0.11019400000000006</c:v>
                </c:pt>
                <c:pt idx="5351" formatCode="General">
                  <c:v>0.11021400000000002</c:v>
                </c:pt>
                <c:pt idx="5352" formatCode="General">
                  <c:v>0.11023500000000006</c:v>
                </c:pt>
                <c:pt idx="5353" formatCode="General">
                  <c:v>0.11025500000000002</c:v>
                </c:pt>
                <c:pt idx="5354" formatCode="General">
                  <c:v>0.11027600000000005</c:v>
                </c:pt>
                <c:pt idx="5355" formatCode="General">
                  <c:v>0.11029700000000002</c:v>
                </c:pt>
                <c:pt idx="5356" formatCode="General">
                  <c:v>0.11031699999999994</c:v>
                </c:pt>
                <c:pt idx="5357" formatCode="General">
                  <c:v>0.11033800000000001</c:v>
                </c:pt>
                <c:pt idx="5358" formatCode="General">
                  <c:v>0.1103589999999999</c:v>
                </c:pt>
                <c:pt idx="5359" formatCode="General">
                  <c:v>0.11037899999999992</c:v>
                </c:pt>
                <c:pt idx="5360" formatCode="General">
                  <c:v>0.1104</c:v>
                </c:pt>
                <c:pt idx="5361" formatCode="General">
                  <c:v>0.11042</c:v>
                </c:pt>
                <c:pt idx="5362" formatCode="General">
                  <c:v>0.110441</c:v>
                </c:pt>
                <c:pt idx="5363" formatCode="General">
                  <c:v>0.110462</c:v>
                </c:pt>
                <c:pt idx="5364" formatCode="General">
                  <c:v>0.110482</c:v>
                </c:pt>
                <c:pt idx="5365" formatCode="General">
                  <c:v>0.110503</c:v>
                </c:pt>
                <c:pt idx="5366" formatCode="General">
                  <c:v>0.11052300000000002</c:v>
                </c:pt>
                <c:pt idx="5367" formatCode="General">
                  <c:v>0.110544</c:v>
                </c:pt>
                <c:pt idx="5368" formatCode="General">
                  <c:v>0.11056400000000002</c:v>
                </c:pt>
                <c:pt idx="5369" formatCode="General">
                  <c:v>0.110585</c:v>
                </c:pt>
                <c:pt idx="5370" formatCode="General">
                  <c:v>0.11060600000000002</c:v>
                </c:pt>
                <c:pt idx="5371" formatCode="General">
                  <c:v>0.11062600000000006</c:v>
                </c:pt>
                <c:pt idx="5372" formatCode="General">
                  <c:v>0.110647</c:v>
                </c:pt>
                <c:pt idx="5373" formatCode="General">
                  <c:v>0.110668</c:v>
                </c:pt>
                <c:pt idx="5374" formatCode="General">
                  <c:v>0.11068799999999993</c:v>
                </c:pt>
                <c:pt idx="5375" formatCode="General">
                  <c:v>0.110709</c:v>
                </c:pt>
                <c:pt idx="5376" formatCode="General">
                  <c:v>0.11072899999999998</c:v>
                </c:pt>
                <c:pt idx="5377" formatCode="General">
                  <c:v>0.110749</c:v>
                </c:pt>
                <c:pt idx="5378" formatCode="General">
                  <c:v>0.11076999999999998</c:v>
                </c:pt>
                <c:pt idx="5379" formatCode="General">
                  <c:v>0.11079100000000006</c:v>
                </c:pt>
                <c:pt idx="5380" formatCode="General">
                  <c:v>0.11081199999999992</c:v>
                </c:pt>
                <c:pt idx="5381" formatCode="General">
                  <c:v>0.110832</c:v>
                </c:pt>
                <c:pt idx="5382" formatCode="General">
                  <c:v>0.11085299999999992</c:v>
                </c:pt>
                <c:pt idx="5383" formatCode="General">
                  <c:v>0.110873</c:v>
                </c:pt>
                <c:pt idx="5384" formatCode="General">
                  <c:v>0.11089400000000002</c:v>
                </c:pt>
                <c:pt idx="5385" formatCode="General">
                  <c:v>0.110915</c:v>
                </c:pt>
                <c:pt idx="5386" formatCode="General">
                  <c:v>0.11093600000000002</c:v>
                </c:pt>
                <c:pt idx="5387" formatCode="General">
                  <c:v>0.110956</c:v>
                </c:pt>
                <c:pt idx="5388" formatCode="General">
                  <c:v>0.11097700000000001</c:v>
                </c:pt>
                <c:pt idx="5389" formatCode="General">
                  <c:v>0.110997</c:v>
                </c:pt>
                <c:pt idx="5390" formatCode="General">
                  <c:v>0.11101699999999998</c:v>
                </c:pt>
                <c:pt idx="5391" formatCode="General">
                  <c:v>0.111038</c:v>
                </c:pt>
                <c:pt idx="5392" formatCode="General">
                  <c:v>0.11105899999999992</c:v>
                </c:pt>
                <c:pt idx="5393" formatCode="General">
                  <c:v>0.111079</c:v>
                </c:pt>
                <c:pt idx="5394" formatCode="General">
                  <c:v>0.1111</c:v>
                </c:pt>
                <c:pt idx="5395" formatCode="General">
                  <c:v>0.11112100000000005</c:v>
                </c:pt>
                <c:pt idx="5396" formatCode="General">
                  <c:v>0.111141</c:v>
                </c:pt>
                <c:pt idx="5397" formatCode="General">
                  <c:v>0.11116200000000002</c:v>
                </c:pt>
                <c:pt idx="5398" formatCode="General">
                  <c:v>0.111182</c:v>
                </c:pt>
                <c:pt idx="5399" formatCode="General">
                  <c:v>0.11120300000000002</c:v>
                </c:pt>
                <c:pt idx="5400" formatCode="General">
                  <c:v>0.11122400000000007</c:v>
                </c:pt>
                <c:pt idx="5401" formatCode="General">
                  <c:v>0.11124400000000002</c:v>
                </c:pt>
                <c:pt idx="5402" formatCode="General">
                  <c:v>0.11126500000000006</c:v>
                </c:pt>
                <c:pt idx="5403" formatCode="General">
                  <c:v>0.11128500000000002</c:v>
                </c:pt>
                <c:pt idx="5404" formatCode="General">
                  <c:v>0.111306</c:v>
                </c:pt>
                <c:pt idx="5405" formatCode="General">
                  <c:v>0.11132599999999998</c:v>
                </c:pt>
                <c:pt idx="5406" formatCode="General">
                  <c:v>0.11134699999999995</c:v>
                </c:pt>
                <c:pt idx="5407" formatCode="General">
                  <c:v>0.11136799999999993</c:v>
                </c:pt>
                <c:pt idx="5408" formatCode="General">
                  <c:v>0.1113879999999999</c:v>
                </c:pt>
                <c:pt idx="5409" formatCode="General">
                  <c:v>0.11140899999999992</c:v>
                </c:pt>
                <c:pt idx="5410" formatCode="General">
                  <c:v>0.11143</c:v>
                </c:pt>
                <c:pt idx="5411" formatCode="General">
                  <c:v>0.11144999999999992</c:v>
                </c:pt>
                <c:pt idx="5412" formatCode="General">
                  <c:v>0.111471</c:v>
                </c:pt>
                <c:pt idx="5413" formatCode="General">
                  <c:v>0.11149100000000002</c:v>
                </c:pt>
                <c:pt idx="5414" formatCode="General">
                  <c:v>0.111512</c:v>
                </c:pt>
                <c:pt idx="5415" formatCode="General">
                  <c:v>0.11153200000000002</c:v>
                </c:pt>
                <c:pt idx="5416" formatCode="General">
                  <c:v>0.111553</c:v>
                </c:pt>
                <c:pt idx="5417" formatCode="General">
                  <c:v>0.11157400000000002</c:v>
                </c:pt>
                <c:pt idx="5418" formatCode="General">
                  <c:v>0.11159400000000005</c:v>
                </c:pt>
                <c:pt idx="5419" formatCode="General">
                  <c:v>0.11161500000000002</c:v>
                </c:pt>
                <c:pt idx="5420" formatCode="General">
                  <c:v>0.11163500000000005</c:v>
                </c:pt>
                <c:pt idx="5421" formatCode="General">
                  <c:v>0.11165600000000002</c:v>
                </c:pt>
                <c:pt idx="5422" formatCode="General">
                  <c:v>0.111677</c:v>
                </c:pt>
                <c:pt idx="5423" formatCode="General">
                  <c:v>0.11169800000000002</c:v>
                </c:pt>
                <c:pt idx="5424" formatCode="General">
                  <c:v>0.111718</c:v>
                </c:pt>
                <c:pt idx="5425" formatCode="General">
                  <c:v>0.111739</c:v>
                </c:pt>
                <c:pt idx="5426" formatCode="General">
                  <c:v>0.111759</c:v>
                </c:pt>
                <c:pt idx="5427" formatCode="General">
                  <c:v>0.11178</c:v>
                </c:pt>
                <c:pt idx="5428" formatCode="General">
                  <c:v>0.1118</c:v>
                </c:pt>
                <c:pt idx="5429" formatCode="General">
                  <c:v>0.111821</c:v>
                </c:pt>
                <c:pt idx="5430" formatCode="General">
                  <c:v>0.111841</c:v>
                </c:pt>
                <c:pt idx="5431" formatCode="General">
                  <c:v>0.111862</c:v>
                </c:pt>
                <c:pt idx="5432" formatCode="General">
                  <c:v>0.111883</c:v>
                </c:pt>
                <c:pt idx="5433" formatCode="General">
                  <c:v>0.111903</c:v>
                </c:pt>
                <c:pt idx="5434" formatCode="General">
                  <c:v>0.11192400000000002</c:v>
                </c:pt>
                <c:pt idx="5435" formatCode="General">
                  <c:v>0.111944</c:v>
                </c:pt>
                <c:pt idx="5436" formatCode="General">
                  <c:v>0.11196500000000002</c:v>
                </c:pt>
                <c:pt idx="5437" formatCode="General">
                  <c:v>0.111985</c:v>
                </c:pt>
                <c:pt idx="5438" formatCode="General">
                  <c:v>0.112007</c:v>
                </c:pt>
                <c:pt idx="5439" formatCode="General">
                  <c:v>0.112027</c:v>
                </c:pt>
                <c:pt idx="5440" formatCode="General">
                  <c:v>0.11204799999999993</c:v>
                </c:pt>
                <c:pt idx="5441" formatCode="General">
                  <c:v>0.112068</c:v>
                </c:pt>
                <c:pt idx="5442" formatCode="General">
                  <c:v>0.11208899999999992</c:v>
                </c:pt>
                <c:pt idx="5443" formatCode="General">
                  <c:v>0.112109</c:v>
                </c:pt>
                <c:pt idx="5444" formatCode="General">
                  <c:v>0.11212999999999998</c:v>
                </c:pt>
                <c:pt idx="5445" formatCode="General">
                  <c:v>0.11215</c:v>
                </c:pt>
                <c:pt idx="5446" formatCode="General">
                  <c:v>0.11217100000000002</c:v>
                </c:pt>
                <c:pt idx="5447" formatCode="General">
                  <c:v>0.11219200000000006</c:v>
                </c:pt>
                <c:pt idx="5448" formatCode="General">
                  <c:v>0.11221200000000002</c:v>
                </c:pt>
                <c:pt idx="5449" formatCode="General">
                  <c:v>0.11223300000000005</c:v>
                </c:pt>
                <c:pt idx="5450" formatCode="General">
                  <c:v>0.11225300000000002</c:v>
                </c:pt>
                <c:pt idx="5451" formatCode="General">
                  <c:v>0.11227400000000005</c:v>
                </c:pt>
                <c:pt idx="5452" formatCode="General">
                  <c:v>0.11229400000000007</c:v>
                </c:pt>
                <c:pt idx="5453" formatCode="General">
                  <c:v>0.112316</c:v>
                </c:pt>
                <c:pt idx="5454" formatCode="General">
                  <c:v>0.11233600000000002</c:v>
                </c:pt>
                <c:pt idx="5455" formatCode="General">
                  <c:v>0.11235699999999994</c:v>
                </c:pt>
                <c:pt idx="5456" formatCode="General">
                  <c:v>0.11237699999999998</c:v>
                </c:pt>
                <c:pt idx="5457" formatCode="General">
                  <c:v>0.112397</c:v>
                </c:pt>
                <c:pt idx="5458" formatCode="General">
                  <c:v>0.11241799999999991</c:v>
                </c:pt>
                <c:pt idx="5459" formatCode="General">
                  <c:v>0.112439</c:v>
                </c:pt>
                <c:pt idx="5460" formatCode="General">
                  <c:v>0.11246</c:v>
                </c:pt>
                <c:pt idx="5461" formatCode="General">
                  <c:v>0.11248</c:v>
                </c:pt>
                <c:pt idx="5462" formatCode="General">
                  <c:v>0.112501</c:v>
                </c:pt>
                <c:pt idx="5463" formatCode="General">
                  <c:v>0.11252100000000002</c:v>
                </c:pt>
                <c:pt idx="5464" formatCode="General">
                  <c:v>0.112542</c:v>
                </c:pt>
                <c:pt idx="5465" formatCode="General">
                  <c:v>0.11256200000000002</c:v>
                </c:pt>
                <c:pt idx="5466" formatCode="General">
                  <c:v>0.112583</c:v>
                </c:pt>
                <c:pt idx="5467" formatCode="General">
                  <c:v>0.11260400000000002</c:v>
                </c:pt>
                <c:pt idx="5468" formatCode="General">
                  <c:v>0.11262500000000006</c:v>
                </c:pt>
                <c:pt idx="5469" formatCode="General">
                  <c:v>0.11264500000000002</c:v>
                </c:pt>
                <c:pt idx="5470" formatCode="General">
                  <c:v>0.11266500000000006</c:v>
                </c:pt>
                <c:pt idx="5471" formatCode="General">
                  <c:v>0.11268599999999998</c:v>
                </c:pt>
                <c:pt idx="5472" formatCode="General">
                  <c:v>0.11270600000000006</c:v>
                </c:pt>
                <c:pt idx="5473" formatCode="General">
                  <c:v>0.11272699999999999</c:v>
                </c:pt>
                <c:pt idx="5474" formatCode="General">
                  <c:v>0.112747</c:v>
                </c:pt>
                <c:pt idx="5475" formatCode="General">
                  <c:v>0.11276899999999998</c:v>
                </c:pt>
                <c:pt idx="5476" formatCode="General">
                  <c:v>0.112789</c:v>
                </c:pt>
                <c:pt idx="5477" formatCode="General">
                  <c:v>0.11280999999999992</c:v>
                </c:pt>
                <c:pt idx="5478" formatCode="General">
                  <c:v>0.11283</c:v>
                </c:pt>
                <c:pt idx="5479" formatCode="General">
                  <c:v>0.11285100000000001</c:v>
                </c:pt>
                <c:pt idx="5480" formatCode="General">
                  <c:v>0.112871</c:v>
                </c:pt>
                <c:pt idx="5481" formatCode="General">
                  <c:v>0.11289200000000002</c:v>
                </c:pt>
                <c:pt idx="5482" formatCode="General">
                  <c:v>0.112912</c:v>
                </c:pt>
                <c:pt idx="5483" formatCode="General">
                  <c:v>0.11293300000000002</c:v>
                </c:pt>
                <c:pt idx="5484" formatCode="General">
                  <c:v>0.112954</c:v>
                </c:pt>
                <c:pt idx="5485" formatCode="General">
                  <c:v>0.112974</c:v>
                </c:pt>
                <c:pt idx="5486" formatCode="General">
                  <c:v>0.11299500000000005</c:v>
                </c:pt>
                <c:pt idx="5487" formatCode="General">
                  <c:v>0.113015</c:v>
                </c:pt>
                <c:pt idx="5488" formatCode="General">
                  <c:v>0.11303600000000005</c:v>
                </c:pt>
                <c:pt idx="5489" formatCode="General">
                  <c:v>0.113056</c:v>
                </c:pt>
                <c:pt idx="5490" formatCode="General">
                  <c:v>0.113078</c:v>
                </c:pt>
                <c:pt idx="5491" formatCode="General">
                  <c:v>0.113098</c:v>
                </c:pt>
                <c:pt idx="5492" formatCode="General">
                  <c:v>0.113119</c:v>
                </c:pt>
                <c:pt idx="5493" formatCode="General">
                  <c:v>0.113139</c:v>
                </c:pt>
                <c:pt idx="5494" formatCode="General">
                  <c:v>0.11316000000000002</c:v>
                </c:pt>
                <c:pt idx="5495" formatCode="General">
                  <c:v>0.11318</c:v>
                </c:pt>
                <c:pt idx="5496" formatCode="General">
                  <c:v>0.11320100000000002</c:v>
                </c:pt>
                <c:pt idx="5497" formatCode="General">
                  <c:v>0.11322200000000006</c:v>
                </c:pt>
                <c:pt idx="5498" formatCode="General">
                  <c:v>0.11324200000000002</c:v>
                </c:pt>
                <c:pt idx="5499" formatCode="General">
                  <c:v>0.11326300000000006</c:v>
                </c:pt>
                <c:pt idx="5500" formatCode="General">
                  <c:v>0.11328299999999998</c:v>
                </c:pt>
                <c:pt idx="5501" formatCode="General">
                  <c:v>0.113304</c:v>
                </c:pt>
                <c:pt idx="5502" formatCode="General">
                  <c:v>0.11332399999999998</c:v>
                </c:pt>
                <c:pt idx="5503" formatCode="General">
                  <c:v>0.113345</c:v>
                </c:pt>
                <c:pt idx="5504" formatCode="General">
                  <c:v>0.11336599999999998</c:v>
                </c:pt>
                <c:pt idx="5505" formatCode="General">
                  <c:v>0.11338699999999995</c:v>
                </c:pt>
                <c:pt idx="5506" formatCode="General">
                  <c:v>0.11340699999999998</c:v>
                </c:pt>
                <c:pt idx="5507" formatCode="General">
                  <c:v>0.113428</c:v>
                </c:pt>
                <c:pt idx="5508" formatCode="General">
                  <c:v>0.11344799999999992</c:v>
                </c:pt>
                <c:pt idx="5509" formatCode="General">
                  <c:v>0.113469</c:v>
                </c:pt>
                <c:pt idx="5510" formatCode="General">
                  <c:v>0.11348900000000001</c:v>
                </c:pt>
                <c:pt idx="5511" formatCode="General">
                  <c:v>0.113509</c:v>
                </c:pt>
                <c:pt idx="5512" formatCode="General">
                  <c:v>0.11353100000000002</c:v>
                </c:pt>
                <c:pt idx="5513" formatCode="General">
                  <c:v>0.113551</c:v>
                </c:pt>
                <c:pt idx="5514" formatCode="General">
                  <c:v>0.11357200000000002</c:v>
                </c:pt>
                <c:pt idx="5515" formatCode="General">
                  <c:v>0.11359200000000005</c:v>
                </c:pt>
                <c:pt idx="5516" formatCode="General">
                  <c:v>0.11361300000000002</c:v>
                </c:pt>
                <c:pt idx="5517" formatCode="General">
                  <c:v>0.11363300000000005</c:v>
                </c:pt>
                <c:pt idx="5518" formatCode="General">
                  <c:v>0.11365400000000002</c:v>
                </c:pt>
                <c:pt idx="5519" formatCode="General">
                  <c:v>0.11367400000000005</c:v>
                </c:pt>
                <c:pt idx="5520" formatCode="General">
                  <c:v>0.11369500000000007</c:v>
                </c:pt>
                <c:pt idx="5521" formatCode="General">
                  <c:v>0.11371600000000005</c:v>
                </c:pt>
                <c:pt idx="5522" formatCode="General">
                  <c:v>0.113737</c:v>
                </c:pt>
                <c:pt idx="5523" formatCode="General">
                  <c:v>0.113757</c:v>
                </c:pt>
                <c:pt idx="5524" formatCode="General">
                  <c:v>0.113777</c:v>
                </c:pt>
                <c:pt idx="5525" formatCode="General">
                  <c:v>0.11379800000000002</c:v>
                </c:pt>
                <c:pt idx="5526" formatCode="General">
                  <c:v>0.11381799999999991</c:v>
                </c:pt>
                <c:pt idx="5527" formatCode="General">
                  <c:v>0.113839</c:v>
                </c:pt>
                <c:pt idx="5528" formatCode="General">
                  <c:v>0.11386</c:v>
                </c:pt>
                <c:pt idx="5529" formatCode="General">
                  <c:v>0.113881</c:v>
                </c:pt>
                <c:pt idx="5530" formatCode="General">
                  <c:v>0.113901</c:v>
                </c:pt>
                <c:pt idx="5531" formatCode="General">
                  <c:v>0.11392200000000002</c:v>
                </c:pt>
                <c:pt idx="5532" formatCode="General">
                  <c:v>0.113942</c:v>
                </c:pt>
                <c:pt idx="5533" formatCode="General">
                  <c:v>0.11396299999999998</c:v>
                </c:pt>
                <c:pt idx="5534" formatCode="General">
                  <c:v>0.113984</c:v>
                </c:pt>
                <c:pt idx="5535" formatCode="General">
                  <c:v>0.11400500000000002</c:v>
                </c:pt>
                <c:pt idx="5536" formatCode="General">
                  <c:v>0.11402500000000006</c:v>
                </c:pt>
                <c:pt idx="5537" formatCode="General">
                  <c:v>0.11404499999999998</c:v>
                </c:pt>
                <c:pt idx="5538" formatCode="General">
                  <c:v>0.11406600000000006</c:v>
                </c:pt>
                <c:pt idx="5539" formatCode="General">
                  <c:v>0.11408600000000002</c:v>
                </c:pt>
                <c:pt idx="5540" formatCode="General">
                  <c:v>0.114107</c:v>
                </c:pt>
                <c:pt idx="5541" formatCode="General">
                  <c:v>0.11412799999999998</c:v>
                </c:pt>
                <c:pt idx="5542" formatCode="General">
                  <c:v>0.114148</c:v>
                </c:pt>
                <c:pt idx="5543" formatCode="General">
                  <c:v>0.11416900000000002</c:v>
                </c:pt>
                <c:pt idx="5544" formatCode="General">
                  <c:v>0.11419000000000006</c:v>
                </c:pt>
                <c:pt idx="5545" formatCode="General">
                  <c:v>0.11421000000000002</c:v>
                </c:pt>
                <c:pt idx="5546" formatCode="General">
                  <c:v>0.11423100000000005</c:v>
                </c:pt>
                <c:pt idx="5547" formatCode="General">
                  <c:v>0.11425100000000002</c:v>
                </c:pt>
                <c:pt idx="5548" formatCode="General">
                  <c:v>0.11427200000000005</c:v>
                </c:pt>
                <c:pt idx="5549" formatCode="General">
                  <c:v>0.1142930000000001</c:v>
                </c:pt>
                <c:pt idx="5550" formatCode="General">
                  <c:v>0.114313</c:v>
                </c:pt>
                <c:pt idx="5551" formatCode="General">
                  <c:v>0.11433400000000002</c:v>
                </c:pt>
                <c:pt idx="5552" formatCode="General">
                  <c:v>0.114354</c:v>
                </c:pt>
                <c:pt idx="5553" formatCode="General">
                  <c:v>0.114375</c:v>
                </c:pt>
                <c:pt idx="5554" formatCode="General">
                  <c:v>0.11439500000000002</c:v>
                </c:pt>
                <c:pt idx="5555" formatCode="General">
                  <c:v>0.114416</c:v>
                </c:pt>
                <c:pt idx="5556" formatCode="General">
                  <c:v>0.11443600000000002</c:v>
                </c:pt>
                <c:pt idx="5557" formatCode="General">
                  <c:v>0.11445699999999998</c:v>
                </c:pt>
                <c:pt idx="5558" formatCode="General">
                  <c:v>0.114478</c:v>
                </c:pt>
                <c:pt idx="5559" formatCode="General">
                  <c:v>0.114499</c:v>
                </c:pt>
                <c:pt idx="5560" formatCode="General">
                  <c:v>0.114519</c:v>
                </c:pt>
                <c:pt idx="5561" formatCode="General">
                  <c:v>0.11454</c:v>
                </c:pt>
                <c:pt idx="5562" formatCode="General">
                  <c:v>0.11456000000000002</c:v>
                </c:pt>
                <c:pt idx="5563" formatCode="General">
                  <c:v>0.11458</c:v>
                </c:pt>
                <c:pt idx="5564" formatCode="General">
                  <c:v>0.11460099999999998</c:v>
                </c:pt>
                <c:pt idx="5565" formatCode="General">
                  <c:v>0.11462200000000006</c:v>
                </c:pt>
                <c:pt idx="5566" formatCode="General">
                  <c:v>0.11464299999999998</c:v>
                </c:pt>
                <c:pt idx="5567" formatCode="General">
                  <c:v>0.11466300000000006</c:v>
                </c:pt>
                <c:pt idx="5568" formatCode="General">
                  <c:v>0.11468399999999998</c:v>
                </c:pt>
                <c:pt idx="5569" formatCode="General">
                  <c:v>0.11470400000000006</c:v>
                </c:pt>
                <c:pt idx="5570" formatCode="General">
                  <c:v>0.11472499999999999</c:v>
                </c:pt>
                <c:pt idx="5571" formatCode="General">
                  <c:v>0.11474600000000006</c:v>
                </c:pt>
                <c:pt idx="5572" formatCode="General">
                  <c:v>0.11476699999999999</c:v>
                </c:pt>
                <c:pt idx="5573" formatCode="General">
                  <c:v>0.114787</c:v>
                </c:pt>
                <c:pt idx="5574" formatCode="General">
                  <c:v>0.11480799999999992</c:v>
                </c:pt>
                <c:pt idx="5575" formatCode="General">
                  <c:v>0.114828</c:v>
                </c:pt>
                <c:pt idx="5576" formatCode="General">
                  <c:v>0.11484900000000001</c:v>
                </c:pt>
                <c:pt idx="5577" formatCode="General">
                  <c:v>0.114869</c:v>
                </c:pt>
                <c:pt idx="5578" formatCode="General">
                  <c:v>0.11489000000000002</c:v>
                </c:pt>
                <c:pt idx="5579" formatCode="General">
                  <c:v>0.11491</c:v>
                </c:pt>
                <c:pt idx="5580" formatCode="General">
                  <c:v>0.11493100000000002</c:v>
                </c:pt>
                <c:pt idx="5581" formatCode="General">
                  <c:v>0.114952</c:v>
                </c:pt>
                <c:pt idx="5582" formatCode="General">
                  <c:v>0.114972</c:v>
                </c:pt>
                <c:pt idx="5583" formatCode="General">
                  <c:v>0.11499300000000005</c:v>
                </c:pt>
                <c:pt idx="5584" formatCode="General">
                  <c:v>0.115013</c:v>
                </c:pt>
                <c:pt idx="5585" formatCode="General">
                  <c:v>0.11503400000000005</c:v>
                </c:pt>
                <c:pt idx="5586" formatCode="General">
                  <c:v>0.115055</c:v>
                </c:pt>
                <c:pt idx="5587" formatCode="General">
                  <c:v>0.11507500000000002</c:v>
                </c:pt>
                <c:pt idx="5588" formatCode="General">
                  <c:v>0.11509600000000007</c:v>
                </c:pt>
                <c:pt idx="5589" formatCode="General">
                  <c:v>0.115117</c:v>
                </c:pt>
                <c:pt idx="5590" formatCode="General">
                  <c:v>0.115137</c:v>
                </c:pt>
                <c:pt idx="5591" formatCode="General">
                  <c:v>0.115157</c:v>
                </c:pt>
                <c:pt idx="5592" formatCode="General">
                  <c:v>0.115178</c:v>
                </c:pt>
                <c:pt idx="5593" formatCode="General">
                  <c:v>0.11519900000000002</c:v>
                </c:pt>
                <c:pt idx="5594" formatCode="General">
                  <c:v>0.115219</c:v>
                </c:pt>
                <c:pt idx="5595" formatCode="General">
                  <c:v>0.11524000000000002</c:v>
                </c:pt>
                <c:pt idx="5596" formatCode="General">
                  <c:v>0.11526100000000006</c:v>
                </c:pt>
                <c:pt idx="5597" formatCode="General">
                  <c:v>0.11528099999999998</c:v>
                </c:pt>
                <c:pt idx="5598" formatCode="General">
                  <c:v>0.115302</c:v>
                </c:pt>
                <c:pt idx="5599" formatCode="General">
                  <c:v>0.11532199999999998</c:v>
                </c:pt>
                <c:pt idx="5600" formatCode="General">
                  <c:v>0.115343</c:v>
                </c:pt>
                <c:pt idx="5601" formatCode="General">
                  <c:v>0.11536299999999998</c:v>
                </c:pt>
                <c:pt idx="5602" formatCode="General">
                  <c:v>0.115385</c:v>
                </c:pt>
                <c:pt idx="5603" formatCode="General">
                  <c:v>0.11540499999999998</c:v>
                </c:pt>
                <c:pt idx="5604" formatCode="General">
                  <c:v>0.11542500000000006</c:v>
                </c:pt>
                <c:pt idx="5605" formatCode="General">
                  <c:v>0.11544599999999998</c:v>
                </c:pt>
                <c:pt idx="5606" formatCode="General">
                  <c:v>0.11546600000000005</c:v>
                </c:pt>
                <c:pt idx="5607" formatCode="General">
                  <c:v>0.11548700000000001</c:v>
                </c:pt>
                <c:pt idx="5608" formatCode="General">
                  <c:v>0.115508</c:v>
                </c:pt>
                <c:pt idx="5609" formatCode="General">
                  <c:v>0.11552900000000002</c:v>
                </c:pt>
                <c:pt idx="5610" formatCode="General">
                  <c:v>0.115549</c:v>
                </c:pt>
                <c:pt idx="5611" formatCode="General">
                  <c:v>0.11557000000000002</c:v>
                </c:pt>
                <c:pt idx="5612" formatCode="General">
                  <c:v>0.11559000000000005</c:v>
                </c:pt>
                <c:pt idx="5613" formatCode="General">
                  <c:v>0.11561100000000002</c:v>
                </c:pt>
                <c:pt idx="5614" formatCode="General">
                  <c:v>0.11563100000000005</c:v>
                </c:pt>
                <c:pt idx="5615" formatCode="General">
                  <c:v>0.115652</c:v>
                </c:pt>
                <c:pt idx="5616" formatCode="General">
                  <c:v>0.11567200000000002</c:v>
                </c:pt>
                <c:pt idx="5617" formatCode="General">
                  <c:v>0.11569300000000007</c:v>
                </c:pt>
                <c:pt idx="5618" formatCode="General">
                  <c:v>0.11571400000000005</c:v>
                </c:pt>
                <c:pt idx="5619" formatCode="General">
                  <c:v>0.11573400000000007</c:v>
                </c:pt>
                <c:pt idx="5620" formatCode="General">
                  <c:v>0.11575500000000002</c:v>
                </c:pt>
                <c:pt idx="5621" formatCode="General">
                  <c:v>0.11577500000000006</c:v>
                </c:pt>
                <c:pt idx="5622" formatCode="General">
                  <c:v>0.11579600000000009</c:v>
                </c:pt>
                <c:pt idx="5623" formatCode="General">
                  <c:v>0.115816</c:v>
                </c:pt>
                <c:pt idx="5624" formatCode="General">
                  <c:v>0.115837</c:v>
                </c:pt>
                <c:pt idx="5625" formatCode="General">
                  <c:v>0.11585799999999991</c:v>
                </c:pt>
                <c:pt idx="5626" formatCode="General">
                  <c:v>0.115879</c:v>
                </c:pt>
                <c:pt idx="5627" formatCode="General">
                  <c:v>0.115899</c:v>
                </c:pt>
                <c:pt idx="5628" formatCode="General">
                  <c:v>0.11592000000000002</c:v>
                </c:pt>
                <c:pt idx="5629" formatCode="General">
                  <c:v>0.11594</c:v>
                </c:pt>
                <c:pt idx="5630" formatCode="General">
                  <c:v>0.11596099999999998</c:v>
                </c:pt>
                <c:pt idx="5631" formatCode="General">
                  <c:v>0.115981</c:v>
                </c:pt>
                <c:pt idx="5632" formatCode="General">
                  <c:v>0.11600199999999998</c:v>
                </c:pt>
                <c:pt idx="5633" formatCode="General">
                  <c:v>0.11602300000000006</c:v>
                </c:pt>
                <c:pt idx="5634" formatCode="General">
                  <c:v>0.11604299999999998</c:v>
                </c:pt>
                <c:pt idx="5635" formatCode="General">
                  <c:v>0.11606400000000006</c:v>
                </c:pt>
                <c:pt idx="5636" formatCode="General">
                  <c:v>0.11608400000000002</c:v>
                </c:pt>
                <c:pt idx="5637" formatCode="General">
                  <c:v>0.11610500000000006</c:v>
                </c:pt>
                <c:pt idx="5638" formatCode="General">
                  <c:v>0.1161250000000001</c:v>
                </c:pt>
                <c:pt idx="5639" formatCode="General">
                  <c:v>0.116147</c:v>
                </c:pt>
                <c:pt idx="5640" formatCode="General">
                  <c:v>0.11616700000000002</c:v>
                </c:pt>
                <c:pt idx="5641" formatCode="General">
                  <c:v>0.116188</c:v>
                </c:pt>
                <c:pt idx="5642" formatCode="General">
                  <c:v>0.11620800000000002</c:v>
                </c:pt>
                <c:pt idx="5643" formatCode="General">
                  <c:v>0.11622800000000005</c:v>
                </c:pt>
                <c:pt idx="5644" formatCode="General">
                  <c:v>0.11624900000000002</c:v>
                </c:pt>
                <c:pt idx="5645" formatCode="General">
                  <c:v>0.11627000000000005</c:v>
                </c:pt>
                <c:pt idx="5646" formatCode="General">
                  <c:v>0.11629100000000009</c:v>
                </c:pt>
                <c:pt idx="5647" formatCode="General">
                  <c:v>0.116311</c:v>
                </c:pt>
                <c:pt idx="5648" formatCode="General">
                  <c:v>0.116332</c:v>
                </c:pt>
                <c:pt idx="5649" formatCode="General">
                  <c:v>0.116352</c:v>
                </c:pt>
                <c:pt idx="5650" formatCode="General">
                  <c:v>0.116373</c:v>
                </c:pt>
                <c:pt idx="5651" formatCode="General">
                  <c:v>0.11639300000000002</c:v>
                </c:pt>
                <c:pt idx="5652" formatCode="General">
                  <c:v>0.116414</c:v>
                </c:pt>
                <c:pt idx="5653" formatCode="General">
                  <c:v>0.11643400000000002</c:v>
                </c:pt>
                <c:pt idx="5654" formatCode="General">
                  <c:v>0.116456</c:v>
                </c:pt>
                <c:pt idx="5655" formatCode="General">
                  <c:v>0.11647600000000002</c:v>
                </c:pt>
                <c:pt idx="5656" formatCode="General">
                  <c:v>0.116497</c:v>
                </c:pt>
                <c:pt idx="5657" formatCode="General">
                  <c:v>0.116517</c:v>
                </c:pt>
                <c:pt idx="5658" formatCode="General">
                  <c:v>0.116537</c:v>
                </c:pt>
                <c:pt idx="5659" formatCode="General">
                  <c:v>0.11655799999999993</c:v>
                </c:pt>
                <c:pt idx="5660" formatCode="General">
                  <c:v>0.116578</c:v>
                </c:pt>
                <c:pt idx="5661" formatCode="General">
                  <c:v>0.11660000000000002</c:v>
                </c:pt>
                <c:pt idx="5662" formatCode="General">
                  <c:v>0.11662000000000006</c:v>
                </c:pt>
                <c:pt idx="5663" formatCode="General">
                  <c:v>0.11664099999999998</c:v>
                </c:pt>
                <c:pt idx="5664" formatCode="General">
                  <c:v>0.11666100000000006</c:v>
                </c:pt>
                <c:pt idx="5665" formatCode="General">
                  <c:v>0.11668199999999998</c:v>
                </c:pt>
                <c:pt idx="5666" formatCode="General">
                  <c:v>0.11670200000000006</c:v>
                </c:pt>
                <c:pt idx="5667" formatCode="General">
                  <c:v>0.11672299999999999</c:v>
                </c:pt>
                <c:pt idx="5668" formatCode="General">
                  <c:v>0.11674300000000006</c:v>
                </c:pt>
                <c:pt idx="5669" formatCode="General">
                  <c:v>0.1167640000000001</c:v>
                </c:pt>
                <c:pt idx="5670" formatCode="General">
                  <c:v>0.11678500000000006</c:v>
                </c:pt>
                <c:pt idx="5671" formatCode="General">
                  <c:v>0.11680500000000002</c:v>
                </c:pt>
                <c:pt idx="5672" formatCode="General">
                  <c:v>0.11682600000000005</c:v>
                </c:pt>
                <c:pt idx="5673" formatCode="General">
                  <c:v>0.11684600000000002</c:v>
                </c:pt>
                <c:pt idx="5674" formatCode="General">
                  <c:v>0.116867</c:v>
                </c:pt>
                <c:pt idx="5675" formatCode="General">
                  <c:v>0.11688699999999998</c:v>
                </c:pt>
                <c:pt idx="5676" formatCode="General">
                  <c:v>0.116909</c:v>
                </c:pt>
                <c:pt idx="5677" formatCode="General">
                  <c:v>0.11692900000000002</c:v>
                </c:pt>
                <c:pt idx="5678" formatCode="General">
                  <c:v>0.11695</c:v>
                </c:pt>
                <c:pt idx="5679" formatCode="General">
                  <c:v>0.11697</c:v>
                </c:pt>
                <c:pt idx="5680" formatCode="General">
                  <c:v>0.11699100000000005</c:v>
                </c:pt>
                <c:pt idx="5681" formatCode="General">
                  <c:v>0.117011</c:v>
                </c:pt>
                <c:pt idx="5682" formatCode="General">
                  <c:v>0.11703200000000002</c:v>
                </c:pt>
                <c:pt idx="5683" formatCode="General">
                  <c:v>0.117053</c:v>
                </c:pt>
                <c:pt idx="5684" formatCode="General">
                  <c:v>0.11707300000000002</c:v>
                </c:pt>
                <c:pt idx="5685" formatCode="General">
                  <c:v>0.11709400000000007</c:v>
                </c:pt>
                <c:pt idx="5686" formatCode="General">
                  <c:v>0.11711400000000002</c:v>
                </c:pt>
                <c:pt idx="5687" formatCode="General">
                  <c:v>0.11713500000000006</c:v>
                </c:pt>
                <c:pt idx="5688" formatCode="General">
                  <c:v>0.11715500000000002</c:v>
                </c:pt>
                <c:pt idx="5689" formatCode="General">
                  <c:v>0.11717600000000006</c:v>
                </c:pt>
                <c:pt idx="5690" formatCode="General">
                  <c:v>0.11719700000000002</c:v>
                </c:pt>
                <c:pt idx="5691" formatCode="General">
                  <c:v>0.117218</c:v>
                </c:pt>
                <c:pt idx="5692" formatCode="General">
                  <c:v>0.11723799999999998</c:v>
                </c:pt>
                <c:pt idx="5693" formatCode="General">
                  <c:v>0.117259</c:v>
                </c:pt>
                <c:pt idx="5694" formatCode="General">
                  <c:v>0.11727899999999998</c:v>
                </c:pt>
                <c:pt idx="5695" formatCode="General">
                  <c:v>0.1173</c:v>
                </c:pt>
                <c:pt idx="5696" formatCode="General">
                  <c:v>0.11731999999999992</c:v>
                </c:pt>
                <c:pt idx="5697" formatCode="General">
                  <c:v>0.11734</c:v>
                </c:pt>
                <c:pt idx="5698" formatCode="General">
                  <c:v>0.11736199999999998</c:v>
                </c:pt>
                <c:pt idx="5699" formatCode="General">
                  <c:v>0.117382</c:v>
                </c:pt>
                <c:pt idx="5700" formatCode="General">
                  <c:v>0.11740299999999998</c:v>
                </c:pt>
                <c:pt idx="5701" formatCode="General">
                  <c:v>0.11742300000000006</c:v>
                </c:pt>
                <c:pt idx="5702" formatCode="General">
                  <c:v>0.11744400000000002</c:v>
                </c:pt>
                <c:pt idx="5703" formatCode="General">
                  <c:v>0.11746400000000005</c:v>
                </c:pt>
                <c:pt idx="5704" formatCode="General">
                  <c:v>0.11748500000000002</c:v>
                </c:pt>
                <c:pt idx="5705" formatCode="General">
                  <c:v>0.11750500000000005</c:v>
                </c:pt>
                <c:pt idx="5706" formatCode="General">
                  <c:v>0.11752600000000009</c:v>
                </c:pt>
                <c:pt idx="5707" formatCode="General">
                  <c:v>0.117547</c:v>
                </c:pt>
                <c:pt idx="5708" formatCode="General">
                  <c:v>0.11756800000000002</c:v>
                </c:pt>
                <c:pt idx="5709" formatCode="General">
                  <c:v>0.117588</c:v>
                </c:pt>
                <c:pt idx="5710" formatCode="General">
                  <c:v>0.117608</c:v>
                </c:pt>
                <c:pt idx="5711" formatCode="General">
                  <c:v>0.11762900000000005</c:v>
                </c:pt>
                <c:pt idx="5712" formatCode="General">
                  <c:v>0.117649</c:v>
                </c:pt>
                <c:pt idx="5713" formatCode="General">
                  <c:v>0.11767100000000005</c:v>
                </c:pt>
                <c:pt idx="5714" formatCode="General">
                  <c:v>0.11769100000000007</c:v>
                </c:pt>
                <c:pt idx="5715" formatCode="General">
                  <c:v>0.11771200000000002</c:v>
                </c:pt>
                <c:pt idx="5716" formatCode="General">
                  <c:v>0.11773200000000006</c:v>
                </c:pt>
                <c:pt idx="5717" formatCode="General">
                  <c:v>0.11775300000000002</c:v>
                </c:pt>
                <c:pt idx="5718" formatCode="General">
                  <c:v>0.11777300000000006</c:v>
                </c:pt>
                <c:pt idx="5719" formatCode="General">
                  <c:v>0.11779400000000009</c:v>
                </c:pt>
                <c:pt idx="5720" formatCode="General">
                  <c:v>0.117815</c:v>
                </c:pt>
                <c:pt idx="5721" formatCode="General">
                  <c:v>0.11783500000000002</c:v>
                </c:pt>
                <c:pt idx="5722" formatCode="General">
                  <c:v>0.117856</c:v>
                </c:pt>
                <c:pt idx="5723" formatCode="General">
                  <c:v>0.117877</c:v>
                </c:pt>
                <c:pt idx="5724" formatCode="General">
                  <c:v>0.117897</c:v>
                </c:pt>
                <c:pt idx="5725" formatCode="General">
                  <c:v>0.11791699999999998</c:v>
                </c:pt>
                <c:pt idx="5726" formatCode="General">
                  <c:v>0.117938</c:v>
                </c:pt>
                <c:pt idx="5727" formatCode="General">
                  <c:v>0.11795899999999993</c:v>
                </c:pt>
                <c:pt idx="5728" formatCode="General">
                  <c:v>0.117979</c:v>
                </c:pt>
                <c:pt idx="5729" formatCode="General">
                  <c:v>0.11799999999999998</c:v>
                </c:pt>
                <c:pt idx="5730" formatCode="General">
                  <c:v>0.11802100000000006</c:v>
                </c:pt>
                <c:pt idx="5731" formatCode="General">
                  <c:v>0.11804099999999998</c:v>
                </c:pt>
                <c:pt idx="5732" formatCode="General">
                  <c:v>0.11806200000000006</c:v>
                </c:pt>
                <c:pt idx="5733" formatCode="General">
                  <c:v>0.11808200000000002</c:v>
                </c:pt>
                <c:pt idx="5734" formatCode="General">
                  <c:v>0.11810300000000006</c:v>
                </c:pt>
                <c:pt idx="5735" formatCode="General">
                  <c:v>0.1181240000000001</c:v>
                </c:pt>
                <c:pt idx="5736" formatCode="General">
                  <c:v>0.11814400000000005</c:v>
                </c:pt>
                <c:pt idx="5737" formatCode="General">
                  <c:v>0.1181650000000001</c:v>
                </c:pt>
                <c:pt idx="5738" formatCode="General">
                  <c:v>0.11818500000000005</c:v>
                </c:pt>
                <c:pt idx="5739" formatCode="General">
                  <c:v>0.11820600000000009</c:v>
                </c:pt>
                <c:pt idx="5740" formatCode="General">
                  <c:v>0.11822600000000011</c:v>
                </c:pt>
                <c:pt idx="5741" formatCode="General">
                  <c:v>0.118247</c:v>
                </c:pt>
                <c:pt idx="5742" formatCode="General">
                  <c:v>0.11826700000000002</c:v>
                </c:pt>
                <c:pt idx="5743" formatCode="General">
                  <c:v>0.118288</c:v>
                </c:pt>
                <c:pt idx="5744" formatCode="General">
                  <c:v>0.118309</c:v>
                </c:pt>
                <c:pt idx="5745" formatCode="General">
                  <c:v>0.11833</c:v>
                </c:pt>
                <c:pt idx="5746" formatCode="General">
                  <c:v>0.11835</c:v>
                </c:pt>
                <c:pt idx="5747" formatCode="General">
                  <c:v>0.118371</c:v>
                </c:pt>
                <c:pt idx="5748" formatCode="General">
                  <c:v>0.11839100000000002</c:v>
                </c:pt>
                <c:pt idx="5749" formatCode="General">
                  <c:v>0.118412</c:v>
                </c:pt>
                <c:pt idx="5750" formatCode="General">
                  <c:v>0.11843300000000002</c:v>
                </c:pt>
                <c:pt idx="5751" formatCode="General">
                  <c:v>0.118453</c:v>
                </c:pt>
                <c:pt idx="5752" formatCode="General">
                  <c:v>0.11847400000000002</c:v>
                </c:pt>
                <c:pt idx="5753" formatCode="General">
                  <c:v>0.11849400000000006</c:v>
                </c:pt>
                <c:pt idx="5754" formatCode="General">
                  <c:v>0.11851500000000002</c:v>
                </c:pt>
                <c:pt idx="5755" formatCode="General">
                  <c:v>0.11853500000000006</c:v>
                </c:pt>
                <c:pt idx="5756" formatCode="General">
                  <c:v>0.11855599999999998</c:v>
                </c:pt>
                <c:pt idx="5757" formatCode="General">
                  <c:v>0.118577</c:v>
                </c:pt>
                <c:pt idx="5758" formatCode="General">
                  <c:v>0.11859800000000002</c:v>
                </c:pt>
                <c:pt idx="5759" formatCode="General">
                  <c:v>0.118618</c:v>
                </c:pt>
                <c:pt idx="5760" formatCode="General">
                  <c:v>0.11863899999999998</c:v>
                </c:pt>
                <c:pt idx="5761" formatCode="General">
                  <c:v>0.118659</c:v>
                </c:pt>
                <c:pt idx="5762" formatCode="General">
                  <c:v>0.11867999999999998</c:v>
                </c:pt>
                <c:pt idx="5763" formatCode="General">
                  <c:v>0.11870000000000006</c:v>
                </c:pt>
                <c:pt idx="5764" formatCode="General">
                  <c:v>0.11872099999999999</c:v>
                </c:pt>
                <c:pt idx="5765" formatCode="General">
                  <c:v>0.11874100000000005</c:v>
                </c:pt>
                <c:pt idx="5766" formatCode="General">
                  <c:v>0.1187620000000001</c:v>
                </c:pt>
                <c:pt idx="5767" formatCode="General">
                  <c:v>0.11878300000000006</c:v>
                </c:pt>
                <c:pt idx="5768" formatCode="General">
                  <c:v>0.11880300000000002</c:v>
                </c:pt>
                <c:pt idx="5769" formatCode="General">
                  <c:v>0.11882400000000005</c:v>
                </c:pt>
                <c:pt idx="5770" formatCode="General">
                  <c:v>0.11884400000000002</c:v>
                </c:pt>
                <c:pt idx="5771" formatCode="General">
                  <c:v>0.11886500000000005</c:v>
                </c:pt>
                <c:pt idx="5772" formatCode="General">
                  <c:v>0.11888600000000002</c:v>
                </c:pt>
                <c:pt idx="5773" formatCode="General">
                  <c:v>0.11890600000000005</c:v>
                </c:pt>
                <c:pt idx="5774" formatCode="General">
                  <c:v>0.118927</c:v>
                </c:pt>
                <c:pt idx="5775" formatCode="General">
                  <c:v>0.118948</c:v>
                </c:pt>
                <c:pt idx="5776" formatCode="General">
                  <c:v>0.118968</c:v>
                </c:pt>
                <c:pt idx="5777" formatCode="General">
                  <c:v>0.118988</c:v>
                </c:pt>
                <c:pt idx="5778" formatCode="General">
                  <c:v>0.119009</c:v>
                </c:pt>
                <c:pt idx="5779" formatCode="General">
                  <c:v>0.11902900000000002</c:v>
                </c:pt>
                <c:pt idx="5780" formatCode="General">
                  <c:v>0.11905</c:v>
                </c:pt>
                <c:pt idx="5781" formatCode="General">
                  <c:v>0.11907100000000002</c:v>
                </c:pt>
                <c:pt idx="5782" formatCode="General">
                  <c:v>0.11909200000000007</c:v>
                </c:pt>
                <c:pt idx="5783" formatCode="General">
                  <c:v>0.11911200000000002</c:v>
                </c:pt>
                <c:pt idx="5784" formatCode="General">
                  <c:v>0.11913300000000006</c:v>
                </c:pt>
                <c:pt idx="5785" formatCode="General">
                  <c:v>0.11915300000000002</c:v>
                </c:pt>
                <c:pt idx="5786" formatCode="General">
                  <c:v>0.11917400000000006</c:v>
                </c:pt>
                <c:pt idx="5787" formatCode="General">
                  <c:v>0.11919500000000008</c:v>
                </c:pt>
                <c:pt idx="5788" formatCode="General">
                  <c:v>0.11921600000000006</c:v>
                </c:pt>
                <c:pt idx="5789" formatCode="General">
                  <c:v>0.11923599999999999</c:v>
                </c:pt>
                <c:pt idx="5790" formatCode="General">
                  <c:v>0.119257</c:v>
                </c:pt>
                <c:pt idx="5791" formatCode="General">
                  <c:v>0.11927699999999999</c:v>
                </c:pt>
                <c:pt idx="5792" formatCode="General">
                  <c:v>0.11929700000000006</c:v>
                </c:pt>
                <c:pt idx="5793" formatCode="General">
                  <c:v>0.11931799999999992</c:v>
                </c:pt>
                <c:pt idx="5794" formatCode="General">
                  <c:v>0.119339</c:v>
                </c:pt>
                <c:pt idx="5795" formatCode="General">
                  <c:v>0.11935999999999992</c:v>
                </c:pt>
                <c:pt idx="5796" formatCode="General">
                  <c:v>0.11938</c:v>
                </c:pt>
                <c:pt idx="5797" formatCode="General">
                  <c:v>0.11940099999999998</c:v>
                </c:pt>
                <c:pt idx="5798" formatCode="General">
                  <c:v>0.11942100000000005</c:v>
                </c:pt>
                <c:pt idx="5799" formatCode="General">
                  <c:v>0.11944200000000002</c:v>
                </c:pt>
                <c:pt idx="5800" formatCode="General">
                  <c:v>0.11946200000000005</c:v>
                </c:pt>
                <c:pt idx="5801" formatCode="General">
                  <c:v>0.11948300000000002</c:v>
                </c:pt>
                <c:pt idx="5802" formatCode="General">
                  <c:v>0.11950300000000005</c:v>
                </c:pt>
                <c:pt idx="5803" formatCode="General">
                  <c:v>0.1195250000000001</c:v>
                </c:pt>
                <c:pt idx="5804" formatCode="General">
                  <c:v>0.11954500000000005</c:v>
                </c:pt>
                <c:pt idx="5805" formatCode="General">
                  <c:v>0.11956500000000007</c:v>
                </c:pt>
                <c:pt idx="5806" formatCode="General">
                  <c:v>0.11958600000000005</c:v>
                </c:pt>
                <c:pt idx="5807" formatCode="General">
                  <c:v>0.11960600000000007</c:v>
                </c:pt>
                <c:pt idx="5808" formatCode="General">
                  <c:v>0.11962700000000002</c:v>
                </c:pt>
                <c:pt idx="5809" formatCode="General">
                  <c:v>0.119647</c:v>
                </c:pt>
                <c:pt idx="5810" formatCode="General">
                  <c:v>0.11966800000000002</c:v>
                </c:pt>
                <c:pt idx="5811" formatCode="General">
                  <c:v>0.119689</c:v>
                </c:pt>
                <c:pt idx="5812" formatCode="General">
                  <c:v>0.11971000000000002</c:v>
                </c:pt>
                <c:pt idx="5813" formatCode="General">
                  <c:v>0.11973000000000006</c:v>
                </c:pt>
                <c:pt idx="5814" formatCode="General">
                  <c:v>0.11975100000000002</c:v>
                </c:pt>
                <c:pt idx="5815" formatCode="General">
                  <c:v>0.11977100000000006</c:v>
                </c:pt>
                <c:pt idx="5816" formatCode="General">
                  <c:v>0.11979200000000009</c:v>
                </c:pt>
                <c:pt idx="5817" formatCode="General">
                  <c:v>0.119812</c:v>
                </c:pt>
                <c:pt idx="5818" formatCode="General">
                  <c:v>0.11983300000000002</c:v>
                </c:pt>
                <c:pt idx="5819" formatCode="General">
                  <c:v>0.119854</c:v>
                </c:pt>
                <c:pt idx="5820" formatCode="General">
                  <c:v>0.11987399999999998</c:v>
                </c:pt>
                <c:pt idx="5821" formatCode="General">
                  <c:v>0.11989500000000006</c:v>
                </c:pt>
                <c:pt idx="5822" formatCode="General">
                  <c:v>0.11991499999999998</c:v>
                </c:pt>
                <c:pt idx="5823" formatCode="General">
                  <c:v>0.11993600000000006</c:v>
                </c:pt>
                <c:pt idx="5824" formatCode="General">
                  <c:v>0.11995699999999998</c:v>
                </c:pt>
                <c:pt idx="5825" formatCode="General">
                  <c:v>0.119978</c:v>
                </c:pt>
                <c:pt idx="5826" formatCode="General">
                  <c:v>0.11999799999999998</c:v>
                </c:pt>
                <c:pt idx="5827" formatCode="General">
                  <c:v>0.120019</c:v>
                </c:pt>
                <c:pt idx="5828" formatCode="General">
                  <c:v>0.12003900000000002</c:v>
                </c:pt>
                <c:pt idx="5829" formatCode="General">
                  <c:v>0.12006000000000006</c:v>
                </c:pt>
                <c:pt idx="5830" formatCode="General">
                  <c:v>0.12008000000000002</c:v>
                </c:pt>
                <c:pt idx="5831" formatCode="General">
                  <c:v>0.12010100000000005</c:v>
                </c:pt>
                <c:pt idx="5832" formatCode="General">
                  <c:v>0.1201220000000001</c:v>
                </c:pt>
                <c:pt idx="5833" formatCode="General">
                  <c:v>0.12014200000000005</c:v>
                </c:pt>
                <c:pt idx="5834" formatCode="General">
                  <c:v>0.1201630000000001</c:v>
                </c:pt>
                <c:pt idx="5835" formatCode="General">
                  <c:v>0.12018300000000005</c:v>
                </c:pt>
                <c:pt idx="5836" formatCode="General">
                  <c:v>0.12020400000000009</c:v>
                </c:pt>
                <c:pt idx="5837" formatCode="General">
                  <c:v>0.12022400000000011</c:v>
                </c:pt>
                <c:pt idx="5838" formatCode="General">
                  <c:v>0.12024500000000007</c:v>
                </c:pt>
                <c:pt idx="5839" formatCode="General">
                  <c:v>0.12026500000000009</c:v>
                </c:pt>
                <c:pt idx="5840" formatCode="General">
                  <c:v>0.12028700000000002</c:v>
                </c:pt>
                <c:pt idx="5841" formatCode="General">
                  <c:v>0.120307</c:v>
                </c:pt>
                <c:pt idx="5842" formatCode="General">
                  <c:v>0.120328</c:v>
                </c:pt>
                <c:pt idx="5843" formatCode="General">
                  <c:v>0.120348</c:v>
                </c:pt>
                <c:pt idx="5844" formatCode="General">
                  <c:v>0.120368</c:v>
                </c:pt>
                <c:pt idx="5845" formatCode="General">
                  <c:v>0.120389</c:v>
                </c:pt>
                <c:pt idx="5846" formatCode="General">
                  <c:v>0.120409</c:v>
                </c:pt>
                <c:pt idx="5847" formatCode="General">
                  <c:v>0.12043000000000002</c:v>
                </c:pt>
                <c:pt idx="5848" formatCode="General">
                  <c:v>0.120451</c:v>
                </c:pt>
                <c:pt idx="5849" formatCode="General">
                  <c:v>0.12047200000000002</c:v>
                </c:pt>
                <c:pt idx="5850" formatCode="General">
                  <c:v>0.12049200000000006</c:v>
                </c:pt>
                <c:pt idx="5851" formatCode="General">
                  <c:v>0.12051300000000002</c:v>
                </c:pt>
                <c:pt idx="5852" formatCode="General">
                  <c:v>0.12053300000000006</c:v>
                </c:pt>
                <c:pt idx="5853" formatCode="General">
                  <c:v>0.12055399999999998</c:v>
                </c:pt>
                <c:pt idx="5854" formatCode="General">
                  <c:v>0.12057400000000006</c:v>
                </c:pt>
                <c:pt idx="5855" formatCode="General">
                  <c:v>0.12059599999999999</c:v>
                </c:pt>
                <c:pt idx="5856" formatCode="General">
                  <c:v>0.12061600000000006</c:v>
                </c:pt>
                <c:pt idx="5857" formatCode="General">
                  <c:v>0.12063599999999999</c:v>
                </c:pt>
                <c:pt idx="5858" formatCode="General">
                  <c:v>0.120657</c:v>
                </c:pt>
                <c:pt idx="5859" formatCode="General">
                  <c:v>0.12067700000000002</c:v>
                </c:pt>
                <c:pt idx="5860" formatCode="General">
                  <c:v>0.12069800000000006</c:v>
                </c:pt>
                <c:pt idx="5861" formatCode="General">
                  <c:v>0.12071900000000002</c:v>
                </c:pt>
                <c:pt idx="5862" formatCode="General">
                  <c:v>0.12074000000000006</c:v>
                </c:pt>
                <c:pt idx="5863" formatCode="General">
                  <c:v>0.1207600000000001</c:v>
                </c:pt>
                <c:pt idx="5864" formatCode="General">
                  <c:v>0.12078100000000005</c:v>
                </c:pt>
                <c:pt idx="5865" formatCode="General">
                  <c:v>0.12080100000000002</c:v>
                </c:pt>
                <c:pt idx="5866" formatCode="General">
                  <c:v>0.12082200000000005</c:v>
                </c:pt>
                <c:pt idx="5867" formatCode="General">
                  <c:v>0.120842</c:v>
                </c:pt>
                <c:pt idx="5868" formatCode="General">
                  <c:v>0.12086300000000005</c:v>
                </c:pt>
                <c:pt idx="5869" formatCode="General">
                  <c:v>0.12088400000000002</c:v>
                </c:pt>
                <c:pt idx="5870" formatCode="General">
                  <c:v>0.12090400000000005</c:v>
                </c:pt>
                <c:pt idx="5871" formatCode="General">
                  <c:v>0.12092500000000007</c:v>
                </c:pt>
                <c:pt idx="5872" formatCode="General">
                  <c:v>0.12094500000000002</c:v>
                </c:pt>
                <c:pt idx="5873" formatCode="General">
                  <c:v>0.12096600000000007</c:v>
                </c:pt>
                <c:pt idx="5874" formatCode="General">
                  <c:v>0.12098600000000002</c:v>
                </c:pt>
                <c:pt idx="5875" formatCode="General">
                  <c:v>0.121007</c:v>
                </c:pt>
                <c:pt idx="5876" formatCode="General">
                  <c:v>0.12102700000000002</c:v>
                </c:pt>
                <c:pt idx="5877" formatCode="General">
                  <c:v>0.121048</c:v>
                </c:pt>
                <c:pt idx="5878" formatCode="General">
                  <c:v>0.12106900000000002</c:v>
                </c:pt>
                <c:pt idx="5879" formatCode="General">
                  <c:v>0.12109000000000006</c:v>
                </c:pt>
                <c:pt idx="5880" formatCode="General">
                  <c:v>0.12111000000000002</c:v>
                </c:pt>
                <c:pt idx="5881" formatCode="General">
                  <c:v>0.12113100000000006</c:v>
                </c:pt>
                <c:pt idx="5882" formatCode="General">
                  <c:v>0.12115099999999998</c:v>
                </c:pt>
                <c:pt idx="5883" formatCode="General">
                  <c:v>0.12117200000000006</c:v>
                </c:pt>
                <c:pt idx="5884" formatCode="General">
                  <c:v>0.12119199999999999</c:v>
                </c:pt>
                <c:pt idx="5885" formatCode="General">
                  <c:v>0.12121300000000006</c:v>
                </c:pt>
                <c:pt idx="5886" formatCode="General">
                  <c:v>0.12123399999999999</c:v>
                </c:pt>
                <c:pt idx="5887" formatCode="General">
                  <c:v>0.12125400000000006</c:v>
                </c:pt>
                <c:pt idx="5888" formatCode="General">
                  <c:v>0.12127499999999999</c:v>
                </c:pt>
                <c:pt idx="5889" formatCode="General">
                  <c:v>0.12129500000000011</c:v>
                </c:pt>
                <c:pt idx="5890" formatCode="General">
                  <c:v>0.12131599999999998</c:v>
                </c:pt>
                <c:pt idx="5891" formatCode="General">
                  <c:v>0.12133600000000005</c:v>
                </c:pt>
                <c:pt idx="5892" formatCode="General">
                  <c:v>0.12135799999999992</c:v>
                </c:pt>
                <c:pt idx="5893" formatCode="General">
                  <c:v>0.121378</c:v>
                </c:pt>
                <c:pt idx="5894" formatCode="General">
                  <c:v>0.12139900000000002</c:v>
                </c:pt>
                <c:pt idx="5895" formatCode="General">
                  <c:v>0.121419</c:v>
                </c:pt>
                <c:pt idx="5896" formatCode="General">
                  <c:v>0.12144000000000002</c:v>
                </c:pt>
                <c:pt idx="5897" formatCode="General">
                  <c:v>0.12146000000000005</c:v>
                </c:pt>
                <c:pt idx="5898" formatCode="General">
                  <c:v>0.12148100000000002</c:v>
                </c:pt>
                <c:pt idx="5899" formatCode="General">
                  <c:v>0.12150200000000005</c:v>
                </c:pt>
                <c:pt idx="5900" formatCode="General">
                  <c:v>0.12152200000000009</c:v>
                </c:pt>
                <c:pt idx="5901" formatCode="General">
                  <c:v>0.12154300000000005</c:v>
                </c:pt>
                <c:pt idx="5902" formatCode="General">
                  <c:v>0.12156300000000007</c:v>
                </c:pt>
                <c:pt idx="5903" formatCode="General">
                  <c:v>0.12158400000000005</c:v>
                </c:pt>
                <c:pt idx="5904" formatCode="General">
                  <c:v>0.12160400000000007</c:v>
                </c:pt>
                <c:pt idx="5905" formatCode="General">
                  <c:v>0.12162500000000009</c:v>
                </c:pt>
                <c:pt idx="5906" formatCode="General">
                  <c:v>0.12164600000000007</c:v>
                </c:pt>
                <c:pt idx="5907" formatCode="General">
                  <c:v>0.12166600000000009</c:v>
                </c:pt>
                <c:pt idx="5908" formatCode="General">
                  <c:v>0.121687</c:v>
                </c:pt>
                <c:pt idx="5909" formatCode="General">
                  <c:v>0.12170800000000002</c:v>
                </c:pt>
                <c:pt idx="5910" formatCode="General">
                  <c:v>0.12172800000000006</c:v>
                </c:pt>
                <c:pt idx="5911" formatCode="General">
                  <c:v>0.12174800000000002</c:v>
                </c:pt>
                <c:pt idx="5912" formatCode="General">
                  <c:v>0.12176900000000006</c:v>
                </c:pt>
                <c:pt idx="5913" formatCode="General">
                  <c:v>0.12179000000000008</c:v>
                </c:pt>
                <c:pt idx="5914" formatCode="General">
                  <c:v>0.12181</c:v>
                </c:pt>
                <c:pt idx="5915" formatCode="General">
                  <c:v>0.12183099999999998</c:v>
                </c:pt>
                <c:pt idx="5916" formatCode="General">
                  <c:v>0.121852</c:v>
                </c:pt>
                <c:pt idx="5917" formatCode="General">
                  <c:v>0.12187199999999998</c:v>
                </c:pt>
                <c:pt idx="5918" formatCode="General">
                  <c:v>0.12189300000000006</c:v>
                </c:pt>
                <c:pt idx="5919" formatCode="General">
                  <c:v>0.12191299999999998</c:v>
                </c:pt>
                <c:pt idx="5920" formatCode="General">
                  <c:v>0.12193400000000006</c:v>
                </c:pt>
                <c:pt idx="5921" formatCode="General">
                  <c:v>0.12195499999999998</c:v>
                </c:pt>
                <c:pt idx="5922" formatCode="General">
                  <c:v>0.12197500000000006</c:v>
                </c:pt>
                <c:pt idx="5923" formatCode="General">
                  <c:v>0.12199599999999999</c:v>
                </c:pt>
                <c:pt idx="5924" formatCode="General">
                  <c:v>0.12201600000000005</c:v>
                </c:pt>
                <c:pt idx="5925" formatCode="General">
                  <c:v>0.12203700000000002</c:v>
                </c:pt>
                <c:pt idx="5926" formatCode="General">
                  <c:v>0.122057</c:v>
                </c:pt>
                <c:pt idx="5927" formatCode="General">
                  <c:v>0.12207800000000002</c:v>
                </c:pt>
                <c:pt idx="5928" formatCode="General">
                  <c:v>0.12209800000000005</c:v>
                </c:pt>
                <c:pt idx="5929" formatCode="General">
                  <c:v>0.1221200000000001</c:v>
                </c:pt>
                <c:pt idx="5930" formatCode="General">
                  <c:v>0.12214000000000005</c:v>
                </c:pt>
                <c:pt idx="5931" formatCode="General">
                  <c:v>0.1221610000000001</c:v>
                </c:pt>
                <c:pt idx="5932" formatCode="General">
                  <c:v>0.12218100000000005</c:v>
                </c:pt>
                <c:pt idx="5933" formatCode="General">
                  <c:v>0.12220200000000009</c:v>
                </c:pt>
                <c:pt idx="5934" formatCode="General">
                  <c:v>0.12222200000000011</c:v>
                </c:pt>
                <c:pt idx="5935" formatCode="General">
                  <c:v>0.12224300000000007</c:v>
                </c:pt>
                <c:pt idx="5936" formatCode="General">
                  <c:v>0.12226400000000011</c:v>
                </c:pt>
                <c:pt idx="5937" formatCode="General">
                  <c:v>0.12228500000000007</c:v>
                </c:pt>
                <c:pt idx="5938" formatCode="General">
                  <c:v>0.12230500000000002</c:v>
                </c:pt>
                <c:pt idx="5939" formatCode="General">
                  <c:v>0.12232500000000006</c:v>
                </c:pt>
                <c:pt idx="5940" formatCode="General">
                  <c:v>0.12234600000000002</c:v>
                </c:pt>
                <c:pt idx="5941" formatCode="General">
                  <c:v>0.12236600000000006</c:v>
                </c:pt>
                <c:pt idx="5942" formatCode="General">
                  <c:v>0.122387</c:v>
                </c:pt>
                <c:pt idx="5943" formatCode="General">
                  <c:v>0.122408</c:v>
                </c:pt>
                <c:pt idx="5944" formatCode="General">
                  <c:v>0.12242800000000002</c:v>
                </c:pt>
                <c:pt idx="5945" formatCode="General">
                  <c:v>0.122449</c:v>
                </c:pt>
                <c:pt idx="5946" formatCode="General">
                  <c:v>0.12247000000000002</c:v>
                </c:pt>
                <c:pt idx="5947" formatCode="General">
                  <c:v>0.12249000000000006</c:v>
                </c:pt>
                <c:pt idx="5948" formatCode="General">
                  <c:v>0.12251099999999998</c:v>
                </c:pt>
                <c:pt idx="5949" formatCode="General">
                  <c:v>0.12253100000000006</c:v>
                </c:pt>
                <c:pt idx="5950" formatCode="General">
                  <c:v>0.12255199999999998</c:v>
                </c:pt>
                <c:pt idx="5951" formatCode="General">
                  <c:v>0.12257200000000006</c:v>
                </c:pt>
                <c:pt idx="5952" formatCode="General">
                  <c:v>0.12259299999999999</c:v>
                </c:pt>
                <c:pt idx="5953" formatCode="General">
                  <c:v>0.12261400000000006</c:v>
                </c:pt>
                <c:pt idx="5954" formatCode="General">
                  <c:v>0.1226340000000001</c:v>
                </c:pt>
                <c:pt idx="5955" formatCode="General">
                  <c:v>0.12265500000000006</c:v>
                </c:pt>
                <c:pt idx="5956" formatCode="General">
                  <c:v>0.1226750000000001</c:v>
                </c:pt>
                <c:pt idx="5957" formatCode="General">
                  <c:v>0.12269600000000011</c:v>
                </c:pt>
                <c:pt idx="5958" formatCode="General">
                  <c:v>0.1227160000000001</c:v>
                </c:pt>
                <c:pt idx="5959" formatCode="General">
                  <c:v>0.12273700000000005</c:v>
                </c:pt>
                <c:pt idx="5960" formatCode="General">
                  <c:v>0.12275800000000002</c:v>
                </c:pt>
                <c:pt idx="5961" formatCode="General">
                  <c:v>0.12277900000000005</c:v>
                </c:pt>
                <c:pt idx="5962" formatCode="General">
                  <c:v>0.12279900000000009</c:v>
                </c:pt>
                <c:pt idx="5963" formatCode="General">
                  <c:v>0.12282000000000005</c:v>
                </c:pt>
                <c:pt idx="5964" formatCode="General">
                  <c:v>0.12284</c:v>
                </c:pt>
                <c:pt idx="5965" formatCode="General">
                  <c:v>0.12286000000000002</c:v>
                </c:pt>
                <c:pt idx="5966" formatCode="General">
                  <c:v>0.12288200000000002</c:v>
                </c:pt>
                <c:pt idx="5967" formatCode="General">
                  <c:v>0.12290200000000005</c:v>
                </c:pt>
                <c:pt idx="5968" formatCode="General">
                  <c:v>0.12292300000000007</c:v>
                </c:pt>
                <c:pt idx="5969" formatCode="General">
                  <c:v>0.12294300000000002</c:v>
                </c:pt>
                <c:pt idx="5970" formatCode="General">
                  <c:v>0.12296400000000007</c:v>
                </c:pt>
                <c:pt idx="5971" formatCode="General">
                  <c:v>0.12298400000000002</c:v>
                </c:pt>
                <c:pt idx="5972" formatCode="General">
                  <c:v>0.12300500000000006</c:v>
                </c:pt>
                <c:pt idx="5973" formatCode="General">
                  <c:v>0.12302600000000009</c:v>
                </c:pt>
                <c:pt idx="5974" formatCode="General">
                  <c:v>0.123047</c:v>
                </c:pt>
                <c:pt idx="5975" formatCode="General">
                  <c:v>0.12306700000000002</c:v>
                </c:pt>
                <c:pt idx="5976" formatCode="General">
                  <c:v>0.123088</c:v>
                </c:pt>
                <c:pt idx="5977" formatCode="General">
                  <c:v>0.12310800000000002</c:v>
                </c:pt>
                <c:pt idx="5978" formatCode="General">
                  <c:v>0.12312800000000006</c:v>
                </c:pt>
                <c:pt idx="5979" formatCode="General">
                  <c:v>0.12314899999999998</c:v>
                </c:pt>
                <c:pt idx="5980" formatCode="General">
                  <c:v>0.12317000000000006</c:v>
                </c:pt>
                <c:pt idx="5981" formatCode="General">
                  <c:v>0.12318999999999998</c:v>
                </c:pt>
                <c:pt idx="5982" formatCode="General">
                  <c:v>0.12321100000000006</c:v>
                </c:pt>
                <c:pt idx="5983" formatCode="General">
                  <c:v>0.12323199999999999</c:v>
                </c:pt>
                <c:pt idx="5984" formatCode="General">
                  <c:v>0.12325200000000006</c:v>
                </c:pt>
                <c:pt idx="5985" formatCode="General">
                  <c:v>0.12327299999999999</c:v>
                </c:pt>
                <c:pt idx="5986" formatCode="General">
                  <c:v>0.12329300000000011</c:v>
                </c:pt>
                <c:pt idx="5987" formatCode="General">
                  <c:v>0.12331400000000002</c:v>
                </c:pt>
                <c:pt idx="5988" formatCode="General">
                  <c:v>0.12333400000000005</c:v>
                </c:pt>
                <c:pt idx="5989" formatCode="General">
                  <c:v>0.12335599999999998</c:v>
                </c:pt>
                <c:pt idx="5990" formatCode="General">
                  <c:v>0.12337600000000006</c:v>
                </c:pt>
                <c:pt idx="5991" formatCode="General">
                  <c:v>0.1233960000000001</c:v>
                </c:pt>
                <c:pt idx="5992" formatCode="General">
                  <c:v>0.123417</c:v>
                </c:pt>
                <c:pt idx="5993" formatCode="General">
                  <c:v>0.12343700000000002</c:v>
                </c:pt>
                <c:pt idx="5994" formatCode="General">
                  <c:v>0.123458</c:v>
                </c:pt>
                <c:pt idx="5995" formatCode="General">
                  <c:v>0.123478</c:v>
                </c:pt>
                <c:pt idx="5996" formatCode="General">
                  <c:v>0.12349900000000005</c:v>
                </c:pt>
                <c:pt idx="5997" formatCode="General">
                  <c:v>0.12352000000000007</c:v>
                </c:pt>
                <c:pt idx="5998" formatCode="General">
                  <c:v>0.12354100000000005</c:v>
                </c:pt>
                <c:pt idx="5999" formatCode="General">
                  <c:v>0.12356100000000007</c:v>
                </c:pt>
                <c:pt idx="6000" formatCode="General">
                  <c:v>0.12358200000000005</c:v>
                </c:pt>
                <c:pt idx="6001" formatCode="General">
                  <c:v>0.12360200000000007</c:v>
                </c:pt>
                <c:pt idx="6002" formatCode="General">
                  <c:v>0.12362300000000009</c:v>
                </c:pt>
                <c:pt idx="6003" formatCode="General">
                  <c:v>0.12364300000000006</c:v>
                </c:pt>
                <c:pt idx="6004" formatCode="General">
                  <c:v>0.12366400000000009</c:v>
                </c:pt>
                <c:pt idx="6005" formatCode="General">
                  <c:v>0.12368500000000006</c:v>
                </c:pt>
                <c:pt idx="6006" formatCode="General">
                  <c:v>0.12370500000000008</c:v>
                </c:pt>
                <c:pt idx="6007" formatCode="General">
                  <c:v>0.12372600000000011</c:v>
                </c:pt>
                <c:pt idx="6008" formatCode="General">
                  <c:v>0.12374599999999999</c:v>
                </c:pt>
                <c:pt idx="6009" formatCode="General">
                  <c:v>0.12376700000000006</c:v>
                </c:pt>
                <c:pt idx="6010" formatCode="General">
                  <c:v>0.12378800000000002</c:v>
                </c:pt>
                <c:pt idx="6011" formatCode="General">
                  <c:v>0.123809</c:v>
                </c:pt>
                <c:pt idx="6012" formatCode="General">
                  <c:v>0.12382899999999998</c:v>
                </c:pt>
                <c:pt idx="6013" formatCode="General">
                  <c:v>0.12385</c:v>
                </c:pt>
                <c:pt idx="6014" formatCode="General">
                  <c:v>0.12386999999999998</c:v>
                </c:pt>
                <c:pt idx="6015" formatCode="General">
                  <c:v>0.12389100000000006</c:v>
                </c:pt>
                <c:pt idx="6016" formatCode="General">
                  <c:v>0.12391099999999998</c:v>
                </c:pt>
                <c:pt idx="6017" formatCode="General">
                  <c:v>0.12393200000000006</c:v>
                </c:pt>
                <c:pt idx="6018" formatCode="General">
                  <c:v>0.12395299999999998</c:v>
                </c:pt>
                <c:pt idx="6019" formatCode="General">
                  <c:v>0.12397300000000006</c:v>
                </c:pt>
                <c:pt idx="6020" formatCode="General">
                  <c:v>0.12399399999999999</c:v>
                </c:pt>
                <c:pt idx="6021" formatCode="General">
                  <c:v>0.12401400000000005</c:v>
                </c:pt>
                <c:pt idx="6022" formatCode="General">
                  <c:v>0.1240350000000001</c:v>
                </c:pt>
                <c:pt idx="6023" formatCode="General">
                  <c:v>0.12405500000000005</c:v>
                </c:pt>
                <c:pt idx="6024" formatCode="General">
                  <c:v>0.1240760000000001</c:v>
                </c:pt>
                <c:pt idx="6025" formatCode="General">
                  <c:v>0.12409600000000011</c:v>
                </c:pt>
                <c:pt idx="6026" formatCode="General">
                  <c:v>0.12411800000000002</c:v>
                </c:pt>
                <c:pt idx="6027" formatCode="General">
                  <c:v>0.12413800000000005</c:v>
                </c:pt>
                <c:pt idx="6028" formatCode="General">
                  <c:v>0.12415900000000002</c:v>
                </c:pt>
                <c:pt idx="6029" formatCode="General">
                  <c:v>0.12417900000000005</c:v>
                </c:pt>
                <c:pt idx="6030" formatCode="General">
                  <c:v>0.12420000000000007</c:v>
                </c:pt>
                <c:pt idx="6031" formatCode="General">
                  <c:v>0.12422000000000009</c:v>
                </c:pt>
                <c:pt idx="6032" formatCode="General">
                  <c:v>0.12424000000000006</c:v>
                </c:pt>
                <c:pt idx="6033" formatCode="General">
                  <c:v>0.12426100000000009</c:v>
                </c:pt>
                <c:pt idx="6034" formatCode="General">
                  <c:v>0.12428200000000007</c:v>
                </c:pt>
                <c:pt idx="6035" formatCode="General">
                  <c:v>0.12430300000000002</c:v>
                </c:pt>
                <c:pt idx="6036" formatCode="General">
                  <c:v>0.12432300000000006</c:v>
                </c:pt>
                <c:pt idx="6037" formatCode="General">
                  <c:v>0.12434400000000002</c:v>
                </c:pt>
                <c:pt idx="6038" formatCode="General">
                  <c:v>0.12436400000000006</c:v>
                </c:pt>
                <c:pt idx="6039" formatCode="General">
                  <c:v>0.12438500000000002</c:v>
                </c:pt>
                <c:pt idx="6040" formatCode="General">
                  <c:v>0.12440500000000006</c:v>
                </c:pt>
                <c:pt idx="6041" formatCode="General">
                  <c:v>0.12442700000000002</c:v>
                </c:pt>
                <c:pt idx="6042" formatCode="General">
                  <c:v>0.124447</c:v>
                </c:pt>
                <c:pt idx="6043" formatCode="General">
                  <c:v>0.12446800000000002</c:v>
                </c:pt>
                <c:pt idx="6044" formatCode="General">
                  <c:v>0.124488</c:v>
                </c:pt>
                <c:pt idx="6045" formatCode="General">
                  <c:v>0.12450799999999998</c:v>
                </c:pt>
                <c:pt idx="6046" formatCode="General">
                  <c:v>0.12452900000000006</c:v>
                </c:pt>
                <c:pt idx="6047" formatCode="General">
                  <c:v>0.12454999999999998</c:v>
                </c:pt>
                <c:pt idx="6048" formatCode="General">
                  <c:v>0.12457100000000006</c:v>
                </c:pt>
                <c:pt idx="6049" formatCode="General">
                  <c:v>0.12459099999999999</c:v>
                </c:pt>
                <c:pt idx="6050" formatCode="General">
                  <c:v>0.12461200000000006</c:v>
                </c:pt>
                <c:pt idx="6051" formatCode="General">
                  <c:v>0.1246320000000001</c:v>
                </c:pt>
                <c:pt idx="6052" formatCode="General">
                  <c:v>0.12465300000000006</c:v>
                </c:pt>
                <c:pt idx="6053" formatCode="General">
                  <c:v>0.1246730000000001</c:v>
                </c:pt>
                <c:pt idx="6054" formatCode="General">
                  <c:v>0.12469400000000011</c:v>
                </c:pt>
                <c:pt idx="6055" formatCode="General">
                  <c:v>0.1247150000000001</c:v>
                </c:pt>
                <c:pt idx="6056" formatCode="General">
                  <c:v>0.12473500000000011</c:v>
                </c:pt>
                <c:pt idx="6057" formatCode="General">
                  <c:v>0.1247560000000001</c:v>
                </c:pt>
                <c:pt idx="6058" formatCode="General">
                  <c:v>0.12477600000000011</c:v>
                </c:pt>
                <c:pt idx="6059" formatCode="General">
                  <c:v>0.12479700000000009</c:v>
                </c:pt>
                <c:pt idx="6060" formatCode="General">
                  <c:v>0.124817</c:v>
                </c:pt>
                <c:pt idx="6061" formatCode="General">
                  <c:v>0.124838</c:v>
                </c:pt>
                <c:pt idx="6062" formatCode="General">
                  <c:v>0.124858</c:v>
                </c:pt>
                <c:pt idx="6063" formatCode="General">
                  <c:v>0.124879</c:v>
                </c:pt>
                <c:pt idx="6064" formatCode="General">
                  <c:v>0.12490000000000002</c:v>
                </c:pt>
                <c:pt idx="6065" formatCode="General">
                  <c:v>0.12492100000000007</c:v>
                </c:pt>
                <c:pt idx="6066" formatCode="General">
                  <c:v>0.12494100000000002</c:v>
                </c:pt>
                <c:pt idx="6067" formatCode="General">
                  <c:v>0.12496200000000007</c:v>
                </c:pt>
                <c:pt idx="6068" formatCode="General">
                  <c:v>0.12498200000000002</c:v>
                </c:pt>
                <c:pt idx="6069" formatCode="General">
                  <c:v>0.125003</c:v>
                </c:pt>
                <c:pt idx="6070" formatCode="General">
                  <c:v>0.125023</c:v>
                </c:pt>
                <c:pt idx="6071" formatCode="General">
                  <c:v>0.12504399999999999</c:v>
                </c:pt>
                <c:pt idx="6072" formatCode="General">
                  <c:v>0.12506500000000001</c:v>
                </c:pt>
                <c:pt idx="6073" formatCode="General">
                  <c:v>0.125085</c:v>
                </c:pt>
                <c:pt idx="6074" formatCode="General">
                  <c:v>0.12510599999999997</c:v>
                </c:pt>
                <c:pt idx="6075" formatCode="General">
                  <c:v>0.12512599999999988</c:v>
                </c:pt>
                <c:pt idx="6076" formatCode="General">
                  <c:v>0.12514700000000001</c:v>
                </c:pt>
                <c:pt idx="6077" formatCode="General">
                  <c:v>0.125167</c:v>
                </c:pt>
                <c:pt idx="6078" formatCode="General">
                  <c:v>0.12518799999999997</c:v>
                </c:pt>
                <c:pt idx="6079" formatCode="General">
                  <c:v>0.12520899999999999</c:v>
                </c:pt>
                <c:pt idx="6080" formatCode="General">
                  <c:v>0.12523000000000001</c:v>
                </c:pt>
                <c:pt idx="6081" formatCode="General">
                  <c:v>0.12525</c:v>
                </c:pt>
                <c:pt idx="6082" formatCode="General">
                  <c:v>0.12527099999999997</c:v>
                </c:pt>
                <c:pt idx="6083" formatCode="General">
                  <c:v>0.12529100000000001</c:v>
                </c:pt>
                <c:pt idx="6084" formatCode="General">
                  <c:v>0.12531200000000001</c:v>
                </c:pt>
                <c:pt idx="6085" formatCode="General">
                  <c:v>0.125333</c:v>
                </c:pt>
                <c:pt idx="6086" formatCode="General">
                  <c:v>0.12535299999999988</c:v>
                </c:pt>
                <c:pt idx="6087" formatCode="General">
                  <c:v>0.1253739999999999</c:v>
                </c:pt>
                <c:pt idx="6088" formatCode="General">
                  <c:v>0.12539400000000001</c:v>
                </c:pt>
                <c:pt idx="6089" formatCode="General">
                  <c:v>0.12541500000000011</c:v>
                </c:pt>
                <c:pt idx="6090" formatCode="General">
                  <c:v>0.12543499999999999</c:v>
                </c:pt>
                <c:pt idx="6091" formatCode="General">
                  <c:v>0.12545600000000001</c:v>
                </c:pt>
                <c:pt idx="6092" formatCode="General">
                  <c:v>0.125476</c:v>
                </c:pt>
                <c:pt idx="6093" formatCode="General">
                  <c:v>0.12549800000000011</c:v>
                </c:pt>
                <c:pt idx="6094" formatCode="General">
                  <c:v>0.12551799999999999</c:v>
                </c:pt>
                <c:pt idx="6095" formatCode="General">
                  <c:v>0.12553900000000001</c:v>
                </c:pt>
                <c:pt idx="6096" formatCode="General">
                  <c:v>0.125559</c:v>
                </c:pt>
                <c:pt idx="6097" formatCode="General">
                  <c:v>0.12558</c:v>
                </c:pt>
                <c:pt idx="6098" formatCode="General">
                  <c:v>0.12559999999999999</c:v>
                </c:pt>
                <c:pt idx="6099" formatCode="General">
                  <c:v>0.12561999999999998</c:v>
                </c:pt>
                <c:pt idx="6100" formatCode="General">
                  <c:v>0.125641</c:v>
                </c:pt>
                <c:pt idx="6101" formatCode="General">
                  <c:v>0.125662</c:v>
                </c:pt>
                <c:pt idx="6102" formatCode="General">
                  <c:v>0.12568299999999988</c:v>
                </c:pt>
                <c:pt idx="6103" formatCode="General">
                  <c:v>0.12570300000000001</c:v>
                </c:pt>
                <c:pt idx="6104" formatCode="General">
                  <c:v>0.125724</c:v>
                </c:pt>
                <c:pt idx="6105" formatCode="General">
                  <c:v>0.12574399999999999</c:v>
                </c:pt>
                <c:pt idx="6106" formatCode="General">
                  <c:v>0.12576499999999999</c:v>
                </c:pt>
                <c:pt idx="6107" formatCode="General">
                  <c:v>0.12578500000000001</c:v>
                </c:pt>
                <c:pt idx="6108" formatCode="General">
                  <c:v>0.125806</c:v>
                </c:pt>
                <c:pt idx="6109" formatCode="General">
                  <c:v>0.12582699999999997</c:v>
                </c:pt>
                <c:pt idx="6110" formatCode="General">
                  <c:v>0.12584799999999999</c:v>
                </c:pt>
                <c:pt idx="6111" formatCode="General">
                  <c:v>0.12586800000000001</c:v>
                </c:pt>
                <c:pt idx="6112" formatCode="General">
                  <c:v>0.125888</c:v>
                </c:pt>
                <c:pt idx="6113" formatCode="General">
                  <c:v>0.12590899999999999</c:v>
                </c:pt>
                <c:pt idx="6114" formatCode="General">
                  <c:v>0.12592900000000001</c:v>
                </c:pt>
                <c:pt idx="6115" formatCode="General">
                  <c:v>0.12595100000000001</c:v>
                </c:pt>
                <c:pt idx="6116" formatCode="General">
                  <c:v>0.125971</c:v>
                </c:pt>
                <c:pt idx="6117" formatCode="General">
                  <c:v>0.12599199999999999</c:v>
                </c:pt>
                <c:pt idx="6118" formatCode="General">
                  <c:v>0.12601200000000001</c:v>
                </c:pt>
                <c:pt idx="6119" formatCode="General">
                  <c:v>0.12603300000000001</c:v>
                </c:pt>
                <c:pt idx="6120" formatCode="General">
                  <c:v>0.126053</c:v>
                </c:pt>
                <c:pt idx="6121" formatCode="General">
                  <c:v>0.12607399999999988</c:v>
                </c:pt>
                <c:pt idx="6122" formatCode="General">
                  <c:v>0.12609500000000001</c:v>
                </c:pt>
                <c:pt idx="6123" formatCode="General">
                  <c:v>0.12611600000000001</c:v>
                </c:pt>
                <c:pt idx="6124" formatCode="General">
                  <c:v>0.126136</c:v>
                </c:pt>
                <c:pt idx="6125" formatCode="General">
                  <c:v>0.12615599999999988</c:v>
                </c:pt>
                <c:pt idx="6126" formatCode="General">
                  <c:v>0.1261769999999999</c:v>
                </c:pt>
                <c:pt idx="6127" formatCode="General">
                  <c:v>0.126197</c:v>
                </c:pt>
                <c:pt idx="6128" formatCode="General">
                  <c:v>0.12621800000000011</c:v>
                </c:pt>
                <c:pt idx="6129" formatCode="General">
                  <c:v>0.12623799999999999</c:v>
                </c:pt>
                <c:pt idx="6130" formatCode="General">
                  <c:v>0.12626000000000001</c:v>
                </c:pt>
                <c:pt idx="6131" formatCode="General">
                  <c:v>0.12628</c:v>
                </c:pt>
                <c:pt idx="6132" formatCode="General">
                  <c:v>0.126301</c:v>
                </c:pt>
                <c:pt idx="6133" formatCode="General">
                  <c:v>0.12632099999999988</c:v>
                </c:pt>
                <c:pt idx="6134" formatCode="General">
                  <c:v>0.12634200000000001</c:v>
                </c:pt>
                <c:pt idx="6135" formatCode="General">
                  <c:v>0.126362</c:v>
                </c:pt>
                <c:pt idx="6136" formatCode="General">
                  <c:v>0.126383</c:v>
                </c:pt>
                <c:pt idx="6137" formatCode="General">
                  <c:v>0.12640299999999999</c:v>
                </c:pt>
                <c:pt idx="6138" formatCode="General">
                  <c:v>0.12642400000000001</c:v>
                </c:pt>
                <c:pt idx="6139" formatCode="General">
                  <c:v>0.12644500000000011</c:v>
                </c:pt>
                <c:pt idx="6140" formatCode="General">
                  <c:v>0.12646499999999999</c:v>
                </c:pt>
                <c:pt idx="6141" formatCode="General">
                  <c:v>0.12648599999999999</c:v>
                </c:pt>
                <c:pt idx="6142" formatCode="General">
                  <c:v>0.12650600000000001</c:v>
                </c:pt>
                <c:pt idx="6143" formatCode="General">
                  <c:v>0.126527</c:v>
                </c:pt>
                <c:pt idx="6144" formatCode="General">
                  <c:v>0.12654799999999999</c:v>
                </c:pt>
                <c:pt idx="6145" formatCode="General">
                  <c:v>0.12656800000000001</c:v>
                </c:pt>
                <c:pt idx="6146" formatCode="General">
                  <c:v>0.12658900000000001</c:v>
                </c:pt>
                <c:pt idx="6147" formatCode="General">
                  <c:v>0.12661</c:v>
                </c:pt>
                <c:pt idx="6148" formatCode="General">
                  <c:v>0.12662999999999988</c:v>
                </c:pt>
                <c:pt idx="6149" formatCode="General">
                  <c:v>0.1266509999999999</c:v>
                </c:pt>
                <c:pt idx="6150" formatCode="General">
                  <c:v>0.12667099999999989</c:v>
                </c:pt>
                <c:pt idx="6151" formatCode="General">
                  <c:v>0.126692</c:v>
                </c:pt>
                <c:pt idx="6152" formatCode="General">
                  <c:v>0.12671299999999999</c:v>
                </c:pt>
                <c:pt idx="6153" formatCode="General">
                  <c:v>0.12673300000000001</c:v>
                </c:pt>
                <c:pt idx="6154" formatCode="General">
                  <c:v>0.12675400000000001</c:v>
                </c:pt>
                <c:pt idx="6155" formatCode="General">
                  <c:v>0.126774</c:v>
                </c:pt>
                <c:pt idx="6156" formatCode="General">
                  <c:v>0.12679499999999999</c:v>
                </c:pt>
                <c:pt idx="6157" formatCode="General">
                  <c:v>0.12681500000000001</c:v>
                </c:pt>
                <c:pt idx="6158" formatCode="General">
                  <c:v>0.126836</c:v>
                </c:pt>
                <c:pt idx="6159" formatCode="General">
                  <c:v>0.126857</c:v>
                </c:pt>
                <c:pt idx="6160" formatCode="General">
                  <c:v>0.12687799999999988</c:v>
                </c:pt>
                <c:pt idx="6161" formatCode="General">
                  <c:v>0.12689800000000001</c:v>
                </c:pt>
                <c:pt idx="6162" formatCode="General">
                  <c:v>0.12691900000000012</c:v>
                </c:pt>
                <c:pt idx="6163" formatCode="General">
                  <c:v>0.12693900000000011</c:v>
                </c:pt>
                <c:pt idx="6164" formatCode="General">
                  <c:v>0.12695999999999999</c:v>
                </c:pt>
                <c:pt idx="6165" formatCode="General">
                  <c:v>0.12698000000000001</c:v>
                </c:pt>
                <c:pt idx="6166" formatCode="General">
                  <c:v>0.127</c:v>
                </c:pt>
                <c:pt idx="6167" formatCode="General">
                  <c:v>0.127022</c:v>
                </c:pt>
                <c:pt idx="6168" formatCode="General">
                  <c:v>0.12704199999999999</c:v>
                </c:pt>
                <c:pt idx="6169" formatCode="General">
                  <c:v>0.12706300000000001</c:v>
                </c:pt>
                <c:pt idx="6170" formatCode="General">
                  <c:v>0.127083</c:v>
                </c:pt>
                <c:pt idx="6171" formatCode="General">
                  <c:v>0.12710399999999997</c:v>
                </c:pt>
                <c:pt idx="6172" formatCode="General">
                  <c:v>0.12712399999999988</c:v>
                </c:pt>
                <c:pt idx="6173" formatCode="General">
                  <c:v>0.12714500000000001</c:v>
                </c:pt>
                <c:pt idx="6174" formatCode="General">
                  <c:v>0.127165</c:v>
                </c:pt>
                <c:pt idx="6175" formatCode="General">
                  <c:v>0.12718599999999997</c:v>
                </c:pt>
                <c:pt idx="6176" formatCode="General">
                  <c:v>0.12720699999999999</c:v>
                </c:pt>
                <c:pt idx="6177" formatCode="General">
                  <c:v>0.12722800000000001</c:v>
                </c:pt>
                <c:pt idx="6178" formatCode="General">
                  <c:v>0.12724800000000011</c:v>
                </c:pt>
                <c:pt idx="6179" formatCode="General">
                  <c:v>0.12726799999999999</c:v>
                </c:pt>
                <c:pt idx="6180" formatCode="General">
                  <c:v>0.12728900000000001</c:v>
                </c:pt>
                <c:pt idx="6181" formatCode="General">
                  <c:v>0.12731000000000001</c:v>
                </c:pt>
                <c:pt idx="6182" formatCode="General">
                  <c:v>0.12733</c:v>
                </c:pt>
                <c:pt idx="6183" formatCode="General">
                  <c:v>0.12735099999999988</c:v>
                </c:pt>
                <c:pt idx="6184" formatCode="General">
                  <c:v>0.1273719999999999</c:v>
                </c:pt>
                <c:pt idx="6185" formatCode="General">
                  <c:v>0.12739200000000001</c:v>
                </c:pt>
                <c:pt idx="6186" formatCode="General">
                  <c:v>0.12741300000000011</c:v>
                </c:pt>
                <c:pt idx="6187" formatCode="General">
                  <c:v>0.12743299999999999</c:v>
                </c:pt>
                <c:pt idx="6188" formatCode="General">
                  <c:v>0.12745400000000001</c:v>
                </c:pt>
                <c:pt idx="6189" formatCode="General">
                  <c:v>0.127475</c:v>
                </c:pt>
                <c:pt idx="6190" formatCode="General">
                  <c:v>0.12749500000000011</c:v>
                </c:pt>
                <c:pt idx="6191" formatCode="General">
                  <c:v>0.12751599999999999</c:v>
                </c:pt>
                <c:pt idx="6192" formatCode="General">
                  <c:v>0.12753600000000001</c:v>
                </c:pt>
                <c:pt idx="6193" formatCode="General">
                  <c:v>0.127557</c:v>
                </c:pt>
                <c:pt idx="6194" formatCode="General">
                  <c:v>0.127577</c:v>
                </c:pt>
                <c:pt idx="6195" formatCode="General">
                  <c:v>0.12759799999999999</c:v>
                </c:pt>
                <c:pt idx="6196" formatCode="General">
                  <c:v>0.12761900000000001</c:v>
                </c:pt>
                <c:pt idx="6197" formatCode="General">
                  <c:v>0.12764</c:v>
                </c:pt>
                <c:pt idx="6198" formatCode="General">
                  <c:v>0.12766</c:v>
                </c:pt>
                <c:pt idx="6199" formatCode="General">
                  <c:v>0.12768099999999988</c:v>
                </c:pt>
                <c:pt idx="6200" formatCode="General">
                  <c:v>0.12770100000000001</c:v>
                </c:pt>
                <c:pt idx="6201" formatCode="General">
                  <c:v>0.127722</c:v>
                </c:pt>
                <c:pt idx="6202" formatCode="General">
                  <c:v>0.12774199999999999</c:v>
                </c:pt>
                <c:pt idx="6203" formatCode="General">
                  <c:v>0.12776299999999999</c:v>
                </c:pt>
                <c:pt idx="6204" formatCode="General">
                  <c:v>0.12778400000000001</c:v>
                </c:pt>
                <c:pt idx="6205" formatCode="General">
                  <c:v>0.127804</c:v>
                </c:pt>
                <c:pt idx="6206" formatCode="General">
                  <c:v>0.12782499999999997</c:v>
                </c:pt>
                <c:pt idx="6207" formatCode="General">
                  <c:v>0.12784499999999999</c:v>
                </c:pt>
                <c:pt idx="6208" formatCode="General">
                  <c:v>0.12786600000000001</c:v>
                </c:pt>
                <c:pt idx="6209" formatCode="General">
                  <c:v>0.127886</c:v>
                </c:pt>
                <c:pt idx="6210" formatCode="General">
                  <c:v>0.12790699999999999</c:v>
                </c:pt>
                <c:pt idx="6211" formatCode="General">
                  <c:v>0.12792700000000001</c:v>
                </c:pt>
                <c:pt idx="6212" formatCode="General">
                  <c:v>0.12794800000000012</c:v>
                </c:pt>
                <c:pt idx="6213" formatCode="General">
                  <c:v>0.12796900000000011</c:v>
                </c:pt>
                <c:pt idx="6214" formatCode="General">
                  <c:v>0.12798999999999999</c:v>
                </c:pt>
                <c:pt idx="6215" formatCode="General">
                  <c:v>0.12801000000000001</c:v>
                </c:pt>
                <c:pt idx="6216" formatCode="General">
                  <c:v>0.12803100000000001</c:v>
                </c:pt>
                <c:pt idx="6217" formatCode="General">
                  <c:v>0.128051</c:v>
                </c:pt>
                <c:pt idx="6218" formatCode="General">
                  <c:v>0.12807199999999988</c:v>
                </c:pt>
                <c:pt idx="6219" formatCode="General">
                  <c:v>0.12809200000000001</c:v>
                </c:pt>
                <c:pt idx="6220" formatCode="General">
                  <c:v>0.128113</c:v>
                </c:pt>
                <c:pt idx="6221" formatCode="General">
                  <c:v>0.128134</c:v>
                </c:pt>
                <c:pt idx="6222" formatCode="General">
                  <c:v>0.12815399999999988</c:v>
                </c:pt>
                <c:pt idx="6223" formatCode="General">
                  <c:v>0.1281749999999999</c:v>
                </c:pt>
                <c:pt idx="6224" formatCode="General">
                  <c:v>0.128195</c:v>
                </c:pt>
                <c:pt idx="6225" formatCode="General">
                  <c:v>0.12821600000000011</c:v>
                </c:pt>
                <c:pt idx="6226" formatCode="General">
                  <c:v>0.12823699999999999</c:v>
                </c:pt>
                <c:pt idx="6227" formatCode="General">
                  <c:v>0.12825700000000001</c:v>
                </c:pt>
                <c:pt idx="6228" formatCode="General">
                  <c:v>0.128278</c:v>
                </c:pt>
                <c:pt idx="6229" formatCode="General">
                  <c:v>0.12829900000000011</c:v>
                </c:pt>
                <c:pt idx="6230" formatCode="General">
                  <c:v>0.12831899999999999</c:v>
                </c:pt>
                <c:pt idx="6231" formatCode="General">
                  <c:v>0.12834000000000001</c:v>
                </c:pt>
                <c:pt idx="6232" formatCode="General">
                  <c:v>0.12836</c:v>
                </c:pt>
                <c:pt idx="6233" formatCode="General">
                  <c:v>0.128381</c:v>
                </c:pt>
                <c:pt idx="6234" formatCode="General">
                  <c:v>0.12840199999999999</c:v>
                </c:pt>
                <c:pt idx="6235" formatCode="General">
                  <c:v>0.12842200000000001</c:v>
                </c:pt>
                <c:pt idx="6236" formatCode="General">
                  <c:v>0.12844300000000011</c:v>
                </c:pt>
                <c:pt idx="6237" formatCode="General">
                  <c:v>0.12846299999999999</c:v>
                </c:pt>
                <c:pt idx="6238" formatCode="General">
                  <c:v>0.12848399999999999</c:v>
                </c:pt>
                <c:pt idx="6239" formatCode="General">
                  <c:v>0.12850400000000001</c:v>
                </c:pt>
                <c:pt idx="6240" formatCode="General">
                  <c:v>0.128525</c:v>
                </c:pt>
                <c:pt idx="6241" formatCode="General">
                  <c:v>0.12854499999999999</c:v>
                </c:pt>
                <c:pt idx="6242" formatCode="General">
                  <c:v>0.12856699999999999</c:v>
                </c:pt>
                <c:pt idx="6243" formatCode="General">
                  <c:v>0.12858700000000001</c:v>
                </c:pt>
                <c:pt idx="6244" formatCode="General">
                  <c:v>0.128608</c:v>
                </c:pt>
                <c:pt idx="6245" formatCode="General">
                  <c:v>0.12862799999999988</c:v>
                </c:pt>
                <c:pt idx="6246" formatCode="General">
                  <c:v>0.12864800000000001</c:v>
                </c:pt>
                <c:pt idx="6247" formatCode="General">
                  <c:v>0.12866900000000001</c:v>
                </c:pt>
                <c:pt idx="6248" formatCode="General">
                  <c:v>0.128689</c:v>
                </c:pt>
                <c:pt idx="6249" formatCode="General">
                  <c:v>0.12870999999999999</c:v>
                </c:pt>
                <c:pt idx="6250" formatCode="General">
                  <c:v>0.12873100000000001</c:v>
                </c:pt>
                <c:pt idx="6251" formatCode="General">
                  <c:v>0.12875200000000001</c:v>
                </c:pt>
                <c:pt idx="6252" formatCode="General">
                  <c:v>0.128772</c:v>
                </c:pt>
                <c:pt idx="6253" formatCode="General">
                  <c:v>0.12879299999999999</c:v>
                </c:pt>
                <c:pt idx="6254" formatCode="General">
                  <c:v>0.12881300000000001</c:v>
                </c:pt>
                <c:pt idx="6255" formatCode="General">
                  <c:v>0.128834</c:v>
                </c:pt>
                <c:pt idx="6256" formatCode="General">
                  <c:v>0.128854</c:v>
                </c:pt>
                <c:pt idx="6257" formatCode="General">
                  <c:v>0.12887599999999988</c:v>
                </c:pt>
                <c:pt idx="6258" formatCode="General">
                  <c:v>0.12889600000000001</c:v>
                </c:pt>
                <c:pt idx="6259" formatCode="General">
                  <c:v>0.12891600000000011</c:v>
                </c:pt>
                <c:pt idx="6260" formatCode="General">
                  <c:v>0.12893700000000011</c:v>
                </c:pt>
                <c:pt idx="6261" formatCode="General">
                  <c:v>0.12895699999999999</c:v>
                </c:pt>
                <c:pt idx="6262" formatCode="General">
                  <c:v>0.12897800000000001</c:v>
                </c:pt>
                <c:pt idx="6263" formatCode="General">
                  <c:v>0.12899900000000011</c:v>
                </c:pt>
                <c:pt idx="6264" formatCode="General">
                  <c:v>0.12901899999999999</c:v>
                </c:pt>
                <c:pt idx="6265" formatCode="General">
                  <c:v>0.12903999999999999</c:v>
                </c:pt>
                <c:pt idx="6266" formatCode="General">
                  <c:v>0.12906100000000001</c:v>
                </c:pt>
                <c:pt idx="6267" formatCode="General">
                  <c:v>0.129081</c:v>
                </c:pt>
                <c:pt idx="6268" formatCode="General">
                  <c:v>0.12910199999999997</c:v>
                </c:pt>
                <c:pt idx="6269" formatCode="General">
                  <c:v>0.12912199999999988</c:v>
                </c:pt>
                <c:pt idx="6270" formatCode="General">
                  <c:v>0.12914300000000001</c:v>
                </c:pt>
                <c:pt idx="6271" formatCode="General">
                  <c:v>0.129164</c:v>
                </c:pt>
                <c:pt idx="6272" formatCode="General">
                  <c:v>0.12918399999999997</c:v>
                </c:pt>
                <c:pt idx="6273" formatCode="General">
                  <c:v>0.12920499999999999</c:v>
                </c:pt>
                <c:pt idx="6274" formatCode="General">
                  <c:v>0.12922500000000001</c:v>
                </c:pt>
                <c:pt idx="6275" formatCode="General">
                  <c:v>0.12924600000000011</c:v>
                </c:pt>
                <c:pt idx="6276" formatCode="General">
                  <c:v>0.12926599999999999</c:v>
                </c:pt>
                <c:pt idx="6277" formatCode="General">
                  <c:v>0.12928700000000001</c:v>
                </c:pt>
                <c:pt idx="6278" formatCode="General">
                  <c:v>0.12930700000000001</c:v>
                </c:pt>
                <c:pt idx="6279" formatCode="General">
                  <c:v>0.129329</c:v>
                </c:pt>
                <c:pt idx="6280" formatCode="General">
                  <c:v>0.12934899999999999</c:v>
                </c:pt>
                <c:pt idx="6281" formatCode="General">
                  <c:v>0.12936999999999999</c:v>
                </c:pt>
                <c:pt idx="6282" formatCode="General">
                  <c:v>0.12939000000000001</c:v>
                </c:pt>
                <c:pt idx="6283" formatCode="General">
                  <c:v>0.12941100000000011</c:v>
                </c:pt>
                <c:pt idx="6284" formatCode="General">
                  <c:v>0.12943099999999999</c:v>
                </c:pt>
                <c:pt idx="6285" formatCode="General">
                  <c:v>0.12945100000000001</c:v>
                </c:pt>
                <c:pt idx="6286" formatCode="General">
                  <c:v>0.129472</c:v>
                </c:pt>
                <c:pt idx="6287" formatCode="General">
                  <c:v>0.12949300000000011</c:v>
                </c:pt>
                <c:pt idx="6288" formatCode="General">
                  <c:v>0.12951399999999999</c:v>
                </c:pt>
                <c:pt idx="6289" formatCode="General">
                  <c:v>0.12953400000000001</c:v>
                </c:pt>
                <c:pt idx="6290" formatCode="General">
                  <c:v>0.129555</c:v>
                </c:pt>
                <c:pt idx="6291" formatCode="General">
                  <c:v>0.129575</c:v>
                </c:pt>
                <c:pt idx="6292" formatCode="General">
                  <c:v>0.12959599999999999</c:v>
                </c:pt>
                <c:pt idx="6293" formatCode="General">
                  <c:v>0.12961600000000001</c:v>
                </c:pt>
                <c:pt idx="6294" formatCode="General">
                  <c:v>0.129638</c:v>
                </c:pt>
                <c:pt idx="6295" formatCode="General">
                  <c:v>0.129658</c:v>
                </c:pt>
                <c:pt idx="6296" formatCode="General">
                  <c:v>0.12967899999999988</c:v>
                </c:pt>
                <c:pt idx="6297" formatCode="General">
                  <c:v>0.12969900000000001</c:v>
                </c:pt>
                <c:pt idx="6298" formatCode="General">
                  <c:v>0.12972</c:v>
                </c:pt>
                <c:pt idx="6299" formatCode="General">
                  <c:v>0.12973999999999999</c:v>
                </c:pt>
                <c:pt idx="6300" formatCode="General">
                  <c:v>0.12976099999999999</c:v>
                </c:pt>
                <c:pt idx="6301" formatCode="General">
                  <c:v>0.12978100000000001</c:v>
                </c:pt>
                <c:pt idx="6302" formatCode="General">
                  <c:v>0.129802</c:v>
                </c:pt>
                <c:pt idx="6303" formatCode="General">
                  <c:v>0.12982299999999997</c:v>
                </c:pt>
                <c:pt idx="6304" formatCode="General">
                  <c:v>0.12984299999999999</c:v>
                </c:pt>
                <c:pt idx="6305" formatCode="General">
                  <c:v>0.12986400000000001</c:v>
                </c:pt>
                <c:pt idx="6306" formatCode="General">
                  <c:v>0.129884</c:v>
                </c:pt>
                <c:pt idx="6307" formatCode="General">
                  <c:v>0.12990499999999999</c:v>
                </c:pt>
                <c:pt idx="6308" formatCode="General">
                  <c:v>0.12992600000000001</c:v>
                </c:pt>
                <c:pt idx="6309" formatCode="General">
                  <c:v>0.12994700000000012</c:v>
                </c:pt>
                <c:pt idx="6310" formatCode="General">
                  <c:v>0.12996700000000011</c:v>
                </c:pt>
                <c:pt idx="6311" formatCode="General">
                  <c:v>0.12998799999999999</c:v>
                </c:pt>
                <c:pt idx="6312" formatCode="General">
                  <c:v>0.13000800000000001</c:v>
                </c:pt>
                <c:pt idx="6313" formatCode="General">
                  <c:v>0.130028</c:v>
                </c:pt>
                <c:pt idx="6314" formatCode="General">
                  <c:v>0.13004900000000011</c:v>
                </c:pt>
                <c:pt idx="6315" formatCode="General">
                  <c:v>0.13006899999999999</c:v>
                </c:pt>
                <c:pt idx="6316" formatCode="General">
                  <c:v>0.13009100000000001</c:v>
                </c:pt>
                <c:pt idx="6317" formatCode="General">
                  <c:v>0.130111</c:v>
                </c:pt>
                <c:pt idx="6318" formatCode="General">
                  <c:v>0.130132</c:v>
                </c:pt>
                <c:pt idx="6319" formatCode="General">
                  <c:v>0.13015199999999988</c:v>
                </c:pt>
                <c:pt idx="6320" formatCode="General">
                  <c:v>0.1301729999999999</c:v>
                </c:pt>
                <c:pt idx="6321" formatCode="General">
                  <c:v>0.130193</c:v>
                </c:pt>
                <c:pt idx="6322" formatCode="General">
                  <c:v>0.13021400000000011</c:v>
                </c:pt>
                <c:pt idx="6323" formatCode="General">
                  <c:v>0.13023399999999999</c:v>
                </c:pt>
                <c:pt idx="6324" formatCode="General">
                  <c:v>0.13025500000000001</c:v>
                </c:pt>
                <c:pt idx="6325" formatCode="General">
                  <c:v>0.130276</c:v>
                </c:pt>
                <c:pt idx="6326" formatCode="General">
                  <c:v>0.13029600000000011</c:v>
                </c:pt>
                <c:pt idx="6327" formatCode="General">
                  <c:v>0.13031699999999999</c:v>
                </c:pt>
                <c:pt idx="6328" formatCode="General">
                  <c:v>0.13033700000000001</c:v>
                </c:pt>
                <c:pt idx="6329" formatCode="General">
                  <c:v>0.130358</c:v>
                </c:pt>
                <c:pt idx="6330" formatCode="General">
                  <c:v>0.13037799999999997</c:v>
                </c:pt>
                <c:pt idx="6331" formatCode="General">
                  <c:v>0.13039999999999999</c:v>
                </c:pt>
                <c:pt idx="6332" formatCode="General">
                  <c:v>0.13042000000000001</c:v>
                </c:pt>
                <c:pt idx="6333" formatCode="General">
                  <c:v>0.13044100000000011</c:v>
                </c:pt>
                <c:pt idx="6334" formatCode="General">
                  <c:v>0.13046099999999999</c:v>
                </c:pt>
                <c:pt idx="6335" formatCode="General">
                  <c:v>0.13048199999999999</c:v>
                </c:pt>
                <c:pt idx="6336" formatCode="General">
                  <c:v>0.13050200000000001</c:v>
                </c:pt>
                <c:pt idx="6337" formatCode="General">
                  <c:v>0.130523</c:v>
                </c:pt>
                <c:pt idx="6338" formatCode="General">
                  <c:v>0.13054399999999999</c:v>
                </c:pt>
                <c:pt idx="6339" formatCode="General">
                  <c:v>0.13056400000000001</c:v>
                </c:pt>
                <c:pt idx="6340" formatCode="General">
                  <c:v>0.13058500000000001</c:v>
                </c:pt>
                <c:pt idx="6341" formatCode="General">
                  <c:v>0.130605</c:v>
                </c:pt>
                <c:pt idx="6342" formatCode="General">
                  <c:v>0.13062599999999988</c:v>
                </c:pt>
                <c:pt idx="6343" formatCode="General">
                  <c:v>0.13064600000000001</c:v>
                </c:pt>
                <c:pt idx="6344" formatCode="General">
                  <c:v>0.13066700000000001</c:v>
                </c:pt>
                <c:pt idx="6345" formatCode="General">
                  <c:v>0.130688</c:v>
                </c:pt>
                <c:pt idx="6346" formatCode="General">
                  <c:v>0.13070899999999999</c:v>
                </c:pt>
                <c:pt idx="6347" formatCode="General">
                  <c:v>0.13072900000000001</c:v>
                </c:pt>
                <c:pt idx="6348" formatCode="General">
                  <c:v>0.13075000000000001</c:v>
                </c:pt>
                <c:pt idx="6349" formatCode="General">
                  <c:v>0.13077</c:v>
                </c:pt>
                <c:pt idx="6350" formatCode="General">
                  <c:v>0.13079099999999999</c:v>
                </c:pt>
                <c:pt idx="6351" formatCode="General">
                  <c:v>0.13081100000000001</c:v>
                </c:pt>
                <c:pt idx="6352" formatCode="General">
                  <c:v>0.130831</c:v>
                </c:pt>
                <c:pt idx="6353" formatCode="General">
                  <c:v>0.130853</c:v>
                </c:pt>
                <c:pt idx="6354" formatCode="General">
                  <c:v>0.13087299999999988</c:v>
                </c:pt>
                <c:pt idx="6355" formatCode="General">
                  <c:v>0.13089400000000001</c:v>
                </c:pt>
                <c:pt idx="6356" formatCode="General">
                  <c:v>0.13091400000000011</c:v>
                </c:pt>
                <c:pt idx="6357" formatCode="General">
                  <c:v>0.13093500000000011</c:v>
                </c:pt>
                <c:pt idx="6358" formatCode="General">
                  <c:v>0.13095499999999999</c:v>
                </c:pt>
                <c:pt idx="6359" formatCode="General">
                  <c:v>0.13097600000000001</c:v>
                </c:pt>
                <c:pt idx="6360" formatCode="General">
                  <c:v>0.13099600000000011</c:v>
                </c:pt>
                <c:pt idx="6361" formatCode="General">
                  <c:v>0.13101699999999999</c:v>
                </c:pt>
                <c:pt idx="6362" formatCode="General">
                  <c:v>0.13103799999999999</c:v>
                </c:pt>
                <c:pt idx="6363" formatCode="General">
                  <c:v>0.13105900000000001</c:v>
                </c:pt>
                <c:pt idx="6364" formatCode="General">
                  <c:v>0.131079</c:v>
                </c:pt>
                <c:pt idx="6365" formatCode="General">
                  <c:v>0.13109899999999999</c:v>
                </c:pt>
                <c:pt idx="6366" formatCode="General">
                  <c:v>0.13111999999999999</c:v>
                </c:pt>
                <c:pt idx="6367" formatCode="General">
                  <c:v>0.13114100000000001</c:v>
                </c:pt>
                <c:pt idx="6368" formatCode="General">
                  <c:v>0.131162</c:v>
                </c:pt>
                <c:pt idx="6369" formatCode="General">
                  <c:v>0.13118199999999997</c:v>
                </c:pt>
                <c:pt idx="6370" formatCode="General">
                  <c:v>0.13120299999999999</c:v>
                </c:pt>
                <c:pt idx="6371" formatCode="General">
                  <c:v>0.13122300000000001</c:v>
                </c:pt>
                <c:pt idx="6372" formatCode="General">
                  <c:v>0.13124400000000011</c:v>
                </c:pt>
                <c:pt idx="6373" formatCode="General">
                  <c:v>0.13126399999999999</c:v>
                </c:pt>
                <c:pt idx="6374" formatCode="General">
                  <c:v>0.13128500000000001</c:v>
                </c:pt>
                <c:pt idx="6375" formatCode="General">
                  <c:v>0.13130600000000001</c:v>
                </c:pt>
                <c:pt idx="6376" formatCode="General">
                  <c:v>0.131326</c:v>
                </c:pt>
                <c:pt idx="6377" formatCode="General">
                  <c:v>0.13134699999999999</c:v>
                </c:pt>
                <c:pt idx="6378" formatCode="General">
                  <c:v>0.13136800000000001</c:v>
                </c:pt>
                <c:pt idx="6379" formatCode="General">
                  <c:v>0.131388</c:v>
                </c:pt>
                <c:pt idx="6380" formatCode="General">
                  <c:v>0.13140800000000011</c:v>
                </c:pt>
                <c:pt idx="6381" formatCode="General">
                  <c:v>0.13142899999999999</c:v>
                </c:pt>
                <c:pt idx="6382" formatCode="General">
                  <c:v>0.13145000000000001</c:v>
                </c:pt>
                <c:pt idx="6383" formatCode="General">
                  <c:v>0.131471</c:v>
                </c:pt>
                <c:pt idx="6384" formatCode="General">
                  <c:v>0.13149100000000011</c:v>
                </c:pt>
                <c:pt idx="6385" formatCode="General">
                  <c:v>0.13151199999999999</c:v>
                </c:pt>
                <c:pt idx="6386" formatCode="General">
                  <c:v>0.13153200000000001</c:v>
                </c:pt>
                <c:pt idx="6387" formatCode="General">
                  <c:v>0.131553</c:v>
                </c:pt>
                <c:pt idx="6388" formatCode="General">
                  <c:v>0.131573</c:v>
                </c:pt>
                <c:pt idx="6389" formatCode="General">
                  <c:v>0.13159399999999999</c:v>
                </c:pt>
                <c:pt idx="6390" formatCode="General">
                  <c:v>0.13161500000000001</c:v>
                </c:pt>
                <c:pt idx="6391" formatCode="General">
                  <c:v>0.131636</c:v>
                </c:pt>
                <c:pt idx="6392" formatCode="General">
                  <c:v>0.131656</c:v>
                </c:pt>
                <c:pt idx="6393" formatCode="General">
                  <c:v>0.13167599999999988</c:v>
                </c:pt>
                <c:pt idx="6394" formatCode="General">
                  <c:v>0.13169700000000001</c:v>
                </c:pt>
                <c:pt idx="6395" formatCode="General">
                  <c:v>0.13171700000000011</c:v>
                </c:pt>
                <c:pt idx="6396" formatCode="General">
                  <c:v>0.13173799999999999</c:v>
                </c:pt>
                <c:pt idx="6397" formatCode="General">
                  <c:v>0.13175799999999999</c:v>
                </c:pt>
                <c:pt idx="6398" formatCode="General">
                  <c:v>0.13177900000000001</c:v>
                </c:pt>
                <c:pt idx="6399" formatCode="General">
                  <c:v>0.1318</c:v>
                </c:pt>
                <c:pt idx="6400" formatCode="General">
                  <c:v>0.13182099999999997</c:v>
                </c:pt>
                <c:pt idx="6401" formatCode="General">
                  <c:v>0.13184100000000001</c:v>
                </c:pt>
                <c:pt idx="6402" formatCode="General">
                  <c:v>0.13186200000000001</c:v>
                </c:pt>
                <c:pt idx="6403" formatCode="General">
                  <c:v>0.131882</c:v>
                </c:pt>
                <c:pt idx="6404" formatCode="General">
                  <c:v>0.13190299999999999</c:v>
                </c:pt>
                <c:pt idx="6405" formatCode="General">
                  <c:v>0.13192400000000001</c:v>
                </c:pt>
                <c:pt idx="6406" formatCode="General">
                  <c:v>0.13194400000000012</c:v>
                </c:pt>
                <c:pt idx="6407" formatCode="General">
                  <c:v>0.13196500000000011</c:v>
                </c:pt>
                <c:pt idx="6408" formatCode="General">
                  <c:v>0.13198499999999999</c:v>
                </c:pt>
                <c:pt idx="6409" formatCode="General">
                  <c:v>0.13200600000000001</c:v>
                </c:pt>
                <c:pt idx="6410" formatCode="General">
                  <c:v>0.132026</c:v>
                </c:pt>
                <c:pt idx="6411" formatCode="General">
                  <c:v>0.13204700000000011</c:v>
                </c:pt>
                <c:pt idx="6412" formatCode="General">
                  <c:v>0.13206799999999999</c:v>
                </c:pt>
                <c:pt idx="6413" formatCode="General">
                  <c:v>0.13208800000000001</c:v>
                </c:pt>
                <c:pt idx="6414" formatCode="General">
                  <c:v>0.132109</c:v>
                </c:pt>
                <c:pt idx="6415" formatCode="General">
                  <c:v>0.13213</c:v>
                </c:pt>
                <c:pt idx="6416" formatCode="General">
                  <c:v>0.13214999999999999</c:v>
                </c:pt>
                <c:pt idx="6417" formatCode="General">
                  <c:v>0.1321709999999999</c:v>
                </c:pt>
                <c:pt idx="6418" formatCode="General">
                  <c:v>0.132191</c:v>
                </c:pt>
                <c:pt idx="6419" formatCode="General">
                  <c:v>0.13221200000000011</c:v>
                </c:pt>
                <c:pt idx="6420" formatCode="General">
                  <c:v>0.13223299999999999</c:v>
                </c:pt>
                <c:pt idx="6421" formatCode="General">
                  <c:v>0.13225300000000001</c:v>
                </c:pt>
                <c:pt idx="6422" formatCode="General">
                  <c:v>0.132274</c:v>
                </c:pt>
                <c:pt idx="6423" formatCode="General">
                  <c:v>0.13229399999999999</c:v>
                </c:pt>
                <c:pt idx="6424" formatCode="General">
                  <c:v>0.13231499999999999</c:v>
                </c:pt>
                <c:pt idx="6425" formatCode="General">
                  <c:v>0.13233500000000001</c:v>
                </c:pt>
                <c:pt idx="6426" formatCode="General">
                  <c:v>0.132356</c:v>
                </c:pt>
                <c:pt idx="6427" formatCode="General">
                  <c:v>0.13237599999999997</c:v>
                </c:pt>
                <c:pt idx="6428" formatCode="General">
                  <c:v>0.13239799999999999</c:v>
                </c:pt>
                <c:pt idx="6429" formatCode="General">
                  <c:v>0.13241800000000012</c:v>
                </c:pt>
                <c:pt idx="6430" formatCode="General">
                  <c:v>0.13243900000000011</c:v>
                </c:pt>
                <c:pt idx="6431" formatCode="General">
                  <c:v>0.13245899999999999</c:v>
                </c:pt>
                <c:pt idx="6432" formatCode="General">
                  <c:v>0.13247900000000001</c:v>
                </c:pt>
                <c:pt idx="6433" formatCode="General">
                  <c:v>0.13250000000000001</c:v>
                </c:pt>
                <c:pt idx="6434" formatCode="General">
                  <c:v>0.13252</c:v>
                </c:pt>
                <c:pt idx="6435" formatCode="General">
                  <c:v>0.13254099999999999</c:v>
                </c:pt>
                <c:pt idx="6436" formatCode="General">
                  <c:v>0.13256200000000001</c:v>
                </c:pt>
                <c:pt idx="6437" formatCode="General">
                  <c:v>0.13258300000000001</c:v>
                </c:pt>
                <c:pt idx="6438" formatCode="General">
                  <c:v>0.132603</c:v>
                </c:pt>
                <c:pt idx="6439" formatCode="General">
                  <c:v>0.13262399999999988</c:v>
                </c:pt>
                <c:pt idx="6440" formatCode="General">
                  <c:v>0.13264400000000001</c:v>
                </c:pt>
                <c:pt idx="6441" formatCode="General">
                  <c:v>0.13266500000000001</c:v>
                </c:pt>
                <c:pt idx="6442" formatCode="General">
                  <c:v>0.132686</c:v>
                </c:pt>
                <c:pt idx="6443" formatCode="General">
                  <c:v>0.13270699999999999</c:v>
                </c:pt>
                <c:pt idx="6444" formatCode="General">
                  <c:v>0.13272700000000001</c:v>
                </c:pt>
                <c:pt idx="6445" formatCode="General">
                  <c:v>0.13274800000000012</c:v>
                </c:pt>
                <c:pt idx="6446" formatCode="General">
                  <c:v>0.13276800000000011</c:v>
                </c:pt>
                <c:pt idx="6447" formatCode="General">
                  <c:v>0.13278799999999999</c:v>
                </c:pt>
                <c:pt idx="6448" formatCode="General">
                  <c:v>0.13280900000000001</c:v>
                </c:pt>
                <c:pt idx="6449" formatCode="General">
                  <c:v>0.13283</c:v>
                </c:pt>
                <c:pt idx="6450" formatCode="General">
                  <c:v>0.13285</c:v>
                </c:pt>
                <c:pt idx="6451" formatCode="General">
                  <c:v>0.13287099999999988</c:v>
                </c:pt>
                <c:pt idx="6452" formatCode="General">
                  <c:v>0.13289200000000001</c:v>
                </c:pt>
                <c:pt idx="6453" formatCode="General">
                  <c:v>0.13291200000000011</c:v>
                </c:pt>
                <c:pt idx="6454" formatCode="General">
                  <c:v>0.13293300000000011</c:v>
                </c:pt>
                <c:pt idx="6455" formatCode="General">
                  <c:v>0.13295299999999999</c:v>
                </c:pt>
                <c:pt idx="6456" formatCode="General">
                  <c:v>0.13297400000000001</c:v>
                </c:pt>
                <c:pt idx="6457" formatCode="General">
                  <c:v>0.13299500000000011</c:v>
                </c:pt>
                <c:pt idx="6458" formatCode="General">
                  <c:v>0.13301499999999999</c:v>
                </c:pt>
                <c:pt idx="6459" formatCode="General">
                  <c:v>0.13303599999999999</c:v>
                </c:pt>
                <c:pt idx="6460" formatCode="General">
                  <c:v>0.13305600000000001</c:v>
                </c:pt>
                <c:pt idx="6461" formatCode="General">
                  <c:v>0.133077</c:v>
                </c:pt>
                <c:pt idx="6462" formatCode="General">
                  <c:v>0.13309699999999999</c:v>
                </c:pt>
                <c:pt idx="6463" formatCode="General">
                  <c:v>0.13311799999999999</c:v>
                </c:pt>
                <c:pt idx="6464" formatCode="General">
                  <c:v>0.13313800000000001</c:v>
                </c:pt>
                <c:pt idx="6465" formatCode="General">
                  <c:v>0.13316</c:v>
                </c:pt>
                <c:pt idx="6466" formatCode="General">
                  <c:v>0.13317999999999997</c:v>
                </c:pt>
                <c:pt idx="6467" formatCode="General">
                  <c:v>0.13320100000000001</c:v>
                </c:pt>
                <c:pt idx="6468" formatCode="General">
                  <c:v>0.13322100000000001</c:v>
                </c:pt>
                <c:pt idx="6469" formatCode="General">
                  <c:v>0.13324200000000011</c:v>
                </c:pt>
                <c:pt idx="6470" formatCode="General">
                  <c:v>0.13326199999999999</c:v>
                </c:pt>
                <c:pt idx="6471" formatCode="General">
                  <c:v>0.13328300000000001</c:v>
                </c:pt>
                <c:pt idx="6472" formatCode="General">
                  <c:v>0.133303</c:v>
                </c:pt>
                <c:pt idx="6473" formatCode="General">
                  <c:v>0.133324</c:v>
                </c:pt>
                <c:pt idx="6474" formatCode="General">
                  <c:v>0.13334499999999999</c:v>
                </c:pt>
                <c:pt idx="6475" formatCode="General">
                  <c:v>0.13336500000000001</c:v>
                </c:pt>
                <c:pt idx="6476" formatCode="General">
                  <c:v>0.133386</c:v>
                </c:pt>
                <c:pt idx="6477" formatCode="General">
                  <c:v>0.13340600000000011</c:v>
                </c:pt>
                <c:pt idx="6478" formatCode="General">
                  <c:v>0.13342699999999999</c:v>
                </c:pt>
                <c:pt idx="6479" formatCode="General">
                  <c:v>0.13344700000000018</c:v>
                </c:pt>
                <c:pt idx="6480" formatCode="General">
                  <c:v>0.13346900000000012</c:v>
                </c:pt>
                <c:pt idx="6481" formatCode="General">
                  <c:v>0.13348900000000011</c:v>
                </c:pt>
                <c:pt idx="6482" formatCode="General">
                  <c:v>0.13350999999999999</c:v>
                </c:pt>
                <c:pt idx="6483" formatCode="General">
                  <c:v>0.13353000000000001</c:v>
                </c:pt>
                <c:pt idx="6484" formatCode="General">
                  <c:v>0.133551</c:v>
                </c:pt>
                <c:pt idx="6485" formatCode="General">
                  <c:v>0.133571</c:v>
                </c:pt>
                <c:pt idx="6486" formatCode="General">
                  <c:v>0.13359199999999999</c:v>
                </c:pt>
                <c:pt idx="6487" formatCode="General">
                  <c:v>0.13361200000000001</c:v>
                </c:pt>
                <c:pt idx="6488" formatCode="General">
                  <c:v>0.133633</c:v>
                </c:pt>
                <c:pt idx="6489" formatCode="General">
                  <c:v>0.133654</c:v>
                </c:pt>
                <c:pt idx="6490" formatCode="General">
                  <c:v>0.13367399999999988</c:v>
                </c:pt>
                <c:pt idx="6491" formatCode="General">
                  <c:v>0.13369500000000001</c:v>
                </c:pt>
                <c:pt idx="6492" formatCode="General">
                  <c:v>0.13371500000000011</c:v>
                </c:pt>
                <c:pt idx="6493" formatCode="General">
                  <c:v>0.13373599999999999</c:v>
                </c:pt>
                <c:pt idx="6494" formatCode="General">
                  <c:v>0.13375699999999999</c:v>
                </c:pt>
                <c:pt idx="6495" formatCode="General">
                  <c:v>0.13377700000000001</c:v>
                </c:pt>
                <c:pt idx="6496" formatCode="General">
                  <c:v>0.13379800000000011</c:v>
                </c:pt>
                <c:pt idx="6497" formatCode="General">
                  <c:v>0.13381899999999999</c:v>
                </c:pt>
                <c:pt idx="6498" formatCode="General">
                  <c:v>0.13383900000000001</c:v>
                </c:pt>
                <c:pt idx="6499" formatCode="General">
                  <c:v>0.13385900000000001</c:v>
                </c:pt>
                <c:pt idx="6500" formatCode="General">
                  <c:v>0.13388</c:v>
                </c:pt>
                <c:pt idx="6501" formatCode="General">
                  <c:v>0.13389999999999999</c:v>
                </c:pt>
                <c:pt idx="6502" formatCode="General">
                  <c:v>0.13392200000000001</c:v>
                </c:pt>
                <c:pt idx="6503" formatCode="General">
                  <c:v>0.13394200000000012</c:v>
                </c:pt>
                <c:pt idx="6504" formatCode="General">
                  <c:v>0.13396300000000011</c:v>
                </c:pt>
                <c:pt idx="6505" formatCode="General">
                  <c:v>0.13398299999999999</c:v>
                </c:pt>
                <c:pt idx="6506" formatCode="General">
                  <c:v>0.13400400000000001</c:v>
                </c:pt>
                <c:pt idx="6507" formatCode="General">
                  <c:v>0.134024</c:v>
                </c:pt>
                <c:pt idx="6508" formatCode="General">
                  <c:v>0.13404500000000011</c:v>
                </c:pt>
                <c:pt idx="6509" formatCode="General">
                  <c:v>0.13406499999999999</c:v>
                </c:pt>
                <c:pt idx="6510" formatCode="General">
                  <c:v>0.13408600000000001</c:v>
                </c:pt>
                <c:pt idx="6511" formatCode="General">
                  <c:v>0.134107</c:v>
                </c:pt>
                <c:pt idx="6512" formatCode="General">
                  <c:v>0.134128</c:v>
                </c:pt>
                <c:pt idx="6513" formatCode="General">
                  <c:v>0.13414799999999999</c:v>
                </c:pt>
                <c:pt idx="6514" formatCode="General">
                  <c:v>0.13416800000000001</c:v>
                </c:pt>
                <c:pt idx="6515" formatCode="General">
                  <c:v>0.134189</c:v>
                </c:pt>
                <c:pt idx="6516" formatCode="General">
                  <c:v>0.13420899999999999</c:v>
                </c:pt>
                <c:pt idx="6517" formatCode="General">
                  <c:v>0.13423099999999999</c:v>
                </c:pt>
                <c:pt idx="6518" formatCode="General">
                  <c:v>0.13425100000000001</c:v>
                </c:pt>
                <c:pt idx="6519" formatCode="General">
                  <c:v>0.134272</c:v>
                </c:pt>
                <c:pt idx="6520" formatCode="General">
                  <c:v>0.13429199999999999</c:v>
                </c:pt>
                <c:pt idx="6521" formatCode="General">
                  <c:v>0.13431299999999999</c:v>
                </c:pt>
                <c:pt idx="6522" formatCode="General">
                  <c:v>0.13433300000000001</c:v>
                </c:pt>
                <c:pt idx="6523" formatCode="General">
                  <c:v>0.134354</c:v>
                </c:pt>
                <c:pt idx="6524" formatCode="General">
                  <c:v>0.13437399999999997</c:v>
                </c:pt>
                <c:pt idx="6525" formatCode="General">
                  <c:v>0.13439499999999999</c:v>
                </c:pt>
                <c:pt idx="6526" formatCode="General">
                  <c:v>0.13441600000000012</c:v>
                </c:pt>
                <c:pt idx="6527" formatCode="General">
                  <c:v>0.13443600000000011</c:v>
                </c:pt>
                <c:pt idx="6528" formatCode="General">
                  <c:v>0.13445699999999999</c:v>
                </c:pt>
                <c:pt idx="6529" formatCode="General">
                  <c:v>0.13447700000000001</c:v>
                </c:pt>
                <c:pt idx="6530" formatCode="General">
                  <c:v>0.13449800000000012</c:v>
                </c:pt>
                <c:pt idx="6531" formatCode="General">
                  <c:v>0.13451900000000011</c:v>
                </c:pt>
                <c:pt idx="6532" formatCode="General">
                  <c:v>0.13453899999999999</c:v>
                </c:pt>
                <c:pt idx="6533" formatCode="General">
                  <c:v>0.13456000000000001</c:v>
                </c:pt>
                <c:pt idx="6534" formatCode="General">
                  <c:v>0.13458100000000001</c:v>
                </c:pt>
                <c:pt idx="6535" formatCode="General">
                  <c:v>0.134601</c:v>
                </c:pt>
                <c:pt idx="6536" formatCode="General">
                  <c:v>0.13462199999999988</c:v>
                </c:pt>
                <c:pt idx="6537" formatCode="General">
                  <c:v>0.13464200000000001</c:v>
                </c:pt>
                <c:pt idx="6538" formatCode="General">
                  <c:v>0.134663</c:v>
                </c:pt>
                <c:pt idx="6539" formatCode="General">
                  <c:v>0.134684</c:v>
                </c:pt>
                <c:pt idx="6540" formatCode="General">
                  <c:v>0.13470399999999999</c:v>
                </c:pt>
                <c:pt idx="6541" formatCode="General">
                  <c:v>0.13472500000000001</c:v>
                </c:pt>
                <c:pt idx="6542" formatCode="General">
                  <c:v>0.13474500000000011</c:v>
                </c:pt>
                <c:pt idx="6543" formatCode="General">
                  <c:v>0.13476600000000011</c:v>
                </c:pt>
                <c:pt idx="6544" formatCode="General">
                  <c:v>0.13478599999999999</c:v>
                </c:pt>
                <c:pt idx="6545" formatCode="General">
                  <c:v>0.13480700000000001</c:v>
                </c:pt>
                <c:pt idx="6546" formatCode="General">
                  <c:v>0.134827</c:v>
                </c:pt>
                <c:pt idx="6547" formatCode="General">
                  <c:v>0.13484800000000011</c:v>
                </c:pt>
                <c:pt idx="6548" formatCode="General">
                  <c:v>0.13486899999999999</c:v>
                </c:pt>
                <c:pt idx="6549" formatCode="General">
                  <c:v>0.13489000000000001</c:v>
                </c:pt>
                <c:pt idx="6550" formatCode="General">
                  <c:v>0.13491000000000011</c:v>
                </c:pt>
                <c:pt idx="6551" formatCode="General">
                  <c:v>0.13493100000000011</c:v>
                </c:pt>
                <c:pt idx="6552" formatCode="General">
                  <c:v>0.13495099999999999</c:v>
                </c:pt>
                <c:pt idx="6553" formatCode="General">
                  <c:v>0.13497100000000001</c:v>
                </c:pt>
                <c:pt idx="6554" formatCode="General">
                  <c:v>0.13499300000000011</c:v>
                </c:pt>
                <c:pt idx="6555" formatCode="General">
                  <c:v>0.13501299999999999</c:v>
                </c:pt>
                <c:pt idx="6556" formatCode="General">
                  <c:v>0.13503399999999999</c:v>
                </c:pt>
                <c:pt idx="6557" formatCode="General">
                  <c:v>0.13505400000000001</c:v>
                </c:pt>
                <c:pt idx="6558" formatCode="General">
                  <c:v>0.135075</c:v>
                </c:pt>
                <c:pt idx="6559" formatCode="General">
                  <c:v>0.13509499999999999</c:v>
                </c:pt>
                <c:pt idx="6560" formatCode="General">
                  <c:v>0.13511600000000001</c:v>
                </c:pt>
                <c:pt idx="6561" formatCode="General">
                  <c:v>0.13513700000000001</c:v>
                </c:pt>
                <c:pt idx="6562" formatCode="General">
                  <c:v>0.135157</c:v>
                </c:pt>
                <c:pt idx="6563" formatCode="General">
                  <c:v>0.13517799999999988</c:v>
                </c:pt>
                <c:pt idx="6564" formatCode="General">
                  <c:v>0.13519900000000001</c:v>
                </c:pt>
                <c:pt idx="6565" formatCode="General">
                  <c:v>0.13521900000000012</c:v>
                </c:pt>
                <c:pt idx="6566" formatCode="General">
                  <c:v>0.13523900000000011</c:v>
                </c:pt>
                <c:pt idx="6567" formatCode="General">
                  <c:v>0.13525999999999999</c:v>
                </c:pt>
                <c:pt idx="6568" formatCode="General">
                  <c:v>0.13528100000000001</c:v>
                </c:pt>
                <c:pt idx="6569" formatCode="General">
                  <c:v>0.13530200000000001</c:v>
                </c:pt>
                <c:pt idx="6570" formatCode="General">
                  <c:v>0.135322</c:v>
                </c:pt>
                <c:pt idx="6571" formatCode="General">
                  <c:v>0.13534299999999999</c:v>
                </c:pt>
                <c:pt idx="6572" formatCode="General">
                  <c:v>0.13536300000000001</c:v>
                </c:pt>
                <c:pt idx="6573" formatCode="General">
                  <c:v>0.135384</c:v>
                </c:pt>
                <c:pt idx="6574" formatCode="General">
                  <c:v>0.13540400000000011</c:v>
                </c:pt>
                <c:pt idx="6575" formatCode="General">
                  <c:v>0.13542499999999999</c:v>
                </c:pt>
                <c:pt idx="6576" formatCode="General">
                  <c:v>0.13544600000000018</c:v>
                </c:pt>
                <c:pt idx="6577" formatCode="General">
                  <c:v>0.13546700000000012</c:v>
                </c:pt>
                <c:pt idx="6578" formatCode="General">
                  <c:v>0.13548700000000011</c:v>
                </c:pt>
                <c:pt idx="6579" formatCode="General">
                  <c:v>0.13550699999999999</c:v>
                </c:pt>
                <c:pt idx="6580" formatCode="General">
                  <c:v>0.13552800000000001</c:v>
                </c:pt>
                <c:pt idx="6581" formatCode="General">
                  <c:v>0.13554800000000011</c:v>
                </c:pt>
                <c:pt idx="6582" formatCode="General">
                  <c:v>0.13556900000000011</c:v>
                </c:pt>
                <c:pt idx="6583" formatCode="General">
                  <c:v>0.13558899999999999</c:v>
                </c:pt>
                <c:pt idx="6584" formatCode="General">
                  <c:v>0.13561000000000001</c:v>
                </c:pt>
                <c:pt idx="6585" formatCode="General">
                  <c:v>0.135631</c:v>
                </c:pt>
                <c:pt idx="6586" formatCode="General">
                  <c:v>0.13565199999999997</c:v>
                </c:pt>
                <c:pt idx="6587" formatCode="General">
                  <c:v>0.13567199999999988</c:v>
                </c:pt>
                <c:pt idx="6588" formatCode="General">
                  <c:v>0.13569300000000001</c:v>
                </c:pt>
                <c:pt idx="6589" formatCode="General">
                  <c:v>0.13571300000000011</c:v>
                </c:pt>
                <c:pt idx="6590" formatCode="General">
                  <c:v>0.13573399999999999</c:v>
                </c:pt>
                <c:pt idx="6591" formatCode="General">
                  <c:v>0.13575499999999999</c:v>
                </c:pt>
                <c:pt idx="6592" formatCode="General">
                  <c:v>0.13577600000000001</c:v>
                </c:pt>
                <c:pt idx="6593" formatCode="General">
                  <c:v>0.13579600000000011</c:v>
                </c:pt>
                <c:pt idx="6594" formatCode="General">
                  <c:v>0.13581599999999999</c:v>
                </c:pt>
                <c:pt idx="6595" formatCode="General">
                  <c:v>0.13583700000000001</c:v>
                </c:pt>
                <c:pt idx="6596" formatCode="General">
                  <c:v>0.13585700000000001</c:v>
                </c:pt>
                <c:pt idx="6597" formatCode="General">
                  <c:v>0.135878</c:v>
                </c:pt>
                <c:pt idx="6598" formatCode="General">
                  <c:v>0.13589899999999999</c:v>
                </c:pt>
                <c:pt idx="6599" formatCode="General">
                  <c:v>0.13591900000000018</c:v>
                </c:pt>
                <c:pt idx="6600" formatCode="General">
                  <c:v>0.13594000000000012</c:v>
                </c:pt>
                <c:pt idx="6601" formatCode="General">
                  <c:v>0.13596100000000011</c:v>
                </c:pt>
                <c:pt idx="6602" formatCode="General">
                  <c:v>0.13598099999999999</c:v>
                </c:pt>
                <c:pt idx="6603" formatCode="General">
                  <c:v>0.13600200000000001</c:v>
                </c:pt>
                <c:pt idx="6604" formatCode="General">
                  <c:v>0.136022</c:v>
                </c:pt>
                <c:pt idx="6605" formatCode="General">
                  <c:v>0.13604300000000011</c:v>
                </c:pt>
                <c:pt idx="6606" formatCode="General">
                  <c:v>0.13606399999999999</c:v>
                </c:pt>
                <c:pt idx="6607" formatCode="General">
                  <c:v>0.13608400000000001</c:v>
                </c:pt>
                <c:pt idx="6608" formatCode="General">
                  <c:v>0.136105</c:v>
                </c:pt>
                <c:pt idx="6609" formatCode="General">
                  <c:v>0.136125</c:v>
                </c:pt>
                <c:pt idx="6610" formatCode="General">
                  <c:v>0.13614599999999999</c:v>
                </c:pt>
                <c:pt idx="6611" formatCode="General">
                  <c:v>0.13616600000000001</c:v>
                </c:pt>
                <c:pt idx="6612" formatCode="General">
                  <c:v>0.136187</c:v>
                </c:pt>
                <c:pt idx="6613" formatCode="General">
                  <c:v>0.13620699999999999</c:v>
                </c:pt>
                <c:pt idx="6614" formatCode="General">
                  <c:v>0.13622899999999999</c:v>
                </c:pt>
                <c:pt idx="6615" formatCode="General">
                  <c:v>0.13624900000000012</c:v>
                </c:pt>
                <c:pt idx="6616" formatCode="General">
                  <c:v>0.13627</c:v>
                </c:pt>
                <c:pt idx="6617" formatCode="General">
                  <c:v>0.13628999999999999</c:v>
                </c:pt>
                <c:pt idx="6618" formatCode="General">
                  <c:v>0.13631099999999999</c:v>
                </c:pt>
                <c:pt idx="6619" formatCode="General">
                  <c:v>0.13633100000000001</c:v>
                </c:pt>
                <c:pt idx="6620" formatCode="General">
                  <c:v>0.136351</c:v>
                </c:pt>
                <c:pt idx="6621" formatCode="General">
                  <c:v>0.13637199999999997</c:v>
                </c:pt>
                <c:pt idx="6622" formatCode="General">
                  <c:v>0.13639299999999999</c:v>
                </c:pt>
                <c:pt idx="6623" formatCode="General">
                  <c:v>0.13641400000000012</c:v>
                </c:pt>
                <c:pt idx="6624" formatCode="General">
                  <c:v>0.13643400000000011</c:v>
                </c:pt>
                <c:pt idx="6625" formatCode="General">
                  <c:v>0.13645499999999999</c:v>
                </c:pt>
                <c:pt idx="6626" formatCode="General">
                  <c:v>0.13647500000000001</c:v>
                </c:pt>
                <c:pt idx="6627" formatCode="General">
                  <c:v>0.13649600000000012</c:v>
                </c:pt>
                <c:pt idx="6628" formatCode="General">
                  <c:v>0.13651700000000011</c:v>
                </c:pt>
                <c:pt idx="6629" formatCode="General">
                  <c:v>0.13653799999999999</c:v>
                </c:pt>
                <c:pt idx="6630" formatCode="General">
                  <c:v>0.13655800000000001</c:v>
                </c:pt>
                <c:pt idx="6631" formatCode="General">
                  <c:v>0.13657900000000001</c:v>
                </c:pt>
                <c:pt idx="6632" formatCode="General">
                  <c:v>0.13659900000000011</c:v>
                </c:pt>
                <c:pt idx="6633" formatCode="General">
                  <c:v>0.13661899999999999</c:v>
                </c:pt>
                <c:pt idx="6634" formatCode="General">
                  <c:v>0.13664000000000001</c:v>
                </c:pt>
                <c:pt idx="6635" formatCode="General">
                  <c:v>0.136661</c:v>
                </c:pt>
                <c:pt idx="6636" formatCode="General">
                  <c:v>0.136681</c:v>
                </c:pt>
                <c:pt idx="6637" formatCode="General">
                  <c:v>0.13670199999999999</c:v>
                </c:pt>
                <c:pt idx="6638" formatCode="General">
                  <c:v>0.13672300000000001</c:v>
                </c:pt>
                <c:pt idx="6639" formatCode="General">
                  <c:v>0.13674300000000011</c:v>
                </c:pt>
                <c:pt idx="6640" formatCode="General">
                  <c:v>0.13676400000000011</c:v>
                </c:pt>
                <c:pt idx="6641" formatCode="General">
                  <c:v>0.13678399999999999</c:v>
                </c:pt>
                <c:pt idx="6642" formatCode="General">
                  <c:v>0.13680500000000001</c:v>
                </c:pt>
                <c:pt idx="6643" formatCode="General">
                  <c:v>0.136826</c:v>
                </c:pt>
                <c:pt idx="6644" formatCode="General">
                  <c:v>0.13684600000000011</c:v>
                </c:pt>
                <c:pt idx="6645" formatCode="General">
                  <c:v>0.13686699999999999</c:v>
                </c:pt>
                <c:pt idx="6646" formatCode="General">
                  <c:v>0.13688700000000001</c:v>
                </c:pt>
                <c:pt idx="6647" formatCode="General">
                  <c:v>0.13690800000000011</c:v>
                </c:pt>
                <c:pt idx="6648" formatCode="General">
                  <c:v>0.13692799999999999</c:v>
                </c:pt>
                <c:pt idx="6649" formatCode="General">
                  <c:v>0.13694900000000018</c:v>
                </c:pt>
                <c:pt idx="6650" formatCode="General">
                  <c:v>0.13696900000000012</c:v>
                </c:pt>
                <c:pt idx="6651" formatCode="General">
                  <c:v>0.13699100000000011</c:v>
                </c:pt>
                <c:pt idx="6652" formatCode="General">
                  <c:v>0.13701099999999999</c:v>
                </c:pt>
                <c:pt idx="6653" formatCode="General">
                  <c:v>0.13703199999999999</c:v>
                </c:pt>
                <c:pt idx="6654" formatCode="General">
                  <c:v>0.13705200000000001</c:v>
                </c:pt>
                <c:pt idx="6655" formatCode="General">
                  <c:v>0.137073</c:v>
                </c:pt>
                <c:pt idx="6656" formatCode="General">
                  <c:v>0.13709299999999999</c:v>
                </c:pt>
                <c:pt idx="6657" formatCode="General">
                  <c:v>0.13711400000000001</c:v>
                </c:pt>
                <c:pt idx="6658" formatCode="General">
                  <c:v>0.13713400000000001</c:v>
                </c:pt>
                <c:pt idx="6659" formatCode="General">
                  <c:v>0.137156</c:v>
                </c:pt>
                <c:pt idx="6660" formatCode="General">
                  <c:v>0.13717599999999988</c:v>
                </c:pt>
                <c:pt idx="6661" formatCode="General">
                  <c:v>0.13719600000000001</c:v>
                </c:pt>
                <c:pt idx="6662" formatCode="General">
                  <c:v>0.13721700000000012</c:v>
                </c:pt>
                <c:pt idx="6663" formatCode="General">
                  <c:v>0.13723700000000011</c:v>
                </c:pt>
                <c:pt idx="6664" formatCode="General">
                  <c:v>0.13725799999999999</c:v>
                </c:pt>
                <c:pt idx="6665" formatCode="General">
                  <c:v>0.13727800000000001</c:v>
                </c:pt>
                <c:pt idx="6666" formatCode="General">
                  <c:v>0.13730000000000001</c:v>
                </c:pt>
                <c:pt idx="6667" formatCode="General">
                  <c:v>0.13732</c:v>
                </c:pt>
                <c:pt idx="6668" formatCode="General">
                  <c:v>0.13734099999999999</c:v>
                </c:pt>
                <c:pt idx="6669" formatCode="General">
                  <c:v>0.13736100000000001</c:v>
                </c:pt>
                <c:pt idx="6670" formatCode="General">
                  <c:v>0.137382</c:v>
                </c:pt>
                <c:pt idx="6671" formatCode="General">
                  <c:v>0.13740200000000011</c:v>
                </c:pt>
                <c:pt idx="6672" formatCode="General">
                  <c:v>0.13742299999999999</c:v>
                </c:pt>
                <c:pt idx="6673" formatCode="General">
                  <c:v>0.13744300000000018</c:v>
                </c:pt>
                <c:pt idx="6674" formatCode="General">
                  <c:v>0.13746400000000011</c:v>
                </c:pt>
                <c:pt idx="6675" formatCode="General">
                  <c:v>0.13748500000000011</c:v>
                </c:pt>
                <c:pt idx="6676" formatCode="General">
                  <c:v>0.13750499999999999</c:v>
                </c:pt>
                <c:pt idx="6677" formatCode="General">
                  <c:v>0.13752600000000001</c:v>
                </c:pt>
                <c:pt idx="6678" formatCode="General">
                  <c:v>0.13754600000000011</c:v>
                </c:pt>
                <c:pt idx="6679" formatCode="General">
                  <c:v>0.13756699999999999</c:v>
                </c:pt>
                <c:pt idx="6680" formatCode="General">
                  <c:v>0.13758799999999999</c:v>
                </c:pt>
                <c:pt idx="6681" formatCode="General">
                  <c:v>0.13760800000000001</c:v>
                </c:pt>
                <c:pt idx="6682" formatCode="General">
                  <c:v>0.137629</c:v>
                </c:pt>
                <c:pt idx="6683" formatCode="General">
                  <c:v>0.13764999999999999</c:v>
                </c:pt>
                <c:pt idx="6684" formatCode="General">
                  <c:v>0.13766999999999999</c:v>
                </c:pt>
                <c:pt idx="6685" formatCode="General">
                  <c:v>0.13769100000000001</c:v>
                </c:pt>
                <c:pt idx="6686" formatCode="General">
                  <c:v>0.13771100000000011</c:v>
                </c:pt>
                <c:pt idx="6687" formatCode="General">
                  <c:v>0.13773099999999999</c:v>
                </c:pt>
                <c:pt idx="6688" formatCode="General">
                  <c:v>0.13775299999999999</c:v>
                </c:pt>
                <c:pt idx="6689" formatCode="General">
                  <c:v>0.13777300000000001</c:v>
                </c:pt>
                <c:pt idx="6690" formatCode="General">
                  <c:v>0.13779400000000011</c:v>
                </c:pt>
                <c:pt idx="6691" formatCode="General">
                  <c:v>0.13781399999999999</c:v>
                </c:pt>
                <c:pt idx="6692" formatCode="General">
                  <c:v>0.13783500000000001</c:v>
                </c:pt>
                <c:pt idx="6693" formatCode="General">
                  <c:v>0.13785500000000001</c:v>
                </c:pt>
                <c:pt idx="6694" formatCode="General">
                  <c:v>0.137876</c:v>
                </c:pt>
                <c:pt idx="6695" formatCode="General">
                  <c:v>0.13789599999999999</c:v>
                </c:pt>
                <c:pt idx="6696" formatCode="General">
                  <c:v>0.13791800000000018</c:v>
                </c:pt>
                <c:pt idx="6697" formatCode="General">
                  <c:v>0.13793800000000012</c:v>
                </c:pt>
                <c:pt idx="6698" formatCode="General">
                  <c:v>0.13795900000000011</c:v>
                </c:pt>
                <c:pt idx="6699" formatCode="General">
                  <c:v>0.13797899999999999</c:v>
                </c:pt>
                <c:pt idx="6700" formatCode="General">
                  <c:v>0.13799900000000018</c:v>
                </c:pt>
                <c:pt idx="6701" formatCode="General">
                  <c:v>0.13802</c:v>
                </c:pt>
                <c:pt idx="6702" formatCode="General">
                  <c:v>0.13804000000000011</c:v>
                </c:pt>
                <c:pt idx="6703" formatCode="General">
                  <c:v>0.13806199999999999</c:v>
                </c:pt>
                <c:pt idx="6704" formatCode="General">
                  <c:v>0.13808200000000001</c:v>
                </c:pt>
                <c:pt idx="6705" formatCode="General">
                  <c:v>0.138103</c:v>
                </c:pt>
                <c:pt idx="6706" formatCode="General">
                  <c:v>0.138123</c:v>
                </c:pt>
                <c:pt idx="6707" formatCode="General">
                  <c:v>0.13814399999999999</c:v>
                </c:pt>
                <c:pt idx="6708" formatCode="General">
                  <c:v>0.13816400000000001</c:v>
                </c:pt>
                <c:pt idx="6709" formatCode="General">
                  <c:v>0.138185</c:v>
                </c:pt>
                <c:pt idx="6710" formatCode="General">
                  <c:v>0.13820499999999999</c:v>
                </c:pt>
                <c:pt idx="6711" formatCode="General">
                  <c:v>0.13822599999999999</c:v>
                </c:pt>
                <c:pt idx="6712" formatCode="General">
                  <c:v>0.13824700000000012</c:v>
                </c:pt>
                <c:pt idx="6713" formatCode="General">
                  <c:v>0.13826700000000011</c:v>
                </c:pt>
                <c:pt idx="6714" formatCode="General">
                  <c:v>0.13828799999999999</c:v>
                </c:pt>
                <c:pt idx="6715" formatCode="General">
                  <c:v>0.13830799999999999</c:v>
                </c:pt>
                <c:pt idx="6716" formatCode="General">
                  <c:v>0.13832900000000001</c:v>
                </c:pt>
                <c:pt idx="6717" formatCode="General">
                  <c:v>0.13835</c:v>
                </c:pt>
                <c:pt idx="6718" formatCode="General">
                  <c:v>0.13836999999999999</c:v>
                </c:pt>
                <c:pt idx="6719" formatCode="General">
                  <c:v>0.13839099999999999</c:v>
                </c:pt>
                <c:pt idx="6720" formatCode="General">
                  <c:v>0.13841200000000012</c:v>
                </c:pt>
                <c:pt idx="6721" formatCode="General">
                  <c:v>0.13843200000000011</c:v>
                </c:pt>
                <c:pt idx="6722" formatCode="General">
                  <c:v>0.13845299999999999</c:v>
                </c:pt>
                <c:pt idx="6723" formatCode="General">
                  <c:v>0.13847300000000001</c:v>
                </c:pt>
                <c:pt idx="6724" formatCode="General">
                  <c:v>0.13849400000000012</c:v>
                </c:pt>
                <c:pt idx="6725" formatCode="General">
                  <c:v>0.13851500000000011</c:v>
                </c:pt>
                <c:pt idx="6726" formatCode="General">
                  <c:v>0.13853499999999999</c:v>
                </c:pt>
                <c:pt idx="6727" formatCode="General">
                  <c:v>0.13855600000000001</c:v>
                </c:pt>
                <c:pt idx="6728" formatCode="General">
                  <c:v>0.138576</c:v>
                </c:pt>
                <c:pt idx="6729" formatCode="General">
                  <c:v>0.13859700000000011</c:v>
                </c:pt>
                <c:pt idx="6730" formatCode="General">
                  <c:v>0.13861699999999999</c:v>
                </c:pt>
                <c:pt idx="6731" formatCode="General">
                  <c:v>0.13863800000000001</c:v>
                </c:pt>
                <c:pt idx="6732" formatCode="General">
                  <c:v>0.138658</c:v>
                </c:pt>
                <c:pt idx="6733" formatCode="General">
                  <c:v>0.13868</c:v>
                </c:pt>
                <c:pt idx="6734" formatCode="General">
                  <c:v>0.13869999999999999</c:v>
                </c:pt>
                <c:pt idx="6735" formatCode="General">
                  <c:v>0.13872100000000001</c:v>
                </c:pt>
                <c:pt idx="6736" formatCode="General">
                  <c:v>0.13874100000000011</c:v>
                </c:pt>
                <c:pt idx="6737" formatCode="General">
                  <c:v>0.13876200000000011</c:v>
                </c:pt>
                <c:pt idx="6738" formatCode="General">
                  <c:v>0.13878199999999999</c:v>
                </c:pt>
                <c:pt idx="6739" formatCode="General">
                  <c:v>0.13880300000000001</c:v>
                </c:pt>
                <c:pt idx="6740" formatCode="General">
                  <c:v>0.138824</c:v>
                </c:pt>
                <c:pt idx="6741" formatCode="General">
                  <c:v>0.13884400000000011</c:v>
                </c:pt>
                <c:pt idx="6742" formatCode="General">
                  <c:v>0.13886499999999999</c:v>
                </c:pt>
                <c:pt idx="6743" formatCode="General">
                  <c:v>0.13888500000000001</c:v>
                </c:pt>
                <c:pt idx="6744" formatCode="General">
                  <c:v>0.13890600000000011</c:v>
                </c:pt>
                <c:pt idx="6745" formatCode="General">
                  <c:v>0.13892599999999999</c:v>
                </c:pt>
                <c:pt idx="6746" formatCode="General">
                  <c:v>0.13894700000000013</c:v>
                </c:pt>
                <c:pt idx="6747" formatCode="General">
                  <c:v>0.13896700000000012</c:v>
                </c:pt>
                <c:pt idx="6748" formatCode="General">
                  <c:v>0.13898800000000011</c:v>
                </c:pt>
                <c:pt idx="6749" formatCode="General">
                  <c:v>0.13900899999999999</c:v>
                </c:pt>
                <c:pt idx="6750" formatCode="General">
                  <c:v>0.13902999999999999</c:v>
                </c:pt>
                <c:pt idx="6751" formatCode="General">
                  <c:v>0.13905000000000001</c:v>
                </c:pt>
                <c:pt idx="6752" formatCode="General">
                  <c:v>0.139071</c:v>
                </c:pt>
                <c:pt idx="6753" formatCode="General">
                  <c:v>0.13909099999999999</c:v>
                </c:pt>
                <c:pt idx="6754" formatCode="General">
                  <c:v>0.13911200000000001</c:v>
                </c:pt>
                <c:pt idx="6755" formatCode="General">
                  <c:v>0.13913200000000001</c:v>
                </c:pt>
                <c:pt idx="6756" formatCode="General">
                  <c:v>0.139153</c:v>
                </c:pt>
                <c:pt idx="6757" formatCode="General">
                  <c:v>0.13917399999999988</c:v>
                </c:pt>
                <c:pt idx="6758" formatCode="General">
                  <c:v>0.13919400000000001</c:v>
                </c:pt>
                <c:pt idx="6759" formatCode="General">
                  <c:v>0.13921500000000012</c:v>
                </c:pt>
                <c:pt idx="6760" formatCode="General">
                  <c:v>0.13923500000000011</c:v>
                </c:pt>
                <c:pt idx="6761" formatCode="General">
                  <c:v>0.13925599999999999</c:v>
                </c:pt>
                <c:pt idx="6762" formatCode="General">
                  <c:v>0.13927700000000001</c:v>
                </c:pt>
                <c:pt idx="6763" formatCode="General">
                  <c:v>0.13929800000000012</c:v>
                </c:pt>
                <c:pt idx="6764" formatCode="General">
                  <c:v>0.13931800000000011</c:v>
                </c:pt>
                <c:pt idx="6765" formatCode="General">
                  <c:v>0.13933899999999999</c:v>
                </c:pt>
                <c:pt idx="6766" formatCode="General">
                  <c:v>0.13935900000000001</c:v>
                </c:pt>
                <c:pt idx="6767" formatCode="General">
                  <c:v>0.139379</c:v>
                </c:pt>
                <c:pt idx="6768" formatCode="General">
                  <c:v>0.13940000000000011</c:v>
                </c:pt>
                <c:pt idx="6769" formatCode="General">
                  <c:v>0.13942000000000004</c:v>
                </c:pt>
                <c:pt idx="6770" formatCode="General">
                  <c:v>0.13944200000000018</c:v>
                </c:pt>
                <c:pt idx="6771" formatCode="General">
                  <c:v>0.13946200000000011</c:v>
                </c:pt>
                <c:pt idx="6772" formatCode="General">
                  <c:v>0.13948300000000011</c:v>
                </c:pt>
                <c:pt idx="6773" formatCode="General">
                  <c:v>0.13950299999999999</c:v>
                </c:pt>
                <c:pt idx="6774" formatCode="General">
                  <c:v>0.13952400000000001</c:v>
                </c:pt>
                <c:pt idx="6775" formatCode="General">
                  <c:v>0.13954400000000011</c:v>
                </c:pt>
                <c:pt idx="6776" formatCode="General">
                  <c:v>0.13956499999999999</c:v>
                </c:pt>
                <c:pt idx="6777" formatCode="General">
                  <c:v>0.13958599999999999</c:v>
                </c:pt>
                <c:pt idx="6778" formatCode="General">
                  <c:v>0.13960700000000001</c:v>
                </c:pt>
                <c:pt idx="6779" formatCode="General">
                  <c:v>0.139627</c:v>
                </c:pt>
                <c:pt idx="6780" formatCode="General">
                  <c:v>0.13964699999999999</c:v>
                </c:pt>
                <c:pt idx="6781" formatCode="General">
                  <c:v>0.13966799999999999</c:v>
                </c:pt>
                <c:pt idx="6782" formatCode="General">
                  <c:v>0.13968800000000001</c:v>
                </c:pt>
                <c:pt idx="6783" formatCode="General">
                  <c:v>0.13970900000000011</c:v>
                </c:pt>
                <c:pt idx="6784" formatCode="General">
                  <c:v>0.13972899999999999</c:v>
                </c:pt>
                <c:pt idx="6785" formatCode="General">
                  <c:v>0.13975000000000001</c:v>
                </c:pt>
                <c:pt idx="6786" formatCode="General">
                  <c:v>0.13977100000000001</c:v>
                </c:pt>
                <c:pt idx="6787" formatCode="General">
                  <c:v>0.13979200000000011</c:v>
                </c:pt>
                <c:pt idx="6788" formatCode="General">
                  <c:v>0.13981199999999999</c:v>
                </c:pt>
                <c:pt idx="6789" formatCode="General">
                  <c:v>0.13983300000000001</c:v>
                </c:pt>
                <c:pt idx="6790" formatCode="General">
                  <c:v>0.13985300000000001</c:v>
                </c:pt>
                <c:pt idx="6791" formatCode="General">
                  <c:v>0.139874</c:v>
                </c:pt>
                <c:pt idx="6792" formatCode="General">
                  <c:v>0.13989499999999999</c:v>
                </c:pt>
                <c:pt idx="6793" formatCode="General">
                  <c:v>0.13991500000000018</c:v>
                </c:pt>
                <c:pt idx="6794" formatCode="General">
                  <c:v>0.13993600000000012</c:v>
                </c:pt>
                <c:pt idx="6795" formatCode="General">
                  <c:v>0.13995600000000011</c:v>
                </c:pt>
                <c:pt idx="6796" formatCode="General">
                  <c:v>0.13997699999999999</c:v>
                </c:pt>
                <c:pt idx="6797" formatCode="General">
                  <c:v>0.13999700000000018</c:v>
                </c:pt>
                <c:pt idx="6798" formatCode="General">
                  <c:v>0.14001800000000011</c:v>
                </c:pt>
                <c:pt idx="6799" formatCode="General">
                  <c:v>0.14003800000000011</c:v>
                </c:pt>
                <c:pt idx="6800" formatCode="General">
                  <c:v>0.14005999999999999</c:v>
                </c:pt>
                <c:pt idx="6801" formatCode="General">
                  <c:v>0.14008000000000001</c:v>
                </c:pt>
                <c:pt idx="6802" formatCode="General">
                  <c:v>0.140101</c:v>
                </c:pt>
                <c:pt idx="6803" formatCode="General">
                  <c:v>0.140121</c:v>
                </c:pt>
                <c:pt idx="6804" formatCode="General">
                  <c:v>0.14014199999999999</c:v>
                </c:pt>
                <c:pt idx="6805" formatCode="General">
                  <c:v>0.14016200000000001</c:v>
                </c:pt>
                <c:pt idx="6806" formatCode="General">
                  <c:v>0.140183</c:v>
                </c:pt>
                <c:pt idx="6807" formatCode="General">
                  <c:v>0.14020400000000011</c:v>
                </c:pt>
                <c:pt idx="6808" formatCode="General">
                  <c:v>0.14022399999999999</c:v>
                </c:pt>
                <c:pt idx="6809" formatCode="General">
                  <c:v>0.14024500000000012</c:v>
                </c:pt>
                <c:pt idx="6810" formatCode="General">
                  <c:v>0.14026500000000011</c:v>
                </c:pt>
                <c:pt idx="6811" formatCode="General">
                  <c:v>0.14028599999999999</c:v>
                </c:pt>
                <c:pt idx="6812" formatCode="General">
                  <c:v>0.14030599999999999</c:v>
                </c:pt>
                <c:pt idx="6813" formatCode="General">
                  <c:v>0.14032700000000001</c:v>
                </c:pt>
                <c:pt idx="6814" formatCode="General">
                  <c:v>0.14034800000000011</c:v>
                </c:pt>
                <c:pt idx="6815" formatCode="General">
                  <c:v>0.14036899999999999</c:v>
                </c:pt>
                <c:pt idx="6816" formatCode="General">
                  <c:v>0.14038900000000001</c:v>
                </c:pt>
                <c:pt idx="6817" formatCode="General">
                  <c:v>0.14041000000000012</c:v>
                </c:pt>
                <c:pt idx="6818" formatCode="General">
                  <c:v>0.14043000000000011</c:v>
                </c:pt>
                <c:pt idx="6819" formatCode="General">
                  <c:v>0.14045099999999999</c:v>
                </c:pt>
                <c:pt idx="6820" formatCode="General">
                  <c:v>0.14047100000000001</c:v>
                </c:pt>
                <c:pt idx="6821" formatCode="General">
                  <c:v>0.14049200000000012</c:v>
                </c:pt>
                <c:pt idx="6822" formatCode="General">
                  <c:v>0.14051200000000011</c:v>
                </c:pt>
                <c:pt idx="6823" formatCode="General">
                  <c:v>0.14053299999999999</c:v>
                </c:pt>
                <c:pt idx="6824" formatCode="General">
                  <c:v>0.14055400000000001</c:v>
                </c:pt>
                <c:pt idx="6825" formatCode="General">
                  <c:v>0.140574</c:v>
                </c:pt>
                <c:pt idx="6826" formatCode="General">
                  <c:v>0.14059500000000011</c:v>
                </c:pt>
                <c:pt idx="6827" formatCode="General">
                  <c:v>0.14061499999999999</c:v>
                </c:pt>
                <c:pt idx="6828" formatCode="General">
                  <c:v>0.14063600000000001</c:v>
                </c:pt>
                <c:pt idx="6829" formatCode="General">
                  <c:v>0.140657</c:v>
                </c:pt>
                <c:pt idx="6830" formatCode="General">
                  <c:v>0.140677</c:v>
                </c:pt>
                <c:pt idx="6831" formatCode="General">
                  <c:v>0.14069799999999999</c:v>
                </c:pt>
                <c:pt idx="6832" formatCode="General">
                  <c:v>0.14071900000000018</c:v>
                </c:pt>
                <c:pt idx="6833" formatCode="General">
                  <c:v>0.14073900000000011</c:v>
                </c:pt>
                <c:pt idx="6834" formatCode="General">
                  <c:v>0.14075900000000011</c:v>
                </c:pt>
                <c:pt idx="6835" formatCode="General">
                  <c:v>0.14077999999999999</c:v>
                </c:pt>
                <c:pt idx="6836" formatCode="General">
                  <c:v>0.14080000000000001</c:v>
                </c:pt>
                <c:pt idx="6837" formatCode="General">
                  <c:v>0.140822</c:v>
                </c:pt>
                <c:pt idx="6838" formatCode="General">
                  <c:v>0.14084199999999999</c:v>
                </c:pt>
                <c:pt idx="6839" formatCode="General">
                  <c:v>0.14086299999999999</c:v>
                </c:pt>
                <c:pt idx="6840" formatCode="General">
                  <c:v>0.14088300000000001</c:v>
                </c:pt>
                <c:pt idx="6841" formatCode="General">
                  <c:v>0.14090400000000011</c:v>
                </c:pt>
                <c:pt idx="6842" formatCode="General">
                  <c:v>0.14092399999999999</c:v>
                </c:pt>
                <c:pt idx="6843" formatCode="General">
                  <c:v>0.14094500000000013</c:v>
                </c:pt>
                <c:pt idx="6844" formatCode="General">
                  <c:v>0.14096600000000012</c:v>
                </c:pt>
                <c:pt idx="6845" formatCode="General">
                  <c:v>0.14098700000000011</c:v>
                </c:pt>
                <c:pt idx="6846" formatCode="General">
                  <c:v>0.14100699999999999</c:v>
                </c:pt>
                <c:pt idx="6847" formatCode="General">
                  <c:v>0.14102700000000001</c:v>
                </c:pt>
                <c:pt idx="6848" formatCode="General">
                  <c:v>0.14104800000000012</c:v>
                </c:pt>
                <c:pt idx="6849" formatCode="General">
                  <c:v>0.14106800000000011</c:v>
                </c:pt>
                <c:pt idx="6850" formatCode="General">
                  <c:v>0.14108899999999999</c:v>
                </c:pt>
                <c:pt idx="6851" formatCode="General">
                  <c:v>0.14110900000000001</c:v>
                </c:pt>
                <c:pt idx="6852" formatCode="General">
                  <c:v>0.14113100000000001</c:v>
                </c:pt>
                <c:pt idx="6853" formatCode="General">
                  <c:v>0.141151</c:v>
                </c:pt>
                <c:pt idx="6854" formatCode="General">
                  <c:v>0.14117199999999988</c:v>
                </c:pt>
                <c:pt idx="6855" formatCode="General">
                  <c:v>0.14119200000000001</c:v>
                </c:pt>
                <c:pt idx="6856" formatCode="General">
                  <c:v>0.14121300000000012</c:v>
                </c:pt>
                <c:pt idx="6857" formatCode="General">
                  <c:v>0.14123300000000011</c:v>
                </c:pt>
                <c:pt idx="6858" formatCode="General">
                  <c:v>0.14125399999999999</c:v>
                </c:pt>
                <c:pt idx="6859" formatCode="General">
                  <c:v>0.14127400000000001</c:v>
                </c:pt>
                <c:pt idx="6860" formatCode="General">
                  <c:v>0.14129500000000011</c:v>
                </c:pt>
                <c:pt idx="6861" formatCode="General">
                  <c:v>0.14131600000000011</c:v>
                </c:pt>
                <c:pt idx="6862" formatCode="General">
                  <c:v>0.14133599999999999</c:v>
                </c:pt>
                <c:pt idx="6863" formatCode="General">
                  <c:v>0.14135700000000001</c:v>
                </c:pt>
                <c:pt idx="6864" formatCode="General">
                  <c:v>0.141377</c:v>
                </c:pt>
                <c:pt idx="6865" formatCode="General">
                  <c:v>0.14139800000000011</c:v>
                </c:pt>
                <c:pt idx="6866" formatCode="General">
                  <c:v>0.14141900000000018</c:v>
                </c:pt>
                <c:pt idx="6867" formatCode="General">
                  <c:v>0.14143900000000012</c:v>
                </c:pt>
                <c:pt idx="6868" formatCode="General">
                  <c:v>0.14146000000000011</c:v>
                </c:pt>
                <c:pt idx="6869" formatCode="General">
                  <c:v>0.14148100000000011</c:v>
                </c:pt>
                <c:pt idx="6870" formatCode="General">
                  <c:v>0.14150099999999999</c:v>
                </c:pt>
                <c:pt idx="6871" formatCode="General">
                  <c:v>0.14152200000000001</c:v>
                </c:pt>
                <c:pt idx="6872" formatCode="General">
                  <c:v>0.14154200000000011</c:v>
                </c:pt>
                <c:pt idx="6873" formatCode="General">
                  <c:v>0.14156299999999999</c:v>
                </c:pt>
                <c:pt idx="6874" formatCode="General">
                  <c:v>0.14158399999999999</c:v>
                </c:pt>
                <c:pt idx="6875" formatCode="General">
                  <c:v>0.14160400000000001</c:v>
                </c:pt>
                <c:pt idx="6876" formatCode="General">
                  <c:v>0.141625</c:v>
                </c:pt>
                <c:pt idx="6877" formatCode="General">
                  <c:v>0.14164499999999999</c:v>
                </c:pt>
                <c:pt idx="6878" formatCode="General">
                  <c:v>0.14166599999999999</c:v>
                </c:pt>
                <c:pt idx="6879" formatCode="General">
                  <c:v>0.14168600000000001</c:v>
                </c:pt>
                <c:pt idx="6880" formatCode="General">
                  <c:v>0.14170700000000011</c:v>
                </c:pt>
                <c:pt idx="6881" formatCode="General">
                  <c:v>0.14172799999999999</c:v>
                </c:pt>
                <c:pt idx="6882" formatCode="General">
                  <c:v>0.14174900000000018</c:v>
                </c:pt>
                <c:pt idx="6883" formatCode="General">
                  <c:v>0.14176900000000012</c:v>
                </c:pt>
                <c:pt idx="6884" formatCode="General">
                  <c:v>0.14179000000000011</c:v>
                </c:pt>
                <c:pt idx="6885" formatCode="General">
                  <c:v>0.14180999999999999</c:v>
                </c:pt>
                <c:pt idx="6886" formatCode="General">
                  <c:v>0.14183100000000001</c:v>
                </c:pt>
                <c:pt idx="6887" formatCode="General">
                  <c:v>0.141851</c:v>
                </c:pt>
                <c:pt idx="6888" formatCode="General">
                  <c:v>0.141871</c:v>
                </c:pt>
                <c:pt idx="6889" formatCode="General">
                  <c:v>0.14189299999999999</c:v>
                </c:pt>
                <c:pt idx="6890" formatCode="General">
                  <c:v>0.14191300000000018</c:v>
                </c:pt>
                <c:pt idx="6891" formatCode="General">
                  <c:v>0.14193400000000012</c:v>
                </c:pt>
                <c:pt idx="6892" formatCode="General">
                  <c:v>0.14195400000000011</c:v>
                </c:pt>
                <c:pt idx="6893" formatCode="General">
                  <c:v>0.14197499999999999</c:v>
                </c:pt>
                <c:pt idx="6894" formatCode="General">
                  <c:v>0.14199500000000018</c:v>
                </c:pt>
                <c:pt idx="6895" formatCode="General">
                  <c:v>0.14201600000000011</c:v>
                </c:pt>
                <c:pt idx="6896" formatCode="General">
                  <c:v>0.14203600000000011</c:v>
                </c:pt>
                <c:pt idx="6897" formatCode="General">
                  <c:v>0.14205699999999999</c:v>
                </c:pt>
                <c:pt idx="6898" formatCode="General">
                  <c:v>0.14207800000000001</c:v>
                </c:pt>
                <c:pt idx="6899" formatCode="General">
                  <c:v>0.14209900000000011</c:v>
                </c:pt>
                <c:pt idx="6900" formatCode="General">
                  <c:v>0.14211900000000011</c:v>
                </c:pt>
                <c:pt idx="6901" formatCode="General">
                  <c:v>0.14213899999999999</c:v>
                </c:pt>
                <c:pt idx="6902" formatCode="General">
                  <c:v>0.14216000000000001</c:v>
                </c:pt>
                <c:pt idx="6903" formatCode="General">
                  <c:v>0.142181</c:v>
                </c:pt>
                <c:pt idx="6904" formatCode="General">
                  <c:v>0.14220099999999999</c:v>
                </c:pt>
                <c:pt idx="6905" formatCode="General">
                  <c:v>0.14222199999999999</c:v>
                </c:pt>
                <c:pt idx="6906" formatCode="General">
                  <c:v>0.14224300000000012</c:v>
                </c:pt>
                <c:pt idx="6907" formatCode="General">
                  <c:v>0.14226300000000011</c:v>
                </c:pt>
                <c:pt idx="6908" formatCode="General">
                  <c:v>0.14228399999999999</c:v>
                </c:pt>
                <c:pt idx="6909" formatCode="General">
                  <c:v>0.14230400000000001</c:v>
                </c:pt>
                <c:pt idx="6910" formatCode="General">
                  <c:v>0.14232500000000001</c:v>
                </c:pt>
                <c:pt idx="6911" formatCode="General">
                  <c:v>0.14234600000000011</c:v>
                </c:pt>
                <c:pt idx="6912" formatCode="General">
                  <c:v>0.14236599999999999</c:v>
                </c:pt>
                <c:pt idx="6913" formatCode="General">
                  <c:v>0.14238700000000001</c:v>
                </c:pt>
                <c:pt idx="6914" formatCode="General">
                  <c:v>0.14240700000000012</c:v>
                </c:pt>
                <c:pt idx="6915" formatCode="General">
                  <c:v>0.14242800000000011</c:v>
                </c:pt>
                <c:pt idx="6916" formatCode="General">
                  <c:v>0.14244800000000019</c:v>
                </c:pt>
                <c:pt idx="6917" formatCode="General">
                  <c:v>0.14246900000000018</c:v>
                </c:pt>
                <c:pt idx="6918" formatCode="General">
                  <c:v>0.14249000000000012</c:v>
                </c:pt>
                <c:pt idx="6919" formatCode="General">
                  <c:v>0.14251100000000011</c:v>
                </c:pt>
                <c:pt idx="6920" formatCode="General">
                  <c:v>0.14253099999999999</c:v>
                </c:pt>
                <c:pt idx="6921" formatCode="General">
                  <c:v>0.14255200000000001</c:v>
                </c:pt>
                <c:pt idx="6922" formatCode="General">
                  <c:v>0.142572</c:v>
                </c:pt>
                <c:pt idx="6923" formatCode="General">
                  <c:v>0.14259300000000011</c:v>
                </c:pt>
                <c:pt idx="6924" formatCode="General">
                  <c:v>0.14261299999999999</c:v>
                </c:pt>
                <c:pt idx="6925" formatCode="General">
                  <c:v>0.14263400000000001</c:v>
                </c:pt>
                <c:pt idx="6926" formatCode="General">
                  <c:v>0.142655</c:v>
                </c:pt>
                <c:pt idx="6927" formatCode="General">
                  <c:v>0.142675</c:v>
                </c:pt>
                <c:pt idx="6928" formatCode="General">
                  <c:v>0.14269599999999999</c:v>
                </c:pt>
                <c:pt idx="6929" formatCode="General">
                  <c:v>0.14271600000000018</c:v>
                </c:pt>
                <c:pt idx="6930" formatCode="General">
                  <c:v>0.14273700000000011</c:v>
                </c:pt>
                <c:pt idx="6931" formatCode="General">
                  <c:v>0.14275700000000011</c:v>
                </c:pt>
                <c:pt idx="6932" formatCode="General">
                  <c:v>0.14277799999999999</c:v>
                </c:pt>
                <c:pt idx="6933" formatCode="General">
                  <c:v>0.14279800000000012</c:v>
                </c:pt>
                <c:pt idx="6934" formatCode="General">
                  <c:v>0.14281900000000011</c:v>
                </c:pt>
                <c:pt idx="6935" formatCode="General">
                  <c:v>0.14283999999999999</c:v>
                </c:pt>
                <c:pt idx="6936" formatCode="General">
                  <c:v>0.14286099999999999</c:v>
                </c:pt>
                <c:pt idx="6937" formatCode="General">
                  <c:v>0.14288100000000001</c:v>
                </c:pt>
                <c:pt idx="6938" formatCode="General">
                  <c:v>0.14290200000000011</c:v>
                </c:pt>
                <c:pt idx="6939" formatCode="General">
                  <c:v>0.14292199999999999</c:v>
                </c:pt>
                <c:pt idx="6940" formatCode="General">
                  <c:v>0.14294300000000013</c:v>
                </c:pt>
                <c:pt idx="6941" formatCode="General">
                  <c:v>0.14296300000000012</c:v>
                </c:pt>
                <c:pt idx="6942" formatCode="General">
                  <c:v>0.14298400000000011</c:v>
                </c:pt>
                <c:pt idx="6943" formatCode="General">
                  <c:v>0.14300499999999999</c:v>
                </c:pt>
                <c:pt idx="6944" formatCode="General">
                  <c:v>0.14302500000000001</c:v>
                </c:pt>
                <c:pt idx="6945" formatCode="General">
                  <c:v>0.14304600000000012</c:v>
                </c:pt>
                <c:pt idx="6946" formatCode="General">
                  <c:v>0.14306600000000011</c:v>
                </c:pt>
                <c:pt idx="6947" formatCode="General">
                  <c:v>0.14308699999999999</c:v>
                </c:pt>
                <c:pt idx="6948" formatCode="General">
                  <c:v>0.14310700000000001</c:v>
                </c:pt>
                <c:pt idx="6949" formatCode="General">
                  <c:v>0.14312800000000001</c:v>
                </c:pt>
                <c:pt idx="6950" formatCode="General">
                  <c:v>0.14314900000000011</c:v>
                </c:pt>
                <c:pt idx="6951" formatCode="General">
                  <c:v>0.14316999999999999</c:v>
                </c:pt>
                <c:pt idx="6952" formatCode="General">
                  <c:v>0.14319000000000001</c:v>
                </c:pt>
                <c:pt idx="6953" formatCode="General">
                  <c:v>0.14321100000000012</c:v>
                </c:pt>
                <c:pt idx="6954" formatCode="General">
                  <c:v>0.14323100000000011</c:v>
                </c:pt>
                <c:pt idx="6955" formatCode="General">
                  <c:v>0.14325099999999999</c:v>
                </c:pt>
                <c:pt idx="6956" formatCode="General">
                  <c:v>0.14327300000000001</c:v>
                </c:pt>
                <c:pt idx="6957" formatCode="General">
                  <c:v>0.14329300000000011</c:v>
                </c:pt>
                <c:pt idx="6958" formatCode="General">
                  <c:v>0.14331400000000011</c:v>
                </c:pt>
                <c:pt idx="6959" formatCode="General">
                  <c:v>0.14333399999999999</c:v>
                </c:pt>
                <c:pt idx="6960" formatCode="General">
                  <c:v>0.14335500000000001</c:v>
                </c:pt>
                <c:pt idx="6961" formatCode="General">
                  <c:v>0.143375</c:v>
                </c:pt>
                <c:pt idx="6962" formatCode="General">
                  <c:v>0.14339600000000011</c:v>
                </c:pt>
                <c:pt idx="6963" formatCode="General">
                  <c:v>0.14341700000000018</c:v>
                </c:pt>
                <c:pt idx="6964" formatCode="General">
                  <c:v>0.14343800000000018</c:v>
                </c:pt>
                <c:pt idx="6965" formatCode="General">
                  <c:v>0.14345800000000011</c:v>
                </c:pt>
                <c:pt idx="6966" formatCode="General">
                  <c:v>0.14347900000000011</c:v>
                </c:pt>
                <c:pt idx="6967" formatCode="General">
                  <c:v>0.14349900000000018</c:v>
                </c:pt>
                <c:pt idx="6968" formatCode="General">
                  <c:v>0.14351900000000012</c:v>
                </c:pt>
                <c:pt idx="6969" formatCode="General">
                  <c:v>0.14354000000000011</c:v>
                </c:pt>
                <c:pt idx="6970" formatCode="General">
                  <c:v>0.14355999999999999</c:v>
                </c:pt>
                <c:pt idx="6971" formatCode="General">
                  <c:v>0.14358099999999999</c:v>
                </c:pt>
                <c:pt idx="6972" formatCode="General">
                  <c:v>0.14360200000000001</c:v>
                </c:pt>
                <c:pt idx="6973" formatCode="General">
                  <c:v>0.143623</c:v>
                </c:pt>
                <c:pt idx="6974" formatCode="General">
                  <c:v>0.14364299999999999</c:v>
                </c:pt>
                <c:pt idx="6975" formatCode="General">
                  <c:v>0.14366399999999999</c:v>
                </c:pt>
                <c:pt idx="6976" formatCode="General">
                  <c:v>0.14368400000000001</c:v>
                </c:pt>
                <c:pt idx="6977" formatCode="General">
                  <c:v>0.14370500000000011</c:v>
                </c:pt>
                <c:pt idx="6978" formatCode="General">
                  <c:v>0.14372499999999999</c:v>
                </c:pt>
                <c:pt idx="6979" formatCode="General">
                  <c:v>0.14374600000000018</c:v>
                </c:pt>
                <c:pt idx="6980" formatCode="General">
                  <c:v>0.14376700000000012</c:v>
                </c:pt>
                <c:pt idx="6981" formatCode="General">
                  <c:v>0.14378700000000011</c:v>
                </c:pt>
                <c:pt idx="6982" formatCode="General">
                  <c:v>0.14380799999999999</c:v>
                </c:pt>
                <c:pt idx="6983" formatCode="General">
                  <c:v>0.14382800000000001</c:v>
                </c:pt>
                <c:pt idx="6984" formatCode="General">
                  <c:v>0.14384900000000012</c:v>
                </c:pt>
                <c:pt idx="6985" formatCode="General">
                  <c:v>0.14386900000000011</c:v>
                </c:pt>
                <c:pt idx="6986" formatCode="General">
                  <c:v>0.14389099999999999</c:v>
                </c:pt>
                <c:pt idx="6987" formatCode="General">
                  <c:v>0.14391100000000018</c:v>
                </c:pt>
                <c:pt idx="6988" formatCode="General">
                  <c:v>0.14393200000000012</c:v>
                </c:pt>
                <c:pt idx="6989" formatCode="General">
                  <c:v>0.14395200000000011</c:v>
                </c:pt>
                <c:pt idx="6990" formatCode="General">
                  <c:v>0.14397299999999999</c:v>
                </c:pt>
                <c:pt idx="6991" formatCode="General">
                  <c:v>0.14399300000000018</c:v>
                </c:pt>
                <c:pt idx="6992" formatCode="General">
                  <c:v>0.14401400000000011</c:v>
                </c:pt>
                <c:pt idx="6993" formatCode="General">
                  <c:v>0.14403500000000011</c:v>
                </c:pt>
                <c:pt idx="6994" formatCode="General">
                  <c:v>0.14405499999999999</c:v>
                </c:pt>
                <c:pt idx="6995" formatCode="General">
                  <c:v>0.14407600000000001</c:v>
                </c:pt>
                <c:pt idx="6996" formatCode="General">
                  <c:v>0.14409600000000011</c:v>
                </c:pt>
                <c:pt idx="6997" formatCode="General">
                  <c:v>0.14411700000000011</c:v>
                </c:pt>
                <c:pt idx="6998" formatCode="General">
                  <c:v>0.14413699999999999</c:v>
                </c:pt>
                <c:pt idx="6999" formatCode="General">
                  <c:v>0.14415800000000001</c:v>
                </c:pt>
                <c:pt idx="7000" formatCode="General">
                  <c:v>0.144179</c:v>
                </c:pt>
                <c:pt idx="7001" formatCode="General">
                  <c:v>0.14419999999999999</c:v>
                </c:pt>
                <c:pt idx="7002" formatCode="General">
                  <c:v>0.14422000000000001</c:v>
                </c:pt>
                <c:pt idx="7003" formatCode="General">
                  <c:v>0.14424100000000012</c:v>
                </c:pt>
                <c:pt idx="7004" formatCode="General">
                  <c:v>0.14426100000000011</c:v>
                </c:pt>
                <c:pt idx="7005" formatCode="General">
                  <c:v>0.14428199999999999</c:v>
                </c:pt>
                <c:pt idx="7006" formatCode="General">
                  <c:v>0.14430200000000001</c:v>
                </c:pt>
                <c:pt idx="7007" formatCode="General">
                  <c:v>0.14432200000000001</c:v>
                </c:pt>
                <c:pt idx="7008" formatCode="General">
                  <c:v>0.14434300000000011</c:v>
                </c:pt>
                <c:pt idx="7009" formatCode="General">
                  <c:v>0.14436399999999999</c:v>
                </c:pt>
                <c:pt idx="7010" formatCode="General">
                  <c:v>0.14438500000000001</c:v>
                </c:pt>
                <c:pt idx="7011" formatCode="General">
                  <c:v>0.14440500000000012</c:v>
                </c:pt>
                <c:pt idx="7012" formatCode="General">
                  <c:v>0.14442600000000011</c:v>
                </c:pt>
                <c:pt idx="7013" formatCode="General">
                  <c:v>0.14444600000000019</c:v>
                </c:pt>
                <c:pt idx="7014" formatCode="General">
                  <c:v>0.14446700000000018</c:v>
                </c:pt>
                <c:pt idx="7015" formatCode="General">
                  <c:v>0.14448800000000012</c:v>
                </c:pt>
                <c:pt idx="7016" formatCode="General">
                  <c:v>0.14450800000000011</c:v>
                </c:pt>
                <c:pt idx="7017" formatCode="General">
                  <c:v>0.14452899999999999</c:v>
                </c:pt>
                <c:pt idx="7018" formatCode="General">
                  <c:v>0.14455000000000001</c:v>
                </c:pt>
                <c:pt idx="7019" formatCode="General">
                  <c:v>0.14457</c:v>
                </c:pt>
                <c:pt idx="7020" formatCode="General">
                  <c:v>0.14459100000000011</c:v>
                </c:pt>
                <c:pt idx="7021" formatCode="General">
                  <c:v>0.14461099999999999</c:v>
                </c:pt>
                <c:pt idx="7022" formatCode="General">
                  <c:v>0.14463100000000001</c:v>
                </c:pt>
                <c:pt idx="7023" formatCode="General">
                  <c:v>0.144653</c:v>
                </c:pt>
                <c:pt idx="7024" formatCode="General">
                  <c:v>0.144673</c:v>
                </c:pt>
                <c:pt idx="7025" formatCode="General">
                  <c:v>0.14469399999999999</c:v>
                </c:pt>
                <c:pt idx="7026" formatCode="General">
                  <c:v>0.14471400000000012</c:v>
                </c:pt>
                <c:pt idx="7027" formatCode="General">
                  <c:v>0.14473500000000011</c:v>
                </c:pt>
                <c:pt idx="7028" formatCode="General">
                  <c:v>0.14475499999999999</c:v>
                </c:pt>
                <c:pt idx="7029" formatCode="General">
                  <c:v>0.14477599999999999</c:v>
                </c:pt>
                <c:pt idx="7030" formatCode="General">
                  <c:v>0.14479700000000012</c:v>
                </c:pt>
                <c:pt idx="7031" formatCode="General">
                  <c:v>0.14481800000000011</c:v>
                </c:pt>
                <c:pt idx="7032" formatCode="General">
                  <c:v>0.14483799999999999</c:v>
                </c:pt>
                <c:pt idx="7033" formatCode="General">
                  <c:v>0.14485899999999999</c:v>
                </c:pt>
                <c:pt idx="7034" formatCode="General">
                  <c:v>0.14487900000000001</c:v>
                </c:pt>
                <c:pt idx="7035" formatCode="General">
                  <c:v>0.14489900000000011</c:v>
                </c:pt>
                <c:pt idx="7036" formatCode="General">
                  <c:v>0.1449200000000001</c:v>
                </c:pt>
                <c:pt idx="7037" formatCode="General">
                  <c:v>0.14494000000000018</c:v>
                </c:pt>
                <c:pt idx="7038" formatCode="General">
                  <c:v>0.14496200000000012</c:v>
                </c:pt>
                <c:pt idx="7039" formatCode="General">
                  <c:v>0.14498200000000011</c:v>
                </c:pt>
                <c:pt idx="7040" formatCode="General">
                  <c:v>0.14500299999999999</c:v>
                </c:pt>
                <c:pt idx="7041" formatCode="General">
                  <c:v>0.14502300000000001</c:v>
                </c:pt>
                <c:pt idx="7042" formatCode="General">
                  <c:v>0.14504400000000012</c:v>
                </c:pt>
                <c:pt idx="7043" formatCode="General">
                  <c:v>0.14506400000000011</c:v>
                </c:pt>
                <c:pt idx="7044" formatCode="General">
                  <c:v>0.14508499999999999</c:v>
                </c:pt>
                <c:pt idx="7045" formatCode="General">
                  <c:v>0.14510500000000001</c:v>
                </c:pt>
                <c:pt idx="7046" formatCode="General">
                  <c:v>0.145126</c:v>
                </c:pt>
                <c:pt idx="7047" formatCode="General">
                  <c:v>0.14514700000000011</c:v>
                </c:pt>
                <c:pt idx="7048" formatCode="General">
                  <c:v>0.14516699999999999</c:v>
                </c:pt>
                <c:pt idx="7049" formatCode="General">
                  <c:v>0.14518800000000001</c:v>
                </c:pt>
                <c:pt idx="7050" formatCode="General">
                  <c:v>0.14520800000000011</c:v>
                </c:pt>
                <c:pt idx="7051" formatCode="General">
                  <c:v>0.14522900000000011</c:v>
                </c:pt>
                <c:pt idx="7052" formatCode="General">
                  <c:v>0.1452500000000001</c:v>
                </c:pt>
                <c:pt idx="7053" formatCode="General">
                  <c:v>0.14527000000000001</c:v>
                </c:pt>
                <c:pt idx="7054" formatCode="General">
                  <c:v>0.14529100000000011</c:v>
                </c:pt>
                <c:pt idx="7055" formatCode="General">
                  <c:v>0.14531200000000011</c:v>
                </c:pt>
                <c:pt idx="7056" formatCode="General">
                  <c:v>0.14533199999999999</c:v>
                </c:pt>
                <c:pt idx="7057" formatCode="General">
                  <c:v>0.14535300000000001</c:v>
                </c:pt>
                <c:pt idx="7058" formatCode="General">
                  <c:v>0.145373</c:v>
                </c:pt>
                <c:pt idx="7059" formatCode="General">
                  <c:v>0.14539400000000011</c:v>
                </c:pt>
                <c:pt idx="7060" formatCode="General">
                  <c:v>0.14541500000000018</c:v>
                </c:pt>
                <c:pt idx="7061" formatCode="General">
                  <c:v>0.14543500000000012</c:v>
                </c:pt>
                <c:pt idx="7062" formatCode="General">
                  <c:v>0.14545600000000011</c:v>
                </c:pt>
                <c:pt idx="7063" formatCode="General">
                  <c:v>0.14547599999999999</c:v>
                </c:pt>
                <c:pt idx="7064" formatCode="General">
                  <c:v>0.14549700000000018</c:v>
                </c:pt>
                <c:pt idx="7065" formatCode="General">
                  <c:v>0.14551700000000012</c:v>
                </c:pt>
                <c:pt idx="7066" formatCode="General">
                  <c:v>0.14553800000000011</c:v>
                </c:pt>
                <c:pt idx="7067" formatCode="General">
                  <c:v>0.14555899999999999</c:v>
                </c:pt>
                <c:pt idx="7068" formatCode="General">
                  <c:v>0.14557999999999999</c:v>
                </c:pt>
                <c:pt idx="7069" formatCode="General">
                  <c:v>0.14560000000000001</c:v>
                </c:pt>
                <c:pt idx="7070" formatCode="General">
                  <c:v>0.145621</c:v>
                </c:pt>
                <c:pt idx="7071" formatCode="General">
                  <c:v>0.14564099999999999</c:v>
                </c:pt>
                <c:pt idx="7072" formatCode="General">
                  <c:v>0.14566200000000001</c:v>
                </c:pt>
                <c:pt idx="7073" formatCode="General">
                  <c:v>0.14568200000000001</c:v>
                </c:pt>
                <c:pt idx="7074" formatCode="General">
                  <c:v>0.14570200000000011</c:v>
                </c:pt>
                <c:pt idx="7075" formatCode="General">
                  <c:v>0.14572399999999999</c:v>
                </c:pt>
                <c:pt idx="7076" formatCode="General">
                  <c:v>0.14574400000000018</c:v>
                </c:pt>
                <c:pt idx="7077" formatCode="General">
                  <c:v>0.14576500000000012</c:v>
                </c:pt>
                <c:pt idx="7078" formatCode="General">
                  <c:v>0.14578500000000011</c:v>
                </c:pt>
                <c:pt idx="7079" formatCode="General">
                  <c:v>0.14580599999999999</c:v>
                </c:pt>
                <c:pt idx="7080" formatCode="General">
                  <c:v>0.14582600000000001</c:v>
                </c:pt>
                <c:pt idx="7081" formatCode="General">
                  <c:v>0.14584700000000012</c:v>
                </c:pt>
                <c:pt idx="7082" formatCode="General">
                  <c:v>0.14586700000000011</c:v>
                </c:pt>
                <c:pt idx="7083" formatCode="General">
                  <c:v>0.14588799999999999</c:v>
                </c:pt>
                <c:pt idx="7084" formatCode="General">
                  <c:v>0.14590900000000018</c:v>
                </c:pt>
                <c:pt idx="7085" formatCode="General">
                  <c:v>0.14593000000000012</c:v>
                </c:pt>
                <c:pt idx="7086" formatCode="General">
                  <c:v>0.14595000000000011</c:v>
                </c:pt>
                <c:pt idx="7087" formatCode="General">
                  <c:v>0.14597099999999999</c:v>
                </c:pt>
                <c:pt idx="7088" formatCode="General">
                  <c:v>0.14599100000000018</c:v>
                </c:pt>
                <c:pt idx="7089" formatCode="General">
                  <c:v>0.14601200000000011</c:v>
                </c:pt>
                <c:pt idx="7090" formatCode="General">
                  <c:v>0.14603200000000011</c:v>
                </c:pt>
                <c:pt idx="7091" formatCode="General">
                  <c:v>0.14605299999999999</c:v>
                </c:pt>
                <c:pt idx="7092" formatCode="General">
                  <c:v>0.14607400000000001</c:v>
                </c:pt>
                <c:pt idx="7093" formatCode="General">
                  <c:v>0.14609400000000011</c:v>
                </c:pt>
                <c:pt idx="7094" formatCode="General">
                  <c:v>0.14611499999999999</c:v>
                </c:pt>
                <c:pt idx="7095" formatCode="General">
                  <c:v>0.14613499999999999</c:v>
                </c:pt>
                <c:pt idx="7096" formatCode="General">
                  <c:v>0.14615600000000001</c:v>
                </c:pt>
                <c:pt idx="7097" formatCode="General">
                  <c:v>0.146177</c:v>
                </c:pt>
                <c:pt idx="7098" formatCode="General">
                  <c:v>0.14619699999999999</c:v>
                </c:pt>
                <c:pt idx="7099" formatCode="General">
                  <c:v>0.14621800000000013</c:v>
                </c:pt>
                <c:pt idx="7100" formatCode="General">
                  <c:v>0.14623900000000012</c:v>
                </c:pt>
                <c:pt idx="7101" formatCode="General">
                  <c:v>0.14625900000000011</c:v>
                </c:pt>
                <c:pt idx="7102" formatCode="General">
                  <c:v>0.14627899999999999</c:v>
                </c:pt>
                <c:pt idx="7103" formatCode="General">
                  <c:v>0.14630000000000001</c:v>
                </c:pt>
                <c:pt idx="7104" formatCode="General">
                  <c:v>0.14632100000000001</c:v>
                </c:pt>
                <c:pt idx="7105" formatCode="General">
                  <c:v>0.14634200000000011</c:v>
                </c:pt>
                <c:pt idx="7106" formatCode="General">
                  <c:v>0.14636199999999999</c:v>
                </c:pt>
                <c:pt idx="7107" formatCode="General">
                  <c:v>0.14638300000000001</c:v>
                </c:pt>
                <c:pt idx="7108" formatCode="General">
                  <c:v>0.14640300000000012</c:v>
                </c:pt>
                <c:pt idx="7109" formatCode="General">
                  <c:v>0.14642400000000011</c:v>
                </c:pt>
                <c:pt idx="7110" formatCode="General">
                  <c:v>0.14644400000000019</c:v>
                </c:pt>
                <c:pt idx="7111" formatCode="General">
                  <c:v>0.14646500000000018</c:v>
                </c:pt>
                <c:pt idx="7112" formatCode="General">
                  <c:v>0.14648600000000012</c:v>
                </c:pt>
                <c:pt idx="7113" formatCode="General">
                  <c:v>0.14650700000000011</c:v>
                </c:pt>
                <c:pt idx="7114" formatCode="General">
                  <c:v>0.14652699999999999</c:v>
                </c:pt>
                <c:pt idx="7115" formatCode="General">
                  <c:v>0.14654700000000018</c:v>
                </c:pt>
                <c:pt idx="7116" formatCode="General">
                  <c:v>0.14656800000000011</c:v>
                </c:pt>
                <c:pt idx="7117" formatCode="General">
                  <c:v>0.14658800000000011</c:v>
                </c:pt>
                <c:pt idx="7118" formatCode="General">
                  <c:v>0.14660899999999999</c:v>
                </c:pt>
                <c:pt idx="7119" formatCode="General">
                  <c:v>0.14662900000000001</c:v>
                </c:pt>
                <c:pt idx="7120" formatCode="General">
                  <c:v>0.14665</c:v>
                </c:pt>
                <c:pt idx="7121" formatCode="General">
                  <c:v>0.146671</c:v>
                </c:pt>
                <c:pt idx="7122" formatCode="General">
                  <c:v>0.14669199999999999</c:v>
                </c:pt>
                <c:pt idx="7123" formatCode="General">
                  <c:v>0.14671200000000012</c:v>
                </c:pt>
                <c:pt idx="7124" formatCode="General">
                  <c:v>0.14673300000000011</c:v>
                </c:pt>
                <c:pt idx="7125" formatCode="General">
                  <c:v>0.14675299999999999</c:v>
                </c:pt>
                <c:pt idx="7126" formatCode="General">
                  <c:v>0.14677399999999999</c:v>
                </c:pt>
                <c:pt idx="7127" formatCode="General">
                  <c:v>0.14679400000000012</c:v>
                </c:pt>
                <c:pt idx="7128" formatCode="General">
                  <c:v>0.14681500000000011</c:v>
                </c:pt>
                <c:pt idx="7129" formatCode="General">
                  <c:v>0.14683599999999999</c:v>
                </c:pt>
                <c:pt idx="7130" formatCode="General">
                  <c:v>0.14685599999999999</c:v>
                </c:pt>
                <c:pt idx="7131" formatCode="General">
                  <c:v>0.14687700000000001</c:v>
                </c:pt>
                <c:pt idx="7132" formatCode="General">
                  <c:v>0.14689700000000011</c:v>
                </c:pt>
                <c:pt idx="7133" formatCode="General">
                  <c:v>0.14691800000000019</c:v>
                </c:pt>
                <c:pt idx="7134" formatCode="General">
                  <c:v>0.14693800000000018</c:v>
                </c:pt>
                <c:pt idx="7135" formatCode="General">
                  <c:v>0.14695900000000012</c:v>
                </c:pt>
                <c:pt idx="7136" formatCode="General">
                  <c:v>0.14698000000000011</c:v>
                </c:pt>
                <c:pt idx="7137" formatCode="General">
                  <c:v>0.14700099999999999</c:v>
                </c:pt>
                <c:pt idx="7138" formatCode="General">
                  <c:v>0.14702100000000001</c:v>
                </c:pt>
                <c:pt idx="7139" formatCode="General">
                  <c:v>0.14704200000000012</c:v>
                </c:pt>
                <c:pt idx="7140" formatCode="General">
                  <c:v>0.14706200000000011</c:v>
                </c:pt>
                <c:pt idx="7141" formatCode="General">
                  <c:v>0.14708299999999999</c:v>
                </c:pt>
                <c:pt idx="7142" formatCode="General">
                  <c:v>0.14710400000000001</c:v>
                </c:pt>
                <c:pt idx="7143" formatCode="General">
                  <c:v>0.147124</c:v>
                </c:pt>
                <c:pt idx="7144" formatCode="General">
                  <c:v>0.14714500000000011</c:v>
                </c:pt>
                <c:pt idx="7145" formatCode="General">
                  <c:v>0.14716499999999999</c:v>
                </c:pt>
                <c:pt idx="7146" formatCode="General">
                  <c:v>0.14718600000000001</c:v>
                </c:pt>
                <c:pt idx="7147" formatCode="General">
                  <c:v>0.14720600000000011</c:v>
                </c:pt>
                <c:pt idx="7148" formatCode="General">
                  <c:v>0.14722700000000011</c:v>
                </c:pt>
                <c:pt idx="7149" formatCode="General">
                  <c:v>0.14724800000000018</c:v>
                </c:pt>
                <c:pt idx="7150" formatCode="General">
                  <c:v>0.14726900000000018</c:v>
                </c:pt>
                <c:pt idx="7151" formatCode="General">
                  <c:v>0.14728900000000011</c:v>
                </c:pt>
                <c:pt idx="7152" formatCode="General">
                  <c:v>0.14731000000000011</c:v>
                </c:pt>
                <c:pt idx="7153" formatCode="General">
                  <c:v>0.14732999999999999</c:v>
                </c:pt>
                <c:pt idx="7154" formatCode="General">
                  <c:v>0.14735100000000001</c:v>
                </c:pt>
                <c:pt idx="7155" formatCode="General">
                  <c:v>0.147371</c:v>
                </c:pt>
                <c:pt idx="7156" formatCode="General">
                  <c:v>0.14739099999999999</c:v>
                </c:pt>
                <c:pt idx="7157" formatCode="General">
                  <c:v>0.14741200000000018</c:v>
                </c:pt>
                <c:pt idx="7158" formatCode="General">
                  <c:v>0.14743300000000012</c:v>
                </c:pt>
                <c:pt idx="7159" formatCode="General">
                  <c:v>0.14745400000000011</c:v>
                </c:pt>
                <c:pt idx="7160" formatCode="General">
                  <c:v>0.14747399999999999</c:v>
                </c:pt>
                <c:pt idx="7161" formatCode="General">
                  <c:v>0.14749500000000013</c:v>
                </c:pt>
                <c:pt idx="7162" formatCode="General">
                  <c:v>0.14751500000000012</c:v>
                </c:pt>
                <c:pt idx="7163" formatCode="General">
                  <c:v>0.14753600000000011</c:v>
                </c:pt>
                <c:pt idx="7164" formatCode="General">
                  <c:v>0.14755599999999999</c:v>
                </c:pt>
                <c:pt idx="7165" formatCode="General">
                  <c:v>0.14757700000000001</c:v>
                </c:pt>
                <c:pt idx="7166" formatCode="General">
                  <c:v>0.14759800000000012</c:v>
                </c:pt>
                <c:pt idx="7167" formatCode="General">
                  <c:v>0.14761900000000011</c:v>
                </c:pt>
                <c:pt idx="7168" formatCode="General">
                  <c:v>0.14763899999999999</c:v>
                </c:pt>
                <c:pt idx="7169" formatCode="General">
                  <c:v>0.14765900000000001</c:v>
                </c:pt>
                <c:pt idx="7170" formatCode="General">
                  <c:v>0.14768000000000001</c:v>
                </c:pt>
                <c:pt idx="7171" formatCode="General">
                  <c:v>0.14770000000000011</c:v>
                </c:pt>
                <c:pt idx="7172" formatCode="General">
                  <c:v>0.14772099999999999</c:v>
                </c:pt>
                <c:pt idx="7173" formatCode="General">
                  <c:v>0.14774200000000018</c:v>
                </c:pt>
                <c:pt idx="7174" formatCode="General">
                  <c:v>0.14776300000000012</c:v>
                </c:pt>
                <c:pt idx="7175" formatCode="General">
                  <c:v>0.14778300000000011</c:v>
                </c:pt>
                <c:pt idx="7176" formatCode="General">
                  <c:v>0.14780399999999999</c:v>
                </c:pt>
                <c:pt idx="7177" formatCode="General">
                  <c:v>0.14782400000000001</c:v>
                </c:pt>
                <c:pt idx="7178" formatCode="General">
                  <c:v>0.14784500000000012</c:v>
                </c:pt>
                <c:pt idx="7179" formatCode="General">
                  <c:v>0.14786600000000011</c:v>
                </c:pt>
                <c:pt idx="7180" formatCode="General">
                  <c:v>0.14788599999999999</c:v>
                </c:pt>
                <c:pt idx="7181" formatCode="General">
                  <c:v>0.14790700000000018</c:v>
                </c:pt>
                <c:pt idx="7182" formatCode="General">
                  <c:v>0.14792700000000011</c:v>
                </c:pt>
                <c:pt idx="7183" formatCode="General">
                  <c:v>0.14794800000000022</c:v>
                </c:pt>
                <c:pt idx="7184" formatCode="General">
                  <c:v>0.14796800000000018</c:v>
                </c:pt>
                <c:pt idx="7185" formatCode="General">
                  <c:v>0.14798900000000012</c:v>
                </c:pt>
                <c:pt idx="7186" formatCode="General">
                  <c:v>0.14801000000000011</c:v>
                </c:pt>
                <c:pt idx="7187" formatCode="General">
                  <c:v>0.14803100000000011</c:v>
                </c:pt>
                <c:pt idx="7188" formatCode="General">
                  <c:v>0.14805099999999999</c:v>
                </c:pt>
                <c:pt idx="7189" formatCode="General">
                  <c:v>0.14807200000000001</c:v>
                </c:pt>
                <c:pt idx="7190" formatCode="General">
                  <c:v>0.14809200000000011</c:v>
                </c:pt>
                <c:pt idx="7191" formatCode="General">
                  <c:v>0.14811299999999999</c:v>
                </c:pt>
                <c:pt idx="7192" formatCode="General">
                  <c:v>0.14813299999999999</c:v>
                </c:pt>
                <c:pt idx="7193" formatCode="General">
                  <c:v>0.14815400000000001</c:v>
                </c:pt>
                <c:pt idx="7194" formatCode="General">
                  <c:v>0.148174</c:v>
                </c:pt>
                <c:pt idx="7195" formatCode="General">
                  <c:v>0.14819499999999999</c:v>
                </c:pt>
                <c:pt idx="7196" formatCode="General">
                  <c:v>0.14821600000000013</c:v>
                </c:pt>
                <c:pt idx="7197" formatCode="General">
                  <c:v>0.14823600000000012</c:v>
                </c:pt>
                <c:pt idx="7198" formatCode="General">
                  <c:v>0.14825700000000011</c:v>
                </c:pt>
                <c:pt idx="7199" formatCode="General">
                  <c:v>0.14827699999999999</c:v>
                </c:pt>
                <c:pt idx="7200" formatCode="General">
                  <c:v>0.14829800000000018</c:v>
                </c:pt>
                <c:pt idx="7201" formatCode="General">
                  <c:v>0.14831800000000012</c:v>
                </c:pt>
                <c:pt idx="7202" formatCode="General">
                  <c:v>0.14833900000000011</c:v>
                </c:pt>
                <c:pt idx="7203" formatCode="General">
                  <c:v>0.14835999999999999</c:v>
                </c:pt>
                <c:pt idx="7204" formatCode="General">
                  <c:v>0.14838100000000001</c:v>
                </c:pt>
                <c:pt idx="7205" formatCode="General">
                  <c:v>0.14840100000000012</c:v>
                </c:pt>
                <c:pt idx="7206" formatCode="General">
                  <c:v>0.14842200000000011</c:v>
                </c:pt>
                <c:pt idx="7207" formatCode="General">
                  <c:v>0.14844200000000018</c:v>
                </c:pt>
                <c:pt idx="7208" formatCode="General">
                  <c:v>0.14846200000000018</c:v>
                </c:pt>
                <c:pt idx="7209" formatCode="General">
                  <c:v>0.14848300000000011</c:v>
                </c:pt>
                <c:pt idx="7210" formatCode="General">
                  <c:v>0.14850400000000011</c:v>
                </c:pt>
                <c:pt idx="7211" formatCode="General">
                  <c:v>0.14852499999999999</c:v>
                </c:pt>
                <c:pt idx="7212" formatCode="General">
                  <c:v>0.14854500000000018</c:v>
                </c:pt>
                <c:pt idx="7213" formatCode="General">
                  <c:v>0.14856600000000011</c:v>
                </c:pt>
                <c:pt idx="7214" formatCode="General">
                  <c:v>0.14858600000000011</c:v>
                </c:pt>
                <c:pt idx="7215" formatCode="General">
                  <c:v>0.14860699999999999</c:v>
                </c:pt>
                <c:pt idx="7216" formatCode="General">
                  <c:v>0.14862800000000001</c:v>
                </c:pt>
                <c:pt idx="7217" formatCode="General">
                  <c:v>0.14864900000000011</c:v>
                </c:pt>
                <c:pt idx="7218" formatCode="General">
                  <c:v>0.14866900000000011</c:v>
                </c:pt>
                <c:pt idx="7219" formatCode="General">
                  <c:v>0.14868999999999999</c:v>
                </c:pt>
                <c:pt idx="7220" formatCode="General">
                  <c:v>0.14871000000000012</c:v>
                </c:pt>
                <c:pt idx="7221" formatCode="General">
                  <c:v>0.14873000000000011</c:v>
                </c:pt>
                <c:pt idx="7222" formatCode="General">
                  <c:v>0.14875099999999999</c:v>
                </c:pt>
                <c:pt idx="7223" formatCode="General">
                  <c:v>0.14877099999999999</c:v>
                </c:pt>
                <c:pt idx="7224" formatCode="General">
                  <c:v>0.14879300000000012</c:v>
                </c:pt>
                <c:pt idx="7225" formatCode="General">
                  <c:v>0.14881300000000011</c:v>
                </c:pt>
                <c:pt idx="7226" formatCode="General">
                  <c:v>0.14883399999999999</c:v>
                </c:pt>
                <c:pt idx="7227" formatCode="General">
                  <c:v>0.14885399999999999</c:v>
                </c:pt>
                <c:pt idx="7228" formatCode="General">
                  <c:v>0.14887500000000001</c:v>
                </c:pt>
                <c:pt idx="7229" formatCode="General">
                  <c:v>0.14889500000000011</c:v>
                </c:pt>
                <c:pt idx="7230" formatCode="General">
                  <c:v>0.14891600000000019</c:v>
                </c:pt>
                <c:pt idx="7231" formatCode="General">
                  <c:v>0.14893600000000018</c:v>
                </c:pt>
                <c:pt idx="7232" formatCode="General">
                  <c:v>0.14895700000000012</c:v>
                </c:pt>
                <c:pt idx="7233" formatCode="General">
                  <c:v>0.14897800000000011</c:v>
                </c:pt>
                <c:pt idx="7234" formatCode="General">
                  <c:v>0.14899900000000019</c:v>
                </c:pt>
                <c:pt idx="7235" formatCode="General">
                  <c:v>0.14901900000000018</c:v>
                </c:pt>
                <c:pt idx="7236" formatCode="General">
                  <c:v>0.14903900000000012</c:v>
                </c:pt>
                <c:pt idx="7237" formatCode="General">
                  <c:v>0.14906000000000011</c:v>
                </c:pt>
                <c:pt idx="7238" formatCode="General">
                  <c:v>0.14908099999999999</c:v>
                </c:pt>
                <c:pt idx="7239" formatCode="General">
                  <c:v>0.14910100000000001</c:v>
                </c:pt>
                <c:pt idx="7240" formatCode="General">
                  <c:v>0.149122</c:v>
                </c:pt>
                <c:pt idx="7241" formatCode="General">
                  <c:v>0.14914300000000011</c:v>
                </c:pt>
                <c:pt idx="7242" formatCode="General">
                  <c:v>0.14916299999999999</c:v>
                </c:pt>
                <c:pt idx="7243" formatCode="General">
                  <c:v>0.14918400000000001</c:v>
                </c:pt>
                <c:pt idx="7244" formatCode="General">
                  <c:v>0.14920400000000011</c:v>
                </c:pt>
                <c:pt idx="7245" formatCode="General">
                  <c:v>0.14922500000000011</c:v>
                </c:pt>
                <c:pt idx="7246" formatCode="General">
                  <c:v>0.14924600000000018</c:v>
                </c:pt>
                <c:pt idx="7247" formatCode="General">
                  <c:v>0.14926600000000018</c:v>
                </c:pt>
                <c:pt idx="7248" formatCode="General">
                  <c:v>0.14928700000000011</c:v>
                </c:pt>
                <c:pt idx="7249" formatCode="General">
                  <c:v>0.14930700000000011</c:v>
                </c:pt>
                <c:pt idx="7250" formatCode="General">
                  <c:v>0.14932799999999999</c:v>
                </c:pt>
                <c:pt idx="7251" formatCode="General">
                  <c:v>0.14934800000000012</c:v>
                </c:pt>
                <c:pt idx="7252" formatCode="General">
                  <c:v>0.14936900000000011</c:v>
                </c:pt>
                <c:pt idx="7253" formatCode="General">
                  <c:v>0.14939000000000011</c:v>
                </c:pt>
                <c:pt idx="7254" formatCode="General">
                  <c:v>0.14941100000000018</c:v>
                </c:pt>
                <c:pt idx="7255" formatCode="General">
                  <c:v>0.14943100000000012</c:v>
                </c:pt>
                <c:pt idx="7256" formatCode="General">
                  <c:v>0.14945200000000011</c:v>
                </c:pt>
                <c:pt idx="7257" formatCode="General">
                  <c:v>0.14947199999999999</c:v>
                </c:pt>
                <c:pt idx="7258" formatCode="General">
                  <c:v>0.14949300000000013</c:v>
                </c:pt>
                <c:pt idx="7259" formatCode="General">
                  <c:v>0.14951300000000012</c:v>
                </c:pt>
                <c:pt idx="7260" formatCode="General">
                  <c:v>0.14953400000000011</c:v>
                </c:pt>
                <c:pt idx="7261" formatCode="General">
                  <c:v>0.14955499999999999</c:v>
                </c:pt>
                <c:pt idx="7262" formatCode="General">
                  <c:v>0.14957500000000001</c:v>
                </c:pt>
                <c:pt idx="7263" formatCode="General">
                  <c:v>0.14959600000000012</c:v>
                </c:pt>
                <c:pt idx="7264" formatCode="General">
                  <c:v>0.14961600000000011</c:v>
                </c:pt>
                <c:pt idx="7265" formatCode="General">
                  <c:v>0.14963699999999999</c:v>
                </c:pt>
                <c:pt idx="7266" formatCode="General">
                  <c:v>0.14965700000000001</c:v>
                </c:pt>
                <c:pt idx="7267" formatCode="General">
                  <c:v>0.14967800000000001</c:v>
                </c:pt>
                <c:pt idx="7268" formatCode="General">
                  <c:v>0.14969800000000011</c:v>
                </c:pt>
                <c:pt idx="7269" formatCode="General">
                  <c:v>0.14971900000000019</c:v>
                </c:pt>
                <c:pt idx="7270" formatCode="General">
                  <c:v>0.14974000000000018</c:v>
                </c:pt>
                <c:pt idx="7271" formatCode="General">
                  <c:v>0.14976100000000012</c:v>
                </c:pt>
                <c:pt idx="7272" formatCode="General">
                  <c:v>0.14978100000000011</c:v>
                </c:pt>
                <c:pt idx="7273" formatCode="General">
                  <c:v>0.14980199999999999</c:v>
                </c:pt>
                <c:pt idx="7274" formatCode="General">
                  <c:v>0.14982200000000001</c:v>
                </c:pt>
                <c:pt idx="7275" formatCode="General">
                  <c:v>0.14984300000000011</c:v>
                </c:pt>
                <c:pt idx="7276" formatCode="General">
                  <c:v>0.14986300000000011</c:v>
                </c:pt>
                <c:pt idx="7277" formatCode="General">
                  <c:v>0.14988399999999999</c:v>
                </c:pt>
                <c:pt idx="7278" formatCode="General">
                  <c:v>0.14990500000000018</c:v>
                </c:pt>
                <c:pt idx="7279" formatCode="General">
                  <c:v>0.14992500000000011</c:v>
                </c:pt>
                <c:pt idx="7280" formatCode="General">
                  <c:v>0.14994600000000022</c:v>
                </c:pt>
                <c:pt idx="7281" formatCode="General">
                  <c:v>0.14996600000000018</c:v>
                </c:pt>
                <c:pt idx="7282" formatCode="General">
                  <c:v>0.14998700000000012</c:v>
                </c:pt>
                <c:pt idx="7283" formatCode="General">
                  <c:v>0.15000800000000011</c:v>
                </c:pt>
                <c:pt idx="7284" formatCode="General">
                  <c:v>0.15002799999999999</c:v>
                </c:pt>
                <c:pt idx="7285" formatCode="General">
                  <c:v>0.15004900000000018</c:v>
                </c:pt>
                <c:pt idx="7286" formatCode="General">
                  <c:v>0.15007000000000001</c:v>
                </c:pt>
                <c:pt idx="7287" formatCode="General">
                  <c:v>0.15009000000000011</c:v>
                </c:pt>
                <c:pt idx="7288" formatCode="General">
                  <c:v>0.15010999999999999</c:v>
                </c:pt>
                <c:pt idx="7289" formatCode="General">
                  <c:v>0.15013099999999999</c:v>
                </c:pt>
                <c:pt idx="7290" formatCode="General">
                  <c:v>0.15015200000000001</c:v>
                </c:pt>
                <c:pt idx="7291" formatCode="General">
                  <c:v>0.150173</c:v>
                </c:pt>
                <c:pt idx="7292" formatCode="General">
                  <c:v>0.15019299999999999</c:v>
                </c:pt>
                <c:pt idx="7293" formatCode="General">
                  <c:v>0.15021400000000013</c:v>
                </c:pt>
                <c:pt idx="7294" formatCode="General">
                  <c:v>0.15023400000000012</c:v>
                </c:pt>
                <c:pt idx="7295" formatCode="General">
                  <c:v>0.15025500000000011</c:v>
                </c:pt>
                <c:pt idx="7296" formatCode="General">
                  <c:v>0.15027499999999999</c:v>
                </c:pt>
                <c:pt idx="7297" formatCode="General">
                  <c:v>0.15029600000000018</c:v>
                </c:pt>
                <c:pt idx="7298" formatCode="General">
                  <c:v>0.15031700000000012</c:v>
                </c:pt>
                <c:pt idx="7299" formatCode="General">
                  <c:v>0.15033800000000011</c:v>
                </c:pt>
                <c:pt idx="7300" formatCode="General">
                  <c:v>0.15035799999999999</c:v>
                </c:pt>
                <c:pt idx="7301" formatCode="General">
                  <c:v>0.15037800000000001</c:v>
                </c:pt>
                <c:pt idx="7302" formatCode="General">
                  <c:v>0.15039900000000012</c:v>
                </c:pt>
                <c:pt idx="7303" formatCode="General">
                  <c:v>0.15041900000000022</c:v>
                </c:pt>
                <c:pt idx="7304" formatCode="General">
                  <c:v>0.15044000000000018</c:v>
                </c:pt>
                <c:pt idx="7305" formatCode="General">
                  <c:v>0.15046000000000018</c:v>
                </c:pt>
                <c:pt idx="7306" formatCode="General">
                  <c:v>0.15048100000000011</c:v>
                </c:pt>
                <c:pt idx="7307" formatCode="General">
                  <c:v>0.15050200000000011</c:v>
                </c:pt>
                <c:pt idx="7308" formatCode="General">
                  <c:v>0.15052299999999999</c:v>
                </c:pt>
                <c:pt idx="7309" formatCode="General">
                  <c:v>0.15054300000000018</c:v>
                </c:pt>
                <c:pt idx="7310" formatCode="General">
                  <c:v>0.15056400000000011</c:v>
                </c:pt>
                <c:pt idx="7311" formatCode="General">
                  <c:v>0.15058400000000011</c:v>
                </c:pt>
                <c:pt idx="7312" formatCode="General">
                  <c:v>0.15060499999999999</c:v>
                </c:pt>
                <c:pt idx="7313" formatCode="General">
                  <c:v>0.15062500000000001</c:v>
                </c:pt>
                <c:pt idx="7314" formatCode="General">
                  <c:v>0.15064700000000011</c:v>
                </c:pt>
                <c:pt idx="7315" formatCode="General">
                  <c:v>0.15066700000000011</c:v>
                </c:pt>
                <c:pt idx="7316" formatCode="General">
                  <c:v>0.15068699999999999</c:v>
                </c:pt>
                <c:pt idx="7317" formatCode="General">
                  <c:v>0.15070800000000012</c:v>
                </c:pt>
                <c:pt idx="7318" formatCode="General">
                  <c:v>0.15072800000000011</c:v>
                </c:pt>
                <c:pt idx="7319" formatCode="General">
                  <c:v>0.15074900000000019</c:v>
                </c:pt>
                <c:pt idx="7320" formatCode="General">
                  <c:v>0.15077000000000004</c:v>
                </c:pt>
                <c:pt idx="7321" formatCode="General">
                  <c:v>0.15079000000000012</c:v>
                </c:pt>
                <c:pt idx="7322" formatCode="General">
                  <c:v>0.15081100000000011</c:v>
                </c:pt>
                <c:pt idx="7323" formatCode="General">
                  <c:v>0.15083199999999999</c:v>
                </c:pt>
                <c:pt idx="7324" formatCode="General">
                  <c:v>0.15085200000000001</c:v>
                </c:pt>
                <c:pt idx="7325" formatCode="General">
                  <c:v>0.15087300000000001</c:v>
                </c:pt>
                <c:pt idx="7326" formatCode="General">
                  <c:v>0.15089300000000011</c:v>
                </c:pt>
                <c:pt idx="7327" formatCode="General">
                  <c:v>0.15091400000000019</c:v>
                </c:pt>
                <c:pt idx="7328" formatCode="General">
                  <c:v>0.15093500000000018</c:v>
                </c:pt>
                <c:pt idx="7329" formatCode="General">
                  <c:v>0.15095500000000012</c:v>
                </c:pt>
                <c:pt idx="7330" formatCode="General">
                  <c:v>0.15097600000000011</c:v>
                </c:pt>
                <c:pt idx="7331" formatCode="General">
                  <c:v>0.15099600000000019</c:v>
                </c:pt>
                <c:pt idx="7332" formatCode="General">
                  <c:v>0.15101700000000018</c:v>
                </c:pt>
                <c:pt idx="7333" formatCode="General">
                  <c:v>0.15103700000000012</c:v>
                </c:pt>
                <c:pt idx="7334" formatCode="General">
                  <c:v>0.15105800000000011</c:v>
                </c:pt>
                <c:pt idx="7335" formatCode="General">
                  <c:v>0.15107899999999999</c:v>
                </c:pt>
                <c:pt idx="7336" formatCode="General">
                  <c:v>0.15110000000000001</c:v>
                </c:pt>
                <c:pt idx="7337" formatCode="General">
                  <c:v>0.15112</c:v>
                </c:pt>
                <c:pt idx="7338" formatCode="General">
                  <c:v>0.15114100000000011</c:v>
                </c:pt>
                <c:pt idx="7339" formatCode="General">
                  <c:v>0.15116099999999999</c:v>
                </c:pt>
                <c:pt idx="7340" formatCode="General">
                  <c:v>0.15118200000000001</c:v>
                </c:pt>
                <c:pt idx="7341" formatCode="General">
                  <c:v>0.15120200000000011</c:v>
                </c:pt>
                <c:pt idx="7342" formatCode="General">
                  <c:v>0.15122200000000011</c:v>
                </c:pt>
                <c:pt idx="7343" formatCode="General">
                  <c:v>0.15124300000000018</c:v>
                </c:pt>
                <c:pt idx="7344" formatCode="General">
                  <c:v>0.15126400000000018</c:v>
                </c:pt>
                <c:pt idx="7345" formatCode="General">
                  <c:v>0.15128500000000011</c:v>
                </c:pt>
                <c:pt idx="7346" formatCode="General">
                  <c:v>0.15130500000000011</c:v>
                </c:pt>
                <c:pt idx="7347" formatCode="General">
                  <c:v>0.15132599999999999</c:v>
                </c:pt>
                <c:pt idx="7348" formatCode="General">
                  <c:v>0.15134600000000012</c:v>
                </c:pt>
                <c:pt idx="7349" formatCode="General">
                  <c:v>0.15136700000000011</c:v>
                </c:pt>
                <c:pt idx="7350" formatCode="General">
                  <c:v>0.15138699999999999</c:v>
                </c:pt>
                <c:pt idx="7351" formatCode="General">
                  <c:v>0.15140900000000018</c:v>
                </c:pt>
                <c:pt idx="7352" formatCode="General">
                  <c:v>0.15142900000000012</c:v>
                </c:pt>
                <c:pt idx="7353" formatCode="General">
                  <c:v>0.15145000000000011</c:v>
                </c:pt>
                <c:pt idx="7354" formatCode="General">
                  <c:v>0.1514700000000001</c:v>
                </c:pt>
                <c:pt idx="7355" formatCode="General">
                  <c:v>0.15149000000000018</c:v>
                </c:pt>
                <c:pt idx="7356" formatCode="General">
                  <c:v>0.15151100000000012</c:v>
                </c:pt>
                <c:pt idx="7357" formatCode="General">
                  <c:v>0.15153200000000011</c:v>
                </c:pt>
                <c:pt idx="7358" formatCode="General">
                  <c:v>0.15155199999999999</c:v>
                </c:pt>
                <c:pt idx="7359" formatCode="General">
                  <c:v>0.15157300000000001</c:v>
                </c:pt>
                <c:pt idx="7360" formatCode="General">
                  <c:v>0.15159400000000012</c:v>
                </c:pt>
                <c:pt idx="7361" formatCode="General">
                  <c:v>0.15161400000000011</c:v>
                </c:pt>
                <c:pt idx="7362" formatCode="General">
                  <c:v>0.15163499999999999</c:v>
                </c:pt>
                <c:pt idx="7363" formatCode="General">
                  <c:v>0.15165500000000001</c:v>
                </c:pt>
                <c:pt idx="7364" formatCode="General">
                  <c:v>0.15167600000000001</c:v>
                </c:pt>
                <c:pt idx="7365" formatCode="General">
                  <c:v>0.15169700000000011</c:v>
                </c:pt>
                <c:pt idx="7366" formatCode="General">
                  <c:v>0.15171700000000019</c:v>
                </c:pt>
                <c:pt idx="7367" formatCode="General">
                  <c:v>0.15173800000000018</c:v>
                </c:pt>
                <c:pt idx="7368" formatCode="General">
                  <c:v>0.15175800000000012</c:v>
                </c:pt>
                <c:pt idx="7369" formatCode="General">
                  <c:v>0.15177900000000011</c:v>
                </c:pt>
                <c:pt idx="7370" formatCode="General">
                  <c:v>0.15179900000000018</c:v>
                </c:pt>
                <c:pt idx="7371" formatCode="General">
                  <c:v>0.15182000000000001</c:v>
                </c:pt>
                <c:pt idx="7372" formatCode="General">
                  <c:v>0.15184100000000011</c:v>
                </c:pt>
                <c:pt idx="7373" formatCode="General">
                  <c:v>0.15186200000000011</c:v>
                </c:pt>
                <c:pt idx="7374" formatCode="General">
                  <c:v>0.15188199999999999</c:v>
                </c:pt>
                <c:pt idx="7375" formatCode="General">
                  <c:v>0.15190300000000018</c:v>
                </c:pt>
                <c:pt idx="7376" formatCode="General">
                  <c:v>0.15192300000000011</c:v>
                </c:pt>
                <c:pt idx="7377" formatCode="General">
                  <c:v>0.15194400000000022</c:v>
                </c:pt>
                <c:pt idx="7378" formatCode="General">
                  <c:v>0.15196400000000018</c:v>
                </c:pt>
                <c:pt idx="7379" formatCode="General">
                  <c:v>0.15198500000000012</c:v>
                </c:pt>
                <c:pt idx="7380" formatCode="General">
                  <c:v>0.15200500000000011</c:v>
                </c:pt>
                <c:pt idx="7381" formatCode="General">
                  <c:v>0.15202599999999999</c:v>
                </c:pt>
                <c:pt idx="7382" formatCode="General">
                  <c:v>0.15204700000000018</c:v>
                </c:pt>
                <c:pt idx="7383" formatCode="General">
                  <c:v>0.15206700000000012</c:v>
                </c:pt>
                <c:pt idx="7384" formatCode="General">
                  <c:v>0.15208800000000011</c:v>
                </c:pt>
                <c:pt idx="7385" formatCode="General">
                  <c:v>0.15210799999999999</c:v>
                </c:pt>
                <c:pt idx="7386" formatCode="General">
                  <c:v>0.15212899999999999</c:v>
                </c:pt>
                <c:pt idx="7387" formatCode="General">
                  <c:v>0.15214900000000012</c:v>
                </c:pt>
                <c:pt idx="7388" formatCode="General">
                  <c:v>0.152171</c:v>
                </c:pt>
                <c:pt idx="7389" formatCode="General">
                  <c:v>0.15219099999999999</c:v>
                </c:pt>
                <c:pt idx="7390" formatCode="General">
                  <c:v>0.15221200000000012</c:v>
                </c:pt>
                <c:pt idx="7391" formatCode="General">
                  <c:v>0.15223200000000012</c:v>
                </c:pt>
                <c:pt idx="7392" formatCode="General">
                  <c:v>0.15225300000000011</c:v>
                </c:pt>
                <c:pt idx="7393" formatCode="General">
                  <c:v>0.15227299999999999</c:v>
                </c:pt>
                <c:pt idx="7394" formatCode="General">
                  <c:v>0.15229400000000018</c:v>
                </c:pt>
                <c:pt idx="7395" formatCode="General">
                  <c:v>0.15231400000000012</c:v>
                </c:pt>
                <c:pt idx="7396" formatCode="General">
                  <c:v>0.15233500000000011</c:v>
                </c:pt>
                <c:pt idx="7397" formatCode="General">
                  <c:v>0.15235599999999999</c:v>
                </c:pt>
                <c:pt idx="7398" formatCode="General">
                  <c:v>0.15237600000000001</c:v>
                </c:pt>
                <c:pt idx="7399" formatCode="General">
                  <c:v>0.15239700000000012</c:v>
                </c:pt>
                <c:pt idx="7400" formatCode="General">
                  <c:v>0.15241700000000022</c:v>
                </c:pt>
                <c:pt idx="7401" formatCode="General">
                  <c:v>0.15243800000000018</c:v>
                </c:pt>
                <c:pt idx="7402" formatCode="General">
                  <c:v>0.15245900000000018</c:v>
                </c:pt>
                <c:pt idx="7403" formatCode="General">
                  <c:v>0.15247900000000011</c:v>
                </c:pt>
                <c:pt idx="7404" formatCode="General">
                  <c:v>0.15250000000000011</c:v>
                </c:pt>
                <c:pt idx="7405" formatCode="General">
                  <c:v>0.15252099999999999</c:v>
                </c:pt>
                <c:pt idx="7406" formatCode="General">
                  <c:v>0.15254100000000018</c:v>
                </c:pt>
                <c:pt idx="7407" formatCode="General">
                  <c:v>0.15256200000000011</c:v>
                </c:pt>
                <c:pt idx="7408" formatCode="General">
                  <c:v>0.15258200000000011</c:v>
                </c:pt>
                <c:pt idx="7409" formatCode="General">
                  <c:v>0.15260199999999999</c:v>
                </c:pt>
                <c:pt idx="7410" formatCode="General">
                  <c:v>0.15262400000000001</c:v>
                </c:pt>
                <c:pt idx="7411" formatCode="General">
                  <c:v>0.15264400000000011</c:v>
                </c:pt>
                <c:pt idx="7412" formatCode="General">
                  <c:v>0.15266500000000011</c:v>
                </c:pt>
                <c:pt idx="7413" formatCode="General">
                  <c:v>0.15268499999999999</c:v>
                </c:pt>
                <c:pt idx="7414" formatCode="General">
                  <c:v>0.15270600000000012</c:v>
                </c:pt>
                <c:pt idx="7415" formatCode="General">
                  <c:v>0.15272600000000011</c:v>
                </c:pt>
                <c:pt idx="7416" formatCode="General">
                  <c:v>0.15274700000000019</c:v>
                </c:pt>
                <c:pt idx="7417" formatCode="General">
                  <c:v>0.15276700000000012</c:v>
                </c:pt>
                <c:pt idx="7418" formatCode="General">
                  <c:v>0.15278800000000012</c:v>
                </c:pt>
                <c:pt idx="7419" formatCode="General">
                  <c:v>0.15280900000000011</c:v>
                </c:pt>
                <c:pt idx="7420" formatCode="General">
                  <c:v>0.15282999999999999</c:v>
                </c:pt>
                <c:pt idx="7421" formatCode="General">
                  <c:v>0.15285000000000001</c:v>
                </c:pt>
                <c:pt idx="7422" formatCode="General">
                  <c:v>0.15287000000000001</c:v>
                </c:pt>
                <c:pt idx="7423" formatCode="General">
                  <c:v>0.15289100000000011</c:v>
                </c:pt>
                <c:pt idx="7424" formatCode="General">
                  <c:v>0.15291100000000019</c:v>
                </c:pt>
                <c:pt idx="7425" formatCode="General">
                  <c:v>0.15293300000000018</c:v>
                </c:pt>
                <c:pt idx="7426" formatCode="General">
                  <c:v>0.15295300000000012</c:v>
                </c:pt>
                <c:pt idx="7427" formatCode="General">
                  <c:v>0.15297400000000011</c:v>
                </c:pt>
                <c:pt idx="7428" formatCode="General">
                  <c:v>0.15299400000000019</c:v>
                </c:pt>
                <c:pt idx="7429" formatCode="General">
                  <c:v>0.15301500000000018</c:v>
                </c:pt>
                <c:pt idx="7430" formatCode="General">
                  <c:v>0.15303500000000012</c:v>
                </c:pt>
                <c:pt idx="7431" formatCode="General">
                  <c:v>0.15305600000000011</c:v>
                </c:pt>
                <c:pt idx="7432" formatCode="General">
                  <c:v>0.15307599999999999</c:v>
                </c:pt>
                <c:pt idx="7433" formatCode="General">
                  <c:v>0.15309700000000018</c:v>
                </c:pt>
                <c:pt idx="7434" formatCode="General">
                  <c:v>0.15311800000000012</c:v>
                </c:pt>
                <c:pt idx="7435" formatCode="General">
                  <c:v>0.15313800000000011</c:v>
                </c:pt>
                <c:pt idx="7436" formatCode="General">
                  <c:v>0.15315899999999999</c:v>
                </c:pt>
                <c:pt idx="7437" formatCode="General">
                  <c:v>0.15317900000000001</c:v>
                </c:pt>
                <c:pt idx="7438" formatCode="General">
                  <c:v>0.15320000000000011</c:v>
                </c:pt>
                <c:pt idx="7439" formatCode="General">
                  <c:v>0.15322100000000011</c:v>
                </c:pt>
                <c:pt idx="7440" formatCode="General">
                  <c:v>0.15324200000000018</c:v>
                </c:pt>
                <c:pt idx="7441" formatCode="General">
                  <c:v>0.15326200000000012</c:v>
                </c:pt>
                <c:pt idx="7442" formatCode="General">
                  <c:v>0.15328300000000011</c:v>
                </c:pt>
                <c:pt idx="7443" formatCode="General">
                  <c:v>0.15330299999999999</c:v>
                </c:pt>
                <c:pt idx="7444" formatCode="General">
                  <c:v>0.15332399999999999</c:v>
                </c:pt>
                <c:pt idx="7445" formatCode="General">
                  <c:v>0.15334400000000012</c:v>
                </c:pt>
                <c:pt idx="7446" formatCode="General">
                  <c:v>0.15336500000000011</c:v>
                </c:pt>
                <c:pt idx="7447" formatCode="General">
                  <c:v>0.15338599999999999</c:v>
                </c:pt>
                <c:pt idx="7448" formatCode="General">
                  <c:v>0.15340700000000018</c:v>
                </c:pt>
                <c:pt idx="7449" formatCode="General">
                  <c:v>0.15342700000000012</c:v>
                </c:pt>
                <c:pt idx="7450" formatCode="General">
                  <c:v>0.15344700000000025</c:v>
                </c:pt>
                <c:pt idx="7451" formatCode="General">
                  <c:v>0.15346800000000019</c:v>
                </c:pt>
                <c:pt idx="7452" formatCode="General">
                  <c:v>0.15348800000000018</c:v>
                </c:pt>
                <c:pt idx="7453" formatCode="General">
                  <c:v>0.15350900000000012</c:v>
                </c:pt>
                <c:pt idx="7454" formatCode="General">
                  <c:v>0.15352900000000011</c:v>
                </c:pt>
                <c:pt idx="7455" formatCode="General">
                  <c:v>0.1535500000000001</c:v>
                </c:pt>
                <c:pt idx="7456" formatCode="General">
                  <c:v>0.15357100000000001</c:v>
                </c:pt>
                <c:pt idx="7457" formatCode="General">
                  <c:v>0.15359200000000012</c:v>
                </c:pt>
                <c:pt idx="7458" formatCode="General">
                  <c:v>0.15361200000000011</c:v>
                </c:pt>
                <c:pt idx="7459" formatCode="General">
                  <c:v>0.15363299999999999</c:v>
                </c:pt>
                <c:pt idx="7460" formatCode="General">
                  <c:v>0.15365300000000001</c:v>
                </c:pt>
                <c:pt idx="7461" formatCode="General">
                  <c:v>0.15367400000000001</c:v>
                </c:pt>
                <c:pt idx="7462" formatCode="General">
                  <c:v>0.15369400000000011</c:v>
                </c:pt>
                <c:pt idx="7463" formatCode="General">
                  <c:v>0.15371500000000018</c:v>
                </c:pt>
                <c:pt idx="7464" formatCode="General">
                  <c:v>0.15373600000000018</c:v>
                </c:pt>
                <c:pt idx="7465" formatCode="General">
                  <c:v>0.15375600000000011</c:v>
                </c:pt>
                <c:pt idx="7466" formatCode="General">
                  <c:v>0.15377700000000011</c:v>
                </c:pt>
                <c:pt idx="7467" formatCode="General">
                  <c:v>0.15379700000000018</c:v>
                </c:pt>
                <c:pt idx="7468" formatCode="General">
                  <c:v>0.15381800000000018</c:v>
                </c:pt>
                <c:pt idx="7469" formatCode="General">
                  <c:v>0.15383900000000011</c:v>
                </c:pt>
                <c:pt idx="7470" formatCode="General">
                  <c:v>0.15385900000000011</c:v>
                </c:pt>
                <c:pt idx="7471" formatCode="General">
                  <c:v>0.15387999999999999</c:v>
                </c:pt>
                <c:pt idx="7472" formatCode="General">
                  <c:v>0.15390100000000018</c:v>
                </c:pt>
                <c:pt idx="7473" formatCode="General">
                  <c:v>0.15392100000000011</c:v>
                </c:pt>
                <c:pt idx="7474" formatCode="General">
                  <c:v>0.15394200000000022</c:v>
                </c:pt>
                <c:pt idx="7475" formatCode="General">
                  <c:v>0.15396200000000018</c:v>
                </c:pt>
                <c:pt idx="7476" formatCode="General">
                  <c:v>0.15398300000000012</c:v>
                </c:pt>
                <c:pt idx="7477" formatCode="General">
                  <c:v>0.15400400000000011</c:v>
                </c:pt>
                <c:pt idx="7478" formatCode="General">
                  <c:v>0.15402399999999999</c:v>
                </c:pt>
                <c:pt idx="7479" formatCode="General">
                  <c:v>0.15404500000000018</c:v>
                </c:pt>
                <c:pt idx="7480" formatCode="General">
                  <c:v>0.15406500000000012</c:v>
                </c:pt>
                <c:pt idx="7481" formatCode="General">
                  <c:v>0.15408600000000011</c:v>
                </c:pt>
                <c:pt idx="7482" formatCode="General">
                  <c:v>0.15410599999999999</c:v>
                </c:pt>
                <c:pt idx="7483" formatCode="General">
                  <c:v>0.15412699999999999</c:v>
                </c:pt>
                <c:pt idx="7484" formatCode="General">
                  <c:v>0.15414800000000012</c:v>
                </c:pt>
                <c:pt idx="7485" formatCode="General">
                  <c:v>0.15416900000000011</c:v>
                </c:pt>
                <c:pt idx="7486" formatCode="General">
                  <c:v>0.15418899999999999</c:v>
                </c:pt>
                <c:pt idx="7487" formatCode="General">
                  <c:v>0.15421000000000018</c:v>
                </c:pt>
                <c:pt idx="7488" formatCode="General">
                  <c:v>0.15423000000000012</c:v>
                </c:pt>
                <c:pt idx="7489" formatCode="General">
                  <c:v>0.15425000000000011</c:v>
                </c:pt>
                <c:pt idx="7490" formatCode="General">
                  <c:v>0.15427099999999999</c:v>
                </c:pt>
                <c:pt idx="7491" formatCode="General">
                  <c:v>0.15429100000000018</c:v>
                </c:pt>
                <c:pt idx="7492" formatCode="General">
                  <c:v>0.15431200000000012</c:v>
                </c:pt>
                <c:pt idx="7493" formatCode="General">
                  <c:v>0.15433300000000011</c:v>
                </c:pt>
                <c:pt idx="7494" formatCode="General">
                  <c:v>0.15435399999999999</c:v>
                </c:pt>
                <c:pt idx="7495" formatCode="General">
                  <c:v>0.15437400000000001</c:v>
                </c:pt>
                <c:pt idx="7496" formatCode="General">
                  <c:v>0.15439500000000012</c:v>
                </c:pt>
                <c:pt idx="7497" formatCode="General">
                  <c:v>0.15441500000000022</c:v>
                </c:pt>
                <c:pt idx="7498" formatCode="General">
                  <c:v>0.15443600000000018</c:v>
                </c:pt>
                <c:pt idx="7499" formatCode="General">
                  <c:v>0.15445600000000018</c:v>
                </c:pt>
                <c:pt idx="7500" formatCode="General">
                  <c:v>0.15447800000000012</c:v>
                </c:pt>
                <c:pt idx="7501" formatCode="General">
                  <c:v>0.15449800000000022</c:v>
                </c:pt>
                <c:pt idx="7502" formatCode="General">
                  <c:v>0.15451800000000018</c:v>
                </c:pt>
                <c:pt idx="7503" formatCode="General">
                  <c:v>0.15453900000000018</c:v>
                </c:pt>
                <c:pt idx="7504" formatCode="General">
                  <c:v>0.15455900000000011</c:v>
                </c:pt>
                <c:pt idx="7505" formatCode="General">
                  <c:v>0.15458000000000011</c:v>
                </c:pt>
                <c:pt idx="7506" formatCode="General">
                  <c:v>0.15460099999999999</c:v>
                </c:pt>
                <c:pt idx="7507" formatCode="General">
                  <c:v>0.15462100000000001</c:v>
                </c:pt>
                <c:pt idx="7508" formatCode="General">
                  <c:v>0.15464200000000011</c:v>
                </c:pt>
                <c:pt idx="7509" formatCode="General">
                  <c:v>0.15466299999999999</c:v>
                </c:pt>
                <c:pt idx="7510" formatCode="General">
                  <c:v>0.15468299999999999</c:v>
                </c:pt>
                <c:pt idx="7511" formatCode="General">
                  <c:v>0.15470400000000012</c:v>
                </c:pt>
                <c:pt idx="7512" formatCode="General">
                  <c:v>0.15472400000000011</c:v>
                </c:pt>
                <c:pt idx="7513" formatCode="General">
                  <c:v>0.15474500000000019</c:v>
                </c:pt>
                <c:pt idx="7514" formatCode="General">
                  <c:v>0.15476600000000013</c:v>
                </c:pt>
                <c:pt idx="7515" formatCode="General">
                  <c:v>0.15478600000000012</c:v>
                </c:pt>
                <c:pt idx="7516" formatCode="General">
                  <c:v>0.15480700000000011</c:v>
                </c:pt>
                <c:pt idx="7517" formatCode="General">
                  <c:v>0.15482699999999999</c:v>
                </c:pt>
                <c:pt idx="7518" formatCode="General">
                  <c:v>0.15484800000000018</c:v>
                </c:pt>
                <c:pt idx="7519" formatCode="General">
                  <c:v>0.15486800000000012</c:v>
                </c:pt>
                <c:pt idx="7520" formatCode="General">
                  <c:v>0.15488900000000011</c:v>
                </c:pt>
                <c:pt idx="7521" formatCode="General">
                  <c:v>0.15491000000000019</c:v>
                </c:pt>
                <c:pt idx="7522" formatCode="General">
                  <c:v>0.15493100000000018</c:v>
                </c:pt>
                <c:pt idx="7523" formatCode="General">
                  <c:v>0.15495100000000012</c:v>
                </c:pt>
                <c:pt idx="7524" formatCode="General">
                  <c:v>0.15497200000000011</c:v>
                </c:pt>
                <c:pt idx="7525" formatCode="General">
                  <c:v>0.15499200000000019</c:v>
                </c:pt>
                <c:pt idx="7526" formatCode="General">
                  <c:v>0.15501300000000018</c:v>
                </c:pt>
                <c:pt idx="7527" formatCode="General">
                  <c:v>0.15503300000000012</c:v>
                </c:pt>
                <c:pt idx="7528" formatCode="General">
                  <c:v>0.15505400000000011</c:v>
                </c:pt>
                <c:pt idx="7529" formatCode="General">
                  <c:v>0.15507399999999999</c:v>
                </c:pt>
                <c:pt idx="7530" formatCode="General">
                  <c:v>0.15509500000000018</c:v>
                </c:pt>
                <c:pt idx="7531" formatCode="General">
                  <c:v>0.15511600000000011</c:v>
                </c:pt>
                <c:pt idx="7532" formatCode="General">
                  <c:v>0.15513600000000011</c:v>
                </c:pt>
                <c:pt idx="7533" formatCode="General">
                  <c:v>0.15515699999999999</c:v>
                </c:pt>
                <c:pt idx="7534" formatCode="General">
                  <c:v>0.15517700000000001</c:v>
                </c:pt>
                <c:pt idx="7535" formatCode="General">
                  <c:v>0.15519800000000011</c:v>
                </c:pt>
                <c:pt idx="7536" formatCode="General">
                  <c:v>0.15521800000000019</c:v>
                </c:pt>
                <c:pt idx="7537" formatCode="General">
                  <c:v>0.15524000000000018</c:v>
                </c:pt>
                <c:pt idx="7538" formatCode="General">
                  <c:v>0.15526000000000012</c:v>
                </c:pt>
                <c:pt idx="7539" formatCode="General">
                  <c:v>0.15528100000000011</c:v>
                </c:pt>
                <c:pt idx="7540" formatCode="General">
                  <c:v>0.15530099999999999</c:v>
                </c:pt>
                <c:pt idx="7541" formatCode="General">
                  <c:v>0.15532199999999999</c:v>
                </c:pt>
                <c:pt idx="7542" formatCode="General">
                  <c:v>0.15534200000000012</c:v>
                </c:pt>
                <c:pt idx="7543" formatCode="General">
                  <c:v>0.15536300000000011</c:v>
                </c:pt>
                <c:pt idx="7544" formatCode="General">
                  <c:v>0.15538299999999999</c:v>
                </c:pt>
                <c:pt idx="7545" formatCode="General">
                  <c:v>0.15540400000000013</c:v>
                </c:pt>
                <c:pt idx="7546" formatCode="General">
                  <c:v>0.15542500000000012</c:v>
                </c:pt>
                <c:pt idx="7547" formatCode="General">
                  <c:v>0.15544500000000025</c:v>
                </c:pt>
                <c:pt idx="7548" formatCode="General">
                  <c:v>0.15546600000000019</c:v>
                </c:pt>
                <c:pt idx="7549" formatCode="General">
                  <c:v>0.15548600000000018</c:v>
                </c:pt>
                <c:pt idx="7550" formatCode="General">
                  <c:v>0.15550700000000012</c:v>
                </c:pt>
                <c:pt idx="7551" formatCode="General">
                  <c:v>0.15552800000000011</c:v>
                </c:pt>
                <c:pt idx="7552" formatCode="General">
                  <c:v>0.15554800000000019</c:v>
                </c:pt>
                <c:pt idx="7553" formatCode="General">
                  <c:v>0.15556900000000018</c:v>
                </c:pt>
                <c:pt idx="7554" formatCode="General">
                  <c:v>0.15559000000000012</c:v>
                </c:pt>
                <c:pt idx="7555" formatCode="General">
                  <c:v>0.15561000000000011</c:v>
                </c:pt>
                <c:pt idx="7556" formatCode="General">
                  <c:v>0.15562999999999999</c:v>
                </c:pt>
                <c:pt idx="7557" formatCode="General">
                  <c:v>0.15565100000000001</c:v>
                </c:pt>
                <c:pt idx="7558" formatCode="General">
                  <c:v>0.155672</c:v>
                </c:pt>
                <c:pt idx="7559" formatCode="General">
                  <c:v>0.15569300000000011</c:v>
                </c:pt>
                <c:pt idx="7560" formatCode="General">
                  <c:v>0.15571300000000018</c:v>
                </c:pt>
                <c:pt idx="7561" formatCode="General">
                  <c:v>0.15573400000000018</c:v>
                </c:pt>
                <c:pt idx="7562" formatCode="General">
                  <c:v>0.15575400000000011</c:v>
                </c:pt>
                <c:pt idx="7563" formatCode="General">
                  <c:v>0.15577500000000011</c:v>
                </c:pt>
                <c:pt idx="7564" formatCode="General">
                  <c:v>0.15579500000000018</c:v>
                </c:pt>
                <c:pt idx="7565" formatCode="General">
                  <c:v>0.15581600000000018</c:v>
                </c:pt>
                <c:pt idx="7566" formatCode="General">
                  <c:v>0.15583600000000011</c:v>
                </c:pt>
                <c:pt idx="7567" formatCode="General">
                  <c:v>0.15585700000000011</c:v>
                </c:pt>
                <c:pt idx="7568" formatCode="General">
                  <c:v>0.15587799999999999</c:v>
                </c:pt>
                <c:pt idx="7569" formatCode="General">
                  <c:v>0.15589800000000012</c:v>
                </c:pt>
                <c:pt idx="7570" formatCode="General">
                  <c:v>0.15591900000000025</c:v>
                </c:pt>
                <c:pt idx="7571" formatCode="General">
                  <c:v>0.15593900000000019</c:v>
                </c:pt>
                <c:pt idx="7572" formatCode="General">
                  <c:v>0.15596000000000018</c:v>
                </c:pt>
                <c:pt idx="7573" formatCode="General">
                  <c:v>0.15598000000000012</c:v>
                </c:pt>
                <c:pt idx="7574" formatCode="General">
                  <c:v>0.15600200000000011</c:v>
                </c:pt>
                <c:pt idx="7575" formatCode="General">
                  <c:v>0.15602199999999999</c:v>
                </c:pt>
                <c:pt idx="7576" formatCode="General">
                  <c:v>0.15604300000000018</c:v>
                </c:pt>
                <c:pt idx="7577" formatCode="General">
                  <c:v>0.15606300000000012</c:v>
                </c:pt>
                <c:pt idx="7578" formatCode="General">
                  <c:v>0.15608400000000011</c:v>
                </c:pt>
                <c:pt idx="7579" formatCode="General">
                  <c:v>0.15610399999999999</c:v>
                </c:pt>
                <c:pt idx="7580" formatCode="General">
                  <c:v>0.15612500000000001</c:v>
                </c:pt>
                <c:pt idx="7581" formatCode="General">
                  <c:v>0.15614500000000012</c:v>
                </c:pt>
                <c:pt idx="7582" formatCode="General">
                  <c:v>0.15616600000000011</c:v>
                </c:pt>
                <c:pt idx="7583" formatCode="General">
                  <c:v>0.15618699999999999</c:v>
                </c:pt>
                <c:pt idx="7584" formatCode="General">
                  <c:v>0.15620700000000018</c:v>
                </c:pt>
                <c:pt idx="7585" formatCode="General">
                  <c:v>0.15622800000000012</c:v>
                </c:pt>
                <c:pt idx="7586" formatCode="General">
                  <c:v>0.15624800000000022</c:v>
                </c:pt>
                <c:pt idx="7587" formatCode="General">
                  <c:v>0.15626900000000019</c:v>
                </c:pt>
                <c:pt idx="7588" formatCode="General">
                  <c:v>0.15629000000000018</c:v>
                </c:pt>
                <c:pt idx="7589" formatCode="General">
                  <c:v>0.15631000000000012</c:v>
                </c:pt>
                <c:pt idx="7590" formatCode="General">
                  <c:v>0.15633100000000011</c:v>
                </c:pt>
                <c:pt idx="7591" formatCode="General">
                  <c:v>0.15635199999999999</c:v>
                </c:pt>
                <c:pt idx="7592" formatCode="General">
                  <c:v>0.15637200000000001</c:v>
                </c:pt>
                <c:pt idx="7593" formatCode="General">
                  <c:v>0.15639300000000012</c:v>
                </c:pt>
                <c:pt idx="7594" formatCode="General">
                  <c:v>0.15641300000000022</c:v>
                </c:pt>
                <c:pt idx="7595" formatCode="General">
                  <c:v>0.15643400000000018</c:v>
                </c:pt>
                <c:pt idx="7596" formatCode="General">
                  <c:v>0.15645500000000018</c:v>
                </c:pt>
                <c:pt idx="7597" formatCode="General">
                  <c:v>0.15647500000000011</c:v>
                </c:pt>
                <c:pt idx="7598" formatCode="General">
                  <c:v>0.15649600000000022</c:v>
                </c:pt>
                <c:pt idx="7599" formatCode="General">
                  <c:v>0.15651600000000018</c:v>
                </c:pt>
                <c:pt idx="7600" formatCode="General">
                  <c:v>0.15653700000000012</c:v>
                </c:pt>
                <c:pt idx="7601" formatCode="General">
                  <c:v>0.15655700000000011</c:v>
                </c:pt>
                <c:pt idx="7602" formatCode="General">
                  <c:v>0.15657799999999999</c:v>
                </c:pt>
                <c:pt idx="7603" formatCode="General">
                  <c:v>0.15659800000000013</c:v>
                </c:pt>
                <c:pt idx="7604" formatCode="General">
                  <c:v>0.15661900000000012</c:v>
                </c:pt>
                <c:pt idx="7605" formatCode="General">
                  <c:v>0.15664000000000011</c:v>
                </c:pt>
                <c:pt idx="7606" formatCode="General">
                  <c:v>0.15666099999999999</c:v>
                </c:pt>
                <c:pt idx="7607" formatCode="General">
                  <c:v>0.15668099999999999</c:v>
                </c:pt>
                <c:pt idx="7608" formatCode="General">
                  <c:v>0.15670200000000012</c:v>
                </c:pt>
                <c:pt idx="7609" formatCode="General">
                  <c:v>0.15672200000000011</c:v>
                </c:pt>
                <c:pt idx="7610" formatCode="General">
                  <c:v>0.15674200000000019</c:v>
                </c:pt>
                <c:pt idx="7611" formatCode="General">
                  <c:v>0.15676400000000013</c:v>
                </c:pt>
                <c:pt idx="7612" formatCode="General">
                  <c:v>0.15678400000000012</c:v>
                </c:pt>
                <c:pt idx="7613" formatCode="General">
                  <c:v>0.15680500000000011</c:v>
                </c:pt>
                <c:pt idx="7614" formatCode="General">
                  <c:v>0.15682499999999999</c:v>
                </c:pt>
                <c:pt idx="7615" formatCode="General">
                  <c:v>0.15684600000000018</c:v>
                </c:pt>
                <c:pt idx="7616" formatCode="General">
                  <c:v>0.15686600000000012</c:v>
                </c:pt>
                <c:pt idx="7617" formatCode="General">
                  <c:v>0.15688700000000011</c:v>
                </c:pt>
                <c:pt idx="7618" formatCode="General">
                  <c:v>0.15690700000000019</c:v>
                </c:pt>
                <c:pt idx="7619" formatCode="General">
                  <c:v>0.15692800000000018</c:v>
                </c:pt>
                <c:pt idx="7620" formatCode="General">
                  <c:v>0.15694900000000025</c:v>
                </c:pt>
                <c:pt idx="7621" formatCode="General">
                  <c:v>0.15697000000000011</c:v>
                </c:pt>
                <c:pt idx="7622" formatCode="General">
                  <c:v>0.15699000000000018</c:v>
                </c:pt>
                <c:pt idx="7623" formatCode="General">
                  <c:v>0.15701000000000018</c:v>
                </c:pt>
                <c:pt idx="7624" formatCode="General">
                  <c:v>0.15703100000000011</c:v>
                </c:pt>
                <c:pt idx="7625" formatCode="General">
                  <c:v>0.15705200000000011</c:v>
                </c:pt>
                <c:pt idx="7626" formatCode="General">
                  <c:v>0.15707199999999999</c:v>
                </c:pt>
                <c:pt idx="7627" formatCode="General">
                  <c:v>0.15709300000000018</c:v>
                </c:pt>
                <c:pt idx="7628" formatCode="General">
                  <c:v>0.15711400000000011</c:v>
                </c:pt>
                <c:pt idx="7629" formatCode="General">
                  <c:v>0.15713400000000011</c:v>
                </c:pt>
                <c:pt idx="7630" formatCode="General">
                  <c:v>0.15715499999999999</c:v>
                </c:pt>
                <c:pt idx="7631" formatCode="General">
                  <c:v>0.15717500000000001</c:v>
                </c:pt>
                <c:pt idx="7632" formatCode="General">
                  <c:v>0.15719600000000011</c:v>
                </c:pt>
                <c:pt idx="7633" formatCode="General">
                  <c:v>0.15721700000000022</c:v>
                </c:pt>
                <c:pt idx="7634" formatCode="General">
                  <c:v>0.15723700000000018</c:v>
                </c:pt>
                <c:pt idx="7635" formatCode="General">
                  <c:v>0.15725800000000012</c:v>
                </c:pt>
                <c:pt idx="7636" formatCode="General">
                  <c:v>0.15727800000000011</c:v>
                </c:pt>
                <c:pt idx="7637" formatCode="General">
                  <c:v>0.15729900000000019</c:v>
                </c:pt>
                <c:pt idx="7638" formatCode="General">
                  <c:v>0.15731900000000013</c:v>
                </c:pt>
                <c:pt idx="7639" formatCode="General">
                  <c:v>0.15734000000000012</c:v>
                </c:pt>
                <c:pt idx="7640" formatCode="General">
                  <c:v>0.15736000000000011</c:v>
                </c:pt>
                <c:pt idx="7641" formatCode="General">
                  <c:v>0.15738099999999999</c:v>
                </c:pt>
                <c:pt idx="7642" formatCode="General">
                  <c:v>0.15740200000000013</c:v>
                </c:pt>
                <c:pt idx="7643" formatCode="General">
                  <c:v>0.15742300000000012</c:v>
                </c:pt>
                <c:pt idx="7644" formatCode="General">
                  <c:v>0.15744300000000025</c:v>
                </c:pt>
                <c:pt idx="7645" formatCode="General">
                  <c:v>0.15746400000000019</c:v>
                </c:pt>
                <c:pt idx="7646" formatCode="General">
                  <c:v>0.15748400000000018</c:v>
                </c:pt>
                <c:pt idx="7647" formatCode="General">
                  <c:v>0.15750500000000012</c:v>
                </c:pt>
                <c:pt idx="7648" formatCode="General">
                  <c:v>0.15752600000000011</c:v>
                </c:pt>
                <c:pt idx="7649" formatCode="General">
                  <c:v>0.15754600000000019</c:v>
                </c:pt>
                <c:pt idx="7650" formatCode="General">
                  <c:v>0.15756700000000018</c:v>
                </c:pt>
                <c:pt idx="7651" formatCode="General">
                  <c:v>0.15758700000000012</c:v>
                </c:pt>
                <c:pt idx="7652" formatCode="General">
                  <c:v>0.15760800000000011</c:v>
                </c:pt>
                <c:pt idx="7653" formatCode="General">
                  <c:v>0.15762799999999999</c:v>
                </c:pt>
                <c:pt idx="7654" formatCode="General">
                  <c:v>0.15764900000000018</c:v>
                </c:pt>
                <c:pt idx="7655" formatCode="General">
                  <c:v>0.15766900000000011</c:v>
                </c:pt>
                <c:pt idx="7656" formatCode="General">
                  <c:v>0.15769000000000011</c:v>
                </c:pt>
                <c:pt idx="7657" formatCode="General">
                  <c:v>0.15771100000000018</c:v>
                </c:pt>
                <c:pt idx="7658" formatCode="General">
                  <c:v>0.15773200000000018</c:v>
                </c:pt>
                <c:pt idx="7659" formatCode="General">
                  <c:v>0.15775200000000011</c:v>
                </c:pt>
                <c:pt idx="7660" formatCode="General">
                  <c:v>0.15777300000000011</c:v>
                </c:pt>
                <c:pt idx="7661" formatCode="General">
                  <c:v>0.15779300000000018</c:v>
                </c:pt>
                <c:pt idx="7662" formatCode="General">
                  <c:v>0.15781400000000018</c:v>
                </c:pt>
                <c:pt idx="7663" formatCode="General">
                  <c:v>0.15783500000000011</c:v>
                </c:pt>
                <c:pt idx="7664" formatCode="General">
                  <c:v>0.15785500000000011</c:v>
                </c:pt>
                <c:pt idx="7665" formatCode="General">
                  <c:v>0.15787599999999999</c:v>
                </c:pt>
                <c:pt idx="7666" formatCode="General">
                  <c:v>0.15789600000000012</c:v>
                </c:pt>
                <c:pt idx="7667" formatCode="General">
                  <c:v>0.15791700000000025</c:v>
                </c:pt>
                <c:pt idx="7668" formatCode="General">
                  <c:v>0.15793700000000019</c:v>
                </c:pt>
                <c:pt idx="7669" formatCode="General">
                  <c:v>0.15795800000000018</c:v>
                </c:pt>
                <c:pt idx="7670" formatCode="General">
                  <c:v>0.15797900000000012</c:v>
                </c:pt>
                <c:pt idx="7671" formatCode="General">
                  <c:v>0.15800000000000011</c:v>
                </c:pt>
                <c:pt idx="7672" formatCode="General">
                  <c:v>0.1580200000000001</c:v>
                </c:pt>
                <c:pt idx="7673" formatCode="General">
                  <c:v>0.15804100000000013</c:v>
                </c:pt>
                <c:pt idx="7674" formatCode="General">
                  <c:v>0.15806100000000012</c:v>
                </c:pt>
                <c:pt idx="7675" formatCode="General">
                  <c:v>0.15808200000000011</c:v>
                </c:pt>
                <c:pt idx="7676" formatCode="General">
                  <c:v>0.15810199999999999</c:v>
                </c:pt>
                <c:pt idx="7677" formatCode="General">
                  <c:v>0.15812200000000001</c:v>
                </c:pt>
                <c:pt idx="7678" formatCode="General">
                  <c:v>0.15814300000000012</c:v>
                </c:pt>
                <c:pt idx="7679" formatCode="General">
                  <c:v>0.15816400000000011</c:v>
                </c:pt>
                <c:pt idx="7680" formatCode="General">
                  <c:v>0.15818499999999999</c:v>
                </c:pt>
                <c:pt idx="7681" formatCode="General">
                  <c:v>0.15820500000000018</c:v>
                </c:pt>
                <c:pt idx="7682" formatCode="General">
                  <c:v>0.15822600000000012</c:v>
                </c:pt>
                <c:pt idx="7683" formatCode="General">
                  <c:v>0.15824600000000022</c:v>
                </c:pt>
                <c:pt idx="7684" formatCode="General">
                  <c:v>0.15826700000000019</c:v>
                </c:pt>
                <c:pt idx="7685" formatCode="General">
                  <c:v>0.15828800000000018</c:v>
                </c:pt>
                <c:pt idx="7686" formatCode="General">
                  <c:v>0.15830900000000012</c:v>
                </c:pt>
                <c:pt idx="7687" formatCode="General">
                  <c:v>0.15832900000000011</c:v>
                </c:pt>
                <c:pt idx="7688" formatCode="General">
                  <c:v>0.1583500000000001</c:v>
                </c:pt>
                <c:pt idx="7689" formatCode="General">
                  <c:v>0.15837000000000001</c:v>
                </c:pt>
                <c:pt idx="7690" formatCode="General">
                  <c:v>0.15839000000000011</c:v>
                </c:pt>
                <c:pt idx="7691" formatCode="General">
                  <c:v>0.15841100000000022</c:v>
                </c:pt>
                <c:pt idx="7692" formatCode="General">
                  <c:v>0.15843200000000018</c:v>
                </c:pt>
                <c:pt idx="7693" formatCode="General">
                  <c:v>0.15845200000000018</c:v>
                </c:pt>
                <c:pt idx="7694" formatCode="General">
                  <c:v>0.15847300000000011</c:v>
                </c:pt>
                <c:pt idx="7695" formatCode="General">
                  <c:v>0.15849400000000022</c:v>
                </c:pt>
                <c:pt idx="7696" formatCode="General">
                  <c:v>0.15851400000000018</c:v>
                </c:pt>
                <c:pt idx="7697" formatCode="General">
                  <c:v>0.15853500000000012</c:v>
                </c:pt>
                <c:pt idx="7698" formatCode="General">
                  <c:v>0.15855500000000011</c:v>
                </c:pt>
                <c:pt idx="7699" formatCode="General">
                  <c:v>0.15857599999999999</c:v>
                </c:pt>
                <c:pt idx="7700" formatCode="General">
                  <c:v>0.15859700000000018</c:v>
                </c:pt>
                <c:pt idx="7701" formatCode="General">
                  <c:v>0.15861700000000012</c:v>
                </c:pt>
                <c:pt idx="7702" formatCode="General">
                  <c:v>0.15863800000000011</c:v>
                </c:pt>
                <c:pt idx="7703" formatCode="General">
                  <c:v>0.15865799999999999</c:v>
                </c:pt>
                <c:pt idx="7704" formatCode="General">
                  <c:v>0.15867899999999999</c:v>
                </c:pt>
                <c:pt idx="7705" formatCode="General">
                  <c:v>0.15869900000000012</c:v>
                </c:pt>
                <c:pt idx="7706" formatCode="General">
                  <c:v>0.15872000000000011</c:v>
                </c:pt>
                <c:pt idx="7707" formatCode="General">
                  <c:v>0.15874100000000019</c:v>
                </c:pt>
                <c:pt idx="7708" formatCode="General">
                  <c:v>0.15876200000000013</c:v>
                </c:pt>
                <c:pt idx="7709" formatCode="General">
                  <c:v>0.15878200000000012</c:v>
                </c:pt>
                <c:pt idx="7710" formatCode="General">
                  <c:v>0.15880300000000011</c:v>
                </c:pt>
                <c:pt idx="7711" formatCode="General">
                  <c:v>0.15882299999999999</c:v>
                </c:pt>
                <c:pt idx="7712" formatCode="General">
                  <c:v>0.15884400000000018</c:v>
                </c:pt>
                <c:pt idx="7713" formatCode="General">
                  <c:v>0.15886400000000012</c:v>
                </c:pt>
                <c:pt idx="7714" formatCode="General">
                  <c:v>0.15888500000000011</c:v>
                </c:pt>
                <c:pt idx="7715" formatCode="General">
                  <c:v>0.15890500000000018</c:v>
                </c:pt>
                <c:pt idx="7716" formatCode="General">
                  <c:v>0.15892600000000018</c:v>
                </c:pt>
                <c:pt idx="7717" formatCode="General">
                  <c:v>0.15894700000000025</c:v>
                </c:pt>
                <c:pt idx="7718" formatCode="General">
                  <c:v>0.15896700000000022</c:v>
                </c:pt>
                <c:pt idx="7719" formatCode="General">
                  <c:v>0.15898800000000018</c:v>
                </c:pt>
                <c:pt idx="7720" formatCode="General">
                  <c:v>0.15900800000000018</c:v>
                </c:pt>
                <c:pt idx="7721" formatCode="General">
                  <c:v>0.15902900000000011</c:v>
                </c:pt>
                <c:pt idx="7722" formatCode="General">
                  <c:v>0.15905000000000011</c:v>
                </c:pt>
                <c:pt idx="7723" formatCode="General">
                  <c:v>0.15907099999999999</c:v>
                </c:pt>
                <c:pt idx="7724" formatCode="General">
                  <c:v>0.15909100000000018</c:v>
                </c:pt>
                <c:pt idx="7725" formatCode="General">
                  <c:v>0.15911200000000011</c:v>
                </c:pt>
                <c:pt idx="7726" formatCode="General">
                  <c:v>0.15913200000000011</c:v>
                </c:pt>
                <c:pt idx="7727" formatCode="General">
                  <c:v>0.15915299999999999</c:v>
                </c:pt>
                <c:pt idx="7728" formatCode="General">
                  <c:v>0.15917300000000001</c:v>
                </c:pt>
                <c:pt idx="7729" formatCode="General">
                  <c:v>0.15919400000000011</c:v>
                </c:pt>
                <c:pt idx="7730" formatCode="General">
                  <c:v>0.15921400000000019</c:v>
                </c:pt>
                <c:pt idx="7731" formatCode="General">
                  <c:v>0.15923500000000018</c:v>
                </c:pt>
                <c:pt idx="7732" formatCode="General">
                  <c:v>0.15925600000000012</c:v>
                </c:pt>
                <c:pt idx="7733" formatCode="General">
                  <c:v>0.15927600000000011</c:v>
                </c:pt>
                <c:pt idx="7734" formatCode="General">
                  <c:v>0.15929700000000019</c:v>
                </c:pt>
                <c:pt idx="7735" formatCode="General">
                  <c:v>0.15931700000000013</c:v>
                </c:pt>
                <c:pt idx="7736" formatCode="General">
                  <c:v>0.15933800000000012</c:v>
                </c:pt>
                <c:pt idx="7737" formatCode="General">
                  <c:v>0.15935900000000011</c:v>
                </c:pt>
                <c:pt idx="7738" formatCode="General">
                  <c:v>0.15937899999999999</c:v>
                </c:pt>
                <c:pt idx="7739" formatCode="General">
                  <c:v>0.15940000000000012</c:v>
                </c:pt>
                <c:pt idx="7740" formatCode="General">
                  <c:v>0.15942100000000012</c:v>
                </c:pt>
                <c:pt idx="7741" formatCode="General">
                  <c:v>0.15944100000000025</c:v>
                </c:pt>
                <c:pt idx="7742" formatCode="General">
                  <c:v>0.15946200000000019</c:v>
                </c:pt>
                <c:pt idx="7743" formatCode="General">
                  <c:v>0.15948200000000018</c:v>
                </c:pt>
                <c:pt idx="7744" formatCode="General">
                  <c:v>0.15950200000000012</c:v>
                </c:pt>
                <c:pt idx="7745" formatCode="General">
                  <c:v>0.15952400000000011</c:v>
                </c:pt>
                <c:pt idx="7746" formatCode="General">
                  <c:v>0.15954400000000019</c:v>
                </c:pt>
                <c:pt idx="7747" formatCode="General">
                  <c:v>0.15956500000000018</c:v>
                </c:pt>
                <c:pt idx="7748" formatCode="General">
                  <c:v>0.15958500000000012</c:v>
                </c:pt>
                <c:pt idx="7749" formatCode="General">
                  <c:v>0.15960600000000011</c:v>
                </c:pt>
                <c:pt idx="7750" formatCode="General">
                  <c:v>0.15962599999999999</c:v>
                </c:pt>
                <c:pt idx="7751" formatCode="General">
                  <c:v>0.15964700000000018</c:v>
                </c:pt>
                <c:pt idx="7752" formatCode="General">
                  <c:v>0.15966700000000011</c:v>
                </c:pt>
                <c:pt idx="7753" formatCode="General">
                  <c:v>0.15968900000000011</c:v>
                </c:pt>
                <c:pt idx="7754" formatCode="General">
                  <c:v>0.15970900000000018</c:v>
                </c:pt>
                <c:pt idx="7755" formatCode="General">
                  <c:v>0.15973000000000018</c:v>
                </c:pt>
                <c:pt idx="7756" formatCode="General">
                  <c:v>0.15975000000000011</c:v>
                </c:pt>
                <c:pt idx="7757" formatCode="General">
                  <c:v>0.15977000000000011</c:v>
                </c:pt>
                <c:pt idx="7758" formatCode="General">
                  <c:v>0.15979100000000018</c:v>
                </c:pt>
                <c:pt idx="7759" formatCode="General">
                  <c:v>0.15981200000000018</c:v>
                </c:pt>
                <c:pt idx="7760" formatCode="General">
                  <c:v>0.15983300000000011</c:v>
                </c:pt>
                <c:pt idx="7761" formatCode="General">
                  <c:v>0.15985300000000011</c:v>
                </c:pt>
                <c:pt idx="7762" formatCode="General">
                  <c:v>0.15987399999999999</c:v>
                </c:pt>
                <c:pt idx="7763" formatCode="General">
                  <c:v>0.15989400000000012</c:v>
                </c:pt>
                <c:pt idx="7764" formatCode="General">
                  <c:v>0.15991500000000025</c:v>
                </c:pt>
                <c:pt idx="7765" formatCode="General">
                  <c:v>0.15993500000000019</c:v>
                </c:pt>
                <c:pt idx="7766" formatCode="General">
                  <c:v>0.15995600000000013</c:v>
                </c:pt>
                <c:pt idx="7767" formatCode="General">
                  <c:v>0.15997600000000012</c:v>
                </c:pt>
                <c:pt idx="7768" formatCode="General">
                  <c:v>0.15999700000000025</c:v>
                </c:pt>
                <c:pt idx="7769" formatCode="General">
                  <c:v>0.16001799999999999</c:v>
                </c:pt>
                <c:pt idx="7770" formatCode="General">
                  <c:v>0.16003800000000001</c:v>
                </c:pt>
                <c:pt idx="7771" formatCode="General">
                  <c:v>0.16005900000000001</c:v>
                </c:pt>
                <c:pt idx="7772" formatCode="General">
                  <c:v>0.160079</c:v>
                </c:pt>
                <c:pt idx="7773" formatCode="General">
                  <c:v>0.16009999999999999</c:v>
                </c:pt>
                <c:pt idx="7774" formatCode="General">
                  <c:v>0.1601209999999999</c:v>
                </c:pt>
                <c:pt idx="7775" formatCode="General">
                  <c:v>0.16014100000000001</c:v>
                </c:pt>
                <c:pt idx="7776" formatCode="General">
                  <c:v>0.160162</c:v>
                </c:pt>
                <c:pt idx="7777" formatCode="General">
                  <c:v>0.16018299999999988</c:v>
                </c:pt>
                <c:pt idx="7778" formatCode="General">
                  <c:v>0.16020300000000001</c:v>
                </c:pt>
                <c:pt idx="7779" formatCode="General">
                  <c:v>0.16022400000000001</c:v>
                </c:pt>
                <c:pt idx="7780" formatCode="General">
                  <c:v>0.16024400000000011</c:v>
                </c:pt>
                <c:pt idx="7781" formatCode="General">
                  <c:v>0.16026499999999999</c:v>
                </c:pt>
                <c:pt idx="7782" formatCode="General">
                  <c:v>0.16028600000000001</c:v>
                </c:pt>
                <c:pt idx="7783" formatCode="General">
                  <c:v>0.160306</c:v>
                </c:pt>
                <c:pt idx="7784" formatCode="General">
                  <c:v>0.160327</c:v>
                </c:pt>
                <c:pt idx="7785" formatCode="General">
                  <c:v>0.16034699999999999</c:v>
                </c:pt>
                <c:pt idx="7786" formatCode="General">
                  <c:v>0.16036800000000001</c:v>
                </c:pt>
                <c:pt idx="7787" formatCode="General">
                  <c:v>0.160388</c:v>
                </c:pt>
                <c:pt idx="7788" formatCode="General">
                  <c:v>0.16040900000000011</c:v>
                </c:pt>
                <c:pt idx="7789" formatCode="General">
                  <c:v>0.16042899999999999</c:v>
                </c:pt>
                <c:pt idx="7790" formatCode="General">
                  <c:v>0.16045100000000001</c:v>
                </c:pt>
                <c:pt idx="7791" formatCode="General">
                  <c:v>0.160471</c:v>
                </c:pt>
                <c:pt idx="7792" formatCode="General">
                  <c:v>0.16049200000000011</c:v>
                </c:pt>
                <c:pt idx="7793" formatCode="General">
                  <c:v>0.16051199999999999</c:v>
                </c:pt>
                <c:pt idx="7794" formatCode="General">
                  <c:v>0.16053300000000001</c:v>
                </c:pt>
                <c:pt idx="7795" formatCode="General">
                  <c:v>0.160553</c:v>
                </c:pt>
                <c:pt idx="7796" formatCode="General">
                  <c:v>0.16057399999999997</c:v>
                </c:pt>
                <c:pt idx="7797" formatCode="General">
                  <c:v>0.16059499999999999</c:v>
                </c:pt>
                <c:pt idx="7798" formatCode="General">
                  <c:v>0.16061500000000001</c:v>
                </c:pt>
                <c:pt idx="7799" formatCode="General">
                  <c:v>0.160636</c:v>
                </c:pt>
                <c:pt idx="7800" formatCode="General">
                  <c:v>0.16065599999999997</c:v>
                </c:pt>
                <c:pt idx="7801" formatCode="General">
                  <c:v>0.16067699999999988</c:v>
                </c:pt>
                <c:pt idx="7802" formatCode="General">
                  <c:v>0.16069700000000001</c:v>
                </c:pt>
                <c:pt idx="7803" formatCode="General">
                  <c:v>0.16071800000000011</c:v>
                </c:pt>
                <c:pt idx="7804" formatCode="General">
                  <c:v>0.16073799999999999</c:v>
                </c:pt>
                <c:pt idx="7805" formatCode="General">
                  <c:v>0.16075900000000001</c:v>
                </c:pt>
                <c:pt idx="7806" formatCode="General">
                  <c:v>0.16078000000000001</c:v>
                </c:pt>
                <c:pt idx="7807" formatCode="General">
                  <c:v>0.160801</c:v>
                </c:pt>
                <c:pt idx="7808" formatCode="General">
                  <c:v>0.16082099999999988</c:v>
                </c:pt>
                <c:pt idx="7809" formatCode="General">
                  <c:v>0.16084200000000001</c:v>
                </c:pt>
                <c:pt idx="7810" formatCode="General">
                  <c:v>0.160862</c:v>
                </c:pt>
                <c:pt idx="7811" formatCode="General">
                  <c:v>0.160883</c:v>
                </c:pt>
                <c:pt idx="7812" formatCode="General">
                  <c:v>0.16090299999999999</c:v>
                </c:pt>
                <c:pt idx="7813" formatCode="General">
                  <c:v>0.16092400000000001</c:v>
                </c:pt>
                <c:pt idx="7814" formatCode="General">
                  <c:v>0.16094500000000012</c:v>
                </c:pt>
                <c:pt idx="7815" formatCode="General">
                  <c:v>0.16096500000000011</c:v>
                </c:pt>
                <c:pt idx="7816" formatCode="General">
                  <c:v>0.16098599999999999</c:v>
                </c:pt>
                <c:pt idx="7817" formatCode="General">
                  <c:v>0.16100600000000001</c:v>
                </c:pt>
                <c:pt idx="7818" formatCode="General">
                  <c:v>0.161027</c:v>
                </c:pt>
                <c:pt idx="7819" formatCode="General">
                  <c:v>0.16104800000000011</c:v>
                </c:pt>
                <c:pt idx="7820" formatCode="General">
                  <c:v>0.16106799999999999</c:v>
                </c:pt>
                <c:pt idx="7821" formatCode="General">
                  <c:v>0.16108900000000001</c:v>
                </c:pt>
                <c:pt idx="7822" formatCode="General">
                  <c:v>0.16111</c:v>
                </c:pt>
                <c:pt idx="7823" formatCode="General">
                  <c:v>0.16113</c:v>
                </c:pt>
                <c:pt idx="7824" formatCode="General">
                  <c:v>0.16114999999999999</c:v>
                </c:pt>
                <c:pt idx="7825" formatCode="General">
                  <c:v>0.1611709999999999</c:v>
                </c:pt>
                <c:pt idx="7826" formatCode="General">
                  <c:v>0.161191</c:v>
                </c:pt>
                <c:pt idx="7827" formatCode="General">
                  <c:v>0.16121300000000011</c:v>
                </c:pt>
                <c:pt idx="7828" formatCode="General">
                  <c:v>0.16123299999999999</c:v>
                </c:pt>
                <c:pt idx="7829" formatCode="General">
                  <c:v>0.16125400000000001</c:v>
                </c:pt>
                <c:pt idx="7830" formatCode="General">
                  <c:v>0.161274</c:v>
                </c:pt>
                <c:pt idx="7831" formatCode="General">
                  <c:v>0.16129499999999999</c:v>
                </c:pt>
                <c:pt idx="7832" formatCode="General">
                  <c:v>0.16131499999999999</c:v>
                </c:pt>
                <c:pt idx="7833" formatCode="General">
                  <c:v>0.16133600000000001</c:v>
                </c:pt>
                <c:pt idx="7834" formatCode="General">
                  <c:v>0.161357</c:v>
                </c:pt>
                <c:pt idx="7835" formatCode="General">
                  <c:v>0.16137799999999997</c:v>
                </c:pt>
                <c:pt idx="7836" formatCode="General">
                  <c:v>0.16139800000000001</c:v>
                </c:pt>
                <c:pt idx="7837" formatCode="General">
                  <c:v>0.16141800000000012</c:v>
                </c:pt>
                <c:pt idx="7838" formatCode="General">
                  <c:v>0.16143900000000011</c:v>
                </c:pt>
                <c:pt idx="7839" formatCode="General">
                  <c:v>0.16145899999999999</c:v>
                </c:pt>
                <c:pt idx="7840" formatCode="General">
                  <c:v>0.16148000000000001</c:v>
                </c:pt>
                <c:pt idx="7841" formatCode="General">
                  <c:v>0.1615</c:v>
                </c:pt>
                <c:pt idx="7842" formatCode="General">
                  <c:v>0.161521</c:v>
                </c:pt>
                <c:pt idx="7843" formatCode="General">
                  <c:v>0.16154199999999999</c:v>
                </c:pt>
                <c:pt idx="7844" formatCode="General">
                  <c:v>0.16156300000000001</c:v>
                </c:pt>
                <c:pt idx="7845" formatCode="General">
                  <c:v>0.161583</c:v>
                </c:pt>
                <c:pt idx="7846" formatCode="General">
                  <c:v>0.161604</c:v>
                </c:pt>
                <c:pt idx="7847" formatCode="General">
                  <c:v>0.16162399999999988</c:v>
                </c:pt>
                <c:pt idx="7848" formatCode="General">
                  <c:v>0.16164500000000001</c:v>
                </c:pt>
                <c:pt idx="7849" formatCode="General">
                  <c:v>0.161665</c:v>
                </c:pt>
                <c:pt idx="7850" formatCode="General">
                  <c:v>0.161686</c:v>
                </c:pt>
                <c:pt idx="7851" formatCode="General">
                  <c:v>0.16170699999999999</c:v>
                </c:pt>
                <c:pt idx="7852" formatCode="General">
                  <c:v>0.16172700000000001</c:v>
                </c:pt>
                <c:pt idx="7853" formatCode="General">
                  <c:v>0.16174800000000011</c:v>
                </c:pt>
                <c:pt idx="7854" formatCode="General">
                  <c:v>0.16176800000000011</c:v>
                </c:pt>
                <c:pt idx="7855" formatCode="General">
                  <c:v>0.16178899999999999</c:v>
                </c:pt>
                <c:pt idx="7856" formatCode="General">
                  <c:v>0.16181000000000001</c:v>
                </c:pt>
                <c:pt idx="7857" formatCode="General">
                  <c:v>0.16183</c:v>
                </c:pt>
                <c:pt idx="7858" formatCode="General">
                  <c:v>0.16185099999999997</c:v>
                </c:pt>
                <c:pt idx="7859" formatCode="General">
                  <c:v>0.16187199999999988</c:v>
                </c:pt>
                <c:pt idx="7860" formatCode="General">
                  <c:v>0.16189200000000001</c:v>
                </c:pt>
                <c:pt idx="7861" formatCode="General">
                  <c:v>0.16191300000000011</c:v>
                </c:pt>
                <c:pt idx="7862" formatCode="General">
                  <c:v>0.16193299999999999</c:v>
                </c:pt>
                <c:pt idx="7863" formatCode="General">
                  <c:v>0.16195300000000001</c:v>
                </c:pt>
                <c:pt idx="7864" formatCode="General">
                  <c:v>0.16197500000000001</c:v>
                </c:pt>
                <c:pt idx="7865" formatCode="General">
                  <c:v>0.16199500000000011</c:v>
                </c:pt>
                <c:pt idx="7866" formatCode="General">
                  <c:v>0.16201599999999999</c:v>
                </c:pt>
                <c:pt idx="7867" formatCode="General">
                  <c:v>0.16203600000000001</c:v>
                </c:pt>
                <c:pt idx="7868" formatCode="General">
                  <c:v>0.16205700000000001</c:v>
                </c:pt>
                <c:pt idx="7869" formatCode="General">
                  <c:v>0.162077</c:v>
                </c:pt>
                <c:pt idx="7870" formatCode="General">
                  <c:v>0.16209799999999999</c:v>
                </c:pt>
                <c:pt idx="7871" formatCode="General">
                  <c:v>0.16211900000000001</c:v>
                </c:pt>
                <c:pt idx="7872" formatCode="General">
                  <c:v>0.16214000000000001</c:v>
                </c:pt>
                <c:pt idx="7873" formatCode="General">
                  <c:v>0.16216</c:v>
                </c:pt>
                <c:pt idx="7874" formatCode="General">
                  <c:v>0.16218099999999988</c:v>
                </c:pt>
                <c:pt idx="7875" formatCode="General">
                  <c:v>0.16220100000000001</c:v>
                </c:pt>
                <c:pt idx="7876" formatCode="General">
                  <c:v>0.16222200000000001</c:v>
                </c:pt>
                <c:pt idx="7877" formatCode="General">
                  <c:v>0.16224200000000011</c:v>
                </c:pt>
                <c:pt idx="7878" formatCode="General">
                  <c:v>0.16226199999999999</c:v>
                </c:pt>
                <c:pt idx="7879" formatCode="General">
                  <c:v>0.16228300000000001</c:v>
                </c:pt>
                <c:pt idx="7880" formatCode="General">
                  <c:v>0.162304</c:v>
                </c:pt>
                <c:pt idx="7881" formatCode="General">
                  <c:v>0.162325</c:v>
                </c:pt>
                <c:pt idx="7882" formatCode="General">
                  <c:v>0.16234499999999999</c:v>
                </c:pt>
                <c:pt idx="7883" formatCode="General">
                  <c:v>0.16236600000000001</c:v>
                </c:pt>
                <c:pt idx="7884" formatCode="General">
                  <c:v>0.162386</c:v>
                </c:pt>
                <c:pt idx="7885" formatCode="General">
                  <c:v>0.16240700000000011</c:v>
                </c:pt>
                <c:pt idx="7886" formatCode="General">
                  <c:v>0.16242699999999999</c:v>
                </c:pt>
                <c:pt idx="7887" formatCode="General">
                  <c:v>0.16244800000000012</c:v>
                </c:pt>
                <c:pt idx="7888" formatCode="General">
                  <c:v>0.16246900000000011</c:v>
                </c:pt>
                <c:pt idx="7889" formatCode="General">
                  <c:v>0.16249000000000011</c:v>
                </c:pt>
                <c:pt idx="7890" formatCode="General">
                  <c:v>0.16250999999999999</c:v>
                </c:pt>
                <c:pt idx="7891" formatCode="General">
                  <c:v>0.16253000000000001</c:v>
                </c:pt>
                <c:pt idx="7892" formatCode="General">
                  <c:v>0.162551</c:v>
                </c:pt>
                <c:pt idx="7893" formatCode="General">
                  <c:v>0.16257199999999997</c:v>
                </c:pt>
                <c:pt idx="7894" formatCode="General">
                  <c:v>0.16259299999999999</c:v>
                </c:pt>
                <c:pt idx="7895" formatCode="General">
                  <c:v>0.16261300000000001</c:v>
                </c:pt>
                <c:pt idx="7896" formatCode="General">
                  <c:v>0.162634</c:v>
                </c:pt>
                <c:pt idx="7897" formatCode="General">
                  <c:v>0.16265399999999997</c:v>
                </c:pt>
                <c:pt idx="7898" formatCode="General">
                  <c:v>0.16267499999999988</c:v>
                </c:pt>
                <c:pt idx="7899" formatCode="General">
                  <c:v>0.16269500000000001</c:v>
                </c:pt>
                <c:pt idx="7900" formatCode="General">
                  <c:v>0.16271600000000011</c:v>
                </c:pt>
                <c:pt idx="7901" formatCode="General">
                  <c:v>0.16273699999999999</c:v>
                </c:pt>
                <c:pt idx="7902" formatCode="General">
                  <c:v>0.16275800000000001</c:v>
                </c:pt>
                <c:pt idx="7903" formatCode="General">
                  <c:v>0.16277800000000001</c:v>
                </c:pt>
                <c:pt idx="7904" formatCode="General">
                  <c:v>0.16279800000000011</c:v>
                </c:pt>
                <c:pt idx="7905" formatCode="General">
                  <c:v>0.16281899999999999</c:v>
                </c:pt>
                <c:pt idx="7906" formatCode="General">
                  <c:v>0.16283900000000001</c:v>
                </c:pt>
                <c:pt idx="7907" formatCode="General">
                  <c:v>0.16286</c:v>
                </c:pt>
                <c:pt idx="7908" formatCode="General">
                  <c:v>0.162881</c:v>
                </c:pt>
                <c:pt idx="7909" formatCode="General">
                  <c:v>0.16290199999999999</c:v>
                </c:pt>
                <c:pt idx="7910" formatCode="General">
                  <c:v>0.16292200000000001</c:v>
                </c:pt>
                <c:pt idx="7911" formatCode="General">
                  <c:v>0.16294300000000012</c:v>
                </c:pt>
                <c:pt idx="7912" formatCode="General">
                  <c:v>0.16296300000000011</c:v>
                </c:pt>
                <c:pt idx="7913" formatCode="General">
                  <c:v>0.16298399999999999</c:v>
                </c:pt>
                <c:pt idx="7914" formatCode="General">
                  <c:v>0.16300400000000001</c:v>
                </c:pt>
                <c:pt idx="7915" formatCode="General">
                  <c:v>0.163025</c:v>
                </c:pt>
                <c:pt idx="7916" formatCode="General">
                  <c:v>0.16304500000000011</c:v>
                </c:pt>
                <c:pt idx="7917" formatCode="General">
                  <c:v>0.16306599999999999</c:v>
                </c:pt>
                <c:pt idx="7918" formatCode="General">
                  <c:v>0.16308700000000001</c:v>
                </c:pt>
                <c:pt idx="7919" formatCode="General">
                  <c:v>0.163107</c:v>
                </c:pt>
                <c:pt idx="7920" formatCode="General">
                  <c:v>0.163128</c:v>
                </c:pt>
                <c:pt idx="7921" formatCode="General">
                  <c:v>0.16314799999999999</c:v>
                </c:pt>
                <c:pt idx="7922" formatCode="General">
                  <c:v>0.16316900000000001</c:v>
                </c:pt>
                <c:pt idx="7923" formatCode="General">
                  <c:v>0.16319</c:v>
                </c:pt>
                <c:pt idx="7924" formatCode="General">
                  <c:v>0.16320999999999999</c:v>
                </c:pt>
                <c:pt idx="7925" formatCode="General">
                  <c:v>0.16323099999999999</c:v>
                </c:pt>
                <c:pt idx="7926" formatCode="General">
                  <c:v>0.16325200000000001</c:v>
                </c:pt>
                <c:pt idx="7927" formatCode="General">
                  <c:v>0.163272</c:v>
                </c:pt>
                <c:pt idx="7928" formatCode="General">
                  <c:v>0.16329299999999999</c:v>
                </c:pt>
                <c:pt idx="7929" formatCode="General">
                  <c:v>0.16331300000000001</c:v>
                </c:pt>
                <c:pt idx="7930" formatCode="General">
                  <c:v>0.16333300000000001</c:v>
                </c:pt>
                <c:pt idx="7931" formatCode="General">
                  <c:v>0.163355</c:v>
                </c:pt>
                <c:pt idx="7932" formatCode="General">
                  <c:v>0.16337499999999988</c:v>
                </c:pt>
                <c:pt idx="7933" formatCode="General">
                  <c:v>0.16339600000000001</c:v>
                </c:pt>
                <c:pt idx="7934" formatCode="General">
                  <c:v>0.16341600000000012</c:v>
                </c:pt>
                <c:pt idx="7935" formatCode="General">
                  <c:v>0.16343700000000011</c:v>
                </c:pt>
                <c:pt idx="7936" formatCode="General">
                  <c:v>0.16345699999999999</c:v>
                </c:pt>
                <c:pt idx="7937" formatCode="General">
                  <c:v>0.16347800000000001</c:v>
                </c:pt>
                <c:pt idx="7938" formatCode="General">
                  <c:v>0.16349800000000012</c:v>
                </c:pt>
                <c:pt idx="7939" formatCode="General">
                  <c:v>0.16352</c:v>
                </c:pt>
                <c:pt idx="7940" formatCode="General">
                  <c:v>0.16353999999999999</c:v>
                </c:pt>
                <c:pt idx="7941" formatCode="General">
                  <c:v>0.16356100000000001</c:v>
                </c:pt>
                <c:pt idx="7942" formatCode="General">
                  <c:v>0.163581</c:v>
                </c:pt>
                <c:pt idx="7943" formatCode="General">
                  <c:v>0.163601</c:v>
                </c:pt>
                <c:pt idx="7944" formatCode="General">
                  <c:v>0.16362199999999988</c:v>
                </c:pt>
                <c:pt idx="7945" formatCode="General">
                  <c:v>0.16364300000000001</c:v>
                </c:pt>
                <c:pt idx="7946" formatCode="General">
                  <c:v>0.163664</c:v>
                </c:pt>
                <c:pt idx="7947" formatCode="General">
                  <c:v>0.163684</c:v>
                </c:pt>
                <c:pt idx="7948" formatCode="General">
                  <c:v>0.16370499999999999</c:v>
                </c:pt>
                <c:pt idx="7949" formatCode="General">
                  <c:v>0.16372500000000001</c:v>
                </c:pt>
                <c:pt idx="7950" formatCode="General">
                  <c:v>0.16374600000000011</c:v>
                </c:pt>
                <c:pt idx="7951" formatCode="General">
                  <c:v>0.16376599999999999</c:v>
                </c:pt>
                <c:pt idx="7952" formatCode="General">
                  <c:v>0.16378699999999999</c:v>
                </c:pt>
                <c:pt idx="7953" formatCode="General">
                  <c:v>0.16380700000000001</c:v>
                </c:pt>
                <c:pt idx="7954" formatCode="General">
                  <c:v>0.163828</c:v>
                </c:pt>
                <c:pt idx="7955" formatCode="General">
                  <c:v>0.16384899999999999</c:v>
                </c:pt>
                <c:pt idx="7956" formatCode="General">
                  <c:v>0.16386999999999999</c:v>
                </c:pt>
                <c:pt idx="7957" formatCode="General">
                  <c:v>0.16389000000000001</c:v>
                </c:pt>
                <c:pt idx="7958" formatCode="General">
                  <c:v>0.16391000000000011</c:v>
                </c:pt>
                <c:pt idx="7959" formatCode="General">
                  <c:v>0.16393099999999999</c:v>
                </c:pt>
                <c:pt idx="7960" formatCode="General">
                  <c:v>0.16395199999999999</c:v>
                </c:pt>
                <c:pt idx="7961" formatCode="General">
                  <c:v>0.16397200000000001</c:v>
                </c:pt>
                <c:pt idx="7962" formatCode="General">
                  <c:v>0.16399300000000011</c:v>
                </c:pt>
                <c:pt idx="7963" formatCode="General">
                  <c:v>0.16401399999999999</c:v>
                </c:pt>
                <c:pt idx="7964" formatCode="General">
                  <c:v>0.16403400000000001</c:v>
                </c:pt>
                <c:pt idx="7965" formatCode="General">
                  <c:v>0.16405500000000001</c:v>
                </c:pt>
                <c:pt idx="7966" formatCode="General">
                  <c:v>0.164075</c:v>
                </c:pt>
                <c:pt idx="7967" formatCode="General">
                  <c:v>0.16409599999999999</c:v>
                </c:pt>
                <c:pt idx="7968" formatCode="General">
                  <c:v>0.16411700000000001</c:v>
                </c:pt>
                <c:pt idx="7969" formatCode="General">
                  <c:v>0.16413700000000001</c:v>
                </c:pt>
                <c:pt idx="7970" formatCode="General">
                  <c:v>0.164158</c:v>
                </c:pt>
                <c:pt idx="7971" formatCode="General">
                  <c:v>0.16417799999999988</c:v>
                </c:pt>
                <c:pt idx="7972" formatCode="General">
                  <c:v>0.16419900000000001</c:v>
                </c:pt>
                <c:pt idx="7973" formatCode="General">
                  <c:v>0.16421900000000011</c:v>
                </c:pt>
                <c:pt idx="7974" formatCode="General">
                  <c:v>0.16424000000000011</c:v>
                </c:pt>
                <c:pt idx="7975" formatCode="General">
                  <c:v>0.16425999999999999</c:v>
                </c:pt>
                <c:pt idx="7976" formatCode="General">
                  <c:v>0.16428200000000001</c:v>
                </c:pt>
                <c:pt idx="7977" formatCode="General">
                  <c:v>0.164302</c:v>
                </c:pt>
                <c:pt idx="7978" formatCode="General">
                  <c:v>0.164323</c:v>
                </c:pt>
                <c:pt idx="7979" formatCode="General">
                  <c:v>0.16434299999999999</c:v>
                </c:pt>
                <c:pt idx="7980" formatCode="General">
                  <c:v>0.16436400000000001</c:v>
                </c:pt>
                <c:pt idx="7981" formatCode="General">
                  <c:v>0.164384</c:v>
                </c:pt>
                <c:pt idx="7982" formatCode="General">
                  <c:v>0.16440500000000011</c:v>
                </c:pt>
                <c:pt idx="7983" formatCode="General">
                  <c:v>0.16442599999999999</c:v>
                </c:pt>
                <c:pt idx="7984" formatCode="General">
                  <c:v>0.16444600000000012</c:v>
                </c:pt>
                <c:pt idx="7985" formatCode="General">
                  <c:v>0.16446700000000011</c:v>
                </c:pt>
                <c:pt idx="7986" formatCode="General">
                  <c:v>0.16448699999999999</c:v>
                </c:pt>
                <c:pt idx="7987" formatCode="General">
                  <c:v>0.16450799999999999</c:v>
                </c:pt>
                <c:pt idx="7988" formatCode="General">
                  <c:v>0.16452800000000001</c:v>
                </c:pt>
                <c:pt idx="7989" formatCode="General">
                  <c:v>0.16454900000000011</c:v>
                </c:pt>
                <c:pt idx="7990" formatCode="General">
                  <c:v>0.16456899999999999</c:v>
                </c:pt>
                <c:pt idx="7991" formatCode="General">
                  <c:v>0.16458999999999999</c:v>
                </c:pt>
                <c:pt idx="7992" formatCode="General">
                  <c:v>0.16461100000000001</c:v>
                </c:pt>
                <c:pt idx="7993" formatCode="General">
                  <c:v>0.164632</c:v>
                </c:pt>
                <c:pt idx="7994" formatCode="General">
                  <c:v>0.16465199999999997</c:v>
                </c:pt>
                <c:pt idx="7995" formatCode="General">
                  <c:v>0.1646729999999999</c:v>
                </c:pt>
                <c:pt idx="7996" formatCode="General">
                  <c:v>0.16469300000000001</c:v>
                </c:pt>
                <c:pt idx="7997" formatCode="General">
                  <c:v>0.16471400000000011</c:v>
                </c:pt>
                <c:pt idx="7998" formatCode="General">
                  <c:v>0.16473399999999999</c:v>
                </c:pt>
                <c:pt idx="7999" formatCode="General">
                  <c:v>0.16475500000000001</c:v>
                </c:pt>
                <c:pt idx="8000" formatCode="General">
                  <c:v>0.16477600000000001</c:v>
                </c:pt>
                <c:pt idx="8001" formatCode="General">
                  <c:v>0.16479600000000011</c:v>
                </c:pt>
                <c:pt idx="8002" formatCode="General">
                  <c:v>0.16481699999999999</c:v>
                </c:pt>
                <c:pt idx="8003" formatCode="General">
                  <c:v>0.16483700000000001</c:v>
                </c:pt>
                <c:pt idx="8004" formatCode="General">
                  <c:v>0.164858</c:v>
                </c:pt>
                <c:pt idx="8005" formatCode="General">
                  <c:v>0.164879</c:v>
                </c:pt>
                <c:pt idx="8006" formatCode="General">
                  <c:v>0.16489899999999999</c:v>
                </c:pt>
                <c:pt idx="8007" formatCode="General">
                  <c:v>0.16492000000000001</c:v>
                </c:pt>
                <c:pt idx="8008" formatCode="General">
                  <c:v>0.16494100000000012</c:v>
                </c:pt>
                <c:pt idx="8009" formatCode="General">
                  <c:v>0.16496100000000011</c:v>
                </c:pt>
                <c:pt idx="8010" formatCode="General">
                  <c:v>0.16498099999999999</c:v>
                </c:pt>
                <c:pt idx="8011" formatCode="General">
                  <c:v>0.16500200000000001</c:v>
                </c:pt>
                <c:pt idx="8012" formatCode="General">
                  <c:v>0.165022</c:v>
                </c:pt>
                <c:pt idx="8013" formatCode="General">
                  <c:v>0.16504400000000011</c:v>
                </c:pt>
                <c:pt idx="8014" formatCode="General">
                  <c:v>0.16506399999999999</c:v>
                </c:pt>
                <c:pt idx="8015" formatCode="General">
                  <c:v>0.16508500000000001</c:v>
                </c:pt>
                <c:pt idx="8016" formatCode="General">
                  <c:v>0.165105</c:v>
                </c:pt>
                <c:pt idx="8017" formatCode="General">
                  <c:v>0.165126</c:v>
                </c:pt>
                <c:pt idx="8018" formatCode="General">
                  <c:v>0.16514599999999999</c:v>
                </c:pt>
                <c:pt idx="8019" formatCode="General">
                  <c:v>0.16516700000000001</c:v>
                </c:pt>
                <c:pt idx="8020" formatCode="General">
                  <c:v>0.165188</c:v>
                </c:pt>
                <c:pt idx="8021" formatCode="General">
                  <c:v>0.16520899999999999</c:v>
                </c:pt>
                <c:pt idx="8022" formatCode="General">
                  <c:v>0.16522899999999999</c:v>
                </c:pt>
                <c:pt idx="8023" formatCode="General">
                  <c:v>0.16524900000000012</c:v>
                </c:pt>
                <c:pt idx="8024" formatCode="General">
                  <c:v>0.16527</c:v>
                </c:pt>
                <c:pt idx="8025" formatCode="General">
                  <c:v>0.16528999999999999</c:v>
                </c:pt>
                <c:pt idx="8026" formatCode="General">
                  <c:v>0.16531100000000001</c:v>
                </c:pt>
                <c:pt idx="8027" formatCode="General">
                  <c:v>0.16533100000000001</c:v>
                </c:pt>
                <c:pt idx="8028" formatCode="General">
                  <c:v>0.165352</c:v>
                </c:pt>
                <c:pt idx="8029" formatCode="General">
                  <c:v>0.16537299999999988</c:v>
                </c:pt>
                <c:pt idx="8030" formatCode="General">
                  <c:v>0.16539400000000001</c:v>
                </c:pt>
                <c:pt idx="8031" formatCode="General">
                  <c:v>0.16541400000000012</c:v>
                </c:pt>
                <c:pt idx="8032" formatCode="General">
                  <c:v>0.16543500000000011</c:v>
                </c:pt>
                <c:pt idx="8033" formatCode="General">
                  <c:v>0.16545499999999999</c:v>
                </c:pt>
                <c:pt idx="8034" formatCode="General">
                  <c:v>0.16547600000000001</c:v>
                </c:pt>
                <c:pt idx="8035" formatCode="General">
                  <c:v>0.16549600000000012</c:v>
                </c:pt>
                <c:pt idx="8036" formatCode="General">
                  <c:v>0.16551700000000011</c:v>
                </c:pt>
                <c:pt idx="8037" formatCode="General">
                  <c:v>0.16553799999999999</c:v>
                </c:pt>
                <c:pt idx="8038" formatCode="General">
                  <c:v>0.16555800000000001</c:v>
                </c:pt>
                <c:pt idx="8039" formatCode="General">
                  <c:v>0.165579</c:v>
                </c:pt>
                <c:pt idx="8040" formatCode="General">
                  <c:v>0.16559900000000011</c:v>
                </c:pt>
                <c:pt idx="8041" formatCode="General">
                  <c:v>0.16561999999999999</c:v>
                </c:pt>
                <c:pt idx="8042" formatCode="General">
                  <c:v>0.16564100000000001</c:v>
                </c:pt>
                <c:pt idx="8043" formatCode="General">
                  <c:v>0.165661</c:v>
                </c:pt>
                <c:pt idx="8044" formatCode="General">
                  <c:v>0.165682</c:v>
                </c:pt>
                <c:pt idx="8045" formatCode="General">
                  <c:v>0.16570299999999999</c:v>
                </c:pt>
                <c:pt idx="8046" formatCode="General">
                  <c:v>0.16572300000000001</c:v>
                </c:pt>
                <c:pt idx="8047" formatCode="General">
                  <c:v>0.16574400000000011</c:v>
                </c:pt>
                <c:pt idx="8048" formatCode="General">
                  <c:v>0.16576399999999999</c:v>
                </c:pt>
                <c:pt idx="8049" formatCode="General">
                  <c:v>0.16578499999999999</c:v>
                </c:pt>
                <c:pt idx="8050" formatCode="General">
                  <c:v>0.16580600000000001</c:v>
                </c:pt>
                <c:pt idx="8051" formatCode="General">
                  <c:v>0.165826</c:v>
                </c:pt>
                <c:pt idx="8052" formatCode="General">
                  <c:v>0.16584699999999999</c:v>
                </c:pt>
                <c:pt idx="8053" formatCode="General">
                  <c:v>0.16586699999999999</c:v>
                </c:pt>
                <c:pt idx="8054" formatCode="General">
                  <c:v>0.16588800000000001</c:v>
                </c:pt>
                <c:pt idx="8055" formatCode="General">
                  <c:v>0.16590800000000011</c:v>
                </c:pt>
                <c:pt idx="8056" formatCode="General">
                  <c:v>0.16592899999999999</c:v>
                </c:pt>
                <c:pt idx="8057" formatCode="General">
                  <c:v>0.16595000000000001</c:v>
                </c:pt>
                <c:pt idx="8058" formatCode="General">
                  <c:v>0.16597100000000001</c:v>
                </c:pt>
                <c:pt idx="8059" formatCode="General">
                  <c:v>0.16599100000000011</c:v>
                </c:pt>
                <c:pt idx="8060" formatCode="General">
                  <c:v>0.16601199999999999</c:v>
                </c:pt>
                <c:pt idx="8061" formatCode="General">
                  <c:v>0.16603200000000001</c:v>
                </c:pt>
                <c:pt idx="8062" formatCode="General">
                  <c:v>0.16605300000000001</c:v>
                </c:pt>
                <c:pt idx="8063" formatCode="General">
                  <c:v>0.166073</c:v>
                </c:pt>
                <c:pt idx="8064" formatCode="General">
                  <c:v>0.16609299999999999</c:v>
                </c:pt>
                <c:pt idx="8065" formatCode="General">
                  <c:v>0.16611400000000001</c:v>
                </c:pt>
                <c:pt idx="8066" formatCode="General">
                  <c:v>0.166135</c:v>
                </c:pt>
                <c:pt idx="8067" formatCode="General">
                  <c:v>0.166156</c:v>
                </c:pt>
                <c:pt idx="8068" formatCode="General">
                  <c:v>0.16617599999999988</c:v>
                </c:pt>
                <c:pt idx="8069" formatCode="General">
                  <c:v>0.16619700000000001</c:v>
                </c:pt>
                <c:pt idx="8070" formatCode="General">
                  <c:v>0.16621700000000011</c:v>
                </c:pt>
                <c:pt idx="8071" formatCode="General">
                  <c:v>0.16623800000000011</c:v>
                </c:pt>
                <c:pt idx="8072" formatCode="General">
                  <c:v>0.16625799999999999</c:v>
                </c:pt>
                <c:pt idx="8073" formatCode="General">
                  <c:v>0.16627900000000001</c:v>
                </c:pt>
                <c:pt idx="8074" formatCode="General">
                  <c:v>0.1663</c:v>
                </c:pt>
                <c:pt idx="8075" formatCode="General">
                  <c:v>0.166321</c:v>
                </c:pt>
                <c:pt idx="8076" formatCode="General">
                  <c:v>0.16634099999999999</c:v>
                </c:pt>
                <c:pt idx="8077" formatCode="General">
                  <c:v>0.16636100000000001</c:v>
                </c:pt>
                <c:pt idx="8078" formatCode="General">
                  <c:v>0.166382</c:v>
                </c:pt>
                <c:pt idx="8079" formatCode="General">
                  <c:v>0.16640300000000011</c:v>
                </c:pt>
                <c:pt idx="8080" formatCode="General">
                  <c:v>0.16642299999999999</c:v>
                </c:pt>
                <c:pt idx="8081" formatCode="General">
                  <c:v>0.16644400000000012</c:v>
                </c:pt>
                <c:pt idx="8082" formatCode="General">
                  <c:v>0.16646500000000011</c:v>
                </c:pt>
                <c:pt idx="8083" formatCode="General">
                  <c:v>0.16648499999999999</c:v>
                </c:pt>
                <c:pt idx="8084" formatCode="General">
                  <c:v>0.16650599999999999</c:v>
                </c:pt>
                <c:pt idx="8085" formatCode="General">
                  <c:v>0.16652600000000001</c:v>
                </c:pt>
                <c:pt idx="8086" formatCode="General">
                  <c:v>0.16654700000000011</c:v>
                </c:pt>
                <c:pt idx="8087" formatCode="General">
                  <c:v>0.16656799999999999</c:v>
                </c:pt>
                <c:pt idx="8088" formatCode="General">
                  <c:v>0.16658899999999999</c:v>
                </c:pt>
                <c:pt idx="8089" formatCode="General">
                  <c:v>0.16660900000000001</c:v>
                </c:pt>
                <c:pt idx="8090" formatCode="General">
                  <c:v>0.16663</c:v>
                </c:pt>
                <c:pt idx="8091" formatCode="General">
                  <c:v>0.16664999999999999</c:v>
                </c:pt>
                <c:pt idx="8092" formatCode="General">
                  <c:v>0.16666999999999998</c:v>
                </c:pt>
                <c:pt idx="8093" formatCode="General">
                  <c:v>0.16669100000000001</c:v>
                </c:pt>
                <c:pt idx="8094" formatCode="General">
                  <c:v>0.16671200000000011</c:v>
                </c:pt>
                <c:pt idx="8095" formatCode="General">
                  <c:v>0.16673299999999999</c:v>
                </c:pt>
                <c:pt idx="8096" formatCode="General">
                  <c:v>0.16675300000000001</c:v>
                </c:pt>
                <c:pt idx="8097" formatCode="General">
                  <c:v>0.16677400000000001</c:v>
                </c:pt>
                <c:pt idx="8098" formatCode="General">
                  <c:v>0.16679400000000011</c:v>
                </c:pt>
                <c:pt idx="8099" formatCode="General">
                  <c:v>0.16681499999999999</c:v>
                </c:pt>
                <c:pt idx="8100" formatCode="General">
                  <c:v>0.16683500000000001</c:v>
                </c:pt>
                <c:pt idx="8101" formatCode="General">
                  <c:v>0.166856</c:v>
                </c:pt>
                <c:pt idx="8102" formatCode="General">
                  <c:v>0.166876</c:v>
                </c:pt>
                <c:pt idx="8103" formatCode="General">
                  <c:v>0.16689799999999999</c:v>
                </c:pt>
                <c:pt idx="8104" formatCode="General">
                  <c:v>0.16691800000000018</c:v>
                </c:pt>
                <c:pt idx="8105" formatCode="General">
                  <c:v>0.16693800000000011</c:v>
                </c:pt>
                <c:pt idx="8106" formatCode="General">
                  <c:v>0.16695900000000011</c:v>
                </c:pt>
                <c:pt idx="8107" formatCode="General">
                  <c:v>0.16697899999999999</c:v>
                </c:pt>
                <c:pt idx="8108" formatCode="General">
                  <c:v>0.16700000000000001</c:v>
                </c:pt>
                <c:pt idx="8109" formatCode="General">
                  <c:v>0.16702</c:v>
                </c:pt>
                <c:pt idx="8110" formatCode="General">
                  <c:v>0.16704100000000011</c:v>
                </c:pt>
                <c:pt idx="8111" formatCode="General">
                  <c:v>0.16706199999999999</c:v>
                </c:pt>
                <c:pt idx="8112" formatCode="General">
                  <c:v>0.16708300000000001</c:v>
                </c:pt>
                <c:pt idx="8113" formatCode="General">
                  <c:v>0.167103</c:v>
                </c:pt>
                <c:pt idx="8114" formatCode="General">
                  <c:v>0.16712399999999997</c:v>
                </c:pt>
                <c:pt idx="8115" formatCode="General">
                  <c:v>0.16714399999999999</c:v>
                </c:pt>
                <c:pt idx="8116" formatCode="General">
                  <c:v>0.16716500000000001</c:v>
                </c:pt>
                <c:pt idx="8117" formatCode="General">
                  <c:v>0.167186</c:v>
                </c:pt>
                <c:pt idx="8118" formatCode="General">
                  <c:v>0.16720599999999999</c:v>
                </c:pt>
                <c:pt idx="8119" formatCode="General">
                  <c:v>0.16722699999999999</c:v>
                </c:pt>
                <c:pt idx="8120" formatCode="General">
                  <c:v>0.16724700000000012</c:v>
                </c:pt>
                <c:pt idx="8121" formatCode="General">
                  <c:v>0.16726800000000011</c:v>
                </c:pt>
                <c:pt idx="8122" formatCode="General">
                  <c:v>0.16728799999999999</c:v>
                </c:pt>
                <c:pt idx="8123" formatCode="General">
                  <c:v>0.16730900000000001</c:v>
                </c:pt>
                <c:pt idx="8124" formatCode="General">
                  <c:v>0.16733000000000001</c:v>
                </c:pt>
                <c:pt idx="8125" formatCode="General">
                  <c:v>0.167351</c:v>
                </c:pt>
                <c:pt idx="8126" formatCode="General">
                  <c:v>0.16737099999999988</c:v>
                </c:pt>
                <c:pt idx="8127" formatCode="General">
                  <c:v>0.16739200000000001</c:v>
                </c:pt>
                <c:pt idx="8128" formatCode="General">
                  <c:v>0.16741200000000012</c:v>
                </c:pt>
                <c:pt idx="8129" formatCode="General">
                  <c:v>0.16743300000000011</c:v>
                </c:pt>
                <c:pt idx="8130" formatCode="General">
                  <c:v>0.16745299999999999</c:v>
                </c:pt>
                <c:pt idx="8131" formatCode="General">
                  <c:v>0.16747400000000001</c:v>
                </c:pt>
                <c:pt idx="8132" formatCode="General">
                  <c:v>0.16749500000000012</c:v>
                </c:pt>
                <c:pt idx="8133" formatCode="General">
                  <c:v>0.16751500000000011</c:v>
                </c:pt>
                <c:pt idx="8134" formatCode="General">
                  <c:v>0.16753599999999999</c:v>
                </c:pt>
                <c:pt idx="8135" formatCode="General">
                  <c:v>0.16755600000000001</c:v>
                </c:pt>
                <c:pt idx="8136" formatCode="General">
                  <c:v>0.167577</c:v>
                </c:pt>
                <c:pt idx="8137" formatCode="General">
                  <c:v>0.16759700000000011</c:v>
                </c:pt>
                <c:pt idx="8138" formatCode="General">
                  <c:v>0.16761799999999999</c:v>
                </c:pt>
                <c:pt idx="8139" formatCode="General">
                  <c:v>0.16763800000000001</c:v>
                </c:pt>
                <c:pt idx="8140" formatCode="General">
                  <c:v>0.167659</c:v>
                </c:pt>
                <c:pt idx="8141" formatCode="General">
                  <c:v>0.16768</c:v>
                </c:pt>
                <c:pt idx="8142" formatCode="General">
                  <c:v>0.16770099999999999</c:v>
                </c:pt>
                <c:pt idx="8143" formatCode="General">
                  <c:v>0.16772100000000001</c:v>
                </c:pt>
                <c:pt idx="8144" formatCode="General">
                  <c:v>0.16774100000000011</c:v>
                </c:pt>
                <c:pt idx="8145" formatCode="General">
                  <c:v>0.16776199999999999</c:v>
                </c:pt>
                <c:pt idx="8146" formatCode="General">
                  <c:v>0.16778299999999999</c:v>
                </c:pt>
                <c:pt idx="8147" formatCode="General">
                  <c:v>0.16780300000000001</c:v>
                </c:pt>
                <c:pt idx="8148" formatCode="General">
                  <c:v>0.167824</c:v>
                </c:pt>
                <c:pt idx="8149" formatCode="General">
                  <c:v>0.16784499999999999</c:v>
                </c:pt>
                <c:pt idx="8150" formatCode="General">
                  <c:v>0.16786499999999999</c:v>
                </c:pt>
                <c:pt idx="8151" formatCode="General">
                  <c:v>0.16788600000000001</c:v>
                </c:pt>
                <c:pt idx="8152" formatCode="General">
                  <c:v>0.16790600000000011</c:v>
                </c:pt>
                <c:pt idx="8153" formatCode="General">
                  <c:v>0.16792699999999999</c:v>
                </c:pt>
                <c:pt idx="8154" formatCode="General">
                  <c:v>0.16794800000000012</c:v>
                </c:pt>
                <c:pt idx="8155" formatCode="General">
                  <c:v>0.16796900000000012</c:v>
                </c:pt>
                <c:pt idx="8156" formatCode="General">
                  <c:v>0.16798900000000011</c:v>
                </c:pt>
                <c:pt idx="8157" formatCode="General">
                  <c:v>0.16800899999999999</c:v>
                </c:pt>
                <c:pt idx="8158" formatCode="General">
                  <c:v>0.16803000000000001</c:v>
                </c:pt>
                <c:pt idx="8159" formatCode="General">
                  <c:v>0.16805</c:v>
                </c:pt>
                <c:pt idx="8160" formatCode="General">
                  <c:v>0.168071</c:v>
                </c:pt>
                <c:pt idx="8161" formatCode="General">
                  <c:v>0.16809199999999999</c:v>
                </c:pt>
                <c:pt idx="8162" formatCode="General">
                  <c:v>0.16811300000000001</c:v>
                </c:pt>
                <c:pt idx="8163" formatCode="General">
                  <c:v>0.168133</c:v>
                </c:pt>
                <c:pt idx="8164" formatCode="General">
                  <c:v>0.168154</c:v>
                </c:pt>
                <c:pt idx="8165" formatCode="General">
                  <c:v>0.16817399999999988</c:v>
                </c:pt>
                <c:pt idx="8166" formatCode="General">
                  <c:v>0.16819500000000001</c:v>
                </c:pt>
                <c:pt idx="8167" formatCode="General">
                  <c:v>0.16821500000000011</c:v>
                </c:pt>
                <c:pt idx="8168" formatCode="General">
                  <c:v>0.16823600000000011</c:v>
                </c:pt>
                <c:pt idx="8169" formatCode="General">
                  <c:v>0.16825699999999999</c:v>
                </c:pt>
                <c:pt idx="8170" formatCode="General">
                  <c:v>0.16827800000000001</c:v>
                </c:pt>
                <c:pt idx="8171" formatCode="General">
                  <c:v>0.16829800000000011</c:v>
                </c:pt>
                <c:pt idx="8172" formatCode="General">
                  <c:v>0.16831800000000011</c:v>
                </c:pt>
                <c:pt idx="8173" formatCode="General">
                  <c:v>0.16833899999999999</c:v>
                </c:pt>
                <c:pt idx="8174" formatCode="General">
                  <c:v>0.16835900000000001</c:v>
                </c:pt>
                <c:pt idx="8175" formatCode="General">
                  <c:v>0.16838</c:v>
                </c:pt>
                <c:pt idx="8176" formatCode="General">
                  <c:v>0.16839999999999999</c:v>
                </c:pt>
                <c:pt idx="8177" formatCode="General">
                  <c:v>0.16842099999999999</c:v>
                </c:pt>
                <c:pt idx="8178" formatCode="General">
                  <c:v>0.16844200000000012</c:v>
                </c:pt>
                <c:pt idx="8179" formatCode="General">
                  <c:v>0.16846300000000011</c:v>
                </c:pt>
                <c:pt idx="8180" formatCode="General">
                  <c:v>0.16848299999999999</c:v>
                </c:pt>
                <c:pt idx="8181" formatCode="General">
                  <c:v>0.16850399999999999</c:v>
                </c:pt>
                <c:pt idx="8182" formatCode="General">
                  <c:v>0.16852400000000001</c:v>
                </c:pt>
                <c:pt idx="8183" formatCode="General">
                  <c:v>0.16854500000000011</c:v>
                </c:pt>
                <c:pt idx="8184" formatCode="General">
                  <c:v>0.16856499999999999</c:v>
                </c:pt>
                <c:pt idx="8185" formatCode="General">
                  <c:v>0.16858600000000001</c:v>
                </c:pt>
                <c:pt idx="8186" formatCode="General">
                  <c:v>0.16860700000000001</c:v>
                </c:pt>
                <c:pt idx="8187" formatCode="General">
                  <c:v>0.168627</c:v>
                </c:pt>
                <c:pt idx="8188" formatCode="General">
                  <c:v>0.16864799999999999</c:v>
                </c:pt>
                <c:pt idx="8189" formatCode="General">
                  <c:v>0.16866800000000001</c:v>
                </c:pt>
                <c:pt idx="8190" formatCode="General">
                  <c:v>0.16868900000000001</c:v>
                </c:pt>
                <c:pt idx="8191" formatCode="General">
                  <c:v>0.16871000000000011</c:v>
                </c:pt>
                <c:pt idx="8192" formatCode="General">
                  <c:v>0.16872999999999999</c:v>
                </c:pt>
                <c:pt idx="8193" formatCode="General">
                  <c:v>0.16875100000000001</c:v>
                </c:pt>
                <c:pt idx="8194" formatCode="General">
                  <c:v>0.16877200000000001</c:v>
                </c:pt>
                <c:pt idx="8195" formatCode="General">
                  <c:v>0.16879200000000011</c:v>
                </c:pt>
                <c:pt idx="8196" formatCode="General">
                  <c:v>0.16881299999999999</c:v>
                </c:pt>
                <c:pt idx="8197" formatCode="General">
                  <c:v>0.16883300000000001</c:v>
                </c:pt>
                <c:pt idx="8198" formatCode="General">
                  <c:v>0.168854</c:v>
                </c:pt>
                <c:pt idx="8199" formatCode="General">
                  <c:v>0.168875</c:v>
                </c:pt>
                <c:pt idx="8200" formatCode="General">
                  <c:v>0.16889499999999999</c:v>
                </c:pt>
                <c:pt idx="8201" formatCode="General">
                  <c:v>0.16891600000000018</c:v>
                </c:pt>
                <c:pt idx="8202" formatCode="General">
                  <c:v>0.16893600000000011</c:v>
                </c:pt>
                <c:pt idx="8203" formatCode="General">
                  <c:v>0.16895700000000011</c:v>
                </c:pt>
                <c:pt idx="8204" formatCode="General">
                  <c:v>0.16897699999999999</c:v>
                </c:pt>
                <c:pt idx="8205" formatCode="General">
                  <c:v>0.16899800000000012</c:v>
                </c:pt>
                <c:pt idx="8206" formatCode="General">
                  <c:v>0.16901900000000011</c:v>
                </c:pt>
                <c:pt idx="8207" formatCode="General">
                  <c:v>0.16904000000000011</c:v>
                </c:pt>
                <c:pt idx="8208" formatCode="General">
                  <c:v>0.16905999999999999</c:v>
                </c:pt>
                <c:pt idx="8209" formatCode="General">
                  <c:v>0.16908100000000001</c:v>
                </c:pt>
                <c:pt idx="8210" formatCode="General">
                  <c:v>0.169101</c:v>
                </c:pt>
                <c:pt idx="8211" formatCode="General">
                  <c:v>0.16912099999999997</c:v>
                </c:pt>
                <c:pt idx="8212" formatCode="General">
                  <c:v>0.16914199999999999</c:v>
                </c:pt>
                <c:pt idx="8213" formatCode="General">
                  <c:v>0.16916200000000001</c:v>
                </c:pt>
                <c:pt idx="8214" formatCode="General">
                  <c:v>0.169183</c:v>
                </c:pt>
                <c:pt idx="8215" formatCode="General">
                  <c:v>0.16920399999999999</c:v>
                </c:pt>
                <c:pt idx="8216" formatCode="General">
                  <c:v>0.16922499999999999</c:v>
                </c:pt>
                <c:pt idx="8217" formatCode="General">
                  <c:v>0.16924500000000012</c:v>
                </c:pt>
                <c:pt idx="8218" formatCode="General">
                  <c:v>0.16926600000000011</c:v>
                </c:pt>
                <c:pt idx="8219" formatCode="General">
                  <c:v>0.16928599999999999</c:v>
                </c:pt>
                <c:pt idx="8220" formatCode="General">
                  <c:v>0.16930700000000001</c:v>
                </c:pt>
                <c:pt idx="8221" formatCode="General">
                  <c:v>0.16932700000000001</c:v>
                </c:pt>
                <c:pt idx="8222" formatCode="General">
                  <c:v>0.16934800000000011</c:v>
                </c:pt>
                <c:pt idx="8223" formatCode="General">
                  <c:v>0.16936899999999999</c:v>
                </c:pt>
                <c:pt idx="8224" formatCode="General">
                  <c:v>0.16938900000000001</c:v>
                </c:pt>
                <c:pt idx="8225" formatCode="General">
                  <c:v>0.16941000000000012</c:v>
                </c:pt>
                <c:pt idx="8226" formatCode="General">
                  <c:v>0.16943000000000011</c:v>
                </c:pt>
                <c:pt idx="8227" formatCode="General">
                  <c:v>0.16945099999999999</c:v>
                </c:pt>
                <c:pt idx="8228" formatCode="General">
                  <c:v>0.16947200000000001</c:v>
                </c:pt>
                <c:pt idx="8229" formatCode="General">
                  <c:v>0.16949200000000011</c:v>
                </c:pt>
                <c:pt idx="8230" formatCode="General">
                  <c:v>0.16951300000000011</c:v>
                </c:pt>
                <c:pt idx="8231" formatCode="General">
                  <c:v>0.16953399999999999</c:v>
                </c:pt>
                <c:pt idx="8232" formatCode="General">
                  <c:v>0.16955400000000001</c:v>
                </c:pt>
                <c:pt idx="8233" formatCode="General">
                  <c:v>0.169575</c:v>
                </c:pt>
                <c:pt idx="8234" formatCode="General">
                  <c:v>0.16959500000000011</c:v>
                </c:pt>
                <c:pt idx="8235" formatCode="General">
                  <c:v>0.16961599999999999</c:v>
                </c:pt>
                <c:pt idx="8236" formatCode="General">
                  <c:v>0.16963700000000001</c:v>
                </c:pt>
                <c:pt idx="8237" formatCode="General">
                  <c:v>0.169657</c:v>
                </c:pt>
                <c:pt idx="8238" formatCode="General">
                  <c:v>0.169678</c:v>
                </c:pt>
                <c:pt idx="8239" formatCode="General">
                  <c:v>0.16969799999999999</c:v>
                </c:pt>
                <c:pt idx="8240" formatCode="General">
                  <c:v>0.16971900000000012</c:v>
                </c:pt>
                <c:pt idx="8241" formatCode="General">
                  <c:v>0.16973900000000011</c:v>
                </c:pt>
                <c:pt idx="8242" formatCode="General">
                  <c:v>0.16975999999999999</c:v>
                </c:pt>
                <c:pt idx="8243" formatCode="General">
                  <c:v>0.16978099999999999</c:v>
                </c:pt>
                <c:pt idx="8244" formatCode="General">
                  <c:v>0.16980200000000001</c:v>
                </c:pt>
                <c:pt idx="8245" formatCode="General">
                  <c:v>0.169822</c:v>
                </c:pt>
                <c:pt idx="8246" formatCode="General">
                  <c:v>0.16984299999999999</c:v>
                </c:pt>
                <c:pt idx="8247" formatCode="General">
                  <c:v>0.16986299999999999</c:v>
                </c:pt>
                <c:pt idx="8248" formatCode="General">
                  <c:v>0.16988400000000001</c:v>
                </c:pt>
                <c:pt idx="8249" formatCode="General">
                  <c:v>0.16990400000000011</c:v>
                </c:pt>
                <c:pt idx="8250" formatCode="General">
                  <c:v>0.16992499999999999</c:v>
                </c:pt>
                <c:pt idx="8251" formatCode="General">
                  <c:v>0.16994500000000018</c:v>
                </c:pt>
                <c:pt idx="8252" formatCode="General">
                  <c:v>0.16996600000000012</c:v>
                </c:pt>
                <c:pt idx="8253" formatCode="General">
                  <c:v>0.16998700000000011</c:v>
                </c:pt>
                <c:pt idx="8254" formatCode="General">
                  <c:v>0.17000699999999999</c:v>
                </c:pt>
                <c:pt idx="8255" formatCode="General">
                  <c:v>0.17002800000000001</c:v>
                </c:pt>
                <c:pt idx="8256" formatCode="General">
                  <c:v>0.17004800000000012</c:v>
                </c:pt>
                <c:pt idx="8257" formatCode="General">
                  <c:v>0.17006900000000011</c:v>
                </c:pt>
                <c:pt idx="8258" formatCode="General">
                  <c:v>0.17008899999999999</c:v>
                </c:pt>
                <c:pt idx="8259" formatCode="General">
                  <c:v>0.17011000000000001</c:v>
                </c:pt>
                <c:pt idx="8260" formatCode="General">
                  <c:v>0.170131</c:v>
                </c:pt>
                <c:pt idx="8261" formatCode="General">
                  <c:v>0.170152</c:v>
                </c:pt>
                <c:pt idx="8262" formatCode="General">
                  <c:v>0.17017199999999988</c:v>
                </c:pt>
                <c:pt idx="8263" formatCode="General">
                  <c:v>0.17019300000000001</c:v>
                </c:pt>
                <c:pt idx="8264" formatCode="General">
                  <c:v>0.17021300000000011</c:v>
                </c:pt>
                <c:pt idx="8265" formatCode="General">
                  <c:v>0.17023400000000011</c:v>
                </c:pt>
                <c:pt idx="8266" formatCode="General">
                  <c:v>0.17025399999999999</c:v>
                </c:pt>
                <c:pt idx="8267" formatCode="General">
                  <c:v>0.17027500000000001</c:v>
                </c:pt>
                <c:pt idx="8268" formatCode="General">
                  <c:v>0.17029600000000011</c:v>
                </c:pt>
                <c:pt idx="8269" formatCode="General">
                  <c:v>0.17031600000000011</c:v>
                </c:pt>
                <c:pt idx="8270" formatCode="General">
                  <c:v>0.17033699999999999</c:v>
                </c:pt>
                <c:pt idx="8271" formatCode="General">
                  <c:v>0.17035700000000001</c:v>
                </c:pt>
                <c:pt idx="8272" formatCode="General">
                  <c:v>0.170378</c:v>
                </c:pt>
                <c:pt idx="8273" formatCode="General">
                  <c:v>0.17039899999999999</c:v>
                </c:pt>
                <c:pt idx="8274" formatCode="General">
                  <c:v>0.17041900000000013</c:v>
                </c:pt>
                <c:pt idx="8275" formatCode="General">
                  <c:v>0.17044000000000012</c:v>
                </c:pt>
                <c:pt idx="8276" formatCode="General">
                  <c:v>0.17046100000000011</c:v>
                </c:pt>
                <c:pt idx="8277" formatCode="General">
                  <c:v>0.17048099999999999</c:v>
                </c:pt>
                <c:pt idx="8278" formatCode="General">
                  <c:v>0.17050100000000001</c:v>
                </c:pt>
                <c:pt idx="8279" formatCode="General">
                  <c:v>0.17052200000000001</c:v>
                </c:pt>
                <c:pt idx="8280" formatCode="General">
                  <c:v>0.17054300000000011</c:v>
                </c:pt>
                <c:pt idx="8281" formatCode="General">
                  <c:v>0.17056399999999999</c:v>
                </c:pt>
                <c:pt idx="8282" formatCode="General">
                  <c:v>0.17058400000000001</c:v>
                </c:pt>
                <c:pt idx="8283" formatCode="General">
                  <c:v>0.17060500000000001</c:v>
                </c:pt>
                <c:pt idx="8284" formatCode="General">
                  <c:v>0.170625</c:v>
                </c:pt>
                <c:pt idx="8285" formatCode="General">
                  <c:v>0.17064599999999999</c:v>
                </c:pt>
                <c:pt idx="8286" formatCode="General">
                  <c:v>0.17066600000000001</c:v>
                </c:pt>
                <c:pt idx="8287" formatCode="General">
                  <c:v>0.17068700000000001</c:v>
                </c:pt>
                <c:pt idx="8288" formatCode="General">
                  <c:v>0.17070700000000011</c:v>
                </c:pt>
                <c:pt idx="8289" formatCode="General">
                  <c:v>0.17072899999999999</c:v>
                </c:pt>
                <c:pt idx="8290" formatCode="General">
                  <c:v>0.17074900000000018</c:v>
                </c:pt>
                <c:pt idx="8291" formatCode="General">
                  <c:v>0.17076900000000012</c:v>
                </c:pt>
                <c:pt idx="8292" formatCode="General">
                  <c:v>0.17079000000000011</c:v>
                </c:pt>
                <c:pt idx="8293" formatCode="General">
                  <c:v>0.17080999999999999</c:v>
                </c:pt>
                <c:pt idx="8294" formatCode="General">
                  <c:v>0.17083100000000001</c:v>
                </c:pt>
                <c:pt idx="8295" formatCode="General">
                  <c:v>0.170851</c:v>
                </c:pt>
                <c:pt idx="8296" formatCode="General">
                  <c:v>0.170872</c:v>
                </c:pt>
                <c:pt idx="8297" formatCode="General">
                  <c:v>0.17089299999999999</c:v>
                </c:pt>
                <c:pt idx="8298" formatCode="General">
                  <c:v>0.17091400000000018</c:v>
                </c:pt>
                <c:pt idx="8299" formatCode="General">
                  <c:v>0.17093400000000011</c:v>
                </c:pt>
                <c:pt idx="8300" formatCode="General">
                  <c:v>0.17095500000000011</c:v>
                </c:pt>
                <c:pt idx="8301" formatCode="General">
                  <c:v>0.17097499999999999</c:v>
                </c:pt>
                <c:pt idx="8302" formatCode="General">
                  <c:v>0.17099600000000012</c:v>
                </c:pt>
                <c:pt idx="8303" formatCode="General">
                  <c:v>0.17101600000000011</c:v>
                </c:pt>
                <c:pt idx="8304" formatCode="General">
                  <c:v>0.17103699999999999</c:v>
                </c:pt>
                <c:pt idx="8305" formatCode="General">
                  <c:v>0.17105799999999999</c:v>
                </c:pt>
                <c:pt idx="8306" formatCode="General">
                  <c:v>0.17107800000000001</c:v>
                </c:pt>
                <c:pt idx="8307" formatCode="General">
                  <c:v>0.17109900000000011</c:v>
                </c:pt>
                <c:pt idx="8308" formatCode="General">
                  <c:v>0.17111899999999999</c:v>
                </c:pt>
                <c:pt idx="8309" formatCode="General">
                  <c:v>0.17113999999999999</c:v>
                </c:pt>
                <c:pt idx="8310" formatCode="General">
                  <c:v>0.17116100000000001</c:v>
                </c:pt>
                <c:pt idx="8311" formatCode="General">
                  <c:v>0.171181</c:v>
                </c:pt>
                <c:pt idx="8312" formatCode="General">
                  <c:v>0.17120199999999999</c:v>
                </c:pt>
                <c:pt idx="8313" formatCode="General">
                  <c:v>0.17122299999999999</c:v>
                </c:pt>
                <c:pt idx="8314" formatCode="General">
                  <c:v>0.17124300000000012</c:v>
                </c:pt>
                <c:pt idx="8315" formatCode="General">
                  <c:v>0.17126400000000011</c:v>
                </c:pt>
                <c:pt idx="8316" formatCode="General">
                  <c:v>0.17128399999999999</c:v>
                </c:pt>
                <c:pt idx="8317" formatCode="General">
                  <c:v>0.17130500000000001</c:v>
                </c:pt>
                <c:pt idx="8318" formatCode="General">
                  <c:v>0.17132600000000001</c:v>
                </c:pt>
                <c:pt idx="8319" formatCode="General">
                  <c:v>0.17134600000000011</c:v>
                </c:pt>
                <c:pt idx="8320" formatCode="General">
                  <c:v>0.17136699999999999</c:v>
                </c:pt>
                <c:pt idx="8321" formatCode="General">
                  <c:v>0.17138700000000001</c:v>
                </c:pt>
                <c:pt idx="8322" formatCode="General">
                  <c:v>0.17140800000000012</c:v>
                </c:pt>
                <c:pt idx="8323" formatCode="General">
                  <c:v>0.17142800000000011</c:v>
                </c:pt>
                <c:pt idx="8324" formatCode="General">
                  <c:v>0.17144900000000018</c:v>
                </c:pt>
                <c:pt idx="8325" formatCode="General">
                  <c:v>0.17146900000000018</c:v>
                </c:pt>
                <c:pt idx="8326" formatCode="General">
                  <c:v>0.17149000000000011</c:v>
                </c:pt>
                <c:pt idx="8327" formatCode="General">
                  <c:v>0.17151100000000011</c:v>
                </c:pt>
                <c:pt idx="8328" formatCode="General">
                  <c:v>0.17153199999999999</c:v>
                </c:pt>
                <c:pt idx="8329" formatCode="General">
                  <c:v>0.17155200000000001</c:v>
                </c:pt>
                <c:pt idx="8330" formatCode="General">
                  <c:v>0.171573</c:v>
                </c:pt>
                <c:pt idx="8331" formatCode="General">
                  <c:v>0.17159300000000011</c:v>
                </c:pt>
                <c:pt idx="8332" formatCode="General">
                  <c:v>0.17161299999999999</c:v>
                </c:pt>
                <c:pt idx="8333" formatCode="General">
                  <c:v>0.17163400000000001</c:v>
                </c:pt>
                <c:pt idx="8334" formatCode="General">
                  <c:v>0.171655</c:v>
                </c:pt>
                <c:pt idx="8335" formatCode="General">
                  <c:v>0.171676</c:v>
                </c:pt>
                <c:pt idx="8336" formatCode="General">
                  <c:v>0.17169599999999999</c:v>
                </c:pt>
                <c:pt idx="8337" formatCode="General">
                  <c:v>0.17171700000000012</c:v>
                </c:pt>
                <c:pt idx="8338" formatCode="General">
                  <c:v>0.17173700000000011</c:v>
                </c:pt>
                <c:pt idx="8339" formatCode="General">
                  <c:v>0.17175799999999999</c:v>
                </c:pt>
                <c:pt idx="8340" formatCode="General">
                  <c:v>0.17177899999999999</c:v>
                </c:pt>
                <c:pt idx="8341" formatCode="General">
                  <c:v>0.17180000000000001</c:v>
                </c:pt>
                <c:pt idx="8342" formatCode="General">
                  <c:v>0.17182</c:v>
                </c:pt>
                <c:pt idx="8343" formatCode="General">
                  <c:v>0.17184099999999999</c:v>
                </c:pt>
                <c:pt idx="8344" formatCode="General">
                  <c:v>0.17186100000000001</c:v>
                </c:pt>
                <c:pt idx="8345" formatCode="General">
                  <c:v>0.17188100000000001</c:v>
                </c:pt>
                <c:pt idx="8346" formatCode="General">
                  <c:v>0.17190200000000011</c:v>
                </c:pt>
                <c:pt idx="8347" formatCode="General">
                  <c:v>0.17192299999999999</c:v>
                </c:pt>
                <c:pt idx="8348" formatCode="General">
                  <c:v>0.17194400000000018</c:v>
                </c:pt>
                <c:pt idx="8349" formatCode="General">
                  <c:v>0.17196400000000012</c:v>
                </c:pt>
                <c:pt idx="8350" formatCode="General">
                  <c:v>0.17198500000000011</c:v>
                </c:pt>
                <c:pt idx="8351" formatCode="General">
                  <c:v>0.17200499999999999</c:v>
                </c:pt>
                <c:pt idx="8352" formatCode="General">
                  <c:v>0.17202600000000001</c:v>
                </c:pt>
                <c:pt idx="8353" formatCode="General">
                  <c:v>0.17204600000000012</c:v>
                </c:pt>
                <c:pt idx="8354" formatCode="General">
                  <c:v>0.17206700000000011</c:v>
                </c:pt>
                <c:pt idx="8355" formatCode="General">
                  <c:v>0.17208799999999999</c:v>
                </c:pt>
                <c:pt idx="8356" formatCode="General">
                  <c:v>0.17210900000000001</c:v>
                </c:pt>
                <c:pt idx="8357" formatCode="General">
                  <c:v>0.172129</c:v>
                </c:pt>
                <c:pt idx="8358" formatCode="General">
                  <c:v>0.17214900000000011</c:v>
                </c:pt>
                <c:pt idx="8359" formatCode="General">
                  <c:v>0.17216999999999999</c:v>
                </c:pt>
                <c:pt idx="8360" formatCode="General">
                  <c:v>0.17219000000000001</c:v>
                </c:pt>
                <c:pt idx="8361" formatCode="General">
                  <c:v>0.17221100000000011</c:v>
                </c:pt>
                <c:pt idx="8362" formatCode="General">
                  <c:v>0.17223100000000011</c:v>
                </c:pt>
                <c:pt idx="8363" formatCode="General">
                  <c:v>0.17225199999999999</c:v>
                </c:pt>
                <c:pt idx="8364" formatCode="General">
                  <c:v>0.17227300000000001</c:v>
                </c:pt>
                <c:pt idx="8365" formatCode="General">
                  <c:v>0.17229400000000011</c:v>
                </c:pt>
                <c:pt idx="8366" formatCode="General">
                  <c:v>0.17231399999999999</c:v>
                </c:pt>
                <c:pt idx="8367" formatCode="General">
                  <c:v>0.17233499999999999</c:v>
                </c:pt>
                <c:pt idx="8368" formatCode="General">
                  <c:v>0.17235500000000001</c:v>
                </c:pt>
                <c:pt idx="8369" formatCode="General">
                  <c:v>0.172376</c:v>
                </c:pt>
                <c:pt idx="8370" formatCode="General">
                  <c:v>0.17239599999999999</c:v>
                </c:pt>
                <c:pt idx="8371" formatCode="General">
                  <c:v>0.17241700000000013</c:v>
                </c:pt>
                <c:pt idx="8372" formatCode="General">
                  <c:v>0.17243800000000012</c:v>
                </c:pt>
                <c:pt idx="8373" formatCode="General">
                  <c:v>0.17245800000000011</c:v>
                </c:pt>
                <c:pt idx="8374" formatCode="General">
                  <c:v>0.17247899999999999</c:v>
                </c:pt>
                <c:pt idx="8375" formatCode="General">
                  <c:v>0.17249900000000018</c:v>
                </c:pt>
                <c:pt idx="8376" formatCode="General">
                  <c:v>0.17252000000000001</c:v>
                </c:pt>
                <c:pt idx="8377" formatCode="General">
                  <c:v>0.17254100000000011</c:v>
                </c:pt>
                <c:pt idx="8378" formatCode="General">
                  <c:v>0.17256099999999999</c:v>
                </c:pt>
                <c:pt idx="8379" formatCode="General">
                  <c:v>0.17258200000000001</c:v>
                </c:pt>
                <c:pt idx="8380" formatCode="General">
                  <c:v>0.17260300000000001</c:v>
                </c:pt>
                <c:pt idx="8381" formatCode="General">
                  <c:v>0.172623</c:v>
                </c:pt>
                <c:pt idx="8382" formatCode="General">
                  <c:v>0.17264399999999999</c:v>
                </c:pt>
                <c:pt idx="8383" formatCode="General">
                  <c:v>0.17266400000000001</c:v>
                </c:pt>
                <c:pt idx="8384" formatCode="General">
                  <c:v>0.17268500000000001</c:v>
                </c:pt>
                <c:pt idx="8385" formatCode="General">
                  <c:v>0.17270600000000011</c:v>
                </c:pt>
                <c:pt idx="8386" formatCode="General">
                  <c:v>0.17272599999999999</c:v>
                </c:pt>
                <c:pt idx="8387" formatCode="General">
                  <c:v>0.17274700000000018</c:v>
                </c:pt>
                <c:pt idx="8388" formatCode="General">
                  <c:v>0.17276700000000011</c:v>
                </c:pt>
                <c:pt idx="8389" formatCode="General">
                  <c:v>0.17278800000000011</c:v>
                </c:pt>
                <c:pt idx="8390" formatCode="General">
                  <c:v>0.17280799999999999</c:v>
                </c:pt>
                <c:pt idx="8391" formatCode="General">
                  <c:v>0.17282900000000001</c:v>
                </c:pt>
                <c:pt idx="8392" formatCode="General">
                  <c:v>0.17285</c:v>
                </c:pt>
                <c:pt idx="8393" formatCode="General">
                  <c:v>0.172871</c:v>
                </c:pt>
                <c:pt idx="8394" formatCode="General">
                  <c:v>0.17289099999999999</c:v>
                </c:pt>
                <c:pt idx="8395" formatCode="General">
                  <c:v>0.17291200000000018</c:v>
                </c:pt>
                <c:pt idx="8396" formatCode="General">
                  <c:v>0.17293200000000011</c:v>
                </c:pt>
                <c:pt idx="8397" formatCode="General">
                  <c:v>0.17295300000000011</c:v>
                </c:pt>
                <c:pt idx="8398" formatCode="General">
                  <c:v>0.17297299999999999</c:v>
                </c:pt>
                <c:pt idx="8399" formatCode="General">
                  <c:v>0.17299300000000012</c:v>
                </c:pt>
                <c:pt idx="8400" formatCode="General">
                  <c:v>0.17301400000000011</c:v>
                </c:pt>
                <c:pt idx="8401" formatCode="General">
                  <c:v>0.17303499999999999</c:v>
                </c:pt>
                <c:pt idx="8402" formatCode="General">
                  <c:v>0.17305599999999999</c:v>
                </c:pt>
                <c:pt idx="8403" formatCode="General">
                  <c:v>0.17307600000000001</c:v>
                </c:pt>
                <c:pt idx="8404" formatCode="General">
                  <c:v>0.17309700000000011</c:v>
                </c:pt>
                <c:pt idx="8405" formatCode="General">
                  <c:v>0.17311699999999999</c:v>
                </c:pt>
                <c:pt idx="8406" formatCode="General">
                  <c:v>0.17313799999999999</c:v>
                </c:pt>
                <c:pt idx="8407" formatCode="General">
                  <c:v>0.17315800000000001</c:v>
                </c:pt>
                <c:pt idx="8408" formatCode="General">
                  <c:v>0.173179</c:v>
                </c:pt>
                <c:pt idx="8409" formatCode="General">
                  <c:v>0.17319999999999999</c:v>
                </c:pt>
                <c:pt idx="8410" formatCode="General">
                  <c:v>0.17322100000000001</c:v>
                </c:pt>
                <c:pt idx="8411" formatCode="General">
                  <c:v>0.17324100000000012</c:v>
                </c:pt>
                <c:pt idx="8412" formatCode="General">
                  <c:v>0.17326100000000011</c:v>
                </c:pt>
                <c:pt idx="8413" formatCode="General">
                  <c:v>0.17328199999999999</c:v>
                </c:pt>
                <c:pt idx="8414" formatCode="General">
                  <c:v>0.17330300000000001</c:v>
                </c:pt>
                <c:pt idx="8415" formatCode="General">
                  <c:v>0.173323</c:v>
                </c:pt>
                <c:pt idx="8416" formatCode="General">
                  <c:v>0.17334400000000011</c:v>
                </c:pt>
                <c:pt idx="8417" formatCode="General">
                  <c:v>0.17336499999999999</c:v>
                </c:pt>
                <c:pt idx="8418" formatCode="General">
                  <c:v>0.17338500000000001</c:v>
                </c:pt>
                <c:pt idx="8419" formatCode="General">
                  <c:v>0.17340600000000012</c:v>
                </c:pt>
                <c:pt idx="8420" formatCode="General">
                  <c:v>0.17342600000000011</c:v>
                </c:pt>
                <c:pt idx="8421" formatCode="General">
                  <c:v>0.17344700000000018</c:v>
                </c:pt>
                <c:pt idx="8422" formatCode="General">
                  <c:v>0.17346800000000018</c:v>
                </c:pt>
                <c:pt idx="8423" formatCode="General">
                  <c:v>0.17348800000000011</c:v>
                </c:pt>
                <c:pt idx="8424" formatCode="General">
                  <c:v>0.17350900000000011</c:v>
                </c:pt>
                <c:pt idx="8425" formatCode="General">
                  <c:v>0.17352899999999999</c:v>
                </c:pt>
                <c:pt idx="8426" formatCode="General">
                  <c:v>0.17355000000000001</c:v>
                </c:pt>
                <c:pt idx="8427" formatCode="General">
                  <c:v>0.17357</c:v>
                </c:pt>
                <c:pt idx="8428" formatCode="General">
                  <c:v>0.17359100000000011</c:v>
                </c:pt>
                <c:pt idx="8429" formatCode="General">
                  <c:v>0.17361199999999999</c:v>
                </c:pt>
                <c:pt idx="8430" formatCode="General">
                  <c:v>0.17363300000000001</c:v>
                </c:pt>
                <c:pt idx="8431" formatCode="General">
                  <c:v>0.173653</c:v>
                </c:pt>
                <c:pt idx="8432" formatCode="General">
                  <c:v>0.173674</c:v>
                </c:pt>
                <c:pt idx="8433" formatCode="General">
                  <c:v>0.17369399999999999</c:v>
                </c:pt>
                <c:pt idx="8434" formatCode="General">
                  <c:v>0.17371500000000012</c:v>
                </c:pt>
                <c:pt idx="8435" formatCode="General">
                  <c:v>0.17373500000000011</c:v>
                </c:pt>
                <c:pt idx="8436" formatCode="General">
                  <c:v>0.17375599999999999</c:v>
                </c:pt>
                <c:pt idx="8437" formatCode="General">
                  <c:v>0.17377600000000001</c:v>
                </c:pt>
                <c:pt idx="8438" formatCode="General">
                  <c:v>0.17379700000000012</c:v>
                </c:pt>
                <c:pt idx="8439" formatCode="General">
                  <c:v>0.17381800000000011</c:v>
                </c:pt>
                <c:pt idx="8440" formatCode="General">
                  <c:v>0.17383799999999999</c:v>
                </c:pt>
                <c:pt idx="8441" formatCode="General">
                  <c:v>0.17385900000000001</c:v>
                </c:pt>
                <c:pt idx="8442" formatCode="General">
                  <c:v>0.17387900000000001</c:v>
                </c:pt>
                <c:pt idx="8443" formatCode="General">
                  <c:v>0.17390000000000011</c:v>
                </c:pt>
                <c:pt idx="8444" formatCode="General">
                  <c:v>0.1739200000000001</c:v>
                </c:pt>
                <c:pt idx="8445" formatCode="General">
                  <c:v>0.17394100000000018</c:v>
                </c:pt>
                <c:pt idx="8446" formatCode="General">
                  <c:v>0.17396200000000012</c:v>
                </c:pt>
                <c:pt idx="8447" formatCode="General">
                  <c:v>0.17398300000000011</c:v>
                </c:pt>
                <c:pt idx="8448" formatCode="General">
                  <c:v>0.17400299999999999</c:v>
                </c:pt>
                <c:pt idx="8449" formatCode="General">
                  <c:v>0.17402400000000001</c:v>
                </c:pt>
                <c:pt idx="8450" formatCode="General">
                  <c:v>0.17404400000000012</c:v>
                </c:pt>
                <c:pt idx="8451" formatCode="General">
                  <c:v>0.17406500000000011</c:v>
                </c:pt>
                <c:pt idx="8452" formatCode="General">
                  <c:v>0.17408499999999999</c:v>
                </c:pt>
                <c:pt idx="8453" formatCode="General">
                  <c:v>0.17410600000000001</c:v>
                </c:pt>
                <c:pt idx="8454" formatCode="General">
                  <c:v>0.174127</c:v>
                </c:pt>
                <c:pt idx="8455" formatCode="General">
                  <c:v>0.17414700000000011</c:v>
                </c:pt>
                <c:pt idx="8456" formatCode="General">
                  <c:v>0.17416799999999999</c:v>
                </c:pt>
                <c:pt idx="8457" formatCode="General">
                  <c:v>0.17418800000000001</c:v>
                </c:pt>
                <c:pt idx="8458" formatCode="General">
                  <c:v>0.17420900000000011</c:v>
                </c:pt>
                <c:pt idx="8459" formatCode="General">
                  <c:v>0.17423000000000011</c:v>
                </c:pt>
                <c:pt idx="8460" formatCode="General">
                  <c:v>0.17425000000000004</c:v>
                </c:pt>
                <c:pt idx="8461" formatCode="General">
                  <c:v>0.17427100000000001</c:v>
                </c:pt>
                <c:pt idx="8462" formatCode="General">
                  <c:v>0.17429200000000011</c:v>
                </c:pt>
                <c:pt idx="8463" formatCode="General">
                  <c:v>0.17431199999999999</c:v>
                </c:pt>
                <c:pt idx="8464" formatCode="General">
                  <c:v>0.17433299999999999</c:v>
                </c:pt>
                <c:pt idx="8465" formatCode="General">
                  <c:v>0.17435300000000001</c:v>
                </c:pt>
                <c:pt idx="8466" formatCode="General">
                  <c:v>0.174374</c:v>
                </c:pt>
                <c:pt idx="8467" formatCode="General">
                  <c:v>0.17439499999999999</c:v>
                </c:pt>
                <c:pt idx="8468" formatCode="General">
                  <c:v>0.17441500000000013</c:v>
                </c:pt>
                <c:pt idx="8469" formatCode="General">
                  <c:v>0.17443600000000012</c:v>
                </c:pt>
                <c:pt idx="8470" formatCode="General">
                  <c:v>0.17445600000000011</c:v>
                </c:pt>
                <c:pt idx="8471" formatCode="General">
                  <c:v>0.17447699999999999</c:v>
                </c:pt>
                <c:pt idx="8472" formatCode="General">
                  <c:v>0.17449700000000018</c:v>
                </c:pt>
                <c:pt idx="8473" formatCode="General">
                  <c:v>0.17451800000000012</c:v>
                </c:pt>
                <c:pt idx="8474" formatCode="General">
                  <c:v>0.17453800000000011</c:v>
                </c:pt>
                <c:pt idx="8475" formatCode="General">
                  <c:v>0.17455999999999999</c:v>
                </c:pt>
                <c:pt idx="8476" formatCode="General">
                  <c:v>0.17458000000000001</c:v>
                </c:pt>
                <c:pt idx="8477" formatCode="General">
                  <c:v>0.17460100000000001</c:v>
                </c:pt>
                <c:pt idx="8478" formatCode="General">
                  <c:v>0.174621</c:v>
                </c:pt>
                <c:pt idx="8479" formatCode="General">
                  <c:v>0.17464099999999999</c:v>
                </c:pt>
                <c:pt idx="8480" formatCode="General">
                  <c:v>0.17466200000000001</c:v>
                </c:pt>
                <c:pt idx="8481" formatCode="General">
                  <c:v>0.174682</c:v>
                </c:pt>
                <c:pt idx="8482" formatCode="General">
                  <c:v>0.17470300000000011</c:v>
                </c:pt>
                <c:pt idx="8483" formatCode="General">
                  <c:v>0.17472399999999999</c:v>
                </c:pt>
                <c:pt idx="8484" formatCode="General">
                  <c:v>0.17474500000000018</c:v>
                </c:pt>
                <c:pt idx="8485" formatCode="General">
                  <c:v>0.17476500000000011</c:v>
                </c:pt>
                <c:pt idx="8486" formatCode="General">
                  <c:v>0.17478600000000011</c:v>
                </c:pt>
                <c:pt idx="8487" formatCode="General">
                  <c:v>0.17480599999999999</c:v>
                </c:pt>
                <c:pt idx="8488" formatCode="General">
                  <c:v>0.17482700000000001</c:v>
                </c:pt>
                <c:pt idx="8489" formatCode="General">
                  <c:v>0.17484700000000011</c:v>
                </c:pt>
                <c:pt idx="8490" formatCode="General">
                  <c:v>0.17486900000000011</c:v>
                </c:pt>
                <c:pt idx="8491" formatCode="General">
                  <c:v>0.17488899999999999</c:v>
                </c:pt>
                <c:pt idx="8492" formatCode="General">
                  <c:v>0.17490900000000012</c:v>
                </c:pt>
                <c:pt idx="8493" formatCode="General">
                  <c:v>0.17493000000000011</c:v>
                </c:pt>
                <c:pt idx="8494" formatCode="General">
                  <c:v>0.17495000000000011</c:v>
                </c:pt>
                <c:pt idx="8495" formatCode="General">
                  <c:v>0.17497099999999999</c:v>
                </c:pt>
                <c:pt idx="8496" formatCode="General">
                  <c:v>0.17499200000000012</c:v>
                </c:pt>
                <c:pt idx="8497" formatCode="General">
                  <c:v>0.17501200000000011</c:v>
                </c:pt>
                <c:pt idx="8498" formatCode="General">
                  <c:v>0.17503299999999999</c:v>
                </c:pt>
                <c:pt idx="8499" formatCode="General">
                  <c:v>0.17505399999999999</c:v>
                </c:pt>
                <c:pt idx="8500" formatCode="General">
                  <c:v>0.17507400000000001</c:v>
                </c:pt>
                <c:pt idx="8501" formatCode="General">
                  <c:v>0.17509500000000011</c:v>
                </c:pt>
                <c:pt idx="8502" formatCode="General">
                  <c:v>0.17511499999999999</c:v>
                </c:pt>
                <c:pt idx="8503" formatCode="General">
                  <c:v>0.17513600000000001</c:v>
                </c:pt>
                <c:pt idx="8504" formatCode="General">
                  <c:v>0.17515700000000001</c:v>
                </c:pt>
                <c:pt idx="8505" formatCode="General">
                  <c:v>0.175177</c:v>
                </c:pt>
                <c:pt idx="8506" formatCode="General">
                  <c:v>0.17519799999999999</c:v>
                </c:pt>
                <c:pt idx="8507" formatCode="General">
                  <c:v>0.17521800000000018</c:v>
                </c:pt>
                <c:pt idx="8508" formatCode="General">
                  <c:v>0.17523900000000012</c:v>
                </c:pt>
                <c:pt idx="8509" formatCode="General">
                  <c:v>0.17525900000000011</c:v>
                </c:pt>
                <c:pt idx="8510" formatCode="General">
                  <c:v>0.17527999999999999</c:v>
                </c:pt>
                <c:pt idx="8511" formatCode="General">
                  <c:v>0.17530000000000001</c:v>
                </c:pt>
                <c:pt idx="8512" formatCode="General">
                  <c:v>0.175321</c:v>
                </c:pt>
                <c:pt idx="8513" formatCode="General">
                  <c:v>0.17534200000000011</c:v>
                </c:pt>
                <c:pt idx="8514" formatCode="General">
                  <c:v>0.17536299999999999</c:v>
                </c:pt>
                <c:pt idx="8515" formatCode="General">
                  <c:v>0.17538300000000001</c:v>
                </c:pt>
                <c:pt idx="8516" formatCode="General">
                  <c:v>0.17540400000000012</c:v>
                </c:pt>
                <c:pt idx="8517" formatCode="General">
                  <c:v>0.17542400000000011</c:v>
                </c:pt>
                <c:pt idx="8518" formatCode="General">
                  <c:v>0.17544400000000018</c:v>
                </c:pt>
                <c:pt idx="8519" formatCode="General">
                  <c:v>0.17546500000000018</c:v>
                </c:pt>
                <c:pt idx="8520" formatCode="General">
                  <c:v>0.17548600000000011</c:v>
                </c:pt>
                <c:pt idx="8521" formatCode="General">
                  <c:v>0.17550700000000011</c:v>
                </c:pt>
                <c:pt idx="8522" formatCode="General">
                  <c:v>0.17552699999999999</c:v>
                </c:pt>
                <c:pt idx="8523" formatCode="General">
                  <c:v>0.17554800000000018</c:v>
                </c:pt>
                <c:pt idx="8524" formatCode="General">
                  <c:v>0.17556800000000011</c:v>
                </c:pt>
                <c:pt idx="8525" formatCode="General">
                  <c:v>0.17558900000000011</c:v>
                </c:pt>
                <c:pt idx="8526" formatCode="General">
                  <c:v>0.17560899999999999</c:v>
                </c:pt>
                <c:pt idx="8527" formatCode="General">
                  <c:v>0.17563100000000001</c:v>
                </c:pt>
                <c:pt idx="8528" formatCode="General">
                  <c:v>0.175651</c:v>
                </c:pt>
                <c:pt idx="8529" formatCode="General">
                  <c:v>0.17567199999999997</c:v>
                </c:pt>
                <c:pt idx="8530" formatCode="General">
                  <c:v>0.17569199999999999</c:v>
                </c:pt>
                <c:pt idx="8531" formatCode="General">
                  <c:v>0.17571300000000012</c:v>
                </c:pt>
                <c:pt idx="8532" formatCode="General">
                  <c:v>0.17573300000000011</c:v>
                </c:pt>
                <c:pt idx="8533" formatCode="General">
                  <c:v>0.17575399999999999</c:v>
                </c:pt>
                <c:pt idx="8534" formatCode="General">
                  <c:v>0.17577400000000001</c:v>
                </c:pt>
                <c:pt idx="8535" formatCode="General">
                  <c:v>0.17579500000000012</c:v>
                </c:pt>
                <c:pt idx="8536" formatCode="General">
                  <c:v>0.17581600000000011</c:v>
                </c:pt>
                <c:pt idx="8537" formatCode="General">
                  <c:v>0.17583599999999999</c:v>
                </c:pt>
                <c:pt idx="8538" formatCode="General">
                  <c:v>0.17585700000000001</c:v>
                </c:pt>
                <c:pt idx="8539" formatCode="General">
                  <c:v>0.17587700000000001</c:v>
                </c:pt>
                <c:pt idx="8540" formatCode="General">
                  <c:v>0.17589800000000011</c:v>
                </c:pt>
                <c:pt idx="8541" formatCode="General">
                  <c:v>0.17591900000000019</c:v>
                </c:pt>
                <c:pt idx="8542" formatCode="General">
                  <c:v>0.17594000000000018</c:v>
                </c:pt>
                <c:pt idx="8543" formatCode="General">
                  <c:v>0.17596000000000012</c:v>
                </c:pt>
                <c:pt idx="8544" formatCode="General">
                  <c:v>0.17598100000000011</c:v>
                </c:pt>
                <c:pt idx="8545" formatCode="General">
                  <c:v>0.17600099999999999</c:v>
                </c:pt>
                <c:pt idx="8546" formatCode="General">
                  <c:v>0.17602100000000001</c:v>
                </c:pt>
                <c:pt idx="8547" formatCode="General">
                  <c:v>0.17604200000000012</c:v>
                </c:pt>
                <c:pt idx="8548" formatCode="General">
                  <c:v>0.17606200000000011</c:v>
                </c:pt>
                <c:pt idx="8549" formatCode="General">
                  <c:v>0.17608299999999999</c:v>
                </c:pt>
                <c:pt idx="8550" formatCode="General">
                  <c:v>0.17610400000000001</c:v>
                </c:pt>
                <c:pt idx="8551" formatCode="General">
                  <c:v>0.176125</c:v>
                </c:pt>
                <c:pt idx="8552" formatCode="General">
                  <c:v>0.17614500000000011</c:v>
                </c:pt>
                <c:pt idx="8553" formatCode="General">
                  <c:v>0.17616599999999999</c:v>
                </c:pt>
                <c:pt idx="8554" formatCode="General">
                  <c:v>0.17618600000000001</c:v>
                </c:pt>
                <c:pt idx="8555" formatCode="General">
                  <c:v>0.17620700000000011</c:v>
                </c:pt>
                <c:pt idx="8556" formatCode="General">
                  <c:v>0.17622699999999999</c:v>
                </c:pt>
                <c:pt idx="8557" formatCode="General">
                  <c:v>0.17624900000000018</c:v>
                </c:pt>
                <c:pt idx="8558" formatCode="General">
                  <c:v>0.17626900000000012</c:v>
                </c:pt>
                <c:pt idx="8559" formatCode="General">
                  <c:v>0.17628900000000011</c:v>
                </c:pt>
                <c:pt idx="8560" formatCode="General">
                  <c:v>0.17630999999999999</c:v>
                </c:pt>
                <c:pt idx="8561" formatCode="General">
                  <c:v>0.17632999999999999</c:v>
                </c:pt>
                <c:pt idx="8562" formatCode="General">
                  <c:v>0.17635100000000001</c:v>
                </c:pt>
                <c:pt idx="8563" formatCode="General">
                  <c:v>0.176371</c:v>
                </c:pt>
                <c:pt idx="8564" formatCode="General">
                  <c:v>0.17639199999999999</c:v>
                </c:pt>
                <c:pt idx="8565" formatCode="General">
                  <c:v>0.17641300000000013</c:v>
                </c:pt>
                <c:pt idx="8566" formatCode="General">
                  <c:v>0.17643400000000012</c:v>
                </c:pt>
                <c:pt idx="8567" formatCode="General">
                  <c:v>0.17645400000000011</c:v>
                </c:pt>
                <c:pt idx="8568" formatCode="General">
                  <c:v>0.17647499999999999</c:v>
                </c:pt>
                <c:pt idx="8569" formatCode="General">
                  <c:v>0.17649500000000018</c:v>
                </c:pt>
                <c:pt idx="8570" formatCode="General">
                  <c:v>0.17651600000000012</c:v>
                </c:pt>
                <c:pt idx="8571" formatCode="General">
                  <c:v>0.17653700000000011</c:v>
                </c:pt>
                <c:pt idx="8572" formatCode="General">
                  <c:v>0.17655699999999999</c:v>
                </c:pt>
                <c:pt idx="8573" formatCode="General">
                  <c:v>0.17657800000000001</c:v>
                </c:pt>
                <c:pt idx="8574" formatCode="General">
                  <c:v>0.17659800000000012</c:v>
                </c:pt>
                <c:pt idx="8575" formatCode="General">
                  <c:v>0.17661900000000011</c:v>
                </c:pt>
                <c:pt idx="8576" formatCode="General">
                  <c:v>0.17663899999999999</c:v>
                </c:pt>
                <c:pt idx="8577" formatCode="General">
                  <c:v>0.17666000000000001</c:v>
                </c:pt>
                <c:pt idx="8578" formatCode="General">
                  <c:v>0.176681</c:v>
                </c:pt>
                <c:pt idx="8579" formatCode="General">
                  <c:v>0.17670200000000011</c:v>
                </c:pt>
                <c:pt idx="8580" formatCode="General">
                  <c:v>0.17672199999999999</c:v>
                </c:pt>
                <c:pt idx="8581" formatCode="General">
                  <c:v>0.17674300000000018</c:v>
                </c:pt>
                <c:pt idx="8582" formatCode="General">
                  <c:v>0.17676300000000011</c:v>
                </c:pt>
                <c:pt idx="8583" formatCode="General">
                  <c:v>0.17678400000000011</c:v>
                </c:pt>
                <c:pt idx="8584" formatCode="General">
                  <c:v>0.17680399999999999</c:v>
                </c:pt>
                <c:pt idx="8585" formatCode="General">
                  <c:v>0.17682400000000001</c:v>
                </c:pt>
                <c:pt idx="8586" formatCode="General">
                  <c:v>0.17684500000000011</c:v>
                </c:pt>
                <c:pt idx="8587" formatCode="General">
                  <c:v>0.17686600000000011</c:v>
                </c:pt>
                <c:pt idx="8588" formatCode="General">
                  <c:v>0.17688699999999999</c:v>
                </c:pt>
                <c:pt idx="8589" formatCode="General">
                  <c:v>0.17690700000000012</c:v>
                </c:pt>
                <c:pt idx="8590" formatCode="General">
                  <c:v>0.17692800000000011</c:v>
                </c:pt>
                <c:pt idx="8591" formatCode="General">
                  <c:v>0.17694800000000019</c:v>
                </c:pt>
                <c:pt idx="8592" formatCode="General">
                  <c:v>0.17696900000000018</c:v>
                </c:pt>
                <c:pt idx="8593" formatCode="General">
                  <c:v>0.17698900000000012</c:v>
                </c:pt>
                <c:pt idx="8594" formatCode="General">
                  <c:v>0.17701100000000011</c:v>
                </c:pt>
                <c:pt idx="8595" formatCode="General">
                  <c:v>0.17703099999999999</c:v>
                </c:pt>
                <c:pt idx="8596" formatCode="General">
                  <c:v>0.17705199999999999</c:v>
                </c:pt>
                <c:pt idx="8597" formatCode="General">
                  <c:v>0.17707200000000001</c:v>
                </c:pt>
                <c:pt idx="8598" formatCode="General">
                  <c:v>0.17709300000000011</c:v>
                </c:pt>
                <c:pt idx="8599" formatCode="General">
                  <c:v>0.17711299999999999</c:v>
                </c:pt>
                <c:pt idx="8600" formatCode="General">
                  <c:v>0.17713400000000001</c:v>
                </c:pt>
                <c:pt idx="8601" formatCode="General">
                  <c:v>0.17715400000000001</c:v>
                </c:pt>
                <c:pt idx="8602" formatCode="General">
                  <c:v>0.177175</c:v>
                </c:pt>
                <c:pt idx="8603" formatCode="General">
                  <c:v>0.17719599999999999</c:v>
                </c:pt>
                <c:pt idx="8604" formatCode="General">
                  <c:v>0.17721600000000018</c:v>
                </c:pt>
                <c:pt idx="8605" formatCode="General">
                  <c:v>0.17723700000000012</c:v>
                </c:pt>
                <c:pt idx="8606" formatCode="General">
                  <c:v>0.17725700000000011</c:v>
                </c:pt>
                <c:pt idx="8607" formatCode="General">
                  <c:v>0.17727799999999999</c:v>
                </c:pt>
                <c:pt idx="8608" formatCode="General">
                  <c:v>0.17729900000000018</c:v>
                </c:pt>
                <c:pt idx="8609" formatCode="General">
                  <c:v>0.17731900000000012</c:v>
                </c:pt>
                <c:pt idx="8610" formatCode="General">
                  <c:v>0.17734000000000011</c:v>
                </c:pt>
                <c:pt idx="8611" formatCode="General">
                  <c:v>0.17736099999999999</c:v>
                </c:pt>
                <c:pt idx="8612" formatCode="General">
                  <c:v>0.17738100000000001</c:v>
                </c:pt>
                <c:pt idx="8613" formatCode="General">
                  <c:v>0.17740100000000011</c:v>
                </c:pt>
                <c:pt idx="8614" formatCode="General">
                  <c:v>0.17742200000000011</c:v>
                </c:pt>
                <c:pt idx="8615" formatCode="General">
                  <c:v>0.17744300000000018</c:v>
                </c:pt>
                <c:pt idx="8616" formatCode="General">
                  <c:v>0.17746400000000018</c:v>
                </c:pt>
                <c:pt idx="8617" formatCode="General">
                  <c:v>0.17748400000000011</c:v>
                </c:pt>
                <c:pt idx="8618" formatCode="General">
                  <c:v>0.17750500000000011</c:v>
                </c:pt>
                <c:pt idx="8619" formatCode="General">
                  <c:v>0.17752499999999999</c:v>
                </c:pt>
                <c:pt idx="8620" formatCode="General">
                  <c:v>0.17754600000000012</c:v>
                </c:pt>
                <c:pt idx="8621" formatCode="General">
                  <c:v>0.17756600000000011</c:v>
                </c:pt>
                <c:pt idx="8622" formatCode="General">
                  <c:v>0.17758699999999999</c:v>
                </c:pt>
                <c:pt idx="8623" formatCode="General">
                  <c:v>0.17760699999999999</c:v>
                </c:pt>
                <c:pt idx="8624" formatCode="General">
                  <c:v>0.17762900000000001</c:v>
                </c:pt>
                <c:pt idx="8625" formatCode="General">
                  <c:v>0.17764900000000011</c:v>
                </c:pt>
                <c:pt idx="8626" formatCode="General">
                  <c:v>0.17766899999999999</c:v>
                </c:pt>
                <c:pt idx="8627" formatCode="General">
                  <c:v>0.17768999999999999</c:v>
                </c:pt>
                <c:pt idx="8628" formatCode="General">
                  <c:v>0.17771000000000012</c:v>
                </c:pt>
                <c:pt idx="8629" formatCode="General">
                  <c:v>0.17773100000000011</c:v>
                </c:pt>
                <c:pt idx="8630" formatCode="General">
                  <c:v>0.17775099999999999</c:v>
                </c:pt>
                <c:pt idx="8631" formatCode="General">
                  <c:v>0.17777299999999999</c:v>
                </c:pt>
                <c:pt idx="8632" formatCode="General">
                  <c:v>0.17779300000000012</c:v>
                </c:pt>
                <c:pt idx="8633" formatCode="General">
                  <c:v>0.17781400000000011</c:v>
                </c:pt>
                <c:pt idx="8634" formatCode="General">
                  <c:v>0.17783399999999999</c:v>
                </c:pt>
                <c:pt idx="8635" formatCode="General">
                  <c:v>0.17785500000000001</c:v>
                </c:pt>
                <c:pt idx="8636" formatCode="General">
                  <c:v>0.17787500000000001</c:v>
                </c:pt>
                <c:pt idx="8637" formatCode="General">
                  <c:v>0.17789600000000011</c:v>
                </c:pt>
                <c:pt idx="8638" formatCode="General">
                  <c:v>0.17791600000000019</c:v>
                </c:pt>
                <c:pt idx="8639" formatCode="General">
                  <c:v>0.17793700000000018</c:v>
                </c:pt>
                <c:pt idx="8640" formatCode="General">
                  <c:v>0.17795800000000012</c:v>
                </c:pt>
                <c:pt idx="8641" formatCode="General">
                  <c:v>0.17797800000000011</c:v>
                </c:pt>
                <c:pt idx="8642" formatCode="General">
                  <c:v>0.17799900000000018</c:v>
                </c:pt>
                <c:pt idx="8643" formatCode="General">
                  <c:v>0.17801900000000018</c:v>
                </c:pt>
                <c:pt idx="8644" formatCode="General">
                  <c:v>0.17804000000000011</c:v>
                </c:pt>
                <c:pt idx="8645" formatCode="General">
                  <c:v>0.17806100000000011</c:v>
                </c:pt>
                <c:pt idx="8646" formatCode="General">
                  <c:v>0.17808099999999999</c:v>
                </c:pt>
                <c:pt idx="8647" formatCode="General">
                  <c:v>0.17810200000000001</c:v>
                </c:pt>
                <c:pt idx="8648" formatCode="General">
                  <c:v>0.178123</c:v>
                </c:pt>
                <c:pt idx="8649" formatCode="General">
                  <c:v>0.17814300000000011</c:v>
                </c:pt>
                <c:pt idx="8650" formatCode="General">
                  <c:v>0.17816399999999999</c:v>
                </c:pt>
                <c:pt idx="8651" formatCode="General">
                  <c:v>0.17818400000000001</c:v>
                </c:pt>
                <c:pt idx="8652" formatCode="General">
                  <c:v>0.17820500000000011</c:v>
                </c:pt>
                <c:pt idx="8653" formatCode="General">
                  <c:v>0.17822600000000011</c:v>
                </c:pt>
                <c:pt idx="8654" formatCode="General">
                  <c:v>0.17824600000000018</c:v>
                </c:pt>
                <c:pt idx="8655" formatCode="General">
                  <c:v>0.17826700000000012</c:v>
                </c:pt>
                <c:pt idx="8656" formatCode="General">
                  <c:v>0.17828700000000011</c:v>
                </c:pt>
                <c:pt idx="8657" formatCode="General">
                  <c:v>0.17830799999999999</c:v>
                </c:pt>
                <c:pt idx="8658" formatCode="General">
                  <c:v>0.17832799999999999</c:v>
                </c:pt>
                <c:pt idx="8659" formatCode="General">
                  <c:v>0.17834900000000012</c:v>
                </c:pt>
                <c:pt idx="8660" formatCode="General">
                  <c:v>0.17836900000000011</c:v>
                </c:pt>
                <c:pt idx="8661" formatCode="General">
                  <c:v>0.17838999999999999</c:v>
                </c:pt>
                <c:pt idx="8662" formatCode="General">
                  <c:v>0.17841100000000013</c:v>
                </c:pt>
                <c:pt idx="8663" formatCode="General">
                  <c:v>0.17843200000000012</c:v>
                </c:pt>
                <c:pt idx="8664" formatCode="General">
                  <c:v>0.17845200000000011</c:v>
                </c:pt>
                <c:pt idx="8665" formatCode="General">
                  <c:v>0.17847199999999999</c:v>
                </c:pt>
                <c:pt idx="8666" formatCode="General">
                  <c:v>0.17849300000000018</c:v>
                </c:pt>
                <c:pt idx="8667" formatCode="General">
                  <c:v>0.17851300000000012</c:v>
                </c:pt>
                <c:pt idx="8668" formatCode="General">
                  <c:v>0.17853500000000011</c:v>
                </c:pt>
                <c:pt idx="8669" formatCode="General">
                  <c:v>0.17855499999999999</c:v>
                </c:pt>
                <c:pt idx="8670" formatCode="General">
                  <c:v>0.17857600000000001</c:v>
                </c:pt>
                <c:pt idx="8671" formatCode="General">
                  <c:v>0.17859600000000012</c:v>
                </c:pt>
                <c:pt idx="8672" formatCode="General">
                  <c:v>0.17861700000000011</c:v>
                </c:pt>
                <c:pt idx="8673" formatCode="General">
                  <c:v>0.17863699999999999</c:v>
                </c:pt>
                <c:pt idx="8674" formatCode="General">
                  <c:v>0.17865800000000001</c:v>
                </c:pt>
                <c:pt idx="8675" formatCode="General">
                  <c:v>0.178678</c:v>
                </c:pt>
                <c:pt idx="8676" formatCode="General">
                  <c:v>0.17870000000000011</c:v>
                </c:pt>
                <c:pt idx="8677" formatCode="General">
                  <c:v>0.1787200000000001</c:v>
                </c:pt>
                <c:pt idx="8678" formatCode="General">
                  <c:v>0.17874100000000018</c:v>
                </c:pt>
                <c:pt idx="8679" formatCode="General">
                  <c:v>0.17876100000000011</c:v>
                </c:pt>
                <c:pt idx="8680" formatCode="General">
                  <c:v>0.17878100000000011</c:v>
                </c:pt>
                <c:pt idx="8681" formatCode="General">
                  <c:v>0.17880199999999999</c:v>
                </c:pt>
                <c:pt idx="8682" formatCode="General">
                  <c:v>0.17882300000000001</c:v>
                </c:pt>
                <c:pt idx="8683" formatCode="General">
                  <c:v>0.17884300000000011</c:v>
                </c:pt>
                <c:pt idx="8684" formatCode="General">
                  <c:v>0.17886400000000011</c:v>
                </c:pt>
                <c:pt idx="8685" formatCode="General">
                  <c:v>0.17888499999999999</c:v>
                </c:pt>
                <c:pt idx="8686" formatCode="General">
                  <c:v>0.17890500000000012</c:v>
                </c:pt>
                <c:pt idx="8687" formatCode="General">
                  <c:v>0.17892600000000011</c:v>
                </c:pt>
                <c:pt idx="8688" formatCode="General">
                  <c:v>0.17894600000000019</c:v>
                </c:pt>
                <c:pt idx="8689" formatCode="General">
                  <c:v>0.17896700000000013</c:v>
                </c:pt>
                <c:pt idx="8690" formatCode="General">
                  <c:v>0.17898800000000012</c:v>
                </c:pt>
                <c:pt idx="8691" formatCode="General">
                  <c:v>0.17900800000000011</c:v>
                </c:pt>
                <c:pt idx="8692" formatCode="General">
                  <c:v>0.17902899999999999</c:v>
                </c:pt>
                <c:pt idx="8693" formatCode="General">
                  <c:v>0.17904900000000018</c:v>
                </c:pt>
                <c:pt idx="8694" formatCode="General">
                  <c:v>0.17907000000000001</c:v>
                </c:pt>
                <c:pt idx="8695" formatCode="General">
                  <c:v>0.17909000000000011</c:v>
                </c:pt>
                <c:pt idx="8696" formatCode="General">
                  <c:v>0.17911099999999999</c:v>
                </c:pt>
                <c:pt idx="8697" formatCode="General">
                  <c:v>0.17913100000000001</c:v>
                </c:pt>
                <c:pt idx="8698" formatCode="General">
                  <c:v>0.17915200000000001</c:v>
                </c:pt>
                <c:pt idx="8699" formatCode="General">
                  <c:v>0.179173</c:v>
                </c:pt>
                <c:pt idx="8700" formatCode="General">
                  <c:v>0.17919399999999999</c:v>
                </c:pt>
                <c:pt idx="8701" formatCode="General">
                  <c:v>0.17921400000000018</c:v>
                </c:pt>
                <c:pt idx="8702" formatCode="General">
                  <c:v>0.17923500000000012</c:v>
                </c:pt>
                <c:pt idx="8703" formatCode="General">
                  <c:v>0.17925500000000011</c:v>
                </c:pt>
                <c:pt idx="8704" formatCode="General">
                  <c:v>0.17927599999999999</c:v>
                </c:pt>
                <c:pt idx="8705" formatCode="General">
                  <c:v>0.17929700000000018</c:v>
                </c:pt>
                <c:pt idx="8706" formatCode="General">
                  <c:v>0.17931700000000012</c:v>
                </c:pt>
                <c:pt idx="8707" formatCode="General">
                  <c:v>0.17933800000000011</c:v>
                </c:pt>
                <c:pt idx="8708" formatCode="General">
                  <c:v>0.17935799999999999</c:v>
                </c:pt>
                <c:pt idx="8709" formatCode="General">
                  <c:v>0.17937900000000001</c:v>
                </c:pt>
                <c:pt idx="8710" formatCode="General">
                  <c:v>0.17939900000000011</c:v>
                </c:pt>
                <c:pt idx="8711" formatCode="General">
                  <c:v>0.17942000000000011</c:v>
                </c:pt>
                <c:pt idx="8712" formatCode="General">
                  <c:v>0.17944000000000018</c:v>
                </c:pt>
                <c:pt idx="8713" formatCode="General">
                  <c:v>0.17946200000000018</c:v>
                </c:pt>
                <c:pt idx="8714" formatCode="General">
                  <c:v>0.17948200000000011</c:v>
                </c:pt>
                <c:pt idx="8715" formatCode="General">
                  <c:v>0.17950300000000011</c:v>
                </c:pt>
                <c:pt idx="8716" formatCode="General">
                  <c:v>0.17952299999999999</c:v>
                </c:pt>
                <c:pt idx="8717" formatCode="General">
                  <c:v>0.17954400000000012</c:v>
                </c:pt>
                <c:pt idx="8718" formatCode="General">
                  <c:v>0.17956400000000011</c:v>
                </c:pt>
                <c:pt idx="8719" formatCode="General">
                  <c:v>0.17958499999999999</c:v>
                </c:pt>
                <c:pt idx="8720" formatCode="General">
                  <c:v>0.17960499999999999</c:v>
                </c:pt>
                <c:pt idx="8721" formatCode="General">
                  <c:v>0.17962600000000001</c:v>
                </c:pt>
                <c:pt idx="8722" formatCode="General">
                  <c:v>0.17964700000000011</c:v>
                </c:pt>
                <c:pt idx="8723" formatCode="General">
                  <c:v>0.17966699999999999</c:v>
                </c:pt>
                <c:pt idx="8724" formatCode="General">
                  <c:v>0.17968799999999999</c:v>
                </c:pt>
                <c:pt idx="8725" formatCode="General">
                  <c:v>0.17970800000000012</c:v>
                </c:pt>
                <c:pt idx="8726" formatCode="General">
                  <c:v>0.17972900000000011</c:v>
                </c:pt>
                <c:pt idx="8727" formatCode="General">
                  <c:v>0.1797500000000001</c:v>
                </c:pt>
                <c:pt idx="8728" formatCode="General">
                  <c:v>0.17977000000000001</c:v>
                </c:pt>
                <c:pt idx="8729" formatCode="General">
                  <c:v>0.17979100000000012</c:v>
                </c:pt>
                <c:pt idx="8730" formatCode="General">
                  <c:v>0.17981200000000011</c:v>
                </c:pt>
                <c:pt idx="8731" formatCode="General">
                  <c:v>0.17983199999999999</c:v>
                </c:pt>
                <c:pt idx="8732" formatCode="General">
                  <c:v>0.17985200000000001</c:v>
                </c:pt>
                <c:pt idx="8733" formatCode="General">
                  <c:v>0.17987300000000001</c:v>
                </c:pt>
                <c:pt idx="8734" formatCode="General">
                  <c:v>0.17989300000000011</c:v>
                </c:pt>
                <c:pt idx="8735" formatCode="General">
                  <c:v>0.17991400000000018</c:v>
                </c:pt>
                <c:pt idx="8736" formatCode="General">
                  <c:v>0.17993500000000018</c:v>
                </c:pt>
                <c:pt idx="8737" formatCode="General">
                  <c:v>0.17995600000000012</c:v>
                </c:pt>
                <c:pt idx="8738" formatCode="General">
                  <c:v>0.17997600000000011</c:v>
                </c:pt>
                <c:pt idx="8739" formatCode="General">
                  <c:v>0.17999700000000018</c:v>
                </c:pt>
                <c:pt idx="8740" formatCode="General">
                  <c:v>0.18001700000000018</c:v>
                </c:pt>
                <c:pt idx="8741" formatCode="General">
                  <c:v>0.18003800000000011</c:v>
                </c:pt>
                <c:pt idx="8742" formatCode="General">
                  <c:v>0.18005900000000011</c:v>
                </c:pt>
                <c:pt idx="8743" formatCode="General">
                  <c:v>0.18007999999999999</c:v>
                </c:pt>
                <c:pt idx="8744" formatCode="General">
                  <c:v>0.18010000000000001</c:v>
                </c:pt>
                <c:pt idx="8745" formatCode="General">
                  <c:v>0.180121</c:v>
                </c:pt>
                <c:pt idx="8746" formatCode="General">
                  <c:v>0.18014100000000011</c:v>
                </c:pt>
                <c:pt idx="8747" formatCode="General">
                  <c:v>0.18016099999999999</c:v>
                </c:pt>
                <c:pt idx="8748" formatCode="General">
                  <c:v>0.18018200000000001</c:v>
                </c:pt>
                <c:pt idx="8749" formatCode="General">
                  <c:v>0.18020200000000011</c:v>
                </c:pt>
                <c:pt idx="8750" formatCode="General">
                  <c:v>0.18022299999999999</c:v>
                </c:pt>
                <c:pt idx="8751" formatCode="General">
                  <c:v>0.18024400000000018</c:v>
                </c:pt>
                <c:pt idx="8752" formatCode="General">
                  <c:v>0.18026500000000012</c:v>
                </c:pt>
                <c:pt idx="8753" formatCode="General">
                  <c:v>0.18028500000000011</c:v>
                </c:pt>
                <c:pt idx="8754" formatCode="General">
                  <c:v>0.18030599999999999</c:v>
                </c:pt>
                <c:pt idx="8755" formatCode="General">
                  <c:v>0.18032599999999999</c:v>
                </c:pt>
                <c:pt idx="8756" formatCode="General">
                  <c:v>0.18034700000000012</c:v>
                </c:pt>
                <c:pt idx="8757" formatCode="General">
                  <c:v>0.18036700000000011</c:v>
                </c:pt>
                <c:pt idx="8758" formatCode="General">
                  <c:v>0.18038799999999999</c:v>
                </c:pt>
                <c:pt idx="8759" formatCode="General">
                  <c:v>0.18040900000000018</c:v>
                </c:pt>
                <c:pt idx="8760" formatCode="General">
                  <c:v>0.18042900000000012</c:v>
                </c:pt>
                <c:pt idx="8761" formatCode="General">
                  <c:v>0.18045000000000011</c:v>
                </c:pt>
                <c:pt idx="8762" formatCode="General">
                  <c:v>0.1804700000000001</c:v>
                </c:pt>
                <c:pt idx="8763" formatCode="General">
                  <c:v>0.18049100000000018</c:v>
                </c:pt>
                <c:pt idx="8764" formatCode="General">
                  <c:v>0.18051200000000012</c:v>
                </c:pt>
                <c:pt idx="8765" formatCode="General">
                  <c:v>0.18053300000000011</c:v>
                </c:pt>
                <c:pt idx="8766" formatCode="General">
                  <c:v>0.18055299999999999</c:v>
                </c:pt>
                <c:pt idx="8767" formatCode="General">
                  <c:v>0.18057400000000001</c:v>
                </c:pt>
                <c:pt idx="8768" formatCode="General">
                  <c:v>0.18059400000000012</c:v>
                </c:pt>
                <c:pt idx="8769" formatCode="General">
                  <c:v>0.18061500000000011</c:v>
                </c:pt>
                <c:pt idx="8770" formatCode="General">
                  <c:v>0.18063499999999999</c:v>
                </c:pt>
                <c:pt idx="8771" formatCode="General">
                  <c:v>0.18065600000000001</c:v>
                </c:pt>
                <c:pt idx="8772" formatCode="General">
                  <c:v>0.180676</c:v>
                </c:pt>
                <c:pt idx="8773" formatCode="General">
                  <c:v>0.18069700000000011</c:v>
                </c:pt>
                <c:pt idx="8774" formatCode="General">
                  <c:v>0.18071800000000018</c:v>
                </c:pt>
                <c:pt idx="8775" formatCode="General">
                  <c:v>0.18073800000000018</c:v>
                </c:pt>
                <c:pt idx="8776" formatCode="General">
                  <c:v>0.18075900000000011</c:v>
                </c:pt>
                <c:pt idx="8777" formatCode="General">
                  <c:v>0.18077900000000011</c:v>
                </c:pt>
                <c:pt idx="8778" formatCode="General">
                  <c:v>0.18080000000000004</c:v>
                </c:pt>
                <c:pt idx="8779" formatCode="General">
                  <c:v>0.18082100000000001</c:v>
                </c:pt>
                <c:pt idx="8780" formatCode="General">
                  <c:v>0.18084200000000011</c:v>
                </c:pt>
                <c:pt idx="8781" formatCode="General">
                  <c:v>0.18086199999999999</c:v>
                </c:pt>
                <c:pt idx="8782" formatCode="General">
                  <c:v>0.18088299999999999</c:v>
                </c:pt>
                <c:pt idx="8783" formatCode="General">
                  <c:v>0.18090300000000012</c:v>
                </c:pt>
                <c:pt idx="8784" formatCode="General">
                  <c:v>0.18092400000000011</c:v>
                </c:pt>
                <c:pt idx="8785" formatCode="General">
                  <c:v>0.18094400000000019</c:v>
                </c:pt>
                <c:pt idx="8786" formatCode="General">
                  <c:v>0.18096400000000018</c:v>
                </c:pt>
                <c:pt idx="8787" formatCode="General">
                  <c:v>0.18098500000000012</c:v>
                </c:pt>
                <c:pt idx="8788" formatCode="General">
                  <c:v>0.18100600000000011</c:v>
                </c:pt>
                <c:pt idx="8789" formatCode="General">
                  <c:v>0.18102699999999999</c:v>
                </c:pt>
                <c:pt idx="8790" formatCode="General">
                  <c:v>0.18104700000000018</c:v>
                </c:pt>
                <c:pt idx="8791" formatCode="General">
                  <c:v>0.18106800000000012</c:v>
                </c:pt>
                <c:pt idx="8792" formatCode="General">
                  <c:v>0.18108800000000011</c:v>
                </c:pt>
                <c:pt idx="8793" formatCode="General">
                  <c:v>0.18110899999999999</c:v>
                </c:pt>
                <c:pt idx="8794" formatCode="General">
                  <c:v>0.18113000000000001</c:v>
                </c:pt>
                <c:pt idx="8795" formatCode="General">
                  <c:v>0.18115000000000001</c:v>
                </c:pt>
                <c:pt idx="8796" formatCode="General">
                  <c:v>0.181171</c:v>
                </c:pt>
                <c:pt idx="8797" formatCode="General">
                  <c:v>0.18119199999999999</c:v>
                </c:pt>
                <c:pt idx="8798" formatCode="General">
                  <c:v>0.18121200000000018</c:v>
                </c:pt>
                <c:pt idx="8799" formatCode="General">
                  <c:v>0.18123200000000012</c:v>
                </c:pt>
                <c:pt idx="8800" formatCode="General">
                  <c:v>0.18125300000000011</c:v>
                </c:pt>
                <c:pt idx="8801" formatCode="General">
                  <c:v>0.18127399999999999</c:v>
                </c:pt>
                <c:pt idx="8802" formatCode="General">
                  <c:v>0.18129500000000018</c:v>
                </c:pt>
                <c:pt idx="8803" formatCode="General">
                  <c:v>0.18131500000000011</c:v>
                </c:pt>
                <c:pt idx="8804" formatCode="General">
                  <c:v>0.18133600000000011</c:v>
                </c:pt>
                <c:pt idx="8805" formatCode="General">
                  <c:v>0.18135599999999999</c:v>
                </c:pt>
                <c:pt idx="8806" formatCode="General">
                  <c:v>0.18137700000000001</c:v>
                </c:pt>
                <c:pt idx="8807" formatCode="General">
                  <c:v>0.18139700000000011</c:v>
                </c:pt>
                <c:pt idx="8808" formatCode="General">
                  <c:v>0.18141800000000022</c:v>
                </c:pt>
                <c:pt idx="8809" formatCode="General">
                  <c:v>0.18143800000000018</c:v>
                </c:pt>
                <c:pt idx="8810" formatCode="General">
                  <c:v>0.18146000000000018</c:v>
                </c:pt>
                <c:pt idx="8811" formatCode="General">
                  <c:v>0.18148000000000011</c:v>
                </c:pt>
                <c:pt idx="8812" formatCode="General">
                  <c:v>0.18150100000000011</c:v>
                </c:pt>
                <c:pt idx="8813" formatCode="General">
                  <c:v>0.18152099999999999</c:v>
                </c:pt>
                <c:pt idx="8814" formatCode="General">
                  <c:v>0.18154100000000012</c:v>
                </c:pt>
                <c:pt idx="8815" formatCode="General">
                  <c:v>0.18156200000000011</c:v>
                </c:pt>
                <c:pt idx="8816" formatCode="General">
                  <c:v>0.18158299999999999</c:v>
                </c:pt>
                <c:pt idx="8817" formatCode="General">
                  <c:v>0.18160399999999999</c:v>
                </c:pt>
                <c:pt idx="8818" formatCode="General">
                  <c:v>0.18162400000000001</c:v>
                </c:pt>
                <c:pt idx="8819" formatCode="General">
                  <c:v>0.18164500000000011</c:v>
                </c:pt>
                <c:pt idx="8820" formatCode="General">
                  <c:v>0.18166499999999999</c:v>
                </c:pt>
                <c:pt idx="8821" formatCode="General">
                  <c:v>0.18168599999999999</c:v>
                </c:pt>
                <c:pt idx="8822" formatCode="General">
                  <c:v>0.18170600000000012</c:v>
                </c:pt>
                <c:pt idx="8823" formatCode="General">
                  <c:v>0.18172700000000011</c:v>
                </c:pt>
                <c:pt idx="8824" formatCode="General">
                  <c:v>0.18174700000000019</c:v>
                </c:pt>
                <c:pt idx="8825" formatCode="General">
                  <c:v>0.18176900000000012</c:v>
                </c:pt>
                <c:pt idx="8826" formatCode="General">
                  <c:v>0.18178900000000012</c:v>
                </c:pt>
                <c:pt idx="8827" formatCode="General">
                  <c:v>0.18180900000000011</c:v>
                </c:pt>
                <c:pt idx="8828" formatCode="General">
                  <c:v>0.18182999999999999</c:v>
                </c:pt>
                <c:pt idx="8829" formatCode="General">
                  <c:v>0.18185000000000001</c:v>
                </c:pt>
                <c:pt idx="8830" formatCode="General">
                  <c:v>0.181871</c:v>
                </c:pt>
                <c:pt idx="8831" formatCode="General">
                  <c:v>0.18189200000000011</c:v>
                </c:pt>
                <c:pt idx="8832" formatCode="General">
                  <c:v>0.18191200000000018</c:v>
                </c:pt>
                <c:pt idx="8833" formatCode="General">
                  <c:v>0.18193300000000018</c:v>
                </c:pt>
                <c:pt idx="8834" formatCode="General">
                  <c:v>0.18195400000000012</c:v>
                </c:pt>
                <c:pt idx="8835" formatCode="General">
                  <c:v>0.18197400000000011</c:v>
                </c:pt>
                <c:pt idx="8836" formatCode="General">
                  <c:v>0.18199500000000018</c:v>
                </c:pt>
                <c:pt idx="8837" formatCode="General">
                  <c:v>0.18201500000000018</c:v>
                </c:pt>
                <c:pt idx="8838" formatCode="General">
                  <c:v>0.18203600000000011</c:v>
                </c:pt>
                <c:pt idx="8839" formatCode="General">
                  <c:v>0.18205700000000011</c:v>
                </c:pt>
                <c:pt idx="8840" formatCode="General">
                  <c:v>0.18207699999999999</c:v>
                </c:pt>
                <c:pt idx="8841" formatCode="General">
                  <c:v>0.18209800000000018</c:v>
                </c:pt>
                <c:pt idx="8842" formatCode="General">
                  <c:v>0.18211800000000011</c:v>
                </c:pt>
                <c:pt idx="8843" formatCode="General">
                  <c:v>0.18213900000000011</c:v>
                </c:pt>
                <c:pt idx="8844" formatCode="General">
                  <c:v>0.18215899999999999</c:v>
                </c:pt>
                <c:pt idx="8845" formatCode="General">
                  <c:v>0.18218000000000001</c:v>
                </c:pt>
                <c:pt idx="8846" formatCode="General">
                  <c:v>0.18220000000000011</c:v>
                </c:pt>
                <c:pt idx="8847" formatCode="General">
                  <c:v>0.18222200000000011</c:v>
                </c:pt>
                <c:pt idx="8848" formatCode="General">
                  <c:v>0.18224200000000018</c:v>
                </c:pt>
                <c:pt idx="8849" formatCode="General">
                  <c:v>0.18226300000000012</c:v>
                </c:pt>
                <c:pt idx="8850" formatCode="General">
                  <c:v>0.18228300000000011</c:v>
                </c:pt>
                <c:pt idx="8851" formatCode="General">
                  <c:v>0.18230399999999999</c:v>
                </c:pt>
                <c:pt idx="8852" formatCode="General">
                  <c:v>0.18232400000000001</c:v>
                </c:pt>
                <c:pt idx="8853" formatCode="General">
                  <c:v>0.18234500000000012</c:v>
                </c:pt>
                <c:pt idx="8854" formatCode="General">
                  <c:v>0.18236600000000011</c:v>
                </c:pt>
                <c:pt idx="8855" formatCode="General">
                  <c:v>0.18238599999999999</c:v>
                </c:pt>
                <c:pt idx="8856" formatCode="General">
                  <c:v>0.18240700000000018</c:v>
                </c:pt>
                <c:pt idx="8857" formatCode="General">
                  <c:v>0.18242700000000012</c:v>
                </c:pt>
                <c:pt idx="8858" formatCode="General">
                  <c:v>0.18244800000000025</c:v>
                </c:pt>
                <c:pt idx="8859" formatCode="General">
                  <c:v>0.18246800000000019</c:v>
                </c:pt>
                <c:pt idx="8860" formatCode="General">
                  <c:v>0.18248900000000018</c:v>
                </c:pt>
                <c:pt idx="8861" formatCode="General">
                  <c:v>0.18250900000000012</c:v>
                </c:pt>
                <c:pt idx="8862" formatCode="General">
                  <c:v>0.18253100000000011</c:v>
                </c:pt>
                <c:pt idx="8863" formatCode="General">
                  <c:v>0.18255099999999999</c:v>
                </c:pt>
                <c:pt idx="8864" formatCode="General">
                  <c:v>0.18257200000000001</c:v>
                </c:pt>
                <c:pt idx="8865" formatCode="General">
                  <c:v>0.18259200000000012</c:v>
                </c:pt>
                <c:pt idx="8866" formatCode="General">
                  <c:v>0.18261200000000011</c:v>
                </c:pt>
                <c:pt idx="8867" formatCode="General">
                  <c:v>0.18263299999999999</c:v>
                </c:pt>
                <c:pt idx="8868" formatCode="General">
                  <c:v>0.18265400000000001</c:v>
                </c:pt>
                <c:pt idx="8869" formatCode="General">
                  <c:v>0.182674</c:v>
                </c:pt>
                <c:pt idx="8870" formatCode="General">
                  <c:v>0.18269500000000011</c:v>
                </c:pt>
                <c:pt idx="8871" formatCode="General">
                  <c:v>0.18271600000000018</c:v>
                </c:pt>
                <c:pt idx="8872" formatCode="General">
                  <c:v>0.18273600000000018</c:v>
                </c:pt>
                <c:pt idx="8873" formatCode="General">
                  <c:v>0.18275700000000011</c:v>
                </c:pt>
                <c:pt idx="8874" formatCode="General">
                  <c:v>0.18277700000000011</c:v>
                </c:pt>
                <c:pt idx="8875" formatCode="General">
                  <c:v>0.18279800000000018</c:v>
                </c:pt>
                <c:pt idx="8876" formatCode="General">
                  <c:v>0.18281900000000012</c:v>
                </c:pt>
                <c:pt idx="8877" formatCode="General">
                  <c:v>0.18283900000000011</c:v>
                </c:pt>
                <c:pt idx="8878" formatCode="General">
                  <c:v>0.18285999999999999</c:v>
                </c:pt>
                <c:pt idx="8879" formatCode="General">
                  <c:v>0.18287999999999999</c:v>
                </c:pt>
                <c:pt idx="8880" formatCode="General">
                  <c:v>0.18290100000000012</c:v>
                </c:pt>
                <c:pt idx="8881" formatCode="General">
                  <c:v>0.18292100000000011</c:v>
                </c:pt>
                <c:pt idx="8882" formatCode="General">
                  <c:v>0.18294200000000019</c:v>
                </c:pt>
                <c:pt idx="8883" formatCode="General">
                  <c:v>0.18296200000000018</c:v>
                </c:pt>
                <c:pt idx="8884" formatCode="General">
                  <c:v>0.18298300000000012</c:v>
                </c:pt>
                <c:pt idx="8885" formatCode="General">
                  <c:v>0.18300400000000011</c:v>
                </c:pt>
                <c:pt idx="8886" formatCode="General">
                  <c:v>0.18302499999999999</c:v>
                </c:pt>
                <c:pt idx="8887" formatCode="General">
                  <c:v>0.18304500000000018</c:v>
                </c:pt>
                <c:pt idx="8888" formatCode="General">
                  <c:v>0.18306600000000012</c:v>
                </c:pt>
                <c:pt idx="8889" formatCode="General">
                  <c:v>0.18308600000000011</c:v>
                </c:pt>
                <c:pt idx="8890" formatCode="General">
                  <c:v>0.18310699999999999</c:v>
                </c:pt>
                <c:pt idx="8891" formatCode="General">
                  <c:v>0.18312700000000001</c:v>
                </c:pt>
                <c:pt idx="8892" formatCode="General">
                  <c:v>0.18314800000000012</c:v>
                </c:pt>
                <c:pt idx="8893" formatCode="General">
                  <c:v>0.18316900000000011</c:v>
                </c:pt>
                <c:pt idx="8894" formatCode="General">
                  <c:v>0.18318899999999999</c:v>
                </c:pt>
                <c:pt idx="8895" formatCode="General">
                  <c:v>0.18321000000000018</c:v>
                </c:pt>
                <c:pt idx="8896" formatCode="General">
                  <c:v>0.18323000000000012</c:v>
                </c:pt>
                <c:pt idx="8897" formatCode="General">
                  <c:v>0.18325100000000011</c:v>
                </c:pt>
                <c:pt idx="8898" formatCode="General">
                  <c:v>0.18327099999999999</c:v>
                </c:pt>
                <c:pt idx="8899" formatCode="General">
                  <c:v>0.18329200000000018</c:v>
                </c:pt>
                <c:pt idx="8900" formatCode="General">
                  <c:v>0.18331300000000011</c:v>
                </c:pt>
                <c:pt idx="8901" formatCode="General">
                  <c:v>0.18333400000000011</c:v>
                </c:pt>
                <c:pt idx="8902" formatCode="General">
                  <c:v>0.18335399999999999</c:v>
                </c:pt>
                <c:pt idx="8903" formatCode="General">
                  <c:v>0.18337500000000001</c:v>
                </c:pt>
                <c:pt idx="8904" formatCode="General">
                  <c:v>0.18339500000000011</c:v>
                </c:pt>
                <c:pt idx="8905" formatCode="General">
                  <c:v>0.18341600000000022</c:v>
                </c:pt>
                <c:pt idx="8906" formatCode="General">
                  <c:v>0.18343700000000018</c:v>
                </c:pt>
                <c:pt idx="8907" formatCode="General">
                  <c:v>0.18345700000000012</c:v>
                </c:pt>
                <c:pt idx="8908" formatCode="General">
                  <c:v>0.18347800000000011</c:v>
                </c:pt>
                <c:pt idx="8909" formatCode="General">
                  <c:v>0.18349800000000019</c:v>
                </c:pt>
                <c:pt idx="8910" formatCode="General">
                  <c:v>0.18351900000000018</c:v>
                </c:pt>
                <c:pt idx="8911" formatCode="General">
                  <c:v>0.18353900000000012</c:v>
                </c:pt>
                <c:pt idx="8912" formatCode="General">
                  <c:v>0.18356000000000011</c:v>
                </c:pt>
                <c:pt idx="8913" formatCode="General">
                  <c:v>0.18358099999999999</c:v>
                </c:pt>
                <c:pt idx="8914" formatCode="General">
                  <c:v>0.18360199999999999</c:v>
                </c:pt>
                <c:pt idx="8915" formatCode="General">
                  <c:v>0.18362200000000001</c:v>
                </c:pt>
                <c:pt idx="8916" formatCode="General">
                  <c:v>0.18364300000000011</c:v>
                </c:pt>
                <c:pt idx="8917" formatCode="General">
                  <c:v>0.18366299999999999</c:v>
                </c:pt>
                <c:pt idx="8918" formatCode="General">
                  <c:v>0.18368399999999999</c:v>
                </c:pt>
                <c:pt idx="8919" formatCode="General">
                  <c:v>0.18370400000000012</c:v>
                </c:pt>
                <c:pt idx="8920" formatCode="General">
                  <c:v>0.18372500000000011</c:v>
                </c:pt>
                <c:pt idx="8921" formatCode="General">
                  <c:v>0.18374600000000019</c:v>
                </c:pt>
                <c:pt idx="8922" formatCode="General">
                  <c:v>0.18376600000000018</c:v>
                </c:pt>
                <c:pt idx="8923" formatCode="General">
                  <c:v>0.18378700000000012</c:v>
                </c:pt>
                <c:pt idx="8924" formatCode="General">
                  <c:v>0.18380700000000011</c:v>
                </c:pt>
                <c:pt idx="8925" formatCode="General">
                  <c:v>0.18382799999999999</c:v>
                </c:pt>
                <c:pt idx="8926" formatCode="General">
                  <c:v>0.18384800000000018</c:v>
                </c:pt>
                <c:pt idx="8927" formatCode="General">
                  <c:v>0.18386900000000012</c:v>
                </c:pt>
                <c:pt idx="8928" formatCode="General">
                  <c:v>0.18389000000000011</c:v>
                </c:pt>
                <c:pt idx="8929" formatCode="General">
                  <c:v>0.18391100000000019</c:v>
                </c:pt>
                <c:pt idx="8930" formatCode="General">
                  <c:v>0.18393100000000018</c:v>
                </c:pt>
                <c:pt idx="8931" formatCode="General">
                  <c:v>0.18395200000000012</c:v>
                </c:pt>
                <c:pt idx="8932" formatCode="General">
                  <c:v>0.18397200000000011</c:v>
                </c:pt>
                <c:pt idx="8933" formatCode="General">
                  <c:v>0.18399200000000018</c:v>
                </c:pt>
                <c:pt idx="8934" formatCode="General">
                  <c:v>0.18401300000000018</c:v>
                </c:pt>
                <c:pt idx="8935" formatCode="General">
                  <c:v>0.18403300000000011</c:v>
                </c:pt>
                <c:pt idx="8936" formatCode="General">
                  <c:v>0.18405400000000011</c:v>
                </c:pt>
                <c:pt idx="8937" formatCode="General">
                  <c:v>0.18407499999999999</c:v>
                </c:pt>
                <c:pt idx="8938" formatCode="General">
                  <c:v>0.18409600000000018</c:v>
                </c:pt>
                <c:pt idx="8939" formatCode="General">
                  <c:v>0.18411600000000011</c:v>
                </c:pt>
                <c:pt idx="8940" formatCode="General">
                  <c:v>0.18413700000000011</c:v>
                </c:pt>
                <c:pt idx="8941" formatCode="General">
                  <c:v>0.18415699999999999</c:v>
                </c:pt>
                <c:pt idx="8942" formatCode="General">
                  <c:v>0.18417800000000001</c:v>
                </c:pt>
                <c:pt idx="8943" formatCode="General">
                  <c:v>0.18419800000000011</c:v>
                </c:pt>
                <c:pt idx="8944" formatCode="General">
                  <c:v>0.18421900000000019</c:v>
                </c:pt>
                <c:pt idx="8945" formatCode="General">
                  <c:v>0.18424000000000013</c:v>
                </c:pt>
                <c:pt idx="8946" formatCode="General">
                  <c:v>0.18426000000000012</c:v>
                </c:pt>
                <c:pt idx="8947" formatCode="General">
                  <c:v>0.18428100000000011</c:v>
                </c:pt>
                <c:pt idx="8948" formatCode="General">
                  <c:v>0.18430099999999999</c:v>
                </c:pt>
                <c:pt idx="8949" formatCode="General">
                  <c:v>0.18432200000000001</c:v>
                </c:pt>
                <c:pt idx="8950" formatCode="General">
                  <c:v>0.18434300000000012</c:v>
                </c:pt>
                <c:pt idx="8951" formatCode="General">
                  <c:v>0.18436300000000011</c:v>
                </c:pt>
                <c:pt idx="8952" formatCode="General">
                  <c:v>0.18438399999999999</c:v>
                </c:pt>
                <c:pt idx="8953" formatCode="General">
                  <c:v>0.18440500000000018</c:v>
                </c:pt>
                <c:pt idx="8954" formatCode="General">
                  <c:v>0.18442500000000012</c:v>
                </c:pt>
                <c:pt idx="8955" formatCode="General">
                  <c:v>0.18444600000000025</c:v>
                </c:pt>
                <c:pt idx="8956" formatCode="General">
                  <c:v>0.18446600000000019</c:v>
                </c:pt>
                <c:pt idx="8957" formatCode="General">
                  <c:v>0.18448700000000018</c:v>
                </c:pt>
                <c:pt idx="8958" formatCode="General">
                  <c:v>0.18450700000000012</c:v>
                </c:pt>
                <c:pt idx="8959" formatCode="General">
                  <c:v>0.18452800000000011</c:v>
                </c:pt>
                <c:pt idx="8960" formatCode="General">
                  <c:v>0.18454900000000019</c:v>
                </c:pt>
                <c:pt idx="8961" formatCode="General">
                  <c:v>0.18456900000000018</c:v>
                </c:pt>
                <c:pt idx="8962" formatCode="General">
                  <c:v>0.18459000000000012</c:v>
                </c:pt>
                <c:pt idx="8963" formatCode="General">
                  <c:v>0.18461000000000011</c:v>
                </c:pt>
                <c:pt idx="8964" formatCode="General">
                  <c:v>0.18463099999999999</c:v>
                </c:pt>
                <c:pt idx="8965" formatCode="General">
                  <c:v>0.18465100000000001</c:v>
                </c:pt>
                <c:pt idx="8966" formatCode="General">
                  <c:v>0.184672</c:v>
                </c:pt>
                <c:pt idx="8967" formatCode="General">
                  <c:v>0.18469300000000011</c:v>
                </c:pt>
                <c:pt idx="8968" formatCode="General">
                  <c:v>0.18471400000000018</c:v>
                </c:pt>
                <c:pt idx="8969" formatCode="General">
                  <c:v>0.18473400000000012</c:v>
                </c:pt>
                <c:pt idx="8970" formatCode="General">
                  <c:v>0.18475500000000011</c:v>
                </c:pt>
                <c:pt idx="8971" formatCode="General">
                  <c:v>0.18477499999999999</c:v>
                </c:pt>
                <c:pt idx="8972" formatCode="General">
                  <c:v>0.18479600000000018</c:v>
                </c:pt>
                <c:pt idx="8973" formatCode="General">
                  <c:v>0.18481600000000012</c:v>
                </c:pt>
                <c:pt idx="8974" formatCode="General">
                  <c:v>0.18483700000000011</c:v>
                </c:pt>
                <c:pt idx="8975" formatCode="General">
                  <c:v>0.18485799999999999</c:v>
                </c:pt>
                <c:pt idx="8976" formatCode="General">
                  <c:v>0.18487799999999999</c:v>
                </c:pt>
                <c:pt idx="8977" formatCode="General">
                  <c:v>0.18489900000000012</c:v>
                </c:pt>
                <c:pt idx="8978" formatCode="General">
                  <c:v>0.18491900000000025</c:v>
                </c:pt>
                <c:pt idx="8979" formatCode="General">
                  <c:v>0.18494000000000019</c:v>
                </c:pt>
                <c:pt idx="8980" formatCode="General">
                  <c:v>0.18496100000000013</c:v>
                </c:pt>
                <c:pt idx="8981" formatCode="General">
                  <c:v>0.18498200000000012</c:v>
                </c:pt>
                <c:pt idx="8982" formatCode="General">
                  <c:v>0.18500200000000011</c:v>
                </c:pt>
                <c:pt idx="8983" formatCode="General">
                  <c:v>0.18502299999999999</c:v>
                </c:pt>
                <c:pt idx="8984" formatCode="General">
                  <c:v>0.18504300000000018</c:v>
                </c:pt>
                <c:pt idx="8985" formatCode="General">
                  <c:v>0.18506400000000012</c:v>
                </c:pt>
                <c:pt idx="8986" formatCode="General">
                  <c:v>0.18508400000000011</c:v>
                </c:pt>
                <c:pt idx="8987" formatCode="General">
                  <c:v>0.18510499999999999</c:v>
                </c:pt>
                <c:pt idx="8988" formatCode="General">
                  <c:v>0.18512500000000001</c:v>
                </c:pt>
                <c:pt idx="8989" formatCode="General">
                  <c:v>0.18514600000000012</c:v>
                </c:pt>
                <c:pt idx="8990" formatCode="General">
                  <c:v>0.18516700000000011</c:v>
                </c:pt>
                <c:pt idx="8991" formatCode="General">
                  <c:v>0.18518699999999999</c:v>
                </c:pt>
                <c:pt idx="8992" formatCode="General">
                  <c:v>0.18520800000000018</c:v>
                </c:pt>
                <c:pt idx="8993" formatCode="General">
                  <c:v>0.18522800000000011</c:v>
                </c:pt>
                <c:pt idx="8994" formatCode="General">
                  <c:v>0.18524900000000022</c:v>
                </c:pt>
                <c:pt idx="8995" formatCode="General">
                  <c:v>0.1852700000000001</c:v>
                </c:pt>
                <c:pt idx="8996" formatCode="General">
                  <c:v>0.18529100000000018</c:v>
                </c:pt>
                <c:pt idx="8997" formatCode="General">
                  <c:v>0.18531100000000011</c:v>
                </c:pt>
                <c:pt idx="8998" formatCode="General">
                  <c:v>0.18533200000000011</c:v>
                </c:pt>
                <c:pt idx="8999" formatCode="General">
                  <c:v>0.18535199999999999</c:v>
                </c:pt>
                <c:pt idx="9000" formatCode="General">
                  <c:v>0.18537200000000001</c:v>
                </c:pt>
                <c:pt idx="9001" formatCode="General">
                  <c:v>0.18539300000000011</c:v>
                </c:pt>
                <c:pt idx="9002" formatCode="General">
                  <c:v>0.18541400000000022</c:v>
                </c:pt>
                <c:pt idx="9003" formatCode="General">
                  <c:v>0.18543500000000018</c:v>
                </c:pt>
                <c:pt idx="9004" formatCode="General">
                  <c:v>0.18545500000000012</c:v>
                </c:pt>
                <c:pt idx="9005" formatCode="General">
                  <c:v>0.18547600000000011</c:v>
                </c:pt>
                <c:pt idx="9006" formatCode="General">
                  <c:v>0.18549600000000019</c:v>
                </c:pt>
                <c:pt idx="9007" formatCode="General">
                  <c:v>0.18551700000000018</c:v>
                </c:pt>
                <c:pt idx="9008" formatCode="General">
                  <c:v>0.18553700000000012</c:v>
                </c:pt>
                <c:pt idx="9009" formatCode="General">
                  <c:v>0.18555800000000011</c:v>
                </c:pt>
                <c:pt idx="9010" formatCode="General">
                  <c:v>0.18557799999999999</c:v>
                </c:pt>
                <c:pt idx="9011" formatCode="General">
                  <c:v>0.18560000000000001</c:v>
                </c:pt>
                <c:pt idx="9012" formatCode="General">
                  <c:v>0.18562000000000001</c:v>
                </c:pt>
                <c:pt idx="9013" formatCode="General">
                  <c:v>0.18564000000000011</c:v>
                </c:pt>
                <c:pt idx="9014" formatCode="General">
                  <c:v>0.18566099999999999</c:v>
                </c:pt>
                <c:pt idx="9015" formatCode="General">
                  <c:v>0.18568100000000001</c:v>
                </c:pt>
                <c:pt idx="9016" formatCode="General">
                  <c:v>0.18570200000000012</c:v>
                </c:pt>
                <c:pt idx="9017" formatCode="General">
                  <c:v>0.18572300000000011</c:v>
                </c:pt>
                <c:pt idx="9018" formatCode="General">
                  <c:v>0.18574300000000019</c:v>
                </c:pt>
                <c:pt idx="9019" formatCode="General">
                  <c:v>0.18576400000000018</c:v>
                </c:pt>
                <c:pt idx="9020" formatCode="General">
                  <c:v>0.18578500000000012</c:v>
                </c:pt>
                <c:pt idx="9021" formatCode="General">
                  <c:v>0.18580500000000011</c:v>
                </c:pt>
                <c:pt idx="9022" formatCode="General">
                  <c:v>0.18582599999999999</c:v>
                </c:pt>
                <c:pt idx="9023" formatCode="General">
                  <c:v>0.18584600000000018</c:v>
                </c:pt>
                <c:pt idx="9024" formatCode="General">
                  <c:v>0.18586700000000012</c:v>
                </c:pt>
                <c:pt idx="9025" formatCode="General">
                  <c:v>0.18588800000000011</c:v>
                </c:pt>
                <c:pt idx="9026" formatCode="General">
                  <c:v>0.18590800000000018</c:v>
                </c:pt>
                <c:pt idx="9027" formatCode="General">
                  <c:v>0.18592900000000018</c:v>
                </c:pt>
                <c:pt idx="9028" formatCode="General">
                  <c:v>0.18594900000000025</c:v>
                </c:pt>
                <c:pt idx="9029" formatCode="General">
                  <c:v>0.18597000000000011</c:v>
                </c:pt>
                <c:pt idx="9030" formatCode="General">
                  <c:v>0.18599000000000018</c:v>
                </c:pt>
                <c:pt idx="9031" formatCode="General">
                  <c:v>0.18601100000000018</c:v>
                </c:pt>
                <c:pt idx="9032" formatCode="General">
                  <c:v>0.18603100000000011</c:v>
                </c:pt>
                <c:pt idx="9033" formatCode="General">
                  <c:v>0.18605200000000011</c:v>
                </c:pt>
                <c:pt idx="9034" formatCode="General">
                  <c:v>0.18607299999999999</c:v>
                </c:pt>
                <c:pt idx="9035" formatCode="General">
                  <c:v>0.18609400000000012</c:v>
                </c:pt>
                <c:pt idx="9036" formatCode="General">
                  <c:v>0.18611400000000011</c:v>
                </c:pt>
                <c:pt idx="9037" formatCode="General">
                  <c:v>0.18613499999999999</c:v>
                </c:pt>
                <c:pt idx="9038" formatCode="General">
                  <c:v>0.18615499999999999</c:v>
                </c:pt>
                <c:pt idx="9039" formatCode="General">
                  <c:v>0.18617600000000001</c:v>
                </c:pt>
                <c:pt idx="9040" formatCode="General">
                  <c:v>0.18619600000000011</c:v>
                </c:pt>
                <c:pt idx="9041" formatCode="General">
                  <c:v>0.18621700000000019</c:v>
                </c:pt>
                <c:pt idx="9042" formatCode="General">
                  <c:v>0.18623800000000013</c:v>
                </c:pt>
                <c:pt idx="9043" formatCode="General">
                  <c:v>0.18625800000000012</c:v>
                </c:pt>
                <c:pt idx="9044" formatCode="General">
                  <c:v>0.18627900000000011</c:v>
                </c:pt>
                <c:pt idx="9045" formatCode="General">
                  <c:v>0.18629900000000019</c:v>
                </c:pt>
                <c:pt idx="9046" formatCode="General">
                  <c:v>0.18632000000000001</c:v>
                </c:pt>
                <c:pt idx="9047" formatCode="General">
                  <c:v>0.18634000000000012</c:v>
                </c:pt>
                <c:pt idx="9048" formatCode="General">
                  <c:v>0.18636200000000011</c:v>
                </c:pt>
                <c:pt idx="9049" formatCode="General">
                  <c:v>0.18638199999999999</c:v>
                </c:pt>
                <c:pt idx="9050" formatCode="General">
                  <c:v>0.18640300000000018</c:v>
                </c:pt>
                <c:pt idx="9051" formatCode="General">
                  <c:v>0.18642300000000012</c:v>
                </c:pt>
                <c:pt idx="9052" formatCode="General">
                  <c:v>0.18644400000000025</c:v>
                </c:pt>
                <c:pt idx="9053" formatCode="General">
                  <c:v>0.18646400000000019</c:v>
                </c:pt>
                <c:pt idx="9054" formatCode="General">
                  <c:v>0.18648500000000018</c:v>
                </c:pt>
                <c:pt idx="9055" formatCode="General">
                  <c:v>0.18650600000000012</c:v>
                </c:pt>
                <c:pt idx="9056" formatCode="General">
                  <c:v>0.18652600000000011</c:v>
                </c:pt>
                <c:pt idx="9057" formatCode="General">
                  <c:v>0.18654700000000018</c:v>
                </c:pt>
                <c:pt idx="9058" formatCode="General">
                  <c:v>0.18656700000000018</c:v>
                </c:pt>
                <c:pt idx="9059" formatCode="General">
                  <c:v>0.18658800000000011</c:v>
                </c:pt>
                <c:pt idx="9060" formatCode="General">
                  <c:v>0.18660800000000011</c:v>
                </c:pt>
                <c:pt idx="9061" formatCode="General">
                  <c:v>0.18662899999999999</c:v>
                </c:pt>
                <c:pt idx="9062" formatCode="General">
                  <c:v>0.18665000000000001</c:v>
                </c:pt>
                <c:pt idx="9063" formatCode="General">
                  <c:v>0.186671</c:v>
                </c:pt>
                <c:pt idx="9064" formatCode="General">
                  <c:v>0.18669100000000011</c:v>
                </c:pt>
                <c:pt idx="9065" formatCode="General">
                  <c:v>0.18671200000000018</c:v>
                </c:pt>
                <c:pt idx="9066" formatCode="General">
                  <c:v>0.18673200000000012</c:v>
                </c:pt>
                <c:pt idx="9067" formatCode="General">
                  <c:v>0.18675200000000011</c:v>
                </c:pt>
                <c:pt idx="9068" formatCode="General">
                  <c:v>0.18677299999999999</c:v>
                </c:pt>
                <c:pt idx="9069" formatCode="General">
                  <c:v>0.18679400000000018</c:v>
                </c:pt>
                <c:pt idx="9070" formatCode="General">
                  <c:v>0.18681500000000012</c:v>
                </c:pt>
                <c:pt idx="9071" formatCode="General">
                  <c:v>0.18683500000000011</c:v>
                </c:pt>
                <c:pt idx="9072" formatCode="General">
                  <c:v>0.18685599999999999</c:v>
                </c:pt>
                <c:pt idx="9073" formatCode="General">
                  <c:v>0.18687599999999999</c:v>
                </c:pt>
                <c:pt idx="9074" formatCode="General">
                  <c:v>0.18689700000000012</c:v>
                </c:pt>
                <c:pt idx="9075" formatCode="General">
                  <c:v>0.18691700000000025</c:v>
                </c:pt>
                <c:pt idx="9076" formatCode="General">
                  <c:v>0.18693800000000019</c:v>
                </c:pt>
                <c:pt idx="9077" formatCode="General">
                  <c:v>0.18695900000000013</c:v>
                </c:pt>
                <c:pt idx="9078" formatCode="General">
                  <c:v>0.18698000000000012</c:v>
                </c:pt>
                <c:pt idx="9079" formatCode="General">
                  <c:v>0.18700000000000011</c:v>
                </c:pt>
                <c:pt idx="9080" formatCode="General">
                  <c:v>0.1870200000000001</c:v>
                </c:pt>
                <c:pt idx="9081" formatCode="General">
                  <c:v>0.18704100000000018</c:v>
                </c:pt>
                <c:pt idx="9082" formatCode="General">
                  <c:v>0.18706100000000012</c:v>
                </c:pt>
                <c:pt idx="9083" formatCode="General">
                  <c:v>0.18708200000000011</c:v>
                </c:pt>
                <c:pt idx="9084" formatCode="General">
                  <c:v>0.18710199999999999</c:v>
                </c:pt>
                <c:pt idx="9085" formatCode="General">
                  <c:v>0.18712400000000001</c:v>
                </c:pt>
                <c:pt idx="9086" formatCode="General">
                  <c:v>0.18714400000000012</c:v>
                </c:pt>
                <c:pt idx="9087" formatCode="General">
                  <c:v>0.18716500000000011</c:v>
                </c:pt>
                <c:pt idx="9088" formatCode="General">
                  <c:v>0.18718499999999999</c:v>
                </c:pt>
                <c:pt idx="9089" formatCode="General">
                  <c:v>0.18720600000000018</c:v>
                </c:pt>
                <c:pt idx="9090" formatCode="General">
                  <c:v>0.18722600000000011</c:v>
                </c:pt>
                <c:pt idx="9091" formatCode="General">
                  <c:v>0.18724700000000022</c:v>
                </c:pt>
                <c:pt idx="9092" formatCode="General">
                  <c:v>0.18726700000000018</c:v>
                </c:pt>
                <c:pt idx="9093" formatCode="General">
                  <c:v>0.18728800000000018</c:v>
                </c:pt>
                <c:pt idx="9094" formatCode="General">
                  <c:v>0.18730900000000011</c:v>
                </c:pt>
                <c:pt idx="9095" formatCode="General">
                  <c:v>0.18732900000000011</c:v>
                </c:pt>
                <c:pt idx="9096" formatCode="General">
                  <c:v>0.18735000000000004</c:v>
                </c:pt>
                <c:pt idx="9097" formatCode="General">
                  <c:v>0.18737000000000001</c:v>
                </c:pt>
                <c:pt idx="9098" formatCode="General">
                  <c:v>0.18739100000000011</c:v>
                </c:pt>
                <c:pt idx="9099" formatCode="General">
                  <c:v>0.18741200000000022</c:v>
                </c:pt>
                <c:pt idx="9100" formatCode="General">
                  <c:v>0.18743200000000018</c:v>
                </c:pt>
                <c:pt idx="9101" formatCode="General">
                  <c:v>0.18745300000000012</c:v>
                </c:pt>
                <c:pt idx="9102" formatCode="General">
                  <c:v>0.18747400000000011</c:v>
                </c:pt>
                <c:pt idx="9103" formatCode="General">
                  <c:v>0.18749400000000019</c:v>
                </c:pt>
                <c:pt idx="9104" formatCode="General">
                  <c:v>0.18751500000000018</c:v>
                </c:pt>
                <c:pt idx="9105" formatCode="General">
                  <c:v>0.18753500000000012</c:v>
                </c:pt>
                <c:pt idx="9106" formatCode="General">
                  <c:v>0.18755600000000011</c:v>
                </c:pt>
                <c:pt idx="9107" formatCode="General">
                  <c:v>0.18757599999999999</c:v>
                </c:pt>
                <c:pt idx="9108" formatCode="General">
                  <c:v>0.18759700000000018</c:v>
                </c:pt>
                <c:pt idx="9109" formatCode="General">
                  <c:v>0.18761800000000012</c:v>
                </c:pt>
                <c:pt idx="9110" formatCode="General">
                  <c:v>0.18763800000000011</c:v>
                </c:pt>
                <c:pt idx="9111" formatCode="General">
                  <c:v>0.18765899999999999</c:v>
                </c:pt>
                <c:pt idx="9112" formatCode="General">
                  <c:v>0.18767900000000001</c:v>
                </c:pt>
                <c:pt idx="9113" formatCode="General">
                  <c:v>0.18770000000000012</c:v>
                </c:pt>
                <c:pt idx="9114" formatCode="General">
                  <c:v>0.18772000000000011</c:v>
                </c:pt>
                <c:pt idx="9115" formatCode="General">
                  <c:v>0.18774100000000019</c:v>
                </c:pt>
                <c:pt idx="9116" formatCode="General">
                  <c:v>0.18776200000000018</c:v>
                </c:pt>
                <c:pt idx="9117" formatCode="General">
                  <c:v>0.18778300000000012</c:v>
                </c:pt>
                <c:pt idx="9118" formatCode="General">
                  <c:v>0.18780300000000011</c:v>
                </c:pt>
                <c:pt idx="9119" formatCode="General">
                  <c:v>0.18782399999999999</c:v>
                </c:pt>
                <c:pt idx="9120" formatCode="General">
                  <c:v>0.18784400000000018</c:v>
                </c:pt>
                <c:pt idx="9121" formatCode="General">
                  <c:v>0.18786400000000011</c:v>
                </c:pt>
                <c:pt idx="9122" formatCode="General">
                  <c:v>0.18788500000000011</c:v>
                </c:pt>
                <c:pt idx="9123" formatCode="General">
                  <c:v>0.18790600000000018</c:v>
                </c:pt>
                <c:pt idx="9124" formatCode="General">
                  <c:v>0.18792700000000018</c:v>
                </c:pt>
                <c:pt idx="9125" formatCode="General">
                  <c:v>0.18794700000000025</c:v>
                </c:pt>
                <c:pt idx="9126" formatCode="General">
                  <c:v>0.18796800000000022</c:v>
                </c:pt>
                <c:pt idx="9127" formatCode="General">
                  <c:v>0.18798800000000018</c:v>
                </c:pt>
                <c:pt idx="9128" formatCode="General">
                  <c:v>0.18800900000000012</c:v>
                </c:pt>
                <c:pt idx="9129" formatCode="General">
                  <c:v>0.18803000000000011</c:v>
                </c:pt>
                <c:pt idx="9130" formatCode="General">
                  <c:v>0.18805100000000011</c:v>
                </c:pt>
                <c:pt idx="9131" formatCode="General">
                  <c:v>0.18807099999999999</c:v>
                </c:pt>
                <c:pt idx="9132" formatCode="General">
                  <c:v>0.18809200000000012</c:v>
                </c:pt>
                <c:pt idx="9133" formatCode="General">
                  <c:v>0.18811200000000011</c:v>
                </c:pt>
                <c:pt idx="9134" formatCode="General">
                  <c:v>0.18813199999999999</c:v>
                </c:pt>
                <c:pt idx="9135" formatCode="General">
                  <c:v>0.18815299999999999</c:v>
                </c:pt>
                <c:pt idx="9136" formatCode="General">
                  <c:v>0.18817400000000001</c:v>
                </c:pt>
                <c:pt idx="9137" formatCode="General">
                  <c:v>0.18819500000000011</c:v>
                </c:pt>
                <c:pt idx="9138" formatCode="General">
                  <c:v>0.18821500000000019</c:v>
                </c:pt>
                <c:pt idx="9139" formatCode="General">
                  <c:v>0.18823600000000013</c:v>
                </c:pt>
                <c:pt idx="9140" formatCode="General">
                  <c:v>0.18825600000000012</c:v>
                </c:pt>
                <c:pt idx="9141" formatCode="General">
                  <c:v>0.18827700000000011</c:v>
                </c:pt>
                <c:pt idx="9142" formatCode="General">
                  <c:v>0.18829700000000019</c:v>
                </c:pt>
                <c:pt idx="9143" formatCode="General">
                  <c:v>0.18831800000000018</c:v>
                </c:pt>
                <c:pt idx="9144" formatCode="General">
                  <c:v>0.18833900000000012</c:v>
                </c:pt>
                <c:pt idx="9145" formatCode="General">
                  <c:v>0.18835900000000011</c:v>
                </c:pt>
                <c:pt idx="9146" formatCode="General">
                  <c:v>0.18837999999999999</c:v>
                </c:pt>
                <c:pt idx="9147" formatCode="General">
                  <c:v>0.18840000000000018</c:v>
                </c:pt>
                <c:pt idx="9148" formatCode="General">
                  <c:v>0.18842100000000012</c:v>
                </c:pt>
                <c:pt idx="9149" formatCode="General">
                  <c:v>0.18844100000000022</c:v>
                </c:pt>
                <c:pt idx="9150" formatCode="General">
                  <c:v>0.18846200000000018</c:v>
                </c:pt>
                <c:pt idx="9151" formatCode="General">
                  <c:v>0.18848300000000018</c:v>
                </c:pt>
                <c:pt idx="9152" formatCode="General">
                  <c:v>0.18850400000000012</c:v>
                </c:pt>
                <c:pt idx="9153" formatCode="General">
                  <c:v>0.18852400000000011</c:v>
                </c:pt>
                <c:pt idx="9154" formatCode="General">
                  <c:v>0.18854500000000018</c:v>
                </c:pt>
                <c:pt idx="9155" formatCode="General">
                  <c:v>0.18856500000000018</c:v>
                </c:pt>
                <c:pt idx="9156" formatCode="General">
                  <c:v>0.18858600000000011</c:v>
                </c:pt>
                <c:pt idx="9157" formatCode="General">
                  <c:v>0.18860600000000011</c:v>
                </c:pt>
                <c:pt idx="9158" formatCode="General">
                  <c:v>0.18862699999999999</c:v>
                </c:pt>
                <c:pt idx="9159" formatCode="General">
                  <c:v>0.18864700000000012</c:v>
                </c:pt>
                <c:pt idx="9160" formatCode="General">
                  <c:v>0.18866900000000011</c:v>
                </c:pt>
                <c:pt idx="9161" formatCode="General">
                  <c:v>0.18868900000000011</c:v>
                </c:pt>
                <c:pt idx="9162" formatCode="General">
                  <c:v>0.18870900000000018</c:v>
                </c:pt>
                <c:pt idx="9163" formatCode="General">
                  <c:v>0.18873000000000012</c:v>
                </c:pt>
                <c:pt idx="9164" formatCode="General">
                  <c:v>0.18875000000000011</c:v>
                </c:pt>
                <c:pt idx="9165" formatCode="General">
                  <c:v>0.18877099999999999</c:v>
                </c:pt>
                <c:pt idx="9166" formatCode="General">
                  <c:v>0.18879100000000013</c:v>
                </c:pt>
                <c:pt idx="9167" formatCode="General">
                  <c:v>0.18881200000000012</c:v>
                </c:pt>
                <c:pt idx="9168" formatCode="General">
                  <c:v>0.18883300000000011</c:v>
                </c:pt>
                <c:pt idx="9169" formatCode="General">
                  <c:v>0.18885399999999999</c:v>
                </c:pt>
                <c:pt idx="9170" formatCode="General">
                  <c:v>0.18887399999999999</c:v>
                </c:pt>
                <c:pt idx="9171" formatCode="General">
                  <c:v>0.18889500000000012</c:v>
                </c:pt>
                <c:pt idx="9172" formatCode="General">
                  <c:v>0.18891500000000025</c:v>
                </c:pt>
                <c:pt idx="9173" formatCode="General">
                  <c:v>0.18893600000000019</c:v>
                </c:pt>
                <c:pt idx="9174" formatCode="General">
                  <c:v>0.18895600000000018</c:v>
                </c:pt>
                <c:pt idx="9175" formatCode="General">
                  <c:v>0.18897700000000012</c:v>
                </c:pt>
                <c:pt idx="9176" formatCode="General">
                  <c:v>0.18899800000000025</c:v>
                </c:pt>
                <c:pt idx="9177" formatCode="General">
                  <c:v>0.18901800000000019</c:v>
                </c:pt>
                <c:pt idx="9178" formatCode="General">
                  <c:v>0.18903900000000018</c:v>
                </c:pt>
                <c:pt idx="9179" formatCode="General">
                  <c:v>0.18905900000000012</c:v>
                </c:pt>
                <c:pt idx="9180" formatCode="General">
                  <c:v>0.18908000000000011</c:v>
                </c:pt>
                <c:pt idx="9181" formatCode="General">
                  <c:v>0.1891000000000001</c:v>
                </c:pt>
                <c:pt idx="9182" formatCode="General">
                  <c:v>0.18912100000000001</c:v>
                </c:pt>
                <c:pt idx="9183" formatCode="General">
                  <c:v>0.18914200000000012</c:v>
                </c:pt>
                <c:pt idx="9184" formatCode="General">
                  <c:v>0.18916300000000011</c:v>
                </c:pt>
                <c:pt idx="9185" formatCode="General">
                  <c:v>0.18918299999999999</c:v>
                </c:pt>
                <c:pt idx="9186" formatCode="General">
                  <c:v>0.18920400000000018</c:v>
                </c:pt>
                <c:pt idx="9187" formatCode="General">
                  <c:v>0.18922400000000011</c:v>
                </c:pt>
                <c:pt idx="9188" formatCode="General">
                  <c:v>0.18924400000000022</c:v>
                </c:pt>
                <c:pt idx="9189" formatCode="General">
                  <c:v>0.18926500000000018</c:v>
                </c:pt>
                <c:pt idx="9190" formatCode="General">
                  <c:v>0.18928600000000018</c:v>
                </c:pt>
                <c:pt idx="9191" formatCode="General">
                  <c:v>0.18930700000000011</c:v>
                </c:pt>
                <c:pt idx="9192" formatCode="General">
                  <c:v>0.18932700000000011</c:v>
                </c:pt>
                <c:pt idx="9193" formatCode="General">
                  <c:v>0.18934800000000018</c:v>
                </c:pt>
                <c:pt idx="9194" formatCode="General">
                  <c:v>0.18936800000000012</c:v>
                </c:pt>
                <c:pt idx="9195" formatCode="General">
                  <c:v>0.18938900000000011</c:v>
                </c:pt>
                <c:pt idx="9196" formatCode="General">
                  <c:v>0.18940900000000019</c:v>
                </c:pt>
                <c:pt idx="9197" formatCode="General">
                  <c:v>0.18943100000000018</c:v>
                </c:pt>
                <c:pt idx="9198" formatCode="General">
                  <c:v>0.18945100000000012</c:v>
                </c:pt>
                <c:pt idx="9199" formatCode="General">
                  <c:v>0.18947200000000011</c:v>
                </c:pt>
                <c:pt idx="9200" formatCode="General">
                  <c:v>0.18949200000000019</c:v>
                </c:pt>
                <c:pt idx="9201" formatCode="General">
                  <c:v>0.18951200000000018</c:v>
                </c:pt>
                <c:pt idx="9202" formatCode="General">
                  <c:v>0.18953300000000012</c:v>
                </c:pt>
                <c:pt idx="9203" formatCode="General">
                  <c:v>0.18955400000000011</c:v>
                </c:pt>
                <c:pt idx="9204" formatCode="General">
                  <c:v>0.18957499999999999</c:v>
                </c:pt>
                <c:pt idx="9205" formatCode="General">
                  <c:v>0.18959500000000018</c:v>
                </c:pt>
                <c:pt idx="9206" formatCode="General">
                  <c:v>0.18961600000000012</c:v>
                </c:pt>
                <c:pt idx="9207" formatCode="General">
                  <c:v>0.18963600000000011</c:v>
                </c:pt>
                <c:pt idx="9208" formatCode="General">
                  <c:v>0.18965699999999999</c:v>
                </c:pt>
                <c:pt idx="9209" formatCode="General">
                  <c:v>0.18967700000000001</c:v>
                </c:pt>
                <c:pt idx="9210" formatCode="General">
                  <c:v>0.18969800000000012</c:v>
                </c:pt>
                <c:pt idx="9211" formatCode="General">
                  <c:v>0.18971800000000022</c:v>
                </c:pt>
                <c:pt idx="9212" formatCode="General">
                  <c:v>0.18974000000000019</c:v>
                </c:pt>
                <c:pt idx="9213" formatCode="General">
                  <c:v>0.18976000000000018</c:v>
                </c:pt>
                <c:pt idx="9214" formatCode="General">
                  <c:v>0.18978000000000012</c:v>
                </c:pt>
                <c:pt idx="9215" formatCode="General">
                  <c:v>0.18980100000000011</c:v>
                </c:pt>
                <c:pt idx="9216" formatCode="General">
                  <c:v>0.18982099999999999</c:v>
                </c:pt>
                <c:pt idx="9217" formatCode="General">
                  <c:v>0.18984200000000018</c:v>
                </c:pt>
                <c:pt idx="9218" formatCode="General">
                  <c:v>0.18986300000000012</c:v>
                </c:pt>
                <c:pt idx="9219" formatCode="General">
                  <c:v>0.18988400000000011</c:v>
                </c:pt>
                <c:pt idx="9220" formatCode="General">
                  <c:v>0.18990400000000018</c:v>
                </c:pt>
                <c:pt idx="9221" formatCode="General">
                  <c:v>0.18992500000000018</c:v>
                </c:pt>
                <c:pt idx="9222" formatCode="General">
                  <c:v>0.18994500000000025</c:v>
                </c:pt>
                <c:pt idx="9223" formatCode="General">
                  <c:v>0.18996600000000022</c:v>
                </c:pt>
                <c:pt idx="9224" formatCode="General">
                  <c:v>0.18998600000000018</c:v>
                </c:pt>
                <c:pt idx="9225" formatCode="General">
                  <c:v>0.19000700000000001</c:v>
                </c:pt>
                <c:pt idx="9226" formatCode="General">
                  <c:v>0.190028</c:v>
                </c:pt>
                <c:pt idx="9227" formatCode="General">
                  <c:v>0.19004799999999999</c:v>
                </c:pt>
                <c:pt idx="9228" formatCode="General">
                  <c:v>0.19006899999999999</c:v>
                </c:pt>
                <c:pt idx="9229" formatCode="General">
                  <c:v>0.19008900000000001</c:v>
                </c:pt>
                <c:pt idx="9230" formatCode="General">
                  <c:v>0.19011</c:v>
                </c:pt>
                <c:pt idx="9231" formatCode="General">
                  <c:v>0.19012999999999997</c:v>
                </c:pt>
                <c:pt idx="9232" formatCode="General">
                  <c:v>0.19015099999999988</c:v>
                </c:pt>
                <c:pt idx="9233" formatCode="General">
                  <c:v>0.1901709999999999</c:v>
                </c:pt>
                <c:pt idx="9234" formatCode="General">
                  <c:v>0.190193</c:v>
                </c:pt>
                <c:pt idx="9235" formatCode="General">
                  <c:v>0.19021299999999999</c:v>
                </c:pt>
                <c:pt idx="9236" formatCode="General">
                  <c:v>0.19023399999999999</c:v>
                </c:pt>
                <c:pt idx="9237" formatCode="General">
                  <c:v>0.19025400000000001</c:v>
                </c:pt>
                <c:pt idx="9238" formatCode="General">
                  <c:v>0.190275</c:v>
                </c:pt>
                <c:pt idx="9239" formatCode="General">
                  <c:v>0.19029499999999999</c:v>
                </c:pt>
                <c:pt idx="9240" formatCode="General">
                  <c:v>0.19031500000000001</c:v>
                </c:pt>
                <c:pt idx="9241" formatCode="General">
                  <c:v>0.19033600000000001</c:v>
                </c:pt>
                <c:pt idx="9242" formatCode="General">
                  <c:v>0.190357</c:v>
                </c:pt>
                <c:pt idx="9243" formatCode="General">
                  <c:v>0.19037799999999988</c:v>
                </c:pt>
                <c:pt idx="9244" formatCode="General">
                  <c:v>0.19039800000000001</c:v>
                </c:pt>
                <c:pt idx="9245" formatCode="General">
                  <c:v>0.19041900000000012</c:v>
                </c:pt>
                <c:pt idx="9246" formatCode="General">
                  <c:v>0.19043900000000011</c:v>
                </c:pt>
                <c:pt idx="9247" formatCode="General">
                  <c:v>0.19045999999999999</c:v>
                </c:pt>
                <c:pt idx="9248" formatCode="General">
                  <c:v>0.19048100000000001</c:v>
                </c:pt>
                <c:pt idx="9249" formatCode="General">
                  <c:v>0.190501</c:v>
                </c:pt>
                <c:pt idx="9250" formatCode="General">
                  <c:v>0.190522</c:v>
                </c:pt>
                <c:pt idx="9251" formatCode="General">
                  <c:v>0.19054299999999999</c:v>
                </c:pt>
                <c:pt idx="9252" formatCode="General">
                  <c:v>0.19056300000000001</c:v>
                </c:pt>
                <c:pt idx="9253" formatCode="General">
                  <c:v>0.190584</c:v>
                </c:pt>
                <c:pt idx="9254" formatCode="General">
                  <c:v>0.190604</c:v>
                </c:pt>
                <c:pt idx="9255" formatCode="General">
                  <c:v>0.19062399999999988</c:v>
                </c:pt>
                <c:pt idx="9256" formatCode="General">
                  <c:v>0.19064500000000001</c:v>
                </c:pt>
                <c:pt idx="9257" formatCode="General">
                  <c:v>0.190666</c:v>
                </c:pt>
                <c:pt idx="9258" formatCode="General">
                  <c:v>0.190687</c:v>
                </c:pt>
                <c:pt idx="9259" formatCode="General">
                  <c:v>0.19070699999999999</c:v>
                </c:pt>
                <c:pt idx="9260" formatCode="General">
                  <c:v>0.19072800000000001</c:v>
                </c:pt>
                <c:pt idx="9261" formatCode="General">
                  <c:v>0.19074800000000011</c:v>
                </c:pt>
                <c:pt idx="9262" formatCode="General">
                  <c:v>0.19076899999999999</c:v>
                </c:pt>
                <c:pt idx="9263" formatCode="General">
                  <c:v>0.19078899999999999</c:v>
                </c:pt>
                <c:pt idx="9264" formatCode="General">
                  <c:v>0.19081000000000001</c:v>
                </c:pt>
                <c:pt idx="9265" formatCode="General">
                  <c:v>0.190831</c:v>
                </c:pt>
                <c:pt idx="9266" formatCode="General">
                  <c:v>0.19085199999999997</c:v>
                </c:pt>
                <c:pt idx="9267" formatCode="General">
                  <c:v>0.1908719999999999</c:v>
                </c:pt>
                <c:pt idx="9268" formatCode="General">
                  <c:v>0.19089200000000001</c:v>
                </c:pt>
                <c:pt idx="9269" formatCode="General">
                  <c:v>0.19091300000000011</c:v>
                </c:pt>
                <c:pt idx="9270" formatCode="General">
                  <c:v>0.19093299999999999</c:v>
                </c:pt>
                <c:pt idx="9271" formatCode="General">
                  <c:v>0.19095500000000001</c:v>
                </c:pt>
                <c:pt idx="9272" formatCode="General">
                  <c:v>0.19097500000000001</c:v>
                </c:pt>
                <c:pt idx="9273" formatCode="General">
                  <c:v>0.19099600000000011</c:v>
                </c:pt>
                <c:pt idx="9274" formatCode="General">
                  <c:v>0.19101599999999999</c:v>
                </c:pt>
                <c:pt idx="9275" formatCode="General">
                  <c:v>0.19103700000000001</c:v>
                </c:pt>
                <c:pt idx="9276" formatCode="General">
                  <c:v>0.191057</c:v>
                </c:pt>
                <c:pt idx="9277" formatCode="General">
                  <c:v>0.191078</c:v>
                </c:pt>
                <c:pt idx="9278" formatCode="General">
                  <c:v>0.19109899999999999</c:v>
                </c:pt>
                <c:pt idx="9279" formatCode="General">
                  <c:v>0.19111999999999998</c:v>
                </c:pt>
                <c:pt idx="9280" formatCode="General">
                  <c:v>0.19114</c:v>
                </c:pt>
                <c:pt idx="9281" formatCode="General">
                  <c:v>0.19116</c:v>
                </c:pt>
                <c:pt idx="9282" formatCode="General">
                  <c:v>0.19118099999999988</c:v>
                </c:pt>
                <c:pt idx="9283" formatCode="General">
                  <c:v>0.19120100000000001</c:v>
                </c:pt>
                <c:pt idx="9284" formatCode="General">
                  <c:v>0.191222</c:v>
                </c:pt>
                <c:pt idx="9285" formatCode="General">
                  <c:v>0.19124300000000011</c:v>
                </c:pt>
                <c:pt idx="9286" formatCode="General">
                  <c:v>0.19126399999999999</c:v>
                </c:pt>
                <c:pt idx="9287" formatCode="General">
                  <c:v>0.19128400000000001</c:v>
                </c:pt>
                <c:pt idx="9288" formatCode="General">
                  <c:v>0.191305</c:v>
                </c:pt>
                <c:pt idx="9289" formatCode="General">
                  <c:v>0.191325</c:v>
                </c:pt>
                <c:pt idx="9290" formatCode="General">
                  <c:v>0.19134599999999999</c:v>
                </c:pt>
                <c:pt idx="9291" formatCode="General">
                  <c:v>0.19136600000000001</c:v>
                </c:pt>
                <c:pt idx="9292" formatCode="General">
                  <c:v>0.191387</c:v>
                </c:pt>
                <c:pt idx="9293" formatCode="General">
                  <c:v>0.19140799999999999</c:v>
                </c:pt>
                <c:pt idx="9294" formatCode="General">
                  <c:v>0.19142799999999999</c:v>
                </c:pt>
                <c:pt idx="9295" formatCode="General">
                  <c:v>0.19144900000000012</c:v>
                </c:pt>
                <c:pt idx="9296" formatCode="General">
                  <c:v>0.19146900000000011</c:v>
                </c:pt>
                <c:pt idx="9297" formatCode="General">
                  <c:v>0.19148999999999999</c:v>
                </c:pt>
                <c:pt idx="9298" formatCode="General">
                  <c:v>0.19151000000000001</c:v>
                </c:pt>
                <c:pt idx="9299" formatCode="General">
                  <c:v>0.19153100000000001</c:v>
                </c:pt>
                <c:pt idx="9300" formatCode="General">
                  <c:v>0.191552</c:v>
                </c:pt>
                <c:pt idx="9301" formatCode="General">
                  <c:v>0.19157299999999997</c:v>
                </c:pt>
                <c:pt idx="9302" formatCode="General">
                  <c:v>0.19159300000000001</c:v>
                </c:pt>
                <c:pt idx="9303" formatCode="General">
                  <c:v>0.19161400000000001</c:v>
                </c:pt>
                <c:pt idx="9304" formatCode="General">
                  <c:v>0.191634</c:v>
                </c:pt>
                <c:pt idx="9305" formatCode="General">
                  <c:v>0.19165499999999988</c:v>
                </c:pt>
                <c:pt idx="9306" formatCode="General">
                  <c:v>0.1916749999999999</c:v>
                </c:pt>
                <c:pt idx="9307" formatCode="General">
                  <c:v>0.191695</c:v>
                </c:pt>
                <c:pt idx="9308" formatCode="General">
                  <c:v>0.19171600000000011</c:v>
                </c:pt>
                <c:pt idx="9309" formatCode="General">
                  <c:v>0.19173699999999999</c:v>
                </c:pt>
                <c:pt idx="9310" formatCode="General">
                  <c:v>0.19175800000000001</c:v>
                </c:pt>
                <c:pt idx="9311" formatCode="General">
                  <c:v>0.191778</c:v>
                </c:pt>
                <c:pt idx="9312" formatCode="General">
                  <c:v>0.19179900000000011</c:v>
                </c:pt>
                <c:pt idx="9313" formatCode="General">
                  <c:v>0.19181899999999999</c:v>
                </c:pt>
                <c:pt idx="9314" formatCode="General">
                  <c:v>0.19184000000000001</c:v>
                </c:pt>
                <c:pt idx="9315" formatCode="General">
                  <c:v>0.19186</c:v>
                </c:pt>
                <c:pt idx="9316" formatCode="General">
                  <c:v>0.191881</c:v>
                </c:pt>
                <c:pt idx="9317" formatCode="General">
                  <c:v>0.19190199999999999</c:v>
                </c:pt>
                <c:pt idx="9318" formatCode="General">
                  <c:v>0.19192300000000001</c:v>
                </c:pt>
                <c:pt idx="9319" formatCode="General">
                  <c:v>0.19194300000000011</c:v>
                </c:pt>
                <c:pt idx="9320" formatCode="General">
                  <c:v>0.19196400000000011</c:v>
                </c:pt>
                <c:pt idx="9321" formatCode="General">
                  <c:v>0.19198399999999999</c:v>
                </c:pt>
                <c:pt idx="9322" formatCode="General">
                  <c:v>0.19200500000000001</c:v>
                </c:pt>
                <c:pt idx="9323" formatCode="General">
                  <c:v>0.192025</c:v>
                </c:pt>
                <c:pt idx="9324" formatCode="General">
                  <c:v>0.19204599999999999</c:v>
                </c:pt>
                <c:pt idx="9325" formatCode="General">
                  <c:v>0.19206699999999999</c:v>
                </c:pt>
                <c:pt idx="9326" formatCode="General">
                  <c:v>0.19208700000000001</c:v>
                </c:pt>
                <c:pt idx="9327" formatCode="General">
                  <c:v>0.192108</c:v>
                </c:pt>
                <c:pt idx="9328" formatCode="General">
                  <c:v>0.19212799999999997</c:v>
                </c:pt>
                <c:pt idx="9329" formatCode="General">
                  <c:v>0.19214899999999999</c:v>
                </c:pt>
                <c:pt idx="9330" formatCode="General">
                  <c:v>0.19216900000000001</c:v>
                </c:pt>
                <c:pt idx="9331" formatCode="General">
                  <c:v>0.19219</c:v>
                </c:pt>
                <c:pt idx="9332" formatCode="General">
                  <c:v>0.19221099999999999</c:v>
                </c:pt>
                <c:pt idx="9333" formatCode="General">
                  <c:v>0.19223199999999999</c:v>
                </c:pt>
                <c:pt idx="9334" formatCode="General">
                  <c:v>0.19225200000000001</c:v>
                </c:pt>
                <c:pt idx="9335" formatCode="General">
                  <c:v>0.192272</c:v>
                </c:pt>
                <c:pt idx="9336" formatCode="General">
                  <c:v>0.19229299999999999</c:v>
                </c:pt>
                <c:pt idx="9337" formatCode="General">
                  <c:v>0.19231300000000001</c:v>
                </c:pt>
                <c:pt idx="9338" formatCode="General">
                  <c:v>0.192334</c:v>
                </c:pt>
                <c:pt idx="9339" formatCode="General">
                  <c:v>0.192355</c:v>
                </c:pt>
                <c:pt idx="9340" formatCode="General">
                  <c:v>0.19237599999999988</c:v>
                </c:pt>
                <c:pt idx="9341" formatCode="General">
                  <c:v>0.19239600000000001</c:v>
                </c:pt>
                <c:pt idx="9342" formatCode="General">
                  <c:v>0.19241700000000012</c:v>
                </c:pt>
                <c:pt idx="9343" formatCode="General">
                  <c:v>0.19243700000000011</c:v>
                </c:pt>
                <c:pt idx="9344" formatCode="General">
                  <c:v>0.19245799999999999</c:v>
                </c:pt>
                <c:pt idx="9345" formatCode="General">
                  <c:v>0.19247900000000001</c:v>
                </c:pt>
                <c:pt idx="9346" formatCode="General">
                  <c:v>0.1925</c:v>
                </c:pt>
                <c:pt idx="9347" formatCode="General">
                  <c:v>0.19252</c:v>
                </c:pt>
                <c:pt idx="9348" formatCode="General">
                  <c:v>0.19253999999999999</c:v>
                </c:pt>
                <c:pt idx="9349" formatCode="General">
                  <c:v>0.19256100000000001</c:v>
                </c:pt>
                <c:pt idx="9350" formatCode="General">
                  <c:v>0.192581</c:v>
                </c:pt>
                <c:pt idx="9351" formatCode="General">
                  <c:v>0.192602</c:v>
                </c:pt>
                <c:pt idx="9352" formatCode="General">
                  <c:v>0.19262299999999988</c:v>
                </c:pt>
                <c:pt idx="9353" formatCode="General">
                  <c:v>0.19264400000000001</c:v>
                </c:pt>
                <c:pt idx="9354" formatCode="General">
                  <c:v>0.192664</c:v>
                </c:pt>
                <c:pt idx="9355" formatCode="General">
                  <c:v>0.192685</c:v>
                </c:pt>
                <c:pt idx="9356" formatCode="General">
                  <c:v>0.19270499999999999</c:v>
                </c:pt>
                <c:pt idx="9357" formatCode="General">
                  <c:v>0.19272600000000001</c:v>
                </c:pt>
                <c:pt idx="9358" formatCode="General">
                  <c:v>0.19274600000000011</c:v>
                </c:pt>
                <c:pt idx="9359" formatCode="General">
                  <c:v>0.19276699999999999</c:v>
                </c:pt>
                <c:pt idx="9360" formatCode="General">
                  <c:v>0.19278699999999999</c:v>
                </c:pt>
                <c:pt idx="9361" formatCode="General">
                  <c:v>0.19280800000000001</c:v>
                </c:pt>
                <c:pt idx="9362" formatCode="General">
                  <c:v>0.192829</c:v>
                </c:pt>
                <c:pt idx="9363" formatCode="General">
                  <c:v>0.19284899999999999</c:v>
                </c:pt>
                <c:pt idx="9364" formatCode="General">
                  <c:v>0.19286999999999999</c:v>
                </c:pt>
                <c:pt idx="9365" formatCode="General">
                  <c:v>0.19289000000000001</c:v>
                </c:pt>
                <c:pt idx="9366" formatCode="General">
                  <c:v>0.19291100000000011</c:v>
                </c:pt>
                <c:pt idx="9367" formatCode="General">
                  <c:v>0.19293199999999999</c:v>
                </c:pt>
                <c:pt idx="9368" formatCode="General">
                  <c:v>0.19295200000000001</c:v>
                </c:pt>
                <c:pt idx="9369" formatCode="General">
                  <c:v>0.19297300000000001</c:v>
                </c:pt>
                <c:pt idx="9370" formatCode="General">
                  <c:v>0.19299400000000011</c:v>
                </c:pt>
                <c:pt idx="9371" formatCode="General">
                  <c:v>0.19301399999999999</c:v>
                </c:pt>
                <c:pt idx="9372" formatCode="General">
                  <c:v>0.19303500000000001</c:v>
                </c:pt>
                <c:pt idx="9373" formatCode="General">
                  <c:v>0.193055</c:v>
                </c:pt>
                <c:pt idx="9374" formatCode="General">
                  <c:v>0.193076</c:v>
                </c:pt>
                <c:pt idx="9375" formatCode="General">
                  <c:v>0.19309699999999999</c:v>
                </c:pt>
                <c:pt idx="9376" formatCode="General">
                  <c:v>0.19311700000000001</c:v>
                </c:pt>
                <c:pt idx="9377" formatCode="General">
                  <c:v>0.193138</c:v>
                </c:pt>
                <c:pt idx="9378" formatCode="General">
                  <c:v>0.193158</c:v>
                </c:pt>
                <c:pt idx="9379" formatCode="General">
                  <c:v>0.19317899999999988</c:v>
                </c:pt>
                <c:pt idx="9380" formatCode="General">
                  <c:v>0.19319900000000001</c:v>
                </c:pt>
                <c:pt idx="9381" formatCode="General">
                  <c:v>0.19322</c:v>
                </c:pt>
                <c:pt idx="9382" formatCode="General">
                  <c:v>0.19324000000000011</c:v>
                </c:pt>
                <c:pt idx="9383" formatCode="General">
                  <c:v>0.19326199999999999</c:v>
                </c:pt>
                <c:pt idx="9384" formatCode="General">
                  <c:v>0.19328200000000001</c:v>
                </c:pt>
                <c:pt idx="9385" formatCode="General">
                  <c:v>0.193303</c:v>
                </c:pt>
                <c:pt idx="9386" formatCode="General">
                  <c:v>0.19332299999999997</c:v>
                </c:pt>
                <c:pt idx="9387" formatCode="General">
                  <c:v>0.19334399999999999</c:v>
                </c:pt>
                <c:pt idx="9388" formatCode="General">
                  <c:v>0.19336400000000001</c:v>
                </c:pt>
                <c:pt idx="9389" formatCode="General">
                  <c:v>0.193384</c:v>
                </c:pt>
                <c:pt idx="9390" formatCode="General">
                  <c:v>0.19340499999999999</c:v>
                </c:pt>
                <c:pt idx="9391" formatCode="General">
                  <c:v>0.19342599999999999</c:v>
                </c:pt>
                <c:pt idx="9392" formatCode="General">
                  <c:v>0.19344700000000012</c:v>
                </c:pt>
                <c:pt idx="9393" formatCode="General">
                  <c:v>0.19346700000000011</c:v>
                </c:pt>
                <c:pt idx="9394" formatCode="General">
                  <c:v>0.19348799999999999</c:v>
                </c:pt>
                <c:pt idx="9395" formatCode="General">
                  <c:v>0.19350800000000001</c:v>
                </c:pt>
                <c:pt idx="9396" formatCode="General">
                  <c:v>0.19352900000000001</c:v>
                </c:pt>
                <c:pt idx="9397" formatCode="General">
                  <c:v>0.19354900000000011</c:v>
                </c:pt>
                <c:pt idx="9398" formatCode="General">
                  <c:v>0.19356999999999999</c:v>
                </c:pt>
                <c:pt idx="9399" formatCode="General">
                  <c:v>0.19359100000000001</c:v>
                </c:pt>
                <c:pt idx="9400" formatCode="General">
                  <c:v>0.19361200000000001</c:v>
                </c:pt>
                <c:pt idx="9401" formatCode="General">
                  <c:v>0.193632</c:v>
                </c:pt>
                <c:pt idx="9402" formatCode="General">
                  <c:v>0.19365199999999988</c:v>
                </c:pt>
                <c:pt idx="9403" formatCode="General">
                  <c:v>0.1936729999999999</c:v>
                </c:pt>
                <c:pt idx="9404" formatCode="General">
                  <c:v>0.193693</c:v>
                </c:pt>
                <c:pt idx="9405" formatCode="General">
                  <c:v>0.19371400000000011</c:v>
                </c:pt>
                <c:pt idx="9406" formatCode="General">
                  <c:v>0.19373499999999999</c:v>
                </c:pt>
                <c:pt idx="9407" formatCode="General">
                  <c:v>0.19375600000000001</c:v>
                </c:pt>
                <c:pt idx="9408" formatCode="General">
                  <c:v>0.193776</c:v>
                </c:pt>
                <c:pt idx="9409" formatCode="General">
                  <c:v>0.19379700000000011</c:v>
                </c:pt>
                <c:pt idx="9410" formatCode="General">
                  <c:v>0.19381699999999999</c:v>
                </c:pt>
                <c:pt idx="9411" formatCode="General">
                  <c:v>0.19383800000000001</c:v>
                </c:pt>
                <c:pt idx="9412" formatCode="General">
                  <c:v>0.193858</c:v>
                </c:pt>
                <c:pt idx="9413" formatCode="General">
                  <c:v>0.19388</c:v>
                </c:pt>
                <c:pt idx="9414" formatCode="General">
                  <c:v>0.19389999999999999</c:v>
                </c:pt>
                <c:pt idx="9415" formatCode="General">
                  <c:v>0.19392000000000001</c:v>
                </c:pt>
                <c:pt idx="9416" formatCode="General">
                  <c:v>0.19394100000000011</c:v>
                </c:pt>
                <c:pt idx="9417" formatCode="General">
                  <c:v>0.19396099999999999</c:v>
                </c:pt>
                <c:pt idx="9418" formatCode="General">
                  <c:v>0.19398199999999999</c:v>
                </c:pt>
                <c:pt idx="9419" formatCode="General">
                  <c:v>0.19400300000000001</c:v>
                </c:pt>
                <c:pt idx="9420" formatCode="General">
                  <c:v>0.194024</c:v>
                </c:pt>
                <c:pt idx="9421" formatCode="General">
                  <c:v>0.19404399999999999</c:v>
                </c:pt>
                <c:pt idx="9422" formatCode="General">
                  <c:v>0.19406499999999999</c:v>
                </c:pt>
                <c:pt idx="9423" formatCode="General">
                  <c:v>0.19408500000000001</c:v>
                </c:pt>
                <c:pt idx="9424" formatCode="General">
                  <c:v>0.194106</c:v>
                </c:pt>
                <c:pt idx="9425" formatCode="General">
                  <c:v>0.19412599999999997</c:v>
                </c:pt>
                <c:pt idx="9426" formatCode="General">
                  <c:v>0.19414699999999999</c:v>
                </c:pt>
                <c:pt idx="9427" formatCode="General">
                  <c:v>0.19416800000000001</c:v>
                </c:pt>
                <c:pt idx="9428" formatCode="General">
                  <c:v>0.194188</c:v>
                </c:pt>
                <c:pt idx="9429" formatCode="General">
                  <c:v>0.19420899999999999</c:v>
                </c:pt>
                <c:pt idx="9430" formatCode="General">
                  <c:v>0.19422900000000001</c:v>
                </c:pt>
                <c:pt idx="9431" formatCode="General">
                  <c:v>0.19425000000000001</c:v>
                </c:pt>
                <c:pt idx="9432" formatCode="General">
                  <c:v>0.19427</c:v>
                </c:pt>
                <c:pt idx="9433" formatCode="General">
                  <c:v>0.19429099999999999</c:v>
                </c:pt>
                <c:pt idx="9434" formatCode="General">
                  <c:v>0.19431100000000001</c:v>
                </c:pt>
                <c:pt idx="9435" formatCode="General">
                  <c:v>0.19433300000000001</c:v>
                </c:pt>
                <c:pt idx="9436" formatCode="General">
                  <c:v>0.194353</c:v>
                </c:pt>
                <c:pt idx="9437" formatCode="General">
                  <c:v>0.19437399999999988</c:v>
                </c:pt>
                <c:pt idx="9438" formatCode="General">
                  <c:v>0.19439400000000001</c:v>
                </c:pt>
                <c:pt idx="9439" formatCode="General">
                  <c:v>0.19441500000000012</c:v>
                </c:pt>
                <c:pt idx="9440" formatCode="General">
                  <c:v>0.19443500000000011</c:v>
                </c:pt>
                <c:pt idx="9441" formatCode="General">
                  <c:v>0.19445599999999999</c:v>
                </c:pt>
                <c:pt idx="9442" formatCode="General">
                  <c:v>0.19447700000000001</c:v>
                </c:pt>
                <c:pt idx="9443" formatCode="General">
                  <c:v>0.19449700000000011</c:v>
                </c:pt>
                <c:pt idx="9444" formatCode="General">
                  <c:v>0.19451800000000011</c:v>
                </c:pt>
                <c:pt idx="9445" formatCode="General">
                  <c:v>0.19453799999999999</c:v>
                </c:pt>
                <c:pt idx="9446" formatCode="General">
                  <c:v>0.19455900000000001</c:v>
                </c:pt>
                <c:pt idx="9447" formatCode="General">
                  <c:v>0.194579</c:v>
                </c:pt>
                <c:pt idx="9448" formatCode="General">
                  <c:v>0.1946</c:v>
                </c:pt>
                <c:pt idx="9449" formatCode="General">
                  <c:v>0.19462099999999988</c:v>
                </c:pt>
                <c:pt idx="9450" formatCode="General">
                  <c:v>0.19464200000000001</c:v>
                </c:pt>
                <c:pt idx="9451" formatCode="General">
                  <c:v>0.194662</c:v>
                </c:pt>
                <c:pt idx="9452" formatCode="General">
                  <c:v>0.19468299999999997</c:v>
                </c:pt>
                <c:pt idx="9453" formatCode="General">
                  <c:v>0.19470299999999999</c:v>
                </c:pt>
                <c:pt idx="9454" formatCode="General">
                  <c:v>0.19472300000000001</c:v>
                </c:pt>
                <c:pt idx="9455" formatCode="General">
                  <c:v>0.19474400000000011</c:v>
                </c:pt>
                <c:pt idx="9456" formatCode="General">
                  <c:v>0.19476399999999999</c:v>
                </c:pt>
                <c:pt idx="9457" formatCode="General">
                  <c:v>0.19478500000000001</c:v>
                </c:pt>
                <c:pt idx="9458" formatCode="General">
                  <c:v>0.19480600000000001</c:v>
                </c:pt>
                <c:pt idx="9459" formatCode="General">
                  <c:v>0.194827</c:v>
                </c:pt>
                <c:pt idx="9460" formatCode="General">
                  <c:v>0.19484699999999999</c:v>
                </c:pt>
                <c:pt idx="9461" formatCode="General">
                  <c:v>0.19486800000000001</c:v>
                </c:pt>
                <c:pt idx="9462" formatCode="General">
                  <c:v>0.19488800000000001</c:v>
                </c:pt>
                <c:pt idx="9463" formatCode="General">
                  <c:v>0.19490900000000011</c:v>
                </c:pt>
                <c:pt idx="9464" formatCode="General">
                  <c:v>0.19492899999999999</c:v>
                </c:pt>
                <c:pt idx="9465" formatCode="General">
                  <c:v>0.19495000000000001</c:v>
                </c:pt>
                <c:pt idx="9466" formatCode="General">
                  <c:v>0.19497100000000001</c:v>
                </c:pt>
                <c:pt idx="9467" formatCode="General">
                  <c:v>0.19499200000000011</c:v>
                </c:pt>
                <c:pt idx="9468" formatCode="General">
                  <c:v>0.19501199999999999</c:v>
                </c:pt>
                <c:pt idx="9469" formatCode="General">
                  <c:v>0.19503200000000001</c:v>
                </c:pt>
                <c:pt idx="9470" formatCode="General">
                  <c:v>0.195053</c:v>
                </c:pt>
                <c:pt idx="9471" formatCode="General">
                  <c:v>0.195074</c:v>
                </c:pt>
                <c:pt idx="9472" formatCode="General">
                  <c:v>0.19509399999999999</c:v>
                </c:pt>
                <c:pt idx="9473" formatCode="General">
                  <c:v>0.19511500000000001</c:v>
                </c:pt>
                <c:pt idx="9474" formatCode="General">
                  <c:v>0.195136</c:v>
                </c:pt>
                <c:pt idx="9475" formatCode="General">
                  <c:v>0.195156</c:v>
                </c:pt>
                <c:pt idx="9476" formatCode="General">
                  <c:v>0.19517699999999988</c:v>
                </c:pt>
                <c:pt idx="9477" formatCode="General">
                  <c:v>0.19519700000000001</c:v>
                </c:pt>
                <c:pt idx="9478" formatCode="General">
                  <c:v>0.19521800000000011</c:v>
                </c:pt>
                <c:pt idx="9479" formatCode="General">
                  <c:v>0.19523799999999999</c:v>
                </c:pt>
                <c:pt idx="9480" formatCode="General">
                  <c:v>0.19525899999999999</c:v>
                </c:pt>
                <c:pt idx="9481" formatCode="General">
                  <c:v>0.19528000000000001</c:v>
                </c:pt>
                <c:pt idx="9482" formatCode="General">
                  <c:v>0.1953</c:v>
                </c:pt>
                <c:pt idx="9483" formatCode="General">
                  <c:v>0.19532099999999997</c:v>
                </c:pt>
                <c:pt idx="9484" formatCode="General">
                  <c:v>0.19534099999999999</c:v>
                </c:pt>
                <c:pt idx="9485" formatCode="General">
                  <c:v>0.19536200000000001</c:v>
                </c:pt>
                <c:pt idx="9486" formatCode="General">
                  <c:v>0.195382</c:v>
                </c:pt>
                <c:pt idx="9487" formatCode="General">
                  <c:v>0.19540399999999999</c:v>
                </c:pt>
                <c:pt idx="9488" formatCode="General">
                  <c:v>0.19542399999999999</c:v>
                </c:pt>
                <c:pt idx="9489" formatCode="General">
                  <c:v>0.19544500000000012</c:v>
                </c:pt>
                <c:pt idx="9490" formatCode="General">
                  <c:v>0.19546500000000011</c:v>
                </c:pt>
                <c:pt idx="9491" formatCode="General">
                  <c:v>0.19548599999999999</c:v>
                </c:pt>
                <c:pt idx="9492" formatCode="General">
                  <c:v>0.19550600000000001</c:v>
                </c:pt>
                <c:pt idx="9493" formatCode="General">
                  <c:v>0.19552700000000001</c:v>
                </c:pt>
                <c:pt idx="9494" formatCode="General">
                  <c:v>0.19554800000000011</c:v>
                </c:pt>
                <c:pt idx="9495" formatCode="General">
                  <c:v>0.19556799999999999</c:v>
                </c:pt>
                <c:pt idx="9496" formatCode="General">
                  <c:v>0.19558900000000001</c:v>
                </c:pt>
                <c:pt idx="9497" formatCode="General">
                  <c:v>0.19560900000000001</c:v>
                </c:pt>
                <c:pt idx="9498" formatCode="General">
                  <c:v>0.19563</c:v>
                </c:pt>
                <c:pt idx="9499" formatCode="General">
                  <c:v>0.19564999999999999</c:v>
                </c:pt>
                <c:pt idx="9500" formatCode="General">
                  <c:v>0.1956709999999999</c:v>
                </c:pt>
                <c:pt idx="9501" formatCode="General">
                  <c:v>0.195692</c:v>
                </c:pt>
                <c:pt idx="9502" formatCode="General">
                  <c:v>0.19571300000000011</c:v>
                </c:pt>
                <c:pt idx="9503" formatCode="General">
                  <c:v>0.19573299999999999</c:v>
                </c:pt>
                <c:pt idx="9504" formatCode="General">
                  <c:v>0.19575400000000001</c:v>
                </c:pt>
                <c:pt idx="9505" formatCode="General">
                  <c:v>0.195774</c:v>
                </c:pt>
                <c:pt idx="9506" formatCode="General">
                  <c:v>0.19579500000000011</c:v>
                </c:pt>
                <c:pt idx="9507" formatCode="General">
                  <c:v>0.19581499999999999</c:v>
                </c:pt>
                <c:pt idx="9508" formatCode="General">
                  <c:v>0.19583600000000001</c:v>
                </c:pt>
                <c:pt idx="9509" formatCode="General">
                  <c:v>0.195857</c:v>
                </c:pt>
                <c:pt idx="9510" formatCode="General">
                  <c:v>0.195877</c:v>
                </c:pt>
                <c:pt idx="9511" formatCode="General">
                  <c:v>0.19589799999999999</c:v>
                </c:pt>
                <c:pt idx="9512" formatCode="General">
                  <c:v>0.19591800000000012</c:v>
                </c:pt>
                <c:pt idx="9513" formatCode="General">
                  <c:v>0.19593900000000011</c:v>
                </c:pt>
                <c:pt idx="9514" formatCode="General">
                  <c:v>0.19595899999999999</c:v>
                </c:pt>
                <c:pt idx="9515" formatCode="General">
                  <c:v>0.19597999999999999</c:v>
                </c:pt>
                <c:pt idx="9516" formatCode="General">
                  <c:v>0.19600100000000001</c:v>
                </c:pt>
                <c:pt idx="9517" formatCode="General">
                  <c:v>0.196021</c:v>
                </c:pt>
                <c:pt idx="9518" formatCode="General">
                  <c:v>0.19604199999999999</c:v>
                </c:pt>
                <c:pt idx="9519" formatCode="General">
                  <c:v>0.19606299999999999</c:v>
                </c:pt>
                <c:pt idx="9520" formatCode="General">
                  <c:v>0.19608300000000001</c:v>
                </c:pt>
                <c:pt idx="9521" formatCode="General">
                  <c:v>0.196103</c:v>
                </c:pt>
                <c:pt idx="9522" formatCode="General">
                  <c:v>0.19612399999999997</c:v>
                </c:pt>
                <c:pt idx="9523" formatCode="General">
                  <c:v>0.19614500000000001</c:v>
                </c:pt>
                <c:pt idx="9524" formatCode="General">
                  <c:v>0.19616600000000001</c:v>
                </c:pt>
                <c:pt idx="9525" formatCode="General">
                  <c:v>0.196186</c:v>
                </c:pt>
                <c:pt idx="9526" formatCode="General">
                  <c:v>0.19620699999999999</c:v>
                </c:pt>
                <c:pt idx="9527" formatCode="General">
                  <c:v>0.19622700000000001</c:v>
                </c:pt>
                <c:pt idx="9528" formatCode="General">
                  <c:v>0.19624800000000012</c:v>
                </c:pt>
                <c:pt idx="9529" formatCode="General">
                  <c:v>0.19626800000000011</c:v>
                </c:pt>
                <c:pt idx="9530" formatCode="General">
                  <c:v>0.19628899999999999</c:v>
                </c:pt>
                <c:pt idx="9531" formatCode="General">
                  <c:v>0.19630900000000001</c:v>
                </c:pt>
                <c:pt idx="9532" formatCode="General">
                  <c:v>0.19633100000000001</c:v>
                </c:pt>
                <c:pt idx="9533" formatCode="General">
                  <c:v>0.196351</c:v>
                </c:pt>
                <c:pt idx="9534" formatCode="General">
                  <c:v>0.19637199999999988</c:v>
                </c:pt>
                <c:pt idx="9535" formatCode="General">
                  <c:v>0.19639200000000001</c:v>
                </c:pt>
                <c:pt idx="9536" formatCode="General">
                  <c:v>0.19641200000000011</c:v>
                </c:pt>
                <c:pt idx="9537" formatCode="General">
                  <c:v>0.19643300000000011</c:v>
                </c:pt>
                <c:pt idx="9538" formatCode="General">
                  <c:v>0.19645299999999999</c:v>
                </c:pt>
                <c:pt idx="9539" formatCode="General">
                  <c:v>0.19647400000000001</c:v>
                </c:pt>
                <c:pt idx="9540" formatCode="General">
                  <c:v>0.19649500000000011</c:v>
                </c:pt>
                <c:pt idx="9541" formatCode="General">
                  <c:v>0.19651600000000011</c:v>
                </c:pt>
                <c:pt idx="9542" formatCode="General">
                  <c:v>0.19653599999999999</c:v>
                </c:pt>
                <c:pt idx="9543" formatCode="General">
                  <c:v>0.19655700000000001</c:v>
                </c:pt>
                <c:pt idx="9544" formatCode="General">
                  <c:v>0.196577</c:v>
                </c:pt>
                <c:pt idx="9545" formatCode="General">
                  <c:v>0.19659799999999999</c:v>
                </c:pt>
                <c:pt idx="9546" formatCode="General">
                  <c:v>0.19661799999999999</c:v>
                </c:pt>
                <c:pt idx="9547" formatCode="General">
                  <c:v>0.19663900000000001</c:v>
                </c:pt>
                <c:pt idx="9548" formatCode="General">
                  <c:v>0.19666</c:v>
                </c:pt>
                <c:pt idx="9549" formatCode="General">
                  <c:v>0.19667999999999997</c:v>
                </c:pt>
                <c:pt idx="9550" formatCode="General">
                  <c:v>0.19670099999999999</c:v>
                </c:pt>
                <c:pt idx="9551" formatCode="General">
                  <c:v>0.19672100000000001</c:v>
                </c:pt>
                <c:pt idx="9552" formatCode="General">
                  <c:v>0.19674200000000011</c:v>
                </c:pt>
                <c:pt idx="9553" formatCode="General">
                  <c:v>0.19676199999999999</c:v>
                </c:pt>
                <c:pt idx="9554" formatCode="General">
                  <c:v>0.19678300000000001</c:v>
                </c:pt>
                <c:pt idx="9555" formatCode="General">
                  <c:v>0.19680400000000001</c:v>
                </c:pt>
                <c:pt idx="9556" formatCode="General">
                  <c:v>0.196825</c:v>
                </c:pt>
                <c:pt idx="9557" formatCode="General">
                  <c:v>0.19684499999999999</c:v>
                </c:pt>
                <c:pt idx="9558" formatCode="General">
                  <c:v>0.19686600000000001</c:v>
                </c:pt>
                <c:pt idx="9559" formatCode="General">
                  <c:v>0.19688600000000001</c:v>
                </c:pt>
                <c:pt idx="9560" formatCode="General">
                  <c:v>0.19690700000000011</c:v>
                </c:pt>
                <c:pt idx="9561" formatCode="General">
                  <c:v>0.19692799999999999</c:v>
                </c:pt>
                <c:pt idx="9562" formatCode="General">
                  <c:v>0.19694800000000018</c:v>
                </c:pt>
                <c:pt idx="9563" formatCode="General">
                  <c:v>0.19696900000000012</c:v>
                </c:pt>
                <c:pt idx="9564" formatCode="General">
                  <c:v>0.19698900000000011</c:v>
                </c:pt>
                <c:pt idx="9565" formatCode="General">
                  <c:v>0.19700999999999999</c:v>
                </c:pt>
                <c:pt idx="9566" formatCode="General">
                  <c:v>0.19703000000000001</c:v>
                </c:pt>
                <c:pt idx="9567" formatCode="General">
                  <c:v>0.197051</c:v>
                </c:pt>
                <c:pt idx="9568" formatCode="General">
                  <c:v>0.197072</c:v>
                </c:pt>
                <c:pt idx="9569" formatCode="General">
                  <c:v>0.19709299999999999</c:v>
                </c:pt>
                <c:pt idx="9570" formatCode="General">
                  <c:v>0.19711300000000001</c:v>
                </c:pt>
                <c:pt idx="9571" formatCode="General">
                  <c:v>0.197134</c:v>
                </c:pt>
                <c:pt idx="9572" formatCode="General">
                  <c:v>0.197154</c:v>
                </c:pt>
                <c:pt idx="9573" formatCode="General">
                  <c:v>0.19717499999999988</c:v>
                </c:pt>
                <c:pt idx="9574" formatCode="General">
                  <c:v>0.19719500000000001</c:v>
                </c:pt>
                <c:pt idx="9575" formatCode="General">
                  <c:v>0.19721600000000011</c:v>
                </c:pt>
                <c:pt idx="9576" formatCode="General">
                  <c:v>0.19723700000000011</c:v>
                </c:pt>
                <c:pt idx="9577" formatCode="General">
                  <c:v>0.19725699999999999</c:v>
                </c:pt>
                <c:pt idx="9578" formatCode="General">
                  <c:v>0.19727800000000001</c:v>
                </c:pt>
                <c:pt idx="9579" formatCode="General">
                  <c:v>0.19729800000000011</c:v>
                </c:pt>
                <c:pt idx="9580" formatCode="General">
                  <c:v>0.19731899999999999</c:v>
                </c:pt>
                <c:pt idx="9581" formatCode="General">
                  <c:v>0.19733899999999999</c:v>
                </c:pt>
                <c:pt idx="9582" formatCode="General">
                  <c:v>0.19736000000000001</c:v>
                </c:pt>
                <c:pt idx="9583" formatCode="General">
                  <c:v>0.19738</c:v>
                </c:pt>
                <c:pt idx="9584" formatCode="General">
                  <c:v>0.19740199999999999</c:v>
                </c:pt>
                <c:pt idx="9585" formatCode="General">
                  <c:v>0.19742199999999999</c:v>
                </c:pt>
                <c:pt idx="9586" formatCode="General">
                  <c:v>0.19744300000000012</c:v>
                </c:pt>
                <c:pt idx="9587" formatCode="General">
                  <c:v>0.19746300000000011</c:v>
                </c:pt>
                <c:pt idx="9588" formatCode="General">
                  <c:v>0.19748299999999999</c:v>
                </c:pt>
                <c:pt idx="9589" formatCode="General">
                  <c:v>0.19750400000000001</c:v>
                </c:pt>
                <c:pt idx="9590" formatCode="General">
                  <c:v>0.19752500000000001</c:v>
                </c:pt>
                <c:pt idx="9591" formatCode="General">
                  <c:v>0.19754500000000011</c:v>
                </c:pt>
                <c:pt idx="9592" formatCode="General">
                  <c:v>0.19756599999999999</c:v>
                </c:pt>
                <c:pt idx="9593" formatCode="General">
                  <c:v>0.19758700000000001</c:v>
                </c:pt>
                <c:pt idx="9594" formatCode="General">
                  <c:v>0.197607</c:v>
                </c:pt>
                <c:pt idx="9595" formatCode="General">
                  <c:v>0.197628</c:v>
                </c:pt>
                <c:pt idx="9596" formatCode="General">
                  <c:v>0.19764799999999999</c:v>
                </c:pt>
                <c:pt idx="9597" formatCode="General">
                  <c:v>0.19766900000000001</c:v>
                </c:pt>
                <c:pt idx="9598" formatCode="General">
                  <c:v>0.19769</c:v>
                </c:pt>
                <c:pt idx="9599" formatCode="General">
                  <c:v>0.19771000000000011</c:v>
                </c:pt>
                <c:pt idx="9600" formatCode="General">
                  <c:v>0.19773099999999999</c:v>
                </c:pt>
                <c:pt idx="9601" formatCode="General">
                  <c:v>0.19775200000000001</c:v>
                </c:pt>
                <c:pt idx="9602" formatCode="General">
                  <c:v>0.197772</c:v>
                </c:pt>
                <c:pt idx="9603" formatCode="General">
                  <c:v>0.19779200000000011</c:v>
                </c:pt>
                <c:pt idx="9604" formatCode="General">
                  <c:v>0.19781299999999999</c:v>
                </c:pt>
                <c:pt idx="9605" formatCode="General">
                  <c:v>0.19783300000000001</c:v>
                </c:pt>
                <c:pt idx="9606" formatCode="General">
                  <c:v>0.197855</c:v>
                </c:pt>
                <c:pt idx="9607" formatCode="General">
                  <c:v>0.197875</c:v>
                </c:pt>
                <c:pt idx="9608" formatCode="General">
                  <c:v>0.19789599999999999</c:v>
                </c:pt>
                <c:pt idx="9609" formatCode="General">
                  <c:v>0.19791600000000012</c:v>
                </c:pt>
                <c:pt idx="9610" formatCode="General">
                  <c:v>0.19793700000000011</c:v>
                </c:pt>
                <c:pt idx="9611" formatCode="General">
                  <c:v>0.19795699999999999</c:v>
                </c:pt>
                <c:pt idx="9612" formatCode="General">
                  <c:v>0.19797799999999999</c:v>
                </c:pt>
                <c:pt idx="9613" formatCode="General">
                  <c:v>0.19799800000000012</c:v>
                </c:pt>
                <c:pt idx="9614" formatCode="General">
                  <c:v>0.19801900000000011</c:v>
                </c:pt>
                <c:pt idx="9615" formatCode="General">
                  <c:v>0.19803999999999999</c:v>
                </c:pt>
                <c:pt idx="9616" formatCode="General">
                  <c:v>0.19806000000000001</c:v>
                </c:pt>
                <c:pt idx="9617" formatCode="General">
                  <c:v>0.19808100000000001</c:v>
                </c:pt>
                <c:pt idx="9618" formatCode="General">
                  <c:v>0.198101</c:v>
                </c:pt>
                <c:pt idx="9619" formatCode="General">
                  <c:v>0.19812199999999988</c:v>
                </c:pt>
                <c:pt idx="9620" formatCode="General">
                  <c:v>0.19814200000000001</c:v>
                </c:pt>
                <c:pt idx="9621" formatCode="General">
                  <c:v>0.19816300000000001</c:v>
                </c:pt>
                <c:pt idx="9622" formatCode="General">
                  <c:v>0.198184</c:v>
                </c:pt>
                <c:pt idx="9623" formatCode="General">
                  <c:v>0.19820499999999999</c:v>
                </c:pt>
                <c:pt idx="9624" formatCode="General">
                  <c:v>0.19822500000000001</c:v>
                </c:pt>
                <c:pt idx="9625" formatCode="General">
                  <c:v>0.19824600000000012</c:v>
                </c:pt>
                <c:pt idx="9626" formatCode="General">
                  <c:v>0.19826600000000011</c:v>
                </c:pt>
                <c:pt idx="9627" formatCode="General">
                  <c:v>0.19828699999999999</c:v>
                </c:pt>
                <c:pt idx="9628" formatCode="General">
                  <c:v>0.19830700000000001</c:v>
                </c:pt>
                <c:pt idx="9629" formatCode="General">
                  <c:v>0.198328</c:v>
                </c:pt>
                <c:pt idx="9630" formatCode="General">
                  <c:v>0.19834900000000011</c:v>
                </c:pt>
                <c:pt idx="9631" formatCode="General">
                  <c:v>0.19836899999999999</c:v>
                </c:pt>
                <c:pt idx="9632" formatCode="General">
                  <c:v>0.19839000000000001</c:v>
                </c:pt>
                <c:pt idx="9633" formatCode="General">
                  <c:v>0.19841000000000011</c:v>
                </c:pt>
                <c:pt idx="9634" formatCode="General">
                  <c:v>0.19843100000000011</c:v>
                </c:pt>
                <c:pt idx="9635" formatCode="General">
                  <c:v>0.19845099999999999</c:v>
                </c:pt>
                <c:pt idx="9636" formatCode="General">
                  <c:v>0.19847300000000001</c:v>
                </c:pt>
                <c:pt idx="9637" formatCode="General">
                  <c:v>0.19849300000000011</c:v>
                </c:pt>
                <c:pt idx="9638" formatCode="General">
                  <c:v>0.19851400000000011</c:v>
                </c:pt>
                <c:pt idx="9639" formatCode="General">
                  <c:v>0.19853399999999999</c:v>
                </c:pt>
                <c:pt idx="9640" formatCode="General">
                  <c:v>0.19855500000000001</c:v>
                </c:pt>
                <c:pt idx="9641" formatCode="General">
                  <c:v>0.198575</c:v>
                </c:pt>
                <c:pt idx="9642" formatCode="General">
                  <c:v>0.19859599999999999</c:v>
                </c:pt>
                <c:pt idx="9643" formatCode="General">
                  <c:v>0.19861699999999999</c:v>
                </c:pt>
                <c:pt idx="9644" formatCode="General">
                  <c:v>0.19863700000000001</c:v>
                </c:pt>
                <c:pt idx="9645" formatCode="General">
                  <c:v>0.198658</c:v>
                </c:pt>
                <c:pt idx="9646" formatCode="General">
                  <c:v>0.19867799999999997</c:v>
                </c:pt>
                <c:pt idx="9647" formatCode="General">
                  <c:v>0.19869899999999999</c:v>
                </c:pt>
                <c:pt idx="9648" formatCode="General">
                  <c:v>0.19871900000000012</c:v>
                </c:pt>
                <c:pt idx="9649" formatCode="General">
                  <c:v>0.19874000000000011</c:v>
                </c:pt>
                <c:pt idx="9650" formatCode="General">
                  <c:v>0.19876099999999999</c:v>
                </c:pt>
                <c:pt idx="9651" formatCode="General">
                  <c:v>0.19878199999999999</c:v>
                </c:pt>
                <c:pt idx="9652" formatCode="General">
                  <c:v>0.19880200000000001</c:v>
                </c:pt>
                <c:pt idx="9653" formatCode="General">
                  <c:v>0.198823</c:v>
                </c:pt>
                <c:pt idx="9654" formatCode="General">
                  <c:v>0.19884299999999999</c:v>
                </c:pt>
                <c:pt idx="9655" formatCode="General">
                  <c:v>0.19886300000000001</c:v>
                </c:pt>
                <c:pt idx="9656" formatCode="General">
                  <c:v>0.19888400000000001</c:v>
                </c:pt>
                <c:pt idx="9657" formatCode="General">
                  <c:v>0.19890400000000011</c:v>
                </c:pt>
                <c:pt idx="9658" formatCode="General">
                  <c:v>0.19892599999999999</c:v>
                </c:pt>
                <c:pt idx="9659" formatCode="General">
                  <c:v>0.19894600000000018</c:v>
                </c:pt>
                <c:pt idx="9660" formatCode="General">
                  <c:v>0.19896700000000012</c:v>
                </c:pt>
                <c:pt idx="9661" formatCode="General">
                  <c:v>0.19898700000000011</c:v>
                </c:pt>
                <c:pt idx="9662" formatCode="General">
                  <c:v>0.19900799999999999</c:v>
                </c:pt>
                <c:pt idx="9663" formatCode="General">
                  <c:v>0.19902800000000001</c:v>
                </c:pt>
                <c:pt idx="9664" formatCode="General">
                  <c:v>0.19904900000000011</c:v>
                </c:pt>
                <c:pt idx="9665" formatCode="General">
                  <c:v>0.19906900000000011</c:v>
                </c:pt>
                <c:pt idx="9666" formatCode="General">
                  <c:v>0.19908999999999999</c:v>
                </c:pt>
                <c:pt idx="9667" formatCode="General">
                  <c:v>0.19911100000000001</c:v>
                </c:pt>
                <c:pt idx="9668" formatCode="General">
                  <c:v>0.199131</c:v>
                </c:pt>
                <c:pt idx="9669" formatCode="General">
                  <c:v>0.199152</c:v>
                </c:pt>
                <c:pt idx="9670" formatCode="General">
                  <c:v>0.19917199999999988</c:v>
                </c:pt>
                <c:pt idx="9671" formatCode="General">
                  <c:v>0.19919300000000001</c:v>
                </c:pt>
                <c:pt idx="9672" formatCode="General">
                  <c:v>0.19921400000000011</c:v>
                </c:pt>
                <c:pt idx="9673" formatCode="General">
                  <c:v>0.19923500000000011</c:v>
                </c:pt>
                <c:pt idx="9674" formatCode="General">
                  <c:v>0.19925499999999999</c:v>
                </c:pt>
                <c:pt idx="9675" formatCode="General">
                  <c:v>0.19927600000000001</c:v>
                </c:pt>
                <c:pt idx="9676" formatCode="General">
                  <c:v>0.19929600000000011</c:v>
                </c:pt>
                <c:pt idx="9677" formatCode="General">
                  <c:v>0.19931699999999999</c:v>
                </c:pt>
                <c:pt idx="9678" formatCode="General">
                  <c:v>0.19933699999999999</c:v>
                </c:pt>
                <c:pt idx="9679" formatCode="General">
                  <c:v>0.19935800000000001</c:v>
                </c:pt>
                <c:pt idx="9680" formatCode="General">
                  <c:v>0.199378</c:v>
                </c:pt>
                <c:pt idx="9681" formatCode="General">
                  <c:v>0.19939899999999999</c:v>
                </c:pt>
                <c:pt idx="9682" formatCode="General">
                  <c:v>0.19942000000000001</c:v>
                </c:pt>
                <c:pt idx="9683" formatCode="General">
                  <c:v>0.19944000000000012</c:v>
                </c:pt>
                <c:pt idx="9684" formatCode="General">
                  <c:v>0.19946100000000011</c:v>
                </c:pt>
                <c:pt idx="9685" formatCode="General">
                  <c:v>0.19948099999999999</c:v>
                </c:pt>
                <c:pt idx="9686" formatCode="General">
                  <c:v>0.19950200000000001</c:v>
                </c:pt>
                <c:pt idx="9687" formatCode="General">
                  <c:v>0.199522</c:v>
                </c:pt>
                <c:pt idx="9688" formatCode="General">
                  <c:v>0.19954300000000011</c:v>
                </c:pt>
                <c:pt idx="9689" formatCode="General">
                  <c:v>0.19956399999999999</c:v>
                </c:pt>
                <c:pt idx="9690" formatCode="General">
                  <c:v>0.19958500000000001</c:v>
                </c:pt>
                <c:pt idx="9691" formatCode="General">
                  <c:v>0.199605</c:v>
                </c:pt>
                <c:pt idx="9692" formatCode="General">
                  <c:v>0.199626</c:v>
                </c:pt>
                <c:pt idx="9693" formatCode="General">
                  <c:v>0.19964599999999999</c:v>
                </c:pt>
                <c:pt idx="9694" formatCode="General">
                  <c:v>0.19966700000000001</c:v>
                </c:pt>
                <c:pt idx="9695" formatCode="General">
                  <c:v>0.199687</c:v>
                </c:pt>
                <c:pt idx="9696" formatCode="General">
                  <c:v>0.19970800000000011</c:v>
                </c:pt>
                <c:pt idx="9697" formatCode="General">
                  <c:v>0.19972899999999999</c:v>
                </c:pt>
                <c:pt idx="9698" formatCode="General">
                  <c:v>0.19974900000000018</c:v>
                </c:pt>
                <c:pt idx="9699" formatCode="General">
                  <c:v>0.19977</c:v>
                </c:pt>
                <c:pt idx="9700" formatCode="General">
                  <c:v>0.19979000000000011</c:v>
                </c:pt>
                <c:pt idx="9701" formatCode="General">
                  <c:v>0.19981099999999999</c:v>
                </c:pt>
                <c:pt idx="9702" formatCode="General">
                  <c:v>0.19983100000000001</c:v>
                </c:pt>
                <c:pt idx="9703" formatCode="General">
                  <c:v>0.199852</c:v>
                </c:pt>
                <c:pt idx="9704" formatCode="General">
                  <c:v>0.199873</c:v>
                </c:pt>
                <c:pt idx="9705" formatCode="General">
                  <c:v>0.19989399999999999</c:v>
                </c:pt>
                <c:pt idx="9706" formatCode="General">
                  <c:v>0.19991400000000012</c:v>
                </c:pt>
                <c:pt idx="9707" formatCode="General">
                  <c:v>0.19993500000000011</c:v>
                </c:pt>
                <c:pt idx="9708" formatCode="General">
                  <c:v>0.19995499999999999</c:v>
                </c:pt>
                <c:pt idx="9709" formatCode="General">
                  <c:v>0.19997500000000001</c:v>
                </c:pt>
                <c:pt idx="9710" formatCode="General">
                  <c:v>0.19999700000000012</c:v>
                </c:pt>
                <c:pt idx="9711" formatCode="General">
                  <c:v>0.20001700000000011</c:v>
                </c:pt>
                <c:pt idx="9712" formatCode="General">
                  <c:v>0.20003799999999999</c:v>
                </c:pt>
                <c:pt idx="9713" formatCode="General">
                  <c:v>0.20005800000000001</c:v>
                </c:pt>
                <c:pt idx="9714" formatCode="General">
                  <c:v>0.20007900000000001</c:v>
                </c:pt>
                <c:pt idx="9715" formatCode="General">
                  <c:v>0.20009900000000011</c:v>
                </c:pt>
                <c:pt idx="9716" formatCode="General">
                  <c:v>0.20011999999999999</c:v>
                </c:pt>
                <c:pt idx="9717" formatCode="General">
                  <c:v>0.20014100000000001</c:v>
                </c:pt>
                <c:pt idx="9718" formatCode="General">
                  <c:v>0.20016200000000001</c:v>
                </c:pt>
                <c:pt idx="9719" formatCode="General">
                  <c:v>0.200182</c:v>
                </c:pt>
                <c:pt idx="9720" formatCode="General">
                  <c:v>0.20020299999999999</c:v>
                </c:pt>
                <c:pt idx="9721" formatCode="General">
                  <c:v>0.20022300000000001</c:v>
                </c:pt>
                <c:pt idx="9722" formatCode="General">
                  <c:v>0.20024300000000012</c:v>
                </c:pt>
                <c:pt idx="9723" formatCode="General">
                  <c:v>0.20026400000000011</c:v>
                </c:pt>
                <c:pt idx="9724" formatCode="General">
                  <c:v>0.20028499999999999</c:v>
                </c:pt>
                <c:pt idx="9725" formatCode="General">
                  <c:v>0.20030600000000001</c:v>
                </c:pt>
                <c:pt idx="9726" formatCode="General">
                  <c:v>0.200326</c:v>
                </c:pt>
                <c:pt idx="9727" formatCode="General">
                  <c:v>0.20034700000000011</c:v>
                </c:pt>
                <c:pt idx="9728" formatCode="General">
                  <c:v>0.20036699999999999</c:v>
                </c:pt>
                <c:pt idx="9729" formatCode="General">
                  <c:v>0.20038800000000001</c:v>
                </c:pt>
                <c:pt idx="9730" formatCode="General">
                  <c:v>0.20040800000000011</c:v>
                </c:pt>
                <c:pt idx="9731" formatCode="General">
                  <c:v>0.20042900000000011</c:v>
                </c:pt>
                <c:pt idx="9732" formatCode="General">
                  <c:v>0.20044900000000018</c:v>
                </c:pt>
                <c:pt idx="9733" formatCode="General">
                  <c:v>0.20047100000000001</c:v>
                </c:pt>
                <c:pt idx="9734" formatCode="General">
                  <c:v>0.20049100000000011</c:v>
                </c:pt>
                <c:pt idx="9735" formatCode="General">
                  <c:v>0.20051099999999999</c:v>
                </c:pt>
                <c:pt idx="9736" formatCode="General">
                  <c:v>0.20053199999999999</c:v>
                </c:pt>
                <c:pt idx="9737" formatCode="General">
                  <c:v>0.20055200000000001</c:v>
                </c:pt>
                <c:pt idx="9738" formatCode="General">
                  <c:v>0.200573</c:v>
                </c:pt>
                <c:pt idx="9739" formatCode="General">
                  <c:v>0.20059399999999999</c:v>
                </c:pt>
                <c:pt idx="9740" formatCode="General">
                  <c:v>0.20061399999999999</c:v>
                </c:pt>
                <c:pt idx="9741" formatCode="General">
                  <c:v>0.20063500000000001</c:v>
                </c:pt>
                <c:pt idx="9742" formatCode="General">
                  <c:v>0.200656</c:v>
                </c:pt>
                <c:pt idx="9743" formatCode="General">
                  <c:v>0.20067599999999997</c:v>
                </c:pt>
                <c:pt idx="9744" formatCode="General">
                  <c:v>0.20069699999999999</c:v>
                </c:pt>
                <c:pt idx="9745" formatCode="General">
                  <c:v>0.20071700000000012</c:v>
                </c:pt>
                <c:pt idx="9746" formatCode="General">
                  <c:v>0.20073800000000011</c:v>
                </c:pt>
                <c:pt idx="9747" formatCode="General">
                  <c:v>0.20075899999999999</c:v>
                </c:pt>
                <c:pt idx="9748" formatCode="General">
                  <c:v>0.20077900000000001</c:v>
                </c:pt>
                <c:pt idx="9749" formatCode="General">
                  <c:v>0.20080000000000001</c:v>
                </c:pt>
                <c:pt idx="9750" formatCode="General">
                  <c:v>0.20082</c:v>
                </c:pt>
                <c:pt idx="9751" formatCode="General">
                  <c:v>0.20084099999999999</c:v>
                </c:pt>
                <c:pt idx="9752" formatCode="General">
                  <c:v>0.20086100000000001</c:v>
                </c:pt>
                <c:pt idx="9753" formatCode="General">
                  <c:v>0.20088200000000001</c:v>
                </c:pt>
                <c:pt idx="9754" formatCode="General">
                  <c:v>0.20090200000000011</c:v>
                </c:pt>
                <c:pt idx="9755" formatCode="General">
                  <c:v>0.20092399999999999</c:v>
                </c:pt>
                <c:pt idx="9756" formatCode="General">
                  <c:v>0.20094400000000018</c:v>
                </c:pt>
                <c:pt idx="9757" formatCode="General">
                  <c:v>0.20096500000000012</c:v>
                </c:pt>
                <c:pt idx="9758" formatCode="General">
                  <c:v>0.20098500000000011</c:v>
                </c:pt>
                <c:pt idx="9759" formatCode="General">
                  <c:v>0.20100599999999999</c:v>
                </c:pt>
                <c:pt idx="9760" formatCode="General">
                  <c:v>0.20102600000000001</c:v>
                </c:pt>
                <c:pt idx="9761" formatCode="General">
                  <c:v>0.20104700000000011</c:v>
                </c:pt>
                <c:pt idx="9762" formatCode="General">
                  <c:v>0.20106700000000011</c:v>
                </c:pt>
                <c:pt idx="9763" formatCode="General">
                  <c:v>0.20108799999999999</c:v>
                </c:pt>
                <c:pt idx="9764" formatCode="General">
                  <c:v>0.20110900000000001</c:v>
                </c:pt>
                <c:pt idx="9765" formatCode="General">
                  <c:v>0.201129</c:v>
                </c:pt>
                <c:pt idx="9766" formatCode="General">
                  <c:v>0.20115</c:v>
                </c:pt>
                <c:pt idx="9767" formatCode="General">
                  <c:v>0.20116999999999999</c:v>
                </c:pt>
                <c:pt idx="9768" formatCode="General">
                  <c:v>0.20119100000000001</c:v>
                </c:pt>
                <c:pt idx="9769" formatCode="General">
                  <c:v>0.20121100000000011</c:v>
                </c:pt>
                <c:pt idx="9770" formatCode="General">
                  <c:v>0.20123199999999999</c:v>
                </c:pt>
                <c:pt idx="9771" formatCode="General">
                  <c:v>0.20125299999999999</c:v>
                </c:pt>
                <c:pt idx="9772" formatCode="General">
                  <c:v>0.20127400000000001</c:v>
                </c:pt>
                <c:pt idx="9773" formatCode="General">
                  <c:v>0.20129400000000011</c:v>
                </c:pt>
                <c:pt idx="9774" formatCode="General">
                  <c:v>0.20131499999999999</c:v>
                </c:pt>
                <c:pt idx="9775" formatCode="General">
                  <c:v>0.20133499999999999</c:v>
                </c:pt>
                <c:pt idx="9776" formatCode="General">
                  <c:v>0.20135500000000001</c:v>
                </c:pt>
                <c:pt idx="9777" formatCode="General">
                  <c:v>0.201376</c:v>
                </c:pt>
                <c:pt idx="9778" formatCode="General">
                  <c:v>0.20139699999999999</c:v>
                </c:pt>
                <c:pt idx="9779" formatCode="General">
                  <c:v>0.20141800000000018</c:v>
                </c:pt>
                <c:pt idx="9780" formatCode="General">
                  <c:v>0.20143800000000012</c:v>
                </c:pt>
                <c:pt idx="9781" formatCode="General">
                  <c:v>0.20145900000000011</c:v>
                </c:pt>
                <c:pt idx="9782" formatCode="General">
                  <c:v>0.20147899999999999</c:v>
                </c:pt>
                <c:pt idx="9783" formatCode="General">
                  <c:v>0.20150000000000001</c:v>
                </c:pt>
                <c:pt idx="9784" formatCode="General">
                  <c:v>0.20152100000000001</c:v>
                </c:pt>
                <c:pt idx="9785" formatCode="General">
                  <c:v>0.20154200000000011</c:v>
                </c:pt>
                <c:pt idx="9786" formatCode="General">
                  <c:v>0.20156199999999999</c:v>
                </c:pt>
                <c:pt idx="9787" formatCode="General">
                  <c:v>0.20158300000000001</c:v>
                </c:pt>
                <c:pt idx="9788" formatCode="General">
                  <c:v>0.201603</c:v>
                </c:pt>
                <c:pt idx="9789" formatCode="General">
                  <c:v>0.201623</c:v>
                </c:pt>
                <c:pt idx="9790" formatCode="General">
                  <c:v>0.20164399999999999</c:v>
                </c:pt>
                <c:pt idx="9791" formatCode="General">
                  <c:v>0.20166500000000001</c:v>
                </c:pt>
                <c:pt idx="9792" formatCode="General">
                  <c:v>0.201686</c:v>
                </c:pt>
                <c:pt idx="9793" formatCode="General">
                  <c:v>0.20170600000000011</c:v>
                </c:pt>
                <c:pt idx="9794" formatCode="General">
                  <c:v>0.20172699999999999</c:v>
                </c:pt>
                <c:pt idx="9795" formatCode="General">
                  <c:v>0.20174700000000018</c:v>
                </c:pt>
                <c:pt idx="9796" formatCode="General">
                  <c:v>0.20176800000000011</c:v>
                </c:pt>
                <c:pt idx="9797" formatCode="General">
                  <c:v>0.20178800000000011</c:v>
                </c:pt>
                <c:pt idx="9798" formatCode="General">
                  <c:v>0.20180899999999999</c:v>
                </c:pt>
                <c:pt idx="9799" formatCode="General">
                  <c:v>0.20183000000000001</c:v>
                </c:pt>
                <c:pt idx="9800" formatCode="General">
                  <c:v>0.201851</c:v>
                </c:pt>
                <c:pt idx="9801" formatCode="General">
                  <c:v>0.20187099999999997</c:v>
                </c:pt>
                <c:pt idx="9802" formatCode="General">
                  <c:v>0.20189099999999999</c:v>
                </c:pt>
                <c:pt idx="9803" formatCode="General">
                  <c:v>0.20191200000000012</c:v>
                </c:pt>
                <c:pt idx="9804" formatCode="General">
                  <c:v>0.20193200000000011</c:v>
                </c:pt>
                <c:pt idx="9805" formatCode="General">
                  <c:v>0.20195299999999999</c:v>
                </c:pt>
                <c:pt idx="9806" formatCode="General">
                  <c:v>0.20197300000000001</c:v>
                </c:pt>
                <c:pt idx="9807" formatCode="General">
                  <c:v>0.20199500000000012</c:v>
                </c:pt>
                <c:pt idx="9808" formatCode="General">
                  <c:v>0.20201500000000011</c:v>
                </c:pt>
                <c:pt idx="9809" formatCode="General">
                  <c:v>0.20203599999999999</c:v>
                </c:pt>
                <c:pt idx="9810" formatCode="General">
                  <c:v>0.20205600000000001</c:v>
                </c:pt>
                <c:pt idx="9811" formatCode="General">
                  <c:v>0.20207700000000001</c:v>
                </c:pt>
                <c:pt idx="9812" formatCode="General">
                  <c:v>0.20209700000000011</c:v>
                </c:pt>
                <c:pt idx="9813" formatCode="General">
                  <c:v>0.20211799999999999</c:v>
                </c:pt>
                <c:pt idx="9814" formatCode="General">
                  <c:v>0.20213800000000001</c:v>
                </c:pt>
                <c:pt idx="9815" formatCode="General">
                  <c:v>0.20215900000000001</c:v>
                </c:pt>
                <c:pt idx="9816" formatCode="General">
                  <c:v>0.20218</c:v>
                </c:pt>
                <c:pt idx="9817" formatCode="General">
                  <c:v>0.20219999999999999</c:v>
                </c:pt>
                <c:pt idx="9818" formatCode="General">
                  <c:v>0.20222100000000001</c:v>
                </c:pt>
                <c:pt idx="9819" formatCode="General">
                  <c:v>0.20224100000000012</c:v>
                </c:pt>
                <c:pt idx="9820" formatCode="General">
                  <c:v>0.20226200000000011</c:v>
                </c:pt>
                <c:pt idx="9821" formatCode="General">
                  <c:v>0.20228299999999999</c:v>
                </c:pt>
                <c:pt idx="9822" formatCode="General">
                  <c:v>0.20230300000000001</c:v>
                </c:pt>
                <c:pt idx="9823" formatCode="General">
                  <c:v>0.202324</c:v>
                </c:pt>
                <c:pt idx="9824" formatCode="General">
                  <c:v>0.20234500000000011</c:v>
                </c:pt>
                <c:pt idx="9825" formatCode="General">
                  <c:v>0.20236499999999999</c:v>
                </c:pt>
                <c:pt idx="9826" formatCode="General">
                  <c:v>0.20238600000000001</c:v>
                </c:pt>
                <c:pt idx="9827" formatCode="General">
                  <c:v>0.20240600000000011</c:v>
                </c:pt>
                <c:pt idx="9828" formatCode="General">
                  <c:v>0.20242700000000011</c:v>
                </c:pt>
                <c:pt idx="9829" formatCode="General">
                  <c:v>0.20244700000000018</c:v>
                </c:pt>
                <c:pt idx="9830" formatCode="General">
                  <c:v>0.20246800000000012</c:v>
                </c:pt>
                <c:pt idx="9831" formatCode="General">
                  <c:v>0.20248900000000011</c:v>
                </c:pt>
                <c:pt idx="9832" formatCode="General">
                  <c:v>0.20250899999999999</c:v>
                </c:pt>
                <c:pt idx="9833" formatCode="General">
                  <c:v>0.20252999999999999</c:v>
                </c:pt>
                <c:pt idx="9834" formatCode="General">
                  <c:v>0.20255000000000001</c:v>
                </c:pt>
                <c:pt idx="9835" formatCode="General">
                  <c:v>0.202571</c:v>
                </c:pt>
                <c:pt idx="9836" formatCode="General">
                  <c:v>0.20259099999999999</c:v>
                </c:pt>
                <c:pt idx="9837" formatCode="General">
                  <c:v>0.20261199999999999</c:v>
                </c:pt>
                <c:pt idx="9838" formatCode="General">
                  <c:v>0.20263300000000001</c:v>
                </c:pt>
                <c:pt idx="9839" formatCode="General">
                  <c:v>0.202654</c:v>
                </c:pt>
                <c:pt idx="9840" formatCode="General">
                  <c:v>0.20267399999999997</c:v>
                </c:pt>
                <c:pt idx="9841" formatCode="General">
                  <c:v>0.20269499999999999</c:v>
                </c:pt>
                <c:pt idx="9842" formatCode="General">
                  <c:v>0.20271500000000012</c:v>
                </c:pt>
                <c:pt idx="9843" formatCode="General">
                  <c:v>0.20273500000000011</c:v>
                </c:pt>
                <c:pt idx="9844" formatCode="General">
                  <c:v>0.20275599999999999</c:v>
                </c:pt>
                <c:pt idx="9845" formatCode="General">
                  <c:v>0.20277700000000001</c:v>
                </c:pt>
                <c:pt idx="9846" formatCode="General">
                  <c:v>0.20279800000000012</c:v>
                </c:pt>
                <c:pt idx="9847" formatCode="General">
                  <c:v>0.20281800000000011</c:v>
                </c:pt>
                <c:pt idx="9848" formatCode="General">
                  <c:v>0.20283899999999999</c:v>
                </c:pt>
                <c:pt idx="9849" formatCode="General">
                  <c:v>0.20285900000000001</c:v>
                </c:pt>
                <c:pt idx="9850" formatCode="General">
                  <c:v>0.20288</c:v>
                </c:pt>
                <c:pt idx="9851" formatCode="General">
                  <c:v>0.20290000000000011</c:v>
                </c:pt>
                <c:pt idx="9852" formatCode="General">
                  <c:v>0.20292199999999999</c:v>
                </c:pt>
                <c:pt idx="9853" formatCode="General">
                  <c:v>0.20294200000000018</c:v>
                </c:pt>
                <c:pt idx="9854" formatCode="General">
                  <c:v>0.20296300000000012</c:v>
                </c:pt>
                <c:pt idx="9855" formatCode="General">
                  <c:v>0.20298300000000011</c:v>
                </c:pt>
                <c:pt idx="9856" formatCode="General">
                  <c:v>0.20300299999999999</c:v>
                </c:pt>
                <c:pt idx="9857" formatCode="General">
                  <c:v>0.20302400000000001</c:v>
                </c:pt>
                <c:pt idx="9858" formatCode="General">
                  <c:v>0.20304500000000011</c:v>
                </c:pt>
                <c:pt idx="9859" formatCode="General">
                  <c:v>0.20306600000000011</c:v>
                </c:pt>
                <c:pt idx="9860" formatCode="General">
                  <c:v>0.20308599999999999</c:v>
                </c:pt>
                <c:pt idx="9861" formatCode="General">
                  <c:v>0.20310700000000001</c:v>
                </c:pt>
                <c:pt idx="9862" formatCode="General">
                  <c:v>0.203127</c:v>
                </c:pt>
                <c:pt idx="9863" formatCode="General">
                  <c:v>0.20314800000000011</c:v>
                </c:pt>
                <c:pt idx="9864" formatCode="General">
                  <c:v>0.20316799999999999</c:v>
                </c:pt>
                <c:pt idx="9865" formatCode="General">
                  <c:v>0.20318900000000001</c:v>
                </c:pt>
                <c:pt idx="9866" formatCode="General">
                  <c:v>0.20321000000000011</c:v>
                </c:pt>
                <c:pt idx="9867" formatCode="General">
                  <c:v>0.20323099999999999</c:v>
                </c:pt>
                <c:pt idx="9868" formatCode="General">
                  <c:v>0.20325099999999999</c:v>
                </c:pt>
                <c:pt idx="9869" formatCode="General">
                  <c:v>0.20327100000000001</c:v>
                </c:pt>
                <c:pt idx="9870" formatCode="General">
                  <c:v>0.20329200000000011</c:v>
                </c:pt>
                <c:pt idx="9871" formatCode="General">
                  <c:v>0.20331199999999999</c:v>
                </c:pt>
                <c:pt idx="9872" formatCode="General">
                  <c:v>0.20333300000000001</c:v>
                </c:pt>
                <c:pt idx="9873" formatCode="General">
                  <c:v>0.20335400000000001</c:v>
                </c:pt>
                <c:pt idx="9874" formatCode="General">
                  <c:v>0.203375</c:v>
                </c:pt>
                <c:pt idx="9875" formatCode="General">
                  <c:v>0.20339499999999999</c:v>
                </c:pt>
                <c:pt idx="9876" formatCode="General">
                  <c:v>0.20341600000000018</c:v>
                </c:pt>
                <c:pt idx="9877" formatCode="General">
                  <c:v>0.20343600000000012</c:v>
                </c:pt>
                <c:pt idx="9878" formatCode="General">
                  <c:v>0.20345700000000011</c:v>
                </c:pt>
                <c:pt idx="9879" formatCode="General">
                  <c:v>0.20347699999999999</c:v>
                </c:pt>
                <c:pt idx="9880" formatCode="General">
                  <c:v>0.20349800000000018</c:v>
                </c:pt>
                <c:pt idx="9881" formatCode="General">
                  <c:v>0.20351900000000012</c:v>
                </c:pt>
                <c:pt idx="9882" formatCode="General">
                  <c:v>0.20354000000000011</c:v>
                </c:pt>
                <c:pt idx="9883" formatCode="General">
                  <c:v>0.20355999999999999</c:v>
                </c:pt>
                <c:pt idx="9884" formatCode="General">
                  <c:v>0.20358000000000001</c:v>
                </c:pt>
                <c:pt idx="9885" formatCode="General">
                  <c:v>0.203601</c:v>
                </c:pt>
                <c:pt idx="9886" formatCode="General">
                  <c:v>0.203621</c:v>
                </c:pt>
                <c:pt idx="9887" formatCode="General">
                  <c:v>0.20364199999999999</c:v>
                </c:pt>
                <c:pt idx="9888" formatCode="General">
                  <c:v>0.20366200000000001</c:v>
                </c:pt>
                <c:pt idx="9889" formatCode="General">
                  <c:v>0.203683</c:v>
                </c:pt>
                <c:pt idx="9890" formatCode="General">
                  <c:v>0.20370400000000011</c:v>
                </c:pt>
                <c:pt idx="9891" formatCode="General">
                  <c:v>0.20372499999999999</c:v>
                </c:pt>
                <c:pt idx="9892" formatCode="General">
                  <c:v>0.20374500000000012</c:v>
                </c:pt>
                <c:pt idx="9893" formatCode="General">
                  <c:v>0.20376600000000011</c:v>
                </c:pt>
                <c:pt idx="9894" formatCode="General">
                  <c:v>0.20378599999999999</c:v>
                </c:pt>
                <c:pt idx="9895" formatCode="General">
                  <c:v>0.20380699999999999</c:v>
                </c:pt>
                <c:pt idx="9896" formatCode="General">
                  <c:v>0.20382800000000001</c:v>
                </c:pt>
                <c:pt idx="9897" formatCode="General">
                  <c:v>0.20384800000000011</c:v>
                </c:pt>
                <c:pt idx="9898" formatCode="General">
                  <c:v>0.20386899999999999</c:v>
                </c:pt>
                <c:pt idx="9899" formatCode="General">
                  <c:v>0.20388899999999999</c:v>
                </c:pt>
                <c:pt idx="9900" formatCode="General">
                  <c:v>0.20391000000000012</c:v>
                </c:pt>
                <c:pt idx="9901" formatCode="General">
                  <c:v>0.20393000000000011</c:v>
                </c:pt>
                <c:pt idx="9902" formatCode="General">
                  <c:v>0.20395099999999999</c:v>
                </c:pt>
                <c:pt idx="9903" formatCode="General">
                  <c:v>0.20397100000000001</c:v>
                </c:pt>
                <c:pt idx="9904" formatCode="General">
                  <c:v>0.20399300000000012</c:v>
                </c:pt>
                <c:pt idx="9905" formatCode="General">
                  <c:v>0.20401300000000011</c:v>
                </c:pt>
                <c:pt idx="9906" formatCode="General">
                  <c:v>0.20403399999999999</c:v>
                </c:pt>
                <c:pt idx="9907" formatCode="General">
                  <c:v>0.20405400000000001</c:v>
                </c:pt>
                <c:pt idx="9908" formatCode="General">
                  <c:v>0.20407500000000001</c:v>
                </c:pt>
                <c:pt idx="9909" formatCode="General">
                  <c:v>0.20409500000000011</c:v>
                </c:pt>
                <c:pt idx="9910" formatCode="General">
                  <c:v>0.20411499999999999</c:v>
                </c:pt>
                <c:pt idx="9911" formatCode="General">
                  <c:v>0.20413600000000001</c:v>
                </c:pt>
                <c:pt idx="9912" formatCode="General">
                  <c:v>0.20415700000000001</c:v>
                </c:pt>
                <c:pt idx="9913" formatCode="General">
                  <c:v>0.204178</c:v>
                </c:pt>
                <c:pt idx="9914" formatCode="General">
                  <c:v>0.20419799999999999</c:v>
                </c:pt>
                <c:pt idx="9915" formatCode="General">
                  <c:v>0.20421900000000018</c:v>
                </c:pt>
                <c:pt idx="9916" formatCode="General">
                  <c:v>0.20423900000000011</c:v>
                </c:pt>
                <c:pt idx="9917" formatCode="General">
                  <c:v>0.20426000000000011</c:v>
                </c:pt>
                <c:pt idx="9918" formatCode="General">
                  <c:v>0.20427999999999999</c:v>
                </c:pt>
                <c:pt idx="9919" formatCode="General">
                  <c:v>0.20430100000000001</c:v>
                </c:pt>
                <c:pt idx="9920" formatCode="General">
                  <c:v>0.204322</c:v>
                </c:pt>
                <c:pt idx="9921" formatCode="General">
                  <c:v>0.20434300000000011</c:v>
                </c:pt>
                <c:pt idx="9922" formatCode="General">
                  <c:v>0.20436299999999999</c:v>
                </c:pt>
                <c:pt idx="9923" formatCode="General">
                  <c:v>0.20438300000000001</c:v>
                </c:pt>
                <c:pt idx="9924" formatCode="General">
                  <c:v>0.20440400000000011</c:v>
                </c:pt>
                <c:pt idx="9925" formatCode="General">
                  <c:v>0.20442399999999999</c:v>
                </c:pt>
                <c:pt idx="9926" formatCode="General">
                  <c:v>0.20444600000000018</c:v>
                </c:pt>
                <c:pt idx="9927" formatCode="General">
                  <c:v>0.20446600000000012</c:v>
                </c:pt>
                <c:pt idx="9928" formatCode="General">
                  <c:v>0.20448700000000011</c:v>
                </c:pt>
                <c:pt idx="9929" formatCode="General">
                  <c:v>0.20450699999999999</c:v>
                </c:pt>
                <c:pt idx="9930" formatCode="General">
                  <c:v>0.20452799999999999</c:v>
                </c:pt>
                <c:pt idx="9931" formatCode="General">
                  <c:v>0.20454800000000012</c:v>
                </c:pt>
                <c:pt idx="9932" formatCode="General">
                  <c:v>0.20456900000000011</c:v>
                </c:pt>
                <c:pt idx="9933" formatCode="General">
                  <c:v>0.20458999999999999</c:v>
                </c:pt>
                <c:pt idx="9934" formatCode="General">
                  <c:v>0.20461099999999999</c:v>
                </c:pt>
                <c:pt idx="9935" formatCode="General">
                  <c:v>0.20463100000000001</c:v>
                </c:pt>
                <c:pt idx="9936" formatCode="General">
                  <c:v>0.204651</c:v>
                </c:pt>
                <c:pt idx="9937" formatCode="General">
                  <c:v>0.20467199999999997</c:v>
                </c:pt>
                <c:pt idx="9938" formatCode="General">
                  <c:v>0.20469200000000001</c:v>
                </c:pt>
                <c:pt idx="9939" formatCode="General">
                  <c:v>0.20471300000000012</c:v>
                </c:pt>
                <c:pt idx="9940" formatCode="General">
                  <c:v>0.20473400000000011</c:v>
                </c:pt>
                <c:pt idx="9941" formatCode="General">
                  <c:v>0.20475499999999999</c:v>
                </c:pt>
                <c:pt idx="9942" formatCode="General">
                  <c:v>0.20477500000000001</c:v>
                </c:pt>
                <c:pt idx="9943" formatCode="General">
                  <c:v>0.20479600000000012</c:v>
                </c:pt>
                <c:pt idx="9944" formatCode="General">
                  <c:v>0.20481600000000011</c:v>
                </c:pt>
                <c:pt idx="9945" formatCode="General">
                  <c:v>0.20483699999999999</c:v>
                </c:pt>
                <c:pt idx="9946" formatCode="General">
                  <c:v>0.20485700000000001</c:v>
                </c:pt>
                <c:pt idx="9947" formatCode="General">
                  <c:v>0.204878</c:v>
                </c:pt>
                <c:pt idx="9948" formatCode="General">
                  <c:v>0.20489900000000011</c:v>
                </c:pt>
                <c:pt idx="9949" formatCode="General">
                  <c:v>0.20491900000000018</c:v>
                </c:pt>
                <c:pt idx="9950" formatCode="General">
                  <c:v>0.20494000000000018</c:v>
                </c:pt>
                <c:pt idx="9951" formatCode="General">
                  <c:v>0.20496000000000011</c:v>
                </c:pt>
                <c:pt idx="9952" formatCode="General">
                  <c:v>0.20498100000000011</c:v>
                </c:pt>
                <c:pt idx="9953" formatCode="General">
                  <c:v>0.20500099999999999</c:v>
                </c:pt>
                <c:pt idx="9954" formatCode="General">
                  <c:v>0.20502200000000001</c:v>
                </c:pt>
                <c:pt idx="9955" formatCode="General">
                  <c:v>0.20504200000000011</c:v>
                </c:pt>
                <c:pt idx="9956" formatCode="General">
                  <c:v>0.20506400000000011</c:v>
                </c:pt>
                <c:pt idx="9957" formatCode="General">
                  <c:v>0.20508399999999999</c:v>
                </c:pt>
                <c:pt idx="9958" formatCode="General">
                  <c:v>0.20510500000000001</c:v>
                </c:pt>
                <c:pt idx="9959" formatCode="General">
                  <c:v>0.205125</c:v>
                </c:pt>
                <c:pt idx="9960" formatCode="General">
                  <c:v>0.20514600000000011</c:v>
                </c:pt>
                <c:pt idx="9961" formatCode="General">
                  <c:v>0.20516599999999999</c:v>
                </c:pt>
                <c:pt idx="9962" formatCode="General">
                  <c:v>0.20518700000000001</c:v>
                </c:pt>
                <c:pt idx="9963" formatCode="General">
                  <c:v>0.20520700000000011</c:v>
                </c:pt>
                <c:pt idx="9964" formatCode="General">
                  <c:v>0.20522799999999999</c:v>
                </c:pt>
                <c:pt idx="9965" formatCode="General">
                  <c:v>0.20524900000000013</c:v>
                </c:pt>
                <c:pt idx="9966" formatCode="General">
                  <c:v>0.20526900000000012</c:v>
                </c:pt>
                <c:pt idx="9967" formatCode="General">
                  <c:v>0.20529000000000011</c:v>
                </c:pt>
                <c:pt idx="9968" formatCode="General">
                  <c:v>0.20530999999999999</c:v>
                </c:pt>
                <c:pt idx="9969" formatCode="General">
                  <c:v>0.20533100000000001</c:v>
                </c:pt>
                <c:pt idx="9970" formatCode="General">
                  <c:v>0.20535200000000001</c:v>
                </c:pt>
                <c:pt idx="9971" formatCode="General">
                  <c:v>0.205372</c:v>
                </c:pt>
                <c:pt idx="9972" formatCode="General">
                  <c:v>0.20539299999999999</c:v>
                </c:pt>
                <c:pt idx="9973" formatCode="General">
                  <c:v>0.20541400000000018</c:v>
                </c:pt>
                <c:pt idx="9974" formatCode="General">
                  <c:v>0.20543400000000012</c:v>
                </c:pt>
                <c:pt idx="9975" formatCode="General">
                  <c:v>0.20545500000000011</c:v>
                </c:pt>
                <c:pt idx="9976" formatCode="General">
                  <c:v>0.20547499999999999</c:v>
                </c:pt>
                <c:pt idx="9977" formatCode="General">
                  <c:v>0.20549500000000018</c:v>
                </c:pt>
                <c:pt idx="9978" formatCode="General">
                  <c:v>0.20551700000000012</c:v>
                </c:pt>
                <c:pt idx="9979" formatCode="General">
                  <c:v>0.20553700000000011</c:v>
                </c:pt>
                <c:pt idx="9980" formatCode="General">
                  <c:v>0.20555799999999999</c:v>
                </c:pt>
                <c:pt idx="9981" formatCode="General">
                  <c:v>0.20557800000000001</c:v>
                </c:pt>
                <c:pt idx="9982" formatCode="General">
                  <c:v>0.20559900000000011</c:v>
                </c:pt>
                <c:pt idx="9983" formatCode="General">
                  <c:v>0.20561900000000011</c:v>
                </c:pt>
                <c:pt idx="9984" formatCode="General">
                  <c:v>0.20563999999999999</c:v>
                </c:pt>
                <c:pt idx="9985" formatCode="General">
                  <c:v>0.20566000000000001</c:v>
                </c:pt>
                <c:pt idx="9986" formatCode="General">
                  <c:v>0.205681</c:v>
                </c:pt>
                <c:pt idx="9987" formatCode="General">
                  <c:v>0.20570200000000011</c:v>
                </c:pt>
                <c:pt idx="9988" formatCode="General">
                  <c:v>0.20572299999999999</c:v>
                </c:pt>
                <c:pt idx="9989" formatCode="General">
                  <c:v>0.20574300000000012</c:v>
                </c:pt>
                <c:pt idx="9990" formatCode="General">
                  <c:v>0.20576300000000011</c:v>
                </c:pt>
                <c:pt idx="9991" formatCode="General">
                  <c:v>0.20578399999999999</c:v>
                </c:pt>
                <c:pt idx="9992" formatCode="General">
                  <c:v>0.20580399999999999</c:v>
                </c:pt>
                <c:pt idx="9993" formatCode="General">
                  <c:v>0.20582500000000001</c:v>
                </c:pt>
                <c:pt idx="9994" formatCode="General">
                  <c:v>0.20584600000000011</c:v>
                </c:pt>
                <c:pt idx="9995" formatCode="General">
                  <c:v>0.20586699999999999</c:v>
                </c:pt>
                <c:pt idx="9996" formatCode="General">
                  <c:v>0.20588699999999999</c:v>
                </c:pt>
                <c:pt idx="9997" formatCode="General">
                  <c:v>0.20590800000000012</c:v>
                </c:pt>
                <c:pt idx="9998" formatCode="General">
                  <c:v>0.20592800000000011</c:v>
                </c:pt>
                <c:pt idx="9999" formatCode="General">
                  <c:v>0.20594900000000019</c:v>
                </c:pt>
                <c:pt idx="10000" formatCode="General">
                  <c:v>0.20597000000000001</c:v>
                </c:pt>
                <c:pt idx="10001" formatCode="General">
                  <c:v>0.20599100000000012</c:v>
                </c:pt>
                <c:pt idx="10002" formatCode="General">
                  <c:v>0.20601100000000011</c:v>
                </c:pt>
                <c:pt idx="10003" formatCode="General">
                  <c:v>0.20603099999999999</c:v>
                </c:pt>
                <c:pt idx="10004" formatCode="General">
                  <c:v>0.20605200000000001</c:v>
                </c:pt>
                <c:pt idx="10005" formatCode="General">
                  <c:v>0.20607200000000001</c:v>
                </c:pt>
                <c:pt idx="10006" formatCode="General">
                  <c:v>0.20609300000000011</c:v>
                </c:pt>
                <c:pt idx="10007" formatCode="General">
                  <c:v>0.20611399999999999</c:v>
                </c:pt>
                <c:pt idx="10008" formatCode="General">
                  <c:v>0.20613500000000001</c:v>
                </c:pt>
                <c:pt idx="10009" formatCode="General">
                  <c:v>0.206155</c:v>
                </c:pt>
                <c:pt idx="10010" formatCode="General">
                  <c:v>0.206176</c:v>
                </c:pt>
                <c:pt idx="10011" formatCode="General">
                  <c:v>0.20619599999999999</c:v>
                </c:pt>
                <c:pt idx="10012" formatCode="General">
                  <c:v>0.20621700000000018</c:v>
                </c:pt>
                <c:pt idx="10013" formatCode="General">
                  <c:v>0.20623700000000011</c:v>
                </c:pt>
                <c:pt idx="10014" formatCode="General">
                  <c:v>0.20625800000000011</c:v>
                </c:pt>
                <c:pt idx="10015" formatCode="General">
                  <c:v>0.20627899999999999</c:v>
                </c:pt>
                <c:pt idx="10016" formatCode="General">
                  <c:v>0.20629900000000018</c:v>
                </c:pt>
                <c:pt idx="10017" formatCode="General">
                  <c:v>0.20632</c:v>
                </c:pt>
                <c:pt idx="10018" formatCode="General">
                  <c:v>0.20634000000000011</c:v>
                </c:pt>
                <c:pt idx="10019" formatCode="General">
                  <c:v>0.20636099999999999</c:v>
                </c:pt>
                <c:pt idx="10020" formatCode="General">
                  <c:v>0.20638100000000001</c:v>
                </c:pt>
                <c:pt idx="10021" formatCode="General">
                  <c:v>0.20640200000000011</c:v>
                </c:pt>
                <c:pt idx="10022" formatCode="General">
                  <c:v>0.20642300000000011</c:v>
                </c:pt>
                <c:pt idx="10023" formatCode="General">
                  <c:v>0.20644400000000018</c:v>
                </c:pt>
                <c:pt idx="10024" formatCode="General">
                  <c:v>0.20646400000000012</c:v>
                </c:pt>
                <c:pt idx="10025" formatCode="General">
                  <c:v>0.20648500000000011</c:v>
                </c:pt>
                <c:pt idx="10026" formatCode="General">
                  <c:v>0.20650499999999999</c:v>
                </c:pt>
                <c:pt idx="10027" formatCode="General">
                  <c:v>0.20652599999999999</c:v>
                </c:pt>
                <c:pt idx="10028" formatCode="General">
                  <c:v>0.20654600000000012</c:v>
                </c:pt>
                <c:pt idx="10029" formatCode="General">
                  <c:v>0.20656600000000011</c:v>
                </c:pt>
                <c:pt idx="10030" formatCode="General">
                  <c:v>0.20658799999999999</c:v>
                </c:pt>
                <c:pt idx="10031" formatCode="General">
                  <c:v>0.20660800000000001</c:v>
                </c:pt>
                <c:pt idx="10032" formatCode="General">
                  <c:v>0.20662900000000001</c:v>
                </c:pt>
                <c:pt idx="10033" formatCode="General">
                  <c:v>0.20664900000000011</c:v>
                </c:pt>
                <c:pt idx="10034" formatCode="General">
                  <c:v>0.20666999999999999</c:v>
                </c:pt>
                <c:pt idx="10035" formatCode="General">
                  <c:v>0.20669000000000001</c:v>
                </c:pt>
                <c:pt idx="10036" formatCode="General">
                  <c:v>0.20671100000000012</c:v>
                </c:pt>
                <c:pt idx="10037" formatCode="General">
                  <c:v>0.20673100000000011</c:v>
                </c:pt>
                <c:pt idx="10038" formatCode="General">
                  <c:v>0.20675199999999999</c:v>
                </c:pt>
                <c:pt idx="10039" formatCode="General">
                  <c:v>0.20677300000000001</c:v>
                </c:pt>
                <c:pt idx="10040" formatCode="General">
                  <c:v>0.20679400000000012</c:v>
                </c:pt>
                <c:pt idx="10041" formatCode="General">
                  <c:v>0.20681400000000011</c:v>
                </c:pt>
                <c:pt idx="10042" formatCode="General">
                  <c:v>0.20683499999999999</c:v>
                </c:pt>
                <c:pt idx="10043" formatCode="General">
                  <c:v>0.20685500000000001</c:v>
                </c:pt>
                <c:pt idx="10044" formatCode="General">
                  <c:v>0.206876</c:v>
                </c:pt>
                <c:pt idx="10045" formatCode="General">
                  <c:v>0.20689600000000011</c:v>
                </c:pt>
                <c:pt idx="10046" formatCode="General">
                  <c:v>0.20691700000000018</c:v>
                </c:pt>
                <c:pt idx="10047" formatCode="General">
                  <c:v>0.20693800000000018</c:v>
                </c:pt>
                <c:pt idx="10048" formatCode="General">
                  <c:v>0.20695800000000011</c:v>
                </c:pt>
                <c:pt idx="10049" formatCode="General">
                  <c:v>0.20697900000000011</c:v>
                </c:pt>
                <c:pt idx="10050" formatCode="General">
                  <c:v>0.20699900000000018</c:v>
                </c:pt>
                <c:pt idx="10051" formatCode="General">
                  <c:v>0.20702000000000001</c:v>
                </c:pt>
                <c:pt idx="10052" formatCode="General">
                  <c:v>0.20704000000000011</c:v>
                </c:pt>
                <c:pt idx="10053" formatCode="General">
                  <c:v>0.20706100000000011</c:v>
                </c:pt>
                <c:pt idx="10054" formatCode="General">
                  <c:v>0.20708199999999999</c:v>
                </c:pt>
                <c:pt idx="10055" formatCode="General">
                  <c:v>0.20710300000000001</c:v>
                </c:pt>
                <c:pt idx="10056" formatCode="General">
                  <c:v>0.207123</c:v>
                </c:pt>
                <c:pt idx="10057" formatCode="General">
                  <c:v>0.20714299999999999</c:v>
                </c:pt>
                <c:pt idx="10058" formatCode="General">
                  <c:v>0.20716399999999999</c:v>
                </c:pt>
                <c:pt idx="10059" formatCode="General">
                  <c:v>0.20718400000000001</c:v>
                </c:pt>
                <c:pt idx="10060" formatCode="General">
                  <c:v>0.20720500000000011</c:v>
                </c:pt>
                <c:pt idx="10061" formatCode="General">
                  <c:v>0.20722599999999999</c:v>
                </c:pt>
                <c:pt idx="10062" formatCode="General">
                  <c:v>0.20724700000000013</c:v>
                </c:pt>
                <c:pt idx="10063" formatCode="General">
                  <c:v>0.20726700000000012</c:v>
                </c:pt>
                <c:pt idx="10064" formatCode="General">
                  <c:v>0.20728800000000011</c:v>
                </c:pt>
                <c:pt idx="10065" formatCode="General">
                  <c:v>0.20730799999999999</c:v>
                </c:pt>
                <c:pt idx="10066" formatCode="General">
                  <c:v>0.20732900000000001</c:v>
                </c:pt>
                <c:pt idx="10067" formatCode="General">
                  <c:v>0.20734900000000012</c:v>
                </c:pt>
                <c:pt idx="10068" formatCode="General">
                  <c:v>0.207371</c:v>
                </c:pt>
                <c:pt idx="10069" formatCode="General">
                  <c:v>0.20739099999999999</c:v>
                </c:pt>
                <c:pt idx="10070" formatCode="General">
                  <c:v>0.20741100000000018</c:v>
                </c:pt>
                <c:pt idx="10071" formatCode="General">
                  <c:v>0.20743200000000012</c:v>
                </c:pt>
                <c:pt idx="10072" formatCode="General">
                  <c:v>0.20745200000000011</c:v>
                </c:pt>
                <c:pt idx="10073" formatCode="General">
                  <c:v>0.20747299999999999</c:v>
                </c:pt>
                <c:pt idx="10074" formatCode="General">
                  <c:v>0.20749300000000018</c:v>
                </c:pt>
                <c:pt idx="10075" formatCode="General">
                  <c:v>0.20751500000000012</c:v>
                </c:pt>
                <c:pt idx="10076" formatCode="General">
                  <c:v>0.20753500000000011</c:v>
                </c:pt>
                <c:pt idx="10077" formatCode="General">
                  <c:v>0.20755599999999999</c:v>
                </c:pt>
                <c:pt idx="10078" formatCode="General">
                  <c:v>0.20757600000000001</c:v>
                </c:pt>
                <c:pt idx="10079" formatCode="General">
                  <c:v>0.20759700000000011</c:v>
                </c:pt>
                <c:pt idx="10080" formatCode="General">
                  <c:v>0.20761700000000011</c:v>
                </c:pt>
                <c:pt idx="10081" formatCode="General">
                  <c:v>0.20763799999999999</c:v>
                </c:pt>
                <c:pt idx="10082" formatCode="General">
                  <c:v>0.20765900000000001</c:v>
                </c:pt>
                <c:pt idx="10083" formatCode="General">
                  <c:v>0.207679</c:v>
                </c:pt>
                <c:pt idx="10084" formatCode="General">
                  <c:v>0.20770000000000011</c:v>
                </c:pt>
                <c:pt idx="10085" formatCode="General">
                  <c:v>0.20772000000000004</c:v>
                </c:pt>
                <c:pt idx="10086" formatCode="General">
                  <c:v>0.20774100000000012</c:v>
                </c:pt>
                <c:pt idx="10087" formatCode="General">
                  <c:v>0.20776100000000011</c:v>
                </c:pt>
                <c:pt idx="10088" formatCode="General">
                  <c:v>0.20778199999999999</c:v>
                </c:pt>
                <c:pt idx="10089" formatCode="General">
                  <c:v>0.20780299999999999</c:v>
                </c:pt>
                <c:pt idx="10090" formatCode="General">
                  <c:v>0.20782400000000001</c:v>
                </c:pt>
                <c:pt idx="10091" formatCode="General">
                  <c:v>0.20784400000000011</c:v>
                </c:pt>
                <c:pt idx="10092" formatCode="General">
                  <c:v>0.20786499999999999</c:v>
                </c:pt>
                <c:pt idx="10093" formatCode="General">
                  <c:v>0.20788499999999999</c:v>
                </c:pt>
                <c:pt idx="10094" formatCode="General">
                  <c:v>0.20790600000000012</c:v>
                </c:pt>
                <c:pt idx="10095" formatCode="General">
                  <c:v>0.20792600000000011</c:v>
                </c:pt>
                <c:pt idx="10096" formatCode="General">
                  <c:v>0.20794700000000019</c:v>
                </c:pt>
                <c:pt idx="10097" formatCode="General">
                  <c:v>0.20796800000000012</c:v>
                </c:pt>
                <c:pt idx="10098" formatCode="General">
                  <c:v>0.20798800000000012</c:v>
                </c:pt>
                <c:pt idx="10099" formatCode="General">
                  <c:v>0.20800900000000011</c:v>
                </c:pt>
                <c:pt idx="10100" formatCode="General">
                  <c:v>0.20802899999999999</c:v>
                </c:pt>
                <c:pt idx="10101" formatCode="General">
                  <c:v>0.20805000000000001</c:v>
                </c:pt>
                <c:pt idx="10102" formatCode="General">
                  <c:v>0.20807</c:v>
                </c:pt>
                <c:pt idx="10103" formatCode="General">
                  <c:v>0.20809100000000011</c:v>
                </c:pt>
                <c:pt idx="10104" formatCode="General">
                  <c:v>0.20811099999999999</c:v>
                </c:pt>
                <c:pt idx="10105" formatCode="General">
                  <c:v>0.20813300000000001</c:v>
                </c:pt>
                <c:pt idx="10106" formatCode="General">
                  <c:v>0.208153</c:v>
                </c:pt>
                <c:pt idx="10107" formatCode="General">
                  <c:v>0.208174</c:v>
                </c:pt>
                <c:pt idx="10108" formatCode="General">
                  <c:v>0.20819399999999999</c:v>
                </c:pt>
                <c:pt idx="10109" formatCode="General">
                  <c:v>0.20821500000000018</c:v>
                </c:pt>
                <c:pt idx="10110" formatCode="General">
                  <c:v>0.20823500000000011</c:v>
                </c:pt>
                <c:pt idx="10111" formatCode="General">
                  <c:v>0.20825500000000011</c:v>
                </c:pt>
                <c:pt idx="10112" formatCode="General">
                  <c:v>0.20827599999999999</c:v>
                </c:pt>
                <c:pt idx="10113" formatCode="General">
                  <c:v>0.20829700000000018</c:v>
                </c:pt>
                <c:pt idx="10114" formatCode="General">
                  <c:v>0.20831800000000011</c:v>
                </c:pt>
                <c:pt idx="10115" formatCode="General">
                  <c:v>0.20833800000000011</c:v>
                </c:pt>
                <c:pt idx="10116" formatCode="General">
                  <c:v>0.20835899999999999</c:v>
                </c:pt>
                <c:pt idx="10117" formatCode="General">
                  <c:v>0.20837900000000001</c:v>
                </c:pt>
                <c:pt idx="10118" formatCode="General">
                  <c:v>0.20840000000000011</c:v>
                </c:pt>
                <c:pt idx="10119" formatCode="General">
                  <c:v>0.20842100000000011</c:v>
                </c:pt>
                <c:pt idx="10120" formatCode="General">
                  <c:v>0.20844100000000018</c:v>
                </c:pt>
                <c:pt idx="10121" formatCode="General">
                  <c:v>0.20846200000000012</c:v>
                </c:pt>
                <c:pt idx="10122" formatCode="General">
                  <c:v>0.20848300000000011</c:v>
                </c:pt>
                <c:pt idx="10123" formatCode="General">
                  <c:v>0.20850299999999999</c:v>
                </c:pt>
                <c:pt idx="10124" formatCode="General">
                  <c:v>0.20852299999999999</c:v>
                </c:pt>
                <c:pt idx="10125" formatCode="General">
                  <c:v>0.20854400000000012</c:v>
                </c:pt>
                <c:pt idx="10126" formatCode="General">
                  <c:v>0.20856400000000011</c:v>
                </c:pt>
                <c:pt idx="10127" formatCode="General">
                  <c:v>0.20858599999999999</c:v>
                </c:pt>
                <c:pt idx="10128" formatCode="General">
                  <c:v>0.20860600000000001</c:v>
                </c:pt>
                <c:pt idx="10129" formatCode="General">
                  <c:v>0.20862700000000001</c:v>
                </c:pt>
                <c:pt idx="10130" formatCode="General">
                  <c:v>0.20864700000000011</c:v>
                </c:pt>
                <c:pt idx="10131" formatCode="General">
                  <c:v>0.20866799999999999</c:v>
                </c:pt>
                <c:pt idx="10132" formatCode="General">
                  <c:v>0.20868800000000001</c:v>
                </c:pt>
                <c:pt idx="10133" formatCode="General">
                  <c:v>0.20870900000000012</c:v>
                </c:pt>
                <c:pt idx="10134" formatCode="General">
                  <c:v>0.20872900000000011</c:v>
                </c:pt>
                <c:pt idx="10135" formatCode="General">
                  <c:v>0.2087500000000001</c:v>
                </c:pt>
                <c:pt idx="10136" formatCode="General">
                  <c:v>0.20877100000000001</c:v>
                </c:pt>
                <c:pt idx="10137" formatCode="General">
                  <c:v>0.20879100000000012</c:v>
                </c:pt>
                <c:pt idx="10138" formatCode="General">
                  <c:v>0.20881200000000011</c:v>
                </c:pt>
                <c:pt idx="10139" formatCode="General">
                  <c:v>0.20883199999999999</c:v>
                </c:pt>
                <c:pt idx="10140" formatCode="General">
                  <c:v>0.20885300000000001</c:v>
                </c:pt>
                <c:pt idx="10141" formatCode="General">
                  <c:v>0.208873</c:v>
                </c:pt>
                <c:pt idx="10142" formatCode="General">
                  <c:v>0.20889400000000011</c:v>
                </c:pt>
                <c:pt idx="10143" formatCode="General">
                  <c:v>0.20891500000000018</c:v>
                </c:pt>
                <c:pt idx="10144" formatCode="General">
                  <c:v>0.20893600000000018</c:v>
                </c:pt>
                <c:pt idx="10145" formatCode="General">
                  <c:v>0.20895600000000011</c:v>
                </c:pt>
                <c:pt idx="10146" formatCode="General">
                  <c:v>0.20897700000000011</c:v>
                </c:pt>
                <c:pt idx="10147" formatCode="General">
                  <c:v>0.20899700000000018</c:v>
                </c:pt>
                <c:pt idx="10148" formatCode="General">
                  <c:v>0.20901800000000012</c:v>
                </c:pt>
                <c:pt idx="10149" formatCode="General">
                  <c:v>0.20903900000000011</c:v>
                </c:pt>
                <c:pt idx="10150" formatCode="General">
                  <c:v>0.20905899999999999</c:v>
                </c:pt>
                <c:pt idx="10151" formatCode="General">
                  <c:v>0.20907999999999999</c:v>
                </c:pt>
                <c:pt idx="10152" formatCode="General">
                  <c:v>0.20910000000000001</c:v>
                </c:pt>
                <c:pt idx="10153" formatCode="General">
                  <c:v>0.209121</c:v>
                </c:pt>
                <c:pt idx="10154" formatCode="General">
                  <c:v>0.20914099999999999</c:v>
                </c:pt>
                <c:pt idx="10155" formatCode="General">
                  <c:v>0.20916199999999999</c:v>
                </c:pt>
                <c:pt idx="10156" formatCode="General">
                  <c:v>0.20918300000000001</c:v>
                </c:pt>
                <c:pt idx="10157" formatCode="General">
                  <c:v>0.20920400000000011</c:v>
                </c:pt>
                <c:pt idx="10158" formatCode="General">
                  <c:v>0.20922399999999999</c:v>
                </c:pt>
                <c:pt idx="10159" formatCode="General">
                  <c:v>0.20924500000000013</c:v>
                </c:pt>
                <c:pt idx="10160" formatCode="General">
                  <c:v>0.20926500000000012</c:v>
                </c:pt>
                <c:pt idx="10161" formatCode="General">
                  <c:v>0.20928600000000011</c:v>
                </c:pt>
                <c:pt idx="10162" formatCode="General">
                  <c:v>0.20930599999999999</c:v>
                </c:pt>
                <c:pt idx="10163" formatCode="General">
                  <c:v>0.20932700000000001</c:v>
                </c:pt>
                <c:pt idx="10164" formatCode="General">
                  <c:v>0.20934800000000012</c:v>
                </c:pt>
                <c:pt idx="10165" formatCode="General">
                  <c:v>0.20936800000000011</c:v>
                </c:pt>
                <c:pt idx="10166" formatCode="General">
                  <c:v>0.20938899999999999</c:v>
                </c:pt>
                <c:pt idx="10167" formatCode="General">
                  <c:v>0.20940900000000018</c:v>
                </c:pt>
                <c:pt idx="10168" formatCode="General">
                  <c:v>0.20943000000000012</c:v>
                </c:pt>
                <c:pt idx="10169" formatCode="General">
                  <c:v>0.20945000000000011</c:v>
                </c:pt>
                <c:pt idx="10170" formatCode="General">
                  <c:v>0.20947099999999999</c:v>
                </c:pt>
                <c:pt idx="10171" formatCode="General">
                  <c:v>0.20949200000000018</c:v>
                </c:pt>
                <c:pt idx="10172" formatCode="General">
                  <c:v>0.20951300000000012</c:v>
                </c:pt>
                <c:pt idx="10173" formatCode="General">
                  <c:v>0.20953300000000011</c:v>
                </c:pt>
                <c:pt idx="10174" formatCode="General">
                  <c:v>0.20955399999999999</c:v>
                </c:pt>
                <c:pt idx="10175" formatCode="General">
                  <c:v>0.20957400000000001</c:v>
                </c:pt>
                <c:pt idx="10176" formatCode="General">
                  <c:v>0.20959400000000011</c:v>
                </c:pt>
                <c:pt idx="10177" formatCode="General">
                  <c:v>0.20961500000000011</c:v>
                </c:pt>
                <c:pt idx="10178" formatCode="General">
                  <c:v>0.20963499999999999</c:v>
                </c:pt>
                <c:pt idx="10179" formatCode="General">
                  <c:v>0.20965700000000001</c:v>
                </c:pt>
                <c:pt idx="10180" formatCode="General">
                  <c:v>0.209677</c:v>
                </c:pt>
                <c:pt idx="10181" formatCode="General">
                  <c:v>0.20969800000000011</c:v>
                </c:pt>
                <c:pt idx="10182" formatCode="General">
                  <c:v>0.20971800000000018</c:v>
                </c:pt>
                <c:pt idx="10183" formatCode="General">
                  <c:v>0.20973900000000012</c:v>
                </c:pt>
                <c:pt idx="10184" formatCode="General">
                  <c:v>0.20975900000000011</c:v>
                </c:pt>
                <c:pt idx="10185" formatCode="General">
                  <c:v>0.20977999999999999</c:v>
                </c:pt>
                <c:pt idx="10186" formatCode="General">
                  <c:v>0.20980000000000001</c:v>
                </c:pt>
                <c:pt idx="10187" formatCode="General">
                  <c:v>0.20982100000000001</c:v>
                </c:pt>
                <c:pt idx="10188" formatCode="General">
                  <c:v>0.20984200000000011</c:v>
                </c:pt>
                <c:pt idx="10189" formatCode="General">
                  <c:v>0.20986299999999999</c:v>
                </c:pt>
                <c:pt idx="10190" formatCode="General">
                  <c:v>0.20988299999999999</c:v>
                </c:pt>
                <c:pt idx="10191" formatCode="General">
                  <c:v>0.20990300000000012</c:v>
                </c:pt>
                <c:pt idx="10192" formatCode="General">
                  <c:v>0.20992400000000011</c:v>
                </c:pt>
                <c:pt idx="10193" formatCode="General">
                  <c:v>0.20994500000000019</c:v>
                </c:pt>
                <c:pt idx="10194" formatCode="General">
                  <c:v>0.20996500000000018</c:v>
                </c:pt>
                <c:pt idx="10195" formatCode="General">
                  <c:v>0.20998600000000012</c:v>
                </c:pt>
                <c:pt idx="10196" formatCode="General">
                  <c:v>0.21000700000000011</c:v>
                </c:pt>
                <c:pt idx="10197" formatCode="General">
                  <c:v>0.21002699999999999</c:v>
                </c:pt>
                <c:pt idx="10198" formatCode="General">
                  <c:v>0.21004800000000018</c:v>
                </c:pt>
                <c:pt idx="10199" formatCode="General">
                  <c:v>0.21006800000000012</c:v>
                </c:pt>
                <c:pt idx="10200" formatCode="General">
                  <c:v>0.21008900000000011</c:v>
                </c:pt>
                <c:pt idx="10201" formatCode="General">
                  <c:v>0.21010899999999999</c:v>
                </c:pt>
                <c:pt idx="10202" formatCode="General">
                  <c:v>0.21013000000000001</c:v>
                </c:pt>
                <c:pt idx="10203" formatCode="General">
                  <c:v>0.210151</c:v>
                </c:pt>
                <c:pt idx="10204" formatCode="General">
                  <c:v>0.210171</c:v>
                </c:pt>
                <c:pt idx="10205" formatCode="General">
                  <c:v>0.21019199999999999</c:v>
                </c:pt>
                <c:pt idx="10206" formatCode="General">
                  <c:v>0.21021200000000018</c:v>
                </c:pt>
                <c:pt idx="10207" formatCode="General">
                  <c:v>0.21023300000000011</c:v>
                </c:pt>
                <c:pt idx="10208" formatCode="General">
                  <c:v>0.21025300000000011</c:v>
                </c:pt>
                <c:pt idx="10209" formatCode="General">
                  <c:v>0.21027399999999999</c:v>
                </c:pt>
                <c:pt idx="10210" formatCode="General">
                  <c:v>0.21029500000000018</c:v>
                </c:pt>
                <c:pt idx="10211" formatCode="General">
                  <c:v>0.21031600000000011</c:v>
                </c:pt>
                <c:pt idx="10212" formatCode="General">
                  <c:v>0.21033600000000011</c:v>
                </c:pt>
                <c:pt idx="10213" formatCode="General">
                  <c:v>0.21035699999999999</c:v>
                </c:pt>
                <c:pt idx="10214" formatCode="General">
                  <c:v>0.21037700000000001</c:v>
                </c:pt>
                <c:pt idx="10215" formatCode="General">
                  <c:v>0.21039800000000011</c:v>
                </c:pt>
                <c:pt idx="10216" formatCode="General">
                  <c:v>0.21041800000000019</c:v>
                </c:pt>
                <c:pt idx="10217" formatCode="General">
                  <c:v>0.21043900000000013</c:v>
                </c:pt>
                <c:pt idx="10218" formatCode="General">
                  <c:v>0.21046000000000012</c:v>
                </c:pt>
                <c:pt idx="10219" formatCode="General">
                  <c:v>0.21048000000000011</c:v>
                </c:pt>
                <c:pt idx="10220" formatCode="General">
                  <c:v>0.21050099999999999</c:v>
                </c:pt>
                <c:pt idx="10221" formatCode="General">
                  <c:v>0.21052100000000001</c:v>
                </c:pt>
                <c:pt idx="10222" formatCode="General">
                  <c:v>0.21054200000000012</c:v>
                </c:pt>
                <c:pt idx="10223" formatCode="General">
                  <c:v>0.21056300000000011</c:v>
                </c:pt>
                <c:pt idx="10224" formatCode="General">
                  <c:v>0.21058399999999999</c:v>
                </c:pt>
                <c:pt idx="10225" formatCode="General">
                  <c:v>0.21060400000000001</c:v>
                </c:pt>
                <c:pt idx="10226" formatCode="General">
                  <c:v>0.21062500000000001</c:v>
                </c:pt>
                <c:pt idx="10227" formatCode="General">
                  <c:v>0.21064500000000011</c:v>
                </c:pt>
                <c:pt idx="10228" formatCode="General">
                  <c:v>0.21066599999999999</c:v>
                </c:pt>
                <c:pt idx="10229" formatCode="General">
                  <c:v>0.21068600000000001</c:v>
                </c:pt>
                <c:pt idx="10230" formatCode="General">
                  <c:v>0.21070700000000012</c:v>
                </c:pt>
                <c:pt idx="10231" formatCode="General">
                  <c:v>0.21072800000000011</c:v>
                </c:pt>
                <c:pt idx="10232" formatCode="General">
                  <c:v>0.21074800000000019</c:v>
                </c:pt>
                <c:pt idx="10233" formatCode="General">
                  <c:v>0.21076900000000018</c:v>
                </c:pt>
                <c:pt idx="10234" formatCode="General">
                  <c:v>0.21078900000000012</c:v>
                </c:pt>
                <c:pt idx="10235" formatCode="General">
                  <c:v>0.21081000000000011</c:v>
                </c:pt>
                <c:pt idx="10236" formatCode="General">
                  <c:v>0.21082999999999999</c:v>
                </c:pt>
                <c:pt idx="10237" formatCode="General">
                  <c:v>0.21085100000000001</c:v>
                </c:pt>
                <c:pt idx="10238" formatCode="General">
                  <c:v>0.210872</c:v>
                </c:pt>
                <c:pt idx="10239" formatCode="General">
                  <c:v>0.21089200000000011</c:v>
                </c:pt>
                <c:pt idx="10240" formatCode="General">
                  <c:v>0.21091300000000018</c:v>
                </c:pt>
                <c:pt idx="10241" formatCode="General">
                  <c:v>0.21093400000000018</c:v>
                </c:pt>
                <c:pt idx="10242" formatCode="General">
                  <c:v>0.21095400000000011</c:v>
                </c:pt>
                <c:pt idx="10243" formatCode="General">
                  <c:v>0.21097399999999999</c:v>
                </c:pt>
                <c:pt idx="10244" formatCode="General">
                  <c:v>0.21099500000000018</c:v>
                </c:pt>
                <c:pt idx="10245" formatCode="General">
                  <c:v>0.21101600000000012</c:v>
                </c:pt>
                <c:pt idx="10246" formatCode="General">
                  <c:v>0.21103700000000011</c:v>
                </c:pt>
                <c:pt idx="10247" formatCode="General">
                  <c:v>0.21105699999999999</c:v>
                </c:pt>
                <c:pt idx="10248" formatCode="General">
                  <c:v>0.21107799999999999</c:v>
                </c:pt>
                <c:pt idx="10249" formatCode="General">
                  <c:v>0.21109800000000012</c:v>
                </c:pt>
                <c:pt idx="10250" formatCode="General">
                  <c:v>0.21111900000000011</c:v>
                </c:pt>
                <c:pt idx="10251" formatCode="General">
                  <c:v>0.21113899999999999</c:v>
                </c:pt>
                <c:pt idx="10252" formatCode="General">
                  <c:v>0.21115999999999999</c:v>
                </c:pt>
                <c:pt idx="10253" formatCode="General">
                  <c:v>0.21118000000000001</c:v>
                </c:pt>
                <c:pt idx="10254" formatCode="General">
                  <c:v>0.21120200000000011</c:v>
                </c:pt>
                <c:pt idx="10255" formatCode="General">
                  <c:v>0.21122199999999999</c:v>
                </c:pt>
                <c:pt idx="10256" formatCode="General">
                  <c:v>0.21124300000000013</c:v>
                </c:pt>
                <c:pt idx="10257" formatCode="General">
                  <c:v>0.21126300000000012</c:v>
                </c:pt>
                <c:pt idx="10258" formatCode="General">
                  <c:v>0.21128300000000011</c:v>
                </c:pt>
                <c:pt idx="10259" formatCode="General">
                  <c:v>0.21130399999999999</c:v>
                </c:pt>
                <c:pt idx="10260" formatCode="General">
                  <c:v>0.21132400000000001</c:v>
                </c:pt>
                <c:pt idx="10261" formatCode="General">
                  <c:v>0.21134500000000012</c:v>
                </c:pt>
                <c:pt idx="10262" formatCode="General">
                  <c:v>0.21136600000000011</c:v>
                </c:pt>
                <c:pt idx="10263" formatCode="General">
                  <c:v>0.21138699999999999</c:v>
                </c:pt>
                <c:pt idx="10264" formatCode="General">
                  <c:v>0.21140700000000018</c:v>
                </c:pt>
                <c:pt idx="10265" formatCode="General">
                  <c:v>0.21142800000000012</c:v>
                </c:pt>
                <c:pt idx="10266" formatCode="General">
                  <c:v>0.21144800000000022</c:v>
                </c:pt>
                <c:pt idx="10267" formatCode="General">
                  <c:v>0.21146900000000018</c:v>
                </c:pt>
                <c:pt idx="10268" formatCode="General">
                  <c:v>0.21148900000000018</c:v>
                </c:pt>
                <c:pt idx="10269" formatCode="General">
                  <c:v>0.21151000000000011</c:v>
                </c:pt>
                <c:pt idx="10270" formatCode="General">
                  <c:v>0.21153100000000011</c:v>
                </c:pt>
                <c:pt idx="10271" formatCode="General">
                  <c:v>0.21155099999999999</c:v>
                </c:pt>
                <c:pt idx="10272" formatCode="General">
                  <c:v>0.21157200000000001</c:v>
                </c:pt>
                <c:pt idx="10273" formatCode="General">
                  <c:v>0.21159200000000011</c:v>
                </c:pt>
                <c:pt idx="10274" formatCode="General">
                  <c:v>0.21161300000000011</c:v>
                </c:pt>
                <c:pt idx="10275" formatCode="General">
                  <c:v>0.21163299999999999</c:v>
                </c:pt>
                <c:pt idx="10276" formatCode="General">
                  <c:v>0.21165400000000001</c:v>
                </c:pt>
                <c:pt idx="10277" formatCode="General">
                  <c:v>0.211675</c:v>
                </c:pt>
                <c:pt idx="10278" formatCode="General">
                  <c:v>0.21169600000000011</c:v>
                </c:pt>
                <c:pt idx="10279" formatCode="General">
                  <c:v>0.21171600000000018</c:v>
                </c:pt>
                <c:pt idx="10280" formatCode="General">
                  <c:v>0.21173700000000012</c:v>
                </c:pt>
                <c:pt idx="10281" formatCode="General">
                  <c:v>0.21175700000000011</c:v>
                </c:pt>
                <c:pt idx="10282" formatCode="General">
                  <c:v>0.21177799999999999</c:v>
                </c:pt>
                <c:pt idx="10283" formatCode="General">
                  <c:v>0.21179800000000013</c:v>
                </c:pt>
                <c:pt idx="10284" formatCode="General">
                  <c:v>0.21181900000000012</c:v>
                </c:pt>
                <c:pt idx="10285" formatCode="General">
                  <c:v>0.21184000000000011</c:v>
                </c:pt>
                <c:pt idx="10286" formatCode="General">
                  <c:v>0.21185999999999999</c:v>
                </c:pt>
                <c:pt idx="10287" formatCode="General">
                  <c:v>0.21188100000000001</c:v>
                </c:pt>
                <c:pt idx="10288" formatCode="General">
                  <c:v>0.21190100000000012</c:v>
                </c:pt>
                <c:pt idx="10289" formatCode="General">
                  <c:v>0.21192200000000011</c:v>
                </c:pt>
                <c:pt idx="10290" formatCode="General">
                  <c:v>0.21194200000000019</c:v>
                </c:pt>
                <c:pt idx="10291" formatCode="General">
                  <c:v>0.21196400000000018</c:v>
                </c:pt>
                <c:pt idx="10292" formatCode="General">
                  <c:v>0.21198400000000012</c:v>
                </c:pt>
                <c:pt idx="10293" formatCode="General">
                  <c:v>0.21200500000000011</c:v>
                </c:pt>
                <c:pt idx="10294" formatCode="General">
                  <c:v>0.21202499999999999</c:v>
                </c:pt>
                <c:pt idx="10295" formatCode="General">
                  <c:v>0.21204600000000018</c:v>
                </c:pt>
                <c:pt idx="10296" formatCode="General">
                  <c:v>0.21206600000000012</c:v>
                </c:pt>
                <c:pt idx="10297" formatCode="General">
                  <c:v>0.21208700000000011</c:v>
                </c:pt>
                <c:pt idx="10298" formatCode="General">
                  <c:v>0.21210799999999999</c:v>
                </c:pt>
                <c:pt idx="10299" formatCode="General">
                  <c:v>0.21212800000000001</c:v>
                </c:pt>
                <c:pt idx="10300" formatCode="General">
                  <c:v>0.21214900000000012</c:v>
                </c:pt>
                <c:pt idx="10301" formatCode="General">
                  <c:v>0.21216900000000011</c:v>
                </c:pt>
                <c:pt idx="10302" formatCode="General">
                  <c:v>0.21218999999999999</c:v>
                </c:pt>
                <c:pt idx="10303" formatCode="General">
                  <c:v>0.21221000000000018</c:v>
                </c:pt>
                <c:pt idx="10304" formatCode="General">
                  <c:v>0.21223100000000011</c:v>
                </c:pt>
                <c:pt idx="10305" formatCode="General">
                  <c:v>0.21225200000000011</c:v>
                </c:pt>
                <c:pt idx="10306" formatCode="General">
                  <c:v>0.21227299999999999</c:v>
                </c:pt>
                <c:pt idx="10307" formatCode="General">
                  <c:v>0.21229300000000012</c:v>
                </c:pt>
                <c:pt idx="10308" formatCode="General">
                  <c:v>0.21231400000000011</c:v>
                </c:pt>
                <c:pt idx="10309" formatCode="General">
                  <c:v>0.21233399999999999</c:v>
                </c:pt>
                <c:pt idx="10310" formatCode="General">
                  <c:v>0.21235399999999999</c:v>
                </c:pt>
                <c:pt idx="10311" formatCode="General">
                  <c:v>0.21237500000000001</c:v>
                </c:pt>
                <c:pt idx="10312" formatCode="General">
                  <c:v>0.21239600000000011</c:v>
                </c:pt>
                <c:pt idx="10313" formatCode="General">
                  <c:v>0.21241600000000019</c:v>
                </c:pt>
                <c:pt idx="10314" formatCode="General">
                  <c:v>0.21243700000000013</c:v>
                </c:pt>
                <c:pt idx="10315" formatCode="General">
                  <c:v>0.21245800000000012</c:v>
                </c:pt>
                <c:pt idx="10316" formatCode="General">
                  <c:v>0.21247800000000011</c:v>
                </c:pt>
                <c:pt idx="10317" formatCode="General">
                  <c:v>0.21249900000000019</c:v>
                </c:pt>
                <c:pt idx="10318" formatCode="General">
                  <c:v>0.21251900000000018</c:v>
                </c:pt>
                <c:pt idx="10319" formatCode="General">
                  <c:v>0.21254000000000012</c:v>
                </c:pt>
                <c:pt idx="10320" formatCode="General">
                  <c:v>0.21256100000000011</c:v>
                </c:pt>
                <c:pt idx="10321" formatCode="General">
                  <c:v>0.21258199999999999</c:v>
                </c:pt>
                <c:pt idx="10322" formatCode="General">
                  <c:v>0.21260200000000001</c:v>
                </c:pt>
                <c:pt idx="10323" formatCode="General">
                  <c:v>0.21262300000000001</c:v>
                </c:pt>
                <c:pt idx="10324" formatCode="General">
                  <c:v>0.21264300000000011</c:v>
                </c:pt>
                <c:pt idx="10325" formatCode="General">
                  <c:v>0.21266299999999999</c:v>
                </c:pt>
                <c:pt idx="10326" formatCode="General">
                  <c:v>0.21268400000000001</c:v>
                </c:pt>
                <c:pt idx="10327" formatCode="General">
                  <c:v>0.21270400000000012</c:v>
                </c:pt>
                <c:pt idx="10328" formatCode="General">
                  <c:v>0.21272600000000011</c:v>
                </c:pt>
                <c:pt idx="10329" formatCode="General">
                  <c:v>0.21274600000000018</c:v>
                </c:pt>
                <c:pt idx="10330" formatCode="General">
                  <c:v>0.21276700000000018</c:v>
                </c:pt>
                <c:pt idx="10331" formatCode="General">
                  <c:v>0.21278700000000011</c:v>
                </c:pt>
                <c:pt idx="10332" formatCode="General">
                  <c:v>0.21280800000000011</c:v>
                </c:pt>
                <c:pt idx="10333" formatCode="General">
                  <c:v>0.21282799999999999</c:v>
                </c:pt>
                <c:pt idx="10334" formatCode="General">
                  <c:v>0.21284900000000018</c:v>
                </c:pt>
                <c:pt idx="10335" formatCode="General">
                  <c:v>0.21286900000000011</c:v>
                </c:pt>
                <c:pt idx="10336" formatCode="General">
                  <c:v>0.21289000000000011</c:v>
                </c:pt>
                <c:pt idx="10337" formatCode="General">
                  <c:v>0.21291100000000018</c:v>
                </c:pt>
                <c:pt idx="10338" formatCode="General">
                  <c:v>0.21293100000000012</c:v>
                </c:pt>
                <c:pt idx="10339" formatCode="General">
                  <c:v>0.21295200000000011</c:v>
                </c:pt>
                <c:pt idx="10340" formatCode="General">
                  <c:v>0.21297199999999999</c:v>
                </c:pt>
                <c:pt idx="10341" formatCode="General">
                  <c:v>0.21299300000000018</c:v>
                </c:pt>
                <c:pt idx="10342" formatCode="General">
                  <c:v>0.21301300000000012</c:v>
                </c:pt>
                <c:pt idx="10343" formatCode="General">
                  <c:v>0.21303400000000011</c:v>
                </c:pt>
                <c:pt idx="10344" formatCode="General">
                  <c:v>0.21305499999999999</c:v>
                </c:pt>
                <c:pt idx="10345" formatCode="General">
                  <c:v>0.21307599999999999</c:v>
                </c:pt>
                <c:pt idx="10346" formatCode="General">
                  <c:v>0.21309600000000012</c:v>
                </c:pt>
                <c:pt idx="10347" formatCode="General">
                  <c:v>0.21311700000000011</c:v>
                </c:pt>
                <c:pt idx="10348" formatCode="General">
                  <c:v>0.21313699999999999</c:v>
                </c:pt>
                <c:pt idx="10349" formatCode="General">
                  <c:v>0.21315799999999999</c:v>
                </c:pt>
                <c:pt idx="10350" formatCode="General">
                  <c:v>0.21317900000000001</c:v>
                </c:pt>
                <c:pt idx="10351" formatCode="General">
                  <c:v>0.21319900000000011</c:v>
                </c:pt>
                <c:pt idx="10352" formatCode="General">
                  <c:v>0.2132200000000001</c:v>
                </c:pt>
                <c:pt idx="10353" formatCode="General">
                  <c:v>0.21324000000000018</c:v>
                </c:pt>
                <c:pt idx="10354" formatCode="General">
                  <c:v>0.21326100000000012</c:v>
                </c:pt>
                <c:pt idx="10355" formatCode="General">
                  <c:v>0.21328100000000011</c:v>
                </c:pt>
                <c:pt idx="10356" formatCode="General">
                  <c:v>0.21330199999999999</c:v>
                </c:pt>
                <c:pt idx="10357" formatCode="General">
                  <c:v>0.21332200000000001</c:v>
                </c:pt>
                <c:pt idx="10358" formatCode="General">
                  <c:v>0.21334300000000012</c:v>
                </c:pt>
                <c:pt idx="10359" formatCode="General">
                  <c:v>0.21336400000000011</c:v>
                </c:pt>
                <c:pt idx="10360" formatCode="General">
                  <c:v>0.21338499999999999</c:v>
                </c:pt>
                <c:pt idx="10361" formatCode="General">
                  <c:v>0.21340500000000018</c:v>
                </c:pt>
                <c:pt idx="10362" formatCode="General">
                  <c:v>0.21342600000000012</c:v>
                </c:pt>
                <c:pt idx="10363" formatCode="General">
                  <c:v>0.21344600000000022</c:v>
                </c:pt>
                <c:pt idx="10364" formatCode="General">
                  <c:v>0.21346600000000018</c:v>
                </c:pt>
                <c:pt idx="10365" formatCode="General">
                  <c:v>0.21348800000000018</c:v>
                </c:pt>
                <c:pt idx="10366" formatCode="General">
                  <c:v>0.21350800000000011</c:v>
                </c:pt>
                <c:pt idx="10367" formatCode="General">
                  <c:v>0.21352900000000011</c:v>
                </c:pt>
                <c:pt idx="10368" formatCode="General">
                  <c:v>0.21354900000000018</c:v>
                </c:pt>
                <c:pt idx="10369" formatCode="General">
                  <c:v>0.21357000000000001</c:v>
                </c:pt>
                <c:pt idx="10370" formatCode="General">
                  <c:v>0.21359000000000011</c:v>
                </c:pt>
                <c:pt idx="10371" formatCode="General">
                  <c:v>0.21361100000000011</c:v>
                </c:pt>
                <c:pt idx="10372" formatCode="General">
                  <c:v>0.21363199999999999</c:v>
                </c:pt>
                <c:pt idx="10373" formatCode="General">
                  <c:v>0.21365300000000001</c:v>
                </c:pt>
                <c:pt idx="10374" formatCode="General">
                  <c:v>0.213673</c:v>
                </c:pt>
                <c:pt idx="10375" formatCode="General">
                  <c:v>0.21369400000000011</c:v>
                </c:pt>
                <c:pt idx="10376" formatCode="General">
                  <c:v>0.21371400000000018</c:v>
                </c:pt>
                <c:pt idx="10377" formatCode="General">
                  <c:v>0.21373400000000012</c:v>
                </c:pt>
                <c:pt idx="10378" formatCode="General">
                  <c:v>0.21375500000000011</c:v>
                </c:pt>
                <c:pt idx="10379" formatCode="General">
                  <c:v>0.21377599999999999</c:v>
                </c:pt>
                <c:pt idx="10380" formatCode="General">
                  <c:v>0.21379700000000013</c:v>
                </c:pt>
                <c:pt idx="10381" formatCode="General">
                  <c:v>0.21381700000000012</c:v>
                </c:pt>
                <c:pt idx="10382" formatCode="General">
                  <c:v>0.21383800000000011</c:v>
                </c:pt>
                <c:pt idx="10383" formatCode="General">
                  <c:v>0.21385799999999999</c:v>
                </c:pt>
                <c:pt idx="10384" formatCode="General">
                  <c:v>0.21387900000000001</c:v>
                </c:pt>
                <c:pt idx="10385" formatCode="General">
                  <c:v>0.21389900000000012</c:v>
                </c:pt>
                <c:pt idx="10386" formatCode="General">
                  <c:v>0.21392000000000011</c:v>
                </c:pt>
                <c:pt idx="10387" formatCode="General">
                  <c:v>0.21394100000000019</c:v>
                </c:pt>
                <c:pt idx="10388" formatCode="General">
                  <c:v>0.21396100000000018</c:v>
                </c:pt>
                <c:pt idx="10389" formatCode="General">
                  <c:v>0.21398200000000012</c:v>
                </c:pt>
                <c:pt idx="10390" formatCode="General">
                  <c:v>0.21400200000000011</c:v>
                </c:pt>
                <c:pt idx="10391" formatCode="General">
                  <c:v>0.21402299999999999</c:v>
                </c:pt>
                <c:pt idx="10392" formatCode="General">
                  <c:v>0.21404300000000018</c:v>
                </c:pt>
                <c:pt idx="10393" formatCode="General">
                  <c:v>0.21406400000000012</c:v>
                </c:pt>
                <c:pt idx="10394" formatCode="General">
                  <c:v>0.21408500000000011</c:v>
                </c:pt>
                <c:pt idx="10395" formatCode="General">
                  <c:v>0.21410599999999999</c:v>
                </c:pt>
                <c:pt idx="10396" formatCode="General">
                  <c:v>0.21412600000000001</c:v>
                </c:pt>
                <c:pt idx="10397" formatCode="General">
                  <c:v>0.21414700000000012</c:v>
                </c:pt>
                <c:pt idx="10398" formatCode="General">
                  <c:v>0.21416700000000011</c:v>
                </c:pt>
                <c:pt idx="10399" formatCode="General">
                  <c:v>0.21418799999999999</c:v>
                </c:pt>
                <c:pt idx="10400" formatCode="General">
                  <c:v>0.21420800000000018</c:v>
                </c:pt>
                <c:pt idx="10401" formatCode="General">
                  <c:v>0.21422900000000011</c:v>
                </c:pt>
                <c:pt idx="10402" formatCode="General">
                  <c:v>0.21425000000000011</c:v>
                </c:pt>
                <c:pt idx="10403" formatCode="General">
                  <c:v>0.21427099999999999</c:v>
                </c:pt>
                <c:pt idx="10404" formatCode="General">
                  <c:v>0.21429100000000012</c:v>
                </c:pt>
                <c:pt idx="10405" formatCode="General">
                  <c:v>0.21431100000000011</c:v>
                </c:pt>
                <c:pt idx="10406" formatCode="General">
                  <c:v>0.21433199999999999</c:v>
                </c:pt>
                <c:pt idx="10407" formatCode="General">
                  <c:v>0.21435199999999999</c:v>
                </c:pt>
                <c:pt idx="10408" formatCode="General">
                  <c:v>0.21437300000000001</c:v>
                </c:pt>
                <c:pt idx="10409" formatCode="General">
                  <c:v>0.21439300000000011</c:v>
                </c:pt>
                <c:pt idx="10410" formatCode="General">
                  <c:v>0.21441400000000019</c:v>
                </c:pt>
                <c:pt idx="10411" formatCode="General">
                  <c:v>0.21443500000000013</c:v>
                </c:pt>
                <c:pt idx="10412" formatCode="General">
                  <c:v>0.21445600000000012</c:v>
                </c:pt>
                <c:pt idx="10413" formatCode="General">
                  <c:v>0.21447600000000011</c:v>
                </c:pt>
                <c:pt idx="10414" formatCode="General">
                  <c:v>0.21449700000000019</c:v>
                </c:pt>
                <c:pt idx="10415" formatCode="General">
                  <c:v>0.21451700000000018</c:v>
                </c:pt>
                <c:pt idx="10416" formatCode="General">
                  <c:v>0.21453800000000012</c:v>
                </c:pt>
                <c:pt idx="10417" formatCode="General">
                  <c:v>0.21455800000000011</c:v>
                </c:pt>
                <c:pt idx="10418" formatCode="General">
                  <c:v>0.21457899999999999</c:v>
                </c:pt>
                <c:pt idx="10419" formatCode="General">
                  <c:v>0.21460000000000001</c:v>
                </c:pt>
                <c:pt idx="10420" formatCode="General">
                  <c:v>0.21462000000000001</c:v>
                </c:pt>
                <c:pt idx="10421" formatCode="General">
                  <c:v>0.21464100000000011</c:v>
                </c:pt>
                <c:pt idx="10422" formatCode="General">
                  <c:v>0.21466099999999999</c:v>
                </c:pt>
                <c:pt idx="10423" formatCode="General">
                  <c:v>0.21468200000000001</c:v>
                </c:pt>
                <c:pt idx="10424" formatCode="General">
                  <c:v>0.21470200000000011</c:v>
                </c:pt>
                <c:pt idx="10425" formatCode="General">
                  <c:v>0.21472300000000011</c:v>
                </c:pt>
                <c:pt idx="10426" formatCode="General">
                  <c:v>0.21474400000000018</c:v>
                </c:pt>
                <c:pt idx="10427" formatCode="General">
                  <c:v>0.21476500000000018</c:v>
                </c:pt>
                <c:pt idx="10428" formatCode="General">
                  <c:v>0.21478500000000011</c:v>
                </c:pt>
                <c:pt idx="10429" formatCode="General">
                  <c:v>0.21480600000000011</c:v>
                </c:pt>
                <c:pt idx="10430" formatCode="General">
                  <c:v>0.21482599999999999</c:v>
                </c:pt>
                <c:pt idx="10431" formatCode="General">
                  <c:v>0.21484600000000012</c:v>
                </c:pt>
                <c:pt idx="10432" formatCode="General">
                  <c:v>0.21486700000000011</c:v>
                </c:pt>
                <c:pt idx="10433" formatCode="General">
                  <c:v>0.21488800000000011</c:v>
                </c:pt>
                <c:pt idx="10434" formatCode="General">
                  <c:v>0.21490900000000018</c:v>
                </c:pt>
                <c:pt idx="10435" formatCode="General">
                  <c:v>0.21492900000000012</c:v>
                </c:pt>
                <c:pt idx="10436" formatCode="General">
                  <c:v>0.21495000000000011</c:v>
                </c:pt>
                <c:pt idx="10437" formatCode="General">
                  <c:v>0.21497000000000011</c:v>
                </c:pt>
                <c:pt idx="10438" formatCode="General">
                  <c:v>0.21499100000000018</c:v>
                </c:pt>
                <c:pt idx="10439" formatCode="General">
                  <c:v>0.21501200000000012</c:v>
                </c:pt>
                <c:pt idx="10440" formatCode="General">
                  <c:v>0.21503300000000011</c:v>
                </c:pt>
                <c:pt idx="10441" formatCode="General">
                  <c:v>0.21505299999999999</c:v>
                </c:pt>
                <c:pt idx="10442" formatCode="General">
                  <c:v>0.21507399999999999</c:v>
                </c:pt>
                <c:pt idx="10443" formatCode="General">
                  <c:v>0.21509400000000012</c:v>
                </c:pt>
                <c:pt idx="10444" formatCode="General">
                  <c:v>0.21511400000000011</c:v>
                </c:pt>
                <c:pt idx="10445" formatCode="General">
                  <c:v>0.21513499999999999</c:v>
                </c:pt>
                <c:pt idx="10446" formatCode="General">
                  <c:v>0.21515599999999999</c:v>
                </c:pt>
                <c:pt idx="10447" formatCode="General">
                  <c:v>0.21517700000000001</c:v>
                </c:pt>
                <c:pt idx="10448" formatCode="General">
                  <c:v>0.21519700000000011</c:v>
                </c:pt>
                <c:pt idx="10449" formatCode="General">
                  <c:v>0.21521800000000019</c:v>
                </c:pt>
                <c:pt idx="10450" formatCode="General">
                  <c:v>0.21523800000000018</c:v>
                </c:pt>
                <c:pt idx="10451" formatCode="General">
                  <c:v>0.21525900000000012</c:v>
                </c:pt>
                <c:pt idx="10452" formatCode="General">
                  <c:v>0.21527900000000011</c:v>
                </c:pt>
                <c:pt idx="10453" formatCode="General">
                  <c:v>0.2153000000000001</c:v>
                </c:pt>
                <c:pt idx="10454" formatCode="General">
                  <c:v>0.21532100000000001</c:v>
                </c:pt>
                <c:pt idx="10455" formatCode="General">
                  <c:v>0.21534200000000012</c:v>
                </c:pt>
                <c:pt idx="10456" formatCode="General">
                  <c:v>0.21536200000000011</c:v>
                </c:pt>
                <c:pt idx="10457" formatCode="General">
                  <c:v>0.21538199999999999</c:v>
                </c:pt>
                <c:pt idx="10458" formatCode="General">
                  <c:v>0.21540300000000018</c:v>
                </c:pt>
                <c:pt idx="10459" formatCode="General">
                  <c:v>0.21542300000000011</c:v>
                </c:pt>
                <c:pt idx="10460" formatCode="General">
                  <c:v>0.21544400000000022</c:v>
                </c:pt>
                <c:pt idx="10461" formatCode="General">
                  <c:v>0.21546500000000018</c:v>
                </c:pt>
                <c:pt idx="10462" formatCode="General">
                  <c:v>0.21548500000000018</c:v>
                </c:pt>
                <c:pt idx="10463" formatCode="General">
                  <c:v>0.21550600000000011</c:v>
                </c:pt>
                <c:pt idx="10464" formatCode="General">
                  <c:v>0.21552700000000011</c:v>
                </c:pt>
                <c:pt idx="10465" formatCode="General">
                  <c:v>0.21554700000000018</c:v>
                </c:pt>
                <c:pt idx="10466" formatCode="General">
                  <c:v>0.21556800000000018</c:v>
                </c:pt>
                <c:pt idx="10467" formatCode="General">
                  <c:v>0.21558800000000011</c:v>
                </c:pt>
                <c:pt idx="10468" formatCode="General">
                  <c:v>0.21560900000000011</c:v>
                </c:pt>
                <c:pt idx="10469" formatCode="General">
                  <c:v>0.21562999999999999</c:v>
                </c:pt>
                <c:pt idx="10470" formatCode="General">
                  <c:v>0.21565000000000001</c:v>
                </c:pt>
                <c:pt idx="10471" formatCode="General">
                  <c:v>0.215671</c:v>
                </c:pt>
                <c:pt idx="10472" formatCode="General">
                  <c:v>0.21569099999999999</c:v>
                </c:pt>
                <c:pt idx="10473" formatCode="General">
                  <c:v>0.21571200000000013</c:v>
                </c:pt>
                <c:pt idx="10474" formatCode="General">
                  <c:v>0.21573200000000012</c:v>
                </c:pt>
                <c:pt idx="10475" formatCode="General">
                  <c:v>0.21575300000000011</c:v>
                </c:pt>
                <c:pt idx="10476" formatCode="General">
                  <c:v>0.21577299999999999</c:v>
                </c:pt>
                <c:pt idx="10477" formatCode="General">
                  <c:v>0.21579500000000013</c:v>
                </c:pt>
                <c:pt idx="10478" formatCode="General">
                  <c:v>0.21581500000000012</c:v>
                </c:pt>
                <c:pt idx="10479" formatCode="General">
                  <c:v>0.21583600000000011</c:v>
                </c:pt>
                <c:pt idx="10480" formatCode="General">
                  <c:v>0.21585599999999999</c:v>
                </c:pt>
                <c:pt idx="10481" formatCode="General">
                  <c:v>0.21587700000000001</c:v>
                </c:pt>
                <c:pt idx="10482" formatCode="General">
                  <c:v>0.21589700000000012</c:v>
                </c:pt>
                <c:pt idx="10483" formatCode="General">
                  <c:v>0.21591800000000025</c:v>
                </c:pt>
                <c:pt idx="10484" formatCode="General">
                  <c:v>0.21593800000000019</c:v>
                </c:pt>
                <c:pt idx="10485" formatCode="General">
                  <c:v>0.21595900000000018</c:v>
                </c:pt>
                <c:pt idx="10486" formatCode="General">
                  <c:v>0.21598000000000012</c:v>
                </c:pt>
                <c:pt idx="10487" formatCode="General">
                  <c:v>0.21600000000000011</c:v>
                </c:pt>
                <c:pt idx="10488" formatCode="General">
                  <c:v>0.21602099999999999</c:v>
                </c:pt>
                <c:pt idx="10489" formatCode="General">
                  <c:v>0.21604100000000018</c:v>
                </c:pt>
                <c:pt idx="10490" formatCode="General">
                  <c:v>0.21606200000000012</c:v>
                </c:pt>
                <c:pt idx="10491" formatCode="General">
                  <c:v>0.21608200000000011</c:v>
                </c:pt>
                <c:pt idx="10492" formatCode="General">
                  <c:v>0.21610299999999999</c:v>
                </c:pt>
                <c:pt idx="10493" formatCode="General">
                  <c:v>0.21612400000000001</c:v>
                </c:pt>
                <c:pt idx="10494" formatCode="General">
                  <c:v>0.21614500000000011</c:v>
                </c:pt>
                <c:pt idx="10495" formatCode="General">
                  <c:v>0.21616500000000011</c:v>
                </c:pt>
                <c:pt idx="10496" formatCode="General">
                  <c:v>0.21618599999999999</c:v>
                </c:pt>
                <c:pt idx="10497" formatCode="General">
                  <c:v>0.21620600000000012</c:v>
                </c:pt>
                <c:pt idx="10498" formatCode="General">
                  <c:v>0.21622600000000011</c:v>
                </c:pt>
                <c:pt idx="10499" formatCode="General">
                  <c:v>0.21624700000000019</c:v>
                </c:pt>
                <c:pt idx="10500" formatCode="General">
                  <c:v>0.21626800000000018</c:v>
                </c:pt>
                <c:pt idx="10501" formatCode="General">
                  <c:v>0.21628900000000012</c:v>
                </c:pt>
                <c:pt idx="10502" formatCode="General">
                  <c:v>0.21630900000000011</c:v>
                </c:pt>
                <c:pt idx="10503" formatCode="General">
                  <c:v>0.21632999999999999</c:v>
                </c:pt>
                <c:pt idx="10504" formatCode="General">
                  <c:v>0.21635000000000001</c:v>
                </c:pt>
                <c:pt idx="10505" formatCode="General">
                  <c:v>0.21637100000000001</c:v>
                </c:pt>
                <c:pt idx="10506" formatCode="General">
                  <c:v>0.21639100000000011</c:v>
                </c:pt>
                <c:pt idx="10507" formatCode="General">
                  <c:v>0.21641300000000019</c:v>
                </c:pt>
                <c:pt idx="10508" formatCode="General">
                  <c:v>0.21643300000000013</c:v>
                </c:pt>
                <c:pt idx="10509" formatCode="General">
                  <c:v>0.21645400000000012</c:v>
                </c:pt>
                <c:pt idx="10510" formatCode="General">
                  <c:v>0.21647400000000011</c:v>
                </c:pt>
                <c:pt idx="10511" formatCode="General">
                  <c:v>0.21649400000000019</c:v>
                </c:pt>
                <c:pt idx="10512" formatCode="General">
                  <c:v>0.21651500000000018</c:v>
                </c:pt>
                <c:pt idx="10513" formatCode="General">
                  <c:v>0.21653600000000012</c:v>
                </c:pt>
                <c:pt idx="10514" formatCode="General">
                  <c:v>0.21655700000000011</c:v>
                </c:pt>
                <c:pt idx="10515" formatCode="General">
                  <c:v>0.21657699999999999</c:v>
                </c:pt>
                <c:pt idx="10516" formatCode="General">
                  <c:v>0.21659800000000018</c:v>
                </c:pt>
                <c:pt idx="10517" formatCode="General">
                  <c:v>0.21661800000000012</c:v>
                </c:pt>
                <c:pt idx="10518" formatCode="General">
                  <c:v>0.21663900000000011</c:v>
                </c:pt>
                <c:pt idx="10519" formatCode="General">
                  <c:v>0.21665899999999999</c:v>
                </c:pt>
                <c:pt idx="10520" formatCode="General">
                  <c:v>0.21668000000000001</c:v>
                </c:pt>
                <c:pt idx="10521" formatCode="General">
                  <c:v>0.21670100000000012</c:v>
                </c:pt>
                <c:pt idx="10522" formatCode="General">
                  <c:v>0.21672200000000011</c:v>
                </c:pt>
                <c:pt idx="10523" formatCode="General">
                  <c:v>0.21674200000000018</c:v>
                </c:pt>
                <c:pt idx="10524" formatCode="General">
                  <c:v>0.21676200000000018</c:v>
                </c:pt>
                <c:pt idx="10525" formatCode="General">
                  <c:v>0.21678300000000011</c:v>
                </c:pt>
                <c:pt idx="10526" formatCode="General">
                  <c:v>0.21680300000000011</c:v>
                </c:pt>
                <c:pt idx="10527" formatCode="General">
                  <c:v>0.21682399999999999</c:v>
                </c:pt>
                <c:pt idx="10528" formatCode="General">
                  <c:v>0.21684400000000012</c:v>
                </c:pt>
                <c:pt idx="10529" formatCode="General">
                  <c:v>0.21686600000000011</c:v>
                </c:pt>
                <c:pt idx="10530" formatCode="General">
                  <c:v>0.21688600000000011</c:v>
                </c:pt>
                <c:pt idx="10531" formatCode="General">
                  <c:v>0.21690700000000018</c:v>
                </c:pt>
                <c:pt idx="10532" formatCode="General">
                  <c:v>0.21692700000000012</c:v>
                </c:pt>
                <c:pt idx="10533" formatCode="General">
                  <c:v>0.21694800000000025</c:v>
                </c:pt>
                <c:pt idx="10534" formatCode="General">
                  <c:v>0.21696800000000019</c:v>
                </c:pt>
                <c:pt idx="10535" formatCode="General">
                  <c:v>0.21698900000000018</c:v>
                </c:pt>
                <c:pt idx="10536" formatCode="General">
                  <c:v>0.21700900000000012</c:v>
                </c:pt>
                <c:pt idx="10537" formatCode="General">
                  <c:v>0.21703000000000011</c:v>
                </c:pt>
                <c:pt idx="10538" formatCode="General">
                  <c:v>0.21705099999999999</c:v>
                </c:pt>
                <c:pt idx="10539" formatCode="General">
                  <c:v>0.21707099999999999</c:v>
                </c:pt>
                <c:pt idx="10540" formatCode="General">
                  <c:v>0.21709200000000012</c:v>
                </c:pt>
                <c:pt idx="10541" formatCode="General">
                  <c:v>0.21711200000000011</c:v>
                </c:pt>
                <c:pt idx="10542" formatCode="General">
                  <c:v>0.21713299999999999</c:v>
                </c:pt>
                <c:pt idx="10543" formatCode="General">
                  <c:v>0.21715400000000001</c:v>
                </c:pt>
                <c:pt idx="10544" formatCode="General">
                  <c:v>0.21717500000000001</c:v>
                </c:pt>
                <c:pt idx="10545" formatCode="General">
                  <c:v>0.21719500000000011</c:v>
                </c:pt>
                <c:pt idx="10546" formatCode="General">
                  <c:v>0.21721600000000019</c:v>
                </c:pt>
                <c:pt idx="10547" formatCode="General">
                  <c:v>0.21723600000000018</c:v>
                </c:pt>
                <c:pt idx="10548" formatCode="General">
                  <c:v>0.21725700000000012</c:v>
                </c:pt>
                <c:pt idx="10549" formatCode="General">
                  <c:v>0.21727700000000011</c:v>
                </c:pt>
                <c:pt idx="10550" formatCode="General">
                  <c:v>0.21729800000000019</c:v>
                </c:pt>
                <c:pt idx="10551" formatCode="General">
                  <c:v>0.21731900000000018</c:v>
                </c:pt>
                <c:pt idx="10552" formatCode="General">
                  <c:v>0.21733900000000012</c:v>
                </c:pt>
                <c:pt idx="10553" formatCode="General">
                  <c:v>0.21736000000000011</c:v>
                </c:pt>
                <c:pt idx="10554" formatCode="General">
                  <c:v>0.21737999999999999</c:v>
                </c:pt>
                <c:pt idx="10555" formatCode="General">
                  <c:v>0.21740100000000018</c:v>
                </c:pt>
                <c:pt idx="10556" formatCode="General">
                  <c:v>0.21742100000000011</c:v>
                </c:pt>
                <c:pt idx="10557" formatCode="General">
                  <c:v>0.21744200000000022</c:v>
                </c:pt>
                <c:pt idx="10558" formatCode="General">
                  <c:v>0.21746200000000018</c:v>
                </c:pt>
                <c:pt idx="10559" formatCode="General">
                  <c:v>0.21748300000000018</c:v>
                </c:pt>
                <c:pt idx="10560" formatCode="General">
                  <c:v>0.21750400000000011</c:v>
                </c:pt>
                <c:pt idx="10561" formatCode="General">
                  <c:v>0.21752500000000011</c:v>
                </c:pt>
                <c:pt idx="10562" formatCode="General">
                  <c:v>0.21754500000000018</c:v>
                </c:pt>
                <c:pt idx="10563" formatCode="General">
                  <c:v>0.21756600000000012</c:v>
                </c:pt>
                <c:pt idx="10564" formatCode="General">
                  <c:v>0.21758600000000011</c:v>
                </c:pt>
                <c:pt idx="10565" formatCode="General">
                  <c:v>0.21760599999999999</c:v>
                </c:pt>
                <c:pt idx="10566" formatCode="General">
                  <c:v>0.21762699999999999</c:v>
                </c:pt>
                <c:pt idx="10567" formatCode="General">
                  <c:v>0.21764800000000012</c:v>
                </c:pt>
                <c:pt idx="10568" formatCode="General">
                  <c:v>0.21766900000000011</c:v>
                </c:pt>
                <c:pt idx="10569" formatCode="General">
                  <c:v>0.21768899999999999</c:v>
                </c:pt>
                <c:pt idx="10570" formatCode="General">
                  <c:v>0.21771000000000013</c:v>
                </c:pt>
                <c:pt idx="10571" formatCode="General">
                  <c:v>0.21773000000000012</c:v>
                </c:pt>
                <c:pt idx="10572" formatCode="General">
                  <c:v>0.21775100000000011</c:v>
                </c:pt>
                <c:pt idx="10573" formatCode="General">
                  <c:v>0.21777099999999999</c:v>
                </c:pt>
                <c:pt idx="10574" formatCode="General">
                  <c:v>0.21779200000000018</c:v>
                </c:pt>
                <c:pt idx="10575" formatCode="General">
                  <c:v>0.21781300000000012</c:v>
                </c:pt>
                <c:pt idx="10576" formatCode="General">
                  <c:v>0.21783400000000011</c:v>
                </c:pt>
                <c:pt idx="10577" formatCode="General">
                  <c:v>0.21785399999999999</c:v>
                </c:pt>
                <c:pt idx="10578" formatCode="General">
                  <c:v>0.21787400000000001</c:v>
                </c:pt>
                <c:pt idx="10579" formatCode="General">
                  <c:v>0.21789500000000012</c:v>
                </c:pt>
                <c:pt idx="10580" formatCode="General">
                  <c:v>0.21791500000000022</c:v>
                </c:pt>
                <c:pt idx="10581" formatCode="General">
                  <c:v>0.21793600000000019</c:v>
                </c:pt>
                <c:pt idx="10582" formatCode="General">
                  <c:v>0.21795700000000018</c:v>
                </c:pt>
                <c:pt idx="10583" formatCode="General">
                  <c:v>0.21797800000000012</c:v>
                </c:pt>
                <c:pt idx="10584" formatCode="General">
                  <c:v>0.21799800000000022</c:v>
                </c:pt>
                <c:pt idx="10585" formatCode="General">
                  <c:v>0.21801900000000018</c:v>
                </c:pt>
                <c:pt idx="10586" formatCode="General">
                  <c:v>0.21803900000000018</c:v>
                </c:pt>
                <c:pt idx="10587" formatCode="General">
                  <c:v>0.21806000000000011</c:v>
                </c:pt>
                <c:pt idx="10588" formatCode="General">
                  <c:v>0.21808100000000011</c:v>
                </c:pt>
                <c:pt idx="10589" formatCode="General">
                  <c:v>0.21810199999999999</c:v>
                </c:pt>
                <c:pt idx="10590" formatCode="General">
                  <c:v>0.21812200000000001</c:v>
                </c:pt>
                <c:pt idx="10591" formatCode="General">
                  <c:v>0.21814200000000011</c:v>
                </c:pt>
                <c:pt idx="10592" formatCode="General">
                  <c:v>0.21816300000000011</c:v>
                </c:pt>
                <c:pt idx="10593" formatCode="General">
                  <c:v>0.21818299999999999</c:v>
                </c:pt>
                <c:pt idx="10594" formatCode="General">
                  <c:v>0.21820400000000012</c:v>
                </c:pt>
                <c:pt idx="10595" formatCode="General">
                  <c:v>0.21822500000000011</c:v>
                </c:pt>
                <c:pt idx="10596" formatCode="General">
                  <c:v>0.21824600000000022</c:v>
                </c:pt>
                <c:pt idx="10597" formatCode="General">
                  <c:v>0.21826600000000018</c:v>
                </c:pt>
                <c:pt idx="10598" formatCode="General">
                  <c:v>0.21828700000000012</c:v>
                </c:pt>
                <c:pt idx="10599" formatCode="General">
                  <c:v>0.21830700000000011</c:v>
                </c:pt>
                <c:pt idx="10600" formatCode="General">
                  <c:v>0.21832799999999999</c:v>
                </c:pt>
                <c:pt idx="10601" formatCode="General">
                  <c:v>0.21834800000000013</c:v>
                </c:pt>
                <c:pt idx="10602" formatCode="General">
                  <c:v>0.21836900000000012</c:v>
                </c:pt>
                <c:pt idx="10603" formatCode="General">
                  <c:v>0.21839000000000011</c:v>
                </c:pt>
                <c:pt idx="10604" formatCode="General">
                  <c:v>0.21841100000000019</c:v>
                </c:pt>
                <c:pt idx="10605" formatCode="General">
                  <c:v>0.21843100000000013</c:v>
                </c:pt>
                <c:pt idx="10606" formatCode="General">
                  <c:v>0.21845100000000012</c:v>
                </c:pt>
                <c:pt idx="10607" formatCode="General">
                  <c:v>0.21847200000000011</c:v>
                </c:pt>
                <c:pt idx="10608" formatCode="General">
                  <c:v>0.21849200000000019</c:v>
                </c:pt>
                <c:pt idx="10609" formatCode="General">
                  <c:v>0.21851300000000018</c:v>
                </c:pt>
                <c:pt idx="10610" formatCode="General">
                  <c:v>0.21853400000000012</c:v>
                </c:pt>
                <c:pt idx="10611" formatCode="General">
                  <c:v>0.21855400000000011</c:v>
                </c:pt>
                <c:pt idx="10612" formatCode="General">
                  <c:v>0.21857499999999999</c:v>
                </c:pt>
                <c:pt idx="10613" formatCode="General">
                  <c:v>0.21859600000000018</c:v>
                </c:pt>
                <c:pt idx="10614" formatCode="General">
                  <c:v>0.21861600000000012</c:v>
                </c:pt>
                <c:pt idx="10615" formatCode="General">
                  <c:v>0.21863700000000011</c:v>
                </c:pt>
                <c:pt idx="10616" formatCode="General">
                  <c:v>0.21865699999999999</c:v>
                </c:pt>
                <c:pt idx="10617" formatCode="General">
                  <c:v>0.21867800000000001</c:v>
                </c:pt>
                <c:pt idx="10618" formatCode="General">
                  <c:v>0.21869900000000012</c:v>
                </c:pt>
                <c:pt idx="10619" formatCode="General">
                  <c:v>0.21871900000000022</c:v>
                </c:pt>
                <c:pt idx="10620" formatCode="General">
                  <c:v>0.21874000000000018</c:v>
                </c:pt>
                <c:pt idx="10621" formatCode="General">
                  <c:v>0.21876000000000018</c:v>
                </c:pt>
                <c:pt idx="10622" formatCode="General">
                  <c:v>0.21878100000000011</c:v>
                </c:pt>
                <c:pt idx="10623" formatCode="General">
                  <c:v>0.21880100000000011</c:v>
                </c:pt>
                <c:pt idx="10624" formatCode="General">
                  <c:v>0.21882199999999999</c:v>
                </c:pt>
                <c:pt idx="10625" formatCode="General">
                  <c:v>0.21884200000000012</c:v>
                </c:pt>
                <c:pt idx="10626" formatCode="General">
                  <c:v>0.21886400000000011</c:v>
                </c:pt>
                <c:pt idx="10627" formatCode="General">
                  <c:v>0.21888400000000011</c:v>
                </c:pt>
                <c:pt idx="10628" formatCode="General">
                  <c:v>0.21890500000000018</c:v>
                </c:pt>
                <c:pt idx="10629" formatCode="General">
                  <c:v>0.21892500000000012</c:v>
                </c:pt>
                <c:pt idx="10630" formatCode="General">
                  <c:v>0.21894600000000025</c:v>
                </c:pt>
                <c:pt idx="10631" formatCode="General">
                  <c:v>0.21896600000000019</c:v>
                </c:pt>
                <c:pt idx="10632" formatCode="General">
                  <c:v>0.21898600000000012</c:v>
                </c:pt>
                <c:pt idx="10633" formatCode="General">
                  <c:v>0.21900700000000012</c:v>
                </c:pt>
                <c:pt idx="10634" formatCode="General">
                  <c:v>0.21902800000000011</c:v>
                </c:pt>
                <c:pt idx="10635" formatCode="General">
                  <c:v>0.21904900000000019</c:v>
                </c:pt>
                <c:pt idx="10636" formatCode="General">
                  <c:v>0.21906900000000018</c:v>
                </c:pt>
                <c:pt idx="10637" formatCode="General">
                  <c:v>0.21909000000000012</c:v>
                </c:pt>
                <c:pt idx="10638" formatCode="General">
                  <c:v>0.21911000000000011</c:v>
                </c:pt>
                <c:pt idx="10639" formatCode="General">
                  <c:v>0.21913099999999999</c:v>
                </c:pt>
                <c:pt idx="10640" formatCode="General">
                  <c:v>0.21915100000000001</c:v>
                </c:pt>
                <c:pt idx="10641" formatCode="General">
                  <c:v>0.21917200000000001</c:v>
                </c:pt>
                <c:pt idx="10642" formatCode="General">
                  <c:v>0.21919300000000011</c:v>
                </c:pt>
                <c:pt idx="10643" formatCode="General">
                  <c:v>0.21921400000000019</c:v>
                </c:pt>
                <c:pt idx="10644" formatCode="General">
                  <c:v>0.21923400000000018</c:v>
                </c:pt>
                <c:pt idx="10645" formatCode="General">
                  <c:v>0.21925400000000012</c:v>
                </c:pt>
                <c:pt idx="10646" formatCode="General">
                  <c:v>0.21927500000000011</c:v>
                </c:pt>
                <c:pt idx="10647" formatCode="General">
                  <c:v>0.21929500000000018</c:v>
                </c:pt>
                <c:pt idx="10648" formatCode="General">
                  <c:v>0.21931600000000018</c:v>
                </c:pt>
                <c:pt idx="10649" formatCode="General">
                  <c:v>0.21933700000000012</c:v>
                </c:pt>
                <c:pt idx="10650" formatCode="General">
                  <c:v>0.21935800000000011</c:v>
                </c:pt>
                <c:pt idx="10651" formatCode="General">
                  <c:v>0.21937799999999999</c:v>
                </c:pt>
                <c:pt idx="10652" formatCode="General">
                  <c:v>0.21939900000000018</c:v>
                </c:pt>
                <c:pt idx="10653" formatCode="General">
                  <c:v>0.21941900000000025</c:v>
                </c:pt>
                <c:pt idx="10654" formatCode="General">
                  <c:v>0.21944000000000022</c:v>
                </c:pt>
                <c:pt idx="10655" formatCode="General">
                  <c:v>0.21946000000000018</c:v>
                </c:pt>
                <c:pt idx="10656" formatCode="General">
                  <c:v>0.21948200000000018</c:v>
                </c:pt>
                <c:pt idx="10657" formatCode="General">
                  <c:v>0.21950200000000011</c:v>
                </c:pt>
                <c:pt idx="10658" formatCode="General">
                  <c:v>0.21952199999999999</c:v>
                </c:pt>
                <c:pt idx="10659" formatCode="General">
                  <c:v>0.21954300000000018</c:v>
                </c:pt>
                <c:pt idx="10660" formatCode="General">
                  <c:v>0.21956300000000012</c:v>
                </c:pt>
                <c:pt idx="10661" formatCode="General">
                  <c:v>0.21958400000000011</c:v>
                </c:pt>
                <c:pt idx="10662" formatCode="General">
                  <c:v>0.21960499999999999</c:v>
                </c:pt>
                <c:pt idx="10663" formatCode="General">
                  <c:v>0.21962599999999999</c:v>
                </c:pt>
                <c:pt idx="10664" formatCode="General">
                  <c:v>0.21964600000000012</c:v>
                </c:pt>
                <c:pt idx="10665" formatCode="General">
                  <c:v>0.21966700000000011</c:v>
                </c:pt>
                <c:pt idx="10666" formatCode="General">
                  <c:v>0.21968699999999999</c:v>
                </c:pt>
                <c:pt idx="10667" formatCode="General">
                  <c:v>0.21970800000000013</c:v>
                </c:pt>
                <c:pt idx="10668" formatCode="General">
                  <c:v>0.21972800000000012</c:v>
                </c:pt>
                <c:pt idx="10669" formatCode="General">
                  <c:v>0.21974900000000025</c:v>
                </c:pt>
                <c:pt idx="10670" formatCode="General">
                  <c:v>0.2197700000000001</c:v>
                </c:pt>
                <c:pt idx="10671" formatCode="General">
                  <c:v>0.21979000000000018</c:v>
                </c:pt>
                <c:pt idx="10672" formatCode="General">
                  <c:v>0.21981100000000012</c:v>
                </c:pt>
                <c:pt idx="10673" formatCode="General">
                  <c:v>0.21983100000000011</c:v>
                </c:pt>
                <c:pt idx="10674" formatCode="General">
                  <c:v>0.21985199999999999</c:v>
                </c:pt>
                <c:pt idx="10675" formatCode="General">
                  <c:v>0.21987200000000001</c:v>
                </c:pt>
                <c:pt idx="10676" formatCode="General">
                  <c:v>0.21989300000000012</c:v>
                </c:pt>
                <c:pt idx="10677" formatCode="General">
                  <c:v>0.21991400000000022</c:v>
                </c:pt>
                <c:pt idx="10678" formatCode="General">
                  <c:v>0.21993500000000019</c:v>
                </c:pt>
                <c:pt idx="10679" formatCode="General">
                  <c:v>0.21995500000000018</c:v>
                </c:pt>
                <c:pt idx="10680" formatCode="General">
                  <c:v>0.21997600000000012</c:v>
                </c:pt>
                <c:pt idx="10681" formatCode="General">
                  <c:v>0.21999600000000022</c:v>
                </c:pt>
                <c:pt idx="10682" formatCode="General">
                  <c:v>0.22001699999999999</c:v>
                </c:pt>
                <c:pt idx="10683" formatCode="General">
                  <c:v>0.22003700000000001</c:v>
                </c:pt>
                <c:pt idx="10684" formatCode="General">
                  <c:v>0.220058</c:v>
                </c:pt>
                <c:pt idx="10685" formatCode="General">
                  <c:v>0.220078</c:v>
                </c:pt>
                <c:pt idx="10686" formatCode="General">
                  <c:v>0.22009899999999999</c:v>
                </c:pt>
                <c:pt idx="10687" formatCode="General">
                  <c:v>0.22011999999999998</c:v>
                </c:pt>
                <c:pt idx="10688" formatCode="General">
                  <c:v>0.22014</c:v>
                </c:pt>
                <c:pt idx="10689" formatCode="General">
                  <c:v>0.220161</c:v>
                </c:pt>
                <c:pt idx="10690" formatCode="General">
                  <c:v>0.22018099999999988</c:v>
                </c:pt>
                <c:pt idx="10691" formatCode="General">
                  <c:v>0.22020200000000001</c:v>
                </c:pt>
                <c:pt idx="10692" formatCode="General">
                  <c:v>0.220223</c:v>
                </c:pt>
                <c:pt idx="10693" formatCode="General">
                  <c:v>0.22024299999999999</c:v>
                </c:pt>
                <c:pt idx="10694" formatCode="General">
                  <c:v>0.22026399999999999</c:v>
                </c:pt>
                <c:pt idx="10695" formatCode="General">
                  <c:v>0.22028500000000001</c:v>
                </c:pt>
                <c:pt idx="10696" formatCode="General">
                  <c:v>0.220305</c:v>
                </c:pt>
                <c:pt idx="10697" formatCode="General">
                  <c:v>0.22032599999999997</c:v>
                </c:pt>
                <c:pt idx="10698" formatCode="General">
                  <c:v>0.22034599999999999</c:v>
                </c:pt>
                <c:pt idx="10699" formatCode="General">
                  <c:v>0.22036600000000001</c:v>
                </c:pt>
                <c:pt idx="10700" formatCode="General">
                  <c:v>0.220388</c:v>
                </c:pt>
                <c:pt idx="10701" formatCode="General">
                  <c:v>0.22040799999999999</c:v>
                </c:pt>
                <c:pt idx="10702" formatCode="General">
                  <c:v>0.22042900000000001</c:v>
                </c:pt>
                <c:pt idx="10703" formatCode="General">
                  <c:v>0.22044900000000012</c:v>
                </c:pt>
                <c:pt idx="10704" formatCode="General">
                  <c:v>0.22047</c:v>
                </c:pt>
                <c:pt idx="10705" formatCode="General">
                  <c:v>0.22048999999999999</c:v>
                </c:pt>
                <c:pt idx="10706" formatCode="General">
                  <c:v>0.22051100000000001</c:v>
                </c:pt>
                <c:pt idx="10707" formatCode="General">
                  <c:v>0.220531</c:v>
                </c:pt>
                <c:pt idx="10708" formatCode="General">
                  <c:v>0.220552</c:v>
                </c:pt>
                <c:pt idx="10709" formatCode="General">
                  <c:v>0.22057299999999988</c:v>
                </c:pt>
                <c:pt idx="10710" formatCode="General">
                  <c:v>0.22059400000000001</c:v>
                </c:pt>
                <c:pt idx="10711" formatCode="General">
                  <c:v>0.220614</c:v>
                </c:pt>
                <c:pt idx="10712" formatCode="General">
                  <c:v>0.220634</c:v>
                </c:pt>
                <c:pt idx="10713" formatCode="General">
                  <c:v>0.22065499999999988</c:v>
                </c:pt>
                <c:pt idx="10714" formatCode="General">
                  <c:v>0.2206749999999999</c:v>
                </c:pt>
                <c:pt idx="10715" formatCode="General">
                  <c:v>0.220696</c:v>
                </c:pt>
                <c:pt idx="10716" formatCode="General">
                  <c:v>0.22071700000000011</c:v>
                </c:pt>
                <c:pt idx="10717" formatCode="General">
                  <c:v>0.22073799999999999</c:v>
                </c:pt>
                <c:pt idx="10718" formatCode="General">
                  <c:v>0.22075800000000001</c:v>
                </c:pt>
                <c:pt idx="10719" formatCode="General">
                  <c:v>0.220779</c:v>
                </c:pt>
                <c:pt idx="10720" formatCode="General">
                  <c:v>0.22079900000000011</c:v>
                </c:pt>
                <c:pt idx="10721" formatCode="General">
                  <c:v>0.22081999999999999</c:v>
                </c:pt>
                <c:pt idx="10722" formatCode="General">
                  <c:v>0.22084000000000001</c:v>
                </c:pt>
                <c:pt idx="10723" formatCode="General">
                  <c:v>0.220861</c:v>
                </c:pt>
                <c:pt idx="10724" formatCode="General">
                  <c:v>0.220882</c:v>
                </c:pt>
                <c:pt idx="10725" formatCode="General">
                  <c:v>0.22090199999999999</c:v>
                </c:pt>
                <c:pt idx="10726" formatCode="General">
                  <c:v>0.22092300000000001</c:v>
                </c:pt>
                <c:pt idx="10727" formatCode="General">
                  <c:v>0.22094300000000011</c:v>
                </c:pt>
                <c:pt idx="10728" formatCode="General">
                  <c:v>0.22096399999999999</c:v>
                </c:pt>
                <c:pt idx="10729" formatCode="General">
                  <c:v>0.22098400000000001</c:v>
                </c:pt>
                <c:pt idx="10730" formatCode="General">
                  <c:v>0.22100600000000001</c:v>
                </c:pt>
                <c:pt idx="10731" formatCode="General">
                  <c:v>0.221026</c:v>
                </c:pt>
                <c:pt idx="10732" formatCode="General">
                  <c:v>0.22104699999999999</c:v>
                </c:pt>
                <c:pt idx="10733" formatCode="General">
                  <c:v>0.22106700000000001</c:v>
                </c:pt>
                <c:pt idx="10734" formatCode="General">
                  <c:v>0.22108800000000001</c:v>
                </c:pt>
                <c:pt idx="10735" formatCode="General">
                  <c:v>0.221108</c:v>
                </c:pt>
                <c:pt idx="10736" formatCode="General">
                  <c:v>0.22112899999999988</c:v>
                </c:pt>
                <c:pt idx="10737" formatCode="General">
                  <c:v>0.22114999999999999</c:v>
                </c:pt>
                <c:pt idx="10738" formatCode="General">
                  <c:v>0.22116999999999998</c:v>
                </c:pt>
                <c:pt idx="10739" formatCode="General">
                  <c:v>0.221191</c:v>
                </c:pt>
                <c:pt idx="10740" formatCode="General">
                  <c:v>0.22121099999999999</c:v>
                </c:pt>
                <c:pt idx="10741" formatCode="General">
                  <c:v>0.22123200000000001</c:v>
                </c:pt>
                <c:pt idx="10742" formatCode="General">
                  <c:v>0.221252</c:v>
                </c:pt>
                <c:pt idx="10743" formatCode="General">
                  <c:v>0.221273</c:v>
                </c:pt>
                <c:pt idx="10744" formatCode="General">
                  <c:v>0.22129399999999999</c:v>
                </c:pt>
                <c:pt idx="10745" formatCode="General">
                  <c:v>0.22131500000000001</c:v>
                </c:pt>
                <c:pt idx="10746" formatCode="General">
                  <c:v>0.221335</c:v>
                </c:pt>
                <c:pt idx="10747" formatCode="General">
                  <c:v>0.221356</c:v>
                </c:pt>
                <c:pt idx="10748" formatCode="General">
                  <c:v>0.22137599999999988</c:v>
                </c:pt>
                <c:pt idx="10749" formatCode="General">
                  <c:v>0.22139700000000001</c:v>
                </c:pt>
                <c:pt idx="10750" formatCode="General">
                  <c:v>0.22141700000000011</c:v>
                </c:pt>
                <c:pt idx="10751" formatCode="General">
                  <c:v>0.22143800000000011</c:v>
                </c:pt>
                <c:pt idx="10752" formatCode="General">
                  <c:v>0.22145899999999999</c:v>
                </c:pt>
                <c:pt idx="10753" formatCode="General">
                  <c:v>0.22147900000000001</c:v>
                </c:pt>
                <c:pt idx="10754" formatCode="General">
                  <c:v>0.2215</c:v>
                </c:pt>
                <c:pt idx="10755" formatCode="General">
                  <c:v>0.22151999999999999</c:v>
                </c:pt>
                <c:pt idx="10756" formatCode="General">
                  <c:v>0.22154099999999999</c:v>
                </c:pt>
                <c:pt idx="10757" formatCode="General">
                  <c:v>0.22156100000000001</c:v>
                </c:pt>
                <c:pt idx="10758" formatCode="General">
                  <c:v>0.221582</c:v>
                </c:pt>
                <c:pt idx="10759" formatCode="General">
                  <c:v>0.22160199999999997</c:v>
                </c:pt>
                <c:pt idx="10760" formatCode="General">
                  <c:v>0.22162299999999988</c:v>
                </c:pt>
                <c:pt idx="10761" formatCode="General">
                  <c:v>0.22164400000000001</c:v>
                </c:pt>
                <c:pt idx="10762" formatCode="General">
                  <c:v>0.221665</c:v>
                </c:pt>
                <c:pt idx="10763" formatCode="General">
                  <c:v>0.22168499999999997</c:v>
                </c:pt>
                <c:pt idx="10764" formatCode="General">
                  <c:v>0.22170599999999999</c:v>
                </c:pt>
                <c:pt idx="10765" formatCode="General">
                  <c:v>0.22172600000000001</c:v>
                </c:pt>
                <c:pt idx="10766" formatCode="General">
                  <c:v>0.22174700000000011</c:v>
                </c:pt>
                <c:pt idx="10767" formatCode="General">
                  <c:v>0.22176799999999999</c:v>
                </c:pt>
                <c:pt idx="10768" formatCode="General">
                  <c:v>0.22178800000000001</c:v>
                </c:pt>
                <c:pt idx="10769" formatCode="General">
                  <c:v>0.22180900000000001</c:v>
                </c:pt>
                <c:pt idx="10770" formatCode="General">
                  <c:v>0.221829</c:v>
                </c:pt>
                <c:pt idx="10771" formatCode="General">
                  <c:v>0.22184999999999999</c:v>
                </c:pt>
                <c:pt idx="10772" formatCode="General">
                  <c:v>0.22186999999999998</c:v>
                </c:pt>
                <c:pt idx="10773" formatCode="General">
                  <c:v>0.221891</c:v>
                </c:pt>
                <c:pt idx="10774" formatCode="General">
                  <c:v>0.22191200000000011</c:v>
                </c:pt>
                <c:pt idx="10775" formatCode="General">
                  <c:v>0.22193299999999999</c:v>
                </c:pt>
                <c:pt idx="10776" formatCode="General">
                  <c:v>0.22195300000000001</c:v>
                </c:pt>
                <c:pt idx="10777" formatCode="General">
                  <c:v>0.221974</c:v>
                </c:pt>
                <c:pt idx="10778" formatCode="General">
                  <c:v>0.22199400000000011</c:v>
                </c:pt>
                <c:pt idx="10779" formatCode="General">
                  <c:v>0.22201399999999999</c:v>
                </c:pt>
                <c:pt idx="10780" formatCode="General">
                  <c:v>0.22203500000000001</c:v>
                </c:pt>
                <c:pt idx="10781" formatCode="General">
                  <c:v>0.222055</c:v>
                </c:pt>
                <c:pt idx="10782" formatCode="General">
                  <c:v>0.222076</c:v>
                </c:pt>
                <c:pt idx="10783" formatCode="General">
                  <c:v>0.22209699999999999</c:v>
                </c:pt>
                <c:pt idx="10784" formatCode="General">
                  <c:v>0.22211800000000001</c:v>
                </c:pt>
                <c:pt idx="10785" formatCode="General">
                  <c:v>0.222138</c:v>
                </c:pt>
                <c:pt idx="10786" formatCode="General">
                  <c:v>0.222159</c:v>
                </c:pt>
                <c:pt idx="10787" formatCode="General">
                  <c:v>0.22217899999999988</c:v>
                </c:pt>
                <c:pt idx="10788" formatCode="General">
                  <c:v>0.22220000000000001</c:v>
                </c:pt>
                <c:pt idx="10789" formatCode="General">
                  <c:v>0.22222</c:v>
                </c:pt>
                <c:pt idx="10790" formatCode="General">
                  <c:v>0.22224099999999999</c:v>
                </c:pt>
                <c:pt idx="10791" formatCode="General">
                  <c:v>0.22226199999999999</c:v>
                </c:pt>
                <c:pt idx="10792" formatCode="General">
                  <c:v>0.22228200000000001</c:v>
                </c:pt>
                <c:pt idx="10793" formatCode="General">
                  <c:v>0.222303</c:v>
                </c:pt>
                <c:pt idx="10794" formatCode="General">
                  <c:v>0.22232299999999997</c:v>
                </c:pt>
                <c:pt idx="10795" formatCode="General">
                  <c:v>0.22234400000000001</c:v>
                </c:pt>
                <c:pt idx="10796" formatCode="General">
                  <c:v>0.22236400000000001</c:v>
                </c:pt>
                <c:pt idx="10797" formatCode="General">
                  <c:v>0.222385</c:v>
                </c:pt>
                <c:pt idx="10798" formatCode="General">
                  <c:v>0.22240599999999999</c:v>
                </c:pt>
                <c:pt idx="10799" formatCode="General">
                  <c:v>0.22242700000000001</c:v>
                </c:pt>
                <c:pt idx="10800" formatCode="General">
                  <c:v>0.22244700000000012</c:v>
                </c:pt>
                <c:pt idx="10801" formatCode="General">
                  <c:v>0.22246800000000011</c:v>
                </c:pt>
                <c:pt idx="10802" formatCode="General">
                  <c:v>0.22248799999999999</c:v>
                </c:pt>
                <c:pt idx="10803" formatCode="General">
                  <c:v>0.22250900000000001</c:v>
                </c:pt>
                <c:pt idx="10804" formatCode="General">
                  <c:v>0.22253000000000001</c:v>
                </c:pt>
                <c:pt idx="10805" formatCode="General">
                  <c:v>0.22255</c:v>
                </c:pt>
                <c:pt idx="10806" formatCode="General">
                  <c:v>0.22257099999999988</c:v>
                </c:pt>
                <c:pt idx="10807" formatCode="General">
                  <c:v>0.22259100000000001</c:v>
                </c:pt>
                <c:pt idx="10808" formatCode="General">
                  <c:v>0.222612</c:v>
                </c:pt>
                <c:pt idx="10809" formatCode="General">
                  <c:v>0.222632</c:v>
                </c:pt>
                <c:pt idx="10810" formatCode="General">
                  <c:v>0.22265299999999988</c:v>
                </c:pt>
                <c:pt idx="10811" formatCode="General">
                  <c:v>0.2226739999999999</c:v>
                </c:pt>
                <c:pt idx="10812" formatCode="General">
                  <c:v>0.222695</c:v>
                </c:pt>
                <c:pt idx="10813" formatCode="General">
                  <c:v>0.22271500000000011</c:v>
                </c:pt>
                <c:pt idx="10814" formatCode="General">
                  <c:v>0.22273599999999999</c:v>
                </c:pt>
                <c:pt idx="10815" formatCode="General">
                  <c:v>0.22275600000000001</c:v>
                </c:pt>
                <c:pt idx="10816" formatCode="General">
                  <c:v>0.222777</c:v>
                </c:pt>
                <c:pt idx="10817" formatCode="General">
                  <c:v>0.22279700000000011</c:v>
                </c:pt>
                <c:pt idx="10818" formatCode="General">
                  <c:v>0.22281799999999999</c:v>
                </c:pt>
                <c:pt idx="10819" formatCode="General">
                  <c:v>0.22283900000000001</c:v>
                </c:pt>
                <c:pt idx="10820" formatCode="General">
                  <c:v>0.222859</c:v>
                </c:pt>
                <c:pt idx="10821" formatCode="General">
                  <c:v>0.22287999999999997</c:v>
                </c:pt>
                <c:pt idx="10822" formatCode="General">
                  <c:v>0.22289999999999999</c:v>
                </c:pt>
                <c:pt idx="10823" formatCode="General">
                  <c:v>0.22292100000000001</c:v>
                </c:pt>
                <c:pt idx="10824" formatCode="General">
                  <c:v>0.22294100000000011</c:v>
                </c:pt>
                <c:pt idx="10825" formatCode="General">
                  <c:v>0.22296199999999999</c:v>
                </c:pt>
                <c:pt idx="10826" formatCode="General">
                  <c:v>0.22298299999999999</c:v>
                </c:pt>
                <c:pt idx="10827" formatCode="General">
                  <c:v>0.22300400000000001</c:v>
                </c:pt>
                <c:pt idx="10828" formatCode="General">
                  <c:v>0.223024</c:v>
                </c:pt>
                <c:pt idx="10829" formatCode="General">
                  <c:v>0.22304499999999999</c:v>
                </c:pt>
                <c:pt idx="10830" formatCode="General">
                  <c:v>0.22306500000000001</c:v>
                </c:pt>
                <c:pt idx="10831" formatCode="General">
                  <c:v>0.22308600000000001</c:v>
                </c:pt>
                <c:pt idx="10832" formatCode="General">
                  <c:v>0.223106</c:v>
                </c:pt>
                <c:pt idx="10833" formatCode="General">
                  <c:v>0.22312699999999988</c:v>
                </c:pt>
                <c:pt idx="10834" formatCode="General">
                  <c:v>0.22314700000000001</c:v>
                </c:pt>
                <c:pt idx="10835" formatCode="General">
                  <c:v>0.22316800000000001</c:v>
                </c:pt>
                <c:pt idx="10836" formatCode="General">
                  <c:v>0.223189</c:v>
                </c:pt>
                <c:pt idx="10837" formatCode="General">
                  <c:v>0.22320899999999999</c:v>
                </c:pt>
                <c:pt idx="10838" formatCode="General">
                  <c:v>0.22323000000000001</c:v>
                </c:pt>
                <c:pt idx="10839" formatCode="General">
                  <c:v>0.22325</c:v>
                </c:pt>
                <c:pt idx="10840" formatCode="General">
                  <c:v>0.223271</c:v>
                </c:pt>
                <c:pt idx="10841" formatCode="General">
                  <c:v>0.22329199999999999</c:v>
                </c:pt>
                <c:pt idx="10842" formatCode="General">
                  <c:v>0.22331200000000001</c:v>
                </c:pt>
                <c:pt idx="10843" formatCode="General">
                  <c:v>0.223333</c:v>
                </c:pt>
                <c:pt idx="10844" formatCode="General">
                  <c:v>0.223354</c:v>
                </c:pt>
                <c:pt idx="10845" formatCode="General">
                  <c:v>0.22337399999999988</c:v>
                </c:pt>
                <c:pt idx="10846" formatCode="General">
                  <c:v>0.22339400000000001</c:v>
                </c:pt>
                <c:pt idx="10847" formatCode="General">
                  <c:v>0.22341500000000011</c:v>
                </c:pt>
                <c:pt idx="10848" formatCode="General">
                  <c:v>0.22343499999999999</c:v>
                </c:pt>
                <c:pt idx="10849" formatCode="General">
                  <c:v>0.22345699999999999</c:v>
                </c:pt>
                <c:pt idx="10850" formatCode="General">
                  <c:v>0.22347700000000001</c:v>
                </c:pt>
                <c:pt idx="10851" formatCode="General">
                  <c:v>0.22349800000000011</c:v>
                </c:pt>
                <c:pt idx="10852" formatCode="General">
                  <c:v>0.22351799999999999</c:v>
                </c:pt>
                <c:pt idx="10853" formatCode="General">
                  <c:v>0.22353899999999999</c:v>
                </c:pt>
                <c:pt idx="10854" formatCode="General">
                  <c:v>0.22355900000000001</c:v>
                </c:pt>
                <c:pt idx="10855" formatCode="General">
                  <c:v>0.22358</c:v>
                </c:pt>
                <c:pt idx="10856" formatCode="General">
                  <c:v>0.22359999999999999</c:v>
                </c:pt>
                <c:pt idx="10857" formatCode="General">
                  <c:v>0.22362099999999988</c:v>
                </c:pt>
                <c:pt idx="10858" formatCode="General">
                  <c:v>0.22364200000000001</c:v>
                </c:pt>
                <c:pt idx="10859" formatCode="General">
                  <c:v>0.223662</c:v>
                </c:pt>
                <c:pt idx="10860" formatCode="General">
                  <c:v>0.22368299999999997</c:v>
                </c:pt>
                <c:pt idx="10861" formatCode="General">
                  <c:v>0.22370300000000001</c:v>
                </c:pt>
                <c:pt idx="10862" formatCode="General">
                  <c:v>0.22372400000000001</c:v>
                </c:pt>
                <c:pt idx="10863" formatCode="General">
                  <c:v>0.22374400000000011</c:v>
                </c:pt>
                <c:pt idx="10864" formatCode="General">
                  <c:v>0.22376499999999999</c:v>
                </c:pt>
                <c:pt idx="10865" formatCode="General">
                  <c:v>0.22378600000000001</c:v>
                </c:pt>
                <c:pt idx="10866" formatCode="General">
                  <c:v>0.22380700000000001</c:v>
                </c:pt>
                <c:pt idx="10867" formatCode="General">
                  <c:v>0.223827</c:v>
                </c:pt>
                <c:pt idx="10868" formatCode="General">
                  <c:v>0.22384799999999999</c:v>
                </c:pt>
                <c:pt idx="10869" formatCode="General">
                  <c:v>0.22386800000000001</c:v>
                </c:pt>
                <c:pt idx="10870" formatCode="General">
                  <c:v>0.223889</c:v>
                </c:pt>
                <c:pt idx="10871" formatCode="General">
                  <c:v>0.22390900000000011</c:v>
                </c:pt>
                <c:pt idx="10872" formatCode="General">
                  <c:v>0.22392999999999999</c:v>
                </c:pt>
                <c:pt idx="10873" formatCode="General">
                  <c:v>0.22395100000000001</c:v>
                </c:pt>
                <c:pt idx="10874" formatCode="General">
                  <c:v>0.223971</c:v>
                </c:pt>
                <c:pt idx="10875" formatCode="General">
                  <c:v>0.22399200000000011</c:v>
                </c:pt>
                <c:pt idx="10876" formatCode="General">
                  <c:v>0.22401199999999999</c:v>
                </c:pt>
                <c:pt idx="10877" formatCode="General">
                  <c:v>0.22403300000000001</c:v>
                </c:pt>
                <c:pt idx="10878" formatCode="General">
                  <c:v>0.224054</c:v>
                </c:pt>
                <c:pt idx="10879" formatCode="General">
                  <c:v>0.224075</c:v>
                </c:pt>
                <c:pt idx="10880" formatCode="General">
                  <c:v>0.22409499999999999</c:v>
                </c:pt>
                <c:pt idx="10881" formatCode="General">
                  <c:v>0.22411600000000001</c:v>
                </c:pt>
                <c:pt idx="10882" formatCode="General">
                  <c:v>0.224136</c:v>
                </c:pt>
                <c:pt idx="10883" formatCode="General">
                  <c:v>0.224157</c:v>
                </c:pt>
                <c:pt idx="10884" formatCode="General">
                  <c:v>0.22417699999999988</c:v>
                </c:pt>
                <c:pt idx="10885" formatCode="General">
                  <c:v>0.22419800000000001</c:v>
                </c:pt>
                <c:pt idx="10886" formatCode="General">
                  <c:v>0.22421900000000011</c:v>
                </c:pt>
                <c:pt idx="10887" formatCode="General">
                  <c:v>0.22423899999999999</c:v>
                </c:pt>
                <c:pt idx="10888" formatCode="General">
                  <c:v>0.22425999999999999</c:v>
                </c:pt>
                <c:pt idx="10889" formatCode="General">
                  <c:v>0.22428000000000001</c:v>
                </c:pt>
                <c:pt idx="10890" formatCode="General">
                  <c:v>0.224301</c:v>
                </c:pt>
                <c:pt idx="10891" formatCode="General">
                  <c:v>0.22432099999999988</c:v>
                </c:pt>
                <c:pt idx="10892" formatCode="General">
                  <c:v>0.22434200000000001</c:v>
                </c:pt>
                <c:pt idx="10893" formatCode="General">
                  <c:v>0.22436300000000001</c:v>
                </c:pt>
                <c:pt idx="10894" formatCode="General">
                  <c:v>0.224384</c:v>
                </c:pt>
                <c:pt idx="10895" formatCode="General">
                  <c:v>0.22440399999999999</c:v>
                </c:pt>
                <c:pt idx="10896" formatCode="General">
                  <c:v>0.22442500000000001</c:v>
                </c:pt>
                <c:pt idx="10897" formatCode="General">
                  <c:v>0.22444500000000012</c:v>
                </c:pt>
                <c:pt idx="10898" formatCode="General">
                  <c:v>0.22446500000000011</c:v>
                </c:pt>
                <c:pt idx="10899" formatCode="General">
                  <c:v>0.22448599999999999</c:v>
                </c:pt>
                <c:pt idx="10900" formatCode="General">
                  <c:v>0.22450600000000001</c:v>
                </c:pt>
                <c:pt idx="10901" formatCode="General">
                  <c:v>0.22452800000000001</c:v>
                </c:pt>
                <c:pt idx="10902" formatCode="General">
                  <c:v>0.22454800000000011</c:v>
                </c:pt>
                <c:pt idx="10903" formatCode="General">
                  <c:v>0.22456899999999999</c:v>
                </c:pt>
                <c:pt idx="10904" formatCode="General">
                  <c:v>0.22458900000000001</c:v>
                </c:pt>
                <c:pt idx="10905" formatCode="General">
                  <c:v>0.22461</c:v>
                </c:pt>
                <c:pt idx="10906" formatCode="General">
                  <c:v>0.22463</c:v>
                </c:pt>
                <c:pt idx="10907" formatCode="General">
                  <c:v>0.22465099999999988</c:v>
                </c:pt>
                <c:pt idx="10908" formatCode="General">
                  <c:v>0.2246709999999999</c:v>
                </c:pt>
                <c:pt idx="10909" formatCode="General">
                  <c:v>0.224692</c:v>
                </c:pt>
                <c:pt idx="10910" formatCode="General">
                  <c:v>0.22471300000000011</c:v>
                </c:pt>
                <c:pt idx="10911" formatCode="General">
                  <c:v>0.22473399999999999</c:v>
                </c:pt>
                <c:pt idx="10912" formatCode="General">
                  <c:v>0.22475400000000001</c:v>
                </c:pt>
                <c:pt idx="10913" formatCode="General">
                  <c:v>0.224774</c:v>
                </c:pt>
                <c:pt idx="10914" formatCode="General">
                  <c:v>0.22479499999999999</c:v>
                </c:pt>
                <c:pt idx="10915" formatCode="General">
                  <c:v>0.22481599999999999</c:v>
                </c:pt>
                <c:pt idx="10916" formatCode="General">
                  <c:v>0.22483600000000001</c:v>
                </c:pt>
                <c:pt idx="10917" formatCode="General">
                  <c:v>0.224857</c:v>
                </c:pt>
                <c:pt idx="10918" formatCode="General">
                  <c:v>0.22487799999999997</c:v>
                </c:pt>
                <c:pt idx="10919" formatCode="General">
                  <c:v>0.22489799999999999</c:v>
                </c:pt>
                <c:pt idx="10920" formatCode="General">
                  <c:v>0.22491900000000012</c:v>
                </c:pt>
                <c:pt idx="10921" formatCode="General">
                  <c:v>0.22493900000000011</c:v>
                </c:pt>
                <c:pt idx="10922" formatCode="General">
                  <c:v>0.22495999999999999</c:v>
                </c:pt>
                <c:pt idx="10923" formatCode="General">
                  <c:v>0.22498099999999999</c:v>
                </c:pt>
                <c:pt idx="10924" formatCode="General">
                  <c:v>0.22500100000000001</c:v>
                </c:pt>
                <c:pt idx="10925" formatCode="General">
                  <c:v>0.225022</c:v>
                </c:pt>
                <c:pt idx="10926" formatCode="General">
                  <c:v>0.22504199999999999</c:v>
                </c:pt>
                <c:pt idx="10927" formatCode="General">
                  <c:v>0.22506300000000001</c:v>
                </c:pt>
                <c:pt idx="10928" formatCode="General">
                  <c:v>0.22508300000000001</c:v>
                </c:pt>
                <c:pt idx="10929" formatCode="General">
                  <c:v>0.225104</c:v>
                </c:pt>
                <c:pt idx="10930" formatCode="General">
                  <c:v>0.22512399999999988</c:v>
                </c:pt>
                <c:pt idx="10931" formatCode="General">
                  <c:v>0.22514500000000001</c:v>
                </c:pt>
                <c:pt idx="10932" formatCode="General">
                  <c:v>0.22516600000000001</c:v>
                </c:pt>
                <c:pt idx="10933" formatCode="General">
                  <c:v>0.225187</c:v>
                </c:pt>
                <c:pt idx="10934" formatCode="General">
                  <c:v>0.22520699999999999</c:v>
                </c:pt>
                <c:pt idx="10935" formatCode="General">
                  <c:v>0.22522800000000001</c:v>
                </c:pt>
                <c:pt idx="10936" formatCode="General">
                  <c:v>0.22524800000000011</c:v>
                </c:pt>
                <c:pt idx="10937" formatCode="General">
                  <c:v>0.22526900000000011</c:v>
                </c:pt>
                <c:pt idx="10938" formatCode="General">
                  <c:v>0.22528899999999999</c:v>
                </c:pt>
                <c:pt idx="10939" formatCode="General">
                  <c:v>0.22531000000000001</c:v>
                </c:pt>
                <c:pt idx="10940" formatCode="General">
                  <c:v>0.225331</c:v>
                </c:pt>
                <c:pt idx="10941" formatCode="General">
                  <c:v>0.225351</c:v>
                </c:pt>
                <c:pt idx="10942" formatCode="General">
                  <c:v>0.22537199999999988</c:v>
                </c:pt>
                <c:pt idx="10943" formatCode="General">
                  <c:v>0.22539200000000001</c:v>
                </c:pt>
                <c:pt idx="10944" formatCode="General">
                  <c:v>0.22541300000000011</c:v>
                </c:pt>
                <c:pt idx="10945" formatCode="General">
                  <c:v>0.22543299999999999</c:v>
                </c:pt>
                <c:pt idx="10946" formatCode="General">
                  <c:v>0.22545499999999999</c:v>
                </c:pt>
                <c:pt idx="10947" formatCode="General">
                  <c:v>0.22547500000000001</c:v>
                </c:pt>
                <c:pt idx="10948" formatCode="General">
                  <c:v>0.22549600000000011</c:v>
                </c:pt>
                <c:pt idx="10949" formatCode="General">
                  <c:v>0.22551599999999999</c:v>
                </c:pt>
                <c:pt idx="10950" formatCode="General">
                  <c:v>0.22553699999999999</c:v>
                </c:pt>
                <c:pt idx="10951" formatCode="General">
                  <c:v>0.22555700000000001</c:v>
                </c:pt>
                <c:pt idx="10952" formatCode="General">
                  <c:v>0.225578</c:v>
                </c:pt>
                <c:pt idx="10953" formatCode="General">
                  <c:v>0.22559899999999999</c:v>
                </c:pt>
                <c:pt idx="10954" formatCode="General">
                  <c:v>0.22561899999999999</c:v>
                </c:pt>
                <c:pt idx="10955" formatCode="General">
                  <c:v>0.22564000000000001</c:v>
                </c:pt>
                <c:pt idx="10956" formatCode="General">
                  <c:v>0.22566</c:v>
                </c:pt>
                <c:pt idx="10957" formatCode="General">
                  <c:v>0.22568099999999988</c:v>
                </c:pt>
                <c:pt idx="10958" formatCode="General">
                  <c:v>0.22570100000000001</c:v>
                </c:pt>
                <c:pt idx="10959" formatCode="General">
                  <c:v>0.22572200000000001</c:v>
                </c:pt>
                <c:pt idx="10960" formatCode="General">
                  <c:v>0.22574300000000011</c:v>
                </c:pt>
                <c:pt idx="10961" formatCode="General">
                  <c:v>0.22576299999999999</c:v>
                </c:pt>
                <c:pt idx="10962" formatCode="General">
                  <c:v>0.22578400000000001</c:v>
                </c:pt>
                <c:pt idx="10963" formatCode="General">
                  <c:v>0.22580500000000001</c:v>
                </c:pt>
                <c:pt idx="10964" formatCode="General">
                  <c:v>0.225825</c:v>
                </c:pt>
                <c:pt idx="10965" formatCode="General">
                  <c:v>0.22584499999999999</c:v>
                </c:pt>
                <c:pt idx="10966" formatCode="General">
                  <c:v>0.22586600000000001</c:v>
                </c:pt>
                <c:pt idx="10967" formatCode="General">
                  <c:v>0.225887</c:v>
                </c:pt>
                <c:pt idx="10968" formatCode="General">
                  <c:v>0.22590800000000011</c:v>
                </c:pt>
                <c:pt idx="10969" formatCode="General">
                  <c:v>0.22592799999999999</c:v>
                </c:pt>
                <c:pt idx="10970" formatCode="General">
                  <c:v>0.22594900000000018</c:v>
                </c:pt>
                <c:pt idx="10971" formatCode="General">
                  <c:v>0.22596900000000011</c:v>
                </c:pt>
                <c:pt idx="10972" formatCode="General">
                  <c:v>0.22599000000000011</c:v>
                </c:pt>
                <c:pt idx="10973" formatCode="General">
                  <c:v>0.22600999999999999</c:v>
                </c:pt>
                <c:pt idx="10974" formatCode="General">
                  <c:v>0.22603100000000001</c:v>
                </c:pt>
                <c:pt idx="10975" formatCode="General">
                  <c:v>0.226052</c:v>
                </c:pt>
                <c:pt idx="10976" formatCode="General">
                  <c:v>0.226073</c:v>
                </c:pt>
                <c:pt idx="10977" formatCode="General">
                  <c:v>0.22609299999999999</c:v>
                </c:pt>
                <c:pt idx="10978" formatCode="General">
                  <c:v>0.22611400000000001</c:v>
                </c:pt>
                <c:pt idx="10979" formatCode="General">
                  <c:v>0.226134</c:v>
                </c:pt>
                <c:pt idx="10980" formatCode="General">
                  <c:v>0.22615399999999997</c:v>
                </c:pt>
                <c:pt idx="10981" formatCode="General">
                  <c:v>0.22617499999999988</c:v>
                </c:pt>
                <c:pt idx="10982" formatCode="General">
                  <c:v>0.22619500000000001</c:v>
                </c:pt>
                <c:pt idx="10983" formatCode="General">
                  <c:v>0.22621600000000011</c:v>
                </c:pt>
                <c:pt idx="10984" formatCode="General">
                  <c:v>0.22623699999999999</c:v>
                </c:pt>
                <c:pt idx="10985" formatCode="General">
                  <c:v>0.22625799999999999</c:v>
                </c:pt>
                <c:pt idx="10986" formatCode="General">
                  <c:v>0.22627800000000001</c:v>
                </c:pt>
                <c:pt idx="10987" formatCode="General">
                  <c:v>0.22629900000000011</c:v>
                </c:pt>
                <c:pt idx="10988" formatCode="General">
                  <c:v>0.22631899999999999</c:v>
                </c:pt>
                <c:pt idx="10989" formatCode="General">
                  <c:v>0.22634000000000001</c:v>
                </c:pt>
                <c:pt idx="10990" formatCode="General">
                  <c:v>0.22636000000000001</c:v>
                </c:pt>
                <c:pt idx="10991" formatCode="General">
                  <c:v>0.226381</c:v>
                </c:pt>
                <c:pt idx="10992" formatCode="General">
                  <c:v>0.22640199999999999</c:v>
                </c:pt>
                <c:pt idx="10993" formatCode="General">
                  <c:v>0.22642200000000001</c:v>
                </c:pt>
                <c:pt idx="10994" formatCode="General">
                  <c:v>0.22644300000000012</c:v>
                </c:pt>
                <c:pt idx="10995" formatCode="General">
                  <c:v>0.22646300000000011</c:v>
                </c:pt>
                <c:pt idx="10996" formatCode="General">
                  <c:v>0.22648399999999999</c:v>
                </c:pt>
                <c:pt idx="10997" formatCode="General">
                  <c:v>0.22650400000000001</c:v>
                </c:pt>
                <c:pt idx="10998" formatCode="General">
                  <c:v>0.22652600000000001</c:v>
                </c:pt>
                <c:pt idx="10999" formatCode="General">
                  <c:v>0.22654600000000011</c:v>
                </c:pt>
                <c:pt idx="11000" formatCode="General">
                  <c:v>0.22656699999999999</c:v>
                </c:pt>
                <c:pt idx="11001" formatCode="General">
                  <c:v>0.22658700000000001</c:v>
                </c:pt>
                <c:pt idx="11002" formatCode="General">
                  <c:v>0.226608</c:v>
                </c:pt>
                <c:pt idx="11003" formatCode="General">
                  <c:v>0.226628</c:v>
                </c:pt>
                <c:pt idx="11004" formatCode="General">
                  <c:v>0.22664899999999999</c:v>
                </c:pt>
                <c:pt idx="11005" formatCode="General">
                  <c:v>0.22666900000000001</c:v>
                </c:pt>
                <c:pt idx="11006" formatCode="General">
                  <c:v>0.22669</c:v>
                </c:pt>
                <c:pt idx="11007" formatCode="General">
                  <c:v>0.22671100000000011</c:v>
                </c:pt>
                <c:pt idx="11008" formatCode="General">
                  <c:v>0.22673099999999999</c:v>
                </c:pt>
                <c:pt idx="11009" formatCode="General">
                  <c:v>0.22675200000000001</c:v>
                </c:pt>
                <c:pt idx="11010" formatCode="General">
                  <c:v>0.226772</c:v>
                </c:pt>
                <c:pt idx="11011" formatCode="General">
                  <c:v>0.22679299999999999</c:v>
                </c:pt>
                <c:pt idx="11012" formatCode="General">
                  <c:v>0.22681299999999999</c:v>
                </c:pt>
                <c:pt idx="11013" formatCode="General">
                  <c:v>0.22683400000000001</c:v>
                </c:pt>
                <c:pt idx="11014" formatCode="General">
                  <c:v>0.226855</c:v>
                </c:pt>
                <c:pt idx="11015" formatCode="General">
                  <c:v>0.22687599999999997</c:v>
                </c:pt>
                <c:pt idx="11016" formatCode="General">
                  <c:v>0.22689599999999999</c:v>
                </c:pt>
                <c:pt idx="11017" formatCode="General">
                  <c:v>0.22691700000000012</c:v>
                </c:pt>
                <c:pt idx="11018" formatCode="General">
                  <c:v>0.22693700000000011</c:v>
                </c:pt>
                <c:pt idx="11019" formatCode="General">
                  <c:v>0.22695699999999999</c:v>
                </c:pt>
                <c:pt idx="11020" formatCode="General">
                  <c:v>0.22697899999999999</c:v>
                </c:pt>
                <c:pt idx="11021" formatCode="General">
                  <c:v>0.22699900000000012</c:v>
                </c:pt>
                <c:pt idx="11022" formatCode="General">
                  <c:v>0.22702</c:v>
                </c:pt>
                <c:pt idx="11023" formatCode="General">
                  <c:v>0.22703999999999999</c:v>
                </c:pt>
                <c:pt idx="11024" formatCode="General">
                  <c:v>0.22706100000000001</c:v>
                </c:pt>
                <c:pt idx="11025" formatCode="General">
                  <c:v>0.22708100000000001</c:v>
                </c:pt>
                <c:pt idx="11026" formatCode="General">
                  <c:v>0.227102</c:v>
                </c:pt>
                <c:pt idx="11027" formatCode="General">
                  <c:v>0.22712299999999988</c:v>
                </c:pt>
                <c:pt idx="11028" formatCode="General">
                  <c:v>0.22714400000000001</c:v>
                </c:pt>
                <c:pt idx="11029" formatCode="General">
                  <c:v>0.227164</c:v>
                </c:pt>
                <c:pt idx="11030" formatCode="General">
                  <c:v>0.227185</c:v>
                </c:pt>
                <c:pt idx="11031" formatCode="General">
                  <c:v>0.22720499999999999</c:v>
                </c:pt>
                <c:pt idx="11032" formatCode="General">
                  <c:v>0.22722500000000001</c:v>
                </c:pt>
                <c:pt idx="11033" formatCode="General">
                  <c:v>0.22724600000000011</c:v>
                </c:pt>
                <c:pt idx="11034" formatCode="General">
                  <c:v>0.22726700000000011</c:v>
                </c:pt>
                <c:pt idx="11035" formatCode="General">
                  <c:v>0.22728799999999999</c:v>
                </c:pt>
                <c:pt idx="11036" formatCode="General">
                  <c:v>0.22730800000000001</c:v>
                </c:pt>
                <c:pt idx="11037" formatCode="General">
                  <c:v>0.227329</c:v>
                </c:pt>
                <c:pt idx="11038" formatCode="General">
                  <c:v>0.22734900000000011</c:v>
                </c:pt>
                <c:pt idx="11039" formatCode="General">
                  <c:v>0.22736999999999999</c:v>
                </c:pt>
                <c:pt idx="11040" formatCode="General">
                  <c:v>0.22739000000000001</c:v>
                </c:pt>
                <c:pt idx="11041" formatCode="General">
                  <c:v>0.22741100000000011</c:v>
                </c:pt>
                <c:pt idx="11042" formatCode="General">
                  <c:v>0.22743200000000011</c:v>
                </c:pt>
                <c:pt idx="11043" formatCode="General">
                  <c:v>0.22745299999999999</c:v>
                </c:pt>
                <c:pt idx="11044" formatCode="General">
                  <c:v>0.22747300000000001</c:v>
                </c:pt>
                <c:pt idx="11045" formatCode="General">
                  <c:v>0.22749400000000011</c:v>
                </c:pt>
                <c:pt idx="11046" formatCode="General">
                  <c:v>0.22751399999999999</c:v>
                </c:pt>
                <c:pt idx="11047" formatCode="General">
                  <c:v>0.22753399999999999</c:v>
                </c:pt>
                <c:pt idx="11048" formatCode="General">
                  <c:v>0.22755500000000001</c:v>
                </c:pt>
                <c:pt idx="11049" formatCode="General">
                  <c:v>0.227575</c:v>
                </c:pt>
                <c:pt idx="11050" formatCode="General">
                  <c:v>0.22759699999999999</c:v>
                </c:pt>
                <c:pt idx="11051" formatCode="General">
                  <c:v>0.22761700000000001</c:v>
                </c:pt>
                <c:pt idx="11052" formatCode="General">
                  <c:v>0.22763800000000001</c:v>
                </c:pt>
                <c:pt idx="11053" formatCode="General">
                  <c:v>0.227658</c:v>
                </c:pt>
                <c:pt idx="11054" formatCode="General">
                  <c:v>0.22767899999999988</c:v>
                </c:pt>
                <c:pt idx="11055" formatCode="General">
                  <c:v>0.22769900000000001</c:v>
                </c:pt>
                <c:pt idx="11056" formatCode="General">
                  <c:v>0.22772000000000001</c:v>
                </c:pt>
                <c:pt idx="11057" formatCode="General">
                  <c:v>0.22774000000000011</c:v>
                </c:pt>
                <c:pt idx="11058" formatCode="General">
                  <c:v>0.22776099999999999</c:v>
                </c:pt>
                <c:pt idx="11059" formatCode="General">
                  <c:v>0.22778200000000001</c:v>
                </c:pt>
                <c:pt idx="11060" formatCode="General">
                  <c:v>0.227802</c:v>
                </c:pt>
                <c:pt idx="11061" formatCode="General">
                  <c:v>0.227823</c:v>
                </c:pt>
                <c:pt idx="11062" formatCode="General">
                  <c:v>0.22784299999999999</c:v>
                </c:pt>
                <c:pt idx="11063" formatCode="General">
                  <c:v>0.22786400000000001</c:v>
                </c:pt>
                <c:pt idx="11064" formatCode="General">
                  <c:v>0.227885</c:v>
                </c:pt>
                <c:pt idx="11065" formatCode="General">
                  <c:v>0.22790500000000011</c:v>
                </c:pt>
                <c:pt idx="11066" formatCode="General">
                  <c:v>0.22792599999999999</c:v>
                </c:pt>
                <c:pt idx="11067" formatCode="General">
                  <c:v>0.22794700000000018</c:v>
                </c:pt>
                <c:pt idx="11068" formatCode="General">
                  <c:v>0.22796700000000011</c:v>
                </c:pt>
                <c:pt idx="11069" formatCode="General">
                  <c:v>0.22798800000000011</c:v>
                </c:pt>
                <c:pt idx="11070" formatCode="General">
                  <c:v>0.22800799999999999</c:v>
                </c:pt>
                <c:pt idx="11071" formatCode="General">
                  <c:v>0.22802900000000001</c:v>
                </c:pt>
                <c:pt idx="11072" formatCode="General">
                  <c:v>0.22805</c:v>
                </c:pt>
                <c:pt idx="11073" formatCode="General">
                  <c:v>0.22806999999999999</c:v>
                </c:pt>
                <c:pt idx="11074" formatCode="General">
                  <c:v>0.22809099999999999</c:v>
                </c:pt>
                <c:pt idx="11075" formatCode="General">
                  <c:v>0.22811100000000001</c:v>
                </c:pt>
                <c:pt idx="11076" formatCode="General">
                  <c:v>0.228132</c:v>
                </c:pt>
                <c:pt idx="11077" formatCode="General">
                  <c:v>0.22815199999999997</c:v>
                </c:pt>
                <c:pt idx="11078" formatCode="General">
                  <c:v>0.22817299999999988</c:v>
                </c:pt>
                <c:pt idx="11079" formatCode="General">
                  <c:v>0.22819300000000001</c:v>
                </c:pt>
                <c:pt idx="11080" formatCode="General">
                  <c:v>0.22821400000000011</c:v>
                </c:pt>
                <c:pt idx="11081" formatCode="General">
                  <c:v>0.22823499999999999</c:v>
                </c:pt>
                <c:pt idx="11082" formatCode="General">
                  <c:v>0.22825599999999999</c:v>
                </c:pt>
                <c:pt idx="11083" formatCode="General">
                  <c:v>0.22827600000000001</c:v>
                </c:pt>
                <c:pt idx="11084" formatCode="General">
                  <c:v>0.22829700000000011</c:v>
                </c:pt>
                <c:pt idx="11085" formatCode="General">
                  <c:v>0.22831699999999999</c:v>
                </c:pt>
                <c:pt idx="11086" formatCode="General">
                  <c:v>0.22833700000000001</c:v>
                </c:pt>
                <c:pt idx="11087" formatCode="General">
                  <c:v>0.22835800000000001</c:v>
                </c:pt>
                <c:pt idx="11088" formatCode="General">
                  <c:v>0.228379</c:v>
                </c:pt>
                <c:pt idx="11089" formatCode="General">
                  <c:v>0.22839999999999999</c:v>
                </c:pt>
                <c:pt idx="11090" formatCode="General">
                  <c:v>0.22842000000000001</c:v>
                </c:pt>
                <c:pt idx="11091" formatCode="General">
                  <c:v>0.22844100000000012</c:v>
                </c:pt>
                <c:pt idx="11092" formatCode="General">
                  <c:v>0.22846100000000011</c:v>
                </c:pt>
                <c:pt idx="11093" formatCode="General">
                  <c:v>0.22848199999999999</c:v>
                </c:pt>
                <c:pt idx="11094" formatCode="General">
                  <c:v>0.22850200000000001</c:v>
                </c:pt>
                <c:pt idx="11095" formatCode="General">
                  <c:v>0.228524</c:v>
                </c:pt>
                <c:pt idx="11096" formatCode="General">
                  <c:v>0.22854400000000011</c:v>
                </c:pt>
                <c:pt idx="11097" formatCode="General">
                  <c:v>0.22856499999999999</c:v>
                </c:pt>
                <c:pt idx="11098" formatCode="General">
                  <c:v>0.22858500000000001</c:v>
                </c:pt>
                <c:pt idx="11099" formatCode="General">
                  <c:v>0.228606</c:v>
                </c:pt>
                <c:pt idx="11100" formatCode="General">
                  <c:v>0.228626</c:v>
                </c:pt>
                <c:pt idx="11101" formatCode="General">
                  <c:v>0.22864699999999999</c:v>
                </c:pt>
                <c:pt idx="11102" formatCode="General">
                  <c:v>0.22866800000000001</c:v>
                </c:pt>
                <c:pt idx="11103" formatCode="General">
                  <c:v>0.228688</c:v>
                </c:pt>
                <c:pt idx="11104" formatCode="General">
                  <c:v>0.22870900000000011</c:v>
                </c:pt>
                <c:pt idx="11105" formatCode="General">
                  <c:v>0.22872899999999999</c:v>
                </c:pt>
                <c:pt idx="11106" formatCode="General">
                  <c:v>0.22875000000000001</c:v>
                </c:pt>
                <c:pt idx="11107" formatCode="General">
                  <c:v>0.22877</c:v>
                </c:pt>
                <c:pt idx="11108" formatCode="General">
                  <c:v>0.22879099999999999</c:v>
                </c:pt>
                <c:pt idx="11109" formatCode="General">
                  <c:v>0.22881199999999999</c:v>
                </c:pt>
                <c:pt idx="11110" formatCode="General">
                  <c:v>0.22883200000000001</c:v>
                </c:pt>
                <c:pt idx="11111" formatCode="General">
                  <c:v>0.228853</c:v>
                </c:pt>
                <c:pt idx="11112" formatCode="General">
                  <c:v>0.22887299999999997</c:v>
                </c:pt>
                <c:pt idx="11113" formatCode="General">
                  <c:v>0.22889399999999999</c:v>
                </c:pt>
                <c:pt idx="11114" formatCode="General">
                  <c:v>0.22891400000000012</c:v>
                </c:pt>
                <c:pt idx="11115" formatCode="General">
                  <c:v>0.22893500000000011</c:v>
                </c:pt>
                <c:pt idx="11116" formatCode="General">
                  <c:v>0.22895599999999999</c:v>
                </c:pt>
                <c:pt idx="11117" formatCode="General">
                  <c:v>0.22897700000000001</c:v>
                </c:pt>
                <c:pt idx="11118" formatCode="General">
                  <c:v>0.22899700000000012</c:v>
                </c:pt>
                <c:pt idx="11119" formatCode="General">
                  <c:v>0.22901800000000011</c:v>
                </c:pt>
                <c:pt idx="11120" formatCode="General">
                  <c:v>0.22903799999999999</c:v>
                </c:pt>
                <c:pt idx="11121" formatCode="General">
                  <c:v>0.22905900000000001</c:v>
                </c:pt>
                <c:pt idx="11122" formatCode="General">
                  <c:v>0.229079</c:v>
                </c:pt>
                <c:pt idx="11123" formatCode="General">
                  <c:v>0.2291</c:v>
                </c:pt>
                <c:pt idx="11124" formatCode="General">
                  <c:v>0.22912099999999988</c:v>
                </c:pt>
                <c:pt idx="11125" formatCode="General">
                  <c:v>0.22914200000000001</c:v>
                </c:pt>
                <c:pt idx="11126" formatCode="General">
                  <c:v>0.229162</c:v>
                </c:pt>
                <c:pt idx="11127" formatCode="General">
                  <c:v>0.229182</c:v>
                </c:pt>
                <c:pt idx="11128" formatCode="General">
                  <c:v>0.22920299999999999</c:v>
                </c:pt>
                <c:pt idx="11129" formatCode="General">
                  <c:v>0.22922300000000001</c:v>
                </c:pt>
                <c:pt idx="11130" formatCode="General">
                  <c:v>0.22924400000000011</c:v>
                </c:pt>
                <c:pt idx="11131" formatCode="General">
                  <c:v>0.22926400000000011</c:v>
                </c:pt>
                <c:pt idx="11132" formatCode="General">
                  <c:v>0.22928499999999999</c:v>
                </c:pt>
                <c:pt idx="11133" formatCode="General">
                  <c:v>0.22930600000000001</c:v>
                </c:pt>
                <c:pt idx="11134" formatCode="General">
                  <c:v>0.229327</c:v>
                </c:pt>
                <c:pt idx="11135" formatCode="General">
                  <c:v>0.22934700000000011</c:v>
                </c:pt>
                <c:pt idx="11136" formatCode="General">
                  <c:v>0.22936799999999999</c:v>
                </c:pt>
                <c:pt idx="11137" formatCode="General">
                  <c:v>0.22938800000000001</c:v>
                </c:pt>
                <c:pt idx="11138" formatCode="General">
                  <c:v>0.22940900000000011</c:v>
                </c:pt>
                <c:pt idx="11139" formatCode="General">
                  <c:v>0.22942899999999999</c:v>
                </c:pt>
                <c:pt idx="11140" formatCode="General">
                  <c:v>0.22945000000000004</c:v>
                </c:pt>
                <c:pt idx="11141" formatCode="General">
                  <c:v>0.22947100000000001</c:v>
                </c:pt>
                <c:pt idx="11142" formatCode="General">
                  <c:v>0.22949100000000011</c:v>
                </c:pt>
                <c:pt idx="11143" formatCode="General">
                  <c:v>0.22951199999999999</c:v>
                </c:pt>
                <c:pt idx="11144" formatCode="General">
                  <c:v>0.22953200000000001</c:v>
                </c:pt>
                <c:pt idx="11145" formatCode="General">
                  <c:v>0.22955300000000001</c:v>
                </c:pt>
                <c:pt idx="11146" formatCode="General">
                  <c:v>0.229574</c:v>
                </c:pt>
                <c:pt idx="11147" formatCode="General">
                  <c:v>0.22959399999999999</c:v>
                </c:pt>
                <c:pt idx="11148" formatCode="General">
                  <c:v>0.22961500000000001</c:v>
                </c:pt>
                <c:pt idx="11149" formatCode="General">
                  <c:v>0.22963600000000001</c:v>
                </c:pt>
                <c:pt idx="11150" formatCode="General">
                  <c:v>0.229656</c:v>
                </c:pt>
                <c:pt idx="11151" formatCode="General">
                  <c:v>0.22967699999999988</c:v>
                </c:pt>
                <c:pt idx="11152" formatCode="General">
                  <c:v>0.22969700000000001</c:v>
                </c:pt>
                <c:pt idx="11153" formatCode="General">
                  <c:v>0.22971700000000012</c:v>
                </c:pt>
                <c:pt idx="11154" formatCode="General">
                  <c:v>0.22973800000000011</c:v>
                </c:pt>
                <c:pt idx="11155" formatCode="General">
                  <c:v>0.22975899999999999</c:v>
                </c:pt>
                <c:pt idx="11156" formatCode="General">
                  <c:v>0.22978000000000001</c:v>
                </c:pt>
                <c:pt idx="11157" formatCode="General">
                  <c:v>0.2298</c:v>
                </c:pt>
                <c:pt idx="11158" formatCode="General">
                  <c:v>0.229821</c:v>
                </c:pt>
                <c:pt idx="11159" formatCode="General">
                  <c:v>0.22984099999999999</c:v>
                </c:pt>
                <c:pt idx="11160" formatCode="General">
                  <c:v>0.22986200000000001</c:v>
                </c:pt>
                <c:pt idx="11161" formatCode="General">
                  <c:v>0.229882</c:v>
                </c:pt>
                <c:pt idx="11162" formatCode="General">
                  <c:v>0.22990300000000011</c:v>
                </c:pt>
                <c:pt idx="11163" formatCode="General">
                  <c:v>0.22992399999999999</c:v>
                </c:pt>
                <c:pt idx="11164" formatCode="General">
                  <c:v>0.22994500000000018</c:v>
                </c:pt>
                <c:pt idx="11165" formatCode="General">
                  <c:v>0.22996500000000011</c:v>
                </c:pt>
                <c:pt idx="11166" formatCode="General">
                  <c:v>0.22998499999999999</c:v>
                </c:pt>
                <c:pt idx="11167" formatCode="General">
                  <c:v>0.23000599999999999</c:v>
                </c:pt>
                <c:pt idx="11168" formatCode="General">
                  <c:v>0.23002600000000001</c:v>
                </c:pt>
                <c:pt idx="11169" formatCode="General">
                  <c:v>0.23004800000000011</c:v>
                </c:pt>
                <c:pt idx="11170" formatCode="General">
                  <c:v>0.23006799999999999</c:v>
                </c:pt>
                <c:pt idx="11171" formatCode="General">
                  <c:v>0.23008899999999999</c:v>
                </c:pt>
                <c:pt idx="11172" formatCode="General">
                  <c:v>0.23010900000000001</c:v>
                </c:pt>
                <c:pt idx="11173" formatCode="General">
                  <c:v>0.23013</c:v>
                </c:pt>
                <c:pt idx="11174" formatCode="General">
                  <c:v>0.23014999999999999</c:v>
                </c:pt>
                <c:pt idx="11175" formatCode="General">
                  <c:v>0.23017099999999988</c:v>
                </c:pt>
                <c:pt idx="11176" formatCode="General">
                  <c:v>0.23019200000000001</c:v>
                </c:pt>
                <c:pt idx="11177" formatCode="General">
                  <c:v>0.23021300000000011</c:v>
                </c:pt>
                <c:pt idx="11178" formatCode="General">
                  <c:v>0.23023299999999999</c:v>
                </c:pt>
                <c:pt idx="11179" formatCode="General">
                  <c:v>0.23025300000000001</c:v>
                </c:pt>
                <c:pt idx="11180" formatCode="General">
                  <c:v>0.23027400000000001</c:v>
                </c:pt>
                <c:pt idx="11181" formatCode="General">
                  <c:v>0.23029400000000011</c:v>
                </c:pt>
                <c:pt idx="11182" formatCode="General">
                  <c:v>0.23031499999999999</c:v>
                </c:pt>
                <c:pt idx="11183" formatCode="General">
                  <c:v>0.23033600000000001</c:v>
                </c:pt>
                <c:pt idx="11184" formatCode="General">
                  <c:v>0.23035600000000001</c:v>
                </c:pt>
                <c:pt idx="11185" formatCode="General">
                  <c:v>0.230377</c:v>
                </c:pt>
                <c:pt idx="11186" formatCode="General">
                  <c:v>0.23039799999999999</c:v>
                </c:pt>
                <c:pt idx="11187" formatCode="General">
                  <c:v>0.23041800000000018</c:v>
                </c:pt>
                <c:pt idx="11188" formatCode="General">
                  <c:v>0.23043900000000012</c:v>
                </c:pt>
                <c:pt idx="11189" formatCode="General">
                  <c:v>0.23045900000000011</c:v>
                </c:pt>
                <c:pt idx="11190" formatCode="General">
                  <c:v>0.23047999999999999</c:v>
                </c:pt>
                <c:pt idx="11191" formatCode="General">
                  <c:v>0.23050100000000001</c:v>
                </c:pt>
                <c:pt idx="11192" formatCode="General">
                  <c:v>0.230522</c:v>
                </c:pt>
                <c:pt idx="11193" formatCode="General">
                  <c:v>0.23054200000000011</c:v>
                </c:pt>
                <c:pt idx="11194" formatCode="General">
                  <c:v>0.23056199999999999</c:v>
                </c:pt>
                <c:pt idx="11195" formatCode="General">
                  <c:v>0.23058300000000001</c:v>
                </c:pt>
                <c:pt idx="11196" formatCode="General">
                  <c:v>0.230603</c:v>
                </c:pt>
                <c:pt idx="11197" formatCode="General">
                  <c:v>0.230624</c:v>
                </c:pt>
                <c:pt idx="11198" formatCode="General">
                  <c:v>0.23064499999999999</c:v>
                </c:pt>
                <c:pt idx="11199" formatCode="General">
                  <c:v>0.23066600000000001</c:v>
                </c:pt>
                <c:pt idx="11200" formatCode="General">
                  <c:v>0.230686</c:v>
                </c:pt>
                <c:pt idx="11201" formatCode="General">
                  <c:v>0.23070700000000011</c:v>
                </c:pt>
                <c:pt idx="11202" formatCode="General">
                  <c:v>0.23072699999999999</c:v>
                </c:pt>
                <c:pt idx="11203" formatCode="General">
                  <c:v>0.23074800000000012</c:v>
                </c:pt>
                <c:pt idx="11204" formatCode="General">
                  <c:v>0.23076800000000011</c:v>
                </c:pt>
                <c:pt idx="11205" formatCode="General">
                  <c:v>0.23078899999999999</c:v>
                </c:pt>
                <c:pt idx="11206" formatCode="General">
                  <c:v>0.23080899999999999</c:v>
                </c:pt>
                <c:pt idx="11207" formatCode="General">
                  <c:v>0.23083000000000001</c:v>
                </c:pt>
                <c:pt idx="11208" formatCode="General">
                  <c:v>0.230851</c:v>
                </c:pt>
                <c:pt idx="11209" formatCode="General">
                  <c:v>0.23087099999999997</c:v>
                </c:pt>
                <c:pt idx="11210" formatCode="General">
                  <c:v>0.23089199999999999</c:v>
                </c:pt>
                <c:pt idx="11211" formatCode="General">
                  <c:v>0.23091200000000012</c:v>
                </c:pt>
                <c:pt idx="11212" formatCode="General">
                  <c:v>0.23093300000000011</c:v>
                </c:pt>
                <c:pt idx="11213" formatCode="General">
                  <c:v>0.23095299999999999</c:v>
                </c:pt>
                <c:pt idx="11214" formatCode="General">
                  <c:v>0.23097400000000001</c:v>
                </c:pt>
                <c:pt idx="11215" formatCode="General">
                  <c:v>0.23099500000000012</c:v>
                </c:pt>
                <c:pt idx="11216" formatCode="General">
                  <c:v>0.23101600000000011</c:v>
                </c:pt>
                <c:pt idx="11217" formatCode="General">
                  <c:v>0.23103599999999999</c:v>
                </c:pt>
                <c:pt idx="11218" formatCode="General">
                  <c:v>0.23105700000000001</c:v>
                </c:pt>
                <c:pt idx="11219" formatCode="General">
                  <c:v>0.231077</c:v>
                </c:pt>
                <c:pt idx="11220" formatCode="General">
                  <c:v>0.23109700000000011</c:v>
                </c:pt>
                <c:pt idx="11221" formatCode="General">
                  <c:v>0.23111899999999999</c:v>
                </c:pt>
                <c:pt idx="11222" formatCode="General">
                  <c:v>0.23113900000000001</c:v>
                </c:pt>
                <c:pt idx="11223" formatCode="General">
                  <c:v>0.23116</c:v>
                </c:pt>
                <c:pt idx="11224" formatCode="General">
                  <c:v>0.23118</c:v>
                </c:pt>
                <c:pt idx="11225" formatCode="General">
                  <c:v>0.23120099999999999</c:v>
                </c:pt>
                <c:pt idx="11226" formatCode="General">
                  <c:v>0.23122100000000001</c:v>
                </c:pt>
                <c:pt idx="11227" formatCode="General">
                  <c:v>0.23124200000000011</c:v>
                </c:pt>
                <c:pt idx="11228" formatCode="General">
                  <c:v>0.23126200000000011</c:v>
                </c:pt>
                <c:pt idx="11229" formatCode="General">
                  <c:v>0.23128299999999999</c:v>
                </c:pt>
                <c:pt idx="11230" formatCode="General">
                  <c:v>0.23130400000000001</c:v>
                </c:pt>
                <c:pt idx="11231" formatCode="General">
                  <c:v>0.231325</c:v>
                </c:pt>
                <c:pt idx="11232" formatCode="General">
                  <c:v>0.23134500000000011</c:v>
                </c:pt>
                <c:pt idx="11233" formatCode="General">
                  <c:v>0.23136499999999999</c:v>
                </c:pt>
                <c:pt idx="11234" formatCode="General">
                  <c:v>0.23138600000000001</c:v>
                </c:pt>
                <c:pt idx="11235" formatCode="General">
                  <c:v>0.23140600000000011</c:v>
                </c:pt>
                <c:pt idx="11236" formatCode="General">
                  <c:v>0.23142699999999999</c:v>
                </c:pt>
                <c:pt idx="11237" formatCode="General">
                  <c:v>0.23144800000000013</c:v>
                </c:pt>
                <c:pt idx="11238" formatCode="General">
                  <c:v>0.23146900000000012</c:v>
                </c:pt>
                <c:pt idx="11239" formatCode="General">
                  <c:v>0.23148900000000011</c:v>
                </c:pt>
                <c:pt idx="11240" formatCode="General">
                  <c:v>0.23150999999999999</c:v>
                </c:pt>
                <c:pt idx="11241" formatCode="General">
                  <c:v>0.23153000000000001</c:v>
                </c:pt>
                <c:pt idx="11242" formatCode="General">
                  <c:v>0.23155100000000001</c:v>
                </c:pt>
                <c:pt idx="11243" formatCode="General">
                  <c:v>0.231572</c:v>
                </c:pt>
                <c:pt idx="11244" formatCode="General">
                  <c:v>0.23159299999999999</c:v>
                </c:pt>
                <c:pt idx="11245" formatCode="General">
                  <c:v>0.23161300000000001</c:v>
                </c:pt>
                <c:pt idx="11246" formatCode="General">
                  <c:v>0.23163300000000001</c:v>
                </c:pt>
                <c:pt idx="11247" formatCode="General">
                  <c:v>0.231654</c:v>
                </c:pt>
                <c:pt idx="11248" formatCode="General">
                  <c:v>0.23167399999999988</c:v>
                </c:pt>
                <c:pt idx="11249" formatCode="General">
                  <c:v>0.23169500000000001</c:v>
                </c:pt>
                <c:pt idx="11250" formatCode="General">
                  <c:v>0.23171600000000012</c:v>
                </c:pt>
                <c:pt idx="11251" formatCode="General">
                  <c:v>0.23173700000000011</c:v>
                </c:pt>
                <c:pt idx="11252" formatCode="General">
                  <c:v>0.23175699999999999</c:v>
                </c:pt>
                <c:pt idx="11253" formatCode="General">
                  <c:v>0.23177800000000001</c:v>
                </c:pt>
                <c:pt idx="11254" formatCode="General">
                  <c:v>0.23179800000000012</c:v>
                </c:pt>
                <c:pt idx="11255" formatCode="General">
                  <c:v>0.23181900000000011</c:v>
                </c:pt>
                <c:pt idx="11256" formatCode="General">
                  <c:v>0.23183899999999999</c:v>
                </c:pt>
                <c:pt idx="11257" formatCode="General">
                  <c:v>0.23186000000000001</c:v>
                </c:pt>
                <c:pt idx="11258" formatCode="General">
                  <c:v>0.231881</c:v>
                </c:pt>
                <c:pt idx="11259" formatCode="General">
                  <c:v>0.23190100000000011</c:v>
                </c:pt>
                <c:pt idx="11260" formatCode="General">
                  <c:v>0.23192199999999999</c:v>
                </c:pt>
                <c:pt idx="11261" formatCode="General">
                  <c:v>0.23194200000000012</c:v>
                </c:pt>
                <c:pt idx="11262" formatCode="General">
                  <c:v>0.23196300000000011</c:v>
                </c:pt>
                <c:pt idx="11263" formatCode="General">
                  <c:v>0.23198299999999999</c:v>
                </c:pt>
                <c:pt idx="11264" formatCode="General">
                  <c:v>0.23200399999999999</c:v>
                </c:pt>
                <c:pt idx="11265" formatCode="General">
                  <c:v>0.23202500000000001</c:v>
                </c:pt>
                <c:pt idx="11266" formatCode="General">
                  <c:v>0.23204600000000011</c:v>
                </c:pt>
                <c:pt idx="11267" formatCode="General">
                  <c:v>0.23206599999999999</c:v>
                </c:pt>
                <c:pt idx="11268" formatCode="General">
                  <c:v>0.23208699999999999</c:v>
                </c:pt>
                <c:pt idx="11269" formatCode="General">
                  <c:v>0.23210700000000001</c:v>
                </c:pt>
                <c:pt idx="11270" formatCode="General">
                  <c:v>0.232128</c:v>
                </c:pt>
                <c:pt idx="11271" formatCode="General">
                  <c:v>0.23214799999999999</c:v>
                </c:pt>
                <c:pt idx="11272" formatCode="General">
                  <c:v>0.23216899999999999</c:v>
                </c:pt>
                <c:pt idx="11273" formatCode="General">
                  <c:v>0.23219000000000001</c:v>
                </c:pt>
                <c:pt idx="11274" formatCode="General">
                  <c:v>0.23221000000000011</c:v>
                </c:pt>
                <c:pt idx="11275" formatCode="General">
                  <c:v>0.23223099999999999</c:v>
                </c:pt>
                <c:pt idx="11276" formatCode="General">
                  <c:v>0.23225100000000001</c:v>
                </c:pt>
                <c:pt idx="11277" formatCode="General">
                  <c:v>0.23227200000000001</c:v>
                </c:pt>
                <c:pt idx="11278" formatCode="General">
                  <c:v>0.23229200000000011</c:v>
                </c:pt>
                <c:pt idx="11279" formatCode="General">
                  <c:v>0.23231299999999999</c:v>
                </c:pt>
                <c:pt idx="11280" formatCode="General">
                  <c:v>0.23233300000000001</c:v>
                </c:pt>
                <c:pt idx="11281" formatCode="General">
                  <c:v>0.232354</c:v>
                </c:pt>
                <c:pt idx="11282" formatCode="General">
                  <c:v>0.232375</c:v>
                </c:pt>
                <c:pt idx="11283" formatCode="General">
                  <c:v>0.23239599999999999</c:v>
                </c:pt>
                <c:pt idx="11284" formatCode="General">
                  <c:v>0.23241600000000018</c:v>
                </c:pt>
                <c:pt idx="11285" formatCode="General">
                  <c:v>0.23243700000000012</c:v>
                </c:pt>
                <c:pt idx="11286" formatCode="General">
                  <c:v>0.23245700000000011</c:v>
                </c:pt>
                <c:pt idx="11287" formatCode="General">
                  <c:v>0.23247799999999999</c:v>
                </c:pt>
                <c:pt idx="11288" formatCode="General">
                  <c:v>0.23249800000000018</c:v>
                </c:pt>
                <c:pt idx="11289" formatCode="General">
                  <c:v>0.23251900000000011</c:v>
                </c:pt>
                <c:pt idx="11290" formatCode="General">
                  <c:v>0.23254000000000011</c:v>
                </c:pt>
                <c:pt idx="11291" formatCode="General">
                  <c:v>0.23255999999999999</c:v>
                </c:pt>
                <c:pt idx="11292" formatCode="General">
                  <c:v>0.23258100000000001</c:v>
                </c:pt>
                <c:pt idx="11293" formatCode="General">
                  <c:v>0.232601</c:v>
                </c:pt>
                <c:pt idx="11294" formatCode="General">
                  <c:v>0.232622</c:v>
                </c:pt>
                <c:pt idx="11295" formatCode="General">
                  <c:v>0.23264299999999999</c:v>
                </c:pt>
                <c:pt idx="11296" formatCode="General">
                  <c:v>0.23266300000000001</c:v>
                </c:pt>
                <c:pt idx="11297" formatCode="General">
                  <c:v>0.232684</c:v>
                </c:pt>
                <c:pt idx="11298" formatCode="General">
                  <c:v>0.23270500000000011</c:v>
                </c:pt>
                <c:pt idx="11299" formatCode="General">
                  <c:v>0.23272499999999999</c:v>
                </c:pt>
                <c:pt idx="11300" formatCode="General">
                  <c:v>0.23274500000000012</c:v>
                </c:pt>
                <c:pt idx="11301" formatCode="General">
                  <c:v>0.23276600000000011</c:v>
                </c:pt>
                <c:pt idx="11302" formatCode="General">
                  <c:v>0.23278599999999999</c:v>
                </c:pt>
                <c:pt idx="11303" formatCode="General">
                  <c:v>0.23280699999999999</c:v>
                </c:pt>
                <c:pt idx="11304" formatCode="General">
                  <c:v>0.23282800000000001</c:v>
                </c:pt>
                <c:pt idx="11305" formatCode="General">
                  <c:v>0.23284900000000011</c:v>
                </c:pt>
                <c:pt idx="11306" formatCode="General">
                  <c:v>0.23286899999999999</c:v>
                </c:pt>
                <c:pt idx="11307" formatCode="General">
                  <c:v>0.23289000000000001</c:v>
                </c:pt>
                <c:pt idx="11308" formatCode="General">
                  <c:v>0.23291000000000012</c:v>
                </c:pt>
                <c:pt idx="11309" formatCode="General">
                  <c:v>0.23293100000000011</c:v>
                </c:pt>
                <c:pt idx="11310" formatCode="General">
                  <c:v>0.23295099999999999</c:v>
                </c:pt>
                <c:pt idx="11311" formatCode="General">
                  <c:v>0.23297300000000001</c:v>
                </c:pt>
                <c:pt idx="11312" formatCode="General">
                  <c:v>0.23299300000000012</c:v>
                </c:pt>
                <c:pt idx="11313" formatCode="General">
                  <c:v>0.23301300000000011</c:v>
                </c:pt>
                <c:pt idx="11314" formatCode="General">
                  <c:v>0.23303399999999999</c:v>
                </c:pt>
                <c:pt idx="11315" formatCode="General">
                  <c:v>0.23305400000000001</c:v>
                </c:pt>
                <c:pt idx="11316" formatCode="General">
                  <c:v>0.233075</c:v>
                </c:pt>
                <c:pt idx="11317" formatCode="General">
                  <c:v>0.23309600000000011</c:v>
                </c:pt>
                <c:pt idx="11318" formatCode="General">
                  <c:v>0.23311699999999999</c:v>
                </c:pt>
                <c:pt idx="11319" formatCode="General">
                  <c:v>0.23313700000000001</c:v>
                </c:pt>
                <c:pt idx="11320" formatCode="General">
                  <c:v>0.233158</c:v>
                </c:pt>
                <c:pt idx="11321" formatCode="General">
                  <c:v>0.233178</c:v>
                </c:pt>
                <c:pt idx="11322" formatCode="General">
                  <c:v>0.23319899999999999</c:v>
                </c:pt>
                <c:pt idx="11323" formatCode="General">
                  <c:v>0.23321900000000018</c:v>
                </c:pt>
                <c:pt idx="11324" formatCode="General">
                  <c:v>0.23324000000000011</c:v>
                </c:pt>
                <c:pt idx="11325" formatCode="General">
                  <c:v>0.23326100000000011</c:v>
                </c:pt>
                <c:pt idx="11326" formatCode="General">
                  <c:v>0.23328199999999999</c:v>
                </c:pt>
                <c:pt idx="11327" formatCode="General">
                  <c:v>0.23330200000000001</c:v>
                </c:pt>
                <c:pt idx="11328" formatCode="General">
                  <c:v>0.233322</c:v>
                </c:pt>
                <c:pt idx="11329" formatCode="General">
                  <c:v>0.23334299999999999</c:v>
                </c:pt>
                <c:pt idx="11330" formatCode="General">
                  <c:v>0.23336299999999999</c:v>
                </c:pt>
                <c:pt idx="11331" formatCode="General">
                  <c:v>0.23338400000000001</c:v>
                </c:pt>
                <c:pt idx="11332" formatCode="General">
                  <c:v>0.23340500000000011</c:v>
                </c:pt>
                <c:pt idx="11333" formatCode="General">
                  <c:v>0.23342499999999999</c:v>
                </c:pt>
                <c:pt idx="11334" formatCode="General">
                  <c:v>0.23344600000000013</c:v>
                </c:pt>
                <c:pt idx="11335" formatCode="General">
                  <c:v>0.23346700000000012</c:v>
                </c:pt>
                <c:pt idx="11336" formatCode="General">
                  <c:v>0.23348700000000011</c:v>
                </c:pt>
                <c:pt idx="11337" formatCode="General">
                  <c:v>0.23350799999999999</c:v>
                </c:pt>
                <c:pt idx="11338" formatCode="General">
                  <c:v>0.23352800000000001</c:v>
                </c:pt>
                <c:pt idx="11339" formatCode="General">
                  <c:v>0.23354900000000012</c:v>
                </c:pt>
                <c:pt idx="11340" formatCode="General">
                  <c:v>0.23357</c:v>
                </c:pt>
                <c:pt idx="11341" formatCode="General">
                  <c:v>0.23358999999999999</c:v>
                </c:pt>
                <c:pt idx="11342" formatCode="General">
                  <c:v>0.23361100000000001</c:v>
                </c:pt>
                <c:pt idx="11343" formatCode="General">
                  <c:v>0.23363100000000001</c:v>
                </c:pt>
                <c:pt idx="11344" formatCode="General">
                  <c:v>0.233652</c:v>
                </c:pt>
                <c:pt idx="11345" formatCode="General">
                  <c:v>0.23367199999999988</c:v>
                </c:pt>
                <c:pt idx="11346" formatCode="General">
                  <c:v>0.23369300000000001</c:v>
                </c:pt>
                <c:pt idx="11347" formatCode="General">
                  <c:v>0.23371400000000012</c:v>
                </c:pt>
                <c:pt idx="11348" formatCode="General">
                  <c:v>0.23373500000000011</c:v>
                </c:pt>
                <c:pt idx="11349" formatCode="General">
                  <c:v>0.23375499999999999</c:v>
                </c:pt>
                <c:pt idx="11350" formatCode="General">
                  <c:v>0.23377600000000001</c:v>
                </c:pt>
                <c:pt idx="11351" formatCode="General">
                  <c:v>0.23379600000000011</c:v>
                </c:pt>
                <c:pt idx="11352" formatCode="General">
                  <c:v>0.23381700000000011</c:v>
                </c:pt>
                <c:pt idx="11353" formatCode="General">
                  <c:v>0.23383699999999999</c:v>
                </c:pt>
                <c:pt idx="11354" formatCode="General">
                  <c:v>0.23385700000000001</c:v>
                </c:pt>
                <c:pt idx="11355" formatCode="General">
                  <c:v>0.233878</c:v>
                </c:pt>
                <c:pt idx="11356" formatCode="General">
                  <c:v>0.23389900000000011</c:v>
                </c:pt>
                <c:pt idx="11357" formatCode="General">
                  <c:v>0.23392000000000004</c:v>
                </c:pt>
                <c:pt idx="11358" formatCode="General">
                  <c:v>0.23394000000000012</c:v>
                </c:pt>
                <c:pt idx="11359" formatCode="General">
                  <c:v>0.23396100000000011</c:v>
                </c:pt>
                <c:pt idx="11360" formatCode="General">
                  <c:v>0.23398099999999999</c:v>
                </c:pt>
                <c:pt idx="11361" formatCode="General">
                  <c:v>0.23400199999999999</c:v>
                </c:pt>
                <c:pt idx="11362" formatCode="General">
                  <c:v>0.23402200000000001</c:v>
                </c:pt>
                <c:pt idx="11363" formatCode="General">
                  <c:v>0.23404300000000011</c:v>
                </c:pt>
                <c:pt idx="11364" formatCode="General">
                  <c:v>0.23406399999999999</c:v>
                </c:pt>
                <c:pt idx="11365" formatCode="General">
                  <c:v>0.23408499999999999</c:v>
                </c:pt>
                <c:pt idx="11366" formatCode="General">
                  <c:v>0.23410500000000001</c:v>
                </c:pt>
                <c:pt idx="11367" formatCode="General">
                  <c:v>0.234125</c:v>
                </c:pt>
                <c:pt idx="11368" formatCode="General">
                  <c:v>0.23414599999999999</c:v>
                </c:pt>
                <c:pt idx="11369" formatCode="General">
                  <c:v>0.23416600000000001</c:v>
                </c:pt>
                <c:pt idx="11370" formatCode="General">
                  <c:v>0.23418700000000001</c:v>
                </c:pt>
                <c:pt idx="11371" formatCode="General">
                  <c:v>0.23420800000000011</c:v>
                </c:pt>
                <c:pt idx="11372" formatCode="General">
                  <c:v>0.23422899999999999</c:v>
                </c:pt>
                <c:pt idx="11373" formatCode="General">
                  <c:v>0.23424900000000018</c:v>
                </c:pt>
                <c:pt idx="11374" formatCode="General">
                  <c:v>0.23427000000000001</c:v>
                </c:pt>
                <c:pt idx="11375" formatCode="General">
                  <c:v>0.23429000000000011</c:v>
                </c:pt>
                <c:pt idx="11376" formatCode="General">
                  <c:v>0.23431099999999999</c:v>
                </c:pt>
                <c:pt idx="11377" formatCode="General">
                  <c:v>0.23433100000000001</c:v>
                </c:pt>
                <c:pt idx="11378" formatCode="General">
                  <c:v>0.234352</c:v>
                </c:pt>
                <c:pt idx="11379" formatCode="General">
                  <c:v>0.234373</c:v>
                </c:pt>
                <c:pt idx="11380" formatCode="General">
                  <c:v>0.23439299999999999</c:v>
                </c:pt>
                <c:pt idx="11381" formatCode="General">
                  <c:v>0.23441400000000018</c:v>
                </c:pt>
                <c:pt idx="11382" formatCode="General">
                  <c:v>0.23443400000000011</c:v>
                </c:pt>
                <c:pt idx="11383" formatCode="General">
                  <c:v>0.23445500000000011</c:v>
                </c:pt>
                <c:pt idx="11384" formatCode="General">
                  <c:v>0.23447499999999999</c:v>
                </c:pt>
                <c:pt idx="11385" formatCode="General">
                  <c:v>0.23449700000000018</c:v>
                </c:pt>
                <c:pt idx="11386" formatCode="General">
                  <c:v>0.23451700000000011</c:v>
                </c:pt>
                <c:pt idx="11387" formatCode="General">
                  <c:v>0.23453800000000011</c:v>
                </c:pt>
                <c:pt idx="11388" formatCode="General">
                  <c:v>0.23455799999999999</c:v>
                </c:pt>
                <c:pt idx="11389" formatCode="General">
                  <c:v>0.23457900000000001</c:v>
                </c:pt>
                <c:pt idx="11390" formatCode="General">
                  <c:v>0.23459900000000011</c:v>
                </c:pt>
                <c:pt idx="11391" formatCode="General">
                  <c:v>0.23462</c:v>
                </c:pt>
                <c:pt idx="11392" formatCode="General">
                  <c:v>0.23464099999999999</c:v>
                </c:pt>
                <c:pt idx="11393" formatCode="General">
                  <c:v>0.23466100000000001</c:v>
                </c:pt>
                <c:pt idx="11394" formatCode="General">
                  <c:v>0.234682</c:v>
                </c:pt>
                <c:pt idx="11395" formatCode="General">
                  <c:v>0.23470199999999999</c:v>
                </c:pt>
                <c:pt idx="11396" formatCode="General">
                  <c:v>0.23472299999999999</c:v>
                </c:pt>
                <c:pt idx="11397" formatCode="General">
                  <c:v>0.23474300000000012</c:v>
                </c:pt>
                <c:pt idx="11398" formatCode="General">
                  <c:v>0.23476400000000011</c:v>
                </c:pt>
                <c:pt idx="11399" formatCode="General">
                  <c:v>0.23478499999999999</c:v>
                </c:pt>
                <c:pt idx="11400" formatCode="General">
                  <c:v>0.23480599999999999</c:v>
                </c:pt>
                <c:pt idx="11401" formatCode="General">
                  <c:v>0.23482600000000001</c:v>
                </c:pt>
                <c:pt idx="11402" formatCode="General">
                  <c:v>0.23484700000000011</c:v>
                </c:pt>
                <c:pt idx="11403" formatCode="General">
                  <c:v>0.23486699999999999</c:v>
                </c:pt>
                <c:pt idx="11404" formatCode="General">
                  <c:v>0.23488800000000001</c:v>
                </c:pt>
                <c:pt idx="11405" formatCode="General">
                  <c:v>0.23490800000000012</c:v>
                </c:pt>
                <c:pt idx="11406" formatCode="General">
                  <c:v>0.23492900000000011</c:v>
                </c:pt>
                <c:pt idx="11407" formatCode="General">
                  <c:v>0.23494900000000019</c:v>
                </c:pt>
                <c:pt idx="11408" formatCode="General">
                  <c:v>0.23497000000000001</c:v>
                </c:pt>
                <c:pt idx="11409" formatCode="General">
                  <c:v>0.23499100000000012</c:v>
                </c:pt>
                <c:pt idx="11410" formatCode="General">
                  <c:v>0.23501100000000011</c:v>
                </c:pt>
                <c:pt idx="11411" formatCode="General">
                  <c:v>0.23503199999999999</c:v>
                </c:pt>
                <c:pt idx="11412" formatCode="General">
                  <c:v>0.23505200000000001</c:v>
                </c:pt>
                <c:pt idx="11413" formatCode="General">
                  <c:v>0.235073</c:v>
                </c:pt>
                <c:pt idx="11414" formatCode="General">
                  <c:v>0.23509400000000011</c:v>
                </c:pt>
                <c:pt idx="11415" formatCode="General">
                  <c:v>0.23511399999999999</c:v>
                </c:pt>
                <c:pt idx="11416" formatCode="General">
                  <c:v>0.23513500000000001</c:v>
                </c:pt>
                <c:pt idx="11417" formatCode="General">
                  <c:v>0.235156</c:v>
                </c:pt>
                <c:pt idx="11418" formatCode="General">
                  <c:v>0.235176</c:v>
                </c:pt>
                <c:pt idx="11419" formatCode="General">
                  <c:v>0.23519699999999999</c:v>
                </c:pt>
                <c:pt idx="11420" formatCode="General">
                  <c:v>0.23521700000000012</c:v>
                </c:pt>
                <c:pt idx="11421" formatCode="General">
                  <c:v>0.23523700000000011</c:v>
                </c:pt>
                <c:pt idx="11422" formatCode="General">
                  <c:v>0.23525900000000011</c:v>
                </c:pt>
                <c:pt idx="11423" formatCode="General">
                  <c:v>0.23527899999999999</c:v>
                </c:pt>
                <c:pt idx="11424" formatCode="General">
                  <c:v>0.23530000000000001</c:v>
                </c:pt>
                <c:pt idx="11425" formatCode="General">
                  <c:v>0.23532</c:v>
                </c:pt>
                <c:pt idx="11426" formatCode="General">
                  <c:v>0.23534099999999999</c:v>
                </c:pt>
                <c:pt idx="11427" formatCode="General">
                  <c:v>0.23536099999999999</c:v>
                </c:pt>
                <c:pt idx="11428" formatCode="General">
                  <c:v>0.23538200000000001</c:v>
                </c:pt>
                <c:pt idx="11429" formatCode="General">
                  <c:v>0.23540200000000011</c:v>
                </c:pt>
                <c:pt idx="11430" formatCode="General">
                  <c:v>0.23542299999999999</c:v>
                </c:pt>
                <c:pt idx="11431" formatCode="General">
                  <c:v>0.23544400000000013</c:v>
                </c:pt>
                <c:pt idx="11432" formatCode="General">
                  <c:v>0.23546500000000012</c:v>
                </c:pt>
                <c:pt idx="11433" formatCode="General">
                  <c:v>0.23548500000000011</c:v>
                </c:pt>
                <c:pt idx="11434" formatCode="General">
                  <c:v>0.23550499999999999</c:v>
                </c:pt>
                <c:pt idx="11435" formatCode="General">
                  <c:v>0.23552600000000001</c:v>
                </c:pt>
                <c:pt idx="11436" formatCode="General">
                  <c:v>0.23554600000000012</c:v>
                </c:pt>
                <c:pt idx="11437" formatCode="General">
                  <c:v>0.23556700000000011</c:v>
                </c:pt>
                <c:pt idx="11438" formatCode="General">
                  <c:v>0.23558799999999999</c:v>
                </c:pt>
                <c:pt idx="11439" formatCode="General">
                  <c:v>0.23560900000000001</c:v>
                </c:pt>
                <c:pt idx="11440" formatCode="General">
                  <c:v>0.23562900000000001</c:v>
                </c:pt>
                <c:pt idx="11441" formatCode="General">
                  <c:v>0.23565</c:v>
                </c:pt>
                <c:pt idx="11442" formatCode="General">
                  <c:v>0.23566999999999999</c:v>
                </c:pt>
                <c:pt idx="11443" formatCode="General">
                  <c:v>0.23569100000000001</c:v>
                </c:pt>
                <c:pt idx="11444" formatCode="General">
                  <c:v>0.23571200000000012</c:v>
                </c:pt>
                <c:pt idx="11445" formatCode="General">
                  <c:v>0.23573200000000011</c:v>
                </c:pt>
                <c:pt idx="11446" formatCode="General">
                  <c:v>0.23575299999999999</c:v>
                </c:pt>
                <c:pt idx="11447" formatCode="General">
                  <c:v>0.23577300000000001</c:v>
                </c:pt>
                <c:pt idx="11448" formatCode="General">
                  <c:v>0.23579400000000011</c:v>
                </c:pt>
                <c:pt idx="11449" formatCode="General">
                  <c:v>0.23581400000000011</c:v>
                </c:pt>
                <c:pt idx="11450" formatCode="General">
                  <c:v>0.23583499999999999</c:v>
                </c:pt>
                <c:pt idx="11451" formatCode="General">
                  <c:v>0.23585500000000001</c:v>
                </c:pt>
                <c:pt idx="11452" formatCode="General">
                  <c:v>0.235876</c:v>
                </c:pt>
                <c:pt idx="11453" formatCode="General">
                  <c:v>0.23589700000000011</c:v>
                </c:pt>
                <c:pt idx="11454" formatCode="General">
                  <c:v>0.23591800000000018</c:v>
                </c:pt>
                <c:pt idx="11455" formatCode="General">
                  <c:v>0.23593800000000012</c:v>
                </c:pt>
                <c:pt idx="11456" formatCode="General">
                  <c:v>0.23595900000000011</c:v>
                </c:pt>
                <c:pt idx="11457" formatCode="General">
                  <c:v>0.23597899999999999</c:v>
                </c:pt>
                <c:pt idx="11458" formatCode="General">
                  <c:v>0.23600000000000004</c:v>
                </c:pt>
                <c:pt idx="11459" formatCode="General">
                  <c:v>0.23602100000000001</c:v>
                </c:pt>
                <c:pt idx="11460" formatCode="General">
                  <c:v>0.23604100000000011</c:v>
                </c:pt>
                <c:pt idx="11461" formatCode="General">
                  <c:v>0.23606199999999999</c:v>
                </c:pt>
                <c:pt idx="11462" formatCode="General">
                  <c:v>0.23608199999999999</c:v>
                </c:pt>
                <c:pt idx="11463" formatCode="General">
                  <c:v>0.23610300000000001</c:v>
                </c:pt>
                <c:pt idx="11464" formatCode="General">
                  <c:v>0.236123</c:v>
                </c:pt>
                <c:pt idx="11465" formatCode="General">
                  <c:v>0.23614399999999999</c:v>
                </c:pt>
                <c:pt idx="11466" formatCode="General">
                  <c:v>0.23616500000000001</c:v>
                </c:pt>
                <c:pt idx="11467" formatCode="General">
                  <c:v>0.23618600000000001</c:v>
                </c:pt>
                <c:pt idx="11468" formatCode="General">
                  <c:v>0.23620600000000011</c:v>
                </c:pt>
                <c:pt idx="11469" formatCode="General">
                  <c:v>0.23622699999999999</c:v>
                </c:pt>
                <c:pt idx="11470" formatCode="General">
                  <c:v>0.23624700000000018</c:v>
                </c:pt>
                <c:pt idx="11471" formatCode="General">
                  <c:v>0.23626800000000012</c:v>
                </c:pt>
                <c:pt idx="11472" formatCode="General">
                  <c:v>0.23628800000000011</c:v>
                </c:pt>
                <c:pt idx="11473" formatCode="General">
                  <c:v>0.23630899999999999</c:v>
                </c:pt>
                <c:pt idx="11474" formatCode="General">
                  <c:v>0.23633000000000001</c:v>
                </c:pt>
                <c:pt idx="11475" formatCode="General">
                  <c:v>0.23635</c:v>
                </c:pt>
                <c:pt idx="11476" formatCode="General">
                  <c:v>0.236371</c:v>
                </c:pt>
                <c:pt idx="11477" formatCode="General">
                  <c:v>0.23639099999999999</c:v>
                </c:pt>
                <c:pt idx="11478" formatCode="General">
                  <c:v>0.23641200000000018</c:v>
                </c:pt>
                <c:pt idx="11479" formatCode="General">
                  <c:v>0.23643200000000011</c:v>
                </c:pt>
                <c:pt idx="11480" formatCode="General">
                  <c:v>0.23645300000000011</c:v>
                </c:pt>
                <c:pt idx="11481" formatCode="General">
                  <c:v>0.23647399999999999</c:v>
                </c:pt>
                <c:pt idx="11482" formatCode="General">
                  <c:v>0.23649400000000018</c:v>
                </c:pt>
                <c:pt idx="11483" formatCode="General">
                  <c:v>0.23651500000000011</c:v>
                </c:pt>
                <c:pt idx="11484" formatCode="General">
                  <c:v>0.23653600000000011</c:v>
                </c:pt>
                <c:pt idx="11485" formatCode="General">
                  <c:v>0.23655599999999999</c:v>
                </c:pt>
                <c:pt idx="11486" formatCode="General">
                  <c:v>0.23657700000000001</c:v>
                </c:pt>
                <c:pt idx="11487" formatCode="General">
                  <c:v>0.23659700000000011</c:v>
                </c:pt>
                <c:pt idx="11488" formatCode="General">
                  <c:v>0.23661799999999999</c:v>
                </c:pt>
                <c:pt idx="11489" formatCode="General">
                  <c:v>0.23663899999999999</c:v>
                </c:pt>
                <c:pt idx="11490" formatCode="General">
                  <c:v>0.23665900000000001</c:v>
                </c:pt>
                <c:pt idx="11491" formatCode="General">
                  <c:v>0.23668</c:v>
                </c:pt>
                <c:pt idx="11492" formatCode="General">
                  <c:v>0.23669999999999999</c:v>
                </c:pt>
                <c:pt idx="11493" formatCode="General">
                  <c:v>0.23672099999999999</c:v>
                </c:pt>
                <c:pt idx="11494" formatCode="General">
                  <c:v>0.23674100000000012</c:v>
                </c:pt>
                <c:pt idx="11495" formatCode="General">
                  <c:v>0.23676200000000011</c:v>
                </c:pt>
                <c:pt idx="11496" formatCode="General">
                  <c:v>0.23678299999999999</c:v>
                </c:pt>
                <c:pt idx="11497" formatCode="General">
                  <c:v>0.23680399999999999</c:v>
                </c:pt>
                <c:pt idx="11498" formatCode="General">
                  <c:v>0.23682400000000001</c:v>
                </c:pt>
                <c:pt idx="11499" formatCode="General">
                  <c:v>0.23684500000000011</c:v>
                </c:pt>
                <c:pt idx="11500" formatCode="General">
                  <c:v>0.23686499999999999</c:v>
                </c:pt>
                <c:pt idx="11501" formatCode="General">
                  <c:v>0.23688500000000001</c:v>
                </c:pt>
                <c:pt idx="11502" formatCode="General">
                  <c:v>0.23690600000000012</c:v>
                </c:pt>
                <c:pt idx="11503" formatCode="General">
                  <c:v>0.23692600000000011</c:v>
                </c:pt>
                <c:pt idx="11504" formatCode="General">
                  <c:v>0.23694700000000019</c:v>
                </c:pt>
                <c:pt idx="11505" formatCode="General">
                  <c:v>0.23696800000000018</c:v>
                </c:pt>
                <c:pt idx="11506" formatCode="General">
                  <c:v>0.23698900000000012</c:v>
                </c:pt>
                <c:pt idx="11507" formatCode="General">
                  <c:v>0.23700900000000011</c:v>
                </c:pt>
                <c:pt idx="11508" formatCode="General">
                  <c:v>0.23702999999999999</c:v>
                </c:pt>
                <c:pt idx="11509" formatCode="General">
                  <c:v>0.23705000000000001</c:v>
                </c:pt>
                <c:pt idx="11510" formatCode="General">
                  <c:v>0.237071</c:v>
                </c:pt>
                <c:pt idx="11511" formatCode="General">
                  <c:v>0.23709100000000011</c:v>
                </c:pt>
                <c:pt idx="11512" formatCode="General">
                  <c:v>0.23711199999999999</c:v>
                </c:pt>
                <c:pt idx="11513" formatCode="General">
                  <c:v>0.23713300000000001</c:v>
                </c:pt>
                <c:pt idx="11514" formatCode="General">
                  <c:v>0.237153</c:v>
                </c:pt>
                <c:pt idx="11515" formatCode="General">
                  <c:v>0.237174</c:v>
                </c:pt>
                <c:pt idx="11516" formatCode="General">
                  <c:v>0.23719399999999999</c:v>
                </c:pt>
                <c:pt idx="11517" formatCode="General">
                  <c:v>0.23721500000000012</c:v>
                </c:pt>
                <c:pt idx="11518" formatCode="General">
                  <c:v>0.23723500000000011</c:v>
                </c:pt>
                <c:pt idx="11519" formatCode="General">
                  <c:v>0.23725599999999999</c:v>
                </c:pt>
                <c:pt idx="11520" formatCode="General">
                  <c:v>0.23727699999999999</c:v>
                </c:pt>
                <c:pt idx="11521" formatCode="General">
                  <c:v>0.23729800000000012</c:v>
                </c:pt>
                <c:pt idx="11522" formatCode="General">
                  <c:v>0.23731800000000011</c:v>
                </c:pt>
                <c:pt idx="11523" formatCode="General">
                  <c:v>0.23733899999999999</c:v>
                </c:pt>
                <c:pt idx="11524" formatCode="General">
                  <c:v>0.23735899999999999</c:v>
                </c:pt>
                <c:pt idx="11525" formatCode="General">
                  <c:v>0.23738000000000001</c:v>
                </c:pt>
                <c:pt idx="11526" formatCode="General">
                  <c:v>0.23740000000000011</c:v>
                </c:pt>
                <c:pt idx="11527" formatCode="General">
                  <c:v>0.23742099999999999</c:v>
                </c:pt>
                <c:pt idx="11528" formatCode="General">
                  <c:v>0.23744200000000013</c:v>
                </c:pt>
                <c:pt idx="11529" formatCode="General">
                  <c:v>0.23746200000000012</c:v>
                </c:pt>
                <c:pt idx="11530" formatCode="General">
                  <c:v>0.23748300000000011</c:v>
                </c:pt>
                <c:pt idx="11531" formatCode="General">
                  <c:v>0.23750299999999999</c:v>
                </c:pt>
                <c:pt idx="11532" formatCode="General">
                  <c:v>0.23752400000000001</c:v>
                </c:pt>
                <c:pt idx="11533" formatCode="General">
                  <c:v>0.23754400000000012</c:v>
                </c:pt>
                <c:pt idx="11534" formatCode="General">
                  <c:v>0.23756600000000011</c:v>
                </c:pt>
                <c:pt idx="11535" formatCode="General">
                  <c:v>0.23758599999999999</c:v>
                </c:pt>
                <c:pt idx="11536" formatCode="General">
                  <c:v>0.23760700000000001</c:v>
                </c:pt>
                <c:pt idx="11537" formatCode="General">
                  <c:v>0.237627</c:v>
                </c:pt>
                <c:pt idx="11538" formatCode="General">
                  <c:v>0.23764800000000011</c:v>
                </c:pt>
                <c:pt idx="11539" formatCode="General">
                  <c:v>0.23766799999999999</c:v>
                </c:pt>
                <c:pt idx="11540" formatCode="General">
                  <c:v>0.23768900000000001</c:v>
                </c:pt>
                <c:pt idx="11541" formatCode="General">
                  <c:v>0.23771000000000012</c:v>
                </c:pt>
                <c:pt idx="11542" formatCode="General">
                  <c:v>0.23773000000000011</c:v>
                </c:pt>
                <c:pt idx="11543" formatCode="General">
                  <c:v>0.23775099999999999</c:v>
                </c:pt>
                <c:pt idx="11544" formatCode="General">
                  <c:v>0.23777100000000001</c:v>
                </c:pt>
                <c:pt idx="11545" formatCode="General">
                  <c:v>0.23779200000000011</c:v>
                </c:pt>
                <c:pt idx="11546" formatCode="General">
                  <c:v>0.23781200000000011</c:v>
                </c:pt>
                <c:pt idx="11547" formatCode="General">
                  <c:v>0.23783299999999999</c:v>
                </c:pt>
                <c:pt idx="11548" formatCode="General">
                  <c:v>0.23785400000000001</c:v>
                </c:pt>
                <c:pt idx="11549" formatCode="General">
                  <c:v>0.237875</c:v>
                </c:pt>
                <c:pt idx="11550" formatCode="General">
                  <c:v>0.23789500000000011</c:v>
                </c:pt>
                <c:pt idx="11551" formatCode="General">
                  <c:v>0.23791600000000018</c:v>
                </c:pt>
                <c:pt idx="11552" formatCode="General">
                  <c:v>0.23793600000000012</c:v>
                </c:pt>
                <c:pt idx="11553" formatCode="General">
                  <c:v>0.23795700000000011</c:v>
                </c:pt>
                <c:pt idx="11554" formatCode="General">
                  <c:v>0.23797699999999999</c:v>
                </c:pt>
                <c:pt idx="11555" formatCode="General">
                  <c:v>0.23799800000000018</c:v>
                </c:pt>
                <c:pt idx="11556" formatCode="General">
                  <c:v>0.23801800000000012</c:v>
                </c:pt>
                <c:pt idx="11557" formatCode="General">
                  <c:v>0.23803900000000011</c:v>
                </c:pt>
                <c:pt idx="11558" formatCode="General">
                  <c:v>0.23805999999999999</c:v>
                </c:pt>
                <c:pt idx="11559" formatCode="General">
                  <c:v>0.23808000000000001</c:v>
                </c:pt>
                <c:pt idx="11560" formatCode="General">
                  <c:v>0.23810100000000001</c:v>
                </c:pt>
                <c:pt idx="11561" formatCode="General">
                  <c:v>0.238121</c:v>
                </c:pt>
                <c:pt idx="11562" formatCode="General">
                  <c:v>0.23814199999999999</c:v>
                </c:pt>
                <c:pt idx="11563" formatCode="General">
                  <c:v>0.23816300000000001</c:v>
                </c:pt>
                <c:pt idx="11564" formatCode="General">
                  <c:v>0.23818300000000001</c:v>
                </c:pt>
                <c:pt idx="11565" formatCode="General">
                  <c:v>0.23820400000000011</c:v>
                </c:pt>
                <c:pt idx="11566" formatCode="General">
                  <c:v>0.23822499999999999</c:v>
                </c:pt>
                <c:pt idx="11567" formatCode="General">
                  <c:v>0.23824500000000018</c:v>
                </c:pt>
                <c:pt idx="11568" formatCode="General">
                  <c:v>0.23826500000000012</c:v>
                </c:pt>
                <c:pt idx="11569" formatCode="General">
                  <c:v>0.23828600000000011</c:v>
                </c:pt>
                <c:pt idx="11570" formatCode="General">
                  <c:v>0.23830699999999999</c:v>
                </c:pt>
                <c:pt idx="11571" formatCode="General">
                  <c:v>0.23832800000000001</c:v>
                </c:pt>
                <c:pt idx="11572" formatCode="General">
                  <c:v>0.23834800000000012</c:v>
                </c:pt>
                <c:pt idx="11573" formatCode="General">
                  <c:v>0.23836900000000011</c:v>
                </c:pt>
                <c:pt idx="11574" formatCode="General">
                  <c:v>0.23838899999999999</c:v>
                </c:pt>
                <c:pt idx="11575" formatCode="General">
                  <c:v>0.23841000000000018</c:v>
                </c:pt>
                <c:pt idx="11576" formatCode="General">
                  <c:v>0.23843000000000011</c:v>
                </c:pt>
                <c:pt idx="11577" formatCode="General">
                  <c:v>0.23845100000000011</c:v>
                </c:pt>
                <c:pt idx="11578" formatCode="General">
                  <c:v>0.23847099999999999</c:v>
                </c:pt>
                <c:pt idx="11579" formatCode="General">
                  <c:v>0.23849200000000018</c:v>
                </c:pt>
                <c:pt idx="11580" formatCode="General">
                  <c:v>0.23851300000000011</c:v>
                </c:pt>
                <c:pt idx="11581" formatCode="General">
                  <c:v>0.23853300000000011</c:v>
                </c:pt>
                <c:pt idx="11582" formatCode="General">
                  <c:v>0.23855399999999999</c:v>
                </c:pt>
                <c:pt idx="11583" formatCode="General">
                  <c:v>0.23857400000000001</c:v>
                </c:pt>
                <c:pt idx="11584" formatCode="General">
                  <c:v>0.23859500000000011</c:v>
                </c:pt>
                <c:pt idx="11585" formatCode="General">
                  <c:v>0.23861499999999999</c:v>
                </c:pt>
                <c:pt idx="11586" formatCode="General">
                  <c:v>0.23863599999999999</c:v>
                </c:pt>
                <c:pt idx="11587" formatCode="General">
                  <c:v>0.23865700000000001</c:v>
                </c:pt>
                <c:pt idx="11588" formatCode="General">
                  <c:v>0.238678</c:v>
                </c:pt>
                <c:pt idx="11589" formatCode="General">
                  <c:v>0.23869799999999999</c:v>
                </c:pt>
                <c:pt idx="11590" formatCode="General">
                  <c:v>0.23871900000000013</c:v>
                </c:pt>
                <c:pt idx="11591" formatCode="General">
                  <c:v>0.23873900000000012</c:v>
                </c:pt>
                <c:pt idx="11592" formatCode="General">
                  <c:v>0.23876000000000011</c:v>
                </c:pt>
                <c:pt idx="11593" formatCode="General">
                  <c:v>0.23877999999999999</c:v>
                </c:pt>
                <c:pt idx="11594" formatCode="General">
                  <c:v>0.23880100000000001</c:v>
                </c:pt>
                <c:pt idx="11595" formatCode="General">
                  <c:v>0.23882200000000001</c:v>
                </c:pt>
                <c:pt idx="11596" formatCode="General">
                  <c:v>0.23884200000000011</c:v>
                </c:pt>
                <c:pt idx="11597" formatCode="General">
                  <c:v>0.23886299999999999</c:v>
                </c:pt>
                <c:pt idx="11598" formatCode="General">
                  <c:v>0.23888300000000001</c:v>
                </c:pt>
                <c:pt idx="11599" formatCode="General">
                  <c:v>0.23890400000000012</c:v>
                </c:pt>
                <c:pt idx="11600" formatCode="General">
                  <c:v>0.23892400000000011</c:v>
                </c:pt>
                <c:pt idx="11601" formatCode="General">
                  <c:v>0.23894500000000019</c:v>
                </c:pt>
                <c:pt idx="11602" formatCode="General">
                  <c:v>0.23896600000000018</c:v>
                </c:pt>
                <c:pt idx="11603" formatCode="General">
                  <c:v>0.23898700000000012</c:v>
                </c:pt>
                <c:pt idx="11604" formatCode="General">
                  <c:v>0.23900700000000011</c:v>
                </c:pt>
                <c:pt idx="11605" formatCode="General">
                  <c:v>0.23902799999999999</c:v>
                </c:pt>
                <c:pt idx="11606" formatCode="General">
                  <c:v>0.23904800000000018</c:v>
                </c:pt>
                <c:pt idx="11607" formatCode="General">
                  <c:v>0.23906800000000011</c:v>
                </c:pt>
                <c:pt idx="11608" formatCode="General">
                  <c:v>0.23909000000000011</c:v>
                </c:pt>
                <c:pt idx="11609" formatCode="General">
                  <c:v>0.23910999999999999</c:v>
                </c:pt>
                <c:pt idx="11610" formatCode="General">
                  <c:v>0.23913100000000001</c:v>
                </c:pt>
                <c:pt idx="11611" formatCode="General">
                  <c:v>0.239151</c:v>
                </c:pt>
                <c:pt idx="11612" formatCode="General">
                  <c:v>0.239172</c:v>
                </c:pt>
                <c:pt idx="11613" formatCode="General">
                  <c:v>0.23919199999999999</c:v>
                </c:pt>
                <c:pt idx="11614" formatCode="General">
                  <c:v>0.23921300000000012</c:v>
                </c:pt>
                <c:pt idx="11615" formatCode="General">
                  <c:v>0.23923400000000011</c:v>
                </c:pt>
                <c:pt idx="11616" formatCode="General">
                  <c:v>0.23925500000000011</c:v>
                </c:pt>
                <c:pt idx="11617" formatCode="General">
                  <c:v>0.23927499999999999</c:v>
                </c:pt>
                <c:pt idx="11618" formatCode="General">
                  <c:v>0.23929600000000012</c:v>
                </c:pt>
                <c:pt idx="11619" formatCode="General">
                  <c:v>0.23931600000000011</c:v>
                </c:pt>
                <c:pt idx="11620" formatCode="General">
                  <c:v>0.23933599999999999</c:v>
                </c:pt>
                <c:pt idx="11621" formatCode="General">
                  <c:v>0.23935699999999999</c:v>
                </c:pt>
                <c:pt idx="11622" formatCode="General">
                  <c:v>0.23937800000000001</c:v>
                </c:pt>
                <c:pt idx="11623" formatCode="General">
                  <c:v>0.23939900000000011</c:v>
                </c:pt>
                <c:pt idx="11624" formatCode="General">
                  <c:v>0.23941900000000019</c:v>
                </c:pt>
                <c:pt idx="11625" formatCode="General">
                  <c:v>0.23944000000000012</c:v>
                </c:pt>
                <c:pt idx="11626" formatCode="General">
                  <c:v>0.23946000000000012</c:v>
                </c:pt>
                <c:pt idx="11627" formatCode="General">
                  <c:v>0.23948100000000011</c:v>
                </c:pt>
                <c:pt idx="11628" formatCode="General">
                  <c:v>0.23950099999999999</c:v>
                </c:pt>
                <c:pt idx="11629" formatCode="General">
                  <c:v>0.23952200000000001</c:v>
                </c:pt>
                <c:pt idx="11630" formatCode="General">
                  <c:v>0.23954200000000012</c:v>
                </c:pt>
                <c:pt idx="11631" formatCode="General">
                  <c:v>0.23956300000000011</c:v>
                </c:pt>
                <c:pt idx="11632" formatCode="General">
                  <c:v>0.23958399999999999</c:v>
                </c:pt>
                <c:pt idx="11633" formatCode="General">
                  <c:v>0.23960500000000001</c:v>
                </c:pt>
                <c:pt idx="11634" formatCode="General">
                  <c:v>0.239625</c:v>
                </c:pt>
                <c:pt idx="11635" formatCode="General">
                  <c:v>0.23964500000000011</c:v>
                </c:pt>
                <c:pt idx="11636" formatCode="General">
                  <c:v>0.23966599999999999</c:v>
                </c:pt>
                <c:pt idx="11637" formatCode="General">
                  <c:v>0.23968700000000001</c:v>
                </c:pt>
                <c:pt idx="11638" formatCode="General">
                  <c:v>0.23970700000000011</c:v>
                </c:pt>
                <c:pt idx="11639" formatCode="General">
                  <c:v>0.23972800000000011</c:v>
                </c:pt>
                <c:pt idx="11640" formatCode="General">
                  <c:v>0.23974900000000018</c:v>
                </c:pt>
                <c:pt idx="11641" formatCode="General">
                  <c:v>0.23976900000000018</c:v>
                </c:pt>
                <c:pt idx="11642" formatCode="General">
                  <c:v>0.23979000000000011</c:v>
                </c:pt>
                <c:pt idx="11643" formatCode="General">
                  <c:v>0.23981000000000011</c:v>
                </c:pt>
                <c:pt idx="11644" formatCode="General">
                  <c:v>0.23983099999999999</c:v>
                </c:pt>
                <c:pt idx="11645" formatCode="General">
                  <c:v>0.23985200000000001</c:v>
                </c:pt>
                <c:pt idx="11646" formatCode="General">
                  <c:v>0.239873</c:v>
                </c:pt>
                <c:pt idx="11647" formatCode="General">
                  <c:v>0.23989300000000011</c:v>
                </c:pt>
                <c:pt idx="11648" formatCode="General">
                  <c:v>0.23991300000000018</c:v>
                </c:pt>
                <c:pt idx="11649" formatCode="General">
                  <c:v>0.23993400000000012</c:v>
                </c:pt>
                <c:pt idx="11650" formatCode="General">
                  <c:v>0.23995400000000011</c:v>
                </c:pt>
                <c:pt idx="11651" formatCode="General">
                  <c:v>0.23997499999999999</c:v>
                </c:pt>
                <c:pt idx="11652" formatCode="General">
                  <c:v>0.23999500000000018</c:v>
                </c:pt>
                <c:pt idx="11653" formatCode="General">
                  <c:v>0.24001600000000012</c:v>
                </c:pt>
                <c:pt idx="11654" formatCode="General">
                  <c:v>0.24003700000000011</c:v>
                </c:pt>
                <c:pt idx="11655" formatCode="General">
                  <c:v>0.24005799999999999</c:v>
                </c:pt>
                <c:pt idx="11656" formatCode="General">
                  <c:v>0.24007800000000001</c:v>
                </c:pt>
                <c:pt idx="11657" formatCode="General">
                  <c:v>0.24009900000000012</c:v>
                </c:pt>
                <c:pt idx="11658" formatCode="General">
                  <c:v>0.24011900000000011</c:v>
                </c:pt>
                <c:pt idx="11659" formatCode="General">
                  <c:v>0.24013999999999999</c:v>
                </c:pt>
                <c:pt idx="11660" formatCode="General">
                  <c:v>0.24016000000000001</c:v>
                </c:pt>
                <c:pt idx="11661" formatCode="General">
                  <c:v>0.24018100000000001</c:v>
                </c:pt>
                <c:pt idx="11662" formatCode="General">
                  <c:v>0.24020200000000011</c:v>
                </c:pt>
                <c:pt idx="11663" formatCode="General">
                  <c:v>0.24022199999999999</c:v>
                </c:pt>
                <c:pt idx="11664" formatCode="General">
                  <c:v>0.24024300000000018</c:v>
                </c:pt>
                <c:pt idx="11665" formatCode="General">
                  <c:v>0.24026300000000012</c:v>
                </c:pt>
                <c:pt idx="11666" formatCode="General">
                  <c:v>0.24028400000000011</c:v>
                </c:pt>
                <c:pt idx="11667" formatCode="General">
                  <c:v>0.24030399999999999</c:v>
                </c:pt>
                <c:pt idx="11668" formatCode="General">
                  <c:v>0.24032500000000001</c:v>
                </c:pt>
                <c:pt idx="11669" formatCode="General">
                  <c:v>0.24034600000000012</c:v>
                </c:pt>
                <c:pt idx="11670" formatCode="General">
                  <c:v>0.24036700000000011</c:v>
                </c:pt>
                <c:pt idx="11671" formatCode="General">
                  <c:v>0.24038699999999999</c:v>
                </c:pt>
                <c:pt idx="11672" formatCode="General">
                  <c:v>0.24040800000000018</c:v>
                </c:pt>
                <c:pt idx="11673" formatCode="General">
                  <c:v>0.24042800000000011</c:v>
                </c:pt>
                <c:pt idx="11674" formatCode="General">
                  <c:v>0.24044800000000022</c:v>
                </c:pt>
                <c:pt idx="11675" formatCode="General">
                  <c:v>0.24046900000000018</c:v>
                </c:pt>
                <c:pt idx="11676" formatCode="General">
                  <c:v>0.24049000000000012</c:v>
                </c:pt>
                <c:pt idx="11677" formatCode="General">
                  <c:v>0.24051100000000011</c:v>
                </c:pt>
                <c:pt idx="11678" formatCode="General">
                  <c:v>0.24053099999999999</c:v>
                </c:pt>
                <c:pt idx="11679" formatCode="General">
                  <c:v>0.24055199999999999</c:v>
                </c:pt>
                <c:pt idx="11680" formatCode="General">
                  <c:v>0.24057200000000001</c:v>
                </c:pt>
                <c:pt idx="11681" formatCode="General">
                  <c:v>0.24059300000000011</c:v>
                </c:pt>
                <c:pt idx="11682" formatCode="General">
                  <c:v>0.24061399999999999</c:v>
                </c:pt>
                <c:pt idx="11683" formatCode="General">
                  <c:v>0.24063499999999999</c:v>
                </c:pt>
                <c:pt idx="11684" formatCode="General">
                  <c:v>0.24065500000000001</c:v>
                </c:pt>
                <c:pt idx="11685" formatCode="General">
                  <c:v>0.240676</c:v>
                </c:pt>
                <c:pt idx="11686" formatCode="General">
                  <c:v>0.24069599999999999</c:v>
                </c:pt>
                <c:pt idx="11687" formatCode="General">
                  <c:v>0.24071600000000018</c:v>
                </c:pt>
                <c:pt idx="11688" formatCode="General">
                  <c:v>0.24073700000000012</c:v>
                </c:pt>
                <c:pt idx="11689" formatCode="General">
                  <c:v>0.24075800000000011</c:v>
                </c:pt>
                <c:pt idx="11690" formatCode="General">
                  <c:v>0.24077899999999999</c:v>
                </c:pt>
                <c:pt idx="11691" formatCode="General">
                  <c:v>0.24079900000000018</c:v>
                </c:pt>
                <c:pt idx="11692" formatCode="General">
                  <c:v>0.24082000000000001</c:v>
                </c:pt>
                <c:pt idx="11693" formatCode="General">
                  <c:v>0.24084000000000011</c:v>
                </c:pt>
                <c:pt idx="11694" formatCode="General">
                  <c:v>0.24086099999999999</c:v>
                </c:pt>
                <c:pt idx="11695" formatCode="General">
                  <c:v>0.24088100000000001</c:v>
                </c:pt>
                <c:pt idx="11696" formatCode="General">
                  <c:v>0.24090200000000012</c:v>
                </c:pt>
                <c:pt idx="11697" formatCode="General">
                  <c:v>0.24092300000000011</c:v>
                </c:pt>
                <c:pt idx="11698" formatCode="General">
                  <c:v>0.24094400000000019</c:v>
                </c:pt>
                <c:pt idx="11699" formatCode="General">
                  <c:v>0.24096400000000018</c:v>
                </c:pt>
                <c:pt idx="11700" formatCode="General">
                  <c:v>0.24098500000000012</c:v>
                </c:pt>
                <c:pt idx="11701" formatCode="General">
                  <c:v>0.24100500000000011</c:v>
                </c:pt>
                <c:pt idx="11702" formatCode="General">
                  <c:v>0.24102499999999999</c:v>
                </c:pt>
                <c:pt idx="11703" formatCode="General">
                  <c:v>0.24104600000000018</c:v>
                </c:pt>
                <c:pt idx="11704" formatCode="General">
                  <c:v>0.24106700000000011</c:v>
                </c:pt>
                <c:pt idx="11705" formatCode="General">
                  <c:v>0.24108700000000011</c:v>
                </c:pt>
                <c:pt idx="11706" formatCode="General">
                  <c:v>0.24110799999999999</c:v>
                </c:pt>
                <c:pt idx="11707" formatCode="General">
                  <c:v>0.24112900000000001</c:v>
                </c:pt>
                <c:pt idx="11708" formatCode="General">
                  <c:v>0.24114900000000011</c:v>
                </c:pt>
                <c:pt idx="11709" formatCode="General">
                  <c:v>0.24117</c:v>
                </c:pt>
                <c:pt idx="11710" formatCode="General">
                  <c:v>0.24118999999999999</c:v>
                </c:pt>
                <c:pt idx="11711" formatCode="General">
                  <c:v>0.24121100000000012</c:v>
                </c:pt>
                <c:pt idx="11712" formatCode="General">
                  <c:v>0.24123200000000011</c:v>
                </c:pt>
                <c:pt idx="11713" formatCode="General">
                  <c:v>0.24125199999999999</c:v>
                </c:pt>
                <c:pt idx="11714" formatCode="General">
                  <c:v>0.24127299999999999</c:v>
                </c:pt>
                <c:pt idx="11715" formatCode="General">
                  <c:v>0.24129300000000012</c:v>
                </c:pt>
                <c:pt idx="11716" formatCode="General">
                  <c:v>0.24131400000000011</c:v>
                </c:pt>
                <c:pt idx="11717" formatCode="General">
                  <c:v>0.24133399999999999</c:v>
                </c:pt>
                <c:pt idx="11718" formatCode="General">
                  <c:v>0.24135499999999999</c:v>
                </c:pt>
                <c:pt idx="11719" formatCode="General">
                  <c:v>0.24137600000000001</c:v>
                </c:pt>
                <c:pt idx="11720" formatCode="General">
                  <c:v>0.24139700000000011</c:v>
                </c:pt>
                <c:pt idx="11721" formatCode="General">
                  <c:v>0.24141700000000019</c:v>
                </c:pt>
                <c:pt idx="11722" formatCode="General">
                  <c:v>0.24143800000000018</c:v>
                </c:pt>
                <c:pt idx="11723" formatCode="General">
                  <c:v>0.24145800000000012</c:v>
                </c:pt>
                <c:pt idx="11724" formatCode="General">
                  <c:v>0.24147900000000011</c:v>
                </c:pt>
                <c:pt idx="11725" formatCode="General">
                  <c:v>0.24149900000000019</c:v>
                </c:pt>
                <c:pt idx="11726" formatCode="General">
                  <c:v>0.24152000000000001</c:v>
                </c:pt>
                <c:pt idx="11727" formatCode="General">
                  <c:v>0.24154000000000012</c:v>
                </c:pt>
                <c:pt idx="11728" formatCode="General">
                  <c:v>0.24156100000000011</c:v>
                </c:pt>
                <c:pt idx="11729" formatCode="General">
                  <c:v>0.24158199999999999</c:v>
                </c:pt>
                <c:pt idx="11730" formatCode="General">
                  <c:v>0.24160200000000001</c:v>
                </c:pt>
                <c:pt idx="11731" formatCode="General">
                  <c:v>0.241623</c:v>
                </c:pt>
                <c:pt idx="11732" formatCode="General">
                  <c:v>0.24164300000000011</c:v>
                </c:pt>
                <c:pt idx="11733" formatCode="General">
                  <c:v>0.24166399999999999</c:v>
                </c:pt>
                <c:pt idx="11734" formatCode="General">
                  <c:v>0.24168400000000001</c:v>
                </c:pt>
                <c:pt idx="11735" formatCode="General">
                  <c:v>0.24170500000000011</c:v>
                </c:pt>
                <c:pt idx="11736" formatCode="General">
                  <c:v>0.24172600000000011</c:v>
                </c:pt>
                <c:pt idx="11737" formatCode="General">
                  <c:v>0.24174700000000018</c:v>
                </c:pt>
                <c:pt idx="11738" formatCode="General">
                  <c:v>0.24176700000000018</c:v>
                </c:pt>
                <c:pt idx="11739" formatCode="General">
                  <c:v>0.24178800000000011</c:v>
                </c:pt>
                <c:pt idx="11740" formatCode="General">
                  <c:v>0.24180800000000011</c:v>
                </c:pt>
                <c:pt idx="11741" formatCode="General">
                  <c:v>0.24182799999999999</c:v>
                </c:pt>
                <c:pt idx="11742" formatCode="General">
                  <c:v>0.24184900000000012</c:v>
                </c:pt>
                <c:pt idx="11743" formatCode="General">
                  <c:v>0.24187</c:v>
                </c:pt>
                <c:pt idx="11744" formatCode="General">
                  <c:v>0.24189099999999999</c:v>
                </c:pt>
                <c:pt idx="11745" formatCode="General">
                  <c:v>0.24191100000000013</c:v>
                </c:pt>
                <c:pt idx="11746" formatCode="General">
                  <c:v>0.24193200000000012</c:v>
                </c:pt>
                <c:pt idx="11747" formatCode="General">
                  <c:v>0.24195200000000011</c:v>
                </c:pt>
                <c:pt idx="11748" formatCode="General">
                  <c:v>0.24197299999999999</c:v>
                </c:pt>
                <c:pt idx="11749" formatCode="General">
                  <c:v>0.24199300000000018</c:v>
                </c:pt>
                <c:pt idx="11750" formatCode="General">
                  <c:v>0.24201500000000012</c:v>
                </c:pt>
                <c:pt idx="11751" formatCode="General">
                  <c:v>0.24203500000000011</c:v>
                </c:pt>
                <c:pt idx="11752" formatCode="General">
                  <c:v>0.24205599999999999</c:v>
                </c:pt>
                <c:pt idx="11753" formatCode="General">
                  <c:v>0.24207600000000001</c:v>
                </c:pt>
                <c:pt idx="11754" formatCode="General">
                  <c:v>0.24209700000000012</c:v>
                </c:pt>
                <c:pt idx="11755" formatCode="General">
                  <c:v>0.24211700000000011</c:v>
                </c:pt>
                <c:pt idx="11756" formatCode="General">
                  <c:v>0.24213799999999999</c:v>
                </c:pt>
                <c:pt idx="11757" formatCode="General">
                  <c:v>0.24215900000000001</c:v>
                </c:pt>
                <c:pt idx="11758" formatCode="General">
                  <c:v>0.24217900000000001</c:v>
                </c:pt>
                <c:pt idx="11759" formatCode="General">
                  <c:v>0.24220000000000011</c:v>
                </c:pt>
                <c:pt idx="11760" formatCode="General">
                  <c:v>0.2422200000000001</c:v>
                </c:pt>
                <c:pt idx="11761" formatCode="General">
                  <c:v>0.24224100000000018</c:v>
                </c:pt>
                <c:pt idx="11762" formatCode="General">
                  <c:v>0.24226100000000012</c:v>
                </c:pt>
                <c:pt idx="11763" formatCode="General">
                  <c:v>0.24228200000000011</c:v>
                </c:pt>
                <c:pt idx="11764" formatCode="General">
                  <c:v>0.24230299999999999</c:v>
                </c:pt>
                <c:pt idx="11765" formatCode="General">
                  <c:v>0.24232400000000001</c:v>
                </c:pt>
                <c:pt idx="11766" formatCode="General">
                  <c:v>0.24234400000000011</c:v>
                </c:pt>
                <c:pt idx="11767" formatCode="General">
                  <c:v>0.24236500000000011</c:v>
                </c:pt>
                <c:pt idx="11768" formatCode="General">
                  <c:v>0.24238499999999999</c:v>
                </c:pt>
                <c:pt idx="11769" formatCode="General">
                  <c:v>0.24240500000000012</c:v>
                </c:pt>
                <c:pt idx="11770" formatCode="General">
                  <c:v>0.24242600000000011</c:v>
                </c:pt>
                <c:pt idx="11771" formatCode="General">
                  <c:v>0.24244700000000022</c:v>
                </c:pt>
                <c:pt idx="11772" formatCode="General">
                  <c:v>0.24246800000000018</c:v>
                </c:pt>
                <c:pt idx="11773" formatCode="General">
                  <c:v>0.24248800000000012</c:v>
                </c:pt>
                <c:pt idx="11774" formatCode="General">
                  <c:v>0.24250900000000011</c:v>
                </c:pt>
                <c:pt idx="11775" formatCode="General">
                  <c:v>0.24252899999999999</c:v>
                </c:pt>
                <c:pt idx="11776" formatCode="General">
                  <c:v>0.24255000000000004</c:v>
                </c:pt>
                <c:pt idx="11777" formatCode="General">
                  <c:v>0.24257000000000001</c:v>
                </c:pt>
                <c:pt idx="11778" formatCode="General">
                  <c:v>0.24259100000000011</c:v>
                </c:pt>
                <c:pt idx="11779" formatCode="General">
                  <c:v>0.24261099999999999</c:v>
                </c:pt>
                <c:pt idx="11780" formatCode="General">
                  <c:v>0.24263299999999999</c:v>
                </c:pt>
                <c:pt idx="11781" formatCode="General">
                  <c:v>0.24265300000000001</c:v>
                </c:pt>
                <c:pt idx="11782" formatCode="General">
                  <c:v>0.242673</c:v>
                </c:pt>
                <c:pt idx="11783" formatCode="General">
                  <c:v>0.24269399999999999</c:v>
                </c:pt>
                <c:pt idx="11784" formatCode="General">
                  <c:v>0.24271400000000018</c:v>
                </c:pt>
                <c:pt idx="11785" formatCode="General">
                  <c:v>0.24273500000000012</c:v>
                </c:pt>
                <c:pt idx="11786" formatCode="General">
                  <c:v>0.24275600000000011</c:v>
                </c:pt>
                <c:pt idx="11787" formatCode="General">
                  <c:v>0.24277599999999999</c:v>
                </c:pt>
                <c:pt idx="11788" formatCode="General">
                  <c:v>0.24279700000000018</c:v>
                </c:pt>
                <c:pt idx="11789" formatCode="General">
                  <c:v>0.24281800000000012</c:v>
                </c:pt>
                <c:pt idx="11790" formatCode="General">
                  <c:v>0.24283800000000011</c:v>
                </c:pt>
                <c:pt idx="11791" formatCode="General">
                  <c:v>0.24285899999999999</c:v>
                </c:pt>
                <c:pt idx="11792" formatCode="General">
                  <c:v>0.24287900000000001</c:v>
                </c:pt>
                <c:pt idx="11793" formatCode="General">
                  <c:v>0.24290000000000012</c:v>
                </c:pt>
                <c:pt idx="11794" formatCode="General">
                  <c:v>0.24292100000000011</c:v>
                </c:pt>
                <c:pt idx="11795" formatCode="General">
                  <c:v>0.24294100000000018</c:v>
                </c:pt>
                <c:pt idx="11796" formatCode="General">
                  <c:v>0.24296200000000018</c:v>
                </c:pt>
                <c:pt idx="11797" formatCode="General">
                  <c:v>0.24298200000000011</c:v>
                </c:pt>
                <c:pt idx="11798" formatCode="General">
                  <c:v>0.24300300000000011</c:v>
                </c:pt>
                <c:pt idx="11799" formatCode="General">
                  <c:v>0.24302299999999999</c:v>
                </c:pt>
                <c:pt idx="11800" formatCode="General">
                  <c:v>0.24304400000000018</c:v>
                </c:pt>
                <c:pt idx="11801" formatCode="General">
                  <c:v>0.24306400000000011</c:v>
                </c:pt>
                <c:pt idx="11802" formatCode="General">
                  <c:v>0.24308500000000011</c:v>
                </c:pt>
                <c:pt idx="11803" formatCode="General">
                  <c:v>0.24310599999999999</c:v>
                </c:pt>
                <c:pt idx="11804" formatCode="General">
                  <c:v>0.24312700000000001</c:v>
                </c:pt>
                <c:pt idx="11805" formatCode="General">
                  <c:v>0.24314700000000011</c:v>
                </c:pt>
                <c:pt idx="11806" formatCode="General">
                  <c:v>0.24316800000000011</c:v>
                </c:pt>
                <c:pt idx="11807" formatCode="General">
                  <c:v>0.24318799999999999</c:v>
                </c:pt>
                <c:pt idx="11808" formatCode="General">
                  <c:v>0.24320800000000012</c:v>
                </c:pt>
                <c:pt idx="11809" formatCode="General">
                  <c:v>0.24322900000000011</c:v>
                </c:pt>
                <c:pt idx="11810" formatCode="General">
                  <c:v>0.24325000000000011</c:v>
                </c:pt>
                <c:pt idx="11811" formatCode="General">
                  <c:v>0.24327099999999999</c:v>
                </c:pt>
                <c:pt idx="11812" formatCode="General">
                  <c:v>0.24329100000000012</c:v>
                </c:pt>
                <c:pt idx="11813" formatCode="General">
                  <c:v>0.24331200000000011</c:v>
                </c:pt>
                <c:pt idx="11814" formatCode="General">
                  <c:v>0.24333199999999999</c:v>
                </c:pt>
                <c:pt idx="11815" formatCode="General">
                  <c:v>0.24335300000000001</c:v>
                </c:pt>
                <c:pt idx="11816" formatCode="General">
                  <c:v>0.24337300000000001</c:v>
                </c:pt>
                <c:pt idx="11817" formatCode="General">
                  <c:v>0.24339400000000011</c:v>
                </c:pt>
                <c:pt idx="11818" formatCode="General">
                  <c:v>0.24341500000000019</c:v>
                </c:pt>
                <c:pt idx="11819" formatCode="General">
                  <c:v>0.24343600000000018</c:v>
                </c:pt>
                <c:pt idx="11820" formatCode="General">
                  <c:v>0.24345600000000012</c:v>
                </c:pt>
                <c:pt idx="11821" formatCode="General">
                  <c:v>0.24347700000000011</c:v>
                </c:pt>
                <c:pt idx="11822" formatCode="General">
                  <c:v>0.24349700000000019</c:v>
                </c:pt>
                <c:pt idx="11823" formatCode="General">
                  <c:v>0.24351700000000018</c:v>
                </c:pt>
                <c:pt idx="11824" formatCode="General">
                  <c:v>0.24353900000000012</c:v>
                </c:pt>
                <c:pt idx="11825" formatCode="General">
                  <c:v>0.24355900000000011</c:v>
                </c:pt>
                <c:pt idx="11826" formatCode="General">
                  <c:v>0.24357999999999999</c:v>
                </c:pt>
                <c:pt idx="11827" formatCode="General">
                  <c:v>0.24360000000000001</c:v>
                </c:pt>
                <c:pt idx="11828" formatCode="General">
                  <c:v>0.243621</c:v>
                </c:pt>
                <c:pt idx="11829" formatCode="General">
                  <c:v>0.24364100000000011</c:v>
                </c:pt>
                <c:pt idx="11830" formatCode="General">
                  <c:v>0.24366199999999999</c:v>
                </c:pt>
                <c:pt idx="11831" formatCode="General">
                  <c:v>0.24368300000000001</c:v>
                </c:pt>
                <c:pt idx="11832" formatCode="General">
                  <c:v>0.24370400000000011</c:v>
                </c:pt>
                <c:pt idx="11833" formatCode="General">
                  <c:v>0.24372400000000011</c:v>
                </c:pt>
                <c:pt idx="11834" formatCode="General">
                  <c:v>0.24374400000000018</c:v>
                </c:pt>
                <c:pt idx="11835" formatCode="General">
                  <c:v>0.24376500000000012</c:v>
                </c:pt>
                <c:pt idx="11836" formatCode="General">
                  <c:v>0.24378500000000011</c:v>
                </c:pt>
                <c:pt idx="11837" formatCode="General">
                  <c:v>0.24380599999999999</c:v>
                </c:pt>
                <c:pt idx="11838" formatCode="General">
                  <c:v>0.24382699999999999</c:v>
                </c:pt>
                <c:pt idx="11839" formatCode="General">
                  <c:v>0.24384800000000012</c:v>
                </c:pt>
                <c:pt idx="11840" formatCode="General">
                  <c:v>0.24386800000000011</c:v>
                </c:pt>
                <c:pt idx="11841" formatCode="General">
                  <c:v>0.24388899999999999</c:v>
                </c:pt>
                <c:pt idx="11842" formatCode="General">
                  <c:v>0.24390900000000013</c:v>
                </c:pt>
                <c:pt idx="11843" formatCode="General">
                  <c:v>0.24393000000000012</c:v>
                </c:pt>
                <c:pt idx="11844" formatCode="General">
                  <c:v>0.24395000000000011</c:v>
                </c:pt>
                <c:pt idx="11845" formatCode="General">
                  <c:v>0.24397099999999999</c:v>
                </c:pt>
                <c:pt idx="11846" formatCode="General">
                  <c:v>0.24399200000000013</c:v>
                </c:pt>
                <c:pt idx="11847" formatCode="General">
                  <c:v>0.24401300000000012</c:v>
                </c:pt>
                <c:pt idx="11848" formatCode="General">
                  <c:v>0.24403300000000011</c:v>
                </c:pt>
                <c:pt idx="11849" formatCode="General">
                  <c:v>0.24405299999999999</c:v>
                </c:pt>
                <c:pt idx="11850" formatCode="General">
                  <c:v>0.24407400000000001</c:v>
                </c:pt>
                <c:pt idx="11851" formatCode="General">
                  <c:v>0.24409400000000012</c:v>
                </c:pt>
                <c:pt idx="11852" formatCode="General">
                  <c:v>0.24411500000000011</c:v>
                </c:pt>
                <c:pt idx="11853" formatCode="General">
                  <c:v>0.24413499999999999</c:v>
                </c:pt>
                <c:pt idx="11854" formatCode="General">
                  <c:v>0.24415600000000001</c:v>
                </c:pt>
                <c:pt idx="11855" formatCode="General">
                  <c:v>0.24417700000000001</c:v>
                </c:pt>
                <c:pt idx="11856" formatCode="General">
                  <c:v>0.24419800000000011</c:v>
                </c:pt>
                <c:pt idx="11857" formatCode="General">
                  <c:v>0.24421800000000018</c:v>
                </c:pt>
                <c:pt idx="11858" formatCode="General">
                  <c:v>0.24423900000000018</c:v>
                </c:pt>
                <c:pt idx="11859" formatCode="General">
                  <c:v>0.24425900000000011</c:v>
                </c:pt>
                <c:pt idx="11860" formatCode="General">
                  <c:v>0.24428000000000011</c:v>
                </c:pt>
                <c:pt idx="11861" formatCode="General">
                  <c:v>0.24430000000000004</c:v>
                </c:pt>
                <c:pt idx="11862" formatCode="General">
                  <c:v>0.24432100000000001</c:v>
                </c:pt>
                <c:pt idx="11863" formatCode="General">
                  <c:v>0.24434200000000011</c:v>
                </c:pt>
                <c:pt idx="11864" formatCode="General">
                  <c:v>0.24436200000000011</c:v>
                </c:pt>
                <c:pt idx="11865" formatCode="General">
                  <c:v>0.24438299999999999</c:v>
                </c:pt>
                <c:pt idx="11866" formatCode="General">
                  <c:v>0.24440300000000012</c:v>
                </c:pt>
                <c:pt idx="11867" formatCode="General">
                  <c:v>0.24442400000000011</c:v>
                </c:pt>
                <c:pt idx="11868" formatCode="General">
                  <c:v>0.24444500000000022</c:v>
                </c:pt>
                <c:pt idx="11869" formatCode="General">
                  <c:v>0.24446600000000018</c:v>
                </c:pt>
                <c:pt idx="11870" formatCode="General">
                  <c:v>0.24448600000000012</c:v>
                </c:pt>
                <c:pt idx="11871" formatCode="General">
                  <c:v>0.24450700000000011</c:v>
                </c:pt>
                <c:pt idx="11872" formatCode="General">
                  <c:v>0.24452699999999999</c:v>
                </c:pt>
                <c:pt idx="11873" formatCode="General">
                  <c:v>0.24454800000000018</c:v>
                </c:pt>
                <c:pt idx="11874" formatCode="General">
                  <c:v>0.24456800000000012</c:v>
                </c:pt>
                <c:pt idx="11875" formatCode="General">
                  <c:v>0.24458800000000011</c:v>
                </c:pt>
                <c:pt idx="11876" formatCode="General">
                  <c:v>0.24460899999999999</c:v>
                </c:pt>
                <c:pt idx="11877" formatCode="General">
                  <c:v>0.24462999999999999</c:v>
                </c:pt>
                <c:pt idx="11878" formatCode="General">
                  <c:v>0.24465100000000001</c:v>
                </c:pt>
                <c:pt idx="11879" formatCode="General">
                  <c:v>0.244671</c:v>
                </c:pt>
                <c:pt idx="11880" formatCode="General">
                  <c:v>0.24469199999999999</c:v>
                </c:pt>
                <c:pt idx="11881" formatCode="General">
                  <c:v>0.24471200000000018</c:v>
                </c:pt>
                <c:pt idx="11882" formatCode="General">
                  <c:v>0.24473300000000012</c:v>
                </c:pt>
                <c:pt idx="11883" formatCode="General">
                  <c:v>0.24475300000000011</c:v>
                </c:pt>
                <c:pt idx="11884" formatCode="General">
                  <c:v>0.24477399999999999</c:v>
                </c:pt>
                <c:pt idx="11885" formatCode="General">
                  <c:v>0.24479500000000018</c:v>
                </c:pt>
                <c:pt idx="11886" formatCode="General">
                  <c:v>0.24481600000000012</c:v>
                </c:pt>
                <c:pt idx="11887" formatCode="General">
                  <c:v>0.24483600000000011</c:v>
                </c:pt>
                <c:pt idx="11888" formatCode="General">
                  <c:v>0.24485599999999999</c:v>
                </c:pt>
                <c:pt idx="11889" formatCode="General">
                  <c:v>0.24487700000000001</c:v>
                </c:pt>
                <c:pt idx="11890" formatCode="General">
                  <c:v>0.24489700000000011</c:v>
                </c:pt>
                <c:pt idx="11891" formatCode="General">
                  <c:v>0.24491800000000022</c:v>
                </c:pt>
                <c:pt idx="11892" formatCode="General">
                  <c:v>0.24493900000000018</c:v>
                </c:pt>
                <c:pt idx="11893" formatCode="General">
                  <c:v>0.24496000000000018</c:v>
                </c:pt>
                <c:pt idx="11894" formatCode="General">
                  <c:v>0.24498000000000011</c:v>
                </c:pt>
                <c:pt idx="11895" formatCode="General">
                  <c:v>0.24500100000000011</c:v>
                </c:pt>
                <c:pt idx="11896" formatCode="General">
                  <c:v>0.24502099999999999</c:v>
                </c:pt>
                <c:pt idx="11897" formatCode="General">
                  <c:v>0.24504200000000018</c:v>
                </c:pt>
                <c:pt idx="11898" formatCode="General">
                  <c:v>0.24506300000000011</c:v>
                </c:pt>
                <c:pt idx="11899" formatCode="General">
                  <c:v>0.24508400000000011</c:v>
                </c:pt>
                <c:pt idx="11900" formatCode="General">
                  <c:v>0.24510399999999999</c:v>
                </c:pt>
                <c:pt idx="11901" formatCode="General">
                  <c:v>0.24512400000000001</c:v>
                </c:pt>
                <c:pt idx="11902" formatCode="General">
                  <c:v>0.24514500000000011</c:v>
                </c:pt>
                <c:pt idx="11903" formatCode="General">
                  <c:v>0.24516499999999999</c:v>
                </c:pt>
                <c:pt idx="11904" formatCode="General">
                  <c:v>0.24518599999999999</c:v>
                </c:pt>
                <c:pt idx="11905" formatCode="General">
                  <c:v>0.24520700000000012</c:v>
                </c:pt>
                <c:pt idx="11906" formatCode="General">
                  <c:v>0.24522800000000011</c:v>
                </c:pt>
                <c:pt idx="11907" formatCode="General">
                  <c:v>0.24524800000000019</c:v>
                </c:pt>
                <c:pt idx="11908" formatCode="General">
                  <c:v>0.24526900000000013</c:v>
                </c:pt>
                <c:pt idx="11909" formatCode="General">
                  <c:v>0.24528900000000012</c:v>
                </c:pt>
                <c:pt idx="11910" formatCode="General">
                  <c:v>0.24531000000000011</c:v>
                </c:pt>
                <c:pt idx="11911" formatCode="General">
                  <c:v>0.24532999999999999</c:v>
                </c:pt>
                <c:pt idx="11912" formatCode="General">
                  <c:v>0.24535100000000001</c:v>
                </c:pt>
                <c:pt idx="11913" formatCode="General">
                  <c:v>0.24537200000000001</c:v>
                </c:pt>
                <c:pt idx="11914" formatCode="General">
                  <c:v>0.24539300000000011</c:v>
                </c:pt>
                <c:pt idx="11915" formatCode="General">
                  <c:v>0.24541300000000019</c:v>
                </c:pt>
                <c:pt idx="11916" formatCode="General">
                  <c:v>0.24543300000000018</c:v>
                </c:pt>
                <c:pt idx="11917" formatCode="General">
                  <c:v>0.24545400000000012</c:v>
                </c:pt>
                <c:pt idx="11918" formatCode="General">
                  <c:v>0.24547400000000011</c:v>
                </c:pt>
                <c:pt idx="11919" formatCode="General">
                  <c:v>0.24549500000000019</c:v>
                </c:pt>
                <c:pt idx="11920" formatCode="General">
                  <c:v>0.24551600000000018</c:v>
                </c:pt>
                <c:pt idx="11921" formatCode="General">
                  <c:v>0.24553700000000012</c:v>
                </c:pt>
                <c:pt idx="11922" formatCode="General">
                  <c:v>0.24555700000000011</c:v>
                </c:pt>
                <c:pt idx="11923" formatCode="General">
                  <c:v>0.24557799999999999</c:v>
                </c:pt>
                <c:pt idx="11924" formatCode="General">
                  <c:v>0.24559800000000018</c:v>
                </c:pt>
                <c:pt idx="11925" formatCode="General">
                  <c:v>0.24561900000000012</c:v>
                </c:pt>
                <c:pt idx="11926" formatCode="General">
                  <c:v>0.24563900000000011</c:v>
                </c:pt>
                <c:pt idx="11927" formatCode="General">
                  <c:v>0.24565999999999999</c:v>
                </c:pt>
                <c:pt idx="11928" formatCode="General">
                  <c:v>0.24568000000000001</c:v>
                </c:pt>
                <c:pt idx="11929" formatCode="General">
                  <c:v>0.24570100000000011</c:v>
                </c:pt>
                <c:pt idx="11930" formatCode="General">
                  <c:v>0.24572200000000011</c:v>
                </c:pt>
                <c:pt idx="11931" formatCode="General">
                  <c:v>0.24574200000000018</c:v>
                </c:pt>
                <c:pt idx="11932" formatCode="General">
                  <c:v>0.24576300000000012</c:v>
                </c:pt>
                <c:pt idx="11933" formatCode="General">
                  <c:v>0.24578300000000011</c:v>
                </c:pt>
                <c:pt idx="11934" formatCode="General">
                  <c:v>0.24580399999999999</c:v>
                </c:pt>
                <c:pt idx="11935" formatCode="General">
                  <c:v>0.24582499999999999</c:v>
                </c:pt>
                <c:pt idx="11936" formatCode="General">
                  <c:v>0.24584500000000012</c:v>
                </c:pt>
                <c:pt idx="11937" formatCode="General">
                  <c:v>0.24586600000000011</c:v>
                </c:pt>
                <c:pt idx="11938" formatCode="General">
                  <c:v>0.24588699999999999</c:v>
                </c:pt>
                <c:pt idx="11939" formatCode="General">
                  <c:v>0.24590700000000013</c:v>
                </c:pt>
                <c:pt idx="11940" formatCode="General">
                  <c:v>0.24592800000000012</c:v>
                </c:pt>
                <c:pt idx="11941" formatCode="General">
                  <c:v>0.24594800000000025</c:v>
                </c:pt>
                <c:pt idx="11942" formatCode="General">
                  <c:v>0.24596900000000019</c:v>
                </c:pt>
                <c:pt idx="11943" formatCode="General">
                  <c:v>0.24599000000000013</c:v>
                </c:pt>
                <c:pt idx="11944" formatCode="General">
                  <c:v>0.24601000000000012</c:v>
                </c:pt>
                <c:pt idx="11945" formatCode="General">
                  <c:v>0.24603100000000011</c:v>
                </c:pt>
                <c:pt idx="11946" formatCode="General">
                  <c:v>0.24605099999999999</c:v>
                </c:pt>
                <c:pt idx="11947" formatCode="General">
                  <c:v>0.24607200000000001</c:v>
                </c:pt>
                <c:pt idx="11948" formatCode="General">
                  <c:v>0.24609200000000012</c:v>
                </c:pt>
                <c:pt idx="11949" formatCode="General">
                  <c:v>0.24611300000000011</c:v>
                </c:pt>
                <c:pt idx="11950" formatCode="General">
                  <c:v>0.24613299999999999</c:v>
                </c:pt>
                <c:pt idx="11951" formatCode="General">
                  <c:v>0.24615400000000001</c:v>
                </c:pt>
                <c:pt idx="11952" formatCode="General">
                  <c:v>0.246175</c:v>
                </c:pt>
                <c:pt idx="11953" formatCode="General">
                  <c:v>0.24619600000000011</c:v>
                </c:pt>
                <c:pt idx="11954" formatCode="General">
                  <c:v>0.24621600000000018</c:v>
                </c:pt>
                <c:pt idx="11955" formatCode="General">
                  <c:v>0.24623600000000018</c:v>
                </c:pt>
                <c:pt idx="11956" formatCode="General">
                  <c:v>0.24625700000000011</c:v>
                </c:pt>
                <c:pt idx="11957" formatCode="General">
                  <c:v>0.24627700000000011</c:v>
                </c:pt>
                <c:pt idx="11958" formatCode="General">
                  <c:v>0.24629800000000018</c:v>
                </c:pt>
                <c:pt idx="11959" formatCode="General">
                  <c:v>0.24631900000000018</c:v>
                </c:pt>
                <c:pt idx="11960" formatCode="General">
                  <c:v>0.24634000000000011</c:v>
                </c:pt>
                <c:pt idx="11961" formatCode="General">
                  <c:v>0.24636000000000011</c:v>
                </c:pt>
                <c:pt idx="11962" formatCode="General">
                  <c:v>0.24638099999999999</c:v>
                </c:pt>
                <c:pt idx="11963" formatCode="General">
                  <c:v>0.24640100000000012</c:v>
                </c:pt>
                <c:pt idx="11964" formatCode="General">
                  <c:v>0.24642200000000011</c:v>
                </c:pt>
                <c:pt idx="11965" formatCode="General">
                  <c:v>0.24644200000000019</c:v>
                </c:pt>
                <c:pt idx="11966" formatCode="General">
                  <c:v>0.24646400000000018</c:v>
                </c:pt>
                <c:pt idx="11967" formatCode="General">
                  <c:v>0.24648400000000012</c:v>
                </c:pt>
                <c:pt idx="11968" formatCode="General">
                  <c:v>0.24650400000000011</c:v>
                </c:pt>
                <c:pt idx="11969" formatCode="General">
                  <c:v>0.24652499999999999</c:v>
                </c:pt>
                <c:pt idx="11970" formatCode="General">
                  <c:v>0.24654500000000013</c:v>
                </c:pt>
                <c:pt idx="11971" formatCode="General">
                  <c:v>0.24656600000000012</c:v>
                </c:pt>
                <c:pt idx="11972" formatCode="General">
                  <c:v>0.24658700000000011</c:v>
                </c:pt>
                <c:pt idx="11973" formatCode="General">
                  <c:v>0.24660799999999999</c:v>
                </c:pt>
                <c:pt idx="11974" formatCode="General">
                  <c:v>0.24662800000000001</c:v>
                </c:pt>
                <c:pt idx="11975" formatCode="General">
                  <c:v>0.24664900000000012</c:v>
                </c:pt>
                <c:pt idx="11976" formatCode="General">
                  <c:v>0.24666900000000011</c:v>
                </c:pt>
                <c:pt idx="11977" formatCode="General">
                  <c:v>0.24668999999999999</c:v>
                </c:pt>
                <c:pt idx="11978" formatCode="General">
                  <c:v>0.24671000000000018</c:v>
                </c:pt>
                <c:pt idx="11979" formatCode="General">
                  <c:v>0.24673100000000012</c:v>
                </c:pt>
                <c:pt idx="11980" formatCode="General">
                  <c:v>0.24675200000000011</c:v>
                </c:pt>
                <c:pt idx="11981" formatCode="General">
                  <c:v>0.24677299999999999</c:v>
                </c:pt>
                <c:pt idx="11982" formatCode="General">
                  <c:v>0.24679300000000018</c:v>
                </c:pt>
                <c:pt idx="11983" formatCode="General">
                  <c:v>0.24681300000000012</c:v>
                </c:pt>
                <c:pt idx="11984" formatCode="General">
                  <c:v>0.24683400000000011</c:v>
                </c:pt>
                <c:pt idx="11985" formatCode="General">
                  <c:v>0.24685399999999999</c:v>
                </c:pt>
                <c:pt idx="11986" formatCode="General">
                  <c:v>0.24687500000000001</c:v>
                </c:pt>
                <c:pt idx="11987" formatCode="General">
                  <c:v>0.24689600000000012</c:v>
                </c:pt>
                <c:pt idx="11988" formatCode="General">
                  <c:v>0.24691700000000022</c:v>
                </c:pt>
                <c:pt idx="11989" formatCode="General">
                  <c:v>0.24693700000000018</c:v>
                </c:pt>
                <c:pt idx="11990" formatCode="General">
                  <c:v>0.24695800000000018</c:v>
                </c:pt>
                <c:pt idx="11991" formatCode="General">
                  <c:v>0.24697800000000011</c:v>
                </c:pt>
                <c:pt idx="11992" formatCode="General">
                  <c:v>0.24699900000000022</c:v>
                </c:pt>
                <c:pt idx="11993" formatCode="General">
                  <c:v>0.24701900000000018</c:v>
                </c:pt>
                <c:pt idx="11994" formatCode="General">
                  <c:v>0.24704000000000018</c:v>
                </c:pt>
                <c:pt idx="11995" formatCode="General">
                  <c:v>0.24706100000000011</c:v>
                </c:pt>
                <c:pt idx="11996" formatCode="General">
                  <c:v>0.24708100000000011</c:v>
                </c:pt>
                <c:pt idx="11997" formatCode="General">
                  <c:v>0.24710199999999999</c:v>
                </c:pt>
                <c:pt idx="11998" formatCode="General">
                  <c:v>0.24712200000000001</c:v>
                </c:pt>
                <c:pt idx="11999" formatCode="General">
                  <c:v>0.24714300000000011</c:v>
                </c:pt>
                <c:pt idx="12000" formatCode="General">
                  <c:v>0.24716299999999999</c:v>
                </c:pt>
                <c:pt idx="12001" formatCode="General">
                  <c:v>0.24718399999999999</c:v>
                </c:pt>
                <c:pt idx="12002" formatCode="General">
                  <c:v>0.24720400000000012</c:v>
                </c:pt>
                <c:pt idx="12003" formatCode="General">
                  <c:v>0.24722500000000011</c:v>
                </c:pt>
                <c:pt idx="12004" formatCode="General">
                  <c:v>0.24724600000000019</c:v>
                </c:pt>
                <c:pt idx="12005" formatCode="General">
                  <c:v>0.24726700000000013</c:v>
                </c:pt>
                <c:pt idx="12006" formatCode="General">
                  <c:v>0.24728700000000012</c:v>
                </c:pt>
                <c:pt idx="12007" formatCode="General">
                  <c:v>0.24730800000000011</c:v>
                </c:pt>
                <c:pt idx="12008" formatCode="General">
                  <c:v>0.24732799999999999</c:v>
                </c:pt>
                <c:pt idx="12009" formatCode="General">
                  <c:v>0.24734900000000018</c:v>
                </c:pt>
                <c:pt idx="12010" formatCode="General">
                  <c:v>0.24736900000000012</c:v>
                </c:pt>
                <c:pt idx="12011" formatCode="General">
                  <c:v>0.24739000000000011</c:v>
                </c:pt>
                <c:pt idx="12012" formatCode="General">
                  <c:v>0.24741100000000019</c:v>
                </c:pt>
                <c:pt idx="12013" formatCode="General">
                  <c:v>0.24743100000000018</c:v>
                </c:pt>
                <c:pt idx="12014" formatCode="General">
                  <c:v>0.24745200000000012</c:v>
                </c:pt>
                <c:pt idx="12015" formatCode="General">
                  <c:v>0.24747200000000011</c:v>
                </c:pt>
                <c:pt idx="12016" formatCode="General">
                  <c:v>0.24749300000000019</c:v>
                </c:pt>
                <c:pt idx="12017" formatCode="General">
                  <c:v>0.24751400000000018</c:v>
                </c:pt>
                <c:pt idx="12018" formatCode="General">
                  <c:v>0.24753400000000012</c:v>
                </c:pt>
                <c:pt idx="12019" formatCode="General">
                  <c:v>0.24755500000000011</c:v>
                </c:pt>
                <c:pt idx="12020" formatCode="General">
                  <c:v>0.24757599999999999</c:v>
                </c:pt>
                <c:pt idx="12021" formatCode="General">
                  <c:v>0.24759600000000018</c:v>
                </c:pt>
                <c:pt idx="12022" formatCode="General">
                  <c:v>0.24761600000000011</c:v>
                </c:pt>
                <c:pt idx="12023" formatCode="General">
                  <c:v>0.24763700000000011</c:v>
                </c:pt>
                <c:pt idx="12024" formatCode="General">
                  <c:v>0.24765699999999999</c:v>
                </c:pt>
                <c:pt idx="12025" formatCode="General">
                  <c:v>0.24767800000000001</c:v>
                </c:pt>
                <c:pt idx="12026" formatCode="General">
                  <c:v>0.24769900000000011</c:v>
                </c:pt>
                <c:pt idx="12027" formatCode="General">
                  <c:v>0.24772000000000011</c:v>
                </c:pt>
                <c:pt idx="12028" formatCode="General">
                  <c:v>0.24774000000000018</c:v>
                </c:pt>
                <c:pt idx="12029" formatCode="General">
                  <c:v>0.24776100000000012</c:v>
                </c:pt>
                <c:pt idx="12030" formatCode="General">
                  <c:v>0.24778100000000011</c:v>
                </c:pt>
                <c:pt idx="12031" formatCode="General">
                  <c:v>0.24780199999999999</c:v>
                </c:pt>
                <c:pt idx="12032" formatCode="General">
                  <c:v>0.24782199999999999</c:v>
                </c:pt>
                <c:pt idx="12033" formatCode="General">
                  <c:v>0.24784300000000012</c:v>
                </c:pt>
                <c:pt idx="12034" formatCode="General">
                  <c:v>0.24786400000000011</c:v>
                </c:pt>
                <c:pt idx="12035" formatCode="General">
                  <c:v>0.24788399999999999</c:v>
                </c:pt>
                <c:pt idx="12036" formatCode="General">
                  <c:v>0.24790500000000013</c:v>
                </c:pt>
                <c:pt idx="12037" formatCode="General">
                  <c:v>0.24792500000000012</c:v>
                </c:pt>
                <c:pt idx="12038" formatCode="General">
                  <c:v>0.24794600000000025</c:v>
                </c:pt>
                <c:pt idx="12039" formatCode="General">
                  <c:v>0.24796600000000019</c:v>
                </c:pt>
                <c:pt idx="12040" formatCode="General">
                  <c:v>0.24798700000000018</c:v>
                </c:pt>
                <c:pt idx="12041" formatCode="General">
                  <c:v>0.24800800000000012</c:v>
                </c:pt>
                <c:pt idx="12042" formatCode="General">
                  <c:v>0.24802900000000011</c:v>
                </c:pt>
                <c:pt idx="12043" formatCode="General">
                  <c:v>0.24804900000000019</c:v>
                </c:pt>
                <c:pt idx="12044" formatCode="General">
                  <c:v>0.24807000000000001</c:v>
                </c:pt>
                <c:pt idx="12045" formatCode="General">
                  <c:v>0.24809000000000012</c:v>
                </c:pt>
                <c:pt idx="12046" formatCode="General">
                  <c:v>0.24811100000000011</c:v>
                </c:pt>
                <c:pt idx="12047" formatCode="General">
                  <c:v>0.24813199999999999</c:v>
                </c:pt>
                <c:pt idx="12048" formatCode="General">
                  <c:v>0.24815300000000001</c:v>
                </c:pt>
                <c:pt idx="12049" formatCode="General">
                  <c:v>0.248173</c:v>
                </c:pt>
                <c:pt idx="12050" formatCode="General">
                  <c:v>0.24819300000000011</c:v>
                </c:pt>
                <c:pt idx="12051" formatCode="General">
                  <c:v>0.24821400000000018</c:v>
                </c:pt>
                <c:pt idx="12052" formatCode="General">
                  <c:v>0.24823400000000018</c:v>
                </c:pt>
                <c:pt idx="12053" formatCode="General">
                  <c:v>0.24825500000000011</c:v>
                </c:pt>
                <c:pt idx="12054" formatCode="General">
                  <c:v>0.24827600000000011</c:v>
                </c:pt>
                <c:pt idx="12055" formatCode="General">
                  <c:v>0.24829600000000018</c:v>
                </c:pt>
                <c:pt idx="12056" formatCode="General">
                  <c:v>0.24831700000000018</c:v>
                </c:pt>
                <c:pt idx="12057" formatCode="General">
                  <c:v>0.24833800000000011</c:v>
                </c:pt>
                <c:pt idx="12058" formatCode="General">
                  <c:v>0.24835800000000011</c:v>
                </c:pt>
                <c:pt idx="12059" formatCode="General">
                  <c:v>0.24837899999999999</c:v>
                </c:pt>
                <c:pt idx="12060" formatCode="General">
                  <c:v>0.24839900000000012</c:v>
                </c:pt>
                <c:pt idx="12061" formatCode="General">
                  <c:v>0.24842000000000011</c:v>
                </c:pt>
                <c:pt idx="12062" formatCode="General">
                  <c:v>0.24844100000000022</c:v>
                </c:pt>
                <c:pt idx="12063" formatCode="General">
                  <c:v>0.24846100000000018</c:v>
                </c:pt>
                <c:pt idx="12064" formatCode="General">
                  <c:v>0.24848200000000012</c:v>
                </c:pt>
                <c:pt idx="12065" formatCode="General">
                  <c:v>0.24850200000000011</c:v>
                </c:pt>
                <c:pt idx="12066" formatCode="General">
                  <c:v>0.24852299999999999</c:v>
                </c:pt>
                <c:pt idx="12067" formatCode="General">
                  <c:v>0.24854300000000012</c:v>
                </c:pt>
                <c:pt idx="12068" formatCode="General">
                  <c:v>0.24856400000000012</c:v>
                </c:pt>
                <c:pt idx="12069" formatCode="General">
                  <c:v>0.24858500000000011</c:v>
                </c:pt>
                <c:pt idx="12070" formatCode="General">
                  <c:v>0.24860599999999999</c:v>
                </c:pt>
                <c:pt idx="12071" formatCode="General">
                  <c:v>0.24862600000000001</c:v>
                </c:pt>
                <c:pt idx="12072" formatCode="General">
                  <c:v>0.24864700000000012</c:v>
                </c:pt>
                <c:pt idx="12073" formatCode="General">
                  <c:v>0.24866700000000011</c:v>
                </c:pt>
                <c:pt idx="12074" formatCode="General">
                  <c:v>0.24868799999999999</c:v>
                </c:pt>
                <c:pt idx="12075" formatCode="General">
                  <c:v>0.24870800000000018</c:v>
                </c:pt>
                <c:pt idx="12076" formatCode="General">
                  <c:v>0.24872800000000012</c:v>
                </c:pt>
                <c:pt idx="12077" formatCode="General">
                  <c:v>0.24874900000000022</c:v>
                </c:pt>
                <c:pt idx="12078" formatCode="General">
                  <c:v>0.2487700000000001</c:v>
                </c:pt>
                <c:pt idx="12079" formatCode="General">
                  <c:v>0.24879100000000018</c:v>
                </c:pt>
                <c:pt idx="12080" formatCode="General">
                  <c:v>0.24881100000000012</c:v>
                </c:pt>
                <c:pt idx="12081" formatCode="General">
                  <c:v>0.24883200000000011</c:v>
                </c:pt>
                <c:pt idx="12082" formatCode="General">
                  <c:v>0.24885199999999999</c:v>
                </c:pt>
                <c:pt idx="12083" formatCode="General">
                  <c:v>0.24887300000000001</c:v>
                </c:pt>
                <c:pt idx="12084" formatCode="General">
                  <c:v>0.24889300000000011</c:v>
                </c:pt>
                <c:pt idx="12085" formatCode="General">
                  <c:v>0.24891400000000022</c:v>
                </c:pt>
                <c:pt idx="12086" formatCode="General">
                  <c:v>0.24893500000000018</c:v>
                </c:pt>
                <c:pt idx="12087" formatCode="General">
                  <c:v>0.24895600000000018</c:v>
                </c:pt>
                <c:pt idx="12088" formatCode="General">
                  <c:v>0.24897600000000011</c:v>
                </c:pt>
                <c:pt idx="12089" formatCode="General">
                  <c:v>0.24899600000000022</c:v>
                </c:pt>
                <c:pt idx="12090" formatCode="General">
                  <c:v>0.24901700000000018</c:v>
                </c:pt>
                <c:pt idx="12091" formatCode="General">
                  <c:v>0.24903800000000012</c:v>
                </c:pt>
                <c:pt idx="12092" formatCode="General">
                  <c:v>0.24905800000000011</c:v>
                </c:pt>
                <c:pt idx="12093" formatCode="General">
                  <c:v>0.24907899999999999</c:v>
                </c:pt>
                <c:pt idx="12094" formatCode="General">
                  <c:v>0.24910000000000004</c:v>
                </c:pt>
                <c:pt idx="12095" formatCode="General">
                  <c:v>0.24912000000000001</c:v>
                </c:pt>
                <c:pt idx="12096" formatCode="General">
                  <c:v>0.24914100000000011</c:v>
                </c:pt>
                <c:pt idx="12097" formatCode="General">
                  <c:v>0.24916099999999999</c:v>
                </c:pt>
                <c:pt idx="12098" formatCode="General">
                  <c:v>0.24918199999999999</c:v>
                </c:pt>
                <c:pt idx="12099" formatCode="General">
                  <c:v>0.24920200000000012</c:v>
                </c:pt>
                <c:pt idx="12100" formatCode="General">
                  <c:v>0.24922300000000011</c:v>
                </c:pt>
                <c:pt idx="12101" formatCode="General">
                  <c:v>0.24924400000000019</c:v>
                </c:pt>
                <c:pt idx="12102" formatCode="General">
                  <c:v>0.24926400000000018</c:v>
                </c:pt>
                <c:pt idx="12103" formatCode="General">
                  <c:v>0.24928500000000012</c:v>
                </c:pt>
                <c:pt idx="12104" formatCode="General">
                  <c:v>0.24930500000000011</c:v>
                </c:pt>
                <c:pt idx="12105" formatCode="General">
                  <c:v>0.24932599999999999</c:v>
                </c:pt>
                <c:pt idx="12106" formatCode="General">
                  <c:v>0.24934600000000018</c:v>
                </c:pt>
                <c:pt idx="12107" formatCode="General">
                  <c:v>0.24936700000000012</c:v>
                </c:pt>
                <c:pt idx="12108" formatCode="General">
                  <c:v>0.24938800000000011</c:v>
                </c:pt>
                <c:pt idx="12109" formatCode="General">
                  <c:v>0.24940900000000019</c:v>
                </c:pt>
                <c:pt idx="12110" formatCode="General">
                  <c:v>0.24942900000000018</c:v>
                </c:pt>
                <c:pt idx="12111" formatCode="General">
                  <c:v>0.24945000000000012</c:v>
                </c:pt>
                <c:pt idx="12112" formatCode="General">
                  <c:v>0.24947000000000011</c:v>
                </c:pt>
                <c:pt idx="12113" formatCode="General">
                  <c:v>0.24949100000000018</c:v>
                </c:pt>
                <c:pt idx="12114" formatCode="General">
                  <c:v>0.24951100000000018</c:v>
                </c:pt>
                <c:pt idx="12115" formatCode="General">
                  <c:v>0.24953200000000011</c:v>
                </c:pt>
                <c:pt idx="12116" formatCode="General">
                  <c:v>0.24955300000000011</c:v>
                </c:pt>
                <c:pt idx="12117" formatCode="General">
                  <c:v>0.24957299999999999</c:v>
                </c:pt>
                <c:pt idx="12118" formatCode="General">
                  <c:v>0.24959400000000018</c:v>
                </c:pt>
                <c:pt idx="12119" formatCode="General">
                  <c:v>0.24961400000000011</c:v>
                </c:pt>
                <c:pt idx="12120" formatCode="General">
                  <c:v>0.24963500000000011</c:v>
                </c:pt>
                <c:pt idx="12121" formatCode="General">
                  <c:v>0.24965599999999999</c:v>
                </c:pt>
                <c:pt idx="12122" formatCode="General">
                  <c:v>0.24967700000000001</c:v>
                </c:pt>
                <c:pt idx="12123" formatCode="General">
                  <c:v>0.24969700000000011</c:v>
                </c:pt>
                <c:pt idx="12124" formatCode="General">
                  <c:v>0.24971800000000022</c:v>
                </c:pt>
                <c:pt idx="12125" formatCode="General">
                  <c:v>0.24973800000000018</c:v>
                </c:pt>
                <c:pt idx="12126" formatCode="General">
                  <c:v>0.24975900000000012</c:v>
                </c:pt>
                <c:pt idx="12127" formatCode="General">
                  <c:v>0.24977900000000011</c:v>
                </c:pt>
                <c:pt idx="12128" formatCode="General">
                  <c:v>0.24980000000000011</c:v>
                </c:pt>
                <c:pt idx="12129" formatCode="General">
                  <c:v>0.24982099999999999</c:v>
                </c:pt>
                <c:pt idx="12130" formatCode="General">
                  <c:v>0.24984100000000012</c:v>
                </c:pt>
                <c:pt idx="12131" formatCode="General">
                  <c:v>0.24986200000000011</c:v>
                </c:pt>
                <c:pt idx="12132" formatCode="General">
                  <c:v>0.24988199999999999</c:v>
                </c:pt>
                <c:pt idx="12133" formatCode="General">
                  <c:v>0.24990300000000013</c:v>
                </c:pt>
                <c:pt idx="12134" formatCode="General">
                  <c:v>0.24992300000000012</c:v>
                </c:pt>
                <c:pt idx="12135" formatCode="General">
                  <c:v>0.24994400000000025</c:v>
                </c:pt>
                <c:pt idx="12136" formatCode="General">
                  <c:v>0.24996500000000019</c:v>
                </c:pt>
                <c:pt idx="12137" formatCode="General">
                  <c:v>0.24998600000000018</c:v>
                </c:pt>
                <c:pt idx="12138" formatCode="General">
                  <c:v>0.25000600000000001</c:v>
                </c:pt>
                <c:pt idx="12139" formatCode="General">
                  <c:v>0.250027</c:v>
                </c:pt>
                <c:pt idx="12140" formatCode="General">
                  <c:v>0.25004700000000002</c:v>
                </c:pt>
                <c:pt idx="12141" formatCode="General">
                  <c:v>0.25006800000000001</c:v>
                </c:pt>
                <c:pt idx="12142" formatCode="General">
                  <c:v>0.2500880000000002</c:v>
                </c:pt>
                <c:pt idx="12143" formatCode="General">
                  <c:v>0.25010900000000003</c:v>
                </c:pt>
                <c:pt idx="12144" formatCode="General">
                  <c:v>0.2501290000000001</c:v>
                </c:pt>
                <c:pt idx="12145" formatCode="General">
                  <c:v>0.25014999999999998</c:v>
                </c:pt>
                <c:pt idx="12146" formatCode="General">
                  <c:v>0.25017100000000003</c:v>
                </c:pt>
                <c:pt idx="12147" formatCode="General">
                  <c:v>0.250191</c:v>
                </c:pt>
                <c:pt idx="12148" formatCode="General">
                  <c:v>0.25021200000000005</c:v>
                </c:pt>
                <c:pt idx="12149" formatCode="General">
                  <c:v>0.25023199999999995</c:v>
                </c:pt>
                <c:pt idx="12150" formatCode="General">
                  <c:v>0.250253</c:v>
                </c:pt>
                <c:pt idx="12151" formatCode="General">
                  <c:v>0.25027300000000002</c:v>
                </c:pt>
                <c:pt idx="12152" formatCode="General">
                  <c:v>0.25029499999999999</c:v>
                </c:pt>
                <c:pt idx="12153" formatCode="General">
                  <c:v>0.25031500000000001</c:v>
                </c:pt>
                <c:pt idx="12154" formatCode="General">
                  <c:v>0.250336</c:v>
                </c:pt>
                <c:pt idx="12155" formatCode="General">
                  <c:v>0.25035600000000002</c:v>
                </c:pt>
                <c:pt idx="12156" formatCode="General">
                  <c:v>0.25037600000000027</c:v>
                </c:pt>
                <c:pt idx="12157" formatCode="General">
                  <c:v>0.25039700000000004</c:v>
                </c:pt>
                <c:pt idx="12158" formatCode="General">
                  <c:v>0.25041800000000008</c:v>
                </c:pt>
                <c:pt idx="12159" formatCode="General">
                  <c:v>0.25043900000000002</c:v>
                </c:pt>
                <c:pt idx="12160" formatCode="General">
                  <c:v>0.2504590000000001</c:v>
                </c:pt>
                <c:pt idx="12161" formatCode="General">
                  <c:v>0.2504800000000002</c:v>
                </c:pt>
                <c:pt idx="12162" formatCode="General">
                  <c:v>0.2505</c:v>
                </c:pt>
                <c:pt idx="12163" formatCode="General">
                  <c:v>0.2505210000000001</c:v>
                </c:pt>
                <c:pt idx="12164" formatCode="General">
                  <c:v>0.25054100000000001</c:v>
                </c:pt>
                <c:pt idx="12165" formatCode="General">
                  <c:v>0.25056200000000001</c:v>
                </c:pt>
                <c:pt idx="12166" formatCode="General">
                  <c:v>0.25058200000000008</c:v>
                </c:pt>
                <c:pt idx="12167" formatCode="General">
                  <c:v>0.25060300000000002</c:v>
                </c:pt>
                <c:pt idx="12168" formatCode="General">
                  <c:v>0.25062400000000001</c:v>
                </c:pt>
                <c:pt idx="12169" formatCode="General">
                  <c:v>0.25064399999999998</c:v>
                </c:pt>
                <c:pt idx="12170" formatCode="General">
                  <c:v>0.25066500000000003</c:v>
                </c:pt>
                <c:pt idx="12171" formatCode="General">
                  <c:v>0.2506850000000001</c:v>
                </c:pt>
                <c:pt idx="12172" formatCode="General">
                  <c:v>0.25070599999999998</c:v>
                </c:pt>
                <c:pt idx="12173" formatCode="General">
                  <c:v>0.250726</c:v>
                </c:pt>
                <c:pt idx="12174" formatCode="General">
                  <c:v>0.25074800000000003</c:v>
                </c:pt>
                <c:pt idx="12175" formatCode="General">
                  <c:v>0.25076800000000005</c:v>
                </c:pt>
                <c:pt idx="12176" formatCode="General">
                  <c:v>0.25078900000000004</c:v>
                </c:pt>
                <c:pt idx="12177" formatCode="General">
                  <c:v>0.250809</c:v>
                </c:pt>
                <c:pt idx="12178" formatCode="General">
                  <c:v>0.25083</c:v>
                </c:pt>
                <c:pt idx="12179" formatCode="General">
                  <c:v>0.25085000000000002</c:v>
                </c:pt>
                <c:pt idx="12180" formatCode="General">
                  <c:v>0.25087100000000001</c:v>
                </c:pt>
                <c:pt idx="12181" formatCode="General">
                  <c:v>0.25089100000000003</c:v>
                </c:pt>
                <c:pt idx="12182" formatCode="General">
                  <c:v>0.25091200000000002</c:v>
                </c:pt>
                <c:pt idx="12183" formatCode="General">
                  <c:v>0.25093300000000002</c:v>
                </c:pt>
                <c:pt idx="12184" formatCode="General">
                  <c:v>0.25095300000000004</c:v>
                </c:pt>
                <c:pt idx="12185" formatCode="General">
                  <c:v>0.2509740000000002</c:v>
                </c:pt>
                <c:pt idx="12186" formatCode="General">
                  <c:v>0.25099400000000005</c:v>
                </c:pt>
                <c:pt idx="12187" formatCode="General">
                  <c:v>0.2510150000000001</c:v>
                </c:pt>
                <c:pt idx="12188" formatCode="General">
                  <c:v>0.25103500000000001</c:v>
                </c:pt>
                <c:pt idx="12189" formatCode="General">
                  <c:v>0.25105700000000003</c:v>
                </c:pt>
                <c:pt idx="12190" formatCode="General">
                  <c:v>0.25107700000000011</c:v>
                </c:pt>
                <c:pt idx="12191" formatCode="General">
                  <c:v>0.25109800000000004</c:v>
                </c:pt>
                <c:pt idx="12192" formatCode="General">
                  <c:v>0.25111800000000001</c:v>
                </c:pt>
                <c:pt idx="12193" formatCode="General">
                  <c:v>0.251139</c:v>
                </c:pt>
                <c:pt idx="12194" formatCode="General">
                  <c:v>0.25115900000000002</c:v>
                </c:pt>
                <c:pt idx="12195" formatCode="General">
                  <c:v>0.25118000000000001</c:v>
                </c:pt>
                <c:pt idx="12196" formatCode="General">
                  <c:v>0.25119999999999998</c:v>
                </c:pt>
                <c:pt idx="12197" formatCode="General">
                  <c:v>0.25122100000000003</c:v>
                </c:pt>
                <c:pt idx="12198" formatCode="General">
                  <c:v>0.25124199999999997</c:v>
                </c:pt>
                <c:pt idx="12199" formatCode="General">
                  <c:v>0.25126200000000004</c:v>
                </c:pt>
                <c:pt idx="12200" formatCode="General">
                  <c:v>0.25128300000000003</c:v>
                </c:pt>
                <c:pt idx="12201" formatCode="General">
                  <c:v>0.251303</c:v>
                </c:pt>
                <c:pt idx="12202" formatCode="General">
                  <c:v>0.25132400000000027</c:v>
                </c:pt>
                <c:pt idx="12203" formatCode="General">
                  <c:v>0.2513450000000001</c:v>
                </c:pt>
                <c:pt idx="12204" formatCode="General">
                  <c:v>0.2513660000000002</c:v>
                </c:pt>
                <c:pt idx="12205" formatCode="General">
                  <c:v>0.25138600000000022</c:v>
                </c:pt>
                <c:pt idx="12206" formatCode="General">
                  <c:v>0.2514070000000001</c:v>
                </c:pt>
                <c:pt idx="12207" formatCode="General">
                  <c:v>0.25142700000000001</c:v>
                </c:pt>
                <c:pt idx="12208" formatCode="General">
                  <c:v>0.251448</c:v>
                </c:pt>
                <c:pt idx="12209" formatCode="General">
                  <c:v>0.25146800000000002</c:v>
                </c:pt>
                <c:pt idx="12210" formatCode="General">
                  <c:v>0.25148900000000002</c:v>
                </c:pt>
                <c:pt idx="12211" formatCode="General">
                  <c:v>0.25151000000000001</c:v>
                </c:pt>
                <c:pt idx="12212" formatCode="General">
                  <c:v>0.25153000000000003</c:v>
                </c:pt>
                <c:pt idx="12213" formatCode="General">
                  <c:v>0.25155100000000002</c:v>
                </c:pt>
                <c:pt idx="12214" formatCode="General">
                  <c:v>0.2515710000000001</c:v>
                </c:pt>
                <c:pt idx="12215" formatCode="General">
                  <c:v>0.25159199999999998</c:v>
                </c:pt>
                <c:pt idx="12216" formatCode="General">
                  <c:v>0.251612</c:v>
                </c:pt>
                <c:pt idx="12217" formatCode="General">
                  <c:v>0.251633</c:v>
                </c:pt>
                <c:pt idx="12218" formatCode="General">
                  <c:v>0.25165300000000002</c:v>
                </c:pt>
                <c:pt idx="12219" formatCode="General">
                  <c:v>0.25167500000000004</c:v>
                </c:pt>
                <c:pt idx="12220" formatCode="General">
                  <c:v>0.251695</c:v>
                </c:pt>
                <c:pt idx="12221" formatCode="General">
                  <c:v>0.251716</c:v>
                </c:pt>
                <c:pt idx="12222" formatCode="General">
                  <c:v>0.25173599999999996</c:v>
                </c:pt>
                <c:pt idx="12223" formatCode="General">
                  <c:v>0.25175599999999998</c:v>
                </c:pt>
                <c:pt idx="12224" formatCode="General">
                  <c:v>0.25177700000000003</c:v>
                </c:pt>
                <c:pt idx="12225" formatCode="General">
                  <c:v>0.25179699999999999</c:v>
                </c:pt>
                <c:pt idx="12226" formatCode="General">
                  <c:v>0.25181900000000002</c:v>
                </c:pt>
                <c:pt idx="12227" formatCode="General">
                  <c:v>0.25183900000000004</c:v>
                </c:pt>
                <c:pt idx="12228" formatCode="General">
                  <c:v>0.25186000000000008</c:v>
                </c:pt>
                <c:pt idx="12229" formatCode="General">
                  <c:v>0.25188000000000027</c:v>
                </c:pt>
                <c:pt idx="12230" formatCode="General">
                  <c:v>0.2519010000000001</c:v>
                </c:pt>
                <c:pt idx="12231" formatCode="General">
                  <c:v>0.25192100000000001</c:v>
                </c:pt>
                <c:pt idx="12232" formatCode="General">
                  <c:v>0.251942</c:v>
                </c:pt>
                <c:pt idx="12233" formatCode="General">
                  <c:v>0.25196200000000002</c:v>
                </c:pt>
                <c:pt idx="12234" formatCode="General">
                  <c:v>0.25198300000000001</c:v>
                </c:pt>
                <c:pt idx="12235" formatCode="General">
                  <c:v>0.25200400000000001</c:v>
                </c:pt>
                <c:pt idx="12236" formatCode="General">
                  <c:v>0.25202400000000008</c:v>
                </c:pt>
                <c:pt idx="12237" formatCode="General">
                  <c:v>0.25204500000000002</c:v>
                </c:pt>
                <c:pt idx="12238" formatCode="General">
                  <c:v>0.25206500000000004</c:v>
                </c:pt>
                <c:pt idx="12239" formatCode="General">
                  <c:v>0.2520860000000002</c:v>
                </c:pt>
                <c:pt idx="12240" formatCode="General">
                  <c:v>0.252106</c:v>
                </c:pt>
                <c:pt idx="12241" formatCode="General">
                  <c:v>0.2521270000000001</c:v>
                </c:pt>
                <c:pt idx="12242" formatCode="General">
                  <c:v>0.25214799999999998</c:v>
                </c:pt>
                <c:pt idx="12243" formatCode="General">
                  <c:v>0.25216900000000003</c:v>
                </c:pt>
                <c:pt idx="12244" formatCode="General">
                  <c:v>0.252189</c:v>
                </c:pt>
                <c:pt idx="12245" formatCode="General">
                  <c:v>0.25221000000000005</c:v>
                </c:pt>
                <c:pt idx="12246" formatCode="General">
                  <c:v>0.25223000000000001</c:v>
                </c:pt>
                <c:pt idx="12247" formatCode="General">
                  <c:v>0.252251</c:v>
                </c:pt>
                <c:pt idx="12248" formatCode="General">
                  <c:v>0.252272</c:v>
                </c:pt>
                <c:pt idx="12249" formatCode="General">
                  <c:v>0.25229199999999996</c:v>
                </c:pt>
                <c:pt idx="12250" formatCode="General">
                  <c:v>0.25231300000000001</c:v>
                </c:pt>
                <c:pt idx="12251" formatCode="General">
                  <c:v>0.25233300000000003</c:v>
                </c:pt>
                <c:pt idx="12252" formatCode="General">
                  <c:v>0.25235400000000002</c:v>
                </c:pt>
                <c:pt idx="12253" formatCode="General">
                  <c:v>0.25237400000000026</c:v>
                </c:pt>
                <c:pt idx="12254" formatCode="General">
                  <c:v>0.25239500000000004</c:v>
                </c:pt>
                <c:pt idx="12255" formatCode="General">
                  <c:v>0.252415</c:v>
                </c:pt>
                <c:pt idx="12256" formatCode="General">
                  <c:v>0.25243600000000005</c:v>
                </c:pt>
                <c:pt idx="12257" formatCode="General">
                  <c:v>0.2524570000000001</c:v>
                </c:pt>
                <c:pt idx="12258" formatCode="General">
                  <c:v>0.2524780000000002</c:v>
                </c:pt>
                <c:pt idx="12259" formatCode="General">
                  <c:v>0.252498</c:v>
                </c:pt>
                <c:pt idx="12260" formatCode="General">
                  <c:v>0.2525190000000001</c:v>
                </c:pt>
                <c:pt idx="12261" formatCode="General">
                  <c:v>0.25253900000000001</c:v>
                </c:pt>
                <c:pt idx="12262" formatCode="General">
                  <c:v>0.25256000000000001</c:v>
                </c:pt>
                <c:pt idx="12263" formatCode="General">
                  <c:v>0.252581</c:v>
                </c:pt>
                <c:pt idx="12264" formatCode="General">
                  <c:v>0.25260100000000002</c:v>
                </c:pt>
                <c:pt idx="12265" formatCode="General">
                  <c:v>0.25262200000000001</c:v>
                </c:pt>
                <c:pt idx="12266" formatCode="General">
                  <c:v>0.25264199999999998</c:v>
                </c:pt>
                <c:pt idx="12267" formatCode="General">
                  <c:v>0.25266300000000003</c:v>
                </c:pt>
                <c:pt idx="12268" formatCode="General">
                  <c:v>0.2526830000000001</c:v>
                </c:pt>
                <c:pt idx="12269" formatCode="General">
                  <c:v>0.25270399999999998</c:v>
                </c:pt>
                <c:pt idx="12270" formatCode="General">
                  <c:v>0.252724</c:v>
                </c:pt>
                <c:pt idx="12271" formatCode="General">
                  <c:v>0.25274600000000003</c:v>
                </c:pt>
                <c:pt idx="12272" formatCode="General">
                  <c:v>0.25276600000000005</c:v>
                </c:pt>
                <c:pt idx="12273" formatCode="General">
                  <c:v>0.25278700000000004</c:v>
                </c:pt>
                <c:pt idx="12274" formatCode="General">
                  <c:v>0.252807</c:v>
                </c:pt>
                <c:pt idx="12275" formatCode="General">
                  <c:v>0.25282800000000022</c:v>
                </c:pt>
                <c:pt idx="12276" formatCode="General">
                  <c:v>0.25284800000000002</c:v>
                </c:pt>
                <c:pt idx="12277" formatCode="General">
                  <c:v>0.25286900000000001</c:v>
                </c:pt>
                <c:pt idx="12278" formatCode="General">
                  <c:v>0.25289</c:v>
                </c:pt>
                <c:pt idx="12279" formatCode="General">
                  <c:v>0.25291000000000002</c:v>
                </c:pt>
                <c:pt idx="12280" formatCode="General">
                  <c:v>0.25293100000000002</c:v>
                </c:pt>
                <c:pt idx="12281" formatCode="General">
                  <c:v>0.25295100000000004</c:v>
                </c:pt>
                <c:pt idx="12282" formatCode="General">
                  <c:v>0.2529720000000002</c:v>
                </c:pt>
                <c:pt idx="12283" formatCode="General">
                  <c:v>0.25299200000000005</c:v>
                </c:pt>
                <c:pt idx="12284" formatCode="General">
                  <c:v>0.2530130000000001</c:v>
                </c:pt>
                <c:pt idx="12285" formatCode="General">
                  <c:v>0.25303399999999998</c:v>
                </c:pt>
                <c:pt idx="12286" formatCode="General">
                  <c:v>0.253054</c:v>
                </c:pt>
                <c:pt idx="12287" formatCode="General">
                  <c:v>0.25307500000000011</c:v>
                </c:pt>
                <c:pt idx="12288" formatCode="General">
                  <c:v>0.25309600000000004</c:v>
                </c:pt>
                <c:pt idx="12289" formatCode="General">
                  <c:v>0.25311600000000001</c:v>
                </c:pt>
                <c:pt idx="12290" formatCode="General">
                  <c:v>0.25313600000000003</c:v>
                </c:pt>
                <c:pt idx="12291" formatCode="General">
                  <c:v>0.25315700000000002</c:v>
                </c:pt>
                <c:pt idx="12292" formatCode="General">
                  <c:v>0.2531770000000001</c:v>
                </c:pt>
                <c:pt idx="12293" formatCode="General">
                  <c:v>0.25319900000000001</c:v>
                </c:pt>
                <c:pt idx="12294" formatCode="General">
                  <c:v>0.25321900000000003</c:v>
                </c:pt>
                <c:pt idx="12295" formatCode="General">
                  <c:v>0.25323999999999997</c:v>
                </c:pt>
                <c:pt idx="12296" formatCode="General">
                  <c:v>0.25326000000000004</c:v>
                </c:pt>
                <c:pt idx="12297" formatCode="General">
                  <c:v>0.25328100000000003</c:v>
                </c:pt>
                <c:pt idx="12298" formatCode="General">
                  <c:v>0.253301</c:v>
                </c:pt>
                <c:pt idx="12299" formatCode="General">
                  <c:v>0.25332200000000027</c:v>
                </c:pt>
                <c:pt idx="12300" formatCode="General">
                  <c:v>0.25334300000000004</c:v>
                </c:pt>
                <c:pt idx="12301" formatCode="General">
                  <c:v>0.253363</c:v>
                </c:pt>
                <c:pt idx="12302" formatCode="General">
                  <c:v>0.25338400000000022</c:v>
                </c:pt>
                <c:pt idx="12303" formatCode="General">
                  <c:v>0.25340400000000002</c:v>
                </c:pt>
                <c:pt idx="12304" formatCode="General">
                  <c:v>0.25342500000000001</c:v>
                </c:pt>
                <c:pt idx="12305" formatCode="General">
                  <c:v>0.25344500000000003</c:v>
                </c:pt>
                <c:pt idx="12306" formatCode="General">
                  <c:v>0.25346600000000002</c:v>
                </c:pt>
                <c:pt idx="12307" formatCode="General">
                  <c:v>0.25348600000000027</c:v>
                </c:pt>
                <c:pt idx="12308" formatCode="General">
                  <c:v>0.25350700000000004</c:v>
                </c:pt>
                <c:pt idx="12309" formatCode="General">
                  <c:v>0.2535280000000002</c:v>
                </c:pt>
                <c:pt idx="12310" formatCode="General">
                  <c:v>0.25354900000000002</c:v>
                </c:pt>
                <c:pt idx="12311" formatCode="General">
                  <c:v>0.2535690000000001</c:v>
                </c:pt>
                <c:pt idx="12312" formatCode="General">
                  <c:v>0.25359000000000004</c:v>
                </c:pt>
                <c:pt idx="12313" formatCode="General">
                  <c:v>0.25361</c:v>
                </c:pt>
                <c:pt idx="12314" formatCode="General">
                  <c:v>0.253631</c:v>
                </c:pt>
                <c:pt idx="12315" formatCode="General">
                  <c:v>0.25365100000000002</c:v>
                </c:pt>
                <c:pt idx="12316" formatCode="General">
                  <c:v>0.25367200000000001</c:v>
                </c:pt>
                <c:pt idx="12317" formatCode="General">
                  <c:v>0.253693</c:v>
                </c:pt>
                <c:pt idx="12318" formatCode="General">
                  <c:v>0.25371300000000002</c:v>
                </c:pt>
                <c:pt idx="12319" formatCode="General">
                  <c:v>0.25373399999999996</c:v>
                </c:pt>
                <c:pt idx="12320" formatCode="General">
                  <c:v>0.25375399999999998</c:v>
                </c:pt>
                <c:pt idx="12321" formatCode="General">
                  <c:v>0.25377500000000003</c:v>
                </c:pt>
                <c:pt idx="12322" formatCode="General">
                  <c:v>0.25379599999999997</c:v>
                </c:pt>
                <c:pt idx="12323" formatCode="General">
                  <c:v>0.25381600000000026</c:v>
                </c:pt>
                <c:pt idx="12324" formatCode="General">
                  <c:v>0.25383700000000003</c:v>
                </c:pt>
                <c:pt idx="12325" formatCode="General">
                  <c:v>0.25385800000000008</c:v>
                </c:pt>
                <c:pt idx="12326" formatCode="General">
                  <c:v>0.25387800000000027</c:v>
                </c:pt>
                <c:pt idx="12327" formatCode="General">
                  <c:v>0.2538990000000001</c:v>
                </c:pt>
                <c:pt idx="12328" formatCode="General">
                  <c:v>0.25391900000000001</c:v>
                </c:pt>
                <c:pt idx="12329" formatCode="General">
                  <c:v>0.25393900000000003</c:v>
                </c:pt>
                <c:pt idx="12330" formatCode="General">
                  <c:v>0.25396000000000002</c:v>
                </c:pt>
                <c:pt idx="12331" formatCode="General">
                  <c:v>0.25398100000000001</c:v>
                </c:pt>
                <c:pt idx="12332" formatCode="General">
                  <c:v>0.25400200000000001</c:v>
                </c:pt>
                <c:pt idx="12333" formatCode="General">
                  <c:v>0.25402200000000008</c:v>
                </c:pt>
                <c:pt idx="12334" formatCode="General">
                  <c:v>0.25404300000000002</c:v>
                </c:pt>
                <c:pt idx="12335" formatCode="General">
                  <c:v>0.25406300000000004</c:v>
                </c:pt>
                <c:pt idx="12336" formatCode="General">
                  <c:v>0.2540840000000002</c:v>
                </c:pt>
                <c:pt idx="12337" formatCode="General">
                  <c:v>0.25410500000000003</c:v>
                </c:pt>
                <c:pt idx="12338" formatCode="General">
                  <c:v>0.25412600000000002</c:v>
                </c:pt>
                <c:pt idx="12339" formatCode="General">
                  <c:v>0.25414599999999998</c:v>
                </c:pt>
                <c:pt idx="12340" formatCode="General">
                  <c:v>0.25416700000000003</c:v>
                </c:pt>
                <c:pt idx="12341" formatCode="General">
                  <c:v>0.254187</c:v>
                </c:pt>
                <c:pt idx="12342" formatCode="General">
                  <c:v>0.25420800000000005</c:v>
                </c:pt>
                <c:pt idx="12343" formatCode="General">
                  <c:v>0.25422800000000001</c:v>
                </c:pt>
                <c:pt idx="12344" formatCode="General">
                  <c:v>0.25424799999999997</c:v>
                </c:pt>
                <c:pt idx="12345" formatCode="General">
                  <c:v>0.25427</c:v>
                </c:pt>
                <c:pt idx="12346" formatCode="General">
                  <c:v>0.25429000000000002</c:v>
                </c:pt>
                <c:pt idx="12347" formatCode="General">
                  <c:v>0.25431100000000001</c:v>
                </c:pt>
                <c:pt idx="12348" formatCode="General">
                  <c:v>0.25433100000000003</c:v>
                </c:pt>
                <c:pt idx="12349" formatCode="General">
                  <c:v>0.25435200000000002</c:v>
                </c:pt>
                <c:pt idx="12350" formatCode="General">
                  <c:v>0.25437200000000026</c:v>
                </c:pt>
                <c:pt idx="12351" formatCode="General">
                  <c:v>0.25439300000000004</c:v>
                </c:pt>
                <c:pt idx="12352" formatCode="General">
                  <c:v>0.25441400000000008</c:v>
                </c:pt>
                <c:pt idx="12353" formatCode="General">
                  <c:v>0.25443400000000005</c:v>
                </c:pt>
                <c:pt idx="12354" formatCode="General">
                  <c:v>0.2544550000000001</c:v>
                </c:pt>
                <c:pt idx="12355" formatCode="General">
                  <c:v>0.2544760000000002</c:v>
                </c:pt>
                <c:pt idx="12356" formatCode="General">
                  <c:v>0.254496</c:v>
                </c:pt>
                <c:pt idx="12357" formatCode="General">
                  <c:v>0.25451600000000002</c:v>
                </c:pt>
                <c:pt idx="12358" formatCode="General">
                  <c:v>0.25453700000000001</c:v>
                </c:pt>
                <c:pt idx="12359" formatCode="General">
                  <c:v>0.25455700000000003</c:v>
                </c:pt>
                <c:pt idx="12360" formatCode="General">
                  <c:v>0.254579</c:v>
                </c:pt>
                <c:pt idx="12361" formatCode="General">
                  <c:v>0.25459900000000002</c:v>
                </c:pt>
                <c:pt idx="12362" formatCode="General">
                  <c:v>0.25462000000000001</c:v>
                </c:pt>
                <c:pt idx="12363" formatCode="General">
                  <c:v>0.25463999999999998</c:v>
                </c:pt>
                <c:pt idx="12364" formatCode="General">
                  <c:v>0.25466100000000003</c:v>
                </c:pt>
                <c:pt idx="12365" formatCode="General">
                  <c:v>0.2546810000000001</c:v>
                </c:pt>
                <c:pt idx="12366" formatCode="General">
                  <c:v>0.25470199999999998</c:v>
                </c:pt>
                <c:pt idx="12367" formatCode="General">
                  <c:v>0.25472300000000003</c:v>
                </c:pt>
                <c:pt idx="12368" formatCode="General">
                  <c:v>0.254743</c:v>
                </c:pt>
                <c:pt idx="12369" formatCode="General">
                  <c:v>0.25476400000000005</c:v>
                </c:pt>
                <c:pt idx="12370" formatCode="General">
                  <c:v>0.25478400000000001</c:v>
                </c:pt>
                <c:pt idx="12371" formatCode="General">
                  <c:v>0.254805</c:v>
                </c:pt>
                <c:pt idx="12372" formatCode="General">
                  <c:v>0.25482500000000002</c:v>
                </c:pt>
                <c:pt idx="12373" formatCode="General">
                  <c:v>0.25484600000000002</c:v>
                </c:pt>
                <c:pt idx="12374" formatCode="General">
                  <c:v>0.25486700000000001</c:v>
                </c:pt>
                <c:pt idx="12375" formatCode="General">
                  <c:v>0.25488700000000025</c:v>
                </c:pt>
                <c:pt idx="12376" formatCode="General">
                  <c:v>0.25490800000000002</c:v>
                </c:pt>
                <c:pt idx="12377" formatCode="General">
                  <c:v>0.25492900000000002</c:v>
                </c:pt>
                <c:pt idx="12378" formatCode="General">
                  <c:v>0.25494900000000004</c:v>
                </c:pt>
                <c:pt idx="12379" formatCode="General">
                  <c:v>0.2549700000000002</c:v>
                </c:pt>
                <c:pt idx="12380" formatCode="General">
                  <c:v>0.25499000000000011</c:v>
                </c:pt>
                <c:pt idx="12381" formatCode="General">
                  <c:v>0.2550110000000001</c:v>
                </c:pt>
                <c:pt idx="12382" formatCode="General">
                  <c:v>0.25503100000000001</c:v>
                </c:pt>
                <c:pt idx="12383" formatCode="General">
                  <c:v>0.255052</c:v>
                </c:pt>
                <c:pt idx="12384" formatCode="General">
                  <c:v>0.25507300000000011</c:v>
                </c:pt>
                <c:pt idx="12385" formatCode="General">
                  <c:v>0.25509300000000001</c:v>
                </c:pt>
                <c:pt idx="12386" formatCode="General">
                  <c:v>0.25511400000000001</c:v>
                </c:pt>
                <c:pt idx="12387" formatCode="General">
                  <c:v>0.25513400000000003</c:v>
                </c:pt>
                <c:pt idx="12388" formatCode="General">
                  <c:v>0.25515500000000002</c:v>
                </c:pt>
                <c:pt idx="12389" formatCode="General">
                  <c:v>0.25517600000000001</c:v>
                </c:pt>
                <c:pt idx="12390" formatCode="General">
                  <c:v>0.25519599999999998</c:v>
                </c:pt>
                <c:pt idx="12391" formatCode="General">
                  <c:v>0.25521700000000003</c:v>
                </c:pt>
                <c:pt idx="12392" formatCode="General">
                  <c:v>0.25523799999999996</c:v>
                </c:pt>
                <c:pt idx="12393" formatCode="General">
                  <c:v>0.25525799999999998</c:v>
                </c:pt>
                <c:pt idx="12394" formatCode="General">
                  <c:v>0.25527900000000003</c:v>
                </c:pt>
                <c:pt idx="12395" formatCode="General">
                  <c:v>0.255299</c:v>
                </c:pt>
                <c:pt idx="12396" formatCode="General">
                  <c:v>0.25532000000000027</c:v>
                </c:pt>
                <c:pt idx="12397" formatCode="General">
                  <c:v>0.25534000000000001</c:v>
                </c:pt>
                <c:pt idx="12398" formatCode="General">
                  <c:v>0.255361</c:v>
                </c:pt>
                <c:pt idx="12399" formatCode="General">
                  <c:v>0.25538200000000022</c:v>
                </c:pt>
                <c:pt idx="12400" formatCode="General">
                  <c:v>0.25540200000000002</c:v>
                </c:pt>
                <c:pt idx="12401" formatCode="General">
                  <c:v>0.25542300000000001</c:v>
                </c:pt>
                <c:pt idx="12402" formatCode="General">
                  <c:v>0.25544300000000003</c:v>
                </c:pt>
                <c:pt idx="12403" formatCode="General">
                  <c:v>0.25546400000000002</c:v>
                </c:pt>
                <c:pt idx="12404" formatCode="General">
                  <c:v>0.25548400000000027</c:v>
                </c:pt>
                <c:pt idx="12405" formatCode="General">
                  <c:v>0.25550600000000001</c:v>
                </c:pt>
                <c:pt idx="12406" formatCode="General">
                  <c:v>0.2555260000000002</c:v>
                </c:pt>
                <c:pt idx="12407" formatCode="General">
                  <c:v>0.25554700000000002</c:v>
                </c:pt>
                <c:pt idx="12408" formatCode="General">
                  <c:v>0.2555670000000001</c:v>
                </c:pt>
                <c:pt idx="12409" formatCode="General">
                  <c:v>0.2555880000000002</c:v>
                </c:pt>
                <c:pt idx="12410" formatCode="General">
                  <c:v>0.255608</c:v>
                </c:pt>
                <c:pt idx="12411" formatCode="General">
                  <c:v>0.25562800000000002</c:v>
                </c:pt>
                <c:pt idx="12412" formatCode="General">
                  <c:v>0.25565000000000004</c:v>
                </c:pt>
                <c:pt idx="12413" formatCode="General">
                  <c:v>0.25567000000000001</c:v>
                </c:pt>
                <c:pt idx="12414" formatCode="General">
                  <c:v>0.255691</c:v>
                </c:pt>
                <c:pt idx="12415" formatCode="General">
                  <c:v>0.25571100000000002</c:v>
                </c:pt>
                <c:pt idx="12416" formatCode="General">
                  <c:v>0.25573199999999996</c:v>
                </c:pt>
                <c:pt idx="12417" formatCode="General">
                  <c:v>0.25575199999999998</c:v>
                </c:pt>
                <c:pt idx="12418" formatCode="General">
                  <c:v>0.25577300000000003</c:v>
                </c:pt>
                <c:pt idx="12419" formatCode="General">
                  <c:v>0.25579399999999997</c:v>
                </c:pt>
                <c:pt idx="12420" formatCode="General">
                  <c:v>0.25581400000000026</c:v>
                </c:pt>
                <c:pt idx="12421" formatCode="General">
                  <c:v>0.25583500000000003</c:v>
                </c:pt>
                <c:pt idx="12422" formatCode="General">
                  <c:v>0.25585600000000008</c:v>
                </c:pt>
                <c:pt idx="12423" formatCode="General">
                  <c:v>0.25587600000000027</c:v>
                </c:pt>
                <c:pt idx="12424" formatCode="General">
                  <c:v>0.25589600000000001</c:v>
                </c:pt>
                <c:pt idx="12425" formatCode="General">
                  <c:v>0.25591700000000001</c:v>
                </c:pt>
                <c:pt idx="12426" formatCode="General">
                  <c:v>0.255938</c:v>
                </c:pt>
                <c:pt idx="12427" formatCode="General">
                  <c:v>0.25595800000000002</c:v>
                </c:pt>
                <c:pt idx="12428" formatCode="General">
                  <c:v>0.25597900000000001</c:v>
                </c:pt>
                <c:pt idx="12429" formatCode="General">
                  <c:v>0.25600000000000001</c:v>
                </c:pt>
                <c:pt idx="12430" formatCode="General">
                  <c:v>0.25602000000000008</c:v>
                </c:pt>
                <c:pt idx="12431" formatCode="General">
                  <c:v>0.25604100000000002</c:v>
                </c:pt>
                <c:pt idx="12432" formatCode="General">
                  <c:v>0.25606100000000004</c:v>
                </c:pt>
                <c:pt idx="12433" formatCode="General">
                  <c:v>0.2560820000000002</c:v>
                </c:pt>
                <c:pt idx="12434" formatCode="General">
                  <c:v>0.25610300000000003</c:v>
                </c:pt>
                <c:pt idx="12435" formatCode="General">
                  <c:v>0.25612400000000002</c:v>
                </c:pt>
                <c:pt idx="12436" formatCode="General">
                  <c:v>0.25614399999999998</c:v>
                </c:pt>
                <c:pt idx="12437" formatCode="General">
                  <c:v>0.256164</c:v>
                </c:pt>
                <c:pt idx="12438" formatCode="General">
                  <c:v>0.256185</c:v>
                </c:pt>
                <c:pt idx="12439" formatCode="General">
                  <c:v>0.25620500000000002</c:v>
                </c:pt>
                <c:pt idx="12440" formatCode="General">
                  <c:v>0.25622600000000001</c:v>
                </c:pt>
                <c:pt idx="12441" formatCode="General">
                  <c:v>0.256247</c:v>
                </c:pt>
                <c:pt idx="12442" formatCode="General">
                  <c:v>0.25626700000000002</c:v>
                </c:pt>
                <c:pt idx="12443" formatCode="General">
                  <c:v>0.25628800000000002</c:v>
                </c:pt>
                <c:pt idx="12444" formatCode="General">
                  <c:v>0.25630900000000001</c:v>
                </c:pt>
                <c:pt idx="12445" formatCode="General">
                  <c:v>0.25632900000000008</c:v>
                </c:pt>
                <c:pt idx="12446" formatCode="General">
                  <c:v>0.25635000000000002</c:v>
                </c:pt>
                <c:pt idx="12447" formatCode="General">
                  <c:v>0.25637000000000026</c:v>
                </c:pt>
                <c:pt idx="12448" formatCode="General">
                  <c:v>0.25639100000000004</c:v>
                </c:pt>
                <c:pt idx="12449" formatCode="General">
                  <c:v>0.256411</c:v>
                </c:pt>
                <c:pt idx="12450" formatCode="General">
                  <c:v>0.25643200000000005</c:v>
                </c:pt>
                <c:pt idx="12451" formatCode="General">
                  <c:v>0.2564530000000001</c:v>
                </c:pt>
                <c:pt idx="12452" formatCode="General">
                  <c:v>0.25647300000000001</c:v>
                </c:pt>
                <c:pt idx="12453" formatCode="General">
                  <c:v>0.256494</c:v>
                </c:pt>
                <c:pt idx="12454" formatCode="General">
                  <c:v>0.25651400000000002</c:v>
                </c:pt>
                <c:pt idx="12455" formatCode="General">
                  <c:v>0.25653500000000001</c:v>
                </c:pt>
                <c:pt idx="12456" formatCode="General">
                  <c:v>0.25655500000000003</c:v>
                </c:pt>
                <c:pt idx="12457" formatCode="General">
                  <c:v>0.256577</c:v>
                </c:pt>
                <c:pt idx="12458" formatCode="General">
                  <c:v>0.25659700000000002</c:v>
                </c:pt>
                <c:pt idx="12459" formatCode="General">
                  <c:v>0.25661800000000001</c:v>
                </c:pt>
                <c:pt idx="12460" formatCode="General">
                  <c:v>0.25663799999999998</c:v>
                </c:pt>
                <c:pt idx="12461" formatCode="General">
                  <c:v>0.25665900000000003</c:v>
                </c:pt>
                <c:pt idx="12462" formatCode="General">
                  <c:v>0.2566790000000001</c:v>
                </c:pt>
                <c:pt idx="12463" formatCode="General">
                  <c:v>0.25669999999999998</c:v>
                </c:pt>
                <c:pt idx="12464" formatCode="General">
                  <c:v>0.25672</c:v>
                </c:pt>
                <c:pt idx="12465" formatCode="General">
                  <c:v>0.256741</c:v>
                </c:pt>
                <c:pt idx="12466" formatCode="General">
                  <c:v>0.25676200000000005</c:v>
                </c:pt>
                <c:pt idx="12467" formatCode="General">
                  <c:v>0.25678200000000001</c:v>
                </c:pt>
                <c:pt idx="12468" formatCode="General">
                  <c:v>0.256803</c:v>
                </c:pt>
                <c:pt idx="12469" formatCode="General">
                  <c:v>0.25682300000000002</c:v>
                </c:pt>
                <c:pt idx="12470" formatCode="General">
                  <c:v>0.25684400000000002</c:v>
                </c:pt>
                <c:pt idx="12471" formatCode="General">
                  <c:v>0.2568640000000002</c:v>
                </c:pt>
                <c:pt idx="12472" formatCode="General">
                  <c:v>0.25688500000000025</c:v>
                </c:pt>
                <c:pt idx="12473" formatCode="General">
                  <c:v>0.25690600000000002</c:v>
                </c:pt>
                <c:pt idx="12474" formatCode="General">
                  <c:v>0.25692700000000002</c:v>
                </c:pt>
                <c:pt idx="12475" formatCode="General">
                  <c:v>0.25694700000000004</c:v>
                </c:pt>
                <c:pt idx="12476" formatCode="General">
                  <c:v>0.2569680000000002</c:v>
                </c:pt>
                <c:pt idx="12477" formatCode="General">
                  <c:v>0.25698800000000027</c:v>
                </c:pt>
                <c:pt idx="12478" formatCode="General">
                  <c:v>0.25700800000000001</c:v>
                </c:pt>
                <c:pt idx="12479" formatCode="General">
                  <c:v>0.25703000000000004</c:v>
                </c:pt>
                <c:pt idx="12480" formatCode="General">
                  <c:v>0.25705</c:v>
                </c:pt>
                <c:pt idx="12481" formatCode="General">
                  <c:v>0.2570710000000001</c:v>
                </c:pt>
                <c:pt idx="12482" formatCode="General">
                  <c:v>0.25709100000000001</c:v>
                </c:pt>
                <c:pt idx="12483" formatCode="General">
                  <c:v>0.25711200000000001</c:v>
                </c:pt>
                <c:pt idx="12484" formatCode="General">
                  <c:v>0.25713200000000003</c:v>
                </c:pt>
                <c:pt idx="12485" formatCode="General">
                  <c:v>0.25715300000000002</c:v>
                </c:pt>
                <c:pt idx="12486" formatCode="General">
                  <c:v>0.25717400000000001</c:v>
                </c:pt>
                <c:pt idx="12487" formatCode="General">
                  <c:v>0.25719500000000001</c:v>
                </c:pt>
                <c:pt idx="12488" formatCode="General">
                  <c:v>0.25721500000000003</c:v>
                </c:pt>
                <c:pt idx="12489" formatCode="General">
                  <c:v>0.25723599999999996</c:v>
                </c:pt>
                <c:pt idx="12490" formatCode="General">
                  <c:v>0.25725599999999998</c:v>
                </c:pt>
                <c:pt idx="12491" formatCode="General">
                  <c:v>0.257276</c:v>
                </c:pt>
                <c:pt idx="12492" formatCode="General">
                  <c:v>0.257297</c:v>
                </c:pt>
                <c:pt idx="12493" formatCode="General">
                  <c:v>0.25731800000000027</c:v>
                </c:pt>
                <c:pt idx="12494" formatCode="General">
                  <c:v>0.25733800000000001</c:v>
                </c:pt>
                <c:pt idx="12495" formatCode="General">
                  <c:v>0.257359</c:v>
                </c:pt>
                <c:pt idx="12496" formatCode="General">
                  <c:v>0.25738000000000022</c:v>
                </c:pt>
                <c:pt idx="12497" formatCode="General">
                  <c:v>0.25740000000000002</c:v>
                </c:pt>
                <c:pt idx="12498" formatCode="General">
                  <c:v>0.25742100000000001</c:v>
                </c:pt>
                <c:pt idx="12499" formatCode="General">
                  <c:v>0.25744100000000003</c:v>
                </c:pt>
                <c:pt idx="12500" formatCode="General">
                  <c:v>0.25746200000000002</c:v>
                </c:pt>
                <c:pt idx="12501" formatCode="General">
                  <c:v>0.25748200000000027</c:v>
                </c:pt>
                <c:pt idx="12502" formatCode="General">
                  <c:v>0.25750400000000001</c:v>
                </c:pt>
                <c:pt idx="12503" formatCode="General">
                  <c:v>0.2575240000000002</c:v>
                </c:pt>
                <c:pt idx="12504" formatCode="General">
                  <c:v>0.257544</c:v>
                </c:pt>
                <c:pt idx="12505" formatCode="General">
                  <c:v>0.2575650000000001</c:v>
                </c:pt>
                <c:pt idx="12506" formatCode="General">
                  <c:v>0.25758500000000001</c:v>
                </c:pt>
                <c:pt idx="12507" formatCode="General">
                  <c:v>0.257606</c:v>
                </c:pt>
                <c:pt idx="12508" formatCode="General">
                  <c:v>0.25762700000000011</c:v>
                </c:pt>
                <c:pt idx="12509" formatCode="General">
                  <c:v>0.25764800000000004</c:v>
                </c:pt>
                <c:pt idx="12510" formatCode="General">
                  <c:v>0.25766800000000001</c:v>
                </c:pt>
                <c:pt idx="12511" formatCode="General">
                  <c:v>0.257689</c:v>
                </c:pt>
                <c:pt idx="12512" formatCode="General">
                  <c:v>0.25770900000000002</c:v>
                </c:pt>
                <c:pt idx="12513" formatCode="General">
                  <c:v>0.25773000000000001</c:v>
                </c:pt>
                <c:pt idx="12514" formatCode="General">
                  <c:v>0.25774999999999998</c:v>
                </c:pt>
                <c:pt idx="12515" formatCode="General">
                  <c:v>0.25777100000000003</c:v>
                </c:pt>
                <c:pt idx="12516" formatCode="General">
                  <c:v>0.25779099999999999</c:v>
                </c:pt>
                <c:pt idx="12517" formatCode="General">
                  <c:v>0.25781200000000026</c:v>
                </c:pt>
                <c:pt idx="12518" formatCode="General">
                  <c:v>0.25783300000000003</c:v>
                </c:pt>
                <c:pt idx="12519" formatCode="General">
                  <c:v>0.257853</c:v>
                </c:pt>
                <c:pt idx="12520" formatCode="General">
                  <c:v>0.25787400000000027</c:v>
                </c:pt>
                <c:pt idx="12521" formatCode="General">
                  <c:v>0.25789400000000001</c:v>
                </c:pt>
                <c:pt idx="12522" formatCode="General">
                  <c:v>0.25791500000000001</c:v>
                </c:pt>
                <c:pt idx="12523" formatCode="General">
                  <c:v>0.25793500000000003</c:v>
                </c:pt>
                <c:pt idx="12524" formatCode="General">
                  <c:v>0.2579570000000001</c:v>
                </c:pt>
                <c:pt idx="12525" formatCode="General">
                  <c:v>0.25797700000000001</c:v>
                </c:pt>
                <c:pt idx="12526" formatCode="General">
                  <c:v>0.25799800000000001</c:v>
                </c:pt>
                <c:pt idx="12527" formatCode="General">
                  <c:v>0.25801800000000008</c:v>
                </c:pt>
                <c:pt idx="12528" formatCode="General">
                  <c:v>0.25803900000000002</c:v>
                </c:pt>
                <c:pt idx="12529" formatCode="General">
                  <c:v>0.25805900000000004</c:v>
                </c:pt>
                <c:pt idx="12530" formatCode="General">
                  <c:v>0.258079</c:v>
                </c:pt>
                <c:pt idx="12531" formatCode="General">
                  <c:v>0.25810100000000002</c:v>
                </c:pt>
                <c:pt idx="12532" formatCode="General">
                  <c:v>0.2581210000000001</c:v>
                </c:pt>
                <c:pt idx="12533" formatCode="General">
                  <c:v>0.25814199999999998</c:v>
                </c:pt>
                <c:pt idx="12534" formatCode="General">
                  <c:v>0.258162</c:v>
                </c:pt>
                <c:pt idx="12535" formatCode="General">
                  <c:v>0.258183</c:v>
                </c:pt>
                <c:pt idx="12536" formatCode="General">
                  <c:v>0.25820300000000002</c:v>
                </c:pt>
                <c:pt idx="12537" formatCode="General">
                  <c:v>0.25822400000000001</c:v>
                </c:pt>
                <c:pt idx="12538" formatCode="General">
                  <c:v>0.25824399999999997</c:v>
                </c:pt>
                <c:pt idx="12539" formatCode="General">
                  <c:v>0.25826500000000002</c:v>
                </c:pt>
                <c:pt idx="12540" formatCode="General">
                  <c:v>0.25828600000000002</c:v>
                </c:pt>
                <c:pt idx="12541" formatCode="General">
                  <c:v>0.25830700000000001</c:v>
                </c:pt>
                <c:pt idx="12542" formatCode="General">
                  <c:v>0.25832700000000008</c:v>
                </c:pt>
                <c:pt idx="12543" formatCode="General">
                  <c:v>0.25834800000000002</c:v>
                </c:pt>
                <c:pt idx="12544" formatCode="General">
                  <c:v>0.25836800000000026</c:v>
                </c:pt>
                <c:pt idx="12545" formatCode="General">
                  <c:v>0.25838800000000023</c:v>
                </c:pt>
                <c:pt idx="12546" formatCode="General">
                  <c:v>0.25841000000000008</c:v>
                </c:pt>
                <c:pt idx="12547" formatCode="General">
                  <c:v>0.2584300000000001</c:v>
                </c:pt>
                <c:pt idx="12548" formatCode="General">
                  <c:v>0.2584510000000001</c:v>
                </c:pt>
                <c:pt idx="12549" formatCode="General">
                  <c:v>0.25847100000000001</c:v>
                </c:pt>
                <c:pt idx="12550" formatCode="General">
                  <c:v>0.258492</c:v>
                </c:pt>
                <c:pt idx="12551" formatCode="General">
                  <c:v>0.25851200000000002</c:v>
                </c:pt>
                <c:pt idx="12552" formatCode="General">
                  <c:v>0.25853300000000001</c:v>
                </c:pt>
                <c:pt idx="12553" formatCode="General">
                  <c:v>0.25855300000000003</c:v>
                </c:pt>
                <c:pt idx="12554" formatCode="General">
                  <c:v>0.258575</c:v>
                </c:pt>
                <c:pt idx="12555" formatCode="General">
                  <c:v>0.25859500000000002</c:v>
                </c:pt>
                <c:pt idx="12556" formatCode="General">
                  <c:v>0.25861500000000004</c:v>
                </c:pt>
                <c:pt idx="12557" formatCode="General">
                  <c:v>0.25863599999999998</c:v>
                </c:pt>
                <c:pt idx="12558" formatCode="General">
                  <c:v>0.258656</c:v>
                </c:pt>
                <c:pt idx="12559" formatCode="General">
                  <c:v>0.2586770000000001</c:v>
                </c:pt>
                <c:pt idx="12560" formatCode="General">
                  <c:v>0.25869799999999998</c:v>
                </c:pt>
                <c:pt idx="12561" formatCode="General">
                  <c:v>0.25871900000000003</c:v>
                </c:pt>
                <c:pt idx="12562" formatCode="General">
                  <c:v>0.258739</c:v>
                </c:pt>
                <c:pt idx="12563" formatCode="General">
                  <c:v>0.25876000000000005</c:v>
                </c:pt>
                <c:pt idx="12564" formatCode="General">
                  <c:v>0.25878000000000001</c:v>
                </c:pt>
                <c:pt idx="12565" formatCode="General">
                  <c:v>0.258801</c:v>
                </c:pt>
                <c:pt idx="12566" formatCode="General">
                  <c:v>0.25882100000000002</c:v>
                </c:pt>
                <c:pt idx="12567" formatCode="General">
                  <c:v>0.25884200000000002</c:v>
                </c:pt>
                <c:pt idx="12568" formatCode="General">
                  <c:v>0.2588620000000002</c:v>
                </c:pt>
                <c:pt idx="12569" formatCode="General">
                  <c:v>0.25888400000000023</c:v>
                </c:pt>
                <c:pt idx="12570" formatCode="General">
                  <c:v>0.25890400000000002</c:v>
                </c:pt>
                <c:pt idx="12571" formatCode="General">
                  <c:v>0.25892400000000027</c:v>
                </c:pt>
                <c:pt idx="12572" formatCode="General">
                  <c:v>0.25894500000000004</c:v>
                </c:pt>
                <c:pt idx="12573" formatCode="General">
                  <c:v>0.258965</c:v>
                </c:pt>
                <c:pt idx="12574" formatCode="General">
                  <c:v>0.25898600000000027</c:v>
                </c:pt>
                <c:pt idx="12575" formatCode="General">
                  <c:v>0.2590070000000001</c:v>
                </c:pt>
                <c:pt idx="12576" formatCode="General">
                  <c:v>0.2590280000000002</c:v>
                </c:pt>
                <c:pt idx="12577" formatCode="General">
                  <c:v>0.259048</c:v>
                </c:pt>
                <c:pt idx="12578" formatCode="General">
                  <c:v>0.2590690000000001</c:v>
                </c:pt>
                <c:pt idx="12579" formatCode="General">
                  <c:v>0.25908900000000001</c:v>
                </c:pt>
                <c:pt idx="12580" formatCode="General">
                  <c:v>0.25911000000000001</c:v>
                </c:pt>
                <c:pt idx="12581" formatCode="General">
                  <c:v>0.25913000000000003</c:v>
                </c:pt>
                <c:pt idx="12582" formatCode="General">
                  <c:v>0.25915100000000002</c:v>
                </c:pt>
                <c:pt idx="12583" formatCode="General">
                  <c:v>0.25917200000000001</c:v>
                </c:pt>
                <c:pt idx="12584" formatCode="General">
                  <c:v>0.25919199999999998</c:v>
                </c:pt>
                <c:pt idx="12585" formatCode="General">
                  <c:v>0.25921300000000003</c:v>
                </c:pt>
                <c:pt idx="12586" formatCode="General">
                  <c:v>0.25923299999999999</c:v>
                </c:pt>
                <c:pt idx="12587" formatCode="General">
                  <c:v>0.25925399999999998</c:v>
                </c:pt>
                <c:pt idx="12588" formatCode="General">
                  <c:v>0.259274</c:v>
                </c:pt>
                <c:pt idx="12589" formatCode="General">
                  <c:v>0.259295</c:v>
                </c:pt>
                <c:pt idx="12590" formatCode="General">
                  <c:v>0.25931500000000002</c:v>
                </c:pt>
                <c:pt idx="12591" formatCode="General">
                  <c:v>0.25933700000000004</c:v>
                </c:pt>
                <c:pt idx="12592" formatCode="General">
                  <c:v>0.259357</c:v>
                </c:pt>
                <c:pt idx="12593" formatCode="General">
                  <c:v>0.25937800000000022</c:v>
                </c:pt>
                <c:pt idx="12594" formatCode="General">
                  <c:v>0.25939800000000002</c:v>
                </c:pt>
                <c:pt idx="12595" formatCode="General">
                  <c:v>0.25941900000000001</c:v>
                </c:pt>
                <c:pt idx="12596" formatCode="General">
                  <c:v>0.25943900000000003</c:v>
                </c:pt>
                <c:pt idx="12597" formatCode="General">
                  <c:v>0.259459</c:v>
                </c:pt>
                <c:pt idx="12598" formatCode="General">
                  <c:v>0.25948100000000002</c:v>
                </c:pt>
                <c:pt idx="12599" formatCode="General">
                  <c:v>0.25950100000000004</c:v>
                </c:pt>
                <c:pt idx="12600" formatCode="General">
                  <c:v>0.2595220000000002</c:v>
                </c:pt>
                <c:pt idx="12601" formatCode="General">
                  <c:v>0.25954200000000005</c:v>
                </c:pt>
                <c:pt idx="12602" formatCode="General">
                  <c:v>0.2595630000000001</c:v>
                </c:pt>
                <c:pt idx="12603" formatCode="General">
                  <c:v>0.25958300000000001</c:v>
                </c:pt>
                <c:pt idx="12604" formatCode="General">
                  <c:v>0.259604</c:v>
                </c:pt>
                <c:pt idx="12605" formatCode="General">
                  <c:v>0.25962400000000002</c:v>
                </c:pt>
                <c:pt idx="12606" formatCode="General">
                  <c:v>0.25964500000000001</c:v>
                </c:pt>
                <c:pt idx="12607" formatCode="General">
                  <c:v>0.25966600000000001</c:v>
                </c:pt>
                <c:pt idx="12608" formatCode="General">
                  <c:v>0.259687</c:v>
                </c:pt>
                <c:pt idx="12609" formatCode="General">
                  <c:v>0.25970700000000002</c:v>
                </c:pt>
                <c:pt idx="12610" formatCode="General">
                  <c:v>0.2597270000000001</c:v>
                </c:pt>
                <c:pt idx="12611" formatCode="General">
                  <c:v>0.25974799999999998</c:v>
                </c:pt>
                <c:pt idx="12612" formatCode="General">
                  <c:v>0.259768</c:v>
                </c:pt>
                <c:pt idx="12613" formatCode="General">
                  <c:v>0.2597890000000001</c:v>
                </c:pt>
                <c:pt idx="12614" formatCode="General">
                  <c:v>0.25981000000000026</c:v>
                </c:pt>
                <c:pt idx="12615" formatCode="General">
                  <c:v>0.25983100000000003</c:v>
                </c:pt>
                <c:pt idx="12616" formatCode="General">
                  <c:v>0.259851</c:v>
                </c:pt>
                <c:pt idx="12617" formatCode="General">
                  <c:v>0.25987200000000027</c:v>
                </c:pt>
                <c:pt idx="12618" formatCode="General">
                  <c:v>0.25989200000000001</c:v>
                </c:pt>
                <c:pt idx="12619" formatCode="General">
                  <c:v>0.25991300000000001</c:v>
                </c:pt>
                <c:pt idx="12620" formatCode="General">
                  <c:v>0.259934</c:v>
                </c:pt>
                <c:pt idx="12621" formatCode="General">
                  <c:v>0.25995400000000002</c:v>
                </c:pt>
                <c:pt idx="12622" formatCode="General">
                  <c:v>0.25997500000000001</c:v>
                </c:pt>
                <c:pt idx="12623" formatCode="General">
                  <c:v>0.25999500000000003</c:v>
                </c:pt>
                <c:pt idx="12624" formatCode="General">
                  <c:v>0.26001600000000002</c:v>
                </c:pt>
                <c:pt idx="12625" formatCode="General">
                  <c:v>0.26003600000000004</c:v>
                </c:pt>
                <c:pt idx="12626" formatCode="General">
                  <c:v>0.26005700000000004</c:v>
                </c:pt>
                <c:pt idx="12627" formatCode="General">
                  <c:v>0.260077</c:v>
                </c:pt>
                <c:pt idx="12628" formatCode="General">
                  <c:v>0.26009900000000002</c:v>
                </c:pt>
                <c:pt idx="12629" formatCode="General">
                  <c:v>0.2601190000000001</c:v>
                </c:pt>
                <c:pt idx="12630" formatCode="General">
                  <c:v>0.26013999999999998</c:v>
                </c:pt>
                <c:pt idx="12631" formatCode="General">
                  <c:v>0.26016</c:v>
                </c:pt>
                <c:pt idx="12632" formatCode="General">
                  <c:v>0.260181</c:v>
                </c:pt>
                <c:pt idx="12633" formatCode="General">
                  <c:v>0.26020100000000002</c:v>
                </c:pt>
                <c:pt idx="12634" formatCode="General">
                  <c:v>0.26022200000000001</c:v>
                </c:pt>
                <c:pt idx="12635" formatCode="General">
                  <c:v>0.260243</c:v>
                </c:pt>
                <c:pt idx="12636" formatCode="General">
                  <c:v>0.260264</c:v>
                </c:pt>
                <c:pt idx="12637" formatCode="General">
                  <c:v>0.26028400000000002</c:v>
                </c:pt>
                <c:pt idx="12638" formatCode="General">
                  <c:v>0.2603040000000002</c:v>
                </c:pt>
                <c:pt idx="12639" formatCode="General">
                  <c:v>0.26032500000000008</c:v>
                </c:pt>
                <c:pt idx="12640" formatCode="General">
                  <c:v>0.2603450000000001</c:v>
                </c:pt>
                <c:pt idx="12641" formatCode="General">
                  <c:v>0.26036600000000026</c:v>
                </c:pt>
                <c:pt idx="12642" formatCode="General">
                  <c:v>0.26038600000000023</c:v>
                </c:pt>
                <c:pt idx="12643" formatCode="General">
                  <c:v>0.26040800000000008</c:v>
                </c:pt>
                <c:pt idx="12644" formatCode="General">
                  <c:v>0.26042800000000027</c:v>
                </c:pt>
                <c:pt idx="12645" formatCode="General">
                  <c:v>0.2604490000000001</c:v>
                </c:pt>
                <c:pt idx="12646" formatCode="General">
                  <c:v>0.26046900000000001</c:v>
                </c:pt>
                <c:pt idx="12647" formatCode="General">
                  <c:v>0.26049</c:v>
                </c:pt>
                <c:pt idx="12648" formatCode="General">
                  <c:v>0.26051000000000002</c:v>
                </c:pt>
                <c:pt idx="12649" formatCode="General">
                  <c:v>0.26053100000000001</c:v>
                </c:pt>
                <c:pt idx="12650" formatCode="General">
                  <c:v>0.26055200000000001</c:v>
                </c:pt>
                <c:pt idx="12651" formatCode="General">
                  <c:v>0.26057200000000008</c:v>
                </c:pt>
                <c:pt idx="12652" formatCode="General">
                  <c:v>0.26059300000000002</c:v>
                </c:pt>
                <c:pt idx="12653" formatCode="General">
                  <c:v>0.26061300000000004</c:v>
                </c:pt>
                <c:pt idx="12654" formatCode="General">
                  <c:v>0.26063399999999998</c:v>
                </c:pt>
                <c:pt idx="12655" formatCode="General">
                  <c:v>0.260654</c:v>
                </c:pt>
                <c:pt idx="12656" formatCode="General">
                  <c:v>0.2606750000000001</c:v>
                </c:pt>
                <c:pt idx="12657" formatCode="General">
                  <c:v>0.26069599999999998</c:v>
                </c:pt>
                <c:pt idx="12658" formatCode="General">
                  <c:v>0.260716</c:v>
                </c:pt>
                <c:pt idx="12659" formatCode="General">
                  <c:v>0.260737</c:v>
                </c:pt>
                <c:pt idx="12660" formatCode="General">
                  <c:v>0.26075800000000005</c:v>
                </c:pt>
                <c:pt idx="12661" formatCode="General">
                  <c:v>0.26077800000000001</c:v>
                </c:pt>
                <c:pt idx="12662" formatCode="General">
                  <c:v>0.260799</c:v>
                </c:pt>
                <c:pt idx="12663" formatCode="General">
                  <c:v>0.26081900000000002</c:v>
                </c:pt>
                <c:pt idx="12664" formatCode="General">
                  <c:v>0.2608390000000001</c:v>
                </c:pt>
                <c:pt idx="12665" formatCode="General">
                  <c:v>0.26086100000000001</c:v>
                </c:pt>
                <c:pt idx="12666" formatCode="General">
                  <c:v>0.26088100000000025</c:v>
                </c:pt>
                <c:pt idx="12667" formatCode="General">
                  <c:v>0.26090200000000002</c:v>
                </c:pt>
                <c:pt idx="12668" formatCode="General">
                  <c:v>0.26092200000000026</c:v>
                </c:pt>
                <c:pt idx="12669" formatCode="General">
                  <c:v>0.26094300000000004</c:v>
                </c:pt>
                <c:pt idx="12670" formatCode="General">
                  <c:v>0.260963</c:v>
                </c:pt>
                <c:pt idx="12671" formatCode="General">
                  <c:v>0.26098400000000027</c:v>
                </c:pt>
                <c:pt idx="12672" formatCode="General">
                  <c:v>0.2610050000000001</c:v>
                </c:pt>
                <c:pt idx="12673" formatCode="General">
                  <c:v>0.26102500000000001</c:v>
                </c:pt>
                <c:pt idx="12674" formatCode="General">
                  <c:v>0.261046</c:v>
                </c:pt>
                <c:pt idx="12675" formatCode="General">
                  <c:v>0.2610670000000001</c:v>
                </c:pt>
                <c:pt idx="12676" formatCode="General">
                  <c:v>0.26108700000000001</c:v>
                </c:pt>
                <c:pt idx="12677" formatCode="General">
                  <c:v>0.26110700000000003</c:v>
                </c:pt>
                <c:pt idx="12678" formatCode="General">
                  <c:v>0.26112800000000008</c:v>
                </c:pt>
                <c:pt idx="12679" formatCode="General">
                  <c:v>0.26114800000000005</c:v>
                </c:pt>
                <c:pt idx="12680" formatCode="General">
                  <c:v>0.26116900000000004</c:v>
                </c:pt>
                <c:pt idx="12681" formatCode="General">
                  <c:v>0.26119000000000003</c:v>
                </c:pt>
                <c:pt idx="12682" formatCode="General">
                  <c:v>0.26121100000000003</c:v>
                </c:pt>
                <c:pt idx="12683" formatCode="General">
                  <c:v>0.26123099999999999</c:v>
                </c:pt>
                <c:pt idx="12684" formatCode="General">
                  <c:v>0.26125199999999998</c:v>
                </c:pt>
                <c:pt idx="12685" formatCode="General">
                  <c:v>0.261272</c:v>
                </c:pt>
                <c:pt idx="12686" formatCode="General">
                  <c:v>0.261293</c:v>
                </c:pt>
                <c:pt idx="12687" formatCode="General">
                  <c:v>0.26131300000000002</c:v>
                </c:pt>
                <c:pt idx="12688" formatCode="General">
                  <c:v>0.26133400000000001</c:v>
                </c:pt>
                <c:pt idx="12689" formatCode="General">
                  <c:v>0.261355</c:v>
                </c:pt>
                <c:pt idx="12690" formatCode="General">
                  <c:v>0.26137500000000002</c:v>
                </c:pt>
                <c:pt idx="12691" formatCode="General">
                  <c:v>0.26139600000000002</c:v>
                </c:pt>
                <c:pt idx="12692" formatCode="General">
                  <c:v>0.2614160000000002</c:v>
                </c:pt>
                <c:pt idx="12693" formatCode="General">
                  <c:v>0.26143700000000003</c:v>
                </c:pt>
                <c:pt idx="12694" formatCode="General">
                  <c:v>0.26145800000000002</c:v>
                </c:pt>
                <c:pt idx="12695" formatCode="General">
                  <c:v>0.26147800000000027</c:v>
                </c:pt>
                <c:pt idx="12696" formatCode="General">
                  <c:v>0.26149900000000004</c:v>
                </c:pt>
                <c:pt idx="12697" formatCode="General">
                  <c:v>0.2615200000000002</c:v>
                </c:pt>
                <c:pt idx="12698" formatCode="General">
                  <c:v>0.26154000000000005</c:v>
                </c:pt>
                <c:pt idx="12699" formatCode="General">
                  <c:v>0.2615610000000001</c:v>
                </c:pt>
                <c:pt idx="12700" formatCode="General">
                  <c:v>0.26158100000000001</c:v>
                </c:pt>
                <c:pt idx="12701" formatCode="General">
                  <c:v>0.261602</c:v>
                </c:pt>
                <c:pt idx="12702" formatCode="General">
                  <c:v>0.26162300000000011</c:v>
                </c:pt>
                <c:pt idx="12703" formatCode="General">
                  <c:v>0.26164300000000001</c:v>
                </c:pt>
                <c:pt idx="12704" formatCode="General">
                  <c:v>0.26166400000000001</c:v>
                </c:pt>
                <c:pt idx="12705" formatCode="General">
                  <c:v>0.26168400000000008</c:v>
                </c:pt>
                <c:pt idx="12706" formatCode="General">
                  <c:v>0.26170500000000002</c:v>
                </c:pt>
                <c:pt idx="12707" formatCode="General">
                  <c:v>0.2617250000000001</c:v>
                </c:pt>
                <c:pt idx="12708" formatCode="General">
                  <c:v>0.26174599999999998</c:v>
                </c:pt>
                <c:pt idx="12709" formatCode="General">
                  <c:v>0.26176700000000003</c:v>
                </c:pt>
                <c:pt idx="12710" formatCode="General">
                  <c:v>0.26178800000000002</c:v>
                </c:pt>
                <c:pt idx="12711" formatCode="General">
                  <c:v>0.26180800000000026</c:v>
                </c:pt>
                <c:pt idx="12712" formatCode="General">
                  <c:v>0.26182900000000026</c:v>
                </c:pt>
                <c:pt idx="12713" formatCode="General">
                  <c:v>0.261849</c:v>
                </c:pt>
                <c:pt idx="12714" formatCode="General">
                  <c:v>0.26187000000000027</c:v>
                </c:pt>
                <c:pt idx="12715" formatCode="General">
                  <c:v>0.26189000000000001</c:v>
                </c:pt>
                <c:pt idx="12716" formatCode="General">
                  <c:v>0.261911</c:v>
                </c:pt>
                <c:pt idx="12717" formatCode="General">
                  <c:v>0.261932</c:v>
                </c:pt>
                <c:pt idx="12718" formatCode="General">
                  <c:v>0.26195200000000002</c:v>
                </c:pt>
                <c:pt idx="12719" formatCode="General">
                  <c:v>0.26197300000000001</c:v>
                </c:pt>
                <c:pt idx="12720" formatCode="General">
                  <c:v>0.26199300000000003</c:v>
                </c:pt>
                <c:pt idx="12721" formatCode="General">
                  <c:v>0.26201400000000002</c:v>
                </c:pt>
                <c:pt idx="12722" formatCode="General">
                  <c:v>0.26203400000000004</c:v>
                </c:pt>
                <c:pt idx="12723" formatCode="General">
                  <c:v>0.26205500000000004</c:v>
                </c:pt>
                <c:pt idx="12724" formatCode="General">
                  <c:v>0.2620760000000002</c:v>
                </c:pt>
                <c:pt idx="12725" formatCode="General">
                  <c:v>0.262096</c:v>
                </c:pt>
                <c:pt idx="12726" formatCode="General">
                  <c:v>0.2621170000000001</c:v>
                </c:pt>
                <c:pt idx="12727" formatCode="General">
                  <c:v>0.26213799999999998</c:v>
                </c:pt>
                <c:pt idx="12728" formatCode="General">
                  <c:v>0.262158</c:v>
                </c:pt>
                <c:pt idx="12729" formatCode="General">
                  <c:v>0.262179</c:v>
                </c:pt>
                <c:pt idx="12730" formatCode="General">
                  <c:v>0.26219900000000002</c:v>
                </c:pt>
                <c:pt idx="12731" formatCode="General">
                  <c:v>0.26221900000000004</c:v>
                </c:pt>
                <c:pt idx="12732" formatCode="General">
                  <c:v>0.26223999999999997</c:v>
                </c:pt>
                <c:pt idx="12733" formatCode="General">
                  <c:v>0.26226100000000002</c:v>
                </c:pt>
                <c:pt idx="12734" formatCode="General">
                  <c:v>0.26228200000000002</c:v>
                </c:pt>
                <c:pt idx="12735" formatCode="General">
                  <c:v>0.2623020000000002</c:v>
                </c:pt>
                <c:pt idx="12736" formatCode="General">
                  <c:v>0.26232300000000008</c:v>
                </c:pt>
                <c:pt idx="12737" formatCode="General">
                  <c:v>0.2623430000000001</c:v>
                </c:pt>
                <c:pt idx="12738" formatCode="General">
                  <c:v>0.26236400000000026</c:v>
                </c:pt>
                <c:pt idx="12739" formatCode="General">
                  <c:v>0.26238500000000026</c:v>
                </c:pt>
                <c:pt idx="12740" formatCode="General">
                  <c:v>0.262405</c:v>
                </c:pt>
                <c:pt idx="12741" formatCode="General">
                  <c:v>0.26242600000000027</c:v>
                </c:pt>
                <c:pt idx="12742" formatCode="General">
                  <c:v>0.2624470000000001</c:v>
                </c:pt>
                <c:pt idx="12743" formatCode="General">
                  <c:v>0.26246700000000001</c:v>
                </c:pt>
                <c:pt idx="12744" formatCode="General">
                  <c:v>0.26248700000000008</c:v>
                </c:pt>
                <c:pt idx="12745" formatCode="General">
                  <c:v>0.26250800000000002</c:v>
                </c:pt>
                <c:pt idx="12746" formatCode="General">
                  <c:v>0.26252900000000001</c:v>
                </c:pt>
                <c:pt idx="12747" formatCode="General">
                  <c:v>0.26254900000000003</c:v>
                </c:pt>
                <c:pt idx="12748" formatCode="General">
                  <c:v>0.26257000000000008</c:v>
                </c:pt>
                <c:pt idx="12749" formatCode="General">
                  <c:v>0.26259100000000002</c:v>
                </c:pt>
                <c:pt idx="12750" formatCode="General">
                  <c:v>0.26261100000000004</c:v>
                </c:pt>
                <c:pt idx="12751" formatCode="General">
                  <c:v>0.26263199999999998</c:v>
                </c:pt>
                <c:pt idx="12752" formatCode="General">
                  <c:v>0.262652</c:v>
                </c:pt>
                <c:pt idx="12753" formatCode="General">
                  <c:v>0.2626730000000001</c:v>
                </c:pt>
                <c:pt idx="12754" formatCode="General">
                  <c:v>0.26269300000000001</c:v>
                </c:pt>
                <c:pt idx="12755" formatCode="General">
                  <c:v>0.26271500000000003</c:v>
                </c:pt>
                <c:pt idx="12756" formatCode="General">
                  <c:v>0.262735</c:v>
                </c:pt>
                <c:pt idx="12757" formatCode="General">
                  <c:v>0.26275600000000005</c:v>
                </c:pt>
                <c:pt idx="12758" formatCode="General">
                  <c:v>0.26277600000000001</c:v>
                </c:pt>
                <c:pt idx="12759" formatCode="General">
                  <c:v>0.26279599999999997</c:v>
                </c:pt>
                <c:pt idx="12760" formatCode="General">
                  <c:v>0.26281700000000002</c:v>
                </c:pt>
                <c:pt idx="12761" formatCode="General">
                  <c:v>0.2628370000000001</c:v>
                </c:pt>
                <c:pt idx="12762" formatCode="General">
                  <c:v>0.2628580000000002</c:v>
                </c:pt>
                <c:pt idx="12763" formatCode="General">
                  <c:v>0.26287900000000008</c:v>
                </c:pt>
                <c:pt idx="12764" formatCode="General">
                  <c:v>0.26290000000000002</c:v>
                </c:pt>
                <c:pt idx="12765" formatCode="General">
                  <c:v>0.26292000000000026</c:v>
                </c:pt>
                <c:pt idx="12766" formatCode="General">
                  <c:v>0.26294100000000004</c:v>
                </c:pt>
                <c:pt idx="12767" formatCode="General">
                  <c:v>0.262961</c:v>
                </c:pt>
                <c:pt idx="12768" formatCode="General">
                  <c:v>0.26298200000000027</c:v>
                </c:pt>
                <c:pt idx="12769" formatCode="General">
                  <c:v>0.26300200000000001</c:v>
                </c:pt>
                <c:pt idx="12770" formatCode="General">
                  <c:v>0.26302300000000001</c:v>
                </c:pt>
                <c:pt idx="12771" formatCode="General">
                  <c:v>0.263044</c:v>
                </c:pt>
                <c:pt idx="12772" formatCode="General">
                  <c:v>0.26306400000000002</c:v>
                </c:pt>
                <c:pt idx="12773" formatCode="General">
                  <c:v>0.26308500000000001</c:v>
                </c:pt>
                <c:pt idx="12774" formatCode="General">
                  <c:v>0.26310500000000003</c:v>
                </c:pt>
                <c:pt idx="12775" formatCode="General">
                  <c:v>0.26312600000000008</c:v>
                </c:pt>
                <c:pt idx="12776" formatCode="General">
                  <c:v>0.26314700000000002</c:v>
                </c:pt>
                <c:pt idx="12777" formatCode="General">
                  <c:v>0.26316800000000001</c:v>
                </c:pt>
                <c:pt idx="12778" formatCode="General">
                  <c:v>0.2631880000000002</c:v>
                </c:pt>
                <c:pt idx="12779" formatCode="General">
                  <c:v>0.26320900000000003</c:v>
                </c:pt>
                <c:pt idx="12780" formatCode="General">
                  <c:v>0.2632290000000001</c:v>
                </c:pt>
                <c:pt idx="12781" formatCode="General">
                  <c:v>0.26324999999999998</c:v>
                </c:pt>
                <c:pt idx="12782" formatCode="General">
                  <c:v>0.26327</c:v>
                </c:pt>
                <c:pt idx="12783" formatCode="General">
                  <c:v>0.263291</c:v>
                </c:pt>
                <c:pt idx="12784" formatCode="General">
                  <c:v>0.26331200000000027</c:v>
                </c:pt>
                <c:pt idx="12785" formatCode="General">
                  <c:v>0.26333200000000001</c:v>
                </c:pt>
                <c:pt idx="12786" formatCode="General">
                  <c:v>0.263353</c:v>
                </c:pt>
                <c:pt idx="12787" formatCode="General">
                  <c:v>0.26337300000000002</c:v>
                </c:pt>
                <c:pt idx="12788" formatCode="General">
                  <c:v>0.26339400000000002</c:v>
                </c:pt>
                <c:pt idx="12789" formatCode="General">
                  <c:v>0.2634140000000002</c:v>
                </c:pt>
                <c:pt idx="12790" formatCode="General">
                  <c:v>0.26343500000000003</c:v>
                </c:pt>
                <c:pt idx="12791" formatCode="General">
                  <c:v>0.26345600000000002</c:v>
                </c:pt>
                <c:pt idx="12792" formatCode="General">
                  <c:v>0.26347600000000027</c:v>
                </c:pt>
                <c:pt idx="12793" formatCode="General">
                  <c:v>0.26349700000000004</c:v>
                </c:pt>
                <c:pt idx="12794" formatCode="General">
                  <c:v>0.2635180000000002</c:v>
                </c:pt>
                <c:pt idx="12795" formatCode="General">
                  <c:v>0.26353800000000005</c:v>
                </c:pt>
                <c:pt idx="12796" formatCode="General">
                  <c:v>0.2635590000000001</c:v>
                </c:pt>
                <c:pt idx="12797" formatCode="General">
                  <c:v>0.26357900000000001</c:v>
                </c:pt>
                <c:pt idx="12798" formatCode="General">
                  <c:v>0.2636</c:v>
                </c:pt>
                <c:pt idx="12799" formatCode="General">
                  <c:v>0.26362000000000002</c:v>
                </c:pt>
                <c:pt idx="12800" formatCode="General">
                  <c:v>0.26364100000000001</c:v>
                </c:pt>
                <c:pt idx="12801" formatCode="General">
                  <c:v>0.26366200000000001</c:v>
                </c:pt>
                <c:pt idx="12802" formatCode="General">
                  <c:v>0.26368200000000008</c:v>
                </c:pt>
                <c:pt idx="12803" formatCode="General">
                  <c:v>0.26370300000000002</c:v>
                </c:pt>
                <c:pt idx="12804" formatCode="General">
                  <c:v>0.2637230000000001</c:v>
                </c:pt>
                <c:pt idx="12805" formatCode="General">
                  <c:v>0.26374399999999998</c:v>
                </c:pt>
                <c:pt idx="12806" formatCode="General">
                  <c:v>0.26376500000000003</c:v>
                </c:pt>
                <c:pt idx="12807" formatCode="General">
                  <c:v>0.26378600000000002</c:v>
                </c:pt>
                <c:pt idx="12808" formatCode="General">
                  <c:v>0.26380600000000021</c:v>
                </c:pt>
                <c:pt idx="12809" formatCode="General">
                  <c:v>0.26382700000000026</c:v>
                </c:pt>
                <c:pt idx="12810" formatCode="General">
                  <c:v>0.263847</c:v>
                </c:pt>
                <c:pt idx="12811" formatCode="General">
                  <c:v>0.26386700000000002</c:v>
                </c:pt>
                <c:pt idx="12812" formatCode="General">
                  <c:v>0.26388800000000023</c:v>
                </c:pt>
                <c:pt idx="12813" formatCode="General">
                  <c:v>0.263909</c:v>
                </c:pt>
                <c:pt idx="12814" formatCode="General">
                  <c:v>0.26392900000000002</c:v>
                </c:pt>
                <c:pt idx="12815" formatCode="General">
                  <c:v>0.26395000000000002</c:v>
                </c:pt>
                <c:pt idx="12816" formatCode="General">
                  <c:v>0.26397100000000001</c:v>
                </c:pt>
                <c:pt idx="12817" formatCode="General">
                  <c:v>0.26399100000000003</c:v>
                </c:pt>
                <c:pt idx="12818" formatCode="General">
                  <c:v>0.26401200000000002</c:v>
                </c:pt>
                <c:pt idx="12819" formatCode="General">
                  <c:v>0.26403200000000004</c:v>
                </c:pt>
                <c:pt idx="12820" formatCode="General">
                  <c:v>0.26405300000000004</c:v>
                </c:pt>
                <c:pt idx="12821" formatCode="General">
                  <c:v>0.264073</c:v>
                </c:pt>
                <c:pt idx="12822" formatCode="General">
                  <c:v>0.26409500000000002</c:v>
                </c:pt>
                <c:pt idx="12823" formatCode="General">
                  <c:v>0.2641150000000001</c:v>
                </c:pt>
                <c:pt idx="12824" formatCode="General">
                  <c:v>0.26413500000000001</c:v>
                </c:pt>
                <c:pt idx="12825" formatCode="General">
                  <c:v>0.264156</c:v>
                </c:pt>
                <c:pt idx="12826" formatCode="General">
                  <c:v>0.26417600000000002</c:v>
                </c:pt>
                <c:pt idx="12827" formatCode="General">
                  <c:v>0.26419700000000002</c:v>
                </c:pt>
                <c:pt idx="12828" formatCode="General">
                  <c:v>0.26421700000000004</c:v>
                </c:pt>
                <c:pt idx="12829" formatCode="General">
                  <c:v>0.264239</c:v>
                </c:pt>
                <c:pt idx="12830" formatCode="General">
                  <c:v>0.26425900000000002</c:v>
                </c:pt>
                <c:pt idx="12831" formatCode="General">
                  <c:v>0.26428000000000001</c:v>
                </c:pt>
                <c:pt idx="12832" formatCode="General">
                  <c:v>0.26429999999999998</c:v>
                </c:pt>
                <c:pt idx="12833" formatCode="General">
                  <c:v>0.26432100000000008</c:v>
                </c:pt>
                <c:pt idx="12834" formatCode="General">
                  <c:v>0.2643410000000001</c:v>
                </c:pt>
                <c:pt idx="12835" formatCode="General">
                  <c:v>0.26436200000000026</c:v>
                </c:pt>
                <c:pt idx="12836" formatCode="General">
                  <c:v>0.26438200000000023</c:v>
                </c:pt>
                <c:pt idx="12837" formatCode="General">
                  <c:v>0.264403</c:v>
                </c:pt>
                <c:pt idx="12838" formatCode="General">
                  <c:v>0.26442400000000027</c:v>
                </c:pt>
                <c:pt idx="12839" formatCode="General">
                  <c:v>0.26444400000000001</c:v>
                </c:pt>
                <c:pt idx="12840" formatCode="General">
                  <c:v>0.26446500000000001</c:v>
                </c:pt>
                <c:pt idx="12841" formatCode="General">
                  <c:v>0.26448500000000008</c:v>
                </c:pt>
                <c:pt idx="12842" formatCode="General">
                  <c:v>0.26450600000000002</c:v>
                </c:pt>
                <c:pt idx="12843" formatCode="General">
                  <c:v>0.26452600000000021</c:v>
                </c:pt>
                <c:pt idx="12844" formatCode="General">
                  <c:v>0.26454700000000003</c:v>
                </c:pt>
                <c:pt idx="12845" formatCode="General">
                  <c:v>0.26456800000000008</c:v>
                </c:pt>
                <c:pt idx="12846" formatCode="General">
                  <c:v>0.26458900000000002</c:v>
                </c:pt>
                <c:pt idx="12847" formatCode="General">
                  <c:v>0.26460900000000004</c:v>
                </c:pt>
                <c:pt idx="12848" formatCode="General">
                  <c:v>0.26463000000000003</c:v>
                </c:pt>
                <c:pt idx="12849" formatCode="General">
                  <c:v>0.26465</c:v>
                </c:pt>
                <c:pt idx="12850" formatCode="General">
                  <c:v>0.2646710000000001</c:v>
                </c:pt>
                <c:pt idx="12851" formatCode="General">
                  <c:v>0.26469199999999998</c:v>
                </c:pt>
                <c:pt idx="12852" formatCode="General">
                  <c:v>0.264712</c:v>
                </c:pt>
                <c:pt idx="12853" formatCode="General">
                  <c:v>0.264733</c:v>
                </c:pt>
                <c:pt idx="12854" formatCode="General">
                  <c:v>0.26475300000000002</c:v>
                </c:pt>
                <c:pt idx="12855" formatCode="General">
                  <c:v>0.26477400000000001</c:v>
                </c:pt>
                <c:pt idx="12856" formatCode="General">
                  <c:v>0.26479399999999997</c:v>
                </c:pt>
                <c:pt idx="12857" formatCode="General">
                  <c:v>0.26481500000000002</c:v>
                </c:pt>
                <c:pt idx="12858" formatCode="General">
                  <c:v>0.26483600000000002</c:v>
                </c:pt>
                <c:pt idx="12859" formatCode="General">
                  <c:v>0.26485700000000001</c:v>
                </c:pt>
                <c:pt idx="12860" formatCode="General">
                  <c:v>0.26487700000000008</c:v>
                </c:pt>
                <c:pt idx="12861" formatCode="General">
                  <c:v>0.26489800000000002</c:v>
                </c:pt>
                <c:pt idx="12862" formatCode="General">
                  <c:v>0.26491800000000026</c:v>
                </c:pt>
                <c:pt idx="12863" formatCode="General">
                  <c:v>0.26493900000000004</c:v>
                </c:pt>
                <c:pt idx="12864" formatCode="General">
                  <c:v>0.264959</c:v>
                </c:pt>
                <c:pt idx="12865" formatCode="General">
                  <c:v>0.26498000000000027</c:v>
                </c:pt>
                <c:pt idx="12866" formatCode="General">
                  <c:v>0.26500000000000001</c:v>
                </c:pt>
                <c:pt idx="12867" formatCode="General">
                  <c:v>0.26502100000000001</c:v>
                </c:pt>
                <c:pt idx="12868" formatCode="General">
                  <c:v>0.265042</c:v>
                </c:pt>
                <c:pt idx="12869" formatCode="General">
                  <c:v>0.26506200000000002</c:v>
                </c:pt>
                <c:pt idx="12870" formatCode="General">
                  <c:v>0.26508300000000001</c:v>
                </c:pt>
                <c:pt idx="12871" formatCode="General">
                  <c:v>0.26510300000000003</c:v>
                </c:pt>
                <c:pt idx="12872" formatCode="General">
                  <c:v>0.26512400000000008</c:v>
                </c:pt>
                <c:pt idx="12873" formatCode="General">
                  <c:v>0.26514400000000005</c:v>
                </c:pt>
                <c:pt idx="12874" formatCode="General">
                  <c:v>0.26516600000000001</c:v>
                </c:pt>
                <c:pt idx="12875" formatCode="General">
                  <c:v>0.2651860000000002</c:v>
                </c:pt>
                <c:pt idx="12876" formatCode="General">
                  <c:v>0.26520700000000003</c:v>
                </c:pt>
                <c:pt idx="12877" formatCode="General">
                  <c:v>0.2652270000000001</c:v>
                </c:pt>
                <c:pt idx="12878" formatCode="General">
                  <c:v>0.26524700000000001</c:v>
                </c:pt>
                <c:pt idx="12879" formatCode="General">
                  <c:v>0.265268</c:v>
                </c:pt>
                <c:pt idx="12880" formatCode="General">
                  <c:v>0.265289</c:v>
                </c:pt>
                <c:pt idx="12881" formatCode="General">
                  <c:v>0.26531000000000027</c:v>
                </c:pt>
                <c:pt idx="12882" formatCode="General">
                  <c:v>0.26533000000000001</c:v>
                </c:pt>
                <c:pt idx="12883" formatCode="General">
                  <c:v>0.265351</c:v>
                </c:pt>
                <c:pt idx="12884" formatCode="General">
                  <c:v>0.26537100000000002</c:v>
                </c:pt>
                <c:pt idx="12885" formatCode="General">
                  <c:v>0.26539200000000002</c:v>
                </c:pt>
                <c:pt idx="12886" formatCode="General">
                  <c:v>0.2654120000000002</c:v>
                </c:pt>
                <c:pt idx="12887" formatCode="General">
                  <c:v>0.26543300000000003</c:v>
                </c:pt>
                <c:pt idx="12888" formatCode="General">
                  <c:v>0.26545300000000011</c:v>
                </c:pt>
                <c:pt idx="12889" formatCode="General">
                  <c:v>0.26547400000000027</c:v>
                </c:pt>
                <c:pt idx="12890" formatCode="General">
                  <c:v>0.26549500000000004</c:v>
                </c:pt>
                <c:pt idx="12891" formatCode="General">
                  <c:v>0.265515</c:v>
                </c:pt>
                <c:pt idx="12892" formatCode="General">
                  <c:v>0.26553600000000005</c:v>
                </c:pt>
                <c:pt idx="12893" formatCode="General">
                  <c:v>0.26555600000000001</c:v>
                </c:pt>
                <c:pt idx="12894" formatCode="General">
                  <c:v>0.26557700000000001</c:v>
                </c:pt>
                <c:pt idx="12895" formatCode="General">
                  <c:v>0.26559700000000003</c:v>
                </c:pt>
                <c:pt idx="12896" formatCode="General">
                  <c:v>0.26561900000000011</c:v>
                </c:pt>
                <c:pt idx="12897" formatCode="General">
                  <c:v>0.26563900000000001</c:v>
                </c:pt>
                <c:pt idx="12898" formatCode="General">
                  <c:v>0.26566000000000001</c:v>
                </c:pt>
                <c:pt idx="12899" formatCode="General">
                  <c:v>0.26568000000000008</c:v>
                </c:pt>
                <c:pt idx="12900" formatCode="General">
                  <c:v>0.26570100000000002</c:v>
                </c:pt>
                <c:pt idx="12901" formatCode="General">
                  <c:v>0.26572100000000004</c:v>
                </c:pt>
                <c:pt idx="12902" formatCode="General">
                  <c:v>0.26574199999999998</c:v>
                </c:pt>
                <c:pt idx="12903" formatCode="General">
                  <c:v>0.26576300000000003</c:v>
                </c:pt>
                <c:pt idx="12904" formatCode="General">
                  <c:v>0.2657830000000001</c:v>
                </c:pt>
                <c:pt idx="12905" formatCode="General">
                  <c:v>0.26580400000000021</c:v>
                </c:pt>
                <c:pt idx="12906" formatCode="General">
                  <c:v>0.26582400000000023</c:v>
                </c:pt>
                <c:pt idx="12907" formatCode="General">
                  <c:v>0.265845</c:v>
                </c:pt>
                <c:pt idx="12908" formatCode="General">
                  <c:v>0.26586500000000002</c:v>
                </c:pt>
                <c:pt idx="12909" formatCode="General">
                  <c:v>0.26588600000000023</c:v>
                </c:pt>
                <c:pt idx="12910" formatCode="General">
                  <c:v>0.2659060000000002</c:v>
                </c:pt>
                <c:pt idx="12911" formatCode="General">
                  <c:v>0.26592700000000002</c:v>
                </c:pt>
                <c:pt idx="12912" formatCode="General">
                  <c:v>0.26594800000000002</c:v>
                </c:pt>
                <c:pt idx="12913" formatCode="General">
                  <c:v>0.26596900000000001</c:v>
                </c:pt>
                <c:pt idx="12914" formatCode="General">
                  <c:v>0.26598900000000025</c:v>
                </c:pt>
                <c:pt idx="12915" formatCode="General">
                  <c:v>0.26601000000000002</c:v>
                </c:pt>
                <c:pt idx="12916" formatCode="General">
                  <c:v>0.2660300000000001</c:v>
                </c:pt>
                <c:pt idx="12917" formatCode="General">
                  <c:v>0.26605100000000004</c:v>
                </c:pt>
                <c:pt idx="12918" formatCode="General">
                  <c:v>0.266071</c:v>
                </c:pt>
                <c:pt idx="12919" formatCode="General">
                  <c:v>0.266092</c:v>
                </c:pt>
                <c:pt idx="12920" formatCode="General">
                  <c:v>0.2661130000000001</c:v>
                </c:pt>
                <c:pt idx="12921" formatCode="General">
                  <c:v>0.26613300000000001</c:v>
                </c:pt>
                <c:pt idx="12922" formatCode="General">
                  <c:v>0.266154</c:v>
                </c:pt>
                <c:pt idx="12923" formatCode="General">
                  <c:v>0.26617400000000002</c:v>
                </c:pt>
                <c:pt idx="12924" formatCode="General">
                  <c:v>0.26619500000000001</c:v>
                </c:pt>
                <c:pt idx="12925" formatCode="General">
                  <c:v>0.26621600000000001</c:v>
                </c:pt>
                <c:pt idx="12926" formatCode="General">
                  <c:v>0.266237</c:v>
                </c:pt>
                <c:pt idx="12927" formatCode="General">
                  <c:v>0.26625700000000002</c:v>
                </c:pt>
                <c:pt idx="12928" formatCode="General">
                  <c:v>0.26627800000000001</c:v>
                </c:pt>
                <c:pt idx="12929" formatCode="General">
                  <c:v>0.26629799999999998</c:v>
                </c:pt>
                <c:pt idx="12930" formatCode="General">
                  <c:v>0.26631900000000008</c:v>
                </c:pt>
                <c:pt idx="12931" formatCode="General">
                  <c:v>0.2663390000000001</c:v>
                </c:pt>
                <c:pt idx="12932" formatCode="General">
                  <c:v>0.26636000000000026</c:v>
                </c:pt>
                <c:pt idx="12933" formatCode="General">
                  <c:v>0.26638100000000026</c:v>
                </c:pt>
                <c:pt idx="12934" formatCode="General">
                  <c:v>0.266401</c:v>
                </c:pt>
                <c:pt idx="12935" formatCode="General">
                  <c:v>0.26642200000000027</c:v>
                </c:pt>
                <c:pt idx="12936" formatCode="General">
                  <c:v>0.26644200000000001</c:v>
                </c:pt>
                <c:pt idx="12937" formatCode="General">
                  <c:v>0.26646300000000001</c:v>
                </c:pt>
                <c:pt idx="12938" formatCode="General">
                  <c:v>0.26648300000000008</c:v>
                </c:pt>
                <c:pt idx="12939" formatCode="General">
                  <c:v>0.26650400000000002</c:v>
                </c:pt>
                <c:pt idx="12940" formatCode="General">
                  <c:v>0.26652400000000021</c:v>
                </c:pt>
                <c:pt idx="12941" formatCode="General">
                  <c:v>0.26654600000000001</c:v>
                </c:pt>
                <c:pt idx="12942" formatCode="General">
                  <c:v>0.26656600000000008</c:v>
                </c:pt>
                <c:pt idx="12943" formatCode="General">
                  <c:v>0.26658700000000002</c:v>
                </c:pt>
                <c:pt idx="12944" formatCode="General">
                  <c:v>0.26660700000000004</c:v>
                </c:pt>
                <c:pt idx="12945" formatCode="General">
                  <c:v>0.266627</c:v>
                </c:pt>
                <c:pt idx="12946" formatCode="General">
                  <c:v>0.266648</c:v>
                </c:pt>
                <c:pt idx="12947" formatCode="General">
                  <c:v>0.26666800000000002</c:v>
                </c:pt>
                <c:pt idx="12948" formatCode="General">
                  <c:v>0.26669000000000004</c:v>
                </c:pt>
                <c:pt idx="12949" formatCode="General">
                  <c:v>0.26671</c:v>
                </c:pt>
                <c:pt idx="12950" formatCode="General">
                  <c:v>0.266731</c:v>
                </c:pt>
                <c:pt idx="12951" formatCode="General">
                  <c:v>0.26675100000000002</c:v>
                </c:pt>
                <c:pt idx="12952" formatCode="General">
                  <c:v>0.26677200000000001</c:v>
                </c:pt>
                <c:pt idx="12953" formatCode="General">
                  <c:v>0.26679199999999997</c:v>
                </c:pt>
                <c:pt idx="12954" formatCode="General">
                  <c:v>0.26681300000000002</c:v>
                </c:pt>
                <c:pt idx="12955" formatCode="General">
                  <c:v>0.26683400000000002</c:v>
                </c:pt>
                <c:pt idx="12956" formatCode="General">
                  <c:v>0.2668540000000002</c:v>
                </c:pt>
                <c:pt idx="12957" formatCode="General">
                  <c:v>0.26687500000000008</c:v>
                </c:pt>
                <c:pt idx="12958" formatCode="General">
                  <c:v>0.2668950000000001</c:v>
                </c:pt>
                <c:pt idx="12959" formatCode="General">
                  <c:v>0.26691600000000026</c:v>
                </c:pt>
                <c:pt idx="12960" formatCode="General">
                  <c:v>0.26693600000000001</c:v>
                </c:pt>
                <c:pt idx="12961" formatCode="General">
                  <c:v>0.266957</c:v>
                </c:pt>
                <c:pt idx="12962" formatCode="General">
                  <c:v>0.26697700000000002</c:v>
                </c:pt>
                <c:pt idx="12963" formatCode="General">
                  <c:v>0.26699800000000001</c:v>
                </c:pt>
                <c:pt idx="12964" formatCode="General">
                  <c:v>0.26701900000000001</c:v>
                </c:pt>
                <c:pt idx="12965" formatCode="General">
                  <c:v>0.26704</c:v>
                </c:pt>
                <c:pt idx="12966" formatCode="General">
                  <c:v>0.26706000000000002</c:v>
                </c:pt>
                <c:pt idx="12967" formatCode="General">
                  <c:v>0.26708100000000001</c:v>
                </c:pt>
                <c:pt idx="12968" formatCode="General">
                  <c:v>0.26710100000000003</c:v>
                </c:pt>
                <c:pt idx="12969" formatCode="General">
                  <c:v>0.26712200000000008</c:v>
                </c:pt>
                <c:pt idx="12970" formatCode="General">
                  <c:v>0.26714300000000002</c:v>
                </c:pt>
                <c:pt idx="12971" formatCode="General">
                  <c:v>0.26716300000000004</c:v>
                </c:pt>
                <c:pt idx="12972" formatCode="General">
                  <c:v>0.2671840000000002</c:v>
                </c:pt>
                <c:pt idx="12973" formatCode="General">
                  <c:v>0.267204</c:v>
                </c:pt>
                <c:pt idx="12974" formatCode="General">
                  <c:v>0.2672250000000001</c:v>
                </c:pt>
                <c:pt idx="12975" formatCode="General">
                  <c:v>0.26724500000000001</c:v>
                </c:pt>
                <c:pt idx="12976" formatCode="General">
                  <c:v>0.267266</c:v>
                </c:pt>
                <c:pt idx="12977" formatCode="General">
                  <c:v>0.26728600000000002</c:v>
                </c:pt>
                <c:pt idx="12978" formatCode="General">
                  <c:v>0.26730700000000002</c:v>
                </c:pt>
                <c:pt idx="12979" formatCode="General">
                  <c:v>0.26732800000000023</c:v>
                </c:pt>
                <c:pt idx="12980" formatCode="General">
                  <c:v>0.267349</c:v>
                </c:pt>
                <c:pt idx="12981" formatCode="General">
                  <c:v>0.26736900000000002</c:v>
                </c:pt>
                <c:pt idx="12982" formatCode="General">
                  <c:v>0.26739000000000002</c:v>
                </c:pt>
                <c:pt idx="12983" formatCode="General">
                  <c:v>0.2674100000000002</c:v>
                </c:pt>
                <c:pt idx="12984" formatCode="General">
                  <c:v>0.26743100000000003</c:v>
                </c:pt>
                <c:pt idx="12985" formatCode="General">
                  <c:v>0.26745100000000011</c:v>
                </c:pt>
                <c:pt idx="12986" formatCode="General">
                  <c:v>0.26747200000000027</c:v>
                </c:pt>
                <c:pt idx="12987" formatCode="General">
                  <c:v>0.26749300000000004</c:v>
                </c:pt>
                <c:pt idx="12988" formatCode="General">
                  <c:v>0.267513</c:v>
                </c:pt>
                <c:pt idx="12989" formatCode="General">
                  <c:v>0.26753400000000005</c:v>
                </c:pt>
                <c:pt idx="12990" formatCode="General">
                  <c:v>0.26755400000000001</c:v>
                </c:pt>
                <c:pt idx="12991" formatCode="General">
                  <c:v>0.26757500000000001</c:v>
                </c:pt>
                <c:pt idx="12992" formatCode="General">
                  <c:v>0.26759500000000003</c:v>
                </c:pt>
                <c:pt idx="12993" formatCode="General">
                  <c:v>0.2676170000000001</c:v>
                </c:pt>
                <c:pt idx="12994" formatCode="General">
                  <c:v>0.26763700000000001</c:v>
                </c:pt>
                <c:pt idx="12995" formatCode="General">
                  <c:v>0.26765800000000001</c:v>
                </c:pt>
                <c:pt idx="12996" formatCode="General">
                  <c:v>0.26767800000000008</c:v>
                </c:pt>
                <c:pt idx="12997" formatCode="General">
                  <c:v>0.26769900000000002</c:v>
                </c:pt>
                <c:pt idx="12998" formatCode="General">
                  <c:v>0.26771900000000004</c:v>
                </c:pt>
                <c:pt idx="12999" formatCode="General">
                  <c:v>0.26773999999999998</c:v>
                </c:pt>
                <c:pt idx="13000" formatCode="General">
                  <c:v>0.26776100000000003</c:v>
                </c:pt>
                <c:pt idx="13001" formatCode="General">
                  <c:v>0.2677810000000001</c:v>
                </c:pt>
                <c:pt idx="13002" formatCode="General">
                  <c:v>0.26780200000000021</c:v>
                </c:pt>
                <c:pt idx="13003" formatCode="General">
                  <c:v>0.26782200000000023</c:v>
                </c:pt>
                <c:pt idx="13004" formatCode="General">
                  <c:v>0.267843</c:v>
                </c:pt>
                <c:pt idx="13005" formatCode="General">
                  <c:v>0.26786300000000002</c:v>
                </c:pt>
                <c:pt idx="13006" formatCode="General">
                  <c:v>0.26788400000000023</c:v>
                </c:pt>
                <c:pt idx="13007" formatCode="General">
                  <c:v>0.267905</c:v>
                </c:pt>
                <c:pt idx="13008" formatCode="General">
                  <c:v>0.26792600000000022</c:v>
                </c:pt>
                <c:pt idx="13009" formatCode="General">
                  <c:v>0.26794600000000002</c:v>
                </c:pt>
                <c:pt idx="13010" formatCode="General">
                  <c:v>0.26796700000000001</c:v>
                </c:pt>
                <c:pt idx="13011" formatCode="General">
                  <c:v>0.26798700000000025</c:v>
                </c:pt>
                <c:pt idx="13012" formatCode="General">
                  <c:v>0.268007</c:v>
                </c:pt>
                <c:pt idx="13013" formatCode="General">
                  <c:v>0.26802800000000027</c:v>
                </c:pt>
                <c:pt idx="13014" formatCode="General">
                  <c:v>0.26804800000000001</c:v>
                </c:pt>
                <c:pt idx="13015" formatCode="General">
                  <c:v>0.2680700000000002</c:v>
                </c:pt>
                <c:pt idx="13016" formatCode="General">
                  <c:v>0.26809000000000011</c:v>
                </c:pt>
                <c:pt idx="13017" formatCode="General">
                  <c:v>0.2681110000000001</c:v>
                </c:pt>
                <c:pt idx="13018" formatCode="General">
                  <c:v>0.26813100000000001</c:v>
                </c:pt>
                <c:pt idx="13019" formatCode="General">
                  <c:v>0.268152</c:v>
                </c:pt>
                <c:pt idx="13020" formatCode="General">
                  <c:v>0.26817200000000002</c:v>
                </c:pt>
                <c:pt idx="13021" formatCode="General">
                  <c:v>0.26819300000000001</c:v>
                </c:pt>
                <c:pt idx="13022" formatCode="General">
                  <c:v>0.26821400000000001</c:v>
                </c:pt>
                <c:pt idx="13023" formatCode="General">
                  <c:v>0.26823399999999997</c:v>
                </c:pt>
                <c:pt idx="13024" formatCode="General">
                  <c:v>0.26825500000000002</c:v>
                </c:pt>
                <c:pt idx="13025" formatCode="General">
                  <c:v>0.2682750000000001</c:v>
                </c:pt>
                <c:pt idx="13026" formatCode="General">
                  <c:v>0.26829599999999998</c:v>
                </c:pt>
                <c:pt idx="13027" formatCode="General">
                  <c:v>0.26831600000000022</c:v>
                </c:pt>
                <c:pt idx="13028" formatCode="General">
                  <c:v>0.2683370000000001</c:v>
                </c:pt>
                <c:pt idx="13029" formatCode="General">
                  <c:v>0.26835700000000001</c:v>
                </c:pt>
                <c:pt idx="13030" formatCode="General">
                  <c:v>0.26837800000000023</c:v>
                </c:pt>
                <c:pt idx="13031" formatCode="General">
                  <c:v>0.268399</c:v>
                </c:pt>
                <c:pt idx="13032" formatCode="General">
                  <c:v>0.26842000000000027</c:v>
                </c:pt>
                <c:pt idx="13033" formatCode="General">
                  <c:v>0.26844000000000001</c:v>
                </c:pt>
                <c:pt idx="13034" formatCode="General">
                  <c:v>0.26846100000000001</c:v>
                </c:pt>
                <c:pt idx="13035" formatCode="General">
                  <c:v>0.26848100000000008</c:v>
                </c:pt>
                <c:pt idx="13036" formatCode="General">
                  <c:v>0.26850200000000002</c:v>
                </c:pt>
                <c:pt idx="13037" formatCode="General">
                  <c:v>0.26852300000000001</c:v>
                </c:pt>
                <c:pt idx="13038" formatCode="General">
                  <c:v>0.26854300000000003</c:v>
                </c:pt>
                <c:pt idx="13039" formatCode="General">
                  <c:v>0.26856400000000002</c:v>
                </c:pt>
                <c:pt idx="13040" formatCode="General">
                  <c:v>0.26858400000000027</c:v>
                </c:pt>
                <c:pt idx="13041" formatCode="General">
                  <c:v>0.26860500000000004</c:v>
                </c:pt>
                <c:pt idx="13042" formatCode="General">
                  <c:v>0.268625</c:v>
                </c:pt>
                <c:pt idx="13043" formatCode="General">
                  <c:v>0.268646</c:v>
                </c:pt>
                <c:pt idx="13044" formatCode="General">
                  <c:v>0.2686670000000001</c:v>
                </c:pt>
                <c:pt idx="13045" formatCode="General">
                  <c:v>0.26868700000000001</c:v>
                </c:pt>
                <c:pt idx="13046" formatCode="General">
                  <c:v>0.268708</c:v>
                </c:pt>
                <c:pt idx="13047" formatCode="General">
                  <c:v>0.268729</c:v>
                </c:pt>
                <c:pt idx="13048" formatCode="General">
                  <c:v>0.26874900000000002</c:v>
                </c:pt>
                <c:pt idx="13049" formatCode="General">
                  <c:v>0.26877000000000001</c:v>
                </c:pt>
                <c:pt idx="13050" formatCode="General">
                  <c:v>0.26879000000000003</c:v>
                </c:pt>
                <c:pt idx="13051" formatCode="General">
                  <c:v>0.26881000000000027</c:v>
                </c:pt>
                <c:pt idx="13052" formatCode="General">
                  <c:v>0.2688310000000001</c:v>
                </c:pt>
                <c:pt idx="13053" formatCode="General">
                  <c:v>0.2688520000000002</c:v>
                </c:pt>
                <c:pt idx="13054" formatCode="General">
                  <c:v>0.26887300000000008</c:v>
                </c:pt>
                <c:pt idx="13055" formatCode="General">
                  <c:v>0.2688930000000001</c:v>
                </c:pt>
                <c:pt idx="13056" formatCode="General">
                  <c:v>0.26891400000000026</c:v>
                </c:pt>
                <c:pt idx="13057" formatCode="General">
                  <c:v>0.26893400000000001</c:v>
                </c:pt>
                <c:pt idx="13058" formatCode="General">
                  <c:v>0.268955</c:v>
                </c:pt>
                <c:pt idx="13059" formatCode="General">
                  <c:v>0.26897500000000002</c:v>
                </c:pt>
                <c:pt idx="13060" formatCode="General">
                  <c:v>0.26899600000000001</c:v>
                </c:pt>
                <c:pt idx="13061" formatCode="General">
                  <c:v>0.26901700000000001</c:v>
                </c:pt>
                <c:pt idx="13062" formatCode="General">
                  <c:v>0.269038</c:v>
                </c:pt>
                <c:pt idx="13063" formatCode="General">
                  <c:v>0.26905800000000002</c:v>
                </c:pt>
                <c:pt idx="13064" formatCode="General">
                  <c:v>0.26907900000000001</c:v>
                </c:pt>
                <c:pt idx="13065" formatCode="General">
                  <c:v>0.26909900000000003</c:v>
                </c:pt>
                <c:pt idx="13066" formatCode="General">
                  <c:v>0.26912000000000008</c:v>
                </c:pt>
                <c:pt idx="13067" formatCode="General">
                  <c:v>0.26914100000000002</c:v>
                </c:pt>
                <c:pt idx="13068" formatCode="General">
                  <c:v>0.26916100000000004</c:v>
                </c:pt>
                <c:pt idx="13069" formatCode="General">
                  <c:v>0.2691820000000002</c:v>
                </c:pt>
                <c:pt idx="13070" formatCode="General">
                  <c:v>0.269202</c:v>
                </c:pt>
                <c:pt idx="13071" formatCode="General">
                  <c:v>0.2692230000000001</c:v>
                </c:pt>
                <c:pt idx="13072" formatCode="General">
                  <c:v>0.26924300000000001</c:v>
                </c:pt>
                <c:pt idx="13073" formatCode="General">
                  <c:v>0.269264</c:v>
                </c:pt>
                <c:pt idx="13074" formatCode="General">
                  <c:v>0.269285</c:v>
                </c:pt>
                <c:pt idx="13075" formatCode="General">
                  <c:v>0.26930500000000002</c:v>
                </c:pt>
                <c:pt idx="13076" formatCode="General">
                  <c:v>0.26932600000000023</c:v>
                </c:pt>
                <c:pt idx="13077" formatCode="General">
                  <c:v>0.269347</c:v>
                </c:pt>
                <c:pt idx="13078" formatCode="General">
                  <c:v>0.26936700000000002</c:v>
                </c:pt>
                <c:pt idx="13079" formatCode="General">
                  <c:v>0.26938700000000032</c:v>
                </c:pt>
                <c:pt idx="13080" formatCode="General">
                  <c:v>0.2694080000000002</c:v>
                </c:pt>
                <c:pt idx="13081" formatCode="General">
                  <c:v>0.26942900000000025</c:v>
                </c:pt>
                <c:pt idx="13082" formatCode="General">
                  <c:v>0.26945000000000002</c:v>
                </c:pt>
                <c:pt idx="13083" formatCode="General">
                  <c:v>0.26947000000000026</c:v>
                </c:pt>
                <c:pt idx="13084" formatCode="General">
                  <c:v>0.26949100000000004</c:v>
                </c:pt>
                <c:pt idx="13085" formatCode="General">
                  <c:v>0.269511</c:v>
                </c:pt>
                <c:pt idx="13086" formatCode="General">
                  <c:v>0.26953200000000005</c:v>
                </c:pt>
                <c:pt idx="13087" formatCode="General">
                  <c:v>0.26955200000000001</c:v>
                </c:pt>
                <c:pt idx="13088" formatCode="General">
                  <c:v>0.26957300000000001</c:v>
                </c:pt>
                <c:pt idx="13089" formatCode="General">
                  <c:v>0.269594</c:v>
                </c:pt>
                <c:pt idx="13090" formatCode="General">
                  <c:v>0.26961400000000002</c:v>
                </c:pt>
                <c:pt idx="13091" formatCode="General">
                  <c:v>0.26963500000000001</c:v>
                </c:pt>
                <c:pt idx="13092" formatCode="General">
                  <c:v>0.26965500000000003</c:v>
                </c:pt>
                <c:pt idx="13093" formatCode="General">
                  <c:v>0.26967600000000008</c:v>
                </c:pt>
                <c:pt idx="13094" formatCode="General">
                  <c:v>0.26969600000000005</c:v>
                </c:pt>
                <c:pt idx="13095" formatCode="General">
                  <c:v>0.26971700000000004</c:v>
                </c:pt>
                <c:pt idx="13096" formatCode="General">
                  <c:v>0.26973799999999998</c:v>
                </c:pt>
                <c:pt idx="13097" formatCode="General">
                  <c:v>0.269758</c:v>
                </c:pt>
                <c:pt idx="13098" formatCode="General">
                  <c:v>0.2697790000000001</c:v>
                </c:pt>
                <c:pt idx="13099" formatCode="General">
                  <c:v>0.26979999999999998</c:v>
                </c:pt>
                <c:pt idx="13100" formatCode="General">
                  <c:v>0.26982000000000023</c:v>
                </c:pt>
                <c:pt idx="13101" formatCode="General">
                  <c:v>0.269841</c:v>
                </c:pt>
                <c:pt idx="13102" formatCode="General">
                  <c:v>0.26986100000000002</c:v>
                </c:pt>
                <c:pt idx="13103" formatCode="General">
                  <c:v>0.26988200000000023</c:v>
                </c:pt>
                <c:pt idx="13104" formatCode="General">
                  <c:v>0.2699020000000002</c:v>
                </c:pt>
                <c:pt idx="13105" formatCode="General">
                  <c:v>0.26992300000000002</c:v>
                </c:pt>
                <c:pt idx="13106" formatCode="General">
                  <c:v>0.26994400000000002</c:v>
                </c:pt>
                <c:pt idx="13107" formatCode="General">
                  <c:v>0.2699640000000002</c:v>
                </c:pt>
                <c:pt idx="13108" formatCode="General">
                  <c:v>0.26998500000000025</c:v>
                </c:pt>
                <c:pt idx="13109" formatCode="General">
                  <c:v>0.270005</c:v>
                </c:pt>
                <c:pt idx="13110" formatCode="General">
                  <c:v>0.27002600000000027</c:v>
                </c:pt>
                <c:pt idx="13111" formatCode="General">
                  <c:v>0.27004700000000004</c:v>
                </c:pt>
                <c:pt idx="13112" formatCode="General">
                  <c:v>0.270067</c:v>
                </c:pt>
                <c:pt idx="13113" formatCode="General">
                  <c:v>0.27008800000000027</c:v>
                </c:pt>
                <c:pt idx="13114" formatCode="General">
                  <c:v>0.2701090000000001</c:v>
                </c:pt>
                <c:pt idx="13115" formatCode="General">
                  <c:v>0.27012900000000001</c:v>
                </c:pt>
                <c:pt idx="13116" formatCode="General">
                  <c:v>0.27015</c:v>
                </c:pt>
                <c:pt idx="13117" formatCode="General">
                  <c:v>0.27017000000000002</c:v>
                </c:pt>
                <c:pt idx="13118" formatCode="General">
                  <c:v>0.27019100000000001</c:v>
                </c:pt>
                <c:pt idx="13119" formatCode="General">
                  <c:v>0.27021100000000003</c:v>
                </c:pt>
                <c:pt idx="13120" formatCode="General">
                  <c:v>0.27023200000000003</c:v>
                </c:pt>
                <c:pt idx="13121" formatCode="General">
                  <c:v>0.27025300000000002</c:v>
                </c:pt>
                <c:pt idx="13122" formatCode="General">
                  <c:v>0.2702730000000001</c:v>
                </c:pt>
                <c:pt idx="13123" formatCode="General">
                  <c:v>0.27029399999999998</c:v>
                </c:pt>
                <c:pt idx="13124" formatCode="General">
                  <c:v>0.27031400000000022</c:v>
                </c:pt>
                <c:pt idx="13125" formatCode="General">
                  <c:v>0.2703350000000001</c:v>
                </c:pt>
                <c:pt idx="13126" formatCode="General">
                  <c:v>0.27035500000000001</c:v>
                </c:pt>
                <c:pt idx="13127" formatCode="General">
                  <c:v>0.27037700000000026</c:v>
                </c:pt>
                <c:pt idx="13128" formatCode="General">
                  <c:v>0.270397</c:v>
                </c:pt>
                <c:pt idx="13129" formatCode="General">
                  <c:v>0.27041800000000027</c:v>
                </c:pt>
                <c:pt idx="13130" formatCode="General">
                  <c:v>0.27043800000000001</c:v>
                </c:pt>
                <c:pt idx="13131" formatCode="General">
                  <c:v>0.270459</c:v>
                </c:pt>
                <c:pt idx="13132" formatCode="General">
                  <c:v>0.27047900000000002</c:v>
                </c:pt>
                <c:pt idx="13133" formatCode="General">
                  <c:v>0.2704990000000001</c:v>
                </c:pt>
                <c:pt idx="13134" formatCode="General">
                  <c:v>0.2705200000000002</c:v>
                </c:pt>
                <c:pt idx="13135" formatCode="General">
                  <c:v>0.27054100000000003</c:v>
                </c:pt>
                <c:pt idx="13136" formatCode="General">
                  <c:v>0.27056200000000002</c:v>
                </c:pt>
                <c:pt idx="13137" formatCode="General">
                  <c:v>0.27058200000000027</c:v>
                </c:pt>
                <c:pt idx="13138" formatCode="General">
                  <c:v>0.27060300000000004</c:v>
                </c:pt>
                <c:pt idx="13139" formatCode="General">
                  <c:v>0.270623</c:v>
                </c:pt>
                <c:pt idx="13140" formatCode="General">
                  <c:v>0.270644</c:v>
                </c:pt>
                <c:pt idx="13141" formatCode="General">
                  <c:v>0.2706650000000001</c:v>
                </c:pt>
                <c:pt idx="13142" formatCode="General">
                  <c:v>0.27068500000000001</c:v>
                </c:pt>
                <c:pt idx="13143" formatCode="General">
                  <c:v>0.270706</c:v>
                </c:pt>
                <c:pt idx="13144" formatCode="General">
                  <c:v>0.270727</c:v>
                </c:pt>
                <c:pt idx="13145" formatCode="General">
                  <c:v>0.27074700000000002</c:v>
                </c:pt>
                <c:pt idx="13146" formatCode="General">
                  <c:v>0.27076700000000004</c:v>
                </c:pt>
                <c:pt idx="13147" formatCode="General">
                  <c:v>0.27078800000000008</c:v>
                </c:pt>
                <c:pt idx="13148" formatCode="General">
                  <c:v>0.27080900000000002</c:v>
                </c:pt>
                <c:pt idx="13149" formatCode="General">
                  <c:v>0.27082900000000032</c:v>
                </c:pt>
                <c:pt idx="13150" formatCode="General">
                  <c:v>0.2708500000000002</c:v>
                </c:pt>
                <c:pt idx="13151" formatCode="General">
                  <c:v>0.27087100000000008</c:v>
                </c:pt>
                <c:pt idx="13152" formatCode="General">
                  <c:v>0.2708910000000001</c:v>
                </c:pt>
                <c:pt idx="13153" formatCode="General">
                  <c:v>0.27091200000000026</c:v>
                </c:pt>
                <c:pt idx="13154" formatCode="General">
                  <c:v>0.27093200000000001</c:v>
                </c:pt>
                <c:pt idx="13155" formatCode="General">
                  <c:v>0.270953</c:v>
                </c:pt>
                <c:pt idx="13156" formatCode="General">
                  <c:v>0.27097400000000027</c:v>
                </c:pt>
                <c:pt idx="13157" formatCode="General">
                  <c:v>0.2709950000000001</c:v>
                </c:pt>
                <c:pt idx="13158" formatCode="General">
                  <c:v>0.27101500000000001</c:v>
                </c:pt>
                <c:pt idx="13159" formatCode="General">
                  <c:v>0.27103500000000003</c:v>
                </c:pt>
                <c:pt idx="13160" formatCode="General">
                  <c:v>0.27105600000000002</c:v>
                </c:pt>
                <c:pt idx="13161" formatCode="General">
                  <c:v>0.27107600000000021</c:v>
                </c:pt>
                <c:pt idx="13162" formatCode="General">
                  <c:v>0.27109700000000003</c:v>
                </c:pt>
                <c:pt idx="13163" formatCode="General">
                  <c:v>0.27111800000000008</c:v>
                </c:pt>
                <c:pt idx="13164" formatCode="General">
                  <c:v>0.27113800000000005</c:v>
                </c:pt>
                <c:pt idx="13165" formatCode="General">
                  <c:v>0.27115900000000004</c:v>
                </c:pt>
                <c:pt idx="13166" formatCode="General">
                  <c:v>0.2711800000000002</c:v>
                </c:pt>
                <c:pt idx="13167" formatCode="General">
                  <c:v>0.2712</c:v>
                </c:pt>
                <c:pt idx="13168" formatCode="General">
                  <c:v>0.2712210000000001</c:v>
                </c:pt>
                <c:pt idx="13169" formatCode="General">
                  <c:v>0.27124100000000001</c:v>
                </c:pt>
                <c:pt idx="13170" formatCode="General">
                  <c:v>0.271262</c:v>
                </c:pt>
                <c:pt idx="13171" formatCode="General">
                  <c:v>0.27128200000000002</c:v>
                </c:pt>
                <c:pt idx="13172" formatCode="General">
                  <c:v>0.27130300000000002</c:v>
                </c:pt>
                <c:pt idx="13173" formatCode="General">
                  <c:v>0.27132400000000023</c:v>
                </c:pt>
                <c:pt idx="13174" formatCode="General">
                  <c:v>0.2713440000000002</c:v>
                </c:pt>
                <c:pt idx="13175" formatCode="General">
                  <c:v>0.27136500000000002</c:v>
                </c:pt>
                <c:pt idx="13176" formatCode="General">
                  <c:v>0.27138500000000032</c:v>
                </c:pt>
                <c:pt idx="13177" formatCode="General">
                  <c:v>0.2714060000000002</c:v>
                </c:pt>
                <c:pt idx="13178" formatCode="General">
                  <c:v>0.27142600000000022</c:v>
                </c:pt>
                <c:pt idx="13179" formatCode="General">
                  <c:v>0.27144800000000002</c:v>
                </c:pt>
                <c:pt idx="13180" formatCode="General">
                  <c:v>0.27146800000000026</c:v>
                </c:pt>
                <c:pt idx="13181" formatCode="General">
                  <c:v>0.27148900000000026</c:v>
                </c:pt>
                <c:pt idx="13182" formatCode="General">
                  <c:v>0.271509</c:v>
                </c:pt>
                <c:pt idx="13183" formatCode="General">
                  <c:v>0.2715300000000001</c:v>
                </c:pt>
                <c:pt idx="13184" formatCode="General">
                  <c:v>0.27155000000000001</c:v>
                </c:pt>
                <c:pt idx="13185" formatCode="General">
                  <c:v>0.27157100000000001</c:v>
                </c:pt>
                <c:pt idx="13186" formatCode="General">
                  <c:v>0.27159100000000003</c:v>
                </c:pt>
                <c:pt idx="13187" formatCode="General">
                  <c:v>0.27161200000000002</c:v>
                </c:pt>
                <c:pt idx="13188" formatCode="General">
                  <c:v>0.27163300000000001</c:v>
                </c:pt>
                <c:pt idx="13189" formatCode="General">
                  <c:v>0.27165300000000003</c:v>
                </c:pt>
                <c:pt idx="13190" formatCode="General">
                  <c:v>0.27167400000000008</c:v>
                </c:pt>
                <c:pt idx="13191" formatCode="General">
                  <c:v>0.27169400000000005</c:v>
                </c:pt>
                <c:pt idx="13192" formatCode="General">
                  <c:v>0.27171500000000004</c:v>
                </c:pt>
                <c:pt idx="13193" formatCode="General">
                  <c:v>0.271735</c:v>
                </c:pt>
                <c:pt idx="13194" formatCode="General">
                  <c:v>0.27175700000000003</c:v>
                </c:pt>
                <c:pt idx="13195" formatCode="General">
                  <c:v>0.2717770000000001</c:v>
                </c:pt>
                <c:pt idx="13196" formatCode="General">
                  <c:v>0.27179799999999998</c:v>
                </c:pt>
                <c:pt idx="13197" formatCode="General">
                  <c:v>0.27181800000000023</c:v>
                </c:pt>
                <c:pt idx="13198" formatCode="General">
                  <c:v>0.271839</c:v>
                </c:pt>
                <c:pt idx="13199" formatCode="General">
                  <c:v>0.27185900000000002</c:v>
                </c:pt>
                <c:pt idx="13200" formatCode="General">
                  <c:v>0.27187900000000026</c:v>
                </c:pt>
                <c:pt idx="13201" formatCode="General">
                  <c:v>0.271901</c:v>
                </c:pt>
                <c:pt idx="13202" formatCode="General">
                  <c:v>0.27192100000000002</c:v>
                </c:pt>
                <c:pt idx="13203" formatCode="General">
                  <c:v>0.27194200000000002</c:v>
                </c:pt>
                <c:pt idx="13204" formatCode="General">
                  <c:v>0.2719620000000002</c:v>
                </c:pt>
                <c:pt idx="13205" formatCode="General">
                  <c:v>0.27198300000000025</c:v>
                </c:pt>
                <c:pt idx="13206" formatCode="General">
                  <c:v>0.27200300000000011</c:v>
                </c:pt>
                <c:pt idx="13207" formatCode="General">
                  <c:v>0.27202400000000027</c:v>
                </c:pt>
                <c:pt idx="13208" formatCode="General">
                  <c:v>0.27204400000000001</c:v>
                </c:pt>
                <c:pt idx="13209" formatCode="General">
                  <c:v>0.2720660000000002</c:v>
                </c:pt>
                <c:pt idx="13210" formatCode="General">
                  <c:v>0.27208600000000027</c:v>
                </c:pt>
                <c:pt idx="13211" formatCode="General">
                  <c:v>0.2721070000000001</c:v>
                </c:pt>
                <c:pt idx="13212" formatCode="General">
                  <c:v>0.27212700000000001</c:v>
                </c:pt>
                <c:pt idx="13213" formatCode="General">
                  <c:v>0.27214700000000003</c:v>
                </c:pt>
                <c:pt idx="13214" formatCode="General">
                  <c:v>0.27216800000000002</c:v>
                </c:pt>
                <c:pt idx="13215" formatCode="General">
                  <c:v>0.27218900000000001</c:v>
                </c:pt>
                <c:pt idx="13216" formatCode="General">
                  <c:v>0.27220900000000003</c:v>
                </c:pt>
                <c:pt idx="13217" formatCode="General">
                  <c:v>0.27223000000000003</c:v>
                </c:pt>
                <c:pt idx="13218" formatCode="General">
                  <c:v>0.27225100000000002</c:v>
                </c:pt>
                <c:pt idx="13219" formatCode="General">
                  <c:v>0.2722710000000001</c:v>
                </c:pt>
                <c:pt idx="13220" formatCode="General">
                  <c:v>0.27229199999999998</c:v>
                </c:pt>
                <c:pt idx="13221" formatCode="General">
                  <c:v>0.27231200000000022</c:v>
                </c:pt>
                <c:pt idx="13222" formatCode="General">
                  <c:v>0.2723330000000001</c:v>
                </c:pt>
                <c:pt idx="13223" formatCode="General">
                  <c:v>0.27235400000000021</c:v>
                </c:pt>
                <c:pt idx="13224" formatCode="General">
                  <c:v>0.27237500000000026</c:v>
                </c:pt>
                <c:pt idx="13225" formatCode="General">
                  <c:v>0.272395</c:v>
                </c:pt>
                <c:pt idx="13226" formatCode="General">
                  <c:v>0.27241500000000002</c:v>
                </c:pt>
                <c:pt idx="13227" formatCode="General">
                  <c:v>0.27243600000000001</c:v>
                </c:pt>
                <c:pt idx="13228" formatCode="General">
                  <c:v>0.2724560000000002</c:v>
                </c:pt>
                <c:pt idx="13229" formatCode="General">
                  <c:v>0.27247700000000002</c:v>
                </c:pt>
                <c:pt idx="13230" formatCode="General">
                  <c:v>0.27249800000000002</c:v>
                </c:pt>
                <c:pt idx="13231" formatCode="General">
                  <c:v>0.27251900000000001</c:v>
                </c:pt>
                <c:pt idx="13232" formatCode="General">
                  <c:v>0.27253900000000003</c:v>
                </c:pt>
                <c:pt idx="13233" formatCode="General">
                  <c:v>0.27256000000000002</c:v>
                </c:pt>
                <c:pt idx="13234" formatCode="General">
                  <c:v>0.27258000000000027</c:v>
                </c:pt>
                <c:pt idx="13235" formatCode="General">
                  <c:v>0.27260100000000004</c:v>
                </c:pt>
                <c:pt idx="13236" formatCode="General">
                  <c:v>0.272621</c:v>
                </c:pt>
                <c:pt idx="13237" formatCode="General">
                  <c:v>0.272642</c:v>
                </c:pt>
                <c:pt idx="13238" formatCode="General">
                  <c:v>0.27266200000000002</c:v>
                </c:pt>
                <c:pt idx="13239" formatCode="General">
                  <c:v>0.27268300000000001</c:v>
                </c:pt>
                <c:pt idx="13240" formatCode="General">
                  <c:v>0.272704</c:v>
                </c:pt>
                <c:pt idx="13241" formatCode="General">
                  <c:v>0.27272400000000002</c:v>
                </c:pt>
                <c:pt idx="13242" formatCode="General">
                  <c:v>0.27274500000000002</c:v>
                </c:pt>
                <c:pt idx="13243" formatCode="General">
                  <c:v>0.27276500000000004</c:v>
                </c:pt>
                <c:pt idx="13244" formatCode="General">
                  <c:v>0.27278600000000008</c:v>
                </c:pt>
                <c:pt idx="13245" formatCode="General">
                  <c:v>0.27280600000000027</c:v>
                </c:pt>
                <c:pt idx="13246" formatCode="General">
                  <c:v>0.27282800000000035</c:v>
                </c:pt>
                <c:pt idx="13247" formatCode="General">
                  <c:v>0.2728480000000002</c:v>
                </c:pt>
                <c:pt idx="13248" formatCode="General">
                  <c:v>0.27286900000000008</c:v>
                </c:pt>
                <c:pt idx="13249" formatCode="General">
                  <c:v>0.27288900000000033</c:v>
                </c:pt>
                <c:pt idx="13250" formatCode="General">
                  <c:v>0.27291000000000026</c:v>
                </c:pt>
                <c:pt idx="13251" formatCode="General">
                  <c:v>0.27293000000000001</c:v>
                </c:pt>
                <c:pt idx="13252" formatCode="General">
                  <c:v>0.272951</c:v>
                </c:pt>
                <c:pt idx="13253" formatCode="General">
                  <c:v>0.27297200000000027</c:v>
                </c:pt>
                <c:pt idx="13254" formatCode="General">
                  <c:v>0.27299200000000001</c:v>
                </c:pt>
                <c:pt idx="13255" formatCode="General">
                  <c:v>0.27301300000000001</c:v>
                </c:pt>
                <c:pt idx="13256" formatCode="General">
                  <c:v>0.27303300000000003</c:v>
                </c:pt>
                <c:pt idx="13257" formatCode="General">
                  <c:v>0.27305400000000002</c:v>
                </c:pt>
                <c:pt idx="13258" formatCode="General">
                  <c:v>0.27307400000000021</c:v>
                </c:pt>
                <c:pt idx="13259" formatCode="General">
                  <c:v>0.27309500000000003</c:v>
                </c:pt>
                <c:pt idx="13260" formatCode="General">
                  <c:v>0.273115</c:v>
                </c:pt>
                <c:pt idx="13261" formatCode="General">
                  <c:v>0.27313600000000005</c:v>
                </c:pt>
                <c:pt idx="13262" formatCode="General">
                  <c:v>0.27315700000000004</c:v>
                </c:pt>
                <c:pt idx="13263" formatCode="General">
                  <c:v>0.2731780000000002</c:v>
                </c:pt>
                <c:pt idx="13264" formatCode="General">
                  <c:v>0.273198</c:v>
                </c:pt>
                <c:pt idx="13265" formatCode="General">
                  <c:v>0.2732190000000001</c:v>
                </c:pt>
                <c:pt idx="13266" formatCode="General">
                  <c:v>0.27323900000000001</c:v>
                </c:pt>
                <c:pt idx="13267" formatCode="General">
                  <c:v>0.27325900000000003</c:v>
                </c:pt>
                <c:pt idx="13268" formatCode="General">
                  <c:v>0.273281</c:v>
                </c:pt>
                <c:pt idx="13269" formatCode="General">
                  <c:v>0.27330100000000002</c:v>
                </c:pt>
                <c:pt idx="13270" formatCode="General">
                  <c:v>0.27332200000000023</c:v>
                </c:pt>
                <c:pt idx="13271" formatCode="General">
                  <c:v>0.27334200000000008</c:v>
                </c:pt>
                <c:pt idx="13272" formatCode="General">
                  <c:v>0.27336300000000002</c:v>
                </c:pt>
                <c:pt idx="13273" formatCode="General">
                  <c:v>0.27338300000000032</c:v>
                </c:pt>
                <c:pt idx="13274" formatCode="General">
                  <c:v>0.2734040000000002</c:v>
                </c:pt>
                <c:pt idx="13275" formatCode="General">
                  <c:v>0.27342500000000008</c:v>
                </c:pt>
                <c:pt idx="13276" formatCode="General">
                  <c:v>0.2734450000000001</c:v>
                </c:pt>
                <c:pt idx="13277" formatCode="General">
                  <c:v>0.27346600000000026</c:v>
                </c:pt>
                <c:pt idx="13278" formatCode="General">
                  <c:v>0.27348600000000023</c:v>
                </c:pt>
                <c:pt idx="13279" formatCode="General">
                  <c:v>0.273507</c:v>
                </c:pt>
                <c:pt idx="13280" formatCode="General">
                  <c:v>0.27352700000000002</c:v>
                </c:pt>
                <c:pt idx="13281" formatCode="General">
                  <c:v>0.27354800000000001</c:v>
                </c:pt>
                <c:pt idx="13282" formatCode="General">
                  <c:v>0.2735680000000002</c:v>
                </c:pt>
                <c:pt idx="13283" formatCode="General">
                  <c:v>0.27359</c:v>
                </c:pt>
                <c:pt idx="13284" formatCode="General">
                  <c:v>0.27361000000000002</c:v>
                </c:pt>
                <c:pt idx="13285" formatCode="General">
                  <c:v>0.27363100000000001</c:v>
                </c:pt>
                <c:pt idx="13286" formatCode="General">
                  <c:v>0.27365100000000003</c:v>
                </c:pt>
                <c:pt idx="13287" formatCode="General">
                  <c:v>0.27367200000000008</c:v>
                </c:pt>
                <c:pt idx="13288" formatCode="General">
                  <c:v>0.27369200000000005</c:v>
                </c:pt>
                <c:pt idx="13289" formatCode="General">
                  <c:v>0.27371300000000004</c:v>
                </c:pt>
                <c:pt idx="13290" formatCode="General">
                  <c:v>0.273733</c:v>
                </c:pt>
                <c:pt idx="13291" formatCode="General">
                  <c:v>0.27375500000000003</c:v>
                </c:pt>
                <c:pt idx="13292" formatCode="General">
                  <c:v>0.2737750000000001</c:v>
                </c:pt>
                <c:pt idx="13293" formatCode="General">
                  <c:v>0.27379500000000001</c:v>
                </c:pt>
                <c:pt idx="13294" formatCode="General">
                  <c:v>0.27381600000000023</c:v>
                </c:pt>
                <c:pt idx="13295" formatCode="General">
                  <c:v>0.27383600000000002</c:v>
                </c:pt>
                <c:pt idx="13296" formatCode="General">
                  <c:v>0.27385700000000002</c:v>
                </c:pt>
                <c:pt idx="13297" formatCode="General">
                  <c:v>0.27387800000000023</c:v>
                </c:pt>
                <c:pt idx="13298" formatCode="General">
                  <c:v>0.273899</c:v>
                </c:pt>
                <c:pt idx="13299" formatCode="General">
                  <c:v>0.27391900000000002</c:v>
                </c:pt>
                <c:pt idx="13300" formatCode="General">
                  <c:v>0.27394000000000002</c:v>
                </c:pt>
                <c:pt idx="13301" formatCode="General">
                  <c:v>0.2739600000000002</c:v>
                </c:pt>
                <c:pt idx="13302" formatCode="General">
                  <c:v>0.27398100000000025</c:v>
                </c:pt>
                <c:pt idx="13303" formatCode="General">
                  <c:v>0.27400100000000011</c:v>
                </c:pt>
                <c:pt idx="13304" formatCode="General">
                  <c:v>0.27402200000000027</c:v>
                </c:pt>
                <c:pt idx="13305" formatCode="General">
                  <c:v>0.27404300000000004</c:v>
                </c:pt>
                <c:pt idx="13306" formatCode="General">
                  <c:v>0.274063</c:v>
                </c:pt>
                <c:pt idx="13307" formatCode="General">
                  <c:v>0.27408400000000027</c:v>
                </c:pt>
                <c:pt idx="13308" formatCode="General">
                  <c:v>0.27410400000000001</c:v>
                </c:pt>
                <c:pt idx="13309" formatCode="General">
                  <c:v>0.27412500000000001</c:v>
                </c:pt>
                <c:pt idx="13310" formatCode="General">
                  <c:v>0.27414500000000003</c:v>
                </c:pt>
                <c:pt idx="13311" formatCode="General">
                  <c:v>0.27416600000000002</c:v>
                </c:pt>
                <c:pt idx="13312" formatCode="General">
                  <c:v>0.27418600000000026</c:v>
                </c:pt>
                <c:pt idx="13313" formatCode="General">
                  <c:v>0.27420800000000001</c:v>
                </c:pt>
                <c:pt idx="13314" formatCode="General">
                  <c:v>0.27422800000000008</c:v>
                </c:pt>
                <c:pt idx="13315" formatCode="General">
                  <c:v>0.27424900000000002</c:v>
                </c:pt>
                <c:pt idx="13316" formatCode="General">
                  <c:v>0.2742690000000001</c:v>
                </c:pt>
                <c:pt idx="13317" formatCode="General">
                  <c:v>0.27429000000000003</c:v>
                </c:pt>
                <c:pt idx="13318" formatCode="General">
                  <c:v>0.27431000000000022</c:v>
                </c:pt>
                <c:pt idx="13319" formatCode="General">
                  <c:v>0.27433000000000002</c:v>
                </c:pt>
                <c:pt idx="13320" formatCode="General">
                  <c:v>0.27435200000000021</c:v>
                </c:pt>
                <c:pt idx="13321" formatCode="General">
                  <c:v>0.27437200000000023</c:v>
                </c:pt>
                <c:pt idx="13322" formatCode="General">
                  <c:v>0.274393</c:v>
                </c:pt>
                <c:pt idx="13323" formatCode="General">
                  <c:v>0.27441300000000002</c:v>
                </c:pt>
                <c:pt idx="13324" formatCode="General">
                  <c:v>0.27443400000000001</c:v>
                </c:pt>
                <c:pt idx="13325" formatCode="General">
                  <c:v>0.2744540000000002</c:v>
                </c:pt>
                <c:pt idx="13326" formatCode="General">
                  <c:v>0.27447500000000002</c:v>
                </c:pt>
                <c:pt idx="13327" formatCode="General">
                  <c:v>0.27449600000000002</c:v>
                </c:pt>
                <c:pt idx="13328" formatCode="General">
                  <c:v>0.2745160000000002</c:v>
                </c:pt>
                <c:pt idx="13329" formatCode="General">
                  <c:v>0.27453700000000003</c:v>
                </c:pt>
                <c:pt idx="13330" formatCode="General">
                  <c:v>0.27455800000000002</c:v>
                </c:pt>
                <c:pt idx="13331" formatCode="General">
                  <c:v>0.27457800000000027</c:v>
                </c:pt>
                <c:pt idx="13332" formatCode="General">
                  <c:v>0.27459800000000001</c:v>
                </c:pt>
                <c:pt idx="13333" formatCode="General">
                  <c:v>0.274619</c:v>
                </c:pt>
                <c:pt idx="13334" formatCode="General">
                  <c:v>0.27463900000000002</c:v>
                </c:pt>
                <c:pt idx="13335" formatCode="General">
                  <c:v>0.27466000000000002</c:v>
                </c:pt>
                <c:pt idx="13336" formatCode="General">
                  <c:v>0.27468100000000001</c:v>
                </c:pt>
                <c:pt idx="13337" formatCode="General">
                  <c:v>0.274702</c:v>
                </c:pt>
                <c:pt idx="13338" formatCode="General">
                  <c:v>0.27472200000000002</c:v>
                </c:pt>
                <c:pt idx="13339" formatCode="General">
                  <c:v>0.27474300000000001</c:v>
                </c:pt>
                <c:pt idx="13340" formatCode="General">
                  <c:v>0.27476300000000003</c:v>
                </c:pt>
                <c:pt idx="13341" formatCode="General">
                  <c:v>0.27478400000000008</c:v>
                </c:pt>
                <c:pt idx="13342" formatCode="General">
                  <c:v>0.27480500000000002</c:v>
                </c:pt>
                <c:pt idx="13343" formatCode="General">
                  <c:v>0.27482500000000032</c:v>
                </c:pt>
                <c:pt idx="13344" formatCode="General">
                  <c:v>0.2748460000000002</c:v>
                </c:pt>
                <c:pt idx="13345" formatCode="General">
                  <c:v>0.27486700000000008</c:v>
                </c:pt>
                <c:pt idx="13346" formatCode="General">
                  <c:v>0.27488700000000033</c:v>
                </c:pt>
                <c:pt idx="13347" formatCode="General">
                  <c:v>0.27490700000000001</c:v>
                </c:pt>
                <c:pt idx="13348" formatCode="General">
                  <c:v>0.27492800000000023</c:v>
                </c:pt>
                <c:pt idx="13349" formatCode="General">
                  <c:v>0.27494800000000008</c:v>
                </c:pt>
                <c:pt idx="13350" formatCode="General">
                  <c:v>0.27496900000000002</c:v>
                </c:pt>
                <c:pt idx="13351" formatCode="General">
                  <c:v>0.27499000000000001</c:v>
                </c:pt>
                <c:pt idx="13352" formatCode="General">
                  <c:v>0.27501100000000001</c:v>
                </c:pt>
                <c:pt idx="13353" formatCode="General">
                  <c:v>0.27503100000000003</c:v>
                </c:pt>
                <c:pt idx="13354" formatCode="General">
                  <c:v>0.27505200000000002</c:v>
                </c:pt>
                <c:pt idx="13355" formatCode="General">
                  <c:v>0.27507200000000021</c:v>
                </c:pt>
                <c:pt idx="13356" formatCode="General">
                  <c:v>0.27509300000000003</c:v>
                </c:pt>
                <c:pt idx="13357" formatCode="General">
                  <c:v>0.27511400000000008</c:v>
                </c:pt>
                <c:pt idx="13358" formatCode="General">
                  <c:v>0.27513500000000002</c:v>
                </c:pt>
                <c:pt idx="13359" formatCode="General">
                  <c:v>0.27515500000000004</c:v>
                </c:pt>
                <c:pt idx="13360" formatCode="General">
                  <c:v>0.275175</c:v>
                </c:pt>
                <c:pt idx="13361" formatCode="General">
                  <c:v>0.275196</c:v>
                </c:pt>
                <c:pt idx="13362" formatCode="General">
                  <c:v>0.27521600000000002</c:v>
                </c:pt>
                <c:pt idx="13363" formatCode="General">
                  <c:v>0.27523700000000001</c:v>
                </c:pt>
                <c:pt idx="13364" formatCode="General">
                  <c:v>0.27525700000000003</c:v>
                </c:pt>
                <c:pt idx="13365" formatCode="General">
                  <c:v>0.275279</c:v>
                </c:pt>
                <c:pt idx="13366" formatCode="General">
                  <c:v>0.27529900000000002</c:v>
                </c:pt>
                <c:pt idx="13367" formatCode="General">
                  <c:v>0.27532000000000023</c:v>
                </c:pt>
                <c:pt idx="13368" formatCode="General">
                  <c:v>0.27534000000000008</c:v>
                </c:pt>
                <c:pt idx="13369" formatCode="General">
                  <c:v>0.27536100000000002</c:v>
                </c:pt>
                <c:pt idx="13370" formatCode="General">
                  <c:v>0.27538100000000032</c:v>
                </c:pt>
                <c:pt idx="13371" formatCode="General">
                  <c:v>0.2754020000000002</c:v>
                </c:pt>
                <c:pt idx="13372" formatCode="General">
                  <c:v>0.27542300000000008</c:v>
                </c:pt>
                <c:pt idx="13373" formatCode="General">
                  <c:v>0.2754430000000001</c:v>
                </c:pt>
                <c:pt idx="13374" formatCode="General">
                  <c:v>0.27546400000000026</c:v>
                </c:pt>
                <c:pt idx="13375" formatCode="General">
                  <c:v>0.27548400000000023</c:v>
                </c:pt>
                <c:pt idx="13376" formatCode="General">
                  <c:v>0.275505</c:v>
                </c:pt>
                <c:pt idx="13377" formatCode="General">
                  <c:v>0.27552500000000002</c:v>
                </c:pt>
                <c:pt idx="13378" formatCode="General">
                  <c:v>0.27554600000000001</c:v>
                </c:pt>
                <c:pt idx="13379" formatCode="General">
                  <c:v>0.27556700000000001</c:v>
                </c:pt>
                <c:pt idx="13380" formatCode="General">
                  <c:v>0.27558700000000008</c:v>
                </c:pt>
                <c:pt idx="13381" formatCode="General">
                  <c:v>0.27560800000000002</c:v>
                </c:pt>
                <c:pt idx="13382" formatCode="General">
                  <c:v>0.27562900000000001</c:v>
                </c:pt>
                <c:pt idx="13383" formatCode="General">
                  <c:v>0.27564900000000003</c:v>
                </c:pt>
                <c:pt idx="13384" formatCode="General">
                  <c:v>0.27567000000000008</c:v>
                </c:pt>
                <c:pt idx="13385" formatCode="General">
                  <c:v>0.2756900000000001</c:v>
                </c:pt>
                <c:pt idx="13386" formatCode="General">
                  <c:v>0.27571000000000001</c:v>
                </c:pt>
                <c:pt idx="13387" formatCode="General">
                  <c:v>0.27573199999999998</c:v>
                </c:pt>
                <c:pt idx="13388" formatCode="General">
                  <c:v>0.275752</c:v>
                </c:pt>
                <c:pt idx="13389" formatCode="General">
                  <c:v>0.2757730000000001</c:v>
                </c:pt>
                <c:pt idx="13390" formatCode="General">
                  <c:v>0.27579300000000001</c:v>
                </c:pt>
                <c:pt idx="13391" formatCode="General">
                  <c:v>0.27581400000000023</c:v>
                </c:pt>
                <c:pt idx="13392" formatCode="General">
                  <c:v>0.27583400000000002</c:v>
                </c:pt>
                <c:pt idx="13393" formatCode="General">
                  <c:v>0.27585500000000002</c:v>
                </c:pt>
                <c:pt idx="13394" formatCode="General">
                  <c:v>0.27587600000000023</c:v>
                </c:pt>
                <c:pt idx="13395" formatCode="General">
                  <c:v>0.2758960000000002</c:v>
                </c:pt>
                <c:pt idx="13396" formatCode="General">
                  <c:v>0.27591700000000002</c:v>
                </c:pt>
                <c:pt idx="13397" formatCode="General">
                  <c:v>0.27593800000000002</c:v>
                </c:pt>
                <c:pt idx="13398" formatCode="General">
                  <c:v>0.2759580000000002</c:v>
                </c:pt>
                <c:pt idx="13399" formatCode="General">
                  <c:v>0.27597800000000022</c:v>
                </c:pt>
                <c:pt idx="13400" formatCode="General">
                  <c:v>0.27599900000000011</c:v>
                </c:pt>
                <c:pt idx="13401" formatCode="General">
                  <c:v>0.27601900000000001</c:v>
                </c:pt>
                <c:pt idx="13402" formatCode="General">
                  <c:v>0.27604000000000001</c:v>
                </c:pt>
                <c:pt idx="13403" formatCode="General">
                  <c:v>0.276061</c:v>
                </c:pt>
                <c:pt idx="13404" formatCode="General">
                  <c:v>0.27608200000000027</c:v>
                </c:pt>
                <c:pt idx="13405" formatCode="General">
                  <c:v>0.27610200000000001</c:v>
                </c:pt>
                <c:pt idx="13406" formatCode="General">
                  <c:v>0.27612300000000001</c:v>
                </c:pt>
                <c:pt idx="13407" formatCode="General">
                  <c:v>0.27614300000000003</c:v>
                </c:pt>
                <c:pt idx="13408" formatCode="General">
                  <c:v>0.27616400000000002</c:v>
                </c:pt>
                <c:pt idx="13409" formatCode="General">
                  <c:v>0.27618400000000026</c:v>
                </c:pt>
                <c:pt idx="13410" formatCode="General">
                  <c:v>0.27620500000000003</c:v>
                </c:pt>
                <c:pt idx="13411" formatCode="General">
                  <c:v>0.27622600000000008</c:v>
                </c:pt>
                <c:pt idx="13412" formatCode="General">
                  <c:v>0.27624700000000002</c:v>
                </c:pt>
                <c:pt idx="13413" formatCode="General">
                  <c:v>0.27626700000000004</c:v>
                </c:pt>
                <c:pt idx="13414" formatCode="General">
                  <c:v>0.276287</c:v>
                </c:pt>
                <c:pt idx="13415" formatCode="General">
                  <c:v>0.27630800000000022</c:v>
                </c:pt>
                <c:pt idx="13416" formatCode="General">
                  <c:v>0.27632900000000032</c:v>
                </c:pt>
                <c:pt idx="13417" formatCode="General">
                  <c:v>0.27634900000000001</c:v>
                </c:pt>
                <c:pt idx="13418" formatCode="General">
                  <c:v>0.27637000000000023</c:v>
                </c:pt>
                <c:pt idx="13419" formatCode="General">
                  <c:v>0.276391</c:v>
                </c:pt>
                <c:pt idx="13420" formatCode="General">
                  <c:v>0.27641100000000002</c:v>
                </c:pt>
                <c:pt idx="13421" formatCode="General">
                  <c:v>0.27643200000000001</c:v>
                </c:pt>
                <c:pt idx="13422" formatCode="General">
                  <c:v>0.2764520000000002</c:v>
                </c:pt>
                <c:pt idx="13423" formatCode="General">
                  <c:v>0.27647300000000002</c:v>
                </c:pt>
                <c:pt idx="13424" formatCode="General">
                  <c:v>0.2764930000000001</c:v>
                </c:pt>
                <c:pt idx="13425" formatCode="General">
                  <c:v>0.27651500000000001</c:v>
                </c:pt>
                <c:pt idx="13426" formatCode="General">
                  <c:v>0.27653500000000003</c:v>
                </c:pt>
                <c:pt idx="13427" formatCode="General">
                  <c:v>0.276555</c:v>
                </c:pt>
                <c:pt idx="13428" formatCode="General">
                  <c:v>0.27657600000000027</c:v>
                </c:pt>
                <c:pt idx="13429" formatCode="General">
                  <c:v>0.27659600000000001</c:v>
                </c:pt>
                <c:pt idx="13430" formatCode="General">
                  <c:v>0.276617</c:v>
                </c:pt>
                <c:pt idx="13431" formatCode="General">
                  <c:v>0.27663700000000002</c:v>
                </c:pt>
                <c:pt idx="13432" formatCode="General">
                  <c:v>0.2766590000000001</c:v>
                </c:pt>
                <c:pt idx="13433" formatCode="General">
                  <c:v>0.27667900000000001</c:v>
                </c:pt>
                <c:pt idx="13434" formatCode="General">
                  <c:v>0.2767</c:v>
                </c:pt>
                <c:pt idx="13435" formatCode="General">
                  <c:v>0.27672000000000002</c:v>
                </c:pt>
                <c:pt idx="13436" formatCode="General">
                  <c:v>0.27674100000000001</c:v>
                </c:pt>
                <c:pt idx="13437" formatCode="General">
                  <c:v>0.27676100000000003</c:v>
                </c:pt>
                <c:pt idx="13438" formatCode="General">
                  <c:v>0.27678200000000008</c:v>
                </c:pt>
                <c:pt idx="13439" formatCode="General">
                  <c:v>0.27680300000000002</c:v>
                </c:pt>
                <c:pt idx="13440" formatCode="General">
                  <c:v>0.27682300000000032</c:v>
                </c:pt>
                <c:pt idx="13441" formatCode="General">
                  <c:v>0.2768440000000002</c:v>
                </c:pt>
                <c:pt idx="13442" formatCode="General">
                  <c:v>0.27686400000000022</c:v>
                </c:pt>
                <c:pt idx="13443" formatCode="General">
                  <c:v>0.27688500000000033</c:v>
                </c:pt>
                <c:pt idx="13444" formatCode="General">
                  <c:v>0.27690500000000001</c:v>
                </c:pt>
                <c:pt idx="13445" formatCode="General">
                  <c:v>0.27692600000000023</c:v>
                </c:pt>
                <c:pt idx="13446" formatCode="General">
                  <c:v>0.276947</c:v>
                </c:pt>
                <c:pt idx="13447" formatCode="General">
                  <c:v>0.27696700000000002</c:v>
                </c:pt>
                <c:pt idx="13448" formatCode="General">
                  <c:v>0.27698800000000023</c:v>
                </c:pt>
                <c:pt idx="13449" formatCode="General">
                  <c:v>0.27700900000000001</c:v>
                </c:pt>
                <c:pt idx="13450" formatCode="General">
                  <c:v>0.27702900000000008</c:v>
                </c:pt>
                <c:pt idx="13451" formatCode="General">
                  <c:v>0.27705000000000002</c:v>
                </c:pt>
                <c:pt idx="13452" formatCode="General">
                  <c:v>0.27707000000000021</c:v>
                </c:pt>
                <c:pt idx="13453" formatCode="General">
                  <c:v>0.27709100000000003</c:v>
                </c:pt>
                <c:pt idx="13454" formatCode="General">
                  <c:v>0.27711200000000002</c:v>
                </c:pt>
                <c:pt idx="13455" formatCode="General">
                  <c:v>0.27713200000000004</c:v>
                </c:pt>
                <c:pt idx="13456" formatCode="General">
                  <c:v>0.27715300000000004</c:v>
                </c:pt>
                <c:pt idx="13457" formatCode="General">
                  <c:v>0.277173</c:v>
                </c:pt>
                <c:pt idx="13458" formatCode="General">
                  <c:v>0.277194</c:v>
                </c:pt>
                <c:pt idx="13459" formatCode="General">
                  <c:v>0.27721400000000002</c:v>
                </c:pt>
                <c:pt idx="13460" formatCode="General">
                  <c:v>0.27723500000000001</c:v>
                </c:pt>
                <c:pt idx="13461" formatCode="General">
                  <c:v>0.277256</c:v>
                </c:pt>
                <c:pt idx="13462" formatCode="General">
                  <c:v>0.27727600000000002</c:v>
                </c:pt>
                <c:pt idx="13463" formatCode="General">
                  <c:v>0.27729700000000002</c:v>
                </c:pt>
                <c:pt idx="13464" formatCode="General">
                  <c:v>0.27731800000000023</c:v>
                </c:pt>
                <c:pt idx="13465" formatCode="General">
                  <c:v>0.27733800000000008</c:v>
                </c:pt>
                <c:pt idx="13466" formatCode="General">
                  <c:v>0.27735800000000027</c:v>
                </c:pt>
                <c:pt idx="13467" formatCode="General">
                  <c:v>0.27737900000000032</c:v>
                </c:pt>
                <c:pt idx="13468" formatCode="General">
                  <c:v>0.2774000000000002</c:v>
                </c:pt>
                <c:pt idx="13469" formatCode="General">
                  <c:v>0.27742000000000022</c:v>
                </c:pt>
                <c:pt idx="13470" formatCode="General">
                  <c:v>0.2774410000000001</c:v>
                </c:pt>
                <c:pt idx="13471" formatCode="General">
                  <c:v>0.27746200000000026</c:v>
                </c:pt>
                <c:pt idx="13472" formatCode="General">
                  <c:v>0.27748200000000023</c:v>
                </c:pt>
                <c:pt idx="13473" formatCode="General">
                  <c:v>0.277503</c:v>
                </c:pt>
                <c:pt idx="13474" formatCode="General">
                  <c:v>0.27752300000000002</c:v>
                </c:pt>
                <c:pt idx="13475" formatCode="General">
                  <c:v>0.27754400000000001</c:v>
                </c:pt>
                <c:pt idx="13476" formatCode="General">
                  <c:v>0.2775640000000002</c:v>
                </c:pt>
                <c:pt idx="13477" formatCode="General">
                  <c:v>0.27758600000000022</c:v>
                </c:pt>
                <c:pt idx="13478" formatCode="General">
                  <c:v>0.27760600000000002</c:v>
                </c:pt>
                <c:pt idx="13479" formatCode="General">
                  <c:v>0.27762700000000001</c:v>
                </c:pt>
                <c:pt idx="13480" formatCode="General">
                  <c:v>0.27764700000000003</c:v>
                </c:pt>
                <c:pt idx="13481" formatCode="General">
                  <c:v>0.277667</c:v>
                </c:pt>
                <c:pt idx="13482" formatCode="General">
                  <c:v>0.27768800000000027</c:v>
                </c:pt>
                <c:pt idx="13483" formatCode="General">
                  <c:v>0.27770900000000004</c:v>
                </c:pt>
                <c:pt idx="13484" formatCode="General">
                  <c:v>0.277729</c:v>
                </c:pt>
                <c:pt idx="13485" formatCode="General">
                  <c:v>0.27775</c:v>
                </c:pt>
                <c:pt idx="13486" formatCode="General">
                  <c:v>0.2777710000000001</c:v>
                </c:pt>
                <c:pt idx="13487" formatCode="General">
                  <c:v>0.27779100000000001</c:v>
                </c:pt>
                <c:pt idx="13488" formatCode="General">
                  <c:v>0.27781200000000023</c:v>
                </c:pt>
                <c:pt idx="13489" formatCode="General">
                  <c:v>0.27783200000000002</c:v>
                </c:pt>
                <c:pt idx="13490" formatCode="General">
                  <c:v>0.27785300000000002</c:v>
                </c:pt>
                <c:pt idx="13491" formatCode="General">
                  <c:v>0.27787300000000026</c:v>
                </c:pt>
                <c:pt idx="13492" formatCode="General">
                  <c:v>0.2778940000000002</c:v>
                </c:pt>
                <c:pt idx="13493" formatCode="General">
                  <c:v>0.27791500000000002</c:v>
                </c:pt>
                <c:pt idx="13494" formatCode="General">
                  <c:v>0.2779350000000001</c:v>
                </c:pt>
                <c:pt idx="13495" formatCode="General">
                  <c:v>0.2779560000000002</c:v>
                </c:pt>
                <c:pt idx="13496" formatCode="General">
                  <c:v>0.27797600000000022</c:v>
                </c:pt>
                <c:pt idx="13497" formatCode="General">
                  <c:v>0.27799700000000011</c:v>
                </c:pt>
                <c:pt idx="13498" formatCode="General">
                  <c:v>0.27801700000000001</c:v>
                </c:pt>
                <c:pt idx="13499" formatCode="General">
                  <c:v>0.27803900000000004</c:v>
                </c:pt>
                <c:pt idx="13500" formatCode="General">
                  <c:v>0.278059</c:v>
                </c:pt>
                <c:pt idx="13501" formatCode="General">
                  <c:v>0.27808000000000027</c:v>
                </c:pt>
                <c:pt idx="13502" formatCode="General">
                  <c:v>0.27810000000000001</c:v>
                </c:pt>
                <c:pt idx="13503" formatCode="General">
                  <c:v>0.27812100000000001</c:v>
                </c:pt>
                <c:pt idx="13504" formatCode="General">
                  <c:v>0.27814100000000003</c:v>
                </c:pt>
                <c:pt idx="13505" formatCode="General">
                  <c:v>0.27816200000000002</c:v>
                </c:pt>
                <c:pt idx="13506" formatCode="General">
                  <c:v>0.27818300000000001</c:v>
                </c:pt>
                <c:pt idx="13507" formatCode="General">
                  <c:v>0.27820300000000003</c:v>
                </c:pt>
                <c:pt idx="13508" formatCode="General">
                  <c:v>0.27822400000000008</c:v>
                </c:pt>
                <c:pt idx="13509" formatCode="General">
                  <c:v>0.27824400000000005</c:v>
                </c:pt>
                <c:pt idx="13510" formatCode="General">
                  <c:v>0.27826500000000004</c:v>
                </c:pt>
                <c:pt idx="13511" formatCode="General">
                  <c:v>0.278285</c:v>
                </c:pt>
                <c:pt idx="13512" formatCode="General">
                  <c:v>0.27830600000000022</c:v>
                </c:pt>
                <c:pt idx="13513" formatCode="General">
                  <c:v>0.27832700000000032</c:v>
                </c:pt>
                <c:pt idx="13514" formatCode="General">
                  <c:v>0.27834700000000001</c:v>
                </c:pt>
                <c:pt idx="13515" formatCode="General">
                  <c:v>0.27836800000000023</c:v>
                </c:pt>
                <c:pt idx="13516" formatCode="General">
                  <c:v>0.27838900000000022</c:v>
                </c:pt>
                <c:pt idx="13517" formatCode="General">
                  <c:v>0.27840900000000002</c:v>
                </c:pt>
                <c:pt idx="13518" formatCode="General">
                  <c:v>0.27843000000000001</c:v>
                </c:pt>
                <c:pt idx="13519" formatCode="General">
                  <c:v>0.2784500000000002</c:v>
                </c:pt>
                <c:pt idx="13520" formatCode="General">
                  <c:v>0.27847100000000002</c:v>
                </c:pt>
                <c:pt idx="13521" formatCode="General">
                  <c:v>0.2784910000000001</c:v>
                </c:pt>
                <c:pt idx="13522" formatCode="General">
                  <c:v>0.2785120000000002</c:v>
                </c:pt>
                <c:pt idx="13523" formatCode="General">
                  <c:v>0.27853300000000003</c:v>
                </c:pt>
                <c:pt idx="13524" formatCode="General">
                  <c:v>0.278553</c:v>
                </c:pt>
                <c:pt idx="13525" formatCode="General">
                  <c:v>0.27857400000000027</c:v>
                </c:pt>
                <c:pt idx="13526" formatCode="General">
                  <c:v>0.27859400000000001</c:v>
                </c:pt>
                <c:pt idx="13527" formatCode="General">
                  <c:v>0.278615</c:v>
                </c:pt>
                <c:pt idx="13528" formatCode="General">
                  <c:v>0.27863600000000005</c:v>
                </c:pt>
                <c:pt idx="13529" formatCode="General">
                  <c:v>0.2786570000000001</c:v>
                </c:pt>
                <c:pt idx="13530" formatCode="General">
                  <c:v>0.27867700000000001</c:v>
                </c:pt>
                <c:pt idx="13531" formatCode="General">
                  <c:v>0.278698</c:v>
                </c:pt>
                <c:pt idx="13532" formatCode="General">
                  <c:v>0.27871800000000002</c:v>
                </c:pt>
                <c:pt idx="13533" formatCode="General">
                  <c:v>0.27873800000000004</c:v>
                </c:pt>
                <c:pt idx="13534" formatCode="General">
                  <c:v>0.27875900000000003</c:v>
                </c:pt>
                <c:pt idx="13535" formatCode="General">
                  <c:v>0.27878000000000008</c:v>
                </c:pt>
                <c:pt idx="13536" formatCode="General">
                  <c:v>0.27880000000000021</c:v>
                </c:pt>
                <c:pt idx="13537" formatCode="General">
                  <c:v>0.27882100000000032</c:v>
                </c:pt>
                <c:pt idx="13538" formatCode="General">
                  <c:v>0.2788420000000002</c:v>
                </c:pt>
                <c:pt idx="13539" formatCode="General">
                  <c:v>0.27886200000000022</c:v>
                </c:pt>
                <c:pt idx="13540" formatCode="General">
                  <c:v>0.27888300000000033</c:v>
                </c:pt>
                <c:pt idx="13541" formatCode="General">
                  <c:v>0.27890300000000001</c:v>
                </c:pt>
                <c:pt idx="13542" formatCode="General">
                  <c:v>0.27892400000000023</c:v>
                </c:pt>
                <c:pt idx="13543" formatCode="General">
                  <c:v>0.27894400000000008</c:v>
                </c:pt>
                <c:pt idx="13544" formatCode="General">
                  <c:v>0.27896600000000027</c:v>
                </c:pt>
                <c:pt idx="13545" formatCode="General">
                  <c:v>0.27898600000000023</c:v>
                </c:pt>
                <c:pt idx="13546" formatCode="General">
                  <c:v>0.2790060000000002</c:v>
                </c:pt>
                <c:pt idx="13547" formatCode="General">
                  <c:v>0.27902700000000008</c:v>
                </c:pt>
                <c:pt idx="13548" formatCode="General">
                  <c:v>0.2790470000000001</c:v>
                </c:pt>
                <c:pt idx="13549" formatCode="General">
                  <c:v>0.2790680000000002</c:v>
                </c:pt>
                <c:pt idx="13550" formatCode="General">
                  <c:v>0.27908800000000022</c:v>
                </c:pt>
                <c:pt idx="13551" formatCode="General">
                  <c:v>0.27911000000000002</c:v>
                </c:pt>
                <c:pt idx="13552" formatCode="General">
                  <c:v>0.2791300000000001</c:v>
                </c:pt>
                <c:pt idx="13553" formatCode="General">
                  <c:v>0.27915100000000004</c:v>
                </c:pt>
                <c:pt idx="13554" formatCode="General">
                  <c:v>0.279171</c:v>
                </c:pt>
                <c:pt idx="13555" formatCode="General">
                  <c:v>0.279192</c:v>
                </c:pt>
                <c:pt idx="13556" formatCode="General">
                  <c:v>0.27921200000000002</c:v>
                </c:pt>
                <c:pt idx="13557" formatCode="General">
                  <c:v>0.27923300000000001</c:v>
                </c:pt>
                <c:pt idx="13558" formatCode="General">
                  <c:v>0.27925300000000003</c:v>
                </c:pt>
                <c:pt idx="13559" formatCode="General">
                  <c:v>0.27927400000000002</c:v>
                </c:pt>
                <c:pt idx="13560" formatCode="General">
                  <c:v>0.27929500000000002</c:v>
                </c:pt>
                <c:pt idx="13561" formatCode="General">
                  <c:v>0.27931500000000026</c:v>
                </c:pt>
                <c:pt idx="13562" formatCode="General">
                  <c:v>0.27933600000000008</c:v>
                </c:pt>
                <c:pt idx="13563" formatCode="General">
                  <c:v>0.27935600000000027</c:v>
                </c:pt>
                <c:pt idx="13564" formatCode="General">
                  <c:v>0.27937700000000032</c:v>
                </c:pt>
                <c:pt idx="13565" formatCode="General">
                  <c:v>0.27939700000000001</c:v>
                </c:pt>
                <c:pt idx="13566" formatCode="General">
                  <c:v>0.27941800000000022</c:v>
                </c:pt>
                <c:pt idx="13567" formatCode="General">
                  <c:v>0.2794390000000001</c:v>
                </c:pt>
                <c:pt idx="13568" formatCode="General">
                  <c:v>0.27946000000000026</c:v>
                </c:pt>
                <c:pt idx="13569" formatCode="General">
                  <c:v>0.27948000000000023</c:v>
                </c:pt>
                <c:pt idx="13570" formatCode="General">
                  <c:v>0.279501</c:v>
                </c:pt>
                <c:pt idx="13571" formatCode="General">
                  <c:v>0.27952100000000002</c:v>
                </c:pt>
                <c:pt idx="13572" formatCode="General">
                  <c:v>0.27954200000000001</c:v>
                </c:pt>
                <c:pt idx="13573" formatCode="General">
                  <c:v>0.27956300000000001</c:v>
                </c:pt>
                <c:pt idx="13574" formatCode="General">
                  <c:v>0.27958300000000008</c:v>
                </c:pt>
                <c:pt idx="13575" formatCode="General">
                  <c:v>0.27960400000000002</c:v>
                </c:pt>
                <c:pt idx="13576" formatCode="General">
                  <c:v>0.27962400000000021</c:v>
                </c:pt>
                <c:pt idx="13577" formatCode="General">
                  <c:v>0.27964500000000003</c:v>
                </c:pt>
                <c:pt idx="13578" formatCode="General">
                  <c:v>0.279665</c:v>
                </c:pt>
                <c:pt idx="13579" formatCode="General">
                  <c:v>0.27968600000000027</c:v>
                </c:pt>
                <c:pt idx="13580" formatCode="General">
                  <c:v>0.27970700000000004</c:v>
                </c:pt>
                <c:pt idx="13581" formatCode="General">
                  <c:v>0.2797280000000002</c:v>
                </c:pt>
                <c:pt idx="13582" formatCode="General">
                  <c:v>0.279748</c:v>
                </c:pt>
                <c:pt idx="13583" formatCode="General">
                  <c:v>0.2797690000000001</c:v>
                </c:pt>
                <c:pt idx="13584" formatCode="General">
                  <c:v>0.27978900000000001</c:v>
                </c:pt>
                <c:pt idx="13585" formatCode="General">
                  <c:v>0.27981000000000023</c:v>
                </c:pt>
                <c:pt idx="13586" formatCode="General">
                  <c:v>0.27983000000000002</c:v>
                </c:pt>
                <c:pt idx="13587" formatCode="General">
                  <c:v>0.27985100000000002</c:v>
                </c:pt>
                <c:pt idx="13588" formatCode="General">
                  <c:v>0.27987100000000026</c:v>
                </c:pt>
                <c:pt idx="13589" formatCode="General">
                  <c:v>0.2798920000000002</c:v>
                </c:pt>
                <c:pt idx="13590" formatCode="General">
                  <c:v>0.27991300000000002</c:v>
                </c:pt>
                <c:pt idx="13591" formatCode="General">
                  <c:v>0.2799330000000001</c:v>
                </c:pt>
                <c:pt idx="13592" formatCode="General">
                  <c:v>0.2799540000000002</c:v>
                </c:pt>
                <c:pt idx="13593" formatCode="General">
                  <c:v>0.27997400000000022</c:v>
                </c:pt>
                <c:pt idx="13594" formatCode="General">
                  <c:v>0.2799950000000001</c:v>
                </c:pt>
                <c:pt idx="13595" formatCode="General">
                  <c:v>0.28001500000000001</c:v>
                </c:pt>
                <c:pt idx="13596" formatCode="General">
                  <c:v>0.28003700000000004</c:v>
                </c:pt>
                <c:pt idx="13597" formatCode="General">
                  <c:v>0.280057</c:v>
                </c:pt>
                <c:pt idx="13598" formatCode="General">
                  <c:v>0.28007800000000027</c:v>
                </c:pt>
                <c:pt idx="13599" formatCode="General">
                  <c:v>0.28009800000000001</c:v>
                </c:pt>
                <c:pt idx="13600" formatCode="General">
                  <c:v>0.2801180000000002</c:v>
                </c:pt>
                <c:pt idx="13601" formatCode="General">
                  <c:v>0.28013900000000003</c:v>
                </c:pt>
                <c:pt idx="13602" formatCode="General">
                  <c:v>0.28016000000000002</c:v>
                </c:pt>
                <c:pt idx="13603" formatCode="General">
                  <c:v>0.28018100000000001</c:v>
                </c:pt>
                <c:pt idx="13604" formatCode="General">
                  <c:v>0.28020100000000003</c:v>
                </c:pt>
                <c:pt idx="13605" formatCode="General">
                  <c:v>0.28022200000000008</c:v>
                </c:pt>
                <c:pt idx="13606" formatCode="General">
                  <c:v>0.28024200000000005</c:v>
                </c:pt>
                <c:pt idx="13607" formatCode="General">
                  <c:v>0.28026300000000004</c:v>
                </c:pt>
                <c:pt idx="13608" formatCode="General">
                  <c:v>0.280283</c:v>
                </c:pt>
                <c:pt idx="13609" formatCode="General">
                  <c:v>0.28030400000000022</c:v>
                </c:pt>
                <c:pt idx="13610" formatCode="General">
                  <c:v>0.28032400000000035</c:v>
                </c:pt>
                <c:pt idx="13611" formatCode="General">
                  <c:v>0.28034500000000001</c:v>
                </c:pt>
                <c:pt idx="13612" formatCode="General">
                  <c:v>0.28036600000000023</c:v>
                </c:pt>
                <c:pt idx="13613" formatCode="General">
                  <c:v>0.28038600000000036</c:v>
                </c:pt>
                <c:pt idx="13614" formatCode="General">
                  <c:v>0.28040700000000002</c:v>
                </c:pt>
                <c:pt idx="13615" formatCode="General">
                  <c:v>0.28042700000000026</c:v>
                </c:pt>
                <c:pt idx="13616" formatCode="General">
                  <c:v>0.2804480000000002</c:v>
                </c:pt>
                <c:pt idx="13617" formatCode="General">
                  <c:v>0.28046800000000022</c:v>
                </c:pt>
                <c:pt idx="13618" formatCode="General">
                  <c:v>0.28049000000000002</c:v>
                </c:pt>
                <c:pt idx="13619" formatCode="General">
                  <c:v>0.2805100000000002</c:v>
                </c:pt>
                <c:pt idx="13620" formatCode="General">
                  <c:v>0.28053100000000003</c:v>
                </c:pt>
                <c:pt idx="13621" formatCode="General">
                  <c:v>0.28055100000000011</c:v>
                </c:pt>
                <c:pt idx="13622" formatCode="General">
                  <c:v>0.28057200000000027</c:v>
                </c:pt>
                <c:pt idx="13623" formatCode="General">
                  <c:v>0.28059200000000001</c:v>
                </c:pt>
                <c:pt idx="13624" formatCode="General">
                  <c:v>0.280613</c:v>
                </c:pt>
                <c:pt idx="13625" formatCode="General">
                  <c:v>0.28063400000000005</c:v>
                </c:pt>
                <c:pt idx="13626" formatCode="General">
                  <c:v>0.28065400000000001</c:v>
                </c:pt>
                <c:pt idx="13627" formatCode="General">
                  <c:v>0.28067500000000001</c:v>
                </c:pt>
                <c:pt idx="13628" formatCode="General">
                  <c:v>0.28069500000000003</c:v>
                </c:pt>
                <c:pt idx="13629" formatCode="General">
                  <c:v>0.28071600000000002</c:v>
                </c:pt>
                <c:pt idx="13630" formatCode="General">
                  <c:v>0.28073600000000004</c:v>
                </c:pt>
                <c:pt idx="13631" formatCode="General">
                  <c:v>0.28075700000000003</c:v>
                </c:pt>
                <c:pt idx="13632" formatCode="General">
                  <c:v>0.280777</c:v>
                </c:pt>
                <c:pt idx="13633" formatCode="General">
                  <c:v>0.28079800000000005</c:v>
                </c:pt>
                <c:pt idx="13634" formatCode="General">
                  <c:v>0.28081900000000032</c:v>
                </c:pt>
                <c:pt idx="13635" formatCode="General">
                  <c:v>0.2808400000000002</c:v>
                </c:pt>
                <c:pt idx="13636" formatCode="General">
                  <c:v>0.28086000000000022</c:v>
                </c:pt>
                <c:pt idx="13637" formatCode="General">
                  <c:v>0.28088100000000032</c:v>
                </c:pt>
                <c:pt idx="13638" formatCode="General">
                  <c:v>0.28090100000000001</c:v>
                </c:pt>
                <c:pt idx="13639" formatCode="General">
                  <c:v>0.28092200000000023</c:v>
                </c:pt>
                <c:pt idx="13640" formatCode="General">
                  <c:v>0.28094200000000008</c:v>
                </c:pt>
                <c:pt idx="13641" formatCode="General">
                  <c:v>0.28096300000000002</c:v>
                </c:pt>
                <c:pt idx="13642" formatCode="General">
                  <c:v>0.28098400000000023</c:v>
                </c:pt>
                <c:pt idx="13643" formatCode="General">
                  <c:v>0.2810040000000002</c:v>
                </c:pt>
                <c:pt idx="13644" formatCode="General">
                  <c:v>0.28102500000000002</c:v>
                </c:pt>
                <c:pt idx="13645" formatCode="General">
                  <c:v>0.2810450000000001</c:v>
                </c:pt>
                <c:pt idx="13646" formatCode="General">
                  <c:v>0.2810660000000002</c:v>
                </c:pt>
                <c:pt idx="13647" formatCode="General">
                  <c:v>0.28108700000000025</c:v>
                </c:pt>
                <c:pt idx="13648" formatCode="General">
                  <c:v>0.28110800000000002</c:v>
                </c:pt>
                <c:pt idx="13649" formatCode="General">
                  <c:v>0.28112800000000027</c:v>
                </c:pt>
                <c:pt idx="13650" formatCode="General">
                  <c:v>0.28114900000000004</c:v>
                </c:pt>
                <c:pt idx="13651" formatCode="General">
                  <c:v>0.281169</c:v>
                </c:pt>
                <c:pt idx="13652" formatCode="General">
                  <c:v>0.28119</c:v>
                </c:pt>
                <c:pt idx="13653" formatCode="General">
                  <c:v>0.28121000000000002</c:v>
                </c:pt>
                <c:pt idx="13654" formatCode="General">
                  <c:v>0.28123100000000001</c:v>
                </c:pt>
                <c:pt idx="13655" formatCode="General">
                  <c:v>0.281252</c:v>
                </c:pt>
                <c:pt idx="13656" formatCode="General">
                  <c:v>0.28127200000000002</c:v>
                </c:pt>
                <c:pt idx="13657" formatCode="General">
                  <c:v>0.28129300000000002</c:v>
                </c:pt>
                <c:pt idx="13658" formatCode="General">
                  <c:v>0.28131300000000026</c:v>
                </c:pt>
                <c:pt idx="13659" formatCode="General">
                  <c:v>0.28133400000000008</c:v>
                </c:pt>
                <c:pt idx="13660" formatCode="General">
                  <c:v>0.28135400000000027</c:v>
                </c:pt>
                <c:pt idx="13661" formatCode="General">
                  <c:v>0.28137500000000032</c:v>
                </c:pt>
                <c:pt idx="13662" formatCode="General">
                  <c:v>0.28139500000000001</c:v>
                </c:pt>
                <c:pt idx="13663" formatCode="General">
                  <c:v>0.28141700000000008</c:v>
                </c:pt>
                <c:pt idx="13664" formatCode="General">
                  <c:v>0.2814370000000001</c:v>
                </c:pt>
                <c:pt idx="13665" formatCode="General">
                  <c:v>0.28145800000000026</c:v>
                </c:pt>
                <c:pt idx="13666" formatCode="General">
                  <c:v>0.28147800000000023</c:v>
                </c:pt>
                <c:pt idx="13667" formatCode="General">
                  <c:v>0.28149800000000008</c:v>
                </c:pt>
                <c:pt idx="13668" formatCode="General">
                  <c:v>0.28151900000000002</c:v>
                </c:pt>
                <c:pt idx="13669" formatCode="General">
                  <c:v>0.28153900000000004</c:v>
                </c:pt>
                <c:pt idx="13670" formatCode="General">
                  <c:v>0.28156100000000001</c:v>
                </c:pt>
                <c:pt idx="13671" formatCode="General">
                  <c:v>0.28158100000000008</c:v>
                </c:pt>
                <c:pt idx="13672" formatCode="General">
                  <c:v>0.28160200000000002</c:v>
                </c:pt>
                <c:pt idx="13673" formatCode="General">
                  <c:v>0.28162200000000021</c:v>
                </c:pt>
                <c:pt idx="13674" formatCode="General">
                  <c:v>0.28164300000000003</c:v>
                </c:pt>
                <c:pt idx="13675" formatCode="General">
                  <c:v>0.281663</c:v>
                </c:pt>
                <c:pt idx="13676" formatCode="General">
                  <c:v>0.28168400000000027</c:v>
                </c:pt>
                <c:pt idx="13677" formatCode="General">
                  <c:v>0.28170500000000004</c:v>
                </c:pt>
                <c:pt idx="13678" formatCode="General">
                  <c:v>0.281725</c:v>
                </c:pt>
                <c:pt idx="13679" formatCode="General">
                  <c:v>0.281746</c:v>
                </c:pt>
                <c:pt idx="13680" formatCode="General">
                  <c:v>0.28176600000000002</c:v>
                </c:pt>
                <c:pt idx="13681" formatCode="General">
                  <c:v>0.28178700000000001</c:v>
                </c:pt>
                <c:pt idx="13682" formatCode="General">
                  <c:v>0.28180700000000025</c:v>
                </c:pt>
                <c:pt idx="13683" formatCode="General">
                  <c:v>0.28182800000000036</c:v>
                </c:pt>
                <c:pt idx="13684" formatCode="General">
                  <c:v>0.28184800000000026</c:v>
                </c:pt>
                <c:pt idx="13685" formatCode="General">
                  <c:v>0.28187000000000023</c:v>
                </c:pt>
                <c:pt idx="13686" formatCode="General">
                  <c:v>0.28189000000000008</c:v>
                </c:pt>
                <c:pt idx="13687" formatCode="General">
                  <c:v>0.28191100000000002</c:v>
                </c:pt>
                <c:pt idx="13688" formatCode="General">
                  <c:v>0.2819310000000001</c:v>
                </c:pt>
                <c:pt idx="13689" formatCode="General">
                  <c:v>0.2819520000000002</c:v>
                </c:pt>
                <c:pt idx="13690" formatCode="General">
                  <c:v>0.28197200000000022</c:v>
                </c:pt>
                <c:pt idx="13691" formatCode="General">
                  <c:v>0.2819930000000001</c:v>
                </c:pt>
                <c:pt idx="13692" formatCode="General">
                  <c:v>0.28201400000000026</c:v>
                </c:pt>
                <c:pt idx="13693" formatCode="General">
                  <c:v>0.28203400000000001</c:v>
                </c:pt>
                <c:pt idx="13694" formatCode="General">
                  <c:v>0.282055</c:v>
                </c:pt>
                <c:pt idx="13695" formatCode="General">
                  <c:v>0.28207500000000002</c:v>
                </c:pt>
                <c:pt idx="13696" formatCode="General">
                  <c:v>0.28209600000000001</c:v>
                </c:pt>
                <c:pt idx="13697" formatCode="General">
                  <c:v>0.2821160000000002</c:v>
                </c:pt>
                <c:pt idx="13698" formatCode="General">
                  <c:v>0.28213700000000003</c:v>
                </c:pt>
                <c:pt idx="13699" formatCode="General">
                  <c:v>0.28215800000000002</c:v>
                </c:pt>
                <c:pt idx="13700" formatCode="General">
                  <c:v>0.28217800000000021</c:v>
                </c:pt>
                <c:pt idx="13701" formatCode="General">
                  <c:v>0.28219900000000003</c:v>
                </c:pt>
                <c:pt idx="13702" formatCode="General">
                  <c:v>0.28222000000000008</c:v>
                </c:pt>
                <c:pt idx="13703" formatCode="General">
                  <c:v>0.28224000000000005</c:v>
                </c:pt>
                <c:pt idx="13704" formatCode="General">
                  <c:v>0.28226100000000004</c:v>
                </c:pt>
                <c:pt idx="13705" formatCode="General">
                  <c:v>0.282281</c:v>
                </c:pt>
                <c:pt idx="13706" formatCode="General">
                  <c:v>0.28230200000000022</c:v>
                </c:pt>
                <c:pt idx="13707" formatCode="General">
                  <c:v>0.28232200000000035</c:v>
                </c:pt>
                <c:pt idx="13708" formatCode="General">
                  <c:v>0.28234300000000001</c:v>
                </c:pt>
                <c:pt idx="13709" formatCode="General">
                  <c:v>0.28236400000000023</c:v>
                </c:pt>
                <c:pt idx="13710" formatCode="General">
                  <c:v>0.28238400000000036</c:v>
                </c:pt>
                <c:pt idx="13711" formatCode="General">
                  <c:v>0.28240500000000002</c:v>
                </c:pt>
                <c:pt idx="13712" formatCode="General">
                  <c:v>0.28242500000000026</c:v>
                </c:pt>
                <c:pt idx="13713" formatCode="General">
                  <c:v>0.2824460000000002</c:v>
                </c:pt>
                <c:pt idx="13714" formatCode="General">
                  <c:v>0.28246700000000002</c:v>
                </c:pt>
                <c:pt idx="13715" formatCode="General">
                  <c:v>0.28248700000000032</c:v>
                </c:pt>
                <c:pt idx="13716" formatCode="General">
                  <c:v>0.2825080000000002</c:v>
                </c:pt>
                <c:pt idx="13717" formatCode="General">
                  <c:v>0.28252900000000025</c:v>
                </c:pt>
                <c:pt idx="13718" formatCode="General">
                  <c:v>0.28254900000000011</c:v>
                </c:pt>
                <c:pt idx="13719" formatCode="General">
                  <c:v>0.28257000000000027</c:v>
                </c:pt>
                <c:pt idx="13720" formatCode="General">
                  <c:v>0.28259000000000001</c:v>
                </c:pt>
                <c:pt idx="13721" formatCode="General">
                  <c:v>0.28261000000000008</c:v>
                </c:pt>
                <c:pt idx="13722" formatCode="General">
                  <c:v>0.28263200000000005</c:v>
                </c:pt>
                <c:pt idx="13723" formatCode="General">
                  <c:v>0.28265200000000001</c:v>
                </c:pt>
                <c:pt idx="13724" formatCode="General">
                  <c:v>0.28267300000000001</c:v>
                </c:pt>
                <c:pt idx="13725" formatCode="General">
                  <c:v>0.28269300000000003</c:v>
                </c:pt>
                <c:pt idx="13726" formatCode="General">
                  <c:v>0.28271400000000002</c:v>
                </c:pt>
                <c:pt idx="13727" formatCode="General">
                  <c:v>0.28273400000000004</c:v>
                </c:pt>
                <c:pt idx="13728" formatCode="General">
                  <c:v>0.28275500000000003</c:v>
                </c:pt>
                <c:pt idx="13729" formatCode="General">
                  <c:v>0.28277600000000008</c:v>
                </c:pt>
                <c:pt idx="13730" formatCode="General">
                  <c:v>0.28279700000000002</c:v>
                </c:pt>
                <c:pt idx="13731" formatCode="General">
                  <c:v>0.28281700000000032</c:v>
                </c:pt>
                <c:pt idx="13732" formatCode="General">
                  <c:v>0.2828380000000002</c:v>
                </c:pt>
                <c:pt idx="13733" formatCode="General">
                  <c:v>0.28285800000000022</c:v>
                </c:pt>
                <c:pt idx="13734" formatCode="General">
                  <c:v>0.28287800000000035</c:v>
                </c:pt>
                <c:pt idx="13735" formatCode="General">
                  <c:v>0.28289900000000001</c:v>
                </c:pt>
                <c:pt idx="13736" formatCode="General">
                  <c:v>0.28291900000000025</c:v>
                </c:pt>
                <c:pt idx="13737" formatCode="General">
                  <c:v>0.282941</c:v>
                </c:pt>
                <c:pt idx="13738" formatCode="General">
                  <c:v>0.28296100000000002</c:v>
                </c:pt>
                <c:pt idx="13739" formatCode="General">
                  <c:v>0.28298200000000023</c:v>
                </c:pt>
                <c:pt idx="13740" formatCode="General">
                  <c:v>0.2830020000000002</c:v>
                </c:pt>
                <c:pt idx="13741" formatCode="General">
                  <c:v>0.28302300000000002</c:v>
                </c:pt>
                <c:pt idx="13742" formatCode="General">
                  <c:v>0.2830430000000001</c:v>
                </c:pt>
                <c:pt idx="13743" formatCode="General">
                  <c:v>0.2830640000000002</c:v>
                </c:pt>
                <c:pt idx="13744" formatCode="General">
                  <c:v>0.28308500000000025</c:v>
                </c:pt>
                <c:pt idx="13745" formatCode="General">
                  <c:v>0.283105</c:v>
                </c:pt>
                <c:pt idx="13746" formatCode="General">
                  <c:v>0.28312600000000027</c:v>
                </c:pt>
                <c:pt idx="13747" formatCode="General">
                  <c:v>0.28314600000000001</c:v>
                </c:pt>
                <c:pt idx="13748" formatCode="General">
                  <c:v>0.283167</c:v>
                </c:pt>
                <c:pt idx="13749" formatCode="General">
                  <c:v>0.28318700000000002</c:v>
                </c:pt>
                <c:pt idx="13750" formatCode="General">
                  <c:v>0.28320800000000002</c:v>
                </c:pt>
                <c:pt idx="13751" formatCode="General">
                  <c:v>0.28322900000000001</c:v>
                </c:pt>
                <c:pt idx="13752" formatCode="General">
                  <c:v>0.28324900000000003</c:v>
                </c:pt>
                <c:pt idx="13753" formatCode="General">
                  <c:v>0.28327000000000002</c:v>
                </c:pt>
                <c:pt idx="13754" formatCode="General">
                  <c:v>0.28329100000000002</c:v>
                </c:pt>
                <c:pt idx="13755" formatCode="General">
                  <c:v>0.28331100000000026</c:v>
                </c:pt>
                <c:pt idx="13756" formatCode="General">
                  <c:v>0.28333200000000008</c:v>
                </c:pt>
                <c:pt idx="13757" formatCode="General">
                  <c:v>0.28335200000000027</c:v>
                </c:pt>
                <c:pt idx="13758" formatCode="General">
                  <c:v>0.28337300000000032</c:v>
                </c:pt>
                <c:pt idx="13759" formatCode="General">
                  <c:v>0.2833940000000002</c:v>
                </c:pt>
                <c:pt idx="13760" formatCode="General">
                  <c:v>0.28341400000000022</c:v>
                </c:pt>
                <c:pt idx="13761" formatCode="General">
                  <c:v>0.2834350000000001</c:v>
                </c:pt>
                <c:pt idx="13762" formatCode="General">
                  <c:v>0.28345500000000001</c:v>
                </c:pt>
                <c:pt idx="13763" formatCode="General">
                  <c:v>0.28347600000000023</c:v>
                </c:pt>
                <c:pt idx="13764" formatCode="General">
                  <c:v>0.28349600000000008</c:v>
                </c:pt>
                <c:pt idx="13765" formatCode="General">
                  <c:v>0.28351700000000002</c:v>
                </c:pt>
                <c:pt idx="13766" formatCode="General">
                  <c:v>0.28353800000000001</c:v>
                </c:pt>
                <c:pt idx="13767" formatCode="General">
                  <c:v>0.2835580000000002</c:v>
                </c:pt>
                <c:pt idx="13768" formatCode="General">
                  <c:v>0.28357900000000008</c:v>
                </c:pt>
                <c:pt idx="13769" formatCode="General">
                  <c:v>0.28360000000000002</c:v>
                </c:pt>
                <c:pt idx="13770" formatCode="General">
                  <c:v>0.28362000000000021</c:v>
                </c:pt>
                <c:pt idx="13771" formatCode="General">
                  <c:v>0.28364100000000003</c:v>
                </c:pt>
                <c:pt idx="13772" formatCode="General">
                  <c:v>0.283661</c:v>
                </c:pt>
                <c:pt idx="13773" formatCode="General">
                  <c:v>0.28368100000000002</c:v>
                </c:pt>
                <c:pt idx="13774" formatCode="General">
                  <c:v>0.28370200000000001</c:v>
                </c:pt>
                <c:pt idx="13775" formatCode="General">
                  <c:v>0.283723</c:v>
                </c:pt>
                <c:pt idx="13776" formatCode="General">
                  <c:v>0.283744</c:v>
                </c:pt>
                <c:pt idx="13777" formatCode="General">
                  <c:v>0.28376400000000002</c:v>
                </c:pt>
                <c:pt idx="13778" formatCode="General">
                  <c:v>0.28378500000000001</c:v>
                </c:pt>
                <c:pt idx="13779" formatCode="General">
                  <c:v>0.28380500000000008</c:v>
                </c:pt>
                <c:pt idx="13780" formatCode="General">
                  <c:v>0.28382600000000036</c:v>
                </c:pt>
                <c:pt idx="13781" formatCode="General">
                  <c:v>0.28384600000000026</c:v>
                </c:pt>
                <c:pt idx="13782" formatCode="General">
                  <c:v>0.28386700000000026</c:v>
                </c:pt>
                <c:pt idx="13783" formatCode="General">
                  <c:v>0.28388800000000036</c:v>
                </c:pt>
                <c:pt idx="13784" formatCode="General">
                  <c:v>0.28390900000000002</c:v>
                </c:pt>
                <c:pt idx="13785" formatCode="General">
                  <c:v>0.28392900000000032</c:v>
                </c:pt>
                <c:pt idx="13786" formatCode="General">
                  <c:v>0.2839500000000002</c:v>
                </c:pt>
                <c:pt idx="13787" formatCode="General">
                  <c:v>0.28397000000000022</c:v>
                </c:pt>
                <c:pt idx="13788" formatCode="General">
                  <c:v>0.2839910000000001</c:v>
                </c:pt>
                <c:pt idx="13789" formatCode="General">
                  <c:v>0.28401100000000001</c:v>
                </c:pt>
                <c:pt idx="13790" formatCode="General">
                  <c:v>0.28403200000000001</c:v>
                </c:pt>
                <c:pt idx="13791" formatCode="General">
                  <c:v>0.284053</c:v>
                </c:pt>
                <c:pt idx="13792" formatCode="General">
                  <c:v>0.28407300000000002</c:v>
                </c:pt>
                <c:pt idx="13793" formatCode="General">
                  <c:v>0.28409400000000001</c:v>
                </c:pt>
                <c:pt idx="13794" formatCode="General">
                  <c:v>0.2841140000000002</c:v>
                </c:pt>
                <c:pt idx="13795" formatCode="General">
                  <c:v>0.28413500000000003</c:v>
                </c:pt>
                <c:pt idx="13796" formatCode="General">
                  <c:v>0.28415600000000002</c:v>
                </c:pt>
                <c:pt idx="13797" formatCode="General">
                  <c:v>0.28417600000000021</c:v>
                </c:pt>
                <c:pt idx="13798" formatCode="General">
                  <c:v>0.28419700000000003</c:v>
                </c:pt>
                <c:pt idx="13799" formatCode="General">
                  <c:v>0.28421800000000008</c:v>
                </c:pt>
                <c:pt idx="13800" formatCode="General">
                  <c:v>0.28423800000000005</c:v>
                </c:pt>
                <c:pt idx="13801" formatCode="General">
                  <c:v>0.28425800000000001</c:v>
                </c:pt>
                <c:pt idx="13802" formatCode="General">
                  <c:v>0.284279</c:v>
                </c:pt>
                <c:pt idx="13803" formatCode="General">
                  <c:v>0.28430000000000022</c:v>
                </c:pt>
                <c:pt idx="13804" formatCode="General">
                  <c:v>0.28432100000000032</c:v>
                </c:pt>
                <c:pt idx="13805" formatCode="General">
                  <c:v>0.28434100000000001</c:v>
                </c:pt>
                <c:pt idx="13806" formatCode="General">
                  <c:v>0.28436200000000023</c:v>
                </c:pt>
                <c:pt idx="13807" formatCode="General">
                  <c:v>0.28438200000000036</c:v>
                </c:pt>
                <c:pt idx="13808" formatCode="General">
                  <c:v>0.28440300000000002</c:v>
                </c:pt>
                <c:pt idx="13809" formatCode="General">
                  <c:v>0.28442300000000026</c:v>
                </c:pt>
                <c:pt idx="13810" formatCode="General">
                  <c:v>0.2844440000000002</c:v>
                </c:pt>
                <c:pt idx="13811" formatCode="General">
                  <c:v>0.28446500000000002</c:v>
                </c:pt>
                <c:pt idx="13812" formatCode="General">
                  <c:v>0.28448600000000035</c:v>
                </c:pt>
                <c:pt idx="13813" formatCode="General">
                  <c:v>0.2845060000000002</c:v>
                </c:pt>
                <c:pt idx="13814" formatCode="General">
                  <c:v>0.28452600000000022</c:v>
                </c:pt>
                <c:pt idx="13815" formatCode="General">
                  <c:v>0.28454700000000011</c:v>
                </c:pt>
                <c:pt idx="13816" formatCode="General">
                  <c:v>0.28456700000000001</c:v>
                </c:pt>
                <c:pt idx="13817" formatCode="General">
                  <c:v>0.28458800000000023</c:v>
                </c:pt>
                <c:pt idx="13818" formatCode="General">
                  <c:v>0.284609</c:v>
                </c:pt>
                <c:pt idx="13819" formatCode="General">
                  <c:v>0.28462900000000002</c:v>
                </c:pt>
                <c:pt idx="13820" formatCode="General">
                  <c:v>0.28465000000000001</c:v>
                </c:pt>
                <c:pt idx="13821" formatCode="General">
                  <c:v>0.28467100000000001</c:v>
                </c:pt>
                <c:pt idx="13822" formatCode="General">
                  <c:v>0.28469100000000003</c:v>
                </c:pt>
                <c:pt idx="13823" formatCode="General">
                  <c:v>0.28471200000000002</c:v>
                </c:pt>
                <c:pt idx="13824" formatCode="General">
                  <c:v>0.28473200000000004</c:v>
                </c:pt>
                <c:pt idx="13825" formatCode="General">
                  <c:v>0.28475300000000003</c:v>
                </c:pt>
                <c:pt idx="13826" formatCode="General">
                  <c:v>0.284773</c:v>
                </c:pt>
                <c:pt idx="13827" formatCode="General">
                  <c:v>0.28479400000000005</c:v>
                </c:pt>
                <c:pt idx="13828" formatCode="General">
                  <c:v>0.28481500000000026</c:v>
                </c:pt>
                <c:pt idx="13829" formatCode="General">
                  <c:v>0.284835</c:v>
                </c:pt>
                <c:pt idx="13830" formatCode="General">
                  <c:v>0.28485600000000022</c:v>
                </c:pt>
                <c:pt idx="13831" formatCode="General">
                  <c:v>0.28487600000000035</c:v>
                </c:pt>
                <c:pt idx="13832" formatCode="General">
                  <c:v>0.28489700000000001</c:v>
                </c:pt>
                <c:pt idx="13833" formatCode="General">
                  <c:v>0.28491800000000023</c:v>
                </c:pt>
                <c:pt idx="13834" formatCode="General">
                  <c:v>0.28493800000000002</c:v>
                </c:pt>
                <c:pt idx="13835" formatCode="General">
                  <c:v>0.28495900000000002</c:v>
                </c:pt>
                <c:pt idx="13836" formatCode="General">
                  <c:v>0.28498000000000023</c:v>
                </c:pt>
                <c:pt idx="13837" formatCode="General">
                  <c:v>0.2850000000000002</c:v>
                </c:pt>
                <c:pt idx="13838" formatCode="General">
                  <c:v>0.28502100000000002</c:v>
                </c:pt>
                <c:pt idx="13839" formatCode="General">
                  <c:v>0.2850410000000001</c:v>
                </c:pt>
                <c:pt idx="13840" formatCode="General">
                  <c:v>0.2850620000000002</c:v>
                </c:pt>
                <c:pt idx="13841" formatCode="General">
                  <c:v>0.28508200000000022</c:v>
                </c:pt>
                <c:pt idx="13842" formatCode="General">
                  <c:v>0.285103</c:v>
                </c:pt>
                <c:pt idx="13843" formatCode="General">
                  <c:v>0.28512400000000027</c:v>
                </c:pt>
                <c:pt idx="13844" formatCode="General">
                  <c:v>0.28514400000000001</c:v>
                </c:pt>
                <c:pt idx="13845" formatCode="General">
                  <c:v>0.285165</c:v>
                </c:pt>
                <c:pt idx="13846" formatCode="General">
                  <c:v>0.28518500000000002</c:v>
                </c:pt>
                <c:pt idx="13847" formatCode="General">
                  <c:v>0.28520600000000002</c:v>
                </c:pt>
                <c:pt idx="13848" formatCode="General">
                  <c:v>0.2852260000000002</c:v>
                </c:pt>
                <c:pt idx="13849" formatCode="General">
                  <c:v>0.285248</c:v>
                </c:pt>
                <c:pt idx="13850" formatCode="General">
                  <c:v>0.28526800000000002</c:v>
                </c:pt>
                <c:pt idx="13851" formatCode="General">
                  <c:v>0.28528900000000001</c:v>
                </c:pt>
                <c:pt idx="13852" formatCode="General">
                  <c:v>0.28530900000000026</c:v>
                </c:pt>
                <c:pt idx="13853" formatCode="General">
                  <c:v>0.28533000000000008</c:v>
                </c:pt>
                <c:pt idx="13854" formatCode="General">
                  <c:v>0.28535000000000027</c:v>
                </c:pt>
                <c:pt idx="13855" formatCode="General">
                  <c:v>0.28537000000000023</c:v>
                </c:pt>
                <c:pt idx="13856" formatCode="General">
                  <c:v>0.28539100000000001</c:v>
                </c:pt>
                <c:pt idx="13857" formatCode="General">
                  <c:v>0.28541200000000022</c:v>
                </c:pt>
                <c:pt idx="13858" formatCode="General">
                  <c:v>0.2854330000000001</c:v>
                </c:pt>
                <c:pt idx="13859" formatCode="General">
                  <c:v>0.28545300000000001</c:v>
                </c:pt>
                <c:pt idx="13860" formatCode="General">
                  <c:v>0.28547400000000023</c:v>
                </c:pt>
                <c:pt idx="13861" formatCode="General">
                  <c:v>0.28549400000000008</c:v>
                </c:pt>
                <c:pt idx="13862" formatCode="General">
                  <c:v>0.28551500000000002</c:v>
                </c:pt>
                <c:pt idx="13863" formatCode="General">
                  <c:v>0.28553500000000004</c:v>
                </c:pt>
                <c:pt idx="13864" formatCode="General">
                  <c:v>0.28555700000000001</c:v>
                </c:pt>
                <c:pt idx="13865" formatCode="General">
                  <c:v>0.28557700000000008</c:v>
                </c:pt>
                <c:pt idx="13866" formatCode="General">
                  <c:v>0.28559800000000002</c:v>
                </c:pt>
                <c:pt idx="13867" formatCode="General">
                  <c:v>0.28561800000000021</c:v>
                </c:pt>
                <c:pt idx="13868" formatCode="General">
                  <c:v>0.285638</c:v>
                </c:pt>
                <c:pt idx="13869" formatCode="General">
                  <c:v>0.285659</c:v>
                </c:pt>
                <c:pt idx="13870" formatCode="General">
                  <c:v>0.28568000000000027</c:v>
                </c:pt>
                <c:pt idx="13871" formatCode="General">
                  <c:v>0.28570100000000004</c:v>
                </c:pt>
                <c:pt idx="13872" formatCode="General">
                  <c:v>0.285721</c:v>
                </c:pt>
                <c:pt idx="13873" formatCode="General">
                  <c:v>0.285742</c:v>
                </c:pt>
                <c:pt idx="13874" formatCode="General">
                  <c:v>0.28576200000000002</c:v>
                </c:pt>
                <c:pt idx="13875" formatCode="General">
                  <c:v>0.28578300000000001</c:v>
                </c:pt>
                <c:pt idx="13876" formatCode="General">
                  <c:v>0.28580300000000008</c:v>
                </c:pt>
                <c:pt idx="13877" formatCode="General">
                  <c:v>0.28582400000000036</c:v>
                </c:pt>
                <c:pt idx="13878" formatCode="General">
                  <c:v>0.28584500000000002</c:v>
                </c:pt>
                <c:pt idx="13879" formatCode="General">
                  <c:v>0.28586600000000023</c:v>
                </c:pt>
                <c:pt idx="13880" formatCode="General">
                  <c:v>0.28588600000000036</c:v>
                </c:pt>
                <c:pt idx="13881" formatCode="General">
                  <c:v>0.28590600000000027</c:v>
                </c:pt>
                <c:pt idx="13882" formatCode="General">
                  <c:v>0.28592700000000032</c:v>
                </c:pt>
                <c:pt idx="13883" formatCode="General">
                  <c:v>0.28594700000000001</c:v>
                </c:pt>
                <c:pt idx="13884" formatCode="General">
                  <c:v>0.28596800000000022</c:v>
                </c:pt>
                <c:pt idx="13885" formatCode="General">
                  <c:v>0.28598900000000033</c:v>
                </c:pt>
                <c:pt idx="13886" formatCode="General">
                  <c:v>0.28600900000000001</c:v>
                </c:pt>
                <c:pt idx="13887" formatCode="General">
                  <c:v>0.28603000000000001</c:v>
                </c:pt>
                <c:pt idx="13888" formatCode="General">
                  <c:v>0.286051</c:v>
                </c:pt>
                <c:pt idx="13889" formatCode="General">
                  <c:v>0.28607100000000002</c:v>
                </c:pt>
                <c:pt idx="13890" formatCode="General">
                  <c:v>0.28609200000000001</c:v>
                </c:pt>
                <c:pt idx="13891" formatCode="General">
                  <c:v>0.2861120000000002</c:v>
                </c:pt>
                <c:pt idx="13892" formatCode="General">
                  <c:v>0.28613300000000003</c:v>
                </c:pt>
                <c:pt idx="13893" formatCode="General">
                  <c:v>0.2861530000000001</c:v>
                </c:pt>
                <c:pt idx="13894" formatCode="General">
                  <c:v>0.28617400000000021</c:v>
                </c:pt>
                <c:pt idx="13895" formatCode="General">
                  <c:v>0.28619500000000003</c:v>
                </c:pt>
                <c:pt idx="13896" formatCode="General">
                  <c:v>0.286215</c:v>
                </c:pt>
                <c:pt idx="13897" formatCode="General">
                  <c:v>0.28623600000000005</c:v>
                </c:pt>
                <c:pt idx="13898" formatCode="General">
                  <c:v>0.28625600000000001</c:v>
                </c:pt>
                <c:pt idx="13899" formatCode="General">
                  <c:v>0.286277</c:v>
                </c:pt>
                <c:pt idx="13900" formatCode="General">
                  <c:v>0.286298</c:v>
                </c:pt>
                <c:pt idx="13901" formatCode="General">
                  <c:v>0.28631900000000032</c:v>
                </c:pt>
                <c:pt idx="13902" formatCode="General">
                  <c:v>0.28633900000000001</c:v>
                </c:pt>
                <c:pt idx="13903" formatCode="General">
                  <c:v>0.28636000000000023</c:v>
                </c:pt>
                <c:pt idx="13904" formatCode="General">
                  <c:v>0.28638000000000036</c:v>
                </c:pt>
                <c:pt idx="13905" formatCode="General">
                  <c:v>0.28640100000000002</c:v>
                </c:pt>
                <c:pt idx="13906" formatCode="General">
                  <c:v>0.28642100000000026</c:v>
                </c:pt>
                <c:pt idx="13907" formatCode="General">
                  <c:v>0.2864420000000002</c:v>
                </c:pt>
                <c:pt idx="13908" formatCode="General">
                  <c:v>0.28646200000000027</c:v>
                </c:pt>
                <c:pt idx="13909" formatCode="General">
                  <c:v>0.28648300000000032</c:v>
                </c:pt>
                <c:pt idx="13910" formatCode="General">
                  <c:v>0.2865040000000002</c:v>
                </c:pt>
                <c:pt idx="13911" formatCode="General">
                  <c:v>0.28652400000000022</c:v>
                </c:pt>
                <c:pt idx="13912" formatCode="General">
                  <c:v>0.28654500000000011</c:v>
                </c:pt>
                <c:pt idx="13913" formatCode="General">
                  <c:v>0.28656500000000001</c:v>
                </c:pt>
                <c:pt idx="13914" formatCode="General">
                  <c:v>0.28658600000000023</c:v>
                </c:pt>
                <c:pt idx="13915" formatCode="General">
                  <c:v>0.28660600000000008</c:v>
                </c:pt>
                <c:pt idx="13916" formatCode="General">
                  <c:v>0.28662800000000027</c:v>
                </c:pt>
                <c:pt idx="13917" formatCode="General">
                  <c:v>0.28664800000000001</c:v>
                </c:pt>
                <c:pt idx="13918" formatCode="General">
                  <c:v>0.28666900000000001</c:v>
                </c:pt>
                <c:pt idx="13919" formatCode="General">
                  <c:v>0.28668900000000008</c:v>
                </c:pt>
                <c:pt idx="13920" formatCode="General">
                  <c:v>0.28671000000000002</c:v>
                </c:pt>
                <c:pt idx="13921" formatCode="General">
                  <c:v>0.28673000000000004</c:v>
                </c:pt>
                <c:pt idx="13922" formatCode="General">
                  <c:v>0.28675</c:v>
                </c:pt>
                <c:pt idx="13923" formatCode="General">
                  <c:v>0.28677200000000008</c:v>
                </c:pt>
                <c:pt idx="13924" formatCode="General">
                  <c:v>0.28679200000000005</c:v>
                </c:pt>
                <c:pt idx="13925" formatCode="General">
                  <c:v>0.28681300000000026</c:v>
                </c:pt>
                <c:pt idx="13926" formatCode="General">
                  <c:v>0.286833</c:v>
                </c:pt>
                <c:pt idx="13927" formatCode="General">
                  <c:v>0.28685400000000022</c:v>
                </c:pt>
                <c:pt idx="13928" formatCode="General">
                  <c:v>0.28687400000000035</c:v>
                </c:pt>
                <c:pt idx="13929" formatCode="General">
                  <c:v>0.28689500000000001</c:v>
                </c:pt>
                <c:pt idx="13930" formatCode="General">
                  <c:v>0.28691500000000025</c:v>
                </c:pt>
                <c:pt idx="13931" formatCode="General">
                  <c:v>0.28693600000000002</c:v>
                </c:pt>
                <c:pt idx="13932" formatCode="General">
                  <c:v>0.28695700000000002</c:v>
                </c:pt>
                <c:pt idx="13933" formatCode="General">
                  <c:v>0.28697800000000023</c:v>
                </c:pt>
                <c:pt idx="13934" formatCode="General">
                  <c:v>0.2869980000000002</c:v>
                </c:pt>
                <c:pt idx="13935" formatCode="General">
                  <c:v>0.28701800000000022</c:v>
                </c:pt>
                <c:pt idx="13936" formatCode="General">
                  <c:v>0.2870390000000001</c:v>
                </c:pt>
                <c:pt idx="13937" formatCode="General">
                  <c:v>0.28705900000000001</c:v>
                </c:pt>
                <c:pt idx="13938" formatCode="General">
                  <c:v>0.28708000000000022</c:v>
                </c:pt>
                <c:pt idx="13939" formatCode="General">
                  <c:v>0.287101</c:v>
                </c:pt>
                <c:pt idx="13940" formatCode="General">
                  <c:v>0.28712200000000027</c:v>
                </c:pt>
                <c:pt idx="13941" formatCode="General">
                  <c:v>0.28714200000000001</c:v>
                </c:pt>
                <c:pt idx="13942" formatCode="General">
                  <c:v>0.287163</c:v>
                </c:pt>
                <c:pt idx="13943" formatCode="General">
                  <c:v>0.28718300000000002</c:v>
                </c:pt>
                <c:pt idx="13944" formatCode="General">
                  <c:v>0.28720400000000001</c:v>
                </c:pt>
                <c:pt idx="13945" formatCode="General">
                  <c:v>0.28722500000000001</c:v>
                </c:pt>
                <c:pt idx="13946" formatCode="General">
                  <c:v>0.287246</c:v>
                </c:pt>
                <c:pt idx="13947" formatCode="General">
                  <c:v>0.28726600000000002</c:v>
                </c:pt>
                <c:pt idx="13948" formatCode="General">
                  <c:v>0.28728600000000026</c:v>
                </c:pt>
                <c:pt idx="13949" formatCode="General">
                  <c:v>0.28730700000000026</c:v>
                </c:pt>
                <c:pt idx="13950" formatCode="General">
                  <c:v>0.28732700000000022</c:v>
                </c:pt>
                <c:pt idx="13951" formatCode="General">
                  <c:v>0.28734800000000027</c:v>
                </c:pt>
                <c:pt idx="13952" formatCode="General">
                  <c:v>0.28736900000000032</c:v>
                </c:pt>
                <c:pt idx="13953" formatCode="General">
                  <c:v>0.28739000000000026</c:v>
                </c:pt>
                <c:pt idx="13954" formatCode="General">
                  <c:v>0.28741000000000022</c:v>
                </c:pt>
                <c:pt idx="13955" formatCode="General">
                  <c:v>0.2874310000000001</c:v>
                </c:pt>
                <c:pt idx="13956" formatCode="General">
                  <c:v>0.28745100000000001</c:v>
                </c:pt>
                <c:pt idx="13957" formatCode="General">
                  <c:v>0.28747200000000023</c:v>
                </c:pt>
                <c:pt idx="13958" formatCode="General">
                  <c:v>0.28749200000000008</c:v>
                </c:pt>
                <c:pt idx="13959" formatCode="General">
                  <c:v>0.28751300000000002</c:v>
                </c:pt>
                <c:pt idx="13960" formatCode="General">
                  <c:v>0.28753300000000004</c:v>
                </c:pt>
                <c:pt idx="13961" formatCode="General">
                  <c:v>0.2875540000000002</c:v>
                </c:pt>
                <c:pt idx="13962" formatCode="General">
                  <c:v>0.28757500000000008</c:v>
                </c:pt>
                <c:pt idx="13963" formatCode="General">
                  <c:v>0.2875950000000001</c:v>
                </c:pt>
                <c:pt idx="13964" formatCode="General">
                  <c:v>0.2876160000000002</c:v>
                </c:pt>
                <c:pt idx="13965" formatCode="General">
                  <c:v>0.287636</c:v>
                </c:pt>
                <c:pt idx="13966" formatCode="General">
                  <c:v>0.287657</c:v>
                </c:pt>
                <c:pt idx="13967" formatCode="General">
                  <c:v>0.28767700000000002</c:v>
                </c:pt>
                <c:pt idx="13968" formatCode="General">
                  <c:v>0.28769900000000004</c:v>
                </c:pt>
                <c:pt idx="13969" formatCode="General">
                  <c:v>0.287719</c:v>
                </c:pt>
                <c:pt idx="13970" formatCode="General">
                  <c:v>0.28774</c:v>
                </c:pt>
                <c:pt idx="13971" formatCode="General">
                  <c:v>0.28776000000000002</c:v>
                </c:pt>
                <c:pt idx="13972" formatCode="General">
                  <c:v>0.28778100000000001</c:v>
                </c:pt>
                <c:pt idx="13973" formatCode="General">
                  <c:v>0.28780100000000008</c:v>
                </c:pt>
                <c:pt idx="13974" formatCode="General">
                  <c:v>0.28782200000000036</c:v>
                </c:pt>
                <c:pt idx="13975" formatCode="General">
                  <c:v>0.28784300000000002</c:v>
                </c:pt>
                <c:pt idx="13976" formatCode="General">
                  <c:v>0.28786300000000026</c:v>
                </c:pt>
                <c:pt idx="13977" formatCode="General">
                  <c:v>0.28788400000000036</c:v>
                </c:pt>
                <c:pt idx="13978" formatCode="General">
                  <c:v>0.28790400000000027</c:v>
                </c:pt>
                <c:pt idx="13979" formatCode="General">
                  <c:v>0.28792500000000032</c:v>
                </c:pt>
                <c:pt idx="13980" formatCode="General">
                  <c:v>0.28794500000000001</c:v>
                </c:pt>
                <c:pt idx="13981" formatCode="General">
                  <c:v>0.28796600000000022</c:v>
                </c:pt>
                <c:pt idx="13982" formatCode="General">
                  <c:v>0.28798600000000035</c:v>
                </c:pt>
                <c:pt idx="13983" formatCode="General">
                  <c:v>0.28800700000000001</c:v>
                </c:pt>
                <c:pt idx="13984" formatCode="General">
                  <c:v>0.28802800000000023</c:v>
                </c:pt>
                <c:pt idx="13985" formatCode="General">
                  <c:v>0.288049</c:v>
                </c:pt>
                <c:pt idx="13986" formatCode="General">
                  <c:v>0.28806900000000002</c:v>
                </c:pt>
                <c:pt idx="13987" formatCode="General">
                  <c:v>0.28809000000000001</c:v>
                </c:pt>
                <c:pt idx="13988" formatCode="General">
                  <c:v>0.2881100000000002</c:v>
                </c:pt>
                <c:pt idx="13989" formatCode="General">
                  <c:v>0.28813</c:v>
                </c:pt>
                <c:pt idx="13990" formatCode="General">
                  <c:v>0.28815200000000002</c:v>
                </c:pt>
                <c:pt idx="13991" formatCode="General">
                  <c:v>0.28817200000000021</c:v>
                </c:pt>
                <c:pt idx="13992" formatCode="General">
                  <c:v>0.28819300000000003</c:v>
                </c:pt>
                <c:pt idx="13993" formatCode="General">
                  <c:v>0.288213</c:v>
                </c:pt>
                <c:pt idx="13994" formatCode="General">
                  <c:v>0.28823400000000005</c:v>
                </c:pt>
                <c:pt idx="13995" formatCode="General">
                  <c:v>0.28825400000000001</c:v>
                </c:pt>
                <c:pt idx="13996" formatCode="General">
                  <c:v>0.288275</c:v>
                </c:pt>
                <c:pt idx="13997" formatCode="General">
                  <c:v>0.288296</c:v>
                </c:pt>
                <c:pt idx="13998" formatCode="General">
                  <c:v>0.28831600000000035</c:v>
                </c:pt>
                <c:pt idx="13999" formatCode="General">
                  <c:v>0.28833700000000001</c:v>
                </c:pt>
                <c:pt idx="14000" formatCode="General">
                  <c:v>0.28835800000000023</c:v>
                </c:pt>
                <c:pt idx="14001" formatCode="General">
                  <c:v>0.28837800000000036</c:v>
                </c:pt>
                <c:pt idx="14002" formatCode="General">
                  <c:v>0.28839800000000027</c:v>
                </c:pt>
                <c:pt idx="14003" formatCode="General">
                  <c:v>0.28841900000000026</c:v>
                </c:pt>
                <c:pt idx="14004" formatCode="General">
                  <c:v>0.288439</c:v>
                </c:pt>
                <c:pt idx="14005" formatCode="General">
                  <c:v>0.28846000000000027</c:v>
                </c:pt>
                <c:pt idx="14006" formatCode="General">
                  <c:v>0.28848100000000032</c:v>
                </c:pt>
                <c:pt idx="14007" formatCode="General">
                  <c:v>0.2885020000000002</c:v>
                </c:pt>
                <c:pt idx="14008" formatCode="General">
                  <c:v>0.28852200000000022</c:v>
                </c:pt>
                <c:pt idx="14009" formatCode="General">
                  <c:v>0.2885430000000001</c:v>
                </c:pt>
                <c:pt idx="14010" formatCode="General">
                  <c:v>0.28856300000000001</c:v>
                </c:pt>
                <c:pt idx="14011" formatCode="General">
                  <c:v>0.28858400000000023</c:v>
                </c:pt>
                <c:pt idx="14012" formatCode="General">
                  <c:v>0.28860400000000008</c:v>
                </c:pt>
                <c:pt idx="14013" formatCode="General">
                  <c:v>0.28862600000000027</c:v>
                </c:pt>
                <c:pt idx="14014" formatCode="General">
                  <c:v>0.28864600000000001</c:v>
                </c:pt>
                <c:pt idx="14015" formatCode="General">
                  <c:v>0.2886660000000002</c:v>
                </c:pt>
                <c:pt idx="14016" formatCode="General">
                  <c:v>0.28868700000000008</c:v>
                </c:pt>
                <c:pt idx="14017" formatCode="General">
                  <c:v>0.2887070000000001</c:v>
                </c:pt>
                <c:pt idx="14018" formatCode="General">
                  <c:v>0.28872800000000021</c:v>
                </c:pt>
                <c:pt idx="14019" formatCode="General">
                  <c:v>0.28874900000000003</c:v>
                </c:pt>
                <c:pt idx="14020" formatCode="General">
                  <c:v>0.28877000000000008</c:v>
                </c:pt>
                <c:pt idx="14021" formatCode="General">
                  <c:v>0.2887900000000001</c:v>
                </c:pt>
                <c:pt idx="14022" formatCode="General">
                  <c:v>0.28881100000000026</c:v>
                </c:pt>
                <c:pt idx="14023" formatCode="General">
                  <c:v>0.288831</c:v>
                </c:pt>
                <c:pt idx="14024" formatCode="General">
                  <c:v>0.28885200000000022</c:v>
                </c:pt>
                <c:pt idx="14025" formatCode="General">
                  <c:v>0.28887200000000035</c:v>
                </c:pt>
                <c:pt idx="14026" formatCode="General">
                  <c:v>0.28889300000000001</c:v>
                </c:pt>
                <c:pt idx="14027" formatCode="General">
                  <c:v>0.28891400000000023</c:v>
                </c:pt>
                <c:pt idx="14028" formatCode="General">
                  <c:v>0.28893400000000002</c:v>
                </c:pt>
                <c:pt idx="14029" formatCode="General">
                  <c:v>0.28895500000000002</c:v>
                </c:pt>
                <c:pt idx="14030" formatCode="General">
                  <c:v>0.28897500000000026</c:v>
                </c:pt>
                <c:pt idx="14031" formatCode="General">
                  <c:v>0.2889960000000002</c:v>
                </c:pt>
                <c:pt idx="14032" formatCode="General">
                  <c:v>0.28901600000000022</c:v>
                </c:pt>
                <c:pt idx="14033" formatCode="General">
                  <c:v>0.2890370000000001</c:v>
                </c:pt>
                <c:pt idx="14034" formatCode="General">
                  <c:v>0.28905700000000001</c:v>
                </c:pt>
                <c:pt idx="14035" formatCode="General">
                  <c:v>0.28907900000000025</c:v>
                </c:pt>
                <c:pt idx="14036" formatCode="General">
                  <c:v>0.28909900000000011</c:v>
                </c:pt>
                <c:pt idx="14037" formatCode="General">
                  <c:v>0.28912000000000027</c:v>
                </c:pt>
                <c:pt idx="14038" formatCode="General">
                  <c:v>0.28914000000000001</c:v>
                </c:pt>
                <c:pt idx="14039" formatCode="General">
                  <c:v>0.289161</c:v>
                </c:pt>
                <c:pt idx="14040" formatCode="General">
                  <c:v>0.28918100000000002</c:v>
                </c:pt>
                <c:pt idx="14041" formatCode="General">
                  <c:v>0.2892010000000001</c:v>
                </c:pt>
                <c:pt idx="14042" formatCode="General">
                  <c:v>0.28922300000000001</c:v>
                </c:pt>
                <c:pt idx="14043" formatCode="General">
                  <c:v>0.28924300000000003</c:v>
                </c:pt>
                <c:pt idx="14044" formatCode="General">
                  <c:v>0.28926400000000002</c:v>
                </c:pt>
                <c:pt idx="14045" formatCode="General">
                  <c:v>0.28928400000000026</c:v>
                </c:pt>
                <c:pt idx="14046" formatCode="General">
                  <c:v>0.28930500000000026</c:v>
                </c:pt>
                <c:pt idx="14047" formatCode="General">
                  <c:v>0.28932500000000022</c:v>
                </c:pt>
                <c:pt idx="14048" formatCode="General">
                  <c:v>0.28934600000000027</c:v>
                </c:pt>
                <c:pt idx="14049" formatCode="General">
                  <c:v>0.28936700000000032</c:v>
                </c:pt>
                <c:pt idx="14050" formatCode="General">
                  <c:v>0.28938700000000023</c:v>
                </c:pt>
                <c:pt idx="14051" formatCode="General">
                  <c:v>0.28940800000000022</c:v>
                </c:pt>
                <c:pt idx="14052" formatCode="General">
                  <c:v>0.28942900000000032</c:v>
                </c:pt>
                <c:pt idx="14053" formatCode="General">
                  <c:v>0.28944900000000001</c:v>
                </c:pt>
                <c:pt idx="14054" formatCode="General">
                  <c:v>0.28946900000000025</c:v>
                </c:pt>
                <c:pt idx="14055" formatCode="General">
                  <c:v>0.28949000000000008</c:v>
                </c:pt>
                <c:pt idx="14056" formatCode="General">
                  <c:v>0.28951000000000027</c:v>
                </c:pt>
                <c:pt idx="14057" formatCode="General">
                  <c:v>0.28953100000000004</c:v>
                </c:pt>
                <c:pt idx="14058" formatCode="General">
                  <c:v>0.2895520000000002</c:v>
                </c:pt>
                <c:pt idx="14059" formatCode="General">
                  <c:v>0.28957300000000002</c:v>
                </c:pt>
                <c:pt idx="14060" formatCode="General">
                  <c:v>0.2895930000000001</c:v>
                </c:pt>
                <c:pt idx="14061" formatCode="General">
                  <c:v>0.2896140000000002</c:v>
                </c:pt>
                <c:pt idx="14062" formatCode="General">
                  <c:v>0.289634</c:v>
                </c:pt>
                <c:pt idx="14063" formatCode="General">
                  <c:v>0.289655</c:v>
                </c:pt>
                <c:pt idx="14064" formatCode="General">
                  <c:v>0.28967600000000027</c:v>
                </c:pt>
                <c:pt idx="14065" formatCode="General">
                  <c:v>0.28969600000000001</c:v>
                </c:pt>
                <c:pt idx="14066" formatCode="General">
                  <c:v>0.289717</c:v>
                </c:pt>
                <c:pt idx="14067" formatCode="General">
                  <c:v>0.289738</c:v>
                </c:pt>
                <c:pt idx="14068" formatCode="General">
                  <c:v>0.28975800000000002</c:v>
                </c:pt>
                <c:pt idx="14069" formatCode="General">
                  <c:v>0.2897780000000002</c:v>
                </c:pt>
                <c:pt idx="14070" formatCode="General">
                  <c:v>0.28979900000000003</c:v>
                </c:pt>
                <c:pt idx="14071" formatCode="General">
                  <c:v>0.28982000000000036</c:v>
                </c:pt>
                <c:pt idx="14072" formatCode="General">
                  <c:v>0.28984000000000026</c:v>
                </c:pt>
                <c:pt idx="14073" formatCode="General">
                  <c:v>0.28986100000000026</c:v>
                </c:pt>
                <c:pt idx="14074" formatCode="General">
                  <c:v>0.28988200000000036</c:v>
                </c:pt>
                <c:pt idx="14075" formatCode="General">
                  <c:v>0.28990200000000027</c:v>
                </c:pt>
                <c:pt idx="14076" formatCode="General">
                  <c:v>0.28992300000000032</c:v>
                </c:pt>
                <c:pt idx="14077" formatCode="General">
                  <c:v>0.28994300000000001</c:v>
                </c:pt>
                <c:pt idx="14078" formatCode="General">
                  <c:v>0.28996400000000022</c:v>
                </c:pt>
                <c:pt idx="14079" formatCode="General">
                  <c:v>0.28998400000000035</c:v>
                </c:pt>
                <c:pt idx="14080" formatCode="General">
                  <c:v>0.29000500000000001</c:v>
                </c:pt>
                <c:pt idx="14081" formatCode="General">
                  <c:v>0.29002600000000023</c:v>
                </c:pt>
                <c:pt idx="14082" formatCode="General">
                  <c:v>0.29004600000000008</c:v>
                </c:pt>
                <c:pt idx="14083" formatCode="General">
                  <c:v>0.29006700000000002</c:v>
                </c:pt>
                <c:pt idx="14084" formatCode="General">
                  <c:v>0.29008700000000026</c:v>
                </c:pt>
                <c:pt idx="14085" formatCode="General">
                  <c:v>0.2901080000000002</c:v>
                </c:pt>
                <c:pt idx="14086" formatCode="General">
                  <c:v>0.29012800000000022</c:v>
                </c:pt>
                <c:pt idx="14087" formatCode="General">
                  <c:v>0.29015000000000002</c:v>
                </c:pt>
                <c:pt idx="14088" formatCode="General">
                  <c:v>0.29017000000000021</c:v>
                </c:pt>
                <c:pt idx="14089" formatCode="General">
                  <c:v>0.29019100000000003</c:v>
                </c:pt>
                <c:pt idx="14090" formatCode="General">
                  <c:v>0.290211</c:v>
                </c:pt>
                <c:pt idx="14091" formatCode="General">
                  <c:v>0.29023200000000005</c:v>
                </c:pt>
                <c:pt idx="14092" formatCode="General">
                  <c:v>0.29025200000000001</c:v>
                </c:pt>
                <c:pt idx="14093" formatCode="General">
                  <c:v>0.290273</c:v>
                </c:pt>
                <c:pt idx="14094" formatCode="General">
                  <c:v>0.290294</c:v>
                </c:pt>
                <c:pt idx="14095" formatCode="General">
                  <c:v>0.29031400000000035</c:v>
                </c:pt>
                <c:pt idx="14096" formatCode="General">
                  <c:v>0.29033500000000001</c:v>
                </c:pt>
                <c:pt idx="14097" formatCode="General">
                  <c:v>0.29035500000000025</c:v>
                </c:pt>
                <c:pt idx="14098" formatCode="General">
                  <c:v>0.29037600000000036</c:v>
                </c:pt>
                <c:pt idx="14099" formatCode="General">
                  <c:v>0.29039600000000027</c:v>
                </c:pt>
                <c:pt idx="14100" formatCode="General">
                  <c:v>0.29041700000000026</c:v>
                </c:pt>
                <c:pt idx="14101" formatCode="General">
                  <c:v>0.29043800000000008</c:v>
                </c:pt>
                <c:pt idx="14102" formatCode="General">
                  <c:v>0.29045900000000002</c:v>
                </c:pt>
                <c:pt idx="14103" formatCode="General">
                  <c:v>0.29047900000000032</c:v>
                </c:pt>
                <c:pt idx="14104" formatCode="General">
                  <c:v>0.2905000000000002</c:v>
                </c:pt>
                <c:pt idx="14105" formatCode="General">
                  <c:v>0.29052000000000022</c:v>
                </c:pt>
                <c:pt idx="14106" formatCode="General">
                  <c:v>0.2905410000000001</c:v>
                </c:pt>
                <c:pt idx="14107" formatCode="General">
                  <c:v>0.29056100000000001</c:v>
                </c:pt>
                <c:pt idx="14108" formatCode="General">
                  <c:v>0.29058100000000026</c:v>
                </c:pt>
                <c:pt idx="14109" formatCode="General">
                  <c:v>0.290603</c:v>
                </c:pt>
                <c:pt idx="14110" formatCode="General">
                  <c:v>0.29062300000000002</c:v>
                </c:pt>
                <c:pt idx="14111" formatCode="General">
                  <c:v>0.29064400000000001</c:v>
                </c:pt>
                <c:pt idx="14112" formatCode="General">
                  <c:v>0.2906640000000002</c:v>
                </c:pt>
                <c:pt idx="14113" formatCode="General">
                  <c:v>0.29068500000000008</c:v>
                </c:pt>
                <c:pt idx="14114" formatCode="General">
                  <c:v>0.2907050000000001</c:v>
                </c:pt>
                <c:pt idx="14115" formatCode="General">
                  <c:v>0.29072600000000021</c:v>
                </c:pt>
                <c:pt idx="14116" formatCode="General">
                  <c:v>0.29074700000000003</c:v>
                </c:pt>
                <c:pt idx="14117" formatCode="General">
                  <c:v>0.290767</c:v>
                </c:pt>
                <c:pt idx="14118" formatCode="General">
                  <c:v>0.29078800000000027</c:v>
                </c:pt>
                <c:pt idx="14119" formatCode="General">
                  <c:v>0.29080900000000026</c:v>
                </c:pt>
                <c:pt idx="14120" formatCode="General">
                  <c:v>0.29082900000000023</c:v>
                </c:pt>
                <c:pt idx="14121" formatCode="General">
                  <c:v>0.29084900000000002</c:v>
                </c:pt>
                <c:pt idx="14122" formatCode="General">
                  <c:v>0.29087000000000035</c:v>
                </c:pt>
                <c:pt idx="14123" formatCode="General">
                  <c:v>0.29089100000000001</c:v>
                </c:pt>
                <c:pt idx="14124" formatCode="General">
                  <c:v>0.29091100000000025</c:v>
                </c:pt>
                <c:pt idx="14125" formatCode="General">
                  <c:v>0.29093200000000002</c:v>
                </c:pt>
                <c:pt idx="14126" formatCode="General">
                  <c:v>0.29095300000000002</c:v>
                </c:pt>
                <c:pt idx="14127" formatCode="General">
                  <c:v>0.29097300000000026</c:v>
                </c:pt>
                <c:pt idx="14128" formatCode="General">
                  <c:v>0.2909940000000002</c:v>
                </c:pt>
                <c:pt idx="14129" formatCode="General">
                  <c:v>0.29101400000000027</c:v>
                </c:pt>
                <c:pt idx="14130" formatCode="General">
                  <c:v>0.2910350000000001</c:v>
                </c:pt>
                <c:pt idx="14131" formatCode="General">
                  <c:v>0.2910560000000002</c:v>
                </c:pt>
                <c:pt idx="14132" formatCode="General">
                  <c:v>0.29107600000000022</c:v>
                </c:pt>
                <c:pt idx="14133" formatCode="General">
                  <c:v>0.29109700000000011</c:v>
                </c:pt>
                <c:pt idx="14134" formatCode="General">
                  <c:v>0.29111800000000027</c:v>
                </c:pt>
                <c:pt idx="14135" formatCode="General">
                  <c:v>0.29113800000000001</c:v>
                </c:pt>
                <c:pt idx="14136" formatCode="General">
                  <c:v>0.29115800000000008</c:v>
                </c:pt>
                <c:pt idx="14137" formatCode="General">
                  <c:v>0.29117900000000002</c:v>
                </c:pt>
                <c:pt idx="14138" formatCode="General">
                  <c:v>0.29120000000000001</c:v>
                </c:pt>
                <c:pt idx="14139" formatCode="General">
                  <c:v>0.2912200000000002</c:v>
                </c:pt>
                <c:pt idx="14140" formatCode="General">
                  <c:v>0.29124100000000003</c:v>
                </c:pt>
                <c:pt idx="14141" formatCode="General">
                  <c:v>0.29126200000000002</c:v>
                </c:pt>
                <c:pt idx="14142" formatCode="General">
                  <c:v>0.29128200000000026</c:v>
                </c:pt>
                <c:pt idx="14143" formatCode="General">
                  <c:v>0.29130300000000026</c:v>
                </c:pt>
                <c:pt idx="14144" formatCode="General">
                  <c:v>0.29132300000000022</c:v>
                </c:pt>
                <c:pt idx="14145" formatCode="General">
                  <c:v>0.29134400000000027</c:v>
                </c:pt>
                <c:pt idx="14146" formatCode="General">
                  <c:v>0.29136400000000023</c:v>
                </c:pt>
                <c:pt idx="14147" formatCode="General">
                  <c:v>0.29138600000000037</c:v>
                </c:pt>
                <c:pt idx="14148" formatCode="General">
                  <c:v>0.29140600000000022</c:v>
                </c:pt>
                <c:pt idx="14149" formatCode="General">
                  <c:v>0.29142600000000035</c:v>
                </c:pt>
                <c:pt idx="14150" formatCode="General">
                  <c:v>0.29144700000000001</c:v>
                </c:pt>
                <c:pt idx="14151" formatCode="General">
                  <c:v>0.29146700000000025</c:v>
                </c:pt>
                <c:pt idx="14152" formatCode="General">
                  <c:v>0.29148800000000036</c:v>
                </c:pt>
                <c:pt idx="14153" formatCode="General">
                  <c:v>0.29150800000000027</c:v>
                </c:pt>
                <c:pt idx="14154" formatCode="General">
                  <c:v>0.29152900000000026</c:v>
                </c:pt>
                <c:pt idx="14155" formatCode="General">
                  <c:v>0.2915500000000002</c:v>
                </c:pt>
                <c:pt idx="14156" formatCode="General">
                  <c:v>0.29157100000000002</c:v>
                </c:pt>
                <c:pt idx="14157" formatCode="General">
                  <c:v>0.2915910000000001</c:v>
                </c:pt>
                <c:pt idx="14158" formatCode="General">
                  <c:v>0.2916120000000002</c:v>
                </c:pt>
                <c:pt idx="14159" formatCode="General">
                  <c:v>0.291632</c:v>
                </c:pt>
                <c:pt idx="14160" formatCode="General">
                  <c:v>0.291653</c:v>
                </c:pt>
                <c:pt idx="14161" formatCode="General">
                  <c:v>0.29167400000000027</c:v>
                </c:pt>
                <c:pt idx="14162" formatCode="General">
                  <c:v>0.29169400000000001</c:v>
                </c:pt>
                <c:pt idx="14163" formatCode="General">
                  <c:v>0.291715</c:v>
                </c:pt>
                <c:pt idx="14164" formatCode="General">
                  <c:v>0.29173500000000002</c:v>
                </c:pt>
                <c:pt idx="14165" formatCode="General">
                  <c:v>0.29175600000000002</c:v>
                </c:pt>
                <c:pt idx="14166" formatCode="General">
                  <c:v>0.2917760000000002</c:v>
                </c:pt>
                <c:pt idx="14167" formatCode="General">
                  <c:v>0.29179700000000003</c:v>
                </c:pt>
                <c:pt idx="14168" formatCode="General">
                  <c:v>0.29181800000000035</c:v>
                </c:pt>
                <c:pt idx="14169" formatCode="General">
                  <c:v>0.29183800000000026</c:v>
                </c:pt>
                <c:pt idx="14170" formatCode="General">
                  <c:v>0.29185900000000026</c:v>
                </c:pt>
                <c:pt idx="14171" formatCode="General">
                  <c:v>0.29188000000000036</c:v>
                </c:pt>
                <c:pt idx="14172" formatCode="General">
                  <c:v>0.29190000000000027</c:v>
                </c:pt>
                <c:pt idx="14173" formatCode="General">
                  <c:v>0.29192100000000032</c:v>
                </c:pt>
                <c:pt idx="14174" formatCode="General">
                  <c:v>0.29194100000000001</c:v>
                </c:pt>
                <c:pt idx="14175" formatCode="General">
                  <c:v>0.29196200000000022</c:v>
                </c:pt>
                <c:pt idx="14176" formatCode="General">
                  <c:v>0.29198300000000033</c:v>
                </c:pt>
                <c:pt idx="14177" formatCode="General">
                  <c:v>0.29200300000000001</c:v>
                </c:pt>
                <c:pt idx="14178" formatCode="General">
                  <c:v>0.29202400000000023</c:v>
                </c:pt>
                <c:pt idx="14179" formatCode="General">
                  <c:v>0.29204400000000008</c:v>
                </c:pt>
                <c:pt idx="14180" formatCode="General">
                  <c:v>0.29206500000000002</c:v>
                </c:pt>
                <c:pt idx="14181" formatCode="General">
                  <c:v>0.29208500000000026</c:v>
                </c:pt>
                <c:pt idx="14182" formatCode="General">
                  <c:v>0.2921060000000002</c:v>
                </c:pt>
                <c:pt idx="14183" formatCode="General">
                  <c:v>0.29212700000000008</c:v>
                </c:pt>
                <c:pt idx="14184" formatCode="General">
                  <c:v>0.29214800000000002</c:v>
                </c:pt>
                <c:pt idx="14185" formatCode="General">
                  <c:v>0.29216800000000021</c:v>
                </c:pt>
                <c:pt idx="14186" formatCode="General">
                  <c:v>0.29218900000000025</c:v>
                </c:pt>
                <c:pt idx="14187" formatCode="General">
                  <c:v>0.292209</c:v>
                </c:pt>
                <c:pt idx="14188" formatCode="General">
                  <c:v>0.29222900000000002</c:v>
                </c:pt>
                <c:pt idx="14189" formatCode="General">
                  <c:v>0.29225000000000001</c:v>
                </c:pt>
                <c:pt idx="14190" formatCode="General">
                  <c:v>0.292271</c:v>
                </c:pt>
                <c:pt idx="14191" formatCode="General">
                  <c:v>0.29229100000000002</c:v>
                </c:pt>
                <c:pt idx="14192" formatCode="General">
                  <c:v>0.29231200000000035</c:v>
                </c:pt>
                <c:pt idx="14193" formatCode="General">
                  <c:v>0.29233300000000001</c:v>
                </c:pt>
                <c:pt idx="14194" formatCode="General">
                  <c:v>0.29235300000000025</c:v>
                </c:pt>
                <c:pt idx="14195" formatCode="General">
                  <c:v>0.29237400000000036</c:v>
                </c:pt>
                <c:pt idx="14196" formatCode="General">
                  <c:v>0.29239400000000026</c:v>
                </c:pt>
                <c:pt idx="14197" formatCode="General">
                  <c:v>0.29241500000000026</c:v>
                </c:pt>
                <c:pt idx="14198" formatCode="General">
                  <c:v>0.292435</c:v>
                </c:pt>
                <c:pt idx="14199" formatCode="General">
                  <c:v>0.29245700000000002</c:v>
                </c:pt>
                <c:pt idx="14200" formatCode="General">
                  <c:v>0.29247700000000032</c:v>
                </c:pt>
                <c:pt idx="14201" formatCode="General">
                  <c:v>0.2924980000000002</c:v>
                </c:pt>
                <c:pt idx="14202" formatCode="General">
                  <c:v>0.29251800000000022</c:v>
                </c:pt>
                <c:pt idx="14203" formatCode="General">
                  <c:v>0.29253800000000002</c:v>
                </c:pt>
                <c:pt idx="14204" formatCode="General">
                  <c:v>0.29255900000000001</c:v>
                </c:pt>
                <c:pt idx="14205" formatCode="General">
                  <c:v>0.29258000000000023</c:v>
                </c:pt>
                <c:pt idx="14206" formatCode="General">
                  <c:v>0.29260000000000008</c:v>
                </c:pt>
                <c:pt idx="14207" formatCode="General">
                  <c:v>0.29262100000000002</c:v>
                </c:pt>
                <c:pt idx="14208" formatCode="General">
                  <c:v>0.29264200000000001</c:v>
                </c:pt>
                <c:pt idx="14209" formatCode="General">
                  <c:v>0.2926620000000002</c:v>
                </c:pt>
                <c:pt idx="14210" formatCode="General">
                  <c:v>0.29268300000000008</c:v>
                </c:pt>
                <c:pt idx="14211" formatCode="General">
                  <c:v>0.2927030000000001</c:v>
                </c:pt>
                <c:pt idx="14212" formatCode="General">
                  <c:v>0.29272400000000021</c:v>
                </c:pt>
                <c:pt idx="14213" formatCode="General">
                  <c:v>0.292744</c:v>
                </c:pt>
                <c:pt idx="14214" formatCode="General">
                  <c:v>0.292765</c:v>
                </c:pt>
                <c:pt idx="14215" formatCode="General">
                  <c:v>0.29278600000000027</c:v>
                </c:pt>
                <c:pt idx="14216" formatCode="General">
                  <c:v>0.29280600000000023</c:v>
                </c:pt>
                <c:pt idx="14217" formatCode="General">
                  <c:v>0.29282700000000023</c:v>
                </c:pt>
                <c:pt idx="14218" formatCode="General">
                  <c:v>0.29284700000000002</c:v>
                </c:pt>
                <c:pt idx="14219" formatCode="General">
                  <c:v>0.29286800000000035</c:v>
                </c:pt>
                <c:pt idx="14220" formatCode="General">
                  <c:v>0.29288800000000037</c:v>
                </c:pt>
                <c:pt idx="14221" formatCode="General">
                  <c:v>0.29291000000000023</c:v>
                </c:pt>
                <c:pt idx="14222" formatCode="General">
                  <c:v>0.29293000000000002</c:v>
                </c:pt>
                <c:pt idx="14223" formatCode="General">
                  <c:v>0.29295100000000002</c:v>
                </c:pt>
                <c:pt idx="14224" formatCode="General">
                  <c:v>0.29297100000000026</c:v>
                </c:pt>
                <c:pt idx="14225" formatCode="General">
                  <c:v>0.2929920000000002</c:v>
                </c:pt>
                <c:pt idx="14226" formatCode="General">
                  <c:v>0.29301200000000027</c:v>
                </c:pt>
                <c:pt idx="14227" formatCode="General">
                  <c:v>0.2930330000000001</c:v>
                </c:pt>
                <c:pt idx="14228" formatCode="General">
                  <c:v>0.29305300000000001</c:v>
                </c:pt>
                <c:pt idx="14229" formatCode="General">
                  <c:v>0.29307400000000022</c:v>
                </c:pt>
                <c:pt idx="14230" formatCode="General">
                  <c:v>0.29309500000000011</c:v>
                </c:pt>
                <c:pt idx="14231" formatCode="General">
                  <c:v>0.29311500000000001</c:v>
                </c:pt>
                <c:pt idx="14232" formatCode="General">
                  <c:v>0.29313600000000001</c:v>
                </c:pt>
                <c:pt idx="14233" formatCode="General">
                  <c:v>0.29315600000000008</c:v>
                </c:pt>
                <c:pt idx="14234" formatCode="General">
                  <c:v>0.29317700000000002</c:v>
                </c:pt>
                <c:pt idx="14235" formatCode="General">
                  <c:v>0.29319800000000001</c:v>
                </c:pt>
                <c:pt idx="14236" formatCode="General">
                  <c:v>0.29321900000000001</c:v>
                </c:pt>
                <c:pt idx="14237" formatCode="General">
                  <c:v>0.29323900000000003</c:v>
                </c:pt>
                <c:pt idx="14238" formatCode="General">
                  <c:v>0.29326000000000002</c:v>
                </c:pt>
                <c:pt idx="14239" formatCode="General">
                  <c:v>0.29328000000000026</c:v>
                </c:pt>
                <c:pt idx="14240" formatCode="General">
                  <c:v>0.29330100000000026</c:v>
                </c:pt>
                <c:pt idx="14241" formatCode="General">
                  <c:v>0.29332100000000022</c:v>
                </c:pt>
                <c:pt idx="14242" formatCode="General">
                  <c:v>0.29334200000000027</c:v>
                </c:pt>
                <c:pt idx="14243" formatCode="General">
                  <c:v>0.29336200000000023</c:v>
                </c:pt>
                <c:pt idx="14244" formatCode="General">
                  <c:v>0.29338300000000023</c:v>
                </c:pt>
                <c:pt idx="14245" formatCode="General">
                  <c:v>0.29340400000000022</c:v>
                </c:pt>
                <c:pt idx="14246" formatCode="General">
                  <c:v>0.29342400000000035</c:v>
                </c:pt>
                <c:pt idx="14247" formatCode="General">
                  <c:v>0.29344500000000001</c:v>
                </c:pt>
                <c:pt idx="14248" formatCode="General">
                  <c:v>0.29346500000000025</c:v>
                </c:pt>
                <c:pt idx="14249" formatCode="General">
                  <c:v>0.29348600000000036</c:v>
                </c:pt>
                <c:pt idx="14250" formatCode="General">
                  <c:v>0.29350700000000002</c:v>
                </c:pt>
                <c:pt idx="14251" formatCode="General">
                  <c:v>0.29352800000000023</c:v>
                </c:pt>
                <c:pt idx="14252" formatCode="General">
                  <c:v>0.2935480000000002</c:v>
                </c:pt>
                <c:pt idx="14253" formatCode="General">
                  <c:v>0.29356900000000002</c:v>
                </c:pt>
                <c:pt idx="14254" formatCode="General">
                  <c:v>0.29358900000000032</c:v>
                </c:pt>
                <c:pt idx="14255" formatCode="General">
                  <c:v>0.29360900000000001</c:v>
                </c:pt>
                <c:pt idx="14256" formatCode="General">
                  <c:v>0.29363</c:v>
                </c:pt>
                <c:pt idx="14257" formatCode="General">
                  <c:v>0.293651</c:v>
                </c:pt>
                <c:pt idx="14258" formatCode="General">
                  <c:v>0.29367100000000002</c:v>
                </c:pt>
                <c:pt idx="14259" formatCode="General">
                  <c:v>0.29369200000000001</c:v>
                </c:pt>
                <c:pt idx="14260" formatCode="General">
                  <c:v>0.293713</c:v>
                </c:pt>
                <c:pt idx="14261" formatCode="General">
                  <c:v>0.29373300000000002</c:v>
                </c:pt>
                <c:pt idx="14262" formatCode="General">
                  <c:v>0.29375400000000002</c:v>
                </c:pt>
                <c:pt idx="14263" formatCode="General">
                  <c:v>0.2937740000000002</c:v>
                </c:pt>
                <c:pt idx="14264" formatCode="General">
                  <c:v>0.29379500000000003</c:v>
                </c:pt>
                <c:pt idx="14265" formatCode="General">
                  <c:v>0.29381500000000033</c:v>
                </c:pt>
                <c:pt idx="14266" formatCode="General">
                  <c:v>0.29383700000000001</c:v>
                </c:pt>
                <c:pt idx="14267" formatCode="General">
                  <c:v>0.29385700000000026</c:v>
                </c:pt>
                <c:pt idx="14268" formatCode="General">
                  <c:v>0.29387700000000022</c:v>
                </c:pt>
                <c:pt idx="14269" formatCode="General">
                  <c:v>0.29389800000000027</c:v>
                </c:pt>
                <c:pt idx="14270" formatCode="General">
                  <c:v>0.29391800000000023</c:v>
                </c:pt>
                <c:pt idx="14271" formatCode="General">
                  <c:v>0.29393900000000001</c:v>
                </c:pt>
                <c:pt idx="14272" formatCode="General">
                  <c:v>0.29395900000000008</c:v>
                </c:pt>
                <c:pt idx="14273" formatCode="General">
                  <c:v>0.29398100000000033</c:v>
                </c:pt>
                <c:pt idx="14274" formatCode="General">
                  <c:v>0.29400100000000001</c:v>
                </c:pt>
                <c:pt idx="14275" formatCode="General">
                  <c:v>0.29402200000000023</c:v>
                </c:pt>
                <c:pt idx="14276" formatCode="General">
                  <c:v>0.29404200000000008</c:v>
                </c:pt>
                <c:pt idx="14277" formatCode="General">
                  <c:v>0.29406300000000002</c:v>
                </c:pt>
                <c:pt idx="14278" formatCode="General">
                  <c:v>0.29408300000000026</c:v>
                </c:pt>
                <c:pt idx="14279" formatCode="General">
                  <c:v>0.2941040000000002</c:v>
                </c:pt>
                <c:pt idx="14280" formatCode="General">
                  <c:v>0.29412400000000022</c:v>
                </c:pt>
                <c:pt idx="14281" formatCode="General">
                  <c:v>0.2941450000000001</c:v>
                </c:pt>
                <c:pt idx="14282" formatCode="General">
                  <c:v>0.29416600000000021</c:v>
                </c:pt>
                <c:pt idx="14283" formatCode="General">
                  <c:v>0.29418600000000023</c:v>
                </c:pt>
                <c:pt idx="14284" formatCode="General">
                  <c:v>0.294207</c:v>
                </c:pt>
                <c:pt idx="14285" formatCode="General">
                  <c:v>0.29422700000000002</c:v>
                </c:pt>
                <c:pt idx="14286" formatCode="General">
                  <c:v>0.29424800000000001</c:v>
                </c:pt>
                <c:pt idx="14287" formatCode="General">
                  <c:v>0.2942680000000002</c:v>
                </c:pt>
                <c:pt idx="14288" formatCode="General">
                  <c:v>0.29428900000000002</c:v>
                </c:pt>
                <c:pt idx="14289" formatCode="General">
                  <c:v>0.29431000000000035</c:v>
                </c:pt>
                <c:pt idx="14290" formatCode="General">
                  <c:v>0.29433100000000001</c:v>
                </c:pt>
                <c:pt idx="14291" formatCode="General">
                  <c:v>0.29435100000000008</c:v>
                </c:pt>
                <c:pt idx="14292" formatCode="General">
                  <c:v>0.29437200000000036</c:v>
                </c:pt>
                <c:pt idx="14293" formatCode="General">
                  <c:v>0.29439200000000026</c:v>
                </c:pt>
                <c:pt idx="14294" formatCode="General">
                  <c:v>0.29441300000000026</c:v>
                </c:pt>
                <c:pt idx="14295" formatCode="General">
                  <c:v>0.29443400000000008</c:v>
                </c:pt>
                <c:pt idx="14296" formatCode="General">
                  <c:v>0.29445400000000027</c:v>
                </c:pt>
                <c:pt idx="14297" formatCode="General">
                  <c:v>0.29447500000000032</c:v>
                </c:pt>
                <c:pt idx="14298" formatCode="General">
                  <c:v>0.29449500000000001</c:v>
                </c:pt>
                <c:pt idx="14299" formatCode="General">
                  <c:v>0.29451600000000022</c:v>
                </c:pt>
                <c:pt idx="14300" formatCode="General">
                  <c:v>0.29453600000000002</c:v>
                </c:pt>
                <c:pt idx="14301" formatCode="General">
                  <c:v>0.29455700000000001</c:v>
                </c:pt>
                <c:pt idx="14302" formatCode="General">
                  <c:v>0.29457700000000026</c:v>
                </c:pt>
                <c:pt idx="14303" formatCode="General">
                  <c:v>0.294599</c:v>
                </c:pt>
                <c:pt idx="14304" formatCode="General">
                  <c:v>0.29461900000000002</c:v>
                </c:pt>
                <c:pt idx="14305" formatCode="General">
                  <c:v>0.29464000000000001</c:v>
                </c:pt>
                <c:pt idx="14306" formatCode="General">
                  <c:v>0.2946600000000002</c:v>
                </c:pt>
                <c:pt idx="14307" formatCode="General">
                  <c:v>0.29468100000000008</c:v>
                </c:pt>
                <c:pt idx="14308" formatCode="General">
                  <c:v>0.2947010000000001</c:v>
                </c:pt>
                <c:pt idx="14309" formatCode="General">
                  <c:v>0.29472200000000021</c:v>
                </c:pt>
                <c:pt idx="14310" formatCode="General">
                  <c:v>0.294742</c:v>
                </c:pt>
                <c:pt idx="14311" formatCode="General">
                  <c:v>0.294763</c:v>
                </c:pt>
                <c:pt idx="14312" formatCode="General">
                  <c:v>0.29478400000000027</c:v>
                </c:pt>
                <c:pt idx="14313" formatCode="General">
                  <c:v>0.29480400000000023</c:v>
                </c:pt>
                <c:pt idx="14314" formatCode="General">
                  <c:v>0.29482500000000023</c:v>
                </c:pt>
                <c:pt idx="14315" formatCode="General">
                  <c:v>0.29484500000000002</c:v>
                </c:pt>
                <c:pt idx="14316" formatCode="General">
                  <c:v>0.29486600000000035</c:v>
                </c:pt>
                <c:pt idx="14317" formatCode="General">
                  <c:v>0.29488600000000037</c:v>
                </c:pt>
                <c:pt idx="14318" formatCode="General">
                  <c:v>0.29490800000000023</c:v>
                </c:pt>
                <c:pt idx="14319" formatCode="General">
                  <c:v>0.29492800000000036</c:v>
                </c:pt>
                <c:pt idx="14320" formatCode="General">
                  <c:v>0.29494900000000002</c:v>
                </c:pt>
                <c:pt idx="14321" formatCode="General">
                  <c:v>0.29496900000000026</c:v>
                </c:pt>
                <c:pt idx="14322" formatCode="General">
                  <c:v>0.29498900000000022</c:v>
                </c:pt>
                <c:pt idx="14323" formatCode="General">
                  <c:v>0.29501000000000027</c:v>
                </c:pt>
                <c:pt idx="14324" formatCode="General">
                  <c:v>0.2950310000000001</c:v>
                </c:pt>
                <c:pt idx="14325" formatCode="General">
                  <c:v>0.2950520000000002</c:v>
                </c:pt>
                <c:pt idx="14326" formatCode="General">
                  <c:v>0.29507200000000022</c:v>
                </c:pt>
                <c:pt idx="14327" formatCode="General">
                  <c:v>0.29509300000000011</c:v>
                </c:pt>
                <c:pt idx="14328" formatCode="General">
                  <c:v>0.29511300000000001</c:v>
                </c:pt>
                <c:pt idx="14329" formatCode="General">
                  <c:v>0.29513400000000001</c:v>
                </c:pt>
                <c:pt idx="14330" formatCode="General">
                  <c:v>0.29515400000000008</c:v>
                </c:pt>
                <c:pt idx="14331" formatCode="General">
                  <c:v>0.29517500000000002</c:v>
                </c:pt>
                <c:pt idx="14332" formatCode="General">
                  <c:v>0.2951950000000001</c:v>
                </c:pt>
                <c:pt idx="14333" formatCode="General">
                  <c:v>0.29521700000000001</c:v>
                </c:pt>
                <c:pt idx="14334" formatCode="General">
                  <c:v>0.29523700000000003</c:v>
                </c:pt>
                <c:pt idx="14335" formatCode="General">
                  <c:v>0.2952570000000001</c:v>
                </c:pt>
                <c:pt idx="14336" formatCode="General">
                  <c:v>0.29527800000000021</c:v>
                </c:pt>
                <c:pt idx="14337" formatCode="General">
                  <c:v>0.295298</c:v>
                </c:pt>
                <c:pt idx="14338" formatCode="General">
                  <c:v>0.29531900000000022</c:v>
                </c:pt>
                <c:pt idx="14339" formatCode="General">
                  <c:v>0.29533900000000002</c:v>
                </c:pt>
                <c:pt idx="14340" formatCode="General">
                  <c:v>0.29536100000000026</c:v>
                </c:pt>
                <c:pt idx="14341" formatCode="General">
                  <c:v>0.29538100000000023</c:v>
                </c:pt>
                <c:pt idx="14342" formatCode="General">
                  <c:v>0.29540200000000022</c:v>
                </c:pt>
                <c:pt idx="14343" formatCode="General">
                  <c:v>0.29542200000000035</c:v>
                </c:pt>
                <c:pt idx="14344" formatCode="General">
                  <c:v>0.29544300000000001</c:v>
                </c:pt>
                <c:pt idx="14345" formatCode="General">
                  <c:v>0.29546300000000025</c:v>
                </c:pt>
                <c:pt idx="14346" formatCode="General">
                  <c:v>0.29548400000000036</c:v>
                </c:pt>
                <c:pt idx="14347" formatCode="General">
                  <c:v>0.29550500000000002</c:v>
                </c:pt>
                <c:pt idx="14348" formatCode="General">
                  <c:v>0.29552500000000026</c:v>
                </c:pt>
                <c:pt idx="14349" formatCode="General">
                  <c:v>0.2955460000000002</c:v>
                </c:pt>
                <c:pt idx="14350" formatCode="General">
                  <c:v>0.29556600000000022</c:v>
                </c:pt>
                <c:pt idx="14351" formatCode="General">
                  <c:v>0.29558700000000032</c:v>
                </c:pt>
                <c:pt idx="14352" formatCode="General">
                  <c:v>0.29560700000000001</c:v>
                </c:pt>
                <c:pt idx="14353" formatCode="General">
                  <c:v>0.29562800000000022</c:v>
                </c:pt>
                <c:pt idx="14354" formatCode="General">
                  <c:v>0.29564800000000002</c:v>
                </c:pt>
                <c:pt idx="14355" formatCode="General">
                  <c:v>0.29566900000000002</c:v>
                </c:pt>
                <c:pt idx="14356" formatCode="General">
                  <c:v>0.29569000000000001</c:v>
                </c:pt>
                <c:pt idx="14357" formatCode="General">
                  <c:v>0.295711</c:v>
                </c:pt>
                <c:pt idx="14358" formatCode="General">
                  <c:v>0.29573100000000002</c:v>
                </c:pt>
                <c:pt idx="14359" formatCode="General">
                  <c:v>0.29575200000000001</c:v>
                </c:pt>
                <c:pt idx="14360" formatCode="General">
                  <c:v>0.2957720000000002</c:v>
                </c:pt>
                <c:pt idx="14361" formatCode="General">
                  <c:v>0.29579300000000003</c:v>
                </c:pt>
                <c:pt idx="14362" formatCode="General">
                  <c:v>0.29581400000000035</c:v>
                </c:pt>
                <c:pt idx="14363" formatCode="General">
                  <c:v>0.29583400000000026</c:v>
                </c:pt>
                <c:pt idx="14364" formatCode="General">
                  <c:v>0.29585500000000026</c:v>
                </c:pt>
                <c:pt idx="14365" formatCode="General">
                  <c:v>0.29587500000000022</c:v>
                </c:pt>
                <c:pt idx="14366" formatCode="General">
                  <c:v>0.29589600000000027</c:v>
                </c:pt>
                <c:pt idx="14367" formatCode="General">
                  <c:v>0.29591600000000023</c:v>
                </c:pt>
                <c:pt idx="14368" formatCode="General">
                  <c:v>0.29593700000000001</c:v>
                </c:pt>
                <c:pt idx="14369" formatCode="General">
                  <c:v>0.29595800000000022</c:v>
                </c:pt>
                <c:pt idx="14370" formatCode="General">
                  <c:v>0.29597800000000035</c:v>
                </c:pt>
                <c:pt idx="14371" formatCode="General">
                  <c:v>0.29599900000000001</c:v>
                </c:pt>
                <c:pt idx="14372" formatCode="General">
                  <c:v>0.29602000000000023</c:v>
                </c:pt>
                <c:pt idx="14373" formatCode="General">
                  <c:v>0.29604000000000008</c:v>
                </c:pt>
                <c:pt idx="14374" formatCode="General">
                  <c:v>0.29606100000000002</c:v>
                </c:pt>
                <c:pt idx="14375" formatCode="General">
                  <c:v>0.29608100000000026</c:v>
                </c:pt>
                <c:pt idx="14376" formatCode="General">
                  <c:v>0.296101</c:v>
                </c:pt>
                <c:pt idx="14377" formatCode="General">
                  <c:v>0.29612200000000022</c:v>
                </c:pt>
                <c:pt idx="14378" formatCode="General">
                  <c:v>0.2961430000000001</c:v>
                </c:pt>
                <c:pt idx="14379" formatCode="General">
                  <c:v>0.2961640000000002</c:v>
                </c:pt>
                <c:pt idx="14380" formatCode="General">
                  <c:v>0.29618400000000022</c:v>
                </c:pt>
                <c:pt idx="14381" formatCode="General">
                  <c:v>0.296205</c:v>
                </c:pt>
                <c:pt idx="14382" formatCode="General">
                  <c:v>0.29622500000000002</c:v>
                </c:pt>
                <c:pt idx="14383" formatCode="General">
                  <c:v>0.29624600000000001</c:v>
                </c:pt>
                <c:pt idx="14384" formatCode="General">
                  <c:v>0.29626600000000008</c:v>
                </c:pt>
                <c:pt idx="14385" formatCode="General">
                  <c:v>0.29628800000000022</c:v>
                </c:pt>
                <c:pt idx="14386" formatCode="General">
                  <c:v>0.29630800000000035</c:v>
                </c:pt>
                <c:pt idx="14387" formatCode="General">
                  <c:v>0.29632900000000023</c:v>
                </c:pt>
                <c:pt idx="14388" formatCode="General">
                  <c:v>0.29634900000000008</c:v>
                </c:pt>
                <c:pt idx="14389" formatCode="General">
                  <c:v>0.29636900000000033</c:v>
                </c:pt>
                <c:pt idx="14390" formatCode="General">
                  <c:v>0.29639000000000032</c:v>
                </c:pt>
                <c:pt idx="14391" formatCode="General">
                  <c:v>0.29641100000000026</c:v>
                </c:pt>
                <c:pt idx="14392" formatCode="General">
                  <c:v>0.29643200000000008</c:v>
                </c:pt>
                <c:pt idx="14393" formatCode="General">
                  <c:v>0.29645200000000027</c:v>
                </c:pt>
                <c:pt idx="14394" formatCode="General">
                  <c:v>0.29647300000000032</c:v>
                </c:pt>
                <c:pt idx="14395" formatCode="General">
                  <c:v>0.29649300000000001</c:v>
                </c:pt>
                <c:pt idx="14396" formatCode="General">
                  <c:v>0.29651400000000022</c:v>
                </c:pt>
                <c:pt idx="14397" formatCode="General">
                  <c:v>0.29653400000000002</c:v>
                </c:pt>
                <c:pt idx="14398" formatCode="General">
                  <c:v>0.29655500000000001</c:v>
                </c:pt>
                <c:pt idx="14399" formatCode="General">
                  <c:v>0.29657600000000023</c:v>
                </c:pt>
                <c:pt idx="14400" formatCode="General">
                  <c:v>0.29659600000000008</c:v>
                </c:pt>
                <c:pt idx="14401" formatCode="General">
                  <c:v>0.29661700000000002</c:v>
                </c:pt>
                <c:pt idx="14402" formatCode="General">
                  <c:v>0.29663700000000004</c:v>
                </c:pt>
                <c:pt idx="14403" formatCode="General">
                  <c:v>0.2966580000000002</c:v>
                </c:pt>
                <c:pt idx="14404" formatCode="General">
                  <c:v>0.29667800000000022</c:v>
                </c:pt>
                <c:pt idx="14405" formatCode="General">
                  <c:v>0.2966990000000001</c:v>
                </c:pt>
                <c:pt idx="14406" formatCode="General">
                  <c:v>0.29671900000000001</c:v>
                </c:pt>
                <c:pt idx="14407" formatCode="General">
                  <c:v>0.29674100000000003</c:v>
                </c:pt>
                <c:pt idx="14408" formatCode="General">
                  <c:v>0.296761</c:v>
                </c:pt>
                <c:pt idx="14409" formatCode="General">
                  <c:v>0.29678200000000027</c:v>
                </c:pt>
                <c:pt idx="14410" formatCode="General">
                  <c:v>0.29680200000000023</c:v>
                </c:pt>
                <c:pt idx="14411" formatCode="General">
                  <c:v>0.29682300000000023</c:v>
                </c:pt>
                <c:pt idx="14412" formatCode="General">
                  <c:v>0.29684300000000002</c:v>
                </c:pt>
                <c:pt idx="14413" formatCode="General">
                  <c:v>0.29686400000000035</c:v>
                </c:pt>
                <c:pt idx="14414" formatCode="General">
                  <c:v>0.29688500000000023</c:v>
                </c:pt>
                <c:pt idx="14415" formatCode="General">
                  <c:v>0.29690500000000025</c:v>
                </c:pt>
                <c:pt idx="14416" formatCode="General">
                  <c:v>0.29692600000000036</c:v>
                </c:pt>
                <c:pt idx="14417" formatCode="General">
                  <c:v>0.29694600000000027</c:v>
                </c:pt>
                <c:pt idx="14418" formatCode="General">
                  <c:v>0.29696700000000026</c:v>
                </c:pt>
                <c:pt idx="14419" formatCode="General">
                  <c:v>0.29698700000000022</c:v>
                </c:pt>
                <c:pt idx="14420" formatCode="General">
                  <c:v>0.29700800000000027</c:v>
                </c:pt>
                <c:pt idx="14421" formatCode="General">
                  <c:v>0.29702900000000032</c:v>
                </c:pt>
                <c:pt idx="14422" formatCode="General">
                  <c:v>0.29704900000000001</c:v>
                </c:pt>
                <c:pt idx="14423" formatCode="General">
                  <c:v>0.29707000000000022</c:v>
                </c:pt>
                <c:pt idx="14424" formatCode="General">
                  <c:v>0.2970910000000001</c:v>
                </c:pt>
                <c:pt idx="14425" formatCode="General">
                  <c:v>0.29711100000000001</c:v>
                </c:pt>
                <c:pt idx="14426" formatCode="General">
                  <c:v>0.29713200000000001</c:v>
                </c:pt>
                <c:pt idx="14427" formatCode="General">
                  <c:v>0.29715200000000008</c:v>
                </c:pt>
                <c:pt idx="14428" formatCode="General">
                  <c:v>0.29717300000000002</c:v>
                </c:pt>
                <c:pt idx="14429" formatCode="General">
                  <c:v>0.29719300000000004</c:v>
                </c:pt>
                <c:pt idx="14430" formatCode="General">
                  <c:v>0.2972140000000002</c:v>
                </c:pt>
                <c:pt idx="14431" formatCode="General">
                  <c:v>0.29723500000000003</c:v>
                </c:pt>
                <c:pt idx="14432" formatCode="General">
                  <c:v>0.2972550000000001</c:v>
                </c:pt>
                <c:pt idx="14433" formatCode="General">
                  <c:v>0.29727600000000021</c:v>
                </c:pt>
                <c:pt idx="14434" formatCode="General">
                  <c:v>0.297296</c:v>
                </c:pt>
                <c:pt idx="14435" formatCode="General">
                  <c:v>0.29731700000000022</c:v>
                </c:pt>
                <c:pt idx="14436" formatCode="General">
                  <c:v>0.29733800000000027</c:v>
                </c:pt>
                <c:pt idx="14437" formatCode="General">
                  <c:v>0.29735800000000023</c:v>
                </c:pt>
                <c:pt idx="14438" formatCode="General">
                  <c:v>0.29737900000000023</c:v>
                </c:pt>
                <c:pt idx="14439" formatCode="General">
                  <c:v>0.29740000000000022</c:v>
                </c:pt>
                <c:pt idx="14440" formatCode="General">
                  <c:v>0.29742000000000035</c:v>
                </c:pt>
                <c:pt idx="14441" formatCode="General">
                  <c:v>0.29744100000000001</c:v>
                </c:pt>
                <c:pt idx="14442" formatCode="General">
                  <c:v>0.29746100000000025</c:v>
                </c:pt>
                <c:pt idx="14443" formatCode="General">
                  <c:v>0.29748200000000036</c:v>
                </c:pt>
                <c:pt idx="14444" formatCode="General">
                  <c:v>0.29750200000000027</c:v>
                </c:pt>
                <c:pt idx="14445" formatCode="General">
                  <c:v>0.29752300000000026</c:v>
                </c:pt>
                <c:pt idx="14446" formatCode="General">
                  <c:v>0.2975440000000002</c:v>
                </c:pt>
                <c:pt idx="14447" formatCode="General">
                  <c:v>0.29756400000000022</c:v>
                </c:pt>
                <c:pt idx="14448" formatCode="General">
                  <c:v>0.29758500000000032</c:v>
                </c:pt>
                <c:pt idx="14449" formatCode="General">
                  <c:v>0.29760500000000001</c:v>
                </c:pt>
                <c:pt idx="14450" formatCode="General">
                  <c:v>0.29762600000000022</c:v>
                </c:pt>
                <c:pt idx="14451" formatCode="General">
                  <c:v>0.29764600000000002</c:v>
                </c:pt>
                <c:pt idx="14452" formatCode="General">
                  <c:v>0.29766800000000027</c:v>
                </c:pt>
                <c:pt idx="14453" formatCode="General">
                  <c:v>0.29768800000000023</c:v>
                </c:pt>
                <c:pt idx="14454" formatCode="General">
                  <c:v>0.297709</c:v>
                </c:pt>
                <c:pt idx="14455" formatCode="General">
                  <c:v>0.29772900000000002</c:v>
                </c:pt>
                <c:pt idx="14456" formatCode="General">
                  <c:v>0.2977490000000001</c:v>
                </c:pt>
                <c:pt idx="14457" formatCode="General">
                  <c:v>0.2977700000000002</c:v>
                </c:pt>
                <c:pt idx="14458" formatCode="General">
                  <c:v>0.29779</c:v>
                </c:pt>
                <c:pt idx="14459" formatCode="General">
                  <c:v>0.29781200000000035</c:v>
                </c:pt>
                <c:pt idx="14460" formatCode="General">
                  <c:v>0.29783200000000026</c:v>
                </c:pt>
                <c:pt idx="14461" formatCode="General">
                  <c:v>0.29785300000000026</c:v>
                </c:pt>
                <c:pt idx="14462" formatCode="General">
                  <c:v>0.29787300000000022</c:v>
                </c:pt>
                <c:pt idx="14463" formatCode="General">
                  <c:v>0.29789400000000027</c:v>
                </c:pt>
                <c:pt idx="14464" formatCode="General">
                  <c:v>0.29791400000000023</c:v>
                </c:pt>
                <c:pt idx="14465" formatCode="General">
                  <c:v>0.29793500000000001</c:v>
                </c:pt>
                <c:pt idx="14466" formatCode="General">
                  <c:v>0.29795600000000022</c:v>
                </c:pt>
                <c:pt idx="14467" formatCode="General">
                  <c:v>0.29797600000000035</c:v>
                </c:pt>
                <c:pt idx="14468" formatCode="General">
                  <c:v>0.29799700000000001</c:v>
                </c:pt>
                <c:pt idx="14469" formatCode="General">
                  <c:v>0.29801700000000025</c:v>
                </c:pt>
                <c:pt idx="14470" formatCode="General">
                  <c:v>0.29803800000000008</c:v>
                </c:pt>
                <c:pt idx="14471" formatCode="General">
                  <c:v>0.29805800000000027</c:v>
                </c:pt>
                <c:pt idx="14472" formatCode="General">
                  <c:v>0.29807900000000026</c:v>
                </c:pt>
                <c:pt idx="14473" formatCode="General">
                  <c:v>0.2981000000000002</c:v>
                </c:pt>
                <c:pt idx="14474" formatCode="General">
                  <c:v>0.29812000000000022</c:v>
                </c:pt>
                <c:pt idx="14475" formatCode="General">
                  <c:v>0.2981410000000001</c:v>
                </c:pt>
                <c:pt idx="14476" formatCode="General">
                  <c:v>0.2981620000000002</c:v>
                </c:pt>
                <c:pt idx="14477" formatCode="General">
                  <c:v>0.29818200000000022</c:v>
                </c:pt>
                <c:pt idx="14478" formatCode="General">
                  <c:v>0.298203</c:v>
                </c:pt>
                <c:pt idx="14479" formatCode="General">
                  <c:v>0.29822300000000002</c:v>
                </c:pt>
                <c:pt idx="14480" formatCode="General">
                  <c:v>0.29824400000000001</c:v>
                </c:pt>
                <c:pt idx="14481" formatCode="General">
                  <c:v>0.298265</c:v>
                </c:pt>
                <c:pt idx="14482" formatCode="General">
                  <c:v>0.29828600000000022</c:v>
                </c:pt>
                <c:pt idx="14483" formatCode="General">
                  <c:v>0.29830600000000035</c:v>
                </c:pt>
                <c:pt idx="14484" formatCode="General">
                  <c:v>0.29832600000000037</c:v>
                </c:pt>
                <c:pt idx="14485" formatCode="General">
                  <c:v>0.29834700000000008</c:v>
                </c:pt>
                <c:pt idx="14486" formatCode="General">
                  <c:v>0.29836700000000033</c:v>
                </c:pt>
                <c:pt idx="14487" formatCode="General">
                  <c:v>0.29838800000000043</c:v>
                </c:pt>
                <c:pt idx="14488" formatCode="General">
                  <c:v>0.29840900000000026</c:v>
                </c:pt>
                <c:pt idx="14489" formatCode="General">
                  <c:v>0.29842900000000022</c:v>
                </c:pt>
                <c:pt idx="14490" formatCode="General">
                  <c:v>0.29845000000000027</c:v>
                </c:pt>
                <c:pt idx="14491" formatCode="General">
                  <c:v>0.29847100000000032</c:v>
                </c:pt>
                <c:pt idx="14492" formatCode="General">
                  <c:v>0.29849100000000001</c:v>
                </c:pt>
                <c:pt idx="14493" formatCode="General">
                  <c:v>0.29851200000000022</c:v>
                </c:pt>
                <c:pt idx="14494" formatCode="General">
                  <c:v>0.29853200000000002</c:v>
                </c:pt>
                <c:pt idx="14495" formatCode="General">
                  <c:v>0.29855300000000001</c:v>
                </c:pt>
                <c:pt idx="14496" formatCode="General">
                  <c:v>0.29857300000000025</c:v>
                </c:pt>
                <c:pt idx="14497" formatCode="General">
                  <c:v>0.29859400000000008</c:v>
                </c:pt>
                <c:pt idx="14498" formatCode="General">
                  <c:v>0.29861500000000002</c:v>
                </c:pt>
                <c:pt idx="14499" formatCode="General">
                  <c:v>0.29863500000000004</c:v>
                </c:pt>
                <c:pt idx="14500" formatCode="General">
                  <c:v>0.2986560000000002</c:v>
                </c:pt>
                <c:pt idx="14501" formatCode="General">
                  <c:v>0.29867600000000022</c:v>
                </c:pt>
                <c:pt idx="14502" formatCode="General">
                  <c:v>0.2986970000000001</c:v>
                </c:pt>
                <c:pt idx="14503" formatCode="General">
                  <c:v>0.29871700000000001</c:v>
                </c:pt>
                <c:pt idx="14504" formatCode="General">
                  <c:v>0.298738</c:v>
                </c:pt>
                <c:pt idx="14505" formatCode="General">
                  <c:v>0.298759</c:v>
                </c:pt>
                <c:pt idx="14506" formatCode="General">
                  <c:v>0.29878000000000027</c:v>
                </c:pt>
                <c:pt idx="14507" formatCode="General">
                  <c:v>0.29880000000000023</c:v>
                </c:pt>
                <c:pt idx="14508" formatCode="General">
                  <c:v>0.29882100000000023</c:v>
                </c:pt>
                <c:pt idx="14509" formatCode="General">
                  <c:v>0.29884100000000002</c:v>
                </c:pt>
                <c:pt idx="14510" formatCode="General">
                  <c:v>0.29886200000000035</c:v>
                </c:pt>
                <c:pt idx="14511" formatCode="General">
                  <c:v>0.29888200000000037</c:v>
                </c:pt>
                <c:pt idx="14512" formatCode="General">
                  <c:v>0.29890300000000025</c:v>
                </c:pt>
                <c:pt idx="14513" formatCode="General">
                  <c:v>0.29892400000000036</c:v>
                </c:pt>
                <c:pt idx="14514" formatCode="General">
                  <c:v>0.29894400000000027</c:v>
                </c:pt>
                <c:pt idx="14515" formatCode="General">
                  <c:v>0.29896500000000026</c:v>
                </c:pt>
                <c:pt idx="14516" formatCode="General">
                  <c:v>0.29898500000000022</c:v>
                </c:pt>
                <c:pt idx="14517" formatCode="General">
                  <c:v>0.29900600000000027</c:v>
                </c:pt>
                <c:pt idx="14518" formatCode="General">
                  <c:v>0.29902600000000035</c:v>
                </c:pt>
                <c:pt idx="14519" formatCode="General">
                  <c:v>0.29904700000000001</c:v>
                </c:pt>
                <c:pt idx="14520" formatCode="General">
                  <c:v>0.29906800000000022</c:v>
                </c:pt>
                <c:pt idx="14521" formatCode="General">
                  <c:v>0.29908900000000033</c:v>
                </c:pt>
                <c:pt idx="14522" formatCode="General">
                  <c:v>0.29910900000000001</c:v>
                </c:pt>
                <c:pt idx="14523" formatCode="General">
                  <c:v>0.29912900000000026</c:v>
                </c:pt>
                <c:pt idx="14524" formatCode="General">
                  <c:v>0.29915000000000008</c:v>
                </c:pt>
                <c:pt idx="14525" formatCode="General">
                  <c:v>0.29917000000000027</c:v>
                </c:pt>
                <c:pt idx="14526" formatCode="General">
                  <c:v>0.29919200000000001</c:v>
                </c:pt>
                <c:pt idx="14527" formatCode="General">
                  <c:v>0.2992120000000002</c:v>
                </c:pt>
                <c:pt idx="14528" formatCode="General">
                  <c:v>0.29923300000000003</c:v>
                </c:pt>
                <c:pt idx="14529" formatCode="General">
                  <c:v>0.2992530000000001</c:v>
                </c:pt>
                <c:pt idx="14530" formatCode="General">
                  <c:v>0.29927400000000021</c:v>
                </c:pt>
                <c:pt idx="14531" formatCode="General">
                  <c:v>0.299294</c:v>
                </c:pt>
                <c:pt idx="14532" formatCode="General">
                  <c:v>0.29931500000000022</c:v>
                </c:pt>
                <c:pt idx="14533" formatCode="General">
                  <c:v>0.29933600000000027</c:v>
                </c:pt>
                <c:pt idx="14534" formatCode="General">
                  <c:v>0.29935700000000026</c:v>
                </c:pt>
                <c:pt idx="14535" formatCode="General">
                  <c:v>0.29937700000000023</c:v>
                </c:pt>
                <c:pt idx="14536" formatCode="General">
                  <c:v>0.29939700000000002</c:v>
                </c:pt>
                <c:pt idx="14537" formatCode="General">
                  <c:v>0.29941800000000035</c:v>
                </c:pt>
                <c:pt idx="14538" formatCode="General">
                  <c:v>0.2994380000000002</c:v>
                </c:pt>
                <c:pt idx="14539" formatCode="General">
                  <c:v>0.29945900000000025</c:v>
                </c:pt>
                <c:pt idx="14540" formatCode="General">
                  <c:v>0.29948000000000036</c:v>
                </c:pt>
                <c:pt idx="14541" formatCode="General">
                  <c:v>0.29950000000000027</c:v>
                </c:pt>
                <c:pt idx="14542" formatCode="General">
                  <c:v>0.29952100000000026</c:v>
                </c:pt>
                <c:pt idx="14543" formatCode="General">
                  <c:v>0.2995420000000002</c:v>
                </c:pt>
                <c:pt idx="14544" formatCode="General">
                  <c:v>0.29956200000000027</c:v>
                </c:pt>
                <c:pt idx="14545" formatCode="General">
                  <c:v>0.29958300000000032</c:v>
                </c:pt>
                <c:pt idx="14546" formatCode="General">
                  <c:v>0.29960300000000001</c:v>
                </c:pt>
                <c:pt idx="14547" formatCode="General">
                  <c:v>0.29962400000000022</c:v>
                </c:pt>
                <c:pt idx="14548" formatCode="General">
                  <c:v>0.29964500000000011</c:v>
                </c:pt>
                <c:pt idx="14549" formatCode="General">
                  <c:v>0.29966500000000001</c:v>
                </c:pt>
                <c:pt idx="14550" formatCode="General">
                  <c:v>0.29968600000000023</c:v>
                </c:pt>
                <c:pt idx="14551" formatCode="General">
                  <c:v>0.29970600000000008</c:v>
                </c:pt>
                <c:pt idx="14552" formatCode="General">
                  <c:v>0.29972700000000002</c:v>
                </c:pt>
                <c:pt idx="14553" formatCode="General">
                  <c:v>0.2997470000000001</c:v>
                </c:pt>
                <c:pt idx="14554" formatCode="General">
                  <c:v>0.2997680000000002</c:v>
                </c:pt>
                <c:pt idx="14555" formatCode="General">
                  <c:v>0.29978900000000008</c:v>
                </c:pt>
                <c:pt idx="14556" formatCode="General">
                  <c:v>0.29981000000000035</c:v>
                </c:pt>
                <c:pt idx="14557" formatCode="General">
                  <c:v>0.29983000000000032</c:v>
                </c:pt>
                <c:pt idx="14558" formatCode="General">
                  <c:v>0.29985100000000026</c:v>
                </c:pt>
                <c:pt idx="14559" formatCode="General">
                  <c:v>0.29987100000000022</c:v>
                </c:pt>
                <c:pt idx="14560" formatCode="General">
                  <c:v>0.29989200000000027</c:v>
                </c:pt>
                <c:pt idx="14561" formatCode="General">
                  <c:v>0.29991200000000023</c:v>
                </c:pt>
                <c:pt idx="14562" formatCode="General">
                  <c:v>0.29993300000000001</c:v>
                </c:pt>
                <c:pt idx="14563" formatCode="General">
                  <c:v>0.29995300000000008</c:v>
                </c:pt>
                <c:pt idx="14564" formatCode="General">
                  <c:v>0.29997400000000035</c:v>
                </c:pt>
                <c:pt idx="14565" formatCode="General">
                  <c:v>0.29999500000000001</c:v>
                </c:pt>
                <c:pt idx="14566" formatCode="General">
                  <c:v>0.30001500000000025</c:v>
                </c:pt>
                <c:pt idx="14567" formatCode="General">
                  <c:v>0.30003600000000002</c:v>
                </c:pt>
                <c:pt idx="14568" formatCode="General">
                  <c:v>0.30005600000000027</c:v>
                </c:pt>
                <c:pt idx="14569" formatCode="General">
                  <c:v>0.30007700000000026</c:v>
                </c:pt>
                <c:pt idx="14570" formatCode="General">
                  <c:v>0.300097</c:v>
                </c:pt>
                <c:pt idx="14571" formatCode="General">
                  <c:v>0.30011900000000002</c:v>
                </c:pt>
                <c:pt idx="14572" formatCode="General">
                  <c:v>0.3001390000000001</c:v>
                </c:pt>
                <c:pt idx="14573" formatCode="General">
                  <c:v>0.3001600000000002</c:v>
                </c:pt>
                <c:pt idx="14574" formatCode="General">
                  <c:v>0.30018000000000022</c:v>
                </c:pt>
                <c:pt idx="14575" formatCode="General">
                  <c:v>0.300201</c:v>
                </c:pt>
                <c:pt idx="14576" formatCode="General">
                  <c:v>0.30022100000000002</c:v>
                </c:pt>
                <c:pt idx="14577" formatCode="General">
                  <c:v>0.30024200000000001</c:v>
                </c:pt>
                <c:pt idx="14578" formatCode="General">
                  <c:v>0.30026200000000008</c:v>
                </c:pt>
                <c:pt idx="14579" formatCode="General">
                  <c:v>0.30028300000000002</c:v>
                </c:pt>
                <c:pt idx="14580" formatCode="General">
                  <c:v>0.30030400000000035</c:v>
                </c:pt>
                <c:pt idx="14581" formatCode="General">
                  <c:v>0.30032400000000037</c:v>
                </c:pt>
                <c:pt idx="14582" formatCode="General">
                  <c:v>0.30034500000000008</c:v>
                </c:pt>
                <c:pt idx="14583" formatCode="General">
                  <c:v>0.30036500000000033</c:v>
                </c:pt>
                <c:pt idx="14584" formatCode="General">
                  <c:v>0.30038600000000043</c:v>
                </c:pt>
                <c:pt idx="14585" formatCode="General">
                  <c:v>0.30040600000000023</c:v>
                </c:pt>
                <c:pt idx="14586" formatCode="General">
                  <c:v>0.30042700000000022</c:v>
                </c:pt>
                <c:pt idx="14587" formatCode="General">
                  <c:v>0.30044800000000027</c:v>
                </c:pt>
                <c:pt idx="14588" formatCode="General">
                  <c:v>0.30046900000000032</c:v>
                </c:pt>
                <c:pt idx="14589" formatCode="General">
                  <c:v>0.30048900000000023</c:v>
                </c:pt>
                <c:pt idx="14590" formatCode="General">
                  <c:v>0.30050900000000008</c:v>
                </c:pt>
                <c:pt idx="14591" formatCode="General">
                  <c:v>0.30053000000000002</c:v>
                </c:pt>
                <c:pt idx="14592" formatCode="General">
                  <c:v>0.30055000000000021</c:v>
                </c:pt>
                <c:pt idx="14593" formatCode="General">
                  <c:v>0.30057200000000023</c:v>
                </c:pt>
                <c:pt idx="14594" formatCode="General">
                  <c:v>0.30059200000000008</c:v>
                </c:pt>
                <c:pt idx="14595" formatCode="General">
                  <c:v>0.30061300000000002</c:v>
                </c:pt>
                <c:pt idx="14596" formatCode="General">
                  <c:v>0.30063300000000004</c:v>
                </c:pt>
                <c:pt idx="14597" formatCode="General">
                  <c:v>0.3006540000000002</c:v>
                </c:pt>
                <c:pt idx="14598" formatCode="General">
                  <c:v>0.30067400000000022</c:v>
                </c:pt>
                <c:pt idx="14599" formatCode="General">
                  <c:v>0.3006950000000001</c:v>
                </c:pt>
                <c:pt idx="14600" formatCode="General">
                  <c:v>0.30071600000000021</c:v>
                </c:pt>
                <c:pt idx="14601" formatCode="General">
                  <c:v>0.30073700000000003</c:v>
                </c:pt>
                <c:pt idx="14602" formatCode="General">
                  <c:v>0.300757</c:v>
                </c:pt>
                <c:pt idx="14603" formatCode="General">
                  <c:v>0.30077700000000002</c:v>
                </c:pt>
                <c:pt idx="14604" formatCode="General">
                  <c:v>0.30079800000000001</c:v>
                </c:pt>
                <c:pt idx="14605" formatCode="General">
                  <c:v>0.30081800000000036</c:v>
                </c:pt>
                <c:pt idx="14606" formatCode="General">
                  <c:v>0.30083900000000002</c:v>
                </c:pt>
                <c:pt idx="14607" formatCode="General">
                  <c:v>0.30086000000000035</c:v>
                </c:pt>
                <c:pt idx="14608" formatCode="General">
                  <c:v>0.30088100000000023</c:v>
                </c:pt>
                <c:pt idx="14609" formatCode="General">
                  <c:v>0.30090100000000025</c:v>
                </c:pt>
                <c:pt idx="14610" formatCode="General">
                  <c:v>0.30092200000000036</c:v>
                </c:pt>
                <c:pt idx="14611" formatCode="General">
                  <c:v>0.30094200000000026</c:v>
                </c:pt>
                <c:pt idx="14612" formatCode="General">
                  <c:v>0.30096300000000026</c:v>
                </c:pt>
                <c:pt idx="14613" formatCode="General">
                  <c:v>0.30098300000000022</c:v>
                </c:pt>
                <c:pt idx="14614" formatCode="General">
                  <c:v>0.30100400000000027</c:v>
                </c:pt>
                <c:pt idx="14615" formatCode="General">
                  <c:v>0.30102400000000024</c:v>
                </c:pt>
                <c:pt idx="14616" formatCode="General">
                  <c:v>0.30104500000000001</c:v>
                </c:pt>
                <c:pt idx="14617" formatCode="General">
                  <c:v>0.30106600000000022</c:v>
                </c:pt>
                <c:pt idx="14618" formatCode="General">
                  <c:v>0.30108600000000035</c:v>
                </c:pt>
                <c:pt idx="14619" formatCode="General">
                  <c:v>0.30110700000000001</c:v>
                </c:pt>
                <c:pt idx="14620" formatCode="General">
                  <c:v>0.30112700000000026</c:v>
                </c:pt>
                <c:pt idx="14621" formatCode="General">
                  <c:v>0.30114800000000008</c:v>
                </c:pt>
                <c:pt idx="14622" formatCode="General">
                  <c:v>0.30116900000000002</c:v>
                </c:pt>
                <c:pt idx="14623" formatCode="General">
                  <c:v>0.30119000000000001</c:v>
                </c:pt>
                <c:pt idx="14624" formatCode="General">
                  <c:v>0.3012100000000002</c:v>
                </c:pt>
                <c:pt idx="14625" formatCode="General">
                  <c:v>0.30123100000000003</c:v>
                </c:pt>
                <c:pt idx="14626" formatCode="General">
                  <c:v>0.3012510000000001</c:v>
                </c:pt>
                <c:pt idx="14627" formatCode="General">
                  <c:v>0.30127200000000021</c:v>
                </c:pt>
                <c:pt idx="14628" formatCode="General">
                  <c:v>0.301292</c:v>
                </c:pt>
                <c:pt idx="14629" formatCode="General">
                  <c:v>0.30131300000000022</c:v>
                </c:pt>
                <c:pt idx="14630" formatCode="General">
                  <c:v>0.30133300000000002</c:v>
                </c:pt>
                <c:pt idx="14631" formatCode="General">
                  <c:v>0.30135400000000023</c:v>
                </c:pt>
                <c:pt idx="14632" formatCode="General">
                  <c:v>0.30137500000000023</c:v>
                </c:pt>
                <c:pt idx="14633" formatCode="General">
                  <c:v>0.30139500000000002</c:v>
                </c:pt>
                <c:pt idx="14634" formatCode="General">
                  <c:v>0.30141600000000035</c:v>
                </c:pt>
                <c:pt idx="14635" formatCode="General">
                  <c:v>0.3014360000000002</c:v>
                </c:pt>
                <c:pt idx="14636" formatCode="General">
                  <c:v>0.30145700000000025</c:v>
                </c:pt>
                <c:pt idx="14637" formatCode="General">
                  <c:v>0.30147700000000033</c:v>
                </c:pt>
                <c:pt idx="14638" formatCode="General">
                  <c:v>0.30149900000000002</c:v>
                </c:pt>
                <c:pt idx="14639" formatCode="General">
                  <c:v>0.30151900000000026</c:v>
                </c:pt>
                <c:pt idx="14640" formatCode="General">
                  <c:v>0.3015400000000002</c:v>
                </c:pt>
                <c:pt idx="14641" formatCode="General">
                  <c:v>0.30156000000000027</c:v>
                </c:pt>
                <c:pt idx="14642" formatCode="General">
                  <c:v>0.30158100000000032</c:v>
                </c:pt>
                <c:pt idx="14643" formatCode="General">
                  <c:v>0.30160100000000001</c:v>
                </c:pt>
                <c:pt idx="14644" formatCode="General">
                  <c:v>0.30162100000000008</c:v>
                </c:pt>
                <c:pt idx="14645" formatCode="General">
                  <c:v>0.30164300000000011</c:v>
                </c:pt>
                <c:pt idx="14646" formatCode="General">
                  <c:v>0.30166300000000001</c:v>
                </c:pt>
                <c:pt idx="14647" formatCode="General">
                  <c:v>0.30168400000000023</c:v>
                </c:pt>
                <c:pt idx="14648" formatCode="General">
                  <c:v>0.30170400000000008</c:v>
                </c:pt>
                <c:pt idx="14649" formatCode="General">
                  <c:v>0.30172500000000002</c:v>
                </c:pt>
                <c:pt idx="14650" formatCode="General">
                  <c:v>0.3017450000000001</c:v>
                </c:pt>
                <c:pt idx="14651" formatCode="General">
                  <c:v>0.3017660000000002</c:v>
                </c:pt>
                <c:pt idx="14652" formatCode="General">
                  <c:v>0.30178600000000022</c:v>
                </c:pt>
                <c:pt idx="14653" formatCode="General">
                  <c:v>0.30180700000000033</c:v>
                </c:pt>
                <c:pt idx="14654" formatCode="General">
                  <c:v>0.30182800000000043</c:v>
                </c:pt>
                <c:pt idx="14655" formatCode="General">
                  <c:v>0.30184900000000026</c:v>
                </c:pt>
                <c:pt idx="14656" formatCode="General">
                  <c:v>0.30186900000000022</c:v>
                </c:pt>
                <c:pt idx="14657" formatCode="General">
                  <c:v>0.30188900000000035</c:v>
                </c:pt>
                <c:pt idx="14658" formatCode="General">
                  <c:v>0.30191000000000023</c:v>
                </c:pt>
                <c:pt idx="14659" formatCode="General">
                  <c:v>0.30193000000000025</c:v>
                </c:pt>
                <c:pt idx="14660" formatCode="General">
                  <c:v>0.30195100000000002</c:v>
                </c:pt>
                <c:pt idx="14661" formatCode="General">
                  <c:v>0.30197200000000035</c:v>
                </c:pt>
                <c:pt idx="14662" formatCode="General">
                  <c:v>0.30199300000000001</c:v>
                </c:pt>
                <c:pt idx="14663" formatCode="General">
                  <c:v>0.30201300000000025</c:v>
                </c:pt>
                <c:pt idx="14664" formatCode="General">
                  <c:v>0.30203400000000002</c:v>
                </c:pt>
                <c:pt idx="14665" formatCode="General">
                  <c:v>0.30205400000000027</c:v>
                </c:pt>
                <c:pt idx="14666" formatCode="General">
                  <c:v>0.30207500000000026</c:v>
                </c:pt>
                <c:pt idx="14667" formatCode="General">
                  <c:v>0.3020960000000002</c:v>
                </c:pt>
                <c:pt idx="14668" formatCode="General">
                  <c:v>0.30211700000000002</c:v>
                </c:pt>
                <c:pt idx="14669" formatCode="General">
                  <c:v>0.3021370000000001</c:v>
                </c:pt>
                <c:pt idx="14670" formatCode="General">
                  <c:v>0.30215700000000001</c:v>
                </c:pt>
                <c:pt idx="14671" formatCode="General">
                  <c:v>0.30217800000000022</c:v>
                </c:pt>
                <c:pt idx="14672" formatCode="General">
                  <c:v>0.30219800000000002</c:v>
                </c:pt>
                <c:pt idx="14673" formatCode="General">
                  <c:v>0.30221900000000002</c:v>
                </c:pt>
                <c:pt idx="14674" formatCode="General">
                  <c:v>0.30224000000000001</c:v>
                </c:pt>
                <c:pt idx="14675" formatCode="General">
                  <c:v>0.302261</c:v>
                </c:pt>
                <c:pt idx="14676" formatCode="General">
                  <c:v>0.30228100000000002</c:v>
                </c:pt>
                <c:pt idx="14677" formatCode="General">
                  <c:v>0.30230200000000035</c:v>
                </c:pt>
                <c:pt idx="14678" formatCode="General">
                  <c:v>0.30232200000000037</c:v>
                </c:pt>
                <c:pt idx="14679" formatCode="General">
                  <c:v>0.30234300000000008</c:v>
                </c:pt>
                <c:pt idx="14680" formatCode="General">
                  <c:v>0.30236300000000033</c:v>
                </c:pt>
                <c:pt idx="14681" formatCode="General">
                  <c:v>0.30238400000000043</c:v>
                </c:pt>
                <c:pt idx="14682" formatCode="General">
                  <c:v>0.30240400000000023</c:v>
                </c:pt>
                <c:pt idx="14683" formatCode="General">
                  <c:v>0.30242500000000022</c:v>
                </c:pt>
                <c:pt idx="14684" formatCode="General">
                  <c:v>0.30244600000000027</c:v>
                </c:pt>
                <c:pt idx="14685" formatCode="General">
                  <c:v>0.30246600000000023</c:v>
                </c:pt>
                <c:pt idx="14686" formatCode="General">
                  <c:v>0.30248700000000023</c:v>
                </c:pt>
                <c:pt idx="14687" formatCode="General">
                  <c:v>0.30250700000000008</c:v>
                </c:pt>
                <c:pt idx="14688" formatCode="General">
                  <c:v>0.30252800000000035</c:v>
                </c:pt>
                <c:pt idx="14689" formatCode="General">
                  <c:v>0.30254800000000021</c:v>
                </c:pt>
                <c:pt idx="14690" formatCode="General">
                  <c:v>0.30257000000000023</c:v>
                </c:pt>
                <c:pt idx="14691" formatCode="General">
                  <c:v>0.30259000000000008</c:v>
                </c:pt>
                <c:pt idx="14692" formatCode="General">
                  <c:v>0.30261100000000002</c:v>
                </c:pt>
                <c:pt idx="14693" formatCode="General">
                  <c:v>0.30263100000000004</c:v>
                </c:pt>
                <c:pt idx="14694" formatCode="General">
                  <c:v>0.3026520000000002</c:v>
                </c:pt>
                <c:pt idx="14695" formatCode="General">
                  <c:v>0.30267200000000022</c:v>
                </c:pt>
                <c:pt idx="14696" formatCode="General">
                  <c:v>0.3026930000000001</c:v>
                </c:pt>
                <c:pt idx="14697" formatCode="General">
                  <c:v>0.30271400000000021</c:v>
                </c:pt>
                <c:pt idx="14698" formatCode="General">
                  <c:v>0.302734</c:v>
                </c:pt>
                <c:pt idx="14699" formatCode="General">
                  <c:v>0.302755</c:v>
                </c:pt>
                <c:pt idx="14700" formatCode="General">
                  <c:v>0.30277500000000002</c:v>
                </c:pt>
                <c:pt idx="14701" formatCode="General">
                  <c:v>0.30279600000000001</c:v>
                </c:pt>
                <c:pt idx="14702" formatCode="General">
                  <c:v>0.30281600000000036</c:v>
                </c:pt>
                <c:pt idx="14703" formatCode="General">
                  <c:v>0.30283700000000002</c:v>
                </c:pt>
                <c:pt idx="14704" formatCode="General">
                  <c:v>0.30285700000000032</c:v>
                </c:pt>
                <c:pt idx="14705" formatCode="General">
                  <c:v>0.30287800000000037</c:v>
                </c:pt>
                <c:pt idx="14706" formatCode="General">
                  <c:v>0.30289900000000008</c:v>
                </c:pt>
                <c:pt idx="14707" formatCode="General">
                  <c:v>0.30292000000000036</c:v>
                </c:pt>
                <c:pt idx="14708" formatCode="General">
                  <c:v>0.30294000000000026</c:v>
                </c:pt>
                <c:pt idx="14709" formatCode="General">
                  <c:v>0.30296100000000026</c:v>
                </c:pt>
                <c:pt idx="14710" formatCode="General">
                  <c:v>0.30298100000000022</c:v>
                </c:pt>
                <c:pt idx="14711" formatCode="General">
                  <c:v>0.30300100000000002</c:v>
                </c:pt>
                <c:pt idx="14712" formatCode="General">
                  <c:v>0.30302300000000032</c:v>
                </c:pt>
                <c:pt idx="14713" formatCode="General">
                  <c:v>0.30304300000000001</c:v>
                </c:pt>
                <c:pt idx="14714" formatCode="General">
                  <c:v>0.30306400000000022</c:v>
                </c:pt>
                <c:pt idx="14715" formatCode="General">
                  <c:v>0.30308400000000035</c:v>
                </c:pt>
                <c:pt idx="14716" formatCode="General">
                  <c:v>0.30310500000000001</c:v>
                </c:pt>
                <c:pt idx="14717" formatCode="General">
                  <c:v>0.30312500000000026</c:v>
                </c:pt>
                <c:pt idx="14718" formatCode="General">
                  <c:v>0.30314600000000008</c:v>
                </c:pt>
                <c:pt idx="14719" formatCode="General">
                  <c:v>0.30316700000000002</c:v>
                </c:pt>
                <c:pt idx="14720" formatCode="General">
                  <c:v>0.30318700000000026</c:v>
                </c:pt>
                <c:pt idx="14721" formatCode="General">
                  <c:v>0.3032080000000002</c:v>
                </c:pt>
                <c:pt idx="14722" formatCode="General">
                  <c:v>0.30322900000000008</c:v>
                </c:pt>
                <c:pt idx="14723" formatCode="General">
                  <c:v>0.3032490000000001</c:v>
                </c:pt>
                <c:pt idx="14724" formatCode="General">
                  <c:v>0.30326900000000001</c:v>
                </c:pt>
                <c:pt idx="14725" formatCode="General">
                  <c:v>0.30329</c:v>
                </c:pt>
                <c:pt idx="14726" formatCode="General">
                  <c:v>0.30331000000000036</c:v>
                </c:pt>
                <c:pt idx="14727" formatCode="General">
                  <c:v>0.30333100000000002</c:v>
                </c:pt>
                <c:pt idx="14728" formatCode="General">
                  <c:v>0.30335200000000023</c:v>
                </c:pt>
                <c:pt idx="14729" formatCode="General">
                  <c:v>0.30337300000000023</c:v>
                </c:pt>
                <c:pt idx="14730" formatCode="General">
                  <c:v>0.30339300000000002</c:v>
                </c:pt>
                <c:pt idx="14731" formatCode="General">
                  <c:v>0.30341400000000035</c:v>
                </c:pt>
                <c:pt idx="14732" formatCode="General">
                  <c:v>0.3034340000000002</c:v>
                </c:pt>
                <c:pt idx="14733" formatCode="General">
                  <c:v>0.30345500000000025</c:v>
                </c:pt>
                <c:pt idx="14734" formatCode="General">
                  <c:v>0.30347500000000033</c:v>
                </c:pt>
                <c:pt idx="14735" formatCode="General">
                  <c:v>0.30349600000000027</c:v>
                </c:pt>
                <c:pt idx="14736" formatCode="General">
                  <c:v>0.30351700000000026</c:v>
                </c:pt>
                <c:pt idx="14737" formatCode="General">
                  <c:v>0.303537</c:v>
                </c:pt>
                <c:pt idx="14738" formatCode="General">
                  <c:v>0.30355800000000027</c:v>
                </c:pt>
                <c:pt idx="14739" formatCode="General">
                  <c:v>0.30357800000000035</c:v>
                </c:pt>
                <c:pt idx="14740" formatCode="General">
                  <c:v>0.30359900000000001</c:v>
                </c:pt>
                <c:pt idx="14741" formatCode="General">
                  <c:v>0.30362000000000022</c:v>
                </c:pt>
                <c:pt idx="14742" formatCode="General">
                  <c:v>0.30364100000000011</c:v>
                </c:pt>
                <c:pt idx="14743" formatCode="General">
                  <c:v>0.30366100000000001</c:v>
                </c:pt>
                <c:pt idx="14744" formatCode="General">
                  <c:v>0.30368200000000023</c:v>
                </c:pt>
                <c:pt idx="14745" formatCode="General">
                  <c:v>0.30370200000000008</c:v>
                </c:pt>
                <c:pt idx="14746" formatCode="General">
                  <c:v>0.30372300000000002</c:v>
                </c:pt>
                <c:pt idx="14747" formatCode="General">
                  <c:v>0.3037430000000001</c:v>
                </c:pt>
                <c:pt idx="14748" formatCode="General">
                  <c:v>0.3037640000000002</c:v>
                </c:pt>
                <c:pt idx="14749" formatCode="General">
                  <c:v>0.30378500000000008</c:v>
                </c:pt>
                <c:pt idx="14750" formatCode="General">
                  <c:v>0.30380500000000032</c:v>
                </c:pt>
                <c:pt idx="14751" formatCode="General">
                  <c:v>0.30382600000000037</c:v>
                </c:pt>
                <c:pt idx="14752" formatCode="General">
                  <c:v>0.30384600000000023</c:v>
                </c:pt>
                <c:pt idx="14753" formatCode="General">
                  <c:v>0.30386700000000022</c:v>
                </c:pt>
                <c:pt idx="14754" formatCode="General">
                  <c:v>0.30388700000000035</c:v>
                </c:pt>
                <c:pt idx="14755" formatCode="General">
                  <c:v>0.30390800000000023</c:v>
                </c:pt>
                <c:pt idx="14756" formatCode="General">
                  <c:v>0.30392800000000036</c:v>
                </c:pt>
                <c:pt idx="14757" formatCode="General">
                  <c:v>0.30395000000000022</c:v>
                </c:pt>
                <c:pt idx="14758" formatCode="General">
                  <c:v>0.30397000000000035</c:v>
                </c:pt>
                <c:pt idx="14759" formatCode="General">
                  <c:v>0.30399100000000001</c:v>
                </c:pt>
                <c:pt idx="14760" formatCode="General">
                  <c:v>0.30401100000000025</c:v>
                </c:pt>
                <c:pt idx="14761" formatCode="General">
                  <c:v>0.30403200000000002</c:v>
                </c:pt>
                <c:pt idx="14762" formatCode="General">
                  <c:v>0.30405200000000027</c:v>
                </c:pt>
                <c:pt idx="14763" formatCode="General">
                  <c:v>0.30407200000000023</c:v>
                </c:pt>
                <c:pt idx="14764" formatCode="General">
                  <c:v>0.3040940000000002</c:v>
                </c:pt>
                <c:pt idx="14765" formatCode="General">
                  <c:v>0.30411400000000022</c:v>
                </c:pt>
                <c:pt idx="14766" formatCode="General">
                  <c:v>0.3041350000000001</c:v>
                </c:pt>
                <c:pt idx="14767" formatCode="General">
                  <c:v>0.30415500000000001</c:v>
                </c:pt>
                <c:pt idx="14768" formatCode="General">
                  <c:v>0.30417600000000022</c:v>
                </c:pt>
                <c:pt idx="14769" formatCode="General">
                  <c:v>0.30419600000000002</c:v>
                </c:pt>
                <c:pt idx="14770" formatCode="General">
                  <c:v>0.30421700000000002</c:v>
                </c:pt>
                <c:pt idx="14771" formatCode="General">
                  <c:v>0.30423800000000001</c:v>
                </c:pt>
                <c:pt idx="14772" formatCode="General">
                  <c:v>0.30425800000000008</c:v>
                </c:pt>
                <c:pt idx="14773" formatCode="General">
                  <c:v>0.30427900000000002</c:v>
                </c:pt>
                <c:pt idx="14774" formatCode="General">
                  <c:v>0.30430000000000035</c:v>
                </c:pt>
                <c:pt idx="14775" formatCode="General">
                  <c:v>0.30432000000000037</c:v>
                </c:pt>
                <c:pt idx="14776" formatCode="General">
                  <c:v>0.30434000000000022</c:v>
                </c:pt>
                <c:pt idx="14777" formatCode="General">
                  <c:v>0.30436100000000033</c:v>
                </c:pt>
                <c:pt idx="14778" formatCode="General">
                  <c:v>0.30438100000000023</c:v>
                </c:pt>
                <c:pt idx="14779" formatCode="General">
                  <c:v>0.30440300000000026</c:v>
                </c:pt>
                <c:pt idx="14780" formatCode="General">
                  <c:v>0.30442300000000022</c:v>
                </c:pt>
                <c:pt idx="14781" formatCode="General">
                  <c:v>0.30444400000000027</c:v>
                </c:pt>
                <c:pt idx="14782" formatCode="General">
                  <c:v>0.30446400000000023</c:v>
                </c:pt>
                <c:pt idx="14783" formatCode="General">
                  <c:v>0.30448500000000023</c:v>
                </c:pt>
                <c:pt idx="14784" formatCode="General">
                  <c:v>0.30450500000000008</c:v>
                </c:pt>
                <c:pt idx="14785" formatCode="General">
                  <c:v>0.30452600000000035</c:v>
                </c:pt>
                <c:pt idx="14786" formatCode="General">
                  <c:v>0.30454700000000001</c:v>
                </c:pt>
                <c:pt idx="14787" formatCode="General">
                  <c:v>0.30456700000000025</c:v>
                </c:pt>
                <c:pt idx="14788" formatCode="General">
                  <c:v>0.30458800000000041</c:v>
                </c:pt>
                <c:pt idx="14789" formatCode="General">
                  <c:v>0.30460900000000002</c:v>
                </c:pt>
                <c:pt idx="14790" formatCode="General">
                  <c:v>0.30462900000000026</c:v>
                </c:pt>
                <c:pt idx="14791" formatCode="General">
                  <c:v>0.304649</c:v>
                </c:pt>
                <c:pt idx="14792" formatCode="General">
                  <c:v>0.30467000000000022</c:v>
                </c:pt>
                <c:pt idx="14793" formatCode="General">
                  <c:v>0.3046910000000001</c:v>
                </c:pt>
                <c:pt idx="14794" formatCode="General">
                  <c:v>0.30471100000000001</c:v>
                </c:pt>
                <c:pt idx="14795" formatCode="General">
                  <c:v>0.304732</c:v>
                </c:pt>
                <c:pt idx="14796" formatCode="General">
                  <c:v>0.304753</c:v>
                </c:pt>
                <c:pt idx="14797" formatCode="General">
                  <c:v>0.30477300000000002</c:v>
                </c:pt>
                <c:pt idx="14798" formatCode="General">
                  <c:v>0.30479400000000001</c:v>
                </c:pt>
                <c:pt idx="14799" formatCode="General">
                  <c:v>0.30481400000000036</c:v>
                </c:pt>
                <c:pt idx="14800" formatCode="General">
                  <c:v>0.30483500000000002</c:v>
                </c:pt>
                <c:pt idx="14801" formatCode="General">
                  <c:v>0.30485500000000032</c:v>
                </c:pt>
                <c:pt idx="14802" formatCode="General">
                  <c:v>0.30487700000000023</c:v>
                </c:pt>
                <c:pt idx="14803" formatCode="General">
                  <c:v>0.30489700000000008</c:v>
                </c:pt>
                <c:pt idx="14804" formatCode="General">
                  <c:v>0.30491700000000033</c:v>
                </c:pt>
                <c:pt idx="14805" formatCode="General">
                  <c:v>0.30493800000000026</c:v>
                </c:pt>
                <c:pt idx="14806" formatCode="General">
                  <c:v>0.30495800000000023</c:v>
                </c:pt>
                <c:pt idx="14807" formatCode="General">
                  <c:v>0.30497900000000022</c:v>
                </c:pt>
                <c:pt idx="14808" formatCode="General">
                  <c:v>0.30500000000000027</c:v>
                </c:pt>
                <c:pt idx="14809" formatCode="General">
                  <c:v>0.30502000000000024</c:v>
                </c:pt>
                <c:pt idx="14810" formatCode="General">
                  <c:v>0.30504100000000001</c:v>
                </c:pt>
                <c:pt idx="14811" formatCode="General">
                  <c:v>0.30506200000000022</c:v>
                </c:pt>
                <c:pt idx="14812" formatCode="General">
                  <c:v>0.30508200000000035</c:v>
                </c:pt>
                <c:pt idx="14813" formatCode="General">
                  <c:v>0.30510300000000001</c:v>
                </c:pt>
                <c:pt idx="14814" formatCode="General">
                  <c:v>0.30512300000000026</c:v>
                </c:pt>
                <c:pt idx="14815" formatCode="General">
                  <c:v>0.30514400000000008</c:v>
                </c:pt>
                <c:pt idx="14816" formatCode="General">
                  <c:v>0.30516500000000002</c:v>
                </c:pt>
                <c:pt idx="14817" formatCode="General">
                  <c:v>0.30518500000000026</c:v>
                </c:pt>
                <c:pt idx="14818" formatCode="General">
                  <c:v>0.3052060000000002</c:v>
                </c:pt>
                <c:pt idx="14819" formatCode="General">
                  <c:v>0.30522600000000022</c:v>
                </c:pt>
                <c:pt idx="14820" formatCode="General">
                  <c:v>0.3052470000000001</c:v>
                </c:pt>
                <c:pt idx="14821" formatCode="General">
                  <c:v>0.30526700000000001</c:v>
                </c:pt>
                <c:pt idx="14822" formatCode="General">
                  <c:v>0.30528800000000023</c:v>
                </c:pt>
                <c:pt idx="14823" formatCode="General">
                  <c:v>0.30530900000000022</c:v>
                </c:pt>
                <c:pt idx="14824" formatCode="General">
                  <c:v>0.30533000000000032</c:v>
                </c:pt>
                <c:pt idx="14825" formatCode="General">
                  <c:v>0.30535000000000023</c:v>
                </c:pt>
                <c:pt idx="14826" formatCode="General">
                  <c:v>0.30537100000000023</c:v>
                </c:pt>
                <c:pt idx="14827" formatCode="General">
                  <c:v>0.30539100000000002</c:v>
                </c:pt>
                <c:pt idx="14828" formatCode="General">
                  <c:v>0.30541200000000035</c:v>
                </c:pt>
                <c:pt idx="14829" formatCode="General">
                  <c:v>0.3054320000000002</c:v>
                </c:pt>
                <c:pt idx="14830" formatCode="General">
                  <c:v>0.30545200000000022</c:v>
                </c:pt>
                <c:pt idx="14831" formatCode="General">
                  <c:v>0.30547400000000036</c:v>
                </c:pt>
                <c:pt idx="14832" formatCode="General">
                  <c:v>0.30549400000000027</c:v>
                </c:pt>
                <c:pt idx="14833" formatCode="General">
                  <c:v>0.30551500000000026</c:v>
                </c:pt>
                <c:pt idx="14834" formatCode="General">
                  <c:v>0.305535</c:v>
                </c:pt>
                <c:pt idx="14835" formatCode="General">
                  <c:v>0.30555600000000027</c:v>
                </c:pt>
                <c:pt idx="14836" formatCode="General">
                  <c:v>0.30557600000000035</c:v>
                </c:pt>
                <c:pt idx="14837" formatCode="General">
                  <c:v>0.30559700000000001</c:v>
                </c:pt>
                <c:pt idx="14838" formatCode="General">
                  <c:v>0.30561800000000022</c:v>
                </c:pt>
                <c:pt idx="14839" formatCode="General">
                  <c:v>0.30563800000000002</c:v>
                </c:pt>
                <c:pt idx="14840" formatCode="General">
                  <c:v>0.30565900000000001</c:v>
                </c:pt>
                <c:pt idx="14841" formatCode="General">
                  <c:v>0.30568000000000023</c:v>
                </c:pt>
                <c:pt idx="14842" formatCode="General">
                  <c:v>0.30570000000000008</c:v>
                </c:pt>
                <c:pt idx="14843" formatCode="General">
                  <c:v>0.30572000000000027</c:v>
                </c:pt>
                <c:pt idx="14844" formatCode="General">
                  <c:v>0.3057410000000001</c:v>
                </c:pt>
                <c:pt idx="14845" formatCode="General">
                  <c:v>0.3057620000000002</c:v>
                </c:pt>
                <c:pt idx="14846" formatCode="General">
                  <c:v>0.30578200000000022</c:v>
                </c:pt>
                <c:pt idx="14847" formatCode="General">
                  <c:v>0.30580300000000032</c:v>
                </c:pt>
                <c:pt idx="14848" formatCode="General">
                  <c:v>0.30582400000000037</c:v>
                </c:pt>
                <c:pt idx="14849" formatCode="General">
                  <c:v>0.30584400000000023</c:v>
                </c:pt>
                <c:pt idx="14850" formatCode="General">
                  <c:v>0.30586500000000022</c:v>
                </c:pt>
                <c:pt idx="14851" formatCode="General">
                  <c:v>0.30588500000000035</c:v>
                </c:pt>
                <c:pt idx="14852" formatCode="General">
                  <c:v>0.30590600000000023</c:v>
                </c:pt>
                <c:pt idx="14853" formatCode="General">
                  <c:v>0.30592700000000023</c:v>
                </c:pt>
                <c:pt idx="14854" formatCode="General">
                  <c:v>0.30594800000000022</c:v>
                </c:pt>
                <c:pt idx="14855" formatCode="General">
                  <c:v>0.30596800000000035</c:v>
                </c:pt>
                <c:pt idx="14856" formatCode="General">
                  <c:v>0.30598900000000023</c:v>
                </c:pt>
                <c:pt idx="14857" formatCode="General">
                  <c:v>0.30600900000000025</c:v>
                </c:pt>
                <c:pt idx="14858" formatCode="General">
                  <c:v>0.30602900000000022</c:v>
                </c:pt>
                <c:pt idx="14859" formatCode="General">
                  <c:v>0.30605000000000027</c:v>
                </c:pt>
                <c:pt idx="14860" formatCode="General">
                  <c:v>0.30607100000000026</c:v>
                </c:pt>
                <c:pt idx="14861" formatCode="General">
                  <c:v>0.306091</c:v>
                </c:pt>
                <c:pt idx="14862" formatCode="General">
                  <c:v>0.30611200000000022</c:v>
                </c:pt>
                <c:pt idx="14863" formatCode="General">
                  <c:v>0.3061330000000001</c:v>
                </c:pt>
                <c:pt idx="14864" formatCode="General">
                  <c:v>0.30615300000000001</c:v>
                </c:pt>
                <c:pt idx="14865" formatCode="General">
                  <c:v>0.30617400000000022</c:v>
                </c:pt>
                <c:pt idx="14866" formatCode="General">
                  <c:v>0.30619400000000002</c:v>
                </c:pt>
                <c:pt idx="14867" formatCode="General">
                  <c:v>0.30621500000000001</c:v>
                </c:pt>
                <c:pt idx="14868" formatCode="General">
                  <c:v>0.30623500000000003</c:v>
                </c:pt>
                <c:pt idx="14869" formatCode="General">
                  <c:v>0.306257</c:v>
                </c:pt>
                <c:pt idx="14870" formatCode="General">
                  <c:v>0.30627700000000002</c:v>
                </c:pt>
                <c:pt idx="14871" formatCode="General">
                  <c:v>0.3062970000000001</c:v>
                </c:pt>
                <c:pt idx="14872" formatCode="General">
                  <c:v>0.30631800000000037</c:v>
                </c:pt>
                <c:pt idx="14873" formatCode="General">
                  <c:v>0.30633800000000022</c:v>
                </c:pt>
                <c:pt idx="14874" formatCode="General">
                  <c:v>0.30635900000000033</c:v>
                </c:pt>
                <c:pt idx="14875" formatCode="General">
                  <c:v>0.30637900000000023</c:v>
                </c:pt>
                <c:pt idx="14876" formatCode="General">
                  <c:v>0.30640000000000023</c:v>
                </c:pt>
                <c:pt idx="14877" formatCode="General">
                  <c:v>0.30642100000000022</c:v>
                </c:pt>
                <c:pt idx="14878" formatCode="General">
                  <c:v>0.30644200000000027</c:v>
                </c:pt>
                <c:pt idx="14879" formatCode="General">
                  <c:v>0.30646200000000023</c:v>
                </c:pt>
                <c:pt idx="14880" formatCode="General">
                  <c:v>0.30648300000000023</c:v>
                </c:pt>
                <c:pt idx="14881" formatCode="General">
                  <c:v>0.30650300000000008</c:v>
                </c:pt>
                <c:pt idx="14882" formatCode="General">
                  <c:v>0.30652400000000035</c:v>
                </c:pt>
                <c:pt idx="14883" formatCode="General">
                  <c:v>0.30654400000000021</c:v>
                </c:pt>
                <c:pt idx="14884" formatCode="General">
                  <c:v>0.30656500000000025</c:v>
                </c:pt>
                <c:pt idx="14885" formatCode="General">
                  <c:v>0.30658600000000041</c:v>
                </c:pt>
                <c:pt idx="14886" formatCode="General">
                  <c:v>0.30660600000000027</c:v>
                </c:pt>
                <c:pt idx="14887" formatCode="General">
                  <c:v>0.30662700000000026</c:v>
                </c:pt>
                <c:pt idx="14888" formatCode="General">
                  <c:v>0.306647</c:v>
                </c:pt>
                <c:pt idx="14889" formatCode="General">
                  <c:v>0.30666800000000022</c:v>
                </c:pt>
                <c:pt idx="14890" formatCode="General">
                  <c:v>0.30668800000000035</c:v>
                </c:pt>
                <c:pt idx="14891" formatCode="General">
                  <c:v>0.30670900000000001</c:v>
                </c:pt>
                <c:pt idx="14892" formatCode="General">
                  <c:v>0.30673</c:v>
                </c:pt>
                <c:pt idx="14893" formatCode="General">
                  <c:v>0.306751</c:v>
                </c:pt>
                <c:pt idx="14894" formatCode="General">
                  <c:v>0.30677100000000002</c:v>
                </c:pt>
                <c:pt idx="14895" formatCode="General">
                  <c:v>0.30679200000000001</c:v>
                </c:pt>
                <c:pt idx="14896" formatCode="General">
                  <c:v>0.30681200000000036</c:v>
                </c:pt>
                <c:pt idx="14897" formatCode="General">
                  <c:v>0.30683300000000002</c:v>
                </c:pt>
                <c:pt idx="14898" formatCode="General">
                  <c:v>0.30685400000000035</c:v>
                </c:pt>
                <c:pt idx="14899" formatCode="General">
                  <c:v>0.30687400000000037</c:v>
                </c:pt>
                <c:pt idx="14900" formatCode="General">
                  <c:v>0.30689500000000008</c:v>
                </c:pt>
                <c:pt idx="14901" formatCode="General">
                  <c:v>0.30691500000000033</c:v>
                </c:pt>
                <c:pt idx="14902" formatCode="General">
                  <c:v>0.30693600000000026</c:v>
                </c:pt>
                <c:pt idx="14903" formatCode="General">
                  <c:v>0.30695600000000023</c:v>
                </c:pt>
                <c:pt idx="14904" formatCode="General">
                  <c:v>0.30697700000000022</c:v>
                </c:pt>
                <c:pt idx="14905" formatCode="General">
                  <c:v>0.30699800000000027</c:v>
                </c:pt>
                <c:pt idx="14906" formatCode="General">
                  <c:v>0.30701900000000032</c:v>
                </c:pt>
                <c:pt idx="14907" formatCode="General">
                  <c:v>0.30703900000000001</c:v>
                </c:pt>
                <c:pt idx="14908" formatCode="General">
                  <c:v>0.30706000000000022</c:v>
                </c:pt>
                <c:pt idx="14909" formatCode="General">
                  <c:v>0.30708000000000035</c:v>
                </c:pt>
                <c:pt idx="14910" formatCode="General">
                  <c:v>0.30710000000000021</c:v>
                </c:pt>
                <c:pt idx="14911" formatCode="General">
                  <c:v>0.30712100000000025</c:v>
                </c:pt>
                <c:pt idx="14912" formatCode="General">
                  <c:v>0.30714200000000008</c:v>
                </c:pt>
                <c:pt idx="14913" formatCode="General">
                  <c:v>0.30716200000000027</c:v>
                </c:pt>
                <c:pt idx="14914" formatCode="General">
                  <c:v>0.30718300000000026</c:v>
                </c:pt>
                <c:pt idx="14915" formatCode="General">
                  <c:v>0.3072040000000002</c:v>
                </c:pt>
                <c:pt idx="14916" formatCode="General">
                  <c:v>0.30722400000000022</c:v>
                </c:pt>
                <c:pt idx="14917" formatCode="General">
                  <c:v>0.3072450000000001</c:v>
                </c:pt>
                <c:pt idx="14918" formatCode="General">
                  <c:v>0.30726500000000001</c:v>
                </c:pt>
                <c:pt idx="14919" formatCode="General">
                  <c:v>0.30728600000000023</c:v>
                </c:pt>
                <c:pt idx="14920" formatCode="General">
                  <c:v>0.30730600000000036</c:v>
                </c:pt>
                <c:pt idx="14921" formatCode="General">
                  <c:v>0.30732800000000043</c:v>
                </c:pt>
                <c:pt idx="14922" formatCode="General">
                  <c:v>0.30734800000000023</c:v>
                </c:pt>
                <c:pt idx="14923" formatCode="General">
                  <c:v>0.30736900000000023</c:v>
                </c:pt>
                <c:pt idx="14924" formatCode="General">
                  <c:v>0.30738900000000036</c:v>
                </c:pt>
                <c:pt idx="14925" formatCode="General">
                  <c:v>0.30740900000000032</c:v>
                </c:pt>
                <c:pt idx="14926" formatCode="General">
                  <c:v>0.30743000000000026</c:v>
                </c:pt>
                <c:pt idx="14927" formatCode="General">
                  <c:v>0.30745100000000025</c:v>
                </c:pt>
                <c:pt idx="14928" formatCode="General">
                  <c:v>0.30747100000000033</c:v>
                </c:pt>
                <c:pt idx="14929" formatCode="General">
                  <c:v>0.30749200000000027</c:v>
                </c:pt>
                <c:pt idx="14930" formatCode="General">
                  <c:v>0.30751300000000026</c:v>
                </c:pt>
                <c:pt idx="14931" formatCode="General">
                  <c:v>0.307533</c:v>
                </c:pt>
                <c:pt idx="14932" formatCode="General">
                  <c:v>0.30755400000000027</c:v>
                </c:pt>
                <c:pt idx="14933" formatCode="General">
                  <c:v>0.30757400000000035</c:v>
                </c:pt>
                <c:pt idx="14934" formatCode="General">
                  <c:v>0.30759500000000001</c:v>
                </c:pt>
                <c:pt idx="14935" formatCode="General">
                  <c:v>0.30761500000000008</c:v>
                </c:pt>
                <c:pt idx="14936" formatCode="General">
                  <c:v>0.30763600000000002</c:v>
                </c:pt>
                <c:pt idx="14937" formatCode="General">
                  <c:v>0.30765700000000001</c:v>
                </c:pt>
                <c:pt idx="14938" formatCode="General">
                  <c:v>0.30767700000000026</c:v>
                </c:pt>
                <c:pt idx="14939" formatCode="General">
                  <c:v>0.30769800000000008</c:v>
                </c:pt>
                <c:pt idx="14940" formatCode="General">
                  <c:v>0.30771800000000027</c:v>
                </c:pt>
                <c:pt idx="14941" formatCode="General">
                  <c:v>0.30773900000000004</c:v>
                </c:pt>
                <c:pt idx="14942" formatCode="General">
                  <c:v>0.307759</c:v>
                </c:pt>
                <c:pt idx="14943" formatCode="General">
                  <c:v>0.30778100000000008</c:v>
                </c:pt>
                <c:pt idx="14944" formatCode="General">
                  <c:v>0.30780100000000032</c:v>
                </c:pt>
                <c:pt idx="14945" formatCode="General">
                  <c:v>0.30782200000000037</c:v>
                </c:pt>
                <c:pt idx="14946" formatCode="General">
                  <c:v>0.30784200000000023</c:v>
                </c:pt>
                <c:pt idx="14947" formatCode="General">
                  <c:v>0.30786300000000022</c:v>
                </c:pt>
                <c:pt idx="14948" formatCode="General">
                  <c:v>0.30788300000000035</c:v>
                </c:pt>
                <c:pt idx="14949" formatCode="General">
                  <c:v>0.30790400000000023</c:v>
                </c:pt>
                <c:pt idx="14950" formatCode="General">
                  <c:v>0.30792400000000036</c:v>
                </c:pt>
                <c:pt idx="14951" formatCode="General">
                  <c:v>0.30794500000000002</c:v>
                </c:pt>
                <c:pt idx="14952" formatCode="General">
                  <c:v>0.30796600000000035</c:v>
                </c:pt>
                <c:pt idx="14953" formatCode="General">
                  <c:v>0.30798600000000037</c:v>
                </c:pt>
                <c:pt idx="14954" formatCode="General">
                  <c:v>0.30800700000000025</c:v>
                </c:pt>
                <c:pt idx="14955" formatCode="General">
                  <c:v>0.30802700000000022</c:v>
                </c:pt>
                <c:pt idx="14956" formatCode="General">
                  <c:v>0.30804800000000027</c:v>
                </c:pt>
                <c:pt idx="14957" formatCode="General">
                  <c:v>0.30806800000000023</c:v>
                </c:pt>
                <c:pt idx="14958" formatCode="General">
                  <c:v>0.30808900000000022</c:v>
                </c:pt>
                <c:pt idx="14959" formatCode="General">
                  <c:v>0.30811000000000027</c:v>
                </c:pt>
                <c:pt idx="14960" formatCode="General">
                  <c:v>0.3081310000000001</c:v>
                </c:pt>
                <c:pt idx="14961" formatCode="General">
                  <c:v>0.30815100000000001</c:v>
                </c:pt>
                <c:pt idx="14962" formatCode="General">
                  <c:v>0.30817200000000022</c:v>
                </c:pt>
                <c:pt idx="14963" formatCode="General">
                  <c:v>0.30819200000000002</c:v>
                </c:pt>
                <c:pt idx="14964" formatCode="General">
                  <c:v>0.30821200000000026</c:v>
                </c:pt>
                <c:pt idx="14965" formatCode="General">
                  <c:v>0.30823300000000003</c:v>
                </c:pt>
                <c:pt idx="14966" formatCode="General">
                  <c:v>0.30825400000000008</c:v>
                </c:pt>
                <c:pt idx="14967" formatCode="General">
                  <c:v>0.30827500000000002</c:v>
                </c:pt>
                <c:pt idx="14968" formatCode="General">
                  <c:v>0.3082950000000001</c:v>
                </c:pt>
                <c:pt idx="14969" formatCode="General">
                  <c:v>0.30831600000000037</c:v>
                </c:pt>
                <c:pt idx="14970" formatCode="General">
                  <c:v>0.30833600000000022</c:v>
                </c:pt>
                <c:pt idx="14971" formatCode="General">
                  <c:v>0.30835700000000033</c:v>
                </c:pt>
                <c:pt idx="14972" formatCode="General">
                  <c:v>0.30837800000000043</c:v>
                </c:pt>
                <c:pt idx="14973" formatCode="General">
                  <c:v>0.30839900000000026</c:v>
                </c:pt>
                <c:pt idx="14974" formatCode="General">
                  <c:v>0.30841900000000022</c:v>
                </c:pt>
                <c:pt idx="14975" formatCode="General">
                  <c:v>0.30844000000000027</c:v>
                </c:pt>
                <c:pt idx="14976" formatCode="General">
                  <c:v>0.30846000000000023</c:v>
                </c:pt>
                <c:pt idx="14977" formatCode="General">
                  <c:v>0.30848000000000037</c:v>
                </c:pt>
                <c:pt idx="14978" formatCode="General">
                  <c:v>0.30850100000000008</c:v>
                </c:pt>
                <c:pt idx="14979" formatCode="General">
                  <c:v>0.30852200000000035</c:v>
                </c:pt>
                <c:pt idx="14980" formatCode="General">
                  <c:v>0.30854300000000001</c:v>
                </c:pt>
                <c:pt idx="14981" formatCode="General">
                  <c:v>0.30856300000000025</c:v>
                </c:pt>
                <c:pt idx="14982" formatCode="General">
                  <c:v>0.30858400000000036</c:v>
                </c:pt>
                <c:pt idx="14983" formatCode="General">
                  <c:v>0.30860400000000027</c:v>
                </c:pt>
                <c:pt idx="14984" formatCode="General">
                  <c:v>0.30862500000000026</c:v>
                </c:pt>
                <c:pt idx="14985" formatCode="General">
                  <c:v>0.308645</c:v>
                </c:pt>
                <c:pt idx="14986" formatCode="General">
                  <c:v>0.30866600000000022</c:v>
                </c:pt>
                <c:pt idx="14987" formatCode="General">
                  <c:v>0.30868600000000035</c:v>
                </c:pt>
                <c:pt idx="14988" formatCode="General">
                  <c:v>0.3087080000000002</c:v>
                </c:pt>
                <c:pt idx="14989" formatCode="General">
                  <c:v>0.30872800000000022</c:v>
                </c:pt>
                <c:pt idx="14990" formatCode="General">
                  <c:v>0.30874800000000002</c:v>
                </c:pt>
                <c:pt idx="14991" formatCode="General">
                  <c:v>0.30876900000000002</c:v>
                </c:pt>
                <c:pt idx="14992" formatCode="General">
                  <c:v>0.30878900000000026</c:v>
                </c:pt>
                <c:pt idx="14993" formatCode="General">
                  <c:v>0.30881000000000036</c:v>
                </c:pt>
                <c:pt idx="14994" formatCode="General">
                  <c:v>0.30883000000000033</c:v>
                </c:pt>
                <c:pt idx="14995" formatCode="General">
                  <c:v>0.30885200000000035</c:v>
                </c:pt>
                <c:pt idx="14996" formatCode="General">
                  <c:v>0.30887200000000037</c:v>
                </c:pt>
                <c:pt idx="14997" formatCode="General">
                  <c:v>0.30889300000000008</c:v>
                </c:pt>
                <c:pt idx="14998" formatCode="General">
                  <c:v>0.30891300000000033</c:v>
                </c:pt>
                <c:pt idx="14999" formatCode="General">
                  <c:v>0.30893400000000026</c:v>
                </c:pt>
                <c:pt idx="15000" formatCode="General">
                  <c:v>0.30895400000000023</c:v>
                </c:pt>
                <c:pt idx="15001" formatCode="General">
                  <c:v>0.30897500000000022</c:v>
                </c:pt>
                <c:pt idx="15002" formatCode="General">
                  <c:v>0.30899500000000002</c:v>
                </c:pt>
                <c:pt idx="15003" formatCode="General">
                  <c:v>0.30901600000000023</c:v>
                </c:pt>
                <c:pt idx="15004" formatCode="General">
                  <c:v>0.30903700000000001</c:v>
                </c:pt>
                <c:pt idx="15005" formatCode="General">
                  <c:v>0.30905700000000008</c:v>
                </c:pt>
                <c:pt idx="15006" formatCode="General">
                  <c:v>0.30907800000000035</c:v>
                </c:pt>
                <c:pt idx="15007" formatCode="General">
                  <c:v>0.30909800000000021</c:v>
                </c:pt>
                <c:pt idx="15008" formatCode="General">
                  <c:v>0.30911900000000025</c:v>
                </c:pt>
                <c:pt idx="15009" formatCode="General">
                  <c:v>0.309139</c:v>
                </c:pt>
                <c:pt idx="15010" formatCode="General">
                  <c:v>0.30916100000000002</c:v>
                </c:pt>
                <c:pt idx="15011" formatCode="General">
                  <c:v>0.30918100000000026</c:v>
                </c:pt>
                <c:pt idx="15012" formatCode="General">
                  <c:v>0.3092020000000002</c:v>
                </c:pt>
                <c:pt idx="15013" formatCode="General">
                  <c:v>0.30922200000000022</c:v>
                </c:pt>
                <c:pt idx="15014" formatCode="General">
                  <c:v>0.3092430000000001</c:v>
                </c:pt>
                <c:pt idx="15015" formatCode="General">
                  <c:v>0.30926300000000001</c:v>
                </c:pt>
                <c:pt idx="15016" formatCode="General">
                  <c:v>0.30928400000000023</c:v>
                </c:pt>
                <c:pt idx="15017" formatCode="General">
                  <c:v>0.30930500000000022</c:v>
                </c:pt>
                <c:pt idx="15018" formatCode="General">
                  <c:v>0.30932500000000035</c:v>
                </c:pt>
                <c:pt idx="15019" formatCode="General">
                  <c:v>0.30934600000000023</c:v>
                </c:pt>
                <c:pt idx="15020" formatCode="General">
                  <c:v>0.30936600000000036</c:v>
                </c:pt>
                <c:pt idx="15021" formatCode="General">
                  <c:v>0.30938700000000036</c:v>
                </c:pt>
                <c:pt idx="15022" formatCode="General">
                  <c:v>0.30940700000000032</c:v>
                </c:pt>
                <c:pt idx="15023" formatCode="General">
                  <c:v>0.30942800000000037</c:v>
                </c:pt>
                <c:pt idx="15024" formatCode="General">
                  <c:v>0.30944800000000022</c:v>
                </c:pt>
                <c:pt idx="15025" formatCode="General">
                  <c:v>0.30946900000000033</c:v>
                </c:pt>
                <c:pt idx="15026" formatCode="General">
                  <c:v>0.30949000000000032</c:v>
                </c:pt>
                <c:pt idx="15027" formatCode="General">
                  <c:v>0.30951100000000026</c:v>
                </c:pt>
                <c:pt idx="15028" formatCode="General">
                  <c:v>0.309531</c:v>
                </c:pt>
                <c:pt idx="15029" formatCode="General">
                  <c:v>0.30955200000000027</c:v>
                </c:pt>
                <c:pt idx="15030" formatCode="General">
                  <c:v>0.30957200000000024</c:v>
                </c:pt>
                <c:pt idx="15031" formatCode="General">
                  <c:v>0.3095920000000002</c:v>
                </c:pt>
                <c:pt idx="15032" formatCode="General">
                  <c:v>0.30961300000000008</c:v>
                </c:pt>
                <c:pt idx="15033" formatCode="General">
                  <c:v>0.30963400000000002</c:v>
                </c:pt>
                <c:pt idx="15034" formatCode="General">
                  <c:v>0.30965500000000001</c:v>
                </c:pt>
                <c:pt idx="15035" formatCode="General">
                  <c:v>0.30967500000000026</c:v>
                </c:pt>
                <c:pt idx="15036" formatCode="General">
                  <c:v>0.30969600000000008</c:v>
                </c:pt>
                <c:pt idx="15037" formatCode="General">
                  <c:v>0.30971600000000027</c:v>
                </c:pt>
                <c:pt idx="15038" formatCode="General">
                  <c:v>0.30973700000000004</c:v>
                </c:pt>
                <c:pt idx="15039" formatCode="General">
                  <c:v>0.3097580000000002</c:v>
                </c:pt>
                <c:pt idx="15040" formatCode="General">
                  <c:v>0.30977900000000008</c:v>
                </c:pt>
                <c:pt idx="15041" formatCode="General">
                  <c:v>0.3097990000000001</c:v>
                </c:pt>
                <c:pt idx="15042" formatCode="General">
                  <c:v>0.30982000000000037</c:v>
                </c:pt>
                <c:pt idx="15043" formatCode="General">
                  <c:v>0.30984000000000023</c:v>
                </c:pt>
                <c:pt idx="15044" formatCode="General">
                  <c:v>0.30986000000000036</c:v>
                </c:pt>
                <c:pt idx="15045" formatCode="General">
                  <c:v>0.30988100000000035</c:v>
                </c:pt>
                <c:pt idx="15046" formatCode="General">
                  <c:v>0.30990200000000023</c:v>
                </c:pt>
                <c:pt idx="15047" formatCode="General">
                  <c:v>0.30992300000000023</c:v>
                </c:pt>
                <c:pt idx="15048" formatCode="General">
                  <c:v>0.30994300000000002</c:v>
                </c:pt>
                <c:pt idx="15049" formatCode="General">
                  <c:v>0.30996400000000035</c:v>
                </c:pt>
                <c:pt idx="15050" formatCode="General">
                  <c:v>0.30998400000000037</c:v>
                </c:pt>
                <c:pt idx="15051" formatCode="General">
                  <c:v>0.31000500000000025</c:v>
                </c:pt>
                <c:pt idx="15052" formatCode="General">
                  <c:v>0.31002500000000022</c:v>
                </c:pt>
                <c:pt idx="15053" formatCode="General">
                  <c:v>0.31004600000000027</c:v>
                </c:pt>
                <c:pt idx="15054" formatCode="General">
                  <c:v>0.31006600000000023</c:v>
                </c:pt>
                <c:pt idx="15055" formatCode="General">
                  <c:v>0.31008800000000036</c:v>
                </c:pt>
                <c:pt idx="15056" formatCode="General">
                  <c:v>0.31010800000000027</c:v>
                </c:pt>
                <c:pt idx="15057" formatCode="General">
                  <c:v>0.31012800000000035</c:v>
                </c:pt>
                <c:pt idx="15058" formatCode="General">
                  <c:v>0.31014900000000001</c:v>
                </c:pt>
                <c:pt idx="15059" formatCode="General">
                  <c:v>0.31016900000000008</c:v>
                </c:pt>
                <c:pt idx="15060" formatCode="General">
                  <c:v>0.31019000000000002</c:v>
                </c:pt>
                <c:pt idx="15061" formatCode="General">
                  <c:v>0.31021000000000026</c:v>
                </c:pt>
                <c:pt idx="15062" formatCode="General">
                  <c:v>0.31023200000000001</c:v>
                </c:pt>
                <c:pt idx="15063" formatCode="General">
                  <c:v>0.31025200000000008</c:v>
                </c:pt>
                <c:pt idx="15064" formatCode="General">
                  <c:v>0.31027300000000002</c:v>
                </c:pt>
                <c:pt idx="15065" formatCode="General">
                  <c:v>0.3102930000000001</c:v>
                </c:pt>
                <c:pt idx="15066" formatCode="General">
                  <c:v>0.31031400000000037</c:v>
                </c:pt>
                <c:pt idx="15067" formatCode="General">
                  <c:v>0.31033400000000022</c:v>
                </c:pt>
                <c:pt idx="15068" formatCode="General">
                  <c:v>0.31035500000000033</c:v>
                </c:pt>
                <c:pt idx="15069" formatCode="General">
                  <c:v>0.31037600000000043</c:v>
                </c:pt>
                <c:pt idx="15070" formatCode="General">
                  <c:v>0.31039600000000023</c:v>
                </c:pt>
                <c:pt idx="15071" formatCode="General">
                  <c:v>0.31041700000000022</c:v>
                </c:pt>
                <c:pt idx="15072" formatCode="General">
                  <c:v>0.31043700000000002</c:v>
                </c:pt>
                <c:pt idx="15073" formatCode="General">
                  <c:v>0.31045800000000023</c:v>
                </c:pt>
                <c:pt idx="15074" formatCode="General">
                  <c:v>0.31047800000000036</c:v>
                </c:pt>
                <c:pt idx="15075" formatCode="General">
                  <c:v>0.31049900000000002</c:v>
                </c:pt>
                <c:pt idx="15076" formatCode="General">
                  <c:v>0.31051900000000032</c:v>
                </c:pt>
                <c:pt idx="15077" formatCode="General">
                  <c:v>0.3105400000000002</c:v>
                </c:pt>
                <c:pt idx="15078" formatCode="General">
                  <c:v>0.31056100000000025</c:v>
                </c:pt>
                <c:pt idx="15079" formatCode="General">
                  <c:v>0.31058200000000036</c:v>
                </c:pt>
                <c:pt idx="15080" formatCode="General">
                  <c:v>0.31060200000000027</c:v>
                </c:pt>
                <c:pt idx="15081" formatCode="General">
                  <c:v>0.31062300000000026</c:v>
                </c:pt>
                <c:pt idx="15082" formatCode="General">
                  <c:v>0.310643</c:v>
                </c:pt>
                <c:pt idx="15083" formatCode="General">
                  <c:v>0.31066400000000022</c:v>
                </c:pt>
                <c:pt idx="15084" formatCode="General">
                  <c:v>0.31068500000000032</c:v>
                </c:pt>
                <c:pt idx="15085" formatCode="General">
                  <c:v>0.31070500000000001</c:v>
                </c:pt>
                <c:pt idx="15086" formatCode="General">
                  <c:v>0.31072600000000022</c:v>
                </c:pt>
                <c:pt idx="15087" formatCode="General">
                  <c:v>0.31074600000000002</c:v>
                </c:pt>
                <c:pt idx="15088" formatCode="General">
                  <c:v>0.31076700000000002</c:v>
                </c:pt>
                <c:pt idx="15089" formatCode="General">
                  <c:v>0.31078700000000026</c:v>
                </c:pt>
                <c:pt idx="15090" formatCode="General">
                  <c:v>0.31080800000000036</c:v>
                </c:pt>
                <c:pt idx="15091" formatCode="General">
                  <c:v>0.31082900000000036</c:v>
                </c:pt>
                <c:pt idx="15092" formatCode="General">
                  <c:v>0.31084900000000032</c:v>
                </c:pt>
                <c:pt idx="15093" formatCode="General">
                  <c:v>0.31087000000000037</c:v>
                </c:pt>
                <c:pt idx="15094" formatCode="General">
                  <c:v>0.31089100000000008</c:v>
                </c:pt>
                <c:pt idx="15095" formatCode="General">
                  <c:v>0.31091100000000033</c:v>
                </c:pt>
                <c:pt idx="15096" formatCode="General">
                  <c:v>0.31093200000000026</c:v>
                </c:pt>
                <c:pt idx="15097" formatCode="General">
                  <c:v>0.31095200000000023</c:v>
                </c:pt>
                <c:pt idx="15098" formatCode="General">
                  <c:v>0.31097200000000041</c:v>
                </c:pt>
                <c:pt idx="15099" formatCode="General">
                  <c:v>0.31099300000000002</c:v>
                </c:pt>
                <c:pt idx="15100" formatCode="General">
                  <c:v>0.31101400000000023</c:v>
                </c:pt>
                <c:pt idx="15101" formatCode="General">
                  <c:v>0.31103500000000001</c:v>
                </c:pt>
                <c:pt idx="15102" formatCode="General">
                  <c:v>0.31105500000000008</c:v>
                </c:pt>
                <c:pt idx="15103" formatCode="General">
                  <c:v>0.31107600000000035</c:v>
                </c:pt>
                <c:pt idx="15104" formatCode="General">
                  <c:v>0.31109600000000021</c:v>
                </c:pt>
                <c:pt idx="15105" formatCode="General">
                  <c:v>0.31111700000000025</c:v>
                </c:pt>
                <c:pt idx="15106" formatCode="General">
                  <c:v>0.311137</c:v>
                </c:pt>
                <c:pt idx="15107" formatCode="General">
                  <c:v>0.31115900000000002</c:v>
                </c:pt>
                <c:pt idx="15108" formatCode="General">
                  <c:v>0.31117900000000026</c:v>
                </c:pt>
                <c:pt idx="15109" formatCode="General">
                  <c:v>0.3112000000000002</c:v>
                </c:pt>
                <c:pt idx="15110" formatCode="General">
                  <c:v>0.31122000000000022</c:v>
                </c:pt>
                <c:pt idx="15111" formatCode="General">
                  <c:v>0.31124000000000002</c:v>
                </c:pt>
                <c:pt idx="15112" formatCode="General">
                  <c:v>0.31126100000000001</c:v>
                </c:pt>
                <c:pt idx="15113" formatCode="General">
                  <c:v>0.31128200000000023</c:v>
                </c:pt>
                <c:pt idx="15114" formatCode="General">
                  <c:v>0.31130300000000022</c:v>
                </c:pt>
                <c:pt idx="15115" formatCode="General">
                  <c:v>0.31132300000000035</c:v>
                </c:pt>
                <c:pt idx="15116" formatCode="General">
                  <c:v>0.31134400000000023</c:v>
                </c:pt>
                <c:pt idx="15117" formatCode="General">
                  <c:v>0.31136400000000036</c:v>
                </c:pt>
                <c:pt idx="15118" formatCode="General">
                  <c:v>0.31138500000000036</c:v>
                </c:pt>
                <c:pt idx="15119" formatCode="General">
                  <c:v>0.31140500000000032</c:v>
                </c:pt>
                <c:pt idx="15120" formatCode="General">
                  <c:v>0.31142600000000037</c:v>
                </c:pt>
                <c:pt idx="15121" formatCode="General">
                  <c:v>0.31144700000000008</c:v>
                </c:pt>
                <c:pt idx="15122" formatCode="General">
                  <c:v>0.31146700000000033</c:v>
                </c:pt>
                <c:pt idx="15123" formatCode="General">
                  <c:v>0.31148800000000043</c:v>
                </c:pt>
                <c:pt idx="15124" formatCode="General">
                  <c:v>0.31150800000000023</c:v>
                </c:pt>
                <c:pt idx="15125" formatCode="General">
                  <c:v>0.31152900000000022</c:v>
                </c:pt>
                <c:pt idx="15126" formatCode="General">
                  <c:v>0.31154900000000002</c:v>
                </c:pt>
                <c:pt idx="15127" formatCode="General">
                  <c:v>0.31157000000000024</c:v>
                </c:pt>
                <c:pt idx="15128" formatCode="General">
                  <c:v>0.31159000000000026</c:v>
                </c:pt>
                <c:pt idx="15129" formatCode="General">
                  <c:v>0.31161200000000022</c:v>
                </c:pt>
                <c:pt idx="15130" formatCode="General">
                  <c:v>0.31163200000000002</c:v>
                </c:pt>
                <c:pt idx="15131" formatCode="General">
                  <c:v>0.31165300000000001</c:v>
                </c:pt>
                <c:pt idx="15132" formatCode="General">
                  <c:v>0.31167300000000026</c:v>
                </c:pt>
                <c:pt idx="15133" formatCode="General">
                  <c:v>0.31169400000000008</c:v>
                </c:pt>
                <c:pt idx="15134" formatCode="General">
                  <c:v>0.31171400000000027</c:v>
                </c:pt>
                <c:pt idx="15135" formatCode="General">
                  <c:v>0.31173500000000004</c:v>
                </c:pt>
                <c:pt idx="15136" formatCode="General">
                  <c:v>0.3117560000000002</c:v>
                </c:pt>
                <c:pt idx="15137" formatCode="General">
                  <c:v>0.31177600000000022</c:v>
                </c:pt>
                <c:pt idx="15138" formatCode="General">
                  <c:v>0.3117970000000001</c:v>
                </c:pt>
                <c:pt idx="15139" formatCode="General">
                  <c:v>0.31181700000000023</c:v>
                </c:pt>
                <c:pt idx="15140" formatCode="General">
                  <c:v>0.31183800000000023</c:v>
                </c:pt>
                <c:pt idx="15141" formatCode="General">
                  <c:v>0.31185800000000036</c:v>
                </c:pt>
                <c:pt idx="15142" formatCode="General">
                  <c:v>0.31187900000000035</c:v>
                </c:pt>
                <c:pt idx="15143" formatCode="General">
                  <c:v>0.31190000000000023</c:v>
                </c:pt>
                <c:pt idx="15144" formatCode="General">
                  <c:v>0.31192000000000036</c:v>
                </c:pt>
                <c:pt idx="15145" formatCode="General">
                  <c:v>0.31194100000000002</c:v>
                </c:pt>
                <c:pt idx="15146" formatCode="General">
                  <c:v>0.31196200000000035</c:v>
                </c:pt>
                <c:pt idx="15147" formatCode="General">
                  <c:v>0.31198200000000037</c:v>
                </c:pt>
                <c:pt idx="15148" formatCode="General">
                  <c:v>0.31200300000000025</c:v>
                </c:pt>
                <c:pt idx="15149" formatCode="General">
                  <c:v>0.31202300000000033</c:v>
                </c:pt>
                <c:pt idx="15150" formatCode="General">
                  <c:v>0.31204400000000027</c:v>
                </c:pt>
                <c:pt idx="15151" formatCode="General">
                  <c:v>0.31206400000000023</c:v>
                </c:pt>
                <c:pt idx="15152" formatCode="General">
                  <c:v>0.31208500000000022</c:v>
                </c:pt>
                <c:pt idx="15153" formatCode="General">
                  <c:v>0.31210600000000027</c:v>
                </c:pt>
                <c:pt idx="15154" formatCode="General">
                  <c:v>0.31212600000000035</c:v>
                </c:pt>
                <c:pt idx="15155" formatCode="General">
                  <c:v>0.31214700000000001</c:v>
                </c:pt>
                <c:pt idx="15156" formatCode="General">
                  <c:v>0.31216700000000008</c:v>
                </c:pt>
                <c:pt idx="15157" formatCode="General">
                  <c:v>0.31218800000000035</c:v>
                </c:pt>
                <c:pt idx="15158" formatCode="General">
                  <c:v>0.31220900000000001</c:v>
                </c:pt>
                <c:pt idx="15159" formatCode="General">
                  <c:v>0.31222900000000026</c:v>
                </c:pt>
                <c:pt idx="15160" formatCode="General">
                  <c:v>0.31225000000000008</c:v>
                </c:pt>
                <c:pt idx="15161" formatCode="General">
                  <c:v>0.31227100000000002</c:v>
                </c:pt>
                <c:pt idx="15162" formatCode="General">
                  <c:v>0.3122910000000001</c:v>
                </c:pt>
                <c:pt idx="15163" formatCode="General">
                  <c:v>0.31231200000000037</c:v>
                </c:pt>
                <c:pt idx="15164" formatCode="General">
                  <c:v>0.31233200000000022</c:v>
                </c:pt>
                <c:pt idx="15165" formatCode="General">
                  <c:v>0.31235300000000032</c:v>
                </c:pt>
                <c:pt idx="15166" formatCode="General">
                  <c:v>0.31237300000000023</c:v>
                </c:pt>
                <c:pt idx="15167" formatCode="General">
                  <c:v>0.31239400000000023</c:v>
                </c:pt>
                <c:pt idx="15168" formatCode="General">
                  <c:v>0.31241500000000022</c:v>
                </c:pt>
                <c:pt idx="15169" formatCode="General">
                  <c:v>0.31243500000000002</c:v>
                </c:pt>
                <c:pt idx="15170" formatCode="General">
                  <c:v>0.31245600000000023</c:v>
                </c:pt>
                <c:pt idx="15171" formatCode="General">
                  <c:v>0.31247600000000036</c:v>
                </c:pt>
                <c:pt idx="15172" formatCode="General">
                  <c:v>0.31249700000000002</c:v>
                </c:pt>
                <c:pt idx="15173" formatCode="General">
                  <c:v>0.31251700000000032</c:v>
                </c:pt>
                <c:pt idx="15174" formatCode="General">
                  <c:v>0.31253900000000001</c:v>
                </c:pt>
                <c:pt idx="15175" formatCode="General">
                  <c:v>0.31255900000000025</c:v>
                </c:pt>
                <c:pt idx="15176" formatCode="General">
                  <c:v>0.31258000000000036</c:v>
                </c:pt>
                <c:pt idx="15177" formatCode="General">
                  <c:v>0.31260000000000027</c:v>
                </c:pt>
                <c:pt idx="15178" formatCode="General">
                  <c:v>0.31262000000000023</c:v>
                </c:pt>
                <c:pt idx="15179" formatCode="General">
                  <c:v>0.312641</c:v>
                </c:pt>
                <c:pt idx="15180" formatCode="General">
                  <c:v>0.31266100000000002</c:v>
                </c:pt>
                <c:pt idx="15181" formatCode="General">
                  <c:v>0.31268300000000032</c:v>
                </c:pt>
                <c:pt idx="15182" formatCode="General">
                  <c:v>0.31270300000000001</c:v>
                </c:pt>
                <c:pt idx="15183" formatCode="General">
                  <c:v>0.31272400000000022</c:v>
                </c:pt>
                <c:pt idx="15184" formatCode="General">
                  <c:v>0.31274400000000002</c:v>
                </c:pt>
                <c:pt idx="15185" formatCode="General">
                  <c:v>0.31276500000000002</c:v>
                </c:pt>
                <c:pt idx="15186" formatCode="General">
                  <c:v>0.31278500000000026</c:v>
                </c:pt>
                <c:pt idx="15187" formatCode="General">
                  <c:v>0.31280600000000036</c:v>
                </c:pt>
                <c:pt idx="15188" formatCode="General">
                  <c:v>0.31282700000000035</c:v>
                </c:pt>
                <c:pt idx="15189" formatCode="General">
                  <c:v>0.31284700000000032</c:v>
                </c:pt>
                <c:pt idx="15190" formatCode="General">
                  <c:v>0.31286800000000037</c:v>
                </c:pt>
                <c:pt idx="15191" formatCode="General">
                  <c:v>0.31288800000000044</c:v>
                </c:pt>
                <c:pt idx="15192" formatCode="General">
                  <c:v>0.31290900000000033</c:v>
                </c:pt>
                <c:pt idx="15193" formatCode="General">
                  <c:v>0.31292900000000023</c:v>
                </c:pt>
                <c:pt idx="15194" formatCode="General">
                  <c:v>0.31295000000000023</c:v>
                </c:pt>
                <c:pt idx="15195" formatCode="General">
                  <c:v>0.31297100000000022</c:v>
                </c:pt>
                <c:pt idx="15196" formatCode="General">
                  <c:v>0.31299100000000002</c:v>
                </c:pt>
                <c:pt idx="15197" formatCode="General">
                  <c:v>0.31301200000000023</c:v>
                </c:pt>
                <c:pt idx="15198" formatCode="General">
                  <c:v>0.31303300000000001</c:v>
                </c:pt>
                <c:pt idx="15199" formatCode="General">
                  <c:v>0.31305300000000008</c:v>
                </c:pt>
                <c:pt idx="15200" formatCode="General">
                  <c:v>0.31307400000000035</c:v>
                </c:pt>
                <c:pt idx="15201" formatCode="General">
                  <c:v>0.31309400000000021</c:v>
                </c:pt>
                <c:pt idx="15202" formatCode="General">
                  <c:v>0.31311500000000025</c:v>
                </c:pt>
                <c:pt idx="15203" formatCode="General">
                  <c:v>0.31313600000000008</c:v>
                </c:pt>
                <c:pt idx="15204" formatCode="General">
                  <c:v>0.31315700000000002</c:v>
                </c:pt>
                <c:pt idx="15205" formatCode="General">
                  <c:v>0.31317700000000026</c:v>
                </c:pt>
                <c:pt idx="15206" formatCode="General">
                  <c:v>0.313197</c:v>
                </c:pt>
                <c:pt idx="15207" formatCode="General">
                  <c:v>0.31321800000000022</c:v>
                </c:pt>
                <c:pt idx="15208" formatCode="General">
                  <c:v>0.31323800000000002</c:v>
                </c:pt>
                <c:pt idx="15209" formatCode="General">
                  <c:v>0.31325900000000001</c:v>
                </c:pt>
                <c:pt idx="15210" formatCode="General">
                  <c:v>0.31328000000000022</c:v>
                </c:pt>
                <c:pt idx="15211" formatCode="General">
                  <c:v>0.31330000000000036</c:v>
                </c:pt>
                <c:pt idx="15212" formatCode="General">
                  <c:v>0.31332100000000035</c:v>
                </c:pt>
                <c:pt idx="15213" formatCode="General">
                  <c:v>0.31334200000000023</c:v>
                </c:pt>
                <c:pt idx="15214" formatCode="General">
                  <c:v>0.31336200000000036</c:v>
                </c:pt>
                <c:pt idx="15215" formatCode="General">
                  <c:v>0.31338300000000036</c:v>
                </c:pt>
                <c:pt idx="15216" formatCode="General">
                  <c:v>0.31340300000000032</c:v>
                </c:pt>
                <c:pt idx="15217" formatCode="General">
                  <c:v>0.31342400000000037</c:v>
                </c:pt>
                <c:pt idx="15218" formatCode="General">
                  <c:v>0.31344400000000022</c:v>
                </c:pt>
                <c:pt idx="15219" formatCode="General">
                  <c:v>0.31346500000000033</c:v>
                </c:pt>
                <c:pt idx="15220" formatCode="General">
                  <c:v>0.31348600000000043</c:v>
                </c:pt>
                <c:pt idx="15221" formatCode="General">
                  <c:v>0.31350600000000023</c:v>
                </c:pt>
                <c:pt idx="15222" formatCode="General">
                  <c:v>0.31352700000000022</c:v>
                </c:pt>
                <c:pt idx="15223" formatCode="General">
                  <c:v>0.31354700000000002</c:v>
                </c:pt>
                <c:pt idx="15224" formatCode="General">
                  <c:v>0.31356800000000024</c:v>
                </c:pt>
                <c:pt idx="15225" formatCode="General">
                  <c:v>0.31358900000000023</c:v>
                </c:pt>
                <c:pt idx="15226" formatCode="General">
                  <c:v>0.31361000000000022</c:v>
                </c:pt>
                <c:pt idx="15227" formatCode="General">
                  <c:v>0.31363000000000002</c:v>
                </c:pt>
                <c:pt idx="15228" formatCode="General">
                  <c:v>0.31365100000000001</c:v>
                </c:pt>
                <c:pt idx="15229" formatCode="General">
                  <c:v>0.31367100000000026</c:v>
                </c:pt>
                <c:pt idx="15230" formatCode="General">
                  <c:v>0.31369200000000008</c:v>
                </c:pt>
                <c:pt idx="15231" formatCode="General">
                  <c:v>0.31371200000000027</c:v>
                </c:pt>
                <c:pt idx="15232" formatCode="General">
                  <c:v>0.31373300000000004</c:v>
                </c:pt>
                <c:pt idx="15233" formatCode="General">
                  <c:v>0.313753</c:v>
                </c:pt>
                <c:pt idx="15234" formatCode="General">
                  <c:v>0.31377400000000022</c:v>
                </c:pt>
                <c:pt idx="15235" formatCode="General">
                  <c:v>0.3137950000000001</c:v>
                </c:pt>
                <c:pt idx="15236" formatCode="General">
                  <c:v>0.31381500000000023</c:v>
                </c:pt>
                <c:pt idx="15237" formatCode="General">
                  <c:v>0.31383600000000023</c:v>
                </c:pt>
                <c:pt idx="15238" formatCode="General">
                  <c:v>0.31385600000000036</c:v>
                </c:pt>
                <c:pt idx="15239" formatCode="General">
                  <c:v>0.31387700000000035</c:v>
                </c:pt>
                <c:pt idx="15240" formatCode="General">
                  <c:v>0.31389700000000026</c:v>
                </c:pt>
                <c:pt idx="15241" formatCode="General">
                  <c:v>0.31391900000000023</c:v>
                </c:pt>
                <c:pt idx="15242" formatCode="General">
                  <c:v>0.31393900000000002</c:v>
                </c:pt>
                <c:pt idx="15243" formatCode="General">
                  <c:v>0.31396000000000035</c:v>
                </c:pt>
                <c:pt idx="15244" formatCode="General">
                  <c:v>0.31398000000000037</c:v>
                </c:pt>
                <c:pt idx="15245" formatCode="General">
                  <c:v>0.31400000000000022</c:v>
                </c:pt>
                <c:pt idx="15246" formatCode="General">
                  <c:v>0.31402100000000033</c:v>
                </c:pt>
                <c:pt idx="15247" formatCode="General">
                  <c:v>0.31404100000000001</c:v>
                </c:pt>
                <c:pt idx="15248" formatCode="General">
                  <c:v>0.31406200000000023</c:v>
                </c:pt>
                <c:pt idx="15249" formatCode="General">
                  <c:v>0.31408300000000022</c:v>
                </c:pt>
                <c:pt idx="15250" formatCode="General">
                  <c:v>0.31410400000000027</c:v>
                </c:pt>
                <c:pt idx="15251" formatCode="General">
                  <c:v>0.31412400000000035</c:v>
                </c:pt>
                <c:pt idx="15252" formatCode="General">
                  <c:v>0.31414500000000001</c:v>
                </c:pt>
                <c:pt idx="15253" formatCode="General">
                  <c:v>0.31416500000000008</c:v>
                </c:pt>
                <c:pt idx="15254" formatCode="General">
                  <c:v>0.31418600000000035</c:v>
                </c:pt>
                <c:pt idx="15255" formatCode="General">
                  <c:v>0.31420700000000001</c:v>
                </c:pt>
                <c:pt idx="15256" formatCode="General">
                  <c:v>0.31422800000000023</c:v>
                </c:pt>
                <c:pt idx="15257" formatCode="General">
                  <c:v>0.31424800000000008</c:v>
                </c:pt>
                <c:pt idx="15258" formatCode="General">
                  <c:v>0.31426800000000027</c:v>
                </c:pt>
                <c:pt idx="15259" formatCode="General">
                  <c:v>0.31428900000000032</c:v>
                </c:pt>
                <c:pt idx="15260" formatCode="General">
                  <c:v>0.31430900000000023</c:v>
                </c:pt>
                <c:pt idx="15261" formatCode="General">
                  <c:v>0.31433000000000022</c:v>
                </c:pt>
                <c:pt idx="15262" formatCode="General">
                  <c:v>0.31435100000000032</c:v>
                </c:pt>
                <c:pt idx="15263" formatCode="General">
                  <c:v>0.31437100000000023</c:v>
                </c:pt>
                <c:pt idx="15264" formatCode="General">
                  <c:v>0.31439200000000023</c:v>
                </c:pt>
                <c:pt idx="15265" formatCode="General">
                  <c:v>0.31441300000000022</c:v>
                </c:pt>
                <c:pt idx="15266" formatCode="General">
                  <c:v>0.31443300000000002</c:v>
                </c:pt>
                <c:pt idx="15267" formatCode="General">
                  <c:v>0.31445400000000023</c:v>
                </c:pt>
                <c:pt idx="15268" formatCode="General">
                  <c:v>0.31447400000000036</c:v>
                </c:pt>
                <c:pt idx="15269" formatCode="General">
                  <c:v>0.31449500000000002</c:v>
                </c:pt>
                <c:pt idx="15270" formatCode="General">
                  <c:v>0.31451600000000035</c:v>
                </c:pt>
                <c:pt idx="15271" formatCode="General">
                  <c:v>0.3145360000000002</c:v>
                </c:pt>
                <c:pt idx="15272" formatCode="General">
                  <c:v>0.31455700000000025</c:v>
                </c:pt>
                <c:pt idx="15273" formatCode="General">
                  <c:v>0.31457700000000022</c:v>
                </c:pt>
                <c:pt idx="15274" formatCode="General">
                  <c:v>0.31459800000000027</c:v>
                </c:pt>
                <c:pt idx="15275" formatCode="General">
                  <c:v>0.31461800000000023</c:v>
                </c:pt>
                <c:pt idx="15276" formatCode="General">
                  <c:v>0.314639</c:v>
                </c:pt>
                <c:pt idx="15277" formatCode="General">
                  <c:v>0.31466000000000022</c:v>
                </c:pt>
                <c:pt idx="15278" formatCode="General">
                  <c:v>0.31468100000000032</c:v>
                </c:pt>
                <c:pt idx="15279" formatCode="General">
                  <c:v>0.31470100000000001</c:v>
                </c:pt>
                <c:pt idx="15280" formatCode="General">
                  <c:v>0.31472200000000022</c:v>
                </c:pt>
                <c:pt idx="15281" formatCode="General">
                  <c:v>0.31474200000000002</c:v>
                </c:pt>
                <c:pt idx="15282" formatCode="General">
                  <c:v>0.31476300000000001</c:v>
                </c:pt>
                <c:pt idx="15283" formatCode="General">
                  <c:v>0.31478300000000026</c:v>
                </c:pt>
                <c:pt idx="15284" formatCode="General">
                  <c:v>0.31480400000000036</c:v>
                </c:pt>
                <c:pt idx="15285" formatCode="General">
                  <c:v>0.31482400000000044</c:v>
                </c:pt>
                <c:pt idx="15286" formatCode="General">
                  <c:v>0.31484500000000032</c:v>
                </c:pt>
                <c:pt idx="15287" formatCode="General">
                  <c:v>0.31486600000000037</c:v>
                </c:pt>
                <c:pt idx="15288" formatCode="General">
                  <c:v>0.31488600000000044</c:v>
                </c:pt>
                <c:pt idx="15289" formatCode="General">
                  <c:v>0.31490700000000033</c:v>
                </c:pt>
                <c:pt idx="15290" formatCode="General">
                  <c:v>0.31492700000000023</c:v>
                </c:pt>
                <c:pt idx="15291" formatCode="General">
                  <c:v>0.31494800000000023</c:v>
                </c:pt>
                <c:pt idx="15292" formatCode="General">
                  <c:v>0.31496800000000041</c:v>
                </c:pt>
                <c:pt idx="15293" formatCode="General">
                  <c:v>0.31499000000000033</c:v>
                </c:pt>
                <c:pt idx="15294" formatCode="General">
                  <c:v>0.31501000000000023</c:v>
                </c:pt>
                <c:pt idx="15295" formatCode="General">
                  <c:v>0.31503100000000001</c:v>
                </c:pt>
                <c:pt idx="15296" formatCode="General">
                  <c:v>0.31505100000000008</c:v>
                </c:pt>
                <c:pt idx="15297" formatCode="General">
                  <c:v>0.31507200000000035</c:v>
                </c:pt>
                <c:pt idx="15298" formatCode="General">
                  <c:v>0.31509200000000021</c:v>
                </c:pt>
                <c:pt idx="15299" formatCode="General">
                  <c:v>0.31511300000000025</c:v>
                </c:pt>
                <c:pt idx="15300" formatCode="General">
                  <c:v>0.315133</c:v>
                </c:pt>
                <c:pt idx="15301" formatCode="General">
                  <c:v>0.31515400000000027</c:v>
                </c:pt>
                <c:pt idx="15302" formatCode="General">
                  <c:v>0.31517500000000026</c:v>
                </c:pt>
                <c:pt idx="15303" formatCode="General">
                  <c:v>0.315195</c:v>
                </c:pt>
                <c:pt idx="15304" formatCode="General">
                  <c:v>0.31521600000000022</c:v>
                </c:pt>
                <c:pt idx="15305" formatCode="General">
                  <c:v>0.31523600000000002</c:v>
                </c:pt>
                <c:pt idx="15306" formatCode="General">
                  <c:v>0.31525700000000001</c:v>
                </c:pt>
                <c:pt idx="15307" formatCode="General">
                  <c:v>0.31527700000000008</c:v>
                </c:pt>
                <c:pt idx="15308" formatCode="General">
                  <c:v>0.31529800000000002</c:v>
                </c:pt>
                <c:pt idx="15309" formatCode="General">
                  <c:v>0.31531900000000035</c:v>
                </c:pt>
                <c:pt idx="15310" formatCode="General">
                  <c:v>0.31534000000000023</c:v>
                </c:pt>
                <c:pt idx="15311" formatCode="General">
                  <c:v>0.31536000000000036</c:v>
                </c:pt>
                <c:pt idx="15312" formatCode="General">
                  <c:v>0.31538000000000044</c:v>
                </c:pt>
                <c:pt idx="15313" formatCode="General">
                  <c:v>0.31540100000000032</c:v>
                </c:pt>
                <c:pt idx="15314" formatCode="General">
                  <c:v>0.31542100000000023</c:v>
                </c:pt>
                <c:pt idx="15315" formatCode="General">
                  <c:v>0.31544300000000008</c:v>
                </c:pt>
                <c:pt idx="15316" formatCode="General">
                  <c:v>0.31546300000000033</c:v>
                </c:pt>
                <c:pt idx="15317" formatCode="General">
                  <c:v>0.31548400000000043</c:v>
                </c:pt>
                <c:pt idx="15318" formatCode="General">
                  <c:v>0.31550400000000023</c:v>
                </c:pt>
                <c:pt idx="15319" formatCode="General">
                  <c:v>0.31552500000000022</c:v>
                </c:pt>
                <c:pt idx="15320" formatCode="General">
                  <c:v>0.31554500000000002</c:v>
                </c:pt>
                <c:pt idx="15321" formatCode="General">
                  <c:v>0.31556600000000024</c:v>
                </c:pt>
                <c:pt idx="15322" formatCode="General">
                  <c:v>0.31558600000000037</c:v>
                </c:pt>
                <c:pt idx="15323" formatCode="General">
                  <c:v>0.31560800000000022</c:v>
                </c:pt>
                <c:pt idx="15324" formatCode="General">
                  <c:v>0.31562800000000035</c:v>
                </c:pt>
                <c:pt idx="15325" formatCode="General">
                  <c:v>0.31564800000000021</c:v>
                </c:pt>
                <c:pt idx="15326" formatCode="General">
                  <c:v>0.31566900000000025</c:v>
                </c:pt>
                <c:pt idx="15327" formatCode="General">
                  <c:v>0.31568900000000022</c:v>
                </c:pt>
                <c:pt idx="15328" formatCode="General">
                  <c:v>0.31571000000000027</c:v>
                </c:pt>
                <c:pt idx="15329" formatCode="General">
                  <c:v>0.31573000000000001</c:v>
                </c:pt>
                <c:pt idx="15330" formatCode="General">
                  <c:v>0.3157520000000002</c:v>
                </c:pt>
                <c:pt idx="15331" formatCode="General">
                  <c:v>0.31577200000000022</c:v>
                </c:pt>
                <c:pt idx="15332" formatCode="General">
                  <c:v>0.3157930000000001</c:v>
                </c:pt>
                <c:pt idx="15333" formatCode="General">
                  <c:v>0.31581300000000023</c:v>
                </c:pt>
                <c:pt idx="15334" formatCode="General">
                  <c:v>0.31583400000000023</c:v>
                </c:pt>
                <c:pt idx="15335" formatCode="General">
                  <c:v>0.31585400000000036</c:v>
                </c:pt>
                <c:pt idx="15336" formatCode="General">
                  <c:v>0.31587500000000035</c:v>
                </c:pt>
                <c:pt idx="15337" formatCode="General">
                  <c:v>0.31589500000000026</c:v>
                </c:pt>
                <c:pt idx="15338" formatCode="General">
                  <c:v>0.31591600000000036</c:v>
                </c:pt>
                <c:pt idx="15339" formatCode="General">
                  <c:v>0.31593700000000002</c:v>
                </c:pt>
                <c:pt idx="15340" formatCode="General">
                  <c:v>0.31595700000000032</c:v>
                </c:pt>
                <c:pt idx="15341" formatCode="General">
                  <c:v>0.31597800000000037</c:v>
                </c:pt>
                <c:pt idx="15342" formatCode="General">
                  <c:v>0.31599800000000022</c:v>
                </c:pt>
                <c:pt idx="15343" formatCode="General">
                  <c:v>0.31601900000000033</c:v>
                </c:pt>
                <c:pt idx="15344" formatCode="General">
                  <c:v>0.31604000000000027</c:v>
                </c:pt>
                <c:pt idx="15345" formatCode="General">
                  <c:v>0.31606100000000026</c:v>
                </c:pt>
                <c:pt idx="15346" formatCode="General">
                  <c:v>0.31608100000000022</c:v>
                </c:pt>
                <c:pt idx="15347" formatCode="General">
                  <c:v>0.31610200000000027</c:v>
                </c:pt>
                <c:pt idx="15348" formatCode="General">
                  <c:v>0.31612200000000035</c:v>
                </c:pt>
                <c:pt idx="15349" formatCode="General">
                  <c:v>0.31614300000000001</c:v>
                </c:pt>
                <c:pt idx="15350" formatCode="General">
                  <c:v>0.31616300000000008</c:v>
                </c:pt>
                <c:pt idx="15351" formatCode="General">
                  <c:v>0.31618400000000035</c:v>
                </c:pt>
                <c:pt idx="15352" formatCode="General">
                  <c:v>0.31620400000000026</c:v>
                </c:pt>
                <c:pt idx="15353" formatCode="General">
                  <c:v>0.31622500000000026</c:v>
                </c:pt>
                <c:pt idx="15354" formatCode="General">
                  <c:v>0.31624600000000008</c:v>
                </c:pt>
                <c:pt idx="15355" formatCode="General">
                  <c:v>0.31626600000000027</c:v>
                </c:pt>
                <c:pt idx="15356" formatCode="General">
                  <c:v>0.31628700000000026</c:v>
                </c:pt>
                <c:pt idx="15357" formatCode="General">
                  <c:v>0.31630700000000023</c:v>
                </c:pt>
                <c:pt idx="15358" formatCode="General">
                  <c:v>0.31632800000000044</c:v>
                </c:pt>
                <c:pt idx="15359" formatCode="General">
                  <c:v>0.31634800000000035</c:v>
                </c:pt>
                <c:pt idx="15360" formatCode="General">
                  <c:v>0.31637000000000037</c:v>
                </c:pt>
                <c:pt idx="15361" formatCode="General">
                  <c:v>0.31639000000000023</c:v>
                </c:pt>
                <c:pt idx="15362" formatCode="General">
                  <c:v>0.31641100000000022</c:v>
                </c:pt>
                <c:pt idx="15363" formatCode="General">
                  <c:v>0.31643100000000002</c:v>
                </c:pt>
                <c:pt idx="15364" formatCode="General">
                  <c:v>0.31645200000000023</c:v>
                </c:pt>
                <c:pt idx="15365" formatCode="General">
                  <c:v>0.31647200000000036</c:v>
                </c:pt>
                <c:pt idx="15366" formatCode="General">
                  <c:v>0.31649200000000022</c:v>
                </c:pt>
                <c:pt idx="15367" formatCode="General">
                  <c:v>0.31651400000000035</c:v>
                </c:pt>
                <c:pt idx="15368" formatCode="General">
                  <c:v>0.3165340000000002</c:v>
                </c:pt>
                <c:pt idx="15369" formatCode="General">
                  <c:v>0.31655500000000025</c:v>
                </c:pt>
                <c:pt idx="15370" formatCode="General">
                  <c:v>0.31657500000000022</c:v>
                </c:pt>
                <c:pt idx="15371" formatCode="General">
                  <c:v>0.31659600000000027</c:v>
                </c:pt>
                <c:pt idx="15372" formatCode="General">
                  <c:v>0.31661600000000023</c:v>
                </c:pt>
                <c:pt idx="15373" formatCode="General">
                  <c:v>0.316637</c:v>
                </c:pt>
                <c:pt idx="15374" formatCode="General">
                  <c:v>0.31665700000000002</c:v>
                </c:pt>
                <c:pt idx="15375" formatCode="General">
                  <c:v>0.31667800000000035</c:v>
                </c:pt>
                <c:pt idx="15376" formatCode="General">
                  <c:v>0.31669900000000001</c:v>
                </c:pt>
                <c:pt idx="15377" formatCode="General">
                  <c:v>0.31672000000000022</c:v>
                </c:pt>
                <c:pt idx="15378" formatCode="General">
                  <c:v>0.31674000000000002</c:v>
                </c:pt>
                <c:pt idx="15379" formatCode="General">
                  <c:v>0.31676000000000026</c:v>
                </c:pt>
                <c:pt idx="15380" formatCode="General">
                  <c:v>0.31678100000000026</c:v>
                </c:pt>
                <c:pt idx="15381" formatCode="General">
                  <c:v>0.31680100000000022</c:v>
                </c:pt>
                <c:pt idx="15382" formatCode="General">
                  <c:v>0.31682200000000044</c:v>
                </c:pt>
                <c:pt idx="15383" formatCode="General">
                  <c:v>0.31684300000000032</c:v>
                </c:pt>
                <c:pt idx="15384" formatCode="General">
                  <c:v>0.31686400000000037</c:v>
                </c:pt>
                <c:pt idx="15385" formatCode="General">
                  <c:v>0.31688400000000044</c:v>
                </c:pt>
                <c:pt idx="15386" formatCode="General">
                  <c:v>0.31690500000000033</c:v>
                </c:pt>
                <c:pt idx="15387" formatCode="General">
                  <c:v>0.31692500000000023</c:v>
                </c:pt>
                <c:pt idx="15388" formatCode="General">
                  <c:v>0.31694600000000023</c:v>
                </c:pt>
                <c:pt idx="15389" formatCode="General">
                  <c:v>0.31696700000000022</c:v>
                </c:pt>
                <c:pt idx="15390" formatCode="General">
                  <c:v>0.31698700000000035</c:v>
                </c:pt>
                <c:pt idx="15391" formatCode="General">
                  <c:v>0.31700800000000023</c:v>
                </c:pt>
                <c:pt idx="15392" formatCode="General">
                  <c:v>0.31702800000000037</c:v>
                </c:pt>
                <c:pt idx="15393" formatCode="General">
                  <c:v>0.31704900000000008</c:v>
                </c:pt>
                <c:pt idx="15394" formatCode="General">
                  <c:v>0.31706900000000032</c:v>
                </c:pt>
                <c:pt idx="15395" formatCode="General">
                  <c:v>0.31709000000000026</c:v>
                </c:pt>
                <c:pt idx="15396" formatCode="General">
                  <c:v>0.31711000000000023</c:v>
                </c:pt>
                <c:pt idx="15397" formatCode="General">
                  <c:v>0.317131</c:v>
                </c:pt>
                <c:pt idx="15398" formatCode="General">
                  <c:v>0.31715200000000027</c:v>
                </c:pt>
                <c:pt idx="15399" formatCode="General">
                  <c:v>0.31717300000000026</c:v>
                </c:pt>
                <c:pt idx="15400" formatCode="General">
                  <c:v>0.317193</c:v>
                </c:pt>
                <c:pt idx="15401" formatCode="General">
                  <c:v>0.31721400000000022</c:v>
                </c:pt>
                <c:pt idx="15402" formatCode="General">
                  <c:v>0.31723400000000002</c:v>
                </c:pt>
                <c:pt idx="15403" formatCode="General">
                  <c:v>0.31725500000000001</c:v>
                </c:pt>
                <c:pt idx="15404" formatCode="General">
                  <c:v>0.31727600000000022</c:v>
                </c:pt>
                <c:pt idx="15405" formatCode="General">
                  <c:v>0.31729600000000002</c:v>
                </c:pt>
                <c:pt idx="15406" formatCode="General">
                  <c:v>0.31731700000000035</c:v>
                </c:pt>
                <c:pt idx="15407" formatCode="General">
                  <c:v>0.31733700000000026</c:v>
                </c:pt>
                <c:pt idx="15408" formatCode="General">
                  <c:v>0.31735800000000036</c:v>
                </c:pt>
                <c:pt idx="15409" formatCode="General">
                  <c:v>0.31737800000000044</c:v>
                </c:pt>
                <c:pt idx="15410" formatCode="General">
                  <c:v>0.31739900000000032</c:v>
                </c:pt>
                <c:pt idx="15411" formatCode="General">
                  <c:v>0.31741900000000023</c:v>
                </c:pt>
                <c:pt idx="15412" formatCode="General">
                  <c:v>0.31744100000000008</c:v>
                </c:pt>
                <c:pt idx="15413" formatCode="General">
                  <c:v>0.31746100000000033</c:v>
                </c:pt>
                <c:pt idx="15414" formatCode="General">
                  <c:v>0.31748200000000043</c:v>
                </c:pt>
                <c:pt idx="15415" formatCode="General">
                  <c:v>0.31750200000000023</c:v>
                </c:pt>
                <c:pt idx="15416" formatCode="General">
                  <c:v>0.31752300000000022</c:v>
                </c:pt>
                <c:pt idx="15417" formatCode="General">
                  <c:v>0.31754300000000002</c:v>
                </c:pt>
                <c:pt idx="15418" formatCode="General">
                  <c:v>0.31756400000000023</c:v>
                </c:pt>
                <c:pt idx="15419" formatCode="General">
                  <c:v>0.31758500000000023</c:v>
                </c:pt>
                <c:pt idx="15420" formatCode="General">
                  <c:v>0.31760500000000008</c:v>
                </c:pt>
                <c:pt idx="15421" formatCode="General">
                  <c:v>0.31762600000000035</c:v>
                </c:pt>
                <c:pt idx="15422" formatCode="General">
                  <c:v>0.31764600000000021</c:v>
                </c:pt>
                <c:pt idx="15423" formatCode="General">
                  <c:v>0.31766700000000025</c:v>
                </c:pt>
                <c:pt idx="15424" formatCode="General">
                  <c:v>0.31768700000000022</c:v>
                </c:pt>
                <c:pt idx="15425" formatCode="General">
                  <c:v>0.31770800000000027</c:v>
                </c:pt>
                <c:pt idx="15426" formatCode="General">
                  <c:v>0.31772800000000023</c:v>
                </c:pt>
                <c:pt idx="15427" formatCode="General">
                  <c:v>0.3177500000000002</c:v>
                </c:pt>
                <c:pt idx="15428" formatCode="General">
                  <c:v>0.31777000000000022</c:v>
                </c:pt>
                <c:pt idx="15429" formatCode="General">
                  <c:v>0.3177910000000001</c:v>
                </c:pt>
                <c:pt idx="15430" formatCode="General">
                  <c:v>0.31781100000000023</c:v>
                </c:pt>
                <c:pt idx="15431" formatCode="General">
                  <c:v>0.31783200000000023</c:v>
                </c:pt>
                <c:pt idx="15432" formatCode="General">
                  <c:v>0.31785200000000036</c:v>
                </c:pt>
                <c:pt idx="15433" formatCode="General">
                  <c:v>0.31787200000000043</c:v>
                </c:pt>
                <c:pt idx="15434" formatCode="General">
                  <c:v>0.31789400000000023</c:v>
                </c:pt>
                <c:pt idx="15435" formatCode="General">
                  <c:v>0.31791400000000036</c:v>
                </c:pt>
                <c:pt idx="15436" formatCode="General">
                  <c:v>0.31793500000000002</c:v>
                </c:pt>
                <c:pt idx="15437" formatCode="General">
                  <c:v>0.31795500000000032</c:v>
                </c:pt>
                <c:pt idx="15438" formatCode="General">
                  <c:v>0.31797600000000037</c:v>
                </c:pt>
                <c:pt idx="15439" formatCode="General">
                  <c:v>0.31799600000000022</c:v>
                </c:pt>
                <c:pt idx="15440" formatCode="General">
                  <c:v>0.31801700000000033</c:v>
                </c:pt>
                <c:pt idx="15441" formatCode="General">
                  <c:v>0.31803800000000026</c:v>
                </c:pt>
                <c:pt idx="15442" formatCode="General">
                  <c:v>0.31805800000000023</c:v>
                </c:pt>
                <c:pt idx="15443" formatCode="General">
                  <c:v>0.31807900000000022</c:v>
                </c:pt>
                <c:pt idx="15444" formatCode="General">
                  <c:v>0.31810000000000027</c:v>
                </c:pt>
                <c:pt idx="15445" formatCode="General">
                  <c:v>0.31812000000000024</c:v>
                </c:pt>
                <c:pt idx="15446" formatCode="General">
                  <c:v>0.3181400000000002</c:v>
                </c:pt>
                <c:pt idx="15447" formatCode="General">
                  <c:v>0.31816100000000008</c:v>
                </c:pt>
                <c:pt idx="15448" formatCode="General">
                  <c:v>0.31818100000000032</c:v>
                </c:pt>
                <c:pt idx="15449" formatCode="General">
                  <c:v>0.31820200000000021</c:v>
                </c:pt>
                <c:pt idx="15450" formatCode="General">
                  <c:v>0.31822300000000026</c:v>
                </c:pt>
                <c:pt idx="15451" formatCode="General">
                  <c:v>0.31824400000000008</c:v>
                </c:pt>
                <c:pt idx="15452" formatCode="General">
                  <c:v>0.31826400000000027</c:v>
                </c:pt>
                <c:pt idx="15453" formatCode="General">
                  <c:v>0.31828500000000026</c:v>
                </c:pt>
                <c:pt idx="15454" formatCode="General">
                  <c:v>0.31830500000000023</c:v>
                </c:pt>
                <c:pt idx="15455" formatCode="General">
                  <c:v>0.31832600000000044</c:v>
                </c:pt>
                <c:pt idx="15456" formatCode="General">
                  <c:v>0.31834700000000032</c:v>
                </c:pt>
                <c:pt idx="15457" formatCode="General">
                  <c:v>0.31836700000000023</c:v>
                </c:pt>
                <c:pt idx="15458" formatCode="General">
                  <c:v>0.3183880000000005</c:v>
                </c:pt>
                <c:pt idx="15459" formatCode="General">
                  <c:v>0.31840800000000036</c:v>
                </c:pt>
                <c:pt idx="15460" formatCode="General">
                  <c:v>0.31842900000000035</c:v>
                </c:pt>
                <c:pt idx="15461" formatCode="General">
                  <c:v>0.31844900000000026</c:v>
                </c:pt>
                <c:pt idx="15462" formatCode="General">
                  <c:v>0.31847000000000036</c:v>
                </c:pt>
                <c:pt idx="15463" formatCode="General">
                  <c:v>0.31849100000000002</c:v>
                </c:pt>
                <c:pt idx="15464" formatCode="General">
                  <c:v>0.31851100000000032</c:v>
                </c:pt>
                <c:pt idx="15465" formatCode="General">
                  <c:v>0.3185320000000002</c:v>
                </c:pt>
                <c:pt idx="15466" formatCode="General">
                  <c:v>0.31855300000000025</c:v>
                </c:pt>
                <c:pt idx="15467" formatCode="General">
                  <c:v>0.31857300000000022</c:v>
                </c:pt>
                <c:pt idx="15468" formatCode="General">
                  <c:v>0.31859400000000027</c:v>
                </c:pt>
                <c:pt idx="15469" formatCode="General">
                  <c:v>0.31861400000000023</c:v>
                </c:pt>
                <c:pt idx="15470" formatCode="General">
                  <c:v>0.318635</c:v>
                </c:pt>
                <c:pt idx="15471" formatCode="General">
                  <c:v>0.31865500000000002</c:v>
                </c:pt>
                <c:pt idx="15472" formatCode="General">
                  <c:v>0.31867600000000035</c:v>
                </c:pt>
                <c:pt idx="15473" formatCode="General">
                  <c:v>0.31869700000000001</c:v>
                </c:pt>
                <c:pt idx="15474" formatCode="General">
                  <c:v>0.31871700000000008</c:v>
                </c:pt>
                <c:pt idx="15475" formatCode="General">
                  <c:v>0.31873800000000002</c:v>
                </c:pt>
                <c:pt idx="15476" formatCode="General">
                  <c:v>0.31875800000000026</c:v>
                </c:pt>
                <c:pt idx="15477" formatCode="General">
                  <c:v>0.31877900000000026</c:v>
                </c:pt>
                <c:pt idx="15478" formatCode="General">
                  <c:v>0.318799</c:v>
                </c:pt>
                <c:pt idx="15479" formatCode="General">
                  <c:v>0.31882100000000035</c:v>
                </c:pt>
                <c:pt idx="15480" formatCode="General">
                  <c:v>0.31884100000000032</c:v>
                </c:pt>
                <c:pt idx="15481" formatCode="General">
                  <c:v>0.31886200000000037</c:v>
                </c:pt>
                <c:pt idx="15482" formatCode="General">
                  <c:v>0.31888200000000044</c:v>
                </c:pt>
                <c:pt idx="15483" formatCode="General">
                  <c:v>0.31890300000000033</c:v>
                </c:pt>
                <c:pt idx="15484" formatCode="General">
                  <c:v>0.31892300000000023</c:v>
                </c:pt>
                <c:pt idx="15485" formatCode="General">
                  <c:v>0.31894400000000023</c:v>
                </c:pt>
                <c:pt idx="15486" formatCode="General">
                  <c:v>0.31896500000000022</c:v>
                </c:pt>
                <c:pt idx="15487" formatCode="General">
                  <c:v>0.31898500000000035</c:v>
                </c:pt>
                <c:pt idx="15488" formatCode="General">
                  <c:v>0.31900600000000023</c:v>
                </c:pt>
                <c:pt idx="15489" formatCode="General">
                  <c:v>0.31902600000000036</c:v>
                </c:pt>
                <c:pt idx="15490" formatCode="General">
                  <c:v>0.31904700000000008</c:v>
                </c:pt>
                <c:pt idx="15491" formatCode="General">
                  <c:v>0.31906700000000032</c:v>
                </c:pt>
                <c:pt idx="15492" formatCode="General">
                  <c:v>0.31908800000000037</c:v>
                </c:pt>
                <c:pt idx="15493" formatCode="General">
                  <c:v>0.31910900000000025</c:v>
                </c:pt>
                <c:pt idx="15494" formatCode="General">
                  <c:v>0.31912900000000022</c:v>
                </c:pt>
                <c:pt idx="15495" formatCode="General">
                  <c:v>0.31915000000000027</c:v>
                </c:pt>
                <c:pt idx="15496" formatCode="General">
                  <c:v>0.31917100000000026</c:v>
                </c:pt>
                <c:pt idx="15497" formatCode="General">
                  <c:v>0.319191</c:v>
                </c:pt>
                <c:pt idx="15498" formatCode="General">
                  <c:v>0.31921100000000002</c:v>
                </c:pt>
                <c:pt idx="15499" formatCode="General">
                  <c:v>0.31923200000000002</c:v>
                </c:pt>
                <c:pt idx="15500" formatCode="General">
                  <c:v>0.3192520000000002</c:v>
                </c:pt>
                <c:pt idx="15501" formatCode="General">
                  <c:v>0.31927400000000022</c:v>
                </c:pt>
                <c:pt idx="15502" formatCode="General">
                  <c:v>0.31929400000000002</c:v>
                </c:pt>
                <c:pt idx="15503" formatCode="General">
                  <c:v>0.31931500000000035</c:v>
                </c:pt>
                <c:pt idx="15504" formatCode="General">
                  <c:v>0.31933500000000026</c:v>
                </c:pt>
                <c:pt idx="15505" formatCode="General">
                  <c:v>0.31935600000000036</c:v>
                </c:pt>
                <c:pt idx="15506" formatCode="General">
                  <c:v>0.31937600000000044</c:v>
                </c:pt>
                <c:pt idx="15507" formatCode="General">
                  <c:v>0.31939700000000032</c:v>
                </c:pt>
                <c:pt idx="15508" formatCode="General">
                  <c:v>0.31941800000000037</c:v>
                </c:pt>
                <c:pt idx="15509" formatCode="General">
                  <c:v>0.31943800000000022</c:v>
                </c:pt>
                <c:pt idx="15510" formatCode="General">
                  <c:v>0.31945900000000033</c:v>
                </c:pt>
                <c:pt idx="15511" formatCode="General">
                  <c:v>0.31948000000000043</c:v>
                </c:pt>
                <c:pt idx="15512" formatCode="General">
                  <c:v>0.31950000000000023</c:v>
                </c:pt>
                <c:pt idx="15513" formatCode="General">
                  <c:v>0.31952000000000041</c:v>
                </c:pt>
                <c:pt idx="15514" formatCode="General">
                  <c:v>0.31954100000000002</c:v>
                </c:pt>
                <c:pt idx="15515" formatCode="General">
                  <c:v>0.31956200000000023</c:v>
                </c:pt>
                <c:pt idx="15516" formatCode="General">
                  <c:v>0.31958200000000037</c:v>
                </c:pt>
                <c:pt idx="15517" formatCode="General">
                  <c:v>0.31960300000000008</c:v>
                </c:pt>
                <c:pt idx="15518" formatCode="General">
                  <c:v>0.31962400000000035</c:v>
                </c:pt>
                <c:pt idx="15519" formatCode="General">
                  <c:v>0.31964400000000021</c:v>
                </c:pt>
                <c:pt idx="15520" formatCode="General">
                  <c:v>0.31966500000000025</c:v>
                </c:pt>
                <c:pt idx="15521" formatCode="General">
                  <c:v>0.31968500000000022</c:v>
                </c:pt>
                <c:pt idx="15522" formatCode="General">
                  <c:v>0.31970600000000027</c:v>
                </c:pt>
                <c:pt idx="15523" formatCode="General">
                  <c:v>0.31972600000000023</c:v>
                </c:pt>
                <c:pt idx="15524" formatCode="General">
                  <c:v>0.3197480000000002</c:v>
                </c:pt>
                <c:pt idx="15525" formatCode="General">
                  <c:v>0.31976800000000022</c:v>
                </c:pt>
                <c:pt idx="15526" formatCode="General">
                  <c:v>0.31978800000000035</c:v>
                </c:pt>
                <c:pt idx="15527" formatCode="General">
                  <c:v>0.31980900000000023</c:v>
                </c:pt>
                <c:pt idx="15528" formatCode="General">
                  <c:v>0.31982900000000042</c:v>
                </c:pt>
                <c:pt idx="15529" formatCode="General">
                  <c:v>0.31985000000000036</c:v>
                </c:pt>
                <c:pt idx="15530" formatCode="General">
                  <c:v>0.31987100000000035</c:v>
                </c:pt>
                <c:pt idx="15531" formatCode="General">
                  <c:v>0.31989100000000026</c:v>
                </c:pt>
                <c:pt idx="15532" formatCode="General">
                  <c:v>0.31991200000000036</c:v>
                </c:pt>
                <c:pt idx="15533" formatCode="General">
                  <c:v>0.31993300000000002</c:v>
                </c:pt>
                <c:pt idx="15534" formatCode="General">
                  <c:v>0.31995300000000032</c:v>
                </c:pt>
                <c:pt idx="15535" formatCode="General">
                  <c:v>0.31997400000000037</c:v>
                </c:pt>
                <c:pt idx="15536" formatCode="General">
                  <c:v>0.31999400000000022</c:v>
                </c:pt>
                <c:pt idx="15537" formatCode="General">
                  <c:v>0.32001500000000033</c:v>
                </c:pt>
                <c:pt idx="15538" formatCode="General">
                  <c:v>0.32003500000000001</c:v>
                </c:pt>
                <c:pt idx="15539" formatCode="General">
                  <c:v>0.32005600000000023</c:v>
                </c:pt>
                <c:pt idx="15540" formatCode="General">
                  <c:v>0.32007700000000022</c:v>
                </c:pt>
                <c:pt idx="15541" formatCode="General">
                  <c:v>0.32009700000000002</c:v>
                </c:pt>
                <c:pt idx="15542" formatCode="General">
                  <c:v>0.32011800000000024</c:v>
                </c:pt>
                <c:pt idx="15543" formatCode="General">
                  <c:v>0.3201380000000002</c:v>
                </c:pt>
                <c:pt idx="15544" formatCode="General">
                  <c:v>0.32015900000000008</c:v>
                </c:pt>
                <c:pt idx="15545" formatCode="General">
                  <c:v>0.32017900000000032</c:v>
                </c:pt>
                <c:pt idx="15546" formatCode="General">
                  <c:v>0.32020100000000001</c:v>
                </c:pt>
                <c:pt idx="15547" formatCode="General">
                  <c:v>0.32022100000000026</c:v>
                </c:pt>
                <c:pt idx="15548" formatCode="General">
                  <c:v>0.32024200000000008</c:v>
                </c:pt>
                <c:pt idx="15549" formatCode="General">
                  <c:v>0.32026200000000027</c:v>
                </c:pt>
                <c:pt idx="15550" formatCode="General">
                  <c:v>0.32028300000000026</c:v>
                </c:pt>
                <c:pt idx="15551" formatCode="General">
                  <c:v>0.32030300000000023</c:v>
                </c:pt>
                <c:pt idx="15552" formatCode="General">
                  <c:v>0.32032300000000036</c:v>
                </c:pt>
                <c:pt idx="15553" formatCode="General">
                  <c:v>0.32034500000000032</c:v>
                </c:pt>
                <c:pt idx="15554" formatCode="General">
                  <c:v>0.32036500000000023</c:v>
                </c:pt>
                <c:pt idx="15555" formatCode="General">
                  <c:v>0.3203860000000005</c:v>
                </c:pt>
                <c:pt idx="15556" formatCode="General">
                  <c:v>0.32040600000000036</c:v>
                </c:pt>
                <c:pt idx="15557" formatCode="General">
                  <c:v>0.32042700000000035</c:v>
                </c:pt>
                <c:pt idx="15558" formatCode="General">
                  <c:v>0.32044700000000026</c:v>
                </c:pt>
                <c:pt idx="15559" formatCode="General">
                  <c:v>0.32046800000000036</c:v>
                </c:pt>
                <c:pt idx="15560" formatCode="General">
                  <c:v>0.32048900000000036</c:v>
                </c:pt>
                <c:pt idx="15561" formatCode="General">
                  <c:v>0.32050900000000032</c:v>
                </c:pt>
                <c:pt idx="15562" formatCode="General">
                  <c:v>0.32053000000000026</c:v>
                </c:pt>
                <c:pt idx="15563" formatCode="General">
                  <c:v>0.32055100000000025</c:v>
                </c:pt>
                <c:pt idx="15564" formatCode="General">
                  <c:v>0.32057100000000033</c:v>
                </c:pt>
                <c:pt idx="15565" formatCode="General">
                  <c:v>0.32059100000000001</c:v>
                </c:pt>
                <c:pt idx="15566" formatCode="General">
                  <c:v>0.32061200000000023</c:v>
                </c:pt>
                <c:pt idx="15567" formatCode="General">
                  <c:v>0.320633</c:v>
                </c:pt>
                <c:pt idx="15568" formatCode="General">
                  <c:v>0.32065300000000002</c:v>
                </c:pt>
                <c:pt idx="15569" formatCode="General">
                  <c:v>0.32067400000000035</c:v>
                </c:pt>
                <c:pt idx="15570" formatCode="General">
                  <c:v>0.32069500000000001</c:v>
                </c:pt>
                <c:pt idx="15571" formatCode="General">
                  <c:v>0.32071500000000008</c:v>
                </c:pt>
                <c:pt idx="15572" formatCode="General">
                  <c:v>0.32073600000000002</c:v>
                </c:pt>
                <c:pt idx="15573" formatCode="General">
                  <c:v>0.32075600000000026</c:v>
                </c:pt>
                <c:pt idx="15574" formatCode="General">
                  <c:v>0.32077700000000026</c:v>
                </c:pt>
                <c:pt idx="15575" formatCode="General">
                  <c:v>0.32079800000000008</c:v>
                </c:pt>
                <c:pt idx="15576" formatCode="General">
                  <c:v>0.32081900000000035</c:v>
                </c:pt>
                <c:pt idx="15577" formatCode="General">
                  <c:v>0.32083900000000032</c:v>
                </c:pt>
                <c:pt idx="15578" formatCode="General">
                  <c:v>0.32086000000000037</c:v>
                </c:pt>
                <c:pt idx="15579" formatCode="General">
                  <c:v>0.32088000000000044</c:v>
                </c:pt>
                <c:pt idx="15580" formatCode="General">
                  <c:v>0.32090000000000035</c:v>
                </c:pt>
                <c:pt idx="15581" formatCode="General">
                  <c:v>0.32092100000000023</c:v>
                </c:pt>
                <c:pt idx="15582" formatCode="General">
                  <c:v>0.32094200000000023</c:v>
                </c:pt>
                <c:pt idx="15583" formatCode="General">
                  <c:v>0.32096200000000041</c:v>
                </c:pt>
                <c:pt idx="15584" formatCode="General">
                  <c:v>0.32098300000000035</c:v>
                </c:pt>
                <c:pt idx="15585" formatCode="General">
                  <c:v>0.32100400000000023</c:v>
                </c:pt>
                <c:pt idx="15586" formatCode="General">
                  <c:v>0.32102400000000036</c:v>
                </c:pt>
                <c:pt idx="15587" formatCode="General">
                  <c:v>0.32104500000000002</c:v>
                </c:pt>
                <c:pt idx="15588" formatCode="General">
                  <c:v>0.32106500000000032</c:v>
                </c:pt>
                <c:pt idx="15589" formatCode="General">
                  <c:v>0.32108600000000037</c:v>
                </c:pt>
                <c:pt idx="15590" formatCode="General">
                  <c:v>0.32110600000000022</c:v>
                </c:pt>
                <c:pt idx="15591" formatCode="General">
                  <c:v>0.32112800000000036</c:v>
                </c:pt>
                <c:pt idx="15592" formatCode="General">
                  <c:v>0.32114800000000027</c:v>
                </c:pt>
                <c:pt idx="15593" formatCode="General">
                  <c:v>0.32116800000000023</c:v>
                </c:pt>
                <c:pt idx="15594" formatCode="General">
                  <c:v>0.32118900000000022</c:v>
                </c:pt>
                <c:pt idx="15595" formatCode="General">
                  <c:v>0.32120900000000002</c:v>
                </c:pt>
                <c:pt idx="15596" formatCode="General">
                  <c:v>0.32123000000000002</c:v>
                </c:pt>
                <c:pt idx="15597" formatCode="General">
                  <c:v>0.3212500000000002</c:v>
                </c:pt>
                <c:pt idx="15598" formatCode="General">
                  <c:v>0.32127200000000022</c:v>
                </c:pt>
                <c:pt idx="15599" formatCode="General">
                  <c:v>0.32129200000000002</c:v>
                </c:pt>
                <c:pt idx="15600" formatCode="General">
                  <c:v>0.32131300000000035</c:v>
                </c:pt>
                <c:pt idx="15601" formatCode="General">
                  <c:v>0.32133300000000026</c:v>
                </c:pt>
                <c:pt idx="15602" formatCode="General">
                  <c:v>0.32135400000000036</c:v>
                </c:pt>
                <c:pt idx="15603" formatCode="General">
                  <c:v>0.32137400000000044</c:v>
                </c:pt>
                <c:pt idx="15604" formatCode="General">
                  <c:v>0.32139500000000032</c:v>
                </c:pt>
                <c:pt idx="15605" formatCode="General">
                  <c:v>0.32141500000000023</c:v>
                </c:pt>
                <c:pt idx="15606" formatCode="General">
                  <c:v>0.32143600000000022</c:v>
                </c:pt>
                <c:pt idx="15607" formatCode="General">
                  <c:v>0.32145700000000033</c:v>
                </c:pt>
                <c:pt idx="15608" formatCode="General">
                  <c:v>0.32147700000000023</c:v>
                </c:pt>
                <c:pt idx="15609" formatCode="General">
                  <c:v>0.32149800000000023</c:v>
                </c:pt>
                <c:pt idx="15610" formatCode="General">
                  <c:v>0.32151800000000041</c:v>
                </c:pt>
                <c:pt idx="15611" formatCode="General">
                  <c:v>0.32153900000000002</c:v>
                </c:pt>
                <c:pt idx="15612" formatCode="General">
                  <c:v>0.32155900000000026</c:v>
                </c:pt>
                <c:pt idx="15613" formatCode="General">
                  <c:v>0.32158000000000037</c:v>
                </c:pt>
                <c:pt idx="15614" formatCode="General">
                  <c:v>0.32160100000000008</c:v>
                </c:pt>
                <c:pt idx="15615" formatCode="General">
                  <c:v>0.32162200000000035</c:v>
                </c:pt>
                <c:pt idx="15616" formatCode="General">
                  <c:v>0.32164200000000021</c:v>
                </c:pt>
                <c:pt idx="15617" formatCode="General">
                  <c:v>0.32166300000000025</c:v>
                </c:pt>
                <c:pt idx="15618" formatCode="General">
                  <c:v>0.32168300000000022</c:v>
                </c:pt>
                <c:pt idx="15619" formatCode="General">
                  <c:v>0.32170300000000002</c:v>
                </c:pt>
                <c:pt idx="15620" formatCode="General">
                  <c:v>0.32172500000000026</c:v>
                </c:pt>
                <c:pt idx="15621" formatCode="General">
                  <c:v>0.321745</c:v>
                </c:pt>
                <c:pt idx="15622" formatCode="General">
                  <c:v>0.32176600000000022</c:v>
                </c:pt>
                <c:pt idx="15623" formatCode="General">
                  <c:v>0.32178600000000035</c:v>
                </c:pt>
                <c:pt idx="15624" formatCode="General">
                  <c:v>0.32180700000000023</c:v>
                </c:pt>
                <c:pt idx="15625" formatCode="General">
                  <c:v>0.32182700000000042</c:v>
                </c:pt>
                <c:pt idx="15626" formatCode="General">
                  <c:v>0.32184800000000036</c:v>
                </c:pt>
                <c:pt idx="15627" formatCode="General">
                  <c:v>0.32186900000000035</c:v>
                </c:pt>
                <c:pt idx="15628" formatCode="General">
                  <c:v>0.32189000000000023</c:v>
                </c:pt>
                <c:pt idx="15629" formatCode="General">
                  <c:v>0.32191000000000036</c:v>
                </c:pt>
                <c:pt idx="15630" formatCode="General">
                  <c:v>0.32193100000000002</c:v>
                </c:pt>
                <c:pt idx="15631" formatCode="General">
                  <c:v>0.32195100000000032</c:v>
                </c:pt>
                <c:pt idx="15632" formatCode="General">
                  <c:v>0.32197100000000023</c:v>
                </c:pt>
                <c:pt idx="15633" formatCode="General">
                  <c:v>0.32199200000000022</c:v>
                </c:pt>
                <c:pt idx="15634" formatCode="General">
                  <c:v>0.32201300000000033</c:v>
                </c:pt>
                <c:pt idx="15635" formatCode="General">
                  <c:v>0.32203300000000001</c:v>
                </c:pt>
                <c:pt idx="15636" formatCode="General">
                  <c:v>0.32205400000000023</c:v>
                </c:pt>
                <c:pt idx="15637" formatCode="General">
                  <c:v>0.32207500000000022</c:v>
                </c:pt>
                <c:pt idx="15638" formatCode="General">
                  <c:v>0.32209500000000002</c:v>
                </c:pt>
                <c:pt idx="15639" formatCode="General">
                  <c:v>0.32211600000000024</c:v>
                </c:pt>
                <c:pt idx="15640" formatCode="General">
                  <c:v>0.3221360000000002</c:v>
                </c:pt>
                <c:pt idx="15641" formatCode="General">
                  <c:v>0.32215700000000008</c:v>
                </c:pt>
                <c:pt idx="15642" formatCode="General">
                  <c:v>0.32217700000000032</c:v>
                </c:pt>
                <c:pt idx="15643" formatCode="General">
                  <c:v>0.32219900000000001</c:v>
                </c:pt>
                <c:pt idx="15644" formatCode="General">
                  <c:v>0.32221900000000026</c:v>
                </c:pt>
                <c:pt idx="15645" formatCode="General">
                  <c:v>0.32224000000000008</c:v>
                </c:pt>
                <c:pt idx="15646" formatCode="General">
                  <c:v>0.32226000000000027</c:v>
                </c:pt>
                <c:pt idx="15647" formatCode="General">
                  <c:v>0.32228000000000023</c:v>
                </c:pt>
                <c:pt idx="15648" formatCode="General">
                  <c:v>0.32230100000000023</c:v>
                </c:pt>
                <c:pt idx="15649" formatCode="General">
                  <c:v>0.32232200000000044</c:v>
                </c:pt>
                <c:pt idx="15650" formatCode="General">
                  <c:v>0.32234300000000032</c:v>
                </c:pt>
                <c:pt idx="15651" formatCode="General">
                  <c:v>0.32236300000000023</c:v>
                </c:pt>
                <c:pt idx="15652" formatCode="General">
                  <c:v>0.3223840000000005</c:v>
                </c:pt>
                <c:pt idx="15653" formatCode="General">
                  <c:v>0.32240400000000036</c:v>
                </c:pt>
                <c:pt idx="15654" formatCode="General">
                  <c:v>0.32242500000000035</c:v>
                </c:pt>
                <c:pt idx="15655" formatCode="General">
                  <c:v>0.32244500000000026</c:v>
                </c:pt>
                <c:pt idx="15656" formatCode="General">
                  <c:v>0.32246600000000036</c:v>
                </c:pt>
                <c:pt idx="15657" formatCode="General">
                  <c:v>0.32248600000000044</c:v>
                </c:pt>
                <c:pt idx="15658" formatCode="General">
                  <c:v>0.32250800000000035</c:v>
                </c:pt>
                <c:pt idx="15659" formatCode="General">
                  <c:v>0.32252800000000037</c:v>
                </c:pt>
                <c:pt idx="15660" formatCode="General">
                  <c:v>0.32254800000000022</c:v>
                </c:pt>
                <c:pt idx="15661" formatCode="General">
                  <c:v>0.32256900000000033</c:v>
                </c:pt>
                <c:pt idx="15662" formatCode="General">
                  <c:v>0.32258900000000035</c:v>
                </c:pt>
                <c:pt idx="15663" formatCode="General">
                  <c:v>0.32261000000000023</c:v>
                </c:pt>
                <c:pt idx="15664" formatCode="General">
                  <c:v>0.32263000000000008</c:v>
                </c:pt>
                <c:pt idx="15665" formatCode="General">
                  <c:v>0.32265200000000027</c:v>
                </c:pt>
                <c:pt idx="15666" formatCode="General">
                  <c:v>0.32267200000000035</c:v>
                </c:pt>
                <c:pt idx="15667" formatCode="General">
                  <c:v>0.32269300000000001</c:v>
                </c:pt>
                <c:pt idx="15668" formatCode="General">
                  <c:v>0.32271300000000008</c:v>
                </c:pt>
                <c:pt idx="15669" formatCode="General">
                  <c:v>0.32273400000000002</c:v>
                </c:pt>
                <c:pt idx="15670" formatCode="General">
                  <c:v>0.32275400000000026</c:v>
                </c:pt>
                <c:pt idx="15671" formatCode="General">
                  <c:v>0.32277500000000026</c:v>
                </c:pt>
                <c:pt idx="15672" formatCode="General">
                  <c:v>0.322795</c:v>
                </c:pt>
                <c:pt idx="15673" formatCode="General">
                  <c:v>0.32281600000000044</c:v>
                </c:pt>
                <c:pt idx="15674" formatCode="General">
                  <c:v>0.32283700000000032</c:v>
                </c:pt>
                <c:pt idx="15675" formatCode="General">
                  <c:v>0.32285700000000023</c:v>
                </c:pt>
                <c:pt idx="15676" formatCode="General">
                  <c:v>0.32287800000000044</c:v>
                </c:pt>
                <c:pt idx="15677" formatCode="General">
                  <c:v>0.32289800000000035</c:v>
                </c:pt>
                <c:pt idx="15678" formatCode="General">
                  <c:v>0.32291900000000023</c:v>
                </c:pt>
                <c:pt idx="15679" formatCode="General">
                  <c:v>0.32293900000000025</c:v>
                </c:pt>
                <c:pt idx="15680" formatCode="General">
                  <c:v>0.32296000000000036</c:v>
                </c:pt>
                <c:pt idx="15681" formatCode="General">
                  <c:v>0.32298100000000035</c:v>
                </c:pt>
                <c:pt idx="15682" formatCode="General">
                  <c:v>0.32300200000000023</c:v>
                </c:pt>
                <c:pt idx="15683" formatCode="General">
                  <c:v>0.32302200000000036</c:v>
                </c:pt>
                <c:pt idx="15684" formatCode="General">
                  <c:v>0.32304300000000002</c:v>
                </c:pt>
                <c:pt idx="15685" formatCode="General">
                  <c:v>0.32306300000000032</c:v>
                </c:pt>
                <c:pt idx="15686" formatCode="General">
                  <c:v>0.32308300000000023</c:v>
                </c:pt>
                <c:pt idx="15687" formatCode="General">
                  <c:v>0.32310500000000025</c:v>
                </c:pt>
                <c:pt idx="15688" formatCode="General">
                  <c:v>0.32312500000000022</c:v>
                </c:pt>
                <c:pt idx="15689" formatCode="General">
                  <c:v>0.32314600000000027</c:v>
                </c:pt>
                <c:pt idx="15690" formatCode="General">
                  <c:v>0.32316600000000023</c:v>
                </c:pt>
                <c:pt idx="15691" formatCode="General">
                  <c:v>0.32318700000000022</c:v>
                </c:pt>
                <c:pt idx="15692" formatCode="General">
                  <c:v>0.32320700000000002</c:v>
                </c:pt>
                <c:pt idx="15693" formatCode="General">
                  <c:v>0.32322800000000035</c:v>
                </c:pt>
                <c:pt idx="15694" formatCode="General">
                  <c:v>0.32324900000000001</c:v>
                </c:pt>
                <c:pt idx="15695" formatCode="General">
                  <c:v>0.32327000000000022</c:v>
                </c:pt>
                <c:pt idx="15696" formatCode="General">
                  <c:v>0.32329000000000002</c:v>
                </c:pt>
                <c:pt idx="15697" formatCode="General">
                  <c:v>0.32331100000000035</c:v>
                </c:pt>
                <c:pt idx="15698" formatCode="General">
                  <c:v>0.32333100000000026</c:v>
                </c:pt>
                <c:pt idx="15699" formatCode="General">
                  <c:v>0.32335100000000022</c:v>
                </c:pt>
                <c:pt idx="15700" formatCode="General">
                  <c:v>0.32337200000000044</c:v>
                </c:pt>
                <c:pt idx="15701" formatCode="General">
                  <c:v>0.32339300000000032</c:v>
                </c:pt>
                <c:pt idx="15702" formatCode="General">
                  <c:v>0.32341400000000037</c:v>
                </c:pt>
                <c:pt idx="15703" formatCode="General">
                  <c:v>0.32343400000000022</c:v>
                </c:pt>
                <c:pt idx="15704" formatCode="General">
                  <c:v>0.32345500000000033</c:v>
                </c:pt>
                <c:pt idx="15705" formatCode="General">
                  <c:v>0.32347500000000023</c:v>
                </c:pt>
                <c:pt idx="15706" formatCode="General">
                  <c:v>0.32349600000000023</c:v>
                </c:pt>
                <c:pt idx="15707" formatCode="General">
                  <c:v>0.32351600000000041</c:v>
                </c:pt>
                <c:pt idx="15708" formatCode="General">
                  <c:v>0.32353700000000002</c:v>
                </c:pt>
                <c:pt idx="15709" formatCode="General">
                  <c:v>0.32355700000000026</c:v>
                </c:pt>
                <c:pt idx="15710" formatCode="General">
                  <c:v>0.32357900000000023</c:v>
                </c:pt>
                <c:pt idx="15711" formatCode="General">
                  <c:v>0.32359900000000008</c:v>
                </c:pt>
                <c:pt idx="15712" formatCode="General">
                  <c:v>0.32361900000000032</c:v>
                </c:pt>
                <c:pt idx="15713" formatCode="General">
                  <c:v>0.32364000000000021</c:v>
                </c:pt>
                <c:pt idx="15714" formatCode="General">
                  <c:v>0.32366000000000023</c:v>
                </c:pt>
                <c:pt idx="15715" formatCode="General">
                  <c:v>0.32368100000000022</c:v>
                </c:pt>
                <c:pt idx="15716" formatCode="General">
                  <c:v>0.32370200000000027</c:v>
                </c:pt>
                <c:pt idx="15717" formatCode="General">
                  <c:v>0.32372300000000026</c:v>
                </c:pt>
                <c:pt idx="15718" formatCode="General">
                  <c:v>0.323743</c:v>
                </c:pt>
                <c:pt idx="15719" formatCode="General">
                  <c:v>0.32376400000000022</c:v>
                </c:pt>
                <c:pt idx="15720" formatCode="General">
                  <c:v>0.32378400000000035</c:v>
                </c:pt>
                <c:pt idx="15721" formatCode="General">
                  <c:v>0.32380500000000023</c:v>
                </c:pt>
                <c:pt idx="15722" formatCode="General">
                  <c:v>0.32382500000000042</c:v>
                </c:pt>
                <c:pt idx="15723" formatCode="General">
                  <c:v>0.32384600000000036</c:v>
                </c:pt>
                <c:pt idx="15724" formatCode="General">
                  <c:v>0.32386600000000043</c:v>
                </c:pt>
                <c:pt idx="15725" formatCode="General">
                  <c:v>0.32388700000000042</c:v>
                </c:pt>
                <c:pt idx="15726" formatCode="General">
                  <c:v>0.32390800000000036</c:v>
                </c:pt>
                <c:pt idx="15727" formatCode="General">
                  <c:v>0.32392800000000044</c:v>
                </c:pt>
                <c:pt idx="15728" formatCode="General">
                  <c:v>0.32394900000000032</c:v>
                </c:pt>
                <c:pt idx="15729" formatCode="General">
                  <c:v>0.32396900000000023</c:v>
                </c:pt>
                <c:pt idx="15730" formatCode="General">
                  <c:v>0.32399000000000022</c:v>
                </c:pt>
                <c:pt idx="15731" formatCode="General">
                  <c:v>0.32401000000000035</c:v>
                </c:pt>
                <c:pt idx="15732" formatCode="General">
                  <c:v>0.32403200000000026</c:v>
                </c:pt>
                <c:pt idx="15733" formatCode="General">
                  <c:v>0.32405200000000023</c:v>
                </c:pt>
                <c:pt idx="15734" formatCode="General">
                  <c:v>0.32407300000000022</c:v>
                </c:pt>
                <c:pt idx="15735" formatCode="General">
                  <c:v>0.32409300000000002</c:v>
                </c:pt>
                <c:pt idx="15736" formatCode="General">
                  <c:v>0.32411400000000024</c:v>
                </c:pt>
                <c:pt idx="15737" formatCode="General">
                  <c:v>0.3241340000000002</c:v>
                </c:pt>
                <c:pt idx="15738" formatCode="General">
                  <c:v>0.32415500000000008</c:v>
                </c:pt>
                <c:pt idx="15739" formatCode="General">
                  <c:v>0.32417600000000035</c:v>
                </c:pt>
                <c:pt idx="15740" formatCode="General">
                  <c:v>0.32419600000000021</c:v>
                </c:pt>
                <c:pt idx="15741" formatCode="General">
                  <c:v>0.32421700000000025</c:v>
                </c:pt>
                <c:pt idx="15742" formatCode="General">
                  <c:v>0.324237</c:v>
                </c:pt>
                <c:pt idx="15743" formatCode="General">
                  <c:v>0.32425800000000027</c:v>
                </c:pt>
                <c:pt idx="15744" formatCode="General">
                  <c:v>0.32427800000000023</c:v>
                </c:pt>
                <c:pt idx="15745" formatCode="General">
                  <c:v>0.324299</c:v>
                </c:pt>
                <c:pt idx="15746" formatCode="General">
                  <c:v>0.32431900000000036</c:v>
                </c:pt>
                <c:pt idx="15747" formatCode="General">
                  <c:v>0.32434000000000035</c:v>
                </c:pt>
                <c:pt idx="15748" formatCode="General">
                  <c:v>0.32436100000000023</c:v>
                </c:pt>
                <c:pt idx="15749" formatCode="General">
                  <c:v>0.3243820000000005</c:v>
                </c:pt>
                <c:pt idx="15750" formatCode="General">
                  <c:v>0.32440200000000036</c:v>
                </c:pt>
                <c:pt idx="15751" formatCode="General">
                  <c:v>0.32442300000000035</c:v>
                </c:pt>
                <c:pt idx="15752" formatCode="General">
                  <c:v>0.32444300000000026</c:v>
                </c:pt>
                <c:pt idx="15753" formatCode="General">
                  <c:v>0.32446300000000022</c:v>
                </c:pt>
                <c:pt idx="15754" formatCode="General">
                  <c:v>0.32448400000000044</c:v>
                </c:pt>
                <c:pt idx="15755" formatCode="General">
                  <c:v>0.32450500000000032</c:v>
                </c:pt>
                <c:pt idx="15756" formatCode="General">
                  <c:v>0.32452600000000037</c:v>
                </c:pt>
                <c:pt idx="15757" formatCode="General">
                  <c:v>0.32454600000000022</c:v>
                </c:pt>
                <c:pt idx="15758" formatCode="General">
                  <c:v>0.32456700000000033</c:v>
                </c:pt>
                <c:pt idx="15759" formatCode="General">
                  <c:v>0.32458700000000035</c:v>
                </c:pt>
                <c:pt idx="15760" formatCode="General">
                  <c:v>0.32460800000000023</c:v>
                </c:pt>
                <c:pt idx="15761" formatCode="General">
                  <c:v>0.32462900000000022</c:v>
                </c:pt>
                <c:pt idx="15762" formatCode="General">
                  <c:v>0.32465000000000027</c:v>
                </c:pt>
                <c:pt idx="15763" formatCode="General">
                  <c:v>0.32467000000000035</c:v>
                </c:pt>
                <c:pt idx="15764" formatCode="General">
                  <c:v>0.32469100000000001</c:v>
                </c:pt>
                <c:pt idx="15765" formatCode="General">
                  <c:v>0.32471100000000008</c:v>
                </c:pt>
                <c:pt idx="15766" formatCode="General">
                  <c:v>0.3247310000000001</c:v>
                </c:pt>
                <c:pt idx="15767" formatCode="General">
                  <c:v>0.32475200000000026</c:v>
                </c:pt>
                <c:pt idx="15768" formatCode="General">
                  <c:v>0.32477300000000026</c:v>
                </c:pt>
                <c:pt idx="15769" formatCode="General">
                  <c:v>0.32479400000000008</c:v>
                </c:pt>
                <c:pt idx="15770" formatCode="General">
                  <c:v>0.32481400000000044</c:v>
                </c:pt>
                <c:pt idx="15771" formatCode="General">
                  <c:v>0.32483500000000026</c:v>
                </c:pt>
                <c:pt idx="15772" formatCode="General">
                  <c:v>0.32485500000000023</c:v>
                </c:pt>
                <c:pt idx="15773" formatCode="General">
                  <c:v>0.32487600000000044</c:v>
                </c:pt>
                <c:pt idx="15774" formatCode="General">
                  <c:v>0.32489600000000035</c:v>
                </c:pt>
                <c:pt idx="15775" formatCode="General">
                  <c:v>0.32491700000000023</c:v>
                </c:pt>
                <c:pt idx="15776" formatCode="General">
                  <c:v>0.32493800000000023</c:v>
                </c:pt>
                <c:pt idx="15777" formatCode="General">
                  <c:v>0.32495900000000022</c:v>
                </c:pt>
                <c:pt idx="15778" formatCode="General">
                  <c:v>0.32497900000000035</c:v>
                </c:pt>
                <c:pt idx="15779" formatCode="General">
                  <c:v>0.32499900000000026</c:v>
                </c:pt>
                <c:pt idx="15780" formatCode="General">
                  <c:v>0.32502000000000036</c:v>
                </c:pt>
                <c:pt idx="15781" formatCode="General">
                  <c:v>0.32504000000000022</c:v>
                </c:pt>
                <c:pt idx="15782" formatCode="General">
                  <c:v>0.32506100000000032</c:v>
                </c:pt>
                <c:pt idx="15783" formatCode="General">
                  <c:v>0.32508100000000023</c:v>
                </c:pt>
                <c:pt idx="15784" formatCode="General">
                  <c:v>0.32510300000000025</c:v>
                </c:pt>
                <c:pt idx="15785" formatCode="General">
                  <c:v>0.32512300000000022</c:v>
                </c:pt>
                <c:pt idx="15786" formatCode="General">
                  <c:v>0.32514400000000027</c:v>
                </c:pt>
                <c:pt idx="15787" formatCode="General">
                  <c:v>0.32516400000000023</c:v>
                </c:pt>
                <c:pt idx="15788" formatCode="General">
                  <c:v>0.32518500000000022</c:v>
                </c:pt>
                <c:pt idx="15789" formatCode="General">
                  <c:v>0.32520500000000002</c:v>
                </c:pt>
                <c:pt idx="15790" formatCode="General">
                  <c:v>0.32522600000000035</c:v>
                </c:pt>
                <c:pt idx="15791" formatCode="General">
                  <c:v>0.32524700000000001</c:v>
                </c:pt>
                <c:pt idx="15792" formatCode="General">
                  <c:v>0.32526700000000008</c:v>
                </c:pt>
                <c:pt idx="15793" formatCode="General">
                  <c:v>0.32528800000000035</c:v>
                </c:pt>
                <c:pt idx="15794" formatCode="General">
                  <c:v>0.32530800000000043</c:v>
                </c:pt>
                <c:pt idx="15795" formatCode="General">
                  <c:v>0.32532900000000042</c:v>
                </c:pt>
                <c:pt idx="15796" formatCode="General">
                  <c:v>0.32534900000000022</c:v>
                </c:pt>
                <c:pt idx="15797" formatCode="General">
                  <c:v>0.32537000000000044</c:v>
                </c:pt>
                <c:pt idx="15798" formatCode="General">
                  <c:v>0.32539000000000023</c:v>
                </c:pt>
                <c:pt idx="15799" formatCode="General">
                  <c:v>0.32541100000000023</c:v>
                </c:pt>
                <c:pt idx="15800" formatCode="General">
                  <c:v>0.32543200000000022</c:v>
                </c:pt>
                <c:pt idx="15801" formatCode="General">
                  <c:v>0.32545300000000033</c:v>
                </c:pt>
                <c:pt idx="15802" formatCode="General">
                  <c:v>0.32547300000000023</c:v>
                </c:pt>
                <c:pt idx="15803" formatCode="General">
                  <c:v>0.32549400000000023</c:v>
                </c:pt>
                <c:pt idx="15804" formatCode="General">
                  <c:v>0.32551400000000041</c:v>
                </c:pt>
                <c:pt idx="15805" formatCode="General">
                  <c:v>0.32553500000000002</c:v>
                </c:pt>
                <c:pt idx="15806" formatCode="General">
                  <c:v>0.32555600000000023</c:v>
                </c:pt>
                <c:pt idx="15807" formatCode="General">
                  <c:v>0.32557600000000037</c:v>
                </c:pt>
                <c:pt idx="15808" formatCode="General">
                  <c:v>0.32559700000000008</c:v>
                </c:pt>
                <c:pt idx="15809" formatCode="General">
                  <c:v>0.32561700000000032</c:v>
                </c:pt>
                <c:pt idx="15810" formatCode="General">
                  <c:v>0.32563800000000021</c:v>
                </c:pt>
                <c:pt idx="15811" formatCode="General">
                  <c:v>0.32565800000000023</c:v>
                </c:pt>
                <c:pt idx="15812" formatCode="General">
                  <c:v>0.32567900000000022</c:v>
                </c:pt>
                <c:pt idx="15813" formatCode="General">
                  <c:v>0.32570000000000027</c:v>
                </c:pt>
                <c:pt idx="15814" formatCode="General">
                  <c:v>0.32572000000000023</c:v>
                </c:pt>
                <c:pt idx="15815" formatCode="General">
                  <c:v>0.325741</c:v>
                </c:pt>
                <c:pt idx="15816" formatCode="General">
                  <c:v>0.32576200000000022</c:v>
                </c:pt>
                <c:pt idx="15817" formatCode="General">
                  <c:v>0.32578200000000035</c:v>
                </c:pt>
                <c:pt idx="15818" formatCode="General">
                  <c:v>0.32580300000000023</c:v>
                </c:pt>
                <c:pt idx="15819" formatCode="General">
                  <c:v>0.32582300000000042</c:v>
                </c:pt>
                <c:pt idx="15820" formatCode="General">
                  <c:v>0.32584300000000033</c:v>
                </c:pt>
                <c:pt idx="15821" formatCode="General">
                  <c:v>0.32586400000000043</c:v>
                </c:pt>
                <c:pt idx="15822" formatCode="General">
                  <c:v>0.32588500000000042</c:v>
                </c:pt>
                <c:pt idx="15823" formatCode="General">
                  <c:v>0.32590600000000036</c:v>
                </c:pt>
                <c:pt idx="15824" formatCode="General">
                  <c:v>0.32592600000000044</c:v>
                </c:pt>
                <c:pt idx="15825" formatCode="General">
                  <c:v>0.32594700000000032</c:v>
                </c:pt>
                <c:pt idx="15826" formatCode="General">
                  <c:v>0.32596700000000023</c:v>
                </c:pt>
                <c:pt idx="15827" formatCode="General">
                  <c:v>0.32598800000000044</c:v>
                </c:pt>
                <c:pt idx="15828" formatCode="General">
                  <c:v>0.32600800000000035</c:v>
                </c:pt>
                <c:pt idx="15829" formatCode="General">
                  <c:v>0.32602900000000024</c:v>
                </c:pt>
                <c:pt idx="15830" formatCode="General">
                  <c:v>0.32605000000000023</c:v>
                </c:pt>
                <c:pt idx="15831" formatCode="General">
                  <c:v>0.32607100000000022</c:v>
                </c:pt>
                <c:pt idx="15832" formatCode="General">
                  <c:v>0.32609100000000002</c:v>
                </c:pt>
                <c:pt idx="15833" formatCode="General">
                  <c:v>0.32611100000000026</c:v>
                </c:pt>
                <c:pt idx="15834" formatCode="General">
                  <c:v>0.3261320000000002</c:v>
                </c:pt>
                <c:pt idx="15835" formatCode="General">
                  <c:v>0.32615300000000008</c:v>
                </c:pt>
                <c:pt idx="15836" formatCode="General">
                  <c:v>0.32617300000000032</c:v>
                </c:pt>
                <c:pt idx="15837" formatCode="General">
                  <c:v>0.32619400000000021</c:v>
                </c:pt>
                <c:pt idx="15838" formatCode="General">
                  <c:v>0.32621500000000025</c:v>
                </c:pt>
                <c:pt idx="15839" formatCode="General">
                  <c:v>0.326235</c:v>
                </c:pt>
                <c:pt idx="15840" formatCode="General">
                  <c:v>0.32625600000000027</c:v>
                </c:pt>
                <c:pt idx="15841" formatCode="General">
                  <c:v>0.32627600000000023</c:v>
                </c:pt>
                <c:pt idx="15842" formatCode="General">
                  <c:v>0.326297</c:v>
                </c:pt>
                <c:pt idx="15843" formatCode="General">
                  <c:v>0.32631800000000044</c:v>
                </c:pt>
                <c:pt idx="15844" formatCode="General">
                  <c:v>0.32633800000000035</c:v>
                </c:pt>
                <c:pt idx="15845" formatCode="General">
                  <c:v>0.32635900000000023</c:v>
                </c:pt>
                <c:pt idx="15846" formatCode="General">
                  <c:v>0.32637900000000042</c:v>
                </c:pt>
                <c:pt idx="15847" formatCode="General">
                  <c:v>0.32640000000000036</c:v>
                </c:pt>
                <c:pt idx="15848" formatCode="General">
                  <c:v>0.32642000000000043</c:v>
                </c:pt>
                <c:pt idx="15849" formatCode="General">
                  <c:v>0.32644100000000026</c:v>
                </c:pt>
                <c:pt idx="15850" formatCode="General">
                  <c:v>0.32646100000000022</c:v>
                </c:pt>
                <c:pt idx="15851" formatCode="General">
                  <c:v>0.32648300000000036</c:v>
                </c:pt>
                <c:pt idx="15852" formatCode="General">
                  <c:v>0.32650300000000032</c:v>
                </c:pt>
                <c:pt idx="15853" formatCode="General">
                  <c:v>0.32652400000000037</c:v>
                </c:pt>
                <c:pt idx="15854" formatCode="General">
                  <c:v>0.32654400000000022</c:v>
                </c:pt>
                <c:pt idx="15855" formatCode="General">
                  <c:v>0.32656500000000033</c:v>
                </c:pt>
                <c:pt idx="15856" formatCode="General">
                  <c:v>0.32658500000000035</c:v>
                </c:pt>
                <c:pt idx="15857" formatCode="General">
                  <c:v>0.32660600000000023</c:v>
                </c:pt>
                <c:pt idx="15858" formatCode="General">
                  <c:v>0.32662700000000022</c:v>
                </c:pt>
                <c:pt idx="15859" formatCode="General">
                  <c:v>0.32664700000000002</c:v>
                </c:pt>
                <c:pt idx="15860" formatCode="General">
                  <c:v>0.32666800000000024</c:v>
                </c:pt>
                <c:pt idx="15861" formatCode="General">
                  <c:v>0.32668800000000037</c:v>
                </c:pt>
                <c:pt idx="15862" formatCode="General">
                  <c:v>0.32670900000000008</c:v>
                </c:pt>
                <c:pt idx="15863" formatCode="General">
                  <c:v>0.32672900000000032</c:v>
                </c:pt>
                <c:pt idx="15864" formatCode="General">
                  <c:v>0.32675000000000021</c:v>
                </c:pt>
                <c:pt idx="15865" formatCode="General">
                  <c:v>0.32677100000000026</c:v>
                </c:pt>
                <c:pt idx="15866" formatCode="General">
                  <c:v>0.326791</c:v>
                </c:pt>
                <c:pt idx="15867" formatCode="General">
                  <c:v>0.32681200000000044</c:v>
                </c:pt>
                <c:pt idx="15868" formatCode="General">
                  <c:v>0.32683300000000026</c:v>
                </c:pt>
                <c:pt idx="15869" formatCode="General">
                  <c:v>0.32685300000000023</c:v>
                </c:pt>
                <c:pt idx="15870" formatCode="General">
                  <c:v>0.32687400000000044</c:v>
                </c:pt>
                <c:pt idx="15871" formatCode="General">
                  <c:v>0.32689400000000035</c:v>
                </c:pt>
                <c:pt idx="15872" formatCode="General">
                  <c:v>0.32691500000000023</c:v>
                </c:pt>
                <c:pt idx="15873" formatCode="General">
                  <c:v>0.32693500000000025</c:v>
                </c:pt>
                <c:pt idx="15874" formatCode="General">
                  <c:v>0.32695600000000036</c:v>
                </c:pt>
                <c:pt idx="15875" formatCode="General">
                  <c:v>0.32697700000000035</c:v>
                </c:pt>
                <c:pt idx="15876" formatCode="General">
                  <c:v>0.32699700000000026</c:v>
                </c:pt>
                <c:pt idx="15877" formatCode="General">
                  <c:v>0.32701800000000036</c:v>
                </c:pt>
                <c:pt idx="15878" formatCode="General">
                  <c:v>0.32703800000000022</c:v>
                </c:pt>
                <c:pt idx="15879" formatCode="General">
                  <c:v>0.32705900000000032</c:v>
                </c:pt>
                <c:pt idx="15880" formatCode="General">
                  <c:v>0.32708000000000037</c:v>
                </c:pt>
                <c:pt idx="15881" formatCode="General">
                  <c:v>0.32710000000000022</c:v>
                </c:pt>
                <c:pt idx="15882" formatCode="General">
                  <c:v>0.32712100000000022</c:v>
                </c:pt>
                <c:pt idx="15883" formatCode="General">
                  <c:v>0.32714200000000027</c:v>
                </c:pt>
                <c:pt idx="15884" formatCode="General">
                  <c:v>0.32716200000000023</c:v>
                </c:pt>
                <c:pt idx="15885" formatCode="General">
                  <c:v>0.32718300000000022</c:v>
                </c:pt>
                <c:pt idx="15886" formatCode="General">
                  <c:v>0.32720300000000002</c:v>
                </c:pt>
                <c:pt idx="15887" formatCode="General">
                  <c:v>0.32722400000000035</c:v>
                </c:pt>
                <c:pt idx="15888" formatCode="General">
                  <c:v>0.3272440000000002</c:v>
                </c:pt>
                <c:pt idx="15889" formatCode="General">
                  <c:v>0.32726500000000008</c:v>
                </c:pt>
                <c:pt idx="15890" formatCode="General">
                  <c:v>0.32728600000000035</c:v>
                </c:pt>
                <c:pt idx="15891" formatCode="General">
                  <c:v>0.32730600000000043</c:v>
                </c:pt>
                <c:pt idx="15892" formatCode="General">
                  <c:v>0.32732700000000042</c:v>
                </c:pt>
                <c:pt idx="15893" formatCode="General">
                  <c:v>0.32734700000000022</c:v>
                </c:pt>
                <c:pt idx="15894" formatCode="General">
                  <c:v>0.32736800000000044</c:v>
                </c:pt>
                <c:pt idx="15895" formatCode="General">
                  <c:v>0.32738800000000051</c:v>
                </c:pt>
                <c:pt idx="15896" formatCode="General">
                  <c:v>0.32741000000000037</c:v>
                </c:pt>
                <c:pt idx="15897" formatCode="General">
                  <c:v>0.32743000000000022</c:v>
                </c:pt>
                <c:pt idx="15898" formatCode="General">
                  <c:v>0.32745100000000033</c:v>
                </c:pt>
                <c:pt idx="15899" formatCode="General">
                  <c:v>0.32747100000000023</c:v>
                </c:pt>
                <c:pt idx="15900" formatCode="General">
                  <c:v>0.32749100000000025</c:v>
                </c:pt>
                <c:pt idx="15901" formatCode="General">
                  <c:v>0.32751200000000041</c:v>
                </c:pt>
                <c:pt idx="15902" formatCode="General">
                  <c:v>0.32753300000000002</c:v>
                </c:pt>
                <c:pt idx="15903" formatCode="General">
                  <c:v>0.32755300000000026</c:v>
                </c:pt>
                <c:pt idx="15904" formatCode="General">
                  <c:v>0.32757400000000036</c:v>
                </c:pt>
                <c:pt idx="15905" formatCode="General">
                  <c:v>0.32759500000000008</c:v>
                </c:pt>
                <c:pt idx="15906" formatCode="General">
                  <c:v>0.32761500000000032</c:v>
                </c:pt>
                <c:pt idx="15907" formatCode="General">
                  <c:v>0.3276360000000002</c:v>
                </c:pt>
                <c:pt idx="15908" formatCode="General">
                  <c:v>0.32765600000000022</c:v>
                </c:pt>
                <c:pt idx="15909" formatCode="General">
                  <c:v>0.32767700000000022</c:v>
                </c:pt>
                <c:pt idx="15910" formatCode="General">
                  <c:v>0.32769700000000002</c:v>
                </c:pt>
                <c:pt idx="15911" formatCode="General">
                  <c:v>0.32771800000000023</c:v>
                </c:pt>
                <c:pt idx="15912" formatCode="General">
                  <c:v>0.327739</c:v>
                </c:pt>
                <c:pt idx="15913" formatCode="General">
                  <c:v>0.32775900000000002</c:v>
                </c:pt>
                <c:pt idx="15914" formatCode="General">
                  <c:v>0.32778000000000035</c:v>
                </c:pt>
                <c:pt idx="15915" formatCode="General">
                  <c:v>0.32780000000000037</c:v>
                </c:pt>
                <c:pt idx="15916" formatCode="General">
                  <c:v>0.32782100000000042</c:v>
                </c:pt>
                <c:pt idx="15917" formatCode="General">
                  <c:v>0.32784200000000036</c:v>
                </c:pt>
                <c:pt idx="15918" formatCode="General">
                  <c:v>0.32786300000000035</c:v>
                </c:pt>
                <c:pt idx="15919" formatCode="General">
                  <c:v>0.32788300000000042</c:v>
                </c:pt>
                <c:pt idx="15920" formatCode="General">
                  <c:v>0.32790400000000036</c:v>
                </c:pt>
                <c:pt idx="15921" formatCode="General">
                  <c:v>0.32792400000000044</c:v>
                </c:pt>
                <c:pt idx="15922" formatCode="General">
                  <c:v>0.32794500000000032</c:v>
                </c:pt>
                <c:pt idx="15923" formatCode="General">
                  <c:v>0.32796500000000023</c:v>
                </c:pt>
                <c:pt idx="15924" formatCode="General">
                  <c:v>0.32798600000000044</c:v>
                </c:pt>
                <c:pt idx="15925" formatCode="General">
                  <c:v>0.32800700000000033</c:v>
                </c:pt>
                <c:pt idx="15926" formatCode="General">
                  <c:v>0.32802800000000043</c:v>
                </c:pt>
                <c:pt idx="15927" formatCode="General">
                  <c:v>0.32804800000000023</c:v>
                </c:pt>
                <c:pt idx="15928" formatCode="General">
                  <c:v>0.32806800000000041</c:v>
                </c:pt>
                <c:pt idx="15929" formatCode="General">
                  <c:v>0.32808900000000035</c:v>
                </c:pt>
                <c:pt idx="15930" formatCode="General">
                  <c:v>0.32810900000000026</c:v>
                </c:pt>
                <c:pt idx="15931" formatCode="General">
                  <c:v>0.32813000000000025</c:v>
                </c:pt>
                <c:pt idx="15932" formatCode="General">
                  <c:v>0.32815100000000008</c:v>
                </c:pt>
                <c:pt idx="15933" formatCode="General">
                  <c:v>0.32817100000000032</c:v>
                </c:pt>
                <c:pt idx="15934" formatCode="General">
                  <c:v>0.32819200000000021</c:v>
                </c:pt>
                <c:pt idx="15935" formatCode="General">
                  <c:v>0.32821300000000025</c:v>
                </c:pt>
                <c:pt idx="15936" formatCode="General">
                  <c:v>0.328233</c:v>
                </c:pt>
                <c:pt idx="15937" formatCode="General">
                  <c:v>0.32825400000000027</c:v>
                </c:pt>
                <c:pt idx="15938" formatCode="General">
                  <c:v>0.32827400000000023</c:v>
                </c:pt>
                <c:pt idx="15939" formatCode="General">
                  <c:v>0.328295</c:v>
                </c:pt>
                <c:pt idx="15940" formatCode="General">
                  <c:v>0.32831500000000036</c:v>
                </c:pt>
                <c:pt idx="15941" formatCode="General">
                  <c:v>0.32833600000000035</c:v>
                </c:pt>
                <c:pt idx="15942" formatCode="General">
                  <c:v>0.32835700000000023</c:v>
                </c:pt>
                <c:pt idx="15943" formatCode="General">
                  <c:v>0.32837700000000042</c:v>
                </c:pt>
                <c:pt idx="15944" formatCode="General">
                  <c:v>0.32839800000000036</c:v>
                </c:pt>
                <c:pt idx="15945" formatCode="General">
                  <c:v>0.32841800000000043</c:v>
                </c:pt>
                <c:pt idx="15946" formatCode="General">
                  <c:v>0.32843900000000026</c:v>
                </c:pt>
                <c:pt idx="15947" formatCode="General">
                  <c:v>0.32846000000000036</c:v>
                </c:pt>
                <c:pt idx="15948" formatCode="General">
                  <c:v>0.32848100000000036</c:v>
                </c:pt>
                <c:pt idx="15949" formatCode="General">
                  <c:v>0.32850100000000032</c:v>
                </c:pt>
                <c:pt idx="15950" formatCode="General">
                  <c:v>0.32852200000000037</c:v>
                </c:pt>
                <c:pt idx="15951" formatCode="General">
                  <c:v>0.32854200000000022</c:v>
                </c:pt>
                <c:pt idx="15952" formatCode="General">
                  <c:v>0.32856300000000033</c:v>
                </c:pt>
                <c:pt idx="15953" formatCode="General">
                  <c:v>0.32858300000000024</c:v>
                </c:pt>
                <c:pt idx="15954" formatCode="General">
                  <c:v>0.32860400000000023</c:v>
                </c:pt>
                <c:pt idx="15955" formatCode="General">
                  <c:v>0.32862400000000042</c:v>
                </c:pt>
                <c:pt idx="15956" formatCode="General">
                  <c:v>0.32864500000000002</c:v>
                </c:pt>
                <c:pt idx="15957" formatCode="General">
                  <c:v>0.32866600000000024</c:v>
                </c:pt>
                <c:pt idx="15958" formatCode="General">
                  <c:v>0.32868600000000037</c:v>
                </c:pt>
                <c:pt idx="15959" formatCode="General">
                  <c:v>0.32870700000000008</c:v>
                </c:pt>
                <c:pt idx="15960" formatCode="General">
                  <c:v>0.32872700000000032</c:v>
                </c:pt>
                <c:pt idx="15961" formatCode="General">
                  <c:v>0.32874800000000021</c:v>
                </c:pt>
                <c:pt idx="15962" formatCode="General">
                  <c:v>0.32876800000000023</c:v>
                </c:pt>
                <c:pt idx="15963" formatCode="General">
                  <c:v>0.32879000000000008</c:v>
                </c:pt>
                <c:pt idx="15964" formatCode="General">
                  <c:v>0.32881000000000044</c:v>
                </c:pt>
                <c:pt idx="15965" formatCode="General">
                  <c:v>0.32883100000000026</c:v>
                </c:pt>
                <c:pt idx="15966" formatCode="General">
                  <c:v>0.32885100000000023</c:v>
                </c:pt>
                <c:pt idx="15967" formatCode="General">
                  <c:v>0.32887100000000036</c:v>
                </c:pt>
                <c:pt idx="15968" formatCode="General">
                  <c:v>0.32889200000000035</c:v>
                </c:pt>
                <c:pt idx="15969" formatCode="General">
                  <c:v>0.32891200000000037</c:v>
                </c:pt>
                <c:pt idx="15970" formatCode="General">
                  <c:v>0.32893400000000023</c:v>
                </c:pt>
                <c:pt idx="15971" formatCode="General">
                  <c:v>0.32895400000000036</c:v>
                </c:pt>
                <c:pt idx="15972" formatCode="General">
                  <c:v>0.32897500000000035</c:v>
                </c:pt>
                <c:pt idx="15973" formatCode="General">
                  <c:v>0.32899500000000026</c:v>
                </c:pt>
                <c:pt idx="15974" formatCode="General">
                  <c:v>0.32901600000000036</c:v>
                </c:pt>
                <c:pt idx="15975" formatCode="General">
                  <c:v>0.32903600000000022</c:v>
                </c:pt>
                <c:pt idx="15976" formatCode="General">
                  <c:v>0.32905700000000032</c:v>
                </c:pt>
                <c:pt idx="15977" formatCode="General">
                  <c:v>0.32907700000000023</c:v>
                </c:pt>
                <c:pt idx="15978" formatCode="General">
                  <c:v>0.32909800000000022</c:v>
                </c:pt>
                <c:pt idx="15979" formatCode="General">
                  <c:v>0.32911900000000033</c:v>
                </c:pt>
                <c:pt idx="15980" formatCode="General">
                  <c:v>0.32913900000000001</c:v>
                </c:pt>
                <c:pt idx="15981" formatCode="General">
                  <c:v>0.32916000000000023</c:v>
                </c:pt>
                <c:pt idx="15982" formatCode="General">
                  <c:v>0.32918000000000036</c:v>
                </c:pt>
                <c:pt idx="15983" formatCode="General">
                  <c:v>0.32920100000000002</c:v>
                </c:pt>
                <c:pt idx="15984" formatCode="General">
                  <c:v>0.32922100000000032</c:v>
                </c:pt>
                <c:pt idx="15985" formatCode="General">
                  <c:v>0.3292420000000002</c:v>
                </c:pt>
                <c:pt idx="15986" formatCode="General">
                  <c:v>0.32926300000000008</c:v>
                </c:pt>
                <c:pt idx="15987" formatCode="General">
                  <c:v>0.32928400000000035</c:v>
                </c:pt>
                <c:pt idx="15988" formatCode="General">
                  <c:v>0.32930400000000043</c:v>
                </c:pt>
                <c:pt idx="15989" formatCode="General">
                  <c:v>0.32932500000000042</c:v>
                </c:pt>
                <c:pt idx="15990" formatCode="General">
                  <c:v>0.32934500000000022</c:v>
                </c:pt>
                <c:pt idx="15991" formatCode="General">
                  <c:v>0.32936600000000044</c:v>
                </c:pt>
                <c:pt idx="15992" formatCode="General">
                  <c:v>0.32938700000000043</c:v>
                </c:pt>
                <c:pt idx="15993" formatCode="General">
                  <c:v>0.32940700000000023</c:v>
                </c:pt>
                <c:pt idx="15994" formatCode="General">
                  <c:v>0.32942800000000044</c:v>
                </c:pt>
                <c:pt idx="15995" formatCode="General">
                  <c:v>0.32944800000000035</c:v>
                </c:pt>
                <c:pt idx="15996" formatCode="General">
                  <c:v>0.32946900000000023</c:v>
                </c:pt>
                <c:pt idx="15997" formatCode="General">
                  <c:v>0.32948900000000042</c:v>
                </c:pt>
                <c:pt idx="15998" formatCode="General">
                  <c:v>0.32951000000000041</c:v>
                </c:pt>
                <c:pt idx="15999" formatCode="General">
                  <c:v>0.32953100000000002</c:v>
                </c:pt>
                <c:pt idx="16000" formatCode="General">
                  <c:v>0.32955200000000023</c:v>
                </c:pt>
                <c:pt idx="16001" formatCode="General">
                  <c:v>0.32957200000000036</c:v>
                </c:pt>
                <c:pt idx="16002" formatCode="General">
                  <c:v>0.32959300000000002</c:v>
                </c:pt>
                <c:pt idx="16003" formatCode="General">
                  <c:v>0.32961300000000032</c:v>
                </c:pt>
                <c:pt idx="16004" formatCode="General">
                  <c:v>0.3296340000000002</c:v>
                </c:pt>
                <c:pt idx="16005" formatCode="General">
                  <c:v>0.32965400000000022</c:v>
                </c:pt>
                <c:pt idx="16006" formatCode="General">
                  <c:v>0.32967500000000022</c:v>
                </c:pt>
                <c:pt idx="16007" formatCode="General">
                  <c:v>0.32969500000000002</c:v>
                </c:pt>
                <c:pt idx="16008" formatCode="General">
                  <c:v>0.32971600000000023</c:v>
                </c:pt>
                <c:pt idx="16009" formatCode="General">
                  <c:v>0.329737</c:v>
                </c:pt>
                <c:pt idx="16010" formatCode="General">
                  <c:v>0.32975700000000002</c:v>
                </c:pt>
                <c:pt idx="16011" formatCode="General">
                  <c:v>0.32977800000000035</c:v>
                </c:pt>
                <c:pt idx="16012" formatCode="General">
                  <c:v>0.3297980000000002</c:v>
                </c:pt>
                <c:pt idx="16013" formatCode="General">
                  <c:v>0.32981900000000042</c:v>
                </c:pt>
                <c:pt idx="16014" formatCode="General">
                  <c:v>0.32983900000000033</c:v>
                </c:pt>
                <c:pt idx="16015" formatCode="General">
                  <c:v>0.32986100000000035</c:v>
                </c:pt>
                <c:pt idx="16016" formatCode="General">
                  <c:v>0.32988100000000042</c:v>
                </c:pt>
                <c:pt idx="16017" formatCode="General">
                  <c:v>0.32990200000000036</c:v>
                </c:pt>
                <c:pt idx="16018" formatCode="General">
                  <c:v>0.32992200000000044</c:v>
                </c:pt>
                <c:pt idx="16019" formatCode="General">
                  <c:v>0.32994300000000032</c:v>
                </c:pt>
                <c:pt idx="16020" formatCode="General">
                  <c:v>0.32996300000000023</c:v>
                </c:pt>
                <c:pt idx="16021" formatCode="General">
                  <c:v>0.32998400000000044</c:v>
                </c:pt>
                <c:pt idx="16022" formatCode="General">
                  <c:v>0.33000500000000033</c:v>
                </c:pt>
                <c:pt idx="16023" formatCode="General">
                  <c:v>0.33002500000000023</c:v>
                </c:pt>
                <c:pt idx="16024" formatCode="General">
                  <c:v>0.33004600000000023</c:v>
                </c:pt>
                <c:pt idx="16025" formatCode="General">
                  <c:v>0.33006600000000041</c:v>
                </c:pt>
                <c:pt idx="16026" formatCode="General">
                  <c:v>0.33008700000000035</c:v>
                </c:pt>
                <c:pt idx="16027" formatCode="General">
                  <c:v>0.33010700000000026</c:v>
                </c:pt>
                <c:pt idx="16028" formatCode="General">
                  <c:v>0.33012800000000037</c:v>
                </c:pt>
                <c:pt idx="16029" formatCode="General">
                  <c:v>0.33014800000000022</c:v>
                </c:pt>
                <c:pt idx="16030" formatCode="General">
                  <c:v>0.33016900000000032</c:v>
                </c:pt>
                <c:pt idx="16031" formatCode="General">
                  <c:v>0.33019000000000026</c:v>
                </c:pt>
                <c:pt idx="16032" formatCode="General">
                  <c:v>0.33021100000000025</c:v>
                </c:pt>
                <c:pt idx="16033" formatCode="General">
                  <c:v>0.330231</c:v>
                </c:pt>
                <c:pt idx="16034" formatCode="General">
                  <c:v>0.33025100000000002</c:v>
                </c:pt>
                <c:pt idx="16035" formatCode="General">
                  <c:v>0.33027200000000023</c:v>
                </c:pt>
                <c:pt idx="16036" formatCode="General">
                  <c:v>0.3302920000000002</c:v>
                </c:pt>
                <c:pt idx="16037" formatCode="General">
                  <c:v>0.33031400000000044</c:v>
                </c:pt>
                <c:pt idx="16038" formatCode="General">
                  <c:v>0.33033400000000035</c:v>
                </c:pt>
                <c:pt idx="16039" formatCode="General">
                  <c:v>0.33035500000000023</c:v>
                </c:pt>
                <c:pt idx="16040" formatCode="General">
                  <c:v>0.33037500000000042</c:v>
                </c:pt>
                <c:pt idx="16041" formatCode="General">
                  <c:v>0.33039600000000036</c:v>
                </c:pt>
                <c:pt idx="16042" formatCode="General">
                  <c:v>0.33041600000000043</c:v>
                </c:pt>
                <c:pt idx="16043" formatCode="General">
                  <c:v>0.33043700000000026</c:v>
                </c:pt>
                <c:pt idx="16044" formatCode="General">
                  <c:v>0.33045700000000022</c:v>
                </c:pt>
                <c:pt idx="16045" formatCode="General">
                  <c:v>0.33047800000000044</c:v>
                </c:pt>
                <c:pt idx="16046" formatCode="General">
                  <c:v>0.33049900000000032</c:v>
                </c:pt>
                <c:pt idx="16047" formatCode="General">
                  <c:v>0.33051900000000023</c:v>
                </c:pt>
                <c:pt idx="16048" formatCode="General">
                  <c:v>0.33054000000000022</c:v>
                </c:pt>
                <c:pt idx="16049" formatCode="General">
                  <c:v>0.33056000000000035</c:v>
                </c:pt>
                <c:pt idx="16050" formatCode="General">
                  <c:v>0.33058100000000024</c:v>
                </c:pt>
                <c:pt idx="16051" formatCode="General">
                  <c:v>0.33060100000000026</c:v>
                </c:pt>
                <c:pt idx="16052" formatCode="General">
                  <c:v>0.33062200000000042</c:v>
                </c:pt>
                <c:pt idx="16053" formatCode="General">
                  <c:v>0.33064300000000002</c:v>
                </c:pt>
                <c:pt idx="16054" formatCode="General">
                  <c:v>0.33066400000000024</c:v>
                </c:pt>
                <c:pt idx="16055" formatCode="General">
                  <c:v>0.33068400000000037</c:v>
                </c:pt>
                <c:pt idx="16056" formatCode="General">
                  <c:v>0.33070500000000008</c:v>
                </c:pt>
                <c:pt idx="16057" formatCode="General">
                  <c:v>0.33072500000000032</c:v>
                </c:pt>
                <c:pt idx="16058" formatCode="General">
                  <c:v>0.33074600000000021</c:v>
                </c:pt>
                <c:pt idx="16059" formatCode="General">
                  <c:v>0.33076600000000023</c:v>
                </c:pt>
                <c:pt idx="16060" formatCode="General">
                  <c:v>0.33078700000000022</c:v>
                </c:pt>
                <c:pt idx="16061" formatCode="General">
                  <c:v>0.33080800000000044</c:v>
                </c:pt>
                <c:pt idx="16062" formatCode="General">
                  <c:v>0.33082800000000051</c:v>
                </c:pt>
                <c:pt idx="16063" formatCode="General">
                  <c:v>0.33084900000000023</c:v>
                </c:pt>
                <c:pt idx="16064" formatCode="General">
                  <c:v>0.33086900000000036</c:v>
                </c:pt>
                <c:pt idx="16065" formatCode="General">
                  <c:v>0.33089000000000035</c:v>
                </c:pt>
                <c:pt idx="16066" formatCode="General">
                  <c:v>0.33091100000000023</c:v>
                </c:pt>
                <c:pt idx="16067" formatCode="General">
                  <c:v>0.33093200000000023</c:v>
                </c:pt>
                <c:pt idx="16068" formatCode="General">
                  <c:v>0.33095200000000036</c:v>
                </c:pt>
                <c:pt idx="16069" formatCode="General">
                  <c:v>0.33097300000000035</c:v>
                </c:pt>
                <c:pt idx="16070" formatCode="General">
                  <c:v>0.33099300000000026</c:v>
                </c:pt>
                <c:pt idx="16071" formatCode="General">
                  <c:v>0.33101400000000036</c:v>
                </c:pt>
                <c:pt idx="16072" formatCode="General">
                  <c:v>0.33103400000000027</c:v>
                </c:pt>
                <c:pt idx="16073" formatCode="General">
                  <c:v>0.33105500000000032</c:v>
                </c:pt>
                <c:pt idx="16074" formatCode="General">
                  <c:v>0.33107600000000037</c:v>
                </c:pt>
                <c:pt idx="16075" formatCode="General">
                  <c:v>0.33109600000000022</c:v>
                </c:pt>
                <c:pt idx="16076" formatCode="General">
                  <c:v>0.33111700000000033</c:v>
                </c:pt>
                <c:pt idx="16077" formatCode="General">
                  <c:v>0.33113700000000001</c:v>
                </c:pt>
                <c:pt idx="16078" formatCode="General">
                  <c:v>0.33115800000000023</c:v>
                </c:pt>
                <c:pt idx="16079" formatCode="General">
                  <c:v>0.33117800000000036</c:v>
                </c:pt>
                <c:pt idx="16080" formatCode="General">
                  <c:v>0.33119900000000002</c:v>
                </c:pt>
                <c:pt idx="16081" formatCode="General">
                  <c:v>0.33121900000000032</c:v>
                </c:pt>
                <c:pt idx="16082" formatCode="General">
                  <c:v>0.33124100000000001</c:v>
                </c:pt>
                <c:pt idx="16083" formatCode="General">
                  <c:v>0.33126100000000008</c:v>
                </c:pt>
                <c:pt idx="16084" formatCode="General">
                  <c:v>0.33128200000000035</c:v>
                </c:pt>
                <c:pt idx="16085" formatCode="General">
                  <c:v>0.33130200000000043</c:v>
                </c:pt>
                <c:pt idx="16086" formatCode="General">
                  <c:v>0.33132300000000042</c:v>
                </c:pt>
                <c:pt idx="16087" formatCode="General">
                  <c:v>0.33134300000000022</c:v>
                </c:pt>
                <c:pt idx="16088" formatCode="General">
                  <c:v>0.33136300000000035</c:v>
                </c:pt>
                <c:pt idx="16089" formatCode="General">
                  <c:v>0.33138500000000043</c:v>
                </c:pt>
                <c:pt idx="16090" formatCode="General">
                  <c:v>0.33140500000000023</c:v>
                </c:pt>
                <c:pt idx="16091" formatCode="General">
                  <c:v>0.33142600000000044</c:v>
                </c:pt>
                <c:pt idx="16092" formatCode="General">
                  <c:v>0.33144600000000035</c:v>
                </c:pt>
                <c:pt idx="16093" formatCode="General">
                  <c:v>0.33146700000000023</c:v>
                </c:pt>
                <c:pt idx="16094" formatCode="General">
                  <c:v>0.33148700000000042</c:v>
                </c:pt>
                <c:pt idx="16095" formatCode="General">
                  <c:v>0.33150800000000036</c:v>
                </c:pt>
                <c:pt idx="16096" formatCode="General">
                  <c:v>0.33152800000000043</c:v>
                </c:pt>
                <c:pt idx="16097" formatCode="General">
                  <c:v>0.33154900000000026</c:v>
                </c:pt>
                <c:pt idx="16098" formatCode="General">
                  <c:v>0.33157000000000036</c:v>
                </c:pt>
                <c:pt idx="16099" formatCode="General">
                  <c:v>0.33159100000000002</c:v>
                </c:pt>
                <c:pt idx="16100" formatCode="General">
                  <c:v>0.33161100000000032</c:v>
                </c:pt>
                <c:pt idx="16101" formatCode="General">
                  <c:v>0.33163100000000001</c:v>
                </c:pt>
                <c:pt idx="16102" formatCode="General">
                  <c:v>0.33165200000000022</c:v>
                </c:pt>
                <c:pt idx="16103" formatCode="General">
                  <c:v>0.33167200000000036</c:v>
                </c:pt>
                <c:pt idx="16104" formatCode="General">
                  <c:v>0.33169400000000027</c:v>
                </c:pt>
                <c:pt idx="16105" formatCode="General">
                  <c:v>0.33171400000000023</c:v>
                </c:pt>
                <c:pt idx="16106" formatCode="General">
                  <c:v>0.331735</c:v>
                </c:pt>
                <c:pt idx="16107" formatCode="General">
                  <c:v>0.33175500000000002</c:v>
                </c:pt>
                <c:pt idx="16108" formatCode="General">
                  <c:v>0.33177600000000035</c:v>
                </c:pt>
                <c:pt idx="16109" formatCode="General">
                  <c:v>0.3317960000000002</c:v>
                </c:pt>
                <c:pt idx="16110" formatCode="General">
                  <c:v>0.33181700000000042</c:v>
                </c:pt>
                <c:pt idx="16111" formatCode="General">
                  <c:v>0.33183800000000035</c:v>
                </c:pt>
                <c:pt idx="16112" formatCode="General">
                  <c:v>0.33185800000000043</c:v>
                </c:pt>
                <c:pt idx="16113" formatCode="General">
                  <c:v>0.33187900000000042</c:v>
                </c:pt>
                <c:pt idx="16114" formatCode="General">
                  <c:v>0.33189900000000022</c:v>
                </c:pt>
                <c:pt idx="16115" formatCode="General">
                  <c:v>0.33192000000000044</c:v>
                </c:pt>
                <c:pt idx="16116" formatCode="General">
                  <c:v>0.33194000000000023</c:v>
                </c:pt>
                <c:pt idx="16117" formatCode="General">
                  <c:v>0.33196100000000023</c:v>
                </c:pt>
                <c:pt idx="16118" formatCode="General">
                  <c:v>0.33198100000000041</c:v>
                </c:pt>
                <c:pt idx="16119" formatCode="General">
                  <c:v>0.33200200000000035</c:v>
                </c:pt>
                <c:pt idx="16120" formatCode="General">
                  <c:v>0.33202300000000023</c:v>
                </c:pt>
                <c:pt idx="16121" formatCode="General">
                  <c:v>0.33204400000000023</c:v>
                </c:pt>
                <c:pt idx="16122" formatCode="General">
                  <c:v>0.33206400000000041</c:v>
                </c:pt>
                <c:pt idx="16123" formatCode="General">
                  <c:v>0.33208500000000035</c:v>
                </c:pt>
                <c:pt idx="16124" formatCode="General">
                  <c:v>0.33210500000000026</c:v>
                </c:pt>
                <c:pt idx="16125" formatCode="General">
                  <c:v>0.33212600000000037</c:v>
                </c:pt>
                <c:pt idx="16126" formatCode="General">
                  <c:v>0.33214600000000022</c:v>
                </c:pt>
                <c:pt idx="16127" formatCode="General">
                  <c:v>0.33216700000000032</c:v>
                </c:pt>
                <c:pt idx="16128" formatCode="General">
                  <c:v>0.33218800000000037</c:v>
                </c:pt>
                <c:pt idx="16129" formatCode="General">
                  <c:v>0.33220800000000023</c:v>
                </c:pt>
                <c:pt idx="16130" formatCode="General">
                  <c:v>0.33222900000000022</c:v>
                </c:pt>
                <c:pt idx="16131" formatCode="General">
                  <c:v>0.33224900000000002</c:v>
                </c:pt>
                <c:pt idx="16132" formatCode="General">
                  <c:v>0.33227000000000023</c:v>
                </c:pt>
                <c:pt idx="16133" formatCode="General">
                  <c:v>0.332291</c:v>
                </c:pt>
                <c:pt idx="16134" formatCode="General">
                  <c:v>0.33231200000000044</c:v>
                </c:pt>
                <c:pt idx="16135" formatCode="General">
                  <c:v>0.33233200000000035</c:v>
                </c:pt>
                <c:pt idx="16136" formatCode="General">
                  <c:v>0.33235300000000023</c:v>
                </c:pt>
                <c:pt idx="16137" formatCode="General">
                  <c:v>0.33237300000000042</c:v>
                </c:pt>
                <c:pt idx="16138" formatCode="General">
                  <c:v>0.33239400000000036</c:v>
                </c:pt>
                <c:pt idx="16139" formatCode="General">
                  <c:v>0.33241400000000043</c:v>
                </c:pt>
                <c:pt idx="16140" formatCode="General">
                  <c:v>0.33243500000000026</c:v>
                </c:pt>
                <c:pt idx="16141" formatCode="General">
                  <c:v>0.33245600000000036</c:v>
                </c:pt>
                <c:pt idx="16142" formatCode="General">
                  <c:v>0.33247600000000044</c:v>
                </c:pt>
                <c:pt idx="16143" formatCode="General">
                  <c:v>0.33249700000000032</c:v>
                </c:pt>
                <c:pt idx="16144" formatCode="General">
                  <c:v>0.33251700000000023</c:v>
                </c:pt>
                <c:pt idx="16145" formatCode="General">
                  <c:v>0.33253800000000022</c:v>
                </c:pt>
                <c:pt idx="16146" formatCode="General">
                  <c:v>0.33255800000000035</c:v>
                </c:pt>
                <c:pt idx="16147" formatCode="General">
                  <c:v>0.33257900000000024</c:v>
                </c:pt>
                <c:pt idx="16148" formatCode="General">
                  <c:v>0.33260000000000023</c:v>
                </c:pt>
                <c:pt idx="16149" formatCode="General">
                  <c:v>0.33262100000000022</c:v>
                </c:pt>
                <c:pt idx="16150" formatCode="General">
                  <c:v>0.33264100000000002</c:v>
                </c:pt>
                <c:pt idx="16151" formatCode="General">
                  <c:v>0.33266200000000024</c:v>
                </c:pt>
                <c:pt idx="16152" formatCode="General">
                  <c:v>0.33268200000000037</c:v>
                </c:pt>
                <c:pt idx="16153" formatCode="General">
                  <c:v>0.33270300000000008</c:v>
                </c:pt>
                <c:pt idx="16154" formatCode="General">
                  <c:v>0.33272300000000032</c:v>
                </c:pt>
                <c:pt idx="16155" formatCode="General">
                  <c:v>0.33274300000000001</c:v>
                </c:pt>
                <c:pt idx="16156" formatCode="General">
                  <c:v>0.33276500000000026</c:v>
                </c:pt>
                <c:pt idx="16157" formatCode="General">
                  <c:v>0.33278500000000022</c:v>
                </c:pt>
                <c:pt idx="16158" formatCode="General">
                  <c:v>0.33280600000000043</c:v>
                </c:pt>
                <c:pt idx="16159" formatCode="General">
                  <c:v>0.33282600000000051</c:v>
                </c:pt>
                <c:pt idx="16160" formatCode="General">
                  <c:v>0.33284700000000023</c:v>
                </c:pt>
                <c:pt idx="16161" formatCode="General">
                  <c:v>0.33286700000000036</c:v>
                </c:pt>
                <c:pt idx="16162" formatCode="General">
                  <c:v>0.33288800000000057</c:v>
                </c:pt>
                <c:pt idx="16163" formatCode="General">
                  <c:v>0.33290900000000023</c:v>
                </c:pt>
                <c:pt idx="16164" formatCode="General">
                  <c:v>0.33292900000000042</c:v>
                </c:pt>
                <c:pt idx="16165" formatCode="General">
                  <c:v>0.33295000000000036</c:v>
                </c:pt>
                <c:pt idx="16166" formatCode="General">
                  <c:v>0.33297100000000035</c:v>
                </c:pt>
                <c:pt idx="16167" formatCode="General">
                  <c:v>0.33299100000000026</c:v>
                </c:pt>
                <c:pt idx="16168" formatCode="General">
                  <c:v>0.33301100000000022</c:v>
                </c:pt>
                <c:pt idx="16169" formatCode="General">
                  <c:v>0.33303200000000027</c:v>
                </c:pt>
                <c:pt idx="16170" formatCode="General">
                  <c:v>0.33305200000000035</c:v>
                </c:pt>
                <c:pt idx="16171" formatCode="General">
                  <c:v>0.33307300000000023</c:v>
                </c:pt>
                <c:pt idx="16172" formatCode="General">
                  <c:v>0.33309400000000022</c:v>
                </c:pt>
                <c:pt idx="16173" formatCode="General">
                  <c:v>0.33311500000000033</c:v>
                </c:pt>
                <c:pt idx="16174" formatCode="General">
                  <c:v>0.33313500000000001</c:v>
                </c:pt>
                <c:pt idx="16175" formatCode="General">
                  <c:v>0.33315600000000023</c:v>
                </c:pt>
                <c:pt idx="16176" formatCode="General">
                  <c:v>0.33317600000000042</c:v>
                </c:pt>
                <c:pt idx="16177" formatCode="General">
                  <c:v>0.33319700000000002</c:v>
                </c:pt>
                <c:pt idx="16178" formatCode="General">
                  <c:v>0.33321800000000035</c:v>
                </c:pt>
                <c:pt idx="16179" formatCode="General">
                  <c:v>0.3332380000000002</c:v>
                </c:pt>
                <c:pt idx="16180" formatCode="General">
                  <c:v>0.33325900000000008</c:v>
                </c:pt>
                <c:pt idx="16181" formatCode="General">
                  <c:v>0.33327900000000032</c:v>
                </c:pt>
                <c:pt idx="16182" formatCode="General">
                  <c:v>0.33330000000000037</c:v>
                </c:pt>
                <c:pt idx="16183" formatCode="General">
                  <c:v>0.3333200000000005</c:v>
                </c:pt>
                <c:pt idx="16184" formatCode="General">
                  <c:v>0.33334100000000022</c:v>
                </c:pt>
                <c:pt idx="16185" formatCode="General">
                  <c:v>0.33336200000000044</c:v>
                </c:pt>
                <c:pt idx="16186" formatCode="General">
                  <c:v>0.33338200000000051</c:v>
                </c:pt>
                <c:pt idx="16187" formatCode="General">
                  <c:v>0.33340300000000023</c:v>
                </c:pt>
                <c:pt idx="16188" formatCode="General">
                  <c:v>0.33342400000000044</c:v>
                </c:pt>
                <c:pt idx="16189" formatCode="General">
                  <c:v>0.33344400000000035</c:v>
                </c:pt>
                <c:pt idx="16190" formatCode="General">
                  <c:v>0.33346500000000023</c:v>
                </c:pt>
                <c:pt idx="16191" formatCode="General">
                  <c:v>0.33348500000000042</c:v>
                </c:pt>
                <c:pt idx="16192" formatCode="General">
                  <c:v>0.33350600000000036</c:v>
                </c:pt>
                <c:pt idx="16193" formatCode="General">
                  <c:v>0.33352600000000043</c:v>
                </c:pt>
                <c:pt idx="16194" formatCode="General">
                  <c:v>0.33354700000000026</c:v>
                </c:pt>
                <c:pt idx="16195" formatCode="General">
                  <c:v>0.33356800000000036</c:v>
                </c:pt>
                <c:pt idx="16196" formatCode="General">
                  <c:v>0.33358800000000044</c:v>
                </c:pt>
                <c:pt idx="16197" formatCode="General">
                  <c:v>0.33360900000000032</c:v>
                </c:pt>
                <c:pt idx="16198" formatCode="General">
                  <c:v>0.33362900000000023</c:v>
                </c:pt>
                <c:pt idx="16199" formatCode="General">
                  <c:v>0.33365000000000022</c:v>
                </c:pt>
                <c:pt idx="16200" formatCode="General">
                  <c:v>0.33367000000000036</c:v>
                </c:pt>
                <c:pt idx="16201" formatCode="General">
                  <c:v>0.33369200000000027</c:v>
                </c:pt>
                <c:pt idx="16202" formatCode="General">
                  <c:v>0.33371200000000023</c:v>
                </c:pt>
                <c:pt idx="16203" formatCode="General">
                  <c:v>0.333733</c:v>
                </c:pt>
                <c:pt idx="16204" formatCode="General">
                  <c:v>0.33375300000000002</c:v>
                </c:pt>
                <c:pt idx="16205" formatCode="General">
                  <c:v>0.33377400000000035</c:v>
                </c:pt>
                <c:pt idx="16206" formatCode="General">
                  <c:v>0.3337940000000002</c:v>
                </c:pt>
                <c:pt idx="16207" formatCode="General">
                  <c:v>0.33381500000000042</c:v>
                </c:pt>
                <c:pt idx="16208" formatCode="General">
                  <c:v>0.33383600000000035</c:v>
                </c:pt>
                <c:pt idx="16209" formatCode="General">
                  <c:v>0.33385600000000043</c:v>
                </c:pt>
                <c:pt idx="16210" formatCode="General">
                  <c:v>0.33387700000000042</c:v>
                </c:pt>
                <c:pt idx="16211" formatCode="General">
                  <c:v>0.33389700000000022</c:v>
                </c:pt>
                <c:pt idx="16212" formatCode="General">
                  <c:v>0.33391800000000044</c:v>
                </c:pt>
                <c:pt idx="16213" formatCode="General">
                  <c:v>0.33393800000000023</c:v>
                </c:pt>
                <c:pt idx="16214" formatCode="General">
                  <c:v>0.33395900000000023</c:v>
                </c:pt>
                <c:pt idx="16215" formatCode="General">
                  <c:v>0.33398000000000044</c:v>
                </c:pt>
                <c:pt idx="16216" formatCode="General">
                  <c:v>0.33400000000000035</c:v>
                </c:pt>
                <c:pt idx="16217" formatCode="General">
                  <c:v>0.33402100000000023</c:v>
                </c:pt>
                <c:pt idx="16218" formatCode="General">
                  <c:v>0.33404200000000023</c:v>
                </c:pt>
                <c:pt idx="16219" formatCode="General">
                  <c:v>0.33406200000000041</c:v>
                </c:pt>
                <c:pt idx="16220" formatCode="General">
                  <c:v>0.33408200000000043</c:v>
                </c:pt>
                <c:pt idx="16221" formatCode="General">
                  <c:v>0.33410300000000026</c:v>
                </c:pt>
                <c:pt idx="16222" formatCode="General">
                  <c:v>0.33412300000000023</c:v>
                </c:pt>
                <c:pt idx="16223" formatCode="General">
                  <c:v>0.33414500000000008</c:v>
                </c:pt>
                <c:pt idx="16224" formatCode="General">
                  <c:v>0.33416500000000032</c:v>
                </c:pt>
                <c:pt idx="16225" formatCode="General">
                  <c:v>0.33418600000000037</c:v>
                </c:pt>
                <c:pt idx="16226" formatCode="General">
                  <c:v>0.33420600000000023</c:v>
                </c:pt>
                <c:pt idx="16227" formatCode="General">
                  <c:v>0.33422700000000022</c:v>
                </c:pt>
                <c:pt idx="16228" formatCode="General">
                  <c:v>0.33424700000000002</c:v>
                </c:pt>
                <c:pt idx="16229" formatCode="General">
                  <c:v>0.33426800000000023</c:v>
                </c:pt>
                <c:pt idx="16230" formatCode="General">
                  <c:v>0.33428900000000022</c:v>
                </c:pt>
                <c:pt idx="16231" formatCode="General">
                  <c:v>0.33430900000000036</c:v>
                </c:pt>
                <c:pt idx="16232" formatCode="General">
                  <c:v>0.33433000000000035</c:v>
                </c:pt>
                <c:pt idx="16233" formatCode="General">
                  <c:v>0.33435100000000023</c:v>
                </c:pt>
                <c:pt idx="16234" formatCode="General">
                  <c:v>0.33437100000000042</c:v>
                </c:pt>
                <c:pt idx="16235" formatCode="General">
                  <c:v>0.33439100000000033</c:v>
                </c:pt>
                <c:pt idx="16236" formatCode="General">
                  <c:v>0.33441200000000043</c:v>
                </c:pt>
                <c:pt idx="16237" formatCode="General">
                  <c:v>0.33443300000000026</c:v>
                </c:pt>
                <c:pt idx="16238" formatCode="General">
                  <c:v>0.33445300000000022</c:v>
                </c:pt>
                <c:pt idx="16239" formatCode="General">
                  <c:v>0.33447400000000044</c:v>
                </c:pt>
                <c:pt idx="16240" formatCode="General">
                  <c:v>0.33449500000000032</c:v>
                </c:pt>
                <c:pt idx="16241" formatCode="General">
                  <c:v>0.33451500000000023</c:v>
                </c:pt>
                <c:pt idx="16242" formatCode="General">
                  <c:v>0.33453600000000022</c:v>
                </c:pt>
                <c:pt idx="16243" formatCode="General">
                  <c:v>0.33455600000000035</c:v>
                </c:pt>
                <c:pt idx="16244" formatCode="General">
                  <c:v>0.33457700000000024</c:v>
                </c:pt>
                <c:pt idx="16245" formatCode="General">
                  <c:v>0.33459700000000026</c:v>
                </c:pt>
                <c:pt idx="16246" formatCode="General">
                  <c:v>0.33461900000000022</c:v>
                </c:pt>
                <c:pt idx="16247" formatCode="General">
                  <c:v>0.33463900000000002</c:v>
                </c:pt>
                <c:pt idx="16248" formatCode="General">
                  <c:v>0.33465900000000026</c:v>
                </c:pt>
                <c:pt idx="16249" formatCode="General">
                  <c:v>0.33468000000000037</c:v>
                </c:pt>
                <c:pt idx="16250" formatCode="General">
                  <c:v>0.33470000000000022</c:v>
                </c:pt>
                <c:pt idx="16251" formatCode="General">
                  <c:v>0.33472100000000032</c:v>
                </c:pt>
                <c:pt idx="16252" formatCode="General">
                  <c:v>0.33474200000000021</c:v>
                </c:pt>
                <c:pt idx="16253" formatCode="General">
                  <c:v>0.33476200000000023</c:v>
                </c:pt>
                <c:pt idx="16254" formatCode="General">
                  <c:v>0.33478300000000022</c:v>
                </c:pt>
                <c:pt idx="16255" formatCode="General">
                  <c:v>0.33480400000000043</c:v>
                </c:pt>
                <c:pt idx="16256" formatCode="General">
                  <c:v>0.33482400000000051</c:v>
                </c:pt>
                <c:pt idx="16257" formatCode="General">
                  <c:v>0.33484500000000023</c:v>
                </c:pt>
                <c:pt idx="16258" formatCode="General">
                  <c:v>0.33486500000000036</c:v>
                </c:pt>
                <c:pt idx="16259" formatCode="General">
                  <c:v>0.33488600000000057</c:v>
                </c:pt>
                <c:pt idx="16260" formatCode="General">
                  <c:v>0.33490600000000037</c:v>
                </c:pt>
                <c:pt idx="16261" formatCode="General">
                  <c:v>0.33492700000000042</c:v>
                </c:pt>
                <c:pt idx="16262" formatCode="General">
                  <c:v>0.33494800000000036</c:v>
                </c:pt>
                <c:pt idx="16263" formatCode="General">
                  <c:v>0.33496800000000043</c:v>
                </c:pt>
                <c:pt idx="16264" formatCode="General">
                  <c:v>0.33498900000000043</c:v>
                </c:pt>
                <c:pt idx="16265" formatCode="General">
                  <c:v>0.33500900000000022</c:v>
                </c:pt>
                <c:pt idx="16266" formatCode="General">
                  <c:v>0.33503000000000033</c:v>
                </c:pt>
                <c:pt idx="16267" formatCode="General">
                  <c:v>0.33505000000000035</c:v>
                </c:pt>
                <c:pt idx="16268" formatCode="General">
                  <c:v>0.33507200000000037</c:v>
                </c:pt>
                <c:pt idx="16269" formatCode="General">
                  <c:v>0.33509200000000022</c:v>
                </c:pt>
                <c:pt idx="16270" formatCode="General">
                  <c:v>0.33511300000000033</c:v>
                </c:pt>
                <c:pt idx="16271" formatCode="General">
                  <c:v>0.33513300000000001</c:v>
                </c:pt>
                <c:pt idx="16272" formatCode="General">
                  <c:v>0.33515400000000023</c:v>
                </c:pt>
                <c:pt idx="16273" formatCode="General">
                  <c:v>0.33517400000000042</c:v>
                </c:pt>
                <c:pt idx="16274" formatCode="General">
                  <c:v>0.33519400000000027</c:v>
                </c:pt>
                <c:pt idx="16275" formatCode="General">
                  <c:v>0.33521600000000024</c:v>
                </c:pt>
                <c:pt idx="16276" formatCode="General">
                  <c:v>0.3352360000000002</c:v>
                </c:pt>
                <c:pt idx="16277" formatCode="General">
                  <c:v>0.33525700000000008</c:v>
                </c:pt>
                <c:pt idx="16278" formatCode="General">
                  <c:v>0.33527700000000032</c:v>
                </c:pt>
                <c:pt idx="16279" formatCode="General">
                  <c:v>0.33529800000000021</c:v>
                </c:pt>
                <c:pt idx="16280" formatCode="General">
                  <c:v>0.3353180000000005</c:v>
                </c:pt>
                <c:pt idx="16281" formatCode="General">
                  <c:v>0.33533900000000022</c:v>
                </c:pt>
                <c:pt idx="16282" formatCode="General">
                  <c:v>0.33536000000000044</c:v>
                </c:pt>
                <c:pt idx="16283" formatCode="General">
                  <c:v>0.33538000000000051</c:v>
                </c:pt>
                <c:pt idx="16284" formatCode="General">
                  <c:v>0.33540100000000023</c:v>
                </c:pt>
                <c:pt idx="16285" formatCode="General">
                  <c:v>0.33542200000000044</c:v>
                </c:pt>
                <c:pt idx="16286" formatCode="General">
                  <c:v>0.33544200000000035</c:v>
                </c:pt>
                <c:pt idx="16287" formatCode="General">
                  <c:v>0.33546200000000037</c:v>
                </c:pt>
                <c:pt idx="16288" formatCode="General">
                  <c:v>0.33548300000000042</c:v>
                </c:pt>
                <c:pt idx="16289" formatCode="General">
                  <c:v>0.33550400000000036</c:v>
                </c:pt>
                <c:pt idx="16290" formatCode="General">
                  <c:v>0.33552400000000043</c:v>
                </c:pt>
                <c:pt idx="16291" formatCode="General">
                  <c:v>0.33554500000000026</c:v>
                </c:pt>
                <c:pt idx="16292" formatCode="General">
                  <c:v>0.33556600000000036</c:v>
                </c:pt>
                <c:pt idx="16293" formatCode="General">
                  <c:v>0.33558600000000044</c:v>
                </c:pt>
                <c:pt idx="16294" formatCode="General">
                  <c:v>0.33560700000000032</c:v>
                </c:pt>
                <c:pt idx="16295" formatCode="General">
                  <c:v>0.33562700000000023</c:v>
                </c:pt>
                <c:pt idx="16296" formatCode="General">
                  <c:v>0.33564800000000022</c:v>
                </c:pt>
                <c:pt idx="16297" formatCode="General">
                  <c:v>0.33566900000000022</c:v>
                </c:pt>
                <c:pt idx="16298" formatCode="General">
                  <c:v>0.33569000000000032</c:v>
                </c:pt>
                <c:pt idx="16299" formatCode="General">
                  <c:v>0.33571000000000023</c:v>
                </c:pt>
                <c:pt idx="16300" formatCode="General">
                  <c:v>0.335731</c:v>
                </c:pt>
                <c:pt idx="16301" formatCode="General">
                  <c:v>0.33575100000000002</c:v>
                </c:pt>
                <c:pt idx="16302" formatCode="General">
                  <c:v>0.33577100000000032</c:v>
                </c:pt>
                <c:pt idx="16303" formatCode="General">
                  <c:v>0.3357920000000002</c:v>
                </c:pt>
                <c:pt idx="16304" formatCode="General">
                  <c:v>0.33581300000000042</c:v>
                </c:pt>
                <c:pt idx="16305" formatCode="General">
                  <c:v>0.33583300000000033</c:v>
                </c:pt>
                <c:pt idx="16306" formatCode="General">
                  <c:v>0.33585400000000043</c:v>
                </c:pt>
                <c:pt idx="16307" formatCode="General">
                  <c:v>0.33587500000000042</c:v>
                </c:pt>
                <c:pt idx="16308" formatCode="General">
                  <c:v>0.33589500000000022</c:v>
                </c:pt>
                <c:pt idx="16309" formatCode="General">
                  <c:v>0.33591600000000044</c:v>
                </c:pt>
                <c:pt idx="16310" formatCode="General">
                  <c:v>0.33593600000000023</c:v>
                </c:pt>
                <c:pt idx="16311" formatCode="General">
                  <c:v>0.33595700000000023</c:v>
                </c:pt>
                <c:pt idx="16312" formatCode="General">
                  <c:v>0.33597700000000041</c:v>
                </c:pt>
                <c:pt idx="16313" formatCode="General">
                  <c:v>0.33599900000000033</c:v>
                </c:pt>
                <c:pt idx="16314" formatCode="General">
                  <c:v>0.33601900000000023</c:v>
                </c:pt>
                <c:pt idx="16315" formatCode="General">
                  <c:v>0.33603900000000025</c:v>
                </c:pt>
                <c:pt idx="16316" formatCode="General">
                  <c:v>0.33606000000000041</c:v>
                </c:pt>
                <c:pt idx="16317" formatCode="General">
                  <c:v>0.33608000000000043</c:v>
                </c:pt>
                <c:pt idx="16318" formatCode="General">
                  <c:v>0.33610100000000026</c:v>
                </c:pt>
                <c:pt idx="16319" formatCode="General">
                  <c:v>0.33612100000000023</c:v>
                </c:pt>
                <c:pt idx="16320" formatCode="General">
                  <c:v>0.33614300000000008</c:v>
                </c:pt>
                <c:pt idx="16321" formatCode="General">
                  <c:v>0.33616300000000032</c:v>
                </c:pt>
                <c:pt idx="16322" formatCode="General">
                  <c:v>0.33618400000000037</c:v>
                </c:pt>
                <c:pt idx="16323" formatCode="General">
                  <c:v>0.33620400000000022</c:v>
                </c:pt>
                <c:pt idx="16324" formatCode="General">
                  <c:v>0.33622500000000022</c:v>
                </c:pt>
                <c:pt idx="16325" formatCode="General">
                  <c:v>0.33624500000000002</c:v>
                </c:pt>
                <c:pt idx="16326" formatCode="General">
                  <c:v>0.33626600000000023</c:v>
                </c:pt>
                <c:pt idx="16327" formatCode="General">
                  <c:v>0.33628600000000036</c:v>
                </c:pt>
                <c:pt idx="16328" formatCode="General">
                  <c:v>0.33630700000000036</c:v>
                </c:pt>
                <c:pt idx="16329" formatCode="General">
                  <c:v>0.33632800000000057</c:v>
                </c:pt>
                <c:pt idx="16330" formatCode="General">
                  <c:v>0.33634800000000037</c:v>
                </c:pt>
                <c:pt idx="16331" formatCode="General">
                  <c:v>0.33636900000000042</c:v>
                </c:pt>
                <c:pt idx="16332" formatCode="General">
                  <c:v>0.33638900000000055</c:v>
                </c:pt>
                <c:pt idx="16333" formatCode="General">
                  <c:v>0.33641000000000043</c:v>
                </c:pt>
                <c:pt idx="16334" formatCode="General">
                  <c:v>0.33643000000000023</c:v>
                </c:pt>
                <c:pt idx="16335" formatCode="General">
                  <c:v>0.33645200000000036</c:v>
                </c:pt>
                <c:pt idx="16336" formatCode="General">
                  <c:v>0.33647200000000044</c:v>
                </c:pt>
                <c:pt idx="16337" formatCode="General">
                  <c:v>0.33649300000000032</c:v>
                </c:pt>
                <c:pt idx="16338" formatCode="General">
                  <c:v>0.33651300000000023</c:v>
                </c:pt>
                <c:pt idx="16339" formatCode="General">
                  <c:v>0.33653400000000022</c:v>
                </c:pt>
                <c:pt idx="16340" formatCode="General">
                  <c:v>0.33655400000000035</c:v>
                </c:pt>
                <c:pt idx="16341" formatCode="General">
                  <c:v>0.33657400000000037</c:v>
                </c:pt>
                <c:pt idx="16342" formatCode="General">
                  <c:v>0.33659600000000023</c:v>
                </c:pt>
                <c:pt idx="16343" formatCode="General">
                  <c:v>0.33661600000000041</c:v>
                </c:pt>
                <c:pt idx="16344" formatCode="General">
                  <c:v>0.33663700000000002</c:v>
                </c:pt>
                <c:pt idx="16345" formatCode="General">
                  <c:v>0.33665700000000026</c:v>
                </c:pt>
                <c:pt idx="16346" formatCode="General">
                  <c:v>0.33667800000000037</c:v>
                </c:pt>
                <c:pt idx="16347" formatCode="General">
                  <c:v>0.33669800000000022</c:v>
                </c:pt>
                <c:pt idx="16348" formatCode="General">
                  <c:v>0.33671900000000032</c:v>
                </c:pt>
                <c:pt idx="16349" formatCode="General">
                  <c:v>0.33673900000000001</c:v>
                </c:pt>
                <c:pt idx="16350" formatCode="General">
                  <c:v>0.33676100000000025</c:v>
                </c:pt>
                <c:pt idx="16351" formatCode="General">
                  <c:v>0.33678100000000022</c:v>
                </c:pt>
                <c:pt idx="16352" formatCode="General">
                  <c:v>0.33680200000000043</c:v>
                </c:pt>
                <c:pt idx="16353" formatCode="General">
                  <c:v>0.33682200000000051</c:v>
                </c:pt>
                <c:pt idx="16354" formatCode="General">
                  <c:v>0.33684300000000023</c:v>
                </c:pt>
                <c:pt idx="16355" formatCode="General">
                  <c:v>0.33686300000000036</c:v>
                </c:pt>
                <c:pt idx="16356" formatCode="General">
                  <c:v>0.33688400000000057</c:v>
                </c:pt>
                <c:pt idx="16357" formatCode="General">
                  <c:v>0.33690400000000037</c:v>
                </c:pt>
                <c:pt idx="16358" formatCode="General">
                  <c:v>0.33692500000000042</c:v>
                </c:pt>
                <c:pt idx="16359" formatCode="General">
                  <c:v>0.33694600000000036</c:v>
                </c:pt>
                <c:pt idx="16360" formatCode="General">
                  <c:v>0.33696600000000043</c:v>
                </c:pt>
                <c:pt idx="16361" formatCode="General">
                  <c:v>0.33698700000000043</c:v>
                </c:pt>
                <c:pt idx="16362" formatCode="General">
                  <c:v>0.33700700000000022</c:v>
                </c:pt>
                <c:pt idx="16363" formatCode="General">
                  <c:v>0.33702800000000044</c:v>
                </c:pt>
                <c:pt idx="16364" formatCode="General">
                  <c:v>0.33704900000000032</c:v>
                </c:pt>
                <c:pt idx="16365" formatCode="General">
                  <c:v>0.33707000000000037</c:v>
                </c:pt>
                <c:pt idx="16366" formatCode="General">
                  <c:v>0.33709000000000022</c:v>
                </c:pt>
                <c:pt idx="16367" formatCode="General">
                  <c:v>0.33711100000000033</c:v>
                </c:pt>
                <c:pt idx="16368" formatCode="General">
                  <c:v>0.33713100000000001</c:v>
                </c:pt>
                <c:pt idx="16369" formatCode="General">
                  <c:v>0.33715100000000026</c:v>
                </c:pt>
                <c:pt idx="16370" formatCode="General">
                  <c:v>0.33717200000000042</c:v>
                </c:pt>
                <c:pt idx="16371" formatCode="General">
                  <c:v>0.33719300000000002</c:v>
                </c:pt>
                <c:pt idx="16372" formatCode="General">
                  <c:v>0.33721400000000024</c:v>
                </c:pt>
                <c:pt idx="16373" formatCode="General">
                  <c:v>0.3372340000000002</c:v>
                </c:pt>
                <c:pt idx="16374" formatCode="General">
                  <c:v>0.33725500000000008</c:v>
                </c:pt>
                <c:pt idx="16375" formatCode="General">
                  <c:v>0.33727500000000032</c:v>
                </c:pt>
                <c:pt idx="16376" formatCode="General">
                  <c:v>0.33729600000000021</c:v>
                </c:pt>
                <c:pt idx="16377" formatCode="General">
                  <c:v>0.3373160000000005</c:v>
                </c:pt>
                <c:pt idx="16378" formatCode="General">
                  <c:v>0.33733700000000022</c:v>
                </c:pt>
                <c:pt idx="16379" formatCode="General">
                  <c:v>0.33735700000000035</c:v>
                </c:pt>
                <c:pt idx="16380" formatCode="General">
                  <c:v>0.33737900000000043</c:v>
                </c:pt>
                <c:pt idx="16381" formatCode="General">
                  <c:v>0.33739900000000023</c:v>
                </c:pt>
                <c:pt idx="16382" formatCode="General">
                  <c:v>0.33741900000000036</c:v>
                </c:pt>
                <c:pt idx="16383" formatCode="General">
                  <c:v>0.33744000000000035</c:v>
                </c:pt>
                <c:pt idx="16384" formatCode="General">
                  <c:v>0.33746000000000037</c:v>
                </c:pt>
                <c:pt idx="16385" formatCode="General">
                  <c:v>0.33748100000000042</c:v>
                </c:pt>
                <c:pt idx="16386" formatCode="General">
                  <c:v>0.33750100000000022</c:v>
                </c:pt>
                <c:pt idx="16387" formatCode="General">
                  <c:v>0.33752300000000035</c:v>
                </c:pt>
                <c:pt idx="16388" formatCode="General">
                  <c:v>0.33754300000000026</c:v>
                </c:pt>
                <c:pt idx="16389" formatCode="General">
                  <c:v>0.33756400000000036</c:v>
                </c:pt>
                <c:pt idx="16390" formatCode="General">
                  <c:v>0.33758400000000044</c:v>
                </c:pt>
                <c:pt idx="16391" formatCode="General">
                  <c:v>0.33760500000000032</c:v>
                </c:pt>
                <c:pt idx="16392" formatCode="General">
                  <c:v>0.33762500000000023</c:v>
                </c:pt>
                <c:pt idx="16393" formatCode="General">
                  <c:v>0.33764600000000022</c:v>
                </c:pt>
                <c:pt idx="16394" formatCode="General">
                  <c:v>0.33766700000000033</c:v>
                </c:pt>
                <c:pt idx="16395" formatCode="General">
                  <c:v>0.33768700000000035</c:v>
                </c:pt>
                <c:pt idx="16396" formatCode="General">
                  <c:v>0.33770800000000023</c:v>
                </c:pt>
                <c:pt idx="16397" formatCode="General">
                  <c:v>0.33772800000000036</c:v>
                </c:pt>
                <c:pt idx="16398" formatCode="General">
                  <c:v>0.33774900000000002</c:v>
                </c:pt>
                <c:pt idx="16399" formatCode="General">
                  <c:v>0.33776900000000032</c:v>
                </c:pt>
                <c:pt idx="16400" formatCode="General">
                  <c:v>0.33779000000000026</c:v>
                </c:pt>
                <c:pt idx="16401" formatCode="General">
                  <c:v>0.33781000000000044</c:v>
                </c:pt>
                <c:pt idx="16402" formatCode="General">
                  <c:v>0.33783100000000033</c:v>
                </c:pt>
                <c:pt idx="16403" formatCode="General">
                  <c:v>0.33785200000000043</c:v>
                </c:pt>
                <c:pt idx="16404" formatCode="General">
                  <c:v>0.33787300000000042</c:v>
                </c:pt>
                <c:pt idx="16405" formatCode="General">
                  <c:v>0.33789300000000022</c:v>
                </c:pt>
                <c:pt idx="16406" formatCode="General">
                  <c:v>0.33791400000000044</c:v>
                </c:pt>
                <c:pt idx="16407" formatCode="General">
                  <c:v>0.33793400000000023</c:v>
                </c:pt>
                <c:pt idx="16408" formatCode="General">
                  <c:v>0.33795400000000037</c:v>
                </c:pt>
                <c:pt idx="16409" formatCode="General">
                  <c:v>0.33797600000000044</c:v>
                </c:pt>
                <c:pt idx="16410" formatCode="General">
                  <c:v>0.33799600000000035</c:v>
                </c:pt>
                <c:pt idx="16411" formatCode="General">
                  <c:v>0.33801700000000023</c:v>
                </c:pt>
                <c:pt idx="16412" formatCode="General">
                  <c:v>0.33803700000000025</c:v>
                </c:pt>
                <c:pt idx="16413" formatCode="General">
                  <c:v>0.33805800000000041</c:v>
                </c:pt>
                <c:pt idx="16414" formatCode="General">
                  <c:v>0.33807800000000043</c:v>
                </c:pt>
                <c:pt idx="16415" formatCode="General">
                  <c:v>0.33809900000000026</c:v>
                </c:pt>
                <c:pt idx="16416" formatCode="General">
                  <c:v>0.33811900000000022</c:v>
                </c:pt>
                <c:pt idx="16417" formatCode="General">
                  <c:v>0.33814000000000022</c:v>
                </c:pt>
                <c:pt idx="16418" formatCode="General">
                  <c:v>0.33816100000000032</c:v>
                </c:pt>
                <c:pt idx="16419" formatCode="General">
                  <c:v>0.33818200000000037</c:v>
                </c:pt>
                <c:pt idx="16420" formatCode="General">
                  <c:v>0.33820200000000022</c:v>
                </c:pt>
                <c:pt idx="16421" formatCode="General">
                  <c:v>0.33822200000000036</c:v>
                </c:pt>
                <c:pt idx="16422" formatCode="General">
                  <c:v>0.33824300000000002</c:v>
                </c:pt>
                <c:pt idx="16423" formatCode="General">
                  <c:v>0.33826300000000026</c:v>
                </c:pt>
                <c:pt idx="16424" formatCode="General">
                  <c:v>0.33828500000000022</c:v>
                </c:pt>
                <c:pt idx="16425" formatCode="General">
                  <c:v>0.33830500000000036</c:v>
                </c:pt>
                <c:pt idx="16426" formatCode="General">
                  <c:v>0.33832600000000057</c:v>
                </c:pt>
                <c:pt idx="16427" formatCode="General">
                  <c:v>0.33834600000000037</c:v>
                </c:pt>
                <c:pt idx="16428" formatCode="General">
                  <c:v>0.33836700000000042</c:v>
                </c:pt>
                <c:pt idx="16429" formatCode="General">
                  <c:v>0.33838700000000055</c:v>
                </c:pt>
                <c:pt idx="16430" formatCode="General">
                  <c:v>0.33840800000000043</c:v>
                </c:pt>
                <c:pt idx="16431" formatCode="General">
                  <c:v>0.33842800000000051</c:v>
                </c:pt>
                <c:pt idx="16432" formatCode="General">
                  <c:v>0.33845000000000036</c:v>
                </c:pt>
                <c:pt idx="16433" formatCode="General">
                  <c:v>0.33847000000000044</c:v>
                </c:pt>
                <c:pt idx="16434" formatCode="General">
                  <c:v>0.33849000000000024</c:v>
                </c:pt>
                <c:pt idx="16435" formatCode="General">
                  <c:v>0.33851100000000023</c:v>
                </c:pt>
                <c:pt idx="16436" formatCode="General">
                  <c:v>0.33853100000000008</c:v>
                </c:pt>
                <c:pt idx="16437" formatCode="General">
                  <c:v>0.33855200000000035</c:v>
                </c:pt>
                <c:pt idx="16438" formatCode="General">
                  <c:v>0.33857300000000023</c:v>
                </c:pt>
                <c:pt idx="16439" formatCode="General">
                  <c:v>0.33859400000000023</c:v>
                </c:pt>
                <c:pt idx="16440" formatCode="General">
                  <c:v>0.33861400000000041</c:v>
                </c:pt>
                <c:pt idx="16441" formatCode="General">
                  <c:v>0.33863500000000002</c:v>
                </c:pt>
                <c:pt idx="16442" formatCode="General">
                  <c:v>0.33865500000000026</c:v>
                </c:pt>
                <c:pt idx="16443" formatCode="General">
                  <c:v>0.33867600000000037</c:v>
                </c:pt>
                <c:pt idx="16444" formatCode="General">
                  <c:v>0.33869600000000022</c:v>
                </c:pt>
                <c:pt idx="16445" formatCode="General">
                  <c:v>0.33871700000000032</c:v>
                </c:pt>
                <c:pt idx="16446" formatCode="General">
                  <c:v>0.33873800000000021</c:v>
                </c:pt>
                <c:pt idx="16447" formatCode="General">
                  <c:v>0.33875800000000023</c:v>
                </c:pt>
                <c:pt idx="16448" formatCode="General">
                  <c:v>0.33877900000000022</c:v>
                </c:pt>
                <c:pt idx="16449" formatCode="General">
                  <c:v>0.33879900000000002</c:v>
                </c:pt>
                <c:pt idx="16450" formatCode="General">
                  <c:v>0.33882000000000051</c:v>
                </c:pt>
                <c:pt idx="16451" formatCode="General">
                  <c:v>0.33884000000000036</c:v>
                </c:pt>
                <c:pt idx="16452" formatCode="General">
                  <c:v>0.33886100000000036</c:v>
                </c:pt>
                <c:pt idx="16453" formatCode="General">
                  <c:v>0.33888100000000043</c:v>
                </c:pt>
                <c:pt idx="16454" formatCode="General">
                  <c:v>0.33890300000000023</c:v>
                </c:pt>
                <c:pt idx="16455" formatCode="General">
                  <c:v>0.33892300000000042</c:v>
                </c:pt>
                <c:pt idx="16456" formatCode="General">
                  <c:v>0.33894400000000036</c:v>
                </c:pt>
                <c:pt idx="16457" formatCode="General">
                  <c:v>0.33896400000000043</c:v>
                </c:pt>
                <c:pt idx="16458" formatCode="General">
                  <c:v>0.33898500000000042</c:v>
                </c:pt>
                <c:pt idx="16459" formatCode="General">
                  <c:v>0.33900500000000022</c:v>
                </c:pt>
                <c:pt idx="16460" formatCode="General">
                  <c:v>0.33902600000000044</c:v>
                </c:pt>
                <c:pt idx="16461" formatCode="General">
                  <c:v>0.33904700000000032</c:v>
                </c:pt>
                <c:pt idx="16462" formatCode="General">
                  <c:v>0.33906700000000023</c:v>
                </c:pt>
                <c:pt idx="16463" formatCode="General">
                  <c:v>0.33908800000000044</c:v>
                </c:pt>
                <c:pt idx="16464" formatCode="General">
                  <c:v>0.33910800000000035</c:v>
                </c:pt>
                <c:pt idx="16465" formatCode="General">
                  <c:v>0.33912900000000024</c:v>
                </c:pt>
                <c:pt idx="16466" formatCode="General">
                  <c:v>0.33914900000000026</c:v>
                </c:pt>
                <c:pt idx="16467" formatCode="General">
                  <c:v>0.33917000000000042</c:v>
                </c:pt>
                <c:pt idx="16468" formatCode="General">
                  <c:v>0.33919000000000032</c:v>
                </c:pt>
                <c:pt idx="16469" formatCode="General">
                  <c:v>0.33921100000000026</c:v>
                </c:pt>
                <c:pt idx="16470" formatCode="General">
                  <c:v>0.3392320000000002</c:v>
                </c:pt>
                <c:pt idx="16471" formatCode="General">
                  <c:v>0.33925300000000008</c:v>
                </c:pt>
                <c:pt idx="16472" formatCode="General">
                  <c:v>0.33927300000000032</c:v>
                </c:pt>
                <c:pt idx="16473" formatCode="General">
                  <c:v>0.33929400000000021</c:v>
                </c:pt>
                <c:pt idx="16474" formatCode="General">
                  <c:v>0.3393140000000005</c:v>
                </c:pt>
                <c:pt idx="16475" formatCode="General">
                  <c:v>0.33933400000000036</c:v>
                </c:pt>
                <c:pt idx="16476" formatCode="General">
                  <c:v>0.33935500000000035</c:v>
                </c:pt>
                <c:pt idx="16477" formatCode="General">
                  <c:v>0.33937600000000051</c:v>
                </c:pt>
                <c:pt idx="16478" formatCode="General">
                  <c:v>0.33939700000000023</c:v>
                </c:pt>
                <c:pt idx="16479" formatCode="General">
                  <c:v>0.33941700000000036</c:v>
                </c:pt>
                <c:pt idx="16480" formatCode="General">
                  <c:v>0.33943800000000035</c:v>
                </c:pt>
                <c:pt idx="16481" formatCode="General">
                  <c:v>0.33945800000000037</c:v>
                </c:pt>
                <c:pt idx="16482" formatCode="General">
                  <c:v>0.33947900000000042</c:v>
                </c:pt>
                <c:pt idx="16483" formatCode="General">
                  <c:v>0.33950000000000036</c:v>
                </c:pt>
                <c:pt idx="16484" formatCode="General">
                  <c:v>0.33952000000000043</c:v>
                </c:pt>
                <c:pt idx="16485" formatCode="General">
                  <c:v>0.33954100000000026</c:v>
                </c:pt>
                <c:pt idx="16486" formatCode="General">
                  <c:v>0.33956200000000036</c:v>
                </c:pt>
                <c:pt idx="16487" formatCode="General">
                  <c:v>0.33958200000000044</c:v>
                </c:pt>
                <c:pt idx="16488" formatCode="General">
                  <c:v>0.33960200000000035</c:v>
                </c:pt>
                <c:pt idx="16489" formatCode="General">
                  <c:v>0.33962300000000023</c:v>
                </c:pt>
                <c:pt idx="16490" formatCode="General">
                  <c:v>0.33964300000000008</c:v>
                </c:pt>
                <c:pt idx="16491" formatCode="General">
                  <c:v>0.33966400000000035</c:v>
                </c:pt>
                <c:pt idx="16492" formatCode="General">
                  <c:v>0.33968500000000035</c:v>
                </c:pt>
                <c:pt idx="16493" formatCode="General">
                  <c:v>0.33970600000000023</c:v>
                </c:pt>
                <c:pt idx="16494" formatCode="General">
                  <c:v>0.33972600000000036</c:v>
                </c:pt>
                <c:pt idx="16495" formatCode="General">
                  <c:v>0.33974700000000002</c:v>
                </c:pt>
                <c:pt idx="16496" formatCode="General">
                  <c:v>0.33976700000000032</c:v>
                </c:pt>
                <c:pt idx="16497" formatCode="General">
                  <c:v>0.33978800000000037</c:v>
                </c:pt>
                <c:pt idx="16498" formatCode="General">
                  <c:v>0.33980900000000042</c:v>
                </c:pt>
                <c:pt idx="16499" formatCode="General">
                  <c:v>0.33983000000000035</c:v>
                </c:pt>
                <c:pt idx="16500" formatCode="General">
                  <c:v>0.33985000000000043</c:v>
                </c:pt>
                <c:pt idx="16501" formatCode="General">
                  <c:v>0.33987000000000051</c:v>
                </c:pt>
                <c:pt idx="16502" formatCode="General">
                  <c:v>0.33989100000000022</c:v>
                </c:pt>
                <c:pt idx="16503" formatCode="General">
                  <c:v>0.33991100000000035</c:v>
                </c:pt>
                <c:pt idx="16504" formatCode="General">
                  <c:v>0.33993200000000023</c:v>
                </c:pt>
                <c:pt idx="16505" formatCode="General">
                  <c:v>0.33995200000000036</c:v>
                </c:pt>
                <c:pt idx="16506" formatCode="General">
                  <c:v>0.33997400000000044</c:v>
                </c:pt>
                <c:pt idx="16507" formatCode="General">
                  <c:v>0.33999400000000035</c:v>
                </c:pt>
                <c:pt idx="16508" formatCode="General">
                  <c:v>0.34001500000000001</c:v>
                </c:pt>
                <c:pt idx="16509" formatCode="General">
                  <c:v>0.34003500000000003</c:v>
                </c:pt>
                <c:pt idx="16510" formatCode="General">
                  <c:v>0.34005600000000002</c:v>
                </c:pt>
                <c:pt idx="16511" formatCode="General">
                  <c:v>0.34007600000000027</c:v>
                </c:pt>
                <c:pt idx="16512" formatCode="General">
                  <c:v>0.34009700000000004</c:v>
                </c:pt>
                <c:pt idx="16513" formatCode="General">
                  <c:v>0.3401180000000002</c:v>
                </c:pt>
                <c:pt idx="16514" formatCode="General">
                  <c:v>0.340138</c:v>
                </c:pt>
                <c:pt idx="16515" formatCode="General">
                  <c:v>0.3401590000000001</c:v>
                </c:pt>
                <c:pt idx="16516" formatCode="General">
                  <c:v>0.34017900000000001</c:v>
                </c:pt>
                <c:pt idx="16517" formatCode="General">
                  <c:v>0.3402</c:v>
                </c:pt>
                <c:pt idx="16518" formatCode="General">
                  <c:v>0.34022000000000002</c:v>
                </c:pt>
                <c:pt idx="16519" formatCode="General">
                  <c:v>0.34024100000000002</c:v>
                </c:pt>
                <c:pt idx="16520" formatCode="General">
                  <c:v>0.34026100000000004</c:v>
                </c:pt>
                <c:pt idx="16521" formatCode="General">
                  <c:v>0.34028200000000008</c:v>
                </c:pt>
                <c:pt idx="16522" formatCode="General">
                  <c:v>0.34030300000000002</c:v>
                </c:pt>
                <c:pt idx="16523" formatCode="General">
                  <c:v>0.34032400000000035</c:v>
                </c:pt>
                <c:pt idx="16524" formatCode="General">
                  <c:v>0.3403440000000002</c:v>
                </c:pt>
                <c:pt idx="16525" formatCode="General">
                  <c:v>0.34036500000000008</c:v>
                </c:pt>
                <c:pt idx="16526" formatCode="General">
                  <c:v>0.34038500000000033</c:v>
                </c:pt>
                <c:pt idx="16527" formatCode="General">
                  <c:v>0.34040600000000026</c:v>
                </c:pt>
                <c:pt idx="16528" formatCode="General">
                  <c:v>0.34042700000000026</c:v>
                </c:pt>
                <c:pt idx="16529" formatCode="General">
                  <c:v>0.340447</c:v>
                </c:pt>
                <c:pt idx="16530" formatCode="General">
                  <c:v>0.34046800000000027</c:v>
                </c:pt>
                <c:pt idx="16531" formatCode="General">
                  <c:v>0.34048800000000023</c:v>
                </c:pt>
                <c:pt idx="16532" formatCode="General">
                  <c:v>0.34050900000000001</c:v>
                </c:pt>
                <c:pt idx="16533" formatCode="General">
                  <c:v>0.34052900000000008</c:v>
                </c:pt>
                <c:pt idx="16534" formatCode="General">
                  <c:v>0.34055000000000002</c:v>
                </c:pt>
                <c:pt idx="16535" formatCode="General">
                  <c:v>0.34057100000000001</c:v>
                </c:pt>
                <c:pt idx="16536" formatCode="General">
                  <c:v>0.34059100000000003</c:v>
                </c:pt>
                <c:pt idx="16537" formatCode="General">
                  <c:v>0.34061200000000008</c:v>
                </c:pt>
                <c:pt idx="16538" formatCode="General">
                  <c:v>0.34063300000000002</c:v>
                </c:pt>
                <c:pt idx="16539" formatCode="General">
                  <c:v>0.34065300000000004</c:v>
                </c:pt>
                <c:pt idx="16540" formatCode="General">
                  <c:v>0.3406740000000002</c:v>
                </c:pt>
                <c:pt idx="16541" formatCode="General">
                  <c:v>0.340694</c:v>
                </c:pt>
                <c:pt idx="16542" formatCode="General">
                  <c:v>0.34071400000000002</c:v>
                </c:pt>
                <c:pt idx="16543" formatCode="General">
                  <c:v>0.34073500000000001</c:v>
                </c:pt>
                <c:pt idx="16544" formatCode="General">
                  <c:v>0.340756</c:v>
                </c:pt>
                <c:pt idx="16545" formatCode="General">
                  <c:v>0.340777</c:v>
                </c:pt>
                <c:pt idx="16546" formatCode="General">
                  <c:v>0.34079700000000002</c:v>
                </c:pt>
                <c:pt idx="16547" formatCode="General">
                  <c:v>0.34081800000000023</c:v>
                </c:pt>
                <c:pt idx="16548" formatCode="General">
                  <c:v>0.3408380000000002</c:v>
                </c:pt>
                <c:pt idx="16549" formatCode="General">
                  <c:v>0.34085900000000002</c:v>
                </c:pt>
                <c:pt idx="16550" formatCode="General">
                  <c:v>0.34087900000000032</c:v>
                </c:pt>
                <c:pt idx="16551" formatCode="General">
                  <c:v>0.3409000000000002</c:v>
                </c:pt>
                <c:pt idx="16552" formatCode="General">
                  <c:v>0.34092100000000025</c:v>
                </c:pt>
                <c:pt idx="16553" formatCode="General">
                  <c:v>0.34094200000000002</c:v>
                </c:pt>
                <c:pt idx="16554" formatCode="General">
                  <c:v>0.34096200000000026</c:v>
                </c:pt>
                <c:pt idx="16555" formatCode="General">
                  <c:v>0.34098200000000023</c:v>
                </c:pt>
                <c:pt idx="16556" formatCode="General">
                  <c:v>0.341003</c:v>
                </c:pt>
                <c:pt idx="16557" formatCode="General">
                  <c:v>0.34102400000000027</c:v>
                </c:pt>
                <c:pt idx="16558" formatCode="General">
                  <c:v>0.34104400000000001</c:v>
                </c:pt>
                <c:pt idx="16559" formatCode="General">
                  <c:v>0.34106500000000001</c:v>
                </c:pt>
                <c:pt idx="16560" formatCode="General">
                  <c:v>0.34108600000000022</c:v>
                </c:pt>
                <c:pt idx="16561" formatCode="General">
                  <c:v>0.34110600000000002</c:v>
                </c:pt>
                <c:pt idx="16562" formatCode="General">
                  <c:v>0.34112700000000001</c:v>
                </c:pt>
                <c:pt idx="16563" formatCode="General">
                  <c:v>0.34114700000000003</c:v>
                </c:pt>
                <c:pt idx="16564" formatCode="General">
                  <c:v>0.34116800000000008</c:v>
                </c:pt>
                <c:pt idx="16565" formatCode="General">
                  <c:v>0.34118800000000027</c:v>
                </c:pt>
                <c:pt idx="16566" formatCode="General">
                  <c:v>0.34121000000000001</c:v>
                </c:pt>
                <c:pt idx="16567" formatCode="General">
                  <c:v>0.34123000000000003</c:v>
                </c:pt>
                <c:pt idx="16568" formatCode="General">
                  <c:v>0.34125</c:v>
                </c:pt>
                <c:pt idx="16569" formatCode="General">
                  <c:v>0.3412710000000001</c:v>
                </c:pt>
                <c:pt idx="16570" formatCode="General">
                  <c:v>0.34129100000000001</c:v>
                </c:pt>
                <c:pt idx="16571" formatCode="General">
                  <c:v>0.34131200000000023</c:v>
                </c:pt>
                <c:pt idx="16572" formatCode="General">
                  <c:v>0.341333</c:v>
                </c:pt>
                <c:pt idx="16573" formatCode="General">
                  <c:v>0.34135400000000027</c:v>
                </c:pt>
                <c:pt idx="16574" formatCode="General">
                  <c:v>0.34137400000000023</c:v>
                </c:pt>
                <c:pt idx="16575" formatCode="General">
                  <c:v>0.341395</c:v>
                </c:pt>
                <c:pt idx="16576" formatCode="General">
                  <c:v>0.34141500000000002</c:v>
                </c:pt>
                <c:pt idx="16577" formatCode="General">
                  <c:v>0.34143600000000002</c:v>
                </c:pt>
                <c:pt idx="16578" formatCode="General">
                  <c:v>0.3414560000000002</c:v>
                </c:pt>
                <c:pt idx="16579" formatCode="General">
                  <c:v>0.34147700000000025</c:v>
                </c:pt>
                <c:pt idx="16580" formatCode="General">
                  <c:v>0.34149800000000002</c:v>
                </c:pt>
                <c:pt idx="16581" formatCode="General">
                  <c:v>0.34151800000000027</c:v>
                </c:pt>
                <c:pt idx="16582" formatCode="General">
                  <c:v>0.34153900000000004</c:v>
                </c:pt>
                <c:pt idx="16583" formatCode="General">
                  <c:v>0.341559</c:v>
                </c:pt>
                <c:pt idx="16584" formatCode="General">
                  <c:v>0.34158000000000027</c:v>
                </c:pt>
                <c:pt idx="16585" formatCode="General">
                  <c:v>0.34160000000000001</c:v>
                </c:pt>
                <c:pt idx="16586" formatCode="General">
                  <c:v>0.34162100000000001</c:v>
                </c:pt>
                <c:pt idx="16587" formatCode="General">
                  <c:v>0.341642</c:v>
                </c:pt>
                <c:pt idx="16588" formatCode="General">
                  <c:v>0.34166200000000002</c:v>
                </c:pt>
                <c:pt idx="16589" formatCode="General">
                  <c:v>0.34168300000000001</c:v>
                </c:pt>
                <c:pt idx="16590" formatCode="General">
                  <c:v>0.34170400000000001</c:v>
                </c:pt>
                <c:pt idx="16591" formatCode="General">
                  <c:v>0.34172400000000008</c:v>
                </c:pt>
                <c:pt idx="16592" formatCode="General">
                  <c:v>0.34174500000000002</c:v>
                </c:pt>
                <c:pt idx="16593" formatCode="General">
                  <c:v>0.3417650000000001</c:v>
                </c:pt>
                <c:pt idx="16594" formatCode="General">
                  <c:v>0.3417860000000002</c:v>
                </c:pt>
                <c:pt idx="16595" formatCode="General">
                  <c:v>0.34180700000000008</c:v>
                </c:pt>
                <c:pt idx="16596" formatCode="General">
                  <c:v>0.34182700000000033</c:v>
                </c:pt>
                <c:pt idx="16597" formatCode="General">
                  <c:v>0.34184800000000026</c:v>
                </c:pt>
                <c:pt idx="16598" formatCode="General">
                  <c:v>0.34186800000000023</c:v>
                </c:pt>
                <c:pt idx="16599" formatCode="General">
                  <c:v>0.34188900000000022</c:v>
                </c:pt>
                <c:pt idx="16600" formatCode="General">
                  <c:v>0.34190900000000002</c:v>
                </c:pt>
                <c:pt idx="16601" formatCode="General">
                  <c:v>0.34193000000000001</c:v>
                </c:pt>
                <c:pt idx="16602" formatCode="General">
                  <c:v>0.341951</c:v>
                </c:pt>
                <c:pt idx="16603" formatCode="General">
                  <c:v>0.34197100000000002</c:v>
                </c:pt>
                <c:pt idx="16604" formatCode="General">
                  <c:v>0.34199200000000002</c:v>
                </c:pt>
                <c:pt idx="16605" formatCode="General">
                  <c:v>0.34201300000000001</c:v>
                </c:pt>
                <c:pt idx="16606" formatCode="General">
                  <c:v>0.34203300000000003</c:v>
                </c:pt>
                <c:pt idx="16607" formatCode="General">
                  <c:v>0.34205400000000002</c:v>
                </c:pt>
                <c:pt idx="16608" formatCode="General">
                  <c:v>0.34207400000000027</c:v>
                </c:pt>
                <c:pt idx="16609" formatCode="General">
                  <c:v>0.34209500000000004</c:v>
                </c:pt>
                <c:pt idx="16610" formatCode="General">
                  <c:v>0.342115</c:v>
                </c:pt>
                <c:pt idx="16611" formatCode="General">
                  <c:v>0.342136</c:v>
                </c:pt>
                <c:pt idx="16612" formatCode="General">
                  <c:v>0.3421570000000001</c:v>
                </c:pt>
                <c:pt idx="16613" formatCode="General">
                  <c:v>0.34217700000000001</c:v>
                </c:pt>
                <c:pt idx="16614" formatCode="General">
                  <c:v>0.342198</c:v>
                </c:pt>
                <c:pt idx="16615" formatCode="General">
                  <c:v>0.34221800000000002</c:v>
                </c:pt>
                <c:pt idx="16616" formatCode="General">
                  <c:v>0.34223900000000002</c:v>
                </c:pt>
                <c:pt idx="16617" formatCode="General">
                  <c:v>0.34225900000000004</c:v>
                </c:pt>
                <c:pt idx="16618" formatCode="General">
                  <c:v>0.342281</c:v>
                </c:pt>
                <c:pt idx="16619" formatCode="General">
                  <c:v>0.34230100000000002</c:v>
                </c:pt>
                <c:pt idx="16620" formatCode="General">
                  <c:v>0.34232200000000035</c:v>
                </c:pt>
                <c:pt idx="16621" formatCode="General">
                  <c:v>0.3423420000000002</c:v>
                </c:pt>
                <c:pt idx="16622" formatCode="General">
                  <c:v>0.34236200000000022</c:v>
                </c:pt>
                <c:pt idx="16623" formatCode="General">
                  <c:v>0.34238300000000033</c:v>
                </c:pt>
                <c:pt idx="16624" formatCode="General">
                  <c:v>0.34240400000000026</c:v>
                </c:pt>
                <c:pt idx="16625" formatCode="General">
                  <c:v>0.34242400000000023</c:v>
                </c:pt>
                <c:pt idx="16626" formatCode="General">
                  <c:v>0.342445</c:v>
                </c:pt>
                <c:pt idx="16627" formatCode="General">
                  <c:v>0.34246600000000027</c:v>
                </c:pt>
                <c:pt idx="16628" formatCode="General">
                  <c:v>0.34248600000000023</c:v>
                </c:pt>
                <c:pt idx="16629" formatCode="General">
                  <c:v>0.34250700000000001</c:v>
                </c:pt>
                <c:pt idx="16630" formatCode="General">
                  <c:v>0.34252700000000008</c:v>
                </c:pt>
                <c:pt idx="16631" formatCode="General">
                  <c:v>0.34254800000000002</c:v>
                </c:pt>
                <c:pt idx="16632" formatCode="General">
                  <c:v>0.34256800000000021</c:v>
                </c:pt>
                <c:pt idx="16633" formatCode="General">
                  <c:v>0.34258900000000025</c:v>
                </c:pt>
                <c:pt idx="16634" formatCode="General">
                  <c:v>0.34261000000000008</c:v>
                </c:pt>
                <c:pt idx="16635" formatCode="General">
                  <c:v>0.3426300000000001</c:v>
                </c:pt>
                <c:pt idx="16636" formatCode="General">
                  <c:v>0.34265100000000004</c:v>
                </c:pt>
                <c:pt idx="16637" formatCode="General">
                  <c:v>0.342671</c:v>
                </c:pt>
                <c:pt idx="16638" formatCode="General">
                  <c:v>0.342692</c:v>
                </c:pt>
                <c:pt idx="16639" formatCode="General">
                  <c:v>0.34271200000000002</c:v>
                </c:pt>
                <c:pt idx="16640" formatCode="General">
                  <c:v>0.34273399999999998</c:v>
                </c:pt>
                <c:pt idx="16641" formatCode="General">
                  <c:v>0.342754</c:v>
                </c:pt>
                <c:pt idx="16642" formatCode="General">
                  <c:v>0.342775</c:v>
                </c:pt>
                <c:pt idx="16643" formatCode="General">
                  <c:v>0.34279500000000002</c:v>
                </c:pt>
                <c:pt idx="16644" formatCode="General">
                  <c:v>0.34281600000000023</c:v>
                </c:pt>
                <c:pt idx="16645" formatCode="General">
                  <c:v>0.3428360000000002</c:v>
                </c:pt>
                <c:pt idx="16646" formatCode="General">
                  <c:v>0.34285700000000002</c:v>
                </c:pt>
                <c:pt idx="16647" formatCode="General">
                  <c:v>0.34287800000000035</c:v>
                </c:pt>
                <c:pt idx="16648" formatCode="General">
                  <c:v>0.34289900000000001</c:v>
                </c:pt>
                <c:pt idx="16649" formatCode="General">
                  <c:v>0.34291900000000008</c:v>
                </c:pt>
                <c:pt idx="16650" formatCode="General">
                  <c:v>0.3429390000000001</c:v>
                </c:pt>
                <c:pt idx="16651" formatCode="General">
                  <c:v>0.34296000000000026</c:v>
                </c:pt>
                <c:pt idx="16652" formatCode="General">
                  <c:v>0.34298000000000023</c:v>
                </c:pt>
                <c:pt idx="16653" formatCode="General">
                  <c:v>0.343001</c:v>
                </c:pt>
                <c:pt idx="16654" formatCode="General">
                  <c:v>0.34302200000000027</c:v>
                </c:pt>
                <c:pt idx="16655" formatCode="General">
                  <c:v>0.34304200000000001</c:v>
                </c:pt>
                <c:pt idx="16656" formatCode="General">
                  <c:v>0.34306300000000001</c:v>
                </c:pt>
                <c:pt idx="16657" formatCode="General">
                  <c:v>0.34308400000000022</c:v>
                </c:pt>
                <c:pt idx="16658" formatCode="General">
                  <c:v>0.34310400000000002</c:v>
                </c:pt>
                <c:pt idx="16659" formatCode="General">
                  <c:v>0.34312500000000001</c:v>
                </c:pt>
                <c:pt idx="16660" formatCode="General">
                  <c:v>0.34314500000000003</c:v>
                </c:pt>
                <c:pt idx="16661" formatCode="General">
                  <c:v>0.34316600000000008</c:v>
                </c:pt>
                <c:pt idx="16662" formatCode="General">
                  <c:v>0.34318600000000027</c:v>
                </c:pt>
                <c:pt idx="16663" formatCode="General">
                  <c:v>0.34320700000000004</c:v>
                </c:pt>
                <c:pt idx="16664" formatCode="General">
                  <c:v>0.3432280000000002</c:v>
                </c:pt>
                <c:pt idx="16665" formatCode="General">
                  <c:v>0.343248</c:v>
                </c:pt>
                <c:pt idx="16666" formatCode="General">
                  <c:v>0.3432690000000001</c:v>
                </c:pt>
                <c:pt idx="16667" formatCode="General">
                  <c:v>0.34328900000000001</c:v>
                </c:pt>
                <c:pt idx="16668" formatCode="General">
                  <c:v>0.34331000000000023</c:v>
                </c:pt>
                <c:pt idx="16669" formatCode="General">
                  <c:v>0.343331</c:v>
                </c:pt>
                <c:pt idx="16670" formatCode="General">
                  <c:v>0.34335200000000027</c:v>
                </c:pt>
                <c:pt idx="16671" formatCode="General">
                  <c:v>0.34337200000000023</c:v>
                </c:pt>
                <c:pt idx="16672" formatCode="General">
                  <c:v>0.343393</c:v>
                </c:pt>
                <c:pt idx="16673" formatCode="General">
                  <c:v>0.34341300000000002</c:v>
                </c:pt>
                <c:pt idx="16674" formatCode="General">
                  <c:v>0.34343400000000002</c:v>
                </c:pt>
                <c:pt idx="16675" formatCode="General">
                  <c:v>0.3434540000000002</c:v>
                </c:pt>
                <c:pt idx="16676" formatCode="General">
                  <c:v>0.34347500000000025</c:v>
                </c:pt>
                <c:pt idx="16677" formatCode="General">
                  <c:v>0.34349500000000011</c:v>
                </c:pt>
                <c:pt idx="16678" formatCode="General">
                  <c:v>0.34351600000000027</c:v>
                </c:pt>
                <c:pt idx="16679" formatCode="General">
                  <c:v>0.34353700000000004</c:v>
                </c:pt>
                <c:pt idx="16680" formatCode="General">
                  <c:v>0.343557</c:v>
                </c:pt>
                <c:pt idx="16681" formatCode="General">
                  <c:v>0.34357800000000027</c:v>
                </c:pt>
                <c:pt idx="16682" formatCode="General">
                  <c:v>0.34359800000000001</c:v>
                </c:pt>
                <c:pt idx="16683" formatCode="General">
                  <c:v>0.34361900000000001</c:v>
                </c:pt>
                <c:pt idx="16684" formatCode="General">
                  <c:v>0.34363900000000003</c:v>
                </c:pt>
                <c:pt idx="16685" formatCode="General">
                  <c:v>0.34366100000000011</c:v>
                </c:pt>
                <c:pt idx="16686" formatCode="General">
                  <c:v>0.34368100000000001</c:v>
                </c:pt>
                <c:pt idx="16687" formatCode="General">
                  <c:v>0.34370200000000001</c:v>
                </c:pt>
                <c:pt idx="16688" formatCode="General">
                  <c:v>0.34372200000000008</c:v>
                </c:pt>
                <c:pt idx="16689" formatCode="General">
                  <c:v>0.34374200000000005</c:v>
                </c:pt>
                <c:pt idx="16690" formatCode="General">
                  <c:v>0.3437630000000001</c:v>
                </c:pt>
                <c:pt idx="16691" formatCode="General">
                  <c:v>0.34378300000000001</c:v>
                </c:pt>
                <c:pt idx="16692" formatCode="General">
                  <c:v>0.34380500000000008</c:v>
                </c:pt>
                <c:pt idx="16693" formatCode="General">
                  <c:v>0.34382500000000032</c:v>
                </c:pt>
                <c:pt idx="16694" formatCode="General">
                  <c:v>0.34384600000000021</c:v>
                </c:pt>
                <c:pt idx="16695" formatCode="General">
                  <c:v>0.34386600000000023</c:v>
                </c:pt>
                <c:pt idx="16696" formatCode="General">
                  <c:v>0.34388700000000022</c:v>
                </c:pt>
                <c:pt idx="16697" formatCode="General">
                  <c:v>0.34390700000000002</c:v>
                </c:pt>
                <c:pt idx="16698" formatCode="General">
                  <c:v>0.34392800000000023</c:v>
                </c:pt>
                <c:pt idx="16699" formatCode="General">
                  <c:v>0.3439480000000002</c:v>
                </c:pt>
                <c:pt idx="16700" formatCode="General">
                  <c:v>0.34396900000000002</c:v>
                </c:pt>
                <c:pt idx="16701" formatCode="General">
                  <c:v>0.34399000000000002</c:v>
                </c:pt>
                <c:pt idx="16702" formatCode="General">
                  <c:v>0.3440100000000002</c:v>
                </c:pt>
                <c:pt idx="16703" formatCode="General">
                  <c:v>0.34403100000000003</c:v>
                </c:pt>
                <c:pt idx="16704" formatCode="General">
                  <c:v>0.344051</c:v>
                </c:pt>
                <c:pt idx="16705" formatCode="General">
                  <c:v>0.34407200000000027</c:v>
                </c:pt>
                <c:pt idx="16706" formatCode="General">
                  <c:v>0.34409200000000001</c:v>
                </c:pt>
                <c:pt idx="16707" formatCode="General">
                  <c:v>0.344113</c:v>
                </c:pt>
                <c:pt idx="16708" formatCode="General">
                  <c:v>0.344134</c:v>
                </c:pt>
                <c:pt idx="16709" formatCode="General">
                  <c:v>0.3441550000000001</c:v>
                </c:pt>
                <c:pt idx="16710" formatCode="General">
                  <c:v>0.34417500000000001</c:v>
                </c:pt>
                <c:pt idx="16711" formatCode="General">
                  <c:v>0.344196</c:v>
                </c:pt>
                <c:pt idx="16712" formatCode="General">
                  <c:v>0.34421600000000002</c:v>
                </c:pt>
                <c:pt idx="16713" formatCode="General">
                  <c:v>0.34423700000000002</c:v>
                </c:pt>
                <c:pt idx="16714" formatCode="General">
                  <c:v>0.34425800000000001</c:v>
                </c:pt>
                <c:pt idx="16715" formatCode="General">
                  <c:v>0.34427800000000008</c:v>
                </c:pt>
                <c:pt idx="16716" formatCode="General">
                  <c:v>0.34429900000000002</c:v>
                </c:pt>
                <c:pt idx="16717" formatCode="General">
                  <c:v>0.34431900000000032</c:v>
                </c:pt>
                <c:pt idx="16718" formatCode="General">
                  <c:v>0.3443400000000002</c:v>
                </c:pt>
                <c:pt idx="16719" formatCode="General">
                  <c:v>0.34436000000000022</c:v>
                </c:pt>
                <c:pt idx="16720" formatCode="General">
                  <c:v>0.34438100000000033</c:v>
                </c:pt>
                <c:pt idx="16721" formatCode="General">
                  <c:v>0.34440200000000026</c:v>
                </c:pt>
                <c:pt idx="16722" formatCode="General">
                  <c:v>0.34442300000000026</c:v>
                </c:pt>
                <c:pt idx="16723" formatCode="General">
                  <c:v>0.344443</c:v>
                </c:pt>
                <c:pt idx="16724" formatCode="General">
                  <c:v>0.34446400000000027</c:v>
                </c:pt>
                <c:pt idx="16725" formatCode="General">
                  <c:v>0.34448400000000023</c:v>
                </c:pt>
                <c:pt idx="16726" formatCode="General">
                  <c:v>0.34450500000000001</c:v>
                </c:pt>
                <c:pt idx="16727" formatCode="General">
                  <c:v>0.34452500000000008</c:v>
                </c:pt>
                <c:pt idx="16728" formatCode="General">
                  <c:v>0.34454600000000002</c:v>
                </c:pt>
                <c:pt idx="16729" formatCode="General">
                  <c:v>0.34456600000000021</c:v>
                </c:pt>
                <c:pt idx="16730" formatCode="General">
                  <c:v>0.34458700000000025</c:v>
                </c:pt>
                <c:pt idx="16731" formatCode="General">
                  <c:v>0.34460800000000008</c:v>
                </c:pt>
                <c:pt idx="16732" formatCode="General">
                  <c:v>0.34462800000000027</c:v>
                </c:pt>
                <c:pt idx="16733" formatCode="General">
                  <c:v>0.34464900000000004</c:v>
                </c:pt>
                <c:pt idx="16734" formatCode="General">
                  <c:v>0.344669</c:v>
                </c:pt>
                <c:pt idx="16735" formatCode="General">
                  <c:v>0.34469</c:v>
                </c:pt>
                <c:pt idx="16736" formatCode="General">
                  <c:v>0.34471000000000002</c:v>
                </c:pt>
                <c:pt idx="16737" formatCode="General">
                  <c:v>0.34473199999999998</c:v>
                </c:pt>
                <c:pt idx="16738" formatCode="General">
                  <c:v>0.344752</c:v>
                </c:pt>
                <c:pt idx="16739" formatCode="General">
                  <c:v>0.344773</c:v>
                </c:pt>
                <c:pt idx="16740" formatCode="General">
                  <c:v>0.34479300000000002</c:v>
                </c:pt>
                <c:pt idx="16741" formatCode="General">
                  <c:v>0.34481400000000023</c:v>
                </c:pt>
                <c:pt idx="16742" formatCode="General">
                  <c:v>0.34483400000000008</c:v>
                </c:pt>
                <c:pt idx="16743" formatCode="General">
                  <c:v>0.34485500000000002</c:v>
                </c:pt>
                <c:pt idx="16744" formatCode="General">
                  <c:v>0.34487600000000035</c:v>
                </c:pt>
                <c:pt idx="16745" formatCode="General">
                  <c:v>0.3448960000000002</c:v>
                </c:pt>
                <c:pt idx="16746" formatCode="General">
                  <c:v>0.34491700000000008</c:v>
                </c:pt>
                <c:pt idx="16747" formatCode="General">
                  <c:v>0.3449370000000001</c:v>
                </c:pt>
                <c:pt idx="16748" formatCode="General">
                  <c:v>0.34495800000000026</c:v>
                </c:pt>
                <c:pt idx="16749" formatCode="General">
                  <c:v>0.34497800000000023</c:v>
                </c:pt>
                <c:pt idx="16750" formatCode="General">
                  <c:v>0.344999</c:v>
                </c:pt>
                <c:pt idx="16751" formatCode="General">
                  <c:v>0.34501900000000002</c:v>
                </c:pt>
                <c:pt idx="16752" formatCode="General">
                  <c:v>0.3450410000000001</c:v>
                </c:pt>
                <c:pt idx="16753" formatCode="General">
                  <c:v>0.34506100000000001</c:v>
                </c:pt>
                <c:pt idx="16754" formatCode="General">
                  <c:v>0.34508200000000022</c:v>
                </c:pt>
                <c:pt idx="16755" formatCode="General">
                  <c:v>0.34510200000000002</c:v>
                </c:pt>
                <c:pt idx="16756" formatCode="General">
                  <c:v>0.34512200000000021</c:v>
                </c:pt>
                <c:pt idx="16757" formatCode="General">
                  <c:v>0.34514300000000003</c:v>
                </c:pt>
                <c:pt idx="16758" formatCode="General">
                  <c:v>0.345163</c:v>
                </c:pt>
                <c:pt idx="16759" formatCode="General">
                  <c:v>0.34518500000000002</c:v>
                </c:pt>
                <c:pt idx="16760" formatCode="General">
                  <c:v>0.34520500000000004</c:v>
                </c:pt>
                <c:pt idx="16761" formatCode="General">
                  <c:v>0.3452260000000002</c:v>
                </c:pt>
                <c:pt idx="16762" formatCode="General">
                  <c:v>0.345246</c:v>
                </c:pt>
                <c:pt idx="16763" formatCode="General">
                  <c:v>0.3452670000000001</c:v>
                </c:pt>
                <c:pt idx="16764" formatCode="General">
                  <c:v>0.34528700000000001</c:v>
                </c:pt>
                <c:pt idx="16765" formatCode="General">
                  <c:v>0.34530800000000023</c:v>
                </c:pt>
                <c:pt idx="16766" formatCode="General">
                  <c:v>0.34532900000000022</c:v>
                </c:pt>
                <c:pt idx="16767" formatCode="General">
                  <c:v>0.34534900000000002</c:v>
                </c:pt>
                <c:pt idx="16768" formatCode="General">
                  <c:v>0.34537000000000023</c:v>
                </c:pt>
                <c:pt idx="16769" formatCode="General">
                  <c:v>0.34539000000000025</c:v>
                </c:pt>
                <c:pt idx="16770" formatCode="General">
                  <c:v>0.34541100000000002</c:v>
                </c:pt>
                <c:pt idx="16771" formatCode="General">
                  <c:v>0.3454310000000001</c:v>
                </c:pt>
                <c:pt idx="16772" formatCode="General">
                  <c:v>0.3454520000000002</c:v>
                </c:pt>
                <c:pt idx="16773" formatCode="General">
                  <c:v>0.34547200000000022</c:v>
                </c:pt>
                <c:pt idx="16774" formatCode="General">
                  <c:v>0.34549300000000011</c:v>
                </c:pt>
                <c:pt idx="16775" formatCode="General">
                  <c:v>0.34551400000000027</c:v>
                </c:pt>
                <c:pt idx="16776" formatCode="General">
                  <c:v>0.34553500000000004</c:v>
                </c:pt>
                <c:pt idx="16777" formatCode="General">
                  <c:v>0.345555</c:v>
                </c:pt>
                <c:pt idx="16778" formatCode="General">
                  <c:v>0.34557600000000027</c:v>
                </c:pt>
                <c:pt idx="16779" formatCode="General">
                  <c:v>0.34559600000000001</c:v>
                </c:pt>
                <c:pt idx="16780" formatCode="General">
                  <c:v>0.34561700000000001</c:v>
                </c:pt>
                <c:pt idx="16781" formatCode="General">
                  <c:v>0.345638</c:v>
                </c:pt>
                <c:pt idx="16782" formatCode="General">
                  <c:v>0.34565800000000002</c:v>
                </c:pt>
                <c:pt idx="16783" formatCode="General">
                  <c:v>0.34567900000000001</c:v>
                </c:pt>
                <c:pt idx="16784" formatCode="General">
                  <c:v>0.34569900000000003</c:v>
                </c:pt>
                <c:pt idx="16785" formatCode="General">
                  <c:v>0.34572000000000008</c:v>
                </c:pt>
                <c:pt idx="16786" formatCode="General">
                  <c:v>0.34574000000000005</c:v>
                </c:pt>
                <c:pt idx="16787" formatCode="General">
                  <c:v>0.3457610000000001</c:v>
                </c:pt>
                <c:pt idx="16788" formatCode="General">
                  <c:v>0.34578100000000001</c:v>
                </c:pt>
                <c:pt idx="16789" formatCode="General">
                  <c:v>0.34580300000000008</c:v>
                </c:pt>
                <c:pt idx="16790" formatCode="General">
                  <c:v>0.34582300000000032</c:v>
                </c:pt>
                <c:pt idx="16791" formatCode="General">
                  <c:v>0.34584400000000021</c:v>
                </c:pt>
                <c:pt idx="16792" formatCode="General">
                  <c:v>0.34586400000000023</c:v>
                </c:pt>
                <c:pt idx="16793" formatCode="General">
                  <c:v>0.34588500000000022</c:v>
                </c:pt>
                <c:pt idx="16794" formatCode="General">
                  <c:v>0.34590500000000002</c:v>
                </c:pt>
                <c:pt idx="16795" formatCode="General">
                  <c:v>0.34592600000000023</c:v>
                </c:pt>
                <c:pt idx="16796" formatCode="General">
                  <c:v>0.345947</c:v>
                </c:pt>
                <c:pt idx="16797" formatCode="General">
                  <c:v>0.34596700000000002</c:v>
                </c:pt>
                <c:pt idx="16798" formatCode="General">
                  <c:v>0.34598800000000035</c:v>
                </c:pt>
                <c:pt idx="16799" formatCode="General">
                  <c:v>0.3460080000000002</c:v>
                </c:pt>
                <c:pt idx="16800" formatCode="General">
                  <c:v>0.34602900000000025</c:v>
                </c:pt>
                <c:pt idx="16801" formatCode="General">
                  <c:v>0.346049</c:v>
                </c:pt>
                <c:pt idx="16802" formatCode="General">
                  <c:v>0.34607000000000027</c:v>
                </c:pt>
                <c:pt idx="16803" formatCode="General">
                  <c:v>0.34609000000000001</c:v>
                </c:pt>
                <c:pt idx="16804" formatCode="General">
                  <c:v>0.3461120000000002</c:v>
                </c:pt>
                <c:pt idx="16805" formatCode="General">
                  <c:v>0.346132</c:v>
                </c:pt>
                <c:pt idx="16806" formatCode="General">
                  <c:v>0.3461530000000001</c:v>
                </c:pt>
                <c:pt idx="16807" formatCode="General">
                  <c:v>0.34617300000000001</c:v>
                </c:pt>
                <c:pt idx="16808" formatCode="General">
                  <c:v>0.346194</c:v>
                </c:pt>
                <c:pt idx="16809" formatCode="General">
                  <c:v>0.34621400000000002</c:v>
                </c:pt>
                <c:pt idx="16810" formatCode="General">
                  <c:v>0.34623500000000001</c:v>
                </c:pt>
                <c:pt idx="16811" formatCode="General">
                  <c:v>0.34625600000000001</c:v>
                </c:pt>
                <c:pt idx="16812" formatCode="General">
                  <c:v>0.34627600000000008</c:v>
                </c:pt>
                <c:pt idx="16813" formatCode="General">
                  <c:v>0.34629700000000002</c:v>
                </c:pt>
                <c:pt idx="16814" formatCode="General">
                  <c:v>0.34631700000000032</c:v>
                </c:pt>
                <c:pt idx="16815" formatCode="General">
                  <c:v>0.3463380000000002</c:v>
                </c:pt>
                <c:pt idx="16816" formatCode="General">
                  <c:v>0.34635800000000022</c:v>
                </c:pt>
                <c:pt idx="16817" formatCode="General">
                  <c:v>0.34637900000000033</c:v>
                </c:pt>
                <c:pt idx="16818" formatCode="General">
                  <c:v>0.34640000000000026</c:v>
                </c:pt>
                <c:pt idx="16819" formatCode="General">
                  <c:v>0.34642000000000023</c:v>
                </c:pt>
                <c:pt idx="16820" formatCode="General">
                  <c:v>0.346441</c:v>
                </c:pt>
                <c:pt idx="16821" formatCode="General">
                  <c:v>0.34646200000000027</c:v>
                </c:pt>
                <c:pt idx="16822" formatCode="General">
                  <c:v>0.34648200000000023</c:v>
                </c:pt>
                <c:pt idx="16823" formatCode="General">
                  <c:v>0.3465020000000002</c:v>
                </c:pt>
                <c:pt idx="16824" formatCode="General">
                  <c:v>0.34652300000000008</c:v>
                </c:pt>
                <c:pt idx="16825" formatCode="General">
                  <c:v>0.3465430000000001</c:v>
                </c:pt>
                <c:pt idx="16826" formatCode="General">
                  <c:v>0.34656500000000001</c:v>
                </c:pt>
                <c:pt idx="16827" formatCode="General">
                  <c:v>0.34658500000000025</c:v>
                </c:pt>
                <c:pt idx="16828" formatCode="General">
                  <c:v>0.34660600000000008</c:v>
                </c:pt>
                <c:pt idx="16829" formatCode="General">
                  <c:v>0.34662600000000027</c:v>
                </c:pt>
                <c:pt idx="16830" formatCode="General">
                  <c:v>0.34664700000000004</c:v>
                </c:pt>
                <c:pt idx="16831" formatCode="General">
                  <c:v>0.346667</c:v>
                </c:pt>
                <c:pt idx="16832" formatCode="General">
                  <c:v>0.34668800000000022</c:v>
                </c:pt>
                <c:pt idx="16833" formatCode="General">
                  <c:v>0.3467090000000001</c:v>
                </c:pt>
                <c:pt idx="16834" formatCode="General">
                  <c:v>0.34672900000000001</c:v>
                </c:pt>
                <c:pt idx="16835" formatCode="General">
                  <c:v>0.34675</c:v>
                </c:pt>
                <c:pt idx="16836" formatCode="General">
                  <c:v>0.34677000000000002</c:v>
                </c:pt>
                <c:pt idx="16837" formatCode="General">
                  <c:v>0.34679100000000002</c:v>
                </c:pt>
                <c:pt idx="16838" formatCode="General">
                  <c:v>0.34681100000000026</c:v>
                </c:pt>
                <c:pt idx="16839" formatCode="General">
                  <c:v>0.34683200000000008</c:v>
                </c:pt>
                <c:pt idx="16840" formatCode="General">
                  <c:v>0.34685200000000027</c:v>
                </c:pt>
                <c:pt idx="16841" formatCode="General">
                  <c:v>0.34687300000000032</c:v>
                </c:pt>
                <c:pt idx="16842" formatCode="General">
                  <c:v>0.3468940000000002</c:v>
                </c:pt>
                <c:pt idx="16843" formatCode="General">
                  <c:v>0.34691500000000008</c:v>
                </c:pt>
                <c:pt idx="16844" formatCode="General">
                  <c:v>0.3469350000000001</c:v>
                </c:pt>
                <c:pt idx="16845" formatCode="General">
                  <c:v>0.34695600000000026</c:v>
                </c:pt>
                <c:pt idx="16846" formatCode="General">
                  <c:v>0.34697600000000023</c:v>
                </c:pt>
                <c:pt idx="16847" formatCode="General">
                  <c:v>0.346997</c:v>
                </c:pt>
                <c:pt idx="16848" formatCode="General">
                  <c:v>0.34701700000000002</c:v>
                </c:pt>
                <c:pt idx="16849" formatCode="General">
                  <c:v>0.34703800000000001</c:v>
                </c:pt>
                <c:pt idx="16850" formatCode="General">
                  <c:v>0.34705900000000001</c:v>
                </c:pt>
                <c:pt idx="16851" formatCode="General">
                  <c:v>0.34707900000000008</c:v>
                </c:pt>
                <c:pt idx="16852" formatCode="General">
                  <c:v>0.34710000000000002</c:v>
                </c:pt>
                <c:pt idx="16853" formatCode="General">
                  <c:v>0.34712000000000021</c:v>
                </c:pt>
                <c:pt idx="16854" formatCode="General">
                  <c:v>0.34714100000000003</c:v>
                </c:pt>
                <c:pt idx="16855" formatCode="General">
                  <c:v>0.34716200000000008</c:v>
                </c:pt>
                <c:pt idx="16856" formatCode="General">
                  <c:v>0.34718200000000027</c:v>
                </c:pt>
                <c:pt idx="16857" formatCode="General">
                  <c:v>0.34720300000000004</c:v>
                </c:pt>
                <c:pt idx="16858" formatCode="General">
                  <c:v>0.3472240000000002</c:v>
                </c:pt>
                <c:pt idx="16859" formatCode="General">
                  <c:v>0.347244</c:v>
                </c:pt>
                <c:pt idx="16860" formatCode="General">
                  <c:v>0.3472650000000001</c:v>
                </c:pt>
                <c:pt idx="16861" formatCode="General">
                  <c:v>0.34728500000000001</c:v>
                </c:pt>
                <c:pt idx="16862" formatCode="General">
                  <c:v>0.34730600000000023</c:v>
                </c:pt>
                <c:pt idx="16863" formatCode="General">
                  <c:v>0.34732700000000022</c:v>
                </c:pt>
                <c:pt idx="16864" formatCode="General">
                  <c:v>0.34734700000000002</c:v>
                </c:pt>
                <c:pt idx="16865" formatCode="General">
                  <c:v>0.34736800000000023</c:v>
                </c:pt>
                <c:pt idx="16866" formatCode="General">
                  <c:v>0.34738800000000036</c:v>
                </c:pt>
                <c:pt idx="16867" formatCode="General">
                  <c:v>0.34740900000000002</c:v>
                </c:pt>
                <c:pt idx="16868" formatCode="General">
                  <c:v>0.34742900000000032</c:v>
                </c:pt>
                <c:pt idx="16869" formatCode="General">
                  <c:v>0.3474500000000002</c:v>
                </c:pt>
                <c:pt idx="16870" formatCode="General">
                  <c:v>0.34747100000000025</c:v>
                </c:pt>
                <c:pt idx="16871" formatCode="General">
                  <c:v>0.34749200000000002</c:v>
                </c:pt>
                <c:pt idx="16872" formatCode="General">
                  <c:v>0.34751200000000027</c:v>
                </c:pt>
                <c:pt idx="16873" formatCode="General">
                  <c:v>0.34753300000000004</c:v>
                </c:pt>
                <c:pt idx="16874" formatCode="General">
                  <c:v>0.347553</c:v>
                </c:pt>
                <c:pt idx="16875" formatCode="General">
                  <c:v>0.34757400000000027</c:v>
                </c:pt>
                <c:pt idx="16876" formatCode="General">
                  <c:v>0.34759400000000001</c:v>
                </c:pt>
                <c:pt idx="16877" formatCode="General">
                  <c:v>0.3476140000000002</c:v>
                </c:pt>
                <c:pt idx="16878" formatCode="General">
                  <c:v>0.347636</c:v>
                </c:pt>
                <c:pt idx="16879" formatCode="General">
                  <c:v>0.34765600000000002</c:v>
                </c:pt>
                <c:pt idx="16880" formatCode="General">
                  <c:v>0.34767700000000001</c:v>
                </c:pt>
                <c:pt idx="16881" formatCode="General">
                  <c:v>0.34769700000000003</c:v>
                </c:pt>
                <c:pt idx="16882" formatCode="General">
                  <c:v>0.34771800000000008</c:v>
                </c:pt>
                <c:pt idx="16883" formatCode="General">
                  <c:v>0.34773800000000005</c:v>
                </c:pt>
                <c:pt idx="16884" formatCode="General">
                  <c:v>0.34775900000000004</c:v>
                </c:pt>
                <c:pt idx="16885" formatCode="General">
                  <c:v>0.3477800000000002</c:v>
                </c:pt>
                <c:pt idx="16886" formatCode="General">
                  <c:v>0.34780000000000022</c:v>
                </c:pt>
                <c:pt idx="16887" formatCode="General">
                  <c:v>0.34782100000000032</c:v>
                </c:pt>
                <c:pt idx="16888" formatCode="General">
                  <c:v>0.34784200000000021</c:v>
                </c:pt>
                <c:pt idx="16889" formatCode="General">
                  <c:v>0.34786200000000023</c:v>
                </c:pt>
                <c:pt idx="16890" formatCode="General">
                  <c:v>0.34788200000000036</c:v>
                </c:pt>
                <c:pt idx="16891" formatCode="General">
                  <c:v>0.34790300000000002</c:v>
                </c:pt>
                <c:pt idx="16892" formatCode="General">
                  <c:v>0.34792300000000026</c:v>
                </c:pt>
                <c:pt idx="16893" formatCode="General">
                  <c:v>0.3479440000000002</c:v>
                </c:pt>
                <c:pt idx="16894" formatCode="General">
                  <c:v>0.34796500000000002</c:v>
                </c:pt>
                <c:pt idx="16895" formatCode="General">
                  <c:v>0.34798600000000035</c:v>
                </c:pt>
                <c:pt idx="16896" formatCode="General">
                  <c:v>0.3480060000000002</c:v>
                </c:pt>
                <c:pt idx="16897" formatCode="General">
                  <c:v>0.34802700000000025</c:v>
                </c:pt>
                <c:pt idx="16898" formatCode="General">
                  <c:v>0.348047</c:v>
                </c:pt>
                <c:pt idx="16899" formatCode="General">
                  <c:v>0.34806800000000027</c:v>
                </c:pt>
                <c:pt idx="16900" formatCode="General">
                  <c:v>0.34808900000000026</c:v>
                </c:pt>
                <c:pt idx="16901" formatCode="General">
                  <c:v>0.348109</c:v>
                </c:pt>
                <c:pt idx="16902" formatCode="General">
                  <c:v>0.34813</c:v>
                </c:pt>
                <c:pt idx="16903" formatCode="General">
                  <c:v>0.34815000000000002</c:v>
                </c:pt>
                <c:pt idx="16904" formatCode="General">
                  <c:v>0.34817100000000001</c:v>
                </c:pt>
                <c:pt idx="16905" formatCode="General">
                  <c:v>0.34819100000000003</c:v>
                </c:pt>
                <c:pt idx="16906" formatCode="General">
                  <c:v>0.34821200000000002</c:v>
                </c:pt>
                <c:pt idx="16907" formatCode="General">
                  <c:v>0.34823300000000001</c:v>
                </c:pt>
                <c:pt idx="16908" formatCode="General">
                  <c:v>0.34825300000000003</c:v>
                </c:pt>
                <c:pt idx="16909" formatCode="General">
                  <c:v>0.34827400000000008</c:v>
                </c:pt>
                <c:pt idx="16910" formatCode="General">
                  <c:v>0.34829500000000002</c:v>
                </c:pt>
                <c:pt idx="16911" formatCode="General">
                  <c:v>0.34831500000000032</c:v>
                </c:pt>
                <c:pt idx="16912" formatCode="General">
                  <c:v>0.3483360000000002</c:v>
                </c:pt>
                <c:pt idx="16913" formatCode="General">
                  <c:v>0.34835600000000022</c:v>
                </c:pt>
                <c:pt idx="16914" formatCode="General">
                  <c:v>0.34837700000000033</c:v>
                </c:pt>
                <c:pt idx="16915" formatCode="General">
                  <c:v>0.34839700000000001</c:v>
                </c:pt>
                <c:pt idx="16916" formatCode="General">
                  <c:v>0.34841800000000023</c:v>
                </c:pt>
                <c:pt idx="16917" formatCode="General">
                  <c:v>0.348439</c:v>
                </c:pt>
                <c:pt idx="16918" formatCode="General">
                  <c:v>0.34845900000000002</c:v>
                </c:pt>
                <c:pt idx="16919" formatCode="General">
                  <c:v>0.34848000000000023</c:v>
                </c:pt>
                <c:pt idx="16920" formatCode="General">
                  <c:v>0.3485000000000002</c:v>
                </c:pt>
                <c:pt idx="16921" formatCode="General">
                  <c:v>0.34852100000000008</c:v>
                </c:pt>
                <c:pt idx="16922" formatCode="General">
                  <c:v>0.3485410000000001</c:v>
                </c:pt>
                <c:pt idx="16923" formatCode="General">
                  <c:v>0.34856200000000021</c:v>
                </c:pt>
                <c:pt idx="16924" formatCode="General">
                  <c:v>0.34858300000000025</c:v>
                </c:pt>
                <c:pt idx="16925" formatCode="General">
                  <c:v>0.34860400000000002</c:v>
                </c:pt>
                <c:pt idx="16926" formatCode="General">
                  <c:v>0.34862400000000027</c:v>
                </c:pt>
                <c:pt idx="16927" formatCode="General">
                  <c:v>0.34864500000000004</c:v>
                </c:pt>
                <c:pt idx="16928" formatCode="General">
                  <c:v>0.348665</c:v>
                </c:pt>
                <c:pt idx="16929" formatCode="General">
                  <c:v>0.34868600000000022</c:v>
                </c:pt>
                <c:pt idx="16930" formatCode="General">
                  <c:v>0.34870600000000002</c:v>
                </c:pt>
                <c:pt idx="16931" formatCode="General">
                  <c:v>0.34872700000000001</c:v>
                </c:pt>
                <c:pt idx="16932" formatCode="General">
                  <c:v>0.348748</c:v>
                </c:pt>
                <c:pt idx="16933" formatCode="General">
                  <c:v>0.34876800000000002</c:v>
                </c:pt>
                <c:pt idx="16934" formatCode="General">
                  <c:v>0.34878900000000002</c:v>
                </c:pt>
                <c:pt idx="16935" formatCode="General">
                  <c:v>0.34880900000000026</c:v>
                </c:pt>
                <c:pt idx="16936" formatCode="General">
                  <c:v>0.34883000000000008</c:v>
                </c:pt>
                <c:pt idx="16937" formatCode="General">
                  <c:v>0.34885100000000002</c:v>
                </c:pt>
                <c:pt idx="16938" formatCode="General">
                  <c:v>0.34887100000000032</c:v>
                </c:pt>
                <c:pt idx="16939" formatCode="General">
                  <c:v>0.3488920000000002</c:v>
                </c:pt>
                <c:pt idx="16940" formatCode="General">
                  <c:v>0.34891300000000008</c:v>
                </c:pt>
                <c:pt idx="16941" formatCode="General">
                  <c:v>0.3489330000000001</c:v>
                </c:pt>
                <c:pt idx="16942" formatCode="General">
                  <c:v>0.34895300000000001</c:v>
                </c:pt>
                <c:pt idx="16943" formatCode="General">
                  <c:v>0.34897400000000023</c:v>
                </c:pt>
                <c:pt idx="16944" formatCode="General">
                  <c:v>0.34899400000000008</c:v>
                </c:pt>
                <c:pt idx="16945" formatCode="General">
                  <c:v>0.34901600000000027</c:v>
                </c:pt>
                <c:pt idx="16946" formatCode="General">
                  <c:v>0.34903600000000001</c:v>
                </c:pt>
                <c:pt idx="16947" formatCode="General">
                  <c:v>0.34905700000000001</c:v>
                </c:pt>
                <c:pt idx="16948" formatCode="General">
                  <c:v>0.34907700000000008</c:v>
                </c:pt>
                <c:pt idx="16949" formatCode="General">
                  <c:v>0.34909800000000002</c:v>
                </c:pt>
                <c:pt idx="16950" formatCode="General">
                  <c:v>0.34911800000000021</c:v>
                </c:pt>
                <c:pt idx="16951" formatCode="General">
                  <c:v>0.34913900000000003</c:v>
                </c:pt>
                <c:pt idx="16952" formatCode="General">
                  <c:v>0.34916000000000008</c:v>
                </c:pt>
                <c:pt idx="16953" formatCode="General">
                  <c:v>0.34918000000000027</c:v>
                </c:pt>
                <c:pt idx="16954" formatCode="General">
                  <c:v>0.34920100000000004</c:v>
                </c:pt>
                <c:pt idx="16955" formatCode="General">
                  <c:v>0.3492220000000002</c:v>
                </c:pt>
                <c:pt idx="16956" formatCode="General">
                  <c:v>0.349242</c:v>
                </c:pt>
                <c:pt idx="16957" formatCode="General">
                  <c:v>0.34926200000000002</c:v>
                </c:pt>
                <c:pt idx="16958" formatCode="General">
                  <c:v>0.34928300000000001</c:v>
                </c:pt>
                <c:pt idx="16959" formatCode="General">
                  <c:v>0.34930400000000023</c:v>
                </c:pt>
                <c:pt idx="16960" formatCode="General">
                  <c:v>0.34932400000000036</c:v>
                </c:pt>
                <c:pt idx="16961" formatCode="General">
                  <c:v>0.34934500000000002</c:v>
                </c:pt>
                <c:pt idx="16962" formatCode="General">
                  <c:v>0.34936600000000023</c:v>
                </c:pt>
                <c:pt idx="16963" formatCode="General">
                  <c:v>0.34938600000000036</c:v>
                </c:pt>
                <c:pt idx="16964" formatCode="General">
                  <c:v>0.34940700000000002</c:v>
                </c:pt>
                <c:pt idx="16965" formatCode="General">
                  <c:v>0.34942700000000032</c:v>
                </c:pt>
                <c:pt idx="16966" formatCode="General">
                  <c:v>0.3494480000000002</c:v>
                </c:pt>
                <c:pt idx="16967" formatCode="General">
                  <c:v>0.34946800000000022</c:v>
                </c:pt>
                <c:pt idx="16968" formatCode="General">
                  <c:v>0.34949000000000002</c:v>
                </c:pt>
                <c:pt idx="16969" formatCode="General">
                  <c:v>0.34951000000000026</c:v>
                </c:pt>
                <c:pt idx="16970" formatCode="General">
                  <c:v>0.34953000000000001</c:v>
                </c:pt>
                <c:pt idx="16971" formatCode="General">
                  <c:v>0.349551</c:v>
                </c:pt>
                <c:pt idx="16972" formatCode="General">
                  <c:v>0.34957100000000002</c:v>
                </c:pt>
                <c:pt idx="16973" formatCode="General">
                  <c:v>0.34959200000000001</c:v>
                </c:pt>
                <c:pt idx="16974" formatCode="General">
                  <c:v>0.34961300000000001</c:v>
                </c:pt>
                <c:pt idx="16975" formatCode="General">
                  <c:v>0.34963300000000003</c:v>
                </c:pt>
                <c:pt idx="16976" formatCode="General">
                  <c:v>0.34965400000000002</c:v>
                </c:pt>
                <c:pt idx="16977" formatCode="General">
                  <c:v>0.34967500000000001</c:v>
                </c:pt>
                <c:pt idx="16978" formatCode="General">
                  <c:v>0.34969500000000003</c:v>
                </c:pt>
                <c:pt idx="16979" formatCode="General">
                  <c:v>0.34971600000000008</c:v>
                </c:pt>
                <c:pt idx="16980" formatCode="General">
                  <c:v>0.34973600000000005</c:v>
                </c:pt>
                <c:pt idx="16981" formatCode="General">
                  <c:v>0.34975700000000004</c:v>
                </c:pt>
                <c:pt idx="16982" formatCode="General">
                  <c:v>0.349777</c:v>
                </c:pt>
                <c:pt idx="16983" formatCode="General">
                  <c:v>0.349798</c:v>
                </c:pt>
                <c:pt idx="16984" formatCode="General">
                  <c:v>0.34981900000000032</c:v>
                </c:pt>
                <c:pt idx="16985" formatCode="General">
                  <c:v>0.34983900000000001</c:v>
                </c:pt>
                <c:pt idx="16986" formatCode="General">
                  <c:v>0.34986000000000023</c:v>
                </c:pt>
                <c:pt idx="16987" formatCode="General">
                  <c:v>0.34988000000000036</c:v>
                </c:pt>
                <c:pt idx="16988" formatCode="General">
                  <c:v>0.34990100000000002</c:v>
                </c:pt>
                <c:pt idx="16989" formatCode="General">
                  <c:v>0.34992100000000026</c:v>
                </c:pt>
                <c:pt idx="16990" formatCode="General">
                  <c:v>0.349943</c:v>
                </c:pt>
                <c:pt idx="16991" formatCode="General">
                  <c:v>0.34996300000000002</c:v>
                </c:pt>
                <c:pt idx="16992" formatCode="General">
                  <c:v>0.34998400000000035</c:v>
                </c:pt>
                <c:pt idx="16993" formatCode="General">
                  <c:v>0.3500040000000002</c:v>
                </c:pt>
                <c:pt idx="16994" formatCode="General">
                  <c:v>0.35002500000000025</c:v>
                </c:pt>
                <c:pt idx="16995" formatCode="General">
                  <c:v>0.350045</c:v>
                </c:pt>
                <c:pt idx="16996" formatCode="General">
                  <c:v>0.35006500000000002</c:v>
                </c:pt>
                <c:pt idx="16997" formatCode="General">
                  <c:v>0.35008600000000023</c:v>
                </c:pt>
                <c:pt idx="16998" formatCode="General">
                  <c:v>0.350107</c:v>
                </c:pt>
                <c:pt idx="16999" formatCode="General">
                  <c:v>0.35012800000000027</c:v>
                </c:pt>
                <c:pt idx="17000" formatCode="General">
                  <c:v>0.35014800000000001</c:v>
                </c:pt>
                <c:pt idx="17001" formatCode="General">
                  <c:v>0.35016900000000001</c:v>
                </c:pt>
                <c:pt idx="17002" formatCode="General">
                  <c:v>0.35018900000000008</c:v>
                </c:pt>
                <c:pt idx="17003" formatCode="General">
                  <c:v>0.35021000000000002</c:v>
                </c:pt>
                <c:pt idx="17004" formatCode="General">
                  <c:v>0.3502300000000001</c:v>
                </c:pt>
                <c:pt idx="17005" formatCode="General">
                  <c:v>0.35025100000000003</c:v>
                </c:pt>
                <c:pt idx="17006" formatCode="General">
                  <c:v>0.35027200000000008</c:v>
                </c:pt>
                <c:pt idx="17007" formatCode="General">
                  <c:v>0.35029300000000002</c:v>
                </c:pt>
                <c:pt idx="17008" formatCode="General">
                  <c:v>0.35031300000000032</c:v>
                </c:pt>
                <c:pt idx="17009" formatCode="General">
                  <c:v>0.3503340000000002</c:v>
                </c:pt>
                <c:pt idx="17010" formatCode="General">
                  <c:v>0.35035400000000022</c:v>
                </c:pt>
                <c:pt idx="17011" formatCode="General">
                  <c:v>0.35037500000000033</c:v>
                </c:pt>
                <c:pt idx="17012" formatCode="General">
                  <c:v>0.35039600000000026</c:v>
                </c:pt>
                <c:pt idx="17013" formatCode="General">
                  <c:v>0.35041600000000023</c:v>
                </c:pt>
                <c:pt idx="17014" formatCode="General">
                  <c:v>0.350437</c:v>
                </c:pt>
                <c:pt idx="17015" formatCode="General">
                  <c:v>0.35045700000000002</c:v>
                </c:pt>
                <c:pt idx="17016" formatCode="General">
                  <c:v>0.35047800000000023</c:v>
                </c:pt>
                <c:pt idx="17017" formatCode="General">
                  <c:v>0.3504980000000002</c:v>
                </c:pt>
                <c:pt idx="17018" formatCode="General">
                  <c:v>0.35051900000000002</c:v>
                </c:pt>
                <c:pt idx="17019" formatCode="General">
                  <c:v>0.35054000000000002</c:v>
                </c:pt>
                <c:pt idx="17020" formatCode="General">
                  <c:v>0.35056100000000001</c:v>
                </c:pt>
                <c:pt idx="17021" formatCode="General">
                  <c:v>0.35058100000000025</c:v>
                </c:pt>
                <c:pt idx="17022" formatCode="General">
                  <c:v>0.35060200000000002</c:v>
                </c:pt>
                <c:pt idx="17023" formatCode="General">
                  <c:v>0.35062200000000027</c:v>
                </c:pt>
                <c:pt idx="17024" formatCode="General">
                  <c:v>0.35064200000000001</c:v>
                </c:pt>
                <c:pt idx="17025" formatCode="General">
                  <c:v>0.350663</c:v>
                </c:pt>
                <c:pt idx="17026" formatCode="General">
                  <c:v>0.35068400000000022</c:v>
                </c:pt>
                <c:pt idx="17027" formatCode="General">
                  <c:v>0.35070400000000002</c:v>
                </c:pt>
                <c:pt idx="17028" formatCode="General">
                  <c:v>0.35072500000000001</c:v>
                </c:pt>
                <c:pt idx="17029" formatCode="General">
                  <c:v>0.350746</c:v>
                </c:pt>
                <c:pt idx="17030" formatCode="General">
                  <c:v>0.35076600000000002</c:v>
                </c:pt>
                <c:pt idx="17031" formatCode="General">
                  <c:v>0.35078700000000002</c:v>
                </c:pt>
                <c:pt idx="17032" formatCode="General">
                  <c:v>0.35080700000000026</c:v>
                </c:pt>
                <c:pt idx="17033" formatCode="General">
                  <c:v>0.35082800000000036</c:v>
                </c:pt>
                <c:pt idx="17034" formatCode="General">
                  <c:v>0.35084800000000027</c:v>
                </c:pt>
                <c:pt idx="17035" formatCode="General">
                  <c:v>0.35087000000000035</c:v>
                </c:pt>
                <c:pt idx="17036" formatCode="General">
                  <c:v>0.35089000000000026</c:v>
                </c:pt>
                <c:pt idx="17037" formatCode="General">
                  <c:v>0.35091000000000022</c:v>
                </c:pt>
                <c:pt idx="17038" formatCode="General">
                  <c:v>0.3509310000000001</c:v>
                </c:pt>
                <c:pt idx="17039" formatCode="General">
                  <c:v>0.35095100000000001</c:v>
                </c:pt>
                <c:pt idx="17040" formatCode="General">
                  <c:v>0.35097200000000023</c:v>
                </c:pt>
                <c:pt idx="17041" formatCode="General">
                  <c:v>0.350993</c:v>
                </c:pt>
                <c:pt idx="17042" formatCode="General">
                  <c:v>0.35101400000000027</c:v>
                </c:pt>
                <c:pt idx="17043" formatCode="General">
                  <c:v>0.35103400000000001</c:v>
                </c:pt>
                <c:pt idx="17044" formatCode="General">
                  <c:v>0.35105500000000001</c:v>
                </c:pt>
                <c:pt idx="17045" formatCode="General">
                  <c:v>0.35107500000000008</c:v>
                </c:pt>
                <c:pt idx="17046" formatCode="General">
                  <c:v>0.35109600000000002</c:v>
                </c:pt>
                <c:pt idx="17047" formatCode="General">
                  <c:v>0.35111600000000021</c:v>
                </c:pt>
                <c:pt idx="17048" formatCode="General">
                  <c:v>0.35113700000000003</c:v>
                </c:pt>
                <c:pt idx="17049" formatCode="General">
                  <c:v>0.351157</c:v>
                </c:pt>
                <c:pt idx="17050" formatCode="General">
                  <c:v>0.35117800000000027</c:v>
                </c:pt>
                <c:pt idx="17051" formatCode="General">
                  <c:v>0.35119900000000004</c:v>
                </c:pt>
                <c:pt idx="17052" formatCode="General">
                  <c:v>0.351219</c:v>
                </c:pt>
                <c:pt idx="17053" formatCode="General">
                  <c:v>0.35124</c:v>
                </c:pt>
                <c:pt idx="17054" formatCode="General">
                  <c:v>0.35126000000000002</c:v>
                </c:pt>
                <c:pt idx="17055" formatCode="General">
                  <c:v>0.35128100000000001</c:v>
                </c:pt>
                <c:pt idx="17056" formatCode="General">
                  <c:v>0.35130100000000025</c:v>
                </c:pt>
                <c:pt idx="17057" formatCode="General">
                  <c:v>0.35132300000000022</c:v>
                </c:pt>
                <c:pt idx="17058" formatCode="General">
                  <c:v>0.35134300000000002</c:v>
                </c:pt>
                <c:pt idx="17059" formatCode="General">
                  <c:v>0.35136400000000023</c:v>
                </c:pt>
                <c:pt idx="17060" formatCode="General">
                  <c:v>0.35138400000000036</c:v>
                </c:pt>
                <c:pt idx="17061" formatCode="General">
                  <c:v>0.35140500000000002</c:v>
                </c:pt>
                <c:pt idx="17062" formatCode="General">
                  <c:v>0.35142500000000032</c:v>
                </c:pt>
                <c:pt idx="17063" formatCode="General">
                  <c:v>0.35144500000000001</c:v>
                </c:pt>
                <c:pt idx="17064" formatCode="General">
                  <c:v>0.35146700000000008</c:v>
                </c:pt>
                <c:pt idx="17065" formatCode="General">
                  <c:v>0.35148700000000033</c:v>
                </c:pt>
                <c:pt idx="17066" formatCode="General">
                  <c:v>0.35150800000000026</c:v>
                </c:pt>
                <c:pt idx="17067" formatCode="General">
                  <c:v>0.35152800000000023</c:v>
                </c:pt>
                <c:pt idx="17068" formatCode="General">
                  <c:v>0.351549</c:v>
                </c:pt>
                <c:pt idx="17069" formatCode="General">
                  <c:v>0.35156900000000002</c:v>
                </c:pt>
                <c:pt idx="17070" formatCode="General">
                  <c:v>0.35159000000000001</c:v>
                </c:pt>
                <c:pt idx="17071" formatCode="General">
                  <c:v>0.3516100000000002</c:v>
                </c:pt>
                <c:pt idx="17072" formatCode="General">
                  <c:v>0.35163100000000003</c:v>
                </c:pt>
                <c:pt idx="17073" formatCode="General">
                  <c:v>0.35165200000000002</c:v>
                </c:pt>
                <c:pt idx="17074" formatCode="General">
                  <c:v>0.35167300000000001</c:v>
                </c:pt>
                <c:pt idx="17075" formatCode="General">
                  <c:v>0.35169300000000003</c:v>
                </c:pt>
                <c:pt idx="17076" formatCode="General">
                  <c:v>0.35171400000000008</c:v>
                </c:pt>
                <c:pt idx="17077" formatCode="General">
                  <c:v>0.35173400000000005</c:v>
                </c:pt>
                <c:pt idx="17078" formatCode="General">
                  <c:v>0.35175400000000001</c:v>
                </c:pt>
                <c:pt idx="17079" formatCode="General">
                  <c:v>0.351775</c:v>
                </c:pt>
                <c:pt idx="17080" formatCode="General">
                  <c:v>0.351796</c:v>
                </c:pt>
                <c:pt idx="17081" formatCode="General">
                  <c:v>0.35181700000000032</c:v>
                </c:pt>
                <c:pt idx="17082" formatCode="General">
                  <c:v>0.35183700000000001</c:v>
                </c:pt>
                <c:pt idx="17083" formatCode="General">
                  <c:v>0.35185800000000023</c:v>
                </c:pt>
                <c:pt idx="17084" formatCode="General">
                  <c:v>0.35187800000000036</c:v>
                </c:pt>
                <c:pt idx="17085" formatCode="General">
                  <c:v>0.35189900000000002</c:v>
                </c:pt>
                <c:pt idx="17086" formatCode="General">
                  <c:v>0.35192000000000023</c:v>
                </c:pt>
                <c:pt idx="17087" formatCode="General">
                  <c:v>0.351941</c:v>
                </c:pt>
                <c:pt idx="17088" formatCode="General">
                  <c:v>0.35196100000000002</c:v>
                </c:pt>
                <c:pt idx="17089" formatCode="General">
                  <c:v>0.35198200000000035</c:v>
                </c:pt>
                <c:pt idx="17090" formatCode="General">
                  <c:v>0.3520020000000002</c:v>
                </c:pt>
                <c:pt idx="17091" formatCode="General">
                  <c:v>0.35202200000000022</c:v>
                </c:pt>
                <c:pt idx="17092" formatCode="General">
                  <c:v>0.35204300000000011</c:v>
                </c:pt>
                <c:pt idx="17093" formatCode="General">
                  <c:v>0.35206400000000027</c:v>
                </c:pt>
                <c:pt idx="17094" formatCode="General">
                  <c:v>0.35208500000000026</c:v>
                </c:pt>
                <c:pt idx="17095" formatCode="General">
                  <c:v>0.352105</c:v>
                </c:pt>
                <c:pt idx="17096" formatCode="General">
                  <c:v>0.35212600000000027</c:v>
                </c:pt>
                <c:pt idx="17097" formatCode="General">
                  <c:v>0.35214600000000001</c:v>
                </c:pt>
                <c:pt idx="17098" formatCode="General">
                  <c:v>0.35216700000000001</c:v>
                </c:pt>
                <c:pt idx="17099" formatCode="General">
                  <c:v>0.35218700000000008</c:v>
                </c:pt>
                <c:pt idx="17100" formatCode="General">
                  <c:v>0.35220800000000002</c:v>
                </c:pt>
                <c:pt idx="17101" formatCode="General">
                  <c:v>0.35222800000000026</c:v>
                </c:pt>
                <c:pt idx="17102" formatCode="General">
                  <c:v>0.35225000000000001</c:v>
                </c:pt>
                <c:pt idx="17103" formatCode="General">
                  <c:v>0.35227000000000008</c:v>
                </c:pt>
                <c:pt idx="17104" formatCode="General">
                  <c:v>0.3522900000000001</c:v>
                </c:pt>
                <c:pt idx="17105" formatCode="General">
                  <c:v>0.35231100000000032</c:v>
                </c:pt>
                <c:pt idx="17106" formatCode="General">
                  <c:v>0.35233100000000001</c:v>
                </c:pt>
                <c:pt idx="17107" formatCode="General">
                  <c:v>0.35235200000000022</c:v>
                </c:pt>
                <c:pt idx="17108" formatCode="General">
                  <c:v>0.35237200000000035</c:v>
                </c:pt>
                <c:pt idx="17109" formatCode="General">
                  <c:v>0.35239400000000026</c:v>
                </c:pt>
                <c:pt idx="17110" formatCode="General">
                  <c:v>0.35241400000000023</c:v>
                </c:pt>
                <c:pt idx="17111" formatCode="General">
                  <c:v>0.352435</c:v>
                </c:pt>
                <c:pt idx="17112" formatCode="General">
                  <c:v>0.35245500000000002</c:v>
                </c:pt>
                <c:pt idx="17113" formatCode="General">
                  <c:v>0.35247600000000023</c:v>
                </c:pt>
                <c:pt idx="17114" formatCode="General">
                  <c:v>0.3524960000000002</c:v>
                </c:pt>
                <c:pt idx="17115" formatCode="General">
                  <c:v>0.35251700000000002</c:v>
                </c:pt>
                <c:pt idx="17116" formatCode="General">
                  <c:v>0.35253800000000002</c:v>
                </c:pt>
                <c:pt idx="17117" formatCode="General">
                  <c:v>0.3525580000000002</c:v>
                </c:pt>
                <c:pt idx="17118" formatCode="General">
                  <c:v>0.35257900000000025</c:v>
                </c:pt>
                <c:pt idx="17119" formatCode="General">
                  <c:v>0.352599</c:v>
                </c:pt>
                <c:pt idx="17120" formatCode="General">
                  <c:v>0.35262000000000027</c:v>
                </c:pt>
                <c:pt idx="17121" formatCode="General">
                  <c:v>0.35264000000000001</c:v>
                </c:pt>
                <c:pt idx="17122" formatCode="General">
                  <c:v>0.352661</c:v>
                </c:pt>
                <c:pt idx="17123" formatCode="General">
                  <c:v>0.35268100000000002</c:v>
                </c:pt>
                <c:pt idx="17124" formatCode="General">
                  <c:v>0.35270200000000002</c:v>
                </c:pt>
                <c:pt idx="17125" formatCode="General">
                  <c:v>0.35272300000000001</c:v>
                </c:pt>
                <c:pt idx="17126" formatCode="General">
                  <c:v>0.352744</c:v>
                </c:pt>
                <c:pt idx="17127" formatCode="General">
                  <c:v>0.35276400000000002</c:v>
                </c:pt>
                <c:pt idx="17128" formatCode="General">
                  <c:v>0.35278500000000002</c:v>
                </c:pt>
                <c:pt idx="17129" formatCode="General">
                  <c:v>0.35280500000000026</c:v>
                </c:pt>
                <c:pt idx="17130" formatCode="General">
                  <c:v>0.35282500000000022</c:v>
                </c:pt>
                <c:pt idx="17131" formatCode="General">
                  <c:v>0.35284700000000002</c:v>
                </c:pt>
                <c:pt idx="17132" formatCode="General">
                  <c:v>0.35286700000000032</c:v>
                </c:pt>
                <c:pt idx="17133" formatCode="General">
                  <c:v>0.35288800000000037</c:v>
                </c:pt>
                <c:pt idx="17134" formatCode="General">
                  <c:v>0.35290800000000022</c:v>
                </c:pt>
                <c:pt idx="17135" formatCode="General">
                  <c:v>0.35292900000000033</c:v>
                </c:pt>
                <c:pt idx="17136" formatCode="General">
                  <c:v>0.35294900000000001</c:v>
                </c:pt>
                <c:pt idx="17137" formatCode="General">
                  <c:v>0.35297000000000023</c:v>
                </c:pt>
                <c:pt idx="17138" formatCode="General">
                  <c:v>0.352991</c:v>
                </c:pt>
                <c:pt idx="17139" formatCode="General">
                  <c:v>0.35301100000000002</c:v>
                </c:pt>
                <c:pt idx="17140" formatCode="General">
                  <c:v>0.35303200000000001</c:v>
                </c:pt>
                <c:pt idx="17141" formatCode="General">
                  <c:v>0.35305300000000001</c:v>
                </c:pt>
                <c:pt idx="17142" formatCode="General">
                  <c:v>0.35307300000000008</c:v>
                </c:pt>
                <c:pt idx="17143" formatCode="General">
                  <c:v>0.3530930000000001</c:v>
                </c:pt>
                <c:pt idx="17144" formatCode="General">
                  <c:v>0.35311400000000021</c:v>
                </c:pt>
                <c:pt idx="17145" formatCode="General">
                  <c:v>0.353134</c:v>
                </c:pt>
                <c:pt idx="17146" formatCode="General">
                  <c:v>0.353155</c:v>
                </c:pt>
                <c:pt idx="17147" formatCode="General">
                  <c:v>0.35317600000000027</c:v>
                </c:pt>
                <c:pt idx="17148" formatCode="General">
                  <c:v>0.35319700000000004</c:v>
                </c:pt>
                <c:pt idx="17149" formatCode="General">
                  <c:v>0.353217</c:v>
                </c:pt>
                <c:pt idx="17150" formatCode="General">
                  <c:v>0.353238</c:v>
                </c:pt>
                <c:pt idx="17151" formatCode="General">
                  <c:v>0.35325800000000002</c:v>
                </c:pt>
                <c:pt idx="17152" formatCode="General">
                  <c:v>0.35327900000000001</c:v>
                </c:pt>
                <c:pt idx="17153" formatCode="General">
                  <c:v>0.35329900000000003</c:v>
                </c:pt>
                <c:pt idx="17154" formatCode="General">
                  <c:v>0.35332100000000022</c:v>
                </c:pt>
                <c:pt idx="17155" formatCode="General">
                  <c:v>0.35334100000000002</c:v>
                </c:pt>
                <c:pt idx="17156" formatCode="General">
                  <c:v>0.35336100000000026</c:v>
                </c:pt>
                <c:pt idx="17157" formatCode="General">
                  <c:v>0.35338200000000036</c:v>
                </c:pt>
                <c:pt idx="17158" formatCode="General">
                  <c:v>0.35340200000000027</c:v>
                </c:pt>
                <c:pt idx="17159" formatCode="General">
                  <c:v>0.35342300000000032</c:v>
                </c:pt>
                <c:pt idx="17160" formatCode="General">
                  <c:v>0.3534440000000002</c:v>
                </c:pt>
                <c:pt idx="17161" formatCode="General">
                  <c:v>0.35346500000000008</c:v>
                </c:pt>
                <c:pt idx="17162" formatCode="General">
                  <c:v>0.35348500000000033</c:v>
                </c:pt>
                <c:pt idx="17163" formatCode="General">
                  <c:v>0.35350600000000026</c:v>
                </c:pt>
                <c:pt idx="17164" formatCode="General">
                  <c:v>0.35352600000000023</c:v>
                </c:pt>
                <c:pt idx="17165" formatCode="General">
                  <c:v>0.353547</c:v>
                </c:pt>
                <c:pt idx="17166" formatCode="General">
                  <c:v>0.35356700000000002</c:v>
                </c:pt>
                <c:pt idx="17167" formatCode="General">
                  <c:v>0.35358800000000024</c:v>
                </c:pt>
                <c:pt idx="17168" formatCode="General">
                  <c:v>0.35360900000000001</c:v>
                </c:pt>
                <c:pt idx="17169" formatCode="General">
                  <c:v>0.35362900000000008</c:v>
                </c:pt>
                <c:pt idx="17170" formatCode="General">
                  <c:v>0.35365000000000002</c:v>
                </c:pt>
                <c:pt idx="17171" formatCode="General">
                  <c:v>0.35367000000000021</c:v>
                </c:pt>
                <c:pt idx="17172" formatCode="General">
                  <c:v>0.35369100000000003</c:v>
                </c:pt>
                <c:pt idx="17173" formatCode="General">
                  <c:v>0.353711</c:v>
                </c:pt>
                <c:pt idx="17174" formatCode="General">
                  <c:v>0.35373200000000005</c:v>
                </c:pt>
                <c:pt idx="17175" formatCode="General">
                  <c:v>0.35375200000000001</c:v>
                </c:pt>
                <c:pt idx="17176" formatCode="General">
                  <c:v>0.3537740000000002</c:v>
                </c:pt>
                <c:pt idx="17177" formatCode="General">
                  <c:v>0.353794</c:v>
                </c:pt>
                <c:pt idx="17178" formatCode="General">
                  <c:v>0.35381500000000032</c:v>
                </c:pt>
                <c:pt idx="17179" formatCode="General">
                  <c:v>0.35383500000000001</c:v>
                </c:pt>
                <c:pt idx="17180" formatCode="General">
                  <c:v>0.35385600000000023</c:v>
                </c:pt>
                <c:pt idx="17181" formatCode="General">
                  <c:v>0.35387600000000036</c:v>
                </c:pt>
                <c:pt idx="17182" formatCode="General">
                  <c:v>0.35389700000000002</c:v>
                </c:pt>
                <c:pt idx="17183" formatCode="General">
                  <c:v>0.35391800000000023</c:v>
                </c:pt>
                <c:pt idx="17184" formatCode="General">
                  <c:v>0.3539380000000002</c:v>
                </c:pt>
                <c:pt idx="17185" formatCode="General">
                  <c:v>0.35395900000000002</c:v>
                </c:pt>
                <c:pt idx="17186" formatCode="General">
                  <c:v>0.35397900000000032</c:v>
                </c:pt>
                <c:pt idx="17187" formatCode="General">
                  <c:v>0.3540000000000002</c:v>
                </c:pt>
                <c:pt idx="17188" formatCode="General">
                  <c:v>0.35402000000000022</c:v>
                </c:pt>
                <c:pt idx="17189" formatCode="General">
                  <c:v>0.35404100000000011</c:v>
                </c:pt>
                <c:pt idx="17190" formatCode="General">
                  <c:v>0.35406200000000027</c:v>
                </c:pt>
                <c:pt idx="17191" formatCode="General">
                  <c:v>0.35408200000000023</c:v>
                </c:pt>
                <c:pt idx="17192" formatCode="General">
                  <c:v>0.354103</c:v>
                </c:pt>
                <c:pt idx="17193" formatCode="General">
                  <c:v>0.35412400000000027</c:v>
                </c:pt>
                <c:pt idx="17194" formatCode="General">
                  <c:v>0.35414400000000001</c:v>
                </c:pt>
                <c:pt idx="17195" formatCode="General">
                  <c:v>0.35416500000000001</c:v>
                </c:pt>
                <c:pt idx="17196" formatCode="General">
                  <c:v>0.35418500000000008</c:v>
                </c:pt>
                <c:pt idx="17197" formatCode="General">
                  <c:v>0.3542050000000001</c:v>
                </c:pt>
                <c:pt idx="17198" formatCode="General">
                  <c:v>0.35422600000000026</c:v>
                </c:pt>
                <c:pt idx="17199" formatCode="General">
                  <c:v>0.35424700000000003</c:v>
                </c:pt>
                <c:pt idx="17200" formatCode="General">
                  <c:v>0.35426800000000008</c:v>
                </c:pt>
                <c:pt idx="17201" formatCode="General">
                  <c:v>0.35428800000000027</c:v>
                </c:pt>
                <c:pt idx="17202" formatCode="General">
                  <c:v>0.35430900000000032</c:v>
                </c:pt>
                <c:pt idx="17203" formatCode="General">
                  <c:v>0.35432900000000023</c:v>
                </c:pt>
                <c:pt idx="17204" formatCode="General">
                  <c:v>0.35435000000000022</c:v>
                </c:pt>
                <c:pt idx="17205" formatCode="General">
                  <c:v>0.35437100000000032</c:v>
                </c:pt>
                <c:pt idx="17206" formatCode="General">
                  <c:v>0.35439100000000001</c:v>
                </c:pt>
                <c:pt idx="17207" formatCode="General">
                  <c:v>0.35441200000000023</c:v>
                </c:pt>
                <c:pt idx="17208" formatCode="General">
                  <c:v>0.354433</c:v>
                </c:pt>
                <c:pt idx="17209" formatCode="General">
                  <c:v>0.35445300000000002</c:v>
                </c:pt>
                <c:pt idx="17210" formatCode="General">
                  <c:v>0.35447300000000026</c:v>
                </c:pt>
                <c:pt idx="17211" formatCode="General">
                  <c:v>0.3544940000000002</c:v>
                </c:pt>
                <c:pt idx="17212" formatCode="General">
                  <c:v>0.35451400000000022</c:v>
                </c:pt>
                <c:pt idx="17213" formatCode="General">
                  <c:v>0.3545350000000001</c:v>
                </c:pt>
                <c:pt idx="17214" formatCode="General">
                  <c:v>0.3545560000000002</c:v>
                </c:pt>
                <c:pt idx="17215" formatCode="General">
                  <c:v>0.35457700000000025</c:v>
                </c:pt>
                <c:pt idx="17216" formatCode="General">
                  <c:v>0.354597</c:v>
                </c:pt>
                <c:pt idx="17217" formatCode="General">
                  <c:v>0.35461800000000027</c:v>
                </c:pt>
                <c:pt idx="17218" formatCode="General">
                  <c:v>0.35463800000000001</c:v>
                </c:pt>
                <c:pt idx="17219" formatCode="General">
                  <c:v>0.354659</c:v>
                </c:pt>
                <c:pt idx="17220" formatCode="General">
                  <c:v>0.35467900000000002</c:v>
                </c:pt>
                <c:pt idx="17221" formatCode="General">
                  <c:v>0.3547010000000001</c:v>
                </c:pt>
                <c:pt idx="17222" formatCode="General">
                  <c:v>0.35472100000000001</c:v>
                </c:pt>
                <c:pt idx="17223" formatCode="General">
                  <c:v>0.35474100000000003</c:v>
                </c:pt>
                <c:pt idx="17224" formatCode="General">
                  <c:v>0.35476200000000002</c:v>
                </c:pt>
                <c:pt idx="17225" formatCode="General">
                  <c:v>0.35478200000000026</c:v>
                </c:pt>
                <c:pt idx="17226" formatCode="General">
                  <c:v>0.35480300000000026</c:v>
                </c:pt>
                <c:pt idx="17227" formatCode="General">
                  <c:v>0.35482300000000022</c:v>
                </c:pt>
                <c:pt idx="17228" formatCode="General">
                  <c:v>0.35484500000000002</c:v>
                </c:pt>
                <c:pt idx="17229" formatCode="General">
                  <c:v>0.35486500000000032</c:v>
                </c:pt>
                <c:pt idx="17230" formatCode="General">
                  <c:v>0.35488600000000037</c:v>
                </c:pt>
                <c:pt idx="17231" formatCode="General">
                  <c:v>0.35490600000000022</c:v>
                </c:pt>
                <c:pt idx="17232" formatCode="General">
                  <c:v>0.35492700000000033</c:v>
                </c:pt>
                <c:pt idx="17233" formatCode="General">
                  <c:v>0.35494700000000001</c:v>
                </c:pt>
                <c:pt idx="17234" formatCode="General">
                  <c:v>0.35496800000000023</c:v>
                </c:pt>
                <c:pt idx="17235" formatCode="General">
                  <c:v>0.35498900000000022</c:v>
                </c:pt>
                <c:pt idx="17236" formatCode="General">
                  <c:v>0.35500900000000002</c:v>
                </c:pt>
                <c:pt idx="17237" formatCode="General">
                  <c:v>0.35503000000000001</c:v>
                </c:pt>
                <c:pt idx="17238" formatCode="General">
                  <c:v>0.3550500000000002</c:v>
                </c:pt>
                <c:pt idx="17239" formatCode="General">
                  <c:v>0.35507100000000008</c:v>
                </c:pt>
                <c:pt idx="17240" formatCode="General">
                  <c:v>0.3550910000000001</c:v>
                </c:pt>
                <c:pt idx="17241" formatCode="General">
                  <c:v>0.35511200000000021</c:v>
                </c:pt>
                <c:pt idx="17242" formatCode="General">
                  <c:v>0.35513300000000003</c:v>
                </c:pt>
                <c:pt idx="17243" formatCode="General">
                  <c:v>0.35515400000000008</c:v>
                </c:pt>
                <c:pt idx="17244" formatCode="General">
                  <c:v>0.35517400000000027</c:v>
                </c:pt>
                <c:pt idx="17245" formatCode="General">
                  <c:v>0.35519500000000004</c:v>
                </c:pt>
                <c:pt idx="17246" formatCode="General">
                  <c:v>0.355215</c:v>
                </c:pt>
                <c:pt idx="17247" formatCode="General">
                  <c:v>0.355236</c:v>
                </c:pt>
                <c:pt idx="17248" formatCode="General">
                  <c:v>0.35525600000000002</c:v>
                </c:pt>
                <c:pt idx="17249" formatCode="General">
                  <c:v>0.35527700000000001</c:v>
                </c:pt>
                <c:pt idx="17250" formatCode="General">
                  <c:v>0.355298</c:v>
                </c:pt>
                <c:pt idx="17251" formatCode="General">
                  <c:v>0.35531800000000036</c:v>
                </c:pt>
                <c:pt idx="17252" formatCode="General">
                  <c:v>0.35533900000000002</c:v>
                </c:pt>
                <c:pt idx="17253" formatCode="General">
                  <c:v>0.35535900000000026</c:v>
                </c:pt>
                <c:pt idx="17254" formatCode="General">
                  <c:v>0.35538000000000036</c:v>
                </c:pt>
                <c:pt idx="17255" formatCode="General">
                  <c:v>0.35540000000000027</c:v>
                </c:pt>
                <c:pt idx="17256" formatCode="General">
                  <c:v>0.35542100000000032</c:v>
                </c:pt>
                <c:pt idx="17257" formatCode="General">
                  <c:v>0.3554420000000002</c:v>
                </c:pt>
                <c:pt idx="17258" formatCode="General">
                  <c:v>0.35546200000000022</c:v>
                </c:pt>
                <c:pt idx="17259" formatCode="General">
                  <c:v>0.35548300000000033</c:v>
                </c:pt>
                <c:pt idx="17260" formatCode="General">
                  <c:v>0.35550400000000026</c:v>
                </c:pt>
                <c:pt idx="17261" formatCode="General">
                  <c:v>0.35552400000000023</c:v>
                </c:pt>
                <c:pt idx="17262" formatCode="General">
                  <c:v>0.355545</c:v>
                </c:pt>
                <c:pt idx="17263" formatCode="General">
                  <c:v>0.35556500000000002</c:v>
                </c:pt>
                <c:pt idx="17264" formatCode="General">
                  <c:v>0.35558500000000026</c:v>
                </c:pt>
                <c:pt idx="17265" formatCode="General">
                  <c:v>0.3556060000000002</c:v>
                </c:pt>
                <c:pt idx="17266" formatCode="General">
                  <c:v>0.35562700000000008</c:v>
                </c:pt>
                <c:pt idx="17267" formatCode="General">
                  <c:v>0.35564800000000002</c:v>
                </c:pt>
                <c:pt idx="17268" formatCode="General">
                  <c:v>0.35566800000000021</c:v>
                </c:pt>
                <c:pt idx="17269" formatCode="General">
                  <c:v>0.35568900000000025</c:v>
                </c:pt>
                <c:pt idx="17270" formatCode="General">
                  <c:v>0.355709</c:v>
                </c:pt>
                <c:pt idx="17271" formatCode="General">
                  <c:v>0.3557300000000001</c:v>
                </c:pt>
                <c:pt idx="17272" formatCode="General">
                  <c:v>0.35575100000000004</c:v>
                </c:pt>
                <c:pt idx="17273" formatCode="General">
                  <c:v>0.355771</c:v>
                </c:pt>
                <c:pt idx="17274" formatCode="General">
                  <c:v>0.355792</c:v>
                </c:pt>
                <c:pt idx="17275" formatCode="General">
                  <c:v>0.35581300000000032</c:v>
                </c:pt>
                <c:pt idx="17276" formatCode="General">
                  <c:v>0.35583300000000001</c:v>
                </c:pt>
                <c:pt idx="17277" formatCode="General">
                  <c:v>0.35585300000000025</c:v>
                </c:pt>
                <c:pt idx="17278" formatCode="General">
                  <c:v>0.35587400000000036</c:v>
                </c:pt>
                <c:pt idx="17279" formatCode="General">
                  <c:v>0.35589500000000002</c:v>
                </c:pt>
                <c:pt idx="17280" formatCode="General">
                  <c:v>0.35591500000000026</c:v>
                </c:pt>
                <c:pt idx="17281" formatCode="General">
                  <c:v>0.3559360000000002</c:v>
                </c:pt>
                <c:pt idx="17282" formatCode="General">
                  <c:v>0.35595700000000002</c:v>
                </c:pt>
                <c:pt idx="17283" formatCode="General">
                  <c:v>0.35597700000000032</c:v>
                </c:pt>
                <c:pt idx="17284" formatCode="General">
                  <c:v>0.3559980000000002</c:v>
                </c:pt>
                <c:pt idx="17285" formatCode="General">
                  <c:v>0.35601800000000022</c:v>
                </c:pt>
                <c:pt idx="17286" formatCode="General">
                  <c:v>0.35603900000000011</c:v>
                </c:pt>
                <c:pt idx="17287" formatCode="General">
                  <c:v>0.35605900000000001</c:v>
                </c:pt>
                <c:pt idx="17288" formatCode="General">
                  <c:v>0.35608100000000026</c:v>
                </c:pt>
                <c:pt idx="17289" formatCode="General">
                  <c:v>0.356101</c:v>
                </c:pt>
                <c:pt idx="17290" formatCode="General">
                  <c:v>0.35612100000000002</c:v>
                </c:pt>
                <c:pt idx="17291" formatCode="General">
                  <c:v>0.35614200000000001</c:v>
                </c:pt>
                <c:pt idx="17292" formatCode="General">
                  <c:v>0.3561620000000002</c:v>
                </c:pt>
                <c:pt idx="17293" formatCode="General">
                  <c:v>0.35618300000000008</c:v>
                </c:pt>
                <c:pt idx="17294" formatCode="General">
                  <c:v>0.3562030000000001</c:v>
                </c:pt>
                <c:pt idx="17295" formatCode="General">
                  <c:v>0.35622400000000026</c:v>
                </c:pt>
                <c:pt idx="17296" formatCode="General">
                  <c:v>0.35624500000000003</c:v>
                </c:pt>
                <c:pt idx="17297" formatCode="General">
                  <c:v>0.35626600000000008</c:v>
                </c:pt>
                <c:pt idx="17298" formatCode="General">
                  <c:v>0.35628600000000027</c:v>
                </c:pt>
                <c:pt idx="17299" formatCode="General">
                  <c:v>0.35630700000000026</c:v>
                </c:pt>
                <c:pt idx="17300" formatCode="General">
                  <c:v>0.35632700000000023</c:v>
                </c:pt>
                <c:pt idx="17301" formatCode="General">
                  <c:v>0.35634800000000022</c:v>
                </c:pt>
                <c:pt idx="17302" formatCode="General">
                  <c:v>0.35636900000000032</c:v>
                </c:pt>
                <c:pt idx="17303" formatCode="General">
                  <c:v>0.35639000000000026</c:v>
                </c:pt>
                <c:pt idx="17304" formatCode="General">
                  <c:v>0.35641000000000023</c:v>
                </c:pt>
                <c:pt idx="17305" formatCode="General">
                  <c:v>0.35643000000000002</c:v>
                </c:pt>
                <c:pt idx="17306" formatCode="General">
                  <c:v>0.35645100000000002</c:v>
                </c:pt>
                <c:pt idx="17307" formatCode="General">
                  <c:v>0.35647100000000026</c:v>
                </c:pt>
                <c:pt idx="17308" formatCode="General">
                  <c:v>0.3564920000000002</c:v>
                </c:pt>
                <c:pt idx="17309" formatCode="General">
                  <c:v>0.35651300000000002</c:v>
                </c:pt>
                <c:pt idx="17310" formatCode="General">
                  <c:v>0.3565330000000001</c:v>
                </c:pt>
                <c:pt idx="17311" formatCode="General">
                  <c:v>0.3565540000000002</c:v>
                </c:pt>
                <c:pt idx="17312" formatCode="General">
                  <c:v>0.35657500000000025</c:v>
                </c:pt>
                <c:pt idx="17313" formatCode="General">
                  <c:v>0.356595</c:v>
                </c:pt>
                <c:pt idx="17314" formatCode="General">
                  <c:v>0.35661600000000027</c:v>
                </c:pt>
                <c:pt idx="17315" formatCode="General">
                  <c:v>0.35663600000000001</c:v>
                </c:pt>
                <c:pt idx="17316" formatCode="General">
                  <c:v>0.356657</c:v>
                </c:pt>
                <c:pt idx="17317" formatCode="General">
                  <c:v>0.35667800000000022</c:v>
                </c:pt>
                <c:pt idx="17318" formatCode="General">
                  <c:v>0.35669800000000002</c:v>
                </c:pt>
                <c:pt idx="17319" formatCode="General">
                  <c:v>0.35671900000000001</c:v>
                </c:pt>
                <c:pt idx="17320" formatCode="General">
                  <c:v>0.35673900000000003</c:v>
                </c:pt>
                <c:pt idx="17321" formatCode="General">
                  <c:v>0.35676000000000002</c:v>
                </c:pt>
                <c:pt idx="17322" formatCode="General">
                  <c:v>0.35678000000000026</c:v>
                </c:pt>
                <c:pt idx="17323" formatCode="General">
                  <c:v>0.35680100000000026</c:v>
                </c:pt>
                <c:pt idx="17324" formatCode="General">
                  <c:v>0.35682200000000036</c:v>
                </c:pt>
                <c:pt idx="17325" formatCode="General">
                  <c:v>0.35684200000000027</c:v>
                </c:pt>
                <c:pt idx="17326" formatCode="General">
                  <c:v>0.35686300000000032</c:v>
                </c:pt>
                <c:pt idx="17327" formatCode="General">
                  <c:v>0.35688400000000037</c:v>
                </c:pt>
                <c:pt idx="17328" formatCode="General">
                  <c:v>0.35690400000000022</c:v>
                </c:pt>
                <c:pt idx="17329" formatCode="General">
                  <c:v>0.35692500000000033</c:v>
                </c:pt>
                <c:pt idx="17330" formatCode="General">
                  <c:v>0.35694500000000001</c:v>
                </c:pt>
                <c:pt idx="17331" formatCode="General">
                  <c:v>0.35696600000000023</c:v>
                </c:pt>
                <c:pt idx="17332" formatCode="General">
                  <c:v>0.35698600000000041</c:v>
                </c:pt>
                <c:pt idx="17333" formatCode="General">
                  <c:v>0.35700700000000002</c:v>
                </c:pt>
                <c:pt idx="17334" formatCode="General">
                  <c:v>0.35702800000000023</c:v>
                </c:pt>
                <c:pt idx="17335" formatCode="General">
                  <c:v>0.3570480000000002</c:v>
                </c:pt>
                <c:pt idx="17336" formatCode="General">
                  <c:v>0.35706900000000008</c:v>
                </c:pt>
                <c:pt idx="17337" formatCode="General">
                  <c:v>0.35708900000000032</c:v>
                </c:pt>
                <c:pt idx="17338" formatCode="General">
                  <c:v>0.35711000000000021</c:v>
                </c:pt>
                <c:pt idx="17339" formatCode="General">
                  <c:v>0.35713</c:v>
                </c:pt>
                <c:pt idx="17340" formatCode="General">
                  <c:v>0.35715200000000008</c:v>
                </c:pt>
                <c:pt idx="17341" formatCode="General">
                  <c:v>0.35717200000000027</c:v>
                </c:pt>
                <c:pt idx="17342" formatCode="General">
                  <c:v>0.35719300000000004</c:v>
                </c:pt>
                <c:pt idx="17343" formatCode="General">
                  <c:v>0.357213</c:v>
                </c:pt>
                <c:pt idx="17344" formatCode="General">
                  <c:v>0.35723300000000002</c:v>
                </c:pt>
                <c:pt idx="17345" formatCode="General">
                  <c:v>0.35725400000000002</c:v>
                </c:pt>
                <c:pt idx="17346" formatCode="General">
                  <c:v>0.35727500000000001</c:v>
                </c:pt>
                <c:pt idx="17347" formatCode="General">
                  <c:v>0.35729500000000003</c:v>
                </c:pt>
                <c:pt idx="17348" formatCode="General">
                  <c:v>0.35731600000000036</c:v>
                </c:pt>
                <c:pt idx="17349" formatCode="General">
                  <c:v>0.35733700000000002</c:v>
                </c:pt>
                <c:pt idx="17350" formatCode="General">
                  <c:v>0.35735700000000026</c:v>
                </c:pt>
                <c:pt idx="17351" formatCode="General">
                  <c:v>0.35737800000000036</c:v>
                </c:pt>
                <c:pt idx="17352" formatCode="General">
                  <c:v>0.35739800000000027</c:v>
                </c:pt>
                <c:pt idx="17353" formatCode="General">
                  <c:v>0.35741900000000032</c:v>
                </c:pt>
                <c:pt idx="17354" formatCode="General">
                  <c:v>0.35743900000000001</c:v>
                </c:pt>
                <c:pt idx="17355" formatCode="General">
                  <c:v>0.35746000000000022</c:v>
                </c:pt>
                <c:pt idx="17356" formatCode="General">
                  <c:v>0.35748100000000033</c:v>
                </c:pt>
                <c:pt idx="17357" formatCode="General">
                  <c:v>0.35750200000000026</c:v>
                </c:pt>
                <c:pt idx="17358" formatCode="General">
                  <c:v>0.35752200000000023</c:v>
                </c:pt>
                <c:pt idx="17359" formatCode="General">
                  <c:v>0.35754200000000008</c:v>
                </c:pt>
                <c:pt idx="17360" formatCode="General">
                  <c:v>0.35756300000000002</c:v>
                </c:pt>
                <c:pt idx="17361" formatCode="General">
                  <c:v>0.35758300000000026</c:v>
                </c:pt>
                <c:pt idx="17362" formatCode="General">
                  <c:v>0.35760500000000001</c:v>
                </c:pt>
                <c:pt idx="17363" formatCode="General">
                  <c:v>0.35762500000000008</c:v>
                </c:pt>
                <c:pt idx="17364" formatCode="General">
                  <c:v>0.35764600000000002</c:v>
                </c:pt>
                <c:pt idx="17365" formatCode="General">
                  <c:v>0.35766600000000021</c:v>
                </c:pt>
                <c:pt idx="17366" formatCode="General">
                  <c:v>0.35768700000000025</c:v>
                </c:pt>
                <c:pt idx="17367" formatCode="General">
                  <c:v>0.357707</c:v>
                </c:pt>
                <c:pt idx="17368" formatCode="General">
                  <c:v>0.35772800000000027</c:v>
                </c:pt>
                <c:pt idx="17369" formatCode="General">
                  <c:v>0.35774800000000001</c:v>
                </c:pt>
                <c:pt idx="17370" formatCode="General">
                  <c:v>0.3577700000000002</c:v>
                </c:pt>
                <c:pt idx="17371" formatCode="General">
                  <c:v>0.35779</c:v>
                </c:pt>
                <c:pt idx="17372" formatCode="General">
                  <c:v>0.35781000000000035</c:v>
                </c:pt>
                <c:pt idx="17373" formatCode="General">
                  <c:v>0.35783100000000001</c:v>
                </c:pt>
                <c:pt idx="17374" formatCode="General">
                  <c:v>0.35785100000000025</c:v>
                </c:pt>
                <c:pt idx="17375" formatCode="General">
                  <c:v>0.35787200000000036</c:v>
                </c:pt>
                <c:pt idx="17376" formatCode="General">
                  <c:v>0.35789300000000002</c:v>
                </c:pt>
                <c:pt idx="17377" formatCode="General">
                  <c:v>0.35791300000000026</c:v>
                </c:pt>
                <c:pt idx="17378" formatCode="General">
                  <c:v>0.3579340000000002</c:v>
                </c:pt>
                <c:pt idx="17379" formatCode="General">
                  <c:v>0.35795500000000002</c:v>
                </c:pt>
                <c:pt idx="17380" formatCode="General">
                  <c:v>0.35797500000000032</c:v>
                </c:pt>
                <c:pt idx="17381" formatCode="General">
                  <c:v>0.3579960000000002</c:v>
                </c:pt>
                <c:pt idx="17382" formatCode="General">
                  <c:v>0.35801600000000022</c:v>
                </c:pt>
                <c:pt idx="17383" formatCode="General">
                  <c:v>0.35803700000000011</c:v>
                </c:pt>
                <c:pt idx="17384" formatCode="General">
                  <c:v>0.35805700000000001</c:v>
                </c:pt>
                <c:pt idx="17385" formatCode="General">
                  <c:v>0.35807800000000023</c:v>
                </c:pt>
                <c:pt idx="17386" formatCode="General">
                  <c:v>0.358099</c:v>
                </c:pt>
                <c:pt idx="17387" formatCode="General">
                  <c:v>0.35811900000000002</c:v>
                </c:pt>
                <c:pt idx="17388" formatCode="General">
                  <c:v>0.35814000000000001</c:v>
                </c:pt>
                <c:pt idx="17389" formatCode="General">
                  <c:v>0.3581600000000002</c:v>
                </c:pt>
                <c:pt idx="17390" formatCode="General">
                  <c:v>0.35818100000000008</c:v>
                </c:pt>
                <c:pt idx="17391" formatCode="General">
                  <c:v>0.35820200000000002</c:v>
                </c:pt>
                <c:pt idx="17392" formatCode="General">
                  <c:v>0.35822300000000001</c:v>
                </c:pt>
                <c:pt idx="17393" formatCode="General">
                  <c:v>0.35824300000000003</c:v>
                </c:pt>
                <c:pt idx="17394" formatCode="General">
                  <c:v>0.35826400000000008</c:v>
                </c:pt>
                <c:pt idx="17395" formatCode="General">
                  <c:v>0.35828400000000027</c:v>
                </c:pt>
                <c:pt idx="17396" formatCode="General">
                  <c:v>0.35830500000000026</c:v>
                </c:pt>
                <c:pt idx="17397" formatCode="General">
                  <c:v>0.35832500000000023</c:v>
                </c:pt>
                <c:pt idx="17398" formatCode="General">
                  <c:v>0.35834600000000022</c:v>
                </c:pt>
                <c:pt idx="17399" formatCode="General">
                  <c:v>0.35836600000000035</c:v>
                </c:pt>
                <c:pt idx="17400" formatCode="General">
                  <c:v>0.35838700000000023</c:v>
                </c:pt>
                <c:pt idx="17401" formatCode="General">
                  <c:v>0.35840800000000023</c:v>
                </c:pt>
                <c:pt idx="17402" formatCode="General">
                  <c:v>0.35842800000000036</c:v>
                </c:pt>
                <c:pt idx="17403" formatCode="General">
                  <c:v>0.35844900000000002</c:v>
                </c:pt>
                <c:pt idx="17404" formatCode="General">
                  <c:v>0.35846900000000026</c:v>
                </c:pt>
                <c:pt idx="17405" formatCode="General">
                  <c:v>0.35849000000000025</c:v>
                </c:pt>
                <c:pt idx="17406" formatCode="General">
                  <c:v>0.35851000000000022</c:v>
                </c:pt>
                <c:pt idx="17407" formatCode="General">
                  <c:v>0.35853200000000002</c:v>
                </c:pt>
                <c:pt idx="17408" formatCode="General">
                  <c:v>0.3585520000000002</c:v>
                </c:pt>
                <c:pt idx="17409" formatCode="General">
                  <c:v>0.35857300000000025</c:v>
                </c:pt>
                <c:pt idx="17410" formatCode="General">
                  <c:v>0.358593</c:v>
                </c:pt>
                <c:pt idx="17411" formatCode="General">
                  <c:v>0.35861300000000002</c:v>
                </c:pt>
                <c:pt idx="17412" formatCode="General">
                  <c:v>0.35863400000000001</c:v>
                </c:pt>
                <c:pt idx="17413" formatCode="General">
                  <c:v>0.35865400000000008</c:v>
                </c:pt>
                <c:pt idx="17414" formatCode="General">
                  <c:v>0.35867600000000027</c:v>
                </c:pt>
                <c:pt idx="17415" formatCode="General">
                  <c:v>0.35869600000000001</c:v>
                </c:pt>
                <c:pt idx="17416" formatCode="General">
                  <c:v>0.35871700000000001</c:v>
                </c:pt>
                <c:pt idx="17417" formatCode="General">
                  <c:v>0.35873700000000003</c:v>
                </c:pt>
                <c:pt idx="17418" formatCode="General">
                  <c:v>0.35875800000000002</c:v>
                </c:pt>
                <c:pt idx="17419" formatCode="General">
                  <c:v>0.35877800000000026</c:v>
                </c:pt>
                <c:pt idx="17420" formatCode="General">
                  <c:v>0.35879900000000003</c:v>
                </c:pt>
                <c:pt idx="17421" formatCode="General">
                  <c:v>0.35881900000000022</c:v>
                </c:pt>
                <c:pt idx="17422" formatCode="General">
                  <c:v>0.35884000000000027</c:v>
                </c:pt>
                <c:pt idx="17423" formatCode="General">
                  <c:v>0.35886100000000032</c:v>
                </c:pt>
                <c:pt idx="17424" formatCode="General">
                  <c:v>0.35888100000000023</c:v>
                </c:pt>
                <c:pt idx="17425" formatCode="General">
                  <c:v>0.35890200000000022</c:v>
                </c:pt>
                <c:pt idx="17426" formatCode="General">
                  <c:v>0.35892200000000035</c:v>
                </c:pt>
                <c:pt idx="17427" formatCode="General">
                  <c:v>0.35894300000000001</c:v>
                </c:pt>
                <c:pt idx="17428" formatCode="General">
                  <c:v>0.35896300000000025</c:v>
                </c:pt>
                <c:pt idx="17429" formatCode="General">
                  <c:v>0.35898500000000022</c:v>
                </c:pt>
                <c:pt idx="17430" formatCode="General">
                  <c:v>0.35900500000000002</c:v>
                </c:pt>
                <c:pt idx="17431" formatCode="General">
                  <c:v>0.35902600000000023</c:v>
                </c:pt>
                <c:pt idx="17432" formatCode="General">
                  <c:v>0.3590460000000002</c:v>
                </c:pt>
                <c:pt idx="17433" formatCode="General">
                  <c:v>0.35906700000000008</c:v>
                </c:pt>
                <c:pt idx="17434" formatCode="General">
                  <c:v>0.35908700000000032</c:v>
                </c:pt>
                <c:pt idx="17435" formatCode="General">
                  <c:v>0.3591080000000002</c:v>
                </c:pt>
                <c:pt idx="17436" formatCode="General">
                  <c:v>0.35912900000000025</c:v>
                </c:pt>
                <c:pt idx="17437" formatCode="General">
                  <c:v>0.359149</c:v>
                </c:pt>
                <c:pt idx="17438" formatCode="General">
                  <c:v>0.35917000000000027</c:v>
                </c:pt>
                <c:pt idx="17439" formatCode="General">
                  <c:v>0.35919000000000001</c:v>
                </c:pt>
                <c:pt idx="17440" formatCode="General">
                  <c:v>0.359211</c:v>
                </c:pt>
                <c:pt idx="17441" formatCode="General">
                  <c:v>0.35923100000000002</c:v>
                </c:pt>
                <c:pt idx="17442" formatCode="General">
                  <c:v>0.35925200000000002</c:v>
                </c:pt>
                <c:pt idx="17443" formatCode="General">
                  <c:v>0.3592720000000002</c:v>
                </c:pt>
                <c:pt idx="17444" formatCode="General">
                  <c:v>0.359294</c:v>
                </c:pt>
                <c:pt idx="17445" formatCode="General">
                  <c:v>0.35931400000000036</c:v>
                </c:pt>
                <c:pt idx="17446" formatCode="General">
                  <c:v>0.35933500000000002</c:v>
                </c:pt>
                <c:pt idx="17447" formatCode="General">
                  <c:v>0.35935500000000026</c:v>
                </c:pt>
                <c:pt idx="17448" formatCode="General">
                  <c:v>0.35937600000000036</c:v>
                </c:pt>
                <c:pt idx="17449" formatCode="General">
                  <c:v>0.35939600000000027</c:v>
                </c:pt>
                <c:pt idx="17450" formatCode="General">
                  <c:v>0.35941700000000032</c:v>
                </c:pt>
                <c:pt idx="17451" formatCode="General">
                  <c:v>0.35943700000000001</c:v>
                </c:pt>
                <c:pt idx="17452" formatCode="General">
                  <c:v>0.35945800000000022</c:v>
                </c:pt>
                <c:pt idx="17453" formatCode="General">
                  <c:v>0.35947900000000033</c:v>
                </c:pt>
                <c:pt idx="17454" formatCode="General">
                  <c:v>0.35949900000000001</c:v>
                </c:pt>
                <c:pt idx="17455" formatCode="General">
                  <c:v>0.35952000000000023</c:v>
                </c:pt>
                <c:pt idx="17456" formatCode="General">
                  <c:v>0.35954000000000008</c:v>
                </c:pt>
                <c:pt idx="17457" formatCode="General">
                  <c:v>0.35956100000000002</c:v>
                </c:pt>
                <c:pt idx="17458" formatCode="General">
                  <c:v>0.35958200000000023</c:v>
                </c:pt>
                <c:pt idx="17459" formatCode="General">
                  <c:v>0.35960300000000001</c:v>
                </c:pt>
                <c:pt idx="17460" formatCode="General">
                  <c:v>0.35962300000000008</c:v>
                </c:pt>
                <c:pt idx="17461" formatCode="General">
                  <c:v>0.35964400000000002</c:v>
                </c:pt>
                <c:pt idx="17462" formatCode="General">
                  <c:v>0.35966400000000021</c:v>
                </c:pt>
                <c:pt idx="17463" formatCode="General">
                  <c:v>0.35968500000000025</c:v>
                </c:pt>
                <c:pt idx="17464" formatCode="General">
                  <c:v>0.359705</c:v>
                </c:pt>
                <c:pt idx="17465" formatCode="General">
                  <c:v>0.35972600000000027</c:v>
                </c:pt>
                <c:pt idx="17466" formatCode="General">
                  <c:v>0.35974700000000004</c:v>
                </c:pt>
                <c:pt idx="17467" formatCode="General">
                  <c:v>0.359767</c:v>
                </c:pt>
                <c:pt idx="17468" formatCode="General">
                  <c:v>0.35978800000000022</c:v>
                </c:pt>
                <c:pt idx="17469" formatCode="General">
                  <c:v>0.35980800000000035</c:v>
                </c:pt>
                <c:pt idx="17470" formatCode="General">
                  <c:v>0.35982900000000023</c:v>
                </c:pt>
                <c:pt idx="17471" formatCode="General">
                  <c:v>0.35984900000000025</c:v>
                </c:pt>
                <c:pt idx="17472" formatCode="General">
                  <c:v>0.35987000000000036</c:v>
                </c:pt>
                <c:pt idx="17473" formatCode="General">
                  <c:v>0.35989000000000032</c:v>
                </c:pt>
                <c:pt idx="17474" formatCode="General">
                  <c:v>0.35991200000000023</c:v>
                </c:pt>
                <c:pt idx="17475" formatCode="General">
                  <c:v>0.3599320000000002</c:v>
                </c:pt>
                <c:pt idx="17476" formatCode="General">
                  <c:v>0.35995300000000002</c:v>
                </c:pt>
                <c:pt idx="17477" formatCode="General">
                  <c:v>0.35997300000000032</c:v>
                </c:pt>
                <c:pt idx="17478" formatCode="General">
                  <c:v>0.35999300000000001</c:v>
                </c:pt>
                <c:pt idx="17479" formatCode="General">
                  <c:v>0.36001400000000022</c:v>
                </c:pt>
                <c:pt idx="17480" formatCode="General">
                  <c:v>0.36003400000000002</c:v>
                </c:pt>
                <c:pt idx="17481" formatCode="General">
                  <c:v>0.36005600000000026</c:v>
                </c:pt>
                <c:pt idx="17482" formatCode="General">
                  <c:v>0.36007600000000023</c:v>
                </c:pt>
                <c:pt idx="17483" formatCode="General">
                  <c:v>0.360097</c:v>
                </c:pt>
                <c:pt idx="17484" formatCode="General">
                  <c:v>0.36011700000000002</c:v>
                </c:pt>
                <c:pt idx="17485" formatCode="General">
                  <c:v>0.36013800000000001</c:v>
                </c:pt>
                <c:pt idx="17486" formatCode="General">
                  <c:v>0.3601580000000002</c:v>
                </c:pt>
                <c:pt idx="17487" formatCode="General">
                  <c:v>0.36017900000000008</c:v>
                </c:pt>
                <c:pt idx="17488" formatCode="General">
                  <c:v>0.36020000000000002</c:v>
                </c:pt>
                <c:pt idx="17489" formatCode="General">
                  <c:v>0.36022000000000021</c:v>
                </c:pt>
                <c:pt idx="17490" formatCode="General">
                  <c:v>0.36024100000000003</c:v>
                </c:pt>
                <c:pt idx="17491" formatCode="General">
                  <c:v>0.360261</c:v>
                </c:pt>
                <c:pt idx="17492" formatCode="General">
                  <c:v>0.36028200000000027</c:v>
                </c:pt>
                <c:pt idx="17493" formatCode="General">
                  <c:v>0.36030200000000023</c:v>
                </c:pt>
                <c:pt idx="17494" formatCode="General">
                  <c:v>0.36032300000000023</c:v>
                </c:pt>
                <c:pt idx="17495" formatCode="General">
                  <c:v>0.36034300000000002</c:v>
                </c:pt>
                <c:pt idx="17496" formatCode="General">
                  <c:v>0.36036400000000035</c:v>
                </c:pt>
                <c:pt idx="17497" formatCode="General">
                  <c:v>0.36038500000000023</c:v>
                </c:pt>
                <c:pt idx="17498" formatCode="General">
                  <c:v>0.36040600000000023</c:v>
                </c:pt>
                <c:pt idx="17499" formatCode="General">
                  <c:v>0.36042600000000036</c:v>
                </c:pt>
                <c:pt idx="17500" formatCode="General">
                  <c:v>0.36044700000000002</c:v>
                </c:pt>
                <c:pt idx="17501" formatCode="General">
                  <c:v>0.36046700000000026</c:v>
                </c:pt>
                <c:pt idx="17502" formatCode="General">
                  <c:v>0.36048800000000036</c:v>
                </c:pt>
                <c:pt idx="17503" formatCode="General">
                  <c:v>0.36050900000000002</c:v>
                </c:pt>
                <c:pt idx="17504" formatCode="General">
                  <c:v>0.36052900000000032</c:v>
                </c:pt>
                <c:pt idx="17505" formatCode="General">
                  <c:v>0.3605500000000002</c:v>
                </c:pt>
                <c:pt idx="17506" formatCode="General">
                  <c:v>0.36057000000000022</c:v>
                </c:pt>
                <c:pt idx="17507" formatCode="General">
                  <c:v>0.36059100000000011</c:v>
                </c:pt>
                <c:pt idx="17508" formatCode="General">
                  <c:v>0.36061100000000001</c:v>
                </c:pt>
                <c:pt idx="17509" formatCode="General">
                  <c:v>0.36063200000000001</c:v>
                </c:pt>
                <c:pt idx="17510" formatCode="General">
                  <c:v>0.360653</c:v>
                </c:pt>
                <c:pt idx="17511" formatCode="General">
                  <c:v>0.36067300000000002</c:v>
                </c:pt>
                <c:pt idx="17512" formatCode="General">
                  <c:v>0.36069400000000001</c:v>
                </c:pt>
                <c:pt idx="17513" formatCode="General">
                  <c:v>0.36071500000000001</c:v>
                </c:pt>
                <c:pt idx="17514" formatCode="General">
                  <c:v>0.36073500000000003</c:v>
                </c:pt>
                <c:pt idx="17515" formatCode="General">
                  <c:v>0.36075600000000002</c:v>
                </c:pt>
                <c:pt idx="17516" formatCode="General">
                  <c:v>0.36077600000000026</c:v>
                </c:pt>
                <c:pt idx="17517" formatCode="General">
                  <c:v>0.36079700000000003</c:v>
                </c:pt>
                <c:pt idx="17518" formatCode="General">
                  <c:v>0.36081800000000042</c:v>
                </c:pt>
                <c:pt idx="17519" formatCode="General">
                  <c:v>0.36083800000000027</c:v>
                </c:pt>
                <c:pt idx="17520" formatCode="General">
                  <c:v>0.36085900000000032</c:v>
                </c:pt>
                <c:pt idx="17521" formatCode="General">
                  <c:v>0.36087900000000023</c:v>
                </c:pt>
                <c:pt idx="17522" formatCode="General">
                  <c:v>0.36090000000000022</c:v>
                </c:pt>
                <c:pt idx="17523" formatCode="General">
                  <c:v>0.36092000000000035</c:v>
                </c:pt>
                <c:pt idx="17524" formatCode="General">
                  <c:v>0.36094100000000001</c:v>
                </c:pt>
                <c:pt idx="17525" formatCode="General">
                  <c:v>0.36096100000000025</c:v>
                </c:pt>
                <c:pt idx="17526" formatCode="General">
                  <c:v>0.36098300000000022</c:v>
                </c:pt>
                <c:pt idx="17527" formatCode="General">
                  <c:v>0.36100300000000002</c:v>
                </c:pt>
                <c:pt idx="17528" formatCode="General">
                  <c:v>0.36102400000000023</c:v>
                </c:pt>
                <c:pt idx="17529" formatCode="General">
                  <c:v>0.3610440000000002</c:v>
                </c:pt>
                <c:pt idx="17530" formatCode="General">
                  <c:v>0.36106500000000002</c:v>
                </c:pt>
                <c:pt idx="17531" formatCode="General">
                  <c:v>0.36108500000000032</c:v>
                </c:pt>
                <c:pt idx="17532" formatCode="General">
                  <c:v>0.3611060000000002</c:v>
                </c:pt>
                <c:pt idx="17533" formatCode="General">
                  <c:v>0.36112700000000025</c:v>
                </c:pt>
                <c:pt idx="17534" formatCode="General">
                  <c:v>0.361147</c:v>
                </c:pt>
                <c:pt idx="17535" formatCode="General">
                  <c:v>0.36116800000000027</c:v>
                </c:pt>
                <c:pt idx="17536" formatCode="General">
                  <c:v>0.36118800000000023</c:v>
                </c:pt>
                <c:pt idx="17537" formatCode="General">
                  <c:v>0.361209</c:v>
                </c:pt>
                <c:pt idx="17538" formatCode="General">
                  <c:v>0.36122900000000002</c:v>
                </c:pt>
                <c:pt idx="17539" formatCode="General">
                  <c:v>0.36125000000000002</c:v>
                </c:pt>
                <c:pt idx="17540" formatCode="General">
                  <c:v>0.36127100000000001</c:v>
                </c:pt>
                <c:pt idx="17541" formatCode="General">
                  <c:v>0.36129100000000003</c:v>
                </c:pt>
                <c:pt idx="17542" formatCode="General">
                  <c:v>0.36131200000000036</c:v>
                </c:pt>
                <c:pt idx="17543" formatCode="General">
                  <c:v>0.36133300000000002</c:v>
                </c:pt>
                <c:pt idx="17544" formatCode="General">
                  <c:v>0.36135300000000026</c:v>
                </c:pt>
                <c:pt idx="17545" formatCode="General">
                  <c:v>0.36137300000000022</c:v>
                </c:pt>
                <c:pt idx="17546" formatCode="General">
                  <c:v>0.36139400000000027</c:v>
                </c:pt>
                <c:pt idx="17547" formatCode="General">
                  <c:v>0.36141400000000024</c:v>
                </c:pt>
                <c:pt idx="17548" formatCode="General">
                  <c:v>0.3614360000000002</c:v>
                </c:pt>
                <c:pt idx="17549" formatCode="General">
                  <c:v>0.36145600000000022</c:v>
                </c:pt>
                <c:pt idx="17550" formatCode="General">
                  <c:v>0.36147700000000033</c:v>
                </c:pt>
                <c:pt idx="17551" formatCode="General">
                  <c:v>0.36149700000000001</c:v>
                </c:pt>
                <c:pt idx="17552" formatCode="General">
                  <c:v>0.36151800000000023</c:v>
                </c:pt>
                <c:pt idx="17553" formatCode="General">
                  <c:v>0.36153800000000008</c:v>
                </c:pt>
                <c:pt idx="17554" formatCode="General">
                  <c:v>0.36155900000000002</c:v>
                </c:pt>
                <c:pt idx="17555" formatCode="General">
                  <c:v>0.36158000000000023</c:v>
                </c:pt>
                <c:pt idx="17556" formatCode="General">
                  <c:v>0.3616000000000002</c:v>
                </c:pt>
                <c:pt idx="17557" formatCode="General">
                  <c:v>0.36162100000000008</c:v>
                </c:pt>
                <c:pt idx="17558" formatCode="General">
                  <c:v>0.3616410000000001</c:v>
                </c:pt>
                <c:pt idx="17559" formatCode="General">
                  <c:v>0.36166200000000021</c:v>
                </c:pt>
                <c:pt idx="17560" formatCode="General">
                  <c:v>0.36168200000000023</c:v>
                </c:pt>
                <c:pt idx="17561" formatCode="General">
                  <c:v>0.361703</c:v>
                </c:pt>
                <c:pt idx="17562" formatCode="General">
                  <c:v>0.36172400000000027</c:v>
                </c:pt>
                <c:pt idx="17563" formatCode="General">
                  <c:v>0.36174400000000001</c:v>
                </c:pt>
                <c:pt idx="17564" formatCode="General">
                  <c:v>0.361765</c:v>
                </c:pt>
                <c:pt idx="17565" formatCode="General">
                  <c:v>0.36178600000000022</c:v>
                </c:pt>
                <c:pt idx="17566" formatCode="General">
                  <c:v>0.36180600000000035</c:v>
                </c:pt>
                <c:pt idx="17567" formatCode="General">
                  <c:v>0.36182700000000023</c:v>
                </c:pt>
                <c:pt idx="17568" formatCode="General">
                  <c:v>0.36184700000000025</c:v>
                </c:pt>
                <c:pt idx="17569" formatCode="General">
                  <c:v>0.36186800000000036</c:v>
                </c:pt>
                <c:pt idx="17570" formatCode="General">
                  <c:v>0.36188800000000043</c:v>
                </c:pt>
                <c:pt idx="17571" formatCode="General">
                  <c:v>0.36190900000000026</c:v>
                </c:pt>
                <c:pt idx="17572" formatCode="General">
                  <c:v>0.36193000000000008</c:v>
                </c:pt>
                <c:pt idx="17573" formatCode="General">
                  <c:v>0.36195000000000027</c:v>
                </c:pt>
                <c:pt idx="17574" formatCode="General">
                  <c:v>0.36197100000000032</c:v>
                </c:pt>
                <c:pt idx="17575" formatCode="General">
                  <c:v>0.36199100000000001</c:v>
                </c:pt>
                <c:pt idx="17576" formatCode="General">
                  <c:v>0.36201200000000022</c:v>
                </c:pt>
                <c:pt idx="17577" formatCode="General">
                  <c:v>0.3620330000000001</c:v>
                </c:pt>
                <c:pt idx="17578" formatCode="General">
                  <c:v>0.36205300000000001</c:v>
                </c:pt>
                <c:pt idx="17579" formatCode="General">
                  <c:v>0.36207400000000023</c:v>
                </c:pt>
                <c:pt idx="17580" formatCode="General">
                  <c:v>0.362095</c:v>
                </c:pt>
                <c:pt idx="17581" formatCode="General">
                  <c:v>0.36211500000000002</c:v>
                </c:pt>
                <c:pt idx="17582" formatCode="General">
                  <c:v>0.36213600000000001</c:v>
                </c:pt>
                <c:pt idx="17583" formatCode="General">
                  <c:v>0.3621560000000002</c:v>
                </c:pt>
                <c:pt idx="17584" formatCode="General">
                  <c:v>0.36217700000000008</c:v>
                </c:pt>
                <c:pt idx="17585" formatCode="General">
                  <c:v>0.3621970000000001</c:v>
                </c:pt>
                <c:pt idx="17586" formatCode="General">
                  <c:v>0.36221800000000021</c:v>
                </c:pt>
                <c:pt idx="17587" formatCode="General">
                  <c:v>0.36223900000000003</c:v>
                </c:pt>
                <c:pt idx="17588" formatCode="General">
                  <c:v>0.362259</c:v>
                </c:pt>
                <c:pt idx="17589" formatCode="General">
                  <c:v>0.36228000000000027</c:v>
                </c:pt>
                <c:pt idx="17590" formatCode="General">
                  <c:v>0.36230000000000023</c:v>
                </c:pt>
                <c:pt idx="17591" formatCode="General">
                  <c:v>0.36232100000000023</c:v>
                </c:pt>
                <c:pt idx="17592" formatCode="General">
                  <c:v>0.36234200000000022</c:v>
                </c:pt>
                <c:pt idx="17593" formatCode="General">
                  <c:v>0.36236300000000032</c:v>
                </c:pt>
                <c:pt idx="17594" formatCode="General">
                  <c:v>0.36238300000000023</c:v>
                </c:pt>
                <c:pt idx="17595" formatCode="General">
                  <c:v>0.36240400000000023</c:v>
                </c:pt>
                <c:pt idx="17596" formatCode="General">
                  <c:v>0.36242400000000036</c:v>
                </c:pt>
                <c:pt idx="17597" formatCode="General">
                  <c:v>0.36244500000000002</c:v>
                </c:pt>
                <c:pt idx="17598" formatCode="General">
                  <c:v>0.36246500000000026</c:v>
                </c:pt>
                <c:pt idx="17599" formatCode="General">
                  <c:v>0.36248500000000022</c:v>
                </c:pt>
                <c:pt idx="17600" formatCode="General">
                  <c:v>0.36250700000000002</c:v>
                </c:pt>
                <c:pt idx="17601" formatCode="General">
                  <c:v>0.36252700000000032</c:v>
                </c:pt>
                <c:pt idx="17602" formatCode="General">
                  <c:v>0.3625480000000002</c:v>
                </c:pt>
                <c:pt idx="17603" formatCode="General">
                  <c:v>0.36256800000000022</c:v>
                </c:pt>
                <c:pt idx="17604" formatCode="General">
                  <c:v>0.36258900000000033</c:v>
                </c:pt>
                <c:pt idx="17605" formatCode="General">
                  <c:v>0.36260900000000001</c:v>
                </c:pt>
                <c:pt idx="17606" formatCode="General">
                  <c:v>0.36263000000000001</c:v>
                </c:pt>
                <c:pt idx="17607" formatCode="General">
                  <c:v>0.362651</c:v>
                </c:pt>
                <c:pt idx="17608" formatCode="General">
                  <c:v>0.36267100000000002</c:v>
                </c:pt>
                <c:pt idx="17609" formatCode="General">
                  <c:v>0.36269200000000001</c:v>
                </c:pt>
                <c:pt idx="17610" formatCode="General">
                  <c:v>0.36271300000000001</c:v>
                </c:pt>
                <c:pt idx="17611" formatCode="General">
                  <c:v>0.36273300000000003</c:v>
                </c:pt>
                <c:pt idx="17612" formatCode="General">
                  <c:v>0.3627530000000001</c:v>
                </c:pt>
                <c:pt idx="17613" formatCode="General">
                  <c:v>0.36277400000000026</c:v>
                </c:pt>
                <c:pt idx="17614" formatCode="General">
                  <c:v>0.36279500000000003</c:v>
                </c:pt>
                <c:pt idx="17615" formatCode="General">
                  <c:v>0.36281500000000022</c:v>
                </c:pt>
                <c:pt idx="17616" formatCode="General">
                  <c:v>0.36283600000000027</c:v>
                </c:pt>
                <c:pt idx="17617" formatCode="General">
                  <c:v>0.36285700000000032</c:v>
                </c:pt>
                <c:pt idx="17618" formatCode="General">
                  <c:v>0.36287700000000023</c:v>
                </c:pt>
                <c:pt idx="17619" formatCode="General">
                  <c:v>0.36289800000000022</c:v>
                </c:pt>
                <c:pt idx="17620" formatCode="General">
                  <c:v>0.36291800000000035</c:v>
                </c:pt>
                <c:pt idx="17621" formatCode="General">
                  <c:v>0.36293900000000001</c:v>
                </c:pt>
                <c:pt idx="17622" formatCode="General">
                  <c:v>0.36296000000000023</c:v>
                </c:pt>
                <c:pt idx="17623" formatCode="General">
                  <c:v>0.36298000000000036</c:v>
                </c:pt>
                <c:pt idx="17624" formatCode="General">
                  <c:v>0.36300100000000002</c:v>
                </c:pt>
                <c:pt idx="17625" formatCode="General">
                  <c:v>0.36302100000000026</c:v>
                </c:pt>
                <c:pt idx="17626" formatCode="General">
                  <c:v>0.3630420000000002</c:v>
                </c:pt>
                <c:pt idx="17627" formatCode="General">
                  <c:v>0.36306200000000022</c:v>
                </c:pt>
                <c:pt idx="17628" formatCode="General">
                  <c:v>0.36308300000000032</c:v>
                </c:pt>
                <c:pt idx="17629" formatCode="General">
                  <c:v>0.3631040000000002</c:v>
                </c:pt>
                <c:pt idx="17630" formatCode="General">
                  <c:v>0.36312400000000022</c:v>
                </c:pt>
                <c:pt idx="17631" formatCode="General">
                  <c:v>0.363145</c:v>
                </c:pt>
                <c:pt idx="17632" formatCode="General">
                  <c:v>0.36316600000000027</c:v>
                </c:pt>
                <c:pt idx="17633" formatCode="General">
                  <c:v>0.36318600000000023</c:v>
                </c:pt>
                <c:pt idx="17634" formatCode="General">
                  <c:v>0.363207</c:v>
                </c:pt>
                <c:pt idx="17635" formatCode="General">
                  <c:v>0.36322700000000002</c:v>
                </c:pt>
                <c:pt idx="17636" formatCode="General">
                  <c:v>0.36324800000000002</c:v>
                </c:pt>
                <c:pt idx="17637" formatCode="General">
                  <c:v>0.3632680000000002</c:v>
                </c:pt>
                <c:pt idx="17638" formatCode="General">
                  <c:v>0.36328900000000008</c:v>
                </c:pt>
                <c:pt idx="17639" formatCode="General">
                  <c:v>0.36331000000000035</c:v>
                </c:pt>
                <c:pt idx="17640" formatCode="General">
                  <c:v>0.36333000000000032</c:v>
                </c:pt>
                <c:pt idx="17641" formatCode="General">
                  <c:v>0.36335100000000026</c:v>
                </c:pt>
                <c:pt idx="17642" formatCode="General">
                  <c:v>0.36337100000000022</c:v>
                </c:pt>
                <c:pt idx="17643" formatCode="General">
                  <c:v>0.36339200000000027</c:v>
                </c:pt>
                <c:pt idx="17644" formatCode="General">
                  <c:v>0.36341200000000023</c:v>
                </c:pt>
                <c:pt idx="17645" formatCode="General">
                  <c:v>0.36343300000000001</c:v>
                </c:pt>
                <c:pt idx="17646" formatCode="General">
                  <c:v>0.36345400000000022</c:v>
                </c:pt>
                <c:pt idx="17647" formatCode="General">
                  <c:v>0.36347500000000033</c:v>
                </c:pt>
                <c:pt idx="17648" formatCode="General">
                  <c:v>0.36349500000000001</c:v>
                </c:pt>
                <c:pt idx="17649" formatCode="General">
                  <c:v>0.36351600000000023</c:v>
                </c:pt>
                <c:pt idx="17650" formatCode="General">
                  <c:v>0.36353600000000008</c:v>
                </c:pt>
                <c:pt idx="17651" formatCode="General">
                  <c:v>0.36355700000000002</c:v>
                </c:pt>
                <c:pt idx="17652" formatCode="General">
                  <c:v>0.36357700000000026</c:v>
                </c:pt>
                <c:pt idx="17653" formatCode="General">
                  <c:v>0.3635980000000002</c:v>
                </c:pt>
                <c:pt idx="17654" formatCode="General">
                  <c:v>0.36361900000000008</c:v>
                </c:pt>
                <c:pt idx="17655" formatCode="General">
                  <c:v>0.3636390000000001</c:v>
                </c:pt>
                <c:pt idx="17656" formatCode="General">
                  <c:v>0.36366000000000021</c:v>
                </c:pt>
                <c:pt idx="17657" formatCode="General">
                  <c:v>0.36368000000000023</c:v>
                </c:pt>
                <c:pt idx="17658" formatCode="General">
                  <c:v>0.363701</c:v>
                </c:pt>
                <c:pt idx="17659" formatCode="General">
                  <c:v>0.36372100000000002</c:v>
                </c:pt>
                <c:pt idx="17660" formatCode="General">
                  <c:v>0.36374300000000004</c:v>
                </c:pt>
                <c:pt idx="17661" formatCode="General">
                  <c:v>0.363763</c:v>
                </c:pt>
                <c:pt idx="17662" formatCode="General">
                  <c:v>0.36378400000000022</c:v>
                </c:pt>
                <c:pt idx="17663" formatCode="General">
                  <c:v>0.36380400000000035</c:v>
                </c:pt>
                <c:pt idx="17664" formatCode="General">
                  <c:v>0.36382500000000023</c:v>
                </c:pt>
                <c:pt idx="17665" formatCode="General">
                  <c:v>0.36384500000000025</c:v>
                </c:pt>
                <c:pt idx="17666" formatCode="General">
                  <c:v>0.36386600000000036</c:v>
                </c:pt>
                <c:pt idx="17667" formatCode="General">
                  <c:v>0.36388700000000035</c:v>
                </c:pt>
                <c:pt idx="17668" formatCode="General">
                  <c:v>0.36390700000000026</c:v>
                </c:pt>
                <c:pt idx="17669" formatCode="General">
                  <c:v>0.36392800000000036</c:v>
                </c:pt>
                <c:pt idx="17670" formatCode="General">
                  <c:v>0.36394800000000027</c:v>
                </c:pt>
                <c:pt idx="17671" formatCode="General">
                  <c:v>0.36396900000000032</c:v>
                </c:pt>
                <c:pt idx="17672" formatCode="General">
                  <c:v>0.36398900000000023</c:v>
                </c:pt>
                <c:pt idx="17673" formatCode="General">
                  <c:v>0.36401000000000022</c:v>
                </c:pt>
                <c:pt idx="17674" formatCode="General">
                  <c:v>0.3640310000000001</c:v>
                </c:pt>
                <c:pt idx="17675" formatCode="General">
                  <c:v>0.36405200000000026</c:v>
                </c:pt>
                <c:pt idx="17676" formatCode="General">
                  <c:v>0.36407200000000023</c:v>
                </c:pt>
                <c:pt idx="17677" formatCode="General">
                  <c:v>0.364093</c:v>
                </c:pt>
                <c:pt idx="17678" formatCode="General">
                  <c:v>0.36411300000000002</c:v>
                </c:pt>
                <c:pt idx="17679" formatCode="General">
                  <c:v>0.36413300000000004</c:v>
                </c:pt>
                <c:pt idx="17680" formatCode="General">
                  <c:v>0.3641540000000002</c:v>
                </c:pt>
                <c:pt idx="17681" formatCode="General">
                  <c:v>0.36417500000000008</c:v>
                </c:pt>
                <c:pt idx="17682" formatCode="General">
                  <c:v>0.3641950000000001</c:v>
                </c:pt>
                <c:pt idx="17683" formatCode="General">
                  <c:v>0.36421600000000021</c:v>
                </c:pt>
                <c:pt idx="17684" formatCode="General">
                  <c:v>0.36423700000000003</c:v>
                </c:pt>
                <c:pt idx="17685" formatCode="General">
                  <c:v>0.364257</c:v>
                </c:pt>
                <c:pt idx="17686" formatCode="General">
                  <c:v>0.36427800000000027</c:v>
                </c:pt>
                <c:pt idx="17687" formatCode="General">
                  <c:v>0.36429800000000001</c:v>
                </c:pt>
                <c:pt idx="17688" formatCode="General">
                  <c:v>0.36431900000000023</c:v>
                </c:pt>
                <c:pt idx="17689" formatCode="General">
                  <c:v>0.36434000000000022</c:v>
                </c:pt>
                <c:pt idx="17690" formatCode="General">
                  <c:v>0.36436100000000032</c:v>
                </c:pt>
                <c:pt idx="17691" formatCode="General">
                  <c:v>0.36438100000000023</c:v>
                </c:pt>
                <c:pt idx="17692" formatCode="General">
                  <c:v>0.36440100000000025</c:v>
                </c:pt>
                <c:pt idx="17693" formatCode="General">
                  <c:v>0.36442200000000036</c:v>
                </c:pt>
                <c:pt idx="17694" formatCode="General">
                  <c:v>0.36444200000000027</c:v>
                </c:pt>
                <c:pt idx="17695" formatCode="General">
                  <c:v>0.36446300000000026</c:v>
                </c:pt>
                <c:pt idx="17696" formatCode="General">
                  <c:v>0.36448400000000036</c:v>
                </c:pt>
                <c:pt idx="17697" formatCode="General">
                  <c:v>0.36450400000000027</c:v>
                </c:pt>
                <c:pt idx="17698" formatCode="General">
                  <c:v>0.36452500000000032</c:v>
                </c:pt>
                <c:pt idx="17699" formatCode="General">
                  <c:v>0.3645460000000002</c:v>
                </c:pt>
                <c:pt idx="17700" formatCode="General">
                  <c:v>0.36456600000000022</c:v>
                </c:pt>
                <c:pt idx="17701" formatCode="General">
                  <c:v>0.36458700000000033</c:v>
                </c:pt>
                <c:pt idx="17702" formatCode="General">
                  <c:v>0.36460700000000001</c:v>
                </c:pt>
                <c:pt idx="17703" formatCode="General">
                  <c:v>0.36462800000000023</c:v>
                </c:pt>
                <c:pt idx="17704" formatCode="General">
                  <c:v>0.36464800000000008</c:v>
                </c:pt>
                <c:pt idx="17705" formatCode="General">
                  <c:v>0.36466900000000002</c:v>
                </c:pt>
                <c:pt idx="17706" formatCode="General">
                  <c:v>0.36469000000000001</c:v>
                </c:pt>
                <c:pt idx="17707" formatCode="General">
                  <c:v>0.3647100000000002</c:v>
                </c:pt>
                <c:pt idx="17708" formatCode="General">
                  <c:v>0.36473100000000003</c:v>
                </c:pt>
                <c:pt idx="17709" formatCode="General">
                  <c:v>0.3647510000000001</c:v>
                </c:pt>
                <c:pt idx="17710" formatCode="General">
                  <c:v>0.36477200000000026</c:v>
                </c:pt>
                <c:pt idx="17711" formatCode="General">
                  <c:v>0.36479200000000001</c:v>
                </c:pt>
                <c:pt idx="17712" formatCode="General">
                  <c:v>0.36481400000000042</c:v>
                </c:pt>
                <c:pt idx="17713" formatCode="General">
                  <c:v>0.36483400000000027</c:v>
                </c:pt>
                <c:pt idx="17714" formatCode="General">
                  <c:v>0.36485500000000026</c:v>
                </c:pt>
                <c:pt idx="17715" formatCode="General">
                  <c:v>0.36487500000000023</c:v>
                </c:pt>
                <c:pt idx="17716" formatCode="General">
                  <c:v>0.36489600000000022</c:v>
                </c:pt>
                <c:pt idx="17717" formatCode="General">
                  <c:v>0.36491600000000035</c:v>
                </c:pt>
                <c:pt idx="17718" formatCode="General">
                  <c:v>0.36493700000000001</c:v>
                </c:pt>
                <c:pt idx="17719" formatCode="General">
                  <c:v>0.36495700000000025</c:v>
                </c:pt>
                <c:pt idx="17720" formatCode="General">
                  <c:v>0.36497800000000036</c:v>
                </c:pt>
                <c:pt idx="17721" formatCode="General">
                  <c:v>0.36499900000000002</c:v>
                </c:pt>
                <c:pt idx="17722" formatCode="General">
                  <c:v>0.36501900000000026</c:v>
                </c:pt>
                <c:pt idx="17723" formatCode="General">
                  <c:v>0.3650400000000002</c:v>
                </c:pt>
                <c:pt idx="17724" formatCode="General">
                  <c:v>0.36506000000000022</c:v>
                </c:pt>
                <c:pt idx="17725" formatCode="General">
                  <c:v>0.36508100000000032</c:v>
                </c:pt>
                <c:pt idx="17726" formatCode="General">
                  <c:v>0.36510100000000001</c:v>
                </c:pt>
                <c:pt idx="17727" formatCode="General">
                  <c:v>0.36512200000000022</c:v>
                </c:pt>
                <c:pt idx="17728" formatCode="General">
                  <c:v>0.365143</c:v>
                </c:pt>
                <c:pt idx="17729" formatCode="General">
                  <c:v>0.36516400000000027</c:v>
                </c:pt>
                <c:pt idx="17730" formatCode="General">
                  <c:v>0.36518400000000023</c:v>
                </c:pt>
                <c:pt idx="17731" formatCode="General">
                  <c:v>0.365205</c:v>
                </c:pt>
                <c:pt idx="17732" formatCode="General">
                  <c:v>0.36522500000000002</c:v>
                </c:pt>
                <c:pt idx="17733" formatCode="General">
                  <c:v>0.3652450000000001</c:v>
                </c:pt>
                <c:pt idx="17734" formatCode="General">
                  <c:v>0.36526700000000001</c:v>
                </c:pt>
                <c:pt idx="17735" formatCode="General">
                  <c:v>0.36528700000000008</c:v>
                </c:pt>
                <c:pt idx="17736" formatCode="General">
                  <c:v>0.36530800000000035</c:v>
                </c:pt>
                <c:pt idx="17737" formatCode="General">
                  <c:v>0.36532800000000043</c:v>
                </c:pt>
                <c:pt idx="17738" formatCode="General">
                  <c:v>0.36534900000000026</c:v>
                </c:pt>
                <c:pt idx="17739" formatCode="General">
                  <c:v>0.36536900000000022</c:v>
                </c:pt>
                <c:pt idx="17740" formatCode="General">
                  <c:v>0.36539000000000033</c:v>
                </c:pt>
                <c:pt idx="17741" formatCode="General">
                  <c:v>0.36541100000000032</c:v>
                </c:pt>
                <c:pt idx="17742" formatCode="General">
                  <c:v>0.3654320000000002</c:v>
                </c:pt>
                <c:pt idx="17743" formatCode="General">
                  <c:v>0.36545200000000022</c:v>
                </c:pt>
                <c:pt idx="17744" formatCode="General">
                  <c:v>0.36547300000000033</c:v>
                </c:pt>
                <c:pt idx="17745" formatCode="General">
                  <c:v>0.36549300000000001</c:v>
                </c:pt>
                <c:pt idx="17746" formatCode="General">
                  <c:v>0.36551300000000025</c:v>
                </c:pt>
                <c:pt idx="17747" formatCode="General">
                  <c:v>0.36553400000000008</c:v>
                </c:pt>
                <c:pt idx="17748" formatCode="General">
                  <c:v>0.36555500000000002</c:v>
                </c:pt>
                <c:pt idx="17749" formatCode="General">
                  <c:v>0.36557500000000026</c:v>
                </c:pt>
                <c:pt idx="17750" formatCode="General">
                  <c:v>0.3655960000000002</c:v>
                </c:pt>
                <c:pt idx="17751" formatCode="General">
                  <c:v>0.36561700000000008</c:v>
                </c:pt>
                <c:pt idx="17752" formatCode="General">
                  <c:v>0.3656370000000001</c:v>
                </c:pt>
                <c:pt idx="17753" formatCode="General">
                  <c:v>0.36565800000000021</c:v>
                </c:pt>
                <c:pt idx="17754" formatCode="General">
                  <c:v>0.36567800000000023</c:v>
                </c:pt>
                <c:pt idx="17755" formatCode="General">
                  <c:v>0.365699</c:v>
                </c:pt>
                <c:pt idx="17756" formatCode="General">
                  <c:v>0.36571900000000002</c:v>
                </c:pt>
                <c:pt idx="17757" formatCode="General">
                  <c:v>0.36574100000000004</c:v>
                </c:pt>
                <c:pt idx="17758" formatCode="General">
                  <c:v>0.365761</c:v>
                </c:pt>
                <c:pt idx="17759" formatCode="General">
                  <c:v>0.36578100000000002</c:v>
                </c:pt>
                <c:pt idx="17760" formatCode="General">
                  <c:v>0.36580200000000035</c:v>
                </c:pt>
                <c:pt idx="17761" formatCode="General">
                  <c:v>0.36582200000000037</c:v>
                </c:pt>
                <c:pt idx="17762" formatCode="General">
                  <c:v>0.36584300000000008</c:v>
                </c:pt>
                <c:pt idx="17763" formatCode="General">
                  <c:v>0.36586400000000036</c:v>
                </c:pt>
                <c:pt idx="17764" formatCode="General">
                  <c:v>0.36588500000000035</c:v>
                </c:pt>
                <c:pt idx="17765" formatCode="General">
                  <c:v>0.36590500000000026</c:v>
                </c:pt>
                <c:pt idx="17766" formatCode="General">
                  <c:v>0.36592600000000036</c:v>
                </c:pt>
                <c:pt idx="17767" formatCode="General">
                  <c:v>0.36594600000000027</c:v>
                </c:pt>
                <c:pt idx="17768" formatCode="General">
                  <c:v>0.36596700000000032</c:v>
                </c:pt>
                <c:pt idx="17769" formatCode="General">
                  <c:v>0.36598700000000023</c:v>
                </c:pt>
                <c:pt idx="17770" formatCode="General">
                  <c:v>0.36600800000000022</c:v>
                </c:pt>
                <c:pt idx="17771" formatCode="General">
                  <c:v>0.36602800000000035</c:v>
                </c:pt>
                <c:pt idx="17772" formatCode="General">
                  <c:v>0.36604900000000001</c:v>
                </c:pt>
                <c:pt idx="17773" formatCode="General">
                  <c:v>0.36607000000000023</c:v>
                </c:pt>
                <c:pt idx="17774" formatCode="General">
                  <c:v>0.36609000000000008</c:v>
                </c:pt>
                <c:pt idx="17775" formatCode="General">
                  <c:v>0.36611100000000002</c:v>
                </c:pt>
                <c:pt idx="17776" formatCode="General">
                  <c:v>0.36613100000000004</c:v>
                </c:pt>
                <c:pt idx="17777" formatCode="General">
                  <c:v>0.3661520000000002</c:v>
                </c:pt>
                <c:pt idx="17778" formatCode="General">
                  <c:v>0.36617200000000022</c:v>
                </c:pt>
                <c:pt idx="17779" formatCode="General">
                  <c:v>0.36619400000000002</c:v>
                </c:pt>
                <c:pt idx="17780" formatCode="General">
                  <c:v>0.36621400000000021</c:v>
                </c:pt>
                <c:pt idx="17781" formatCode="General">
                  <c:v>0.36623500000000003</c:v>
                </c:pt>
                <c:pt idx="17782" formatCode="General">
                  <c:v>0.366255</c:v>
                </c:pt>
                <c:pt idx="17783" formatCode="General">
                  <c:v>0.36627600000000027</c:v>
                </c:pt>
                <c:pt idx="17784" formatCode="General">
                  <c:v>0.36629600000000001</c:v>
                </c:pt>
                <c:pt idx="17785" formatCode="General">
                  <c:v>0.36631600000000036</c:v>
                </c:pt>
                <c:pt idx="17786" formatCode="General">
                  <c:v>0.36633800000000022</c:v>
                </c:pt>
                <c:pt idx="17787" formatCode="General">
                  <c:v>0.36635800000000035</c:v>
                </c:pt>
                <c:pt idx="17788" formatCode="General">
                  <c:v>0.36637900000000023</c:v>
                </c:pt>
                <c:pt idx="17789" formatCode="General">
                  <c:v>0.36639900000000025</c:v>
                </c:pt>
                <c:pt idx="17790" formatCode="General">
                  <c:v>0.36642000000000036</c:v>
                </c:pt>
                <c:pt idx="17791" formatCode="General">
                  <c:v>0.36644000000000027</c:v>
                </c:pt>
                <c:pt idx="17792" formatCode="General">
                  <c:v>0.36646100000000026</c:v>
                </c:pt>
                <c:pt idx="17793" formatCode="General">
                  <c:v>0.36648200000000036</c:v>
                </c:pt>
                <c:pt idx="17794" formatCode="General">
                  <c:v>0.36650300000000002</c:v>
                </c:pt>
                <c:pt idx="17795" formatCode="General">
                  <c:v>0.36652300000000032</c:v>
                </c:pt>
                <c:pt idx="17796" formatCode="General">
                  <c:v>0.3665440000000002</c:v>
                </c:pt>
                <c:pt idx="17797" formatCode="General">
                  <c:v>0.36656400000000022</c:v>
                </c:pt>
                <c:pt idx="17798" formatCode="General">
                  <c:v>0.36658500000000033</c:v>
                </c:pt>
                <c:pt idx="17799" formatCode="General">
                  <c:v>0.36660500000000001</c:v>
                </c:pt>
                <c:pt idx="17800" formatCode="General">
                  <c:v>0.36662500000000026</c:v>
                </c:pt>
                <c:pt idx="17801" formatCode="General">
                  <c:v>0.36664600000000008</c:v>
                </c:pt>
                <c:pt idx="17802" formatCode="General">
                  <c:v>0.36666700000000002</c:v>
                </c:pt>
                <c:pt idx="17803" formatCode="General">
                  <c:v>0.36668800000000024</c:v>
                </c:pt>
                <c:pt idx="17804" formatCode="General">
                  <c:v>0.3667080000000002</c:v>
                </c:pt>
                <c:pt idx="17805" formatCode="General">
                  <c:v>0.36672900000000008</c:v>
                </c:pt>
                <c:pt idx="17806" formatCode="General">
                  <c:v>0.3667490000000001</c:v>
                </c:pt>
                <c:pt idx="17807" formatCode="General">
                  <c:v>0.36677000000000021</c:v>
                </c:pt>
                <c:pt idx="17808" formatCode="General">
                  <c:v>0.36679100000000003</c:v>
                </c:pt>
                <c:pt idx="17809" formatCode="General">
                  <c:v>0.36681200000000042</c:v>
                </c:pt>
                <c:pt idx="17810" formatCode="General">
                  <c:v>0.36683200000000027</c:v>
                </c:pt>
                <c:pt idx="17811" formatCode="General">
                  <c:v>0.36685200000000023</c:v>
                </c:pt>
                <c:pt idx="17812" formatCode="General">
                  <c:v>0.36687300000000023</c:v>
                </c:pt>
                <c:pt idx="17813" formatCode="General">
                  <c:v>0.36689300000000002</c:v>
                </c:pt>
                <c:pt idx="17814" formatCode="General">
                  <c:v>0.36691400000000035</c:v>
                </c:pt>
                <c:pt idx="17815" formatCode="General">
                  <c:v>0.3669340000000002</c:v>
                </c:pt>
                <c:pt idx="17816" formatCode="General">
                  <c:v>0.36695500000000025</c:v>
                </c:pt>
                <c:pt idx="17817" formatCode="General">
                  <c:v>0.36697600000000036</c:v>
                </c:pt>
                <c:pt idx="17818" formatCode="General">
                  <c:v>0.36699700000000002</c:v>
                </c:pt>
                <c:pt idx="17819" formatCode="General">
                  <c:v>0.36701700000000026</c:v>
                </c:pt>
                <c:pt idx="17820" formatCode="General">
                  <c:v>0.3670380000000002</c:v>
                </c:pt>
                <c:pt idx="17821" formatCode="General">
                  <c:v>0.36705800000000022</c:v>
                </c:pt>
                <c:pt idx="17822" formatCode="General">
                  <c:v>0.36707900000000032</c:v>
                </c:pt>
                <c:pt idx="17823" formatCode="General">
                  <c:v>0.36709900000000001</c:v>
                </c:pt>
                <c:pt idx="17824" formatCode="General">
                  <c:v>0.36712100000000025</c:v>
                </c:pt>
                <c:pt idx="17825" formatCode="General">
                  <c:v>0.367141</c:v>
                </c:pt>
                <c:pt idx="17826" formatCode="General">
                  <c:v>0.36716100000000002</c:v>
                </c:pt>
                <c:pt idx="17827" formatCode="General">
                  <c:v>0.36718200000000023</c:v>
                </c:pt>
                <c:pt idx="17828" formatCode="General">
                  <c:v>0.36720200000000008</c:v>
                </c:pt>
                <c:pt idx="17829" formatCode="General">
                  <c:v>0.36722300000000002</c:v>
                </c:pt>
                <c:pt idx="17830" formatCode="General">
                  <c:v>0.3672430000000001</c:v>
                </c:pt>
                <c:pt idx="17831" formatCode="General">
                  <c:v>0.3672640000000002</c:v>
                </c:pt>
                <c:pt idx="17832" formatCode="General">
                  <c:v>0.36728500000000008</c:v>
                </c:pt>
                <c:pt idx="17833" formatCode="General">
                  <c:v>0.36730600000000035</c:v>
                </c:pt>
                <c:pt idx="17834" formatCode="General">
                  <c:v>0.36732600000000043</c:v>
                </c:pt>
                <c:pt idx="17835" formatCode="General">
                  <c:v>0.36734700000000026</c:v>
                </c:pt>
                <c:pt idx="17836" formatCode="General">
                  <c:v>0.36736700000000022</c:v>
                </c:pt>
                <c:pt idx="17837" formatCode="General">
                  <c:v>0.36738800000000044</c:v>
                </c:pt>
                <c:pt idx="17838" formatCode="General">
                  <c:v>0.36740900000000032</c:v>
                </c:pt>
                <c:pt idx="17839" formatCode="General">
                  <c:v>0.36742900000000023</c:v>
                </c:pt>
                <c:pt idx="17840" formatCode="General">
                  <c:v>0.36745000000000022</c:v>
                </c:pt>
                <c:pt idx="17841" formatCode="General">
                  <c:v>0.36747000000000035</c:v>
                </c:pt>
                <c:pt idx="17842" formatCode="General">
                  <c:v>0.36749100000000001</c:v>
                </c:pt>
                <c:pt idx="17843" formatCode="General">
                  <c:v>0.36751100000000025</c:v>
                </c:pt>
                <c:pt idx="17844" formatCode="General">
                  <c:v>0.36753200000000008</c:v>
                </c:pt>
                <c:pt idx="17845" formatCode="General">
                  <c:v>0.36755200000000027</c:v>
                </c:pt>
                <c:pt idx="17846" formatCode="General">
                  <c:v>0.36757400000000023</c:v>
                </c:pt>
                <c:pt idx="17847" formatCode="General">
                  <c:v>0.3675940000000002</c:v>
                </c:pt>
                <c:pt idx="17848" formatCode="General">
                  <c:v>0.36761500000000008</c:v>
                </c:pt>
                <c:pt idx="17849" formatCode="General">
                  <c:v>0.3676350000000001</c:v>
                </c:pt>
                <c:pt idx="17850" formatCode="General">
                  <c:v>0.3676560000000002</c:v>
                </c:pt>
                <c:pt idx="17851" formatCode="General">
                  <c:v>0.36767600000000022</c:v>
                </c:pt>
                <c:pt idx="17852" formatCode="General">
                  <c:v>0.36769600000000002</c:v>
                </c:pt>
                <c:pt idx="17853" formatCode="General">
                  <c:v>0.36771800000000027</c:v>
                </c:pt>
                <c:pt idx="17854" formatCode="General">
                  <c:v>0.36773800000000001</c:v>
                </c:pt>
                <c:pt idx="17855" formatCode="General">
                  <c:v>0.367759</c:v>
                </c:pt>
                <c:pt idx="17856" formatCode="General">
                  <c:v>0.36777900000000002</c:v>
                </c:pt>
                <c:pt idx="17857" formatCode="General">
                  <c:v>0.36780000000000035</c:v>
                </c:pt>
                <c:pt idx="17858" formatCode="General">
                  <c:v>0.36782000000000037</c:v>
                </c:pt>
                <c:pt idx="17859" formatCode="General">
                  <c:v>0.36784100000000008</c:v>
                </c:pt>
                <c:pt idx="17860" formatCode="General">
                  <c:v>0.36786200000000036</c:v>
                </c:pt>
                <c:pt idx="17861" formatCode="General">
                  <c:v>0.36788300000000035</c:v>
                </c:pt>
                <c:pt idx="17862" formatCode="General">
                  <c:v>0.36790300000000026</c:v>
                </c:pt>
                <c:pt idx="17863" formatCode="General">
                  <c:v>0.36792400000000036</c:v>
                </c:pt>
                <c:pt idx="17864" formatCode="General">
                  <c:v>0.36794400000000027</c:v>
                </c:pt>
                <c:pt idx="17865" formatCode="General">
                  <c:v>0.36796500000000032</c:v>
                </c:pt>
                <c:pt idx="17866" formatCode="General">
                  <c:v>0.36798500000000023</c:v>
                </c:pt>
                <c:pt idx="17867" formatCode="General">
                  <c:v>0.36800500000000008</c:v>
                </c:pt>
                <c:pt idx="17868" formatCode="General">
                  <c:v>0.36802600000000035</c:v>
                </c:pt>
                <c:pt idx="17869" formatCode="General">
                  <c:v>0.36804700000000001</c:v>
                </c:pt>
                <c:pt idx="17870" formatCode="General">
                  <c:v>0.36806800000000023</c:v>
                </c:pt>
                <c:pt idx="17871" formatCode="General">
                  <c:v>0.36808800000000041</c:v>
                </c:pt>
                <c:pt idx="17872" formatCode="General">
                  <c:v>0.36810900000000002</c:v>
                </c:pt>
                <c:pt idx="17873" formatCode="General">
                  <c:v>0.36812900000000026</c:v>
                </c:pt>
                <c:pt idx="17874" formatCode="General">
                  <c:v>0.3681500000000002</c:v>
                </c:pt>
                <c:pt idx="17875" formatCode="General">
                  <c:v>0.36817000000000022</c:v>
                </c:pt>
                <c:pt idx="17876" formatCode="General">
                  <c:v>0.36819200000000002</c:v>
                </c:pt>
                <c:pt idx="17877" formatCode="General">
                  <c:v>0.36821200000000021</c:v>
                </c:pt>
                <c:pt idx="17878" formatCode="General">
                  <c:v>0.368232</c:v>
                </c:pt>
                <c:pt idx="17879" formatCode="General">
                  <c:v>0.368253</c:v>
                </c:pt>
                <c:pt idx="17880" formatCode="General">
                  <c:v>0.36827300000000002</c:v>
                </c:pt>
                <c:pt idx="17881" formatCode="General">
                  <c:v>0.36829400000000001</c:v>
                </c:pt>
                <c:pt idx="17882" formatCode="General">
                  <c:v>0.36831400000000036</c:v>
                </c:pt>
                <c:pt idx="17883" formatCode="General">
                  <c:v>0.36833500000000002</c:v>
                </c:pt>
                <c:pt idx="17884" formatCode="General">
                  <c:v>0.36835600000000035</c:v>
                </c:pt>
                <c:pt idx="17885" formatCode="General">
                  <c:v>0.36837700000000023</c:v>
                </c:pt>
                <c:pt idx="17886" formatCode="General">
                  <c:v>0.36839700000000025</c:v>
                </c:pt>
                <c:pt idx="17887" formatCode="General">
                  <c:v>0.36841800000000036</c:v>
                </c:pt>
                <c:pt idx="17888" formatCode="General">
                  <c:v>0.36843800000000027</c:v>
                </c:pt>
                <c:pt idx="17889" formatCode="General">
                  <c:v>0.36845900000000026</c:v>
                </c:pt>
                <c:pt idx="17890" formatCode="General">
                  <c:v>0.36848000000000036</c:v>
                </c:pt>
                <c:pt idx="17891" formatCode="General">
                  <c:v>0.36850100000000002</c:v>
                </c:pt>
                <c:pt idx="17892" formatCode="General">
                  <c:v>0.36852100000000032</c:v>
                </c:pt>
                <c:pt idx="17893" formatCode="General">
                  <c:v>0.36854100000000001</c:v>
                </c:pt>
                <c:pt idx="17894" formatCode="General">
                  <c:v>0.36856200000000022</c:v>
                </c:pt>
                <c:pt idx="17895" formatCode="General">
                  <c:v>0.36858200000000035</c:v>
                </c:pt>
                <c:pt idx="17896" formatCode="General">
                  <c:v>0.36860300000000001</c:v>
                </c:pt>
                <c:pt idx="17897" formatCode="General">
                  <c:v>0.36862300000000026</c:v>
                </c:pt>
                <c:pt idx="17898" formatCode="General">
                  <c:v>0.36864400000000008</c:v>
                </c:pt>
                <c:pt idx="17899" formatCode="General">
                  <c:v>0.36866500000000002</c:v>
                </c:pt>
                <c:pt idx="17900" formatCode="General">
                  <c:v>0.36868600000000024</c:v>
                </c:pt>
                <c:pt idx="17901" formatCode="General">
                  <c:v>0.3687060000000002</c:v>
                </c:pt>
                <c:pt idx="17902" formatCode="General">
                  <c:v>0.36872700000000008</c:v>
                </c:pt>
                <c:pt idx="17903" formatCode="General">
                  <c:v>0.3687470000000001</c:v>
                </c:pt>
                <c:pt idx="17904" formatCode="General">
                  <c:v>0.36876800000000021</c:v>
                </c:pt>
                <c:pt idx="17905" formatCode="General">
                  <c:v>0.36878900000000026</c:v>
                </c:pt>
                <c:pt idx="17906" formatCode="General">
                  <c:v>0.36880900000000022</c:v>
                </c:pt>
                <c:pt idx="17907" formatCode="General">
                  <c:v>0.36883000000000032</c:v>
                </c:pt>
                <c:pt idx="17908" formatCode="General">
                  <c:v>0.36885000000000023</c:v>
                </c:pt>
                <c:pt idx="17909" formatCode="General">
                  <c:v>0.36887100000000023</c:v>
                </c:pt>
                <c:pt idx="17910" formatCode="General">
                  <c:v>0.36889100000000002</c:v>
                </c:pt>
                <c:pt idx="17911" formatCode="General">
                  <c:v>0.36891200000000035</c:v>
                </c:pt>
                <c:pt idx="17912" formatCode="General">
                  <c:v>0.3689320000000002</c:v>
                </c:pt>
                <c:pt idx="17913" formatCode="General">
                  <c:v>0.36895300000000025</c:v>
                </c:pt>
                <c:pt idx="17914" formatCode="General">
                  <c:v>0.36897400000000036</c:v>
                </c:pt>
                <c:pt idx="17915" formatCode="General">
                  <c:v>0.36899500000000002</c:v>
                </c:pt>
                <c:pt idx="17916" formatCode="General">
                  <c:v>0.36901500000000026</c:v>
                </c:pt>
                <c:pt idx="17917" formatCode="General">
                  <c:v>0.3690360000000002</c:v>
                </c:pt>
                <c:pt idx="17918" formatCode="General">
                  <c:v>0.36905600000000022</c:v>
                </c:pt>
                <c:pt idx="17919" formatCode="General">
                  <c:v>0.36907600000000035</c:v>
                </c:pt>
                <c:pt idx="17920" formatCode="General">
                  <c:v>0.3690980000000002</c:v>
                </c:pt>
                <c:pt idx="17921" formatCode="General">
                  <c:v>0.36911800000000022</c:v>
                </c:pt>
                <c:pt idx="17922" formatCode="General">
                  <c:v>0.36913900000000011</c:v>
                </c:pt>
                <c:pt idx="17923" formatCode="General">
                  <c:v>0.36915900000000001</c:v>
                </c:pt>
                <c:pt idx="17924" formatCode="General">
                  <c:v>0.36918000000000023</c:v>
                </c:pt>
                <c:pt idx="17925" formatCode="General">
                  <c:v>0.36920000000000008</c:v>
                </c:pt>
                <c:pt idx="17926" formatCode="General">
                  <c:v>0.36922100000000002</c:v>
                </c:pt>
                <c:pt idx="17927" formatCode="General">
                  <c:v>0.36924200000000001</c:v>
                </c:pt>
                <c:pt idx="17928" formatCode="General">
                  <c:v>0.36926300000000001</c:v>
                </c:pt>
                <c:pt idx="17929" formatCode="General">
                  <c:v>0.36928300000000008</c:v>
                </c:pt>
                <c:pt idx="17930" formatCode="General">
                  <c:v>0.36930400000000035</c:v>
                </c:pt>
                <c:pt idx="17931" formatCode="General">
                  <c:v>0.36932400000000043</c:v>
                </c:pt>
                <c:pt idx="17932" formatCode="General">
                  <c:v>0.36934500000000026</c:v>
                </c:pt>
                <c:pt idx="17933" formatCode="General">
                  <c:v>0.36936500000000022</c:v>
                </c:pt>
                <c:pt idx="17934" formatCode="General">
                  <c:v>0.36938600000000044</c:v>
                </c:pt>
                <c:pt idx="17935" formatCode="General">
                  <c:v>0.36940600000000023</c:v>
                </c:pt>
                <c:pt idx="17936" formatCode="General">
                  <c:v>0.36942700000000023</c:v>
                </c:pt>
                <c:pt idx="17937" formatCode="General">
                  <c:v>0.36944800000000022</c:v>
                </c:pt>
                <c:pt idx="17938" formatCode="General">
                  <c:v>0.36946800000000035</c:v>
                </c:pt>
                <c:pt idx="17939" formatCode="General">
                  <c:v>0.36948900000000023</c:v>
                </c:pt>
                <c:pt idx="17940" formatCode="General">
                  <c:v>0.36950900000000025</c:v>
                </c:pt>
                <c:pt idx="17941" formatCode="General">
                  <c:v>0.36953000000000008</c:v>
                </c:pt>
                <c:pt idx="17942" formatCode="General">
                  <c:v>0.36955100000000002</c:v>
                </c:pt>
                <c:pt idx="17943" formatCode="General">
                  <c:v>0.36957200000000023</c:v>
                </c:pt>
                <c:pt idx="17944" formatCode="General">
                  <c:v>0.3695920000000002</c:v>
                </c:pt>
                <c:pt idx="17945" formatCode="General">
                  <c:v>0.36961200000000022</c:v>
                </c:pt>
                <c:pt idx="17946" formatCode="General">
                  <c:v>0.3696330000000001</c:v>
                </c:pt>
                <c:pt idx="17947" formatCode="General">
                  <c:v>0.36965300000000001</c:v>
                </c:pt>
                <c:pt idx="17948" formatCode="General">
                  <c:v>0.36967400000000022</c:v>
                </c:pt>
                <c:pt idx="17949" formatCode="General">
                  <c:v>0.369695</c:v>
                </c:pt>
                <c:pt idx="17950" formatCode="General">
                  <c:v>0.36971500000000002</c:v>
                </c:pt>
                <c:pt idx="17951" formatCode="General">
                  <c:v>0.36973600000000001</c:v>
                </c:pt>
                <c:pt idx="17952" formatCode="General">
                  <c:v>0.369757</c:v>
                </c:pt>
                <c:pt idx="17953" formatCode="General">
                  <c:v>0.36977700000000002</c:v>
                </c:pt>
                <c:pt idx="17954" formatCode="General">
                  <c:v>0.36979800000000002</c:v>
                </c:pt>
                <c:pt idx="17955" formatCode="General">
                  <c:v>0.36981800000000037</c:v>
                </c:pt>
                <c:pt idx="17956" formatCode="General">
                  <c:v>0.36983900000000008</c:v>
                </c:pt>
                <c:pt idx="17957" formatCode="General">
                  <c:v>0.36986000000000036</c:v>
                </c:pt>
                <c:pt idx="17958" formatCode="General">
                  <c:v>0.36988000000000043</c:v>
                </c:pt>
                <c:pt idx="17959" formatCode="General">
                  <c:v>0.36990100000000026</c:v>
                </c:pt>
                <c:pt idx="17960" formatCode="General">
                  <c:v>0.36992100000000022</c:v>
                </c:pt>
                <c:pt idx="17961" formatCode="General">
                  <c:v>0.36994200000000027</c:v>
                </c:pt>
                <c:pt idx="17962" formatCode="General">
                  <c:v>0.36996200000000024</c:v>
                </c:pt>
                <c:pt idx="17963" formatCode="General">
                  <c:v>0.36998300000000023</c:v>
                </c:pt>
                <c:pt idx="17964" formatCode="General">
                  <c:v>0.37000300000000008</c:v>
                </c:pt>
                <c:pt idx="17965" formatCode="General">
                  <c:v>0.37002400000000035</c:v>
                </c:pt>
                <c:pt idx="17966" formatCode="General">
                  <c:v>0.37004500000000001</c:v>
                </c:pt>
                <c:pt idx="17967" formatCode="General">
                  <c:v>0.37006600000000023</c:v>
                </c:pt>
                <c:pt idx="17968" formatCode="General">
                  <c:v>0.37008600000000041</c:v>
                </c:pt>
                <c:pt idx="17969" formatCode="General">
                  <c:v>0.37010700000000002</c:v>
                </c:pt>
                <c:pt idx="17970" formatCode="General">
                  <c:v>0.37012700000000026</c:v>
                </c:pt>
                <c:pt idx="17971" formatCode="General">
                  <c:v>0.3701480000000002</c:v>
                </c:pt>
                <c:pt idx="17972" formatCode="General">
                  <c:v>0.37016900000000008</c:v>
                </c:pt>
                <c:pt idx="17973" formatCode="General">
                  <c:v>0.37018900000000032</c:v>
                </c:pt>
                <c:pt idx="17974" formatCode="General">
                  <c:v>0.37021000000000021</c:v>
                </c:pt>
                <c:pt idx="17975" formatCode="General">
                  <c:v>0.37023</c:v>
                </c:pt>
                <c:pt idx="17976" formatCode="General">
                  <c:v>0.370251</c:v>
                </c:pt>
                <c:pt idx="17977" formatCode="General">
                  <c:v>0.37027100000000002</c:v>
                </c:pt>
                <c:pt idx="17978" formatCode="General">
                  <c:v>0.37029200000000001</c:v>
                </c:pt>
                <c:pt idx="17979" formatCode="General">
                  <c:v>0.37031200000000036</c:v>
                </c:pt>
                <c:pt idx="17980" formatCode="General">
                  <c:v>0.37033300000000002</c:v>
                </c:pt>
                <c:pt idx="17981" formatCode="General">
                  <c:v>0.37035400000000035</c:v>
                </c:pt>
                <c:pt idx="17982" formatCode="General">
                  <c:v>0.37037500000000023</c:v>
                </c:pt>
                <c:pt idx="17983" formatCode="General">
                  <c:v>0.37039500000000025</c:v>
                </c:pt>
                <c:pt idx="17984" formatCode="General">
                  <c:v>0.37041600000000036</c:v>
                </c:pt>
                <c:pt idx="17985" formatCode="General">
                  <c:v>0.37043600000000027</c:v>
                </c:pt>
                <c:pt idx="17986" formatCode="General">
                  <c:v>0.37045700000000026</c:v>
                </c:pt>
                <c:pt idx="17987" formatCode="General">
                  <c:v>0.37047700000000022</c:v>
                </c:pt>
                <c:pt idx="17988" formatCode="General">
                  <c:v>0.37049800000000027</c:v>
                </c:pt>
                <c:pt idx="17989" formatCode="General">
                  <c:v>0.37051900000000032</c:v>
                </c:pt>
                <c:pt idx="17990" formatCode="General">
                  <c:v>0.37053900000000001</c:v>
                </c:pt>
                <c:pt idx="17991" formatCode="General">
                  <c:v>0.37056000000000022</c:v>
                </c:pt>
                <c:pt idx="17992" formatCode="General">
                  <c:v>0.37058000000000035</c:v>
                </c:pt>
                <c:pt idx="17993" formatCode="General">
                  <c:v>0.37060100000000001</c:v>
                </c:pt>
                <c:pt idx="17994" formatCode="General">
                  <c:v>0.37062200000000023</c:v>
                </c:pt>
                <c:pt idx="17995" formatCode="General">
                  <c:v>0.370643</c:v>
                </c:pt>
                <c:pt idx="17996" formatCode="General">
                  <c:v>0.37066300000000002</c:v>
                </c:pt>
                <c:pt idx="17997" formatCode="General">
                  <c:v>0.37068400000000024</c:v>
                </c:pt>
                <c:pt idx="17998" formatCode="General">
                  <c:v>0.3707040000000002</c:v>
                </c:pt>
                <c:pt idx="17999" formatCode="General">
                  <c:v>0.37072400000000022</c:v>
                </c:pt>
                <c:pt idx="18000" formatCode="General">
                  <c:v>0.3707450000000001</c:v>
                </c:pt>
                <c:pt idx="18001" formatCode="General">
                  <c:v>0.37076600000000021</c:v>
                </c:pt>
                <c:pt idx="18002" formatCode="General">
                  <c:v>0.37078600000000023</c:v>
                </c:pt>
                <c:pt idx="18003" formatCode="General">
                  <c:v>0.37080700000000022</c:v>
                </c:pt>
                <c:pt idx="18004" formatCode="General">
                  <c:v>0.37082800000000044</c:v>
                </c:pt>
                <c:pt idx="18005" formatCode="General">
                  <c:v>0.37084800000000023</c:v>
                </c:pt>
                <c:pt idx="18006" formatCode="General">
                  <c:v>0.37086900000000023</c:v>
                </c:pt>
                <c:pt idx="18007" formatCode="General">
                  <c:v>0.37088900000000036</c:v>
                </c:pt>
                <c:pt idx="18008" formatCode="General">
                  <c:v>0.37091000000000035</c:v>
                </c:pt>
                <c:pt idx="18009" formatCode="General">
                  <c:v>0.37093100000000001</c:v>
                </c:pt>
                <c:pt idx="18010" formatCode="General">
                  <c:v>0.37095200000000023</c:v>
                </c:pt>
                <c:pt idx="18011" formatCode="General">
                  <c:v>0.37097200000000036</c:v>
                </c:pt>
                <c:pt idx="18012" formatCode="General">
                  <c:v>0.37099300000000002</c:v>
                </c:pt>
                <c:pt idx="18013" formatCode="General">
                  <c:v>0.37101300000000026</c:v>
                </c:pt>
                <c:pt idx="18014" formatCode="General">
                  <c:v>0.371033</c:v>
                </c:pt>
                <c:pt idx="18015" formatCode="General">
                  <c:v>0.37105400000000027</c:v>
                </c:pt>
                <c:pt idx="18016" formatCode="General">
                  <c:v>0.37107400000000035</c:v>
                </c:pt>
                <c:pt idx="18017" formatCode="General">
                  <c:v>0.37109500000000001</c:v>
                </c:pt>
                <c:pt idx="18018" formatCode="General">
                  <c:v>0.37111600000000022</c:v>
                </c:pt>
                <c:pt idx="18019" formatCode="General">
                  <c:v>0.37113700000000011</c:v>
                </c:pt>
                <c:pt idx="18020" formatCode="General">
                  <c:v>0.37115700000000001</c:v>
                </c:pt>
                <c:pt idx="18021" formatCode="General">
                  <c:v>0.37117800000000023</c:v>
                </c:pt>
                <c:pt idx="18022" formatCode="General">
                  <c:v>0.37119800000000008</c:v>
                </c:pt>
                <c:pt idx="18023" formatCode="General">
                  <c:v>0.37121900000000002</c:v>
                </c:pt>
                <c:pt idx="18024" formatCode="General">
                  <c:v>0.37124000000000001</c:v>
                </c:pt>
                <c:pt idx="18025" formatCode="General">
                  <c:v>0.3712600000000002</c:v>
                </c:pt>
                <c:pt idx="18026" formatCode="General">
                  <c:v>0.37128100000000008</c:v>
                </c:pt>
                <c:pt idx="18027" formatCode="General">
                  <c:v>0.37130100000000033</c:v>
                </c:pt>
                <c:pt idx="18028" formatCode="General">
                  <c:v>0.37132200000000043</c:v>
                </c:pt>
                <c:pt idx="18029" formatCode="General">
                  <c:v>0.37134200000000023</c:v>
                </c:pt>
                <c:pt idx="18030" formatCode="General">
                  <c:v>0.37136300000000022</c:v>
                </c:pt>
                <c:pt idx="18031" formatCode="General">
                  <c:v>0.37138300000000035</c:v>
                </c:pt>
                <c:pt idx="18032" formatCode="General">
                  <c:v>0.37140400000000023</c:v>
                </c:pt>
                <c:pt idx="18033" formatCode="General">
                  <c:v>0.37142500000000023</c:v>
                </c:pt>
                <c:pt idx="18034" formatCode="General">
                  <c:v>0.37144600000000022</c:v>
                </c:pt>
                <c:pt idx="18035" formatCode="General">
                  <c:v>0.37146600000000035</c:v>
                </c:pt>
                <c:pt idx="18036" formatCode="General">
                  <c:v>0.37148700000000023</c:v>
                </c:pt>
                <c:pt idx="18037" formatCode="General">
                  <c:v>0.37150700000000025</c:v>
                </c:pt>
                <c:pt idx="18038" formatCode="General">
                  <c:v>0.37152800000000036</c:v>
                </c:pt>
                <c:pt idx="18039" formatCode="General">
                  <c:v>0.37154900000000002</c:v>
                </c:pt>
                <c:pt idx="18040" formatCode="General">
                  <c:v>0.37156900000000026</c:v>
                </c:pt>
                <c:pt idx="18041" formatCode="General">
                  <c:v>0.37159000000000025</c:v>
                </c:pt>
                <c:pt idx="18042" formatCode="General">
                  <c:v>0.37161000000000022</c:v>
                </c:pt>
                <c:pt idx="18043" formatCode="General">
                  <c:v>0.3716310000000001</c:v>
                </c:pt>
                <c:pt idx="18044" formatCode="General">
                  <c:v>0.37165100000000001</c:v>
                </c:pt>
                <c:pt idx="18045" formatCode="General">
                  <c:v>0.37167200000000022</c:v>
                </c:pt>
                <c:pt idx="18046" formatCode="General">
                  <c:v>0.37169200000000002</c:v>
                </c:pt>
                <c:pt idx="18047" formatCode="General">
                  <c:v>0.37171300000000002</c:v>
                </c:pt>
                <c:pt idx="18048" formatCode="General">
                  <c:v>0.37173400000000001</c:v>
                </c:pt>
                <c:pt idx="18049" formatCode="General">
                  <c:v>0.371755</c:v>
                </c:pt>
                <c:pt idx="18050" formatCode="General">
                  <c:v>0.37177500000000002</c:v>
                </c:pt>
                <c:pt idx="18051" formatCode="General">
                  <c:v>0.37179600000000002</c:v>
                </c:pt>
                <c:pt idx="18052" formatCode="General">
                  <c:v>0.37181600000000037</c:v>
                </c:pt>
                <c:pt idx="18053" formatCode="General">
                  <c:v>0.37183700000000008</c:v>
                </c:pt>
                <c:pt idx="18054" formatCode="General">
                  <c:v>0.37185700000000033</c:v>
                </c:pt>
                <c:pt idx="18055" formatCode="General">
                  <c:v>0.37187800000000043</c:v>
                </c:pt>
                <c:pt idx="18056" formatCode="General">
                  <c:v>0.37189900000000026</c:v>
                </c:pt>
                <c:pt idx="18057" formatCode="General">
                  <c:v>0.37191900000000022</c:v>
                </c:pt>
                <c:pt idx="18058" formatCode="General">
                  <c:v>0.37194000000000027</c:v>
                </c:pt>
                <c:pt idx="18059" formatCode="General">
                  <c:v>0.37196000000000023</c:v>
                </c:pt>
                <c:pt idx="18060" formatCode="General">
                  <c:v>0.37198100000000023</c:v>
                </c:pt>
                <c:pt idx="18061" formatCode="General">
                  <c:v>0.37200100000000008</c:v>
                </c:pt>
                <c:pt idx="18062" formatCode="General">
                  <c:v>0.37202300000000033</c:v>
                </c:pt>
                <c:pt idx="18063" formatCode="General">
                  <c:v>0.37204300000000001</c:v>
                </c:pt>
                <c:pt idx="18064" formatCode="General">
                  <c:v>0.37206400000000023</c:v>
                </c:pt>
                <c:pt idx="18065" formatCode="General">
                  <c:v>0.37208400000000041</c:v>
                </c:pt>
                <c:pt idx="18066" formatCode="General">
                  <c:v>0.37210400000000027</c:v>
                </c:pt>
                <c:pt idx="18067" formatCode="General">
                  <c:v>0.37212500000000026</c:v>
                </c:pt>
                <c:pt idx="18068" formatCode="General">
                  <c:v>0.3721460000000002</c:v>
                </c:pt>
                <c:pt idx="18069" formatCode="General">
                  <c:v>0.37216600000000022</c:v>
                </c:pt>
                <c:pt idx="18070" formatCode="General">
                  <c:v>0.37218700000000032</c:v>
                </c:pt>
                <c:pt idx="18071" formatCode="General">
                  <c:v>0.37220800000000021</c:v>
                </c:pt>
                <c:pt idx="18072" formatCode="General">
                  <c:v>0.37222800000000023</c:v>
                </c:pt>
                <c:pt idx="18073" formatCode="General">
                  <c:v>0.372249</c:v>
                </c:pt>
                <c:pt idx="18074" formatCode="General">
                  <c:v>0.37226900000000002</c:v>
                </c:pt>
                <c:pt idx="18075" formatCode="General">
                  <c:v>0.37229000000000001</c:v>
                </c:pt>
                <c:pt idx="18076" formatCode="General">
                  <c:v>0.37231100000000023</c:v>
                </c:pt>
                <c:pt idx="18077" formatCode="General">
                  <c:v>0.37233200000000022</c:v>
                </c:pt>
                <c:pt idx="18078" formatCode="General">
                  <c:v>0.37235200000000035</c:v>
                </c:pt>
                <c:pt idx="18079" formatCode="General">
                  <c:v>0.37237300000000023</c:v>
                </c:pt>
                <c:pt idx="18080" formatCode="General">
                  <c:v>0.37239300000000025</c:v>
                </c:pt>
                <c:pt idx="18081" formatCode="General">
                  <c:v>0.37241300000000033</c:v>
                </c:pt>
                <c:pt idx="18082" formatCode="General">
                  <c:v>0.37243400000000026</c:v>
                </c:pt>
                <c:pt idx="18083" formatCode="General">
                  <c:v>0.37245400000000023</c:v>
                </c:pt>
                <c:pt idx="18084" formatCode="General">
                  <c:v>0.37247600000000036</c:v>
                </c:pt>
                <c:pt idx="18085" formatCode="General">
                  <c:v>0.37249600000000027</c:v>
                </c:pt>
                <c:pt idx="18086" formatCode="General">
                  <c:v>0.37251700000000032</c:v>
                </c:pt>
                <c:pt idx="18087" formatCode="General">
                  <c:v>0.37253700000000001</c:v>
                </c:pt>
                <c:pt idx="18088" formatCode="General">
                  <c:v>0.37255800000000022</c:v>
                </c:pt>
                <c:pt idx="18089" formatCode="General">
                  <c:v>0.37257800000000035</c:v>
                </c:pt>
                <c:pt idx="18090" formatCode="General">
                  <c:v>0.37259900000000001</c:v>
                </c:pt>
                <c:pt idx="18091" formatCode="General">
                  <c:v>0.37262000000000023</c:v>
                </c:pt>
                <c:pt idx="18092" formatCode="General">
                  <c:v>0.37264000000000008</c:v>
                </c:pt>
                <c:pt idx="18093" formatCode="General">
                  <c:v>0.37266100000000002</c:v>
                </c:pt>
                <c:pt idx="18094" formatCode="General">
                  <c:v>0.37268100000000026</c:v>
                </c:pt>
                <c:pt idx="18095" formatCode="General">
                  <c:v>0.3727020000000002</c:v>
                </c:pt>
                <c:pt idx="18096" formatCode="General">
                  <c:v>0.37272200000000022</c:v>
                </c:pt>
                <c:pt idx="18097" formatCode="General">
                  <c:v>0.3727430000000001</c:v>
                </c:pt>
                <c:pt idx="18098" formatCode="General">
                  <c:v>0.37276300000000001</c:v>
                </c:pt>
                <c:pt idx="18099" formatCode="General">
                  <c:v>0.37278400000000023</c:v>
                </c:pt>
                <c:pt idx="18100" formatCode="General">
                  <c:v>0.37280500000000022</c:v>
                </c:pt>
                <c:pt idx="18101" formatCode="General">
                  <c:v>0.37282600000000043</c:v>
                </c:pt>
                <c:pt idx="18102" formatCode="General">
                  <c:v>0.37284600000000023</c:v>
                </c:pt>
                <c:pt idx="18103" formatCode="General">
                  <c:v>0.37286700000000023</c:v>
                </c:pt>
                <c:pt idx="18104" formatCode="General">
                  <c:v>0.37288700000000036</c:v>
                </c:pt>
                <c:pt idx="18105" formatCode="General">
                  <c:v>0.37290800000000035</c:v>
                </c:pt>
                <c:pt idx="18106" formatCode="General">
                  <c:v>0.37292900000000023</c:v>
                </c:pt>
                <c:pt idx="18107" formatCode="General">
                  <c:v>0.37294900000000025</c:v>
                </c:pt>
                <c:pt idx="18108" formatCode="General">
                  <c:v>0.37297000000000036</c:v>
                </c:pt>
                <c:pt idx="18109" formatCode="General">
                  <c:v>0.37299000000000032</c:v>
                </c:pt>
                <c:pt idx="18110" formatCode="General">
                  <c:v>0.37301100000000026</c:v>
                </c:pt>
                <c:pt idx="18111" formatCode="General">
                  <c:v>0.373031</c:v>
                </c:pt>
                <c:pt idx="18112" formatCode="General">
                  <c:v>0.37305200000000027</c:v>
                </c:pt>
                <c:pt idx="18113" formatCode="General">
                  <c:v>0.37307200000000035</c:v>
                </c:pt>
                <c:pt idx="18114" formatCode="General">
                  <c:v>0.37309300000000001</c:v>
                </c:pt>
                <c:pt idx="18115" formatCode="General">
                  <c:v>0.37311400000000022</c:v>
                </c:pt>
                <c:pt idx="18116" formatCode="General">
                  <c:v>0.37313500000000011</c:v>
                </c:pt>
                <c:pt idx="18117" formatCode="General">
                  <c:v>0.37315500000000001</c:v>
                </c:pt>
                <c:pt idx="18118" formatCode="General">
                  <c:v>0.37317600000000023</c:v>
                </c:pt>
                <c:pt idx="18119" formatCode="General">
                  <c:v>0.37319600000000008</c:v>
                </c:pt>
                <c:pt idx="18120" formatCode="General">
                  <c:v>0.37321700000000002</c:v>
                </c:pt>
                <c:pt idx="18121" formatCode="General">
                  <c:v>0.3732370000000001</c:v>
                </c:pt>
                <c:pt idx="18122" formatCode="General">
                  <c:v>0.3732580000000002</c:v>
                </c:pt>
                <c:pt idx="18123" formatCode="General">
                  <c:v>0.37327900000000008</c:v>
                </c:pt>
                <c:pt idx="18124" formatCode="General">
                  <c:v>0.3732990000000001</c:v>
                </c:pt>
                <c:pt idx="18125" formatCode="General">
                  <c:v>0.37332000000000043</c:v>
                </c:pt>
                <c:pt idx="18126" formatCode="General">
                  <c:v>0.37334000000000023</c:v>
                </c:pt>
                <c:pt idx="18127" formatCode="General">
                  <c:v>0.37336100000000022</c:v>
                </c:pt>
                <c:pt idx="18128" formatCode="General">
                  <c:v>0.37338100000000035</c:v>
                </c:pt>
                <c:pt idx="18129" formatCode="General">
                  <c:v>0.37340200000000023</c:v>
                </c:pt>
                <c:pt idx="18130" formatCode="General">
                  <c:v>0.37342300000000023</c:v>
                </c:pt>
                <c:pt idx="18131" formatCode="General">
                  <c:v>0.37344400000000022</c:v>
                </c:pt>
                <c:pt idx="18132" formatCode="General">
                  <c:v>0.37346400000000035</c:v>
                </c:pt>
                <c:pt idx="18133" formatCode="General">
                  <c:v>0.37348400000000037</c:v>
                </c:pt>
                <c:pt idx="18134" formatCode="General">
                  <c:v>0.37350500000000025</c:v>
                </c:pt>
                <c:pt idx="18135" formatCode="General">
                  <c:v>0.37352600000000036</c:v>
                </c:pt>
                <c:pt idx="18136" formatCode="General">
                  <c:v>0.37354700000000002</c:v>
                </c:pt>
                <c:pt idx="18137" formatCode="General">
                  <c:v>0.37356700000000026</c:v>
                </c:pt>
                <c:pt idx="18138" formatCode="General">
                  <c:v>0.37358800000000036</c:v>
                </c:pt>
                <c:pt idx="18139" formatCode="General">
                  <c:v>0.37360800000000022</c:v>
                </c:pt>
                <c:pt idx="18140" formatCode="General">
                  <c:v>0.37362900000000032</c:v>
                </c:pt>
                <c:pt idx="18141" formatCode="General">
                  <c:v>0.37364900000000001</c:v>
                </c:pt>
                <c:pt idx="18142" formatCode="General">
                  <c:v>0.37367000000000022</c:v>
                </c:pt>
                <c:pt idx="18143" formatCode="General">
                  <c:v>0.373691</c:v>
                </c:pt>
                <c:pt idx="18144" formatCode="General">
                  <c:v>0.37371200000000027</c:v>
                </c:pt>
                <c:pt idx="18145" formatCode="General">
                  <c:v>0.37373200000000001</c:v>
                </c:pt>
                <c:pt idx="18146" formatCode="General">
                  <c:v>0.373753</c:v>
                </c:pt>
                <c:pt idx="18147" formatCode="General">
                  <c:v>0.37377300000000002</c:v>
                </c:pt>
                <c:pt idx="18148" formatCode="General">
                  <c:v>0.3737930000000001</c:v>
                </c:pt>
                <c:pt idx="18149" formatCode="General">
                  <c:v>0.37381400000000037</c:v>
                </c:pt>
                <c:pt idx="18150" formatCode="General">
                  <c:v>0.37383400000000022</c:v>
                </c:pt>
                <c:pt idx="18151" formatCode="General">
                  <c:v>0.37385600000000035</c:v>
                </c:pt>
                <c:pt idx="18152" formatCode="General">
                  <c:v>0.37387600000000043</c:v>
                </c:pt>
                <c:pt idx="18153" formatCode="General">
                  <c:v>0.37389700000000026</c:v>
                </c:pt>
                <c:pt idx="18154" formatCode="General">
                  <c:v>0.37391700000000022</c:v>
                </c:pt>
                <c:pt idx="18155" formatCode="General">
                  <c:v>0.37393800000000027</c:v>
                </c:pt>
                <c:pt idx="18156" formatCode="General">
                  <c:v>0.37395800000000023</c:v>
                </c:pt>
                <c:pt idx="18157" formatCode="General">
                  <c:v>0.37397900000000023</c:v>
                </c:pt>
                <c:pt idx="18158" formatCode="General">
                  <c:v>0.37400000000000022</c:v>
                </c:pt>
                <c:pt idx="18159" formatCode="General">
                  <c:v>0.37402000000000035</c:v>
                </c:pt>
                <c:pt idx="18160" formatCode="General">
                  <c:v>0.37404100000000001</c:v>
                </c:pt>
                <c:pt idx="18161" formatCode="General">
                  <c:v>0.37406100000000025</c:v>
                </c:pt>
                <c:pt idx="18162" formatCode="General">
                  <c:v>0.37408200000000041</c:v>
                </c:pt>
                <c:pt idx="18163" formatCode="General">
                  <c:v>0.37410200000000027</c:v>
                </c:pt>
                <c:pt idx="18164" formatCode="General">
                  <c:v>0.37412300000000026</c:v>
                </c:pt>
                <c:pt idx="18165" formatCode="General">
                  <c:v>0.374143</c:v>
                </c:pt>
                <c:pt idx="18166" formatCode="General">
                  <c:v>0.37416400000000022</c:v>
                </c:pt>
                <c:pt idx="18167" formatCode="General">
                  <c:v>0.37418500000000032</c:v>
                </c:pt>
                <c:pt idx="18168" formatCode="General">
                  <c:v>0.37420600000000021</c:v>
                </c:pt>
                <c:pt idx="18169" formatCode="General">
                  <c:v>0.37422600000000023</c:v>
                </c:pt>
                <c:pt idx="18170" formatCode="General">
                  <c:v>0.374247</c:v>
                </c:pt>
                <c:pt idx="18171" formatCode="General">
                  <c:v>0.37426700000000002</c:v>
                </c:pt>
                <c:pt idx="18172" formatCode="General">
                  <c:v>0.37428800000000023</c:v>
                </c:pt>
                <c:pt idx="18173" formatCode="General">
                  <c:v>0.37430800000000036</c:v>
                </c:pt>
                <c:pt idx="18174" formatCode="General">
                  <c:v>0.37432900000000036</c:v>
                </c:pt>
                <c:pt idx="18175" formatCode="General">
                  <c:v>0.37435000000000035</c:v>
                </c:pt>
                <c:pt idx="18176" formatCode="General">
                  <c:v>0.37437000000000037</c:v>
                </c:pt>
                <c:pt idx="18177" formatCode="General">
                  <c:v>0.37439100000000008</c:v>
                </c:pt>
                <c:pt idx="18178" formatCode="General">
                  <c:v>0.37441100000000033</c:v>
                </c:pt>
                <c:pt idx="18179" formatCode="General">
                  <c:v>0.37443200000000026</c:v>
                </c:pt>
                <c:pt idx="18180" formatCode="General">
                  <c:v>0.37445300000000026</c:v>
                </c:pt>
                <c:pt idx="18181" formatCode="General">
                  <c:v>0.37447300000000022</c:v>
                </c:pt>
                <c:pt idx="18182" formatCode="General">
                  <c:v>0.37449400000000027</c:v>
                </c:pt>
                <c:pt idx="18183" formatCode="General">
                  <c:v>0.37451500000000032</c:v>
                </c:pt>
                <c:pt idx="18184" formatCode="General">
                  <c:v>0.37453500000000001</c:v>
                </c:pt>
                <c:pt idx="18185" formatCode="General">
                  <c:v>0.37455600000000022</c:v>
                </c:pt>
                <c:pt idx="18186" formatCode="General">
                  <c:v>0.37457600000000035</c:v>
                </c:pt>
                <c:pt idx="18187" formatCode="General">
                  <c:v>0.37459700000000001</c:v>
                </c:pt>
                <c:pt idx="18188" formatCode="General">
                  <c:v>0.37461800000000023</c:v>
                </c:pt>
                <c:pt idx="18189" formatCode="General">
                  <c:v>0.37463800000000008</c:v>
                </c:pt>
                <c:pt idx="18190" formatCode="General">
                  <c:v>0.37465900000000002</c:v>
                </c:pt>
                <c:pt idx="18191" formatCode="General">
                  <c:v>0.37467900000000026</c:v>
                </c:pt>
                <c:pt idx="18192" formatCode="General">
                  <c:v>0.3747000000000002</c:v>
                </c:pt>
                <c:pt idx="18193" formatCode="General">
                  <c:v>0.37472000000000022</c:v>
                </c:pt>
                <c:pt idx="18194" formatCode="General">
                  <c:v>0.3747410000000001</c:v>
                </c:pt>
                <c:pt idx="18195" formatCode="General">
                  <c:v>0.37476100000000001</c:v>
                </c:pt>
                <c:pt idx="18196" formatCode="General">
                  <c:v>0.37478200000000023</c:v>
                </c:pt>
                <c:pt idx="18197" formatCode="General">
                  <c:v>0.37480300000000022</c:v>
                </c:pt>
                <c:pt idx="18198" formatCode="General">
                  <c:v>0.37482400000000043</c:v>
                </c:pt>
                <c:pt idx="18199" formatCode="General">
                  <c:v>0.37484400000000023</c:v>
                </c:pt>
                <c:pt idx="18200" formatCode="General">
                  <c:v>0.37486400000000036</c:v>
                </c:pt>
                <c:pt idx="18201" formatCode="General">
                  <c:v>0.37488500000000036</c:v>
                </c:pt>
                <c:pt idx="18202" formatCode="General">
                  <c:v>0.37490500000000032</c:v>
                </c:pt>
                <c:pt idx="18203" formatCode="General">
                  <c:v>0.37492700000000023</c:v>
                </c:pt>
                <c:pt idx="18204" formatCode="General">
                  <c:v>0.37494700000000025</c:v>
                </c:pt>
                <c:pt idx="18205" formatCode="General">
                  <c:v>0.37496800000000036</c:v>
                </c:pt>
                <c:pt idx="18206" formatCode="General">
                  <c:v>0.37498800000000043</c:v>
                </c:pt>
                <c:pt idx="18207" formatCode="General">
                  <c:v>0.37500900000000026</c:v>
                </c:pt>
                <c:pt idx="18208" formatCode="General">
                  <c:v>0.37502900000000022</c:v>
                </c:pt>
                <c:pt idx="18209" formatCode="General">
                  <c:v>0.37505000000000027</c:v>
                </c:pt>
                <c:pt idx="18210" formatCode="General">
                  <c:v>0.37507000000000035</c:v>
                </c:pt>
                <c:pt idx="18211" formatCode="General">
                  <c:v>0.3750920000000002</c:v>
                </c:pt>
                <c:pt idx="18212" formatCode="General">
                  <c:v>0.37511200000000022</c:v>
                </c:pt>
                <c:pt idx="18213" formatCode="General">
                  <c:v>0.37513300000000011</c:v>
                </c:pt>
                <c:pt idx="18214" formatCode="General">
                  <c:v>0.37515300000000001</c:v>
                </c:pt>
                <c:pt idx="18215" formatCode="General">
                  <c:v>0.37517300000000026</c:v>
                </c:pt>
                <c:pt idx="18216" formatCode="General">
                  <c:v>0.37519400000000008</c:v>
                </c:pt>
                <c:pt idx="18217" formatCode="General">
                  <c:v>0.37521400000000027</c:v>
                </c:pt>
                <c:pt idx="18218" formatCode="General">
                  <c:v>0.3752350000000001</c:v>
                </c:pt>
                <c:pt idx="18219" formatCode="General">
                  <c:v>0.3752560000000002</c:v>
                </c:pt>
                <c:pt idx="18220" formatCode="General">
                  <c:v>0.37527700000000008</c:v>
                </c:pt>
                <c:pt idx="18221" formatCode="General">
                  <c:v>0.3752970000000001</c:v>
                </c:pt>
                <c:pt idx="18222" formatCode="General">
                  <c:v>0.37531800000000037</c:v>
                </c:pt>
                <c:pt idx="18223" formatCode="General">
                  <c:v>0.37533800000000023</c:v>
                </c:pt>
                <c:pt idx="18224" formatCode="General">
                  <c:v>0.37535900000000022</c:v>
                </c:pt>
                <c:pt idx="18225" formatCode="General">
                  <c:v>0.37538000000000044</c:v>
                </c:pt>
                <c:pt idx="18226" formatCode="General">
                  <c:v>0.37540000000000023</c:v>
                </c:pt>
                <c:pt idx="18227" formatCode="General">
                  <c:v>0.37542100000000023</c:v>
                </c:pt>
                <c:pt idx="18228" formatCode="General">
                  <c:v>0.37544100000000002</c:v>
                </c:pt>
                <c:pt idx="18229" formatCode="General">
                  <c:v>0.37546200000000035</c:v>
                </c:pt>
                <c:pt idx="18230" formatCode="General">
                  <c:v>0.37548200000000037</c:v>
                </c:pt>
                <c:pt idx="18231" formatCode="General">
                  <c:v>0.37550300000000025</c:v>
                </c:pt>
                <c:pt idx="18232" formatCode="General">
                  <c:v>0.37552400000000036</c:v>
                </c:pt>
                <c:pt idx="18233" formatCode="General">
                  <c:v>0.37554400000000027</c:v>
                </c:pt>
                <c:pt idx="18234" formatCode="General">
                  <c:v>0.37556500000000026</c:v>
                </c:pt>
                <c:pt idx="18235" formatCode="General">
                  <c:v>0.37558600000000036</c:v>
                </c:pt>
                <c:pt idx="18236" formatCode="General">
                  <c:v>0.37560600000000022</c:v>
                </c:pt>
                <c:pt idx="18237" formatCode="General">
                  <c:v>0.37562700000000032</c:v>
                </c:pt>
                <c:pt idx="18238" formatCode="General">
                  <c:v>0.37564700000000001</c:v>
                </c:pt>
                <c:pt idx="18239" formatCode="General">
                  <c:v>0.37566800000000022</c:v>
                </c:pt>
                <c:pt idx="18240" formatCode="General">
                  <c:v>0.37568900000000022</c:v>
                </c:pt>
                <c:pt idx="18241" formatCode="General">
                  <c:v>0.37570900000000002</c:v>
                </c:pt>
                <c:pt idx="18242" formatCode="General">
                  <c:v>0.37573000000000001</c:v>
                </c:pt>
                <c:pt idx="18243" formatCode="General">
                  <c:v>0.37575000000000008</c:v>
                </c:pt>
                <c:pt idx="18244" formatCode="General">
                  <c:v>0.37577100000000002</c:v>
                </c:pt>
                <c:pt idx="18245" formatCode="General">
                  <c:v>0.3757910000000001</c:v>
                </c:pt>
                <c:pt idx="18246" formatCode="General">
                  <c:v>0.37581200000000037</c:v>
                </c:pt>
                <c:pt idx="18247" formatCode="General">
                  <c:v>0.37583200000000022</c:v>
                </c:pt>
                <c:pt idx="18248" formatCode="General">
                  <c:v>0.37585300000000033</c:v>
                </c:pt>
                <c:pt idx="18249" formatCode="General">
                  <c:v>0.37587400000000043</c:v>
                </c:pt>
                <c:pt idx="18250" formatCode="General">
                  <c:v>0.37589500000000026</c:v>
                </c:pt>
                <c:pt idx="18251" formatCode="General">
                  <c:v>0.37591500000000022</c:v>
                </c:pt>
                <c:pt idx="18252" formatCode="General">
                  <c:v>0.37593600000000027</c:v>
                </c:pt>
                <c:pt idx="18253" formatCode="General">
                  <c:v>0.37595600000000023</c:v>
                </c:pt>
                <c:pt idx="18254" formatCode="General">
                  <c:v>0.37597700000000023</c:v>
                </c:pt>
                <c:pt idx="18255" formatCode="General">
                  <c:v>0.37599800000000022</c:v>
                </c:pt>
                <c:pt idx="18256" formatCode="General">
                  <c:v>0.37601800000000035</c:v>
                </c:pt>
                <c:pt idx="18257" formatCode="General">
                  <c:v>0.37603900000000001</c:v>
                </c:pt>
                <c:pt idx="18258" formatCode="General">
                  <c:v>0.37605900000000025</c:v>
                </c:pt>
                <c:pt idx="18259" formatCode="General">
                  <c:v>0.37608000000000041</c:v>
                </c:pt>
                <c:pt idx="18260" formatCode="General">
                  <c:v>0.37610000000000027</c:v>
                </c:pt>
                <c:pt idx="18261" formatCode="General">
                  <c:v>0.37612100000000026</c:v>
                </c:pt>
                <c:pt idx="18262" formatCode="General">
                  <c:v>0.376141</c:v>
                </c:pt>
                <c:pt idx="18263" formatCode="General">
                  <c:v>0.37616200000000022</c:v>
                </c:pt>
                <c:pt idx="18264" formatCode="General">
                  <c:v>0.37618300000000032</c:v>
                </c:pt>
                <c:pt idx="18265" formatCode="General">
                  <c:v>0.3762040000000002</c:v>
                </c:pt>
                <c:pt idx="18266" formatCode="General">
                  <c:v>0.37622400000000022</c:v>
                </c:pt>
                <c:pt idx="18267" formatCode="General">
                  <c:v>0.37624400000000002</c:v>
                </c:pt>
                <c:pt idx="18268" formatCode="General">
                  <c:v>0.37626500000000002</c:v>
                </c:pt>
                <c:pt idx="18269" formatCode="General">
                  <c:v>0.37628500000000026</c:v>
                </c:pt>
                <c:pt idx="18270" formatCode="General">
                  <c:v>0.37630700000000022</c:v>
                </c:pt>
                <c:pt idx="18271" formatCode="General">
                  <c:v>0.37632700000000036</c:v>
                </c:pt>
                <c:pt idx="18272" formatCode="General">
                  <c:v>0.37634800000000035</c:v>
                </c:pt>
                <c:pt idx="18273" formatCode="General">
                  <c:v>0.37636800000000037</c:v>
                </c:pt>
                <c:pt idx="18274" formatCode="General">
                  <c:v>0.37638900000000042</c:v>
                </c:pt>
                <c:pt idx="18275" formatCode="General">
                  <c:v>0.37640900000000033</c:v>
                </c:pt>
                <c:pt idx="18276" formatCode="General">
                  <c:v>0.37643000000000032</c:v>
                </c:pt>
                <c:pt idx="18277" formatCode="General">
                  <c:v>0.37645000000000023</c:v>
                </c:pt>
                <c:pt idx="18278" formatCode="General">
                  <c:v>0.37647100000000022</c:v>
                </c:pt>
                <c:pt idx="18279" formatCode="General">
                  <c:v>0.37649200000000027</c:v>
                </c:pt>
                <c:pt idx="18280" formatCode="General">
                  <c:v>0.37651200000000024</c:v>
                </c:pt>
                <c:pt idx="18281" formatCode="General">
                  <c:v>0.37653300000000001</c:v>
                </c:pt>
                <c:pt idx="18282" formatCode="General">
                  <c:v>0.37655300000000008</c:v>
                </c:pt>
                <c:pt idx="18283" formatCode="General">
                  <c:v>0.37657400000000035</c:v>
                </c:pt>
                <c:pt idx="18284" formatCode="General">
                  <c:v>0.37659500000000001</c:v>
                </c:pt>
                <c:pt idx="18285" formatCode="General">
                  <c:v>0.37661500000000026</c:v>
                </c:pt>
                <c:pt idx="18286" formatCode="General">
                  <c:v>0.37663600000000008</c:v>
                </c:pt>
                <c:pt idx="18287" formatCode="General">
                  <c:v>0.37665700000000002</c:v>
                </c:pt>
                <c:pt idx="18288" formatCode="General">
                  <c:v>0.37667700000000026</c:v>
                </c:pt>
                <c:pt idx="18289" formatCode="General">
                  <c:v>0.3766980000000002</c:v>
                </c:pt>
                <c:pt idx="18290" formatCode="General">
                  <c:v>0.37671800000000022</c:v>
                </c:pt>
                <c:pt idx="18291" formatCode="General">
                  <c:v>0.3767390000000001</c:v>
                </c:pt>
                <c:pt idx="18292" formatCode="General">
                  <c:v>0.37676000000000021</c:v>
                </c:pt>
                <c:pt idx="18293" formatCode="General">
                  <c:v>0.37678000000000023</c:v>
                </c:pt>
                <c:pt idx="18294" formatCode="General">
                  <c:v>0.37680100000000022</c:v>
                </c:pt>
                <c:pt idx="18295" formatCode="General">
                  <c:v>0.37682100000000035</c:v>
                </c:pt>
                <c:pt idx="18296" formatCode="General">
                  <c:v>0.37684200000000023</c:v>
                </c:pt>
                <c:pt idx="18297" formatCode="General">
                  <c:v>0.37686200000000036</c:v>
                </c:pt>
                <c:pt idx="18298" formatCode="General">
                  <c:v>0.37688300000000036</c:v>
                </c:pt>
                <c:pt idx="18299" formatCode="General">
                  <c:v>0.37690400000000035</c:v>
                </c:pt>
                <c:pt idx="18300" formatCode="General">
                  <c:v>0.37692400000000037</c:v>
                </c:pt>
                <c:pt idx="18301" formatCode="General">
                  <c:v>0.37694500000000025</c:v>
                </c:pt>
                <c:pt idx="18302" formatCode="General">
                  <c:v>0.37696600000000036</c:v>
                </c:pt>
                <c:pt idx="18303" formatCode="General">
                  <c:v>0.37698600000000043</c:v>
                </c:pt>
                <c:pt idx="18304" formatCode="General">
                  <c:v>0.37700700000000026</c:v>
                </c:pt>
                <c:pt idx="18305" formatCode="General">
                  <c:v>0.37702700000000022</c:v>
                </c:pt>
                <c:pt idx="18306" formatCode="General">
                  <c:v>0.37704800000000027</c:v>
                </c:pt>
                <c:pt idx="18307" formatCode="General">
                  <c:v>0.37706900000000032</c:v>
                </c:pt>
                <c:pt idx="18308" formatCode="General">
                  <c:v>0.37708900000000023</c:v>
                </c:pt>
                <c:pt idx="18309" formatCode="General">
                  <c:v>0.37711000000000022</c:v>
                </c:pt>
                <c:pt idx="18310" formatCode="General">
                  <c:v>0.37713000000000002</c:v>
                </c:pt>
                <c:pt idx="18311" formatCode="General">
                  <c:v>0.37715100000000001</c:v>
                </c:pt>
                <c:pt idx="18312" formatCode="General">
                  <c:v>0.37717100000000026</c:v>
                </c:pt>
                <c:pt idx="18313" formatCode="General">
                  <c:v>0.37719200000000008</c:v>
                </c:pt>
                <c:pt idx="18314" formatCode="General">
                  <c:v>0.37721200000000027</c:v>
                </c:pt>
                <c:pt idx="18315" formatCode="General">
                  <c:v>0.37723300000000004</c:v>
                </c:pt>
                <c:pt idx="18316" formatCode="General">
                  <c:v>0.3772540000000002</c:v>
                </c:pt>
                <c:pt idx="18317" formatCode="General">
                  <c:v>0.37727500000000008</c:v>
                </c:pt>
                <c:pt idx="18318" formatCode="General">
                  <c:v>0.3772950000000001</c:v>
                </c:pt>
                <c:pt idx="18319" formatCode="General">
                  <c:v>0.37731600000000037</c:v>
                </c:pt>
                <c:pt idx="18320" formatCode="General">
                  <c:v>0.37733600000000023</c:v>
                </c:pt>
                <c:pt idx="18321" formatCode="General">
                  <c:v>0.37735600000000036</c:v>
                </c:pt>
                <c:pt idx="18322" formatCode="General">
                  <c:v>0.37737800000000044</c:v>
                </c:pt>
                <c:pt idx="18323" formatCode="General">
                  <c:v>0.37739800000000023</c:v>
                </c:pt>
                <c:pt idx="18324" formatCode="General">
                  <c:v>0.37741900000000023</c:v>
                </c:pt>
                <c:pt idx="18325" formatCode="General">
                  <c:v>0.37743900000000002</c:v>
                </c:pt>
                <c:pt idx="18326" formatCode="General">
                  <c:v>0.37746000000000035</c:v>
                </c:pt>
                <c:pt idx="18327" formatCode="General">
                  <c:v>0.37748000000000037</c:v>
                </c:pt>
                <c:pt idx="18328" formatCode="General">
                  <c:v>0.37750100000000025</c:v>
                </c:pt>
                <c:pt idx="18329" formatCode="General">
                  <c:v>0.37752100000000022</c:v>
                </c:pt>
                <c:pt idx="18330" formatCode="General">
                  <c:v>0.37754200000000027</c:v>
                </c:pt>
                <c:pt idx="18331" formatCode="General">
                  <c:v>0.37756300000000026</c:v>
                </c:pt>
                <c:pt idx="18332" formatCode="General">
                  <c:v>0.37758400000000036</c:v>
                </c:pt>
                <c:pt idx="18333" formatCode="General">
                  <c:v>0.37760400000000022</c:v>
                </c:pt>
                <c:pt idx="18334" formatCode="General">
                  <c:v>0.37762400000000035</c:v>
                </c:pt>
                <c:pt idx="18335" formatCode="General">
                  <c:v>0.37764500000000001</c:v>
                </c:pt>
                <c:pt idx="18336" formatCode="General">
                  <c:v>0.37766600000000022</c:v>
                </c:pt>
                <c:pt idx="18337" formatCode="General">
                  <c:v>0.37768700000000033</c:v>
                </c:pt>
                <c:pt idx="18338" formatCode="General">
                  <c:v>0.37770700000000001</c:v>
                </c:pt>
                <c:pt idx="18339" formatCode="General">
                  <c:v>0.37772800000000023</c:v>
                </c:pt>
                <c:pt idx="18340" formatCode="General">
                  <c:v>0.37774800000000008</c:v>
                </c:pt>
                <c:pt idx="18341" formatCode="General">
                  <c:v>0.37776900000000002</c:v>
                </c:pt>
                <c:pt idx="18342" formatCode="General">
                  <c:v>0.37778900000000032</c:v>
                </c:pt>
                <c:pt idx="18343" formatCode="General">
                  <c:v>0.37781000000000037</c:v>
                </c:pt>
                <c:pt idx="18344" formatCode="General">
                  <c:v>0.37783000000000022</c:v>
                </c:pt>
                <c:pt idx="18345" formatCode="General">
                  <c:v>0.37785100000000033</c:v>
                </c:pt>
                <c:pt idx="18346" formatCode="General">
                  <c:v>0.37787200000000043</c:v>
                </c:pt>
                <c:pt idx="18347" formatCode="General">
                  <c:v>0.37789200000000023</c:v>
                </c:pt>
                <c:pt idx="18348" formatCode="General">
                  <c:v>0.37791300000000022</c:v>
                </c:pt>
                <c:pt idx="18349" formatCode="General">
                  <c:v>0.37793300000000002</c:v>
                </c:pt>
                <c:pt idx="18350" formatCode="General">
                  <c:v>0.37795400000000023</c:v>
                </c:pt>
                <c:pt idx="18351" formatCode="General">
                  <c:v>0.37797500000000023</c:v>
                </c:pt>
                <c:pt idx="18352" formatCode="General">
                  <c:v>0.37799500000000008</c:v>
                </c:pt>
                <c:pt idx="18353" formatCode="General">
                  <c:v>0.37801600000000035</c:v>
                </c:pt>
                <c:pt idx="18354" formatCode="General">
                  <c:v>0.37803700000000001</c:v>
                </c:pt>
                <c:pt idx="18355" formatCode="General">
                  <c:v>0.37805700000000025</c:v>
                </c:pt>
                <c:pt idx="18356" formatCode="General">
                  <c:v>0.37807800000000041</c:v>
                </c:pt>
                <c:pt idx="18357" formatCode="General">
                  <c:v>0.37809800000000027</c:v>
                </c:pt>
                <c:pt idx="18358" formatCode="General">
                  <c:v>0.37811900000000026</c:v>
                </c:pt>
                <c:pt idx="18359" formatCode="General">
                  <c:v>0.3781400000000002</c:v>
                </c:pt>
                <c:pt idx="18360" formatCode="General">
                  <c:v>0.37816100000000002</c:v>
                </c:pt>
                <c:pt idx="18361" formatCode="General">
                  <c:v>0.37818100000000032</c:v>
                </c:pt>
                <c:pt idx="18362" formatCode="General">
                  <c:v>0.37820100000000001</c:v>
                </c:pt>
                <c:pt idx="18363" formatCode="General">
                  <c:v>0.37822200000000022</c:v>
                </c:pt>
                <c:pt idx="18364" formatCode="General">
                  <c:v>0.37824200000000002</c:v>
                </c:pt>
                <c:pt idx="18365" formatCode="General">
                  <c:v>0.37826300000000002</c:v>
                </c:pt>
                <c:pt idx="18366" formatCode="General">
                  <c:v>0.37828400000000023</c:v>
                </c:pt>
                <c:pt idx="18367" formatCode="General">
                  <c:v>0.37830400000000036</c:v>
                </c:pt>
                <c:pt idx="18368" formatCode="General">
                  <c:v>0.37832500000000036</c:v>
                </c:pt>
                <c:pt idx="18369" formatCode="General">
                  <c:v>0.37834600000000035</c:v>
                </c:pt>
                <c:pt idx="18370" formatCode="General">
                  <c:v>0.37836600000000037</c:v>
                </c:pt>
                <c:pt idx="18371" formatCode="General">
                  <c:v>0.37838700000000042</c:v>
                </c:pt>
                <c:pt idx="18372" formatCode="General">
                  <c:v>0.37840700000000033</c:v>
                </c:pt>
                <c:pt idx="18373" formatCode="General">
                  <c:v>0.37842800000000043</c:v>
                </c:pt>
                <c:pt idx="18374" formatCode="General">
                  <c:v>0.37844900000000026</c:v>
                </c:pt>
                <c:pt idx="18375" formatCode="General">
                  <c:v>0.37846900000000022</c:v>
                </c:pt>
                <c:pt idx="18376" formatCode="General">
                  <c:v>0.37849000000000033</c:v>
                </c:pt>
                <c:pt idx="18377" formatCode="General">
                  <c:v>0.37851000000000024</c:v>
                </c:pt>
                <c:pt idx="18378" formatCode="General">
                  <c:v>0.37853100000000001</c:v>
                </c:pt>
                <c:pt idx="18379" formatCode="General">
                  <c:v>0.37855100000000008</c:v>
                </c:pt>
                <c:pt idx="18380" formatCode="General">
                  <c:v>0.37857200000000035</c:v>
                </c:pt>
                <c:pt idx="18381" formatCode="General">
                  <c:v>0.37859200000000021</c:v>
                </c:pt>
                <c:pt idx="18382" formatCode="General">
                  <c:v>0.37861400000000023</c:v>
                </c:pt>
                <c:pt idx="18383" formatCode="General">
                  <c:v>0.37863400000000008</c:v>
                </c:pt>
                <c:pt idx="18384" formatCode="General">
                  <c:v>0.37865500000000002</c:v>
                </c:pt>
                <c:pt idx="18385" formatCode="General">
                  <c:v>0.37867500000000026</c:v>
                </c:pt>
                <c:pt idx="18386" formatCode="General">
                  <c:v>0.3786960000000002</c:v>
                </c:pt>
                <c:pt idx="18387" formatCode="General">
                  <c:v>0.37871600000000022</c:v>
                </c:pt>
                <c:pt idx="18388" formatCode="General">
                  <c:v>0.3787370000000001</c:v>
                </c:pt>
                <c:pt idx="18389" formatCode="General">
                  <c:v>0.37875800000000021</c:v>
                </c:pt>
                <c:pt idx="18390" formatCode="General">
                  <c:v>0.37877800000000023</c:v>
                </c:pt>
                <c:pt idx="18391" formatCode="General">
                  <c:v>0.378799</c:v>
                </c:pt>
                <c:pt idx="18392" formatCode="General">
                  <c:v>0.37881900000000035</c:v>
                </c:pt>
                <c:pt idx="18393" formatCode="General">
                  <c:v>0.37884000000000023</c:v>
                </c:pt>
                <c:pt idx="18394" formatCode="General">
                  <c:v>0.37886000000000036</c:v>
                </c:pt>
                <c:pt idx="18395" formatCode="General">
                  <c:v>0.37888100000000036</c:v>
                </c:pt>
                <c:pt idx="18396" formatCode="General">
                  <c:v>0.37890100000000032</c:v>
                </c:pt>
                <c:pt idx="18397" formatCode="General">
                  <c:v>0.37892200000000037</c:v>
                </c:pt>
                <c:pt idx="18398" formatCode="General">
                  <c:v>0.37894300000000025</c:v>
                </c:pt>
                <c:pt idx="18399" formatCode="General">
                  <c:v>0.37896400000000036</c:v>
                </c:pt>
                <c:pt idx="18400" formatCode="General">
                  <c:v>0.37898400000000043</c:v>
                </c:pt>
                <c:pt idx="18401" formatCode="General">
                  <c:v>0.37900400000000023</c:v>
                </c:pt>
                <c:pt idx="18402" formatCode="General">
                  <c:v>0.37902500000000022</c:v>
                </c:pt>
                <c:pt idx="18403" formatCode="General">
                  <c:v>0.37904600000000027</c:v>
                </c:pt>
                <c:pt idx="18404" formatCode="General">
                  <c:v>0.37906600000000035</c:v>
                </c:pt>
                <c:pt idx="18405" formatCode="General">
                  <c:v>0.37908700000000023</c:v>
                </c:pt>
                <c:pt idx="18406" formatCode="General">
                  <c:v>0.37910800000000022</c:v>
                </c:pt>
                <c:pt idx="18407" formatCode="General">
                  <c:v>0.37912800000000035</c:v>
                </c:pt>
                <c:pt idx="18408" formatCode="General">
                  <c:v>0.37914900000000001</c:v>
                </c:pt>
                <c:pt idx="18409" formatCode="General">
                  <c:v>0.37916900000000026</c:v>
                </c:pt>
                <c:pt idx="18410" formatCode="General">
                  <c:v>0.37919000000000008</c:v>
                </c:pt>
                <c:pt idx="18411" formatCode="General">
                  <c:v>0.37921000000000027</c:v>
                </c:pt>
                <c:pt idx="18412" formatCode="General">
                  <c:v>0.37923100000000004</c:v>
                </c:pt>
                <c:pt idx="18413" formatCode="General">
                  <c:v>0.3792520000000002</c:v>
                </c:pt>
                <c:pt idx="18414" formatCode="General">
                  <c:v>0.37927200000000022</c:v>
                </c:pt>
                <c:pt idx="18415" formatCode="General">
                  <c:v>0.3792930000000001</c:v>
                </c:pt>
                <c:pt idx="18416" formatCode="General">
                  <c:v>0.37931300000000023</c:v>
                </c:pt>
                <c:pt idx="18417" formatCode="General">
                  <c:v>0.37933400000000023</c:v>
                </c:pt>
                <c:pt idx="18418" formatCode="General">
                  <c:v>0.37935500000000022</c:v>
                </c:pt>
                <c:pt idx="18419" formatCode="General">
                  <c:v>0.37937500000000035</c:v>
                </c:pt>
                <c:pt idx="18420" formatCode="General">
                  <c:v>0.37939600000000023</c:v>
                </c:pt>
                <c:pt idx="18421" formatCode="General">
                  <c:v>0.37941700000000023</c:v>
                </c:pt>
                <c:pt idx="18422" formatCode="General">
                  <c:v>0.37943700000000002</c:v>
                </c:pt>
                <c:pt idx="18423" formatCode="General">
                  <c:v>0.37945800000000035</c:v>
                </c:pt>
                <c:pt idx="18424" formatCode="General">
                  <c:v>0.37947800000000037</c:v>
                </c:pt>
                <c:pt idx="18425" formatCode="General">
                  <c:v>0.37949900000000025</c:v>
                </c:pt>
                <c:pt idx="18426" formatCode="General">
                  <c:v>0.37951900000000022</c:v>
                </c:pt>
                <c:pt idx="18427" formatCode="General">
                  <c:v>0.37954100000000002</c:v>
                </c:pt>
                <c:pt idx="18428" formatCode="General">
                  <c:v>0.37956100000000026</c:v>
                </c:pt>
                <c:pt idx="18429" formatCode="General">
                  <c:v>0.37958100000000022</c:v>
                </c:pt>
                <c:pt idx="18430" formatCode="General">
                  <c:v>0.37960200000000027</c:v>
                </c:pt>
                <c:pt idx="18431" formatCode="General">
                  <c:v>0.37962200000000035</c:v>
                </c:pt>
                <c:pt idx="18432" formatCode="General">
                  <c:v>0.37964300000000001</c:v>
                </c:pt>
                <c:pt idx="18433" formatCode="General">
                  <c:v>0.37966300000000008</c:v>
                </c:pt>
                <c:pt idx="18434" formatCode="General">
                  <c:v>0.37968500000000033</c:v>
                </c:pt>
                <c:pt idx="18435" formatCode="General">
                  <c:v>0.37970500000000001</c:v>
                </c:pt>
                <c:pt idx="18436" formatCode="General">
                  <c:v>0.37972600000000023</c:v>
                </c:pt>
                <c:pt idx="18437" formatCode="General">
                  <c:v>0.37974600000000008</c:v>
                </c:pt>
                <c:pt idx="18438" formatCode="General">
                  <c:v>0.37976700000000002</c:v>
                </c:pt>
                <c:pt idx="18439" formatCode="General">
                  <c:v>0.37978700000000032</c:v>
                </c:pt>
                <c:pt idx="18440" formatCode="General">
                  <c:v>0.37980800000000037</c:v>
                </c:pt>
                <c:pt idx="18441" formatCode="General">
                  <c:v>0.37982900000000042</c:v>
                </c:pt>
                <c:pt idx="18442" formatCode="General">
                  <c:v>0.37984900000000033</c:v>
                </c:pt>
                <c:pt idx="18443" formatCode="General">
                  <c:v>0.37987000000000043</c:v>
                </c:pt>
                <c:pt idx="18444" formatCode="General">
                  <c:v>0.37989000000000023</c:v>
                </c:pt>
                <c:pt idx="18445" formatCode="General">
                  <c:v>0.37991100000000022</c:v>
                </c:pt>
                <c:pt idx="18446" formatCode="General">
                  <c:v>0.37993100000000002</c:v>
                </c:pt>
                <c:pt idx="18447" formatCode="General">
                  <c:v>0.37995200000000023</c:v>
                </c:pt>
                <c:pt idx="18448" formatCode="General">
                  <c:v>0.37997200000000037</c:v>
                </c:pt>
                <c:pt idx="18449" formatCode="General">
                  <c:v>0.37999300000000008</c:v>
                </c:pt>
                <c:pt idx="18450" formatCode="General">
                  <c:v>0.38001400000000035</c:v>
                </c:pt>
                <c:pt idx="18451" formatCode="General">
                  <c:v>0.38003500000000001</c:v>
                </c:pt>
                <c:pt idx="18452" formatCode="General">
                  <c:v>0.38005500000000025</c:v>
                </c:pt>
                <c:pt idx="18453" formatCode="General">
                  <c:v>0.38007600000000036</c:v>
                </c:pt>
                <c:pt idx="18454" formatCode="General">
                  <c:v>0.38009600000000027</c:v>
                </c:pt>
                <c:pt idx="18455" formatCode="General">
                  <c:v>0.38011700000000026</c:v>
                </c:pt>
                <c:pt idx="18456" formatCode="General">
                  <c:v>0.3801380000000002</c:v>
                </c:pt>
                <c:pt idx="18457" formatCode="General">
                  <c:v>0.38015800000000022</c:v>
                </c:pt>
                <c:pt idx="18458" formatCode="General">
                  <c:v>0.38017900000000032</c:v>
                </c:pt>
                <c:pt idx="18459" formatCode="General">
                  <c:v>0.38019900000000001</c:v>
                </c:pt>
                <c:pt idx="18460" formatCode="General">
                  <c:v>0.38022000000000022</c:v>
                </c:pt>
                <c:pt idx="18461" formatCode="General">
                  <c:v>0.38024000000000002</c:v>
                </c:pt>
                <c:pt idx="18462" formatCode="General">
                  <c:v>0.38026100000000002</c:v>
                </c:pt>
                <c:pt idx="18463" formatCode="General">
                  <c:v>0.38028100000000026</c:v>
                </c:pt>
                <c:pt idx="18464" formatCode="General">
                  <c:v>0.38030200000000036</c:v>
                </c:pt>
                <c:pt idx="18465" formatCode="General">
                  <c:v>0.38032300000000036</c:v>
                </c:pt>
                <c:pt idx="18466" formatCode="General">
                  <c:v>0.38034400000000035</c:v>
                </c:pt>
                <c:pt idx="18467" formatCode="General">
                  <c:v>0.38036400000000037</c:v>
                </c:pt>
                <c:pt idx="18468" formatCode="General">
                  <c:v>0.38038400000000044</c:v>
                </c:pt>
                <c:pt idx="18469" formatCode="General">
                  <c:v>0.38040500000000033</c:v>
                </c:pt>
                <c:pt idx="18470" formatCode="General">
                  <c:v>0.38042600000000043</c:v>
                </c:pt>
                <c:pt idx="18471" formatCode="General">
                  <c:v>0.38044700000000026</c:v>
                </c:pt>
                <c:pt idx="18472" formatCode="General">
                  <c:v>0.38046700000000022</c:v>
                </c:pt>
                <c:pt idx="18473" formatCode="General">
                  <c:v>0.38048800000000044</c:v>
                </c:pt>
                <c:pt idx="18474" formatCode="General">
                  <c:v>0.38050800000000023</c:v>
                </c:pt>
                <c:pt idx="18475" formatCode="General">
                  <c:v>0.38052900000000023</c:v>
                </c:pt>
                <c:pt idx="18476" formatCode="General">
                  <c:v>0.38054900000000008</c:v>
                </c:pt>
                <c:pt idx="18477" formatCode="General">
                  <c:v>0.38057000000000035</c:v>
                </c:pt>
                <c:pt idx="18478" formatCode="General">
                  <c:v>0.38059000000000026</c:v>
                </c:pt>
                <c:pt idx="18479" formatCode="General">
                  <c:v>0.38061100000000025</c:v>
                </c:pt>
                <c:pt idx="18480" formatCode="General">
                  <c:v>0.38063200000000008</c:v>
                </c:pt>
                <c:pt idx="18481" formatCode="General">
                  <c:v>0.38065200000000027</c:v>
                </c:pt>
                <c:pt idx="18482" formatCode="General">
                  <c:v>0.38067300000000026</c:v>
                </c:pt>
                <c:pt idx="18483" formatCode="General">
                  <c:v>0.380693</c:v>
                </c:pt>
                <c:pt idx="18484" formatCode="General">
                  <c:v>0.38071400000000022</c:v>
                </c:pt>
                <c:pt idx="18485" formatCode="General">
                  <c:v>0.3807350000000001</c:v>
                </c:pt>
                <c:pt idx="18486" formatCode="General">
                  <c:v>0.38075600000000021</c:v>
                </c:pt>
                <c:pt idx="18487" formatCode="General">
                  <c:v>0.38077600000000023</c:v>
                </c:pt>
                <c:pt idx="18488" formatCode="General">
                  <c:v>0.380797</c:v>
                </c:pt>
                <c:pt idx="18489" formatCode="General">
                  <c:v>0.38081700000000035</c:v>
                </c:pt>
                <c:pt idx="18490" formatCode="General">
                  <c:v>0.38083800000000023</c:v>
                </c:pt>
                <c:pt idx="18491" formatCode="General">
                  <c:v>0.38085800000000036</c:v>
                </c:pt>
                <c:pt idx="18492" formatCode="General">
                  <c:v>0.38087900000000036</c:v>
                </c:pt>
                <c:pt idx="18493" formatCode="General">
                  <c:v>0.38089900000000032</c:v>
                </c:pt>
                <c:pt idx="18494" formatCode="General">
                  <c:v>0.38092000000000037</c:v>
                </c:pt>
                <c:pt idx="18495" formatCode="General">
                  <c:v>0.38094100000000025</c:v>
                </c:pt>
                <c:pt idx="18496" formatCode="General">
                  <c:v>0.38096100000000033</c:v>
                </c:pt>
                <c:pt idx="18497" formatCode="General">
                  <c:v>0.38098200000000043</c:v>
                </c:pt>
                <c:pt idx="18498" formatCode="General">
                  <c:v>0.38100200000000023</c:v>
                </c:pt>
                <c:pt idx="18499" formatCode="General">
                  <c:v>0.38102300000000022</c:v>
                </c:pt>
                <c:pt idx="18500" formatCode="General">
                  <c:v>0.38104300000000002</c:v>
                </c:pt>
                <c:pt idx="18501" formatCode="General">
                  <c:v>0.38106500000000032</c:v>
                </c:pt>
                <c:pt idx="18502" formatCode="General">
                  <c:v>0.38108500000000023</c:v>
                </c:pt>
                <c:pt idx="18503" formatCode="General">
                  <c:v>0.38110600000000022</c:v>
                </c:pt>
                <c:pt idx="18504" formatCode="General">
                  <c:v>0.38112600000000035</c:v>
                </c:pt>
                <c:pt idx="18505" formatCode="General">
                  <c:v>0.38114700000000001</c:v>
                </c:pt>
                <c:pt idx="18506" formatCode="General">
                  <c:v>0.38116700000000026</c:v>
                </c:pt>
                <c:pt idx="18507" formatCode="General">
                  <c:v>0.38118800000000042</c:v>
                </c:pt>
                <c:pt idx="18508" formatCode="General">
                  <c:v>0.38120900000000002</c:v>
                </c:pt>
                <c:pt idx="18509" formatCode="General">
                  <c:v>0.38122900000000026</c:v>
                </c:pt>
                <c:pt idx="18510" formatCode="General">
                  <c:v>0.3812500000000002</c:v>
                </c:pt>
                <c:pt idx="18511" formatCode="General">
                  <c:v>0.38127000000000022</c:v>
                </c:pt>
                <c:pt idx="18512" formatCode="General">
                  <c:v>0.3812910000000001</c:v>
                </c:pt>
                <c:pt idx="18513" formatCode="General">
                  <c:v>0.38131100000000023</c:v>
                </c:pt>
                <c:pt idx="18514" formatCode="General">
                  <c:v>0.38133200000000023</c:v>
                </c:pt>
                <c:pt idx="18515" formatCode="General">
                  <c:v>0.38135200000000036</c:v>
                </c:pt>
                <c:pt idx="18516" formatCode="General">
                  <c:v>0.38137300000000035</c:v>
                </c:pt>
                <c:pt idx="18517" formatCode="General">
                  <c:v>0.38139400000000023</c:v>
                </c:pt>
                <c:pt idx="18518" formatCode="General">
                  <c:v>0.38141500000000023</c:v>
                </c:pt>
                <c:pt idx="18519" formatCode="General">
                  <c:v>0.38143500000000002</c:v>
                </c:pt>
                <c:pt idx="18520" formatCode="General">
                  <c:v>0.38145500000000032</c:v>
                </c:pt>
                <c:pt idx="18521" formatCode="General">
                  <c:v>0.38147600000000037</c:v>
                </c:pt>
                <c:pt idx="18522" formatCode="General">
                  <c:v>0.38149700000000025</c:v>
                </c:pt>
                <c:pt idx="18523" formatCode="General">
                  <c:v>0.38151800000000036</c:v>
                </c:pt>
                <c:pt idx="18524" formatCode="General">
                  <c:v>0.38153800000000027</c:v>
                </c:pt>
                <c:pt idx="18525" formatCode="General">
                  <c:v>0.38155900000000026</c:v>
                </c:pt>
                <c:pt idx="18526" formatCode="General">
                  <c:v>0.38157900000000022</c:v>
                </c:pt>
                <c:pt idx="18527" formatCode="General">
                  <c:v>0.38160000000000027</c:v>
                </c:pt>
                <c:pt idx="18528" formatCode="General">
                  <c:v>0.38162000000000035</c:v>
                </c:pt>
                <c:pt idx="18529" formatCode="General">
                  <c:v>0.38164100000000001</c:v>
                </c:pt>
                <c:pt idx="18530" formatCode="General">
                  <c:v>0.38166200000000022</c:v>
                </c:pt>
                <c:pt idx="18531" formatCode="General">
                  <c:v>0.38168200000000035</c:v>
                </c:pt>
                <c:pt idx="18532" formatCode="General">
                  <c:v>0.38170300000000001</c:v>
                </c:pt>
                <c:pt idx="18533" formatCode="General">
                  <c:v>0.38172400000000023</c:v>
                </c:pt>
                <c:pt idx="18534" formatCode="General">
                  <c:v>0.38174400000000008</c:v>
                </c:pt>
                <c:pt idx="18535" formatCode="General">
                  <c:v>0.38176400000000027</c:v>
                </c:pt>
                <c:pt idx="18536" formatCode="General">
                  <c:v>0.38178500000000032</c:v>
                </c:pt>
                <c:pt idx="18537" formatCode="General">
                  <c:v>0.38180600000000037</c:v>
                </c:pt>
                <c:pt idx="18538" formatCode="General">
                  <c:v>0.38182700000000042</c:v>
                </c:pt>
                <c:pt idx="18539" formatCode="General">
                  <c:v>0.38184700000000033</c:v>
                </c:pt>
                <c:pt idx="18540" formatCode="General">
                  <c:v>0.38186800000000043</c:v>
                </c:pt>
                <c:pt idx="18541" formatCode="General">
                  <c:v>0.3818880000000005</c:v>
                </c:pt>
                <c:pt idx="18542" formatCode="General">
                  <c:v>0.38190900000000022</c:v>
                </c:pt>
                <c:pt idx="18543" formatCode="General">
                  <c:v>0.38192900000000035</c:v>
                </c:pt>
                <c:pt idx="18544" formatCode="General">
                  <c:v>0.38195000000000023</c:v>
                </c:pt>
                <c:pt idx="18545" formatCode="General">
                  <c:v>0.38197000000000036</c:v>
                </c:pt>
                <c:pt idx="18546" formatCode="General">
                  <c:v>0.38199100000000002</c:v>
                </c:pt>
                <c:pt idx="18547" formatCode="General">
                  <c:v>0.38201200000000035</c:v>
                </c:pt>
                <c:pt idx="18548" formatCode="General">
                  <c:v>0.3820320000000002</c:v>
                </c:pt>
                <c:pt idx="18549" formatCode="General">
                  <c:v>0.38205300000000025</c:v>
                </c:pt>
                <c:pt idx="18550" formatCode="General">
                  <c:v>0.38207300000000022</c:v>
                </c:pt>
                <c:pt idx="18551" formatCode="General">
                  <c:v>0.38209400000000027</c:v>
                </c:pt>
                <c:pt idx="18552" formatCode="General">
                  <c:v>0.38211400000000023</c:v>
                </c:pt>
                <c:pt idx="18553" formatCode="General">
                  <c:v>0.3821360000000002</c:v>
                </c:pt>
                <c:pt idx="18554" formatCode="General">
                  <c:v>0.38215600000000022</c:v>
                </c:pt>
                <c:pt idx="18555" formatCode="General">
                  <c:v>0.38217700000000032</c:v>
                </c:pt>
                <c:pt idx="18556" formatCode="General">
                  <c:v>0.38219700000000001</c:v>
                </c:pt>
                <c:pt idx="18557" formatCode="General">
                  <c:v>0.38221800000000022</c:v>
                </c:pt>
                <c:pt idx="18558" formatCode="General">
                  <c:v>0.38223800000000002</c:v>
                </c:pt>
                <c:pt idx="18559" formatCode="General">
                  <c:v>0.38225900000000002</c:v>
                </c:pt>
                <c:pt idx="18560" formatCode="General">
                  <c:v>0.38227900000000026</c:v>
                </c:pt>
                <c:pt idx="18561" formatCode="General">
                  <c:v>0.38230000000000036</c:v>
                </c:pt>
                <c:pt idx="18562" formatCode="General">
                  <c:v>0.38232100000000036</c:v>
                </c:pt>
                <c:pt idx="18563" formatCode="General">
                  <c:v>0.38234100000000032</c:v>
                </c:pt>
                <c:pt idx="18564" formatCode="General">
                  <c:v>0.38236200000000037</c:v>
                </c:pt>
                <c:pt idx="18565" formatCode="General">
                  <c:v>0.38238200000000044</c:v>
                </c:pt>
                <c:pt idx="18566" formatCode="General">
                  <c:v>0.38240300000000033</c:v>
                </c:pt>
                <c:pt idx="18567" formatCode="General">
                  <c:v>0.38242300000000023</c:v>
                </c:pt>
                <c:pt idx="18568" formatCode="General">
                  <c:v>0.38244500000000026</c:v>
                </c:pt>
                <c:pt idx="18569" formatCode="General">
                  <c:v>0.38246500000000022</c:v>
                </c:pt>
                <c:pt idx="18570" formatCode="General">
                  <c:v>0.38248600000000044</c:v>
                </c:pt>
                <c:pt idx="18571" formatCode="General">
                  <c:v>0.38250600000000023</c:v>
                </c:pt>
                <c:pt idx="18572" formatCode="General">
                  <c:v>0.38252700000000023</c:v>
                </c:pt>
                <c:pt idx="18573" formatCode="General">
                  <c:v>0.38254700000000008</c:v>
                </c:pt>
                <c:pt idx="18574" formatCode="General">
                  <c:v>0.38256700000000032</c:v>
                </c:pt>
                <c:pt idx="18575" formatCode="General">
                  <c:v>0.38258900000000023</c:v>
                </c:pt>
                <c:pt idx="18576" formatCode="General">
                  <c:v>0.38260900000000025</c:v>
                </c:pt>
                <c:pt idx="18577" formatCode="General">
                  <c:v>0.38263000000000008</c:v>
                </c:pt>
                <c:pt idx="18578" formatCode="General">
                  <c:v>0.38265000000000027</c:v>
                </c:pt>
                <c:pt idx="18579" formatCode="General">
                  <c:v>0.38267100000000026</c:v>
                </c:pt>
                <c:pt idx="18580" formatCode="General">
                  <c:v>0.382691</c:v>
                </c:pt>
                <c:pt idx="18581" formatCode="General">
                  <c:v>0.38271200000000022</c:v>
                </c:pt>
                <c:pt idx="18582" formatCode="General">
                  <c:v>0.3827330000000001</c:v>
                </c:pt>
                <c:pt idx="18583" formatCode="General">
                  <c:v>0.38275300000000001</c:v>
                </c:pt>
                <c:pt idx="18584" formatCode="General">
                  <c:v>0.38277400000000023</c:v>
                </c:pt>
                <c:pt idx="18585" formatCode="General">
                  <c:v>0.382795</c:v>
                </c:pt>
                <c:pt idx="18586" formatCode="General">
                  <c:v>0.38281500000000035</c:v>
                </c:pt>
                <c:pt idx="18587" formatCode="General">
                  <c:v>0.38283500000000026</c:v>
                </c:pt>
                <c:pt idx="18588" formatCode="General">
                  <c:v>0.38285600000000036</c:v>
                </c:pt>
                <c:pt idx="18589" formatCode="General">
                  <c:v>0.38287700000000036</c:v>
                </c:pt>
                <c:pt idx="18590" formatCode="General">
                  <c:v>0.38289800000000035</c:v>
                </c:pt>
                <c:pt idx="18591" formatCode="General">
                  <c:v>0.38291800000000037</c:v>
                </c:pt>
                <c:pt idx="18592" formatCode="General">
                  <c:v>0.38293900000000008</c:v>
                </c:pt>
                <c:pt idx="18593" formatCode="General">
                  <c:v>0.38295900000000033</c:v>
                </c:pt>
                <c:pt idx="18594" formatCode="General">
                  <c:v>0.38298000000000043</c:v>
                </c:pt>
                <c:pt idx="18595" formatCode="General">
                  <c:v>0.38300000000000023</c:v>
                </c:pt>
                <c:pt idx="18596" formatCode="General">
                  <c:v>0.38302100000000022</c:v>
                </c:pt>
                <c:pt idx="18597" formatCode="General">
                  <c:v>0.38304200000000027</c:v>
                </c:pt>
                <c:pt idx="18598" formatCode="General">
                  <c:v>0.38306200000000024</c:v>
                </c:pt>
                <c:pt idx="18599" formatCode="General">
                  <c:v>0.38308300000000023</c:v>
                </c:pt>
                <c:pt idx="18600" formatCode="General">
                  <c:v>0.38310400000000022</c:v>
                </c:pt>
                <c:pt idx="18601" formatCode="General">
                  <c:v>0.38312400000000035</c:v>
                </c:pt>
                <c:pt idx="18602" formatCode="General">
                  <c:v>0.38314400000000021</c:v>
                </c:pt>
                <c:pt idx="18603" formatCode="General">
                  <c:v>0.38316500000000026</c:v>
                </c:pt>
                <c:pt idx="18604" formatCode="General">
                  <c:v>0.38318600000000042</c:v>
                </c:pt>
                <c:pt idx="18605" formatCode="General">
                  <c:v>0.38320700000000002</c:v>
                </c:pt>
                <c:pt idx="18606" formatCode="General">
                  <c:v>0.38322700000000026</c:v>
                </c:pt>
                <c:pt idx="18607" formatCode="General">
                  <c:v>0.3832480000000002</c:v>
                </c:pt>
                <c:pt idx="18608" formatCode="General">
                  <c:v>0.38326800000000022</c:v>
                </c:pt>
                <c:pt idx="18609" formatCode="General">
                  <c:v>0.38328900000000032</c:v>
                </c:pt>
                <c:pt idx="18610" formatCode="General">
                  <c:v>0.38330900000000023</c:v>
                </c:pt>
                <c:pt idx="18611" formatCode="General">
                  <c:v>0.38333000000000023</c:v>
                </c:pt>
                <c:pt idx="18612" formatCode="General">
                  <c:v>0.38335000000000036</c:v>
                </c:pt>
                <c:pt idx="18613" formatCode="General">
                  <c:v>0.38337100000000035</c:v>
                </c:pt>
                <c:pt idx="18614" formatCode="General">
                  <c:v>0.38339200000000023</c:v>
                </c:pt>
                <c:pt idx="18615" formatCode="General">
                  <c:v>0.38341200000000036</c:v>
                </c:pt>
                <c:pt idx="18616" formatCode="General">
                  <c:v>0.38343300000000002</c:v>
                </c:pt>
                <c:pt idx="18617" formatCode="General">
                  <c:v>0.38345300000000032</c:v>
                </c:pt>
                <c:pt idx="18618" formatCode="General">
                  <c:v>0.38347400000000037</c:v>
                </c:pt>
                <c:pt idx="18619" formatCode="General">
                  <c:v>0.38349400000000022</c:v>
                </c:pt>
                <c:pt idx="18620" formatCode="General">
                  <c:v>0.38351600000000036</c:v>
                </c:pt>
                <c:pt idx="18621" formatCode="General">
                  <c:v>0.38353600000000027</c:v>
                </c:pt>
                <c:pt idx="18622" formatCode="General">
                  <c:v>0.38355700000000026</c:v>
                </c:pt>
                <c:pt idx="18623" formatCode="General">
                  <c:v>0.38357700000000022</c:v>
                </c:pt>
                <c:pt idx="18624" formatCode="General">
                  <c:v>0.38359800000000027</c:v>
                </c:pt>
                <c:pt idx="18625" formatCode="General">
                  <c:v>0.38361800000000035</c:v>
                </c:pt>
                <c:pt idx="18626" formatCode="General">
                  <c:v>0.38363900000000001</c:v>
                </c:pt>
                <c:pt idx="18627" formatCode="General">
                  <c:v>0.38365900000000008</c:v>
                </c:pt>
                <c:pt idx="18628" formatCode="General">
                  <c:v>0.38368000000000035</c:v>
                </c:pt>
                <c:pt idx="18629" formatCode="General">
                  <c:v>0.38370100000000001</c:v>
                </c:pt>
                <c:pt idx="18630" formatCode="General">
                  <c:v>0.38372100000000026</c:v>
                </c:pt>
                <c:pt idx="18631" formatCode="General">
                  <c:v>0.38374200000000008</c:v>
                </c:pt>
                <c:pt idx="18632" formatCode="General">
                  <c:v>0.38376200000000027</c:v>
                </c:pt>
                <c:pt idx="18633" formatCode="General">
                  <c:v>0.38378300000000032</c:v>
                </c:pt>
                <c:pt idx="18634" formatCode="General">
                  <c:v>0.38380400000000037</c:v>
                </c:pt>
                <c:pt idx="18635" formatCode="General">
                  <c:v>0.38382400000000044</c:v>
                </c:pt>
                <c:pt idx="18636" formatCode="General">
                  <c:v>0.38384500000000032</c:v>
                </c:pt>
                <c:pt idx="18637" formatCode="General">
                  <c:v>0.38386600000000043</c:v>
                </c:pt>
                <c:pt idx="18638" formatCode="General">
                  <c:v>0.3838860000000005</c:v>
                </c:pt>
                <c:pt idx="18639" formatCode="General">
                  <c:v>0.38390700000000022</c:v>
                </c:pt>
                <c:pt idx="18640" formatCode="General">
                  <c:v>0.38392700000000035</c:v>
                </c:pt>
                <c:pt idx="18641" formatCode="General">
                  <c:v>0.38394700000000026</c:v>
                </c:pt>
                <c:pt idx="18642" formatCode="General">
                  <c:v>0.38396800000000036</c:v>
                </c:pt>
                <c:pt idx="18643" formatCode="General">
                  <c:v>0.38398900000000036</c:v>
                </c:pt>
                <c:pt idx="18644" formatCode="General">
                  <c:v>0.38401000000000035</c:v>
                </c:pt>
                <c:pt idx="18645" formatCode="General">
                  <c:v>0.38403000000000026</c:v>
                </c:pt>
                <c:pt idx="18646" formatCode="General">
                  <c:v>0.38405100000000025</c:v>
                </c:pt>
                <c:pt idx="18647" formatCode="General">
                  <c:v>0.38407100000000022</c:v>
                </c:pt>
                <c:pt idx="18648" formatCode="General">
                  <c:v>0.38409200000000027</c:v>
                </c:pt>
                <c:pt idx="18649" formatCode="General">
                  <c:v>0.38411300000000026</c:v>
                </c:pt>
                <c:pt idx="18650" formatCode="General">
                  <c:v>0.384133</c:v>
                </c:pt>
                <c:pt idx="18651" formatCode="General">
                  <c:v>0.38415400000000022</c:v>
                </c:pt>
                <c:pt idx="18652" formatCode="General">
                  <c:v>0.38417500000000032</c:v>
                </c:pt>
                <c:pt idx="18653" formatCode="General">
                  <c:v>0.38419500000000001</c:v>
                </c:pt>
                <c:pt idx="18654" formatCode="General">
                  <c:v>0.38421500000000008</c:v>
                </c:pt>
                <c:pt idx="18655" formatCode="General">
                  <c:v>0.38423600000000002</c:v>
                </c:pt>
                <c:pt idx="18656" formatCode="General">
                  <c:v>0.38425700000000002</c:v>
                </c:pt>
                <c:pt idx="18657" formatCode="General">
                  <c:v>0.38427800000000023</c:v>
                </c:pt>
                <c:pt idx="18658" formatCode="General">
                  <c:v>0.38429800000000008</c:v>
                </c:pt>
                <c:pt idx="18659" formatCode="General">
                  <c:v>0.38431900000000035</c:v>
                </c:pt>
                <c:pt idx="18660" formatCode="General">
                  <c:v>0.38433900000000032</c:v>
                </c:pt>
                <c:pt idx="18661" formatCode="General">
                  <c:v>0.38436000000000037</c:v>
                </c:pt>
                <c:pt idx="18662" formatCode="General">
                  <c:v>0.38438000000000044</c:v>
                </c:pt>
                <c:pt idx="18663" formatCode="General">
                  <c:v>0.38440100000000033</c:v>
                </c:pt>
                <c:pt idx="18664" formatCode="General">
                  <c:v>0.38442100000000023</c:v>
                </c:pt>
                <c:pt idx="18665" formatCode="General">
                  <c:v>0.38444300000000026</c:v>
                </c:pt>
                <c:pt idx="18666" formatCode="General">
                  <c:v>0.38446300000000022</c:v>
                </c:pt>
                <c:pt idx="18667" formatCode="General">
                  <c:v>0.38448400000000044</c:v>
                </c:pt>
                <c:pt idx="18668" formatCode="General">
                  <c:v>0.38450400000000023</c:v>
                </c:pt>
                <c:pt idx="18669" formatCode="General">
                  <c:v>0.38452400000000037</c:v>
                </c:pt>
                <c:pt idx="18670" formatCode="General">
                  <c:v>0.38454500000000008</c:v>
                </c:pt>
                <c:pt idx="18671" formatCode="General">
                  <c:v>0.38456600000000035</c:v>
                </c:pt>
                <c:pt idx="18672" formatCode="General">
                  <c:v>0.38458700000000023</c:v>
                </c:pt>
                <c:pt idx="18673" formatCode="General">
                  <c:v>0.38460700000000025</c:v>
                </c:pt>
                <c:pt idx="18674" formatCode="General">
                  <c:v>0.38462800000000041</c:v>
                </c:pt>
                <c:pt idx="18675" formatCode="General">
                  <c:v>0.38464800000000027</c:v>
                </c:pt>
                <c:pt idx="18676" formatCode="General">
                  <c:v>0.38466900000000026</c:v>
                </c:pt>
                <c:pt idx="18677" formatCode="General">
                  <c:v>0.38468900000000023</c:v>
                </c:pt>
                <c:pt idx="18678" formatCode="General">
                  <c:v>0.38471000000000022</c:v>
                </c:pt>
                <c:pt idx="18679" formatCode="General">
                  <c:v>0.38473000000000002</c:v>
                </c:pt>
                <c:pt idx="18680" formatCode="General">
                  <c:v>0.38475100000000001</c:v>
                </c:pt>
                <c:pt idx="18681" formatCode="General">
                  <c:v>0.38477200000000022</c:v>
                </c:pt>
                <c:pt idx="18682" formatCode="General">
                  <c:v>0.38479200000000002</c:v>
                </c:pt>
                <c:pt idx="18683" formatCode="General">
                  <c:v>0.38481300000000035</c:v>
                </c:pt>
                <c:pt idx="18684" formatCode="General">
                  <c:v>0.38483300000000026</c:v>
                </c:pt>
                <c:pt idx="18685" formatCode="General">
                  <c:v>0.38485400000000036</c:v>
                </c:pt>
                <c:pt idx="18686" formatCode="General">
                  <c:v>0.38487500000000036</c:v>
                </c:pt>
                <c:pt idx="18687" formatCode="General">
                  <c:v>0.38489600000000035</c:v>
                </c:pt>
                <c:pt idx="18688" formatCode="General">
                  <c:v>0.38491600000000037</c:v>
                </c:pt>
                <c:pt idx="18689" formatCode="General">
                  <c:v>0.38493700000000008</c:v>
                </c:pt>
                <c:pt idx="18690" formatCode="General">
                  <c:v>0.38495700000000033</c:v>
                </c:pt>
                <c:pt idx="18691" formatCode="General">
                  <c:v>0.38497800000000043</c:v>
                </c:pt>
                <c:pt idx="18692" formatCode="General">
                  <c:v>0.38499800000000023</c:v>
                </c:pt>
                <c:pt idx="18693" formatCode="General">
                  <c:v>0.38501900000000022</c:v>
                </c:pt>
                <c:pt idx="18694" formatCode="General">
                  <c:v>0.38503900000000002</c:v>
                </c:pt>
                <c:pt idx="18695" formatCode="General">
                  <c:v>0.38506000000000024</c:v>
                </c:pt>
                <c:pt idx="18696" formatCode="General">
                  <c:v>0.38508100000000023</c:v>
                </c:pt>
                <c:pt idx="18697" formatCode="General">
                  <c:v>0.38510100000000008</c:v>
                </c:pt>
                <c:pt idx="18698" formatCode="General">
                  <c:v>0.38512200000000035</c:v>
                </c:pt>
                <c:pt idx="18699" formatCode="General">
                  <c:v>0.38514200000000021</c:v>
                </c:pt>
                <c:pt idx="18700" formatCode="General">
                  <c:v>0.38516300000000026</c:v>
                </c:pt>
                <c:pt idx="18701" formatCode="General">
                  <c:v>0.38518400000000041</c:v>
                </c:pt>
                <c:pt idx="18702" formatCode="General">
                  <c:v>0.38520400000000027</c:v>
                </c:pt>
                <c:pt idx="18703" formatCode="General">
                  <c:v>0.38522500000000026</c:v>
                </c:pt>
                <c:pt idx="18704" formatCode="General">
                  <c:v>0.3852460000000002</c:v>
                </c:pt>
                <c:pt idx="18705" formatCode="General">
                  <c:v>0.38526600000000022</c:v>
                </c:pt>
                <c:pt idx="18706" formatCode="General">
                  <c:v>0.38528700000000032</c:v>
                </c:pt>
                <c:pt idx="18707" formatCode="General">
                  <c:v>0.38530700000000023</c:v>
                </c:pt>
                <c:pt idx="18708" formatCode="General">
                  <c:v>0.3853280000000005</c:v>
                </c:pt>
                <c:pt idx="18709" formatCode="General">
                  <c:v>0.38534800000000036</c:v>
                </c:pt>
                <c:pt idx="18710" formatCode="General">
                  <c:v>0.38536900000000035</c:v>
                </c:pt>
                <c:pt idx="18711" formatCode="General">
                  <c:v>0.38539000000000023</c:v>
                </c:pt>
                <c:pt idx="18712" formatCode="General">
                  <c:v>0.38541000000000036</c:v>
                </c:pt>
                <c:pt idx="18713" formatCode="General">
                  <c:v>0.38543100000000002</c:v>
                </c:pt>
                <c:pt idx="18714" formatCode="General">
                  <c:v>0.38545100000000032</c:v>
                </c:pt>
                <c:pt idx="18715" formatCode="General">
                  <c:v>0.38547200000000037</c:v>
                </c:pt>
                <c:pt idx="18716" formatCode="General">
                  <c:v>0.38549300000000025</c:v>
                </c:pt>
                <c:pt idx="18717" formatCode="General">
                  <c:v>0.38551400000000036</c:v>
                </c:pt>
                <c:pt idx="18718" formatCode="General">
                  <c:v>0.38553400000000027</c:v>
                </c:pt>
                <c:pt idx="18719" formatCode="General">
                  <c:v>0.38555500000000026</c:v>
                </c:pt>
                <c:pt idx="18720" formatCode="General">
                  <c:v>0.38557500000000022</c:v>
                </c:pt>
                <c:pt idx="18721" formatCode="General">
                  <c:v>0.38559500000000002</c:v>
                </c:pt>
                <c:pt idx="18722" formatCode="General">
                  <c:v>0.38561600000000035</c:v>
                </c:pt>
                <c:pt idx="18723" formatCode="General">
                  <c:v>0.3856360000000002</c:v>
                </c:pt>
                <c:pt idx="18724" formatCode="General">
                  <c:v>0.38565800000000022</c:v>
                </c:pt>
                <c:pt idx="18725" formatCode="General">
                  <c:v>0.38567800000000035</c:v>
                </c:pt>
                <c:pt idx="18726" formatCode="General">
                  <c:v>0.38569900000000001</c:v>
                </c:pt>
                <c:pt idx="18727" formatCode="General">
                  <c:v>0.38571900000000026</c:v>
                </c:pt>
                <c:pt idx="18728" formatCode="General">
                  <c:v>0.38574000000000008</c:v>
                </c:pt>
                <c:pt idx="18729" formatCode="General">
                  <c:v>0.38576000000000027</c:v>
                </c:pt>
                <c:pt idx="18730" formatCode="General">
                  <c:v>0.38578100000000032</c:v>
                </c:pt>
                <c:pt idx="18731" formatCode="General">
                  <c:v>0.38580100000000023</c:v>
                </c:pt>
                <c:pt idx="18732" formatCode="General">
                  <c:v>0.38582300000000042</c:v>
                </c:pt>
                <c:pt idx="18733" formatCode="General">
                  <c:v>0.38584300000000032</c:v>
                </c:pt>
                <c:pt idx="18734" formatCode="General">
                  <c:v>0.38586300000000023</c:v>
                </c:pt>
                <c:pt idx="18735" formatCode="General">
                  <c:v>0.3858840000000005</c:v>
                </c:pt>
                <c:pt idx="18736" formatCode="General">
                  <c:v>0.38590400000000036</c:v>
                </c:pt>
                <c:pt idx="18737" formatCode="General">
                  <c:v>0.38592500000000035</c:v>
                </c:pt>
                <c:pt idx="18738" formatCode="General">
                  <c:v>0.38594600000000023</c:v>
                </c:pt>
                <c:pt idx="18739" formatCode="General">
                  <c:v>0.38596700000000023</c:v>
                </c:pt>
                <c:pt idx="18740" formatCode="General">
                  <c:v>0.38598700000000036</c:v>
                </c:pt>
                <c:pt idx="18741" formatCode="General">
                  <c:v>0.38600800000000035</c:v>
                </c:pt>
                <c:pt idx="18742" formatCode="General">
                  <c:v>0.38602800000000037</c:v>
                </c:pt>
                <c:pt idx="18743" formatCode="General">
                  <c:v>0.38604900000000025</c:v>
                </c:pt>
                <c:pt idx="18744" formatCode="General">
                  <c:v>0.38606900000000022</c:v>
                </c:pt>
                <c:pt idx="18745" formatCode="General">
                  <c:v>0.38609000000000032</c:v>
                </c:pt>
                <c:pt idx="18746" formatCode="General">
                  <c:v>0.38611000000000023</c:v>
                </c:pt>
                <c:pt idx="18747" formatCode="General">
                  <c:v>0.386131</c:v>
                </c:pt>
                <c:pt idx="18748" formatCode="General">
                  <c:v>0.38615200000000022</c:v>
                </c:pt>
                <c:pt idx="18749" formatCode="General">
                  <c:v>0.38617200000000035</c:v>
                </c:pt>
                <c:pt idx="18750" formatCode="General">
                  <c:v>0.38619300000000001</c:v>
                </c:pt>
                <c:pt idx="18751" formatCode="General">
                  <c:v>0.38621300000000008</c:v>
                </c:pt>
                <c:pt idx="18752" formatCode="General">
                  <c:v>0.38623400000000002</c:v>
                </c:pt>
                <c:pt idx="18753" formatCode="General">
                  <c:v>0.38625500000000001</c:v>
                </c:pt>
                <c:pt idx="18754" formatCode="General">
                  <c:v>0.38627600000000023</c:v>
                </c:pt>
                <c:pt idx="18755" formatCode="General">
                  <c:v>0.38629600000000008</c:v>
                </c:pt>
                <c:pt idx="18756" formatCode="General">
                  <c:v>0.38631700000000035</c:v>
                </c:pt>
                <c:pt idx="18757" formatCode="General">
                  <c:v>0.38633700000000032</c:v>
                </c:pt>
                <c:pt idx="18758" formatCode="General">
                  <c:v>0.38635800000000037</c:v>
                </c:pt>
                <c:pt idx="18759" formatCode="General">
                  <c:v>0.38637800000000044</c:v>
                </c:pt>
                <c:pt idx="18760" formatCode="General">
                  <c:v>0.38639900000000033</c:v>
                </c:pt>
                <c:pt idx="18761" formatCode="General">
                  <c:v>0.38641900000000023</c:v>
                </c:pt>
                <c:pt idx="18762" formatCode="General">
                  <c:v>0.38644000000000023</c:v>
                </c:pt>
                <c:pt idx="18763" formatCode="General">
                  <c:v>0.38646100000000022</c:v>
                </c:pt>
                <c:pt idx="18764" formatCode="General">
                  <c:v>0.38648100000000035</c:v>
                </c:pt>
                <c:pt idx="18765" formatCode="General">
                  <c:v>0.38650200000000023</c:v>
                </c:pt>
                <c:pt idx="18766" formatCode="General">
                  <c:v>0.38652200000000037</c:v>
                </c:pt>
                <c:pt idx="18767" formatCode="General">
                  <c:v>0.38654300000000008</c:v>
                </c:pt>
                <c:pt idx="18768" formatCode="General">
                  <c:v>0.38656400000000035</c:v>
                </c:pt>
                <c:pt idx="18769" formatCode="General">
                  <c:v>0.38658500000000023</c:v>
                </c:pt>
                <c:pt idx="18770" formatCode="General">
                  <c:v>0.38660500000000025</c:v>
                </c:pt>
                <c:pt idx="18771" formatCode="General">
                  <c:v>0.38662600000000041</c:v>
                </c:pt>
                <c:pt idx="18772" formatCode="General">
                  <c:v>0.38664600000000027</c:v>
                </c:pt>
                <c:pt idx="18773" formatCode="General">
                  <c:v>0.38666700000000026</c:v>
                </c:pt>
                <c:pt idx="18774" formatCode="General">
                  <c:v>0.38668700000000022</c:v>
                </c:pt>
                <c:pt idx="18775" formatCode="General">
                  <c:v>0.38670700000000002</c:v>
                </c:pt>
                <c:pt idx="18776" formatCode="General">
                  <c:v>0.38672800000000035</c:v>
                </c:pt>
                <c:pt idx="18777" formatCode="General">
                  <c:v>0.38674900000000001</c:v>
                </c:pt>
                <c:pt idx="18778" formatCode="General">
                  <c:v>0.38677000000000022</c:v>
                </c:pt>
                <c:pt idx="18779" formatCode="General">
                  <c:v>0.38679000000000002</c:v>
                </c:pt>
                <c:pt idx="18780" formatCode="General">
                  <c:v>0.38681100000000035</c:v>
                </c:pt>
                <c:pt idx="18781" formatCode="General">
                  <c:v>0.38683100000000026</c:v>
                </c:pt>
                <c:pt idx="18782" formatCode="General">
                  <c:v>0.38685200000000036</c:v>
                </c:pt>
                <c:pt idx="18783" formatCode="General">
                  <c:v>0.38687300000000036</c:v>
                </c:pt>
                <c:pt idx="18784" formatCode="General">
                  <c:v>0.38689400000000035</c:v>
                </c:pt>
                <c:pt idx="18785" formatCode="General">
                  <c:v>0.38691400000000037</c:v>
                </c:pt>
                <c:pt idx="18786" formatCode="General">
                  <c:v>0.38693500000000008</c:v>
                </c:pt>
                <c:pt idx="18787" formatCode="General">
                  <c:v>0.38695500000000033</c:v>
                </c:pt>
                <c:pt idx="18788" formatCode="General">
                  <c:v>0.38697500000000024</c:v>
                </c:pt>
                <c:pt idx="18789" formatCode="General">
                  <c:v>0.38699600000000023</c:v>
                </c:pt>
                <c:pt idx="18790" formatCode="General">
                  <c:v>0.38701600000000042</c:v>
                </c:pt>
                <c:pt idx="18791" formatCode="General">
                  <c:v>0.38703700000000002</c:v>
                </c:pt>
                <c:pt idx="18792" formatCode="General">
                  <c:v>0.38705800000000024</c:v>
                </c:pt>
                <c:pt idx="18793" formatCode="General">
                  <c:v>0.38707900000000023</c:v>
                </c:pt>
                <c:pt idx="18794" formatCode="General">
                  <c:v>0.38709900000000008</c:v>
                </c:pt>
                <c:pt idx="18795" formatCode="General">
                  <c:v>0.38712000000000035</c:v>
                </c:pt>
                <c:pt idx="18796" formatCode="General">
                  <c:v>0.38714000000000021</c:v>
                </c:pt>
                <c:pt idx="18797" formatCode="General">
                  <c:v>0.38716100000000025</c:v>
                </c:pt>
                <c:pt idx="18798" formatCode="General">
                  <c:v>0.38718100000000022</c:v>
                </c:pt>
                <c:pt idx="18799" formatCode="General">
                  <c:v>0.38720300000000002</c:v>
                </c:pt>
                <c:pt idx="18800" formatCode="General">
                  <c:v>0.38722300000000026</c:v>
                </c:pt>
                <c:pt idx="18801" formatCode="General">
                  <c:v>0.387243</c:v>
                </c:pt>
                <c:pt idx="18802" formatCode="General">
                  <c:v>0.38726400000000022</c:v>
                </c:pt>
                <c:pt idx="18803" formatCode="General">
                  <c:v>0.38728400000000035</c:v>
                </c:pt>
                <c:pt idx="18804" formatCode="General">
                  <c:v>0.38730500000000023</c:v>
                </c:pt>
                <c:pt idx="18805" formatCode="General">
                  <c:v>0.3873260000000005</c:v>
                </c:pt>
                <c:pt idx="18806" formatCode="General">
                  <c:v>0.38734700000000022</c:v>
                </c:pt>
                <c:pt idx="18807" formatCode="General">
                  <c:v>0.38736700000000035</c:v>
                </c:pt>
                <c:pt idx="18808" formatCode="General">
                  <c:v>0.38738800000000051</c:v>
                </c:pt>
                <c:pt idx="18809" formatCode="General">
                  <c:v>0.38740800000000036</c:v>
                </c:pt>
                <c:pt idx="18810" formatCode="General">
                  <c:v>0.38742900000000036</c:v>
                </c:pt>
                <c:pt idx="18811" formatCode="General">
                  <c:v>0.38744900000000032</c:v>
                </c:pt>
                <c:pt idx="18812" formatCode="General">
                  <c:v>0.38747000000000037</c:v>
                </c:pt>
                <c:pt idx="18813" formatCode="General">
                  <c:v>0.38749000000000022</c:v>
                </c:pt>
                <c:pt idx="18814" formatCode="General">
                  <c:v>0.38751100000000033</c:v>
                </c:pt>
                <c:pt idx="18815" formatCode="General">
                  <c:v>0.38753200000000027</c:v>
                </c:pt>
                <c:pt idx="18816" formatCode="General">
                  <c:v>0.38755200000000023</c:v>
                </c:pt>
                <c:pt idx="18817" formatCode="General">
                  <c:v>0.38757300000000022</c:v>
                </c:pt>
                <c:pt idx="18818" formatCode="General">
                  <c:v>0.38759300000000002</c:v>
                </c:pt>
                <c:pt idx="18819" formatCode="General">
                  <c:v>0.38761400000000035</c:v>
                </c:pt>
                <c:pt idx="18820" formatCode="General">
                  <c:v>0.38763500000000001</c:v>
                </c:pt>
                <c:pt idx="18821" formatCode="General">
                  <c:v>0.38765600000000022</c:v>
                </c:pt>
                <c:pt idx="18822" formatCode="General">
                  <c:v>0.38767600000000035</c:v>
                </c:pt>
                <c:pt idx="18823" formatCode="General">
                  <c:v>0.38769700000000001</c:v>
                </c:pt>
                <c:pt idx="18824" formatCode="General">
                  <c:v>0.38771700000000026</c:v>
                </c:pt>
                <c:pt idx="18825" formatCode="General">
                  <c:v>0.38773800000000008</c:v>
                </c:pt>
                <c:pt idx="18826" formatCode="General">
                  <c:v>0.38775800000000027</c:v>
                </c:pt>
                <c:pt idx="18827" formatCode="General">
                  <c:v>0.38777900000000026</c:v>
                </c:pt>
                <c:pt idx="18828" formatCode="General">
                  <c:v>0.38780000000000037</c:v>
                </c:pt>
                <c:pt idx="18829" formatCode="General">
                  <c:v>0.38782000000000044</c:v>
                </c:pt>
                <c:pt idx="18830" formatCode="General">
                  <c:v>0.38784100000000032</c:v>
                </c:pt>
                <c:pt idx="18831" formatCode="General">
                  <c:v>0.38786100000000023</c:v>
                </c:pt>
                <c:pt idx="18832" formatCode="General">
                  <c:v>0.3878820000000005</c:v>
                </c:pt>
                <c:pt idx="18833" formatCode="General">
                  <c:v>0.38790200000000036</c:v>
                </c:pt>
                <c:pt idx="18834" formatCode="General">
                  <c:v>0.38792300000000035</c:v>
                </c:pt>
                <c:pt idx="18835" formatCode="General">
                  <c:v>0.38794400000000023</c:v>
                </c:pt>
                <c:pt idx="18836" formatCode="General">
                  <c:v>0.38796500000000023</c:v>
                </c:pt>
                <c:pt idx="18837" formatCode="General">
                  <c:v>0.38798500000000036</c:v>
                </c:pt>
                <c:pt idx="18838" formatCode="General">
                  <c:v>0.38800600000000035</c:v>
                </c:pt>
                <c:pt idx="18839" formatCode="General">
                  <c:v>0.38802600000000037</c:v>
                </c:pt>
                <c:pt idx="18840" formatCode="General">
                  <c:v>0.38804700000000025</c:v>
                </c:pt>
                <c:pt idx="18841" formatCode="General">
                  <c:v>0.38806700000000022</c:v>
                </c:pt>
                <c:pt idx="18842" formatCode="General">
                  <c:v>0.38808700000000035</c:v>
                </c:pt>
                <c:pt idx="18843" formatCode="General">
                  <c:v>0.38810800000000023</c:v>
                </c:pt>
                <c:pt idx="18844" formatCode="General">
                  <c:v>0.38812900000000022</c:v>
                </c:pt>
                <c:pt idx="18845" formatCode="General">
                  <c:v>0.38815000000000022</c:v>
                </c:pt>
                <c:pt idx="18846" formatCode="General">
                  <c:v>0.38817000000000035</c:v>
                </c:pt>
                <c:pt idx="18847" formatCode="General">
                  <c:v>0.38819100000000001</c:v>
                </c:pt>
                <c:pt idx="18848" formatCode="General">
                  <c:v>0.38821100000000008</c:v>
                </c:pt>
                <c:pt idx="18849" formatCode="General">
                  <c:v>0.38823200000000002</c:v>
                </c:pt>
                <c:pt idx="18850" formatCode="General">
                  <c:v>0.38825200000000026</c:v>
                </c:pt>
                <c:pt idx="18851" formatCode="General">
                  <c:v>0.38827400000000023</c:v>
                </c:pt>
                <c:pt idx="18852" formatCode="General">
                  <c:v>0.38829400000000008</c:v>
                </c:pt>
                <c:pt idx="18853" formatCode="General">
                  <c:v>0.38831500000000035</c:v>
                </c:pt>
                <c:pt idx="18854" formatCode="General">
                  <c:v>0.38833500000000032</c:v>
                </c:pt>
                <c:pt idx="18855" formatCode="General">
                  <c:v>0.38835500000000023</c:v>
                </c:pt>
                <c:pt idx="18856" formatCode="General">
                  <c:v>0.38837600000000044</c:v>
                </c:pt>
                <c:pt idx="18857" formatCode="General">
                  <c:v>0.38839600000000035</c:v>
                </c:pt>
                <c:pt idx="18858" formatCode="General">
                  <c:v>0.38841700000000023</c:v>
                </c:pt>
                <c:pt idx="18859" formatCode="General">
                  <c:v>0.38843800000000023</c:v>
                </c:pt>
                <c:pt idx="18860" formatCode="General">
                  <c:v>0.38845900000000022</c:v>
                </c:pt>
                <c:pt idx="18861" formatCode="General">
                  <c:v>0.38847900000000035</c:v>
                </c:pt>
                <c:pt idx="18862" formatCode="General">
                  <c:v>0.38850000000000023</c:v>
                </c:pt>
                <c:pt idx="18863" formatCode="General">
                  <c:v>0.38852000000000037</c:v>
                </c:pt>
                <c:pt idx="18864" formatCode="General">
                  <c:v>0.38854100000000008</c:v>
                </c:pt>
                <c:pt idx="18865" formatCode="General">
                  <c:v>0.38856100000000032</c:v>
                </c:pt>
                <c:pt idx="18866" formatCode="General">
                  <c:v>0.38858200000000037</c:v>
                </c:pt>
                <c:pt idx="18867" formatCode="General">
                  <c:v>0.38860300000000025</c:v>
                </c:pt>
                <c:pt idx="18868" formatCode="General">
                  <c:v>0.38862300000000022</c:v>
                </c:pt>
                <c:pt idx="18869" formatCode="General">
                  <c:v>0.38864400000000027</c:v>
                </c:pt>
                <c:pt idx="18870" formatCode="General">
                  <c:v>0.38866400000000023</c:v>
                </c:pt>
                <c:pt idx="18871" formatCode="General">
                  <c:v>0.38868500000000022</c:v>
                </c:pt>
                <c:pt idx="18872" formatCode="General">
                  <c:v>0.38870600000000022</c:v>
                </c:pt>
                <c:pt idx="18873" formatCode="General">
                  <c:v>0.38872700000000032</c:v>
                </c:pt>
                <c:pt idx="18874" formatCode="General">
                  <c:v>0.38874700000000001</c:v>
                </c:pt>
                <c:pt idx="18875" formatCode="General">
                  <c:v>0.38876800000000022</c:v>
                </c:pt>
                <c:pt idx="18876" formatCode="General">
                  <c:v>0.38878800000000036</c:v>
                </c:pt>
                <c:pt idx="18877" formatCode="General">
                  <c:v>0.38880900000000035</c:v>
                </c:pt>
                <c:pt idx="18878" formatCode="General">
                  <c:v>0.38882900000000042</c:v>
                </c:pt>
                <c:pt idx="18879" formatCode="General">
                  <c:v>0.38885000000000036</c:v>
                </c:pt>
                <c:pt idx="18880" formatCode="General">
                  <c:v>0.38887100000000036</c:v>
                </c:pt>
                <c:pt idx="18881" formatCode="General">
                  <c:v>0.38889100000000032</c:v>
                </c:pt>
                <c:pt idx="18882" formatCode="General">
                  <c:v>0.38891200000000037</c:v>
                </c:pt>
                <c:pt idx="18883" formatCode="General">
                  <c:v>0.38893200000000022</c:v>
                </c:pt>
                <c:pt idx="18884" formatCode="General">
                  <c:v>0.38895300000000033</c:v>
                </c:pt>
                <c:pt idx="18885" formatCode="General">
                  <c:v>0.38897300000000024</c:v>
                </c:pt>
                <c:pt idx="18886" formatCode="General">
                  <c:v>0.38899400000000023</c:v>
                </c:pt>
                <c:pt idx="18887" formatCode="General">
                  <c:v>0.38901500000000022</c:v>
                </c:pt>
                <c:pt idx="18888" formatCode="General">
                  <c:v>0.38903600000000027</c:v>
                </c:pt>
                <c:pt idx="18889" formatCode="General">
                  <c:v>0.38905600000000023</c:v>
                </c:pt>
                <c:pt idx="18890" formatCode="General">
                  <c:v>0.38907700000000023</c:v>
                </c:pt>
                <c:pt idx="18891" formatCode="General">
                  <c:v>0.38909700000000008</c:v>
                </c:pt>
                <c:pt idx="18892" formatCode="General">
                  <c:v>0.38911800000000035</c:v>
                </c:pt>
                <c:pt idx="18893" formatCode="General">
                  <c:v>0.38913800000000021</c:v>
                </c:pt>
                <c:pt idx="18894" formatCode="General">
                  <c:v>0.38915900000000025</c:v>
                </c:pt>
                <c:pt idx="18895" formatCode="General">
                  <c:v>0.38917900000000022</c:v>
                </c:pt>
                <c:pt idx="18896" formatCode="General">
                  <c:v>0.38920000000000027</c:v>
                </c:pt>
                <c:pt idx="18897" formatCode="General">
                  <c:v>0.38922100000000026</c:v>
                </c:pt>
                <c:pt idx="18898" formatCode="General">
                  <c:v>0.389241</c:v>
                </c:pt>
                <c:pt idx="18899" formatCode="General">
                  <c:v>0.38926200000000022</c:v>
                </c:pt>
                <c:pt idx="18900" formatCode="General">
                  <c:v>0.38928200000000035</c:v>
                </c:pt>
                <c:pt idx="18901" formatCode="General">
                  <c:v>0.38930300000000023</c:v>
                </c:pt>
                <c:pt idx="18902" formatCode="General">
                  <c:v>0.3893240000000005</c:v>
                </c:pt>
                <c:pt idx="18903" formatCode="General">
                  <c:v>0.38934500000000022</c:v>
                </c:pt>
                <c:pt idx="18904" formatCode="General">
                  <c:v>0.38936500000000035</c:v>
                </c:pt>
                <c:pt idx="18905" formatCode="General">
                  <c:v>0.38938600000000051</c:v>
                </c:pt>
                <c:pt idx="18906" formatCode="General">
                  <c:v>0.38940600000000036</c:v>
                </c:pt>
                <c:pt idx="18907" formatCode="General">
                  <c:v>0.38942700000000036</c:v>
                </c:pt>
                <c:pt idx="18908" formatCode="General">
                  <c:v>0.38944700000000032</c:v>
                </c:pt>
                <c:pt idx="18909" formatCode="General">
                  <c:v>0.38946700000000023</c:v>
                </c:pt>
                <c:pt idx="18910" formatCode="General">
                  <c:v>0.38948800000000044</c:v>
                </c:pt>
                <c:pt idx="18911" formatCode="General">
                  <c:v>0.38950900000000033</c:v>
                </c:pt>
                <c:pt idx="18912" formatCode="General">
                  <c:v>0.38953000000000032</c:v>
                </c:pt>
                <c:pt idx="18913" formatCode="General">
                  <c:v>0.38955000000000023</c:v>
                </c:pt>
                <c:pt idx="18914" formatCode="General">
                  <c:v>0.38957100000000022</c:v>
                </c:pt>
                <c:pt idx="18915" formatCode="General">
                  <c:v>0.38959100000000002</c:v>
                </c:pt>
                <c:pt idx="18916" formatCode="General">
                  <c:v>0.38961200000000024</c:v>
                </c:pt>
                <c:pt idx="18917" formatCode="General">
                  <c:v>0.3896320000000002</c:v>
                </c:pt>
                <c:pt idx="18918" formatCode="General">
                  <c:v>0.38965400000000022</c:v>
                </c:pt>
                <c:pt idx="18919" formatCode="General">
                  <c:v>0.38967400000000035</c:v>
                </c:pt>
                <c:pt idx="18920" formatCode="General">
                  <c:v>0.38969500000000001</c:v>
                </c:pt>
                <c:pt idx="18921" formatCode="General">
                  <c:v>0.38971500000000026</c:v>
                </c:pt>
                <c:pt idx="18922" formatCode="General">
                  <c:v>0.389735</c:v>
                </c:pt>
                <c:pt idx="18923" formatCode="General">
                  <c:v>0.38975600000000027</c:v>
                </c:pt>
                <c:pt idx="18924" formatCode="General">
                  <c:v>0.38977600000000023</c:v>
                </c:pt>
                <c:pt idx="18925" formatCode="General">
                  <c:v>0.389797</c:v>
                </c:pt>
                <c:pt idx="18926" formatCode="General">
                  <c:v>0.38981800000000044</c:v>
                </c:pt>
                <c:pt idx="18927" formatCode="General">
                  <c:v>0.38983900000000032</c:v>
                </c:pt>
                <c:pt idx="18928" formatCode="General">
                  <c:v>0.38985900000000023</c:v>
                </c:pt>
                <c:pt idx="18929" formatCode="General">
                  <c:v>0.3898800000000005</c:v>
                </c:pt>
                <c:pt idx="18930" formatCode="General">
                  <c:v>0.38990000000000036</c:v>
                </c:pt>
                <c:pt idx="18931" formatCode="General">
                  <c:v>0.38992100000000035</c:v>
                </c:pt>
                <c:pt idx="18932" formatCode="General">
                  <c:v>0.38994200000000023</c:v>
                </c:pt>
                <c:pt idx="18933" formatCode="General">
                  <c:v>0.38996200000000036</c:v>
                </c:pt>
                <c:pt idx="18934" formatCode="General">
                  <c:v>0.38998300000000036</c:v>
                </c:pt>
                <c:pt idx="18935" formatCode="General">
                  <c:v>0.39000300000000032</c:v>
                </c:pt>
                <c:pt idx="18936" formatCode="General">
                  <c:v>0.39002400000000037</c:v>
                </c:pt>
                <c:pt idx="18937" formatCode="General">
                  <c:v>0.39004400000000022</c:v>
                </c:pt>
                <c:pt idx="18938" formatCode="General">
                  <c:v>0.39006500000000022</c:v>
                </c:pt>
                <c:pt idx="18939" formatCode="General">
                  <c:v>0.39008500000000035</c:v>
                </c:pt>
                <c:pt idx="18940" formatCode="General">
                  <c:v>0.39010700000000026</c:v>
                </c:pt>
                <c:pt idx="18941" formatCode="General">
                  <c:v>0.39012700000000022</c:v>
                </c:pt>
                <c:pt idx="18942" formatCode="General">
                  <c:v>0.39014800000000027</c:v>
                </c:pt>
                <c:pt idx="18943" formatCode="General">
                  <c:v>0.39016800000000035</c:v>
                </c:pt>
                <c:pt idx="18944" formatCode="General">
                  <c:v>0.39018900000000023</c:v>
                </c:pt>
                <c:pt idx="18945" formatCode="General">
                  <c:v>0.39020900000000008</c:v>
                </c:pt>
                <c:pt idx="18946" formatCode="General">
                  <c:v>0.39023000000000002</c:v>
                </c:pt>
                <c:pt idx="18947" formatCode="General">
                  <c:v>0.39025100000000001</c:v>
                </c:pt>
                <c:pt idx="18948" formatCode="General">
                  <c:v>0.39027100000000026</c:v>
                </c:pt>
                <c:pt idx="18949" formatCode="General">
                  <c:v>0.39029200000000008</c:v>
                </c:pt>
                <c:pt idx="18950" formatCode="General">
                  <c:v>0.39031200000000044</c:v>
                </c:pt>
                <c:pt idx="18951" formatCode="General">
                  <c:v>0.39033300000000032</c:v>
                </c:pt>
                <c:pt idx="18952" formatCode="General">
                  <c:v>0.39035300000000023</c:v>
                </c:pt>
                <c:pt idx="18953" formatCode="General">
                  <c:v>0.39037400000000044</c:v>
                </c:pt>
                <c:pt idx="18954" formatCode="General">
                  <c:v>0.39039500000000033</c:v>
                </c:pt>
                <c:pt idx="18955" formatCode="General">
                  <c:v>0.39041600000000043</c:v>
                </c:pt>
                <c:pt idx="18956" formatCode="General">
                  <c:v>0.39043600000000023</c:v>
                </c:pt>
                <c:pt idx="18957" formatCode="General">
                  <c:v>0.39045700000000022</c:v>
                </c:pt>
                <c:pt idx="18958" formatCode="General">
                  <c:v>0.39047700000000035</c:v>
                </c:pt>
                <c:pt idx="18959" formatCode="General">
                  <c:v>0.39049800000000023</c:v>
                </c:pt>
                <c:pt idx="18960" formatCode="General">
                  <c:v>0.39051800000000036</c:v>
                </c:pt>
                <c:pt idx="18961" formatCode="General">
                  <c:v>0.39053900000000008</c:v>
                </c:pt>
                <c:pt idx="18962" formatCode="General">
                  <c:v>0.39055900000000032</c:v>
                </c:pt>
                <c:pt idx="18963" formatCode="General">
                  <c:v>0.39058000000000037</c:v>
                </c:pt>
                <c:pt idx="18964" formatCode="General">
                  <c:v>0.39060100000000025</c:v>
                </c:pt>
                <c:pt idx="18965" formatCode="General">
                  <c:v>0.39062100000000022</c:v>
                </c:pt>
                <c:pt idx="18966" formatCode="General">
                  <c:v>0.39064200000000027</c:v>
                </c:pt>
                <c:pt idx="18967" formatCode="General">
                  <c:v>0.39066200000000023</c:v>
                </c:pt>
                <c:pt idx="18968" formatCode="General">
                  <c:v>0.39068300000000022</c:v>
                </c:pt>
                <c:pt idx="18969" formatCode="General">
                  <c:v>0.39070300000000002</c:v>
                </c:pt>
                <c:pt idx="18970" formatCode="General">
                  <c:v>0.39072500000000032</c:v>
                </c:pt>
                <c:pt idx="18971" formatCode="General">
                  <c:v>0.39074500000000001</c:v>
                </c:pt>
                <c:pt idx="18972" formatCode="General">
                  <c:v>0.39076600000000022</c:v>
                </c:pt>
                <c:pt idx="18973" formatCode="General">
                  <c:v>0.39078600000000036</c:v>
                </c:pt>
                <c:pt idx="18974" formatCode="General">
                  <c:v>0.39080700000000035</c:v>
                </c:pt>
                <c:pt idx="18975" formatCode="General">
                  <c:v>0.39082700000000042</c:v>
                </c:pt>
                <c:pt idx="18976" formatCode="General">
                  <c:v>0.39084800000000036</c:v>
                </c:pt>
                <c:pt idx="18977" formatCode="General">
                  <c:v>0.39086800000000044</c:v>
                </c:pt>
                <c:pt idx="18978" formatCode="General">
                  <c:v>0.39088900000000043</c:v>
                </c:pt>
                <c:pt idx="18979" formatCode="General">
                  <c:v>0.39091000000000037</c:v>
                </c:pt>
                <c:pt idx="18980" formatCode="General">
                  <c:v>0.39093000000000022</c:v>
                </c:pt>
                <c:pt idx="18981" formatCode="General">
                  <c:v>0.39095100000000033</c:v>
                </c:pt>
                <c:pt idx="18982" formatCode="General">
                  <c:v>0.39097100000000024</c:v>
                </c:pt>
                <c:pt idx="18983" formatCode="General">
                  <c:v>0.39099200000000023</c:v>
                </c:pt>
                <c:pt idx="18984" formatCode="General">
                  <c:v>0.39101300000000022</c:v>
                </c:pt>
                <c:pt idx="18985" formatCode="General">
                  <c:v>0.39103400000000027</c:v>
                </c:pt>
                <c:pt idx="18986" formatCode="General">
                  <c:v>0.39105400000000023</c:v>
                </c:pt>
                <c:pt idx="18987" formatCode="General">
                  <c:v>0.39107500000000023</c:v>
                </c:pt>
                <c:pt idx="18988" formatCode="General">
                  <c:v>0.39109500000000008</c:v>
                </c:pt>
                <c:pt idx="18989" formatCode="General">
                  <c:v>0.39111500000000032</c:v>
                </c:pt>
                <c:pt idx="18990" formatCode="General">
                  <c:v>0.39113600000000021</c:v>
                </c:pt>
                <c:pt idx="18991" formatCode="General">
                  <c:v>0.39115600000000023</c:v>
                </c:pt>
                <c:pt idx="18992" formatCode="General">
                  <c:v>0.39117700000000022</c:v>
                </c:pt>
                <c:pt idx="18993" formatCode="General">
                  <c:v>0.39119800000000027</c:v>
                </c:pt>
                <c:pt idx="18994" formatCode="General">
                  <c:v>0.39121900000000026</c:v>
                </c:pt>
                <c:pt idx="18995" formatCode="General">
                  <c:v>0.391239</c:v>
                </c:pt>
                <c:pt idx="18996" formatCode="General">
                  <c:v>0.39126000000000022</c:v>
                </c:pt>
                <c:pt idx="18997" formatCode="General">
                  <c:v>0.39128000000000035</c:v>
                </c:pt>
                <c:pt idx="18998" formatCode="General">
                  <c:v>0.39130100000000023</c:v>
                </c:pt>
                <c:pt idx="18999" formatCode="General">
                  <c:v>0.3913220000000005</c:v>
                </c:pt>
                <c:pt idx="19000" formatCode="General">
                  <c:v>0.39134200000000036</c:v>
                </c:pt>
                <c:pt idx="19001" formatCode="General">
                  <c:v>0.39136300000000035</c:v>
                </c:pt>
                <c:pt idx="19002" formatCode="General">
                  <c:v>0.39138300000000043</c:v>
                </c:pt>
                <c:pt idx="19003" formatCode="General">
                  <c:v>0.39140400000000036</c:v>
                </c:pt>
                <c:pt idx="19004" formatCode="General">
                  <c:v>0.39142400000000044</c:v>
                </c:pt>
                <c:pt idx="19005" formatCode="General">
                  <c:v>0.39144500000000032</c:v>
                </c:pt>
                <c:pt idx="19006" formatCode="General">
                  <c:v>0.39146500000000023</c:v>
                </c:pt>
                <c:pt idx="19007" formatCode="General">
                  <c:v>0.39148600000000044</c:v>
                </c:pt>
                <c:pt idx="19008" formatCode="General">
                  <c:v>0.39150700000000033</c:v>
                </c:pt>
                <c:pt idx="19009" formatCode="General">
                  <c:v>0.39152800000000043</c:v>
                </c:pt>
                <c:pt idx="19010" formatCode="General">
                  <c:v>0.39154800000000023</c:v>
                </c:pt>
                <c:pt idx="19011" formatCode="General">
                  <c:v>0.39156900000000022</c:v>
                </c:pt>
                <c:pt idx="19012" formatCode="General">
                  <c:v>0.39158900000000035</c:v>
                </c:pt>
                <c:pt idx="19013" formatCode="General">
                  <c:v>0.39161000000000024</c:v>
                </c:pt>
                <c:pt idx="19014" formatCode="General">
                  <c:v>0.39163100000000001</c:v>
                </c:pt>
                <c:pt idx="19015" formatCode="General">
                  <c:v>0.39165100000000008</c:v>
                </c:pt>
                <c:pt idx="19016" formatCode="General">
                  <c:v>0.39167200000000035</c:v>
                </c:pt>
                <c:pt idx="19017" formatCode="General">
                  <c:v>0.39169200000000021</c:v>
                </c:pt>
                <c:pt idx="19018" formatCode="General">
                  <c:v>0.39171300000000026</c:v>
                </c:pt>
                <c:pt idx="19019" formatCode="General">
                  <c:v>0.391733</c:v>
                </c:pt>
                <c:pt idx="19020" formatCode="General">
                  <c:v>0.39175400000000027</c:v>
                </c:pt>
                <c:pt idx="19021" formatCode="General">
                  <c:v>0.39177500000000026</c:v>
                </c:pt>
                <c:pt idx="19022" formatCode="General">
                  <c:v>0.3917960000000002</c:v>
                </c:pt>
                <c:pt idx="19023" formatCode="General">
                  <c:v>0.39181600000000044</c:v>
                </c:pt>
                <c:pt idx="19024" formatCode="General">
                  <c:v>0.39183700000000032</c:v>
                </c:pt>
                <c:pt idx="19025" formatCode="General">
                  <c:v>0.39185700000000023</c:v>
                </c:pt>
                <c:pt idx="19026" formatCode="General">
                  <c:v>0.3918780000000005</c:v>
                </c:pt>
                <c:pt idx="19027" formatCode="General">
                  <c:v>0.39189800000000036</c:v>
                </c:pt>
                <c:pt idx="19028" formatCode="General">
                  <c:v>0.39191900000000035</c:v>
                </c:pt>
                <c:pt idx="19029" formatCode="General">
                  <c:v>0.39193900000000026</c:v>
                </c:pt>
                <c:pt idx="19030" formatCode="General">
                  <c:v>0.39196000000000036</c:v>
                </c:pt>
                <c:pt idx="19031" formatCode="General">
                  <c:v>0.39198100000000036</c:v>
                </c:pt>
                <c:pt idx="19032" formatCode="General">
                  <c:v>0.39200100000000032</c:v>
                </c:pt>
                <c:pt idx="19033" formatCode="General">
                  <c:v>0.39202200000000037</c:v>
                </c:pt>
                <c:pt idx="19034" formatCode="General">
                  <c:v>0.39204200000000022</c:v>
                </c:pt>
                <c:pt idx="19035" formatCode="General">
                  <c:v>0.39206300000000033</c:v>
                </c:pt>
                <c:pt idx="19036" formatCode="General">
                  <c:v>0.39208400000000043</c:v>
                </c:pt>
                <c:pt idx="19037" formatCode="General">
                  <c:v>0.39210500000000026</c:v>
                </c:pt>
                <c:pt idx="19038" formatCode="General">
                  <c:v>0.39212500000000022</c:v>
                </c:pt>
                <c:pt idx="19039" formatCode="General">
                  <c:v>0.39214600000000027</c:v>
                </c:pt>
                <c:pt idx="19040" formatCode="General">
                  <c:v>0.39216600000000035</c:v>
                </c:pt>
                <c:pt idx="19041" formatCode="General">
                  <c:v>0.39218700000000023</c:v>
                </c:pt>
                <c:pt idx="19042" formatCode="General">
                  <c:v>0.39220700000000008</c:v>
                </c:pt>
                <c:pt idx="19043" formatCode="General">
                  <c:v>0.39222800000000035</c:v>
                </c:pt>
                <c:pt idx="19044" formatCode="General">
                  <c:v>0.39224800000000026</c:v>
                </c:pt>
                <c:pt idx="19045" formatCode="General">
                  <c:v>0.39226900000000026</c:v>
                </c:pt>
                <c:pt idx="19046" formatCode="General">
                  <c:v>0.39229000000000008</c:v>
                </c:pt>
                <c:pt idx="19047" formatCode="General">
                  <c:v>0.39231000000000044</c:v>
                </c:pt>
                <c:pt idx="19048" formatCode="General">
                  <c:v>0.39233100000000032</c:v>
                </c:pt>
                <c:pt idx="19049" formatCode="General">
                  <c:v>0.39235100000000023</c:v>
                </c:pt>
                <c:pt idx="19050" formatCode="General">
                  <c:v>0.39237200000000044</c:v>
                </c:pt>
                <c:pt idx="19051" formatCode="General">
                  <c:v>0.39239300000000032</c:v>
                </c:pt>
                <c:pt idx="19052" formatCode="General">
                  <c:v>0.39241300000000023</c:v>
                </c:pt>
                <c:pt idx="19053" formatCode="General">
                  <c:v>0.39243400000000023</c:v>
                </c:pt>
                <c:pt idx="19054" formatCode="General">
                  <c:v>0.39245500000000022</c:v>
                </c:pt>
                <c:pt idx="19055" formatCode="General">
                  <c:v>0.39247500000000035</c:v>
                </c:pt>
                <c:pt idx="19056" formatCode="General">
                  <c:v>0.39249500000000026</c:v>
                </c:pt>
                <c:pt idx="19057" formatCode="General">
                  <c:v>0.39251600000000036</c:v>
                </c:pt>
                <c:pt idx="19058" formatCode="General">
                  <c:v>0.39253600000000022</c:v>
                </c:pt>
                <c:pt idx="19059" formatCode="General">
                  <c:v>0.39255700000000032</c:v>
                </c:pt>
                <c:pt idx="19060" formatCode="General">
                  <c:v>0.39257800000000037</c:v>
                </c:pt>
                <c:pt idx="19061" formatCode="General">
                  <c:v>0.39259900000000025</c:v>
                </c:pt>
                <c:pt idx="19062" formatCode="General">
                  <c:v>0.39261900000000022</c:v>
                </c:pt>
                <c:pt idx="19063" formatCode="General">
                  <c:v>0.39264000000000027</c:v>
                </c:pt>
                <c:pt idx="19064" formatCode="General">
                  <c:v>0.39266000000000023</c:v>
                </c:pt>
                <c:pt idx="19065" formatCode="General">
                  <c:v>0.39268100000000022</c:v>
                </c:pt>
                <c:pt idx="19066" formatCode="General">
                  <c:v>0.39270200000000022</c:v>
                </c:pt>
                <c:pt idx="19067" formatCode="General">
                  <c:v>0.39272300000000032</c:v>
                </c:pt>
                <c:pt idx="19068" formatCode="General">
                  <c:v>0.39274300000000001</c:v>
                </c:pt>
                <c:pt idx="19069" formatCode="General">
                  <c:v>0.39276300000000008</c:v>
                </c:pt>
                <c:pt idx="19070" formatCode="General">
                  <c:v>0.39278400000000036</c:v>
                </c:pt>
                <c:pt idx="19071" formatCode="General">
                  <c:v>0.39280400000000043</c:v>
                </c:pt>
                <c:pt idx="19072" formatCode="General">
                  <c:v>0.39282500000000042</c:v>
                </c:pt>
                <c:pt idx="19073" formatCode="General">
                  <c:v>0.39284500000000022</c:v>
                </c:pt>
                <c:pt idx="19074" formatCode="General">
                  <c:v>0.39286600000000044</c:v>
                </c:pt>
                <c:pt idx="19075" formatCode="General">
                  <c:v>0.39288700000000043</c:v>
                </c:pt>
                <c:pt idx="19076" formatCode="General">
                  <c:v>0.39290800000000037</c:v>
                </c:pt>
                <c:pt idx="19077" formatCode="General">
                  <c:v>0.39292800000000044</c:v>
                </c:pt>
                <c:pt idx="19078" formatCode="General">
                  <c:v>0.39294900000000033</c:v>
                </c:pt>
                <c:pt idx="19079" formatCode="General">
                  <c:v>0.39296900000000023</c:v>
                </c:pt>
                <c:pt idx="19080" formatCode="General">
                  <c:v>0.39299000000000023</c:v>
                </c:pt>
                <c:pt idx="19081" formatCode="General">
                  <c:v>0.39301000000000041</c:v>
                </c:pt>
                <c:pt idx="19082" formatCode="General">
                  <c:v>0.39303100000000002</c:v>
                </c:pt>
                <c:pt idx="19083" formatCode="General">
                  <c:v>0.39305200000000023</c:v>
                </c:pt>
                <c:pt idx="19084" formatCode="General">
                  <c:v>0.39307200000000037</c:v>
                </c:pt>
                <c:pt idx="19085" formatCode="General">
                  <c:v>0.39309300000000008</c:v>
                </c:pt>
                <c:pt idx="19086" formatCode="General">
                  <c:v>0.39311300000000032</c:v>
                </c:pt>
                <c:pt idx="19087" formatCode="General">
                  <c:v>0.39313400000000021</c:v>
                </c:pt>
                <c:pt idx="19088" formatCode="General">
                  <c:v>0.39315500000000025</c:v>
                </c:pt>
                <c:pt idx="19089" formatCode="General">
                  <c:v>0.39317600000000041</c:v>
                </c:pt>
                <c:pt idx="19090" formatCode="General">
                  <c:v>0.39319600000000027</c:v>
                </c:pt>
                <c:pt idx="19091" formatCode="General">
                  <c:v>0.39321700000000026</c:v>
                </c:pt>
                <c:pt idx="19092" formatCode="General">
                  <c:v>0.393237</c:v>
                </c:pt>
                <c:pt idx="19093" formatCode="General">
                  <c:v>0.39325800000000022</c:v>
                </c:pt>
                <c:pt idx="19094" formatCode="General">
                  <c:v>0.39327800000000035</c:v>
                </c:pt>
                <c:pt idx="19095" formatCode="General">
                  <c:v>0.39329900000000001</c:v>
                </c:pt>
                <c:pt idx="19096" formatCode="General">
                  <c:v>0.39331900000000042</c:v>
                </c:pt>
                <c:pt idx="19097" formatCode="General">
                  <c:v>0.39334000000000036</c:v>
                </c:pt>
                <c:pt idx="19098" formatCode="General">
                  <c:v>0.39336100000000035</c:v>
                </c:pt>
                <c:pt idx="19099" formatCode="General">
                  <c:v>0.39338100000000042</c:v>
                </c:pt>
                <c:pt idx="19100" formatCode="General">
                  <c:v>0.39340200000000036</c:v>
                </c:pt>
                <c:pt idx="19101" formatCode="General">
                  <c:v>0.39342200000000044</c:v>
                </c:pt>
                <c:pt idx="19102" formatCode="General">
                  <c:v>0.39344300000000032</c:v>
                </c:pt>
                <c:pt idx="19103" formatCode="General">
                  <c:v>0.39346400000000037</c:v>
                </c:pt>
                <c:pt idx="19104" formatCode="General">
                  <c:v>0.39348500000000042</c:v>
                </c:pt>
                <c:pt idx="19105" formatCode="General">
                  <c:v>0.39350500000000033</c:v>
                </c:pt>
                <c:pt idx="19106" formatCode="General">
                  <c:v>0.39352600000000043</c:v>
                </c:pt>
                <c:pt idx="19107" formatCode="General">
                  <c:v>0.39354600000000023</c:v>
                </c:pt>
                <c:pt idx="19108" formatCode="General">
                  <c:v>0.39356700000000022</c:v>
                </c:pt>
                <c:pt idx="19109" formatCode="General">
                  <c:v>0.39358700000000035</c:v>
                </c:pt>
                <c:pt idx="19110" formatCode="General">
                  <c:v>0.39360700000000026</c:v>
                </c:pt>
                <c:pt idx="19111" formatCode="General">
                  <c:v>0.39362800000000037</c:v>
                </c:pt>
                <c:pt idx="19112" formatCode="General">
                  <c:v>0.39364900000000008</c:v>
                </c:pt>
                <c:pt idx="19113" formatCode="General">
                  <c:v>0.39367000000000035</c:v>
                </c:pt>
                <c:pt idx="19114" formatCode="General">
                  <c:v>0.39369000000000026</c:v>
                </c:pt>
                <c:pt idx="19115" formatCode="General">
                  <c:v>0.39371100000000026</c:v>
                </c:pt>
                <c:pt idx="19116" formatCode="General">
                  <c:v>0.393731</c:v>
                </c:pt>
                <c:pt idx="19117" formatCode="General">
                  <c:v>0.39375200000000027</c:v>
                </c:pt>
                <c:pt idx="19118" formatCode="General">
                  <c:v>0.39377300000000026</c:v>
                </c:pt>
                <c:pt idx="19119" formatCode="General">
                  <c:v>0.3937940000000002</c:v>
                </c:pt>
                <c:pt idx="19120" formatCode="General">
                  <c:v>0.39381400000000044</c:v>
                </c:pt>
                <c:pt idx="19121" formatCode="General">
                  <c:v>0.39383500000000032</c:v>
                </c:pt>
                <c:pt idx="19122" formatCode="General">
                  <c:v>0.39385500000000023</c:v>
                </c:pt>
                <c:pt idx="19123" formatCode="General">
                  <c:v>0.39387500000000042</c:v>
                </c:pt>
                <c:pt idx="19124" formatCode="General">
                  <c:v>0.39389600000000036</c:v>
                </c:pt>
                <c:pt idx="19125" formatCode="General">
                  <c:v>0.39391600000000043</c:v>
                </c:pt>
                <c:pt idx="19126" formatCode="General">
                  <c:v>0.39393700000000026</c:v>
                </c:pt>
                <c:pt idx="19127" formatCode="General">
                  <c:v>0.39395800000000036</c:v>
                </c:pt>
                <c:pt idx="19128" formatCode="General">
                  <c:v>0.39397900000000036</c:v>
                </c:pt>
                <c:pt idx="19129" formatCode="General">
                  <c:v>0.39399900000000032</c:v>
                </c:pt>
                <c:pt idx="19130" formatCode="General">
                  <c:v>0.39402000000000037</c:v>
                </c:pt>
                <c:pt idx="19131" formatCode="General">
                  <c:v>0.39404000000000022</c:v>
                </c:pt>
                <c:pt idx="19132" formatCode="General">
                  <c:v>0.39406100000000033</c:v>
                </c:pt>
                <c:pt idx="19133" formatCode="General">
                  <c:v>0.39408200000000043</c:v>
                </c:pt>
                <c:pt idx="19134" formatCode="General">
                  <c:v>0.39410300000000026</c:v>
                </c:pt>
                <c:pt idx="19135" formatCode="General">
                  <c:v>0.39412300000000022</c:v>
                </c:pt>
                <c:pt idx="19136" formatCode="General">
                  <c:v>0.39414300000000002</c:v>
                </c:pt>
                <c:pt idx="19137" formatCode="General">
                  <c:v>0.39416400000000035</c:v>
                </c:pt>
                <c:pt idx="19138" formatCode="General">
                  <c:v>0.39418400000000037</c:v>
                </c:pt>
                <c:pt idx="19139" formatCode="General">
                  <c:v>0.39420500000000008</c:v>
                </c:pt>
                <c:pt idx="19140" formatCode="General">
                  <c:v>0.39422500000000033</c:v>
                </c:pt>
                <c:pt idx="19141" formatCode="General">
                  <c:v>0.39424600000000026</c:v>
                </c:pt>
                <c:pt idx="19142" formatCode="General">
                  <c:v>0.39426700000000026</c:v>
                </c:pt>
                <c:pt idx="19143" formatCode="General">
                  <c:v>0.39428800000000042</c:v>
                </c:pt>
                <c:pt idx="19144" formatCode="General">
                  <c:v>0.39430800000000044</c:v>
                </c:pt>
                <c:pt idx="19145" formatCode="General">
                  <c:v>0.39432900000000043</c:v>
                </c:pt>
                <c:pt idx="19146" formatCode="General">
                  <c:v>0.39434900000000023</c:v>
                </c:pt>
                <c:pt idx="19147" formatCode="General">
                  <c:v>0.39437000000000044</c:v>
                </c:pt>
                <c:pt idx="19148" formatCode="General">
                  <c:v>0.39439000000000035</c:v>
                </c:pt>
                <c:pt idx="19149" formatCode="General">
                  <c:v>0.39441100000000023</c:v>
                </c:pt>
                <c:pt idx="19150" formatCode="General">
                  <c:v>0.39443200000000023</c:v>
                </c:pt>
                <c:pt idx="19151" formatCode="General">
                  <c:v>0.39445200000000036</c:v>
                </c:pt>
                <c:pt idx="19152" formatCode="General">
                  <c:v>0.39447300000000035</c:v>
                </c:pt>
                <c:pt idx="19153" formatCode="General">
                  <c:v>0.39449300000000026</c:v>
                </c:pt>
                <c:pt idx="19154" formatCode="General">
                  <c:v>0.39451400000000036</c:v>
                </c:pt>
                <c:pt idx="19155" formatCode="General">
                  <c:v>0.39453400000000022</c:v>
                </c:pt>
                <c:pt idx="19156" formatCode="General">
                  <c:v>0.39455600000000035</c:v>
                </c:pt>
                <c:pt idx="19157" formatCode="General">
                  <c:v>0.39457600000000037</c:v>
                </c:pt>
                <c:pt idx="19158" formatCode="General">
                  <c:v>0.39459700000000025</c:v>
                </c:pt>
                <c:pt idx="19159" formatCode="General">
                  <c:v>0.39461700000000022</c:v>
                </c:pt>
                <c:pt idx="19160" formatCode="General">
                  <c:v>0.39463800000000027</c:v>
                </c:pt>
                <c:pt idx="19161" formatCode="General">
                  <c:v>0.39465800000000023</c:v>
                </c:pt>
                <c:pt idx="19162" formatCode="General">
                  <c:v>0.39467900000000022</c:v>
                </c:pt>
                <c:pt idx="19163" formatCode="General">
                  <c:v>0.39469900000000002</c:v>
                </c:pt>
                <c:pt idx="19164" formatCode="General">
                  <c:v>0.39472000000000035</c:v>
                </c:pt>
                <c:pt idx="19165" formatCode="General">
                  <c:v>0.39474100000000001</c:v>
                </c:pt>
                <c:pt idx="19166" formatCode="General">
                  <c:v>0.39476100000000008</c:v>
                </c:pt>
                <c:pt idx="19167" formatCode="General">
                  <c:v>0.39478200000000035</c:v>
                </c:pt>
                <c:pt idx="19168" formatCode="General">
                  <c:v>0.39480200000000043</c:v>
                </c:pt>
                <c:pt idx="19169" formatCode="General">
                  <c:v>0.39482300000000042</c:v>
                </c:pt>
                <c:pt idx="19170" formatCode="General">
                  <c:v>0.39484400000000036</c:v>
                </c:pt>
                <c:pt idx="19171" formatCode="General">
                  <c:v>0.39486500000000035</c:v>
                </c:pt>
                <c:pt idx="19172" formatCode="General">
                  <c:v>0.39488500000000043</c:v>
                </c:pt>
                <c:pt idx="19173" formatCode="General">
                  <c:v>0.39490600000000037</c:v>
                </c:pt>
                <c:pt idx="19174" formatCode="General">
                  <c:v>0.39492600000000044</c:v>
                </c:pt>
                <c:pt idx="19175" formatCode="General">
                  <c:v>0.39494700000000033</c:v>
                </c:pt>
                <c:pt idx="19176" formatCode="General">
                  <c:v>0.39496700000000023</c:v>
                </c:pt>
                <c:pt idx="19177" formatCode="General">
                  <c:v>0.39498700000000042</c:v>
                </c:pt>
                <c:pt idx="19178" formatCode="General">
                  <c:v>0.39500900000000022</c:v>
                </c:pt>
                <c:pt idx="19179" formatCode="General">
                  <c:v>0.39502900000000035</c:v>
                </c:pt>
                <c:pt idx="19180" formatCode="General">
                  <c:v>0.39505000000000023</c:v>
                </c:pt>
                <c:pt idx="19181" formatCode="General">
                  <c:v>0.39507000000000037</c:v>
                </c:pt>
                <c:pt idx="19182" formatCode="General">
                  <c:v>0.39509100000000008</c:v>
                </c:pt>
                <c:pt idx="19183" formatCode="General">
                  <c:v>0.39511100000000032</c:v>
                </c:pt>
                <c:pt idx="19184" formatCode="General">
                  <c:v>0.39513200000000021</c:v>
                </c:pt>
                <c:pt idx="19185" formatCode="General">
                  <c:v>0.39515300000000025</c:v>
                </c:pt>
                <c:pt idx="19186" formatCode="General">
                  <c:v>0.39517400000000041</c:v>
                </c:pt>
                <c:pt idx="19187" formatCode="General">
                  <c:v>0.39519400000000027</c:v>
                </c:pt>
                <c:pt idx="19188" formatCode="General">
                  <c:v>0.39521400000000023</c:v>
                </c:pt>
                <c:pt idx="19189" formatCode="General">
                  <c:v>0.395235</c:v>
                </c:pt>
                <c:pt idx="19190" formatCode="General">
                  <c:v>0.39525500000000002</c:v>
                </c:pt>
                <c:pt idx="19191" formatCode="General">
                  <c:v>0.39527600000000035</c:v>
                </c:pt>
                <c:pt idx="19192" formatCode="General">
                  <c:v>0.3952960000000002</c:v>
                </c:pt>
                <c:pt idx="19193" formatCode="General">
                  <c:v>0.39531700000000042</c:v>
                </c:pt>
                <c:pt idx="19194" formatCode="General">
                  <c:v>0.39533800000000036</c:v>
                </c:pt>
                <c:pt idx="19195" formatCode="General">
                  <c:v>0.39535900000000035</c:v>
                </c:pt>
                <c:pt idx="19196" formatCode="General">
                  <c:v>0.39537900000000042</c:v>
                </c:pt>
                <c:pt idx="19197" formatCode="General">
                  <c:v>0.39540000000000036</c:v>
                </c:pt>
                <c:pt idx="19198" formatCode="General">
                  <c:v>0.39542000000000044</c:v>
                </c:pt>
                <c:pt idx="19199" formatCode="General">
                  <c:v>0.39544100000000032</c:v>
                </c:pt>
                <c:pt idx="19200" formatCode="General">
                  <c:v>0.39546100000000023</c:v>
                </c:pt>
                <c:pt idx="19201" formatCode="General">
                  <c:v>0.39548300000000042</c:v>
                </c:pt>
                <c:pt idx="19202" formatCode="General">
                  <c:v>0.39550300000000033</c:v>
                </c:pt>
                <c:pt idx="19203" formatCode="General">
                  <c:v>0.39552300000000024</c:v>
                </c:pt>
                <c:pt idx="19204" formatCode="General">
                  <c:v>0.39554400000000023</c:v>
                </c:pt>
                <c:pt idx="19205" formatCode="General">
                  <c:v>0.39556400000000042</c:v>
                </c:pt>
                <c:pt idx="19206" formatCode="General">
                  <c:v>0.39558500000000035</c:v>
                </c:pt>
                <c:pt idx="19207" formatCode="General">
                  <c:v>0.39560500000000026</c:v>
                </c:pt>
                <c:pt idx="19208" formatCode="General">
                  <c:v>0.39562600000000037</c:v>
                </c:pt>
                <c:pt idx="19209" formatCode="General">
                  <c:v>0.39564700000000008</c:v>
                </c:pt>
                <c:pt idx="19210" formatCode="General">
                  <c:v>0.39566800000000035</c:v>
                </c:pt>
                <c:pt idx="19211" formatCode="General">
                  <c:v>0.39568800000000037</c:v>
                </c:pt>
                <c:pt idx="19212" formatCode="General">
                  <c:v>0.39570900000000025</c:v>
                </c:pt>
                <c:pt idx="19213" formatCode="General">
                  <c:v>0.39572900000000022</c:v>
                </c:pt>
                <c:pt idx="19214" formatCode="General">
                  <c:v>0.39575000000000027</c:v>
                </c:pt>
                <c:pt idx="19215" formatCode="General">
                  <c:v>0.39577000000000023</c:v>
                </c:pt>
                <c:pt idx="19216" formatCode="General">
                  <c:v>0.395791</c:v>
                </c:pt>
                <c:pt idx="19217" formatCode="General">
                  <c:v>0.39581200000000044</c:v>
                </c:pt>
                <c:pt idx="19218" formatCode="General">
                  <c:v>0.39583200000000035</c:v>
                </c:pt>
                <c:pt idx="19219" formatCode="General">
                  <c:v>0.39585300000000023</c:v>
                </c:pt>
                <c:pt idx="19220" formatCode="General">
                  <c:v>0.39587300000000042</c:v>
                </c:pt>
                <c:pt idx="19221" formatCode="General">
                  <c:v>0.39589400000000036</c:v>
                </c:pt>
                <c:pt idx="19222" formatCode="General">
                  <c:v>0.39591400000000043</c:v>
                </c:pt>
                <c:pt idx="19223" formatCode="General">
                  <c:v>0.39593500000000026</c:v>
                </c:pt>
                <c:pt idx="19224" formatCode="General">
                  <c:v>0.39595600000000036</c:v>
                </c:pt>
                <c:pt idx="19225" formatCode="General">
                  <c:v>0.39597700000000036</c:v>
                </c:pt>
                <c:pt idx="19226" formatCode="General">
                  <c:v>0.39599700000000032</c:v>
                </c:pt>
                <c:pt idx="19227" formatCode="General">
                  <c:v>0.39601800000000037</c:v>
                </c:pt>
                <c:pt idx="19228" formatCode="General">
                  <c:v>0.39603800000000022</c:v>
                </c:pt>
                <c:pt idx="19229" formatCode="General">
                  <c:v>0.39605800000000035</c:v>
                </c:pt>
                <c:pt idx="19230" formatCode="General">
                  <c:v>0.39608000000000043</c:v>
                </c:pt>
                <c:pt idx="19231" formatCode="General">
                  <c:v>0.39610000000000023</c:v>
                </c:pt>
                <c:pt idx="19232" formatCode="General">
                  <c:v>0.39612100000000022</c:v>
                </c:pt>
                <c:pt idx="19233" formatCode="General">
                  <c:v>0.39614100000000002</c:v>
                </c:pt>
                <c:pt idx="19234" formatCode="General">
                  <c:v>0.39616200000000035</c:v>
                </c:pt>
                <c:pt idx="19235" formatCode="General">
                  <c:v>0.39618200000000037</c:v>
                </c:pt>
                <c:pt idx="19236" formatCode="General">
                  <c:v>0.39620300000000008</c:v>
                </c:pt>
                <c:pt idx="19237" formatCode="General">
                  <c:v>0.39622400000000035</c:v>
                </c:pt>
                <c:pt idx="19238" formatCode="General">
                  <c:v>0.39624500000000001</c:v>
                </c:pt>
                <c:pt idx="19239" formatCode="General">
                  <c:v>0.39626500000000026</c:v>
                </c:pt>
                <c:pt idx="19240" formatCode="General">
                  <c:v>0.39628600000000042</c:v>
                </c:pt>
                <c:pt idx="19241" formatCode="General">
                  <c:v>0.39630600000000044</c:v>
                </c:pt>
                <c:pt idx="19242" formatCode="General">
                  <c:v>0.39632700000000043</c:v>
                </c:pt>
                <c:pt idx="19243" formatCode="General">
                  <c:v>0.39634700000000023</c:v>
                </c:pt>
                <c:pt idx="19244" formatCode="General">
                  <c:v>0.39636700000000036</c:v>
                </c:pt>
                <c:pt idx="19245" formatCode="General">
                  <c:v>0.39638900000000044</c:v>
                </c:pt>
                <c:pt idx="19246" formatCode="General">
                  <c:v>0.39640900000000023</c:v>
                </c:pt>
                <c:pt idx="19247" formatCode="General">
                  <c:v>0.39643000000000023</c:v>
                </c:pt>
                <c:pt idx="19248" formatCode="General">
                  <c:v>0.39645000000000036</c:v>
                </c:pt>
                <c:pt idx="19249" formatCode="General">
                  <c:v>0.39647100000000035</c:v>
                </c:pt>
                <c:pt idx="19250" formatCode="General">
                  <c:v>0.39649100000000026</c:v>
                </c:pt>
                <c:pt idx="19251" formatCode="General">
                  <c:v>0.39651200000000036</c:v>
                </c:pt>
                <c:pt idx="19252" formatCode="General">
                  <c:v>0.39653300000000002</c:v>
                </c:pt>
                <c:pt idx="19253" formatCode="General">
                  <c:v>0.39655400000000035</c:v>
                </c:pt>
                <c:pt idx="19254" formatCode="General">
                  <c:v>0.39657400000000037</c:v>
                </c:pt>
                <c:pt idx="19255" formatCode="General">
                  <c:v>0.39659500000000025</c:v>
                </c:pt>
                <c:pt idx="19256" formatCode="General">
                  <c:v>0.39661500000000022</c:v>
                </c:pt>
                <c:pt idx="19257" formatCode="General">
                  <c:v>0.39663500000000002</c:v>
                </c:pt>
                <c:pt idx="19258" formatCode="General">
                  <c:v>0.39665600000000023</c:v>
                </c:pt>
                <c:pt idx="19259" formatCode="General">
                  <c:v>0.39667600000000036</c:v>
                </c:pt>
                <c:pt idx="19260" formatCode="General">
                  <c:v>0.39669700000000002</c:v>
                </c:pt>
                <c:pt idx="19261" formatCode="General">
                  <c:v>0.39671800000000035</c:v>
                </c:pt>
                <c:pt idx="19262" formatCode="General">
                  <c:v>0.39673900000000001</c:v>
                </c:pt>
                <c:pt idx="19263" formatCode="General">
                  <c:v>0.39675900000000008</c:v>
                </c:pt>
                <c:pt idx="19264" formatCode="General">
                  <c:v>0.39678000000000035</c:v>
                </c:pt>
                <c:pt idx="19265" formatCode="General">
                  <c:v>0.39680000000000037</c:v>
                </c:pt>
                <c:pt idx="19266" formatCode="General">
                  <c:v>0.39682100000000042</c:v>
                </c:pt>
                <c:pt idx="19267" formatCode="General">
                  <c:v>0.39684200000000036</c:v>
                </c:pt>
                <c:pt idx="19268" formatCode="General">
                  <c:v>0.39686300000000035</c:v>
                </c:pt>
                <c:pt idx="19269" formatCode="General">
                  <c:v>0.39688300000000043</c:v>
                </c:pt>
                <c:pt idx="19270" formatCode="General">
                  <c:v>0.39690300000000023</c:v>
                </c:pt>
                <c:pt idx="19271" formatCode="General">
                  <c:v>0.39692400000000044</c:v>
                </c:pt>
                <c:pt idx="19272" formatCode="General">
                  <c:v>0.39694400000000035</c:v>
                </c:pt>
                <c:pt idx="19273" formatCode="General">
                  <c:v>0.39696500000000023</c:v>
                </c:pt>
                <c:pt idx="19274" formatCode="General">
                  <c:v>0.39698600000000051</c:v>
                </c:pt>
                <c:pt idx="19275" formatCode="General">
                  <c:v>0.39700600000000041</c:v>
                </c:pt>
                <c:pt idx="19276" formatCode="General">
                  <c:v>0.39702700000000035</c:v>
                </c:pt>
                <c:pt idx="19277" formatCode="General">
                  <c:v>0.39704800000000023</c:v>
                </c:pt>
                <c:pt idx="19278" formatCode="General">
                  <c:v>0.39706800000000037</c:v>
                </c:pt>
                <c:pt idx="19279" formatCode="General">
                  <c:v>0.39708900000000041</c:v>
                </c:pt>
                <c:pt idx="19280" formatCode="General">
                  <c:v>0.39710900000000032</c:v>
                </c:pt>
                <c:pt idx="19281" formatCode="General">
                  <c:v>0.39713000000000026</c:v>
                </c:pt>
                <c:pt idx="19282" formatCode="General">
                  <c:v>0.39715100000000025</c:v>
                </c:pt>
                <c:pt idx="19283" formatCode="General">
                  <c:v>0.39717100000000022</c:v>
                </c:pt>
                <c:pt idx="19284" formatCode="General">
                  <c:v>0.39719200000000027</c:v>
                </c:pt>
                <c:pt idx="19285" formatCode="General">
                  <c:v>0.39721200000000023</c:v>
                </c:pt>
                <c:pt idx="19286" formatCode="General">
                  <c:v>0.397233</c:v>
                </c:pt>
                <c:pt idx="19287" formatCode="General">
                  <c:v>0.39725300000000002</c:v>
                </c:pt>
                <c:pt idx="19288" formatCode="General">
                  <c:v>0.39727400000000035</c:v>
                </c:pt>
                <c:pt idx="19289" formatCode="General">
                  <c:v>0.3972940000000002</c:v>
                </c:pt>
                <c:pt idx="19290" formatCode="General">
                  <c:v>0.39731500000000042</c:v>
                </c:pt>
                <c:pt idx="19291" formatCode="General">
                  <c:v>0.39733600000000036</c:v>
                </c:pt>
                <c:pt idx="19292" formatCode="General">
                  <c:v>0.39735700000000035</c:v>
                </c:pt>
                <c:pt idx="19293" formatCode="General">
                  <c:v>0.39737700000000042</c:v>
                </c:pt>
                <c:pt idx="19294" formatCode="General">
                  <c:v>0.39739800000000036</c:v>
                </c:pt>
                <c:pt idx="19295" formatCode="General">
                  <c:v>0.39741800000000044</c:v>
                </c:pt>
                <c:pt idx="19296" formatCode="General">
                  <c:v>0.39743800000000024</c:v>
                </c:pt>
                <c:pt idx="19297" formatCode="General">
                  <c:v>0.39746000000000037</c:v>
                </c:pt>
                <c:pt idx="19298" formatCode="General">
                  <c:v>0.39748000000000044</c:v>
                </c:pt>
                <c:pt idx="19299" formatCode="General">
                  <c:v>0.39750100000000033</c:v>
                </c:pt>
                <c:pt idx="19300" formatCode="General">
                  <c:v>0.39752100000000024</c:v>
                </c:pt>
                <c:pt idx="19301" formatCode="General">
                  <c:v>0.39754200000000023</c:v>
                </c:pt>
                <c:pt idx="19302" formatCode="General">
                  <c:v>0.39756200000000042</c:v>
                </c:pt>
                <c:pt idx="19303" formatCode="General">
                  <c:v>0.39758300000000035</c:v>
                </c:pt>
                <c:pt idx="19304" formatCode="General">
                  <c:v>0.39760300000000026</c:v>
                </c:pt>
                <c:pt idx="19305" formatCode="General">
                  <c:v>0.39762500000000023</c:v>
                </c:pt>
                <c:pt idx="19306" formatCode="General">
                  <c:v>0.39764500000000008</c:v>
                </c:pt>
                <c:pt idx="19307" formatCode="General">
                  <c:v>0.39766600000000035</c:v>
                </c:pt>
                <c:pt idx="19308" formatCode="General">
                  <c:v>0.39768600000000037</c:v>
                </c:pt>
                <c:pt idx="19309" formatCode="General">
                  <c:v>0.39770700000000025</c:v>
                </c:pt>
                <c:pt idx="19310" formatCode="General">
                  <c:v>0.39772700000000022</c:v>
                </c:pt>
                <c:pt idx="19311" formatCode="General">
                  <c:v>0.39774700000000002</c:v>
                </c:pt>
                <c:pt idx="19312" formatCode="General">
                  <c:v>0.39776800000000023</c:v>
                </c:pt>
                <c:pt idx="19313" formatCode="General">
                  <c:v>0.39778900000000023</c:v>
                </c:pt>
                <c:pt idx="19314" formatCode="General">
                  <c:v>0.39781000000000044</c:v>
                </c:pt>
                <c:pt idx="19315" formatCode="General">
                  <c:v>0.39783000000000035</c:v>
                </c:pt>
                <c:pt idx="19316" formatCode="General">
                  <c:v>0.39785100000000023</c:v>
                </c:pt>
                <c:pt idx="19317" formatCode="General">
                  <c:v>0.39787100000000042</c:v>
                </c:pt>
                <c:pt idx="19318" formatCode="General">
                  <c:v>0.39789200000000036</c:v>
                </c:pt>
                <c:pt idx="19319" formatCode="General">
                  <c:v>0.39791300000000035</c:v>
                </c:pt>
                <c:pt idx="19320" formatCode="General">
                  <c:v>0.39793400000000023</c:v>
                </c:pt>
                <c:pt idx="19321" formatCode="General">
                  <c:v>0.39795400000000036</c:v>
                </c:pt>
                <c:pt idx="19322" formatCode="General">
                  <c:v>0.39797500000000036</c:v>
                </c:pt>
                <c:pt idx="19323" formatCode="General">
                  <c:v>0.39799500000000032</c:v>
                </c:pt>
                <c:pt idx="19324" formatCode="General">
                  <c:v>0.39801500000000023</c:v>
                </c:pt>
                <c:pt idx="19325" formatCode="General">
                  <c:v>0.39803600000000022</c:v>
                </c:pt>
                <c:pt idx="19326" formatCode="General">
                  <c:v>0.39805700000000033</c:v>
                </c:pt>
                <c:pt idx="19327" formatCode="General">
                  <c:v>0.39807700000000035</c:v>
                </c:pt>
                <c:pt idx="19328" formatCode="General">
                  <c:v>0.39809800000000023</c:v>
                </c:pt>
                <c:pt idx="19329" formatCode="General">
                  <c:v>0.39811900000000022</c:v>
                </c:pt>
                <c:pt idx="19330" formatCode="General">
                  <c:v>0.39813900000000002</c:v>
                </c:pt>
                <c:pt idx="19331" formatCode="General">
                  <c:v>0.39816000000000024</c:v>
                </c:pt>
                <c:pt idx="19332" formatCode="General">
                  <c:v>0.39818000000000037</c:v>
                </c:pt>
                <c:pt idx="19333" formatCode="General">
                  <c:v>0.39820100000000008</c:v>
                </c:pt>
                <c:pt idx="19334" formatCode="General">
                  <c:v>0.39822200000000035</c:v>
                </c:pt>
                <c:pt idx="19335" formatCode="General">
                  <c:v>0.39824300000000001</c:v>
                </c:pt>
                <c:pt idx="19336" formatCode="General">
                  <c:v>0.39826300000000026</c:v>
                </c:pt>
                <c:pt idx="19337" formatCode="General">
                  <c:v>0.39828300000000022</c:v>
                </c:pt>
                <c:pt idx="19338" formatCode="General">
                  <c:v>0.39830400000000044</c:v>
                </c:pt>
                <c:pt idx="19339" formatCode="General">
                  <c:v>0.39832400000000051</c:v>
                </c:pt>
                <c:pt idx="19340" formatCode="General">
                  <c:v>0.39834500000000023</c:v>
                </c:pt>
                <c:pt idx="19341" formatCode="General">
                  <c:v>0.39836500000000036</c:v>
                </c:pt>
                <c:pt idx="19342" formatCode="General">
                  <c:v>0.39838600000000052</c:v>
                </c:pt>
                <c:pt idx="19343" formatCode="General">
                  <c:v>0.39840700000000023</c:v>
                </c:pt>
                <c:pt idx="19344" formatCode="General">
                  <c:v>0.3984280000000005</c:v>
                </c:pt>
                <c:pt idx="19345" formatCode="General">
                  <c:v>0.39844800000000036</c:v>
                </c:pt>
                <c:pt idx="19346" formatCode="General">
                  <c:v>0.39846900000000035</c:v>
                </c:pt>
                <c:pt idx="19347" formatCode="General">
                  <c:v>0.39848900000000043</c:v>
                </c:pt>
                <c:pt idx="19348" formatCode="General">
                  <c:v>0.39851000000000036</c:v>
                </c:pt>
                <c:pt idx="19349" formatCode="General">
                  <c:v>0.39853100000000002</c:v>
                </c:pt>
                <c:pt idx="19350" formatCode="General">
                  <c:v>0.39855100000000032</c:v>
                </c:pt>
                <c:pt idx="19351" formatCode="General">
                  <c:v>0.39857200000000037</c:v>
                </c:pt>
                <c:pt idx="19352" formatCode="General">
                  <c:v>0.39859200000000022</c:v>
                </c:pt>
                <c:pt idx="19353" formatCode="General">
                  <c:v>0.39861300000000022</c:v>
                </c:pt>
                <c:pt idx="19354" formatCode="General">
                  <c:v>0.39863300000000002</c:v>
                </c:pt>
                <c:pt idx="19355" formatCode="General">
                  <c:v>0.39865400000000023</c:v>
                </c:pt>
                <c:pt idx="19356" formatCode="General">
                  <c:v>0.39867400000000036</c:v>
                </c:pt>
                <c:pt idx="19357" formatCode="General">
                  <c:v>0.39869500000000002</c:v>
                </c:pt>
                <c:pt idx="19358" formatCode="General">
                  <c:v>0.39871600000000035</c:v>
                </c:pt>
                <c:pt idx="19359" formatCode="General">
                  <c:v>0.39873700000000001</c:v>
                </c:pt>
                <c:pt idx="19360" formatCode="General">
                  <c:v>0.39875700000000008</c:v>
                </c:pt>
                <c:pt idx="19361" formatCode="General">
                  <c:v>0.39877800000000035</c:v>
                </c:pt>
                <c:pt idx="19362" formatCode="General">
                  <c:v>0.39879800000000026</c:v>
                </c:pt>
                <c:pt idx="19363" formatCode="General">
                  <c:v>0.39881800000000051</c:v>
                </c:pt>
                <c:pt idx="19364" formatCode="General">
                  <c:v>0.39884000000000036</c:v>
                </c:pt>
                <c:pt idx="19365" formatCode="General">
                  <c:v>0.39886000000000044</c:v>
                </c:pt>
                <c:pt idx="19366" formatCode="General">
                  <c:v>0.39888100000000043</c:v>
                </c:pt>
                <c:pt idx="19367" formatCode="General">
                  <c:v>0.39890100000000023</c:v>
                </c:pt>
                <c:pt idx="19368" formatCode="General">
                  <c:v>0.39892200000000044</c:v>
                </c:pt>
                <c:pt idx="19369" formatCode="General">
                  <c:v>0.39894200000000035</c:v>
                </c:pt>
                <c:pt idx="19370" formatCode="General">
                  <c:v>0.39896300000000023</c:v>
                </c:pt>
                <c:pt idx="19371" formatCode="General">
                  <c:v>0.39898300000000042</c:v>
                </c:pt>
                <c:pt idx="19372" formatCode="General">
                  <c:v>0.39900400000000041</c:v>
                </c:pt>
                <c:pt idx="19373" formatCode="General">
                  <c:v>0.39902500000000035</c:v>
                </c:pt>
                <c:pt idx="19374" formatCode="General">
                  <c:v>0.39904600000000023</c:v>
                </c:pt>
                <c:pt idx="19375" formatCode="General">
                  <c:v>0.39906600000000036</c:v>
                </c:pt>
                <c:pt idx="19376" formatCode="General">
                  <c:v>0.39908700000000041</c:v>
                </c:pt>
                <c:pt idx="19377" formatCode="General">
                  <c:v>0.39910700000000032</c:v>
                </c:pt>
                <c:pt idx="19378" formatCode="General">
                  <c:v>0.39912800000000037</c:v>
                </c:pt>
                <c:pt idx="19379" formatCode="General">
                  <c:v>0.39914800000000022</c:v>
                </c:pt>
                <c:pt idx="19380" formatCode="General">
                  <c:v>0.39916900000000022</c:v>
                </c:pt>
                <c:pt idx="19381" formatCode="General">
                  <c:v>0.39919000000000032</c:v>
                </c:pt>
                <c:pt idx="19382" formatCode="General">
                  <c:v>0.39921000000000023</c:v>
                </c:pt>
                <c:pt idx="19383" formatCode="General">
                  <c:v>0.399231</c:v>
                </c:pt>
                <c:pt idx="19384" formatCode="General">
                  <c:v>0.39925100000000002</c:v>
                </c:pt>
                <c:pt idx="19385" formatCode="General">
                  <c:v>0.39927200000000035</c:v>
                </c:pt>
                <c:pt idx="19386" formatCode="General">
                  <c:v>0.39929300000000001</c:v>
                </c:pt>
                <c:pt idx="19387" formatCode="General">
                  <c:v>0.39931400000000045</c:v>
                </c:pt>
                <c:pt idx="19388" formatCode="General">
                  <c:v>0.39933400000000036</c:v>
                </c:pt>
                <c:pt idx="19389" formatCode="General">
                  <c:v>0.39935500000000035</c:v>
                </c:pt>
                <c:pt idx="19390" formatCode="General">
                  <c:v>0.39937500000000042</c:v>
                </c:pt>
                <c:pt idx="19391" formatCode="General">
                  <c:v>0.39939500000000022</c:v>
                </c:pt>
                <c:pt idx="19392" formatCode="General">
                  <c:v>0.39941600000000044</c:v>
                </c:pt>
                <c:pt idx="19393" formatCode="General">
                  <c:v>0.39943700000000032</c:v>
                </c:pt>
                <c:pt idx="19394" formatCode="General">
                  <c:v>0.39945700000000023</c:v>
                </c:pt>
                <c:pt idx="19395" formatCode="General">
                  <c:v>0.39947800000000044</c:v>
                </c:pt>
                <c:pt idx="19396" formatCode="General">
                  <c:v>0.39949900000000033</c:v>
                </c:pt>
                <c:pt idx="19397" formatCode="General">
                  <c:v>0.39951900000000024</c:v>
                </c:pt>
                <c:pt idx="19398" formatCode="General">
                  <c:v>0.39954000000000023</c:v>
                </c:pt>
                <c:pt idx="19399" formatCode="General">
                  <c:v>0.39956000000000041</c:v>
                </c:pt>
                <c:pt idx="19400" formatCode="General">
                  <c:v>0.39958100000000035</c:v>
                </c:pt>
                <c:pt idx="19401" formatCode="General">
                  <c:v>0.39960200000000023</c:v>
                </c:pt>
                <c:pt idx="19402" formatCode="General">
                  <c:v>0.39962200000000037</c:v>
                </c:pt>
                <c:pt idx="19403" formatCode="General">
                  <c:v>0.39964300000000008</c:v>
                </c:pt>
                <c:pt idx="19404" formatCode="General">
                  <c:v>0.39966300000000032</c:v>
                </c:pt>
                <c:pt idx="19405" formatCode="General">
                  <c:v>0.39968400000000037</c:v>
                </c:pt>
                <c:pt idx="19406" formatCode="General">
                  <c:v>0.39970400000000023</c:v>
                </c:pt>
                <c:pt idx="19407" formatCode="General">
                  <c:v>0.39972500000000022</c:v>
                </c:pt>
                <c:pt idx="19408" formatCode="General">
                  <c:v>0.39974500000000002</c:v>
                </c:pt>
                <c:pt idx="19409" formatCode="General">
                  <c:v>0.39976700000000026</c:v>
                </c:pt>
                <c:pt idx="19410" formatCode="General">
                  <c:v>0.39978700000000023</c:v>
                </c:pt>
                <c:pt idx="19411" formatCode="General">
                  <c:v>0.39980800000000044</c:v>
                </c:pt>
                <c:pt idx="19412" formatCode="General">
                  <c:v>0.39982800000000057</c:v>
                </c:pt>
                <c:pt idx="19413" formatCode="General">
                  <c:v>0.39984900000000023</c:v>
                </c:pt>
                <c:pt idx="19414" formatCode="General">
                  <c:v>0.39986900000000042</c:v>
                </c:pt>
                <c:pt idx="19415" formatCode="General">
                  <c:v>0.39989000000000036</c:v>
                </c:pt>
                <c:pt idx="19416" formatCode="General">
                  <c:v>0.39991100000000035</c:v>
                </c:pt>
                <c:pt idx="19417" formatCode="General">
                  <c:v>0.39993100000000026</c:v>
                </c:pt>
                <c:pt idx="19418" formatCode="General">
                  <c:v>0.39995200000000036</c:v>
                </c:pt>
                <c:pt idx="19419" formatCode="General">
                  <c:v>0.39997200000000044</c:v>
                </c:pt>
                <c:pt idx="19420" formatCode="General">
                  <c:v>0.39999300000000032</c:v>
                </c:pt>
                <c:pt idx="19421" formatCode="General">
                  <c:v>0.40001300000000001</c:v>
                </c:pt>
                <c:pt idx="19422" formatCode="General">
                  <c:v>0.400034</c:v>
                </c:pt>
                <c:pt idx="19423" formatCode="General">
                  <c:v>0.40005400000000002</c:v>
                </c:pt>
                <c:pt idx="19424" formatCode="General">
                  <c:v>0.40007500000000001</c:v>
                </c:pt>
                <c:pt idx="19425" formatCode="General">
                  <c:v>0.40009600000000001</c:v>
                </c:pt>
                <c:pt idx="19426" formatCode="General">
                  <c:v>0.400117</c:v>
                </c:pt>
                <c:pt idx="19427" formatCode="General">
                  <c:v>0.40013700000000002</c:v>
                </c:pt>
                <c:pt idx="19428" formatCode="General">
                  <c:v>0.40015800000000001</c:v>
                </c:pt>
                <c:pt idx="19429" formatCode="General">
                  <c:v>0.4001780000000002</c:v>
                </c:pt>
                <c:pt idx="19430" formatCode="General">
                  <c:v>0.40019900000000003</c:v>
                </c:pt>
                <c:pt idx="19431" formatCode="General">
                  <c:v>0.40022000000000002</c:v>
                </c:pt>
                <c:pt idx="19432" formatCode="General">
                  <c:v>0.40023999999999998</c:v>
                </c:pt>
                <c:pt idx="19433" formatCode="General">
                  <c:v>0.40026100000000003</c:v>
                </c:pt>
                <c:pt idx="19434" formatCode="General">
                  <c:v>0.400281</c:v>
                </c:pt>
                <c:pt idx="19435" formatCode="General">
                  <c:v>0.40030200000000027</c:v>
                </c:pt>
                <c:pt idx="19436" formatCode="General">
                  <c:v>0.40032200000000023</c:v>
                </c:pt>
                <c:pt idx="19437" formatCode="General">
                  <c:v>0.400343</c:v>
                </c:pt>
                <c:pt idx="19438" formatCode="General">
                  <c:v>0.40036300000000002</c:v>
                </c:pt>
                <c:pt idx="19439" formatCode="General">
                  <c:v>0.40038400000000035</c:v>
                </c:pt>
                <c:pt idx="19440" formatCode="General">
                  <c:v>0.40040500000000001</c:v>
                </c:pt>
                <c:pt idx="19441" formatCode="General">
                  <c:v>0.40042600000000023</c:v>
                </c:pt>
                <c:pt idx="19442" formatCode="General">
                  <c:v>0.40044600000000002</c:v>
                </c:pt>
                <c:pt idx="19443" formatCode="General">
                  <c:v>0.40046600000000027</c:v>
                </c:pt>
                <c:pt idx="19444" formatCode="General">
                  <c:v>0.40048700000000026</c:v>
                </c:pt>
                <c:pt idx="19445" formatCode="General">
                  <c:v>0.4005080000000002</c:v>
                </c:pt>
                <c:pt idx="19446" formatCode="General">
                  <c:v>0.40052800000000022</c:v>
                </c:pt>
                <c:pt idx="19447" formatCode="General">
                  <c:v>0.4005490000000001</c:v>
                </c:pt>
                <c:pt idx="19448" formatCode="General">
                  <c:v>0.4005700000000002</c:v>
                </c:pt>
                <c:pt idx="19449" formatCode="General">
                  <c:v>0.40059</c:v>
                </c:pt>
                <c:pt idx="19450" formatCode="General">
                  <c:v>0.40061100000000011</c:v>
                </c:pt>
                <c:pt idx="19451" formatCode="General">
                  <c:v>0.40063100000000001</c:v>
                </c:pt>
                <c:pt idx="19452" formatCode="General">
                  <c:v>0.40065200000000001</c:v>
                </c:pt>
                <c:pt idx="19453" formatCode="General">
                  <c:v>0.400673</c:v>
                </c:pt>
                <c:pt idx="19454" formatCode="General">
                  <c:v>0.40069400000000005</c:v>
                </c:pt>
                <c:pt idx="19455" formatCode="General">
                  <c:v>0.40071400000000001</c:v>
                </c:pt>
                <c:pt idx="19456" formatCode="General">
                  <c:v>0.40073500000000001</c:v>
                </c:pt>
                <c:pt idx="19457" formatCode="General">
                  <c:v>0.40075500000000003</c:v>
                </c:pt>
                <c:pt idx="19458" formatCode="General">
                  <c:v>0.4007750000000001</c:v>
                </c:pt>
                <c:pt idx="19459" formatCode="General">
                  <c:v>0.40079600000000004</c:v>
                </c:pt>
                <c:pt idx="19460" formatCode="General">
                  <c:v>0.40081700000000026</c:v>
                </c:pt>
                <c:pt idx="19461" formatCode="General">
                  <c:v>0.40083800000000008</c:v>
                </c:pt>
                <c:pt idx="19462" formatCode="General">
                  <c:v>0.40085800000000027</c:v>
                </c:pt>
                <c:pt idx="19463" formatCode="General">
                  <c:v>0.40087900000000032</c:v>
                </c:pt>
                <c:pt idx="19464" formatCode="General">
                  <c:v>0.40089900000000001</c:v>
                </c:pt>
                <c:pt idx="19465" formatCode="General">
                  <c:v>0.40092000000000022</c:v>
                </c:pt>
                <c:pt idx="19466" formatCode="General">
                  <c:v>0.40094000000000002</c:v>
                </c:pt>
                <c:pt idx="19467" formatCode="General">
                  <c:v>0.40096100000000001</c:v>
                </c:pt>
                <c:pt idx="19468" formatCode="General">
                  <c:v>0.40098200000000023</c:v>
                </c:pt>
                <c:pt idx="19469" formatCode="General">
                  <c:v>0.40100200000000008</c:v>
                </c:pt>
                <c:pt idx="19470" formatCode="General">
                  <c:v>0.40102300000000002</c:v>
                </c:pt>
                <c:pt idx="19471" formatCode="General">
                  <c:v>0.40104300000000004</c:v>
                </c:pt>
                <c:pt idx="19472" formatCode="General">
                  <c:v>0.4010640000000002</c:v>
                </c:pt>
                <c:pt idx="19473" formatCode="General">
                  <c:v>0.40108400000000022</c:v>
                </c:pt>
                <c:pt idx="19474" formatCode="General">
                  <c:v>0.4011050000000001</c:v>
                </c:pt>
                <c:pt idx="19475" formatCode="General">
                  <c:v>0.40112500000000001</c:v>
                </c:pt>
                <c:pt idx="19476" formatCode="General">
                  <c:v>0.40114700000000003</c:v>
                </c:pt>
                <c:pt idx="19477" formatCode="General">
                  <c:v>0.401167</c:v>
                </c:pt>
                <c:pt idx="19478" formatCode="General">
                  <c:v>0.40118800000000027</c:v>
                </c:pt>
                <c:pt idx="19479" formatCode="General">
                  <c:v>0.40120800000000001</c:v>
                </c:pt>
                <c:pt idx="19480" formatCode="General">
                  <c:v>0.401229</c:v>
                </c:pt>
                <c:pt idx="19481" formatCode="General">
                  <c:v>0.40124900000000002</c:v>
                </c:pt>
                <c:pt idx="19482" formatCode="General">
                  <c:v>0.40127000000000002</c:v>
                </c:pt>
                <c:pt idx="19483" formatCode="General">
                  <c:v>0.40129100000000001</c:v>
                </c:pt>
                <c:pt idx="19484" formatCode="General">
                  <c:v>0.40131100000000008</c:v>
                </c:pt>
                <c:pt idx="19485" formatCode="General">
                  <c:v>0.40133200000000002</c:v>
                </c:pt>
                <c:pt idx="19486" formatCode="General">
                  <c:v>0.40135200000000026</c:v>
                </c:pt>
                <c:pt idx="19487" formatCode="General">
                  <c:v>0.40137300000000026</c:v>
                </c:pt>
                <c:pt idx="19488" formatCode="General">
                  <c:v>0.401393</c:v>
                </c:pt>
                <c:pt idx="19489" formatCode="General">
                  <c:v>0.40141400000000027</c:v>
                </c:pt>
                <c:pt idx="19490" formatCode="General">
                  <c:v>0.40143400000000001</c:v>
                </c:pt>
                <c:pt idx="19491" formatCode="General">
                  <c:v>0.40145500000000001</c:v>
                </c:pt>
                <c:pt idx="19492" formatCode="General">
                  <c:v>0.40147600000000022</c:v>
                </c:pt>
                <c:pt idx="19493" formatCode="General">
                  <c:v>0.4014970000000001</c:v>
                </c:pt>
                <c:pt idx="19494" formatCode="General">
                  <c:v>0.40151700000000001</c:v>
                </c:pt>
                <c:pt idx="19495" formatCode="General">
                  <c:v>0.40153800000000001</c:v>
                </c:pt>
                <c:pt idx="19496" formatCode="General">
                  <c:v>0.40155800000000008</c:v>
                </c:pt>
                <c:pt idx="19497" formatCode="General">
                  <c:v>0.40157900000000002</c:v>
                </c:pt>
                <c:pt idx="19498" formatCode="General">
                  <c:v>0.40159900000000004</c:v>
                </c:pt>
                <c:pt idx="19499" formatCode="General">
                  <c:v>0.4016200000000002</c:v>
                </c:pt>
                <c:pt idx="19500" formatCode="General">
                  <c:v>0.40164100000000003</c:v>
                </c:pt>
                <c:pt idx="19501" formatCode="General">
                  <c:v>0.4016610000000001</c:v>
                </c:pt>
                <c:pt idx="19502" formatCode="General">
                  <c:v>0.40168200000000021</c:v>
                </c:pt>
                <c:pt idx="19503" formatCode="General">
                  <c:v>0.401702</c:v>
                </c:pt>
                <c:pt idx="19504" formatCode="General">
                  <c:v>0.401723</c:v>
                </c:pt>
                <c:pt idx="19505" formatCode="General">
                  <c:v>0.40174300000000002</c:v>
                </c:pt>
                <c:pt idx="19506" formatCode="General">
                  <c:v>0.40176400000000001</c:v>
                </c:pt>
                <c:pt idx="19507" formatCode="General">
                  <c:v>0.401785</c:v>
                </c:pt>
                <c:pt idx="19508" formatCode="General">
                  <c:v>0.40180600000000022</c:v>
                </c:pt>
                <c:pt idx="19509" formatCode="General">
                  <c:v>0.40182600000000035</c:v>
                </c:pt>
                <c:pt idx="19510" formatCode="General">
                  <c:v>0.4018460000000002</c:v>
                </c:pt>
                <c:pt idx="19511" formatCode="General">
                  <c:v>0.40186700000000025</c:v>
                </c:pt>
                <c:pt idx="19512" formatCode="General">
                  <c:v>0.40188800000000036</c:v>
                </c:pt>
                <c:pt idx="19513" formatCode="General">
                  <c:v>0.40190900000000002</c:v>
                </c:pt>
                <c:pt idx="19514" formatCode="General">
                  <c:v>0.40192900000000026</c:v>
                </c:pt>
                <c:pt idx="19515" formatCode="General">
                  <c:v>0.40195000000000008</c:v>
                </c:pt>
                <c:pt idx="19516" formatCode="General">
                  <c:v>0.40197000000000027</c:v>
                </c:pt>
                <c:pt idx="19517" formatCode="General">
                  <c:v>0.4019910000000001</c:v>
                </c:pt>
                <c:pt idx="19518" formatCode="General">
                  <c:v>0.40201100000000001</c:v>
                </c:pt>
                <c:pt idx="19519" formatCode="General">
                  <c:v>0.402032</c:v>
                </c:pt>
                <c:pt idx="19520" formatCode="General">
                  <c:v>0.40205200000000002</c:v>
                </c:pt>
                <c:pt idx="19521" formatCode="General">
                  <c:v>0.40207400000000026</c:v>
                </c:pt>
                <c:pt idx="19522" formatCode="General">
                  <c:v>0.40209400000000001</c:v>
                </c:pt>
                <c:pt idx="19523" formatCode="General">
                  <c:v>0.402115</c:v>
                </c:pt>
                <c:pt idx="19524" formatCode="General">
                  <c:v>0.40213500000000002</c:v>
                </c:pt>
                <c:pt idx="19525" formatCode="General">
                  <c:v>0.40215500000000004</c:v>
                </c:pt>
                <c:pt idx="19526" formatCode="General">
                  <c:v>0.4021760000000002</c:v>
                </c:pt>
                <c:pt idx="19527" formatCode="General">
                  <c:v>0.402196</c:v>
                </c:pt>
                <c:pt idx="19528" formatCode="General">
                  <c:v>0.40221800000000002</c:v>
                </c:pt>
                <c:pt idx="19529" formatCode="General">
                  <c:v>0.40223799999999998</c:v>
                </c:pt>
                <c:pt idx="19530" formatCode="General">
                  <c:v>0.40225900000000003</c:v>
                </c:pt>
                <c:pt idx="19531" formatCode="General">
                  <c:v>0.402279</c:v>
                </c:pt>
                <c:pt idx="19532" formatCode="General">
                  <c:v>0.40230000000000021</c:v>
                </c:pt>
                <c:pt idx="19533" formatCode="General">
                  <c:v>0.40232000000000023</c:v>
                </c:pt>
                <c:pt idx="19534" formatCode="General">
                  <c:v>0.402341</c:v>
                </c:pt>
                <c:pt idx="19535" formatCode="General">
                  <c:v>0.40236200000000022</c:v>
                </c:pt>
                <c:pt idx="19536" formatCode="General">
                  <c:v>0.40238200000000035</c:v>
                </c:pt>
                <c:pt idx="19537" formatCode="General">
                  <c:v>0.40240300000000001</c:v>
                </c:pt>
                <c:pt idx="19538" formatCode="General">
                  <c:v>0.40242300000000025</c:v>
                </c:pt>
                <c:pt idx="19539" formatCode="General">
                  <c:v>0.40244400000000002</c:v>
                </c:pt>
                <c:pt idx="19540" formatCode="General">
                  <c:v>0.40246400000000027</c:v>
                </c:pt>
                <c:pt idx="19541" formatCode="General">
                  <c:v>0.40248500000000026</c:v>
                </c:pt>
                <c:pt idx="19542" formatCode="General">
                  <c:v>0.402505</c:v>
                </c:pt>
                <c:pt idx="19543" formatCode="General">
                  <c:v>0.40252600000000027</c:v>
                </c:pt>
                <c:pt idx="19544" formatCode="General">
                  <c:v>0.4025470000000001</c:v>
                </c:pt>
                <c:pt idx="19545" formatCode="General">
                  <c:v>0.4025680000000002</c:v>
                </c:pt>
                <c:pt idx="19546" formatCode="General">
                  <c:v>0.40258800000000022</c:v>
                </c:pt>
                <c:pt idx="19547" formatCode="General">
                  <c:v>0.40260900000000011</c:v>
                </c:pt>
                <c:pt idx="19548" formatCode="General">
                  <c:v>0.40262900000000001</c:v>
                </c:pt>
                <c:pt idx="19549" formatCode="General">
                  <c:v>0.40265000000000001</c:v>
                </c:pt>
                <c:pt idx="19550" formatCode="General">
                  <c:v>0.402671</c:v>
                </c:pt>
                <c:pt idx="19551" formatCode="General">
                  <c:v>0.40269100000000002</c:v>
                </c:pt>
                <c:pt idx="19552" formatCode="General">
                  <c:v>0.40271200000000001</c:v>
                </c:pt>
                <c:pt idx="19553" formatCode="General">
                  <c:v>0.40273199999999998</c:v>
                </c:pt>
                <c:pt idx="19554" formatCode="General">
                  <c:v>0.40275300000000003</c:v>
                </c:pt>
                <c:pt idx="19555" formatCode="General">
                  <c:v>0.4027730000000001</c:v>
                </c:pt>
                <c:pt idx="19556" formatCode="General">
                  <c:v>0.40279400000000004</c:v>
                </c:pt>
                <c:pt idx="19557" formatCode="General">
                  <c:v>0.40281400000000023</c:v>
                </c:pt>
                <c:pt idx="19558" formatCode="General">
                  <c:v>0.402835</c:v>
                </c:pt>
                <c:pt idx="19559" formatCode="General">
                  <c:v>0.40285600000000027</c:v>
                </c:pt>
                <c:pt idx="19560" formatCode="General">
                  <c:v>0.40287700000000032</c:v>
                </c:pt>
                <c:pt idx="19561" formatCode="General">
                  <c:v>0.40289700000000001</c:v>
                </c:pt>
                <c:pt idx="19562" formatCode="General">
                  <c:v>0.40291800000000022</c:v>
                </c:pt>
                <c:pt idx="19563" formatCode="General">
                  <c:v>0.40293800000000002</c:v>
                </c:pt>
                <c:pt idx="19564" formatCode="General">
                  <c:v>0.40295900000000001</c:v>
                </c:pt>
                <c:pt idx="19565" formatCode="General">
                  <c:v>0.40298000000000023</c:v>
                </c:pt>
                <c:pt idx="19566" formatCode="General">
                  <c:v>0.40300000000000002</c:v>
                </c:pt>
                <c:pt idx="19567" formatCode="General">
                  <c:v>0.40302100000000002</c:v>
                </c:pt>
                <c:pt idx="19568" formatCode="General">
                  <c:v>0.40304100000000004</c:v>
                </c:pt>
                <c:pt idx="19569" formatCode="General">
                  <c:v>0.4030620000000002</c:v>
                </c:pt>
                <c:pt idx="19570" formatCode="General">
                  <c:v>0.40308200000000022</c:v>
                </c:pt>
                <c:pt idx="19571" formatCode="General">
                  <c:v>0.4031030000000001</c:v>
                </c:pt>
                <c:pt idx="19572" formatCode="General">
                  <c:v>0.40312300000000001</c:v>
                </c:pt>
                <c:pt idx="19573" formatCode="General">
                  <c:v>0.403144</c:v>
                </c:pt>
                <c:pt idx="19574" formatCode="General">
                  <c:v>0.403165</c:v>
                </c:pt>
                <c:pt idx="19575" formatCode="General">
                  <c:v>0.40318600000000027</c:v>
                </c:pt>
                <c:pt idx="19576" formatCode="General">
                  <c:v>0.40320600000000001</c:v>
                </c:pt>
                <c:pt idx="19577" formatCode="General">
                  <c:v>0.40322600000000008</c:v>
                </c:pt>
                <c:pt idx="19578" formatCode="General">
                  <c:v>0.40324700000000002</c:v>
                </c:pt>
                <c:pt idx="19579" formatCode="General">
                  <c:v>0.40326800000000002</c:v>
                </c:pt>
                <c:pt idx="19580" formatCode="General">
                  <c:v>0.40328900000000001</c:v>
                </c:pt>
                <c:pt idx="19581" formatCode="General">
                  <c:v>0.40330900000000008</c:v>
                </c:pt>
                <c:pt idx="19582" formatCode="General">
                  <c:v>0.40333000000000002</c:v>
                </c:pt>
                <c:pt idx="19583" formatCode="General">
                  <c:v>0.40335000000000026</c:v>
                </c:pt>
                <c:pt idx="19584" formatCode="General">
                  <c:v>0.40337100000000026</c:v>
                </c:pt>
                <c:pt idx="19585" formatCode="General">
                  <c:v>0.403391</c:v>
                </c:pt>
                <c:pt idx="19586" formatCode="General">
                  <c:v>0.40341200000000027</c:v>
                </c:pt>
                <c:pt idx="19587" formatCode="General">
                  <c:v>0.40343200000000001</c:v>
                </c:pt>
                <c:pt idx="19588" formatCode="General">
                  <c:v>0.40345300000000001</c:v>
                </c:pt>
                <c:pt idx="19589" formatCode="General">
                  <c:v>0.40347400000000022</c:v>
                </c:pt>
                <c:pt idx="19590" formatCode="General">
                  <c:v>0.4034950000000001</c:v>
                </c:pt>
                <c:pt idx="19591" formatCode="General">
                  <c:v>0.40351500000000001</c:v>
                </c:pt>
                <c:pt idx="19592" formatCode="General">
                  <c:v>0.40353500000000003</c:v>
                </c:pt>
                <c:pt idx="19593" formatCode="General">
                  <c:v>0.40355600000000008</c:v>
                </c:pt>
                <c:pt idx="19594" formatCode="General">
                  <c:v>0.40357600000000027</c:v>
                </c:pt>
                <c:pt idx="19595" formatCode="General">
                  <c:v>0.40359800000000001</c:v>
                </c:pt>
                <c:pt idx="19596" formatCode="General">
                  <c:v>0.4036180000000002</c:v>
                </c:pt>
                <c:pt idx="19597" formatCode="General">
                  <c:v>0.40363900000000003</c:v>
                </c:pt>
                <c:pt idx="19598" formatCode="General">
                  <c:v>0.4036590000000001</c:v>
                </c:pt>
                <c:pt idx="19599" formatCode="General">
                  <c:v>0.40368000000000021</c:v>
                </c:pt>
                <c:pt idx="19600" formatCode="General">
                  <c:v>0.4037</c:v>
                </c:pt>
                <c:pt idx="19601" formatCode="General">
                  <c:v>0.403721</c:v>
                </c:pt>
                <c:pt idx="19602" formatCode="General">
                  <c:v>0.40374200000000005</c:v>
                </c:pt>
                <c:pt idx="19603" formatCode="General">
                  <c:v>0.40376300000000004</c:v>
                </c:pt>
                <c:pt idx="19604" formatCode="General">
                  <c:v>0.403783</c:v>
                </c:pt>
                <c:pt idx="19605" formatCode="General">
                  <c:v>0.40380300000000002</c:v>
                </c:pt>
                <c:pt idx="19606" formatCode="General">
                  <c:v>0.40382400000000035</c:v>
                </c:pt>
                <c:pt idx="19607" formatCode="General">
                  <c:v>0.4038440000000002</c:v>
                </c:pt>
                <c:pt idx="19608" formatCode="General">
                  <c:v>0.40386500000000025</c:v>
                </c:pt>
                <c:pt idx="19609" formatCode="General">
                  <c:v>0.40388500000000033</c:v>
                </c:pt>
                <c:pt idx="19610" formatCode="General">
                  <c:v>0.40390600000000026</c:v>
                </c:pt>
                <c:pt idx="19611" formatCode="General">
                  <c:v>0.40392700000000026</c:v>
                </c:pt>
                <c:pt idx="19612" formatCode="General">
                  <c:v>0.40394800000000008</c:v>
                </c:pt>
                <c:pt idx="19613" formatCode="General">
                  <c:v>0.40396800000000027</c:v>
                </c:pt>
                <c:pt idx="19614" formatCode="General">
                  <c:v>0.40398900000000032</c:v>
                </c:pt>
                <c:pt idx="19615" formatCode="General">
                  <c:v>0.40400900000000001</c:v>
                </c:pt>
                <c:pt idx="19616" formatCode="General">
                  <c:v>0.40403</c:v>
                </c:pt>
                <c:pt idx="19617" formatCode="General">
                  <c:v>0.4040510000000001</c:v>
                </c:pt>
                <c:pt idx="19618" formatCode="General">
                  <c:v>0.40407100000000001</c:v>
                </c:pt>
                <c:pt idx="19619" formatCode="General">
                  <c:v>0.40409200000000001</c:v>
                </c:pt>
                <c:pt idx="19620" formatCode="General">
                  <c:v>0.40411200000000008</c:v>
                </c:pt>
                <c:pt idx="19621" formatCode="General">
                  <c:v>0.40413300000000002</c:v>
                </c:pt>
                <c:pt idx="19622" formatCode="General">
                  <c:v>0.40415300000000004</c:v>
                </c:pt>
                <c:pt idx="19623" formatCode="General">
                  <c:v>0.4041740000000002</c:v>
                </c:pt>
                <c:pt idx="19624" formatCode="General">
                  <c:v>0.40419500000000003</c:v>
                </c:pt>
                <c:pt idx="19625" formatCode="General">
                  <c:v>0.4042150000000001</c:v>
                </c:pt>
                <c:pt idx="19626" formatCode="General">
                  <c:v>0.40423599999999998</c:v>
                </c:pt>
                <c:pt idx="19627" formatCode="General">
                  <c:v>0.40425700000000003</c:v>
                </c:pt>
                <c:pt idx="19628" formatCode="General">
                  <c:v>0.404277</c:v>
                </c:pt>
                <c:pt idx="19629" formatCode="General">
                  <c:v>0.40429800000000005</c:v>
                </c:pt>
                <c:pt idx="19630" formatCode="General">
                  <c:v>0.40431800000000023</c:v>
                </c:pt>
                <c:pt idx="19631" formatCode="General">
                  <c:v>0.404339</c:v>
                </c:pt>
                <c:pt idx="19632" formatCode="General">
                  <c:v>0.40436000000000022</c:v>
                </c:pt>
                <c:pt idx="19633" formatCode="General">
                  <c:v>0.40438000000000035</c:v>
                </c:pt>
                <c:pt idx="19634" formatCode="General">
                  <c:v>0.40440100000000001</c:v>
                </c:pt>
                <c:pt idx="19635" formatCode="General">
                  <c:v>0.40442100000000025</c:v>
                </c:pt>
                <c:pt idx="19636" formatCode="General">
                  <c:v>0.40444200000000002</c:v>
                </c:pt>
                <c:pt idx="19637" formatCode="General">
                  <c:v>0.40446200000000027</c:v>
                </c:pt>
                <c:pt idx="19638" formatCode="General">
                  <c:v>0.40448300000000026</c:v>
                </c:pt>
                <c:pt idx="19639" formatCode="General">
                  <c:v>0.404503</c:v>
                </c:pt>
                <c:pt idx="19640" formatCode="General">
                  <c:v>0.40452400000000027</c:v>
                </c:pt>
                <c:pt idx="19641" formatCode="General">
                  <c:v>0.4045450000000001</c:v>
                </c:pt>
                <c:pt idx="19642" formatCode="General">
                  <c:v>0.4045660000000002</c:v>
                </c:pt>
                <c:pt idx="19643" formatCode="General">
                  <c:v>0.40458600000000022</c:v>
                </c:pt>
                <c:pt idx="19644" formatCode="General">
                  <c:v>0.40460600000000002</c:v>
                </c:pt>
                <c:pt idx="19645" formatCode="General">
                  <c:v>0.40462700000000001</c:v>
                </c:pt>
                <c:pt idx="19646" formatCode="General">
                  <c:v>0.40464700000000003</c:v>
                </c:pt>
                <c:pt idx="19647" formatCode="General">
                  <c:v>0.404669</c:v>
                </c:pt>
                <c:pt idx="19648" formatCode="General">
                  <c:v>0.40468900000000002</c:v>
                </c:pt>
                <c:pt idx="19649" formatCode="General">
                  <c:v>0.40471000000000001</c:v>
                </c:pt>
                <c:pt idx="19650" formatCode="General">
                  <c:v>0.40473000000000003</c:v>
                </c:pt>
                <c:pt idx="19651" formatCode="General">
                  <c:v>0.40475100000000003</c:v>
                </c:pt>
                <c:pt idx="19652" formatCode="General">
                  <c:v>0.4047710000000001</c:v>
                </c:pt>
                <c:pt idx="19653" formatCode="General">
                  <c:v>0.40479200000000004</c:v>
                </c:pt>
                <c:pt idx="19654" formatCode="General">
                  <c:v>0.40481200000000023</c:v>
                </c:pt>
                <c:pt idx="19655" formatCode="General">
                  <c:v>0.404833</c:v>
                </c:pt>
                <c:pt idx="19656" formatCode="General">
                  <c:v>0.40485400000000027</c:v>
                </c:pt>
                <c:pt idx="19657" formatCode="General">
                  <c:v>0.40487500000000026</c:v>
                </c:pt>
                <c:pt idx="19658" formatCode="General">
                  <c:v>0.404895</c:v>
                </c:pt>
                <c:pt idx="19659" formatCode="General">
                  <c:v>0.40491500000000002</c:v>
                </c:pt>
                <c:pt idx="19660" formatCode="General">
                  <c:v>0.40493600000000002</c:v>
                </c:pt>
                <c:pt idx="19661" formatCode="General">
                  <c:v>0.4049560000000002</c:v>
                </c:pt>
                <c:pt idx="19662" formatCode="General">
                  <c:v>0.40497800000000023</c:v>
                </c:pt>
                <c:pt idx="19663" formatCode="General">
                  <c:v>0.40499800000000002</c:v>
                </c:pt>
                <c:pt idx="19664" formatCode="General">
                  <c:v>0.40501900000000002</c:v>
                </c:pt>
                <c:pt idx="19665" formatCode="General">
                  <c:v>0.40503900000000004</c:v>
                </c:pt>
                <c:pt idx="19666" formatCode="General">
                  <c:v>0.4050600000000002</c:v>
                </c:pt>
                <c:pt idx="19667" formatCode="General">
                  <c:v>0.40508000000000022</c:v>
                </c:pt>
                <c:pt idx="19668" formatCode="General">
                  <c:v>0.4051010000000001</c:v>
                </c:pt>
                <c:pt idx="19669" formatCode="General">
                  <c:v>0.40512100000000001</c:v>
                </c:pt>
                <c:pt idx="19670" formatCode="General">
                  <c:v>0.40514300000000003</c:v>
                </c:pt>
                <c:pt idx="19671" formatCode="General">
                  <c:v>0.405163</c:v>
                </c:pt>
                <c:pt idx="19672" formatCode="General">
                  <c:v>0.40518300000000002</c:v>
                </c:pt>
                <c:pt idx="19673" formatCode="General">
                  <c:v>0.40520400000000001</c:v>
                </c:pt>
                <c:pt idx="19674" formatCode="General">
                  <c:v>0.40522400000000008</c:v>
                </c:pt>
                <c:pt idx="19675" formatCode="General">
                  <c:v>0.40524500000000002</c:v>
                </c:pt>
                <c:pt idx="19676" formatCode="General">
                  <c:v>0.40526600000000002</c:v>
                </c:pt>
                <c:pt idx="19677" formatCode="General">
                  <c:v>0.4052860000000002</c:v>
                </c:pt>
                <c:pt idx="19678" formatCode="General">
                  <c:v>0.40530700000000008</c:v>
                </c:pt>
                <c:pt idx="19679" formatCode="General">
                  <c:v>0.40532800000000035</c:v>
                </c:pt>
                <c:pt idx="19680" formatCode="General">
                  <c:v>0.40534800000000026</c:v>
                </c:pt>
                <c:pt idx="19681" formatCode="General">
                  <c:v>0.40536900000000026</c:v>
                </c:pt>
                <c:pt idx="19682" formatCode="General">
                  <c:v>0.40538900000000022</c:v>
                </c:pt>
                <c:pt idx="19683" formatCode="General">
                  <c:v>0.40541000000000027</c:v>
                </c:pt>
                <c:pt idx="19684" formatCode="General">
                  <c:v>0.4054310000000001</c:v>
                </c:pt>
                <c:pt idx="19685" formatCode="General">
                  <c:v>0.40545100000000001</c:v>
                </c:pt>
                <c:pt idx="19686" formatCode="General">
                  <c:v>0.40547200000000022</c:v>
                </c:pt>
                <c:pt idx="19687" formatCode="General">
                  <c:v>0.40549200000000002</c:v>
                </c:pt>
                <c:pt idx="19688" formatCode="General">
                  <c:v>0.40551300000000001</c:v>
                </c:pt>
                <c:pt idx="19689" formatCode="General">
                  <c:v>0.40553300000000003</c:v>
                </c:pt>
                <c:pt idx="19690" formatCode="General">
                  <c:v>0.40555400000000008</c:v>
                </c:pt>
                <c:pt idx="19691" formatCode="General">
                  <c:v>0.40557500000000002</c:v>
                </c:pt>
                <c:pt idx="19692" formatCode="General">
                  <c:v>0.40559500000000004</c:v>
                </c:pt>
                <c:pt idx="19693" formatCode="General">
                  <c:v>0.4056160000000002</c:v>
                </c:pt>
                <c:pt idx="19694" formatCode="General">
                  <c:v>0.40563700000000003</c:v>
                </c:pt>
                <c:pt idx="19695" formatCode="General">
                  <c:v>0.4056570000000001</c:v>
                </c:pt>
                <c:pt idx="19696" formatCode="General">
                  <c:v>0.40567800000000021</c:v>
                </c:pt>
                <c:pt idx="19697" formatCode="General">
                  <c:v>0.405698</c:v>
                </c:pt>
                <c:pt idx="19698" formatCode="General">
                  <c:v>0.405719</c:v>
                </c:pt>
                <c:pt idx="19699" formatCode="General">
                  <c:v>0.40574000000000005</c:v>
                </c:pt>
                <c:pt idx="19700" formatCode="General">
                  <c:v>0.40576000000000001</c:v>
                </c:pt>
                <c:pt idx="19701" formatCode="General">
                  <c:v>0.405781</c:v>
                </c:pt>
                <c:pt idx="19702" formatCode="General">
                  <c:v>0.40580100000000002</c:v>
                </c:pt>
                <c:pt idx="19703" formatCode="General">
                  <c:v>0.40582200000000035</c:v>
                </c:pt>
                <c:pt idx="19704" formatCode="General">
                  <c:v>0.4058420000000002</c:v>
                </c:pt>
                <c:pt idx="19705" formatCode="General">
                  <c:v>0.40586300000000008</c:v>
                </c:pt>
                <c:pt idx="19706" formatCode="General">
                  <c:v>0.40588300000000033</c:v>
                </c:pt>
                <c:pt idx="19707" formatCode="General">
                  <c:v>0.40590500000000002</c:v>
                </c:pt>
                <c:pt idx="19708" formatCode="General">
                  <c:v>0.40592500000000026</c:v>
                </c:pt>
                <c:pt idx="19709" formatCode="General">
                  <c:v>0.40594600000000008</c:v>
                </c:pt>
                <c:pt idx="19710" formatCode="General">
                  <c:v>0.40596600000000027</c:v>
                </c:pt>
                <c:pt idx="19711" formatCode="General">
                  <c:v>0.40598600000000024</c:v>
                </c:pt>
                <c:pt idx="19712" formatCode="General">
                  <c:v>0.40600700000000001</c:v>
                </c:pt>
                <c:pt idx="19713" formatCode="General">
                  <c:v>0.40602700000000008</c:v>
                </c:pt>
                <c:pt idx="19714" formatCode="General">
                  <c:v>0.4060490000000001</c:v>
                </c:pt>
                <c:pt idx="19715" formatCode="General">
                  <c:v>0.40606900000000001</c:v>
                </c:pt>
                <c:pt idx="19716" formatCode="General">
                  <c:v>0.40609000000000001</c:v>
                </c:pt>
                <c:pt idx="19717" formatCode="General">
                  <c:v>0.40611000000000008</c:v>
                </c:pt>
                <c:pt idx="19718" formatCode="General">
                  <c:v>0.40613100000000002</c:v>
                </c:pt>
                <c:pt idx="19719" formatCode="General">
                  <c:v>0.40615100000000004</c:v>
                </c:pt>
                <c:pt idx="19720" formatCode="General">
                  <c:v>0.4061720000000002</c:v>
                </c:pt>
                <c:pt idx="19721" formatCode="General">
                  <c:v>0.406192</c:v>
                </c:pt>
                <c:pt idx="19722" formatCode="General">
                  <c:v>0.4062130000000001</c:v>
                </c:pt>
                <c:pt idx="19723" formatCode="General">
                  <c:v>0.40623399999999998</c:v>
                </c:pt>
                <c:pt idx="19724" formatCode="General">
                  <c:v>0.406254</c:v>
                </c:pt>
                <c:pt idx="19725" formatCode="General">
                  <c:v>0.406275</c:v>
                </c:pt>
                <c:pt idx="19726" formatCode="General">
                  <c:v>0.40629500000000002</c:v>
                </c:pt>
                <c:pt idx="19727" formatCode="General">
                  <c:v>0.40631600000000023</c:v>
                </c:pt>
                <c:pt idx="19728" formatCode="General">
                  <c:v>0.406337</c:v>
                </c:pt>
                <c:pt idx="19729" formatCode="General">
                  <c:v>0.40635700000000002</c:v>
                </c:pt>
                <c:pt idx="19730" formatCode="General">
                  <c:v>0.40637800000000035</c:v>
                </c:pt>
                <c:pt idx="19731" formatCode="General">
                  <c:v>0.40639900000000001</c:v>
                </c:pt>
                <c:pt idx="19732" formatCode="General">
                  <c:v>0.40641900000000025</c:v>
                </c:pt>
                <c:pt idx="19733" formatCode="General">
                  <c:v>0.40644000000000002</c:v>
                </c:pt>
                <c:pt idx="19734" formatCode="General">
                  <c:v>0.40646000000000027</c:v>
                </c:pt>
                <c:pt idx="19735" formatCode="General">
                  <c:v>0.40648100000000026</c:v>
                </c:pt>
                <c:pt idx="19736" formatCode="General">
                  <c:v>0.406501</c:v>
                </c:pt>
                <c:pt idx="19737" formatCode="General">
                  <c:v>0.40652200000000027</c:v>
                </c:pt>
                <c:pt idx="19738" formatCode="General">
                  <c:v>0.4065430000000001</c:v>
                </c:pt>
                <c:pt idx="19739" formatCode="General">
                  <c:v>0.40656300000000001</c:v>
                </c:pt>
                <c:pt idx="19740" formatCode="General">
                  <c:v>0.40658400000000022</c:v>
                </c:pt>
                <c:pt idx="19741" formatCode="General">
                  <c:v>0.40660400000000002</c:v>
                </c:pt>
                <c:pt idx="19742" formatCode="General">
                  <c:v>0.40662500000000001</c:v>
                </c:pt>
                <c:pt idx="19743" formatCode="General">
                  <c:v>0.40664600000000001</c:v>
                </c:pt>
                <c:pt idx="19744" formatCode="General">
                  <c:v>0.40666600000000008</c:v>
                </c:pt>
                <c:pt idx="19745" formatCode="General">
                  <c:v>0.40668700000000002</c:v>
                </c:pt>
                <c:pt idx="19746" formatCode="General">
                  <c:v>0.40670800000000001</c:v>
                </c:pt>
                <c:pt idx="19747" formatCode="General">
                  <c:v>0.4067280000000002</c:v>
                </c:pt>
                <c:pt idx="19748" formatCode="General">
                  <c:v>0.40674900000000003</c:v>
                </c:pt>
                <c:pt idx="19749" formatCode="General">
                  <c:v>0.4067690000000001</c:v>
                </c:pt>
                <c:pt idx="19750" formatCode="General">
                  <c:v>0.40679000000000004</c:v>
                </c:pt>
                <c:pt idx="19751" formatCode="General">
                  <c:v>0.40681100000000026</c:v>
                </c:pt>
                <c:pt idx="19752" formatCode="General">
                  <c:v>0.406831</c:v>
                </c:pt>
                <c:pt idx="19753" formatCode="General">
                  <c:v>0.40685200000000027</c:v>
                </c:pt>
                <c:pt idx="19754" formatCode="General">
                  <c:v>0.40687200000000023</c:v>
                </c:pt>
                <c:pt idx="19755" formatCode="General">
                  <c:v>0.406893</c:v>
                </c:pt>
                <c:pt idx="19756" formatCode="General">
                  <c:v>0.40691300000000002</c:v>
                </c:pt>
                <c:pt idx="19757" formatCode="General">
                  <c:v>0.40693400000000002</c:v>
                </c:pt>
                <c:pt idx="19758" formatCode="General">
                  <c:v>0.4069540000000002</c:v>
                </c:pt>
                <c:pt idx="19759" formatCode="General">
                  <c:v>0.40697600000000023</c:v>
                </c:pt>
                <c:pt idx="19760" formatCode="General">
                  <c:v>0.40699600000000002</c:v>
                </c:pt>
                <c:pt idx="19761" formatCode="General">
                  <c:v>0.40701700000000002</c:v>
                </c:pt>
                <c:pt idx="19762" formatCode="General">
                  <c:v>0.40703700000000004</c:v>
                </c:pt>
                <c:pt idx="19763" formatCode="General">
                  <c:v>0.4070580000000002</c:v>
                </c:pt>
                <c:pt idx="19764" formatCode="General">
                  <c:v>0.40707800000000022</c:v>
                </c:pt>
                <c:pt idx="19765" formatCode="General">
                  <c:v>0.4070990000000001</c:v>
                </c:pt>
                <c:pt idx="19766" formatCode="General">
                  <c:v>0.4071200000000002</c:v>
                </c:pt>
                <c:pt idx="19767" formatCode="General">
                  <c:v>0.40714</c:v>
                </c:pt>
                <c:pt idx="19768" formatCode="General">
                  <c:v>0.407161</c:v>
                </c:pt>
                <c:pt idx="19769" formatCode="General">
                  <c:v>0.40718100000000002</c:v>
                </c:pt>
                <c:pt idx="19770" formatCode="General">
                  <c:v>0.40720200000000001</c:v>
                </c:pt>
                <c:pt idx="19771" formatCode="General">
                  <c:v>0.40722200000000008</c:v>
                </c:pt>
                <c:pt idx="19772" formatCode="General">
                  <c:v>0.40724300000000002</c:v>
                </c:pt>
                <c:pt idx="19773" formatCode="General">
                  <c:v>0.4072630000000001</c:v>
                </c:pt>
                <c:pt idx="19774" formatCode="General">
                  <c:v>0.4072840000000002</c:v>
                </c:pt>
                <c:pt idx="19775" formatCode="General">
                  <c:v>0.40730500000000008</c:v>
                </c:pt>
                <c:pt idx="19776" formatCode="General">
                  <c:v>0.40732600000000035</c:v>
                </c:pt>
                <c:pt idx="19777" formatCode="General">
                  <c:v>0.40734600000000026</c:v>
                </c:pt>
                <c:pt idx="19778" formatCode="General">
                  <c:v>0.40736600000000023</c:v>
                </c:pt>
                <c:pt idx="19779" formatCode="General">
                  <c:v>0.40738700000000022</c:v>
                </c:pt>
                <c:pt idx="19780" formatCode="General">
                  <c:v>0.40740800000000027</c:v>
                </c:pt>
                <c:pt idx="19781" formatCode="General">
                  <c:v>0.40742900000000032</c:v>
                </c:pt>
                <c:pt idx="19782" formatCode="General">
                  <c:v>0.40744900000000001</c:v>
                </c:pt>
                <c:pt idx="19783" formatCode="General">
                  <c:v>0.40747000000000022</c:v>
                </c:pt>
                <c:pt idx="19784" formatCode="General">
                  <c:v>0.40749000000000002</c:v>
                </c:pt>
                <c:pt idx="19785" formatCode="General">
                  <c:v>0.40751100000000001</c:v>
                </c:pt>
                <c:pt idx="19786" formatCode="General">
                  <c:v>0.40753100000000003</c:v>
                </c:pt>
                <c:pt idx="19787" formatCode="General">
                  <c:v>0.40755200000000008</c:v>
                </c:pt>
                <c:pt idx="19788" formatCode="General">
                  <c:v>0.40757200000000027</c:v>
                </c:pt>
                <c:pt idx="19789" formatCode="General">
                  <c:v>0.40759300000000004</c:v>
                </c:pt>
                <c:pt idx="19790" formatCode="General">
                  <c:v>0.4076140000000002</c:v>
                </c:pt>
                <c:pt idx="19791" formatCode="General">
                  <c:v>0.407634</c:v>
                </c:pt>
                <c:pt idx="19792" formatCode="General">
                  <c:v>0.4076550000000001</c:v>
                </c:pt>
                <c:pt idx="19793" formatCode="General">
                  <c:v>0.40767500000000001</c:v>
                </c:pt>
                <c:pt idx="19794" formatCode="General">
                  <c:v>0.407696</c:v>
                </c:pt>
                <c:pt idx="19795" formatCode="General">
                  <c:v>0.407717</c:v>
                </c:pt>
                <c:pt idx="19796" formatCode="General">
                  <c:v>0.40773700000000002</c:v>
                </c:pt>
                <c:pt idx="19797" formatCode="General">
                  <c:v>0.40775800000000001</c:v>
                </c:pt>
                <c:pt idx="19798" formatCode="General">
                  <c:v>0.407779</c:v>
                </c:pt>
                <c:pt idx="19799" formatCode="General">
                  <c:v>0.40779900000000002</c:v>
                </c:pt>
                <c:pt idx="19800" formatCode="General">
                  <c:v>0.40782000000000035</c:v>
                </c:pt>
                <c:pt idx="19801" formatCode="General">
                  <c:v>0.4078400000000002</c:v>
                </c:pt>
                <c:pt idx="19802" formatCode="General">
                  <c:v>0.40786100000000008</c:v>
                </c:pt>
                <c:pt idx="19803" formatCode="General">
                  <c:v>0.40788100000000033</c:v>
                </c:pt>
                <c:pt idx="19804" formatCode="General">
                  <c:v>0.40790200000000026</c:v>
                </c:pt>
                <c:pt idx="19805" formatCode="General">
                  <c:v>0.40792300000000026</c:v>
                </c:pt>
                <c:pt idx="19806" formatCode="General">
                  <c:v>0.407943</c:v>
                </c:pt>
                <c:pt idx="19807" formatCode="General">
                  <c:v>0.40796400000000027</c:v>
                </c:pt>
                <c:pt idx="19808" formatCode="General">
                  <c:v>0.40798400000000024</c:v>
                </c:pt>
                <c:pt idx="19809" formatCode="General">
                  <c:v>0.40800500000000001</c:v>
                </c:pt>
                <c:pt idx="19810" formatCode="General">
                  <c:v>0.40802600000000022</c:v>
                </c:pt>
                <c:pt idx="19811" formatCode="General">
                  <c:v>0.4080470000000001</c:v>
                </c:pt>
                <c:pt idx="19812" formatCode="General">
                  <c:v>0.40806700000000001</c:v>
                </c:pt>
                <c:pt idx="19813" formatCode="General">
                  <c:v>0.40808800000000023</c:v>
                </c:pt>
                <c:pt idx="19814" formatCode="General">
                  <c:v>0.40810800000000008</c:v>
                </c:pt>
                <c:pt idx="19815" formatCode="General">
                  <c:v>0.40812900000000002</c:v>
                </c:pt>
                <c:pt idx="19816" formatCode="General">
                  <c:v>0.40814900000000004</c:v>
                </c:pt>
                <c:pt idx="19817" formatCode="General">
                  <c:v>0.408169</c:v>
                </c:pt>
                <c:pt idx="19818" formatCode="General">
                  <c:v>0.40819100000000003</c:v>
                </c:pt>
                <c:pt idx="19819" formatCode="General">
                  <c:v>0.4082110000000001</c:v>
                </c:pt>
                <c:pt idx="19820" formatCode="General">
                  <c:v>0.40823199999999998</c:v>
                </c:pt>
                <c:pt idx="19821" formatCode="General">
                  <c:v>0.408252</c:v>
                </c:pt>
                <c:pt idx="19822" formatCode="General">
                  <c:v>0.408273</c:v>
                </c:pt>
                <c:pt idx="19823" formatCode="General">
                  <c:v>0.40829300000000002</c:v>
                </c:pt>
                <c:pt idx="19824" formatCode="General">
                  <c:v>0.40831400000000023</c:v>
                </c:pt>
                <c:pt idx="19825" formatCode="General">
                  <c:v>0.4083340000000002</c:v>
                </c:pt>
                <c:pt idx="19826" formatCode="General">
                  <c:v>0.40835600000000022</c:v>
                </c:pt>
                <c:pt idx="19827" formatCode="General">
                  <c:v>0.40837600000000035</c:v>
                </c:pt>
                <c:pt idx="19828" formatCode="General">
                  <c:v>0.40839700000000001</c:v>
                </c:pt>
                <c:pt idx="19829" formatCode="General">
                  <c:v>0.40841700000000025</c:v>
                </c:pt>
                <c:pt idx="19830" formatCode="General">
                  <c:v>0.40843800000000002</c:v>
                </c:pt>
                <c:pt idx="19831" formatCode="General">
                  <c:v>0.40845800000000027</c:v>
                </c:pt>
                <c:pt idx="19832" formatCode="General">
                  <c:v>0.40847900000000026</c:v>
                </c:pt>
                <c:pt idx="19833" formatCode="General">
                  <c:v>0.4085000000000002</c:v>
                </c:pt>
                <c:pt idx="19834" formatCode="General">
                  <c:v>0.40852000000000027</c:v>
                </c:pt>
                <c:pt idx="19835" formatCode="General">
                  <c:v>0.4085410000000001</c:v>
                </c:pt>
                <c:pt idx="19836" formatCode="General">
                  <c:v>0.40856100000000001</c:v>
                </c:pt>
                <c:pt idx="19837" formatCode="General">
                  <c:v>0.40858200000000022</c:v>
                </c:pt>
                <c:pt idx="19838" formatCode="General">
                  <c:v>0.40860200000000002</c:v>
                </c:pt>
                <c:pt idx="19839" formatCode="General">
                  <c:v>0.40862300000000001</c:v>
                </c:pt>
                <c:pt idx="19840" formatCode="General">
                  <c:v>0.40864300000000003</c:v>
                </c:pt>
                <c:pt idx="19841" formatCode="General">
                  <c:v>0.40866400000000008</c:v>
                </c:pt>
                <c:pt idx="19842" formatCode="General">
                  <c:v>0.40868500000000002</c:v>
                </c:pt>
                <c:pt idx="19843" formatCode="General">
                  <c:v>0.40870600000000001</c:v>
                </c:pt>
                <c:pt idx="19844" formatCode="General">
                  <c:v>0.4087260000000002</c:v>
                </c:pt>
                <c:pt idx="19845" formatCode="General">
                  <c:v>0.408746</c:v>
                </c:pt>
                <c:pt idx="19846" formatCode="General">
                  <c:v>0.4087670000000001</c:v>
                </c:pt>
                <c:pt idx="19847" formatCode="General">
                  <c:v>0.40878800000000021</c:v>
                </c:pt>
                <c:pt idx="19848" formatCode="General">
                  <c:v>0.40880800000000023</c:v>
                </c:pt>
                <c:pt idx="19849" formatCode="General">
                  <c:v>0.40882900000000022</c:v>
                </c:pt>
                <c:pt idx="19850" formatCode="General">
                  <c:v>0.40885000000000027</c:v>
                </c:pt>
                <c:pt idx="19851" formatCode="General">
                  <c:v>0.40887000000000023</c:v>
                </c:pt>
                <c:pt idx="19852" formatCode="General">
                  <c:v>0.408891</c:v>
                </c:pt>
                <c:pt idx="19853" formatCode="General">
                  <c:v>0.40891100000000002</c:v>
                </c:pt>
                <c:pt idx="19854" formatCode="General">
                  <c:v>0.40893200000000002</c:v>
                </c:pt>
                <c:pt idx="19855" formatCode="General">
                  <c:v>0.4089520000000002</c:v>
                </c:pt>
                <c:pt idx="19856" formatCode="General">
                  <c:v>0.40897300000000025</c:v>
                </c:pt>
                <c:pt idx="19857" formatCode="General">
                  <c:v>0.40899400000000002</c:v>
                </c:pt>
                <c:pt idx="19858" formatCode="General">
                  <c:v>0.40901400000000027</c:v>
                </c:pt>
                <c:pt idx="19859" formatCode="General">
                  <c:v>0.40903500000000004</c:v>
                </c:pt>
                <c:pt idx="19860" formatCode="General">
                  <c:v>0.409055</c:v>
                </c:pt>
                <c:pt idx="19861" formatCode="General">
                  <c:v>0.40907600000000022</c:v>
                </c:pt>
                <c:pt idx="19862" formatCode="General">
                  <c:v>0.4090970000000001</c:v>
                </c:pt>
                <c:pt idx="19863" formatCode="General">
                  <c:v>0.4091180000000002</c:v>
                </c:pt>
                <c:pt idx="19864" formatCode="General">
                  <c:v>0.409138</c:v>
                </c:pt>
                <c:pt idx="19865" formatCode="General">
                  <c:v>0.40915900000000011</c:v>
                </c:pt>
                <c:pt idx="19866" formatCode="General">
                  <c:v>0.40917900000000001</c:v>
                </c:pt>
                <c:pt idx="19867" formatCode="General">
                  <c:v>0.40920000000000001</c:v>
                </c:pt>
                <c:pt idx="19868" formatCode="General">
                  <c:v>0.40922000000000008</c:v>
                </c:pt>
                <c:pt idx="19869" formatCode="General">
                  <c:v>0.40924100000000002</c:v>
                </c:pt>
                <c:pt idx="19870" formatCode="General">
                  <c:v>0.4092610000000001</c:v>
                </c:pt>
                <c:pt idx="19871" formatCode="General">
                  <c:v>0.4092820000000002</c:v>
                </c:pt>
                <c:pt idx="19872" formatCode="General">
                  <c:v>0.40930300000000008</c:v>
                </c:pt>
                <c:pt idx="19873" formatCode="General">
                  <c:v>0.40932300000000033</c:v>
                </c:pt>
                <c:pt idx="19874" formatCode="General">
                  <c:v>0.40934400000000026</c:v>
                </c:pt>
                <c:pt idx="19875" formatCode="General">
                  <c:v>0.40936400000000023</c:v>
                </c:pt>
                <c:pt idx="19876" formatCode="General">
                  <c:v>0.40938500000000022</c:v>
                </c:pt>
                <c:pt idx="19877" formatCode="General">
                  <c:v>0.40940500000000002</c:v>
                </c:pt>
                <c:pt idx="19878" formatCode="General">
                  <c:v>0.40942700000000032</c:v>
                </c:pt>
                <c:pt idx="19879" formatCode="General">
                  <c:v>0.40944700000000001</c:v>
                </c:pt>
                <c:pt idx="19880" formatCode="General">
                  <c:v>0.40946800000000022</c:v>
                </c:pt>
                <c:pt idx="19881" formatCode="General">
                  <c:v>0.40948800000000035</c:v>
                </c:pt>
                <c:pt idx="19882" formatCode="General">
                  <c:v>0.40950900000000001</c:v>
                </c:pt>
                <c:pt idx="19883" formatCode="General">
                  <c:v>0.40952900000000025</c:v>
                </c:pt>
                <c:pt idx="19884" formatCode="General">
                  <c:v>0.409549</c:v>
                </c:pt>
                <c:pt idx="19885" formatCode="General">
                  <c:v>0.40957000000000027</c:v>
                </c:pt>
                <c:pt idx="19886" formatCode="General">
                  <c:v>0.40959100000000004</c:v>
                </c:pt>
                <c:pt idx="19887" formatCode="General">
                  <c:v>0.4096120000000002</c:v>
                </c:pt>
                <c:pt idx="19888" formatCode="General">
                  <c:v>0.409632</c:v>
                </c:pt>
                <c:pt idx="19889" formatCode="General">
                  <c:v>0.4096530000000001</c:v>
                </c:pt>
                <c:pt idx="19890" formatCode="General">
                  <c:v>0.40967300000000001</c:v>
                </c:pt>
                <c:pt idx="19891" formatCode="General">
                  <c:v>0.409694</c:v>
                </c:pt>
                <c:pt idx="19892" formatCode="General">
                  <c:v>0.40971400000000002</c:v>
                </c:pt>
                <c:pt idx="19893" formatCode="General">
                  <c:v>0.40973600000000004</c:v>
                </c:pt>
                <c:pt idx="19894" formatCode="General">
                  <c:v>0.40975600000000001</c:v>
                </c:pt>
                <c:pt idx="19895" formatCode="General">
                  <c:v>0.409777</c:v>
                </c:pt>
                <c:pt idx="19896" formatCode="General">
                  <c:v>0.40979700000000002</c:v>
                </c:pt>
                <c:pt idx="19897" formatCode="General">
                  <c:v>0.40981800000000035</c:v>
                </c:pt>
                <c:pt idx="19898" formatCode="General">
                  <c:v>0.4098380000000002</c:v>
                </c:pt>
                <c:pt idx="19899" formatCode="General">
                  <c:v>0.40985900000000008</c:v>
                </c:pt>
                <c:pt idx="19900" formatCode="General">
                  <c:v>0.40988000000000036</c:v>
                </c:pt>
                <c:pt idx="19901" formatCode="General">
                  <c:v>0.40990000000000026</c:v>
                </c:pt>
                <c:pt idx="19902" formatCode="General">
                  <c:v>0.40992100000000026</c:v>
                </c:pt>
                <c:pt idx="19903" formatCode="General">
                  <c:v>0.409941</c:v>
                </c:pt>
                <c:pt idx="19904" formatCode="General">
                  <c:v>0.40996200000000027</c:v>
                </c:pt>
                <c:pt idx="19905" formatCode="General">
                  <c:v>0.40998200000000024</c:v>
                </c:pt>
                <c:pt idx="19906" formatCode="General">
                  <c:v>0.41000300000000001</c:v>
                </c:pt>
                <c:pt idx="19907" formatCode="General">
                  <c:v>0.41002300000000008</c:v>
                </c:pt>
                <c:pt idx="19908" formatCode="General">
                  <c:v>0.41004400000000002</c:v>
                </c:pt>
                <c:pt idx="19909" formatCode="General">
                  <c:v>0.41006500000000001</c:v>
                </c:pt>
                <c:pt idx="19910" formatCode="General">
                  <c:v>0.41008600000000023</c:v>
                </c:pt>
                <c:pt idx="19911" formatCode="General">
                  <c:v>0.41010600000000008</c:v>
                </c:pt>
                <c:pt idx="19912" formatCode="General">
                  <c:v>0.41012600000000027</c:v>
                </c:pt>
                <c:pt idx="19913" formatCode="General">
                  <c:v>0.41014700000000004</c:v>
                </c:pt>
                <c:pt idx="19914" formatCode="General">
                  <c:v>0.4101680000000002</c:v>
                </c:pt>
                <c:pt idx="19915" formatCode="General">
                  <c:v>0.41018900000000008</c:v>
                </c:pt>
                <c:pt idx="19916" formatCode="General">
                  <c:v>0.4102090000000001</c:v>
                </c:pt>
                <c:pt idx="19917" formatCode="General">
                  <c:v>0.41023000000000004</c:v>
                </c:pt>
                <c:pt idx="19918" formatCode="General">
                  <c:v>0.41025</c:v>
                </c:pt>
                <c:pt idx="19919" formatCode="General">
                  <c:v>0.410271</c:v>
                </c:pt>
                <c:pt idx="19920" formatCode="General">
                  <c:v>0.41029100000000002</c:v>
                </c:pt>
                <c:pt idx="19921" formatCode="General">
                  <c:v>0.41031200000000023</c:v>
                </c:pt>
                <c:pt idx="19922" formatCode="General">
                  <c:v>0.410333</c:v>
                </c:pt>
                <c:pt idx="19923" formatCode="General">
                  <c:v>0.41035300000000002</c:v>
                </c:pt>
                <c:pt idx="19924" formatCode="General">
                  <c:v>0.41037400000000035</c:v>
                </c:pt>
                <c:pt idx="19925" formatCode="General">
                  <c:v>0.4103940000000002</c:v>
                </c:pt>
                <c:pt idx="19926" formatCode="General">
                  <c:v>0.41041500000000025</c:v>
                </c:pt>
                <c:pt idx="19927" formatCode="General">
                  <c:v>0.41043500000000011</c:v>
                </c:pt>
                <c:pt idx="19928" formatCode="General">
                  <c:v>0.41045600000000027</c:v>
                </c:pt>
                <c:pt idx="19929" formatCode="General">
                  <c:v>0.41047700000000026</c:v>
                </c:pt>
                <c:pt idx="19930" formatCode="General">
                  <c:v>0.4104980000000002</c:v>
                </c:pt>
                <c:pt idx="19931" formatCode="General">
                  <c:v>0.41051800000000027</c:v>
                </c:pt>
                <c:pt idx="19932" formatCode="General">
                  <c:v>0.4105390000000001</c:v>
                </c:pt>
                <c:pt idx="19933" formatCode="General">
                  <c:v>0.41055900000000001</c:v>
                </c:pt>
                <c:pt idx="19934" formatCode="General">
                  <c:v>0.41058000000000022</c:v>
                </c:pt>
                <c:pt idx="19935" formatCode="General">
                  <c:v>0.41060000000000002</c:v>
                </c:pt>
                <c:pt idx="19936" formatCode="General">
                  <c:v>0.41062100000000001</c:v>
                </c:pt>
                <c:pt idx="19937" formatCode="General">
                  <c:v>0.41064100000000003</c:v>
                </c:pt>
                <c:pt idx="19938" formatCode="General">
                  <c:v>0.41066200000000008</c:v>
                </c:pt>
                <c:pt idx="19939" formatCode="General">
                  <c:v>0.41068300000000002</c:v>
                </c:pt>
                <c:pt idx="19940" formatCode="General">
                  <c:v>0.41070300000000004</c:v>
                </c:pt>
                <c:pt idx="19941" formatCode="General">
                  <c:v>0.4107240000000002</c:v>
                </c:pt>
                <c:pt idx="19942" formatCode="General">
                  <c:v>0.410744</c:v>
                </c:pt>
                <c:pt idx="19943" formatCode="General">
                  <c:v>0.4107650000000001</c:v>
                </c:pt>
                <c:pt idx="19944" formatCode="General">
                  <c:v>0.41078500000000001</c:v>
                </c:pt>
                <c:pt idx="19945" formatCode="General">
                  <c:v>0.41080700000000026</c:v>
                </c:pt>
                <c:pt idx="19946" formatCode="General">
                  <c:v>0.41082700000000022</c:v>
                </c:pt>
                <c:pt idx="19947" formatCode="General">
                  <c:v>0.41084800000000027</c:v>
                </c:pt>
                <c:pt idx="19948" formatCode="General">
                  <c:v>0.41086800000000023</c:v>
                </c:pt>
                <c:pt idx="19949" formatCode="General">
                  <c:v>0.41088900000000023</c:v>
                </c:pt>
                <c:pt idx="19950" formatCode="General">
                  <c:v>0.41090900000000002</c:v>
                </c:pt>
                <c:pt idx="19951" formatCode="General">
                  <c:v>0.41093000000000002</c:v>
                </c:pt>
                <c:pt idx="19952" formatCode="General">
                  <c:v>0.4109500000000002</c:v>
                </c:pt>
                <c:pt idx="19953" formatCode="General">
                  <c:v>0.41097100000000025</c:v>
                </c:pt>
                <c:pt idx="19954" formatCode="General">
                  <c:v>0.41099200000000002</c:v>
                </c:pt>
                <c:pt idx="19955" formatCode="General">
                  <c:v>0.41101200000000027</c:v>
                </c:pt>
                <c:pt idx="19956" formatCode="General">
                  <c:v>0.41103300000000004</c:v>
                </c:pt>
                <c:pt idx="19957" formatCode="General">
                  <c:v>0.411053</c:v>
                </c:pt>
                <c:pt idx="19958" formatCode="General">
                  <c:v>0.41107400000000027</c:v>
                </c:pt>
                <c:pt idx="19959" formatCode="General">
                  <c:v>0.41109400000000001</c:v>
                </c:pt>
                <c:pt idx="19960" formatCode="General">
                  <c:v>0.41111500000000001</c:v>
                </c:pt>
                <c:pt idx="19961" formatCode="General">
                  <c:v>0.411136</c:v>
                </c:pt>
                <c:pt idx="19962" formatCode="General">
                  <c:v>0.41115700000000011</c:v>
                </c:pt>
                <c:pt idx="19963" formatCode="General">
                  <c:v>0.41117700000000001</c:v>
                </c:pt>
                <c:pt idx="19964" formatCode="General">
                  <c:v>0.41119700000000003</c:v>
                </c:pt>
                <c:pt idx="19965" formatCode="General">
                  <c:v>0.41121800000000008</c:v>
                </c:pt>
                <c:pt idx="19966" formatCode="General">
                  <c:v>0.41123900000000002</c:v>
                </c:pt>
                <c:pt idx="19967" formatCode="General">
                  <c:v>0.41126000000000001</c:v>
                </c:pt>
                <c:pt idx="19968" formatCode="General">
                  <c:v>0.4112800000000002</c:v>
                </c:pt>
                <c:pt idx="19969" formatCode="General">
                  <c:v>0.41130100000000008</c:v>
                </c:pt>
                <c:pt idx="19970" formatCode="General">
                  <c:v>0.41132100000000033</c:v>
                </c:pt>
                <c:pt idx="19971" formatCode="General">
                  <c:v>0.41134200000000026</c:v>
                </c:pt>
                <c:pt idx="19972" formatCode="General">
                  <c:v>0.41136200000000023</c:v>
                </c:pt>
                <c:pt idx="19973" formatCode="General">
                  <c:v>0.41138300000000022</c:v>
                </c:pt>
                <c:pt idx="19974" formatCode="General">
                  <c:v>0.41140400000000027</c:v>
                </c:pt>
                <c:pt idx="19975" formatCode="General">
                  <c:v>0.41142400000000023</c:v>
                </c:pt>
                <c:pt idx="19976" formatCode="General">
                  <c:v>0.41144500000000001</c:v>
                </c:pt>
                <c:pt idx="19977" formatCode="General">
                  <c:v>0.41146600000000022</c:v>
                </c:pt>
                <c:pt idx="19978" formatCode="General">
                  <c:v>0.41148600000000035</c:v>
                </c:pt>
                <c:pt idx="19979" formatCode="General">
                  <c:v>0.4115060000000002</c:v>
                </c:pt>
                <c:pt idx="19980" formatCode="General">
                  <c:v>0.41152700000000025</c:v>
                </c:pt>
                <c:pt idx="19981" formatCode="General">
                  <c:v>0.41154800000000002</c:v>
                </c:pt>
                <c:pt idx="19982" formatCode="General">
                  <c:v>0.41156900000000002</c:v>
                </c:pt>
                <c:pt idx="19983" formatCode="General">
                  <c:v>0.41158900000000026</c:v>
                </c:pt>
                <c:pt idx="19984" formatCode="General">
                  <c:v>0.4116100000000002</c:v>
                </c:pt>
                <c:pt idx="19985" formatCode="General">
                  <c:v>0.41163</c:v>
                </c:pt>
                <c:pt idx="19986" formatCode="General">
                  <c:v>0.4116510000000001</c:v>
                </c:pt>
                <c:pt idx="19987" formatCode="General">
                  <c:v>0.41167100000000001</c:v>
                </c:pt>
                <c:pt idx="19988" formatCode="General">
                  <c:v>0.411692</c:v>
                </c:pt>
                <c:pt idx="19989" formatCode="General">
                  <c:v>0.41171200000000002</c:v>
                </c:pt>
                <c:pt idx="19990" formatCode="General">
                  <c:v>0.41173300000000002</c:v>
                </c:pt>
                <c:pt idx="19991" formatCode="General">
                  <c:v>0.41175400000000001</c:v>
                </c:pt>
                <c:pt idx="19992" formatCode="General">
                  <c:v>0.41177400000000008</c:v>
                </c:pt>
                <c:pt idx="19993" formatCode="General">
                  <c:v>0.41179500000000002</c:v>
                </c:pt>
                <c:pt idx="19994" formatCode="General">
                  <c:v>0.41181500000000032</c:v>
                </c:pt>
                <c:pt idx="19995" formatCode="General">
                  <c:v>0.4118360000000002</c:v>
                </c:pt>
                <c:pt idx="19996" formatCode="General">
                  <c:v>0.41185700000000008</c:v>
                </c:pt>
                <c:pt idx="19997" formatCode="General">
                  <c:v>0.41187800000000035</c:v>
                </c:pt>
                <c:pt idx="19998" formatCode="General">
                  <c:v>0.41189800000000026</c:v>
                </c:pt>
                <c:pt idx="19999" formatCode="General">
                  <c:v>0.41191900000000026</c:v>
                </c:pt>
                <c:pt idx="20000" formatCode="General">
                  <c:v>0.411939</c:v>
                </c:pt>
                <c:pt idx="20001" formatCode="General">
                  <c:v>0.41196000000000027</c:v>
                </c:pt>
                <c:pt idx="20002" formatCode="General">
                  <c:v>0.41198000000000023</c:v>
                </c:pt>
                <c:pt idx="20003" formatCode="General">
                  <c:v>0.41200100000000001</c:v>
                </c:pt>
                <c:pt idx="20004" formatCode="General">
                  <c:v>0.41202100000000008</c:v>
                </c:pt>
                <c:pt idx="20005" formatCode="General">
                  <c:v>0.41204200000000002</c:v>
                </c:pt>
                <c:pt idx="20006" formatCode="General">
                  <c:v>0.41206300000000001</c:v>
                </c:pt>
                <c:pt idx="20007" formatCode="General">
                  <c:v>0.41208300000000025</c:v>
                </c:pt>
                <c:pt idx="20008" formatCode="General">
                  <c:v>0.41210400000000008</c:v>
                </c:pt>
                <c:pt idx="20009" formatCode="General">
                  <c:v>0.41212400000000027</c:v>
                </c:pt>
                <c:pt idx="20010" formatCode="General">
                  <c:v>0.41214500000000004</c:v>
                </c:pt>
                <c:pt idx="20011" formatCode="General">
                  <c:v>0.412165</c:v>
                </c:pt>
                <c:pt idx="20012" formatCode="General">
                  <c:v>0.41218700000000008</c:v>
                </c:pt>
                <c:pt idx="20013" formatCode="General">
                  <c:v>0.4122070000000001</c:v>
                </c:pt>
                <c:pt idx="20014" formatCode="General">
                  <c:v>0.41222800000000021</c:v>
                </c:pt>
                <c:pt idx="20015" formatCode="General">
                  <c:v>0.412248</c:v>
                </c:pt>
                <c:pt idx="20016" formatCode="General">
                  <c:v>0.412269</c:v>
                </c:pt>
                <c:pt idx="20017" formatCode="General">
                  <c:v>0.41228900000000002</c:v>
                </c:pt>
                <c:pt idx="20018" formatCode="General">
                  <c:v>0.41231000000000023</c:v>
                </c:pt>
                <c:pt idx="20019" formatCode="General">
                  <c:v>0.41233000000000025</c:v>
                </c:pt>
                <c:pt idx="20020" formatCode="General">
                  <c:v>0.41235100000000002</c:v>
                </c:pt>
                <c:pt idx="20021" formatCode="General">
                  <c:v>0.41237200000000035</c:v>
                </c:pt>
                <c:pt idx="20022" formatCode="General">
                  <c:v>0.4123920000000002</c:v>
                </c:pt>
                <c:pt idx="20023" formatCode="General">
                  <c:v>0.41241300000000025</c:v>
                </c:pt>
                <c:pt idx="20024" formatCode="General">
                  <c:v>0.41243300000000011</c:v>
                </c:pt>
                <c:pt idx="20025" formatCode="General">
                  <c:v>0.41245400000000026</c:v>
                </c:pt>
                <c:pt idx="20026" formatCode="General">
                  <c:v>0.41247500000000026</c:v>
                </c:pt>
                <c:pt idx="20027" formatCode="General">
                  <c:v>0.412495</c:v>
                </c:pt>
                <c:pt idx="20028" formatCode="General">
                  <c:v>0.41251600000000027</c:v>
                </c:pt>
                <c:pt idx="20029" formatCode="General">
                  <c:v>0.4125370000000001</c:v>
                </c:pt>
                <c:pt idx="20030" formatCode="General">
                  <c:v>0.41255700000000001</c:v>
                </c:pt>
                <c:pt idx="20031" formatCode="General">
                  <c:v>0.41257700000000008</c:v>
                </c:pt>
                <c:pt idx="20032" formatCode="General">
                  <c:v>0.41259800000000002</c:v>
                </c:pt>
                <c:pt idx="20033" formatCode="General">
                  <c:v>0.41261800000000021</c:v>
                </c:pt>
                <c:pt idx="20034" formatCode="General">
                  <c:v>0.41264000000000001</c:v>
                </c:pt>
                <c:pt idx="20035" formatCode="General">
                  <c:v>0.41266000000000008</c:v>
                </c:pt>
                <c:pt idx="20036" formatCode="General">
                  <c:v>0.41268100000000002</c:v>
                </c:pt>
                <c:pt idx="20037" formatCode="General">
                  <c:v>0.41270100000000004</c:v>
                </c:pt>
                <c:pt idx="20038" formatCode="General">
                  <c:v>0.4127220000000002</c:v>
                </c:pt>
                <c:pt idx="20039" formatCode="General">
                  <c:v>0.412742</c:v>
                </c:pt>
                <c:pt idx="20040" formatCode="General">
                  <c:v>0.4127630000000001</c:v>
                </c:pt>
                <c:pt idx="20041" formatCode="General">
                  <c:v>0.41278400000000021</c:v>
                </c:pt>
                <c:pt idx="20042" formatCode="General">
                  <c:v>0.41280400000000023</c:v>
                </c:pt>
                <c:pt idx="20043" formatCode="General">
                  <c:v>0.41282500000000022</c:v>
                </c:pt>
                <c:pt idx="20044" formatCode="General">
                  <c:v>0.41284600000000027</c:v>
                </c:pt>
                <c:pt idx="20045" formatCode="General">
                  <c:v>0.41286600000000023</c:v>
                </c:pt>
                <c:pt idx="20046" formatCode="General">
                  <c:v>0.41288600000000036</c:v>
                </c:pt>
                <c:pt idx="20047" formatCode="General">
                  <c:v>0.41290700000000002</c:v>
                </c:pt>
                <c:pt idx="20048" formatCode="General">
                  <c:v>0.41292800000000035</c:v>
                </c:pt>
                <c:pt idx="20049" formatCode="General">
                  <c:v>0.41294900000000001</c:v>
                </c:pt>
                <c:pt idx="20050" formatCode="General">
                  <c:v>0.41296900000000025</c:v>
                </c:pt>
                <c:pt idx="20051" formatCode="General">
                  <c:v>0.41299000000000002</c:v>
                </c:pt>
                <c:pt idx="20052" formatCode="General">
                  <c:v>0.41301000000000027</c:v>
                </c:pt>
                <c:pt idx="20053" formatCode="General">
                  <c:v>0.41303100000000004</c:v>
                </c:pt>
                <c:pt idx="20054" formatCode="General">
                  <c:v>0.413051</c:v>
                </c:pt>
                <c:pt idx="20055" formatCode="General">
                  <c:v>0.41307200000000027</c:v>
                </c:pt>
                <c:pt idx="20056" formatCode="General">
                  <c:v>0.41309200000000001</c:v>
                </c:pt>
                <c:pt idx="20057" formatCode="General">
                  <c:v>0.4131140000000002</c:v>
                </c:pt>
                <c:pt idx="20058" formatCode="General">
                  <c:v>0.413134</c:v>
                </c:pt>
                <c:pt idx="20059" formatCode="General">
                  <c:v>0.41315400000000002</c:v>
                </c:pt>
                <c:pt idx="20060" formatCode="General">
                  <c:v>0.41317500000000001</c:v>
                </c:pt>
                <c:pt idx="20061" formatCode="General">
                  <c:v>0.41319500000000003</c:v>
                </c:pt>
                <c:pt idx="20062" formatCode="General">
                  <c:v>0.41321600000000008</c:v>
                </c:pt>
                <c:pt idx="20063" formatCode="General">
                  <c:v>0.41323700000000002</c:v>
                </c:pt>
                <c:pt idx="20064" formatCode="General">
                  <c:v>0.41325800000000001</c:v>
                </c:pt>
                <c:pt idx="20065" formatCode="General">
                  <c:v>0.4132780000000002</c:v>
                </c:pt>
                <c:pt idx="20066" formatCode="General">
                  <c:v>0.41329900000000003</c:v>
                </c:pt>
                <c:pt idx="20067" formatCode="General">
                  <c:v>0.41331900000000033</c:v>
                </c:pt>
                <c:pt idx="20068" formatCode="General">
                  <c:v>0.41334000000000026</c:v>
                </c:pt>
                <c:pt idx="20069" formatCode="General">
                  <c:v>0.41336000000000023</c:v>
                </c:pt>
                <c:pt idx="20070" formatCode="General">
                  <c:v>0.41338100000000022</c:v>
                </c:pt>
                <c:pt idx="20071" formatCode="General">
                  <c:v>0.41340100000000002</c:v>
                </c:pt>
                <c:pt idx="20072" formatCode="General">
                  <c:v>0.41342200000000023</c:v>
                </c:pt>
                <c:pt idx="20073" formatCode="General">
                  <c:v>0.413443</c:v>
                </c:pt>
                <c:pt idx="20074" formatCode="General">
                  <c:v>0.41346300000000002</c:v>
                </c:pt>
                <c:pt idx="20075" formatCode="General">
                  <c:v>0.41348400000000035</c:v>
                </c:pt>
                <c:pt idx="20076" formatCode="General">
                  <c:v>0.4135040000000002</c:v>
                </c:pt>
                <c:pt idx="20077" formatCode="General">
                  <c:v>0.41352500000000025</c:v>
                </c:pt>
                <c:pt idx="20078" formatCode="General">
                  <c:v>0.41354600000000002</c:v>
                </c:pt>
                <c:pt idx="20079" formatCode="General">
                  <c:v>0.41356600000000027</c:v>
                </c:pt>
                <c:pt idx="20080" formatCode="General">
                  <c:v>0.41358700000000026</c:v>
                </c:pt>
                <c:pt idx="20081" formatCode="General">
                  <c:v>0.4136080000000002</c:v>
                </c:pt>
                <c:pt idx="20082" formatCode="General">
                  <c:v>0.41362800000000022</c:v>
                </c:pt>
                <c:pt idx="20083" formatCode="General">
                  <c:v>0.4136490000000001</c:v>
                </c:pt>
                <c:pt idx="20084" formatCode="General">
                  <c:v>0.41366900000000001</c:v>
                </c:pt>
                <c:pt idx="20085" formatCode="General">
                  <c:v>0.41369</c:v>
                </c:pt>
                <c:pt idx="20086" formatCode="General">
                  <c:v>0.41371000000000002</c:v>
                </c:pt>
                <c:pt idx="20087" formatCode="General">
                  <c:v>0.41373100000000002</c:v>
                </c:pt>
                <c:pt idx="20088" formatCode="General">
                  <c:v>0.41375200000000001</c:v>
                </c:pt>
                <c:pt idx="20089" formatCode="General">
                  <c:v>0.41377200000000008</c:v>
                </c:pt>
                <c:pt idx="20090" formatCode="General">
                  <c:v>0.41379300000000002</c:v>
                </c:pt>
                <c:pt idx="20091" formatCode="General">
                  <c:v>0.41381300000000032</c:v>
                </c:pt>
                <c:pt idx="20092" formatCode="General">
                  <c:v>0.4138340000000002</c:v>
                </c:pt>
                <c:pt idx="20093" formatCode="General">
                  <c:v>0.41385500000000008</c:v>
                </c:pt>
                <c:pt idx="20094" formatCode="General">
                  <c:v>0.41387500000000033</c:v>
                </c:pt>
                <c:pt idx="20095" formatCode="General">
                  <c:v>0.41389600000000026</c:v>
                </c:pt>
                <c:pt idx="20096" formatCode="General">
                  <c:v>0.41391700000000026</c:v>
                </c:pt>
                <c:pt idx="20097" formatCode="General">
                  <c:v>0.413937</c:v>
                </c:pt>
                <c:pt idx="20098" formatCode="General">
                  <c:v>0.41395700000000002</c:v>
                </c:pt>
                <c:pt idx="20099" formatCode="General">
                  <c:v>0.41397800000000023</c:v>
                </c:pt>
                <c:pt idx="20100" formatCode="General">
                  <c:v>0.4139980000000002</c:v>
                </c:pt>
                <c:pt idx="20101" formatCode="General">
                  <c:v>0.41401900000000008</c:v>
                </c:pt>
                <c:pt idx="20102" formatCode="General">
                  <c:v>0.41404000000000002</c:v>
                </c:pt>
                <c:pt idx="20103" formatCode="General">
                  <c:v>0.41406100000000001</c:v>
                </c:pt>
                <c:pt idx="20104" formatCode="General">
                  <c:v>0.41408100000000025</c:v>
                </c:pt>
                <c:pt idx="20105" formatCode="General">
                  <c:v>0.41410200000000008</c:v>
                </c:pt>
                <c:pt idx="20106" formatCode="General">
                  <c:v>0.41412200000000027</c:v>
                </c:pt>
                <c:pt idx="20107" formatCode="General">
                  <c:v>0.41414300000000004</c:v>
                </c:pt>
                <c:pt idx="20108" formatCode="General">
                  <c:v>0.4141640000000002</c:v>
                </c:pt>
                <c:pt idx="20109" formatCode="General">
                  <c:v>0.41418500000000008</c:v>
                </c:pt>
                <c:pt idx="20110" formatCode="General">
                  <c:v>0.4142050000000001</c:v>
                </c:pt>
                <c:pt idx="20111" formatCode="General">
                  <c:v>0.41422600000000021</c:v>
                </c:pt>
                <c:pt idx="20112" formatCode="General">
                  <c:v>0.414246</c:v>
                </c:pt>
                <c:pt idx="20113" formatCode="General">
                  <c:v>0.41426600000000002</c:v>
                </c:pt>
                <c:pt idx="20114" formatCode="General">
                  <c:v>0.41428700000000002</c:v>
                </c:pt>
                <c:pt idx="20115" formatCode="General">
                  <c:v>0.41430800000000023</c:v>
                </c:pt>
                <c:pt idx="20116" formatCode="General">
                  <c:v>0.41432900000000022</c:v>
                </c:pt>
                <c:pt idx="20117" formatCode="General">
                  <c:v>0.41434900000000002</c:v>
                </c:pt>
                <c:pt idx="20118" formatCode="General">
                  <c:v>0.41437000000000035</c:v>
                </c:pt>
                <c:pt idx="20119" formatCode="General">
                  <c:v>0.41439000000000026</c:v>
                </c:pt>
                <c:pt idx="20120" formatCode="General">
                  <c:v>0.41441100000000008</c:v>
                </c:pt>
                <c:pt idx="20121" formatCode="General">
                  <c:v>0.4144310000000001</c:v>
                </c:pt>
                <c:pt idx="20122" formatCode="General">
                  <c:v>0.41445200000000026</c:v>
                </c:pt>
                <c:pt idx="20123" formatCode="General">
                  <c:v>0.41447200000000023</c:v>
                </c:pt>
                <c:pt idx="20124" formatCode="General">
                  <c:v>0.41449400000000008</c:v>
                </c:pt>
                <c:pt idx="20125" formatCode="General">
                  <c:v>0.41451400000000027</c:v>
                </c:pt>
                <c:pt idx="20126" formatCode="General">
                  <c:v>0.41453400000000001</c:v>
                </c:pt>
                <c:pt idx="20127" formatCode="General">
                  <c:v>0.41455500000000001</c:v>
                </c:pt>
                <c:pt idx="20128" formatCode="General">
                  <c:v>0.41457500000000008</c:v>
                </c:pt>
                <c:pt idx="20129" formatCode="General">
                  <c:v>0.41459600000000002</c:v>
                </c:pt>
                <c:pt idx="20130" formatCode="General">
                  <c:v>0.41461700000000001</c:v>
                </c:pt>
                <c:pt idx="20131" formatCode="General">
                  <c:v>0.41463800000000001</c:v>
                </c:pt>
                <c:pt idx="20132" formatCode="General">
                  <c:v>0.41465800000000008</c:v>
                </c:pt>
                <c:pt idx="20133" formatCode="General">
                  <c:v>0.41467900000000002</c:v>
                </c:pt>
                <c:pt idx="20134" formatCode="General">
                  <c:v>0.41469900000000004</c:v>
                </c:pt>
                <c:pt idx="20135" formatCode="General">
                  <c:v>0.4147200000000002</c:v>
                </c:pt>
                <c:pt idx="20136" formatCode="General">
                  <c:v>0.41474</c:v>
                </c:pt>
                <c:pt idx="20137" formatCode="General">
                  <c:v>0.4147610000000001</c:v>
                </c:pt>
                <c:pt idx="20138" formatCode="General">
                  <c:v>0.41478100000000001</c:v>
                </c:pt>
                <c:pt idx="20139" formatCode="General">
                  <c:v>0.41480200000000023</c:v>
                </c:pt>
                <c:pt idx="20140" formatCode="General">
                  <c:v>0.41482300000000022</c:v>
                </c:pt>
                <c:pt idx="20141" formatCode="General">
                  <c:v>0.41484300000000002</c:v>
                </c:pt>
                <c:pt idx="20142" formatCode="General">
                  <c:v>0.41486400000000023</c:v>
                </c:pt>
                <c:pt idx="20143" formatCode="General">
                  <c:v>0.41488400000000036</c:v>
                </c:pt>
                <c:pt idx="20144" formatCode="General">
                  <c:v>0.41490500000000002</c:v>
                </c:pt>
                <c:pt idx="20145" formatCode="General">
                  <c:v>0.41492600000000035</c:v>
                </c:pt>
                <c:pt idx="20146" formatCode="General">
                  <c:v>0.4149460000000002</c:v>
                </c:pt>
                <c:pt idx="20147" formatCode="General">
                  <c:v>0.41496700000000025</c:v>
                </c:pt>
                <c:pt idx="20148" formatCode="General">
                  <c:v>0.41498800000000036</c:v>
                </c:pt>
                <c:pt idx="20149" formatCode="General">
                  <c:v>0.41500800000000027</c:v>
                </c:pt>
                <c:pt idx="20150" formatCode="General">
                  <c:v>0.41502900000000026</c:v>
                </c:pt>
                <c:pt idx="20151" formatCode="General">
                  <c:v>0.415049</c:v>
                </c:pt>
                <c:pt idx="20152" formatCode="General">
                  <c:v>0.41507000000000027</c:v>
                </c:pt>
                <c:pt idx="20153" formatCode="General">
                  <c:v>0.41509000000000001</c:v>
                </c:pt>
                <c:pt idx="20154" formatCode="General">
                  <c:v>0.41511100000000001</c:v>
                </c:pt>
                <c:pt idx="20155" formatCode="General">
                  <c:v>0.415132</c:v>
                </c:pt>
                <c:pt idx="20156" formatCode="General">
                  <c:v>0.41515200000000002</c:v>
                </c:pt>
                <c:pt idx="20157" formatCode="General">
                  <c:v>0.41517300000000001</c:v>
                </c:pt>
                <c:pt idx="20158" formatCode="General">
                  <c:v>0.41519300000000003</c:v>
                </c:pt>
                <c:pt idx="20159" formatCode="General">
                  <c:v>0.41521400000000008</c:v>
                </c:pt>
                <c:pt idx="20160" formatCode="General">
                  <c:v>0.41523500000000002</c:v>
                </c:pt>
                <c:pt idx="20161" formatCode="General">
                  <c:v>0.41525600000000001</c:v>
                </c:pt>
                <c:pt idx="20162" formatCode="General">
                  <c:v>0.4152760000000002</c:v>
                </c:pt>
                <c:pt idx="20163" formatCode="General">
                  <c:v>0.41529700000000003</c:v>
                </c:pt>
                <c:pt idx="20164" formatCode="General">
                  <c:v>0.41531700000000032</c:v>
                </c:pt>
                <c:pt idx="20165" formatCode="General">
                  <c:v>0.41533700000000001</c:v>
                </c:pt>
                <c:pt idx="20166" formatCode="General">
                  <c:v>0.41535800000000023</c:v>
                </c:pt>
                <c:pt idx="20167" formatCode="General">
                  <c:v>0.41537800000000036</c:v>
                </c:pt>
                <c:pt idx="20168" formatCode="General">
                  <c:v>0.41539900000000002</c:v>
                </c:pt>
                <c:pt idx="20169" formatCode="General">
                  <c:v>0.41542000000000023</c:v>
                </c:pt>
                <c:pt idx="20170" formatCode="General">
                  <c:v>0.415441</c:v>
                </c:pt>
                <c:pt idx="20171" formatCode="General">
                  <c:v>0.41546100000000002</c:v>
                </c:pt>
                <c:pt idx="20172" formatCode="General">
                  <c:v>0.41548200000000035</c:v>
                </c:pt>
                <c:pt idx="20173" formatCode="General">
                  <c:v>0.4155020000000002</c:v>
                </c:pt>
                <c:pt idx="20174" formatCode="General">
                  <c:v>0.41552300000000025</c:v>
                </c:pt>
                <c:pt idx="20175" formatCode="General">
                  <c:v>0.415543</c:v>
                </c:pt>
                <c:pt idx="20176" formatCode="General">
                  <c:v>0.41556500000000002</c:v>
                </c:pt>
                <c:pt idx="20177" formatCode="General">
                  <c:v>0.41558500000000026</c:v>
                </c:pt>
                <c:pt idx="20178" formatCode="General">
                  <c:v>0.415605</c:v>
                </c:pt>
                <c:pt idx="20179" formatCode="General">
                  <c:v>0.41562600000000022</c:v>
                </c:pt>
                <c:pt idx="20180" formatCode="General">
                  <c:v>0.41564600000000002</c:v>
                </c:pt>
                <c:pt idx="20181" formatCode="General">
                  <c:v>0.41566700000000001</c:v>
                </c:pt>
                <c:pt idx="20182" formatCode="General">
                  <c:v>0.41568700000000008</c:v>
                </c:pt>
                <c:pt idx="20183" formatCode="General">
                  <c:v>0.415709</c:v>
                </c:pt>
                <c:pt idx="20184" formatCode="General">
                  <c:v>0.41572900000000002</c:v>
                </c:pt>
                <c:pt idx="20185" formatCode="General">
                  <c:v>0.41575000000000001</c:v>
                </c:pt>
                <c:pt idx="20186" formatCode="General">
                  <c:v>0.41577000000000008</c:v>
                </c:pt>
                <c:pt idx="20187" formatCode="General">
                  <c:v>0.41579100000000002</c:v>
                </c:pt>
                <c:pt idx="20188" formatCode="General">
                  <c:v>0.41581100000000032</c:v>
                </c:pt>
                <c:pt idx="20189" formatCode="General">
                  <c:v>0.4158320000000002</c:v>
                </c:pt>
                <c:pt idx="20190" formatCode="General">
                  <c:v>0.41585200000000022</c:v>
                </c:pt>
                <c:pt idx="20191" formatCode="General">
                  <c:v>0.41587300000000033</c:v>
                </c:pt>
                <c:pt idx="20192" formatCode="General">
                  <c:v>0.41589400000000026</c:v>
                </c:pt>
                <c:pt idx="20193" formatCode="General">
                  <c:v>0.41591400000000023</c:v>
                </c:pt>
                <c:pt idx="20194" formatCode="General">
                  <c:v>0.415935</c:v>
                </c:pt>
                <c:pt idx="20195" formatCode="General">
                  <c:v>0.41595500000000002</c:v>
                </c:pt>
                <c:pt idx="20196" formatCode="General">
                  <c:v>0.41597600000000023</c:v>
                </c:pt>
                <c:pt idx="20197" formatCode="General">
                  <c:v>0.41599700000000001</c:v>
                </c:pt>
                <c:pt idx="20198" formatCode="General">
                  <c:v>0.41601800000000022</c:v>
                </c:pt>
                <c:pt idx="20199" formatCode="General">
                  <c:v>0.41603800000000002</c:v>
                </c:pt>
                <c:pt idx="20200" formatCode="General">
                  <c:v>0.41605900000000001</c:v>
                </c:pt>
                <c:pt idx="20201" formatCode="General">
                  <c:v>0.41607900000000025</c:v>
                </c:pt>
                <c:pt idx="20202" formatCode="General">
                  <c:v>0.41610000000000008</c:v>
                </c:pt>
                <c:pt idx="20203" formatCode="General">
                  <c:v>0.41612000000000027</c:v>
                </c:pt>
                <c:pt idx="20204" formatCode="General">
                  <c:v>0.41614100000000004</c:v>
                </c:pt>
                <c:pt idx="20205" formatCode="General">
                  <c:v>0.416161</c:v>
                </c:pt>
                <c:pt idx="20206" formatCode="General">
                  <c:v>0.41618200000000022</c:v>
                </c:pt>
                <c:pt idx="20207" formatCode="General">
                  <c:v>0.4162030000000001</c:v>
                </c:pt>
                <c:pt idx="20208" formatCode="General">
                  <c:v>0.41622300000000001</c:v>
                </c:pt>
                <c:pt idx="20209" formatCode="General">
                  <c:v>0.416244</c:v>
                </c:pt>
                <c:pt idx="20210" formatCode="General">
                  <c:v>0.41626400000000002</c:v>
                </c:pt>
                <c:pt idx="20211" formatCode="General">
                  <c:v>0.41628500000000002</c:v>
                </c:pt>
                <c:pt idx="20212" formatCode="General">
                  <c:v>0.41630600000000023</c:v>
                </c:pt>
                <c:pt idx="20213" formatCode="General">
                  <c:v>0.41632700000000022</c:v>
                </c:pt>
                <c:pt idx="20214" formatCode="General">
                  <c:v>0.41634700000000002</c:v>
                </c:pt>
                <c:pt idx="20215" formatCode="General">
                  <c:v>0.41636800000000035</c:v>
                </c:pt>
                <c:pt idx="20216" formatCode="General">
                  <c:v>0.41638800000000037</c:v>
                </c:pt>
                <c:pt idx="20217" formatCode="General">
                  <c:v>0.41640900000000008</c:v>
                </c:pt>
                <c:pt idx="20218" formatCode="General">
                  <c:v>0.41642900000000033</c:v>
                </c:pt>
                <c:pt idx="20219" formatCode="General">
                  <c:v>0.41644900000000001</c:v>
                </c:pt>
                <c:pt idx="20220" formatCode="General">
                  <c:v>0.41647000000000023</c:v>
                </c:pt>
                <c:pt idx="20221" formatCode="General">
                  <c:v>0.416491</c:v>
                </c:pt>
                <c:pt idx="20222" formatCode="General">
                  <c:v>0.41651200000000027</c:v>
                </c:pt>
                <c:pt idx="20223" formatCode="General">
                  <c:v>0.41653200000000001</c:v>
                </c:pt>
                <c:pt idx="20224" formatCode="General">
                  <c:v>0.41655300000000001</c:v>
                </c:pt>
                <c:pt idx="20225" formatCode="General">
                  <c:v>0.41657300000000008</c:v>
                </c:pt>
                <c:pt idx="20226" formatCode="General">
                  <c:v>0.41659400000000002</c:v>
                </c:pt>
                <c:pt idx="20227" formatCode="General">
                  <c:v>0.41661500000000001</c:v>
                </c:pt>
                <c:pt idx="20228" formatCode="General">
                  <c:v>0.41663600000000001</c:v>
                </c:pt>
                <c:pt idx="20229" formatCode="General">
                  <c:v>0.41665600000000008</c:v>
                </c:pt>
                <c:pt idx="20230" formatCode="General">
                  <c:v>0.41667700000000002</c:v>
                </c:pt>
                <c:pt idx="20231" formatCode="General">
                  <c:v>0.41669700000000004</c:v>
                </c:pt>
                <c:pt idx="20232" formatCode="General">
                  <c:v>0.416717</c:v>
                </c:pt>
                <c:pt idx="20233" formatCode="General">
                  <c:v>0.416738</c:v>
                </c:pt>
                <c:pt idx="20234" formatCode="General">
                  <c:v>0.41675800000000002</c:v>
                </c:pt>
                <c:pt idx="20235" formatCode="General">
                  <c:v>0.41677900000000001</c:v>
                </c:pt>
                <c:pt idx="20236" formatCode="General">
                  <c:v>0.41680000000000023</c:v>
                </c:pt>
                <c:pt idx="20237" formatCode="General">
                  <c:v>0.41682100000000022</c:v>
                </c:pt>
                <c:pt idx="20238" formatCode="General">
                  <c:v>0.41684100000000002</c:v>
                </c:pt>
                <c:pt idx="20239" formatCode="General">
                  <c:v>0.41686200000000023</c:v>
                </c:pt>
                <c:pt idx="20240" formatCode="General">
                  <c:v>0.41688200000000036</c:v>
                </c:pt>
                <c:pt idx="20241" formatCode="General">
                  <c:v>0.41690300000000002</c:v>
                </c:pt>
                <c:pt idx="20242" formatCode="General">
                  <c:v>0.41692300000000032</c:v>
                </c:pt>
                <c:pt idx="20243" formatCode="General">
                  <c:v>0.41694500000000001</c:v>
                </c:pt>
                <c:pt idx="20244" formatCode="General">
                  <c:v>0.41696500000000025</c:v>
                </c:pt>
                <c:pt idx="20245" formatCode="General">
                  <c:v>0.41698500000000033</c:v>
                </c:pt>
                <c:pt idx="20246" formatCode="General">
                  <c:v>0.41700600000000027</c:v>
                </c:pt>
                <c:pt idx="20247" formatCode="General">
                  <c:v>0.41702600000000023</c:v>
                </c:pt>
                <c:pt idx="20248" formatCode="General">
                  <c:v>0.417047</c:v>
                </c:pt>
                <c:pt idx="20249" formatCode="General">
                  <c:v>0.41706700000000002</c:v>
                </c:pt>
                <c:pt idx="20250" formatCode="General">
                  <c:v>0.41708800000000035</c:v>
                </c:pt>
                <c:pt idx="20251" formatCode="General">
                  <c:v>0.41710900000000001</c:v>
                </c:pt>
                <c:pt idx="20252" formatCode="General">
                  <c:v>0.41713</c:v>
                </c:pt>
                <c:pt idx="20253" formatCode="General">
                  <c:v>0.41715000000000002</c:v>
                </c:pt>
                <c:pt idx="20254" formatCode="General">
                  <c:v>0.41717100000000001</c:v>
                </c:pt>
                <c:pt idx="20255" formatCode="General">
                  <c:v>0.41719100000000003</c:v>
                </c:pt>
                <c:pt idx="20256" formatCode="General">
                  <c:v>0.41721200000000008</c:v>
                </c:pt>
                <c:pt idx="20257" formatCode="General">
                  <c:v>0.41723300000000002</c:v>
                </c:pt>
                <c:pt idx="20258" formatCode="General">
                  <c:v>0.4172530000000001</c:v>
                </c:pt>
                <c:pt idx="20259" formatCode="General">
                  <c:v>0.4172740000000002</c:v>
                </c:pt>
                <c:pt idx="20260" formatCode="General">
                  <c:v>0.417294</c:v>
                </c:pt>
                <c:pt idx="20261" formatCode="General">
                  <c:v>0.41731500000000032</c:v>
                </c:pt>
                <c:pt idx="20262" formatCode="General">
                  <c:v>0.41733500000000001</c:v>
                </c:pt>
                <c:pt idx="20263" formatCode="General">
                  <c:v>0.41735600000000023</c:v>
                </c:pt>
                <c:pt idx="20264" formatCode="General">
                  <c:v>0.41737700000000022</c:v>
                </c:pt>
                <c:pt idx="20265" formatCode="General">
                  <c:v>0.41739800000000027</c:v>
                </c:pt>
                <c:pt idx="20266" formatCode="General">
                  <c:v>0.41741800000000023</c:v>
                </c:pt>
                <c:pt idx="20267" formatCode="General">
                  <c:v>0.417439</c:v>
                </c:pt>
                <c:pt idx="20268" formatCode="General">
                  <c:v>0.41745900000000002</c:v>
                </c:pt>
                <c:pt idx="20269" formatCode="General">
                  <c:v>0.41748000000000035</c:v>
                </c:pt>
                <c:pt idx="20270" formatCode="General">
                  <c:v>0.4175000000000002</c:v>
                </c:pt>
                <c:pt idx="20271" formatCode="General">
                  <c:v>0.41752100000000025</c:v>
                </c:pt>
                <c:pt idx="20272" formatCode="General">
                  <c:v>0.41754200000000002</c:v>
                </c:pt>
                <c:pt idx="20273" formatCode="General">
                  <c:v>0.41756200000000027</c:v>
                </c:pt>
                <c:pt idx="20274" formatCode="General">
                  <c:v>0.41758300000000026</c:v>
                </c:pt>
                <c:pt idx="20275" formatCode="General">
                  <c:v>0.417603</c:v>
                </c:pt>
                <c:pt idx="20276" formatCode="General">
                  <c:v>0.41762400000000022</c:v>
                </c:pt>
                <c:pt idx="20277" formatCode="General">
                  <c:v>0.41764400000000002</c:v>
                </c:pt>
                <c:pt idx="20278" formatCode="General">
                  <c:v>0.41766500000000001</c:v>
                </c:pt>
                <c:pt idx="20279" formatCode="General">
                  <c:v>0.41768600000000022</c:v>
                </c:pt>
                <c:pt idx="20280" formatCode="General">
                  <c:v>0.41770700000000011</c:v>
                </c:pt>
                <c:pt idx="20281" formatCode="General">
                  <c:v>0.41772700000000001</c:v>
                </c:pt>
                <c:pt idx="20282" formatCode="General">
                  <c:v>0.41774800000000001</c:v>
                </c:pt>
                <c:pt idx="20283" formatCode="General">
                  <c:v>0.41776800000000008</c:v>
                </c:pt>
                <c:pt idx="20284" formatCode="General">
                  <c:v>0.41778900000000002</c:v>
                </c:pt>
                <c:pt idx="20285" formatCode="General">
                  <c:v>0.41780900000000032</c:v>
                </c:pt>
                <c:pt idx="20286" formatCode="General">
                  <c:v>0.41782900000000023</c:v>
                </c:pt>
                <c:pt idx="20287" formatCode="General">
                  <c:v>0.41785000000000022</c:v>
                </c:pt>
                <c:pt idx="20288" formatCode="General">
                  <c:v>0.41787100000000033</c:v>
                </c:pt>
                <c:pt idx="20289" formatCode="General">
                  <c:v>0.41789200000000026</c:v>
                </c:pt>
                <c:pt idx="20290" formatCode="General">
                  <c:v>0.41791200000000023</c:v>
                </c:pt>
                <c:pt idx="20291" formatCode="General">
                  <c:v>0.417933</c:v>
                </c:pt>
                <c:pt idx="20292" formatCode="General">
                  <c:v>0.41795300000000002</c:v>
                </c:pt>
                <c:pt idx="20293" formatCode="General">
                  <c:v>0.41797400000000023</c:v>
                </c:pt>
                <c:pt idx="20294" formatCode="General">
                  <c:v>0.4179940000000002</c:v>
                </c:pt>
                <c:pt idx="20295" formatCode="General">
                  <c:v>0.41801600000000022</c:v>
                </c:pt>
                <c:pt idx="20296" formatCode="General">
                  <c:v>0.41803600000000002</c:v>
                </c:pt>
                <c:pt idx="20297" formatCode="General">
                  <c:v>0.41805700000000001</c:v>
                </c:pt>
                <c:pt idx="20298" formatCode="General">
                  <c:v>0.41807700000000025</c:v>
                </c:pt>
                <c:pt idx="20299" formatCode="General">
                  <c:v>0.418097</c:v>
                </c:pt>
                <c:pt idx="20300" formatCode="General">
                  <c:v>0.41811800000000027</c:v>
                </c:pt>
                <c:pt idx="20301" formatCode="General">
                  <c:v>0.41813800000000001</c:v>
                </c:pt>
                <c:pt idx="20302" formatCode="General">
                  <c:v>0.418159</c:v>
                </c:pt>
                <c:pt idx="20303" formatCode="General">
                  <c:v>0.41818000000000022</c:v>
                </c:pt>
                <c:pt idx="20304" formatCode="General">
                  <c:v>0.4182010000000001</c:v>
                </c:pt>
                <c:pt idx="20305" formatCode="General">
                  <c:v>0.41822100000000001</c:v>
                </c:pt>
                <c:pt idx="20306" formatCode="General">
                  <c:v>0.418242</c:v>
                </c:pt>
                <c:pt idx="20307" formatCode="General">
                  <c:v>0.41826200000000002</c:v>
                </c:pt>
                <c:pt idx="20308" formatCode="General">
                  <c:v>0.41828300000000002</c:v>
                </c:pt>
                <c:pt idx="20309" formatCode="General">
                  <c:v>0.41830400000000023</c:v>
                </c:pt>
                <c:pt idx="20310" formatCode="General">
                  <c:v>0.41832500000000022</c:v>
                </c:pt>
                <c:pt idx="20311" formatCode="General">
                  <c:v>0.41834500000000002</c:v>
                </c:pt>
                <c:pt idx="20312" formatCode="General">
                  <c:v>0.41836500000000032</c:v>
                </c:pt>
                <c:pt idx="20313" formatCode="General">
                  <c:v>0.41838600000000037</c:v>
                </c:pt>
                <c:pt idx="20314" formatCode="General">
                  <c:v>0.41840600000000022</c:v>
                </c:pt>
                <c:pt idx="20315" formatCode="General">
                  <c:v>0.41842700000000033</c:v>
                </c:pt>
                <c:pt idx="20316" formatCode="General">
                  <c:v>0.41844700000000001</c:v>
                </c:pt>
                <c:pt idx="20317" formatCode="General">
                  <c:v>0.41846800000000023</c:v>
                </c:pt>
                <c:pt idx="20318" formatCode="General">
                  <c:v>0.41848900000000022</c:v>
                </c:pt>
                <c:pt idx="20319" formatCode="General">
                  <c:v>0.41851000000000027</c:v>
                </c:pt>
                <c:pt idx="20320" formatCode="General">
                  <c:v>0.41853000000000001</c:v>
                </c:pt>
                <c:pt idx="20321" formatCode="General">
                  <c:v>0.41855100000000001</c:v>
                </c:pt>
                <c:pt idx="20322" formatCode="General">
                  <c:v>0.41857100000000008</c:v>
                </c:pt>
                <c:pt idx="20323" formatCode="General">
                  <c:v>0.41859200000000002</c:v>
                </c:pt>
                <c:pt idx="20324" formatCode="General">
                  <c:v>0.41861300000000001</c:v>
                </c:pt>
                <c:pt idx="20325" formatCode="General">
                  <c:v>0.41863300000000003</c:v>
                </c:pt>
                <c:pt idx="20326" formatCode="General">
                  <c:v>0.41865400000000008</c:v>
                </c:pt>
                <c:pt idx="20327" formatCode="General">
                  <c:v>0.41867400000000027</c:v>
                </c:pt>
                <c:pt idx="20328" formatCode="General">
                  <c:v>0.41869500000000004</c:v>
                </c:pt>
                <c:pt idx="20329" formatCode="General">
                  <c:v>0.418715</c:v>
                </c:pt>
                <c:pt idx="20330" formatCode="General">
                  <c:v>0.418736</c:v>
                </c:pt>
                <c:pt idx="20331" formatCode="General">
                  <c:v>0.4187570000000001</c:v>
                </c:pt>
                <c:pt idx="20332" formatCode="General">
                  <c:v>0.41877800000000021</c:v>
                </c:pt>
                <c:pt idx="20333" formatCode="General">
                  <c:v>0.418798</c:v>
                </c:pt>
                <c:pt idx="20334" formatCode="General">
                  <c:v>0.41881900000000022</c:v>
                </c:pt>
                <c:pt idx="20335" formatCode="General">
                  <c:v>0.41883900000000002</c:v>
                </c:pt>
                <c:pt idx="20336" formatCode="General">
                  <c:v>0.41886000000000023</c:v>
                </c:pt>
                <c:pt idx="20337" formatCode="General">
                  <c:v>0.41888000000000036</c:v>
                </c:pt>
                <c:pt idx="20338" formatCode="General">
                  <c:v>0.41890100000000002</c:v>
                </c:pt>
                <c:pt idx="20339" formatCode="General">
                  <c:v>0.41892200000000035</c:v>
                </c:pt>
                <c:pt idx="20340" formatCode="General">
                  <c:v>0.4189420000000002</c:v>
                </c:pt>
                <c:pt idx="20341" formatCode="General">
                  <c:v>0.41896300000000025</c:v>
                </c:pt>
                <c:pt idx="20342" formatCode="General">
                  <c:v>0.41898300000000033</c:v>
                </c:pt>
                <c:pt idx="20343" formatCode="General">
                  <c:v>0.41900400000000027</c:v>
                </c:pt>
                <c:pt idx="20344" formatCode="General">
                  <c:v>0.41902400000000023</c:v>
                </c:pt>
                <c:pt idx="20345" formatCode="General">
                  <c:v>0.419045</c:v>
                </c:pt>
                <c:pt idx="20346" formatCode="General">
                  <c:v>0.41906600000000027</c:v>
                </c:pt>
                <c:pt idx="20347" formatCode="General">
                  <c:v>0.41908700000000032</c:v>
                </c:pt>
                <c:pt idx="20348" formatCode="General">
                  <c:v>0.41910700000000001</c:v>
                </c:pt>
                <c:pt idx="20349" formatCode="General">
                  <c:v>0.41912800000000022</c:v>
                </c:pt>
                <c:pt idx="20350" formatCode="General">
                  <c:v>0.41914800000000002</c:v>
                </c:pt>
                <c:pt idx="20351" formatCode="General">
                  <c:v>0.41916900000000001</c:v>
                </c:pt>
                <c:pt idx="20352" formatCode="General">
                  <c:v>0.41918900000000026</c:v>
                </c:pt>
                <c:pt idx="20353" formatCode="General">
                  <c:v>0.419209</c:v>
                </c:pt>
                <c:pt idx="20354" formatCode="General">
                  <c:v>0.4192300000000001</c:v>
                </c:pt>
                <c:pt idx="20355" formatCode="General">
                  <c:v>0.41925100000000004</c:v>
                </c:pt>
                <c:pt idx="20356" formatCode="General">
                  <c:v>0.4192720000000002</c:v>
                </c:pt>
                <c:pt idx="20357" formatCode="General">
                  <c:v>0.419292</c:v>
                </c:pt>
                <c:pt idx="20358" formatCode="General">
                  <c:v>0.41931300000000032</c:v>
                </c:pt>
                <c:pt idx="20359" formatCode="General">
                  <c:v>0.41933300000000001</c:v>
                </c:pt>
                <c:pt idx="20360" formatCode="General">
                  <c:v>0.41935400000000023</c:v>
                </c:pt>
                <c:pt idx="20361" formatCode="General">
                  <c:v>0.41937500000000022</c:v>
                </c:pt>
                <c:pt idx="20362" formatCode="General">
                  <c:v>0.41939600000000027</c:v>
                </c:pt>
                <c:pt idx="20363" formatCode="General">
                  <c:v>0.41941600000000023</c:v>
                </c:pt>
                <c:pt idx="20364" formatCode="General">
                  <c:v>0.419437</c:v>
                </c:pt>
                <c:pt idx="20365" formatCode="General">
                  <c:v>0.41945700000000002</c:v>
                </c:pt>
                <c:pt idx="20366" formatCode="General">
                  <c:v>0.41947800000000035</c:v>
                </c:pt>
                <c:pt idx="20367" formatCode="General">
                  <c:v>0.4194980000000002</c:v>
                </c:pt>
                <c:pt idx="20368" formatCode="General">
                  <c:v>0.41951900000000025</c:v>
                </c:pt>
                <c:pt idx="20369" formatCode="General">
                  <c:v>0.419539</c:v>
                </c:pt>
                <c:pt idx="20370" formatCode="General">
                  <c:v>0.41956000000000027</c:v>
                </c:pt>
                <c:pt idx="20371" formatCode="General">
                  <c:v>0.41958100000000026</c:v>
                </c:pt>
                <c:pt idx="20372" formatCode="General">
                  <c:v>0.419601</c:v>
                </c:pt>
                <c:pt idx="20373" formatCode="General">
                  <c:v>0.41962200000000022</c:v>
                </c:pt>
                <c:pt idx="20374" formatCode="General">
                  <c:v>0.41964200000000002</c:v>
                </c:pt>
                <c:pt idx="20375" formatCode="General">
                  <c:v>0.41966300000000001</c:v>
                </c:pt>
                <c:pt idx="20376" formatCode="General">
                  <c:v>0.41968400000000022</c:v>
                </c:pt>
                <c:pt idx="20377" formatCode="General">
                  <c:v>0.41970400000000002</c:v>
                </c:pt>
                <c:pt idx="20378" formatCode="General">
                  <c:v>0.41972500000000001</c:v>
                </c:pt>
                <c:pt idx="20379" formatCode="General">
                  <c:v>0.41974500000000003</c:v>
                </c:pt>
                <c:pt idx="20380" formatCode="General">
                  <c:v>0.41976600000000008</c:v>
                </c:pt>
                <c:pt idx="20381" formatCode="General">
                  <c:v>0.41978600000000027</c:v>
                </c:pt>
                <c:pt idx="20382" formatCode="General">
                  <c:v>0.41980700000000032</c:v>
                </c:pt>
                <c:pt idx="20383" formatCode="General">
                  <c:v>0.41982700000000023</c:v>
                </c:pt>
                <c:pt idx="20384" formatCode="General">
                  <c:v>0.41984800000000022</c:v>
                </c:pt>
                <c:pt idx="20385" formatCode="General">
                  <c:v>0.41986900000000033</c:v>
                </c:pt>
                <c:pt idx="20386" formatCode="General">
                  <c:v>0.41989000000000032</c:v>
                </c:pt>
                <c:pt idx="20387" formatCode="General">
                  <c:v>0.41991000000000023</c:v>
                </c:pt>
                <c:pt idx="20388" formatCode="General">
                  <c:v>0.419931</c:v>
                </c:pt>
                <c:pt idx="20389" formatCode="General">
                  <c:v>0.41995100000000002</c:v>
                </c:pt>
                <c:pt idx="20390" formatCode="General">
                  <c:v>0.41997200000000023</c:v>
                </c:pt>
                <c:pt idx="20391" formatCode="General">
                  <c:v>0.41999300000000001</c:v>
                </c:pt>
                <c:pt idx="20392" formatCode="General">
                  <c:v>0.42001300000000008</c:v>
                </c:pt>
                <c:pt idx="20393" formatCode="General">
                  <c:v>0.42003400000000002</c:v>
                </c:pt>
                <c:pt idx="20394" formatCode="General">
                  <c:v>0.4200540000000002</c:v>
                </c:pt>
                <c:pt idx="20395" formatCode="General">
                  <c:v>0.42007500000000025</c:v>
                </c:pt>
                <c:pt idx="20396" formatCode="General">
                  <c:v>0.420095</c:v>
                </c:pt>
                <c:pt idx="20397" formatCode="General">
                  <c:v>0.42011600000000027</c:v>
                </c:pt>
                <c:pt idx="20398" formatCode="General">
                  <c:v>0.42013600000000001</c:v>
                </c:pt>
                <c:pt idx="20399" formatCode="General">
                  <c:v>0.4201580000000002</c:v>
                </c:pt>
                <c:pt idx="20400" formatCode="General">
                  <c:v>0.42017800000000022</c:v>
                </c:pt>
                <c:pt idx="20401" formatCode="General">
                  <c:v>0.4201990000000001</c:v>
                </c:pt>
                <c:pt idx="20402" formatCode="General">
                  <c:v>0.42021900000000001</c:v>
                </c:pt>
                <c:pt idx="20403" formatCode="General">
                  <c:v>0.42024</c:v>
                </c:pt>
                <c:pt idx="20404" formatCode="General">
                  <c:v>0.42026000000000002</c:v>
                </c:pt>
                <c:pt idx="20405" formatCode="General">
                  <c:v>0.42028100000000002</c:v>
                </c:pt>
                <c:pt idx="20406" formatCode="General">
                  <c:v>0.42030100000000026</c:v>
                </c:pt>
                <c:pt idx="20407" formatCode="General">
                  <c:v>0.42032200000000036</c:v>
                </c:pt>
                <c:pt idx="20408" formatCode="General">
                  <c:v>0.42034300000000002</c:v>
                </c:pt>
                <c:pt idx="20409" formatCode="General">
                  <c:v>0.42036300000000032</c:v>
                </c:pt>
                <c:pt idx="20410" formatCode="General">
                  <c:v>0.42038400000000037</c:v>
                </c:pt>
                <c:pt idx="20411" formatCode="General">
                  <c:v>0.42040400000000022</c:v>
                </c:pt>
                <c:pt idx="20412" formatCode="General">
                  <c:v>0.42042500000000033</c:v>
                </c:pt>
                <c:pt idx="20413" formatCode="General">
                  <c:v>0.42044600000000026</c:v>
                </c:pt>
                <c:pt idx="20414" formatCode="General">
                  <c:v>0.42046700000000026</c:v>
                </c:pt>
                <c:pt idx="20415" formatCode="General">
                  <c:v>0.42048700000000022</c:v>
                </c:pt>
                <c:pt idx="20416" formatCode="General">
                  <c:v>0.42050800000000027</c:v>
                </c:pt>
                <c:pt idx="20417" formatCode="General">
                  <c:v>0.42052800000000023</c:v>
                </c:pt>
                <c:pt idx="20418" formatCode="General">
                  <c:v>0.42054900000000001</c:v>
                </c:pt>
                <c:pt idx="20419" formatCode="General">
                  <c:v>0.42056900000000008</c:v>
                </c:pt>
                <c:pt idx="20420" formatCode="General">
                  <c:v>0.42059000000000002</c:v>
                </c:pt>
                <c:pt idx="20421" formatCode="General">
                  <c:v>0.42061000000000021</c:v>
                </c:pt>
                <c:pt idx="20422" formatCode="General">
                  <c:v>0.42063100000000003</c:v>
                </c:pt>
                <c:pt idx="20423" formatCode="General">
                  <c:v>0.42065200000000008</c:v>
                </c:pt>
                <c:pt idx="20424" formatCode="General">
                  <c:v>0.42067200000000027</c:v>
                </c:pt>
                <c:pt idx="20425" formatCode="General">
                  <c:v>0.42069300000000004</c:v>
                </c:pt>
                <c:pt idx="20426" formatCode="General">
                  <c:v>0.420713</c:v>
                </c:pt>
                <c:pt idx="20427" formatCode="General">
                  <c:v>0.420734</c:v>
                </c:pt>
                <c:pt idx="20428" formatCode="General">
                  <c:v>0.4207550000000001</c:v>
                </c:pt>
                <c:pt idx="20429" formatCode="General">
                  <c:v>0.42077600000000021</c:v>
                </c:pt>
                <c:pt idx="20430" formatCode="General">
                  <c:v>0.420796</c:v>
                </c:pt>
                <c:pt idx="20431" formatCode="General">
                  <c:v>0.42081700000000022</c:v>
                </c:pt>
                <c:pt idx="20432" formatCode="General">
                  <c:v>0.42083700000000002</c:v>
                </c:pt>
                <c:pt idx="20433" formatCode="General">
                  <c:v>0.42085700000000026</c:v>
                </c:pt>
                <c:pt idx="20434" formatCode="General">
                  <c:v>0.42087800000000036</c:v>
                </c:pt>
                <c:pt idx="20435" formatCode="General">
                  <c:v>0.42089800000000027</c:v>
                </c:pt>
                <c:pt idx="20436" formatCode="General">
                  <c:v>0.42091900000000032</c:v>
                </c:pt>
                <c:pt idx="20437" formatCode="General">
                  <c:v>0.4209400000000002</c:v>
                </c:pt>
                <c:pt idx="20438" formatCode="General">
                  <c:v>0.42096100000000025</c:v>
                </c:pt>
                <c:pt idx="20439" formatCode="General">
                  <c:v>0.42098100000000033</c:v>
                </c:pt>
                <c:pt idx="20440" formatCode="General">
                  <c:v>0.42100200000000026</c:v>
                </c:pt>
                <c:pt idx="20441" formatCode="General">
                  <c:v>0.42102200000000023</c:v>
                </c:pt>
                <c:pt idx="20442" formatCode="General">
                  <c:v>0.421043</c:v>
                </c:pt>
                <c:pt idx="20443" formatCode="General">
                  <c:v>0.42106400000000027</c:v>
                </c:pt>
                <c:pt idx="20444" formatCode="General">
                  <c:v>0.42108400000000024</c:v>
                </c:pt>
                <c:pt idx="20445" formatCode="General">
                  <c:v>0.42110500000000001</c:v>
                </c:pt>
                <c:pt idx="20446" formatCode="General">
                  <c:v>0.42112500000000008</c:v>
                </c:pt>
                <c:pt idx="20447" formatCode="General">
                  <c:v>0.42114600000000002</c:v>
                </c:pt>
                <c:pt idx="20448" formatCode="General">
                  <c:v>0.42116600000000021</c:v>
                </c:pt>
                <c:pt idx="20449" formatCode="General">
                  <c:v>0.42118700000000026</c:v>
                </c:pt>
                <c:pt idx="20450" formatCode="General">
                  <c:v>0.421207</c:v>
                </c:pt>
                <c:pt idx="20451" formatCode="General">
                  <c:v>0.42122800000000027</c:v>
                </c:pt>
                <c:pt idx="20452" formatCode="General">
                  <c:v>0.42124900000000004</c:v>
                </c:pt>
                <c:pt idx="20453" formatCode="General">
                  <c:v>0.4212700000000002</c:v>
                </c:pt>
                <c:pt idx="20454" formatCode="General">
                  <c:v>0.42129</c:v>
                </c:pt>
                <c:pt idx="20455" formatCode="General">
                  <c:v>0.42131100000000032</c:v>
                </c:pt>
                <c:pt idx="20456" formatCode="General">
                  <c:v>0.42133100000000001</c:v>
                </c:pt>
                <c:pt idx="20457" formatCode="General">
                  <c:v>0.42135200000000023</c:v>
                </c:pt>
                <c:pt idx="20458" formatCode="General">
                  <c:v>0.42137300000000022</c:v>
                </c:pt>
                <c:pt idx="20459" formatCode="General">
                  <c:v>0.42139300000000002</c:v>
                </c:pt>
                <c:pt idx="20460" formatCode="General">
                  <c:v>0.42141400000000023</c:v>
                </c:pt>
                <c:pt idx="20461" formatCode="General">
                  <c:v>0.4214340000000002</c:v>
                </c:pt>
                <c:pt idx="20462" formatCode="General">
                  <c:v>0.42145500000000002</c:v>
                </c:pt>
                <c:pt idx="20463" formatCode="General">
                  <c:v>0.42147500000000032</c:v>
                </c:pt>
                <c:pt idx="20464" formatCode="General">
                  <c:v>0.4214960000000002</c:v>
                </c:pt>
                <c:pt idx="20465" formatCode="General">
                  <c:v>0.42151600000000022</c:v>
                </c:pt>
                <c:pt idx="20466" formatCode="General">
                  <c:v>0.421537</c:v>
                </c:pt>
                <c:pt idx="20467" formatCode="General">
                  <c:v>0.42155800000000027</c:v>
                </c:pt>
                <c:pt idx="20468" formatCode="General">
                  <c:v>0.42157900000000026</c:v>
                </c:pt>
                <c:pt idx="20469" formatCode="General">
                  <c:v>0.421599</c:v>
                </c:pt>
                <c:pt idx="20470" formatCode="General">
                  <c:v>0.42162000000000027</c:v>
                </c:pt>
                <c:pt idx="20471" formatCode="General">
                  <c:v>0.42164000000000001</c:v>
                </c:pt>
                <c:pt idx="20472" formatCode="General">
                  <c:v>0.42166100000000001</c:v>
                </c:pt>
                <c:pt idx="20473" formatCode="General">
                  <c:v>0.42168100000000008</c:v>
                </c:pt>
                <c:pt idx="20474" formatCode="General">
                  <c:v>0.42170200000000002</c:v>
                </c:pt>
                <c:pt idx="20475" formatCode="General">
                  <c:v>0.42172300000000001</c:v>
                </c:pt>
                <c:pt idx="20476" formatCode="General">
                  <c:v>0.42174300000000003</c:v>
                </c:pt>
                <c:pt idx="20477" formatCode="General">
                  <c:v>0.42176400000000008</c:v>
                </c:pt>
                <c:pt idx="20478" formatCode="General">
                  <c:v>0.42178400000000027</c:v>
                </c:pt>
                <c:pt idx="20479" formatCode="General">
                  <c:v>0.42180500000000032</c:v>
                </c:pt>
                <c:pt idx="20480" formatCode="General">
                  <c:v>0.42182600000000037</c:v>
                </c:pt>
                <c:pt idx="20481" formatCode="General">
                  <c:v>0.42184700000000008</c:v>
                </c:pt>
                <c:pt idx="20482" formatCode="General">
                  <c:v>0.42186700000000033</c:v>
                </c:pt>
                <c:pt idx="20483" formatCode="General">
                  <c:v>0.42188800000000043</c:v>
                </c:pt>
                <c:pt idx="20484" formatCode="General">
                  <c:v>0.42190800000000023</c:v>
                </c:pt>
                <c:pt idx="20485" formatCode="General">
                  <c:v>0.42192900000000022</c:v>
                </c:pt>
                <c:pt idx="20486" formatCode="General">
                  <c:v>0.42194900000000002</c:v>
                </c:pt>
                <c:pt idx="20487" formatCode="General">
                  <c:v>0.42197000000000023</c:v>
                </c:pt>
                <c:pt idx="20488" formatCode="General">
                  <c:v>0.42199000000000025</c:v>
                </c:pt>
                <c:pt idx="20489" formatCode="General">
                  <c:v>0.42201100000000002</c:v>
                </c:pt>
                <c:pt idx="20490" formatCode="General">
                  <c:v>0.42203200000000002</c:v>
                </c:pt>
                <c:pt idx="20491" formatCode="General">
                  <c:v>0.4220520000000002</c:v>
                </c:pt>
                <c:pt idx="20492" formatCode="General">
                  <c:v>0.42207300000000025</c:v>
                </c:pt>
                <c:pt idx="20493" formatCode="General">
                  <c:v>0.422093</c:v>
                </c:pt>
                <c:pt idx="20494" formatCode="General">
                  <c:v>0.42211400000000027</c:v>
                </c:pt>
                <c:pt idx="20495" formatCode="General">
                  <c:v>0.42213500000000004</c:v>
                </c:pt>
                <c:pt idx="20496" formatCode="General">
                  <c:v>0.422155</c:v>
                </c:pt>
                <c:pt idx="20497" formatCode="General">
                  <c:v>0.42217600000000022</c:v>
                </c:pt>
                <c:pt idx="20498" formatCode="General">
                  <c:v>0.4221970000000001</c:v>
                </c:pt>
                <c:pt idx="20499" formatCode="General">
                  <c:v>0.42221700000000001</c:v>
                </c:pt>
                <c:pt idx="20500" formatCode="General">
                  <c:v>0.42223700000000003</c:v>
                </c:pt>
                <c:pt idx="20501" formatCode="General">
                  <c:v>0.42225800000000002</c:v>
                </c:pt>
                <c:pt idx="20502" formatCode="General">
                  <c:v>0.42227800000000026</c:v>
                </c:pt>
                <c:pt idx="20503" formatCode="General">
                  <c:v>0.42230000000000023</c:v>
                </c:pt>
                <c:pt idx="20504" formatCode="General">
                  <c:v>0.42232000000000036</c:v>
                </c:pt>
                <c:pt idx="20505" formatCode="General">
                  <c:v>0.42234100000000002</c:v>
                </c:pt>
                <c:pt idx="20506" formatCode="General">
                  <c:v>0.42236100000000032</c:v>
                </c:pt>
                <c:pt idx="20507" formatCode="General">
                  <c:v>0.42238200000000037</c:v>
                </c:pt>
                <c:pt idx="20508" formatCode="General">
                  <c:v>0.42240200000000022</c:v>
                </c:pt>
                <c:pt idx="20509" formatCode="General">
                  <c:v>0.42242300000000033</c:v>
                </c:pt>
                <c:pt idx="20510" formatCode="General">
                  <c:v>0.42244400000000026</c:v>
                </c:pt>
                <c:pt idx="20511" formatCode="General">
                  <c:v>0.42246500000000026</c:v>
                </c:pt>
                <c:pt idx="20512" formatCode="General">
                  <c:v>0.42248500000000022</c:v>
                </c:pt>
                <c:pt idx="20513" formatCode="General">
                  <c:v>0.42250500000000002</c:v>
                </c:pt>
                <c:pt idx="20514" formatCode="General">
                  <c:v>0.42252600000000023</c:v>
                </c:pt>
                <c:pt idx="20515" formatCode="General">
                  <c:v>0.4225460000000002</c:v>
                </c:pt>
                <c:pt idx="20516" formatCode="General">
                  <c:v>0.42256700000000008</c:v>
                </c:pt>
                <c:pt idx="20517" formatCode="General">
                  <c:v>0.42258700000000032</c:v>
                </c:pt>
                <c:pt idx="20518" formatCode="General">
                  <c:v>0.42260800000000021</c:v>
                </c:pt>
                <c:pt idx="20519" formatCode="General">
                  <c:v>0.42262900000000025</c:v>
                </c:pt>
                <c:pt idx="20520" formatCode="General">
                  <c:v>0.42265000000000008</c:v>
                </c:pt>
                <c:pt idx="20521" formatCode="General">
                  <c:v>0.42267000000000027</c:v>
                </c:pt>
                <c:pt idx="20522" formatCode="General">
                  <c:v>0.42269100000000004</c:v>
                </c:pt>
                <c:pt idx="20523" formatCode="General">
                  <c:v>0.422711</c:v>
                </c:pt>
                <c:pt idx="20524" formatCode="General">
                  <c:v>0.422732</c:v>
                </c:pt>
                <c:pt idx="20525" formatCode="General">
                  <c:v>0.42275200000000002</c:v>
                </c:pt>
                <c:pt idx="20526" formatCode="General">
                  <c:v>0.42277300000000001</c:v>
                </c:pt>
                <c:pt idx="20527" formatCode="General">
                  <c:v>0.422794</c:v>
                </c:pt>
                <c:pt idx="20528" formatCode="General">
                  <c:v>0.42281400000000036</c:v>
                </c:pt>
                <c:pt idx="20529" formatCode="General">
                  <c:v>0.42283500000000002</c:v>
                </c:pt>
                <c:pt idx="20530" formatCode="General">
                  <c:v>0.42285500000000026</c:v>
                </c:pt>
                <c:pt idx="20531" formatCode="General">
                  <c:v>0.42287600000000036</c:v>
                </c:pt>
                <c:pt idx="20532" formatCode="General">
                  <c:v>0.42289600000000027</c:v>
                </c:pt>
                <c:pt idx="20533" formatCode="General">
                  <c:v>0.42291700000000032</c:v>
                </c:pt>
                <c:pt idx="20534" formatCode="General">
                  <c:v>0.4229380000000002</c:v>
                </c:pt>
                <c:pt idx="20535" formatCode="General">
                  <c:v>0.42295900000000008</c:v>
                </c:pt>
                <c:pt idx="20536" formatCode="General">
                  <c:v>0.42297900000000033</c:v>
                </c:pt>
                <c:pt idx="20537" formatCode="General">
                  <c:v>0.42300000000000026</c:v>
                </c:pt>
                <c:pt idx="20538" formatCode="General">
                  <c:v>0.42302000000000023</c:v>
                </c:pt>
                <c:pt idx="20539" formatCode="General">
                  <c:v>0.423041</c:v>
                </c:pt>
                <c:pt idx="20540" formatCode="General">
                  <c:v>0.42306100000000002</c:v>
                </c:pt>
                <c:pt idx="20541" formatCode="General">
                  <c:v>0.42308200000000024</c:v>
                </c:pt>
                <c:pt idx="20542" formatCode="General">
                  <c:v>0.42310300000000001</c:v>
                </c:pt>
                <c:pt idx="20543" formatCode="General">
                  <c:v>0.42312300000000008</c:v>
                </c:pt>
                <c:pt idx="20544" formatCode="General">
                  <c:v>0.42314400000000002</c:v>
                </c:pt>
                <c:pt idx="20545" formatCode="General">
                  <c:v>0.42316400000000021</c:v>
                </c:pt>
                <c:pt idx="20546" formatCode="General">
                  <c:v>0.42318500000000026</c:v>
                </c:pt>
                <c:pt idx="20547" formatCode="General">
                  <c:v>0.42320600000000008</c:v>
                </c:pt>
                <c:pt idx="20548" formatCode="General">
                  <c:v>0.42322700000000002</c:v>
                </c:pt>
                <c:pt idx="20549" formatCode="General">
                  <c:v>0.42324700000000004</c:v>
                </c:pt>
                <c:pt idx="20550" formatCode="General">
                  <c:v>0.4232680000000002</c:v>
                </c:pt>
                <c:pt idx="20551" formatCode="General">
                  <c:v>0.42328800000000022</c:v>
                </c:pt>
                <c:pt idx="20552" formatCode="General">
                  <c:v>0.42330900000000032</c:v>
                </c:pt>
                <c:pt idx="20553" formatCode="General">
                  <c:v>0.42332900000000023</c:v>
                </c:pt>
                <c:pt idx="20554" formatCode="General">
                  <c:v>0.42334900000000025</c:v>
                </c:pt>
                <c:pt idx="20555" formatCode="General">
                  <c:v>0.42337100000000022</c:v>
                </c:pt>
                <c:pt idx="20556" formatCode="General">
                  <c:v>0.42339100000000002</c:v>
                </c:pt>
                <c:pt idx="20557" formatCode="General">
                  <c:v>0.42341200000000023</c:v>
                </c:pt>
                <c:pt idx="20558" formatCode="General">
                  <c:v>0.4234320000000002</c:v>
                </c:pt>
                <c:pt idx="20559" formatCode="General">
                  <c:v>0.42345300000000002</c:v>
                </c:pt>
                <c:pt idx="20560" formatCode="General">
                  <c:v>0.42347300000000032</c:v>
                </c:pt>
                <c:pt idx="20561" formatCode="General">
                  <c:v>0.4234940000000002</c:v>
                </c:pt>
                <c:pt idx="20562" formatCode="General">
                  <c:v>0.42351500000000025</c:v>
                </c:pt>
                <c:pt idx="20563" formatCode="General">
                  <c:v>0.42353600000000002</c:v>
                </c:pt>
                <c:pt idx="20564" formatCode="General">
                  <c:v>0.42355600000000027</c:v>
                </c:pt>
                <c:pt idx="20565" formatCode="General">
                  <c:v>0.42357700000000026</c:v>
                </c:pt>
                <c:pt idx="20566" formatCode="General">
                  <c:v>0.423597</c:v>
                </c:pt>
                <c:pt idx="20567" formatCode="General">
                  <c:v>0.42361700000000002</c:v>
                </c:pt>
                <c:pt idx="20568" formatCode="General">
                  <c:v>0.42363800000000001</c:v>
                </c:pt>
                <c:pt idx="20569" formatCode="General">
                  <c:v>0.4236580000000002</c:v>
                </c:pt>
                <c:pt idx="20570" formatCode="General">
                  <c:v>0.42368000000000022</c:v>
                </c:pt>
                <c:pt idx="20571" formatCode="General">
                  <c:v>0.42370000000000002</c:v>
                </c:pt>
                <c:pt idx="20572" formatCode="General">
                  <c:v>0.42372100000000001</c:v>
                </c:pt>
                <c:pt idx="20573" formatCode="General">
                  <c:v>0.42374100000000003</c:v>
                </c:pt>
                <c:pt idx="20574" formatCode="General">
                  <c:v>0.42376200000000008</c:v>
                </c:pt>
                <c:pt idx="20575" formatCode="General">
                  <c:v>0.42378200000000027</c:v>
                </c:pt>
                <c:pt idx="20576" formatCode="General">
                  <c:v>0.42380300000000032</c:v>
                </c:pt>
                <c:pt idx="20577" formatCode="General">
                  <c:v>0.42382400000000037</c:v>
                </c:pt>
                <c:pt idx="20578" formatCode="General">
                  <c:v>0.42384500000000008</c:v>
                </c:pt>
                <c:pt idx="20579" formatCode="General">
                  <c:v>0.42386500000000032</c:v>
                </c:pt>
                <c:pt idx="20580" formatCode="General">
                  <c:v>0.42388500000000023</c:v>
                </c:pt>
                <c:pt idx="20581" formatCode="General">
                  <c:v>0.42390600000000023</c:v>
                </c:pt>
                <c:pt idx="20582" formatCode="General">
                  <c:v>0.42392600000000041</c:v>
                </c:pt>
                <c:pt idx="20583" formatCode="General">
                  <c:v>0.42394700000000002</c:v>
                </c:pt>
                <c:pt idx="20584" formatCode="General">
                  <c:v>0.42396700000000026</c:v>
                </c:pt>
                <c:pt idx="20585" formatCode="General">
                  <c:v>0.42398800000000036</c:v>
                </c:pt>
                <c:pt idx="20586" formatCode="General">
                  <c:v>0.42400900000000002</c:v>
                </c:pt>
                <c:pt idx="20587" formatCode="General">
                  <c:v>0.42403000000000002</c:v>
                </c:pt>
                <c:pt idx="20588" formatCode="General">
                  <c:v>0.4240500000000002</c:v>
                </c:pt>
                <c:pt idx="20589" formatCode="General">
                  <c:v>0.42407100000000025</c:v>
                </c:pt>
                <c:pt idx="20590" formatCode="General">
                  <c:v>0.424091</c:v>
                </c:pt>
                <c:pt idx="20591" formatCode="General">
                  <c:v>0.42411200000000027</c:v>
                </c:pt>
                <c:pt idx="20592" formatCode="General">
                  <c:v>0.42413200000000001</c:v>
                </c:pt>
                <c:pt idx="20593" formatCode="General">
                  <c:v>0.424153</c:v>
                </c:pt>
                <c:pt idx="20594" formatCode="General">
                  <c:v>0.42417400000000022</c:v>
                </c:pt>
                <c:pt idx="20595" formatCode="General">
                  <c:v>0.42419400000000002</c:v>
                </c:pt>
                <c:pt idx="20596" formatCode="General">
                  <c:v>0.42421500000000001</c:v>
                </c:pt>
                <c:pt idx="20597" formatCode="General">
                  <c:v>0.42423500000000003</c:v>
                </c:pt>
                <c:pt idx="20598" formatCode="General">
                  <c:v>0.42425600000000002</c:v>
                </c:pt>
                <c:pt idx="20599" formatCode="General">
                  <c:v>0.42427600000000026</c:v>
                </c:pt>
                <c:pt idx="20600" formatCode="General">
                  <c:v>0.42429700000000004</c:v>
                </c:pt>
                <c:pt idx="20601" formatCode="General">
                  <c:v>0.42431800000000036</c:v>
                </c:pt>
                <c:pt idx="20602" formatCode="General">
                  <c:v>0.42433900000000002</c:v>
                </c:pt>
                <c:pt idx="20603" formatCode="General">
                  <c:v>0.42435900000000032</c:v>
                </c:pt>
                <c:pt idx="20604" formatCode="General">
                  <c:v>0.42438000000000037</c:v>
                </c:pt>
                <c:pt idx="20605" formatCode="General">
                  <c:v>0.42440000000000022</c:v>
                </c:pt>
                <c:pt idx="20606" formatCode="General">
                  <c:v>0.42442100000000033</c:v>
                </c:pt>
                <c:pt idx="20607" formatCode="General">
                  <c:v>0.42444200000000026</c:v>
                </c:pt>
                <c:pt idx="20608" formatCode="General">
                  <c:v>0.42446200000000023</c:v>
                </c:pt>
                <c:pt idx="20609" formatCode="General">
                  <c:v>0.42448300000000022</c:v>
                </c:pt>
                <c:pt idx="20610" formatCode="General">
                  <c:v>0.42450300000000002</c:v>
                </c:pt>
                <c:pt idx="20611" formatCode="General">
                  <c:v>0.42452400000000023</c:v>
                </c:pt>
                <c:pt idx="20612" formatCode="General">
                  <c:v>0.4245440000000002</c:v>
                </c:pt>
                <c:pt idx="20613" formatCode="General">
                  <c:v>0.42456500000000008</c:v>
                </c:pt>
                <c:pt idx="20614" formatCode="General">
                  <c:v>0.42458500000000032</c:v>
                </c:pt>
                <c:pt idx="20615" formatCode="General">
                  <c:v>0.42460600000000021</c:v>
                </c:pt>
                <c:pt idx="20616" formatCode="General">
                  <c:v>0.42462700000000025</c:v>
                </c:pt>
                <c:pt idx="20617" formatCode="General">
                  <c:v>0.42464800000000008</c:v>
                </c:pt>
                <c:pt idx="20618" formatCode="General">
                  <c:v>0.42466800000000027</c:v>
                </c:pt>
                <c:pt idx="20619" formatCode="General">
                  <c:v>0.42468900000000026</c:v>
                </c:pt>
                <c:pt idx="20620" formatCode="General">
                  <c:v>0.424709</c:v>
                </c:pt>
                <c:pt idx="20621" formatCode="General">
                  <c:v>0.42472900000000002</c:v>
                </c:pt>
                <c:pt idx="20622" formatCode="General">
                  <c:v>0.4247510000000001</c:v>
                </c:pt>
                <c:pt idx="20623" formatCode="General">
                  <c:v>0.42477100000000001</c:v>
                </c:pt>
                <c:pt idx="20624" formatCode="General">
                  <c:v>0.424792</c:v>
                </c:pt>
                <c:pt idx="20625" formatCode="General">
                  <c:v>0.42481200000000036</c:v>
                </c:pt>
                <c:pt idx="20626" formatCode="General">
                  <c:v>0.42483300000000002</c:v>
                </c:pt>
                <c:pt idx="20627" formatCode="General">
                  <c:v>0.42485300000000026</c:v>
                </c:pt>
                <c:pt idx="20628" formatCode="General">
                  <c:v>0.42487400000000036</c:v>
                </c:pt>
                <c:pt idx="20629" formatCode="General">
                  <c:v>0.42489500000000002</c:v>
                </c:pt>
                <c:pt idx="20630" formatCode="General">
                  <c:v>0.42491600000000035</c:v>
                </c:pt>
                <c:pt idx="20631" formatCode="General">
                  <c:v>0.4249360000000002</c:v>
                </c:pt>
                <c:pt idx="20632" formatCode="General">
                  <c:v>0.42495700000000008</c:v>
                </c:pt>
                <c:pt idx="20633" formatCode="General">
                  <c:v>0.42497700000000033</c:v>
                </c:pt>
                <c:pt idx="20634" formatCode="General">
                  <c:v>0.42499700000000001</c:v>
                </c:pt>
                <c:pt idx="20635" formatCode="General">
                  <c:v>0.42501800000000023</c:v>
                </c:pt>
                <c:pt idx="20636" formatCode="General">
                  <c:v>0.42503800000000008</c:v>
                </c:pt>
                <c:pt idx="20637" formatCode="General">
                  <c:v>0.42505900000000002</c:v>
                </c:pt>
                <c:pt idx="20638" formatCode="General">
                  <c:v>0.42508000000000024</c:v>
                </c:pt>
                <c:pt idx="20639" formatCode="General">
                  <c:v>0.42510100000000001</c:v>
                </c:pt>
                <c:pt idx="20640" formatCode="General">
                  <c:v>0.42512100000000008</c:v>
                </c:pt>
                <c:pt idx="20641" formatCode="General">
                  <c:v>0.42514200000000002</c:v>
                </c:pt>
                <c:pt idx="20642" formatCode="General">
                  <c:v>0.42516200000000021</c:v>
                </c:pt>
                <c:pt idx="20643" formatCode="General">
                  <c:v>0.42518300000000026</c:v>
                </c:pt>
                <c:pt idx="20644" formatCode="General">
                  <c:v>0.42520400000000008</c:v>
                </c:pt>
                <c:pt idx="20645" formatCode="General">
                  <c:v>0.42522500000000002</c:v>
                </c:pt>
                <c:pt idx="20646" formatCode="General">
                  <c:v>0.42524500000000004</c:v>
                </c:pt>
                <c:pt idx="20647" formatCode="General">
                  <c:v>0.425265</c:v>
                </c:pt>
                <c:pt idx="20648" formatCode="General">
                  <c:v>0.42528600000000022</c:v>
                </c:pt>
                <c:pt idx="20649" formatCode="General">
                  <c:v>0.42530600000000035</c:v>
                </c:pt>
                <c:pt idx="20650" formatCode="General">
                  <c:v>0.42532700000000023</c:v>
                </c:pt>
                <c:pt idx="20651" formatCode="General">
                  <c:v>0.42534700000000025</c:v>
                </c:pt>
                <c:pt idx="20652" formatCode="General">
                  <c:v>0.42536800000000036</c:v>
                </c:pt>
                <c:pt idx="20653" formatCode="General">
                  <c:v>0.42538900000000035</c:v>
                </c:pt>
                <c:pt idx="20654" formatCode="General">
                  <c:v>0.42541000000000023</c:v>
                </c:pt>
                <c:pt idx="20655" formatCode="General">
                  <c:v>0.42543000000000025</c:v>
                </c:pt>
                <c:pt idx="20656" formatCode="General">
                  <c:v>0.42545100000000002</c:v>
                </c:pt>
                <c:pt idx="20657" formatCode="General">
                  <c:v>0.42547100000000032</c:v>
                </c:pt>
                <c:pt idx="20658" formatCode="General">
                  <c:v>0.4254920000000002</c:v>
                </c:pt>
                <c:pt idx="20659" formatCode="General">
                  <c:v>0.42551300000000025</c:v>
                </c:pt>
                <c:pt idx="20660" formatCode="General">
                  <c:v>0.42553300000000011</c:v>
                </c:pt>
                <c:pt idx="20661" formatCode="General">
                  <c:v>0.42555400000000027</c:v>
                </c:pt>
                <c:pt idx="20662" formatCode="General">
                  <c:v>0.42557400000000023</c:v>
                </c:pt>
                <c:pt idx="20663" formatCode="General">
                  <c:v>0.425595</c:v>
                </c:pt>
                <c:pt idx="20664" formatCode="General">
                  <c:v>0.42561500000000002</c:v>
                </c:pt>
                <c:pt idx="20665" formatCode="General">
                  <c:v>0.42563600000000001</c:v>
                </c:pt>
                <c:pt idx="20666" formatCode="General">
                  <c:v>0.4256560000000002</c:v>
                </c:pt>
                <c:pt idx="20667" formatCode="General">
                  <c:v>0.42567700000000008</c:v>
                </c:pt>
                <c:pt idx="20668" formatCode="General">
                  <c:v>0.42569800000000002</c:v>
                </c:pt>
                <c:pt idx="20669" formatCode="General">
                  <c:v>0.42571900000000001</c:v>
                </c:pt>
                <c:pt idx="20670" formatCode="General">
                  <c:v>0.42573900000000003</c:v>
                </c:pt>
                <c:pt idx="20671" formatCode="General">
                  <c:v>0.42576000000000008</c:v>
                </c:pt>
                <c:pt idx="20672" formatCode="General">
                  <c:v>0.42578000000000027</c:v>
                </c:pt>
                <c:pt idx="20673" formatCode="General">
                  <c:v>0.42580100000000032</c:v>
                </c:pt>
                <c:pt idx="20674" formatCode="General">
                  <c:v>0.42582200000000037</c:v>
                </c:pt>
                <c:pt idx="20675" formatCode="General">
                  <c:v>0.42584200000000022</c:v>
                </c:pt>
                <c:pt idx="20676" formatCode="General">
                  <c:v>0.42586300000000032</c:v>
                </c:pt>
                <c:pt idx="20677" formatCode="General">
                  <c:v>0.42588300000000023</c:v>
                </c:pt>
                <c:pt idx="20678" formatCode="General">
                  <c:v>0.42590400000000023</c:v>
                </c:pt>
                <c:pt idx="20679" formatCode="General">
                  <c:v>0.42592400000000036</c:v>
                </c:pt>
                <c:pt idx="20680" formatCode="General">
                  <c:v>0.42594500000000002</c:v>
                </c:pt>
                <c:pt idx="20681" formatCode="General">
                  <c:v>0.42596500000000026</c:v>
                </c:pt>
                <c:pt idx="20682" formatCode="General">
                  <c:v>0.42598600000000036</c:v>
                </c:pt>
                <c:pt idx="20683" formatCode="General">
                  <c:v>0.42600700000000002</c:v>
                </c:pt>
                <c:pt idx="20684" formatCode="General">
                  <c:v>0.42602800000000035</c:v>
                </c:pt>
                <c:pt idx="20685" formatCode="General">
                  <c:v>0.4260480000000002</c:v>
                </c:pt>
                <c:pt idx="20686" formatCode="General">
                  <c:v>0.42606900000000025</c:v>
                </c:pt>
                <c:pt idx="20687" formatCode="General">
                  <c:v>0.42608900000000022</c:v>
                </c:pt>
                <c:pt idx="20688" formatCode="General">
                  <c:v>0.42610900000000002</c:v>
                </c:pt>
                <c:pt idx="20689" formatCode="General">
                  <c:v>0.42613100000000004</c:v>
                </c:pt>
                <c:pt idx="20690" formatCode="General">
                  <c:v>0.426151</c:v>
                </c:pt>
                <c:pt idx="20691" formatCode="General">
                  <c:v>0.42617200000000022</c:v>
                </c:pt>
                <c:pt idx="20692" formatCode="General">
                  <c:v>0.42619200000000002</c:v>
                </c:pt>
                <c:pt idx="20693" formatCode="General">
                  <c:v>0.42621300000000001</c:v>
                </c:pt>
                <c:pt idx="20694" formatCode="General">
                  <c:v>0.42623300000000003</c:v>
                </c:pt>
                <c:pt idx="20695" formatCode="General">
                  <c:v>0.42625400000000002</c:v>
                </c:pt>
                <c:pt idx="20696" formatCode="General">
                  <c:v>0.42627500000000002</c:v>
                </c:pt>
                <c:pt idx="20697" formatCode="General">
                  <c:v>0.42629600000000001</c:v>
                </c:pt>
                <c:pt idx="20698" formatCode="General">
                  <c:v>0.42631600000000036</c:v>
                </c:pt>
                <c:pt idx="20699" formatCode="General">
                  <c:v>0.42633700000000002</c:v>
                </c:pt>
                <c:pt idx="20700" formatCode="General">
                  <c:v>0.42635700000000032</c:v>
                </c:pt>
                <c:pt idx="20701" formatCode="General">
                  <c:v>0.42637700000000023</c:v>
                </c:pt>
                <c:pt idx="20702" formatCode="General">
                  <c:v>0.42639800000000022</c:v>
                </c:pt>
                <c:pt idx="20703" formatCode="General">
                  <c:v>0.42641800000000035</c:v>
                </c:pt>
                <c:pt idx="20704" formatCode="General">
                  <c:v>0.42643900000000001</c:v>
                </c:pt>
                <c:pt idx="20705" formatCode="General">
                  <c:v>0.42646000000000023</c:v>
                </c:pt>
                <c:pt idx="20706" formatCode="General">
                  <c:v>0.42648100000000022</c:v>
                </c:pt>
                <c:pt idx="20707" formatCode="General">
                  <c:v>0.42650100000000002</c:v>
                </c:pt>
                <c:pt idx="20708" formatCode="General">
                  <c:v>0.42652200000000023</c:v>
                </c:pt>
                <c:pt idx="20709" formatCode="General">
                  <c:v>0.4265420000000002</c:v>
                </c:pt>
                <c:pt idx="20710" formatCode="General">
                  <c:v>0.42656300000000008</c:v>
                </c:pt>
                <c:pt idx="20711" formatCode="General">
                  <c:v>0.42658400000000035</c:v>
                </c:pt>
                <c:pt idx="20712" formatCode="General">
                  <c:v>0.42660500000000001</c:v>
                </c:pt>
                <c:pt idx="20713" formatCode="General">
                  <c:v>0.42662500000000025</c:v>
                </c:pt>
                <c:pt idx="20714" formatCode="General">
                  <c:v>0.426645</c:v>
                </c:pt>
                <c:pt idx="20715" formatCode="General">
                  <c:v>0.42666600000000027</c:v>
                </c:pt>
                <c:pt idx="20716" formatCode="General">
                  <c:v>0.42668600000000023</c:v>
                </c:pt>
                <c:pt idx="20717" formatCode="General">
                  <c:v>0.426707</c:v>
                </c:pt>
                <c:pt idx="20718" formatCode="General">
                  <c:v>0.42672800000000022</c:v>
                </c:pt>
                <c:pt idx="20719" formatCode="General">
                  <c:v>0.42674800000000002</c:v>
                </c:pt>
                <c:pt idx="20720" formatCode="General">
                  <c:v>0.42676900000000001</c:v>
                </c:pt>
                <c:pt idx="20721" formatCode="General">
                  <c:v>0.42679</c:v>
                </c:pt>
                <c:pt idx="20722" formatCode="General">
                  <c:v>0.42681000000000036</c:v>
                </c:pt>
                <c:pt idx="20723" formatCode="General">
                  <c:v>0.42683100000000002</c:v>
                </c:pt>
                <c:pt idx="20724" formatCode="General">
                  <c:v>0.42685100000000026</c:v>
                </c:pt>
                <c:pt idx="20725" formatCode="General">
                  <c:v>0.42687200000000036</c:v>
                </c:pt>
                <c:pt idx="20726" formatCode="General">
                  <c:v>0.42689300000000002</c:v>
                </c:pt>
                <c:pt idx="20727" formatCode="General">
                  <c:v>0.42691300000000032</c:v>
                </c:pt>
                <c:pt idx="20728" formatCode="General">
                  <c:v>0.4269340000000002</c:v>
                </c:pt>
                <c:pt idx="20729" formatCode="General">
                  <c:v>0.42695400000000022</c:v>
                </c:pt>
                <c:pt idx="20730" formatCode="General">
                  <c:v>0.42697500000000033</c:v>
                </c:pt>
                <c:pt idx="20731" formatCode="General">
                  <c:v>0.42699500000000001</c:v>
                </c:pt>
                <c:pt idx="20732" formatCode="General">
                  <c:v>0.42701600000000023</c:v>
                </c:pt>
                <c:pt idx="20733" formatCode="General">
                  <c:v>0.42703600000000008</c:v>
                </c:pt>
                <c:pt idx="20734" formatCode="General">
                  <c:v>0.42705700000000002</c:v>
                </c:pt>
                <c:pt idx="20735" formatCode="General">
                  <c:v>0.42707800000000024</c:v>
                </c:pt>
                <c:pt idx="20736" formatCode="General">
                  <c:v>0.42709900000000001</c:v>
                </c:pt>
                <c:pt idx="20737" formatCode="General">
                  <c:v>0.42711900000000008</c:v>
                </c:pt>
                <c:pt idx="20738" formatCode="General">
                  <c:v>0.42714000000000002</c:v>
                </c:pt>
                <c:pt idx="20739" formatCode="General">
                  <c:v>0.42716000000000021</c:v>
                </c:pt>
                <c:pt idx="20740" formatCode="General">
                  <c:v>0.42718000000000023</c:v>
                </c:pt>
                <c:pt idx="20741" formatCode="General">
                  <c:v>0.42720200000000008</c:v>
                </c:pt>
                <c:pt idx="20742" formatCode="General">
                  <c:v>0.42722200000000027</c:v>
                </c:pt>
                <c:pt idx="20743" formatCode="General">
                  <c:v>0.42724300000000004</c:v>
                </c:pt>
                <c:pt idx="20744" formatCode="General">
                  <c:v>0.427263</c:v>
                </c:pt>
                <c:pt idx="20745" formatCode="General">
                  <c:v>0.42728400000000022</c:v>
                </c:pt>
                <c:pt idx="20746" formatCode="General">
                  <c:v>0.42730400000000035</c:v>
                </c:pt>
                <c:pt idx="20747" formatCode="General">
                  <c:v>0.42732500000000023</c:v>
                </c:pt>
                <c:pt idx="20748" formatCode="General">
                  <c:v>0.42734500000000025</c:v>
                </c:pt>
                <c:pt idx="20749" formatCode="General">
                  <c:v>0.42736600000000036</c:v>
                </c:pt>
                <c:pt idx="20750" formatCode="General">
                  <c:v>0.42738700000000035</c:v>
                </c:pt>
                <c:pt idx="20751" formatCode="General">
                  <c:v>0.42740800000000023</c:v>
                </c:pt>
                <c:pt idx="20752" formatCode="General">
                  <c:v>0.42742800000000036</c:v>
                </c:pt>
                <c:pt idx="20753" formatCode="General">
                  <c:v>0.42744900000000002</c:v>
                </c:pt>
                <c:pt idx="20754" formatCode="General">
                  <c:v>0.42746900000000032</c:v>
                </c:pt>
                <c:pt idx="20755" formatCode="General">
                  <c:v>0.42748900000000023</c:v>
                </c:pt>
                <c:pt idx="20756" formatCode="General">
                  <c:v>0.42751000000000022</c:v>
                </c:pt>
                <c:pt idx="20757" formatCode="General">
                  <c:v>0.42753100000000011</c:v>
                </c:pt>
                <c:pt idx="20758" formatCode="General">
                  <c:v>0.42755200000000027</c:v>
                </c:pt>
                <c:pt idx="20759" formatCode="General">
                  <c:v>0.42757200000000023</c:v>
                </c:pt>
                <c:pt idx="20760" formatCode="General">
                  <c:v>0.427593</c:v>
                </c:pt>
                <c:pt idx="20761" formatCode="General">
                  <c:v>0.42761300000000002</c:v>
                </c:pt>
                <c:pt idx="20762" formatCode="General">
                  <c:v>0.42763400000000001</c:v>
                </c:pt>
                <c:pt idx="20763" formatCode="General">
                  <c:v>0.4276540000000002</c:v>
                </c:pt>
                <c:pt idx="20764" formatCode="General">
                  <c:v>0.42767600000000022</c:v>
                </c:pt>
                <c:pt idx="20765" formatCode="General">
                  <c:v>0.42769600000000002</c:v>
                </c:pt>
                <c:pt idx="20766" formatCode="General">
                  <c:v>0.42771700000000001</c:v>
                </c:pt>
                <c:pt idx="20767" formatCode="General">
                  <c:v>0.42773700000000003</c:v>
                </c:pt>
                <c:pt idx="20768" formatCode="General">
                  <c:v>0.427757</c:v>
                </c:pt>
                <c:pt idx="20769" formatCode="General">
                  <c:v>0.42777800000000027</c:v>
                </c:pt>
                <c:pt idx="20770" formatCode="General">
                  <c:v>0.42779900000000004</c:v>
                </c:pt>
                <c:pt idx="20771" formatCode="General">
                  <c:v>0.42781900000000023</c:v>
                </c:pt>
                <c:pt idx="20772" formatCode="General">
                  <c:v>0.42784000000000022</c:v>
                </c:pt>
                <c:pt idx="20773" formatCode="General">
                  <c:v>0.42786100000000032</c:v>
                </c:pt>
                <c:pt idx="20774" formatCode="General">
                  <c:v>0.42788100000000023</c:v>
                </c:pt>
                <c:pt idx="20775" formatCode="General">
                  <c:v>0.42790200000000023</c:v>
                </c:pt>
                <c:pt idx="20776" formatCode="General">
                  <c:v>0.42792200000000036</c:v>
                </c:pt>
                <c:pt idx="20777" formatCode="General">
                  <c:v>0.42794300000000002</c:v>
                </c:pt>
                <c:pt idx="20778" formatCode="General">
                  <c:v>0.42796400000000023</c:v>
                </c:pt>
                <c:pt idx="20779" formatCode="General">
                  <c:v>0.42798500000000023</c:v>
                </c:pt>
                <c:pt idx="20780" formatCode="General">
                  <c:v>0.42800500000000002</c:v>
                </c:pt>
                <c:pt idx="20781" formatCode="General">
                  <c:v>0.42802500000000032</c:v>
                </c:pt>
                <c:pt idx="20782" formatCode="General">
                  <c:v>0.4280460000000002</c:v>
                </c:pt>
                <c:pt idx="20783" formatCode="General">
                  <c:v>0.42806600000000022</c:v>
                </c:pt>
                <c:pt idx="20784" formatCode="General">
                  <c:v>0.42808700000000022</c:v>
                </c:pt>
                <c:pt idx="20785" formatCode="General">
                  <c:v>0.42810800000000027</c:v>
                </c:pt>
                <c:pt idx="20786" formatCode="General">
                  <c:v>0.42812800000000023</c:v>
                </c:pt>
                <c:pt idx="20787" formatCode="General">
                  <c:v>0.428149</c:v>
                </c:pt>
                <c:pt idx="20788" formatCode="General">
                  <c:v>0.42817000000000022</c:v>
                </c:pt>
                <c:pt idx="20789" formatCode="General">
                  <c:v>0.42819000000000002</c:v>
                </c:pt>
                <c:pt idx="20790" formatCode="General">
                  <c:v>0.42821100000000001</c:v>
                </c:pt>
                <c:pt idx="20791" formatCode="General">
                  <c:v>0.42823100000000003</c:v>
                </c:pt>
                <c:pt idx="20792" formatCode="General">
                  <c:v>0.42825200000000002</c:v>
                </c:pt>
                <c:pt idx="20793" formatCode="General">
                  <c:v>0.42827300000000001</c:v>
                </c:pt>
                <c:pt idx="20794" formatCode="General">
                  <c:v>0.42829300000000003</c:v>
                </c:pt>
                <c:pt idx="20795" formatCode="General">
                  <c:v>0.42831400000000036</c:v>
                </c:pt>
                <c:pt idx="20796" formatCode="General">
                  <c:v>0.42833400000000027</c:v>
                </c:pt>
                <c:pt idx="20797" formatCode="General">
                  <c:v>0.42835500000000032</c:v>
                </c:pt>
                <c:pt idx="20798" formatCode="General">
                  <c:v>0.42837500000000023</c:v>
                </c:pt>
                <c:pt idx="20799" formatCode="General">
                  <c:v>0.42839600000000022</c:v>
                </c:pt>
                <c:pt idx="20800" formatCode="General">
                  <c:v>0.42841600000000035</c:v>
                </c:pt>
                <c:pt idx="20801" formatCode="General">
                  <c:v>0.42843800000000026</c:v>
                </c:pt>
                <c:pt idx="20802" formatCode="General">
                  <c:v>0.42845800000000023</c:v>
                </c:pt>
                <c:pt idx="20803" formatCode="General">
                  <c:v>0.42847900000000022</c:v>
                </c:pt>
                <c:pt idx="20804" formatCode="General">
                  <c:v>0.42849900000000002</c:v>
                </c:pt>
                <c:pt idx="20805" formatCode="General">
                  <c:v>0.42852000000000023</c:v>
                </c:pt>
                <c:pt idx="20806" formatCode="General">
                  <c:v>0.4285400000000002</c:v>
                </c:pt>
                <c:pt idx="20807" formatCode="General">
                  <c:v>0.42856000000000022</c:v>
                </c:pt>
                <c:pt idx="20808" formatCode="General">
                  <c:v>0.42858200000000035</c:v>
                </c:pt>
                <c:pt idx="20809" formatCode="General">
                  <c:v>0.42860200000000021</c:v>
                </c:pt>
                <c:pt idx="20810" formatCode="General">
                  <c:v>0.42862300000000025</c:v>
                </c:pt>
                <c:pt idx="20811" formatCode="General">
                  <c:v>0.428643</c:v>
                </c:pt>
                <c:pt idx="20812" formatCode="General">
                  <c:v>0.42866400000000027</c:v>
                </c:pt>
                <c:pt idx="20813" formatCode="General">
                  <c:v>0.42868400000000023</c:v>
                </c:pt>
                <c:pt idx="20814" formatCode="General">
                  <c:v>0.428705</c:v>
                </c:pt>
                <c:pt idx="20815" formatCode="General">
                  <c:v>0.42872500000000002</c:v>
                </c:pt>
                <c:pt idx="20816" formatCode="General">
                  <c:v>0.42874600000000002</c:v>
                </c:pt>
                <c:pt idx="20817" formatCode="General">
                  <c:v>0.42876700000000001</c:v>
                </c:pt>
                <c:pt idx="20818" formatCode="General">
                  <c:v>0.42878800000000022</c:v>
                </c:pt>
                <c:pt idx="20819" formatCode="General">
                  <c:v>0.42880800000000036</c:v>
                </c:pt>
                <c:pt idx="20820" formatCode="General">
                  <c:v>0.42882900000000035</c:v>
                </c:pt>
                <c:pt idx="20821" formatCode="General">
                  <c:v>0.42884900000000026</c:v>
                </c:pt>
                <c:pt idx="20822" formatCode="General">
                  <c:v>0.42887000000000036</c:v>
                </c:pt>
                <c:pt idx="20823" formatCode="General">
                  <c:v>0.42889000000000033</c:v>
                </c:pt>
                <c:pt idx="20824" formatCode="General">
                  <c:v>0.42891100000000032</c:v>
                </c:pt>
                <c:pt idx="20825" formatCode="General">
                  <c:v>0.4289320000000002</c:v>
                </c:pt>
                <c:pt idx="20826" formatCode="General">
                  <c:v>0.42895200000000022</c:v>
                </c:pt>
                <c:pt idx="20827" formatCode="General">
                  <c:v>0.42897300000000033</c:v>
                </c:pt>
                <c:pt idx="20828" formatCode="General">
                  <c:v>0.42899300000000001</c:v>
                </c:pt>
                <c:pt idx="20829" formatCode="General">
                  <c:v>0.42901400000000023</c:v>
                </c:pt>
                <c:pt idx="20830" formatCode="General">
                  <c:v>0.42903400000000008</c:v>
                </c:pt>
                <c:pt idx="20831" formatCode="General">
                  <c:v>0.42905500000000002</c:v>
                </c:pt>
                <c:pt idx="20832" formatCode="General">
                  <c:v>0.42907600000000023</c:v>
                </c:pt>
                <c:pt idx="20833" formatCode="General">
                  <c:v>0.42909700000000001</c:v>
                </c:pt>
                <c:pt idx="20834" formatCode="General">
                  <c:v>0.42911700000000008</c:v>
                </c:pt>
                <c:pt idx="20835" formatCode="General">
                  <c:v>0.4291370000000001</c:v>
                </c:pt>
                <c:pt idx="20836" formatCode="General">
                  <c:v>0.42915800000000021</c:v>
                </c:pt>
                <c:pt idx="20837" formatCode="General">
                  <c:v>0.42917900000000025</c:v>
                </c:pt>
                <c:pt idx="20838" formatCode="General">
                  <c:v>0.429199</c:v>
                </c:pt>
                <c:pt idx="20839" formatCode="General">
                  <c:v>0.42922000000000027</c:v>
                </c:pt>
                <c:pt idx="20840" formatCode="General">
                  <c:v>0.42924100000000004</c:v>
                </c:pt>
                <c:pt idx="20841" formatCode="General">
                  <c:v>0.429261</c:v>
                </c:pt>
                <c:pt idx="20842" formatCode="General">
                  <c:v>0.42928200000000022</c:v>
                </c:pt>
                <c:pt idx="20843" formatCode="General">
                  <c:v>0.42930200000000035</c:v>
                </c:pt>
                <c:pt idx="20844" formatCode="General">
                  <c:v>0.42932300000000023</c:v>
                </c:pt>
                <c:pt idx="20845" formatCode="General">
                  <c:v>0.42934400000000023</c:v>
                </c:pt>
                <c:pt idx="20846" formatCode="General">
                  <c:v>0.42936500000000022</c:v>
                </c:pt>
                <c:pt idx="20847" formatCode="General">
                  <c:v>0.42938500000000035</c:v>
                </c:pt>
                <c:pt idx="20848" formatCode="General">
                  <c:v>0.42940500000000026</c:v>
                </c:pt>
                <c:pt idx="20849" formatCode="General">
                  <c:v>0.42942600000000036</c:v>
                </c:pt>
                <c:pt idx="20850" formatCode="General">
                  <c:v>0.42944600000000027</c:v>
                </c:pt>
                <c:pt idx="20851" formatCode="General">
                  <c:v>0.42946700000000032</c:v>
                </c:pt>
                <c:pt idx="20852" formatCode="General">
                  <c:v>0.42948700000000023</c:v>
                </c:pt>
                <c:pt idx="20853" formatCode="General">
                  <c:v>0.42950900000000025</c:v>
                </c:pt>
                <c:pt idx="20854" formatCode="General">
                  <c:v>0.42952900000000033</c:v>
                </c:pt>
                <c:pt idx="20855" formatCode="General">
                  <c:v>0.42955000000000026</c:v>
                </c:pt>
                <c:pt idx="20856" formatCode="General">
                  <c:v>0.42957000000000023</c:v>
                </c:pt>
                <c:pt idx="20857" formatCode="General">
                  <c:v>0.429591</c:v>
                </c:pt>
                <c:pt idx="20858" formatCode="General">
                  <c:v>0.42961100000000002</c:v>
                </c:pt>
                <c:pt idx="20859" formatCode="General">
                  <c:v>0.42963200000000001</c:v>
                </c:pt>
                <c:pt idx="20860" formatCode="General">
                  <c:v>0.42965300000000001</c:v>
                </c:pt>
                <c:pt idx="20861" formatCode="General">
                  <c:v>0.42967300000000008</c:v>
                </c:pt>
                <c:pt idx="20862" formatCode="General">
                  <c:v>0.42969400000000002</c:v>
                </c:pt>
                <c:pt idx="20863" formatCode="General">
                  <c:v>0.42971400000000021</c:v>
                </c:pt>
                <c:pt idx="20864" formatCode="General">
                  <c:v>0.42973500000000003</c:v>
                </c:pt>
                <c:pt idx="20865" formatCode="General">
                  <c:v>0.429755</c:v>
                </c:pt>
                <c:pt idx="20866" formatCode="General">
                  <c:v>0.42977600000000027</c:v>
                </c:pt>
                <c:pt idx="20867" formatCode="General">
                  <c:v>0.42979600000000001</c:v>
                </c:pt>
                <c:pt idx="20868" formatCode="General">
                  <c:v>0.42981700000000023</c:v>
                </c:pt>
                <c:pt idx="20869" formatCode="General">
                  <c:v>0.42983800000000022</c:v>
                </c:pt>
                <c:pt idx="20870" formatCode="General">
                  <c:v>0.42985900000000032</c:v>
                </c:pt>
                <c:pt idx="20871" formatCode="General">
                  <c:v>0.42987900000000023</c:v>
                </c:pt>
                <c:pt idx="20872" formatCode="General">
                  <c:v>0.42990000000000023</c:v>
                </c:pt>
                <c:pt idx="20873" formatCode="General">
                  <c:v>0.42992000000000036</c:v>
                </c:pt>
                <c:pt idx="20874" formatCode="General">
                  <c:v>0.42994100000000002</c:v>
                </c:pt>
                <c:pt idx="20875" formatCode="General">
                  <c:v>0.42996200000000023</c:v>
                </c:pt>
                <c:pt idx="20876" formatCode="General">
                  <c:v>0.42998200000000036</c:v>
                </c:pt>
                <c:pt idx="20877" formatCode="General">
                  <c:v>0.43000300000000002</c:v>
                </c:pt>
                <c:pt idx="20878" formatCode="General">
                  <c:v>0.43002300000000032</c:v>
                </c:pt>
                <c:pt idx="20879" formatCode="General">
                  <c:v>0.4300440000000002</c:v>
                </c:pt>
                <c:pt idx="20880" formatCode="General">
                  <c:v>0.43006400000000022</c:v>
                </c:pt>
                <c:pt idx="20881" formatCode="General">
                  <c:v>0.43008500000000022</c:v>
                </c:pt>
                <c:pt idx="20882" formatCode="General">
                  <c:v>0.43010500000000002</c:v>
                </c:pt>
                <c:pt idx="20883" formatCode="General">
                  <c:v>0.43012600000000023</c:v>
                </c:pt>
                <c:pt idx="20884" formatCode="General">
                  <c:v>0.430147</c:v>
                </c:pt>
                <c:pt idx="20885" formatCode="General">
                  <c:v>0.43016800000000027</c:v>
                </c:pt>
                <c:pt idx="20886" formatCode="General">
                  <c:v>0.43018800000000035</c:v>
                </c:pt>
                <c:pt idx="20887" formatCode="General">
                  <c:v>0.4302080000000002</c:v>
                </c:pt>
                <c:pt idx="20888" formatCode="General">
                  <c:v>0.43022900000000008</c:v>
                </c:pt>
                <c:pt idx="20889" formatCode="General">
                  <c:v>0.43025000000000002</c:v>
                </c:pt>
                <c:pt idx="20890" formatCode="General">
                  <c:v>0.43027000000000026</c:v>
                </c:pt>
                <c:pt idx="20891" formatCode="General">
                  <c:v>0.43029100000000003</c:v>
                </c:pt>
                <c:pt idx="20892" formatCode="General">
                  <c:v>0.43031200000000036</c:v>
                </c:pt>
                <c:pt idx="20893" formatCode="General">
                  <c:v>0.43033200000000027</c:v>
                </c:pt>
                <c:pt idx="20894" formatCode="General">
                  <c:v>0.43035300000000032</c:v>
                </c:pt>
                <c:pt idx="20895" formatCode="General">
                  <c:v>0.43037300000000023</c:v>
                </c:pt>
                <c:pt idx="20896" formatCode="General">
                  <c:v>0.43039400000000022</c:v>
                </c:pt>
                <c:pt idx="20897" formatCode="General">
                  <c:v>0.43041400000000035</c:v>
                </c:pt>
                <c:pt idx="20898" formatCode="General">
                  <c:v>0.43043500000000001</c:v>
                </c:pt>
                <c:pt idx="20899" formatCode="General">
                  <c:v>0.43045600000000023</c:v>
                </c:pt>
                <c:pt idx="20900" formatCode="General">
                  <c:v>0.43047700000000022</c:v>
                </c:pt>
                <c:pt idx="20901" formatCode="General">
                  <c:v>0.43049700000000002</c:v>
                </c:pt>
                <c:pt idx="20902" formatCode="General">
                  <c:v>0.43051700000000026</c:v>
                </c:pt>
                <c:pt idx="20903" formatCode="General">
                  <c:v>0.4305380000000002</c:v>
                </c:pt>
                <c:pt idx="20904" formatCode="General">
                  <c:v>0.43055900000000008</c:v>
                </c:pt>
                <c:pt idx="20905" formatCode="General">
                  <c:v>0.43058000000000035</c:v>
                </c:pt>
                <c:pt idx="20906" formatCode="General">
                  <c:v>0.4306000000000002</c:v>
                </c:pt>
                <c:pt idx="20907" formatCode="General">
                  <c:v>0.43062100000000025</c:v>
                </c:pt>
                <c:pt idx="20908" formatCode="General">
                  <c:v>0.430641</c:v>
                </c:pt>
                <c:pt idx="20909" formatCode="General">
                  <c:v>0.43066200000000027</c:v>
                </c:pt>
                <c:pt idx="20910" formatCode="General">
                  <c:v>0.43068200000000023</c:v>
                </c:pt>
                <c:pt idx="20911" formatCode="General">
                  <c:v>0.430703</c:v>
                </c:pt>
                <c:pt idx="20912" formatCode="General">
                  <c:v>0.43072400000000022</c:v>
                </c:pt>
                <c:pt idx="20913" formatCode="General">
                  <c:v>0.4307450000000001</c:v>
                </c:pt>
                <c:pt idx="20914" formatCode="General">
                  <c:v>0.43076500000000001</c:v>
                </c:pt>
                <c:pt idx="20915" formatCode="General">
                  <c:v>0.43078500000000008</c:v>
                </c:pt>
                <c:pt idx="20916" formatCode="General">
                  <c:v>0.43080600000000036</c:v>
                </c:pt>
                <c:pt idx="20917" formatCode="General">
                  <c:v>0.43082600000000043</c:v>
                </c:pt>
                <c:pt idx="20918" formatCode="General">
                  <c:v>0.43084700000000026</c:v>
                </c:pt>
                <c:pt idx="20919" formatCode="General">
                  <c:v>0.43086700000000022</c:v>
                </c:pt>
                <c:pt idx="20920" formatCode="General">
                  <c:v>0.43088900000000036</c:v>
                </c:pt>
                <c:pt idx="20921" formatCode="General">
                  <c:v>0.43090900000000032</c:v>
                </c:pt>
                <c:pt idx="20922" formatCode="General">
                  <c:v>0.43093000000000026</c:v>
                </c:pt>
                <c:pt idx="20923" formatCode="General">
                  <c:v>0.43095000000000022</c:v>
                </c:pt>
                <c:pt idx="20924" formatCode="General">
                  <c:v>0.43097100000000033</c:v>
                </c:pt>
                <c:pt idx="20925" formatCode="General">
                  <c:v>0.43099100000000001</c:v>
                </c:pt>
                <c:pt idx="20926" formatCode="General">
                  <c:v>0.43101200000000023</c:v>
                </c:pt>
                <c:pt idx="20927" formatCode="General">
                  <c:v>0.431033</c:v>
                </c:pt>
                <c:pt idx="20928" formatCode="General">
                  <c:v>0.43105300000000002</c:v>
                </c:pt>
                <c:pt idx="20929" formatCode="General">
                  <c:v>0.43107400000000023</c:v>
                </c:pt>
                <c:pt idx="20930" formatCode="General">
                  <c:v>0.4310940000000002</c:v>
                </c:pt>
                <c:pt idx="20931" formatCode="General">
                  <c:v>0.43111500000000008</c:v>
                </c:pt>
                <c:pt idx="20932" formatCode="General">
                  <c:v>0.4311350000000001</c:v>
                </c:pt>
                <c:pt idx="20933" formatCode="General">
                  <c:v>0.43115600000000021</c:v>
                </c:pt>
                <c:pt idx="20934" formatCode="General">
                  <c:v>0.43117600000000023</c:v>
                </c:pt>
                <c:pt idx="20935" formatCode="General">
                  <c:v>0.431197</c:v>
                </c:pt>
                <c:pt idx="20936" formatCode="General">
                  <c:v>0.43121800000000027</c:v>
                </c:pt>
                <c:pt idx="20937" formatCode="General">
                  <c:v>0.43123900000000004</c:v>
                </c:pt>
                <c:pt idx="20938" formatCode="General">
                  <c:v>0.431259</c:v>
                </c:pt>
                <c:pt idx="20939" formatCode="General">
                  <c:v>0.43128000000000022</c:v>
                </c:pt>
                <c:pt idx="20940" formatCode="General">
                  <c:v>0.43130000000000035</c:v>
                </c:pt>
                <c:pt idx="20941" formatCode="General">
                  <c:v>0.43132100000000023</c:v>
                </c:pt>
                <c:pt idx="20942" formatCode="General">
                  <c:v>0.43134100000000025</c:v>
                </c:pt>
                <c:pt idx="20943" formatCode="General">
                  <c:v>0.43136200000000036</c:v>
                </c:pt>
                <c:pt idx="20944" formatCode="General">
                  <c:v>0.43138300000000035</c:v>
                </c:pt>
                <c:pt idx="20945" formatCode="General">
                  <c:v>0.43140300000000026</c:v>
                </c:pt>
                <c:pt idx="20946" formatCode="General">
                  <c:v>0.43142400000000036</c:v>
                </c:pt>
                <c:pt idx="20947" formatCode="General">
                  <c:v>0.43144400000000027</c:v>
                </c:pt>
                <c:pt idx="20948" formatCode="General">
                  <c:v>0.43146500000000032</c:v>
                </c:pt>
                <c:pt idx="20949" formatCode="General">
                  <c:v>0.43148500000000023</c:v>
                </c:pt>
                <c:pt idx="20950" formatCode="General">
                  <c:v>0.43150600000000022</c:v>
                </c:pt>
                <c:pt idx="20951" formatCode="General">
                  <c:v>0.43152700000000033</c:v>
                </c:pt>
                <c:pt idx="20952" formatCode="General">
                  <c:v>0.43154800000000026</c:v>
                </c:pt>
                <c:pt idx="20953" formatCode="General">
                  <c:v>0.43156800000000023</c:v>
                </c:pt>
                <c:pt idx="20954" formatCode="General">
                  <c:v>0.43158800000000042</c:v>
                </c:pt>
                <c:pt idx="20955" formatCode="General">
                  <c:v>0.43160900000000002</c:v>
                </c:pt>
                <c:pt idx="20956" formatCode="General">
                  <c:v>0.43163000000000001</c:v>
                </c:pt>
                <c:pt idx="20957" formatCode="General">
                  <c:v>0.43165100000000001</c:v>
                </c:pt>
                <c:pt idx="20958" formatCode="General">
                  <c:v>0.43167100000000008</c:v>
                </c:pt>
                <c:pt idx="20959" formatCode="General">
                  <c:v>0.43169200000000002</c:v>
                </c:pt>
                <c:pt idx="20960" formatCode="General">
                  <c:v>0.43171200000000021</c:v>
                </c:pt>
                <c:pt idx="20961" formatCode="General">
                  <c:v>0.43173300000000003</c:v>
                </c:pt>
                <c:pt idx="20962" formatCode="General">
                  <c:v>0.431753</c:v>
                </c:pt>
                <c:pt idx="20963" formatCode="General">
                  <c:v>0.43177400000000027</c:v>
                </c:pt>
                <c:pt idx="20964" formatCode="General">
                  <c:v>0.43179400000000001</c:v>
                </c:pt>
                <c:pt idx="20965" formatCode="General">
                  <c:v>0.43181500000000023</c:v>
                </c:pt>
                <c:pt idx="20966" formatCode="General">
                  <c:v>0.43183600000000022</c:v>
                </c:pt>
                <c:pt idx="20967" formatCode="General">
                  <c:v>0.43185700000000032</c:v>
                </c:pt>
                <c:pt idx="20968" formatCode="General">
                  <c:v>0.43187700000000023</c:v>
                </c:pt>
                <c:pt idx="20969" formatCode="General">
                  <c:v>0.43189700000000025</c:v>
                </c:pt>
                <c:pt idx="20970" formatCode="General">
                  <c:v>0.43191800000000036</c:v>
                </c:pt>
                <c:pt idx="20971" formatCode="General">
                  <c:v>0.43193800000000027</c:v>
                </c:pt>
                <c:pt idx="20972" formatCode="General">
                  <c:v>0.43196000000000023</c:v>
                </c:pt>
                <c:pt idx="20973" formatCode="General">
                  <c:v>0.43198000000000036</c:v>
                </c:pt>
                <c:pt idx="20974" formatCode="General">
                  <c:v>0.43200100000000002</c:v>
                </c:pt>
                <c:pt idx="20975" formatCode="General">
                  <c:v>0.43202100000000032</c:v>
                </c:pt>
                <c:pt idx="20976" formatCode="General">
                  <c:v>0.4320420000000002</c:v>
                </c:pt>
                <c:pt idx="20977" formatCode="General">
                  <c:v>0.43206200000000022</c:v>
                </c:pt>
                <c:pt idx="20978" formatCode="General">
                  <c:v>0.43208300000000033</c:v>
                </c:pt>
                <c:pt idx="20979" formatCode="General">
                  <c:v>0.43210300000000001</c:v>
                </c:pt>
                <c:pt idx="20980" formatCode="General">
                  <c:v>0.43212500000000026</c:v>
                </c:pt>
                <c:pt idx="20981" formatCode="General">
                  <c:v>0.432145</c:v>
                </c:pt>
                <c:pt idx="20982" formatCode="General">
                  <c:v>0.43216500000000002</c:v>
                </c:pt>
                <c:pt idx="20983" formatCode="General">
                  <c:v>0.43218600000000035</c:v>
                </c:pt>
                <c:pt idx="20984" formatCode="General">
                  <c:v>0.4322060000000002</c:v>
                </c:pt>
                <c:pt idx="20985" formatCode="General">
                  <c:v>0.43222700000000008</c:v>
                </c:pt>
                <c:pt idx="20986" formatCode="General">
                  <c:v>0.4322470000000001</c:v>
                </c:pt>
                <c:pt idx="20987" formatCode="General">
                  <c:v>0.43226900000000001</c:v>
                </c:pt>
                <c:pt idx="20988" formatCode="General">
                  <c:v>0.43228900000000026</c:v>
                </c:pt>
                <c:pt idx="20989" formatCode="General">
                  <c:v>0.43231000000000042</c:v>
                </c:pt>
                <c:pt idx="20990" formatCode="General">
                  <c:v>0.43233000000000033</c:v>
                </c:pt>
                <c:pt idx="20991" formatCode="General">
                  <c:v>0.43235100000000032</c:v>
                </c:pt>
                <c:pt idx="20992" formatCode="General">
                  <c:v>0.43237100000000023</c:v>
                </c:pt>
                <c:pt idx="20993" formatCode="General">
                  <c:v>0.43239200000000022</c:v>
                </c:pt>
                <c:pt idx="20994" formatCode="General">
                  <c:v>0.43241300000000032</c:v>
                </c:pt>
                <c:pt idx="20995" formatCode="General">
                  <c:v>0.43243300000000001</c:v>
                </c:pt>
                <c:pt idx="20996" formatCode="General">
                  <c:v>0.43245400000000023</c:v>
                </c:pt>
                <c:pt idx="20997" formatCode="General">
                  <c:v>0.43247400000000041</c:v>
                </c:pt>
                <c:pt idx="20998" formatCode="General">
                  <c:v>0.43249500000000002</c:v>
                </c:pt>
                <c:pt idx="20999" formatCode="General">
                  <c:v>0.43251500000000026</c:v>
                </c:pt>
                <c:pt idx="21000" formatCode="General">
                  <c:v>0.4325360000000002</c:v>
                </c:pt>
                <c:pt idx="21001" formatCode="General">
                  <c:v>0.43255700000000002</c:v>
                </c:pt>
                <c:pt idx="21002" formatCode="General">
                  <c:v>0.43257700000000032</c:v>
                </c:pt>
                <c:pt idx="21003" formatCode="General">
                  <c:v>0.4325980000000002</c:v>
                </c:pt>
                <c:pt idx="21004" formatCode="General">
                  <c:v>0.43261900000000025</c:v>
                </c:pt>
                <c:pt idx="21005" formatCode="General">
                  <c:v>0.432639</c:v>
                </c:pt>
                <c:pt idx="21006" formatCode="General">
                  <c:v>0.43266000000000027</c:v>
                </c:pt>
                <c:pt idx="21007" formatCode="General">
                  <c:v>0.43268000000000023</c:v>
                </c:pt>
                <c:pt idx="21008" formatCode="General">
                  <c:v>0.432701</c:v>
                </c:pt>
                <c:pt idx="21009" formatCode="General">
                  <c:v>0.43272200000000022</c:v>
                </c:pt>
                <c:pt idx="21010" formatCode="General">
                  <c:v>0.43274200000000002</c:v>
                </c:pt>
                <c:pt idx="21011" formatCode="General">
                  <c:v>0.43276300000000001</c:v>
                </c:pt>
                <c:pt idx="21012" formatCode="General">
                  <c:v>0.43278300000000008</c:v>
                </c:pt>
                <c:pt idx="21013" formatCode="General">
                  <c:v>0.43280400000000036</c:v>
                </c:pt>
                <c:pt idx="21014" formatCode="General">
                  <c:v>0.43282400000000043</c:v>
                </c:pt>
                <c:pt idx="21015" formatCode="General">
                  <c:v>0.43284500000000026</c:v>
                </c:pt>
                <c:pt idx="21016" formatCode="General">
                  <c:v>0.43286600000000036</c:v>
                </c:pt>
                <c:pt idx="21017" formatCode="General">
                  <c:v>0.43288600000000044</c:v>
                </c:pt>
                <c:pt idx="21018" formatCode="General">
                  <c:v>0.43290700000000032</c:v>
                </c:pt>
                <c:pt idx="21019" formatCode="General">
                  <c:v>0.43292800000000037</c:v>
                </c:pt>
                <c:pt idx="21020" formatCode="General">
                  <c:v>0.43294800000000022</c:v>
                </c:pt>
                <c:pt idx="21021" formatCode="General">
                  <c:v>0.43296800000000035</c:v>
                </c:pt>
                <c:pt idx="21022" formatCode="General">
                  <c:v>0.43298900000000023</c:v>
                </c:pt>
                <c:pt idx="21023" formatCode="General">
                  <c:v>0.43301000000000023</c:v>
                </c:pt>
                <c:pt idx="21024" formatCode="General">
                  <c:v>0.433031</c:v>
                </c:pt>
                <c:pt idx="21025" formatCode="General">
                  <c:v>0.43305100000000002</c:v>
                </c:pt>
                <c:pt idx="21026" formatCode="General">
                  <c:v>0.43307200000000023</c:v>
                </c:pt>
                <c:pt idx="21027" formatCode="General">
                  <c:v>0.4330920000000002</c:v>
                </c:pt>
                <c:pt idx="21028" formatCode="General">
                  <c:v>0.43311300000000008</c:v>
                </c:pt>
                <c:pt idx="21029" formatCode="General">
                  <c:v>0.4331330000000001</c:v>
                </c:pt>
                <c:pt idx="21030" formatCode="General">
                  <c:v>0.43315400000000021</c:v>
                </c:pt>
                <c:pt idx="21031" formatCode="General">
                  <c:v>0.43317400000000023</c:v>
                </c:pt>
                <c:pt idx="21032" formatCode="General">
                  <c:v>0.433195</c:v>
                </c:pt>
                <c:pt idx="21033" formatCode="General">
                  <c:v>0.43321600000000027</c:v>
                </c:pt>
                <c:pt idx="21034" formatCode="General">
                  <c:v>0.43323700000000004</c:v>
                </c:pt>
                <c:pt idx="21035" formatCode="General">
                  <c:v>0.433257</c:v>
                </c:pt>
                <c:pt idx="21036" formatCode="General">
                  <c:v>0.43327700000000002</c:v>
                </c:pt>
                <c:pt idx="21037" formatCode="General">
                  <c:v>0.43329800000000002</c:v>
                </c:pt>
                <c:pt idx="21038" formatCode="General">
                  <c:v>0.43331800000000037</c:v>
                </c:pt>
                <c:pt idx="21039" formatCode="General">
                  <c:v>0.43334000000000023</c:v>
                </c:pt>
                <c:pt idx="21040" formatCode="General">
                  <c:v>0.43336000000000036</c:v>
                </c:pt>
                <c:pt idx="21041" formatCode="General">
                  <c:v>0.43338100000000035</c:v>
                </c:pt>
                <c:pt idx="21042" formatCode="General">
                  <c:v>0.43340100000000026</c:v>
                </c:pt>
                <c:pt idx="21043" formatCode="General">
                  <c:v>0.43342200000000036</c:v>
                </c:pt>
                <c:pt idx="21044" formatCode="General">
                  <c:v>0.43344200000000027</c:v>
                </c:pt>
                <c:pt idx="21045" formatCode="General">
                  <c:v>0.43346300000000032</c:v>
                </c:pt>
                <c:pt idx="21046" formatCode="General">
                  <c:v>0.43348300000000023</c:v>
                </c:pt>
                <c:pt idx="21047" formatCode="General">
                  <c:v>0.43350400000000022</c:v>
                </c:pt>
                <c:pt idx="21048" formatCode="General">
                  <c:v>0.43352500000000033</c:v>
                </c:pt>
                <c:pt idx="21049" formatCode="General">
                  <c:v>0.43354500000000001</c:v>
                </c:pt>
                <c:pt idx="21050" formatCode="General">
                  <c:v>0.43356600000000023</c:v>
                </c:pt>
                <c:pt idx="21051" formatCode="General">
                  <c:v>0.43358600000000042</c:v>
                </c:pt>
                <c:pt idx="21052" formatCode="General">
                  <c:v>0.43360700000000002</c:v>
                </c:pt>
                <c:pt idx="21053" formatCode="General">
                  <c:v>0.43362800000000024</c:v>
                </c:pt>
                <c:pt idx="21054" formatCode="General">
                  <c:v>0.4336480000000002</c:v>
                </c:pt>
                <c:pt idx="21055" formatCode="General">
                  <c:v>0.43366900000000008</c:v>
                </c:pt>
                <c:pt idx="21056" formatCode="General">
                  <c:v>0.43369000000000002</c:v>
                </c:pt>
                <c:pt idx="21057" formatCode="General">
                  <c:v>0.43371000000000021</c:v>
                </c:pt>
                <c:pt idx="21058" formatCode="General">
                  <c:v>0.43373100000000003</c:v>
                </c:pt>
                <c:pt idx="21059" formatCode="General">
                  <c:v>0.433751</c:v>
                </c:pt>
                <c:pt idx="21060" formatCode="General">
                  <c:v>0.43377200000000027</c:v>
                </c:pt>
                <c:pt idx="21061" formatCode="General">
                  <c:v>0.43379300000000004</c:v>
                </c:pt>
                <c:pt idx="21062" formatCode="General">
                  <c:v>0.43381300000000023</c:v>
                </c:pt>
                <c:pt idx="21063" formatCode="General">
                  <c:v>0.43383400000000022</c:v>
                </c:pt>
                <c:pt idx="21064" formatCode="General">
                  <c:v>0.43385400000000035</c:v>
                </c:pt>
                <c:pt idx="21065" formatCode="General">
                  <c:v>0.43387500000000023</c:v>
                </c:pt>
                <c:pt idx="21066" formatCode="General">
                  <c:v>0.43389500000000025</c:v>
                </c:pt>
                <c:pt idx="21067" formatCode="General">
                  <c:v>0.43391600000000036</c:v>
                </c:pt>
                <c:pt idx="21068" formatCode="General">
                  <c:v>0.43393700000000002</c:v>
                </c:pt>
                <c:pt idx="21069" formatCode="General">
                  <c:v>0.43395700000000026</c:v>
                </c:pt>
                <c:pt idx="21070" formatCode="General">
                  <c:v>0.43397800000000036</c:v>
                </c:pt>
                <c:pt idx="21071" formatCode="General">
                  <c:v>0.43399900000000002</c:v>
                </c:pt>
                <c:pt idx="21072" formatCode="General">
                  <c:v>0.43401900000000032</c:v>
                </c:pt>
                <c:pt idx="21073" formatCode="General">
                  <c:v>0.4340400000000002</c:v>
                </c:pt>
                <c:pt idx="21074" formatCode="General">
                  <c:v>0.43406000000000022</c:v>
                </c:pt>
                <c:pt idx="21075" formatCode="General">
                  <c:v>0.43408100000000033</c:v>
                </c:pt>
                <c:pt idx="21076" formatCode="General">
                  <c:v>0.43410200000000027</c:v>
                </c:pt>
                <c:pt idx="21077" formatCode="General">
                  <c:v>0.43412200000000023</c:v>
                </c:pt>
                <c:pt idx="21078" formatCode="General">
                  <c:v>0.434143</c:v>
                </c:pt>
                <c:pt idx="21079" formatCode="General">
                  <c:v>0.43416300000000002</c:v>
                </c:pt>
                <c:pt idx="21080" formatCode="General">
                  <c:v>0.43418400000000035</c:v>
                </c:pt>
                <c:pt idx="21081" formatCode="General">
                  <c:v>0.4342040000000002</c:v>
                </c:pt>
                <c:pt idx="21082" formatCode="General">
                  <c:v>0.43422500000000008</c:v>
                </c:pt>
                <c:pt idx="21083" formatCode="General">
                  <c:v>0.4342450000000001</c:v>
                </c:pt>
                <c:pt idx="21084" formatCode="General">
                  <c:v>0.43426600000000026</c:v>
                </c:pt>
                <c:pt idx="21085" formatCode="General">
                  <c:v>0.43428700000000026</c:v>
                </c:pt>
                <c:pt idx="21086" formatCode="General">
                  <c:v>0.43430800000000042</c:v>
                </c:pt>
                <c:pt idx="21087" formatCode="General">
                  <c:v>0.43432800000000044</c:v>
                </c:pt>
                <c:pt idx="21088" formatCode="General">
                  <c:v>0.43434800000000023</c:v>
                </c:pt>
                <c:pt idx="21089" formatCode="General">
                  <c:v>0.43436900000000023</c:v>
                </c:pt>
                <c:pt idx="21090" formatCode="General">
                  <c:v>0.43439000000000022</c:v>
                </c:pt>
                <c:pt idx="21091" formatCode="General">
                  <c:v>0.43441100000000032</c:v>
                </c:pt>
                <c:pt idx="21092" formatCode="General">
                  <c:v>0.43443100000000001</c:v>
                </c:pt>
                <c:pt idx="21093" formatCode="General">
                  <c:v>0.43445200000000023</c:v>
                </c:pt>
                <c:pt idx="21094" formatCode="General">
                  <c:v>0.43447200000000036</c:v>
                </c:pt>
                <c:pt idx="21095" formatCode="General">
                  <c:v>0.43449300000000002</c:v>
                </c:pt>
                <c:pt idx="21096" formatCode="General">
                  <c:v>0.43451300000000026</c:v>
                </c:pt>
                <c:pt idx="21097" formatCode="General">
                  <c:v>0.4345340000000002</c:v>
                </c:pt>
                <c:pt idx="21098" formatCode="General">
                  <c:v>0.43455400000000022</c:v>
                </c:pt>
                <c:pt idx="21099" formatCode="General">
                  <c:v>0.43457500000000032</c:v>
                </c:pt>
                <c:pt idx="21100" formatCode="General">
                  <c:v>0.4345960000000002</c:v>
                </c:pt>
                <c:pt idx="21101" formatCode="General">
                  <c:v>0.43461700000000025</c:v>
                </c:pt>
                <c:pt idx="21102" formatCode="General">
                  <c:v>0.434637</c:v>
                </c:pt>
                <c:pt idx="21103" formatCode="General">
                  <c:v>0.43465700000000002</c:v>
                </c:pt>
                <c:pt idx="21104" formatCode="General">
                  <c:v>0.43467800000000023</c:v>
                </c:pt>
                <c:pt idx="21105" formatCode="General">
                  <c:v>0.434699</c:v>
                </c:pt>
                <c:pt idx="21106" formatCode="General">
                  <c:v>0.43472000000000022</c:v>
                </c:pt>
                <c:pt idx="21107" formatCode="General">
                  <c:v>0.43474000000000002</c:v>
                </c:pt>
                <c:pt idx="21108" formatCode="General">
                  <c:v>0.43476100000000001</c:v>
                </c:pt>
                <c:pt idx="21109" formatCode="General">
                  <c:v>0.43478100000000008</c:v>
                </c:pt>
                <c:pt idx="21110" formatCode="General">
                  <c:v>0.43480200000000035</c:v>
                </c:pt>
                <c:pt idx="21111" formatCode="General">
                  <c:v>0.43482200000000043</c:v>
                </c:pt>
                <c:pt idx="21112" formatCode="General">
                  <c:v>0.43484300000000026</c:v>
                </c:pt>
                <c:pt idx="21113" formatCode="General">
                  <c:v>0.43486300000000022</c:v>
                </c:pt>
                <c:pt idx="21114" formatCode="General">
                  <c:v>0.43488400000000044</c:v>
                </c:pt>
                <c:pt idx="21115" formatCode="General">
                  <c:v>0.43490500000000032</c:v>
                </c:pt>
                <c:pt idx="21116" formatCode="General">
                  <c:v>0.43492500000000023</c:v>
                </c:pt>
                <c:pt idx="21117" formatCode="General">
                  <c:v>0.43494600000000022</c:v>
                </c:pt>
                <c:pt idx="21118" formatCode="General">
                  <c:v>0.43496600000000035</c:v>
                </c:pt>
                <c:pt idx="21119" formatCode="General">
                  <c:v>0.43498700000000023</c:v>
                </c:pt>
                <c:pt idx="21120" formatCode="General">
                  <c:v>0.43500800000000023</c:v>
                </c:pt>
                <c:pt idx="21121" formatCode="General">
                  <c:v>0.43502800000000041</c:v>
                </c:pt>
                <c:pt idx="21122" formatCode="General">
                  <c:v>0.43504900000000002</c:v>
                </c:pt>
                <c:pt idx="21123" formatCode="General">
                  <c:v>0.43507000000000023</c:v>
                </c:pt>
                <c:pt idx="21124" formatCode="General">
                  <c:v>0.43509000000000025</c:v>
                </c:pt>
                <c:pt idx="21125" formatCode="General">
                  <c:v>0.43511100000000008</c:v>
                </c:pt>
                <c:pt idx="21126" formatCode="General">
                  <c:v>0.4351310000000001</c:v>
                </c:pt>
                <c:pt idx="21127" formatCode="General">
                  <c:v>0.43515100000000001</c:v>
                </c:pt>
                <c:pt idx="21128" formatCode="General">
                  <c:v>0.43517200000000023</c:v>
                </c:pt>
                <c:pt idx="21129" formatCode="General">
                  <c:v>0.435193</c:v>
                </c:pt>
                <c:pt idx="21130" formatCode="General">
                  <c:v>0.43521400000000027</c:v>
                </c:pt>
                <c:pt idx="21131" formatCode="General">
                  <c:v>0.43523400000000001</c:v>
                </c:pt>
                <c:pt idx="21132" formatCode="General">
                  <c:v>0.435255</c:v>
                </c:pt>
                <c:pt idx="21133" formatCode="General">
                  <c:v>0.43527500000000002</c:v>
                </c:pt>
                <c:pt idx="21134" formatCode="General">
                  <c:v>0.43529600000000002</c:v>
                </c:pt>
                <c:pt idx="21135" formatCode="General">
                  <c:v>0.43531700000000023</c:v>
                </c:pt>
                <c:pt idx="21136" formatCode="General">
                  <c:v>0.43533700000000025</c:v>
                </c:pt>
                <c:pt idx="21137" formatCode="General">
                  <c:v>0.43535800000000036</c:v>
                </c:pt>
                <c:pt idx="21138" formatCode="General">
                  <c:v>0.43537900000000035</c:v>
                </c:pt>
                <c:pt idx="21139" formatCode="General">
                  <c:v>0.43539900000000026</c:v>
                </c:pt>
                <c:pt idx="21140" formatCode="General">
                  <c:v>0.43542000000000036</c:v>
                </c:pt>
                <c:pt idx="21141" formatCode="General">
                  <c:v>0.43544000000000027</c:v>
                </c:pt>
                <c:pt idx="21142" formatCode="General">
                  <c:v>0.43546100000000032</c:v>
                </c:pt>
                <c:pt idx="21143" formatCode="General">
                  <c:v>0.43548200000000037</c:v>
                </c:pt>
                <c:pt idx="21144" formatCode="General">
                  <c:v>0.43550200000000022</c:v>
                </c:pt>
                <c:pt idx="21145" formatCode="General">
                  <c:v>0.43552300000000033</c:v>
                </c:pt>
                <c:pt idx="21146" formatCode="General">
                  <c:v>0.43554300000000001</c:v>
                </c:pt>
                <c:pt idx="21147" formatCode="General">
                  <c:v>0.43556400000000023</c:v>
                </c:pt>
                <c:pt idx="21148" formatCode="General">
                  <c:v>0.43558400000000042</c:v>
                </c:pt>
                <c:pt idx="21149" formatCode="General">
                  <c:v>0.43560500000000002</c:v>
                </c:pt>
                <c:pt idx="21150" formatCode="General">
                  <c:v>0.43562500000000026</c:v>
                </c:pt>
                <c:pt idx="21151" formatCode="General">
                  <c:v>0.43564700000000001</c:v>
                </c:pt>
                <c:pt idx="21152" formatCode="General">
                  <c:v>0.43566700000000008</c:v>
                </c:pt>
                <c:pt idx="21153" formatCode="General">
                  <c:v>0.43568800000000035</c:v>
                </c:pt>
                <c:pt idx="21154" formatCode="General">
                  <c:v>0.43570800000000021</c:v>
                </c:pt>
                <c:pt idx="21155" formatCode="General">
                  <c:v>0.43572800000000023</c:v>
                </c:pt>
                <c:pt idx="21156" formatCode="General">
                  <c:v>0.435749</c:v>
                </c:pt>
                <c:pt idx="21157" formatCode="General">
                  <c:v>0.43577000000000027</c:v>
                </c:pt>
                <c:pt idx="21158" formatCode="General">
                  <c:v>0.43579100000000004</c:v>
                </c:pt>
                <c:pt idx="21159" formatCode="General">
                  <c:v>0.43581100000000023</c:v>
                </c:pt>
                <c:pt idx="21160" formatCode="General">
                  <c:v>0.43583200000000022</c:v>
                </c:pt>
                <c:pt idx="21161" formatCode="General">
                  <c:v>0.43585200000000035</c:v>
                </c:pt>
                <c:pt idx="21162" formatCode="General">
                  <c:v>0.43587300000000023</c:v>
                </c:pt>
                <c:pt idx="21163" formatCode="General">
                  <c:v>0.43589300000000025</c:v>
                </c:pt>
                <c:pt idx="21164" formatCode="General">
                  <c:v>0.43591400000000036</c:v>
                </c:pt>
                <c:pt idx="21165" formatCode="General">
                  <c:v>0.43593400000000027</c:v>
                </c:pt>
                <c:pt idx="21166" formatCode="General">
                  <c:v>0.43595500000000026</c:v>
                </c:pt>
                <c:pt idx="21167" formatCode="General">
                  <c:v>0.43597600000000036</c:v>
                </c:pt>
                <c:pt idx="21168" formatCode="General">
                  <c:v>0.43599600000000027</c:v>
                </c:pt>
                <c:pt idx="21169" formatCode="General">
                  <c:v>0.43601700000000032</c:v>
                </c:pt>
                <c:pt idx="21170" formatCode="General">
                  <c:v>0.43603700000000001</c:v>
                </c:pt>
                <c:pt idx="21171" formatCode="General">
                  <c:v>0.43605800000000022</c:v>
                </c:pt>
                <c:pt idx="21172" formatCode="General">
                  <c:v>0.43607900000000033</c:v>
                </c:pt>
                <c:pt idx="21173" formatCode="General">
                  <c:v>0.43609900000000001</c:v>
                </c:pt>
                <c:pt idx="21174" formatCode="General">
                  <c:v>0.43612000000000023</c:v>
                </c:pt>
                <c:pt idx="21175" formatCode="General">
                  <c:v>0.436141</c:v>
                </c:pt>
                <c:pt idx="21176" formatCode="General">
                  <c:v>0.43616100000000002</c:v>
                </c:pt>
                <c:pt idx="21177" formatCode="General">
                  <c:v>0.43618200000000035</c:v>
                </c:pt>
                <c:pt idx="21178" formatCode="General">
                  <c:v>0.4362020000000002</c:v>
                </c:pt>
                <c:pt idx="21179" formatCode="General">
                  <c:v>0.43622300000000008</c:v>
                </c:pt>
                <c:pt idx="21180" formatCode="General">
                  <c:v>0.4362430000000001</c:v>
                </c:pt>
                <c:pt idx="21181" formatCode="General">
                  <c:v>0.43626400000000026</c:v>
                </c:pt>
                <c:pt idx="21182" formatCode="General">
                  <c:v>0.43628500000000026</c:v>
                </c:pt>
                <c:pt idx="21183" formatCode="General">
                  <c:v>0.43630500000000022</c:v>
                </c:pt>
                <c:pt idx="21184" formatCode="General">
                  <c:v>0.43632600000000044</c:v>
                </c:pt>
                <c:pt idx="21185" formatCode="General">
                  <c:v>0.43634600000000023</c:v>
                </c:pt>
                <c:pt idx="21186" formatCode="General">
                  <c:v>0.43636700000000023</c:v>
                </c:pt>
                <c:pt idx="21187" formatCode="General">
                  <c:v>0.43638800000000044</c:v>
                </c:pt>
                <c:pt idx="21188" formatCode="General">
                  <c:v>0.43640800000000035</c:v>
                </c:pt>
                <c:pt idx="21189" formatCode="General">
                  <c:v>0.43642900000000023</c:v>
                </c:pt>
                <c:pt idx="21190" formatCode="General">
                  <c:v>0.43645000000000023</c:v>
                </c:pt>
                <c:pt idx="21191" formatCode="General">
                  <c:v>0.43647000000000036</c:v>
                </c:pt>
                <c:pt idx="21192" formatCode="General">
                  <c:v>0.43649100000000002</c:v>
                </c:pt>
                <c:pt idx="21193" formatCode="General">
                  <c:v>0.43651100000000026</c:v>
                </c:pt>
                <c:pt idx="21194" formatCode="General">
                  <c:v>0.436531</c:v>
                </c:pt>
                <c:pt idx="21195" formatCode="General">
                  <c:v>0.43655200000000022</c:v>
                </c:pt>
                <c:pt idx="21196" formatCode="General">
                  <c:v>0.43657300000000032</c:v>
                </c:pt>
                <c:pt idx="21197" formatCode="General">
                  <c:v>0.4365940000000002</c:v>
                </c:pt>
                <c:pt idx="21198" formatCode="General">
                  <c:v>0.43661400000000022</c:v>
                </c:pt>
                <c:pt idx="21199" formatCode="General">
                  <c:v>0.436635</c:v>
                </c:pt>
                <c:pt idx="21200" formatCode="General">
                  <c:v>0.43665500000000002</c:v>
                </c:pt>
                <c:pt idx="21201" formatCode="General">
                  <c:v>0.43667600000000023</c:v>
                </c:pt>
                <c:pt idx="21202" formatCode="General">
                  <c:v>0.43669600000000008</c:v>
                </c:pt>
                <c:pt idx="21203" formatCode="General">
                  <c:v>0.43671800000000022</c:v>
                </c:pt>
                <c:pt idx="21204" formatCode="General">
                  <c:v>0.43673800000000002</c:v>
                </c:pt>
                <c:pt idx="21205" formatCode="General">
                  <c:v>0.43675900000000001</c:v>
                </c:pt>
                <c:pt idx="21206" formatCode="General">
                  <c:v>0.43677900000000008</c:v>
                </c:pt>
                <c:pt idx="21207" formatCode="General">
                  <c:v>0.43680000000000035</c:v>
                </c:pt>
                <c:pt idx="21208" formatCode="General">
                  <c:v>0.43682000000000043</c:v>
                </c:pt>
                <c:pt idx="21209" formatCode="General">
                  <c:v>0.43684100000000026</c:v>
                </c:pt>
                <c:pt idx="21210" formatCode="General">
                  <c:v>0.43686200000000036</c:v>
                </c:pt>
                <c:pt idx="21211" formatCode="General">
                  <c:v>0.43688200000000044</c:v>
                </c:pt>
                <c:pt idx="21212" formatCode="General">
                  <c:v>0.43690300000000032</c:v>
                </c:pt>
                <c:pt idx="21213" formatCode="General">
                  <c:v>0.43692300000000023</c:v>
                </c:pt>
                <c:pt idx="21214" formatCode="General">
                  <c:v>0.43694400000000022</c:v>
                </c:pt>
                <c:pt idx="21215" formatCode="General">
                  <c:v>0.43696400000000035</c:v>
                </c:pt>
                <c:pt idx="21216" formatCode="General">
                  <c:v>0.43698500000000023</c:v>
                </c:pt>
                <c:pt idx="21217" formatCode="General">
                  <c:v>0.43700500000000025</c:v>
                </c:pt>
                <c:pt idx="21218" formatCode="General">
                  <c:v>0.43702700000000022</c:v>
                </c:pt>
                <c:pt idx="21219" formatCode="General">
                  <c:v>0.43704700000000002</c:v>
                </c:pt>
                <c:pt idx="21220" formatCode="General">
                  <c:v>0.43706800000000023</c:v>
                </c:pt>
                <c:pt idx="21221" formatCode="General">
                  <c:v>0.43708800000000037</c:v>
                </c:pt>
                <c:pt idx="21222" formatCode="General">
                  <c:v>0.43710800000000022</c:v>
                </c:pt>
                <c:pt idx="21223" formatCode="General">
                  <c:v>0.43712900000000032</c:v>
                </c:pt>
                <c:pt idx="21224" formatCode="General">
                  <c:v>0.43715000000000021</c:v>
                </c:pt>
                <c:pt idx="21225" formatCode="General">
                  <c:v>0.43717100000000025</c:v>
                </c:pt>
                <c:pt idx="21226" formatCode="General">
                  <c:v>0.437191</c:v>
                </c:pt>
                <c:pt idx="21227" formatCode="General">
                  <c:v>0.43721200000000027</c:v>
                </c:pt>
                <c:pt idx="21228" formatCode="General">
                  <c:v>0.43723200000000001</c:v>
                </c:pt>
                <c:pt idx="21229" formatCode="General">
                  <c:v>0.437253</c:v>
                </c:pt>
                <c:pt idx="21230" formatCode="General">
                  <c:v>0.43727300000000002</c:v>
                </c:pt>
                <c:pt idx="21231" formatCode="General">
                  <c:v>0.43729400000000002</c:v>
                </c:pt>
                <c:pt idx="21232" formatCode="General">
                  <c:v>0.43731400000000037</c:v>
                </c:pt>
                <c:pt idx="21233" formatCode="General">
                  <c:v>0.43733500000000008</c:v>
                </c:pt>
                <c:pt idx="21234" formatCode="General">
                  <c:v>0.43735600000000036</c:v>
                </c:pt>
                <c:pt idx="21235" formatCode="General">
                  <c:v>0.43737600000000043</c:v>
                </c:pt>
                <c:pt idx="21236" formatCode="General">
                  <c:v>0.43739700000000026</c:v>
                </c:pt>
                <c:pt idx="21237" formatCode="General">
                  <c:v>0.43741700000000022</c:v>
                </c:pt>
                <c:pt idx="21238" formatCode="General">
                  <c:v>0.43743800000000027</c:v>
                </c:pt>
                <c:pt idx="21239" formatCode="General">
                  <c:v>0.43745900000000032</c:v>
                </c:pt>
                <c:pt idx="21240" formatCode="General">
                  <c:v>0.43747900000000023</c:v>
                </c:pt>
                <c:pt idx="21241" formatCode="General">
                  <c:v>0.43750000000000022</c:v>
                </c:pt>
                <c:pt idx="21242" formatCode="General">
                  <c:v>0.43752100000000033</c:v>
                </c:pt>
                <c:pt idx="21243" formatCode="General">
                  <c:v>0.43754100000000001</c:v>
                </c:pt>
                <c:pt idx="21244" formatCode="General">
                  <c:v>0.43756200000000023</c:v>
                </c:pt>
                <c:pt idx="21245" formatCode="General">
                  <c:v>0.43758200000000042</c:v>
                </c:pt>
                <c:pt idx="21246" formatCode="General">
                  <c:v>0.43760300000000002</c:v>
                </c:pt>
                <c:pt idx="21247" formatCode="General">
                  <c:v>0.43762400000000024</c:v>
                </c:pt>
                <c:pt idx="21248" formatCode="General">
                  <c:v>0.4376440000000002</c:v>
                </c:pt>
                <c:pt idx="21249" formatCode="General">
                  <c:v>0.43766500000000008</c:v>
                </c:pt>
                <c:pt idx="21250" formatCode="General">
                  <c:v>0.43768500000000032</c:v>
                </c:pt>
                <c:pt idx="21251" formatCode="General">
                  <c:v>0.43770600000000021</c:v>
                </c:pt>
                <c:pt idx="21252" formatCode="General">
                  <c:v>0.43772600000000023</c:v>
                </c:pt>
                <c:pt idx="21253" formatCode="General">
                  <c:v>0.437747</c:v>
                </c:pt>
                <c:pt idx="21254" formatCode="General">
                  <c:v>0.43776800000000027</c:v>
                </c:pt>
                <c:pt idx="21255" formatCode="General">
                  <c:v>0.43778900000000026</c:v>
                </c:pt>
                <c:pt idx="21256" formatCode="General">
                  <c:v>0.43780900000000023</c:v>
                </c:pt>
                <c:pt idx="21257" formatCode="General">
                  <c:v>0.43783000000000022</c:v>
                </c:pt>
                <c:pt idx="21258" formatCode="General">
                  <c:v>0.43785000000000035</c:v>
                </c:pt>
                <c:pt idx="21259" formatCode="General">
                  <c:v>0.43787100000000023</c:v>
                </c:pt>
                <c:pt idx="21260" formatCode="General">
                  <c:v>0.43789100000000025</c:v>
                </c:pt>
                <c:pt idx="21261" formatCode="General">
                  <c:v>0.43791200000000036</c:v>
                </c:pt>
                <c:pt idx="21262" formatCode="General">
                  <c:v>0.43793200000000027</c:v>
                </c:pt>
                <c:pt idx="21263" formatCode="General">
                  <c:v>0.43795300000000026</c:v>
                </c:pt>
                <c:pt idx="21264" formatCode="General">
                  <c:v>0.43797400000000036</c:v>
                </c:pt>
                <c:pt idx="21265" formatCode="General">
                  <c:v>0.43799400000000027</c:v>
                </c:pt>
                <c:pt idx="21266" formatCode="General">
                  <c:v>0.43801500000000032</c:v>
                </c:pt>
                <c:pt idx="21267" formatCode="General">
                  <c:v>0.43803500000000001</c:v>
                </c:pt>
                <c:pt idx="21268" formatCode="General">
                  <c:v>0.43805600000000022</c:v>
                </c:pt>
                <c:pt idx="21269" formatCode="General">
                  <c:v>0.43807600000000035</c:v>
                </c:pt>
                <c:pt idx="21270" formatCode="General">
                  <c:v>0.43809800000000026</c:v>
                </c:pt>
                <c:pt idx="21271" formatCode="General">
                  <c:v>0.43811800000000023</c:v>
                </c:pt>
                <c:pt idx="21272" formatCode="General">
                  <c:v>0.438139</c:v>
                </c:pt>
                <c:pt idx="21273" formatCode="General">
                  <c:v>0.43815900000000002</c:v>
                </c:pt>
                <c:pt idx="21274" formatCode="General">
                  <c:v>0.43818000000000024</c:v>
                </c:pt>
                <c:pt idx="21275" formatCode="General">
                  <c:v>0.4382000000000002</c:v>
                </c:pt>
                <c:pt idx="21276" formatCode="General">
                  <c:v>0.43822000000000022</c:v>
                </c:pt>
                <c:pt idx="21277" formatCode="General">
                  <c:v>0.43824200000000002</c:v>
                </c:pt>
                <c:pt idx="21278" formatCode="General">
                  <c:v>0.43826200000000021</c:v>
                </c:pt>
                <c:pt idx="21279" formatCode="General">
                  <c:v>0.43828300000000026</c:v>
                </c:pt>
                <c:pt idx="21280" formatCode="General">
                  <c:v>0.43830300000000022</c:v>
                </c:pt>
                <c:pt idx="21281" formatCode="General">
                  <c:v>0.43832400000000044</c:v>
                </c:pt>
                <c:pt idx="21282" formatCode="General">
                  <c:v>0.43834400000000023</c:v>
                </c:pt>
                <c:pt idx="21283" formatCode="General">
                  <c:v>0.43836500000000023</c:v>
                </c:pt>
                <c:pt idx="21284" formatCode="General">
                  <c:v>0.43838500000000036</c:v>
                </c:pt>
                <c:pt idx="21285" formatCode="General">
                  <c:v>0.43840600000000035</c:v>
                </c:pt>
                <c:pt idx="21286" formatCode="General">
                  <c:v>0.43842700000000023</c:v>
                </c:pt>
                <c:pt idx="21287" formatCode="General">
                  <c:v>0.43844800000000023</c:v>
                </c:pt>
                <c:pt idx="21288" formatCode="General">
                  <c:v>0.43846800000000036</c:v>
                </c:pt>
                <c:pt idx="21289" formatCode="General">
                  <c:v>0.43848800000000043</c:v>
                </c:pt>
                <c:pt idx="21290" formatCode="General">
                  <c:v>0.43850900000000026</c:v>
                </c:pt>
                <c:pt idx="21291" formatCode="General">
                  <c:v>0.43853000000000025</c:v>
                </c:pt>
                <c:pt idx="21292" formatCode="General">
                  <c:v>0.43855100000000002</c:v>
                </c:pt>
                <c:pt idx="21293" formatCode="General">
                  <c:v>0.43857100000000032</c:v>
                </c:pt>
                <c:pt idx="21294" formatCode="General">
                  <c:v>0.4385920000000002</c:v>
                </c:pt>
                <c:pt idx="21295" formatCode="General">
                  <c:v>0.43861200000000022</c:v>
                </c:pt>
                <c:pt idx="21296" formatCode="General">
                  <c:v>0.438633</c:v>
                </c:pt>
                <c:pt idx="21297" formatCode="General">
                  <c:v>0.43865300000000002</c:v>
                </c:pt>
                <c:pt idx="21298" formatCode="General">
                  <c:v>0.43867400000000023</c:v>
                </c:pt>
                <c:pt idx="21299" formatCode="General">
                  <c:v>0.438695</c:v>
                </c:pt>
                <c:pt idx="21300" formatCode="General">
                  <c:v>0.43871500000000002</c:v>
                </c:pt>
                <c:pt idx="21301" formatCode="General">
                  <c:v>0.43873600000000001</c:v>
                </c:pt>
                <c:pt idx="21302" formatCode="General">
                  <c:v>0.4387560000000002</c:v>
                </c:pt>
                <c:pt idx="21303" formatCode="General">
                  <c:v>0.43877700000000008</c:v>
                </c:pt>
                <c:pt idx="21304" formatCode="General">
                  <c:v>0.4387970000000001</c:v>
                </c:pt>
                <c:pt idx="21305" formatCode="General">
                  <c:v>0.43881800000000043</c:v>
                </c:pt>
                <c:pt idx="21306" formatCode="General">
                  <c:v>0.43883900000000026</c:v>
                </c:pt>
                <c:pt idx="21307" formatCode="General">
                  <c:v>0.43886000000000036</c:v>
                </c:pt>
                <c:pt idx="21308" formatCode="General">
                  <c:v>0.43888000000000044</c:v>
                </c:pt>
                <c:pt idx="21309" formatCode="General">
                  <c:v>0.43890100000000032</c:v>
                </c:pt>
                <c:pt idx="21310" formatCode="General">
                  <c:v>0.43892100000000023</c:v>
                </c:pt>
                <c:pt idx="21311" formatCode="General">
                  <c:v>0.43894200000000022</c:v>
                </c:pt>
                <c:pt idx="21312" formatCode="General">
                  <c:v>0.43896200000000035</c:v>
                </c:pt>
                <c:pt idx="21313" formatCode="General">
                  <c:v>0.43898300000000023</c:v>
                </c:pt>
                <c:pt idx="21314" formatCode="General">
                  <c:v>0.43900300000000025</c:v>
                </c:pt>
                <c:pt idx="21315" formatCode="General">
                  <c:v>0.43902400000000041</c:v>
                </c:pt>
                <c:pt idx="21316" formatCode="General">
                  <c:v>0.43904500000000002</c:v>
                </c:pt>
                <c:pt idx="21317" formatCode="General">
                  <c:v>0.43906500000000026</c:v>
                </c:pt>
                <c:pt idx="21318" formatCode="General">
                  <c:v>0.43908600000000036</c:v>
                </c:pt>
                <c:pt idx="21319" formatCode="General">
                  <c:v>0.43910600000000022</c:v>
                </c:pt>
                <c:pt idx="21320" formatCode="General">
                  <c:v>0.43912700000000032</c:v>
                </c:pt>
                <c:pt idx="21321" formatCode="General">
                  <c:v>0.4391480000000002</c:v>
                </c:pt>
                <c:pt idx="21322" formatCode="General">
                  <c:v>0.43916900000000025</c:v>
                </c:pt>
                <c:pt idx="21323" formatCode="General">
                  <c:v>0.43918900000000022</c:v>
                </c:pt>
                <c:pt idx="21324" formatCode="General">
                  <c:v>0.43921000000000027</c:v>
                </c:pt>
                <c:pt idx="21325" formatCode="General">
                  <c:v>0.43923000000000001</c:v>
                </c:pt>
                <c:pt idx="21326" formatCode="General">
                  <c:v>0.439251</c:v>
                </c:pt>
                <c:pt idx="21327" formatCode="General">
                  <c:v>0.43927100000000002</c:v>
                </c:pt>
                <c:pt idx="21328" formatCode="General">
                  <c:v>0.43929200000000002</c:v>
                </c:pt>
                <c:pt idx="21329" formatCode="General">
                  <c:v>0.43931200000000037</c:v>
                </c:pt>
                <c:pt idx="21330" formatCode="General">
                  <c:v>0.43933300000000008</c:v>
                </c:pt>
                <c:pt idx="21331" formatCode="General">
                  <c:v>0.43935400000000036</c:v>
                </c:pt>
                <c:pt idx="21332" formatCode="General">
                  <c:v>0.43937400000000043</c:v>
                </c:pt>
                <c:pt idx="21333" formatCode="General">
                  <c:v>0.43939500000000026</c:v>
                </c:pt>
                <c:pt idx="21334" formatCode="General">
                  <c:v>0.43941500000000022</c:v>
                </c:pt>
                <c:pt idx="21335" formatCode="General">
                  <c:v>0.43943600000000027</c:v>
                </c:pt>
                <c:pt idx="21336" formatCode="General">
                  <c:v>0.43945600000000024</c:v>
                </c:pt>
                <c:pt idx="21337" formatCode="General">
                  <c:v>0.43947800000000037</c:v>
                </c:pt>
                <c:pt idx="21338" formatCode="General">
                  <c:v>0.43949800000000022</c:v>
                </c:pt>
                <c:pt idx="21339" formatCode="General">
                  <c:v>0.43951900000000033</c:v>
                </c:pt>
                <c:pt idx="21340" formatCode="General">
                  <c:v>0.43953900000000001</c:v>
                </c:pt>
                <c:pt idx="21341" formatCode="General">
                  <c:v>0.43956000000000023</c:v>
                </c:pt>
                <c:pt idx="21342" formatCode="General">
                  <c:v>0.43958000000000041</c:v>
                </c:pt>
                <c:pt idx="21343" formatCode="General">
                  <c:v>0.43960000000000027</c:v>
                </c:pt>
                <c:pt idx="21344" formatCode="General">
                  <c:v>0.43962100000000026</c:v>
                </c:pt>
                <c:pt idx="21345" formatCode="General">
                  <c:v>0.4396420000000002</c:v>
                </c:pt>
                <c:pt idx="21346" formatCode="General">
                  <c:v>0.43966300000000008</c:v>
                </c:pt>
                <c:pt idx="21347" formatCode="General">
                  <c:v>0.43968300000000032</c:v>
                </c:pt>
                <c:pt idx="21348" formatCode="General">
                  <c:v>0.43970400000000021</c:v>
                </c:pt>
                <c:pt idx="21349" formatCode="General">
                  <c:v>0.43972400000000023</c:v>
                </c:pt>
                <c:pt idx="21350" formatCode="General">
                  <c:v>0.439745</c:v>
                </c:pt>
                <c:pt idx="21351" formatCode="General">
                  <c:v>0.43976600000000027</c:v>
                </c:pt>
                <c:pt idx="21352" formatCode="General">
                  <c:v>0.43978600000000023</c:v>
                </c:pt>
                <c:pt idx="21353" formatCode="General">
                  <c:v>0.43980700000000023</c:v>
                </c:pt>
                <c:pt idx="21354" formatCode="General">
                  <c:v>0.43982800000000044</c:v>
                </c:pt>
                <c:pt idx="21355" formatCode="General">
                  <c:v>0.43984800000000035</c:v>
                </c:pt>
                <c:pt idx="21356" formatCode="General">
                  <c:v>0.43986800000000037</c:v>
                </c:pt>
                <c:pt idx="21357" formatCode="General">
                  <c:v>0.43988900000000042</c:v>
                </c:pt>
                <c:pt idx="21358" formatCode="General">
                  <c:v>0.43991000000000036</c:v>
                </c:pt>
                <c:pt idx="21359" formatCode="General">
                  <c:v>0.43993100000000002</c:v>
                </c:pt>
                <c:pt idx="21360" formatCode="General">
                  <c:v>0.43995100000000026</c:v>
                </c:pt>
                <c:pt idx="21361" formatCode="General">
                  <c:v>0.43997200000000036</c:v>
                </c:pt>
                <c:pt idx="21362" formatCode="General">
                  <c:v>0.43999200000000027</c:v>
                </c:pt>
                <c:pt idx="21363" formatCode="General">
                  <c:v>0.4400130000000001</c:v>
                </c:pt>
                <c:pt idx="21364" formatCode="General">
                  <c:v>0.44003300000000001</c:v>
                </c:pt>
                <c:pt idx="21365" formatCode="General">
                  <c:v>0.440054</c:v>
                </c:pt>
                <c:pt idx="21366" formatCode="General">
                  <c:v>0.4400750000000001</c:v>
                </c:pt>
                <c:pt idx="21367" formatCode="General">
                  <c:v>0.44009500000000001</c:v>
                </c:pt>
                <c:pt idx="21368" formatCode="General">
                  <c:v>0.44011600000000001</c:v>
                </c:pt>
                <c:pt idx="21369" formatCode="General">
                  <c:v>0.44013600000000003</c:v>
                </c:pt>
                <c:pt idx="21370" formatCode="General">
                  <c:v>0.44015700000000002</c:v>
                </c:pt>
                <c:pt idx="21371" formatCode="General">
                  <c:v>0.44017700000000004</c:v>
                </c:pt>
                <c:pt idx="21372" formatCode="General">
                  <c:v>0.44019799999999998</c:v>
                </c:pt>
                <c:pt idx="21373" formatCode="General">
                  <c:v>0.44021900000000003</c:v>
                </c:pt>
                <c:pt idx="21374" formatCode="General">
                  <c:v>0.44023999999999996</c:v>
                </c:pt>
                <c:pt idx="21375" formatCode="General">
                  <c:v>0.44025999999999998</c:v>
                </c:pt>
                <c:pt idx="21376" formatCode="General">
                  <c:v>0.44028100000000003</c:v>
                </c:pt>
                <c:pt idx="21377" formatCode="General">
                  <c:v>0.440301</c:v>
                </c:pt>
                <c:pt idx="21378" formatCode="General">
                  <c:v>0.44032200000000027</c:v>
                </c:pt>
                <c:pt idx="21379" formatCode="General">
                  <c:v>0.44034200000000001</c:v>
                </c:pt>
                <c:pt idx="21380" formatCode="General">
                  <c:v>0.440363</c:v>
                </c:pt>
                <c:pt idx="21381" formatCode="General">
                  <c:v>0.44038300000000002</c:v>
                </c:pt>
                <c:pt idx="21382" formatCode="General">
                  <c:v>0.44040400000000002</c:v>
                </c:pt>
                <c:pt idx="21383" formatCode="General">
                  <c:v>0.44042500000000001</c:v>
                </c:pt>
                <c:pt idx="21384" formatCode="General">
                  <c:v>0.44044500000000003</c:v>
                </c:pt>
                <c:pt idx="21385" formatCode="General">
                  <c:v>0.44046600000000002</c:v>
                </c:pt>
                <c:pt idx="21386" formatCode="General">
                  <c:v>0.44048600000000027</c:v>
                </c:pt>
                <c:pt idx="21387" formatCode="General">
                  <c:v>0.44050700000000004</c:v>
                </c:pt>
                <c:pt idx="21388" formatCode="General">
                  <c:v>0.440527</c:v>
                </c:pt>
                <c:pt idx="21389" formatCode="General">
                  <c:v>0.44054900000000002</c:v>
                </c:pt>
                <c:pt idx="21390" formatCode="General">
                  <c:v>0.4405690000000001</c:v>
                </c:pt>
                <c:pt idx="21391" formatCode="General">
                  <c:v>0.44059000000000004</c:v>
                </c:pt>
                <c:pt idx="21392" formatCode="General">
                  <c:v>0.44061</c:v>
                </c:pt>
                <c:pt idx="21393" formatCode="General">
                  <c:v>0.44063099999999999</c:v>
                </c:pt>
                <c:pt idx="21394" formatCode="General">
                  <c:v>0.44065100000000001</c:v>
                </c:pt>
                <c:pt idx="21395" formatCode="General">
                  <c:v>0.44067200000000001</c:v>
                </c:pt>
                <c:pt idx="21396" formatCode="General">
                  <c:v>0.44069199999999997</c:v>
                </c:pt>
                <c:pt idx="21397" formatCode="General">
                  <c:v>0.44071300000000002</c:v>
                </c:pt>
                <c:pt idx="21398" formatCode="General">
                  <c:v>0.44073399999999996</c:v>
                </c:pt>
                <c:pt idx="21399" formatCode="General">
                  <c:v>0.44075399999999998</c:v>
                </c:pt>
                <c:pt idx="21400" formatCode="General">
                  <c:v>0.44077500000000003</c:v>
                </c:pt>
                <c:pt idx="21401" formatCode="General">
                  <c:v>0.44079499999999999</c:v>
                </c:pt>
                <c:pt idx="21402" formatCode="General">
                  <c:v>0.44081600000000026</c:v>
                </c:pt>
                <c:pt idx="21403" formatCode="General">
                  <c:v>0.44083700000000003</c:v>
                </c:pt>
                <c:pt idx="21404" formatCode="General">
                  <c:v>0.440857</c:v>
                </c:pt>
                <c:pt idx="21405" formatCode="General">
                  <c:v>0.44087800000000027</c:v>
                </c:pt>
                <c:pt idx="21406" formatCode="General">
                  <c:v>0.4408990000000001</c:v>
                </c:pt>
                <c:pt idx="21407" formatCode="General">
                  <c:v>0.44091900000000001</c:v>
                </c:pt>
                <c:pt idx="21408" formatCode="General">
                  <c:v>0.44093900000000003</c:v>
                </c:pt>
                <c:pt idx="21409" formatCode="General">
                  <c:v>0.44096000000000002</c:v>
                </c:pt>
                <c:pt idx="21410" formatCode="General">
                  <c:v>0.44098000000000021</c:v>
                </c:pt>
                <c:pt idx="21411" formatCode="General">
                  <c:v>0.44100100000000003</c:v>
                </c:pt>
                <c:pt idx="21412" formatCode="General">
                  <c:v>0.44102200000000008</c:v>
                </c:pt>
                <c:pt idx="21413" formatCode="General">
                  <c:v>0.44104300000000002</c:v>
                </c:pt>
                <c:pt idx="21414" formatCode="General">
                  <c:v>0.44106300000000004</c:v>
                </c:pt>
                <c:pt idx="21415" formatCode="General">
                  <c:v>0.4410840000000002</c:v>
                </c:pt>
                <c:pt idx="21416" formatCode="General">
                  <c:v>0.441104</c:v>
                </c:pt>
                <c:pt idx="21417" formatCode="General">
                  <c:v>0.4411250000000001</c:v>
                </c:pt>
                <c:pt idx="21418" formatCode="General">
                  <c:v>0.44114599999999998</c:v>
                </c:pt>
                <c:pt idx="21419" formatCode="General">
                  <c:v>0.441166</c:v>
                </c:pt>
                <c:pt idx="21420" formatCode="General">
                  <c:v>0.441187</c:v>
                </c:pt>
                <c:pt idx="21421" formatCode="General">
                  <c:v>0.44120800000000004</c:v>
                </c:pt>
                <c:pt idx="21422" formatCode="General">
                  <c:v>0.44122800000000001</c:v>
                </c:pt>
                <c:pt idx="21423" formatCode="General">
                  <c:v>0.44124799999999997</c:v>
                </c:pt>
                <c:pt idx="21424" formatCode="General">
                  <c:v>0.44126900000000002</c:v>
                </c:pt>
                <c:pt idx="21425" formatCode="General">
                  <c:v>0.44129000000000002</c:v>
                </c:pt>
                <c:pt idx="21426" formatCode="General">
                  <c:v>0.44131100000000001</c:v>
                </c:pt>
                <c:pt idx="21427" formatCode="General">
                  <c:v>0.44133100000000003</c:v>
                </c:pt>
                <c:pt idx="21428" formatCode="General">
                  <c:v>0.44135200000000002</c:v>
                </c:pt>
                <c:pt idx="21429" formatCode="General">
                  <c:v>0.44137200000000026</c:v>
                </c:pt>
                <c:pt idx="21430" formatCode="General">
                  <c:v>0.44139300000000004</c:v>
                </c:pt>
                <c:pt idx="21431" formatCode="General">
                  <c:v>0.441413</c:v>
                </c:pt>
                <c:pt idx="21432" formatCode="General">
                  <c:v>0.44143400000000005</c:v>
                </c:pt>
                <c:pt idx="21433" formatCode="General">
                  <c:v>0.44145400000000001</c:v>
                </c:pt>
                <c:pt idx="21434" formatCode="General">
                  <c:v>0.44147500000000001</c:v>
                </c:pt>
                <c:pt idx="21435" formatCode="General">
                  <c:v>0.441496</c:v>
                </c:pt>
                <c:pt idx="21436" formatCode="General">
                  <c:v>0.44151600000000002</c:v>
                </c:pt>
                <c:pt idx="21437" formatCode="General">
                  <c:v>0.44153700000000001</c:v>
                </c:pt>
                <c:pt idx="21438" formatCode="General">
                  <c:v>0.44155700000000003</c:v>
                </c:pt>
                <c:pt idx="21439" formatCode="General">
                  <c:v>0.44157800000000008</c:v>
                </c:pt>
                <c:pt idx="21440" formatCode="General">
                  <c:v>0.44159900000000002</c:v>
                </c:pt>
                <c:pt idx="21441" formatCode="General">
                  <c:v>0.44162000000000001</c:v>
                </c:pt>
                <c:pt idx="21442" formatCode="General">
                  <c:v>0.44163999999999998</c:v>
                </c:pt>
                <c:pt idx="21443" formatCode="General">
                  <c:v>0.44166100000000003</c:v>
                </c:pt>
                <c:pt idx="21444" formatCode="General">
                  <c:v>0.4416810000000001</c:v>
                </c:pt>
                <c:pt idx="21445" formatCode="General">
                  <c:v>0.44170199999999998</c:v>
                </c:pt>
                <c:pt idx="21446" formatCode="General">
                  <c:v>0.441722</c:v>
                </c:pt>
                <c:pt idx="21447" formatCode="General">
                  <c:v>0.441743</c:v>
                </c:pt>
                <c:pt idx="21448" formatCode="General">
                  <c:v>0.44176300000000002</c:v>
                </c:pt>
                <c:pt idx="21449" formatCode="General">
                  <c:v>0.44178400000000001</c:v>
                </c:pt>
                <c:pt idx="21450" formatCode="General">
                  <c:v>0.441805</c:v>
                </c:pt>
                <c:pt idx="21451" formatCode="General">
                  <c:v>0.44182500000000002</c:v>
                </c:pt>
                <c:pt idx="21452" formatCode="General">
                  <c:v>0.44184600000000002</c:v>
                </c:pt>
                <c:pt idx="21453" formatCode="General">
                  <c:v>0.4418660000000002</c:v>
                </c:pt>
                <c:pt idx="21454" formatCode="General">
                  <c:v>0.44188700000000025</c:v>
                </c:pt>
                <c:pt idx="21455" formatCode="General">
                  <c:v>0.44190800000000002</c:v>
                </c:pt>
                <c:pt idx="21456" formatCode="General">
                  <c:v>0.44192900000000002</c:v>
                </c:pt>
                <c:pt idx="21457" formatCode="General">
                  <c:v>0.44194900000000004</c:v>
                </c:pt>
                <c:pt idx="21458" formatCode="General">
                  <c:v>0.4419700000000002</c:v>
                </c:pt>
                <c:pt idx="21459" formatCode="General">
                  <c:v>0.44199000000000011</c:v>
                </c:pt>
                <c:pt idx="21460" formatCode="General">
                  <c:v>0.4420110000000001</c:v>
                </c:pt>
                <c:pt idx="21461" formatCode="General">
                  <c:v>0.44203100000000001</c:v>
                </c:pt>
                <c:pt idx="21462" formatCode="General">
                  <c:v>0.442052</c:v>
                </c:pt>
                <c:pt idx="21463" formatCode="General">
                  <c:v>0.44207200000000002</c:v>
                </c:pt>
                <c:pt idx="21464" formatCode="General">
                  <c:v>0.44209300000000001</c:v>
                </c:pt>
                <c:pt idx="21465" formatCode="General">
                  <c:v>0.44211400000000001</c:v>
                </c:pt>
                <c:pt idx="21466" formatCode="General">
                  <c:v>0.44213400000000003</c:v>
                </c:pt>
                <c:pt idx="21467" formatCode="General">
                  <c:v>0.44215500000000002</c:v>
                </c:pt>
                <c:pt idx="21468" formatCode="General">
                  <c:v>0.44217500000000004</c:v>
                </c:pt>
                <c:pt idx="21469" formatCode="General">
                  <c:v>0.44219599999999998</c:v>
                </c:pt>
                <c:pt idx="21470" formatCode="General">
                  <c:v>0.44221700000000003</c:v>
                </c:pt>
                <c:pt idx="21471" formatCode="General">
                  <c:v>0.44223699999999999</c:v>
                </c:pt>
                <c:pt idx="21472" formatCode="General">
                  <c:v>0.44225799999999998</c:v>
                </c:pt>
                <c:pt idx="21473" formatCode="General">
                  <c:v>0.44227900000000003</c:v>
                </c:pt>
                <c:pt idx="21474" formatCode="General">
                  <c:v>0.442299</c:v>
                </c:pt>
                <c:pt idx="21475" formatCode="General">
                  <c:v>0.44231900000000002</c:v>
                </c:pt>
                <c:pt idx="21476" formatCode="General">
                  <c:v>0.44234000000000001</c:v>
                </c:pt>
                <c:pt idx="21477" formatCode="General">
                  <c:v>0.4423600000000002</c:v>
                </c:pt>
                <c:pt idx="21478" formatCode="General">
                  <c:v>0.44238100000000002</c:v>
                </c:pt>
                <c:pt idx="21479" formatCode="General">
                  <c:v>0.44240200000000002</c:v>
                </c:pt>
                <c:pt idx="21480" formatCode="General">
                  <c:v>0.44242300000000001</c:v>
                </c:pt>
                <c:pt idx="21481" formatCode="General">
                  <c:v>0.44244300000000003</c:v>
                </c:pt>
                <c:pt idx="21482" formatCode="General">
                  <c:v>0.44246400000000002</c:v>
                </c:pt>
                <c:pt idx="21483" formatCode="General">
                  <c:v>0.44248400000000027</c:v>
                </c:pt>
                <c:pt idx="21484" formatCode="General">
                  <c:v>0.44250500000000004</c:v>
                </c:pt>
                <c:pt idx="21485" formatCode="General">
                  <c:v>0.4425260000000002</c:v>
                </c:pt>
                <c:pt idx="21486" formatCode="General">
                  <c:v>0.44254600000000005</c:v>
                </c:pt>
                <c:pt idx="21487" formatCode="General">
                  <c:v>0.4425670000000001</c:v>
                </c:pt>
                <c:pt idx="21488" formatCode="General">
                  <c:v>0.4425880000000002</c:v>
                </c:pt>
                <c:pt idx="21489" formatCode="General">
                  <c:v>0.442608</c:v>
                </c:pt>
                <c:pt idx="21490" formatCode="General">
                  <c:v>0.44262800000000002</c:v>
                </c:pt>
                <c:pt idx="21491" formatCode="General">
                  <c:v>0.44264900000000001</c:v>
                </c:pt>
                <c:pt idx="21492" formatCode="General">
                  <c:v>0.44266900000000003</c:v>
                </c:pt>
                <c:pt idx="21493" formatCode="General">
                  <c:v>0.442691</c:v>
                </c:pt>
                <c:pt idx="21494" formatCode="General">
                  <c:v>0.44271100000000002</c:v>
                </c:pt>
                <c:pt idx="21495" formatCode="General">
                  <c:v>0.44273199999999996</c:v>
                </c:pt>
                <c:pt idx="21496" formatCode="General">
                  <c:v>0.44275199999999998</c:v>
                </c:pt>
                <c:pt idx="21497" formatCode="General">
                  <c:v>0.44277300000000003</c:v>
                </c:pt>
                <c:pt idx="21498" formatCode="General">
                  <c:v>0.44279299999999999</c:v>
                </c:pt>
                <c:pt idx="21499" formatCode="General">
                  <c:v>0.44281400000000026</c:v>
                </c:pt>
                <c:pt idx="21500" formatCode="General">
                  <c:v>0.44283400000000001</c:v>
                </c:pt>
                <c:pt idx="21501" formatCode="General">
                  <c:v>0.44285600000000008</c:v>
                </c:pt>
                <c:pt idx="21502" formatCode="General">
                  <c:v>0.44287600000000027</c:v>
                </c:pt>
                <c:pt idx="21503" formatCode="General">
                  <c:v>0.44289600000000001</c:v>
                </c:pt>
                <c:pt idx="21504" formatCode="General">
                  <c:v>0.44291700000000001</c:v>
                </c:pt>
                <c:pt idx="21505" formatCode="General">
                  <c:v>0.44293700000000003</c:v>
                </c:pt>
                <c:pt idx="21506" formatCode="General">
                  <c:v>0.44295800000000002</c:v>
                </c:pt>
                <c:pt idx="21507" formatCode="General">
                  <c:v>0.44297900000000001</c:v>
                </c:pt>
                <c:pt idx="21508" formatCode="General">
                  <c:v>0.443</c:v>
                </c:pt>
                <c:pt idx="21509" formatCode="General">
                  <c:v>0.44302000000000002</c:v>
                </c:pt>
                <c:pt idx="21510" formatCode="General">
                  <c:v>0.44304100000000002</c:v>
                </c:pt>
                <c:pt idx="21511" formatCode="General">
                  <c:v>0.44306100000000004</c:v>
                </c:pt>
                <c:pt idx="21512" formatCode="General">
                  <c:v>0.4430820000000002</c:v>
                </c:pt>
                <c:pt idx="21513" formatCode="General">
                  <c:v>0.443102</c:v>
                </c:pt>
                <c:pt idx="21514" formatCode="General">
                  <c:v>0.4431230000000001</c:v>
                </c:pt>
                <c:pt idx="21515" formatCode="General">
                  <c:v>0.44314300000000001</c:v>
                </c:pt>
                <c:pt idx="21516" formatCode="General">
                  <c:v>0.443164</c:v>
                </c:pt>
                <c:pt idx="21517" formatCode="General">
                  <c:v>0.443185</c:v>
                </c:pt>
                <c:pt idx="21518" formatCode="General">
                  <c:v>0.44320500000000002</c:v>
                </c:pt>
                <c:pt idx="21519" formatCode="General">
                  <c:v>0.44322600000000001</c:v>
                </c:pt>
                <c:pt idx="21520" formatCode="General">
                  <c:v>0.44324599999999997</c:v>
                </c:pt>
                <c:pt idx="21521" formatCode="General">
                  <c:v>0.44326700000000002</c:v>
                </c:pt>
                <c:pt idx="21522" formatCode="General">
                  <c:v>0.44328800000000002</c:v>
                </c:pt>
                <c:pt idx="21523" formatCode="General">
                  <c:v>0.44330900000000001</c:v>
                </c:pt>
                <c:pt idx="21524" formatCode="General">
                  <c:v>0.44332900000000008</c:v>
                </c:pt>
                <c:pt idx="21525" formatCode="General">
                  <c:v>0.44335000000000002</c:v>
                </c:pt>
                <c:pt idx="21526" formatCode="General">
                  <c:v>0.44337000000000026</c:v>
                </c:pt>
                <c:pt idx="21527" formatCode="General">
                  <c:v>0.44339100000000004</c:v>
                </c:pt>
                <c:pt idx="21528" formatCode="General">
                  <c:v>0.443411</c:v>
                </c:pt>
                <c:pt idx="21529" formatCode="General">
                  <c:v>0.44343200000000005</c:v>
                </c:pt>
                <c:pt idx="21530" formatCode="General">
                  <c:v>0.44345200000000001</c:v>
                </c:pt>
                <c:pt idx="21531" formatCode="General">
                  <c:v>0.44347300000000001</c:v>
                </c:pt>
                <c:pt idx="21532" formatCode="General">
                  <c:v>0.443494</c:v>
                </c:pt>
                <c:pt idx="21533" formatCode="General">
                  <c:v>0.44351400000000002</c:v>
                </c:pt>
                <c:pt idx="21534" formatCode="General">
                  <c:v>0.44353500000000001</c:v>
                </c:pt>
                <c:pt idx="21535" formatCode="General">
                  <c:v>0.44355500000000003</c:v>
                </c:pt>
                <c:pt idx="21536" formatCode="General">
                  <c:v>0.44357600000000008</c:v>
                </c:pt>
                <c:pt idx="21537" formatCode="General">
                  <c:v>0.44359700000000002</c:v>
                </c:pt>
                <c:pt idx="21538" formatCode="General">
                  <c:v>0.44361700000000004</c:v>
                </c:pt>
                <c:pt idx="21539" formatCode="General">
                  <c:v>0.44363799999999998</c:v>
                </c:pt>
                <c:pt idx="21540" formatCode="General">
                  <c:v>0.44365900000000003</c:v>
                </c:pt>
                <c:pt idx="21541" formatCode="General">
                  <c:v>0.4436790000000001</c:v>
                </c:pt>
                <c:pt idx="21542" formatCode="General">
                  <c:v>0.44369900000000001</c:v>
                </c:pt>
                <c:pt idx="21543" formatCode="General">
                  <c:v>0.44372</c:v>
                </c:pt>
                <c:pt idx="21544" formatCode="General">
                  <c:v>0.44373999999999997</c:v>
                </c:pt>
                <c:pt idx="21545" formatCode="General">
                  <c:v>0.44376100000000002</c:v>
                </c:pt>
                <c:pt idx="21546" formatCode="General">
                  <c:v>0.44378200000000001</c:v>
                </c:pt>
                <c:pt idx="21547" formatCode="General">
                  <c:v>0.443803</c:v>
                </c:pt>
                <c:pt idx="21548" formatCode="General">
                  <c:v>0.44382300000000002</c:v>
                </c:pt>
                <c:pt idx="21549" formatCode="General">
                  <c:v>0.44384400000000002</c:v>
                </c:pt>
                <c:pt idx="21550" formatCode="General">
                  <c:v>0.4438640000000002</c:v>
                </c:pt>
                <c:pt idx="21551" formatCode="General">
                  <c:v>0.44388500000000025</c:v>
                </c:pt>
                <c:pt idx="21552" formatCode="General">
                  <c:v>0.44390600000000002</c:v>
                </c:pt>
                <c:pt idx="21553" formatCode="General">
                  <c:v>0.44392700000000002</c:v>
                </c:pt>
                <c:pt idx="21554" formatCode="General">
                  <c:v>0.44394700000000004</c:v>
                </c:pt>
                <c:pt idx="21555" formatCode="General">
                  <c:v>0.44396800000000008</c:v>
                </c:pt>
                <c:pt idx="21556" formatCode="General">
                  <c:v>0.44398800000000027</c:v>
                </c:pt>
                <c:pt idx="21557" formatCode="General">
                  <c:v>0.44400800000000001</c:v>
                </c:pt>
                <c:pt idx="21558" formatCode="General">
                  <c:v>0.44402900000000001</c:v>
                </c:pt>
                <c:pt idx="21559" formatCode="General">
                  <c:v>0.44404900000000003</c:v>
                </c:pt>
                <c:pt idx="21560" formatCode="General">
                  <c:v>0.44407000000000002</c:v>
                </c:pt>
                <c:pt idx="21561" formatCode="General">
                  <c:v>0.44409100000000001</c:v>
                </c:pt>
                <c:pt idx="21562" formatCode="General">
                  <c:v>0.44411200000000001</c:v>
                </c:pt>
                <c:pt idx="21563" formatCode="General">
                  <c:v>0.44413200000000003</c:v>
                </c:pt>
                <c:pt idx="21564" formatCode="General">
                  <c:v>0.44415300000000002</c:v>
                </c:pt>
                <c:pt idx="21565" formatCode="General">
                  <c:v>0.44417300000000004</c:v>
                </c:pt>
                <c:pt idx="21566" formatCode="General">
                  <c:v>0.44419399999999998</c:v>
                </c:pt>
                <c:pt idx="21567" formatCode="General">
                  <c:v>0.444214</c:v>
                </c:pt>
                <c:pt idx="21568" formatCode="General">
                  <c:v>0.44423599999999996</c:v>
                </c:pt>
                <c:pt idx="21569" formatCode="General">
                  <c:v>0.44425599999999998</c:v>
                </c:pt>
                <c:pt idx="21570" formatCode="General">
                  <c:v>0.444276</c:v>
                </c:pt>
                <c:pt idx="21571" formatCode="General">
                  <c:v>0.444297</c:v>
                </c:pt>
                <c:pt idx="21572" formatCode="General">
                  <c:v>0.44431700000000002</c:v>
                </c:pt>
                <c:pt idx="21573" formatCode="General">
                  <c:v>0.44433800000000001</c:v>
                </c:pt>
                <c:pt idx="21574" formatCode="General">
                  <c:v>0.444359</c:v>
                </c:pt>
                <c:pt idx="21575" formatCode="General">
                  <c:v>0.44438000000000022</c:v>
                </c:pt>
                <c:pt idx="21576" formatCode="General">
                  <c:v>0.44440000000000002</c:v>
                </c:pt>
                <c:pt idx="21577" formatCode="General">
                  <c:v>0.44442100000000001</c:v>
                </c:pt>
                <c:pt idx="21578" formatCode="General">
                  <c:v>0.44444100000000003</c:v>
                </c:pt>
                <c:pt idx="21579" formatCode="General">
                  <c:v>0.44446200000000002</c:v>
                </c:pt>
                <c:pt idx="21580" formatCode="General">
                  <c:v>0.44448200000000027</c:v>
                </c:pt>
                <c:pt idx="21581" formatCode="General">
                  <c:v>0.44450300000000004</c:v>
                </c:pt>
                <c:pt idx="21582" formatCode="General">
                  <c:v>0.444523</c:v>
                </c:pt>
                <c:pt idx="21583" formatCode="General">
                  <c:v>0.44454400000000005</c:v>
                </c:pt>
                <c:pt idx="21584" formatCode="General">
                  <c:v>0.4445650000000001</c:v>
                </c:pt>
                <c:pt idx="21585" formatCode="General">
                  <c:v>0.44458500000000001</c:v>
                </c:pt>
                <c:pt idx="21586" formatCode="General">
                  <c:v>0.444606</c:v>
                </c:pt>
                <c:pt idx="21587" formatCode="General">
                  <c:v>0.44462600000000002</c:v>
                </c:pt>
                <c:pt idx="21588" formatCode="General">
                  <c:v>0.44464700000000001</c:v>
                </c:pt>
                <c:pt idx="21589" formatCode="General">
                  <c:v>0.44466800000000001</c:v>
                </c:pt>
                <c:pt idx="21590" formatCode="General">
                  <c:v>0.444689</c:v>
                </c:pt>
                <c:pt idx="21591" formatCode="General">
                  <c:v>0.44470900000000002</c:v>
                </c:pt>
                <c:pt idx="21592" formatCode="General">
                  <c:v>0.44473000000000001</c:v>
                </c:pt>
                <c:pt idx="21593" formatCode="General">
                  <c:v>0.44474999999999998</c:v>
                </c:pt>
                <c:pt idx="21594" formatCode="General">
                  <c:v>0.44477100000000003</c:v>
                </c:pt>
                <c:pt idx="21595" formatCode="General">
                  <c:v>0.44479099999999999</c:v>
                </c:pt>
                <c:pt idx="21596" formatCode="General">
                  <c:v>0.44481200000000026</c:v>
                </c:pt>
                <c:pt idx="21597" formatCode="General">
                  <c:v>0.44483300000000003</c:v>
                </c:pt>
                <c:pt idx="21598" formatCode="General">
                  <c:v>0.444853</c:v>
                </c:pt>
                <c:pt idx="21599" formatCode="General">
                  <c:v>0.44487400000000027</c:v>
                </c:pt>
                <c:pt idx="21600" formatCode="General">
                  <c:v>0.44489400000000001</c:v>
                </c:pt>
                <c:pt idx="21601" formatCode="General">
                  <c:v>0.444915</c:v>
                </c:pt>
                <c:pt idx="21602" formatCode="General">
                  <c:v>0.44493500000000002</c:v>
                </c:pt>
                <c:pt idx="21603" formatCode="General">
                  <c:v>0.44495600000000002</c:v>
                </c:pt>
                <c:pt idx="21604" formatCode="General">
                  <c:v>0.44497700000000001</c:v>
                </c:pt>
                <c:pt idx="21605" formatCode="General">
                  <c:v>0.444998</c:v>
                </c:pt>
                <c:pt idx="21606" formatCode="General">
                  <c:v>0.44501800000000002</c:v>
                </c:pt>
                <c:pt idx="21607" formatCode="General">
                  <c:v>0.44503900000000002</c:v>
                </c:pt>
                <c:pt idx="21608" formatCode="General">
                  <c:v>0.44505900000000004</c:v>
                </c:pt>
                <c:pt idx="21609" formatCode="General">
                  <c:v>0.4450800000000002</c:v>
                </c:pt>
                <c:pt idx="21610" formatCode="General">
                  <c:v>0.4451</c:v>
                </c:pt>
                <c:pt idx="21611" formatCode="General">
                  <c:v>0.44512000000000002</c:v>
                </c:pt>
                <c:pt idx="21612" formatCode="General">
                  <c:v>0.44514100000000001</c:v>
                </c:pt>
                <c:pt idx="21613" formatCode="General">
                  <c:v>0.445162</c:v>
                </c:pt>
                <c:pt idx="21614" formatCode="General">
                  <c:v>0.445183</c:v>
                </c:pt>
                <c:pt idx="21615" formatCode="General">
                  <c:v>0.44520300000000002</c:v>
                </c:pt>
                <c:pt idx="21616" formatCode="General">
                  <c:v>0.44522400000000001</c:v>
                </c:pt>
                <c:pt idx="21617" formatCode="General">
                  <c:v>0.44524399999999997</c:v>
                </c:pt>
                <c:pt idx="21618" formatCode="General">
                  <c:v>0.44526500000000002</c:v>
                </c:pt>
                <c:pt idx="21619" formatCode="General">
                  <c:v>0.4452850000000001</c:v>
                </c:pt>
                <c:pt idx="21620" formatCode="General">
                  <c:v>0.44530700000000001</c:v>
                </c:pt>
                <c:pt idx="21621" formatCode="General">
                  <c:v>0.44532700000000008</c:v>
                </c:pt>
                <c:pt idx="21622" formatCode="General">
                  <c:v>0.4453470000000001</c:v>
                </c:pt>
                <c:pt idx="21623" formatCode="General">
                  <c:v>0.44536800000000026</c:v>
                </c:pt>
                <c:pt idx="21624" formatCode="General">
                  <c:v>0.44538800000000023</c:v>
                </c:pt>
                <c:pt idx="21625" formatCode="General">
                  <c:v>0.445409</c:v>
                </c:pt>
                <c:pt idx="21626" formatCode="General">
                  <c:v>0.44542900000000002</c:v>
                </c:pt>
                <c:pt idx="21627" formatCode="General">
                  <c:v>0.44545000000000001</c:v>
                </c:pt>
                <c:pt idx="21628" formatCode="General">
                  <c:v>0.44547100000000001</c:v>
                </c:pt>
                <c:pt idx="21629" formatCode="General">
                  <c:v>0.445492</c:v>
                </c:pt>
                <c:pt idx="21630" formatCode="General">
                  <c:v>0.44551200000000002</c:v>
                </c:pt>
                <c:pt idx="21631" formatCode="General">
                  <c:v>0.44553300000000001</c:v>
                </c:pt>
                <c:pt idx="21632" formatCode="General">
                  <c:v>0.44555300000000003</c:v>
                </c:pt>
                <c:pt idx="21633" formatCode="General">
                  <c:v>0.44557400000000008</c:v>
                </c:pt>
                <c:pt idx="21634" formatCode="General">
                  <c:v>0.44559400000000005</c:v>
                </c:pt>
                <c:pt idx="21635" formatCode="General">
                  <c:v>0.44561600000000001</c:v>
                </c:pt>
                <c:pt idx="21636" formatCode="General">
                  <c:v>0.44563599999999998</c:v>
                </c:pt>
                <c:pt idx="21637" formatCode="General">
                  <c:v>0.445656</c:v>
                </c:pt>
                <c:pt idx="21638" formatCode="General">
                  <c:v>0.4456770000000001</c:v>
                </c:pt>
                <c:pt idx="21639" formatCode="General">
                  <c:v>0.44569700000000001</c:v>
                </c:pt>
                <c:pt idx="21640" formatCode="General">
                  <c:v>0.445718</c:v>
                </c:pt>
                <c:pt idx="21641" formatCode="General">
                  <c:v>0.44573799999999997</c:v>
                </c:pt>
                <c:pt idx="21642" formatCode="General">
                  <c:v>0.44576000000000005</c:v>
                </c:pt>
                <c:pt idx="21643" formatCode="General">
                  <c:v>0.44578000000000001</c:v>
                </c:pt>
                <c:pt idx="21644" formatCode="General">
                  <c:v>0.445801</c:v>
                </c:pt>
                <c:pt idx="21645" formatCode="General">
                  <c:v>0.44582100000000002</c:v>
                </c:pt>
                <c:pt idx="21646" formatCode="General">
                  <c:v>0.44584200000000002</c:v>
                </c:pt>
                <c:pt idx="21647" formatCode="General">
                  <c:v>0.4458620000000002</c:v>
                </c:pt>
                <c:pt idx="21648" formatCode="General">
                  <c:v>0.44588300000000008</c:v>
                </c:pt>
                <c:pt idx="21649" formatCode="General">
                  <c:v>0.44590400000000002</c:v>
                </c:pt>
                <c:pt idx="21650" formatCode="General">
                  <c:v>0.44592400000000026</c:v>
                </c:pt>
                <c:pt idx="21651" formatCode="General">
                  <c:v>0.44594500000000004</c:v>
                </c:pt>
                <c:pt idx="21652" formatCode="General">
                  <c:v>0.445965</c:v>
                </c:pt>
                <c:pt idx="21653" formatCode="General">
                  <c:v>0.44598600000000027</c:v>
                </c:pt>
                <c:pt idx="21654" formatCode="General">
                  <c:v>0.44600600000000001</c:v>
                </c:pt>
                <c:pt idx="21655" formatCode="General">
                  <c:v>0.44602700000000001</c:v>
                </c:pt>
                <c:pt idx="21656" formatCode="General">
                  <c:v>0.446048</c:v>
                </c:pt>
                <c:pt idx="21657" formatCode="General">
                  <c:v>0.4460690000000001</c:v>
                </c:pt>
                <c:pt idx="21658" formatCode="General">
                  <c:v>0.44608900000000001</c:v>
                </c:pt>
                <c:pt idx="21659" formatCode="General">
                  <c:v>0.44611000000000001</c:v>
                </c:pt>
                <c:pt idx="21660" formatCode="General">
                  <c:v>0.44613000000000003</c:v>
                </c:pt>
                <c:pt idx="21661" formatCode="General">
                  <c:v>0.44615100000000002</c:v>
                </c:pt>
                <c:pt idx="21662" formatCode="General">
                  <c:v>0.44617100000000004</c:v>
                </c:pt>
                <c:pt idx="21663" formatCode="General">
                  <c:v>0.446191</c:v>
                </c:pt>
                <c:pt idx="21664" formatCode="General">
                  <c:v>0.44621300000000003</c:v>
                </c:pt>
                <c:pt idx="21665" formatCode="General">
                  <c:v>0.44623299999999999</c:v>
                </c:pt>
                <c:pt idx="21666" formatCode="General">
                  <c:v>0.44625399999999998</c:v>
                </c:pt>
                <c:pt idx="21667" formatCode="General">
                  <c:v>0.446274</c:v>
                </c:pt>
                <c:pt idx="21668" formatCode="General">
                  <c:v>0.446295</c:v>
                </c:pt>
                <c:pt idx="21669" formatCode="General">
                  <c:v>0.44631500000000002</c:v>
                </c:pt>
                <c:pt idx="21670" formatCode="General">
                  <c:v>0.44633600000000001</c:v>
                </c:pt>
                <c:pt idx="21671" formatCode="General">
                  <c:v>0.446357</c:v>
                </c:pt>
                <c:pt idx="21672" formatCode="General">
                  <c:v>0.44637800000000022</c:v>
                </c:pt>
                <c:pt idx="21673" formatCode="General">
                  <c:v>0.44639800000000002</c:v>
                </c:pt>
                <c:pt idx="21674" formatCode="General">
                  <c:v>0.44641900000000001</c:v>
                </c:pt>
                <c:pt idx="21675" formatCode="General">
                  <c:v>0.44643900000000003</c:v>
                </c:pt>
                <c:pt idx="21676" formatCode="General">
                  <c:v>0.44646000000000002</c:v>
                </c:pt>
                <c:pt idx="21677" formatCode="General">
                  <c:v>0.44648000000000027</c:v>
                </c:pt>
                <c:pt idx="21678" formatCode="General">
                  <c:v>0.44650000000000001</c:v>
                </c:pt>
                <c:pt idx="21679" formatCode="General">
                  <c:v>0.446521</c:v>
                </c:pt>
                <c:pt idx="21680" formatCode="General">
                  <c:v>0.44654200000000005</c:v>
                </c:pt>
                <c:pt idx="21681" formatCode="General">
                  <c:v>0.4465630000000001</c:v>
                </c:pt>
                <c:pt idx="21682" formatCode="General">
                  <c:v>0.44658300000000001</c:v>
                </c:pt>
                <c:pt idx="21683" formatCode="General">
                  <c:v>0.446604</c:v>
                </c:pt>
                <c:pt idx="21684" formatCode="General">
                  <c:v>0.44662400000000002</c:v>
                </c:pt>
                <c:pt idx="21685" formatCode="General">
                  <c:v>0.44664500000000001</c:v>
                </c:pt>
                <c:pt idx="21686" formatCode="General">
                  <c:v>0.44666500000000003</c:v>
                </c:pt>
                <c:pt idx="21687" formatCode="General">
                  <c:v>0.446687</c:v>
                </c:pt>
                <c:pt idx="21688" formatCode="General">
                  <c:v>0.44670700000000002</c:v>
                </c:pt>
                <c:pt idx="21689" formatCode="General">
                  <c:v>0.4467270000000001</c:v>
                </c:pt>
                <c:pt idx="21690" formatCode="General">
                  <c:v>0.44674799999999998</c:v>
                </c:pt>
                <c:pt idx="21691" formatCode="General">
                  <c:v>0.446768</c:v>
                </c:pt>
                <c:pt idx="21692" formatCode="General">
                  <c:v>0.4467890000000001</c:v>
                </c:pt>
                <c:pt idx="21693" formatCode="General">
                  <c:v>0.44680900000000001</c:v>
                </c:pt>
                <c:pt idx="21694" formatCode="General">
                  <c:v>0.44683</c:v>
                </c:pt>
                <c:pt idx="21695" formatCode="General">
                  <c:v>0.446851</c:v>
                </c:pt>
                <c:pt idx="21696" formatCode="General">
                  <c:v>0.44687200000000027</c:v>
                </c:pt>
                <c:pt idx="21697" formatCode="General">
                  <c:v>0.44689200000000001</c:v>
                </c:pt>
                <c:pt idx="21698" formatCode="General">
                  <c:v>0.446913</c:v>
                </c:pt>
                <c:pt idx="21699" formatCode="General">
                  <c:v>0.44693300000000002</c:v>
                </c:pt>
                <c:pt idx="21700" formatCode="General">
                  <c:v>0.44695400000000002</c:v>
                </c:pt>
                <c:pt idx="21701" formatCode="General">
                  <c:v>0.44697500000000001</c:v>
                </c:pt>
                <c:pt idx="21702" formatCode="General">
                  <c:v>0.44699500000000003</c:v>
                </c:pt>
                <c:pt idx="21703" formatCode="General">
                  <c:v>0.44701600000000002</c:v>
                </c:pt>
                <c:pt idx="21704" formatCode="General">
                  <c:v>0.44703600000000004</c:v>
                </c:pt>
                <c:pt idx="21705" formatCode="General">
                  <c:v>0.44705700000000004</c:v>
                </c:pt>
                <c:pt idx="21706" formatCode="General">
                  <c:v>0.447077</c:v>
                </c:pt>
                <c:pt idx="21707" formatCode="General">
                  <c:v>0.447098</c:v>
                </c:pt>
                <c:pt idx="21708" formatCode="General">
                  <c:v>0.44711800000000002</c:v>
                </c:pt>
                <c:pt idx="21709" formatCode="General">
                  <c:v>0.44713900000000001</c:v>
                </c:pt>
                <c:pt idx="21710" formatCode="General">
                  <c:v>0.44716</c:v>
                </c:pt>
                <c:pt idx="21711" formatCode="General">
                  <c:v>0.447181</c:v>
                </c:pt>
                <c:pt idx="21712" formatCode="General">
                  <c:v>0.44720100000000002</c:v>
                </c:pt>
                <c:pt idx="21713" formatCode="General">
                  <c:v>0.44722200000000001</c:v>
                </c:pt>
                <c:pt idx="21714" formatCode="General">
                  <c:v>0.44724199999999997</c:v>
                </c:pt>
                <c:pt idx="21715" formatCode="General">
                  <c:v>0.44726300000000002</c:v>
                </c:pt>
                <c:pt idx="21716" formatCode="General">
                  <c:v>0.44728400000000001</c:v>
                </c:pt>
                <c:pt idx="21717" formatCode="General">
                  <c:v>0.4473040000000002</c:v>
                </c:pt>
                <c:pt idx="21718" formatCode="General">
                  <c:v>0.44732500000000008</c:v>
                </c:pt>
                <c:pt idx="21719" formatCode="General">
                  <c:v>0.4473450000000001</c:v>
                </c:pt>
                <c:pt idx="21720" formatCode="General">
                  <c:v>0.44736600000000026</c:v>
                </c:pt>
                <c:pt idx="21721" formatCode="General">
                  <c:v>0.44738600000000023</c:v>
                </c:pt>
                <c:pt idx="21722" formatCode="General">
                  <c:v>0.447407</c:v>
                </c:pt>
                <c:pt idx="21723" formatCode="General">
                  <c:v>0.44742800000000027</c:v>
                </c:pt>
                <c:pt idx="21724" formatCode="General">
                  <c:v>0.4474490000000001</c:v>
                </c:pt>
                <c:pt idx="21725" formatCode="General">
                  <c:v>0.44746900000000001</c:v>
                </c:pt>
                <c:pt idx="21726" formatCode="General">
                  <c:v>0.44749</c:v>
                </c:pt>
                <c:pt idx="21727" formatCode="General">
                  <c:v>0.44751000000000002</c:v>
                </c:pt>
                <c:pt idx="21728" formatCode="General">
                  <c:v>0.44753100000000001</c:v>
                </c:pt>
                <c:pt idx="21729" formatCode="General">
                  <c:v>0.44755100000000003</c:v>
                </c:pt>
                <c:pt idx="21730" formatCode="General">
                  <c:v>0.447571</c:v>
                </c:pt>
                <c:pt idx="21731" formatCode="General">
                  <c:v>0.44759200000000005</c:v>
                </c:pt>
                <c:pt idx="21732" formatCode="General">
                  <c:v>0.44761300000000004</c:v>
                </c:pt>
                <c:pt idx="21733" formatCode="General">
                  <c:v>0.44763399999999998</c:v>
                </c:pt>
                <c:pt idx="21734" formatCode="General">
                  <c:v>0.447654</c:v>
                </c:pt>
                <c:pt idx="21735" formatCode="General">
                  <c:v>0.4476750000000001</c:v>
                </c:pt>
                <c:pt idx="21736" formatCode="General">
                  <c:v>0.44769500000000001</c:v>
                </c:pt>
                <c:pt idx="21737" formatCode="General">
                  <c:v>0.447716</c:v>
                </c:pt>
                <c:pt idx="21738" formatCode="General">
                  <c:v>0.447737</c:v>
                </c:pt>
                <c:pt idx="21739" formatCode="General">
                  <c:v>0.44775800000000004</c:v>
                </c:pt>
                <c:pt idx="21740" formatCode="General">
                  <c:v>0.44777800000000001</c:v>
                </c:pt>
                <c:pt idx="21741" formatCode="General">
                  <c:v>0.447799</c:v>
                </c:pt>
                <c:pt idx="21742" formatCode="General">
                  <c:v>0.44781900000000002</c:v>
                </c:pt>
                <c:pt idx="21743" formatCode="General">
                  <c:v>0.44784000000000002</c:v>
                </c:pt>
                <c:pt idx="21744" formatCode="General">
                  <c:v>0.4478600000000002</c:v>
                </c:pt>
                <c:pt idx="21745" formatCode="General">
                  <c:v>0.44788000000000022</c:v>
                </c:pt>
                <c:pt idx="21746" formatCode="General">
                  <c:v>0.4479010000000001</c:v>
                </c:pt>
                <c:pt idx="21747" formatCode="General">
                  <c:v>0.44792200000000026</c:v>
                </c:pt>
                <c:pt idx="21748" formatCode="General">
                  <c:v>0.44794300000000004</c:v>
                </c:pt>
                <c:pt idx="21749" formatCode="General">
                  <c:v>0.447963</c:v>
                </c:pt>
                <c:pt idx="21750" formatCode="General">
                  <c:v>0.44798400000000027</c:v>
                </c:pt>
                <c:pt idx="21751" formatCode="General">
                  <c:v>0.44800400000000001</c:v>
                </c:pt>
                <c:pt idx="21752" formatCode="General">
                  <c:v>0.44802500000000001</c:v>
                </c:pt>
                <c:pt idx="21753" formatCode="General">
                  <c:v>0.448046</c:v>
                </c:pt>
                <c:pt idx="21754" formatCode="General">
                  <c:v>0.4480670000000001</c:v>
                </c:pt>
                <c:pt idx="21755" formatCode="General">
                  <c:v>0.44808700000000001</c:v>
                </c:pt>
                <c:pt idx="21756" formatCode="General">
                  <c:v>0.44810700000000003</c:v>
                </c:pt>
                <c:pt idx="21757" formatCode="General">
                  <c:v>0.44812800000000008</c:v>
                </c:pt>
                <c:pt idx="21758" formatCode="General">
                  <c:v>0.44814800000000005</c:v>
                </c:pt>
                <c:pt idx="21759" formatCode="General">
                  <c:v>0.44816900000000004</c:v>
                </c:pt>
                <c:pt idx="21760" formatCode="General">
                  <c:v>0.448189</c:v>
                </c:pt>
                <c:pt idx="21761" formatCode="General">
                  <c:v>0.44821</c:v>
                </c:pt>
                <c:pt idx="21762" formatCode="General">
                  <c:v>0.44823099999999999</c:v>
                </c:pt>
                <c:pt idx="21763" formatCode="General">
                  <c:v>0.44825199999999998</c:v>
                </c:pt>
                <c:pt idx="21764" formatCode="General">
                  <c:v>0.448272</c:v>
                </c:pt>
                <c:pt idx="21765" formatCode="General">
                  <c:v>0.448293</c:v>
                </c:pt>
                <c:pt idx="21766" formatCode="General">
                  <c:v>0.44831300000000002</c:v>
                </c:pt>
                <c:pt idx="21767" formatCode="General">
                  <c:v>0.44833400000000001</c:v>
                </c:pt>
                <c:pt idx="21768" formatCode="General">
                  <c:v>0.448355</c:v>
                </c:pt>
                <c:pt idx="21769" formatCode="General">
                  <c:v>0.44837500000000002</c:v>
                </c:pt>
                <c:pt idx="21770" formatCode="General">
                  <c:v>0.44839600000000002</c:v>
                </c:pt>
                <c:pt idx="21771" formatCode="General">
                  <c:v>0.4484160000000002</c:v>
                </c:pt>
                <c:pt idx="21772" formatCode="General">
                  <c:v>0.44843700000000003</c:v>
                </c:pt>
                <c:pt idx="21773" formatCode="General">
                  <c:v>0.44845700000000011</c:v>
                </c:pt>
                <c:pt idx="21774" formatCode="General">
                  <c:v>0.44847800000000027</c:v>
                </c:pt>
                <c:pt idx="21775" formatCode="General">
                  <c:v>0.44849800000000001</c:v>
                </c:pt>
                <c:pt idx="21776" formatCode="General">
                  <c:v>0.448519</c:v>
                </c:pt>
                <c:pt idx="21777" formatCode="General">
                  <c:v>0.44854000000000005</c:v>
                </c:pt>
                <c:pt idx="21778" formatCode="General">
                  <c:v>0.4485610000000001</c:v>
                </c:pt>
                <c:pt idx="21779" formatCode="General">
                  <c:v>0.44858100000000001</c:v>
                </c:pt>
                <c:pt idx="21780" formatCode="General">
                  <c:v>0.448602</c:v>
                </c:pt>
                <c:pt idx="21781" formatCode="General">
                  <c:v>0.44862200000000002</c:v>
                </c:pt>
                <c:pt idx="21782" formatCode="General">
                  <c:v>0.44864300000000001</c:v>
                </c:pt>
                <c:pt idx="21783" formatCode="General">
                  <c:v>0.44866400000000001</c:v>
                </c:pt>
                <c:pt idx="21784" formatCode="General">
                  <c:v>0.44868400000000008</c:v>
                </c:pt>
                <c:pt idx="21785" formatCode="General">
                  <c:v>0.44870500000000002</c:v>
                </c:pt>
                <c:pt idx="21786" formatCode="General">
                  <c:v>0.44872500000000004</c:v>
                </c:pt>
                <c:pt idx="21787" formatCode="General">
                  <c:v>0.44874599999999998</c:v>
                </c:pt>
                <c:pt idx="21788" formatCode="General">
                  <c:v>0.448766</c:v>
                </c:pt>
                <c:pt idx="21789" formatCode="General">
                  <c:v>0.4487870000000001</c:v>
                </c:pt>
                <c:pt idx="21790" formatCode="General">
                  <c:v>0.44880800000000021</c:v>
                </c:pt>
                <c:pt idx="21791" formatCode="General">
                  <c:v>0.44882900000000026</c:v>
                </c:pt>
                <c:pt idx="21792" formatCode="General">
                  <c:v>0.448849</c:v>
                </c:pt>
                <c:pt idx="21793" formatCode="General">
                  <c:v>0.44887000000000027</c:v>
                </c:pt>
                <c:pt idx="21794" formatCode="General">
                  <c:v>0.44889000000000001</c:v>
                </c:pt>
                <c:pt idx="21795" formatCode="General">
                  <c:v>0.448911</c:v>
                </c:pt>
                <c:pt idx="21796" formatCode="General">
                  <c:v>0.44893100000000002</c:v>
                </c:pt>
                <c:pt idx="21797" formatCode="General">
                  <c:v>0.4489510000000001</c:v>
                </c:pt>
                <c:pt idx="21798" formatCode="General">
                  <c:v>0.4489720000000002</c:v>
                </c:pt>
                <c:pt idx="21799" formatCode="General">
                  <c:v>0.44899300000000003</c:v>
                </c:pt>
                <c:pt idx="21800" formatCode="General">
                  <c:v>0.44901400000000002</c:v>
                </c:pt>
                <c:pt idx="21801" formatCode="General">
                  <c:v>0.44903400000000004</c:v>
                </c:pt>
                <c:pt idx="21802" formatCode="General">
                  <c:v>0.44905500000000004</c:v>
                </c:pt>
                <c:pt idx="21803" formatCode="General">
                  <c:v>0.449075</c:v>
                </c:pt>
                <c:pt idx="21804" formatCode="General">
                  <c:v>0.449096</c:v>
                </c:pt>
                <c:pt idx="21805" formatCode="General">
                  <c:v>0.4491170000000001</c:v>
                </c:pt>
                <c:pt idx="21806" formatCode="General">
                  <c:v>0.44913799999999998</c:v>
                </c:pt>
                <c:pt idx="21807" formatCode="General">
                  <c:v>0.449158</c:v>
                </c:pt>
                <c:pt idx="21808" formatCode="General">
                  <c:v>0.44917900000000011</c:v>
                </c:pt>
                <c:pt idx="21809" formatCode="General">
                  <c:v>0.44919900000000001</c:v>
                </c:pt>
                <c:pt idx="21810" formatCode="General">
                  <c:v>0.44922000000000001</c:v>
                </c:pt>
                <c:pt idx="21811" formatCode="General">
                  <c:v>0.44923999999999997</c:v>
                </c:pt>
                <c:pt idx="21812" formatCode="General">
                  <c:v>0.44926100000000002</c:v>
                </c:pt>
                <c:pt idx="21813" formatCode="General">
                  <c:v>0.4492810000000001</c:v>
                </c:pt>
                <c:pt idx="21814" formatCode="General">
                  <c:v>0.4493020000000002</c:v>
                </c:pt>
                <c:pt idx="21815" formatCode="General">
                  <c:v>0.44932300000000008</c:v>
                </c:pt>
                <c:pt idx="21816" formatCode="General">
                  <c:v>0.4493430000000001</c:v>
                </c:pt>
                <c:pt idx="21817" formatCode="General">
                  <c:v>0.44936400000000026</c:v>
                </c:pt>
                <c:pt idx="21818" formatCode="General">
                  <c:v>0.44938400000000023</c:v>
                </c:pt>
                <c:pt idx="21819" formatCode="General">
                  <c:v>0.449405</c:v>
                </c:pt>
                <c:pt idx="21820" formatCode="General">
                  <c:v>0.44942600000000027</c:v>
                </c:pt>
                <c:pt idx="21821" formatCode="General">
                  <c:v>0.44944600000000001</c:v>
                </c:pt>
                <c:pt idx="21822" formatCode="General">
                  <c:v>0.44946700000000001</c:v>
                </c:pt>
                <c:pt idx="21823" formatCode="General">
                  <c:v>0.44948700000000008</c:v>
                </c:pt>
                <c:pt idx="21824" formatCode="General">
                  <c:v>0.44950800000000002</c:v>
                </c:pt>
                <c:pt idx="21825" formatCode="General">
                  <c:v>0.44952800000000021</c:v>
                </c:pt>
                <c:pt idx="21826" formatCode="General">
                  <c:v>0.44954900000000003</c:v>
                </c:pt>
                <c:pt idx="21827" formatCode="General">
                  <c:v>0.449569</c:v>
                </c:pt>
                <c:pt idx="21828" formatCode="General">
                  <c:v>0.4495900000000001</c:v>
                </c:pt>
                <c:pt idx="21829" formatCode="General">
                  <c:v>0.44961100000000004</c:v>
                </c:pt>
                <c:pt idx="21830" formatCode="General">
                  <c:v>0.44963199999999998</c:v>
                </c:pt>
                <c:pt idx="21831" formatCode="General">
                  <c:v>0.449652</c:v>
                </c:pt>
                <c:pt idx="21832" formatCode="General">
                  <c:v>0.4496730000000001</c:v>
                </c:pt>
                <c:pt idx="21833" formatCode="General">
                  <c:v>0.44969300000000001</c:v>
                </c:pt>
                <c:pt idx="21834" formatCode="General">
                  <c:v>0.449714</c:v>
                </c:pt>
                <c:pt idx="21835" formatCode="General">
                  <c:v>0.449735</c:v>
                </c:pt>
                <c:pt idx="21836" formatCode="General">
                  <c:v>0.44975500000000002</c:v>
                </c:pt>
                <c:pt idx="21837" formatCode="General">
                  <c:v>0.44977600000000001</c:v>
                </c:pt>
                <c:pt idx="21838" formatCode="General">
                  <c:v>0.44979599999999997</c:v>
                </c:pt>
                <c:pt idx="21839" formatCode="General">
                  <c:v>0.44981700000000002</c:v>
                </c:pt>
                <c:pt idx="21840" formatCode="General">
                  <c:v>0.4498370000000001</c:v>
                </c:pt>
                <c:pt idx="21841" formatCode="General">
                  <c:v>0.4498580000000002</c:v>
                </c:pt>
                <c:pt idx="21842" formatCode="General">
                  <c:v>0.44987800000000022</c:v>
                </c:pt>
                <c:pt idx="21843" formatCode="General">
                  <c:v>0.4498990000000001</c:v>
                </c:pt>
                <c:pt idx="21844" formatCode="General">
                  <c:v>0.44992000000000026</c:v>
                </c:pt>
                <c:pt idx="21845" formatCode="General">
                  <c:v>0.44994100000000004</c:v>
                </c:pt>
                <c:pt idx="21846" formatCode="General">
                  <c:v>0.449961</c:v>
                </c:pt>
                <c:pt idx="21847" formatCode="General">
                  <c:v>0.44998200000000027</c:v>
                </c:pt>
                <c:pt idx="21848" formatCode="General">
                  <c:v>0.45000200000000001</c:v>
                </c:pt>
                <c:pt idx="21849" formatCode="General">
                  <c:v>0.45002300000000001</c:v>
                </c:pt>
                <c:pt idx="21850" formatCode="General">
                  <c:v>0.45004300000000003</c:v>
                </c:pt>
                <c:pt idx="21851" formatCode="General">
                  <c:v>0.45006400000000002</c:v>
                </c:pt>
                <c:pt idx="21852" formatCode="General">
                  <c:v>0.45008500000000001</c:v>
                </c:pt>
                <c:pt idx="21853" formatCode="General">
                  <c:v>0.45010500000000003</c:v>
                </c:pt>
                <c:pt idx="21854" formatCode="General">
                  <c:v>0.45012600000000008</c:v>
                </c:pt>
                <c:pt idx="21855" formatCode="General">
                  <c:v>0.45014600000000005</c:v>
                </c:pt>
                <c:pt idx="21856" formatCode="General">
                  <c:v>0.45016700000000004</c:v>
                </c:pt>
                <c:pt idx="21857" formatCode="General">
                  <c:v>0.450187</c:v>
                </c:pt>
                <c:pt idx="21858" formatCode="General">
                  <c:v>0.45020900000000003</c:v>
                </c:pt>
                <c:pt idx="21859" formatCode="General">
                  <c:v>0.4502290000000001</c:v>
                </c:pt>
                <c:pt idx="21860" formatCode="General">
                  <c:v>0.45024999999999998</c:v>
                </c:pt>
                <c:pt idx="21861" formatCode="General">
                  <c:v>0.45027</c:v>
                </c:pt>
                <c:pt idx="21862" formatCode="General">
                  <c:v>0.450291</c:v>
                </c:pt>
                <c:pt idx="21863" formatCode="General">
                  <c:v>0.45031100000000002</c:v>
                </c:pt>
                <c:pt idx="21864" formatCode="General">
                  <c:v>0.45033200000000001</c:v>
                </c:pt>
                <c:pt idx="21865" formatCode="General">
                  <c:v>0.4503520000000002</c:v>
                </c:pt>
                <c:pt idx="21866" formatCode="General">
                  <c:v>0.45037300000000002</c:v>
                </c:pt>
                <c:pt idx="21867" formatCode="General">
                  <c:v>0.45039400000000002</c:v>
                </c:pt>
                <c:pt idx="21868" formatCode="General">
                  <c:v>0.4504140000000002</c:v>
                </c:pt>
                <c:pt idx="21869" formatCode="General">
                  <c:v>0.45043500000000003</c:v>
                </c:pt>
                <c:pt idx="21870" formatCode="General">
                  <c:v>0.45045500000000011</c:v>
                </c:pt>
                <c:pt idx="21871" formatCode="General">
                  <c:v>0.45047600000000027</c:v>
                </c:pt>
                <c:pt idx="21872" formatCode="General">
                  <c:v>0.45049700000000004</c:v>
                </c:pt>
                <c:pt idx="21873" formatCode="General">
                  <c:v>0.4505180000000002</c:v>
                </c:pt>
                <c:pt idx="21874" formatCode="General">
                  <c:v>0.45053800000000005</c:v>
                </c:pt>
                <c:pt idx="21875" formatCode="General">
                  <c:v>0.4505590000000001</c:v>
                </c:pt>
                <c:pt idx="21876" formatCode="General">
                  <c:v>0.45057900000000001</c:v>
                </c:pt>
                <c:pt idx="21877" formatCode="General">
                  <c:v>0.45059900000000003</c:v>
                </c:pt>
                <c:pt idx="21878" formatCode="General">
                  <c:v>0.45062000000000002</c:v>
                </c:pt>
                <c:pt idx="21879" formatCode="General">
                  <c:v>0.45064000000000004</c:v>
                </c:pt>
                <c:pt idx="21880" formatCode="General">
                  <c:v>0.45066100000000003</c:v>
                </c:pt>
                <c:pt idx="21881" formatCode="General">
                  <c:v>0.45068200000000008</c:v>
                </c:pt>
                <c:pt idx="21882" formatCode="General">
                  <c:v>0.45070300000000002</c:v>
                </c:pt>
                <c:pt idx="21883" formatCode="General">
                  <c:v>0.45072300000000004</c:v>
                </c:pt>
                <c:pt idx="21884" formatCode="General">
                  <c:v>0.45074399999999998</c:v>
                </c:pt>
                <c:pt idx="21885" formatCode="General">
                  <c:v>0.450764</c:v>
                </c:pt>
                <c:pt idx="21886" formatCode="General">
                  <c:v>0.4507850000000001</c:v>
                </c:pt>
                <c:pt idx="21887" formatCode="General">
                  <c:v>0.45080600000000021</c:v>
                </c:pt>
                <c:pt idx="21888" formatCode="General">
                  <c:v>0.45082700000000026</c:v>
                </c:pt>
                <c:pt idx="21889" formatCode="General">
                  <c:v>0.450847</c:v>
                </c:pt>
                <c:pt idx="21890" formatCode="General">
                  <c:v>0.45086700000000002</c:v>
                </c:pt>
                <c:pt idx="21891" formatCode="General">
                  <c:v>0.45088800000000023</c:v>
                </c:pt>
                <c:pt idx="21892" formatCode="General">
                  <c:v>0.4509080000000002</c:v>
                </c:pt>
                <c:pt idx="21893" formatCode="General">
                  <c:v>0.45092900000000002</c:v>
                </c:pt>
                <c:pt idx="21894" formatCode="General">
                  <c:v>0.4509490000000001</c:v>
                </c:pt>
                <c:pt idx="21895" formatCode="General">
                  <c:v>0.45097100000000001</c:v>
                </c:pt>
                <c:pt idx="21896" formatCode="General">
                  <c:v>0.45099100000000003</c:v>
                </c:pt>
                <c:pt idx="21897" formatCode="General">
                  <c:v>0.45101200000000002</c:v>
                </c:pt>
                <c:pt idx="21898" formatCode="General">
                  <c:v>0.45103200000000004</c:v>
                </c:pt>
                <c:pt idx="21899" formatCode="General">
                  <c:v>0.45105300000000004</c:v>
                </c:pt>
                <c:pt idx="21900" formatCode="General">
                  <c:v>0.451073</c:v>
                </c:pt>
                <c:pt idx="21901" formatCode="General">
                  <c:v>0.45109400000000005</c:v>
                </c:pt>
                <c:pt idx="21902" formatCode="General">
                  <c:v>0.4511150000000001</c:v>
                </c:pt>
                <c:pt idx="21903" formatCode="General">
                  <c:v>0.45113500000000001</c:v>
                </c:pt>
                <c:pt idx="21904" formatCode="General">
                  <c:v>0.451156</c:v>
                </c:pt>
                <c:pt idx="21905" formatCode="General">
                  <c:v>0.45117600000000002</c:v>
                </c:pt>
                <c:pt idx="21906" formatCode="General">
                  <c:v>0.45119700000000001</c:v>
                </c:pt>
                <c:pt idx="21907" formatCode="General">
                  <c:v>0.45121700000000003</c:v>
                </c:pt>
                <c:pt idx="21908" formatCode="General">
                  <c:v>0.45123799999999997</c:v>
                </c:pt>
                <c:pt idx="21909" formatCode="General">
                  <c:v>0.45125800000000005</c:v>
                </c:pt>
                <c:pt idx="21910" formatCode="General">
                  <c:v>0.4512790000000001</c:v>
                </c:pt>
                <c:pt idx="21911" formatCode="General">
                  <c:v>0.45129999999999998</c:v>
                </c:pt>
                <c:pt idx="21912" formatCode="General">
                  <c:v>0.45132100000000008</c:v>
                </c:pt>
                <c:pt idx="21913" formatCode="General">
                  <c:v>0.4513410000000001</c:v>
                </c:pt>
                <c:pt idx="21914" formatCode="General">
                  <c:v>0.45136200000000026</c:v>
                </c:pt>
                <c:pt idx="21915" formatCode="General">
                  <c:v>0.45138200000000023</c:v>
                </c:pt>
                <c:pt idx="21916" formatCode="General">
                  <c:v>0.451403</c:v>
                </c:pt>
                <c:pt idx="21917" formatCode="General">
                  <c:v>0.45142300000000002</c:v>
                </c:pt>
                <c:pt idx="21918" formatCode="General">
                  <c:v>0.45144400000000001</c:v>
                </c:pt>
                <c:pt idx="21919" formatCode="General">
                  <c:v>0.45146500000000001</c:v>
                </c:pt>
                <c:pt idx="21920" formatCode="General">
                  <c:v>0.45148500000000008</c:v>
                </c:pt>
                <c:pt idx="21921" formatCode="General">
                  <c:v>0.45150600000000002</c:v>
                </c:pt>
                <c:pt idx="21922" formatCode="General">
                  <c:v>0.4515260000000002</c:v>
                </c:pt>
                <c:pt idx="21923" formatCode="General">
                  <c:v>0.45154700000000003</c:v>
                </c:pt>
                <c:pt idx="21924" formatCode="General">
                  <c:v>0.451567</c:v>
                </c:pt>
                <c:pt idx="21925" formatCode="General">
                  <c:v>0.45158800000000027</c:v>
                </c:pt>
                <c:pt idx="21926" formatCode="General">
                  <c:v>0.45160900000000004</c:v>
                </c:pt>
                <c:pt idx="21927" formatCode="General">
                  <c:v>0.45163000000000003</c:v>
                </c:pt>
                <c:pt idx="21928" formatCode="General">
                  <c:v>0.45165</c:v>
                </c:pt>
                <c:pt idx="21929" formatCode="General">
                  <c:v>0.4516710000000001</c:v>
                </c:pt>
                <c:pt idx="21930" formatCode="General">
                  <c:v>0.45169100000000001</c:v>
                </c:pt>
                <c:pt idx="21931" formatCode="General">
                  <c:v>0.451712</c:v>
                </c:pt>
                <c:pt idx="21932" formatCode="General">
                  <c:v>0.45173199999999997</c:v>
                </c:pt>
                <c:pt idx="21933" formatCode="General">
                  <c:v>0.45175300000000002</c:v>
                </c:pt>
                <c:pt idx="21934" formatCode="General">
                  <c:v>0.45177400000000001</c:v>
                </c:pt>
                <c:pt idx="21935" formatCode="General">
                  <c:v>0.45179399999999997</c:v>
                </c:pt>
                <c:pt idx="21936" formatCode="General">
                  <c:v>0.45181500000000002</c:v>
                </c:pt>
                <c:pt idx="21937" formatCode="General">
                  <c:v>0.4518350000000001</c:v>
                </c:pt>
                <c:pt idx="21938" formatCode="General">
                  <c:v>0.4518560000000002</c:v>
                </c:pt>
                <c:pt idx="21939" formatCode="General">
                  <c:v>0.45187700000000008</c:v>
                </c:pt>
                <c:pt idx="21940" formatCode="General">
                  <c:v>0.45189800000000002</c:v>
                </c:pt>
                <c:pt idx="21941" formatCode="General">
                  <c:v>0.45191800000000026</c:v>
                </c:pt>
                <c:pt idx="21942" formatCode="General">
                  <c:v>0.45193900000000004</c:v>
                </c:pt>
                <c:pt idx="21943" formatCode="General">
                  <c:v>0.451959</c:v>
                </c:pt>
                <c:pt idx="21944" formatCode="General">
                  <c:v>0.45197900000000002</c:v>
                </c:pt>
                <c:pt idx="21945" formatCode="General">
                  <c:v>0.45200000000000001</c:v>
                </c:pt>
                <c:pt idx="21946" formatCode="General">
                  <c:v>0.4520200000000002</c:v>
                </c:pt>
                <c:pt idx="21947" formatCode="General">
                  <c:v>0.452042</c:v>
                </c:pt>
                <c:pt idx="21948" formatCode="General">
                  <c:v>0.45206200000000002</c:v>
                </c:pt>
                <c:pt idx="21949" formatCode="General">
                  <c:v>0.45208300000000001</c:v>
                </c:pt>
                <c:pt idx="21950" formatCode="General">
                  <c:v>0.45210300000000003</c:v>
                </c:pt>
                <c:pt idx="21951" formatCode="General">
                  <c:v>0.45212400000000008</c:v>
                </c:pt>
                <c:pt idx="21952" formatCode="General">
                  <c:v>0.45214400000000005</c:v>
                </c:pt>
                <c:pt idx="21953" formatCode="General">
                  <c:v>0.45216500000000004</c:v>
                </c:pt>
                <c:pt idx="21954" formatCode="General">
                  <c:v>0.4521860000000002</c:v>
                </c:pt>
                <c:pt idx="21955" formatCode="General">
                  <c:v>0.45220700000000003</c:v>
                </c:pt>
                <c:pt idx="21956" formatCode="General">
                  <c:v>0.4522270000000001</c:v>
                </c:pt>
                <c:pt idx="21957" formatCode="General">
                  <c:v>0.45224799999999998</c:v>
                </c:pt>
                <c:pt idx="21958" formatCode="General">
                  <c:v>0.452268</c:v>
                </c:pt>
                <c:pt idx="21959" formatCode="General">
                  <c:v>0.45228800000000002</c:v>
                </c:pt>
                <c:pt idx="21960" formatCode="General">
                  <c:v>0.45230900000000002</c:v>
                </c:pt>
                <c:pt idx="21961" formatCode="General">
                  <c:v>0.45232900000000026</c:v>
                </c:pt>
                <c:pt idx="21962" formatCode="General">
                  <c:v>0.4523500000000002</c:v>
                </c:pt>
                <c:pt idx="21963" formatCode="General">
                  <c:v>0.45237100000000002</c:v>
                </c:pt>
                <c:pt idx="21964" formatCode="General">
                  <c:v>0.45239200000000002</c:v>
                </c:pt>
                <c:pt idx="21965" formatCode="General">
                  <c:v>0.4524120000000002</c:v>
                </c:pt>
                <c:pt idx="21966" formatCode="General">
                  <c:v>0.45243300000000003</c:v>
                </c:pt>
                <c:pt idx="21967" formatCode="General">
                  <c:v>0.45245300000000011</c:v>
                </c:pt>
                <c:pt idx="21968" formatCode="General">
                  <c:v>0.45247400000000026</c:v>
                </c:pt>
                <c:pt idx="21969" formatCode="General">
                  <c:v>0.45249500000000004</c:v>
                </c:pt>
                <c:pt idx="21970" formatCode="General">
                  <c:v>0.452515</c:v>
                </c:pt>
                <c:pt idx="21971" formatCode="General">
                  <c:v>0.45253600000000005</c:v>
                </c:pt>
                <c:pt idx="21972" formatCode="General">
                  <c:v>0.45255600000000001</c:v>
                </c:pt>
                <c:pt idx="21973" formatCode="General">
                  <c:v>0.45257700000000001</c:v>
                </c:pt>
                <c:pt idx="21974" formatCode="General">
                  <c:v>0.45259700000000003</c:v>
                </c:pt>
                <c:pt idx="21975" formatCode="General">
                  <c:v>0.45261800000000002</c:v>
                </c:pt>
                <c:pt idx="21976" formatCode="General">
                  <c:v>0.45263799999999998</c:v>
                </c:pt>
                <c:pt idx="21977" formatCode="General">
                  <c:v>0.45265900000000003</c:v>
                </c:pt>
                <c:pt idx="21978" formatCode="General">
                  <c:v>0.45268000000000008</c:v>
                </c:pt>
                <c:pt idx="21979" formatCode="General">
                  <c:v>0.45270100000000002</c:v>
                </c:pt>
                <c:pt idx="21980" formatCode="General">
                  <c:v>0.45272100000000004</c:v>
                </c:pt>
                <c:pt idx="21981" formatCode="General">
                  <c:v>0.45274199999999998</c:v>
                </c:pt>
                <c:pt idx="21982" formatCode="General">
                  <c:v>0.452762</c:v>
                </c:pt>
                <c:pt idx="21983" formatCode="General">
                  <c:v>0.4527830000000001</c:v>
                </c:pt>
                <c:pt idx="21984" formatCode="General">
                  <c:v>0.45280300000000001</c:v>
                </c:pt>
                <c:pt idx="21985" formatCode="General">
                  <c:v>0.45282400000000023</c:v>
                </c:pt>
                <c:pt idx="21986" formatCode="General">
                  <c:v>0.452845</c:v>
                </c:pt>
                <c:pt idx="21987" formatCode="General">
                  <c:v>0.45286500000000002</c:v>
                </c:pt>
                <c:pt idx="21988" formatCode="General">
                  <c:v>0.45288600000000023</c:v>
                </c:pt>
                <c:pt idx="21989" formatCode="General">
                  <c:v>0.4529060000000002</c:v>
                </c:pt>
                <c:pt idx="21990" formatCode="General">
                  <c:v>0.45292700000000002</c:v>
                </c:pt>
                <c:pt idx="21991" formatCode="General">
                  <c:v>0.4529470000000001</c:v>
                </c:pt>
                <c:pt idx="21992" formatCode="General">
                  <c:v>0.4529680000000002</c:v>
                </c:pt>
                <c:pt idx="21993" formatCode="General">
                  <c:v>0.45298900000000025</c:v>
                </c:pt>
                <c:pt idx="21994" formatCode="General">
                  <c:v>0.45301000000000002</c:v>
                </c:pt>
                <c:pt idx="21995" formatCode="General">
                  <c:v>0.4530300000000001</c:v>
                </c:pt>
                <c:pt idx="21996" formatCode="General">
                  <c:v>0.45305100000000004</c:v>
                </c:pt>
                <c:pt idx="21997" formatCode="General">
                  <c:v>0.453071</c:v>
                </c:pt>
                <c:pt idx="21998" formatCode="General">
                  <c:v>0.45309200000000005</c:v>
                </c:pt>
                <c:pt idx="21999" formatCode="General">
                  <c:v>0.4531130000000001</c:v>
                </c:pt>
                <c:pt idx="22000" formatCode="General">
                  <c:v>0.45313300000000001</c:v>
                </c:pt>
                <c:pt idx="22001" formatCode="General">
                  <c:v>0.453154</c:v>
                </c:pt>
                <c:pt idx="22002" formatCode="General">
                  <c:v>0.45317400000000002</c:v>
                </c:pt>
                <c:pt idx="22003" formatCode="General">
                  <c:v>0.45319500000000001</c:v>
                </c:pt>
                <c:pt idx="22004" formatCode="General">
                  <c:v>0.45321500000000003</c:v>
                </c:pt>
                <c:pt idx="22005" formatCode="General">
                  <c:v>0.45323600000000003</c:v>
                </c:pt>
                <c:pt idx="22006" formatCode="General">
                  <c:v>0.45325700000000002</c:v>
                </c:pt>
                <c:pt idx="22007" formatCode="General">
                  <c:v>0.45327800000000001</c:v>
                </c:pt>
                <c:pt idx="22008" formatCode="General">
                  <c:v>0.45329799999999998</c:v>
                </c:pt>
                <c:pt idx="22009" formatCode="General">
                  <c:v>0.45331900000000008</c:v>
                </c:pt>
                <c:pt idx="22010" formatCode="General">
                  <c:v>0.4533390000000001</c:v>
                </c:pt>
                <c:pt idx="22011" formatCode="General">
                  <c:v>0.45335900000000001</c:v>
                </c:pt>
                <c:pt idx="22012" formatCode="General">
                  <c:v>0.45338000000000023</c:v>
                </c:pt>
                <c:pt idx="22013" formatCode="General">
                  <c:v>0.45340000000000008</c:v>
                </c:pt>
                <c:pt idx="22014" formatCode="General">
                  <c:v>0.45342200000000027</c:v>
                </c:pt>
                <c:pt idx="22015" formatCode="General">
                  <c:v>0.45344200000000001</c:v>
                </c:pt>
                <c:pt idx="22016" formatCode="General">
                  <c:v>0.453463</c:v>
                </c:pt>
                <c:pt idx="22017" formatCode="General">
                  <c:v>0.45348300000000002</c:v>
                </c:pt>
                <c:pt idx="22018" formatCode="General">
                  <c:v>0.45350400000000002</c:v>
                </c:pt>
                <c:pt idx="22019" formatCode="General">
                  <c:v>0.4535240000000002</c:v>
                </c:pt>
                <c:pt idx="22020" formatCode="General">
                  <c:v>0.45354500000000003</c:v>
                </c:pt>
                <c:pt idx="22021" formatCode="General">
                  <c:v>0.45356600000000002</c:v>
                </c:pt>
                <c:pt idx="22022" formatCode="General">
                  <c:v>0.45358700000000002</c:v>
                </c:pt>
                <c:pt idx="22023" formatCode="General">
                  <c:v>0.45360700000000004</c:v>
                </c:pt>
                <c:pt idx="22024" formatCode="General">
                  <c:v>0.4536280000000002</c:v>
                </c:pt>
                <c:pt idx="22025" formatCode="General">
                  <c:v>0.453648</c:v>
                </c:pt>
                <c:pt idx="22026" formatCode="General">
                  <c:v>0.45366800000000002</c:v>
                </c:pt>
                <c:pt idx="22027" formatCode="General">
                  <c:v>0.45368900000000001</c:v>
                </c:pt>
                <c:pt idx="22028" formatCode="General">
                  <c:v>0.45370900000000003</c:v>
                </c:pt>
                <c:pt idx="22029" formatCode="General">
                  <c:v>0.45373000000000002</c:v>
                </c:pt>
                <c:pt idx="22030" formatCode="General">
                  <c:v>0.45375100000000002</c:v>
                </c:pt>
                <c:pt idx="22031" formatCode="General">
                  <c:v>0.45377200000000001</c:v>
                </c:pt>
                <c:pt idx="22032" formatCode="General">
                  <c:v>0.45379199999999997</c:v>
                </c:pt>
                <c:pt idx="22033" formatCode="General">
                  <c:v>0.45381300000000002</c:v>
                </c:pt>
                <c:pt idx="22034" formatCode="General">
                  <c:v>0.4538330000000001</c:v>
                </c:pt>
                <c:pt idx="22035" formatCode="General">
                  <c:v>0.4538540000000002</c:v>
                </c:pt>
                <c:pt idx="22036" formatCode="General">
                  <c:v>0.45387400000000022</c:v>
                </c:pt>
                <c:pt idx="22037" formatCode="General">
                  <c:v>0.4538950000000001</c:v>
                </c:pt>
                <c:pt idx="22038" formatCode="General">
                  <c:v>0.45391600000000026</c:v>
                </c:pt>
                <c:pt idx="22039" formatCode="General">
                  <c:v>0.45393600000000001</c:v>
                </c:pt>
                <c:pt idx="22040" formatCode="General">
                  <c:v>0.453957</c:v>
                </c:pt>
                <c:pt idx="22041" formatCode="General">
                  <c:v>0.45397700000000002</c:v>
                </c:pt>
                <c:pt idx="22042" formatCode="General">
                  <c:v>0.45399800000000001</c:v>
                </c:pt>
                <c:pt idx="22043" formatCode="General">
                  <c:v>0.45401900000000001</c:v>
                </c:pt>
                <c:pt idx="22044" formatCode="General">
                  <c:v>0.45403900000000003</c:v>
                </c:pt>
                <c:pt idx="22045" formatCode="General">
                  <c:v>0.45406000000000002</c:v>
                </c:pt>
                <c:pt idx="22046" formatCode="General">
                  <c:v>0.45408100000000001</c:v>
                </c:pt>
                <c:pt idx="22047" formatCode="General">
                  <c:v>0.45410100000000003</c:v>
                </c:pt>
                <c:pt idx="22048" formatCode="General">
                  <c:v>0.45412200000000008</c:v>
                </c:pt>
                <c:pt idx="22049" formatCode="General">
                  <c:v>0.45414200000000005</c:v>
                </c:pt>
                <c:pt idx="22050" formatCode="General">
                  <c:v>0.45416300000000004</c:v>
                </c:pt>
                <c:pt idx="22051" formatCode="General">
                  <c:v>0.4541840000000002</c:v>
                </c:pt>
                <c:pt idx="22052" formatCode="General">
                  <c:v>0.454204</c:v>
                </c:pt>
                <c:pt idx="22053" formatCode="General">
                  <c:v>0.4542250000000001</c:v>
                </c:pt>
                <c:pt idx="22054" formatCode="General">
                  <c:v>0.45424500000000001</c:v>
                </c:pt>
                <c:pt idx="22055" formatCode="General">
                  <c:v>0.454266</c:v>
                </c:pt>
                <c:pt idx="22056" formatCode="General">
                  <c:v>0.45428600000000002</c:v>
                </c:pt>
                <c:pt idx="22057" formatCode="General">
                  <c:v>0.45430700000000002</c:v>
                </c:pt>
                <c:pt idx="22058" formatCode="General">
                  <c:v>0.45432700000000026</c:v>
                </c:pt>
                <c:pt idx="22059" formatCode="General">
                  <c:v>0.4543480000000002</c:v>
                </c:pt>
                <c:pt idx="22060" formatCode="General">
                  <c:v>0.45436900000000002</c:v>
                </c:pt>
                <c:pt idx="22061" formatCode="General">
                  <c:v>0.45439000000000002</c:v>
                </c:pt>
                <c:pt idx="22062" formatCode="General">
                  <c:v>0.4544100000000002</c:v>
                </c:pt>
                <c:pt idx="22063" formatCode="General">
                  <c:v>0.45443100000000003</c:v>
                </c:pt>
                <c:pt idx="22064" formatCode="General">
                  <c:v>0.4544510000000001</c:v>
                </c:pt>
                <c:pt idx="22065" formatCode="General">
                  <c:v>0.45447100000000001</c:v>
                </c:pt>
                <c:pt idx="22066" formatCode="General">
                  <c:v>0.45449300000000004</c:v>
                </c:pt>
                <c:pt idx="22067" formatCode="General">
                  <c:v>0.454513</c:v>
                </c:pt>
                <c:pt idx="22068" formatCode="General">
                  <c:v>0.45453400000000005</c:v>
                </c:pt>
                <c:pt idx="22069" formatCode="General">
                  <c:v>0.45455400000000001</c:v>
                </c:pt>
                <c:pt idx="22070" formatCode="General">
                  <c:v>0.45457500000000001</c:v>
                </c:pt>
                <c:pt idx="22071" formatCode="General">
                  <c:v>0.45459500000000003</c:v>
                </c:pt>
                <c:pt idx="22072" formatCode="General">
                  <c:v>0.45461600000000002</c:v>
                </c:pt>
                <c:pt idx="22073" formatCode="General">
                  <c:v>0.45463599999999998</c:v>
                </c:pt>
                <c:pt idx="22074" formatCode="General">
                  <c:v>0.45465700000000003</c:v>
                </c:pt>
                <c:pt idx="22075" formatCode="General">
                  <c:v>0.45467800000000008</c:v>
                </c:pt>
                <c:pt idx="22076" formatCode="General">
                  <c:v>0.45469900000000002</c:v>
                </c:pt>
                <c:pt idx="22077" formatCode="General">
                  <c:v>0.45471900000000004</c:v>
                </c:pt>
                <c:pt idx="22078" formatCode="General">
                  <c:v>0.454739</c:v>
                </c:pt>
                <c:pt idx="22079" formatCode="General">
                  <c:v>0.45476</c:v>
                </c:pt>
                <c:pt idx="22080" formatCode="General">
                  <c:v>0.45478000000000002</c:v>
                </c:pt>
                <c:pt idx="22081" formatCode="General">
                  <c:v>0.45480100000000001</c:v>
                </c:pt>
                <c:pt idx="22082" formatCode="General">
                  <c:v>0.45482200000000023</c:v>
                </c:pt>
                <c:pt idx="22083" formatCode="General">
                  <c:v>0.454843</c:v>
                </c:pt>
                <c:pt idx="22084" formatCode="General">
                  <c:v>0.45486300000000002</c:v>
                </c:pt>
                <c:pt idx="22085" formatCode="General">
                  <c:v>0.45488400000000023</c:v>
                </c:pt>
                <c:pt idx="22086" formatCode="General">
                  <c:v>0.4549040000000002</c:v>
                </c:pt>
                <c:pt idx="22087" formatCode="General">
                  <c:v>0.45492500000000002</c:v>
                </c:pt>
                <c:pt idx="22088" formatCode="General">
                  <c:v>0.45494600000000002</c:v>
                </c:pt>
                <c:pt idx="22089" formatCode="General">
                  <c:v>0.45496700000000001</c:v>
                </c:pt>
                <c:pt idx="22090" formatCode="General">
                  <c:v>0.45498700000000025</c:v>
                </c:pt>
                <c:pt idx="22091" formatCode="General">
                  <c:v>0.45500800000000002</c:v>
                </c:pt>
                <c:pt idx="22092" formatCode="General">
                  <c:v>0.45502800000000027</c:v>
                </c:pt>
                <c:pt idx="22093" formatCode="General">
                  <c:v>0.45504800000000001</c:v>
                </c:pt>
                <c:pt idx="22094" formatCode="General">
                  <c:v>0.455069</c:v>
                </c:pt>
                <c:pt idx="22095" formatCode="General">
                  <c:v>0.45509000000000011</c:v>
                </c:pt>
                <c:pt idx="22096" formatCode="General">
                  <c:v>0.45511000000000001</c:v>
                </c:pt>
                <c:pt idx="22097" formatCode="General">
                  <c:v>0.45513100000000001</c:v>
                </c:pt>
                <c:pt idx="22098" formatCode="General">
                  <c:v>0.455152</c:v>
                </c:pt>
                <c:pt idx="22099" formatCode="General">
                  <c:v>0.45517200000000002</c:v>
                </c:pt>
                <c:pt idx="22100" formatCode="General">
                  <c:v>0.45519300000000001</c:v>
                </c:pt>
                <c:pt idx="22101" formatCode="General">
                  <c:v>0.45521300000000003</c:v>
                </c:pt>
                <c:pt idx="22102" formatCode="General">
                  <c:v>0.45523400000000003</c:v>
                </c:pt>
                <c:pt idx="22103" formatCode="General">
                  <c:v>0.45525500000000002</c:v>
                </c:pt>
                <c:pt idx="22104" formatCode="General">
                  <c:v>0.4552750000000001</c:v>
                </c:pt>
                <c:pt idx="22105" formatCode="General">
                  <c:v>0.45529599999999998</c:v>
                </c:pt>
                <c:pt idx="22106" formatCode="General">
                  <c:v>0.45531600000000022</c:v>
                </c:pt>
                <c:pt idx="22107" formatCode="General">
                  <c:v>0.4553370000000001</c:v>
                </c:pt>
                <c:pt idx="22108" formatCode="General">
                  <c:v>0.45535700000000001</c:v>
                </c:pt>
                <c:pt idx="22109" formatCode="General">
                  <c:v>0.45537800000000023</c:v>
                </c:pt>
                <c:pt idx="22110" formatCode="General">
                  <c:v>0.45539800000000008</c:v>
                </c:pt>
                <c:pt idx="22111" formatCode="General">
                  <c:v>0.45541900000000002</c:v>
                </c:pt>
                <c:pt idx="22112" formatCode="General">
                  <c:v>0.45544000000000001</c:v>
                </c:pt>
                <c:pt idx="22113" formatCode="General">
                  <c:v>0.455461</c:v>
                </c:pt>
                <c:pt idx="22114" formatCode="General">
                  <c:v>0.45548100000000002</c:v>
                </c:pt>
                <c:pt idx="22115" formatCode="General">
                  <c:v>0.45550200000000002</c:v>
                </c:pt>
                <c:pt idx="22116" formatCode="General">
                  <c:v>0.4555220000000002</c:v>
                </c:pt>
                <c:pt idx="22117" formatCode="General">
                  <c:v>0.45554300000000003</c:v>
                </c:pt>
                <c:pt idx="22118" formatCode="General">
                  <c:v>0.45556400000000002</c:v>
                </c:pt>
                <c:pt idx="22119" formatCode="General">
                  <c:v>0.45558400000000027</c:v>
                </c:pt>
                <c:pt idx="22120" formatCode="General">
                  <c:v>0.45560500000000004</c:v>
                </c:pt>
                <c:pt idx="22121" formatCode="General">
                  <c:v>0.455625</c:v>
                </c:pt>
                <c:pt idx="22122" formatCode="General">
                  <c:v>0.455646</c:v>
                </c:pt>
                <c:pt idx="22123" formatCode="General">
                  <c:v>0.45566600000000002</c:v>
                </c:pt>
                <c:pt idx="22124" formatCode="General">
                  <c:v>0.45568700000000001</c:v>
                </c:pt>
                <c:pt idx="22125" formatCode="General">
                  <c:v>0.45570700000000003</c:v>
                </c:pt>
                <c:pt idx="22126" formatCode="General">
                  <c:v>0.45572800000000002</c:v>
                </c:pt>
                <c:pt idx="22127" formatCode="General">
                  <c:v>0.45574900000000002</c:v>
                </c:pt>
                <c:pt idx="22128" formatCode="General">
                  <c:v>0.45577000000000001</c:v>
                </c:pt>
                <c:pt idx="22129" formatCode="General">
                  <c:v>0.45579000000000003</c:v>
                </c:pt>
                <c:pt idx="22130" formatCode="General">
                  <c:v>0.45581100000000002</c:v>
                </c:pt>
                <c:pt idx="22131" formatCode="General">
                  <c:v>0.4558310000000001</c:v>
                </c:pt>
                <c:pt idx="22132" formatCode="General">
                  <c:v>0.45585100000000001</c:v>
                </c:pt>
                <c:pt idx="22133" formatCode="General">
                  <c:v>0.45587300000000008</c:v>
                </c:pt>
                <c:pt idx="22134" formatCode="General">
                  <c:v>0.4558930000000001</c:v>
                </c:pt>
                <c:pt idx="22135" formatCode="General">
                  <c:v>0.45591400000000026</c:v>
                </c:pt>
                <c:pt idx="22136" formatCode="General">
                  <c:v>0.45593400000000001</c:v>
                </c:pt>
                <c:pt idx="22137" formatCode="General">
                  <c:v>0.455955</c:v>
                </c:pt>
                <c:pt idx="22138" formatCode="General">
                  <c:v>0.45597500000000002</c:v>
                </c:pt>
                <c:pt idx="22139" formatCode="General">
                  <c:v>0.45599600000000001</c:v>
                </c:pt>
                <c:pt idx="22140" formatCode="General">
                  <c:v>0.4560160000000002</c:v>
                </c:pt>
                <c:pt idx="22141" formatCode="General">
                  <c:v>0.45603700000000003</c:v>
                </c:pt>
                <c:pt idx="22142" formatCode="General">
                  <c:v>0.45605800000000002</c:v>
                </c:pt>
                <c:pt idx="22143" formatCode="General">
                  <c:v>0.45607900000000001</c:v>
                </c:pt>
                <c:pt idx="22144" formatCode="General">
                  <c:v>0.45609900000000003</c:v>
                </c:pt>
                <c:pt idx="22145" formatCode="General">
                  <c:v>0.456119</c:v>
                </c:pt>
                <c:pt idx="22146" formatCode="General">
                  <c:v>0.45614000000000005</c:v>
                </c:pt>
                <c:pt idx="22147" formatCode="General">
                  <c:v>0.45616100000000004</c:v>
                </c:pt>
                <c:pt idx="22148" formatCode="General">
                  <c:v>0.456181</c:v>
                </c:pt>
                <c:pt idx="22149" formatCode="General">
                  <c:v>0.456202</c:v>
                </c:pt>
                <c:pt idx="22150" formatCode="General">
                  <c:v>0.4562230000000001</c:v>
                </c:pt>
                <c:pt idx="22151" formatCode="General">
                  <c:v>0.45624300000000001</c:v>
                </c:pt>
                <c:pt idx="22152" formatCode="General">
                  <c:v>0.456264</c:v>
                </c:pt>
                <c:pt idx="22153" formatCode="General">
                  <c:v>0.45628400000000002</c:v>
                </c:pt>
                <c:pt idx="22154" formatCode="General">
                  <c:v>0.45630500000000002</c:v>
                </c:pt>
                <c:pt idx="22155" formatCode="General">
                  <c:v>0.45632600000000023</c:v>
                </c:pt>
                <c:pt idx="22156" formatCode="General">
                  <c:v>0.456347</c:v>
                </c:pt>
                <c:pt idx="22157" formatCode="General">
                  <c:v>0.45636700000000002</c:v>
                </c:pt>
                <c:pt idx="22158" formatCode="General">
                  <c:v>0.45638700000000032</c:v>
                </c:pt>
                <c:pt idx="22159" formatCode="General">
                  <c:v>0.4564080000000002</c:v>
                </c:pt>
                <c:pt idx="22160" formatCode="General">
                  <c:v>0.45642800000000022</c:v>
                </c:pt>
                <c:pt idx="22161" formatCode="General">
                  <c:v>0.4564490000000001</c:v>
                </c:pt>
                <c:pt idx="22162" formatCode="General">
                  <c:v>0.45647000000000026</c:v>
                </c:pt>
                <c:pt idx="22163" formatCode="General">
                  <c:v>0.45649000000000001</c:v>
                </c:pt>
                <c:pt idx="22164" formatCode="General">
                  <c:v>0.456511</c:v>
                </c:pt>
                <c:pt idx="22165" formatCode="General">
                  <c:v>0.45653200000000005</c:v>
                </c:pt>
                <c:pt idx="22166" formatCode="General">
                  <c:v>0.45655200000000001</c:v>
                </c:pt>
                <c:pt idx="22167" formatCode="General">
                  <c:v>0.45657300000000001</c:v>
                </c:pt>
                <c:pt idx="22168" formatCode="General">
                  <c:v>0.45659300000000003</c:v>
                </c:pt>
                <c:pt idx="22169" formatCode="General">
                  <c:v>0.45661400000000002</c:v>
                </c:pt>
                <c:pt idx="22170" formatCode="General">
                  <c:v>0.45663500000000001</c:v>
                </c:pt>
                <c:pt idx="22171" formatCode="General">
                  <c:v>0.45665500000000003</c:v>
                </c:pt>
                <c:pt idx="22172" formatCode="General">
                  <c:v>0.45667600000000008</c:v>
                </c:pt>
                <c:pt idx="22173" formatCode="General">
                  <c:v>0.45669600000000005</c:v>
                </c:pt>
                <c:pt idx="22174" formatCode="General">
                  <c:v>0.45671700000000004</c:v>
                </c:pt>
                <c:pt idx="22175" formatCode="General">
                  <c:v>0.456737</c:v>
                </c:pt>
                <c:pt idx="22176" formatCode="General">
                  <c:v>0.456758</c:v>
                </c:pt>
                <c:pt idx="22177" formatCode="General">
                  <c:v>0.45677800000000002</c:v>
                </c:pt>
                <c:pt idx="22178" formatCode="General">
                  <c:v>0.45679900000000001</c:v>
                </c:pt>
                <c:pt idx="22179" formatCode="General">
                  <c:v>0.45682000000000023</c:v>
                </c:pt>
                <c:pt idx="22180" formatCode="General">
                  <c:v>0.456841</c:v>
                </c:pt>
                <c:pt idx="22181" formatCode="General">
                  <c:v>0.45686100000000002</c:v>
                </c:pt>
                <c:pt idx="22182" formatCode="General">
                  <c:v>0.45688200000000023</c:v>
                </c:pt>
                <c:pt idx="22183" formatCode="General">
                  <c:v>0.4569020000000002</c:v>
                </c:pt>
                <c:pt idx="22184" formatCode="General">
                  <c:v>0.45692300000000002</c:v>
                </c:pt>
                <c:pt idx="22185" formatCode="General">
                  <c:v>0.45694400000000002</c:v>
                </c:pt>
                <c:pt idx="22186" formatCode="General">
                  <c:v>0.4569640000000002</c:v>
                </c:pt>
                <c:pt idx="22187" formatCode="General">
                  <c:v>0.45698500000000025</c:v>
                </c:pt>
                <c:pt idx="22188" formatCode="General">
                  <c:v>0.45700500000000011</c:v>
                </c:pt>
                <c:pt idx="22189" formatCode="General">
                  <c:v>0.45702600000000027</c:v>
                </c:pt>
                <c:pt idx="22190" formatCode="General">
                  <c:v>0.45704600000000001</c:v>
                </c:pt>
                <c:pt idx="22191" formatCode="General">
                  <c:v>0.457067</c:v>
                </c:pt>
                <c:pt idx="22192" formatCode="General">
                  <c:v>0.45708700000000002</c:v>
                </c:pt>
                <c:pt idx="22193" formatCode="General">
                  <c:v>0.45710800000000001</c:v>
                </c:pt>
                <c:pt idx="22194" formatCode="General">
                  <c:v>0.45712900000000001</c:v>
                </c:pt>
                <c:pt idx="22195" formatCode="General">
                  <c:v>0.45715</c:v>
                </c:pt>
                <c:pt idx="22196" formatCode="General">
                  <c:v>0.45717000000000002</c:v>
                </c:pt>
                <c:pt idx="22197" formatCode="General">
                  <c:v>0.45719100000000001</c:v>
                </c:pt>
                <c:pt idx="22198" formatCode="General">
                  <c:v>0.45721100000000003</c:v>
                </c:pt>
                <c:pt idx="22199" formatCode="General">
                  <c:v>0.45723200000000003</c:v>
                </c:pt>
                <c:pt idx="22200" formatCode="General">
                  <c:v>0.45725300000000002</c:v>
                </c:pt>
                <c:pt idx="22201" formatCode="General">
                  <c:v>0.4572730000000001</c:v>
                </c:pt>
                <c:pt idx="22202" formatCode="General">
                  <c:v>0.45729399999999998</c:v>
                </c:pt>
                <c:pt idx="22203" formatCode="General">
                  <c:v>0.45731400000000022</c:v>
                </c:pt>
                <c:pt idx="22204" formatCode="General">
                  <c:v>0.4573350000000001</c:v>
                </c:pt>
                <c:pt idx="22205" formatCode="General">
                  <c:v>0.45735500000000001</c:v>
                </c:pt>
                <c:pt idx="22206" formatCode="General">
                  <c:v>0.45737600000000023</c:v>
                </c:pt>
                <c:pt idx="22207" formatCode="General">
                  <c:v>0.45739600000000002</c:v>
                </c:pt>
                <c:pt idx="22208" formatCode="General">
                  <c:v>0.45741700000000002</c:v>
                </c:pt>
                <c:pt idx="22209" formatCode="General">
                  <c:v>0.45743800000000001</c:v>
                </c:pt>
                <c:pt idx="22210" formatCode="General">
                  <c:v>0.457459</c:v>
                </c:pt>
                <c:pt idx="22211" formatCode="General">
                  <c:v>0.45747900000000002</c:v>
                </c:pt>
                <c:pt idx="22212" formatCode="General">
                  <c:v>0.4574990000000001</c:v>
                </c:pt>
                <c:pt idx="22213" formatCode="General">
                  <c:v>0.4575200000000002</c:v>
                </c:pt>
                <c:pt idx="22214" formatCode="General">
                  <c:v>0.45754100000000003</c:v>
                </c:pt>
                <c:pt idx="22215" formatCode="General">
                  <c:v>0.457561</c:v>
                </c:pt>
                <c:pt idx="22216" formatCode="General">
                  <c:v>0.45758200000000027</c:v>
                </c:pt>
                <c:pt idx="22217" formatCode="General">
                  <c:v>0.45760300000000004</c:v>
                </c:pt>
                <c:pt idx="22218" formatCode="General">
                  <c:v>0.457623</c:v>
                </c:pt>
                <c:pt idx="22219" formatCode="General">
                  <c:v>0.457644</c:v>
                </c:pt>
                <c:pt idx="22220" formatCode="General">
                  <c:v>0.45766400000000002</c:v>
                </c:pt>
                <c:pt idx="22221" formatCode="General">
                  <c:v>0.45768500000000001</c:v>
                </c:pt>
                <c:pt idx="22222" formatCode="General">
                  <c:v>0.45770500000000003</c:v>
                </c:pt>
                <c:pt idx="22223" formatCode="General">
                  <c:v>0.45772700000000011</c:v>
                </c:pt>
                <c:pt idx="22224" formatCode="General">
                  <c:v>0.45774700000000001</c:v>
                </c:pt>
                <c:pt idx="22225" formatCode="General">
                  <c:v>0.45776700000000003</c:v>
                </c:pt>
                <c:pt idx="22226" formatCode="General">
                  <c:v>0.45778800000000008</c:v>
                </c:pt>
                <c:pt idx="22227" formatCode="General">
                  <c:v>0.45780800000000027</c:v>
                </c:pt>
                <c:pt idx="22228" formatCode="General">
                  <c:v>0.45782900000000032</c:v>
                </c:pt>
                <c:pt idx="22229" formatCode="General">
                  <c:v>0.4578500000000002</c:v>
                </c:pt>
                <c:pt idx="22230" formatCode="General">
                  <c:v>0.45787000000000022</c:v>
                </c:pt>
                <c:pt idx="22231" formatCode="General">
                  <c:v>0.4578910000000001</c:v>
                </c:pt>
                <c:pt idx="22232" formatCode="General">
                  <c:v>0.45791200000000026</c:v>
                </c:pt>
                <c:pt idx="22233" formatCode="General">
                  <c:v>0.45793200000000001</c:v>
                </c:pt>
                <c:pt idx="22234" formatCode="General">
                  <c:v>0.457953</c:v>
                </c:pt>
                <c:pt idx="22235" formatCode="General">
                  <c:v>0.45797300000000002</c:v>
                </c:pt>
                <c:pt idx="22236" formatCode="General">
                  <c:v>0.45799400000000001</c:v>
                </c:pt>
                <c:pt idx="22237" formatCode="General">
                  <c:v>0.45801500000000001</c:v>
                </c:pt>
                <c:pt idx="22238" formatCode="General">
                  <c:v>0.45803500000000003</c:v>
                </c:pt>
                <c:pt idx="22239" formatCode="General">
                  <c:v>0.45805600000000002</c:v>
                </c:pt>
                <c:pt idx="22240" formatCode="General">
                  <c:v>0.45807600000000021</c:v>
                </c:pt>
                <c:pt idx="22241" formatCode="General">
                  <c:v>0.45809700000000003</c:v>
                </c:pt>
                <c:pt idx="22242" formatCode="General">
                  <c:v>0.458117</c:v>
                </c:pt>
                <c:pt idx="22243" formatCode="General">
                  <c:v>0.45813800000000005</c:v>
                </c:pt>
                <c:pt idx="22244" formatCode="General">
                  <c:v>0.45815800000000001</c:v>
                </c:pt>
                <c:pt idx="22245" formatCode="General">
                  <c:v>0.4581800000000002</c:v>
                </c:pt>
                <c:pt idx="22246" formatCode="General">
                  <c:v>0.4582</c:v>
                </c:pt>
                <c:pt idx="22247" formatCode="General">
                  <c:v>0.4582210000000001</c:v>
                </c:pt>
                <c:pt idx="22248" formatCode="General">
                  <c:v>0.45824100000000001</c:v>
                </c:pt>
                <c:pt idx="22249" formatCode="General">
                  <c:v>0.458262</c:v>
                </c:pt>
                <c:pt idx="22250" formatCode="General">
                  <c:v>0.45828200000000002</c:v>
                </c:pt>
                <c:pt idx="22251" formatCode="General">
                  <c:v>0.45830300000000002</c:v>
                </c:pt>
                <c:pt idx="22252" formatCode="General">
                  <c:v>0.45832400000000023</c:v>
                </c:pt>
                <c:pt idx="22253" formatCode="General">
                  <c:v>0.45834400000000008</c:v>
                </c:pt>
                <c:pt idx="22254" formatCode="General">
                  <c:v>0.45836500000000002</c:v>
                </c:pt>
                <c:pt idx="22255" formatCode="General">
                  <c:v>0.45838500000000032</c:v>
                </c:pt>
                <c:pt idx="22256" formatCode="General">
                  <c:v>0.4584060000000002</c:v>
                </c:pt>
                <c:pt idx="22257" formatCode="General">
                  <c:v>0.45842600000000022</c:v>
                </c:pt>
                <c:pt idx="22258" formatCode="General">
                  <c:v>0.4584470000000001</c:v>
                </c:pt>
                <c:pt idx="22259" formatCode="General">
                  <c:v>0.45846700000000001</c:v>
                </c:pt>
                <c:pt idx="22260" formatCode="General">
                  <c:v>0.45848800000000023</c:v>
                </c:pt>
                <c:pt idx="22261" formatCode="General">
                  <c:v>0.458509</c:v>
                </c:pt>
                <c:pt idx="22262" formatCode="General">
                  <c:v>0.4585300000000001</c:v>
                </c:pt>
                <c:pt idx="22263" formatCode="General">
                  <c:v>0.45855000000000001</c:v>
                </c:pt>
                <c:pt idx="22264" formatCode="General">
                  <c:v>0.45857100000000001</c:v>
                </c:pt>
                <c:pt idx="22265" formatCode="General">
                  <c:v>0.45859100000000003</c:v>
                </c:pt>
                <c:pt idx="22266" formatCode="General">
                  <c:v>0.45861200000000002</c:v>
                </c:pt>
                <c:pt idx="22267" formatCode="General">
                  <c:v>0.45863199999999998</c:v>
                </c:pt>
                <c:pt idx="22268" formatCode="General">
                  <c:v>0.45865300000000003</c:v>
                </c:pt>
                <c:pt idx="22269" formatCode="General">
                  <c:v>0.45867400000000008</c:v>
                </c:pt>
                <c:pt idx="22270" formatCode="General">
                  <c:v>0.45869400000000005</c:v>
                </c:pt>
                <c:pt idx="22271" formatCode="General">
                  <c:v>0.45871500000000004</c:v>
                </c:pt>
                <c:pt idx="22272" formatCode="General">
                  <c:v>0.458735</c:v>
                </c:pt>
                <c:pt idx="22273" formatCode="General">
                  <c:v>0.458756</c:v>
                </c:pt>
                <c:pt idx="22274" formatCode="General">
                  <c:v>0.45877600000000002</c:v>
                </c:pt>
                <c:pt idx="22275" formatCode="General">
                  <c:v>0.45879700000000001</c:v>
                </c:pt>
                <c:pt idx="22276" formatCode="General">
                  <c:v>0.45881800000000023</c:v>
                </c:pt>
                <c:pt idx="22277" formatCode="General">
                  <c:v>0.458839</c:v>
                </c:pt>
                <c:pt idx="22278" formatCode="General">
                  <c:v>0.45885900000000002</c:v>
                </c:pt>
                <c:pt idx="22279" formatCode="General">
                  <c:v>0.45887900000000026</c:v>
                </c:pt>
                <c:pt idx="22280" formatCode="General">
                  <c:v>0.4589000000000002</c:v>
                </c:pt>
                <c:pt idx="22281" formatCode="General">
                  <c:v>0.45892100000000002</c:v>
                </c:pt>
                <c:pt idx="22282" formatCode="General">
                  <c:v>0.4589410000000001</c:v>
                </c:pt>
                <c:pt idx="22283" formatCode="General">
                  <c:v>0.4589620000000002</c:v>
                </c:pt>
                <c:pt idx="22284" formatCode="General">
                  <c:v>0.45898300000000025</c:v>
                </c:pt>
                <c:pt idx="22285" formatCode="General">
                  <c:v>0.45900300000000011</c:v>
                </c:pt>
                <c:pt idx="22286" formatCode="General">
                  <c:v>0.45902400000000027</c:v>
                </c:pt>
                <c:pt idx="22287" formatCode="General">
                  <c:v>0.45904400000000001</c:v>
                </c:pt>
                <c:pt idx="22288" formatCode="General">
                  <c:v>0.459065</c:v>
                </c:pt>
                <c:pt idx="22289" formatCode="General">
                  <c:v>0.45908500000000002</c:v>
                </c:pt>
                <c:pt idx="22290" formatCode="General">
                  <c:v>0.45910600000000001</c:v>
                </c:pt>
                <c:pt idx="22291" formatCode="General">
                  <c:v>0.45912700000000001</c:v>
                </c:pt>
                <c:pt idx="22292" formatCode="General">
                  <c:v>0.45914700000000003</c:v>
                </c:pt>
                <c:pt idx="22293" formatCode="General">
                  <c:v>0.45916800000000002</c:v>
                </c:pt>
                <c:pt idx="22294" formatCode="General">
                  <c:v>0.45918800000000026</c:v>
                </c:pt>
                <c:pt idx="22295" formatCode="General">
                  <c:v>0.45920900000000003</c:v>
                </c:pt>
                <c:pt idx="22296" formatCode="General">
                  <c:v>0.459229</c:v>
                </c:pt>
                <c:pt idx="22297" formatCode="General">
                  <c:v>0.45925100000000002</c:v>
                </c:pt>
                <c:pt idx="22298" formatCode="General">
                  <c:v>0.45927100000000004</c:v>
                </c:pt>
                <c:pt idx="22299" formatCode="General">
                  <c:v>0.45929199999999998</c:v>
                </c:pt>
                <c:pt idx="22300" formatCode="General">
                  <c:v>0.45931200000000022</c:v>
                </c:pt>
                <c:pt idx="22301" formatCode="General">
                  <c:v>0.4593330000000001</c:v>
                </c:pt>
                <c:pt idx="22302" formatCode="General">
                  <c:v>0.45935300000000001</c:v>
                </c:pt>
                <c:pt idx="22303" formatCode="General">
                  <c:v>0.45937400000000023</c:v>
                </c:pt>
                <c:pt idx="22304" formatCode="General">
                  <c:v>0.459395</c:v>
                </c:pt>
                <c:pt idx="22305" formatCode="General">
                  <c:v>0.45941600000000027</c:v>
                </c:pt>
                <c:pt idx="22306" formatCode="General">
                  <c:v>0.45943600000000001</c:v>
                </c:pt>
                <c:pt idx="22307" formatCode="General">
                  <c:v>0.4594560000000002</c:v>
                </c:pt>
                <c:pt idx="22308" formatCode="General">
                  <c:v>0.45947700000000002</c:v>
                </c:pt>
                <c:pt idx="22309" formatCode="General">
                  <c:v>0.4594970000000001</c:v>
                </c:pt>
                <c:pt idx="22310" formatCode="General">
                  <c:v>0.4595180000000002</c:v>
                </c:pt>
                <c:pt idx="22311" formatCode="General">
                  <c:v>0.459538</c:v>
                </c:pt>
                <c:pt idx="22312" formatCode="General">
                  <c:v>0.45956000000000002</c:v>
                </c:pt>
                <c:pt idx="22313" formatCode="General">
                  <c:v>0.45958000000000027</c:v>
                </c:pt>
                <c:pt idx="22314" formatCode="General">
                  <c:v>0.45960100000000004</c:v>
                </c:pt>
                <c:pt idx="22315" formatCode="General">
                  <c:v>0.459621</c:v>
                </c:pt>
                <c:pt idx="22316" formatCode="General">
                  <c:v>0.459642</c:v>
                </c:pt>
                <c:pt idx="22317" formatCode="General">
                  <c:v>0.45966200000000002</c:v>
                </c:pt>
                <c:pt idx="22318" formatCode="General">
                  <c:v>0.45968300000000001</c:v>
                </c:pt>
                <c:pt idx="22319" formatCode="General">
                  <c:v>0.459704</c:v>
                </c:pt>
                <c:pt idx="22320" formatCode="General">
                  <c:v>0.45972400000000002</c:v>
                </c:pt>
                <c:pt idx="22321" formatCode="General">
                  <c:v>0.45974500000000001</c:v>
                </c:pt>
                <c:pt idx="22322" formatCode="General">
                  <c:v>0.45976500000000003</c:v>
                </c:pt>
                <c:pt idx="22323" formatCode="General">
                  <c:v>0.45978600000000008</c:v>
                </c:pt>
                <c:pt idx="22324" formatCode="General">
                  <c:v>0.45980600000000027</c:v>
                </c:pt>
                <c:pt idx="22325" formatCode="General">
                  <c:v>0.45982700000000032</c:v>
                </c:pt>
                <c:pt idx="22326" formatCode="General">
                  <c:v>0.45984700000000001</c:v>
                </c:pt>
                <c:pt idx="22327" formatCode="General">
                  <c:v>0.45986800000000022</c:v>
                </c:pt>
                <c:pt idx="22328" formatCode="General">
                  <c:v>0.45988900000000033</c:v>
                </c:pt>
                <c:pt idx="22329" formatCode="General">
                  <c:v>0.45991000000000026</c:v>
                </c:pt>
                <c:pt idx="22330" formatCode="General">
                  <c:v>0.45993000000000001</c:v>
                </c:pt>
                <c:pt idx="22331" formatCode="General">
                  <c:v>0.45995000000000008</c:v>
                </c:pt>
                <c:pt idx="22332" formatCode="General">
                  <c:v>0.45997100000000002</c:v>
                </c:pt>
                <c:pt idx="22333" formatCode="General">
                  <c:v>0.45999200000000001</c:v>
                </c:pt>
                <c:pt idx="22334" formatCode="General">
                  <c:v>0.4600120000000002</c:v>
                </c:pt>
                <c:pt idx="22335" formatCode="General">
                  <c:v>0.46003300000000003</c:v>
                </c:pt>
                <c:pt idx="22336" formatCode="General">
                  <c:v>0.46005400000000002</c:v>
                </c:pt>
                <c:pt idx="22337" formatCode="General">
                  <c:v>0.46007400000000021</c:v>
                </c:pt>
                <c:pt idx="22338" formatCode="General">
                  <c:v>0.46009500000000003</c:v>
                </c:pt>
                <c:pt idx="22339" formatCode="General">
                  <c:v>0.460115</c:v>
                </c:pt>
                <c:pt idx="22340" formatCode="General">
                  <c:v>0.46013600000000004</c:v>
                </c:pt>
                <c:pt idx="22341" formatCode="General">
                  <c:v>0.46015700000000004</c:v>
                </c:pt>
                <c:pt idx="22342" formatCode="General">
                  <c:v>0.460177</c:v>
                </c:pt>
                <c:pt idx="22343" formatCode="General">
                  <c:v>0.460198</c:v>
                </c:pt>
                <c:pt idx="22344" formatCode="General">
                  <c:v>0.4602190000000001</c:v>
                </c:pt>
                <c:pt idx="22345" formatCode="General">
                  <c:v>0.46023900000000001</c:v>
                </c:pt>
                <c:pt idx="22346" formatCode="General">
                  <c:v>0.46025900000000003</c:v>
                </c:pt>
                <c:pt idx="22347" formatCode="General">
                  <c:v>0.46028000000000002</c:v>
                </c:pt>
                <c:pt idx="22348" formatCode="General">
                  <c:v>0.46030100000000002</c:v>
                </c:pt>
                <c:pt idx="22349" formatCode="General">
                  <c:v>0.46032200000000023</c:v>
                </c:pt>
                <c:pt idx="22350" formatCode="General">
                  <c:v>0.46034200000000008</c:v>
                </c:pt>
                <c:pt idx="22351" formatCode="General">
                  <c:v>0.46036300000000002</c:v>
                </c:pt>
                <c:pt idx="22352" formatCode="General">
                  <c:v>0.46038300000000032</c:v>
                </c:pt>
                <c:pt idx="22353" formatCode="General">
                  <c:v>0.4604040000000002</c:v>
                </c:pt>
                <c:pt idx="22354" formatCode="General">
                  <c:v>0.46042400000000022</c:v>
                </c:pt>
                <c:pt idx="22355" formatCode="General">
                  <c:v>0.4604450000000001</c:v>
                </c:pt>
                <c:pt idx="22356" formatCode="General">
                  <c:v>0.46046500000000001</c:v>
                </c:pt>
                <c:pt idx="22357" formatCode="General">
                  <c:v>0.46048600000000023</c:v>
                </c:pt>
                <c:pt idx="22358" formatCode="General">
                  <c:v>0.460507</c:v>
                </c:pt>
                <c:pt idx="22359" formatCode="General">
                  <c:v>0.46052700000000002</c:v>
                </c:pt>
                <c:pt idx="22360" formatCode="General">
                  <c:v>0.46054800000000001</c:v>
                </c:pt>
                <c:pt idx="22361" formatCode="General">
                  <c:v>0.4605680000000002</c:v>
                </c:pt>
                <c:pt idx="22362" formatCode="General">
                  <c:v>0.46058900000000008</c:v>
                </c:pt>
                <c:pt idx="22363" formatCode="General">
                  <c:v>0.4606090000000001</c:v>
                </c:pt>
                <c:pt idx="22364" formatCode="General">
                  <c:v>0.46063100000000001</c:v>
                </c:pt>
                <c:pt idx="22365" formatCode="General">
                  <c:v>0.46065100000000003</c:v>
                </c:pt>
                <c:pt idx="22366" formatCode="General">
                  <c:v>0.46067200000000008</c:v>
                </c:pt>
                <c:pt idx="22367" formatCode="General">
                  <c:v>0.46069200000000005</c:v>
                </c:pt>
                <c:pt idx="22368" formatCode="General">
                  <c:v>0.46071300000000004</c:v>
                </c:pt>
                <c:pt idx="22369" formatCode="General">
                  <c:v>0.460733</c:v>
                </c:pt>
                <c:pt idx="22370" formatCode="General">
                  <c:v>0.460754</c:v>
                </c:pt>
                <c:pt idx="22371" formatCode="General">
                  <c:v>0.4607750000000001</c:v>
                </c:pt>
                <c:pt idx="22372" formatCode="General">
                  <c:v>0.46079500000000001</c:v>
                </c:pt>
                <c:pt idx="22373" formatCode="General">
                  <c:v>0.46081600000000023</c:v>
                </c:pt>
                <c:pt idx="22374" formatCode="General">
                  <c:v>0.46083600000000002</c:v>
                </c:pt>
                <c:pt idx="22375" formatCode="General">
                  <c:v>0.46085700000000002</c:v>
                </c:pt>
                <c:pt idx="22376" formatCode="General">
                  <c:v>0.46087700000000026</c:v>
                </c:pt>
                <c:pt idx="22377" formatCode="General">
                  <c:v>0.4608980000000002</c:v>
                </c:pt>
                <c:pt idx="22378" formatCode="General">
                  <c:v>0.46091800000000027</c:v>
                </c:pt>
                <c:pt idx="22379" formatCode="General">
                  <c:v>0.4609390000000001</c:v>
                </c:pt>
                <c:pt idx="22380" formatCode="General">
                  <c:v>0.4609600000000002</c:v>
                </c:pt>
                <c:pt idx="22381" formatCode="General">
                  <c:v>0.46098100000000025</c:v>
                </c:pt>
                <c:pt idx="22382" formatCode="General">
                  <c:v>0.46100100000000011</c:v>
                </c:pt>
                <c:pt idx="22383" formatCode="General">
                  <c:v>0.46102200000000026</c:v>
                </c:pt>
                <c:pt idx="22384" formatCode="General">
                  <c:v>0.46104200000000001</c:v>
                </c:pt>
                <c:pt idx="22385" formatCode="General">
                  <c:v>0.461063</c:v>
                </c:pt>
                <c:pt idx="22386" formatCode="General">
                  <c:v>0.46108400000000027</c:v>
                </c:pt>
                <c:pt idx="22387" formatCode="General">
                  <c:v>0.46110400000000001</c:v>
                </c:pt>
                <c:pt idx="22388" formatCode="General">
                  <c:v>0.46112500000000001</c:v>
                </c:pt>
                <c:pt idx="22389" formatCode="General">
                  <c:v>0.46114500000000003</c:v>
                </c:pt>
                <c:pt idx="22390" formatCode="General">
                  <c:v>0.46116600000000002</c:v>
                </c:pt>
                <c:pt idx="22391" formatCode="General">
                  <c:v>0.46118600000000021</c:v>
                </c:pt>
                <c:pt idx="22392" formatCode="General">
                  <c:v>0.46120700000000003</c:v>
                </c:pt>
                <c:pt idx="22393" formatCode="General">
                  <c:v>0.46122800000000008</c:v>
                </c:pt>
                <c:pt idx="22394" formatCode="General">
                  <c:v>0.46124800000000005</c:v>
                </c:pt>
                <c:pt idx="22395" formatCode="General">
                  <c:v>0.46126900000000004</c:v>
                </c:pt>
                <c:pt idx="22396" formatCode="General">
                  <c:v>0.46129000000000003</c:v>
                </c:pt>
                <c:pt idx="22397" formatCode="General">
                  <c:v>0.46131000000000022</c:v>
                </c:pt>
                <c:pt idx="22398" formatCode="General">
                  <c:v>0.46133000000000002</c:v>
                </c:pt>
                <c:pt idx="22399" formatCode="General">
                  <c:v>0.46135100000000001</c:v>
                </c:pt>
                <c:pt idx="22400" formatCode="General">
                  <c:v>0.46137200000000023</c:v>
                </c:pt>
                <c:pt idx="22401" formatCode="General">
                  <c:v>0.461393</c:v>
                </c:pt>
                <c:pt idx="22402" formatCode="General">
                  <c:v>0.46141300000000002</c:v>
                </c:pt>
                <c:pt idx="22403" formatCode="General">
                  <c:v>0.46143400000000001</c:v>
                </c:pt>
                <c:pt idx="22404" formatCode="General">
                  <c:v>0.4614540000000002</c:v>
                </c:pt>
                <c:pt idx="22405" formatCode="General">
                  <c:v>0.46147500000000002</c:v>
                </c:pt>
                <c:pt idx="22406" formatCode="General">
                  <c:v>0.4614950000000001</c:v>
                </c:pt>
                <c:pt idx="22407" formatCode="General">
                  <c:v>0.4615160000000002</c:v>
                </c:pt>
                <c:pt idx="22408" formatCode="General">
                  <c:v>0.461536</c:v>
                </c:pt>
                <c:pt idx="22409" formatCode="General">
                  <c:v>0.461557</c:v>
                </c:pt>
                <c:pt idx="22410" formatCode="General">
                  <c:v>0.46157800000000027</c:v>
                </c:pt>
                <c:pt idx="22411" formatCode="General">
                  <c:v>0.46159900000000004</c:v>
                </c:pt>
                <c:pt idx="22412" formatCode="General">
                  <c:v>0.461619</c:v>
                </c:pt>
                <c:pt idx="22413" formatCode="General">
                  <c:v>0.46163900000000002</c:v>
                </c:pt>
                <c:pt idx="22414" formatCode="General">
                  <c:v>0.46166000000000001</c:v>
                </c:pt>
                <c:pt idx="22415" formatCode="General">
                  <c:v>0.46168100000000001</c:v>
                </c:pt>
                <c:pt idx="22416" formatCode="General">
                  <c:v>0.461702</c:v>
                </c:pt>
                <c:pt idx="22417" formatCode="General">
                  <c:v>0.46172200000000002</c:v>
                </c:pt>
                <c:pt idx="22418" formatCode="General">
                  <c:v>0.46174300000000001</c:v>
                </c:pt>
                <c:pt idx="22419" formatCode="General">
                  <c:v>0.46176300000000003</c:v>
                </c:pt>
                <c:pt idx="22420" formatCode="General">
                  <c:v>0.46178400000000008</c:v>
                </c:pt>
                <c:pt idx="22421" formatCode="General">
                  <c:v>0.46180400000000027</c:v>
                </c:pt>
                <c:pt idx="22422" formatCode="General">
                  <c:v>0.46182500000000032</c:v>
                </c:pt>
                <c:pt idx="22423" formatCode="General">
                  <c:v>0.46184500000000001</c:v>
                </c:pt>
                <c:pt idx="22424" formatCode="General">
                  <c:v>0.46186600000000022</c:v>
                </c:pt>
                <c:pt idx="22425" formatCode="General">
                  <c:v>0.46188700000000033</c:v>
                </c:pt>
                <c:pt idx="22426" formatCode="General">
                  <c:v>0.46190700000000001</c:v>
                </c:pt>
                <c:pt idx="22427" formatCode="General">
                  <c:v>0.46192800000000023</c:v>
                </c:pt>
                <c:pt idx="22428" formatCode="General">
                  <c:v>0.46194800000000008</c:v>
                </c:pt>
                <c:pt idx="22429" formatCode="General">
                  <c:v>0.46196900000000002</c:v>
                </c:pt>
                <c:pt idx="22430" formatCode="General">
                  <c:v>0.46198900000000026</c:v>
                </c:pt>
                <c:pt idx="22431" formatCode="General">
                  <c:v>0.46201100000000001</c:v>
                </c:pt>
                <c:pt idx="22432" formatCode="General">
                  <c:v>0.46203100000000003</c:v>
                </c:pt>
                <c:pt idx="22433" formatCode="General">
                  <c:v>0.46205200000000002</c:v>
                </c:pt>
                <c:pt idx="22434" formatCode="General">
                  <c:v>0.4620720000000002</c:v>
                </c:pt>
                <c:pt idx="22435" formatCode="General">
                  <c:v>0.46209300000000003</c:v>
                </c:pt>
                <c:pt idx="22436" formatCode="General">
                  <c:v>0.462113</c:v>
                </c:pt>
                <c:pt idx="22437" formatCode="General">
                  <c:v>0.46213400000000004</c:v>
                </c:pt>
                <c:pt idx="22438" formatCode="General">
                  <c:v>0.46215400000000001</c:v>
                </c:pt>
                <c:pt idx="22439" formatCode="General">
                  <c:v>0.462175</c:v>
                </c:pt>
                <c:pt idx="22440" formatCode="General">
                  <c:v>0.462196</c:v>
                </c:pt>
                <c:pt idx="22441" formatCode="General">
                  <c:v>0.46221600000000002</c:v>
                </c:pt>
                <c:pt idx="22442" formatCode="General">
                  <c:v>0.46223700000000001</c:v>
                </c:pt>
                <c:pt idx="22443" formatCode="General">
                  <c:v>0.46225700000000003</c:v>
                </c:pt>
                <c:pt idx="22444" formatCode="General">
                  <c:v>0.46227800000000002</c:v>
                </c:pt>
                <c:pt idx="22445" formatCode="General">
                  <c:v>0.46229900000000002</c:v>
                </c:pt>
                <c:pt idx="22446" formatCode="General">
                  <c:v>0.46231900000000026</c:v>
                </c:pt>
                <c:pt idx="22447" formatCode="General">
                  <c:v>0.46234000000000008</c:v>
                </c:pt>
                <c:pt idx="22448" formatCode="General">
                  <c:v>0.46236100000000002</c:v>
                </c:pt>
                <c:pt idx="22449" formatCode="General">
                  <c:v>0.46238100000000032</c:v>
                </c:pt>
                <c:pt idx="22450" formatCode="General">
                  <c:v>0.4624020000000002</c:v>
                </c:pt>
                <c:pt idx="22451" formatCode="General">
                  <c:v>0.46242200000000022</c:v>
                </c:pt>
                <c:pt idx="22452" formatCode="General">
                  <c:v>0.4624430000000001</c:v>
                </c:pt>
                <c:pt idx="22453" formatCode="General">
                  <c:v>0.46246400000000026</c:v>
                </c:pt>
                <c:pt idx="22454" formatCode="General">
                  <c:v>0.46248400000000023</c:v>
                </c:pt>
                <c:pt idx="22455" formatCode="General">
                  <c:v>0.462505</c:v>
                </c:pt>
                <c:pt idx="22456" formatCode="General">
                  <c:v>0.46252500000000002</c:v>
                </c:pt>
                <c:pt idx="22457" formatCode="General">
                  <c:v>0.46254600000000001</c:v>
                </c:pt>
                <c:pt idx="22458" formatCode="General">
                  <c:v>0.4625660000000002</c:v>
                </c:pt>
                <c:pt idx="22459" formatCode="General">
                  <c:v>0.46258700000000008</c:v>
                </c:pt>
                <c:pt idx="22460" formatCode="General">
                  <c:v>0.46260800000000002</c:v>
                </c:pt>
                <c:pt idx="22461" formatCode="General">
                  <c:v>0.46262800000000021</c:v>
                </c:pt>
                <c:pt idx="22462" formatCode="General">
                  <c:v>0.46264900000000003</c:v>
                </c:pt>
                <c:pt idx="22463" formatCode="General">
                  <c:v>0.46267000000000008</c:v>
                </c:pt>
                <c:pt idx="22464" formatCode="General">
                  <c:v>0.4626900000000001</c:v>
                </c:pt>
                <c:pt idx="22465" formatCode="General">
                  <c:v>0.46271000000000001</c:v>
                </c:pt>
                <c:pt idx="22466" formatCode="General">
                  <c:v>0.462731</c:v>
                </c:pt>
                <c:pt idx="22467" formatCode="General">
                  <c:v>0.462752</c:v>
                </c:pt>
                <c:pt idx="22468" formatCode="General">
                  <c:v>0.4627730000000001</c:v>
                </c:pt>
                <c:pt idx="22469" formatCode="General">
                  <c:v>0.46279300000000001</c:v>
                </c:pt>
                <c:pt idx="22470" formatCode="General">
                  <c:v>0.46281400000000023</c:v>
                </c:pt>
                <c:pt idx="22471" formatCode="General">
                  <c:v>0.46283400000000002</c:v>
                </c:pt>
                <c:pt idx="22472" formatCode="General">
                  <c:v>0.46285500000000002</c:v>
                </c:pt>
                <c:pt idx="22473" formatCode="General">
                  <c:v>0.46287500000000026</c:v>
                </c:pt>
                <c:pt idx="22474" formatCode="General">
                  <c:v>0.4628960000000002</c:v>
                </c:pt>
                <c:pt idx="22475" formatCode="General">
                  <c:v>0.46291600000000027</c:v>
                </c:pt>
                <c:pt idx="22476" formatCode="General">
                  <c:v>0.4629370000000001</c:v>
                </c:pt>
                <c:pt idx="22477" formatCode="General">
                  <c:v>0.4629580000000002</c:v>
                </c:pt>
                <c:pt idx="22478" formatCode="General">
                  <c:v>0.46297900000000008</c:v>
                </c:pt>
                <c:pt idx="22479" formatCode="General">
                  <c:v>0.4629990000000001</c:v>
                </c:pt>
                <c:pt idx="22480" formatCode="General">
                  <c:v>0.46301900000000001</c:v>
                </c:pt>
                <c:pt idx="22481" formatCode="General">
                  <c:v>0.46304000000000001</c:v>
                </c:pt>
                <c:pt idx="22482" formatCode="General">
                  <c:v>0.46306000000000008</c:v>
                </c:pt>
                <c:pt idx="22483" formatCode="General">
                  <c:v>0.46308200000000027</c:v>
                </c:pt>
                <c:pt idx="22484" formatCode="General">
                  <c:v>0.46310200000000001</c:v>
                </c:pt>
                <c:pt idx="22485" formatCode="General">
                  <c:v>0.46312300000000001</c:v>
                </c:pt>
                <c:pt idx="22486" formatCode="General">
                  <c:v>0.46314300000000003</c:v>
                </c:pt>
                <c:pt idx="22487" formatCode="General">
                  <c:v>0.46316400000000002</c:v>
                </c:pt>
                <c:pt idx="22488" formatCode="General">
                  <c:v>0.46318400000000021</c:v>
                </c:pt>
                <c:pt idx="22489" formatCode="General">
                  <c:v>0.46320500000000003</c:v>
                </c:pt>
                <c:pt idx="22490" formatCode="General">
                  <c:v>0.463225</c:v>
                </c:pt>
                <c:pt idx="22491" formatCode="General">
                  <c:v>0.46324600000000005</c:v>
                </c:pt>
                <c:pt idx="22492" formatCode="General">
                  <c:v>0.46326700000000004</c:v>
                </c:pt>
                <c:pt idx="22493" formatCode="General">
                  <c:v>0.463287</c:v>
                </c:pt>
                <c:pt idx="22494" formatCode="General">
                  <c:v>0.46330800000000022</c:v>
                </c:pt>
                <c:pt idx="22495" formatCode="General">
                  <c:v>0.46332800000000035</c:v>
                </c:pt>
                <c:pt idx="22496" formatCode="General">
                  <c:v>0.46334900000000001</c:v>
                </c:pt>
                <c:pt idx="22497" formatCode="General">
                  <c:v>0.46337000000000023</c:v>
                </c:pt>
                <c:pt idx="22498" formatCode="General">
                  <c:v>0.46339000000000002</c:v>
                </c:pt>
                <c:pt idx="22499" formatCode="General">
                  <c:v>0.46341100000000002</c:v>
                </c:pt>
                <c:pt idx="22500" formatCode="General">
                  <c:v>0.46343200000000001</c:v>
                </c:pt>
                <c:pt idx="22501" formatCode="General">
                  <c:v>0.4634520000000002</c:v>
                </c:pt>
                <c:pt idx="22502" formatCode="General">
                  <c:v>0.46347300000000002</c:v>
                </c:pt>
                <c:pt idx="22503" formatCode="General">
                  <c:v>0.4634930000000001</c:v>
                </c:pt>
                <c:pt idx="22504" formatCode="General">
                  <c:v>0.4635140000000002</c:v>
                </c:pt>
                <c:pt idx="22505" formatCode="General">
                  <c:v>0.463534</c:v>
                </c:pt>
                <c:pt idx="22506" formatCode="General">
                  <c:v>0.46355500000000011</c:v>
                </c:pt>
                <c:pt idx="22507" formatCode="General">
                  <c:v>0.46357600000000027</c:v>
                </c:pt>
                <c:pt idx="22508" formatCode="General">
                  <c:v>0.46359600000000001</c:v>
                </c:pt>
                <c:pt idx="22509" formatCode="General">
                  <c:v>0.463617</c:v>
                </c:pt>
                <c:pt idx="22510" formatCode="General">
                  <c:v>0.46363700000000002</c:v>
                </c:pt>
                <c:pt idx="22511" formatCode="General">
                  <c:v>0.46365800000000001</c:v>
                </c:pt>
                <c:pt idx="22512" formatCode="General">
                  <c:v>0.46367900000000001</c:v>
                </c:pt>
                <c:pt idx="22513" formatCode="General">
                  <c:v>0.46369900000000003</c:v>
                </c:pt>
                <c:pt idx="22514" formatCode="General">
                  <c:v>0.46372000000000002</c:v>
                </c:pt>
                <c:pt idx="22515" formatCode="General">
                  <c:v>0.46374100000000001</c:v>
                </c:pt>
                <c:pt idx="22516" formatCode="General">
                  <c:v>0.46376100000000003</c:v>
                </c:pt>
                <c:pt idx="22517" formatCode="General">
                  <c:v>0.46378200000000008</c:v>
                </c:pt>
                <c:pt idx="22518" formatCode="General">
                  <c:v>0.46380200000000027</c:v>
                </c:pt>
                <c:pt idx="22519" formatCode="General">
                  <c:v>0.46382200000000023</c:v>
                </c:pt>
                <c:pt idx="22520" formatCode="General">
                  <c:v>0.4638440000000002</c:v>
                </c:pt>
                <c:pt idx="22521" formatCode="General">
                  <c:v>0.46386400000000022</c:v>
                </c:pt>
                <c:pt idx="22522" formatCode="General">
                  <c:v>0.46388500000000032</c:v>
                </c:pt>
                <c:pt idx="22523" formatCode="General">
                  <c:v>0.46390500000000001</c:v>
                </c:pt>
                <c:pt idx="22524" formatCode="General">
                  <c:v>0.46392600000000023</c:v>
                </c:pt>
                <c:pt idx="22525" formatCode="General">
                  <c:v>0.46394600000000008</c:v>
                </c:pt>
                <c:pt idx="22526" formatCode="General">
                  <c:v>0.46396700000000002</c:v>
                </c:pt>
                <c:pt idx="22527" formatCode="General">
                  <c:v>0.46398700000000026</c:v>
                </c:pt>
                <c:pt idx="22528" formatCode="General">
                  <c:v>0.464009</c:v>
                </c:pt>
                <c:pt idx="22529" formatCode="General">
                  <c:v>0.46402900000000002</c:v>
                </c:pt>
                <c:pt idx="22530" formatCode="General">
                  <c:v>0.46405000000000002</c:v>
                </c:pt>
                <c:pt idx="22531" formatCode="General">
                  <c:v>0.4640700000000002</c:v>
                </c:pt>
                <c:pt idx="22532" formatCode="General">
                  <c:v>0.46409</c:v>
                </c:pt>
                <c:pt idx="22533" formatCode="General">
                  <c:v>0.464111</c:v>
                </c:pt>
                <c:pt idx="22534" formatCode="General">
                  <c:v>0.46413200000000004</c:v>
                </c:pt>
                <c:pt idx="22535" formatCode="General">
                  <c:v>0.46415300000000004</c:v>
                </c:pt>
                <c:pt idx="22536" formatCode="General">
                  <c:v>0.464173</c:v>
                </c:pt>
                <c:pt idx="22537" formatCode="General">
                  <c:v>0.464194</c:v>
                </c:pt>
                <c:pt idx="22538" formatCode="General">
                  <c:v>0.46421400000000002</c:v>
                </c:pt>
                <c:pt idx="22539" formatCode="General">
                  <c:v>0.46423500000000001</c:v>
                </c:pt>
                <c:pt idx="22540" formatCode="General">
                  <c:v>0.46425500000000003</c:v>
                </c:pt>
                <c:pt idx="22541" formatCode="General">
                  <c:v>0.46427600000000002</c:v>
                </c:pt>
                <c:pt idx="22542" formatCode="General">
                  <c:v>0.46429600000000004</c:v>
                </c:pt>
                <c:pt idx="22543" formatCode="General">
                  <c:v>0.46431800000000023</c:v>
                </c:pt>
                <c:pt idx="22544" formatCode="General">
                  <c:v>0.46433800000000008</c:v>
                </c:pt>
                <c:pt idx="22545" formatCode="General">
                  <c:v>0.46435900000000002</c:v>
                </c:pt>
                <c:pt idx="22546" formatCode="General">
                  <c:v>0.46437900000000032</c:v>
                </c:pt>
                <c:pt idx="22547" formatCode="General">
                  <c:v>0.46439900000000001</c:v>
                </c:pt>
                <c:pt idx="22548" formatCode="General">
                  <c:v>0.46442000000000022</c:v>
                </c:pt>
                <c:pt idx="22549" formatCode="General">
                  <c:v>0.4644410000000001</c:v>
                </c:pt>
                <c:pt idx="22550" formatCode="General">
                  <c:v>0.46446200000000026</c:v>
                </c:pt>
                <c:pt idx="22551" formatCode="General">
                  <c:v>0.46448200000000023</c:v>
                </c:pt>
                <c:pt idx="22552" formatCode="General">
                  <c:v>0.464503</c:v>
                </c:pt>
                <c:pt idx="22553" formatCode="General">
                  <c:v>0.46452300000000002</c:v>
                </c:pt>
                <c:pt idx="22554" formatCode="General">
                  <c:v>0.46454400000000001</c:v>
                </c:pt>
                <c:pt idx="22555" formatCode="General">
                  <c:v>0.4645640000000002</c:v>
                </c:pt>
                <c:pt idx="22556" formatCode="General">
                  <c:v>0.46458500000000008</c:v>
                </c:pt>
                <c:pt idx="22557" formatCode="General">
                  <c:v>0.4646050000000001</c:v>
                </c:pt>
                <c:pt idx="22558" formatCode="General">
                  <c:v>0.46462600000000021</c:v>
                </c:pt>
                <c:pt idx="22559" formatCode="General">
                  <c:v>0.46464700000000003</c:v>
                </c:pt>
                <c:pt idx="22560" formatCode="General">
                  <c:v>0.464667</c:v>
                </c:pt>
                <c:pt idx="22561" formatCode="General">
                  <c:v>0.46468800000000027</c:v>
                </c:pt>
                <c:pt idx="22562" formatCode="General">
                  <c:v>0.46470800000000001</c:v>
                </c:pt>
                <c:pt idx="22563" formatCode="General">
                  <c:v>0.464729</c:v>
                </c:pt>
                <c:pt idx="22564" formatCode="General">
                  <c:v>0.46475</c:v>
                </c:pt>
                <c:pt idx="22565" formatCode="General">
                  <c:v>0.46477000000000002</c:v>
                </c:pt>
                <c:pt idx="22566" formatCode="General">
                  <c:v>0.46479100000000001</c:v>
                </c:pt>
                <c:pt idx="22567" formatCode="General">
                  <c:v>0.46481200000000022</c:v>
                </c:pt>
                <c:pt idx="22568" formatCode="General">
                  <c:v>0.46483200000000002</c:v>
                </c:pt>
                <c:pt idx="22569" formatCode="General">
                  <c:v>0.46485300000000002</c:v>
                </c:pt>
                <c:pt idx="22570" formatCode="General">
                  <c:v>0.46487300000000026</c:v>
                </c:pt>
                <c:pt idx="22571" formatCode="General">
                  <c:v>0.46489400000000008</c:v>
                </c:pt>
                <c:pt idx="22572" formatCode="General">
                  <c:v>0.46491400000000027</c:v>
                </c:pt>
                <c:pt idx="22573" formatCode="General">
                  <c:v>0.4649350000000001</c:v>
                </c:pt>
                <c:pt idx="22574" formatCode="General">
                  <c:v>0.4649560000000002</c:v>
                </c:pt>
                <c:pt idx="22575" formatCode="General">
                  <c:v>0.46497600000000022</c:v>
                </c:pt>
                <c:pt idx="22576" formatCode="General">
                  <c:v>0.4649970000000001</c:v>
                </c:pt>
                <c:pt idx="22577" formatCode="General">
                  <c:v>0.46501700000000001</c:v>
                </c:pt>
                <c:pt idx="22578" formatCode="General">
                  <c:v>0.46503800000000001</c:v>
                </c:pt>
                <c:pt idx="22579" formatCode="General">
                  <c:v>0.465059</c:v>
                </c:pt>
                <c:pt idx="22580" formatCode="General">
                  <c:v>0.46508000000000027</c:v>
                </c:pt>
                <c:pt idx="22581" formatCode="General">
                  <c:v>0.46510000000000001</c:v>
                </c:pt>
                <c:pt idx="22582" formatCode="General">
                  <c:v>0.46512100000000001</c:v>
                </c:pt>
                <c:pt idx="22583" formatCode="General">
                  <c:v>0.46514100000000003</c:v>
                </c:pt>
                <c:pt idx="22584" formatCode="General">
                  <c:v>0.46516200000000002</c:v>
                </c:pt>
                <c:pt idx="22585" formatCode="General">
                  <c:v>0.46518200000000021</c:v>
                </c:pt>
                <c:pt idx="22586" formatCode="General">
                  <c:v>0.465202</c:v>
                </c:pt>
                <c:pt idx="22587" formatCode="General">
                  <c:v>0.465223</c:v>
                </c:pt>
                <c:pt idx="22588" formatCode="General">
                  <c:v>0.46524400000000005</c:v>
                </c:pt>
                <c:pt idx="22589" formatCode="General">
                  <c:v>0.46526500000000004</c:v>
                </c:pt>
                <c:pt idx="22590" formatCode="General">
                  <c:v>0.465285</c:v>
                </c:pt>
                <c:pt idx="22591" formatCode="General">
                  <c:v>0.46530600000000022</c:v>
                </c:pt>
                <c:pt idx="22592" formatCode="General">
                  <c:v>0.46532600000000035</c:v>
                </c:pt>
                <c:pt idx="22593" formatCode="General">
                  <c:v>0.46534700000000001</c:v>
                </c:pt>
                <c:pt idx="22594" formatCode="General">
                  <c:v>0.46536700000000025</c:v>
                </c:pt>
                <c:pt idx="22595" formatCode="General">
                  <c:v>0.46538900000000022</c:v>
                </c:pt>
                <c:pt idx="22596" formatCode="General">
                  <c:v>0.46540900000000002</c:v>
                </c:pt>
                <c:pt idx="22597" formatCode="General">
                  <c:v>0.46543000000000001</c:v>
                </c:pt>
                <c:pt idx="22598" formatCode="General">
                  <c:v>0.4654500000000002</c:v>
                </c:pt>
                <c:pt idx="22599" formatCode="General">
                  <c:v>0.46547000000000027</c:v>
                </c:pt>
                <c:pt idx="22600" formatCode="General">
                  <c:v>0.4654910000000001</c:v>
                </c:pt>
                <c:pt idx="22601" formatCode="General">
                  <c:v>0.4655120000000002</c:v>
                </c:pt>
                <c:pt idx="22602" formatCode="General">
                  <c:v>0.46553300000000003</c:v>
                </c:pt>
                <c:pt idx="22603" formatCode="General">
                  <c:v>0.46555300000000011</c:v>
                </c:pt>
                <c:pt idx="22604" formatCode="General">
                  <c:v>0.46557400000000027</c:v>
                </c:pt>
                <c:pt idx="22605" formatCode="General">
                  <c:v>0.46559400000000001</c:v>
                </c:pt>
                <c:pt idx="22606" formatCode="General">
                  <c:v>0.465615</c:v>
                </c:pt>
                <c:pt idx="22607" formatCode="General">
                  <c:v>0.46563500000000002</c:v>
                </c:pt>
                <c:pt idx="22608" formatCode="General">
                  <c:v>0.46565600000000001</c:v>
                </c:pt>
                <c:pt idx="22609" formatCode="General">
                  <c:v>0.4656760000000002</c:v>
                </c:pt>
                <c:pt idx="22610" formatCode="General">
                  <c:v>0.46569700000000003</c:v>
                </c:pt>
                <c:pt idx="22611" formatCode="General">
                  <c:v>0.46571800000000002</c:v>
                </c:pt>
                <c:pt idx="22612" formatCode="General">
                  <c:v>0.46573800000000004</c:v>
                </c:pt>
                <c:pt idx="22613" formatCode="General">
                  <c:v>0.46575900000000003</c:v>
                </c:pt>
                <c:pt idx="22614" formatCode="General">
                  <c:v>0.465779</c:v>
                </c:pt>
                <c:pt idx="22615" formatCode="General">
                  <c:v>0.46580000000000021</c:v>
                </c:pt>
                <c:pt idx="22616" formatCode="General">
                  <c:v>0.46582100000000032</c:v>
                </c:pt>
                <c:pt idx="22617" formatCode="General">
                  <c:v>0.4658420000000002</c:v>
                </c:pt>
                <c:pt idx="22618" formatCode="General">
                  <c:v>0.46586200000000022</c:v>
                </c:pt>
                <c:pt idx="22619" formatCode="General">
                  <c:v>0.46588300000000032</c:v>
                </c:pt>
                <c:pt idx="22620" formatCode="General">
                  <c:v>0.46590300000000001</c:v>
                </c:pt>
                <c:pt idx="22621" formatCode="General">
                  <c:v>0.46592400000000023</c:v>
                </c:pt>
                <c:pt idx="22622" formatCode="General">
                  <c:v>0.46594400000000002</c:v>
                </c:pt>
                <c:pt idx="22623" formatCode="General">
                  <c:v>0.46596500000000002</c:v>
                </c:pt>
                <c:pt idx="22624" formatCode="General">
                  <c:v>0.46598500000000026</c:v>
                </c:pt>
                <c:pt idx="22625" formatCode="General">
                  <c:v>0.4660060000000002</c:v>
                </c:pt>
                <c:pt idx="22626" formatCode="General">
                  <c:v>0.46602700000000002</c:v>
                </c:pt>
                <c:pt idx="22627" formatCode="General">
                  <c:v>0.4660470000000001</c:v>
                </c:pt>
                <c:pt idx="22628" formatCode="General">
                  <c:v>0.4660680000000002</c:v>
                </c:pt>
                <c:pt idx="22629" formatCode="General">
                  <c:v>0.46608800000000022</c:v>
                </c:pt>
                <c:pt idx="22630" formatCode="General">
                  <c:v>0.466109</c:v>
                </c:pt>
                <c:pt idx="22631" formatCode="General">
                  <c:v>0.4661300000000001</c:v>
                </c:pt>
                <c:pt idx="22632" formatCode="General">
                  <c:v>0.46615100000000004</c:v>
                </c:pt>
                <c:pt idx="22633" formatCode="General">
                  <c:v>0.466171</c:v>
                </c:pt>
                <c:pt idx="22634" formatCode="General">
                  <c:v>0.466192</c:v>
                </c:pt>
                <c:pt idx="22635" formatCode="General">
                  <c:v>0.46621200000000002</c:v>
                </c:pt>
                <c:pt idx="22636" formatCode="General">
                  <c:v>0.46623300000000001</c:v>
                </c:pt>
                <c:pt idx="22637" formatCode="General">
                  <c:v>0.46625300000000003</c:v>
                </c:pt>
                <c:pt idx="22638" formatCode="General">
                  <c:v>0.46627400000000002</c:v>
                </c:pt>
                <c:pt idx="22639" formatCode="General">
                  <c:v>0.46629400000000004</c:v>
                </c:pt>
                <c:pt idx="22640" formatCode="General">
                  <c:v>0.46631500000000026</c:v>
                </c:pt>
                <c:pt idx="22641" formatCode="General">
                  <c:v>0.46633600000000008</c:v>
                </c:pt>
                <c:pt idx="22642" formatCode="General">
                  <c:v>0.46635600000000027</c:v>
                </c:pt>
                <c:pt idx="22643" formatCode="General">
                  <c:v>0.46637700000000032</c:v>
                </c:pt>
                <c:pt idx="22644" formatCode="General">
                  <c:v>0.46639700000000001</c:v>
                </c:pt>
                <c:pt idx="22645" formatCode="General">
                  <c:v>0.46641800000000022</c:v>
                </c:pt>
                <c:pt idx="22646" formatCode="General">
                  <c:v>0.4664390000000001</c:v>
                </c:pt>
                <c:pt idx="22647" formatCode="General">
                  <c:v>0.46646000000000026</c:v>
                </c:pt>
                <c:pt idx="22648" formatCode="General">
                  <c:v>0.46648000000000023</c:v>
                </c:pt>
                <c:pt idx="22649" formatCode="General">
                  <c:v>0.466501</c:v>
                </c:pt>
                <c:pt idx="22650" formatCode="General">
                  <c:v>0.46652100000000002</c:v>
                </c:pt>
                <c:pt idx="22651" formatCode="General">
                  <c:v>0.46654200000000001</c:v>
                </c:pt>
                <c:pt idx="22652" formatCode="General">
                  <c:v>0.4665620000000002</c:v>
                </c:pt>
                <c:pt idx="22653" formatCode="General">
                  <c:v>0.46658200000000022</c:v>
                </c:pt>
                <c:pt idx="22654" formatCode="General">
                  <c:v>0.4666030000000001</c:v>
                </c:pt>
                <c:pt idx="22655" formatCode="General">
                  <c:v>0.46662400000000021</c:v>
                </c:pt>
                <c:pt idx="22656" formatCode="General">
                  <c:v>0.46664500000000003</c:v>
                </c:pt>
                <c:pt idx="22657" formatCode="General">
                  <c:v>0.466665</c:v>
                </c:pt>
                <c:pt idx="22658" formatCode="General">
                  <c:v>0.46668600000000027</c:v>
                </c:pt>
                <c:pt idx="22659" formatCode="General">
                  <c:v>0.46670600000000001</c:v>
                </c:pt>
                <c:pt idx="22660" formatCode="General">
                  <c:v>0.466727</c:v>
                </c:pt>
                <c:pt idx="22661" formatCode="General">
                  <c:v>0.46674700000000002</c:v>
                </c:pt>
                <c:pt idx="22662" formatCode="General">
                  <c:v>0.4667690000000001</c:v>
                </c:pt>
                <c:pt idx="22663" formatCode="General">
                  <c:v>0.46678900000000001</c:v>
                </c:pt>
                <c:pt idx="22664" formatCode="General">
                  <c:v>0.46681000000000022</c:v>
                </c:pt>
                <c:pt idx="22665" formatCode="General">
                  <c:v>0.46683000000000002</c:v>
                </c:pt>
                <c:pt idx="22666" formatCode="General">
                  <c:v>0.46685000000000026</c:v>
                </c:pt>
                <c:pt idx="22667" formatCode="General">
                  <c:v>0.46687100000000026</c:v>
                </c:pt>
                <c:pt idx="22668" formatCode="General">
                  <c:v>0.46689200000000008</c:v>
                </c:pt>
                <c:pt idx="22669" formatCode="General">
                  <c:v>0.46691300000000002</c:v>
                </c:pt>
                <c:pt idx="22670" formatCode="General">
                  <c:v>0.4669330000000001</c:v>
                </c:pt>
                <c:pt idx="22671" formatCode="General">
                  <c:v>0.4669540000000002</c:v>
                </c:pt>
                <c:pt idx="22672" formatCode="General">
                  <c:v>0.46697400000000022</c:v>
                </c:pt>
                <c:pt idx="22673" formatCode="General">
                  <c:v>0.4669950000000001</c:v>
                </c:pt>
                <c:pt idx="22674" formatCode="General">
                  <c:v>0.46701500000000001</c:v>
                </c:pt>
                <c:pt idx="22675" formatCode="General">
                  <c:v>0.46703600000000001</c:v>
                </c:pt>
                <c:pt idx="22676" formatCode="General">
                  <c:v>0.46705600000000008</c:v>
                </c:pt>
                <c:pt idx="22677" formatCode="General">
                  <c:v>0.46707700000000002</c:v>
                </c:pt>
                <c:pt idx="22678" formatCode="General">
                  <c:v>0.46709800000000001</c:v>
                </c:pt>
                <c:pt idx="22679" formatCode="General">
                  <c:v>0.4671180000000002</c:v>
                </c:pt>
                <c:pt idx="22680" formatCode="General">
                  <c:v>0.46713900000000003</c:v>
                </c:pt>
                <c:pt idx="22681" formatCode="General">
                  <c:v>0.4671590000000001</c:v>
                </c:pt>
                <c:pt idx="22682" formatCode="General">
                  <c:v>0.46718000000000021</c:v>
                </c:pt>
                <c:pt idx="22683" formatCode="General">
                  <c:v>0.46720100000000003</c:v>
                </c:pt>
                <c:pt idx="22684" formatCode="General">
                  <c:v>0.46722200000000008</c:v>
                </c:pt>
                <c:pt idx="22685" formatCode="General">
                  <c:v>0.46724200000000005</c:v>
                </c:pt>
                <c:pt idx="22686" formatCode="General">
                  <c:v>0.46726300000000004</c:v>
                </c:pt>
                <c:pt idx="22687" formatCode="General">
                  <c:v>0.467283</c:v>
                </c:pt>
                <c:pt idx="22688" formatCode="General">
                  <c:v>0.46730400000000022</c:v>
                </c:pt>
                <c:pt idx="22689" formatCode="General">
                  <c:v>0.46732400000000035</c:v>
                </c:pt>
                <c:pt idx="22690" formatCode="General">
                  <c:v>0.46734500000000001</c:v>
                </c:pt>
                <c:pt idx="22691" formatCode="General">
                  <c:v>0.46736600000000023</c:v>
                </c:pt>
                <c:pt idx="22692" formatCode="General">
                  <c:v>0.46738600000000036</c:v>
                </c:pt>
                <c:pt idx="22693" formatCode="General">
                  <c:v>0.46740700000000002</c:v>
                </c:pt>
                <c:pt idx="22694" formatCode="General">
                  <c:v>0.46742700000000026</c:v>
                </c:pt>
                <c:pt idx="22695" formatCode="General">
                  <c:v>0.4674480000000002</c:v>
                </c:pt>
                <c:pt idx="22696" formatCode="General">
                  <c:v>0.46746800000000027</c:v>
                </c:pt>
                <c:pt idx="22697" formatCode="General">
                  <c:v>0.46748900000000032</c:v>
                </c:pt>
                <c:pt idx="22698" formatCode="General">
                  <c:v>0.4675100000000002</c:v>
                </c:pt>
                <c:pt idx="22699" formatCode="General">
                  <c:v>0.46753100000000003</c:v>
                </c:pt>
                <c:pt idx="22700" formatCode="General">
                  <c:v>0.46755100000000011</c:v>
                </c:pt>
                <c:pt idx="22701" formatCode="General">
                  <c:v>0.46757200000000027</c:v>
                </c:pt>
                <c:pt idx="22702" formatCode="General">
                  <c:v>0.46759200000000001</c:v>
                </c:pt>
                <c:pt idx="22703" formatCode="General">
                  <c:v>0.467613</c:v>
                </c:pt>
                <c:pt idx="22704" formatCode="General">
                  <c:v>0.46763300000000002</c:v>
                </c:pt>
                <c:pt idx="22705" formatCode="General">
                  <c:v>0.46765400000000001</c:v>
                </c:pt>
                <c:pt idx="22706" formatCode="General">
                  <c:v>0.4676740000000002</c:v>
                </c:pt>
                <c:pt idx="22707" formatCode="General">
                  <c:v>0.46769500000000003</c:v>
                </c:pt>
                <c:pt idx="22708" formatCode="General">
                  <c:v>0.46771600000000002</c:v>
                </c:pt>
                <c:pt idx="22709" formatCode="General">
                  <c:v>0.46773600000000004</c:v>
                </c:pt>
                <c:pt idx="22710" formatCode="General">
                  <c:v>0.46775700000000003</c:v>
                </c:pt>
                <c:pt idx="22711" formatCode="General">
                  <c:v>0.467777</c:v>
                </c:pt>
                <c:pt idx="22712" formatCode="General">
                  <c:v>0.46779800000000005</c:v>
                </c:pt>
                <c:pt idx="22713" formatCode="General">
                  <c:v>0.46781800000000023</c:v>
                </c:pt>
                <c:pt idx="22714" formatCode="General">
                  <c:v>0.4678400000000002</c:v>
                </c:pt>
                <c:pt idx="22715" formatCode="General">
                  <c:v>0.46786000000000022</c:v>
                </c:pt>
                <c:pt idx="22716" formatCode="General">
                  <c:v>0.46788100000000032</c:v>
                </c:pt>
                <c:pt idx="22717" formatCode="General">
                  <c:v>0.46790100000000001</c:v>
                </c:pt>
                <c:pt idx="22718" formatCode="General">
                  <c:v>0.46792200000000023</c:v>
                </c:pt>
                <c:pt idx="22719" formatCode="General">
                  <c:v>0.46794200000000002</c:v>
                </c:pt>
                <c:pt idx="22720" formatCode="General">
                  <c:v>0.46796200000000027</c:v>
                </c:pt>
                <c:pt idx="22721" formatCode="General">
                  <c:v>0.46798300000000026</c:v>
                </c:pt>
                <c:pt idx="22722" formatCode="General">
                  <c:v>0.4680040000000002</c:v>
                </c:pt>
                <c:pt idx="22723" formatCode="General">
                  <c:v>0.46802500000000002</c:v>
                </c:pt>
                <c:pt idx="22724" formatCode="General">
                  <c:v>0.4680450000000001</c:v>
                </c:pt>
                <c:pt idx="22725" formatCode="General">
                  <c:v>0.4680660000000002</c:v>
                </c:pt>
                <c:pt idx="22726" formatCode="General">
                  <c:v>0.46808600000000022</c:v>
                </c:pt>
                <c:pt idx="22727" formatCode="General">
                  <c:v>0.468107</c:v>
                </c:pt>
                <c:pt idx="22728" formatCode="General">
                  <c:v>0.46812700000000002</c:v>
                </c:pt>
                <c:pt idx="22729" formatCode="General">
                  <c:v>0.46814800000000001</c:v>
                </c:pt>
                <c:pt idx="22730" formatCode="General">
                  <c:v>0.468169</c:v>
                </c:pt>
                <c:pt idx="22731" formatCode="General">
                  <c:v>0.46819</c:v>
                </c:pt>
                <c:pt idx="22732" formatCode="General">
                  <c:v>0.46821000000000002</c:v>
                </c:pt>
                <c:pt idx="22733" formatCode="General">
                  <c:v>0.46823000000000004</c:v>
                </c:pt>
                <c:pt idx="22734" formatCode="General">
                  <c:v>0.46825100000000003</c:v>
                </c:pt>
                <c:pt idx="22735" formatCode="General">
                  <c:v>0.4682710000000001</c:v>
                </c:pt>
                <c:pt idx="22736" formatCode="General">
                  <c:v>0.46829300000000001</c:v>
                </c:pt>
                <c:pt idx="22737" formatCode="General">
                  <c:v>0.46831300000000026</c:v>
                </c:pt>
                <c:pt idx="22738" formatCode="General">
                  <c:v>0.46833400000000008</c:v>
                </c:pt>
                <c:pt idx="22739" formatCode="General">
                  <c:v>0.46835400000000027</c:v>
                </c:pt>
                <c:pt idx="22740" formatCode="General">
                  <c:v>0.46837500000000032</c:v>
                </c:pt>
                <c:pt idx="22741" formatCode="General">
                  <c:v>0.46839500000000001</c:v>
                </c:pt>
                <c:pt idx="22742" formatCode="General">
                  <c:v>0.46841600000000022</c:v>
                </c:pt>
                <c:pt idx="22743" formatCode="General">
                  <c:v>0.4684370000000001</c:v>
                </c:pt>
                <c:pt idx="22744" formatCode="General">
                  <c:v>0.46845700000000001</c:v>
                </c:pt>
                <c:pt idx="22745" formatCode="General">
                  <c:v>0.46847800000000023</c:v>
                </c:pt>
                <c:pt idx="22746" formatCode="General">
                  <c:v>0.46849800000000008</c:v>
                </c:pt>
                <c:pt idx="22747" formatCode="General">
                  <c:v>0.46851900000000002</c:v>
                </c:pt>
                <c:pt idx="22748" formatCode="General">
                  <c:v>0.46853900000000004</c:v>
                </c:pt>
                <c:pt idx="22749" formatCode="General">
                  <c:v>0.4685600000000002</c:v>
                </c:pt>
                <c:pt idx="22750" formatCode="General">
                  <c:v>0.46858100000000008</c:v>
                </c:pt>
                <c:pt idx="22751" formatCode="General">
                  <c:v>0.46860200000000002</c:v>
                </c:pt>
                <c:pt idx="22752" formatCode="General">
                  <c:v>0.46862200000000021</c:v>
                </c:pt>
                <c:pt idx="22753" formatCode="General">
                  <c:v>0.46864300000000003</c:v>
                </c:pt>
                <c:pt idx="22754" formatCode="General">
                  <c:v>0.468663</c:v>
                </c:pt>
                <c:pt idx="22755" formatCode="General">
                  <c:v>0.46868400000000027</c:v>
                </c:pt>
                <c:pt idx="22756" formatCode="General">
                  <c:v>0.46870400000000001</c:v>
                </c:pt>
                <c:pt idx="22757" formatCode="General">
                  <c:v>0.468725</c:v>
                </c:pt>
                <c:pt idx="22758" formatCode="General">
                  <c:v>0.46874500000000002</c:v>
                </c:pt>
                <c:pt idx="22759" formatCode="General">
                  <c:v>0.46876600000000002</c:v>
                </c:pt>
                <c:pt idx="22760" formatCode="General">
                  <c:v>0.46878700000000001</c:v>
                </c:pt>
                <c:pt idx="22761" formatCode="General">
                  <c:v>0.46880700000000008</c:v>
                </c:pt>
                <c:pt idx="22762" formatCode="General">
                  <c:v>0.46882800000000036</c:v>
                </c:pt>
                <c:pt idx="22763" formatCode="General">
                  <c:v>0.46884800000000026</c:v>
                </c:pt>
                <c:pt idx="22764" formatCode="General">
                  <c:v>0.46886900000000026</c:v>
                </c:pt>
                <c:pt idx="22765" formatCode="General">
                  <c:v>0.46889000000000008</c:v>
                </c:pt>
                <c:pt idx="22766" formatCode="General">
                  <c:v>0.46891100000000002</c:v>
                </c:pt>
                <c:pt idx="22767" formatCode="General">
                  <c:v>0.4689310000000001</c:v>
                </c:pt>
                <c:pt idx="22768" formatCode="General">
                  <c:v>0.4689520000000002</c:v>
                </c:pt>
                <c:pt idx="22769" formatCode="General">
                  <c:v>0.46897200000000022</c:v>
                </c:pt>
                <c:pt idx="22770" formatCode="General">
                  <c:v>0.4689930000000001</c:v>
                </c:pt>
                <c:pt idx="22771" formatCode="General">
                  <c:v>0.46901300000000001</c:v>
                </c:pt>
                <c:pt idx="22772" formatCode="General">
                  <c:v>0.46903400000000001</c:v>
                </c:pt>
                <c:pt idx="22773" formatCode="General">
                  <c:v>0.46905400000000008</c:v>
                </c:pt>
                <c:pt idx="22774" formatCode="General">
                  <c:v>0.46907500000000002</c:v>
                </c:pt>
                <c:pt idx="22775" formatCode="General">
                  <c:v>0.46909600000000001</c:v>
                </c:pt>
                <c:pt idx="22776" formatCode="General">
                  <c:v>0.4691160000000002</c:v>
                </c:pt>
                <c:pt idx="22777" formatCode="General">
                  <c:v>0.46913700000000003</c:v>
                </c:pt>
                <c:pt idx="22778" formatCode="General">
                  <c:v>0.4691570000000001</c:v>
                </c:pt>
                <c:pt idx="22779" formatCode="General">
                  <c:v>0.46917800000000021</c:v>
                </c:pt>
                <c:pt idx="22780" formatCode="General">
                  <c:v>0.469198</c:v>
                </c:pt>
                <c:pt idx="22781" formatCode="General">
                  <c:v>0.46922000000000008</c:v>
                </c:pt>
                <c:pt idx="22782" formatCode="General">
                  <c:v>0.46924000000000005</c:v>
                </c:pt>
                <c:pt idx="22783" formatCode="General">
                  <c:v>0.46926100000000004</c:v>
                </c:pt>
                <c:pt idx="22784" formatCode="General">
                  <c:v>0.469281</c:v>
                </c:pt>
                <c:pt idx="22785" formatCode="General">
                  <c:v>0.46930200000000022</c:v>
                </c:pt>
                <c:pt idx="22786" formatCode="General">
                  <c:v>0.46932200000000035</c:v>
                </c:pt>
                <c:pt idx="22787" formatCode="General">
                  <c:v>0.4693420000000002</c:v>
                </c:pt>
                <c:pt idx="22788" formatCode="General">
                  <c:v>0.46936300000000025</c:v>
                </c:pt>
                <c:pt idx="22789" formatCode="General">
                  <c:v>0.46938400000000036</c:v>
                </c:pt>
                <c:pt idx="22790" formatCode="General">
                  <c:v>0.46940500000000002</c:v>
                </c:pt>
                <c:pt idx="22791" formatCode="General">
                  <c:v>0.46942500000000026</c:v>
                </c:pt>
                <c:pt idx="22792" formatCode="General">
                  <c:v>0.4694460000000002</c:v>
                </c:pt>
                <c:pt idx="22793" formatCode="General">
                  <c:v>0.46946600000000027</c:v>
                </c:pt>
                <c:pt idx="22794" formatCode="General">
                  <c:v>0.46948700000000032</c:v>
                </c:pt>
                <c:pt idx="22795" formatCode="General">
                  <c:v>0.4695080000000002</c:v>
                </c:pt>
                <c:pt idx="22796" formatCode="General">
                  <c:v>0.46952800000000022</c:v>
                </c:pt>
                <c:pt idx="22797" formatCode="General">
                  <c:v>0.46954900000000011</c:v>
                </c:pt>
                <c:pt idx="22798" formatCode="General">
                  <c:v>0.46957000000000026</c:v>
                </c:pt>
                <c:pt idx="22799" formatCode="General">
                  <c:v>0.46959000000000001</c:v>
                </c:pt>
                <c:pt idx="22800" formatCode="General">
                  <c:v>0.46961000000000008</c:v>
                </c:pt>
                <c:pt idx="22801" formatCode="General">
                  <c:v>0.46963100000000002</c:v>
                </c:pt>
                <c:pt idx="22802" formatCode="General">
                  <c:v>0.4696510000000001</c:v>
                </c:pt>
                <c:pt idx="22803" formatCode="General">
                  <c:v>0.4696720000000002</c:v>
                </c:pt>
                <c:pt idx="22804" formatCode="General">
                  <c:v>0.46969300000000003</c:v>
                </c:pt>
                <c:pt idx="22805" formatCode="General">
                  <c:v>0.46971400000000002</c:v>
                </c:pt>
                <c:pt idx="22806" formatCode="General">
                  <c:v>0.46973399999999998</c:v>
                </c:pt>
                <c:pt idx="22807" formatCode="General">
                  <c:v>0.46975500000000003</c:v>
                </c:pt>
                <c:pt idx="22808" formatCode="General">
                  <c:v>0.469775</c:v>
                </c:pt>
                <c:pt idx="22809" formatCode="General">
                  <c:v>0.46979600000000005</c:v>
                </c:pt>
                <c:pt idx="22810" formatCode="General">
                  <c:v>0.46981700000000026</c:v>
                </c:pt>
                <c:pt idx="22811" formatCode="General">
                  <c:v>0.469837</c:v>
                </c:pt>
                <c:pt idx="22812" formatCode="General">
                  <c:v>0.46985800000000022</c:v>
                </c:pt>
                <c:pt idx="22813" formatCode="General">
                  <c:v>0.46987800000000035</c:v>
                </c:pt>
                <c:pt idx="22814" formatCode="General">
                  <c:v>0.46989900000000001</c:v>
                </c:pt>
                <c:pt idx="22815" formatCode="General">
                  <c:v>0.46991900000000025</c:v>
                </c:pt>
                <c:pt idx="22816" formatCode="General">
                  <c:v>0.46994000000000002</c:v>
                </c:pt>
                <c:pt idx="22817" formatCode="General">
                  <c:v>0.46996100000000002</c:v>
                </c:pt>
                <c:pt idx="22818" formatCode="General">
                  <c:v>0.46998200000000023</c:v>
                </c:pt>
                <c:pt idx="22819" formatCode="General">
                  <c:v>0.4700020000000002</c:v>
                </c:pt>
                <c:pt idx="22820" formatCode="General">
                  <c:v>0.47002300000000002</c:v>
                </c:pt>
                <c:pt idx="22821" formatCode="General">
                  <c:v>0.4700430000000001</c:v>
                </c:pt>
                <c:pt idx="22822" formatCode="General">
                  <c:v>0.4700640000000002</c:v>
                </c:pt>
                <c:pt idx="22823" formatCode="General">
                  <c:v>0.47008400000000022</c:v>
                </c:pt>
                <c:pt idx="22824" formatCode="General">
                  <c:v>0.470105</c:v>
                </c:pt>
                <c:pt idx="22825" formatCode="General">
                  <c:v>0.47012500000000002</c:v>
                </c:pt>
                <c:pt idx="22826" formatCode="General">
                  <c:v>0.47014600000000001</c:v>
                </c:pt>
                <c:pt idx="22827" formatCode="General">
                  <c:v>0.470167</c:v>
                </c:pt>
                <c:pt idx="22828" formatCode="General">
                  <c:v>0.47018700000000002</c:v>
                </c:pt>
                <c:pt idx="22829" formatCode="General">
                  <c:v>0.47020800000000001</c:v>
                </c:pt>
                <c:pt idx="22830" formatCode="General">
                  <c:v>0.4702280000000002</c:v>
                </c:pt>
                <c:pt idx="22831" formatCode="General">
                  <c:v>0.47024900000000003</c:v>
                </c:pt>
                <c:pt idx="22832" formatCode="General">
                  <c:v>0.47027000000000002</c:v>
                </c:pt>
                <c:pt idx="22833" formatCode="General">
                  <c:v>0.47029100000000001</c:v>
                </c:pt>
                <c:pt idx="22834" formatCode="General">
                  <c:v>0.47031100000000026</c:v>
                </c:pt>
                <c:pt idx="22835" formatCode="General">
                  <c:v>0.47033200000000008</c:v>
                </c:pt>
                <c:pt idx="22836" formatCode="General">
                  <c:v>0.47035200000000027</c:v>
                </c:pt>
                <c:pt idx="22837" formatCode="General">
                  <c:v>0.47037300000000032</c:v>
                </c:pt>
                <c:pt idx="22838" formatCode="General">
                  <c:v>0.47039300000000001</c:v>
                </c:pt>
                <c:pt idx="22839" formatCode="General">
                  <c:v>0.47041400000000022</c:v>
                </c:pt>
                <c:pt idx="22840" formatCode="General">
                  <c:v>0.47043400000000002</c:v>
                </c:pt>
                <c:pt idx="22841" formatCode="General">
                  <c:v>0.47045500000000001</c:v>
                </c:pt>
                <c:pt idx="22842" formatCode="General">
                  <c:v>0.47047600000000023</c:v>
                </c:pt>
                <c:pt idx="22843" formatCode="General">
                  <c:v>0.47049600000000008</c:v>
                </c:pt>
                <c:pt idx="22844" formatCode="General">
                  <c:v>0.47051700000000002</c:v>
                </c:pt>
                <c:pt idx="22845" formatCode="General">
                  <c:v>0.47053700000000004</c:v>
                </c:pt>
                <c:pt idx="22846" formatCode="General">
                  <c:v>0.4705580000000002</c:v>
                </c:pt>
                <c:pt idx="22847" formatCode="General">
                  <c:v>0.47057900000000008</c:v>
                </c:pt>
                <c:pt idx="22848" formatCode="General">
                  <c:v>0.47060000000000002</c:v>
                </c:pt>
                <c:pt idx="22849" formatCode="General">
                  <c:v>0.4706200000000002</c:v>
                </c:pt>
                <c:pt idx="22850" formatCode="General">
                  <c:v>0.47064100000000003</c:v>
                </c:pt>
                <c:pt idx="22851" formatCode="General">
                  <c:v>0.470661</c:v>
                </c:pt>
                <c:pt idx="22852" formatCode="General">
                  <c:v>0.47068200000000027</c:v>
                </c:pt>
                <c:pt idx="22853" formatCode="General">
                  <c:v>0.47070200000000001</c:v>
                </c:pt>
                <c:pt idx="22854" formatCode="General">
                  <c:v>0.47072200000000008</c:v>
                </c:pt>
                <c:pt idx="22855" formatCode="General">
                  <c:v>0.47074300000000002</c:v>
                </c:pt>
                <c:pt idx="22856" formatCode="General">
                  <c:v>0.47076400000000002</c:v>
                </c:pt>
                <c:pt idx="22857" formatCode="General">
                  <c:v>0.47078500000000001</c:v>
                </c:pt>
                <c:pt idx="22858" formatCode="General">
                  <c:v>0.47080500000000008</c:v>
                </c:pt>
                <c:pt idx="22859" formatCode="General">
                  <c:v>0.47082600000000036</c:v>
                </c:pt>
                <c:pt idx="22860" formatCode="General">
                  <c:v>0.47084600000000026</c:v>
                </c:pt>
                <c:pt idx="22861" formatCode="General">
                  <c:v>0.47086700000000026</c:v>
                </c:pt>
                <c:pt idx="22862" formatCode="General">
                  <c:v>0.47088800000000036</c:v>
                </c:pt>
                <c:pt idx="22863" formatCode="General">
                  <c:v>0.47090800000000027</c:v>
                </c:pt>
                <c:pt idx="22864" formatCode="General">
                  <c:v>0.47092900000000032</c:v>
                </c:pt>
                <c:pt idx="22865" formatCode="General">
                  <c:v>0.4709500000000002</c:v>
                </c:pt>
                <c:pt idx="22866" formatCode="General">
                  <c:v>0.47097000000000022</c:v>
                </c:pt>
                <c:pt idx="22867" formatCode="General">
                  <c:v>0.47099000000000002</c:v>
                </c:pt>
                <c:pt idx="22868" formatCode="General">
                  <c:v>0.47101100000000001</c:v>
                </c:pt>
                <c:pt idx="22869" formatCode="General">
                  <c:v>0.47103100000000003</c:v>
                </c:pt>
                <c:pt idx="22870" formatCode="General">
                  <c:v>0.47105200000000008</c:v>
                </c:pt>
                <c:pt idx="22871" formatCode="General">
                  <c:v>0.47107300000000002</c:v>
                </c:pt>
                <c:pt idx="22872" formatCode="General">
                  <c:v>0.47109400000000001</c:v>
                </c:pt>
                <c:pt idx="22873" formatCode="General">
                  <c:v>0.4711140000000002</c:v>
                </c:pt>
                <c:pt idx="22874" formatCode="General">
                  <c:v>0.47113500000000003</c:v>
                </c:pt>
                <c:pt idx="22875" formatCode="General">
                  <c:v>0.4711550000000001</c:v>
                </c:pt>
                <c:pt idx="22876" formatCode="General">
                  <c:v>0.47117600000000021</c:v>
                </c:pt>
                <c:pt idx="22877" formatCode="General">
                  <c:v>0.47119700000000003</c:v>
                </c:pt>
                <c:pt idx="22878" formatCode="General">
                  <c:v>0.47121800000000008</c:v>
                </c:pt>
                <c:pt idx="22879" formatCode="General">
                  <c:v>0.47123800000000005</c:v>
                </c:pt>
                <c:pt idx="22880" formatCode="General">
                  <c:v>0.47125800000000001</c:v>
                </c:pt>
                <c:pt idx="22881" formatCode="General">
                  <c:v>0.471279</c:v>
                </c:pt>
                <c:pt idx="22882" formatCode="General">
                  <c:v>0.47129900000000002</c:v>
                </c:pt>
                <c:pt idx="22883" formatCode="General">
                  <c:v>0.47132000000000035</c:v>
                </c:pt>
                <c:pt idx="22884" formatCode="General">
                  <c:v>0.47134100000000001</c:v>
                </c:pt>
                <c:pt idx="22885" formatCode="General">
                  <c:v>0.47136200000000023</c:v>
                </c:pt>
                <c:pt idx="22886" formatCode="General">
                  <c:v>0.47138200000000036</c:v>
                </c:pt>
                <c:pt idx="22887" formatCode="General">
                  <c:v>0.47140300000000002</c:v>
                </c:pt>
                <c:pt idx="22888" formatCode="General">
                  <c:v>0.47142300000000026</c:v>
                </c:pt>
                <c:pt idx="22889" formatCode="General">
                  <c:v>0.4714440000000002</c:v>
                </c:pt>
                <c:pt idx="22890" formatCode="General">
                  <c:v>0.47146400000000027</c:v>
                </c:pt>
                <c:pt idx="22891" formatCode="General">
                  <c:v>0.47148500000000032</c:v>
                </c:pt>
                <c:pt idx="22892" formatCode="General">
                  <c:v>0.47150500000000001</c:v>
                </c:pt>
                <c:pt idx="22893" formatCode="General">
                  <c:v>0.47152600000000022</c:v>
                </c:pt>
                <c:pt idx="22894" formatCode="General">
                  <c:v>0.4715470000000001</c:v>
                </c:pt>
                <c:pt idx="22895" formatCode="General">
                  <c:v>0.47156700000000001</c:v>
                </c:pt>
                <c:pt idx="22896" formatCode="General">
                  <c:v>0.47158800000000023</c:v>
                </c:pt>
                <c:pt idx="22897" formatCode="General">
                  <c:v>0.47160800000000008</c:v>
                </c:pt>
                <c:pt idx="22898" formatCode="General">
                  <c:v>0.47162900000000002</c:v>
                </c:pt>
                <c:pt idx="22899" formatCode="General">
                  <c:v>0.47165000000000001</c:v>
                </c:pt>
                <c:pt idx="22900" formatCode="General">
                  <c:v>0.47167100000000001</c:v>
                </c:pt>
                <c:pt idx="22901" formatCode="General">
                  <c:v>0.47169100000000003</c:v>
                </c:pt>
                <c:pt idx="22902" formatCode="General">
                  <c:v>0.47171200000000002</c:v>
                </c:pt>
                <c:pt idx="22903" formatCode="General">
                  <c:v>0.47173199999999998</c:v>
                </c:pt>
                <c:pt idx="22904" formatCode="General">
                  <c:v>0.47175300000000003</c:v>
                </c:pt>
                <c:pt idx="22905" formatCode="General">
                  <c:v>0.471773</c:v>
                </c:pt>
                <c:pt idx="22906" formatCode="General">
                  <c:v>0.47179400000000005</c:v>
                </c:pt>
                <c:pt idx="22907" formatCode="General">
                  <c:v>0.47181400000000023</c:v>
                </c:pt>
                <c:pt idx="22908" formatCode="General">
                  <c:v>0.471835</c:v>
                </c:pt>
                <c:pt idx="22909" formatCode="General">
                  <c:v>0.47185600000000022</c:v>
                </c:pt>
                <c:pt idx="22910" formatCode="General">
                  <c:v>0.47187600000000035</c:v>
                </c:pt>
                <c:pt idx="22911" formatCode="General">
                  <c:v>0.47189700000000001</c:v>
                </c:pt>
                <c:pt idx="22912" formatCode="General">
                  <c:v>0.47191700000000025</c:v>
                </c:pt>
                <c:pt idx="22913" formatCode="General">
                  <c:v>0.47193800000000002</c:v>
                </c:pt>
                <c:pt idx="22914" formatCode="General">
                  <c:v>0.47195900000000002</c:v>
                </c:pt>
                <c:pt idx="22915" formatCode="General">
                  <c:v>0.47197900000000026</c:v>
                </c:pt>
                <c:pt idx="22916" formatCode="General">
                  <c:v>0.4720000000000002</c:v>
                </c:pt>
                <c:pt idx="22917" formatCode="General">
                  <c:v>0.47202100000000002</c:v>
                </c:pt>
                <c:pt idx="22918" formatCode="General">
                  <c:v>0.4720410000000001</c:v>
                </c:pt>
                <c:pt idx="22919" formatCode="General">
                  <c:v>0.4720620000000002</c:v>
                </c:pt>
                <c:pt idx="22920" formatCode="General">
                  <c:v>0.47208200000000022</c:v>
                </c:pt>
                <c:pt idx="22921" formatCode="General">
                  <c:v>0.47210200000000002</c:v>
                </c:pt>
                <c:pt idx="22922" formatCode="General">
                  <c:v>0.47212300000000001</c:v>
                </c:pt>
                <c:pt idx="22923" formatCode="General">
                  <c:v>0.47214400000000001</c:v>
                </c:pt>
                <c:pt idx="22924" formatCode="General">
                  <c:v>0.472165</c:v>
                </c:pt>
                <c:pt idx="22925" formatCode="General">
                  <c:v>0.47218500000000002</c:v>
                </c:pt>
                <c:pt idx="22926" formatCode="General">
                  <c:v>0.47220600000000001</c:v>
                </c:pt>
                <c:pt idx="22927" formatCode="General">
                  <c:v>0.4722260000000002</c:v>
                </c:pt>
                <c:pt idx="22928" formatCode="General">
                  <c:v>0.47224700000000003</c:v>
                </c:pt>
                <c:pt idx="22929" formatCode="General">
                  <c:v>0.47226800000000002</c:v>
                </c:pt>
                <c:pt idx="22930" formatCode="General">
                  <c:v>0.47228900000000001</c:v>
                </c:pt>
                <c:pt idx="22931" formatCode="General">
                  <c:v>0.47230900000000026</c:v>
                </c:pt>
                <c:pt idx="22932" formatCode="General">
                  <c:v>0.47233000000000008</c:v>
                </c:pt>
                <c:pt idx="22933" formatCode="General">
                  <c:v>0.47235000000000027</c:v>
                </c:pt>
                <c:pt idx="22934" formatCode="General">
                  <c:v>0.47237000000000023</c:v>
                </c:pt>
                <c:pt idx="22935" formatCode="General">
                  <c:v>0.47239100000000001</c:v>
                </c:pt>
                <c:pt idx="22936" formatCode="General">
                  <c:v>0.47241100000000008</c:v>
                </c:pt>
                <c:pt idx="22937" formatCode="General">
                  <c:v>0.47243200000000002</c:v>
                </c:pt>
                <c:pt idx="22938" formatCode="General">
                  <c:v>0.47245300000000001</c:v>
                </c:pt>
                <c:pt idx="22939" formatCode="General">
                  <c:v>0.47247400000000023</c:v>
                </c:pt>
                <c:pt idx="22940" formatCode="General">
                  <c:v>0.47249400000000008</c:v>
                </c:pt>
                <c:pt idx="22941" formatCode="General">
                  <c:v>0.47251500000000002</c:v>
                </c:pt>
                <c:pt idx="22942" formatCode="General">
                  <c:v>0.47253500000000004</c:v>
                </c:pt>
                <c:pt idx="22943" formatCode="General">
                  <c:v>0.4725560000000002</c:v>
                </c:pt>
                <c:pt idx="22944" formatCode="General">
                  <c:v>0.47257600000000022</c:v>
                </c:pt>
                <c:pt idx="22945" formatCode="General">
                  <c:v>0.47259800000000002</c:v>
                </c:pt>
                <c:pt idx="22946" formatCode="General">
                  <c:v>0.4726180000000002</c:v>
                </c:pt>
                <c:pt idx="22947" formatCode="General">
                  <c:v>0.472638</c:v>
                </c:pt>
                <c:pt idx="22948" formatCode="General">
                  <c:v>0.472659</c:v>
                </c:pt>
                <c:pt idx="22949" formatCode="General">
                  <c:v>0.47267900000000002</c:v>
                </c:pt>
                <c:pt idx="22950" formatCode="General">
                  <c:v>0.47270000000000001</c:v>
                </c:pt>
                <c:pt idx="22951" formatCode="General">
                  <c:v>0.47272000000000008</c:v>
                </c:pt>
                <c:pt idx="22952" formatCode="General">
                  <c:v>0.472742</c:v>
                </c:pt>
                <c:pt idx="22953" formatCode="General">
                  <c:v>0.47276200000000002</c:v>
                </c:pt>
                <c:pt idx="22954" formatCode="General">
                  <c:v>0.47278300000000001</c:v>
                </c:pt>
                <c:pt idx="22955" formatCode="General">
                  <c:v>0.47280300000000008</c:v>
                </c:pt>
                <c:pt idx="22956" formatCode="General">
                  <c:v>0.47282400000000036</c:v>
                </c:pt>
                <c:pt idx="22957" formatCode="General">
                  <c:v>0.47284400000000026</c:v>
                </c:pt>
                <c:pt idx="22958" formatCode="General">
                  <c:v>0.47286500000000026</c:v>
                </c:pt>
                <c:pt idx="22959" formatCode="General">
                  <c:v>0.47288500000000022</c:v>
                </c:pt>
                <c:pt idx="22960" formatCode="General">
                  <c:v>0.47290600000000027</c:v>
                </c:pt>
                <c:pt idx="22961" formatCode="General">
                  <c:v>0.47292700000000032</c:v>
                </c:pt>
                <c:pt idx="22962" formatCode="General">
                  <c:v>0.47294700000000001</c:v>
                </c:pt>
                <c:pt idx="22963" formatCode="General">
                  <c:v>0.47296800000000022</c:v>
                </c:pt>
                <c:pt idx="22964" formatCode="General">
                  <c:v>0.47298800000000035</c:v>
                </c:pt>
                <c:pt idx="22965" formatCode="General">
                  <c:v>0.47300900000000001</c:v>
                </c:pt>
                <c:pt idx="22966" formatCode="General">
                  <c:v>0.47303000000000001</c:v>
                </c:pt>
                <c:pt idx="22967" formatCode="General">
                  <c:v>0.473051</c:v>
                </c:pt>
                <c:pt idx="22968" formatCode="General">
                  <c:v>0.47307100000000002</c:v>
                </c:pt>
                <c:pt idx="22969" formatCode="General">
                  <c:v>0.47309200000000001</c:v>
                </c:pt>
                <c:pt idx="22970" formatCode="General">
                  <c:v>0.4731120000000002</c:v>
                </c:pt>
                <c:pt idx="22971" formatCode="General">
                  <c:v>0.47313300000000003</c:v>
                </c:pt>
                <c:pt idx="22972" formatCode="General">
                  <c:v>0.4731530000000001</c:v>
                </c:pt>
                <c:pt idx="22973" formatCode="General">
                  <c:v>0.47317400000000021</c:v>
                </c:pt>
                <c:pt idx="22974" formatCode="General">
                  <c:v>0.473194</c:v>
                </c:pt>
                <c:pt idx="22975" formatCode="General">
                  <c:v>0.473215</c:v>
                </c:pt>
                <c:pt idx="22976" formatCode="General">
                  <c:v>0.47323600000000005</c:v>
                </c:pt>
                <c:pt idx="22977" formatCode="General">
                  <c:v>0.47325600000000001</c:v>
                </c:pt>
                <c:pt idx="22978" formatCode="General">
                  <c:v>0.473277</c:v>
                </c:pt>
                <c:pt idx="22979" formatCode="General">
                  <c:v>0.47329700000000002</c:v>
                </c:pt>
                <c:pt idx="22980" formatCode="General">
                  <c:v>0.47331800000000035</c:v>
                </c:pt>
                <c:pt idx="22981" formatCode="General">
                  <c:v>0.47333900000000001</c:v>
                </c:pt>
                <c:pt idx="22982" formatCode="General">
                  <c:v>0.47336000000000023</c:v>
                </c:pt>
                <c:pt idx="22983" formatCode="General">
                  <c:v>0.47338000000000036</c:v>
                </c:pt>
                <c:pt idx="22984" formatCode="General">
                  <c:v>0.47340100000000002</c:v>
                </c:pt>
                <c:pt idx="22985" formatCode="General">
                  <c:v>0.47342100000000026</c:v>
                </c:pt>
                <c:pt idx="22986" formatCode="General">
                  <c:v>0.47344200000000008</c:v>
                </c:pt>
                <c:pt idx="22987" formatCode="General">
                  <c:v>0.47346200000000027</c:v>
                </c:pt>
                <c:pt idx="22988" formatCode="General">
                  <c:v>0.47348200000000024</c:v>
                </c:pt>
                <c:pt idx="22989" formatCode="General">
                  <c:v>0.4735040000000002</c:v>
                </c:pt>
                <c:pt idx="22990" formatCode="General">
                  <c:v>0.47352400000000022</c:v>
                </c:pt>
                <c:pt idx="22991" formatCode="General">
                  <c:v>0.4735450000000001</c:v>
                </c:pt>
                <c:pt idx="22992" formatCode="General">
                  <c:v>0.47356500000000001</c:v>
                </c:pt>
                <c:pt idx="22993" formatCode="General">
                  <c:v>0.47358600000000023</c:v>
                </c:pt>
                <c:pt idx="22994" formatCode="General">
                  <c:v>0.47360600000000008</c:v>
                </c:pt>
                <c:pt idx="22995" formatCode="General">
                  <c:v>0.47362700000000002</c:v>
                </c:pt>
                <c:pt idx="22996" formatCode="General">
                  <c:v>0.47364800000000001</c:v>
                </c:pt>
                <c:pt idx="22997" formatCode="General">
                  <c:v>0.47366900000000001</c:v>
                </c:pt>
                <c:pt idx="22998" formatCode="General">
                  <c:v>0.47368900000000008</c:v>
                </c:pt>
                <c:pt idx="22999" formatCode="General">
                  <c:v>0.47371000000000002</c:v>
                </c:pt>
                <c:pt idx="23000" formatCode="General">
                  <c:v>0.47373000000000004</c:v>
                </c:pt>
                <c:pt idx="23001" formatCode="General">
                  <c:v>0.47375</c:v>
                </c:pt>
                <c:pt idx="23002" formatCode="General">
                  <c:v>0.473771</c:v>
                </c:pt>
                <c:pt idx="23003" formatCode="General">
                  <c:v>0.47379100000000002</c:v>
                </c:pt>
                <c:pt idx="23004" formatCode="General">
                  <c:v>0.47381200000000023</c:v>
                </c:pt>
                <c:pt idx="23005" formatCode="General">
                  <c:v>0.473833</c:v>
                </c:pt>
                <c:pt idx="23006" formatCode="General">
                  <c:v>0.47385400000000022</c:v>
                </c:pt>
                <c:pt idx="23007" formatCode="General">
                  <c:v>0.47387400000000035</c:v>
                </c:pt>
                <c:pt idx="23008" formatCode="General">
                  <c:v>0.47389500000000001</c:v>
                </c:pt>
                <c:pt idx="23009" formatCode="General">
                  <c:v>0.47391500000000025</c:v>
                </c:pt>
                <c:pt idx="23010" formatCode="General">
                  <c:v>0.47393600000000002</c:v>
                </c:pt>
                <c:pt idx="23011" formatCode="General">
                  <c:v>0.47395600000000027</c:v>
                </c:pt>
                <c:pt idx="23012" formatCode="General">
                  <c:v>0.47397800000000023</c:v>
                </c:pt>
                <c:pt idx="23013" formatCode="General">
                  <c:v>0.4739980000000002</c:v>
                </c:pt>
                <c:pt idx="23014" formatCode="General">
                  <c:v>0.47401800000000027</c:v>
                </c:pt>
                <c:pt idx="23015" formatCode="General">
                  <c:v>0.4740390000000001</c:v>
                </c:pt>
                <c:pt idx="23016" formatCode="General">
                  <c:v>0.47405900000000001</c:v>
                </c:pt>
                <c:pt idx="23017" formatCode="General">
                  <c:v>0.47408000000000022</c:v>
                </c:pt>
                <c:pt idx="23018" formatCode="General">
                  <c:v>0.47410000000000002</c:v>
                </c:pt>
                <c:pt idx="23019" formatCode="General">
                  <c:v>0.47412100000000001</c:v>
                </c:pt>
                <c:pt idx="23020" formatCode="General">
                  <c:v>0.47414200000000001</c:v>
                </c:pt>
                <c:pt idx="23021" formatCode="General">
                  <c:v>0.474163</c:v>
                </c:pt>
                <c:pt idx="23022" formatCode="General">
                  <c:v>0.47418300000000002</c:v>
                </c:pt>
                <c:pt idx="23023" formatCode="General">
                  <c:v>0.47420400000000001</c:v>
                </c:pt>
                <c:pt idx="23024" formatCode="General">
                  <c:v>0.4742240000000002</c:v>
                </c:pt>
                <c:pt idx="23025" formatCode="General">
                  <c:v>0.47424500000000003</c:v>
                </c:pt>
                <c:pt idx="23026" formatCode="General">
                  <c:v>0.4742650000000001</c:v>
                </c:pt>
                <c:pt idx="23027" formatCode="General">
                  <c:v>0.47428600000000026</c:v>
                </c:pt>
                <c:pt idx="23028" formatCode="General">
                  <c:v>0.47430700000000026</c:v>
                </c:pt>
                <c:pt idx="23029" formatCode="General">
                  <c:v>0.47432700000000022</c:v>
                </c:pt>
                <c:pt idx="23030" formatCode="General">
                  <c:v>0.47434800000000027</c:v>
                </c:pt>
                <c:pt idx="23031" formatCode="General">
                  <c:v>0.47436800000000023</c:v>
                </c:pt>
                <c:pt idx="23032" formatCode="General">
                  <c:v>0.47438900000000023</c:v>
                </c:pt>
                <c:pt idx="23033" formatCode="General">
                  <c:v>0.47441000000000022</c:v>
                </c:pt>
                <c:pt idx="23034" formatCode="General">
                  <c:v>0.4744310000000001</c:v>
                </c:pt>
                <c:pt idx="23035" formatCode="General">
                  <c:v>0.47445100000000001</c:v>
                </c:pt>
                <c:pt idx="23036" formatCode="General">
                  <c:v>0.47447200000000023</c:v>
                </c:pt>
                <c:pt idx="23037" formatCode="General">
                  <c:v>0.47449200000000002</c:v>
                </c:pt>
                <c:pt idx="23038" formatCode="General">
                  <c:v>0.47451300000000002</c:v>
                </c:pt>
                <c:pt idx="23039" formatCode="General">
                  <c:v>0.47453300000000004</c:v>
                </c:pt>
                <c:pt idx="23040" formatCode="General">
                  <c:v>0.4745540000000002</c:v>
                </c:pt>
                <c:pt idx="23041" formatCode="General">
                  <c:v>0.47457500000000002</c:v>
                </c:pt>
                <c:pt idx="23042" formatCode="General">
                  <c:v>0.4745950000000001</c:v>
                </c:pt>
                <c:pt idx="23043" formatCode="General">
                  <c:v>0.4746160000000002</c:v>
                </c:pt>
                <c:pt idx="23044" formatCode="General">
                  <c:v>0.474636</c:v>
                </c:pt>
                <c:pt idx="23045" formatCode="General">
                  <c:v>0.474657</c:v>
                </c:pt>
                <c:pt idx="23046" formatCode="General">
                  <c:v>0.47467700000000002</c:v>
                </c:pt>
                <c:pt idx="23047" formatCode="General">
                  <c:v>0.47469800000000001</c:v>
                </c:pt>
                <c:pt idx="23048" formatCode="General">
                  <c:v>0.474719</c:v>
                </c:pt>
                <c:pt idx="23049" formatCode="General">
                  <c:v>0.47474</c:v>
                </c:pt>
                <c:pt idx="23050" formatCode="General">
                  <c:v>0.47476000000000002</c:v>
                </c:pt>
                <c:pt idx="23051" formatCode="General">
                  <c:v>0.47478100000000001</c:v>
                </c:pt>
                <c:pt idx="23052" formatCode="General">
                  <c:v>0.47480100000000008</c:v>
                </c:pt>
                <c:pt idx="23053" formatCode="General">
                  <c:v>0.47482200000000035</c:v>
                </c:pt>
                <c:pt idx="23054" formatCode="General">
                  <c:v>0.47484200000000026</c:v>
                </c:pt>
                <c:pt idx="23055" formatCode="General">
                  <c:v>0.47486200000000023</c:v>
                </c:pt>
                <c:pt idx="23056" formatCode="General">
                  <c:v>0.47488300000000022</c:v>
                </c:pt>
                <c:pt idx="23057" formatCode="General">
                  <c:v>0.47490400000000027</c:v>
                </c:pt>
                <c:pt idx="23058" formatCode="General">
                  <c:v>0.47492500000000032</c:v>
                </c:pt>
                <c:pt idx="23059" formatCode="General">
                  <c:v>0.47494500000000001</c:v>
                </c:pt>
                <c:pt idx="23060" formatCode="General">
                  <c:v>0.47496600000000022</c:v>
                </c:pt>
                <c:pt idx="23061" formatCode="General">
                  <c:v>0.47498600000000035</c:v>
                </c:pt>
                <c:pt idx="23062" formatCode="General">
                  <c:v>0.47500700000000001</c:v>
                </c:pt>
                <c:pt idx="23063" formatCode="General">
                  <c:v>0.47502800000000023</c:v>
                </c:pt>
                <c:pt idx="23064" formatCode="General">
                  <c:v>0.475049</c:v>
                </c:pt>
                <c:pt idx="23065" formatCode="General">
                  <c:v>0.47506900000000002</c:v>
                </c:pt>
                <c:pt idx="23066" formatCode="General">
                  <c:v>0.47508900000000026</c:v>
                </c:pt>
                <c:pt idx="23067" formatCode="General">
                  <c:v>0.4751100000000002</c:v>
                </c:pt>
                <c:pt idx="23068" formatCode="General">
                  <c:v>0.47513</c:v>
                </c:pt>
                <c:pt idx="23069" formatCode="General">
                  <c:v>0.4751510000000001</c:v>
                </c:pt>
                <c:pt idx="23070" formatCode="General">
                  <c:v>0.47517100000000001</c:v>
                </c:pt>
                <c:pt idx="23071" formatCode="General">
                  <c:v>0.475192</c:v>
                </c:pt>
                <c:pt idx="23072" formatCode="General">
                  <c:v>0.475213</c:v>
                </c:pt>
                <c:pt idx="23073" formatCode="General">
                  <c:v>0.47523400000000005</c:v>
                </c:pt>
                <c:pt idx="23074" formatCode="General">
                  <c:v>0.47525400000000001</c:v>
                </c:pt>
                <c:pt idx="23075" formatCode="General">
                  <c:v>0.475275</c:v>
                </c:pt>
                <c:pt idx="23076" formatCode="General">
                  <c:v>0.47529500000000002</c:v>
                </c:pt>
                <c:pt idx="23077" formatCode="General">
                  <c:v>0.47531600000000035</c:v>
                </c:pt>
                <c:pt idx="23078" formatCode="General">
                  <c:v>0.4753360000000002</c:v>
                </c:pt>
                <c:pt idx="23079" formatCode="General">
                  <c:v>0.47535800000000022</c:v>
                </c:pt>
                <c:pt idx="23080" formatCode="General">
                  <c:v>0.47537800000000036</c:v>
                </c:pt>
                <c:pt idx="23081" formatCode="General">
                  <c:v>0.47539800000000026</c:v>
                </c:pt>
                <c:pt idx="23082" formatCode="General">
                  <c:v>0.47541900000000026</c:v>
                </c:pt>
                <c:pt idx="23083" formatCode="General">
                  <c:v>0.475439</c:v>
                </c:pt>
                <c:pt idx="23084" formatCode="General">
                  <c:v>0.47546000000000027</c:v>
                </c:pt>
                <c:pt idx="23085" formatCode="General">
                  <c:v>0.47548000000000024</c:v>
                </c:pt>
                <c:pt idx="23086" formatCode="General">
                  <c:v>0.47550100000000001</c:v>
                </c:pt>
                <c:pt idx="23087" formatCode="General">
                  <c:v>0.47552200000000022</c:v>
                </c:pt>
                <c:pt idx="23088" formatCode="General">
                  <c:v>0.4755430000000001</c:v>
                </c:pt>
                <c:pt idx="23089" formatCode="General">
                  <c:v>0.47556300000000001</c:v>
                </c:pt>
                <c:pt idx="23090" formatCode="General">
                  <c:v>0.47558400000000023</c:v>
                </c:pt>
                <c:pt idx="23091" formatCode="General">
                  <c:v>0.47560400000000008</c:v>
                </c:pt>
                <c:pt idx="23092" formatCode="General">
                  <c:v>0.47562500000000002</c:v>
                </c:pt>
                <c:pt idx="23093" formatCode="General">
                  <c:v>0.47564600000000001</c:v>
                </c:pt>
                <c:pt idx="23094" formatCode="General">
                  <c:v>0.4756660000000002</c:v>
                </c:pt>
                <c:pt idx="23095" formatCode="General">
                  <c:v>0.47568700000000008</c:v>
                </c:pt>
                <c:pt idx="23096" formatCode="General">
                  <c:v>0.4757070000000001</c:v>
                </c:pt>
                <c:pt idx="23097" formatCode="General">
                  <c:v>0.47572800000000021</c:v>
                </c:pt>
                <c:pt idx="23098" formatCode="General">
                  <c:v>0.475748</c:v>
                </c:pt>
                <c:pt idx="23099" formatCode="General">
                  <c:v>0.475769</c:v>
                </c:pt>
                <c:pt idx="23100" formatCode="General">
                  <c:v>0.47578900000000002</c:v>
                </c:pt>
                <c:pt idx="23101" formatCode="General">
                  <c:v>0.47581100000000026</c:v>
                </c:pt>
                <c:pt idx="23102" formatCode="General">
                  <c:v>0.475831</c:v>
                </c:pt>
                <c:pt idx="23103" formatCode="General">
                  <c:v>0.47585200000000022</c:v>
                </c:pt>
                <c:pt idx="23104" formatCode="General">
                  <c:v>0.47587200000000035</c:v>
                </c:pt>
                <c:pt idx="23105" formatCode="General">
                  <c:v>0.47589300000000001</c:v>
                </c:pt>
                <c:pt idx="23106" formatCode="General">
                  <c:v>0.47591300000000025</c:v>
                </c:pt>
                <c:pt idx="23107" formatCode="General">
                  <c:v>0.47593300000000011</c:v>
                </c:pt>
                <c:pt idx="23108" formatCode="General">
                  <c:v>0.47595500000000002</c:v>
                </c:pt>
                <c:pt idx="23109" formatCode="General">
                  <c:v>0.47597500000000026</c:v>
                </c:pt>
                <c:pt idx="23110" formatCode="General">
                  <c:v>0.4759960000000002</c:v>
                </c:pt>
                <c:pt idx="23111" formatCode="General">
                  <c:v>0.47601600000000027</c:v>
                </c:pt>
                <c:pt idx="23112" formatCode="General">
                  <c:v>0.4760370000000001</c:v>
                </c:pt>
                <c:pt idx="23113" formatCode="General">
                  <c:v>0.47605700000000001</c:v>
                </c:pt>
                <c:pt idx="23114" formatCode="General">
                  <c:v>0.47607800000000022</c:v>
                </c:pt>
                <c:pt idx="23115" formatCode="General">
                  <c:v>0.47609900000000011</c:v>
                </c:pt>
                <c:pt idx="23116" formatCode="General">
                  <c:v>0.47612000000000027</c:v>
                </c:pt>
                <c:pt idx="23117" formatCode="General">
                  <c:v>0.47614000000000001</c:v>
                </c:pt>
                <c:pt idx="23118" formatCode="General">
                  <c:v>0.476161</c:v>
                </c:pt>
                <c:pt idx="23119" formatCode="General">
                  <c:v>0.47618100000000002</c:v>
                </c:pt>
                <c:pt idx="23120" formatCode="General">
                  <c:v>0.47620200000000001</c:v>
                </c:pt>
                <c:pt idx="23121" formatCode="General">
                  <c:v>0.4762220000000002</c:v>
                </c:pt>
                <c:pt idx="23122" formatCode="General">
                  <c:v>0.476242</c:v>
                </c:pt>
                <c:pt idx="23123" formatCode="General">
                  <c:v>0.4762630000000001</c:v>
                </c:pt>
                <c:pt idx="23124" formatCode="General">
                  <c:v>0.47628400000000026</c:v>
                </c:pt>
                <c:pt idx="23125" formatCode="General">
                  <c:v>0.47630500000000026</c:v>
                </c:pt>
                <c:pt idx="23126" formatCode="General">
                  <c:v>0.47632500000000022</c:v>
                </c:pt>
                <c:pt idx="23127" formatCode="General">
                  <c:v>0.47634600000000027</c:v>
                </c:pt>
                <c:pt idx="23128" formatCode="General">
                  <c:v>0.47636600000000023</c:v>
                </c:pt>
                <c:pt idx="23129" formatCode="General">
                  <c:v>0.47638700000000023</c:v>
                </c:pt>
                <c:pt idx="23130" formatCode="General">
                  <c:v>0.47640700000000002</c:v>
                </c:pt>
                <c:pt idx="23131" formatCode="General">
                  <c:v>0.47642900000000032</c:v>
                </c:pt>
                <c:pt idx="23132" formatCode="General">
                  <c:v>0.47644900000000001</c:v>
                </c:pt>
                <c:pt idx="23133" formatCode="General">
                  <c:v>0.47646900000000025</c:v>
                </c:pt>
                <c:pt idx="23134" formatCode="General">
                  <c:v>0.47649000000000002</c:v>
                </c:pt>
                <c:pt idx="23135" formatCode="General">
                  <c:v>0.47651000000000027</c:v>
                </c:pt>
                <c:pt idx="23136" formatCode="General">
                  <c:v>0.47653100000000004</c:v>
                </c:pt>
                <c:pt idx="23137" formatCode="General">
                  <c:v>0.4765520000000002</c:v>
                </c:pt>
                <c:pt idx="23138" formatCode="General">
                  <c:v>0.47657200000000022</c:v>
                </c:pt>
                <c:pt idx="23139" formatCode="General">
                  <c:v>0.4765930000000001</c:v>
                </c:pt>
                <c:pt idx="23140" formatCode="General">
                  <c:v>0.4766140000000002</c:v>
                </c:pt>
                <c:pt idx="23141" formatCode="General">
                  <c:v>0.476634</c:v>
                </c:pt>
                <c:pt idx="23142" formatCode="General">
                  <c:v>0.476655</c:v>
                </c:pt>
                <c:pt idx="23143" formatCode="General">
                  <c:v>0.47667500000000002</c:v>
                </c:pt>
                <c:pt idx="23144" formatCode="General">
                  <c:v>0.47669600000000001</c:v>
                </c:pt>
                <c:pt idx="23145" formatCode="General">
                  <c:v>0.476717</c:v>
                </c:pt>
                <c:pt idx="23146" formatCode="General">
                  <c:v>0.47673700000000002</c:v>
                </c:pt>
                <c:pt idx="23147" formatCode="General">
                  <c:v>0.47675800000000002</c:v>
                </c:pt>
                <c:pt idx="23148" formatCode="General">
                  <c:v>0.4767780000000002</c:v>
                </c:pt>
                <c:pt idx="23149" formatCode="General">
                  <c:v>0.47679900000000003</c:v>
                </c:pt>
                <c:pt idx="23150" formatCode="General">
                  <c:v>0.47681900000000033</c:v>
                </c:pt>
                <c:pt idx="23151" formatCode="General">
                  <c:v>0.47684000000000026</c:v>
                </c:pt>
                <c:pt idx="23152" formatCode="General">
                  <c:v>0.47686000000000023</c:v>
                </c:pt>
                <c:pt idx="23153" formatCode="General">
                  <c:v>0.47688100000000022</c:v>
                </c:pt>
                <c:pt idx="23154" formatCode="General">
                  <c:v>0.47690200000000027</c:v>
                </c:pt>
                <c:pt idx="23155" formatCode="General">
                  <c:v>0.47692300000000032</c:v>
                </c:pt>
                <c:pt idx="23156" formatCode="General">
                  <c:v>0.47694300000000001</c:v>
                </c:pt>
                <c:pt idx="23157" formatCode="General">
                  <c:v>0.47696400000000022</c:v>
                </c:pt>
                <c:pt idx="23158" formatCode="General">
                  <c:v>0.47698400000000035</c:v>
                </c:pt>
                <c:pt idx="23159" formatCode="General">
                  <c:v>0.47700500000000001</c:v>
                </c:pt>
                <c:pt idx="23160" formatCode="General">
                  <c:v>0.47702600000000023</c:v>
                </c:pt>
                <c:pt idx="23161" formatCode="General">
                  <c:v>0.47704600000000008</c:v>
                </c:pt>
                <c:pt idx="23162" formatCode="General">
                  <c:v>0.47706700000000002</c:v>
                </c:pt>
                <c:pt idx="23163" formatCode="General">
                  <c:v>0.47708700000000026</c:v>
                </c:pt>
                <c:pt idx="23164" formatCode="General">
                  <c:v>0.4771080000000002</c:v>
                </c:pt>
                <c:pt idx="23165" formatCode="General">
                  <c:v>0.47712800000000022</c:v>
                </c:pt>
                <c:pt idx="23166" formatCode="General">
                  <c:v>0.4771490000000001</c:v>
                </c:pt>
                <c:pt idx="23167" formatCode="General">
                  <c:v>0.47716900000000001</c:v>
                </c:pt>
                <c:pt idx="23168" formatCode="General">
                  <c:v>0.47719</c:v>
                </c:pt>
                <c:pt idx="23169" formatCode="General">
                  <c:v>0.477211</c:v>
                </c:pt>
                <c:pt idx="23170" formatCode="General">
                  <c:v>0.47723200000000005</c:v>
                </c:pt>
                <c:pt idx="23171" formatCode="General">
                  <c:v>0.47725200000000001</c:v>
                </c:pt>
                <c:pt idx="23172" formatCode="General">
                  <c:v>0.477273</c:v>
                </c:pt>
                <c:pt idx="23173" formatCode="General">
                  <c:v>0.47729300000000002</c:v>
                </c:pt>
                <c:pt idx="23174" formatCode="General">
                  <c:v>0.47731300000000032</c:v>
                </c:pt>
                <c:pt idx="23175" formatCode="General">
                  <c:v>0.4773340000000002</c:v>
                </c:pt>
                <c:pt idx="23176" formatCode="General">
                  <c:v>0.47735500000000008</c:v>
                </c:pt>
                <c:pt idx="23177" formatCode="General">
                  <c:v>0.47737600000000036</c:v>
                </c:pt>
                <c:pt idx="23178" formatCode="General">
                  <c:v>0.47739600000000026</c:v>
                </c:pt>
                <c:pt idx="23179" formatCode="General">
                  <c:v>0.47741700000000026</c:v>
                </c:pt>
                <c:pt idx="23180" formatCode="General">
                  <c:v>0.477437</c:v>
                </c:pt>
                <c:pt idx="23181" formatCode="General">
                  <c:v>0.47745800000000027</c:v>
                </c:pt>
                <c:pt idx="23182" formatCode="General">
                  <c:v>0.47747900000000032</c:v>
                </c:pt>
                <c:pt idx="23183" formatCode="General">
                  <c:v>0.4775000000000002</c:v>
                </c:pt>
                <c:pt idx="23184" formatCode="General">
                  <c:v>0.47752000000000022</c:v>
                </c:pt>
                <c:pt idx="23185" formatCode="General">
                  <c:v>0.4775410000000001</c:v>
                </c:pt>
                <c:pt idx="23186" formatCode="General">
                  <c:v>0.47756100000000001</c:v>
                </c:pt>
                <c:pt idx="23187" formatCode="General">
                  <c:v>0.47758200000000023</c:v>
                </c:pt>
                <c:pt idx="23188" formatCode="General">
                  <c:v>0.47760200000000008</c:v>
                </c:pt>
                <c:pt idx="23189" formatCode="General">
                  <c:v>0.47762300000000002</c:v>
                </c:pt>
                <c:pt idx="23190" formatCode="General">
                  <c:v>0.47764300000000004</c:v>
                </c:pt>
                <c:pt idx="23191" formatCode="General">
                  <c:v>0.4776640000000002</c:v>
                </c:pt>
                <c:pt idx="23192" formatCode="General">
                  <c:v>0.47768500000000008</c:v>
                </c:pt>
                <c:pt idx="23193" formatCode="General">
                  <c:v>0.4777050000000001</c:v>
                </c:pt>
                <c:pt idx="23194" formatCode="General">
                  <c:v>0.47772600000000021</c:v>
                </c:pt>
                <c:pt idx="23195" formatCode="General">
                  <c:v>0.477746</c:v>
                </c:pt>
                <c:pt idx="23196" formatCode="General">
                  <c:v>0.477767</c:v>
                </c:pt>
                <c:pt idx="23197" formatCode="General">
                  <c:v>0.47778800000000027</c:v>
                </c:pt>
                <c:pt idx="23198" formatCode="General">
                  <c:v>0.47780900000000026</c:v>
                </c:pt>
                <c:pt idx="23199" formatCode="General">
                  <c:v>0.47782900000000023</c:v>
                </c:pt>
                <c:pt idx="23200" formatCode="General">
                  <c:v>0.47784900000000002</c:v>
                </c:pt>
                <c:pt idx="23201" formatCode="General">
                  <c:v>0.47787000000000035</c:v>
                </c:pt>
                <c:pt idx="23202" formatCode="General">
                  <c:v>0.47789000000000026</c:v>
                </c:pt>
                <c:pt idx="23203" formatCode="General">
                  <c:v>0.47791100000000025</c:v>
                </c:pt>
                <c:pt idx="23204" formatCode="General">
                  <c:v>0.47793100000000011</c:v>
                </c:pt>
                <c:pt idx="23205" formatCode="General">
                  <c:v>0.47795200000000027</c:v>
                </c:pt>
                <c:pt idx="23206" formatCode="General">
                  <c:v>0.47797300000000026</c:v>
                </c:pt>
                <c:pt idx="23207" formatCode="General">
                  <c:v>0.4779940000000002</c:v>
                </c:pt>
                <c:pt idx="23208" formatCode="General">
                  <c:v>0.47801400000000027</c:v>
                </c:pt>
                <c:pt idx="23209" formatCode="General">
                  <c:v>0.4780350000000001</c:v>
                </c:pt>
                <c:pt idx="23210" formatCode="General">
                  <c:v>0.47805500000000001</c:v>
                </c:pt>
                <c:pt idx="23211" formatCode="General">
                  <c:v>0.47807600000000022</c:v>
                </c:pt>
                <c:pt idx="23212" formatCode="General">
                  <c:v>0.47809700000000011</c:v>
                </c:pt>
                <c:pt idx="23213" formatCode="General">
                  <c:v>0.47811700000000001</c:v>
                </c:pt>
                <c:pt idx="23214" formatCode="General">
                  <c:v>0.47813800000000001</c:v>
                </c:pt>
                <c:pt idx="23215" formatCode="General">
                  <c:v>0.47815800000000008</c:v>
                </c:pt>
                <c:pt idx="23216" formatCode="General">
                  <c:v>0.47817900000000002</c:v>
                </c:pt>
                <c:pt idx="23217" formatCode="General">
                  <c:v>0.4781990000000001</c:v>
                </c:pt>
                <c:pt idx="23218" formatCode="General">
                  <c:v>0.4782200000000002</c:v>
                </c:pt>
                <c:pt idx="23219" formatCode="General">
                  <c:v>0.47824</c:v>
                </c:pt>
                <c:pt idx="23220" formatCode="General">
                  <c:v>0.4782610000000001</c:v>
                </c:pt>
                <c:pt idx="23221" formatCode="General">
                  <c:v>0.47828200000000021</c:v>
                </c:pt>
                <c:pt idx="23222" formatCode="General">
                  <c:v>0.47830300000000026</c:v>
                </c:pt>
                <c:pt idx="23223" formatCode="General">
                  <c:v>0.47832300000000022</c:v>
                </c:pt>
                <c:pt idx="23224" formatCode="General">
                  <c:v>0.47834400000000027</c:v>
                </c:pt>
                <c:pt idx="23225" formatCode="General">
                  <c:v>0.47836400000000023</c:v>
                </c:pt>
                <c:pt idx="23226" formatCode="General">
                  <c:v>0.47838500000000023</c:v>
                </c:pt>
                <c:pt idx="23227" formatCode="General">
                  <c:v>0.47840600000000022</c:v>
                </c:pt>
                <c:pt idx="23228" formatCode="General">
                  <c:v>0.47842600000000035</c:v>
                </c:pt>
                <c:pt idx="23229" formatCode="General">
                  <c:v>0.47844700000000001</c:v>
                </c:pt>
                <c:pt idx="23230" formatCode="General">
                  <c:v>0.47846700000000025</c:v>
                </c:pt>
                <c:pt idx="23231" formatCode="General">
                  <c:v>0.47848800000000036</c:v>
                </c:pt>
                <c:pt idx="23232" formatCode="General">
                  <c:v>0.47850800000000027</c:v>
                </c:pt>
                <c:pt idx="23233" formatCode="General">
                  <c:v>0.47852900000000026</c:v>
                </c:pt>
                <c:pt idx="23234" formatCode="General">
                  <c:v>0.478549</c:v>
                </c:pt>
                <c:pt idx="23235" formatCode="General">
                  <c:v>0.47857000000000022</c:v>
                </c:pt>
                <c:pt idx="23236" formatCode="General">
                  <c:v>0.4785910000000001</c:v>
                </c:pt>
                <c:pt idx="23237" formatCode="General">
                  <c:v>0.4786120000000002</c:v>
                </c:pt>
                <c:pt idx="23238" formatCode="General">
                  <c:v>0.478632</c:v>
                </c:pt>
                <c:pt idx="23239" formatCode="General">
                  <c:v>0.478653</c:v>
                </c:pt>
                <c:pt idx="23240" formatCode="General">
                  <c:v>0.47867300000000002</c:v>
                </c:pt>
                <c:pt idx="23241" formatCode="General">
                  <c:v>0.47869400000000001</c:v>
                </c:pt>
                <c:pt idx="23242" formatCode="General">
                  <c:v>0.47871400000000008</c:v>
                </c:pt>
                <c:pt idx="23243" formatCode="General">
                  <c:v>0.47873500000000002</c:v>
                </c:pt>
                <c:pt idx="23244" formatCode="General">
                  <c:v>0.47875600000000001</c:v>
                </c:pt>
                <c:pt idx="23245" formatCode="General">
                  <c:v>0.4787760000000002</c:v>
                </c:pt>
                <c:pt idx="23246" formatCode="General">
                  <c:v>0.47879700000000003</c:v>
                </c:pt>
                <c:pt idx="23247" formatCode="General">
                  <c:v>0.47881700000000033</c:v>
                </c:pt>
                <c:pt idx="23248" formatCode="General">
                  <c:v>0.47883800000000026</c:v>
                </c:pt>
                <c:pt idx="23249" formatCode="General">
                  <c:v>0.47885900000000026</c:v>
                </c:pt>
                <c:pt idx="23250" formatCode="General">
                  <c:v>0.47888000000000036</c:v>
                </c:pt>
                <c:pt idx="23251" formatCode="General">
                  <c:v>0.47890000000000027</c:v>
                </c:pt>
                <c:pt idx="23252" formatCode="General">
                  <c:v>0.47892100000000032</c:v>
                </c:pt>
                <c:pt idx="23253" formatCode="General">
                  <c:v>0.47894100000000001</c:v>
                </c:pt>
                <c:pt idx="23254" formatCode="General">
                  <c:v>0.47896200000000022</c:v>
                </c:pt>
                <c:pt idx="23255" formatCode="General">
                  <c:v>0.47898200000000035</c:v>
                </c:pt>
                <c:pt idx="23256" formatCode="General">
                  <c:v>0.47900300000000001</c:v>
                </c:pt>
                <c:pt idx="23257" formatCode="General">
                  <c:v>0.47902300000000025</c:v>
                </c:pt>
                <c:pt idx="23258" formatCode="General">
                  <c:v>0.47904400000000008</c:v>
                </c:pt>
                <c:pt idx="23259" formatCode="General">
                  <c:v>0.47906500000000002</c:v>
                </c:pt>
                <c:pt idx="23260" formatCode="General">
                  <c:v>0.47908500000000026</c:v>
                </c:pt>
                <c:pt idx="23261" formatCode="General">
                  <c:v>0.4791060000000002</c:v>
                </c:pt>
                <c:pt idx="23262" formatCode="General">
                  <c:v>0.47912600000000022</c:v>
                </c:pt>
                <c:pt idx="23263" formatCode="General">
                  <c:v>0.4791470000000001</c:v>
                </c:pt>
                <c:pt idx="23264" formatCode="General">
                  <c:v>0.4791680000000002</c:v>
                </c:pt>
                <c:pt idx="23265" formatCode="General">
                  <c:v>0.47918900000000025</c:v>
                </c:pt>
                <c:pt idx="23266" formatCode="General">
                  <c:v>0.479209</c:v>
                </c:pt>
                <c:pt idx="23267" formatCode="General">
                  <c:v>0.4792300000000001</c:v>
                </c:pt>
                <c:pt idx="23268" formatCode="General">
                  <c:v>0.47925000000000001</c:v>
                </c:pt>
                <c:pt idx="23269" formatCode="General">
                  <c:v>0.47927000000000008</c:v>
                </c:pt>
                <c:pt idx="23270" formatCode="General">
                  <c:v>0.47929100000000002</c:v>
                </c:pt>
                <c:pt idx="23271" formatCode="General">
                  <c:v>0.47931100000000032</c:v>
                </c:pt>
                <c:pt idx="23272" formatCode="General">
                  <c:v>0.4793320000000002</c:v>
                </c:pt>
                <c:pt idx="23273" formatCode="General">
                  <c:v>0.47935300000000008</c:v>
                </c:pt>
                <c:pt idx="23274" formatCode="General">
                  <c:v>0.47937400000000036</c:v>
                </c:pt>
                <c:pt idx="23275" formatCode="General">
                  <c:v>0.47939400000000026</c:v>
                </c:pt>
                <c:pt idx="23276" formatCode="General">
                  <c:v>0.47941500000000026</c:v>
                </c:pt>
                <c:pt idx="23277" formatCode="General">
                  <c:v>0.479435</c:v>
                </c:pt>
                <c:pt idx="23278" formatCode="General">
                  <c:v>0.47945600000000027</c:v>
                </c:pt>
                <c:pt idx="23279" formatCode="General">
                  <c:v>0.47947700000000032</c:v>
                </c:pt>
                <c:pt idx="23280" formatCode="General">
                  <c:v>0.47949700000000001</c:v>
                </c:pt>
                <c:pt idx="23281" formatCode="General">
                  <c:v>0.47951800000000022</c:v>
                </c:pt>
                <c:pt idx="23282" formatCode="General">
                  <c:v>0.47953800000000002</c:v>
                </c:pt>
                <c:pt idx="23283" formatCode="General">
                  <c:v>0.47955900000000001</c:v>
                </c:pt>
                <c:pt idx="23284" formatCode="General">
                  <c:v>0.47957900000000026</c:v>
                </c:pt>
                <c:pt idx="23285" formatCode="General">
                  <c:v>0.47960000000000008</c:v>
                </c:pt>
                <c:pt idx="23286" formatCode="General">
                  <c:v>0.47962000000000027</c:v>
                </c:pt>
                <c:pt idx="23287" formatCode="General">
                  <c:v>0.47964100000000004</c:v>
                </c:pt>
                <c:pt idx="23288" formatCode="General">
                  <c:v>0.4796620000000002</c:v>
                </c:pt>
                <c:pt idx="23289" formatCode="General">
                  <c:v>0.47968300000000008</c:v>
                </c:pt>
                <c:pt idx="23290" formatCode="General">
                  <c:v>0.4797030000000001</c:v>
                </c:pt>
                <c:pt idx="23291" formatCode="General">
                  <c:v>0.47972400000000021</c:v>
                </c:pt>
                <c:pt idx="23292" formatCode="General">
                  <c:v>0.479744</c:v>
                </c:pt>
                <c:pt idx="23293" formatCode="General">
                  <c:v>0.479765</c:v>
                </c:pt>
                <c:pt idx="23294" formatCode="General">
                  <c:v>0.47978600000000027</c:v>
                </c:pt>
                <c:pt idx="23295" formatCode="General">
                  <c:v>0.47980600000000023</c:v>
                </c:pt>
                <c:pt idx="23296" formatCode="General">
                  <c:v>0.47982700000000023</c:v>
                </c:pt>
                <c:pt idx="23297" formatCode="General">
                  <c:v>0.47984700000000002</c:v>
                </c:pt>
                <c:pt idx="23298" formatCode="General">
                  <c:v>0.47986800000000035</c:v>
                </c:pt>
                <c:pt idx="23299" formatCode="General">
                  <c:v>0.47988800000000037</c:v>
                </c:pt>
                <c:pt idx="23300" formatCode="General">
                  <c:v>0.47990900000000025</c:v>
                </c:pt>
                <c:pt idx="23301" formatCode="General">
                  <c:v>0.47992900000000033</c:v>
                </c:pt>
                <c:pt idx="23302" formatCode="General">
                  <c:v>0.47995000000000027</c:v>
                </c:pt>
                <c:pt idx="23303" formatCode="General">
                  <c:v>0.47997100000000026</c:v>
                </c:pt>
                <c:pt idx="23304" formatCode="General">
                  <c:v>0.4799920000000002</c:v>
                </c:pt>
                <c:pt idx="23305" formatCode="General">
                  <c:v>0.48001200000000027</c:v>
                </c:pt>
                <c:pt idx="23306" formatCode="General">
                  <c:v>0.4800330000000001</c:v>
                </c:pt>
                <c:pt idx="23307" formatCode="General">
                  <c:v>0.48005300000000001</c:v>
                </c:pt>
                <c:pt idx="23308" formatCode="General">
                  <c:v>0.48007400000000022</c:v>
                </c:pt>
                <c:pt idx="23309" formatCode="General">
                  <c:v>0.48009400000000002</c:v>
                </c:pt>
                <c:pt idx="23310" formatCode="General">
                  <c:v>0.48011500000000001</c:v>
                </c:pt>
                <c:pt idx="23311" formatCode="General">
                  <c:v>0.48013600000000001</c:v>
                </c:pt>
                <c:pt idx="23312" formatCode="General">
                  <c:v>0.48015600000000008</c:v>
                </c:pt>
                <c:pt idx="23313" formatCode="General">
                  <c:v>0.48017700000000002</c:v>
                </c:pt>
                <c:pt idx="23314" formatCode="General">
                  <c:v>0.48019700000000004</c:v>
                </c:pt>
                <c:pt idx="23315" formatCode="General">
                  <c:v>0.4802180000000002</c:v>
                </c:pt>
                <c:pt idx="23316" formatCode="General">
                  <c:v>0.480238</c:v>
                </c:pt>
                <c:pt idx="23317" formatCode="General">
                  <c:v>0.48026000000000002</c:v>
                </c:pt>
                <c:pt idx="23318" formatCode="General">
                  <c:v>0.48028000000000021</c:v>
                </c:pt>
                <c:pt idx="23319" formatCode="General">
                  <c:v>0.48030100000000026</c:v>
                </c:pt>
                <c:pt idx="23320" formatCode="General">
                  <c:v>0.48032100000000022</c:v>
                </c:pt>
                <c:pt idx="23321" formatCode="General">
                  <c:v>0.48034100000000002</c:v>
                </c:pt>
                <c:pt idx="23322" formatCode="General">
                  <c:v>0.48036200000000023</c:v>
                </c:pt>
                <c:pt idx="23323" formatCode="General">
                  <c:v>0.48038300000000023</c:v>
                </c:pt>
                <c:pt idx="23324" formatCode="General">
                  <c:v>0.48040400000000022</c:v>
                </c:pt>
                <c:pt idx="23325" formatCode="General">
                  <c:v>0.48042400000000035</c:v>
                </c:pt>
                <c:pt idx="23326" formatCode="General">
                  <c:v>0.48044500000000001</c:v>
                </c:pt>
                <c:pt idx="23327" formatCode="General">
                  <c:v>0.48046500000000025</c:v>
                </c:pt>
                <c:pt idx="23328" formatCode="General">
                  <c:v>0.48048600000000036</c:v>
                </c:pt>
                <c:pt idx="23329" formatCode="General">
                  <c:v>0.48050600000000027</c:v>
                </c:pt>
                <c:pt idx="23330" formatCode="General">
                  <c:v>0.48052700000000026</c:v>
                </c:pt>
                <c:pt idx="23331" formatCode="General">
                  <c:v>0.4805480000000002</c:v>
                </c:pt>
                <c:pt idx="23332" formatCode="General">
                  <c:v>0.48056900000000002</c:v>
                </c:pt>
                <c:pt idx="23333" formatCode="General">
                  <c:v>0.48058900000000032</c:v>
                </c:pt>
                <c:pt idx="23334" formatCode="General">
                  <c:v>0.4806100000000002</c:v>
                </c:pt>
                <c:pt idx="23335" formatCode="General">
                  <c:v>0.48063</c:v>
                </c:pt>
                <c:pt idx="23336" formatCode="General">
                  <c:v>0.48065000000000002</c:v>
                </c:pt>
                <c:pt idx="23337" formatCode="General">
                  <c:v>0.48067100000000001</c:v>
                </c:pt>
                <c:pt idx="23338" formatCode="General">
                  <c:v>0.48069100000000003</c:v>
                </c:pt>
                <c:pt idx="23339" formatCode="General">
                  <c:v>0.480713</c:v>
                </c:pt>
                <c:pt idx="23340" formatCode="General">
                  <c:v>0.48073300000000002</c:v>
                </c:pt>
                <c:pt idx="23341" formatCode="General">
                  <c:v>0.48075400000000001</c:v>
                </c:pt>
                <c:pt idx="23342" formatCode="General">
                  <c:v>0.4807740000000002</c:v>
                </c:pt>
                <c:pt idx="23343" formatCode="General">
                  <c:v>0.48079500000000003</c:v>
                </c:pt>
                <c:pt idx="23344" formatCode="General">
                  <c:v>0.48081500000000033</c:v>
                </c:pt>
                <c:pt idx="23345" formatCode="General">
                  <c:v>0.48083600000000026</c:v>
                </c:pt>
                <c:pt idx="23346" formatCode="General">
                  <c:v>0.48085700000000026</c:v>
                </c:pt>
                <c:pt idx="23347" formatCode="General">
                  <c:v>0.48087700000000022</c:v>
                </c:pt>
                <c:pt idx="23348" formatCode="General">
                  <c:v>0.48089800000000027</c:v>
                </c:pt>
                <c:pt idx="23349" formatCode="General">
                  <c:v>0.48091800000000023</c:v>
                </c:pt>
                <c:pt idx="23350" formatCode="General">
                  <c:v>0.48093900000000001</c:v>
                </c:pt>
                <c:pt idx="23351" formatCode="General">
                  <c:v>0.48095900000000008</c:v>
                </c:pt>
                <c:pt idx="23352" formatCode="General">
                  <c:v>0.48098000000000035</c:v>
                </c:pt>
                <c:pt idx="23353" formatCode="General">
                  <c:v>0.48100000000000021</c:v>
                </c:pt>
                <c:pt idx="23354" formatCode="General">
                  <c:v>0.48102100000000025</c:v>
                </c:pt>
                <c:pt idx="23355" formatCode="General">
                  <c:v>0.48104200000000008</c:v>
                </c:pt>
                <c:pt idx="23356" formatCode="General">
                  <c:v>0.48106300000000002</c:v>
                </c:pt>
                <c:pt idx="23357" formatCode="General">
                  <c:v>0.48108300000000026</c:v>
                </c:pt>
                <c:pt idx="23358" formatCode="General">
                  <c:v>0.4811040000000002</c:v>
                </c:pt>
                <c:pt idx="23359" formatCode="General">
                  <c:v>0.48112400000000022</c:v>
                </c:pt>
                <c:pt idx="23360" formatCode="General">
                  <c:v>0.4811450000000001</c:v>
                </c:pt>
                <c:pt idx="23361" formatCode="General">
                  <c:v>0.48116500000000001</c:v>
                </c:pt>
                <c:pt idx="23362" formatCode="General">
                  <c:v>0.48118600000000022</c:v>
                </c:pt>
                <c:pt idx="23363" formatCode="General">
                  <c:v>0.481207</c:v>
                </c:pt>
                <c:pt idx="23364" formatCode="General">
                  <c:v>0.48122700000000002</c:v>
                </c:pt>
                <c:pt idx="23365" formatCode="General">
                  <c:v>0.48124800000000001</c:v>
                </c:pt>
                <c:pt idx="23366" formatCode="General">
                  <c:v>0.48126800000000008</c:v>
                </c:pt>
                <c:pt idx="23367" formatCode="General">
                  <c:v>0.48128900000000002</c:v>
                </c:pt>
                <c:pt idx="23368" formatCode="General">
                  <c:v>0.48130900000000032</c:v>
                </c:pt>
                <c:pt idx="23369" formatCode="General">
                  <c:v>0.48133000000000026</c:v>
                </c:pt>
                <c:pt idx="23370" formatCode="General">
                  <c:v>0.48135100000000008</c:v>
                </c:pt>
                <c:pt idx="23371" formatCode="General">
                  <c:v>0.48137200000000036</c:v>
                </c:pt>
                <c:pt idx="23372" formatCode="General">
                  <c:v>0.48139200000000026</c:v>
                </c:pt>
                <c:pt idx="23373" formatCode="General">
                  <c:v>0.48141300000000026</c:v>
                </c:pt>
                <c:pt idx="23374" formatCode="General">
                  <c:v>0.481433</c:v>
                </c:pt>
                <c:pt idx="23375" formatCode="General">
                  <c:v>0.48145400000000027</c:v>
                </c:pt>
                <c:pt idx="23376" formatCode="General">
                  <c:v>0.48147500000000032</c:v>
                </c:pt>
                <c:pt idx="23377" formatCode="General">
                  <c:v>0.48149500000000001</c:v>
                </c:pt>
                <c:pt idx="23378" formatCode="General">
                  <c:v>0.48151600000000022</c:v>
                </c:pt>
                <c:pt idx="23379" formatCode="General">
                  <c:v>0.48153600000000002</c:v>
                </c:pt>
                <c:pt idx="23380" formatCode="General">
                  <c:v>0.48155700000000001</c:v>
                </c:pt>
                <c:pt idx="23381" formatCode="General">
                  <c:v>0.48157700000000025</c:v>
                </c:pt>
                <c:pt idx="23382" formatCode="General">
                  <c:v>0.48159800000000008</c:v>
                </c:pt>
                <c:pt idx="23383" formatCode="General">
                  <c:v>0.48161800000000027</c:v>
                </c:pt>
                <c:pt idx="23384" formatCode="General">
                  <c:v>0.48163900000000004</c:v>
                </c:pt>
                <c:pt idx="23385" formatCode="General">
                  <c:v>0.4816600000000002</c:v>
                </c:pt>
                <c:pt idx="23386" formatCode="General">
                  <c:v>0.48168100000000008</c:v>
                </c:pt>
                <c:pt idx="23387" formatCode="General">
                  <c:v>0.4817010000000001</c:v>
                </c:pt>
                <c:pt idx="23388" formatCode="General">
                  <c:v>0.48172100000000001</c:v>
                </c:pt>
                <c:pt idx="23389" formatCode="General">
                  <c:v>0.481742</c:v>
                </c:pt>
                <c:pt idx="23390" formatCode="General">
                  <c:v>0.48176200000000002</c:v>
                </c:pt>
                <c:pt idx="23391" formatCode="General">
                  <c:v>0.48178400000000027</c:v>
                </c:pt>
                <c:pt idx="23392" formatCode="General">
                  <c:v>0.48180400000000023</c:v>
                </c:pt>
                <c:pt idx="23393" formatCode="General">
                  <c:v>0.48182500000000023</c:v>
                </c:pt>
                <c:pt idx="23394" formatCode="General">
                  <c:v>0.48184500000000002</c:v>
                </c:pt>
                <c:pt idx="23395" formatCode="General">
                  <c:v>0.48186600000000035</c:v>
                </c:pt>
                <c:pt idx="23396" formatCode="General">
                  <c:v>0.48188600000000037</c:v>
                </c:pt>
                <c:pt idx="23397" formatCode="General">
                  <c:v>0.48190700000000025</c:v>
                </c:pt>
                <c:pt idx="23398" formatCode="General">
                  <c:v>0.48192800000000036</c:v>
                </c:pt>
                <c:pt idx="23399" formatCode="General">
                  <c:v>0.48194900000000002</c:v>
                </c:pt>
                <c:pt idx="23400" formatCode="General">
                  <c:v>0.48196900000000026</c:v>
                </c:pt>
                <c:pt idx="23401" formatCode="General">
                  <c:v>0.48199000000000025</c:v>
                </c:pt>
                <c:pt idx="23402" formatCode="General">
                  <c:v>0.48201000000000027</c:v>
                </c:pt>
                <c:pt idx="23403" formatCode="General">
                  <c:v>0.48203000000000001</c:v>
                </c:pt>
                <c:pt idx="23404" formatCode="General">
                  <c:v>0.48205100000000001</c:v>
                </c:pt>
                <c:pt idx="23405" formatCode="General">
                  <c:v>0.48207100000000008</c:v>
                </c:pt>
                <c:pt idx="23406" formatCode="General">
                  <c:v>0.48209200000000002</c:v>
                </c:pt>
                <c:pt idx="23407" formatCode="General">
                  <c:v>0.48211300000000001</c:v>
                </c:pt>
                <c:pt idx="23408" formatCode="General">
                  <c:v>0.48213400000000001</c:v>
                </c:pt>
                <c:pt idx="23409" formatCode="General">
                  <c:v>0.48215400000000008</c:v>
                </c:pt>
                <c:pt idx="23410" formatCode="General">
                  <c:v>0.48217500000000002</c:v>
                </c:pt>
                <c:pt idx="23411" formatCode="General">
                  <c:v>0.48219500000000004</c:v>
                </c:pt>
                <c:pt idx="23412" formatCode="General">
                  <c:v>0.4822160000000002</c:v>
                </c:pt>
                <c:pt idx="23413" formatCode="General">
                  <c:v>0.48223700000000003</c:v>
                </c:pt>
                <c:pt idx="23414" formatCode="General">
                  <c:v>0.4822570000000001</c:v>
                </c:pt>
                <c:pt idx="23415" formatCode="General">
                  <c:v>0.48227800000000021</c:v>
                </c:pt>
                <c:pt idx="23416" formatCode="General">
                  <c:v>0.482298</c:v>
                </c:pt>
                <c:pt idx="23417" formatCode="General">
                  <c:v>0.48231900000000022</c:v>
                </c:pt>
                <c:pt idx="23418" formatCode="General">
                  <c:v>0.48233900000000002</c:v>
                </c:pt>
                <c:pt idx="23419" formatCode="General">
                  <c:v>0.48236000000000023</c:v>
                </c:pt>
                <c:pt idx="23420" formatCode="General">
                  <c:v>0.48238000000000036</c:v>
                </c:pt>
                <c:pt idx="23421" formatCode="General">
                  <c:v>0.48240100000000002</c:v>
                </c:pt>
                <c:pt idx="23422" formatCode="General">
                  <c:v>0.48242200000000035</c:v>
                </c:pt>
                <c:pt idx="23423" formatCode="General">
                  <c:v>0.48244300000000001</c:v>
                </c:pt>
                <c:pt idx="23424" formatCode="General">
                  <c:v>0.48246300000000025</c:v>
                </c:pt>
                <c:pt idx="23425" formatCode="General">
                  <c:v>0.48248400000000036</c:v>
                </c:pt>
                <c:pt idx="23426" formatCode="General">
                  <c:v>0.48250400000000027</c:v>
                </c:pt>
                <c:pt idx="23427" formatCode="General">
                  <c:v>0.48252500000000026</c:v>
                </c:pt>
                <c:pt idx="23428" formatCode="General">
                  <c:v>0.4825460000000002</c:v>
                </c:pt>
                <c:pt idx="23429" formatCode="General">
                  <c:v>0.48256600000000027</c:v>
                </c:pt>
                <c:pt idx="23430" formatCode="General">
                  <c:v>0.48258700000000032</c:v>
                </c:pt>
                <c:pt idx="23431" formatCode="General">
                  <c:v>0.48260700000000001</c:v>
                </c:pt>
                <c:pt idx="23432" formatCode="General">
                  <c:v>0.48262800000000022</c:v>
                </c:pt>
                <c:pt idx="23433" formatCode="General">
                  <c:v>0.48264800000000002</c:v>
                </c:pt>
                <c:pt idx="23434" formatCode="General">
                  <c:v>0.48266900000000001</c:v>
                </c:pt>
                <c:pt idx="23435" formatCode="General">
                  <c:v>0.48268900000000026</c:v>
                </c:pt>
                <c:pt idx="23436" formatCode="General">
                  <c:v>0.48271000000000008</c:v>
                </c:pt>
                <c:pt idx="23437" formatCode="General">
                  <c:v>0.48273100000000002</c:v>
                </c:pt>
                <c:pt idx="23438" formatCode="General">
                  <c:v>0.48275200000000001</c:v>
                </c:pt>
                <c:pt idx="23439" formatCode="General">
                  <c:v>0.4827720000000002</c:v>
                </c:pt>
                <c:pt idx="23440" formatCode="General">
                  <c:v>0.48279300000000003</c:v>
                </c:pt>
                <c:pt idx="23441" formatCode="General">
                  <c:v>0.48281300000000033</c:v>
                </c:pt>
                <c:pt idx="23442" formatCode="General">
                  <c:v>0.48283400000000026</c:v>
                </c:pt>
                <c:pt idx="23443" formatCode="General">
                  <c:v>0.48285500000000026</c:v>
                </c:pt>
                <c:pt idx="23444" formatCode="General">
                  <c:v>0.48287500000000022</c:v>
                </c:pt>
                <c:pt idx="23445" formatCode="General">
                  <c:v>0.48289600000000027</c:v>
                </c:pt>
                <c:pt idx="23446" formatCode="General">
                  <c:v>0.48291600000000023</c:v>
                </c:pt>
                <c:pt idx="23447" formatCode="General">
                  <c:v>0.48293700000000001</c:v>
                </c:pt>
                <c:pt idx="23448" formatCode="General">
                  <c:v>0.48295700000000008</c:v>
                </c:pt>
                <c:pt idx="23449" formatCode="General">
                  <c:v>0.48297800000000035</c:v>
                </c:pt>
                <c:pt idx="23450" formatCode="General">
                  <c:v>0.4829980000000002</c:v>
                </c:pt>
                <c:pt idx="23451" formatCode="General">
                  <c:v>0.48301900000000025</c:v>
                </c:pt>
                <c:pt idx="23452" formatCode="General">
                  <c:v>0.48304000000000002</c:v>
                </c:pt>
                <c:pt idx="23453" formatCode="General">
                  <c:v>0.48306100000000002</c:v>
                </c:pt>
                <c:pt idx="23454" formatCode="General">
                  <c:v>0.48308100000000026</c:v>
                </c:pt>
                <c:pt idx="23455" formatCode="General">
                  <c:v>0.483101</c:v>
                </c:pt>
                <c:pt idx="23456" formatCode="General">
                  <c:v>0.48312200000000022</c:v>
                </c:pt>
                <c:pt idx="23457" formatCode="General">
                  <c:v>0.48314200000000002</c:v>
                </c:pt>
                <c:pt idx="23458" formatCode="General">
                  <c:v>0.4831640000000002</c:v>
                </c:pt>
                <c:pt idx="23459" formatCode="General">
                  <c:v>0.48318400000000022</c:v>
                </c:pt>
                <c:pt idx="23460" formatCode="General">
                  <c:v>0.483205</c:v>
                </c:pt>
                <c:pt idx="23461" formatCode="General">
                  <c:v>0.48322500000000002</c:v>
                </c:pt>
                <c:pt idx="23462" formatCode="General">
                  <c:v>0.48324600000000001</c:v>
                </c:pt>
                <c:pt idx="23463" formatCode="General">
                  <c:v>0.48326600000000008</c:v>
                </c:pt>
                <c:pt idx="23464" formatCode="General">
                  <c:v>0.48328700000000002</c:v>
                </c:pt>
                <c:pt idx="23465" formatCode="General">
                  <c:v>0.48330800000000035</c:v>
                </c:pt>
                <c:pt idx="23466" formatCode="General">
                  <c:v>0.48332900000000023</c:v>
                </c:pt>
                <c:pt idx="23467" formatCode="General">
                  <c:v>0.48334900000000008</c:v>
                </c:pt>
                <c:pt idx="23468" formatCode="General">
                  <c:v>0.48337000000000035</c:v>
                </c:pt>
                <c:pt idx="23469" formatCode="General">
                  <c:v>0.48339000000000032</c:v>
                </c:pt>
                <c:pt idx="23470" formatCode="General">
                  <c:v>0.48341000000000023</c:v>
                </c:pt>
                <c:pt idx="23471" formatCode="General">
                  <c:v>0.483431</c:v>
                </c:pt>
                <c:pt idx="23472" formatCode="General">
                  <c:v>0.48345100000000002</c:v>
                </c:pt>
                <c:pt idx="23473" formatCode="General">
                  <c:v>0.48347200000000023</c:v>
                </c:pt>
                <c:pt idx="23474" formatCode="General">
                  <c:v>0.48349300000000001</c:v>
                </c:pt>
                <c:pt idx="23475" formatCode="General">
                  <c:v>0.48351400000000022</c:v>
                </c:pt>
                <c:pt idx="23476" formatCode="General">
                  <c:v>0.48353400000000002</c:v>
                </c:pt>
                <c:pt idx="23477" formatCode="General">
                  <c:v>0.48355500000000001</c:v>
                </c:pt>
                <c:pt idx="23478" formatCode="General">
                  <c:v>0.48357500000000025</c:v>
                </c:pt>
                <c:pt idx="23479" formatCode="General">
                  <c:v>0.48359600000000008</c:v>
                </c:pt>
                <c:pt idx="23480" formatCode="General">
                  <c:v>0.48361700000000002</c:v>
                </c:pt>
                <c:pt idx="23481" formatCode="General">
                  <c:v>0.48363700000000004</c:v>
                </c:pt>
                <c:pt idx="23482" formatCode="General">
                  <c:v>0.4836580000000002</c:v>
                </c:pt>
                <c:pt idx="23483" formatCode="General">
                  <c:v>0.48367800000000022</c:v>
                </c:pt>
                <c:pt idx="23484" formatCode="General">
                  <c:v>0.4836990000000001</c:v>
                </c:pt>
                <c:pt idx="23485" formatCode="General">
                  <c:v>0.48371900000000001</c:v>
                </c:pt>
                <c:pt idx="23486" formatCode="General">
                  <c:v>0.48374</c:v>
                </c:pt>
                <c:pt idx="23487" formatCode="General">
                  <c:v>0.483761</c:v>
                </c:pt>
                <c:pt idx="23488" formatCode="General">
                  <c:v>0.48378100000000002</c:v>
                </c:pt>
                <c:pt idx="23489" formatCode="General">
                  <c:v>0.48380200000000023</c:v>
                </c:pt>
                <c:pt idx="23490" formatCode="General">
                  <c:v>0.48382300000000023</c:v>
                </c:pt>
                <c:pt idx="23491" formatCode="General">
                  <c:v>0.48384300000000002</c:v>
                </c:pt>
                <c:pt idx="23492" formatCode="General">
                  <c:v>0.48386400000000035</c:v>
                </c:pt>
                <c:pt idx="23493" formatCode="General">
                  <c:v>0.48388400000000037</c:v>
                </c:pt>
                <c:pt idx="23494" formatCode="General">
                  <c:v>0.48390500000000025</c:v>
                </c:pt>
                <c:pt idx="23495" formatCode="General">
                  <c:v>0.48392600000000036</c:v>
                </c:pt>
                <c:pt idx="23496" formatCode="General">
                  <c:v>0.48394600000000026</c:v>
                </c:pt>
                <c:pt idx="23497" formatCode="General">
                  <c:v>0.48396700000000026</c:v>
                </c:pt>
                <c:pt idx="23498" formatCode="General">
                  <c:v>0.48398700000000022</c:v>
                </c:pt>
                <c:pt idx="23499" formatCode="General">
                  <c:v>0.48400800000000027</c:v>
                </c:pt>
                <c:pt idx="23500" formatCode="General">
                  <c:v>0.48402800000000024</c:v>
                </c:pt>
                <c:pt idx="23501" formatCode="General">
                  <c:v>0.48404900000000001</c:v>
                </c:pt>
                <c:pt idx="23502" formatCode="General">
                  <c:v>0.48406900000000008</c:v>
                </c:pt>
                <c:pt idx="23503" formatCode="General">
                  <c:v>0.48409000000000002</c:v>
                </c:pt>
                <c:pt idx="23504" formatCode="General">
                  <c:v>0.48411100000000001</c:v>
                </c:pt>
                <c:pt idx="23505" formatCode="General">
                  <c:v>0.48413200000000001</c:v>
                </c:pt>
                <c:pt idx="23506" formatCode="General">
                  <c:v>0.48415200000000008</c:v>
                </c:pt>
                <c:pt idx="23507" formatCode="General">
                  <c:v>0.48417300000000002</c:v>
                </c:pt>
                <c:pt idx="23508" formatCode="General">
                  <c:v>0.48419300000000004</c:v>
                </c:pt>
                <c:pt idx="23509" formatCode="General">
                  <c:v>0.4842140000000002</c:v>
                </c:pt>
                <c:pt idx="23510" formatCode="General">
                  <c:v>0.48423500000000003</c:v>
                </c:pt>
                <c:pt idx="23511" formatCode="General">
                  <c:v>0.4842550000000001</c:v>
                </c:pt>
                <c:pt idx="23512" formatCode="General">
                  <c:v>0.48427600000000021</c:v>
                </c:pt>
                <c:pt idx="23513" formatCode="General">
                  <c:v>0.484296</c:v>
                </c:pt>
                <c:pt idx="23514" formatCode="General">
                  <c:v>0.48431700000000022</c:v>
                </c:pt>
                <c:pt idx="23515" formatCode="General">
                  <c:v>0.48433700000000002</c:v>
                </c:pt>
                <c:pt idx="23516" formatCode="General">
                  <c:v>0.48435800000000023</c:v>
                </c:pt>
                <c:pt idx="23517" formatCode="General">
                  <c:v>0.48437800000000036</c:v>
                </c:pt>
                <c:pt idx="23518" formatCode="General">
                  <c:v>0.48439900000000002</c:v>
                </c:pt>
                <c:pt idx="23519" formatCode="General">
                  <c:v>0.48442000000000035</c:v>
                </c:pt>
                <c:pt idx="23520" formatCode="General">
                  <c:v>0.48444100000000001</c:v>
                </c:pt>
                <c:pt idx="23521" formatCode="General">
                  <c:v>0.48446100000000025</c:v>
                </c:pt>
                <c:pt idx="23522" formatCode="General">
                  <c:v>0.48448100000000033</c:v>
                </c:pt>
                <c:pt idx="23523" formatCode="General">
                  <c:v>0.48450200000000027</c:v>
                </c:pt>
                <c:pt idx="23524" formatCode="General">
                  <c:v>0.48452200000000023</c:v>
                </c:pt>
                <c:pt idx="23525" formatCode="General">
                  <c:v>0.4845440000000002</c:v>
                </c:pt>
                <c:pt idx="23526" formatCode="General">
                  <c:v>0.48456400000000027</c:v>
                </c:pt>
                <c:pt idx="23527" formatCode="General">
                  <c:v>0.48458500000000032</c:v>
                </c:pt>
                <c:pt idx="23528" formatCode="General">
                  <c:v>0.48460500000000001</c:v>
                </c:pt>
                <c:pt idx="23529" formatCode="General">
                  <c:v>0.48462600000000022</c:v>
                </c:pt>
                <c:pt idx="23530" formatCode="General">
                  <c:v>0.48464600000000002</c:v>
                </c:pt>
                <c:pt idx="23531" formatCode="General">
                  <c:v>0.48466700000000001</c:v>
                </c:pt>
                <c:pt idx="23532" formatCode="General">
                  <c:v>0.48468700000000026</c:v>
                </c:pt>
                <c:pt idx="23533" formatCode="General">
                  <c:v>0.48470800000000008</c:v>
                </c:pt>
                <c:pt idx="23534" formatCode="General">
                  <c:v>0.48472900000000002</c:v>
                </c:pt>
                <c:pt idx="23535" formatCode="General">
                  <c:v>0.48475000000000001</c:v>
                </c:pt>
                <c:pt idx="23536" formatCode="General">
                  <c:v>0.4847700000000002</c:v>
                </c:pt>
                <c:pt idx="23537" formatCode="General">
                  <c:v>0.48479</c:v>
                </c:pt>
                <c:pt idx="23538" formatCode="General">
                  <c:v>0.48481100000000033</c:v>
                </c:pt>
                <c:pt idx="23539" formatCode="General">
                  <c:v>0.48483200000000026</c:v>
                </c:pt>
                <c:pt idx="23540" formatCode="General">
                  <c:v>0.48485200000000023</c:v>
                </c:pt>
                <c:pt idx="23541" formatCode="General">
                  <c:v>0.48487300000000022</c:v>
                </c:pt>
                <c:pt idx="23542" formatCode="General">
                  <c:v>0.48489400000000027</c:v>
                </c:pt>
                <c:pt idx="23543" formatCode="General">
                  <c:v>0.48491400000000023</c:v>
                </c:pt>
                <c:pt idx="23544" formatCode="General">
                  <c:v>0.484935</c:v>
                </c:pt>
                <c:pt idx="23545" formatCode="General">
                  <c:v>0.48495500000000002</c:v>
                </c:pt>
                <c:pt idx="23546" formatCode="General">
                  <c:v>0.48497600000000035</c:v>
                </c:pt>
                <c:pt idx="23547" formatCode="General">
                  <c:v>0.48499700000000001</c:v>
                </c:pt>
                <c:pt idx="23548" formatCode="General">
                  <c:v>0.48501700000000025</c:v>
                </c:pt>
                <c:pt idx="23549" formatCode="General">
                  <c:v>0.48503800000000002</c:v>
                </c:pt>
                <c:pt idx="23550" formatCode="General">
                  <c:v>0.48505800000000027</c:v>
                </c:pt>
                <c:pt idx="23551" formatCode="General">
                  <c:v>0.48507900000000026</c:v>
                </c:pt>
                <c:pt idx="23552" formatCode="General">
                  <c:v>0.485099</c:v>
                </c:pt>
                <c:pt idx="23553" formatCode="General">
                  <c:v>0.48512000000000022</c:v>
                </c:pt>
                <c:pt idx="23554" formatCode="General">
                  <c:v>0.4851410000000001</c:v>
                </c:pt>
                <c:pt idx="23555" formatCode="General">
                  <c:v>0.48516100000000001</c:v>
                </c:pt>
                <c:pt idx="23556" formatCode="General">
                  <c:v>0.48518200000000022</c:v>
                </c:pt>
                <c:pt idx="23557" formatCode="General">
                  <c:v>0.485203</c:v>
                </c:pt>
                <c:pt idx="23558" formatCode="General">
                  <c:v>0.48522300000000002</c:v>
                </c:pt>
                <c:pt idx="23559" formatCode="General">
                  <c:v>0.48524400000000001</c:v>
                </c:pt>
                <c:pt idx="23560" formatCode="General">
                  <c:v>0.48526400000000008</c:v>
                </c:pt>
                <c:pt idx="23561" formatCode="General">
                  <c:v>0.48528500000000002</c:v>
                </c:pt>
                <c:pt idx="23562" formatCode="General">
                  <c:v>0.48530600000000035</c:v>
                </c:pt>
                <c:pt idx="23563" formatCode="General">
                  <c:v>0.48532600000000037</c:v>
                </c:pt>
                <c:pt idx="23564" formatCode="General">
                  <c:v>0.48534700000000008</c:v>
                </c:pt>
                <c:pt idx="23565" formatCode="General">
                  <c:v>0.48536700000000033</c:v>
                </c:pt>
                <c:pt idx="23566" formatCode="General">
                  <c:v>0.48538800000000043</c:v>
                </c:pt>
                <c:pt idx="23567" formatCode="General">
                  <c:v>0.48540800000000023</c:v>
                </c:pt>
                <c:pt idx="23568" formatCode="General">
                  <c:v>0.48542900000000022</c:v>
                </c:pt>
                <c:pt idx="23569" formatCode="General">
                  <c:v>0.48544900000000002</c:v>
                </c:pt>
                <c:pt idx="23570" formatCode="General">
                  <c:v>0.48547100000000032</c:v>
                </c:pt>
                <c:pt idx="23571" formatCode="General">
                  <c:v>0.48549100000000001</c:v>
                </c:pt>
                <c:pt idx="23572" formatCode="General">
                  <c:v>0.48551200000000022</c:v>
                </c:pt>
                <c:pt idx="23573" formatCode="General">
                  <c:v>0.48553200000000002</c:v>
                </c:pt>
                <c:pt idx="23574" formatCode="General">
                  <c:v>0.48555300000000001</c:v>
                </c:pt>
                <c:pt idx="23575" formatCode="General">
                  <c:v>0.48557300000000025</c:v>
                </c:pt>
                <c:pt idx="23576" formatCode="General">
                  <c:v>0.485593</c:v>
                </c:pt>
                <c:pt idx="23577" formatCode="General">
                  <c:v>0.48561500000000002</c:v>
                </c:pt>
                <c:pt idx="23578" formatCode="General">
                  <c:v>0.48563500000000004</c:v>
                </c:pt>
                <c:pt idx="23579" formatCode="General">
                  <c:v>0.4856560000000002</c:v>
                </c:pt>
                <c:pt idx="23580" formatCode="General">
                  <c:v>0.48567600000000022</c:v>
                </c:pt>
                <c:pt idx="23581" formatCode="General">
                  <c:v>0.4856970000000001</c:v>
                </c:pt>
                <c:pt idx="23582" formatCode="General">
                  <c:v>0.48571700000000001</c:v>
                </c:pt>
                <c:pt idx="23583" formatCode="General">
                  <c:v>0.485738</c:v>
                </c:pt>
                <c:pt idx="23584" formatCode="General">
                  <c:v>0.48575800000000002</c:v>
                </c:pt>
                <c:pt idx="23585" formatCode="General">
                  <c:v>0.48577900000000002</c:v>
                </c:pt>
                <c:pt idx="23586" formatCode="General">
                  <c:v>0.48580000000000023</c:v>
                </c:pt>
                <c:pt idx="23587" formatCode="General">
                  <c:v>0.48582100000000022</c:v>
                </c:pt>
                <c:pt idx="23588" formatCode="General">
                  <c:v>0.48584100000000002</c:v>
                </c:pt>
                <c:pt idx="23589" formatCode="General">
                  <c:v>0.48586100000000032</c:v>
                </c:pt>
                <c:pt idx="23590" formatCode="General">
                  <c:v>0.48588200000000037</c:v>
                </c:pt>
                <c:pt idx="23591" formatCode="General">
                  <c:v>0.48590300000000008</c:v>
                </c:pt>
                <c:pt idx="23592" formatCode="General">
                  <c:v>0.48592300000000033</c:v>
                </c:pt>
                <c:pt idx="23593" formatCode="General">
                  <c:v>0.48594400000000026</c:v>
                </c:pt>
                <c:pt idx="23594" formatCode="General">
                  <c:v>0.48596500000000026</c:v>
                </c:pt>
                <c:pt idx="23595" formatCode="General">
                  <c:v>0.48598500000000022</c:v>
                </c:pt>
                <c:pt idx="23596" formatCode="General">
                  <c:v>0.48600600000000027</c:v>
                </c:pt>
                <c:pt idx="23597" formatCode="General">
                  <c:v>0.48602600000000024</c:v>
                </c:pt>
                <c:pt idx="23598" formatCode="General">
                  <c:v>0.48604700000000001</c:v>
                </c:pt>
                <c:pt idx="23599" formatCode="General">
                  <c:v>0.48606700000000008</c:v>
                </c:pt>
                <c:pt idx="23600" formatCode="General">
                  <c:v>0.48608800000000035</c:v>
                </c:pt>
                <c:pt idx="23601" formatCode="General">
                  <c:v>0.48610900000000001</c:v>
                </c:pt>
                <c:pt idx="23602" formatCode="General">
                  <c:v>0.48612900000000026</c:v>
                </c:pt>
                <c:pt idx="23603" formatCode="General">
                  <c:v>0.48615000000000008</c:v>
                </c:pt>
                <c:pt idx="23604" formatCode="General">
                  <c:v>0.48617000000000027</c:v>
                </c:pt>
                <c:pt idx="23605" formatCode="General">
                  <c:v>0.48619100000000004</c:v>
                </c:pt>
                <c:pt idx="23606" formatCode="General">
                  <c:v>0.4862120000000002</c:v>
                </c:pt>
                <c:pt idx="23607" formatCode="General">
                  <c:v>0.486232</c:v>
                </c:pt>
                <c:pt idx="23608" formatCode="General">
                  <c:v>0.4862530000000001</c:v>
                </c:pt>
                <c:pt idx="23609" formatCode="General">
                  <c:v>0.48627400000000021</c:v>
                </c:pt>
                <c:pt idx="23610" formatCode="General">
                  <c:v>0.486294</c:v>
                </c:pt>
                <c:pt idx="23611" formatCode="General">
                  <c:v>0.48631500000000022</c:v>
                </c:pt>
                <c:pt idx="23612" formatCode="General">
                  <c:v>0.48633500000000002</c:v>
                </c:pt>
                <c:pt idx="23613" formatCode="General">
                  <c:v>0.48635600000000023</c:v>
                </c:pt>
                <c:pt idx="23614" formatCode="General">
                  <c:v>0.48637700000000023</c:v>
                </c:pt>
                <c:pt idx="23615" formatCode="General">
                  <c:v>0.48639800000000022</c:v>
                </c:pt>
                <c:pt idx="23616" formatCode="General">
                  <c:v>0.48641800000000035</c:v>
                </c:pt>
                <c:pt idx="23617" formatCode="General">
                  <c:v>0.4864380000000002</c:v>
                </c:pt>
                <c:pt idx="23618" formatCode="General">
                  <c:v>0.48645900000000025</c:v>
                </c:pt>
                <c:pt idx="23619" formatCode="General">
                  <c:v>0.48647900000000033</c:v>
                </c:pt>
                <c:pt idx="23620" formatCode="General">
                  <c:v>0.48650000000000027</c:v>
                </c:pt>
                <c:pt idx="23621" formatCode="General">
                  <c:v>0.48652000000000023</c:v>
                </c:pt>
                <c:pt idx="23622" formatCode="General">
                  <c:v>0.4865420000000002</c:v>
                </c:pt>
                <c:pt idx="23623" formatCode="General">
                  <c:v>0.48656200000000027</c:v>
                </c:pt>
                <c:pt idx="23624" formatCode="General">
                  <c:v>0.48658300000000032</c:v>
                </c:pt>
                <c:pt idx="23625" formatCode="General">
                  <c:v>0.48660300000000001</c:v>
                </c:pt>
                <c:pt idx="23626" formatCode="General">
                  <c:v>0.48662400000000022</c:v>
                </c:pt>
                <c:pt idx="23627" formatCode="General">
                  <c:v>0.48664400000000002</c:v>
                </c:pt>
                <c:pt idx="23628" formatCode="General">
                  <c:v>0.48666500000000001</c:v>
                </c:pt>
                <c:pt idx="23629" formatCode="General">
                  <c:v>0.48668600000000023</c:v>
                </c:pt>
                <c:pt idx="23630" formatCode="General">
                  <c:v>0.48670600000000008</c:v>
                </c:pt>
                <c:pt idx="23631" formatCode="General">
                  <c:v>0.48672700000000002</c:v>
                </c:pt>
                <c:pt idx="23632" formatCode="General">
                  <c:v>0.4867470000000001</c:v>
                </c:pt>
                <c:pt idx="23633" formatCode="General">
                  <c:v>0.4867680000000002</c:v>
                </c:pt>
                <c:pt idx="23634" formatCode="General">
                  <c:v>0.48678800000000022</c:v>
                </c:pt>
                <c:pt idx="23635" formatCode="General">
                  <c:v>0.48680900000000032</c:v>
                </c:pt>
                <c:pt idx="23636" formatCode="General">
                  <c:v>0.48682900000000023</c:v>
                </c:pt>
                <c:pt idx="23637" formatCode="General">
                  <c:v>0.48685100000000026</c:v>
                </c:pt>
                <c:pt idx="23638" formatCode="General">
                  <c:v>0.48687100000000022</c:v>
                </c:pt>
                <c:pt idx="23639" formatCode="General">
                  <c:v>0.48689200000000027</c:v>
                </c:pt>
                <c:pt idx="23640" formatCode="General">
                  <c:v>0.48691200000000023</c:v>
                </c:pt>
                <c:pt idx="23641" formatCode="General">
                  <c:v>0.486933</c:v>
                </c:pt>
                <c:pt idx="23642" formatCode="General">
                  <c:v>0.48695300000000002</c:v>
                </c:pt>
                <c:pt idx="23643" formatCode="General">
                  <c:v>0.48697400000000035</c:v>
                </c:pt>
                <c:pt idx="23644" formatCode="General">
                  <c:v>0.48699500000000001</c:v>
                </c:pt>
                <c:pt idx="23645" formatCode="General">
                  <c:v>0.48701500000000025</c:v>
                </c:pt>
                <c:pt idx="23646" formatCode="General">
                  <c:v>0.48703600000000002</c:v>
                </c:pt>
                <c:pt idx="23647" formatCode="General">
                  <c:v>0.48705600000000027</c:v>
                </c:pt>
                <c:pt idx="23648" formatCode="General">
                  <c:v>0.48707700000000026</c:v>
                </c:pt>
                <c:pt idx="23649" formatCode="General">
                  <c:v>0.487097</c:v>
                </c:pt>
                <c:pt idx="23650" formatCode="General">
                  <c:v>0.48711800000000022</c:v>
                </c:pt>
                <c:pt idx="23651" formatCode="General">
                  <c:v>0.48713800000000002</c:v>
                </c:pt>
                <c:pt idx="23652" formatCode="General">
                  <c:v>0.48715900000000001</c:v>
                </c:pt>
                <c:pt idx="23653" formatCode="General">
                  <c:v>0.48718000000000022</c:v>
                </c:pt>
                <c:pt idx="23654" formatCode="General">
                  <c:v>0.487201</c:v>
                </c:pt>
                <c:pt idx="23655" formatCode="General">
                  <c:v>0.48722100000000002</c:v>
                </c:pt>
                <c:pt idx="23656" formatCode="General">
                  <c:v>0.48724100000000004</c:v>
                </c:pt>
                <c:pt idx="23657" formatCode="General">
                  <c:v>0.48726200000000008</c:v>
                </c:pt>
                <c:pt idx="23658" formatCode="General">
                  <c:v>0.48728300000000002</c:v>
                </c:pt>
                <c:pt idx="23659" formatCode="General">
                  <c:v>0.48730300000000032</c:v>
                </c:pt>
                <c:pt idx="23660" formatCode="General">
                  <c:v>0.48732400000000037</c:v>
                </c:pt>
                <c:pt idx="23661" formatCode="General">
                  <c:v>0.48734500000000008</c:v>
                </c:pt>
                <c:pt idx="23662" formatCode="General">
                  <c:v>0.48736500000000033</c:v>
                </c:pt>
                <c:pt idx="23663" formatCode="General">
                  <c:v>0.48738600000000043</c:v>
                </c:pt>
                <c:pt idx="23664" formatCode="General">
                  <c:v>0.48740600000000023</c:v>
                </c:pt>
                <c:pt idx="23665" formatCode="General">
                  <c:v>0.48742700000000022</c:v>
                </c:pt>
                <c:pt idx="23666" formatCode="General">
                  <c:v>0.48744700000000002</c:v>
                </c:pt>
                <c:pt idx="23667" formatCode="General">
                  <c:v>0.48746800000000023</c:v>
                </c:pt>
                <c:pt idx="23668" formatCode="General">
                  <c:v>0.48748900000000023</c:v>
                </c:pt>
                <c:pt idx="23669" formatCode="General">
                  <c:v>0.48750900000000008</c:v>
                </c:pt>
                <c:pt idx="23670" formatCode="General">
                  <c:v>0.48753000000000002</c:v>
                </c:pt>
                <c:pt idx="23671" formatCode="General">
                  <c:v>0.48755000000000021</c:v>
                </c:pt>
                <c:pt idx="23672" formatCode="General">
                  <c:v>0.48757100000000025</c:v>
                </c:pt>
                <c:pt idx="23673" formatCode="General">
                  <c:v>0.48759200000000008</c:v>
                </c:pt>
                <c:pt idx="23674" formatCode="General">
                  <c:v>0.48761300000000002</c:v>
                </c:pt>
                <c:pt idx="23675" formatCode="General">
                  <c:v>0.48763300000000004</c:v>
                </c:pt>
                <c:pt idx="23676" formatCode="General">
                  <c:v>0.4876540000000002</c:v>
                </c:pt>
                <c:pt idx="23677" formatCode="General">
                  <c:v>0.48767400000000022</c:v>
                </c:pt>
                <c:pt idx="23678" formatCode="General">
                  <c:v>0.4876950000000001</c:v>
                </c:pt>
                <c:pt idx="23679" formatCode="General">
                  <c:v>0.48771500000000001</c:v>
                </c:pt>
                <c:pt idx="23680" formatCode="General">
                  <c:v>0.487736</c:v>
                </c:pt>
                <c:pt idx="23681" formatCode="General">
                  <c:v>0.48775600000000002</c:v>
                </c:pt>
                <c:pt idx="23682" formatCode="General">
                  <c:v>0.48777800000000027</c:v>
                </c:pt>
                <c:pt idx="23683" formatCode="General">
                  <c:v>0.48779800000000001</c:v>
                </c:pt>
                <c:pt idx="23684" formatCode="General">
                  <c:v>0.48781800000000036</c:v>
                </c:pt>
                <c:pt idx="23685" formatCode="General">
                  <c:v>0.48783900000000002</c:v>
                </c:pt>
                <c:pt idx="23686" formatCode="General">
                  <c:v>0.48785900000000032</c:v>
                </c:pt>
                <c:pt idx="23687" formatCode="General">
                  <c:v>0.48788000000000037</c:v>
                </c:pt>
                <c:pt idx="23688" formatCode="General">
                  <c:v>0.48790000000000022</c:v>
                </c:pt>
                <c:pt idx="23689" formatCode="General">
                  <c:v>0.48792200000000036</c:v>
                </c:pt>
                <c:pt idx="23690" formatCode="General">
                  <c:v>0.48794200000000026</c:v>
                </c:pt>
                <c:pt idx="23691" formatCode="General">
                  <c:v>0.48796300000000026</c:v>
                </c:pt>
                <c:pt idx="23692" formatCode="General">
                  <c:v>0.48798300000000022</c:v>
                </c:pt>
                <c:pt idx="23693" formatCode="General">
                  <c:v>0.48800400000000027</c:v>
                </c:pt>
                <c:pt idx="23694" formatCode="General">
                  <c:v>0.48802400000000024</c:v>
                </c:pt>
                <c:pt idx="23695" formatCode="General">
                  <c:v>0.48804500000000001</c:v>
                </c:pt>
                <c:pt idx="23696" formatCode="General">
                  <c:v>0.48806600000000022</c:v>
                </c:pt>
                <c:pt idx="23697" formatCode="General">
                  <c:v>0.48808600000000035</c:v>
                </c:pt>
                <c:pt idx="23698" formatCode="General">
                  <c:v>0.48810700000000001</c:v>
                </c:pt>
                <c:pt idx="23699" formatCode="General">
                  <c:v>0.48812700000000026</c:v>
                </c:pt>
                <c:pt idx="23700" formatCode="General">
                  <c:v>0.48814800000000008</c:v>
                </c:pt>
                <c:pt idx="23701" formatCode="General">
                  <c:v>0.48816800000000027</c:v>
                </c:pt>
                <c:pt idx="23702" formatCode="General">
                  <c:v>0.48818900000000026</c:v>
                </c:pt>
                <c:pt idx="23703" formatCode="General">
                  <c:v>0.488209</c:v>
                </c:pt>
                <c:pt idx="23704" formatCode="General">
                  <c:v>0.48823</c:v>
                </c:pt>
                <c:pt idx="23705" formatCode="General">
                  <c:v>0.4882510000000001</c:v>
                </c:pt>
                <c:pt idx="23706" formatCode="General">
                  <c:v>0.48827200000000021</c:v>
                </c:pt>
                <c:pt idx="23707" formatCode="General">
                  <c:v>0.488292</c:v>
                </c:pt>
                <c:pt idx="23708" formatCode="General">
                  <c:v>0.48831300000000022</c:v>
                </c:pt>
                <c:pt idx="23709" formatCode="General">
                  <c:v>0.48833300000000002</c:v>
                </c:pt>
                <c:pt idx="23710" formatCode="General">
                  <c:v>0.48835400000000023</c:v>
                </c:pt>
                <c:pt idx="23711" formatCode="General">
                  <c:v>0.48837500000000023</c:v>
                </c:pt>
                <c:pt idx="23712" formatCode="General">
                  <c:v>0.48839500000000002</c:v>
                </c:pt>
                <c:pt idx="23713" formatCode="General">
                  <c:v>0.48841600000000035</c:v>
                </c:pt>
                <c:pt idx="23714" formatCode="General">
                  <c:v>0.4884360000000002</c:v>
                </c:pt>
                <c:pt idx="23715" formatCode="General">
                  <c:v>0.48845700000000025</c:v>
                </c:pt>
                <c:pt idx="23716" formatCode="General">
                  <c:v>0.48847700000000033</c:v>
                </c:pt>
                <c:pt idx="23717" formatCode="General">
                  <c:v>0.48849800000000027</c:v>
                </c:pt>
                <c:pt idx="23718" formatCode="General">
                  <c:v>0.48851800000000023</c:v>
                </c:pt>
                <c:pt idx="23719" formatCode="General">
                  <c:v>0.488539</c:v>
                </c:pt>
                <c:pt idx="23720" formatCode="General">
                  <c:v>0.48856000000000027</c:v>
                </c:pt>
                <c:pt idx="23721" formatCode="General">
                  <c:v>0.48858100000000032</c:v>
                </c:pt>
                <c:pt idx="23722" formatCode="General">
                  <c:v>0.48860100000000001</c:v>
                </c:pt>
                <c:pt idx="23723" formatCode="General">
                  <c:v>0.48862100000000008</c:v>
                </c:pt>
                <c:pt idx="23724" formatCode="General">
                  <c:v>0.48864200000000002</c:v>
                </c:pt>
                <c:pt idx="23725" formatCode="General">
                  <c:v>0.48866300000000001</c:v>
                </c:pt>
                <c:pt idx="23726" formatCode="General">
                  <c:v>0.48868400000000023</c:v>
                </c:pt>
                <c:pt idx="23727" formatCode="General">
                  <c:v>0.48870400000000008</c:v>
                </c:pt>
                <c:pt idx="23728" formatCode="General">
                  <c:v>0.48872500000000002</c:v>
                </c:pt>
                <c:pt idx="23729" formatCode="General">
                  <c:v>0.4887450000000001</c:v>
                </c:pt>
                <c:pt idx="23730" formatCode="General">
                  <c:v>0.4887660000000002</c:v>
                </c:pt>
                <c:pt idx="23731" formatCode="General">
                  <c:v>0.48878600000000022</c:v>
                </c:pt>
                <c:pt idx="23732" formatCode="General">
                  <c:v>0.48880700000000032</c:v>
                </c:pt>
                <c:pt idx="23733" formatCode="General">
                  <c:v>0.48882700000000023</c:v>
                </c:pt>
                <c:pt idx="23734" formatCode="General">
                  <c:v>0.48884800000000023</c:v>
                </c:pt>
                <c:pt idx="23735" formatCode="General">
                  <c:v>0.48886900000000022</c:v>
                </c:pt>
                <c:pt idx="23736" formatCode="General">
                  <c:v>0.48888900000000035</c:v>
                </c:pt>
                <c:pt idx="23737" formatCode="General">
                  <c:v>0.48891000000000023</c:v>
                </c:pt>
                <c:pt idx="23738" formatCode="General">
                  <c:v>0.48893000000000025</c:v>
                </c:pt>
                <c:pt idx="23739" formatCode="General">
                  <c:v>0.48895100000000002</c:v>
                </c:pt>
                <c:pt idx="23740" formatCode="General">
                  <c:v>0.48897200000000035</c:v>
                </c:pt>
                <c:pt idx="23741" formatCode="General">
                  <c:v>0.48899300000000001</c:v>
                </c:pt>
                <c:pt idx="23742" formatCode="General">
                  <c:v>0.48901300000000025</c:v>
                </c:pt>
                <c:pt idx="23743" formatCode="General">
                  <c:v>0.48903400000000002</c:v>
                </c:pt>
                <c:pt idx="23744" formatCode="General">
                  <c:v>0.48905400000000027</c:v>
                </c:pt>
                <c:pt idx="23745" formatCode="General">
                  <c:v>0.48907500000000026</c:v>
                </c:pt>
                <c:pt idx="23746" formatCode="General">
                  <c:v>0.489095</c:v>
                </c:pt>
                <c:pt idx="23747" formatCode="General">
                  <c:v>0.48911600000000022</c:v>
                </c:pt>
                <c:pt idx="23748" formatCode="General">
                  <c:v>0.48913600000000002</c:v>
                </c:pt>
                <c:pt idx="23749" formatCode="General">
                  <c:v>0.48915700000000001</c:v>
                </c:pt>
                <c:pt idx="23750" formatCode="General">
                  <c:v>0.48917800000000022</c:v>
                </c:pt>
                <c:pt idx="23751" formatCode="General">
                  <c:v>0.48919800000000002</c:v>
                </c:pt>
                <c:pt idx="23752" formatCode="General">
                  <c:v>0.48921900000000001</c:v>
                </c:pt>
                <c:pt idx="23753" formatCode="General">
                  <c:v>0.48923900000000003</c:v>
                </c:pt>
                <c:pt idx="23754" formatCode="General">
                  <c:v>0.48926000000000008</c:v>
                </c:pt>
                <c:pt idx="23755" formatCode="General">
                  <c:v>0.48928000000000027</c:v>
                </c:pt>
                <c:pt idx="23756" formatCode="General">
                  <c:v>0.48930200000000035</c:v>
                </c:pt>
                <c:pt idx="23757" formatCode="General">
                  <c:v>0.48932200000000037</c:v>
                </c:pt>
                <c:pt idx="23758" formatCode="General">
                  <c:v>0.48934300000000008</c:v>
                </c:pt>
                <c:pt idx="23759" formatCode="General">
                  <c:v>0.48936300000000033</c:v>
                </c:pt>
                <c:pt idx="23760" formatCode="General">
                  <c:v>0.48938400000000043</c:v>
                </c:pt>
                <c:pt idx="23761" formatCode="General">
                  <c:v>0.48940400000000023</c:v>
                </c:pt>
                <c:pt idx="23762" formatCode="General">
                  <c:v>0.48942500000000022</c:v>
                </c:pt>
                <c:pt idx="23763" formatCode="General">
                  <c:v>0.48944600000000027</c:v>
                </c:pt>
                <c:pt idx="23764" formatCode="General">
                  <c:v>0.48946600000000023</c:v>
                </c:pt>
                <c:pt idx="23765" formatCode="General">
                  <c:v>0.48948700000000023</c:v>
                </c:pt>
                <c:pt idx="23766" formatCode="General">
                  <c:v>0.48950700000000008</c:v>
                </c:pt>
                <c:pt idx="23767" formatCode="General">
                  <c:v>0.48952800000000035</c:v>
                </c:pt>
                <c:pt idx="23768" formatCode="General">
                  <c:v>0.48954800000000021</c:v>
                </c:pt>
                <c:pt idx="23769" formatCode="General">
                  <c:v>0.48956900000000025</c:v>
                </c:pt>
                <c:pt idx="23770" formatCode="General">
                  <c:v>0.48958900000000022</c:v>
                </c:pt>
                <c:pt idx="23771" formatCode="General">
                  <c:v>0.48961000000000027</c:v>
                </c:pt>
                <c:pt idx="23772" formatCode="General">
                  <c:v>0.48963100000000004</c:v>
                </c:pt>
                <c:pt idx="23773" formatCode="General">
                  <c:v>0.4896520000000002</c:v>
                </c:pt>
                <c:pt idx="23774" formatCode="General">
                  <c:v>0.48967200000000022</c:v>
                </c:pt>
                <c:pt idx="23775" formatCode="General">
                  <c:v>0.48969200000000002</c:v>
                </c:pt>
                <c:pt idx="23776" formatCode="General">
                  <c:v>0.48971300000000001</c:v>
                </c:pt>
                <c:pt idx="23777" formatCode="General">
                  <c:v>0.489734</c:v>
                </c:pt>
                <c:pt idx="23778" formatCode="General">
                  <c:v>0.489755</c:v>
                </c:pt>
                <c:pt idx="23779" formatCode="General">
                  <c:v>0.48977500000000002</c:v>
                </c:pt>
                <c:pt idx="23780" formatCode="General">
                  <c:v>0.48979600000000001</c:v>
                </c:pt>
                <c:pt idx="23781" formatCode="General">
                  <c:v>0.48981600000000036</c:v>
                </c:pt>
                <c:pt idx="23782" formatCode="General">
                  <c:v>0.48983700000000002</c:v>
                </c:pt>
                <c:pt idx="23783" formatCode="General">
                  <c:v>0.48985700000000032</c:v>
                </c:pt>
                <c:pt idx="23784" formatCode="General">
                  <c:v>0.48987800000000037</c:v>
                </c:pt>
                <c:pt idx="23785" formatCode="General">
                  <c:v>0.48989900000000008</c:v>
                </c:pt>
                <c:pt idx="23786" formatCode="General">
                  <c:v>0.48991900000000033</c:v>
                </c:pt>
                <c:pt idx="23787" formatCode="General">
                  <c:v>0.48994000000000026</c:v>
                </c:pt>
                <c:pt idx="23788" formatCode="General">
                  <c:v>0.48996100000000026</c:v>
                </c:pt>
                <c:pt idx="23789" formatCode="General">
                  <c:v>0.48998100000000022</c:v>
                </c:pt>
                <c:pt idx="23790" formatCode="General">
                  <c:v>0.49000100000000002</c:v>
                </c:pt>
                <c:pt idx="23791" formatCode="General">
                  <c:v>0.49002200000000024</c:v>
                </c:pt>
                <c:pt idx="23792" formatCode="General">
                  <c:v>0.49004300000000001</c:v>
                </c:pt>
                <c:pt idx="23793" formatCode="General">
                  <c:v>0.49006400000000022</c:v>
                </c:pt>
                <c:pt idx="23794" formatCode="General">
                  <c:v>0.49008400000000035</c:v>
                </c:pt>
                <c:pt idx="23795" formatCode="General">
                  <c:v>0.49010500000000001</c:v>
                </c:pt>
                <c:pt idx="23796" formatCode="General">
                  <c:v>0.49012500000000025</c:v>
                </c:pt>
                <c:pt idx="23797" formatCode="General">
                  <c:v>0.49014600000000008</c:v>
                </c:pt>
                <c:pt idx="23798" formatCode="General">
                  <c:v>0.49016600000000027</c:v>
                </c:pt>
                <c:pt idx="23799" formatCode="General">
                  <c:v>0.49018700000000026</c:v>
                </c:pt>
                <c:pt idx="23800" formatCode="General">
                  <c:v>0.490207</c:v>
                </c:pt>
                <c:pt idx="23801" formatCode="General">
                  <c:v>0.49022800000000022</c:v>
                </c:pt>
                <c:pt idx="23802" formatCode="General">
                  <c:v>0.4902490000000001</c:v>
                </c:pt>
                <c:pt idx="23803" formatCode="General">
                  <c:v>0.49026900000000001</c:v>
                </c:pt>
                <c:pt idx="23804" formatCode="General">
                  <c:v>0.49029</c:v>
                </c:pt>
                <c:pt idx="23805" formatCode="General">
                  <c:v>0.49031000000000036</c:v>
                </c:pt>
                <c:pt idx="23806" formatCode="General">
                  <c:v>0.49033100000000002</c:v>
                </c:pt>
                <c:pt idx="23807" formatCode="General">
                  <c:v>0.49035100000000026</c:v>
                </c:pt>
                <c:pt idx="23808" formatCode="General">
                  <c:v>0.49037300000000023</c:v>
                </c:pt>
                <c:pt idx="23809" formatCode="General">
                  <c:v>0.49039300000000002</c:v>
                </c:pt>
                <c:pt idx="23810" formatCode="General">
                  <c:v>0.49041400000000035</c:v>
                </c:pt>
                <c:pt idx="23811" formatCode="General">
                  <c:v>0.4904340000000002</c:v>
                </c:pt>
                <c:pt idx="23812" formatCode="General">
                  <c:v>0.49045500000000025</c:v>
                </c:pt>
                <c:pt idx="23813" formatCode="General">
                  <c:v>0.49047500000000033</c:v>
                </c:pt>
                <c:pt idx="23814" formatCode="General">
                  <c:v>0.49049600000000027</c:v>
                </c:pt>
                <c:pt idx="23815" formatCode="General">
                  <c:v>0.49051600000000023</c:v>
                </c:pt>
                <c:pt idx="23816" formatCode="General">
                  <c:v>0.490537</c:v>
                </c:pt>
                <c:pt idx="23817" formatCode="General">
                  <c:v>0.49055800000000027</c:v>
                </c:pt>
                <c:pt idx="23818" formatCode="General">
                  <c:v>0.49057800000000035</c:v>
                </c:pt>
                <c:pt idx="23819" formatCode="General">
                  <c:v>0.49059900000000001</c:v>
                </c:pt>
                <c:pt idx="23820" formatCode="General">
                  <c:v>0.49061900000000008</c:v>
                </c:pt>
                <c:pt idx="23821" formatCode="General">
                  <c:v>0.49064000000000002</c:v>
                </c:pt>
                <c:pt idx="23822" formatCode="General">
                  <c:v>0.49066000000000026</c:v>
                </c:pt>
                <c:pt idx="23823" formatCode="General">
                  <c:v>0.49068100000000026</c:v>
                </c:pt>
                <c:pt idx="23824" formatCode="General">
                  <c:v>0.49070200000000008</c:v>
                </c:pt>
                <c:pt idx="23825" formatCode="General">
                  <c:v>0.49072300000000002</c:v>
                </c:pt>
                <c:pt idx="23826" formatCode="General">
                  <c:v>0.49074300000000004</c:v>
                </c:pt>
                <c:pt idx="23827" formatCode="General">
                  <c:v>0.4907640000000002</c:v>
                </c:pt>
                <c:pt idx="23828" formatCode="General">
                  <c:v>0.49078400000000022</c:v>
                </c:pt>
                <c:pt idx="23829" formatCode="General">
                  <c:v>0.49080400000000035</c:v>
                </c:pt>
                <c:pt idx="23830" formatCode="General">
                  <c:v>0.49082600000000037</c:v>
                </c:pt>
                <c:pt idx="23831" formatCode="General">
                  <c:v>0.49084600000000023</c:v>
                </c:pt>
                <c:pt idx="23832" formatCode="General">
                  <c:v>0.49086700000000022</c:v>
                </c:pt>
                <c:pt idx="23833" formatCode="General">
                  <c:v>0.49088700000000035</c:v>
                </c:pt>
                <c:pt idx="23834" formatCode="General">
                  <c:v>0.49090800000000023</c:v>
                </c:pt>
                <c:pt idx="23835" formatCode="General">
                  <c:v>0.49092800000000036</c:v>
                </c:pt>
                <c:pt idx="23836" formatCode="General">
                  <c:v>0.49094900000000002</c:v>
                </c:pt>
                <c:pt idx="23837" formatCode="General">
                  <c:v>0.49097000000000035</c:v>
                </c:pt>
                <c:pt idx="23838" formatCode="General">
                  <c:v>0.49099000000000026</c:v>
                </c:pt>
                <c:pt idx="23839" formatCode="General">
                  <c:v>0.49101100000000025</c:v>
                </c:pt>
                <c:pt idx="23840" formatCode="General">
                  <c:v>0.49103200000000002</c:v>
                </c:pt>
                <c:pt idx="23841" formatCode="General">
                  <c:v>0.49105200000000027</c:v>
                </c:pt>
                <c:pt idx="23842" formatCode="General">
                  <c:v>0.49107200000000023</c:v>
                </c:pt>
                <c:pt idx="23843" formatCode="General">
                  <c:v>0.491093</c:v>
                </c:pt>
                <c:pt idx="23844" formatCode="General">
                  <c:v>0.49111400000000027</c:v>
                </c:pt>
                <c:pt idx="23845" formatCode="General">
                  <c:v>0.4911350000000001</c:v>
                </c:pt>
                <c:pt idx="23846" formatCode="General">
                  <c:v>0.49115500000000001</c:v>
                </c:pt>
                <c:pt idx="23847" formatCode="General">
                  <c:v>0.49117600000000022</c:v>
                </c:pt>
                <c:pt idx="23848" formatCode="General">
                  <c:v>0.49119600000000002</c:v>
                </c:pt>
                <c:pt idx="23849" formatCode="General">
                  <c:v>0.49121700000000001</c:v>
                </c:pt>
                <c:pt idx="23850" formatCode="General">
                  <c:v>0.49123700000000003</c:v>
                </c:pt>
                <c:pt idx="23851" formatCode="General">
                  <c:v>0.49125800000000008</c:v>
                </c:pt>
                <c:pt idx="23852" formatCode="General">
                  <c:v>0.49127800000000027</c:v>
                </c:pt>
                <c:pt idx="23853" formatCode="General">
                  <c:v>0.4912990000000001</c:v>
                </c:pt>
                <c:pt idx="23854" formatCode="General">
                  <c:v>0.49132000000000037</c:v>
                </c:pt>
                <c:pt idx="23855" formatCode="General">
                  <c:v>0.49134100000000008</c:v>
                </c:pt>
                <c:pt idx="23856" formatCode="General">
                  <c:v>0.49136100000000033</c:v>
                </c:pt>
                <c:pt idx="23857" formatCode="General">
                  <c:v>0.49138100000000023</c:v>
                </c:pt>
                <c:pt idx="23858" formatCode="General">
                  <c:v>0.49140200000000023</c:v>
                </c:pt>
                <c:pt idx="23859" formatCode="General">
                  <c:v>0.49142300000000022</c:v>
                </c:pt>
                <c:pt idx="23860" formatCode="General">
                  <c:v>0.49144400000000027</c:v>
                </c:pt>
                <c:pt idx="23861" formatCode="General">
                  <c:v>0.49146400000000023</c:v>
                </c:pt>
                <c:pt idx="23862" formatCode="General">
                  <c:v>0.49148500000000023</c:v>
                </c:pt>
                <c:pt idx="23863" formatCode="General">
                  <c:v>0.49150500000000008</c:v>
                </c:pt>
                <c:pt idx="23864" formatCode="General">
                  <c:v>0.49152600000000035</c:v>
                </c:pt>
                <c:pt idx="23865" formatCode="General">
                  <c:v>0.4915460000000002</c:v>
                </c:pt>
                <c:pt idx="23866" formatCode="General">
                  <c:v>0.49156700000000025</c:v>
                </c:pt>
                <c:pt idx="23867" formatCode="General">
                  <c:v>0.49158700000000022</c:v>
                </c:pt>
                <c:pt idx="23868" formatCode="General">
                  <c:v>0.49160900000000002</c:v>
                </c:pt>
                <c:pt idx="23869" formatCode="General">
                  <c:v>0.49162900000000026</c:v>
                </c:pt>
                <c:pt idx="23870" formatCode="General">
                  <c:v>0.491649</c:v>
                </c:pt>
                <c:pt idx="23871" formatCode="General">
                  <c:v>0.49167000000000022</c:v>
                </c:pt>
                <c:pt idx="23872" formatCode="General">
                  <c:v>0.49169000000000002</c:v>
                </c:pt>
                <c:pt idx="23873" formatCode="General">
                  <c:v>0.49171100000000001</c:v>
                </c:pt>
                <c:pt idx="23874" formatCode="General">
                  <c:v>0.49173100000000003</c:v>
                </c:pt>
                <c:pt idx="23875" formatCode="General">
                  <c:v>0.491753</c:v>
                </c:pt>
                <c:pt idx="23876" formatCode="General">
                  <c:v>0.49177300000000002</c:v>
                </c:pt>
                <c:pt idx="23877" formatCode="General">
                  <c:v>0.49179400000000001</c:v>
                </c:pt>
                <c:pt idx="23878" formatCode="General">
                  <c:v>0.49181400000000036</c:v>
                </c:pt>
                <c:pt idx="23879" formatCode="General">
                  <c:v>0.49183500000000002</c:v>
                </c:pt>
                <c:pt idx="23880" formatCode="General">
                  <c:v>0.49185500000000032</c:v>
                </c:pt>
                <c:pt idx="23881" formatCode="General">
                  <c:v>0.49187600000000037</c:v>
                </c:pt>
                <c:pt idx="23882" formatCode="General">
                  <c:v>0.49189600000000022</c:v>
                </c:pt>
                <c:pt idx="23883" formatCode="General">
                  <c:v>0.49191700000000033</c:v>
                </c:pt>
                <c:pt idx="23884" formatCode="General">
                  <c:v>0.49193800000000026</c:v>
                </c:pt>
                <c:pt idx="23885" formatCode="General">
                  <c:v>0.49195800000000023</c:v>
                </c:pt>
                <c:pt idx="23886" formatCode="General">
                  <c:v>0.49197900000000022</c:v>
                </c:pt>
                <c:pt idx="23887" formatCode="General">
                  <c:v>0.49199900000000002</c:v>
                </c:pt>
                <c:pt idx="23888" formatCode="General">
                  <c:v>0.49202000000000023</c:v>
                </c:pt>
                <c:pt idx="23889" formatCode="General">
                  <c:v>0.49204100000000001</c:v>
                </c:pt>
                <c:pt idx="23890" formatCode="General">
                  <c:v>0.49206100000000008</c:v>
                </c:pt>
                <c:pt idx="23891" formatCode="General">
                  <c:v>0.49208200000000035</c:v>
                </c:pt>
                <c:pt idx="23892" formatCode="General">
                  <c:v>0.49210300000000001</c:v>
                </c:pt>
                <c:pt idx="23893" formatCode="General">
                  <c:v>0.49212300000000025</c:v>
                </c:pt>
                <c:pt idx="23894" formatCode="General">
                  <c:v>0.49214400000000008</c:v>
                </c:pt>
                <c:pt idx="23895" formatCode="General">
                  <c:v>0.49216400000000027</c:v>
                </c:pt>
                <c:pt idx="23896" formatCode="General">
                  <c:v>0.49218400000000023</c:v>
                </c:pt>
                <c:pt idx="23897" formatCode="General">
                  <c:v>0.492205</c:v>
                </c:pt>
                <c:pt idx="23898" formatCode="General">
                  <c:v>0.49222600000000022</c:v>
                </c:pt>
                <c:pt idx="23899" formatCode="General">
                  <c:v>0.4922470000000001</c:v>
                </c:pt>
                <c:pt idx="23900" formatCode="General">
                  <c:v>0.49226700000000001</c:v>
                </c:pt>
                <c:pt idx="23901" formatCode="General">
                  <c:v>0.49228800000000023</c:v>
                </c:pt>
                <c:pt idx="23902" formatCode="General">
                  <c:v>0.49230800000000036</c:v>
                </c:pt>
                <c:pt idx="23903" formatCode="General">
                  <c:v>0.49232900000000035</c:v>
                </c:pt>
                <c:pt idx="23904" formatCode="General">
                  <c:v>0.49235000000000023</c:v>
                </c:pt>
                <c:pt idx="23905" formatCode="General">
                  <c:v>0.49237000000000036</c:v>
                </c:pt>
                <c:pt idx="23906" formatCode="General">
                  <c:v>0.49239100000000002</c:v>
                </c:pt>
                <c:pt idx="23907" formatCode="General">
                  <c:v>0.49241200000000035</c:v>
                </c:pt>
                <c:pt idx="23908" formatCode="General">
                  <c:v>0.4924320000000002</c:v>
                </c:pt>
                <c:pt idx="23909" formatCode="General">
                  <c:v>0.49245200000000022</c:v>
                </c:pt>
                <c:pt idx="23910" formatCode="General">
                  <c:v>0.49247300000000033</c:v>
                </c:pt>
                <c:pt idx="23911" formatCode="General">
                  <c:v>0.49249400000000026</c:v>
                </c:pt>
                <c:pt idx="23912" formatCode="General">
                  <c:v>0.49251500000000026</c:v>
                </c:pt>
                <c:pt idx="23913" formatCode="General">
                  <c:v>0.492535</c:v>
                </c:pt>
                <c:pt idx="23914" formatCode="General">
                  <c:v>0.49255600000000027</c:v>
                </c:pt>
                <c:pt idx="23915" formatCode="General">
                  <c:v>0.49257600000000024</c:v>
                </c:pt>
                <c:pt idx="23916" formatCode="General">
                  <c:v>0.49259700000000001</c:v>
                </c:pt>
                <c:pt idx="23917" formatCode="General">
                  <c:v>0.49261700000000008</c:v>
                </c:pt>
                <c:pt idx="23918" formatCode="General">
                  <c:v>0.49263800000000002</c:v>
                </c:pt>
                <c:pt idx="23919" formatCode="General">
                  <c:v>0.49265800000000021</c:v>
                </c:pt>
                <c:pt idx="23920" formatCode="General">
                  <c:v>0.49268000000000023</c:v>
                </c:pt>
                <c:pt idx="23921" formatCode="General">
                  <c:v>0.49270000000000008</c:v>
                </c:pt>
                <c:pt idx="23922" formatCode="General">
                  <c:v>0.49272100000000002</c:v>
                </c:pt>
                <c:pt idx="23923" formatCode="General">
                  <c:v>0.49274100000000004</c:v>
                </c:pt>
                <c:pt idx="23924" formatCode="General">
                  <c:v>0.492761</c:v>
                </c:pt>
                <c:pt idx="23925" formatCode="General">
                  <c:v>0.49278200000000022</c:v>
                </c:pt>
                <c:pt idx="23926" formatCode="General">
                  <c:v>0.49280300000000032</c:v>
                </c:pt>
                <c:pt idx="23927" formatCode="General">
                  <c:v>0.49282400000000037</c:v>
                </c:pt>
                <c:pt idx="23928" formatCode="General">
                  <c:v>0.49284400000000023</c:v>
                </c:pt>
                <c:pt idx="23929" formatCode="General">
                  <c:v>0.49286500000000022</c:v>
                </c:pt>
                <c:pt idx="23930" formatCode="General">
                  <c:v>0.49288500000000035</c:v>
                </c:pt>
                <c:pt idx="23931" formatCode="General">
                  <c:v>0.49290600000000023</c:v>
                </c:pt>
                <c:pt idx="23932" formatCode="General">
                  <c:v>0.49292600000000036</c:v>
                </c:pt>
                <c:pt idx="23933" formatCode="General">
                  <c:v>0.49294700000000002</c:v>
                </c:pt>
                <c:pt idx="23934" formatCode="General">
                  <c:v>0.49296700000000032</c:v>
                </c:pt>
                <c:pt idx="23935" formatCode="General">
                  <c:v>0.49298800000000037</c:v>
                </c:pt>
                <c:pt idx="23936" formatCode="General">
                  <c:v>0.49300900000000025</c:v>
                </c:pt>
                <c:pt idx="23937" formatCode="General">
                  <c:v>0.49302900000000022</c:v>
                </c:pt>
                <c:pt idx="23938" formatCode="General">
                  <c:v>0.49305000000000027</c:v>
                </c:pt>
                <c:pt idx="23939" formatCode="General">
                  <c:v>0.49307000000000023</c:v>
                </c:pt>
                <c:pt idx="23940" formatCode="General">
                  <c:v>0.493091</c:v>
                </c:pt>
                <c:pt idx="23941" formatCode="General">
                  <c:v>0.49311200000000027</c:v>
                </c:pt>
                <c:pt idx="23942" formatCode="General">
                  <c:v>0.4931330000000001</c:v>
                </c:pt>
                <c:pt idx="23943" formatCode="General">
                  <c:v>0.49315300000000001</c:v>
                </c:pt>
                <c:pt idx="23944" formatCode="General">
                  <c:v>0.49317400000000022</c:v>
                </c:pt>
                <c:pt idx="23945" formatCode="General">
                  <c:v>0.49319400000000002</c:v>
                </c:pt>
                <c:pt idx="23946" formatCode="General">
                  <c:v>0.49321500000000001</c:v>
                </c:pt>
                <c:pt idx="23947" formatCode="General">
                  <c:v>0.49323500000000003</c:v>
                </c:pt>
                <c:pt idx="23948" formatCode="General">
                  <c:v>0.49325600000000008</c:v>
                </c:pt>
                <c:pt idx="23949" formatCode="General">
                  <c:v>0.49327600000000027</c:v>
                </c:pt>
                <c:pt idx="23950" formatCode="General">
                  <c:v>0.4932970000000001</c:v>
                </c:pt>
                <c:pt idx="23951" formatCode="General">
                  <c:v>0.49331800000000037</c:v>
                </c:pt>
                <c:pt idx="23952" formatCode="General">
                  <c:v>0.49333800000000022</c:v>
                </c:pt>
                <c:pt idx="23953" formatCode="General">
                  <c:v>0.49335900000000033</c:v>
                </c:pt>
                <c:pt idx="23954" formatCode="General">
                  <c:v>0.49337900000000023</c:v>
                </c:pt>
                <c:pt idx="23955" formatCode="General">
                  <c:v>0.49340000000000023</c:v>
                </c:pt>
                <c:pt idx="23956" formatCode="General">
                  <c:v>0.49342100000000022</c:v>
                </c:pt>
                <c:pt idx="23957" formatCode="General">
                  <c:v>0.49344100000000002</c:v>
                </c:pt>
                <c:pt idx="23958" formatCode="General">
                  <c:v>0.49346200000000023</c:v>
                </c:pt>
                <c:pt idx="23959" formatCode="General">
                  <c:v>0.49348300000000023</c:v>
                </c:pt>
                <c:pt idx="23960" formatCode="General">
                  <c:v>0.49350300000000002</c:v>
                </c:pt>
                <c:pt idx="23961" formatCode="General">
                  <c:v>0.49352400000000035</c:v>
                </c:pt>
                <c:pt idx="23962" formatCode="General">
                  <c:v>0.4935440000000002</c:v>
                </c:pt>
                <c:pt idx="23963" formatCode="General">
                  <c:v>0.49356500000000025</c:v>
                </c:pt>
                <c:pt idx="23964" formatCode="General">
                  <c:v>0.49358500000000022</c:v>
                </c:pt>
                <c:pt idx="23965" formatCode="General">
                  <c:v>0.49360600000000027</c:v>
                </c:pt>
                <c:pt idx="23966" formatCode="General">
                  <c:v>0.49362700000000026</c:v>
                </c:pt>
                <c:pt idx="23967" formatCode="General">
                  <c:v>0.493647</c:v>
                </c:pt>
                <c:pt idx="23968" formatCode="General">
                  <c:v>0.49366800000000022</c:v>
                </c:pt>
                <c:pt idx="23969" formatCode="General">
                  <c:v>0.49368800000000035</c:v>
                </c:pt>
                <c:pt idx="23970" formatCode="General">
                  <c:v>0.49370900000000001</c:v>
                </c:pt>
                <c:pt idx="23971" formatCode="General">
                  <c:v>0.49373</c:v>
                </c:pt>
                <c:pt idx="23972" formatCode="General">
                  <c:v>0.493751</c:v>
                </c:pt>
                <c:pt idx="23973" formatCode="General">
                  <c:v>0.49377100000000002</c:v>
                </c:pt>
                <c:pt idx="23974" formatCode="General">
                  <c:v>0.49379200000000001</c:v>
                </c:pt>
                <c:pt idx="23975" formatCode="General">
                  <c:v>0.49381200000000036</c:v>
                </c:pt>
                <c:pt idx="23976" formatCode="General">
                  <c:v>0.49383200000000027</c:v>
                </c:pt>
                <c:pt idx="23977" formatCode="General">
                  <c:v>0.49385300000000032</c:v>
                </c:pt>
                <c:pt idx="23978" formatCode="General">
                  <c:v>0.49387300000000023</c:v>
                </c:pt>
                <c:pt idx="23979" formatCode="General">
                  <c:v>0.49389500000000008</c:v>
                </c:pt>
                <c:pt idx="23980" formatCode="General">
                  <c:v>0.49391500000000033</c:v>
                </c:pt>
                <c:pt idx="23981" formatCode="General">
                  <c:v>0.49393600000000026</c:v>
                </c:pt>
                <c:pt idx="23982" formatCode="General">
                  <c:v>0.49395600000000023</c:v>
                </c:pt>
                <c:pt idx="23983" formatCode="General">
                  <c:v>0.49397700000000022</c:v>
                </c:pt>
                <c:pt idx="23984" formatCode="General">
                  <c:v>0.49399700000000002</c:v>
                </c:pt>
                <c:pt idx="23985" formatCode="General">
                  <c:v>0.49401800000000023</c:v>
                </c:pt>
                <c:pt idx="23986" formatCode="General">
                  <c:v>0.4940380000000002</c:v>
                </c:pt>
                <c:pt idx="23987" formatCode="General">
                  <c:v>0.49406000000000022</c:v>
                </c:pt>
                <c:pt idx="23988" formatCode="General">
                  <c:v>0.49408000000000035</c:v>
                </c:pt>
                <c:pt idx="23989" formatCode="General">
                  <c:v>0.49410100000000001</c:v>
                </c:pt>
                <c:pt idx="23990" formatCode="General">
                  <c:v>0.49412100000000025</c:v>
                </c:pt>
                <c:pt idx="23991" formatCode="General">
                  <c:v>0.494141</c:v>
                </c:pt>
                <c:pt idx="23992" formatCode="General">
                  <c:v>0.49416200000000027</c:v>
                </c:pt>
                <c:pt idx="23993" formatCode="General">
                  <c:v>0.49418300000000026</c:v>
                </c:pt>
                <c:pt idx="23994" formatCode="General">
                  <c:v>0.4942040000000002</c:v>
                </c:pt>
                <c:pt idx="23995" formatCode="General">
                  <c:v>0.49422400000000022</c:v>
                </c:pt>
                <c:pt idx="23996" formatCode="General">
                  <c:v>0.4942450000000001</c:v>
                </c:pt>
                <c:pt idx="23997" formatCode="General">
                  <c:v>0.49426500000000001</c:v>
                </c:pt>
                <c:pt idx="23998" formatCode="General">
                  <c:v>0.49428600000000023</c:v>
                </c:pt>
                <c:pt idx="23999" formatCode="General">
                  <c:v>0.49430600000000036</c:v>
                </c:pt>
                <c:pt idx="24000" formatCode="General">
                  <c:v>0.49432700000000035</c:v>
                </c:pt>
                <c:pt idx="24001" formatCode="General">
                  <c:v>0.49434700000000026</c:v>
                </c:pt>
                <c:pt idx="24002" formatCode="General">
                  <c:v>0.49436800000000036</c:v>
                </c:pt>
                <c:pt idx="24003" formatCode="General">
                  <c:v>0.49438900000000036</c:v>
                </c:pt>
                <c:pt idx="24004" formatCode="General">
                  <c:v>0.49440900000000032</c:v>
                </c:pt>
                <c:pt idx="24005" formatCode="General">
                  <c:v>0.49443000000000026</c:v>
                </c:pt>
                <c:pt idx="24006" formatCode="General">
                  <c:v>0.49445000000000022</c:v>
                </c:pt>
                <c:pt idx="24007" formatCode="General">
                  <c:v>0.49447100000000033</c:v>
                </c:pt>
                <c:pt idx="24008" formatCode="General">
                  <c:v>0.49449200000000026</c:v>
                </c:pt>
                <c:pt idx="24009" formatCode="General">
                  <c:v>0.49451200000000023</c:v>
                </c:pt>
                <c:pt idx="24010" formatCode="General">
                  <c:v>0.494533</c:v>
                </c:pt>
                <c:pt idx="24011" formatCode="General">
                  <c:v>0.49455400000000027</c:v>
                </c:pt>
                <c:pt idx="24012" formatCode="General">
                  <c:v>0.49457400000000024</c:v>
                </c:pt>
                <c:pt idx="24013" formatCode="General">
                  <c:v>0.49459500000000001</c:v>
                </c:pt>
                <c:pt idx="24014" formatCode="General">
                  <c:v>0.49461500000000008</c:v>
                </c:pt>
                <c:pt idx="24015" formatCode="General">
                  <c:v>0.49463600000000002</c:v>
                </c:pt>
                <c:pt idx="24016" formatCode="General">
                  <c:v>0.49465600000000021</c:v>
                </c:pt>
                <c:pt idx="24017" formatCode="General">
                  <c:v>0.49467700000000026</c:v>
                </c:pt>
                <c:pt idx="24018" formatCode="General">
                  <c:v>0.49469800000000008</c:v>
                </c:pt>
                <c:pt idx="24019" formatCode="General">
                  <c:v>0.49471800000000027</c:v>
                </c:pt>
                <c:pt idx="24020" formatCode="General">
                  <c:v>0.49473900000000004</c:v>
                </c:pt>
                <c:pt idx="24021" formatCode="General">
                  <c:v>0.494759</c:v>
                </c:pt>
                <c:pt idx="24022" formatCode="General">
                  <c:v>0.49478000000000022</c:v>
                </c:pt>
                <c:pt idx="24023" formatCode="General">
                  <c:v>0.49480100000000032</c:v>
                </c:pt>
                <c:pt idx="24024" formatCode="General">
                  <c:v>0.49482200000000037</c:v>
                </c:pt>
                <c:pt idx="24025" formatCode="General">
                  <c:v>0.49484200000000023</c:v>
                </c:pt>
                <c:pt idx="24026" formatCode="General">
                  <c:v>0.49486300000000022</c:v>
                </c:pt>
                <c:pt idx="24027" formatCode="General">
                  <c:v>0.49488300000000035</c:v>
                </c:pt>
                <c:pt idx="24028" formatCode="General">
                  <c:v>0.49490400000000023</c:v>
                </c:pt>
                <c:pt idx="24029" formatCode="General">
                  <c:v>0.49492400000000036</c:v>
                </c:pt>
                <c:pt idx="24030" formatCode="General">
                  <c:v>0.49494500000000002</c:v>
                </c:pt>
                <c:pt idx="24031" formatCode="General">
                  <c:v>0.49496500000000032</c:v>
                </c:pt>
                <c:pt idx="24032" formatCode="General">
                  <c:v>0.49498600000000037</c:v>
                </c:pt>
                <c:pt idx="24033" formatCode="General">
                  <c:v>0.49500700000000025</c:v>
                </c:pt>
                <c:pt idx="24034" formatCode="General">
                  <c:v>0.49502700000000033</c:v>
                </c:pt>
                <c:pt idx="24035" formatCode="General">
                  <c:v>0.49504800000000027</c:v>
                </c:pt>
                <c:pt idx="24036" formatCode="General">
                  <c:v>0.49506800000000023</c:v>
                </c:pt>
                <c:pt idx="24037" formatCode="General">
                  <c:v>0.49508900000000022</c:v>
                </c:pt>
                <c:pt idx="24038" formatCode="General">
                  <c:v>0.49510900000000002</c:v>
                </c:pt>
                <c:pt idx="24039" formatCode="General">
                  <c:v>0.4951310000000001</c:v>
                </c:pt>
                <c:pt idx="24040" formatCode="General">
                  <c:v>0.49515100000000001</c:v>
                </c:pt>
                <c:pt idx="24041" formatCode="General">
                  <c:v>0.49517200000000022</c:v>
                </c:pt>
                <c:pt idx="24042" formatCode="General">
                  <c:v>0.49519200000000002</c:v>
                </c:pt>
                <c:pt idx="24043" formatCode="General">
                  <c:v>0.49521200000000026</c:v>
                </c:pt>
                <c:pt idx="24044" formatCode="General">
                  <c:v>0.49523300000000003</c:v>
                </c:pt>
                <c:pt idx="24045" formatCode="General">
                  <c:v>0.495253</c:v>
                </c:pt>
                <c:pt idx="24046" formatCode="General">
                  <c:v>0.49527400000000027</c:v>
                </c:pt>
                <c:pt idx="24047" formatCode="General">
                  <c:v>0.4952950000000001</c:v>
                </c:pt>
                <c:pt idx="24048" formatCode="General">
                  <c:v>0.49531600000000037</c:v>
                </c:pt>
                <c:pt idx="24049" formatCode="General">
                  <c:v>0.49533600000000022</c:v>
                </c:pt>
                <c:pt idx="24050" formatCode="General">
                  <c:v>0.49535700000000032</c:v>
                </c:pt>
                <c:pt idx="24051" formatCode="General">
                  <c:v>0.49537700000000023</c:v>
                </c:pt>
                <c:pt idx="24052" formatCode="General">
                  <c:v>0.49539800000000023</c:v>
                </c:pt>
                <c:pt idx="24053" formatCode="General">
                  <c:v>0.49541800000000041</c:v>
                </c:pt>
                <c:pt idx="24054" formatCode="General">
                  <c:v>0.49543900000000002</c:v>
                </c:pt>
                <c:pt idx="24055" formatCode="General">
                  <c:v>0.49546000000000023</c:v>
                </c:pt>
                <c:pt idx="24056" formatCode="General">
                  <c:v>0.49548000000000036</c:v>
                </c:pt>
                <c:pt idx="24057" formatCode="General">
                  <c:v>0.49550100000000002</c:v>
                </c:pt>
                <c:pt idx="24058" formatCode="General">
                  <c:v>0.49552100000000032</c:v>
                </c:pt>
                <c:pt idx="24059" formatCode="General">
                  <c:v>0.4955420000000002</c:v>
                </c:pt>
                <c:pt idx="24060" formatCode="General">
                  <c:v>0.49556300000000025</c:v>
                </c:pt>
                <c:pt idx="24061" formatCode="General">
                  <c:v>0.49558400000000036</c:v>
                </c:pt>
                <c:pt idx="24062" formatCode="General">
                  <c:v>0.49560400000000027</c:v>
                </c:pt>
                <c:pt idx="24063" formatCode="General">
                  <c:v>0.49562500000000026</c:v>
                </c:pt>
                <c:pt idx="24064" formatCode="General">
                  <c:v>0.495645</c:v>
                </c:pt>
                <c:pt idx="24065" formatCode="General">
                  <c:v>0.49566600000000022</c:v>
                </c:pt>
                <c:pt idx="24066" formatCode="General">
                  <c:v>0.49568600000000035</c:v>
                </c:pt>
                <c:pt idx="24067" formatCode="General">
                  <c:v>0.49570700000000001</c:v>
                </c:pt>
                <c:pt idx="24068" formatCode="General">
                  <c:v>0.49572700000000008</c:v>
                </c:pt>
                <c:pt idx="24069" formatCode="General">
                  <c:v>0.49574800000000002</c:v>
                </c:pt>
                <c:pt idx="24070" formatCode="General">
                  <c:v>0.49576900000000002</c:v>
                </c:pt>
                <c:pt idx="24071" formatCode="General">
                  <c:v>0.49578900000000026</c:v>
                </c:pt>
                <c:pt idx="24072" formatCode="General">
                  <c:v>0.49581000000000036</c:v>
                </c:pt>
                <c:pt idx="24073" formatCode="General">
                  <c:v>0.49583000000000033</c:v>
                </c:pt>
                <c:pt idx="24074" formatCode="General">
                  <c:v>0.49585100000000032</c:v>
                </c:pt>
                <c:pt idx="24075" formatCode="General">
                  <c:v>0.49587200000000037</c:v>
                </c:pt>
                <c:pt idx="24076" formatCode="General">
                  <c:v>0.49589300000000008</c:v>
                </c:pt>
                <c:pt idx="24077" formatCode="General">
                  <c:v>0.49591300000000033</c:v>
                </c:pt>
                <c:pt idx="24078" formatCode="General">
                  <c:v>0.49593400000000026</c:v>
                </c:pt>
                <c:pt idx="24079" formatCode="General">
                  <c:v>0.49595400000000023</c:v>
                </c:pt>
                <c:pt idx="24080" formatCode="General">
                  <c:v>0.49597500000000022</c:v>
                </c:pt>
                <c:pt idx="24081" formatCode="General">
                  <c:v>0.49599500000000002</c:v>
                </c:pt>
                <c:pt idx="24082" formatCode="General">
                  <c:v>0.49601600000000023</c:v>
                </c:pt>
                <c:pt idx="24083" formatCode="General">
                  <c:v>0.4960360000000002</c:v>
                </c:pt>
                <c:pt idx="24084" formatCode="General">
                  <c:v>0.49605700000000008</c:v>
                </c:pt>
                <c:pt idx="24085" formatCode="General">
                  <c:v>0.49607800000000035</c:v>
                </c:pt>
                <c:pt idx="24086" formatCode="General">
                  <c:v>0.49609800000000021</c:v>
                </c:pt>
                <c:pt idx="24087" formatCode="General">
                  <c:v>0.49611900000000025</c:v>
                </c:pt>
                <c:pt idx="24088" formatCode="General">
                  <c:v>0.496139</c:v>
                </c:pt>
                <c:pt idx="24089" formatCode="General">
                  <c:v>0.49616000000000027</c:v>
                </c:pt>
                <c:pt idx="24090" formatCode="General">
                  <c:v>0.49618100000000026</c:v>
                </c:pt>
                <c:pt idx="24091" formatCode="General">
                  <c:v>0.4962020000000002</c:v>
                </c:pt>
                <c:pt idx="24092" formatCode="General">
                  <c:v>0.49622200000000022</c:v>
                </c:pt>
                <c:pt idx="24093" formatCode="General">
                  <c:v>0.4962430000000001</c:v>
                </c:pt>
                <c:pt idx="24094" formatCode="General">
                  <c:v>0.49626300000000001</c:v>
                </c:pt>
                <c:pt idx="24095" formatCode="General">
                  <c:v>0.49628400000000022</c:v>
                </c:pt>
                <c:pt idx="24096" formatCode="General">
                  <c:v>0.49630400000000036</c:v>
                </c:pt>
                <c:pt idx="24097" formatCode="General">
                  <c:v>0.49632400000000043</c:v>
                </c:pt>
                <c:pt idx="24098" formatCode="General">
                  <c:v>0.49634500000000026</c:v>
                </c:pt>
                <c:pt idx="24099" formatCode="General">
                  <c:v>0.49636600000000036</c:v>
                </c:pt>
                <c:pt idx="24100" formatCode="General">
                  <c:v>0.49638700000000036</c:v>
                </c:pt>
                <c:pt idx="24101" formatCode="General">
                  <c:v>0.49640700000000032</c:v>
                </c:pt>
                <c:pt idx="24102" formatCode="General">
                  <c:v>0.49642800000000037</c:v>
                </c:pt>
                <c:pt idx="24103" formatCode="General">
                  <c:v>0.49644800000000022</c:v>
                </c:pt>
                <c:pt idx="24104" formatCode="General">
                  <c:v>0.49646900000000033</c:v>
                </c:pt>
                <c:pt idx="24105" formatCode="General">
                  <c:v>0.49648900000000024</c:v>
                </c:pt>
                <c:pt idx="24106" formatCode="General">
                  <c:v>0.49651100000000026</c:v>
                </c:pt>
                <c:pt idx="24107" formatCode="General">
                  <c:v>0.496531</c:v>
                </c:pt>
                <c:pt idx="24108" formatCode="General">
                  <c:v>0.49655200000000027</c:v>
                </c:pt>
                <c:pt idx="24109" formatCode="General">
                  <c:v>0.49657200000000024</c:v>
                </c:pt>
                <c:pt idx="24110" formatCode="General">
                  <c:v>0.4965920000000002</c:v>
                </c:pt>
                <c:pt idx="24111" formatCode="General">
                  <c:v>0.49661300000000008</c:v>
                </c:pt>
                <c:pt idx="24112" formatCode="General">
                  <c:v>0.4966330000000001</c:v>
                </c:pt>
                <c:pt idx="24113" formatCode="General">
                  <c:v>0.49665400000000021</c:v>
                </c:pt>
                <c:pt idx="24114" formatCode="General">
                  <c:v>0.49667500000000026</c:v>
                </c:pt>
                <c:pt idx="24115" formatCode="General">
                  <c:v>0.49669600000000008</c:v>
                </c:pt>
                <c:pt idx="24116" formatCode="General">
                  <c:v>0.49671600000000027</c:v>
                </c:pt>
                <c:pt idx="24117" formatCode="General">
                  <c:v>0.49673700000000004</c:v>
                </c:pt>
                <c:pt idx="24118" formatCode="General">
                  <c:v>0.496757</c:v>
                </c:pt>
                <c:pt idx="24119" formatCode="General">
                  <c:v>0.49677800000000022</c:v>
                </c:pt>
                <c:pt idx="24120" formatCode="General">
                  <c:v>0.4967990000000001</c:v>
                </c:pt>
                <c:pt idx="24121" formatCode="General">
                  <c:v>0.49681900000000023</c:v>
                </c:pt>
                <c:pt idx="24122" formatCode="General">
                  <c:v>0.49684000000000023</c:v>
                </c:pt>
                <c:pt idx="24123" formatCode="General">
                  <c:v>0.49686000000000036</c:v>
                </c:pt>
                <c:pt idx="24124" formatCode="General">
                  <c:v>0.49688100000000035</c:v>
                </c:pt>
                <c:pt idx="24125" formatCode="General">
                  <c:v>0.49690100000000026</c:v>
                </c:pt>
                <c:pt idx="24126" formatCode="General">
                  <c:v>0.49692200000000036</c:v>
                </c:pt>
                <c:pt idx="24127" formatCode="General">
                  <c:v>0.49694300000000002</c:v>
                </c:pt>
                <c:pt idx="24128" formatCode="General">
                  <c:v>0.49696400000000035</c:v>
                </c:pt>
                <c:pt idx="24129" formatCode="General">
                  <c:v>0.49698400000000037</c:v>
                </c:pt>
                <c:pt idx="24130" formatCode="General">
                  <c:v>0.49700500000000025</c:v>
                </c:pt>
                <c:pt idx="24131" formatCode="General">
                  <c:v>0.49702500000000033</c:v>
                </c:pt>
                <c:pt idx="24132" formatCode="General">
                  <c:v>0.49704600000000027</c:v>
                </c:pt>
                <c:pt idx="24133" formatCode="General">
                  <c:v>0.49706600000000023</c:v>
                </c:pt>
                <c:pt idx="24134" formatCode="General">
                  <c:v>0.49708700000000022</c:v>
                </c:pt>
                <c:pt idx="24135" formatCode="General">
                  <c:v>0.49710800000000027</c:v>
                </c:pt>
                <c:pt idx="24136" formatCode="General">
                  <c:v>0.49712800000000035</c:v>
                </c:pt>
                <c:pt idx="24137" formatCode="General">
                  <c:v>0.49714900000000001</c:v>
                </c:pt>
                <c:pt idx="24138" formatCode="General">
                  <c:v>0.49716900000000008</c:v>
                </c:pt>
                <c:pt idx="24139" formatCode="General">
                  <c:v>0.49719000000000002</c:v>
                </c:pt>
                <c:pt idx="24140" formatCode="General">
                  <c:v>0.49721000000000026</c:v>
                </c:pt>
                <c:pt idx="24141" formatCode="General">
                  <c:v>0.49723100000000003</c:v>
                </c:pt>
                <c:pt idx="24142" formatCode="General">
                  <c:v>0.49725200000000008</c:v>
                </c:pt>
                <c:pt idx="24143" formatCode="General">
                  <c:v>0.49727300000000002</c:v>
                </c:pt>
                <c:pt idx="24144" formatCode="General">
                  <c:v>0.4972930000000001</c:v>
                </c:pt>
                <c:pt idx="24145" formatCode="General">
                  <c:v>0.49731400000000037</c:v>
                </c:pt>
                <c:pt idx="24146" formatCode="General">
                  <c:v>0.49733400000000022</c:v>
                </c:pt>
                <c:pt idx="24147" formatCode="General">
                  <c:v>0.49735500000000032</c:v>
                </c:pt>
                <c:pt idx="24148" formatCode="General">
                  <c:v>0.49737500000000023</c:v>
                </c:pt>
                <c:pt idx="24149" formatCode="General">
                  <c:v>0.49739600000000023</c:v>
                </c:pt>
                <c:pt idx="24150" formatCode="General">
                  <c:v>0.49741600000000036</c:v>
                </c:pt>
                <c:pt idx="24151" formatCode="General">
                  <c:v>0.49743700000000002</c:v>
                </c:pt>
                <c:pt idx="24152" formatCode="General">
                  <c:v>0.49745800000000023</c:v>
                </c:pt>
                <c:pt idx="24153" formatCode="General">
                  <c:v>0.49747800000000036</c:v>
                </c:pt>
                <c:pt idx="24154" formatCode="General">
                  <c:v>0.49749900000000002</c:v>
                </c:pt>
                <c:pt idx="24155" formatCode="General">
                  <c:v>0.49751900000000032</c:v>
                </c:pt>
                <c:pt idx="24156" formatCode="General">
                  <c:v>0.4975400000000002</c:v>
                </c:pt>
                <c:pt idx="24157" formatCode="General">
                  <c:v>0.49756100000000025</c:v>
                </c:pt>
                <c:pt idx="24158" formatCode="General">
                  <c:v>0.49758200000000036</c:v>
                </c:pt>
                <c:pt idx="24159" formatCode="General">
                  <c:v>0.49760200000000027</c:v>
                </c:pt>
                <c:pt idx="24160" formatCode="General">
                  <c:v>0.49762300000000026</c:v>
                </c:pt>
                <c:pt idx="24161" formatCode="General">
                  <c:v>0.497643</c:v>
                </c:pt>
                <c:pt idx="24162" formatCode="General">
                  <c:v>0.49766400000000022</c:v>
                </c:pt>
                <c:pt idx="24163" formatCode="General">
                  <c:v>0.49768400000000035</c:v>
                </c:pt>
                <c:pt idx="24164" formatCode="General">
                  <c:v>0.4977040000000002</c:v>
                </c:pt>
                <c:pt idx="24165" formatCode="General">
                  <c:v>0.49772500000000008</c:v>
                </c:pt>
                <c:pt idx="24166" formatCode="General">
                  <c:v>0.49774600000000002</c:v>
                </c:pt>
                <c:pt idx="24167" formatCode="General">
                  <c:v>0.49776700000000002</c:v>
                </c:pt>
                <c:pt idx="24168" formatCode="General">
                  <c:v>0.49778700000000026</c:v>
                </c:pt>
                <c:pt idx="24169" formatCode="General">
                  <c:v>0.49780800000000036</c:v>
                </c:pt>
                <c:pt idx="24170" formatCode="General">
                  <c:v>0.49782800000000044</c:v>
                </c:pt>
                <c:pt idx="24171" formatCode="General">
                  <c:v>0.49784900000000032</c:v>
                </c:pt>
                <c:pt idx="24172" formatCode="General">
                  <c:v>0.49787000000000037</c:v>
                </c:pt>
                <c:pt idx="24173" formatCode="General">
                  <c:v>0.49789100000000008</c:v>
                </c:pt>
                <c:pt idx="24174" formatCode="General">
                  <c:v>0.49791100000000033</c:v>
                </c:pt>
                <c:pt idx="24175" formatCode="General">
                  <c:v>0.49793200000000026</c:v>
                </c:pt>
                <c:pt idx="24176" formatCode="General">
                  <c:v>0.49795200000000023</c:v>
                </c:pt>
                <c:pt idx="24177" formatCode="General">
                  <c:v>0.49797200000000041</c:v>
                </c:pt>
                <c:pt idx="24178" formatCode="General">
                  <c:v>0.49799300000000002</c:v>
                </c:pt>
                <c:pt idx="24179" formatCode="General">
                  <c:v>0.49801300000000026</c:v>
                </c:pt>
                <c:pt idx="24180" formatCode="General">
                  <c:v>0.4980340000000002</c:v>
                </c:pt>
                <c:pt idx="24181" formatCode="General">
                  <c:v>0.49805500000000008</c:v>
                </c:pt>
                <c:pt idx="24182" formatCode="General">
                  <c:v>0.49807600000000035</c:v>
                </c:pt>
                <c:pt idx="24183" formatCode="General">
                  <c:v>0.49809600000000021</c:v>
                </c:pt>
                <c:pt idx="24184" formatCode="General">
                  <c:v>0.49811700000000025</c:v>
                </c:pt>
                <c:pt idx="24185" formatCode="General">
                  <c:v>0.498137</c:v>
                </c:pt>
                <c:pt idx="24186" formatCode="General">
                  <c:v>0.49815800000000027</c:v>
                </c:pt>
                <c:pt idx="24187" formatCode="General">
                  <c:v>0.49817900000000026</c:v>
                </c:pt>
                <c:pt idx="24188" formatCode="General">
                  <c:v>0.498199</c:v>
                </c:pt>
                <c:pt idx="24189" formatCode="General">
                  <c:v>0.49822000000000022</c:v>
                </c:pt>
                <c:pt idx="24190" formatCode="General">
                  <c:v>0.49824000000000002</c:v>
                </c:pt>
                <c:pt idx="24191" formatCode="General">
                  <c:v>0.49826100000000001</c:v>
                </c:pt>
                <c:pt idx="24192" formatCode="General">
                  <c:v>0.49828100000000008</c:v>
                </c:pt>
                <c:pt idx="24193" formatCode="General">
                  <c:v>0.49830200000000036</c:v>
                </c:pt>
                <c:pt idx="24194" formatCode="General">
                  <c:v>0.49832200000000043</c:v>
                </c:pt>
                <c:pt idx="24195" formatCode="General">
                  <c:v>0.49834400000000023</c:v>
                </c:pt>
                <c:pt idx="24196" formatCode="General">
                  <c:v>0.49836400000000036</c:v>
                </c:pt>
                <c:pt idx="24197" formatCode="General">
                  <c:v>0.49838500000000036</c:v>
                </c:pt>
                <c:pt idx="24198" formatCode="General">
                  <c:v>0.49840500000000032</c:v>
                </c:pt>
                <c:pt idx="24199" formatCode="General">
                  <c:v>0.49842600000000037</c:v>
                </c:pt>
                <c:pt idx="24200" formatCode="General">
                  <c:v>0.49844600000000022</c:v>
                </c:pt>
                <c:pt idx="24201" formatCode="General">
                  <c:v>0.49846700000000033</c:v>
                </c:pt>
                <c:pt idx="24202" formatCode="General">
                  <c:v>0.49848800000000043</c:v>
                </c:pt>
                <c:pt idx="24203" formatCode="General">
                  <c:v>0.49850800000000023</c:v>
                </c:pt>
                <c:pt idx="24204" formatCode="General">
                  <c:v>0.49852900000000022</c:v>
                </c:pt>
                <c:pt idx="24205" formatCode="General">
                  <c:v>0.49854900000000002</c:v>
                </c:pt>
                <c:pt idx="24206" formatCode="General">
                  <c:v>0.49857000000000024</c:v>
                </c:pt>
                <c:pt idx="24207" formatCode="General">
                  <c:v>0.49859000000000026</c:v>
                </c:pt>
                <c:pt idx="24208" formatCode="General">
                  <c:v>0.49861100000000008</c:v>
                </c:pt>
                <c:pt idx="24209" formatCode="General">
                  <c:v>0.49863200000000002</c:v>
                </c:pt>
                <c:pt idx="24210" formatCode="General">
                  <c:v>0.49865300000000001</c:v>
                </c:pt>
                <c:pt idx="24211" formatCode="General">
                  <c:v>0.49867300000000025</c:v>
                </c:pt>
                <c:pt idx="24212" formatCode="General">
                  <c:v>0.49869400000000008</c:v>
                </c:pt>
                <c:pt idx="24213" formatCode="General">
                  <c:v>0.49871400000000027</c:v>
                </c:pt>
                <c:pt idx="24214" formatCode="General">
                  <c:v>0.49873500000000004</c:v>
                </c:pt>
                <c:pt idx="24215" formatCode="General">
                  <c:v>0.498755</c:v>
                </c:pt>
                <c:pt idx="24216" formatCode="General">
                  <c:v>0.49877600000000022</c:v>
                </c:pt>
                <c:pt idx="24217" formatCode="General">
                  <c:v>0.49879600000000002</c:v>
                </c:pt>
                <c:pt idx="24218" formatCode="General">
                  <c:v>0.49881700000000023</c:v>
                </c:pt>
                <c:pt idx="24219" formatCode="General">
                  <c:v>0.49883800000000023</c:v>
                </c:pt>
                <c:pt idx="24220" formatCode="General">
                  <c:v>0.49885800000000036</c:v>
                </c:pt>
                <c:pt idx="24221" formatCode="General">
                  <c:v>0.49887900000000035</c:v>
                </c:pt>
                <c:pt idx="24222" formatCode="General">
                  <c:v>0.49889900000000026</c:v>
                </c:pt>
                <c:pt idx="24223" formatCode="General">
                  <c:v>0.49892000000000036</c:v>
                </c:pt>
                <c:pt idx="24224" formatCode="General">
                  <c:v>0.49894100000000002</c:v>
                </c:pt>
                <c:pt idx="24225" formatCode="General">
                  <c:v>0.49896200000000035</c:v>
                </c:pt>
                <c:pt idx="24226" formatCode="General">
                  <c:v>0.49898200000000037</c:v>
                </c:pt>
                <c:pt idx="24227" formatCode="General">
                  <c:v>0.49900300000000025</c:v>
                </c:pt>
                <c:pt idx="24228" formatCode="General">
                  <c:v>0.49902300000000033</c:v>
                </c:pt>
                <c:pt idx="24229" formatCode="General">
                  <c:v>0.49904400000000027</c:v>
                </c:pt>
                <c:pt idx="24230" formatCode="General">
                  <c:v>0.49906400000000023</c:v>
                </c:pt>
                <c:pt idx="24231" formatCode="General">
                  <c:v>0.49908500000000022</c:v>
                </c:pt>
                <c:pt idx="24232" formatCode="General">
                  <c:v>0.49910500000000002</c:v>
                </c:pt>
                <c:pt idx="24233" formatCode="General">
                  <c:v>0.49912600000000035</c:v>
                </c:pt>
                <c:pt idx="24234" formatCode="General">
                  <c:v>0.49914700000000001</c:v>
                </c:pt>
                <c:pt idx="24235" formatCode="General">
                  <c:v>0.49916700000000008</c:v>
                </c:pt>
                <c:pt idx="24236" formatCode="General">
                  <c:v>0.49918800000000035</c:v>
                </c:pt>
                <c:pt idx="24237" formatCode="General">
                  <c:v>0.49920800000000026</c:v>
                </c:pt>
                <c:pt idx="24238" formatCode="General">
                  <c:v>0.49922900000000026</c:v>
                </c:pt>
                <c:pt idx="24239" formatCode="General">
                  <c:v>0.49925000000000008</c:v>
                </c:pt>
                <c:pt idx="24240" formatCode="General">
                  <c:v>0.49927000000000027</c:v>
                </c:pt>
                <c:pt idx="24241" formatCode="General">
                  <c:v>0.49929100000000004</c:v>
                </c:pt>
                <c:pt idx="24242" formatCode="General">
                  <c:v>0.49931200000000037</c:v>
                </c:pt>
                <c:pt idx="24243" formatCode="General">
                  <c:v>0.49933200000000022</c:v>
                </c:pt>
                <c:pt idx="24244" formatCode="General">
                  <c:v>0.49935200000000035</c:v>
                </c:pt>
                <c:pt idx="24245" formatCode="General">
                  <c:v>0.49937300000000023</c:v>
                </c:pt>
                <c:pt idx="24246" formatCode="General">
                  <c:v>0.49939300000000025</c:v>
                </c:pt>
                <c:pt idx="24247" formatCode="General">
                  <c:v>0.49941400000000036</c:v>
                </c:pt>
                <c:pt idx="24248" formatCode="General">
                  <c:v>0.49943500000000002</c:v>
                </c:pt>
                <c:pt idx="24249" formatCode="General">
                  <c:v>0.49945600000000023</c:v>
                </c:pt>
                <c:pt idx="24250" formatCode="General">
                  <c:v>0.49947600000000036</c:v>
                </c:pt>
                <c:pt idx="24251" formatCode="General">
                  <c:v>0.49949700000000002</c:v>
                </c:pt>
                <c:pt idx="24252" formatCode="General">
                  <c:v>0.49951700000000032</c:v>
                </c:pt>
                <c:pt idx="24253" formatCode="General">
                  <c:v>0.4995380000000002</c:v>
                </c:pt>
                <c:pt idx="24254" formatCode="General">
                  <c:v>0.49955900000000025</c:v>
                </c:pt>
                <c:pt idx="24255" formatCode="General">
                  <c:v>0.49957900000000022</c:v>
                </c:pt>
                <c:pt idx="24256" formatCode="General">
                  <c:v>0.49960000000000027</c:v>
                </c:pt>
                <c:pt idx="24257" formatCode="General">
                  <c:v>0.49962000000000023</c:v>
                </c:pt>
                <c:pt idx="24258" formatCode="General">
                  <c:v>0.499641</c:v>
                </c:pt>
                <c:pt idx="24259" formatCode="General">
                  <c:v>0.49966100000000002</c:v>
                </c:pt>
                <c:pt idx="24260" formatCode="General">
                  <c:v>0.49968200000000035</c:v>
                </c:pt>
                <c:pt idx="24261" formatCode="General">
                  <c:v>0.4997020000000002</c:v>
                </c:pt>
                <c:pt idx="24262" formatCode="General">
                  <c:v>0.49972300000000008</c:v>
                </c:pt>
                <c:pt idx="24263" formatCode="General">
                  <c:v>0.49974400000000002</c:v>
                </c:pt>
                <c:pt idx="24264" formatCode="General">
                  <c:v>0.49976500000000001</c:v>
                </c:pt>
                <c:pt idx="24265" formatCode="General">
                  <c:v>0.49978500000000026</c:v>
                </c:pt>
                <c:pt idx="24266" formatCode="General">
                  <c:v>0.49980600000000036</c:v>
                </c:pt>
                <c:pt idx="24267" formatCode="General">
                  <c:v>0.49982600000000044</c:v>
                </c:pt>
                <c:pt idx="24268" formatCode="General">
                  <c:v>0.49984700000000032</c:v>
                </c:pt>
                <c:pt idx="24269" formatCode="General">
                  <c:v>0.49986700000000023</c:v>
                </c:pt>
                <c:pt idx="24270" formatCode="General">
                  <c:v>0.49988800000000044</c:v>
                </c:pt>
                <c:pt idx="24271" formatCode="General">
                  <c:v>0.49990900000000033</c:v>
                </c:pt>
                <c:pt idx="24272" formatCode="General">
                  <c:v>0.49992900000000023</c:v>
                </c:pt>
                <c:pt idx="24273" formatCode="General">
                  <c:v>0.49995000000000023</c:v>
                </c:pt>
                <c:pt idx="24274" formatCode="General">
                  <c:v>0.49997000000000041</c:v>
                </c:pt>
                <c:pt idx="24275" formatCode="General">
                  <c:v>0.49999100000000002</c:v>
                </c:pt>
                <c:pt idx="24276" formatCode="General">
                  <c:v>0.50001199999999957</c:v>
                </c:pt>
                <c:pt idx="24277" formatCode="General">
                  <c:v>0.50003299999999928</c:v>
                </c:pt>
                <c:pt idx="24278" formatCode="General">
                  <c:v>0.50005299999999941</c:v>
                </c:pt>
                <c:pt idx="24279" formatCode="General">
                  <c:v>0.50007400000000002</c:v>
                </c:pt>
                <c:pt idx="24280" formatCode="General">
                  <c:v>0.50009400000000004</c:v>
                </c:pt>
                <c:pt idx="24281" formatCode="General">
                  <c:v>0.50011499999999942</c:v>
                </c:pt>
                <c:pt idx="24282" formatCode="General">
                  <c:v>0.500135</c:v>
                </c:pt>
                <c:pt idx="24283" formatCode="General">
                  <c:v>0.5001559999999996</c:v>
                </c:pt>
                <c:pt idx="24284" formatCode="General">
                  <c:v>0.50017599999999951</c:v>
                </c:pt>
                <c:pt idx="24285" formatCode="General">
                  <c:v>0.500197</c:v>
                </c:pt>
                <c:pt idx="24286" formatCode="General">
                  <c:v>0.50021799999999939</c:v>
                </c:pt>
                <c:pt idx="24287" formatCode="General">
                  <c:v>0.50023799999999929</c:v>
                </c:pt>
                <c:pt idx="24288" formatCode="General">
                  <c:v>0.50025900000000001</c:v>
                </c:pt>
                <c:pt idx="24289" formatCode="General">
                  <c:v>0.50027900000000003</c:v>
                </c:pt>
                <c:pt idx="24290" formatCode="General">
                  <c:v>0.50029999999999997</c:v>
                </c:pt>
                <c:pt idx="24291" formatCode="General">
                  <c:v>0.50031999999999943</c:v>
                </c:pt>
                <c:pt idx="24292" formatCode="General">
                  <c:v>0.50034199999999951</c:v>
                </c:pt>
                <c:pt idx="24293" formatCode="General">
                  <c:v>0.50036199999999942</c:v>
                </c:pt>
                <c:pt idx="24294" formatCode="General">
                  <c:v>0.50038299999999936</c:v>
                </c:pt>
                <c:pt idx="24295" formatCode="General">
                  <c:v>0.50040299999999938</c:v>
                </c:pt>
                <c:pt idx="24296" formatCode="General">
                  <c:v>0.50042399999999942</c:v>
                </c:pt>
                <c:pt idx="24297" formatCode="General">
                  <c:v>0.500444</c:v>
                </c:pt>
                <c:pt idx="24298" formatCode="General">
                  <c:v>0.50046399999999935</c:v>
                </c:pt>
                <c:pt idx="24299" formatCode="General">
                  <c:v>0.50048499999999929</c:v>
                </c:pt>
                <c:pt idx="24300" formatCode="General">
                  <c:v>0.50050599999999956</c:v>
                </c:pt>
                <c:pt idx="24301" formatCode="General">
                  <c:v>0.50052700000000006</c:v>
                </c:pt>
                <c:pt idx="24302" formatCode="General">
                  <c:v>0.5005469999999993</c:v>
                </c:pt>
                <c:pt idx="24303" formatCode="General">
                  <c:v>0.50056799999999935</c:v>
                </c:pt>
                <c:pt idx="24304" formatCode="General">
                  <c:v>0.50058799999999937</c:v>
                </c:pt>
                <c:pt idx="24305" formatCode="General">
                  <c:v>0.50060899999999997</c:v>
                </c:pt>
                <c:pt idx="24306" formatCode="General">
                  <c:v>0.50062899999999999</c:v>
                </c:pt>
                <c:pt idx="24307" formatCode="General">
                  <c:v>0.50065099999999996</c:v>
                </c:pt>
                <c:pt idx="24308" formatCode="General">
                  <c:v>0.50067099999999998</c:v>
                </c:pt>
                <c:pt idx="24309" formatCode="General">
                  <c:v>0.50069200000000003</c:v>
                </c:pt>
                <c:pt idx="24310" formatCode="General">
                  <c:v>0.5007119999999996</c:v>
                </c:pt>
                <c:pt idx="24311" formatCode="General">
                  <c:v>0.50073199999999951</c:v>
                </c:pt>
                <c:pt idx="24312" formatCode="General">
                  <c:v>0.500753</c:v>
                </c:pt>
                <c:pt idx="24313" formatCode="General">
                  <c:v>0.50077300000000002</c:v>
                </c:pt>
                <c:pt idx="24314" formatCode="General">
                  <c:v>0.50079399999999996</c:v>
                </c:pt>
                <c:pt idx="24315" formatCode="General">
                  <c:v>0.50081500000000001</c:v>
                </c:pt>
                <c:pt idx="24316" formatCode="General">
                  <c:v>0.5008359999999995</c:v>
                </c:pt>
                <c:pt idx="24317" formatCode="General">
                  <c:v>0.50085599999999997</c:v>
                </c:pt>
                <c:pt idx="24318" formatCode="General">
                  <c:v>0.50087700000000002</c:v>
                </c:pt>
                <c:pt idx="24319" formatCode="General">
                  <c:v>0.50089700000000004</c:v>
                </c:pt>
                <c:pt idx="24320" formatCode="General">
                  <c:v>0.50091799999999942</c:v>
                </c:pt>
                <c:pt idx="24321" formatCode="General">
                  <c:v>0.50093900000000002</c:v>
                </c:pt>
                <c:pt idx="24322" formatCode="General">
                  <c:v>0.50095999999999996</c:v>
                </c:pt>
                <c:pt idx="24323" formatCode="General">
                  <c:v>0.50097999999999998</c:v>
                </c:pt>
                <c:pt idx="24324" formatCode="General">
                  <c:v>0.501</c:v>
                </c:pt>
                <c:pt idx="24325" formatCode="General">
                  <c:v>0.50102100000000005</c:v>
                </c:pt>
                <c:pt idx="24326" formatCode="General">
                  <c:v>0.50104099999999996</c:v>
                </c:pt>
                <c:pt idx="24327" formatCode="General">
                  <c:v>0.50106199999999956</c:v>
                </c:pt>
                <c:pt idx="24328" formatCode="General">
                  <c:v>0.50108199999999958</c:v>
                </c:pt>
                <c:pt idx="24329" formatCode="General">
                  <c:v>0.5011029999999993</c:v>
                </c:pt>
                <c:pt idx="24330" formatCode="General">
                  <c:v>0.50112400000000001</c:v>
                </c:pt>
                <c:pt idx="24331" formatCode="General">
                  <c:v>0.50114499999999951</c:v>
                </c:pt>
                <c:pt idx="24332" formatCode="General">
                  <c:v>0.50116499999999942</c:v>
                </c:pt>
                <c:pt idx="24333" formatCode="General">
                  <c:v>0.50118599999999958</c:v>
                </c:pt>
                <c:pt idx="24334" formatCode="General">
                  <c:v>0.5012059999999996</c:v>
                </c:pt>
                <c:pt idx="24335" formatCode="General">
                  <c:v>0.50122699999999942</c:v>
                </c:pt>
                <c:pt idx="24336" formatCode="General">
                  <c:v>0.50124800000000003</c:v>
                </c:pt>
                <c:pt idx="24337" formatCode="General">
                  <c:v>0.50126799999999938</c:v>
                </c:pt>
                <c:pt idx="24338" formatCode="General">
                  <c:v>0.50128899999999943</c:v>
                </c:pt>
                <c:pt idx="24339" formatCode="General">
                  <c:v>0.501309</c:v>
                </c:pt>
                <c:pt idx="24340" formatCode="General">
                  <c:v>0.50132999999999961</c:v>
                </c:pt>
                <c:pt idx="24341" formatCode="General">
                  <c:v>0.50134999999999996</c:v>
                </c:pt>
                <c:pt idx="24342" formatCode="General">
                  <c:v>0.50137100000000001</c:v>
                </c:pt>
                <c:pt idx="24343" formatCode="General">
                  <c:v>0.5013919999999995</c:v>
                </c:pt>
                <c:pt idx="24344" formatCode="General">
                  <c:v>0.50141299999999922</c:v>
                </c:pt>
                <c:pt idx="24345" formatCode="General">
                  <c:v>0.50143299999999935</c:v>
                </c:pt>
                <c:pt idx="24346" formatCode="General">
                  <c:v>0.50145399999999929</c:v>
                </c:pt>
                <c:pt idx="24347" formatCode="General">
                  <c:v>0.50147399999999942</c:v>
                </c:pt>
                <c:pt idx="24348" formatCode="General">
                  <c:v>0.50149500000000002</c:v>
                </c:pt>
                <c:pt idx="24349" formatCode="General">
                  <c:v>0.50151499999999938</c:v>
                </c:pt>
                <c:pt idx="24350" formatCode="General">
                  <c:v>0.50153599999999943</c:v>
                </c:pt>
                <c:pt idx="24351" formatCode="General">
                  <c:v>0.50155699999999936</c:v>
                </c:pt>
                <c:pt idx="24352" formatCode="General">
                  <c:v>0.50157699999999938</c:v>
                </c:pt>
                <c:pt idx="24353" formatCode="General">
                  <c:v>0.50159799999999954</c:v>
                </c:pt>
                <c:pt idx="24354" formatCode="General">
                  <c:v>0.50161800000000001</c:v>
                </c:pt>
                <c:pt idx="24355" formatCode="General">
                  <c:v>0.5016389999999995</c:v>
                </c:pt>
                <c:pt idx="24356" formatCode="General">
                  <c:v>0.50165899999999997</c:v>
                </c:pt>
                <c:pt idx="24357" formatCode="General">
                  <c:v>0.50168000000000001</c:v>
                </c:pt>
                <c:pt idx="24358" formatCode="General">
                  <c:v>0.50170099999999951</c:v>
                </c:pt>
                <c:pt idx="24359" formatCode="General">
                  <c:v>0.501722</c:v>
                </c:pt>
                <c:pt idx="24360" formatCode="General">
                  <c:v>0.50174200000000002</c:v>
                </c:pt>
                <c:pt idx="24361" formatCode="General">
                  <c:v>0.50176299999999929</c:v>
                </c:pt>
                <c:pt idx="24362" formatCode="General">
                  <c:v>0.50178299999999942</c:v>
                </c:pt>
                <c:pt idx="24363" formatCode="General">
                  <c:v>0.50180400000000003</c:v>
                </c:pt>
                <c:pt idx="24364" formatCode="General">
                  <c:v>0.50182400000000005</c:v>
                </c:pt>
                <c:pt idx="24365" formatCode="General">
                  <c:v>0.50184399999999996</c:v>
                </c:pt>
                <c:pt idx="24366" formatCode="General">
                  <c:v>0.50186599999999959</c:v>
                </c:pt>
                <c:pt idx="24367" formatCode="General">
                  <c:v>0.50188599999999961</c:v>
                </c:pt>
                <c:pt idx="24368" formatCode="General">
                  <c:v>0.50190699999999955</c:v>
                </c:pt>
                <c:pt idx="24369" formatCode="General">
                  <c:v>0.50192700000000001</c:v>
                </c:pt>
                <c:pt idx="24370" formatCode="General">
                  <c:v>0.50194799999999951</c:v>
                </c:pt>
                <c:pt idx="24371" formatCode="General">
                  <c:v>0.50196799999999941</c:v>
                </c:pt>
                <c:pt idx="24372" formatCode="General">
                  <c:v>0.50198900000000002</c:v>
                </c:pt>
                <c:pt idx="24373" formatCode="General">
                  <c:v>0.50200999999999996</c:v>
                </c:pt>
                <c:pt idx="24374" formatCode="General">
                  <c:v>0.50202999999999998</c:v>
                </c:pt>
                <c:pt idx="24375" formatCode="General">
                  <c:v>0.50205100000000003</c:v>
                </c:pt>
                <c:pt idx="24376" formatCode="General">
                  <c:v>0.50207199999999996</c:v>
                </c:pt>
                <c:pt idx="24377" formatCode="General">
                  <c:v>0.50209199999999998</c:v>
                </c:pt>
                <c:pt idx="24378" formatCode="General">
                  <c:v>0.50211199999999956</c:v>
                </c:pt>
                <c:pt idx="24379" formatCode="General">
                  <c:v>0.50213299999999939</c:v>
                </c:pt>
                <c:pt idx="24380" formatCode="General">
                  <c:v>0.50215399999999955</c:v>
                </c:pt>
                <c:pt idx="24381" formatCode="General">
                  <c:v>0.50217400000000001</c:v>
                </c:pt>
                <c:pt idx="24382" formatCode="General">
                  <c:v>0.5021949999999995</c:v>
                </c:pt>
                <c:pt idx="24383" formatCode="General">
                  <c:v>0.50221599999999955</c:v>
                </c:pt>
                <c:pt idx="24384" formatCode="General">
                  <c:v>0.50223599999999957</c:v>
                </c:pt>
                <c:pt idx="24385" formatCode="General">
                  <c:v>0.50225699999999929</c:v>
                </c:pt>
                <c:pt idx="24386" formatCode="General">
                  <c:v>0.50227699999999942</c:v>
                </c:pt>
                <c:pt idx="24387" formatCode="General">
                  <c:v>0.50229800000000002</c:v>
                </c:pt>
                <c:pt idx="24388" formatCode="General">
                  <c:v>0.50231899999999929</c:v>
                </c:pt>
                <c:pt idx="24389" formatCode="General">
                  <c:v>0.50233899999999942</c:v>
                </c:pt>
                <c:pt idx="24390" formatCode="General">
                  <c:v>0.50235999999999958</c:v>
                </c:pt>
                <c:pt idx="24391" formatCode="General">
                  <c:v>0.5023799999999996</c:v>
                </c:pt>
                <c:pt idx="24392" formatCode="General">
                  <c:v>0.50240099999999943</c:v>
                </c:pt>
                <c:pt idx="24393" formatCode="General">
                  <c:v>0.50242100000000001</c:v>
                </c:pt>
                <c:pt idx="24394" formatCode="General">
                  <c:v>0.50244200000000006</c:v>
                </c:pt>
                <c:pt idx="24395" formatCode="General">
                  <c:v>0.5024629999999991</c:v>
                </c:pt>
                <c:pt idx="24396" formatCode="General">
                  <c:v>0.50248299999999935</c:v>
                </c:pt>
                <c:pt idx="24397" formatCode="General">
                  <c:v>0.50250399999999928</c:v>
                </c:pt>
                <c:pt idx="24398" formatCode="General">
                  <c:v>0.502525</c:v>
                </c:pt>
                <c:pt idx="24399" formatCode="General">
                  <c:v>0.50254500000000002</c:v>
                </c:pt>
                <c:pt idx="24400" formatCode="General">
                  <c:v>0.50256599999999929</c:v>
                </c:pt>
                <c:pt idx="24401" formatCode="General">
                  <c:v>0.50258599999999942</c:v>
                </c:pt>
                <c:pt idx="24402" formatCode="General">
                  <c:v>0.50260700000000003</c:v>
                </c:pt>
                <c:pt idx="24403" formatCode="General">
                  <c:v>0.50262700000000005</c:v>
                </c:pt>
                <c:pt idx="24404" formatCode="General">
                  <c:v>0.50264799999999998</c:v>
                </c:pt>
                <c:pt idx="24405" formatCode="General">
                  <c:v>0.50266900000000003</c:v>
                </c:pt>
                <c:pt idx="24406" formatCode="General">
                  <c:v>0.50268900000000005</c:v>
                </c:pt>
                <c:pt idx="24407" formatCode="General">
                  <c:v>0.50270999999999999</c:v>
                </c:pt>
                <c:pt idx="24408" formatCode="General">
                  <c:v>0.50273000000000001</c:v>
                </c:pt>
                <c:pt idx="24409" formatCode="General">
                  <c:v>0.5027509999999995</c:v>
                </c:pt>
                <c:pt idx="24410" formatCode="General">
                  <c:v>0.50277099999999997</c:v>
                </c:pt>
                <c:pt idx="24411" formatCode="General">
                  <c:v>0.50279300000000005</c:v>
                </c:pt>
                <c:pt idx="24412" formatCode="General">
                  <c:v>0.50281299999999929</c:v>
                </c:pt>
                <c:pt idx="24413" formatCode="General">
                  <c:v>0.502834</c:v>
                </c:pt>
                <c:pt idx="24414" formatCode="General">
                  <c:v>0.50285400000000002</c:v>
                </c:pt>
                <c:pt idx="24415" formatCode="General">
                  <c:v>0.50287499999999996</c:v>
                </c:pt>
                <c:pt idx="24416" formatCode="General">
                  <c:v>0.50289499999999998</c:v>
                </c:pt>
                <c:pt idx="24417" formatCode="General">
                  <c:v>0.50291599999999959</c:v>
                </c:pt>
                <c:pt idx="24418" formatCode="General">
                  <c:v>0.50293599999999961</c:v>
                </c:pt>
                <c:pt idx="24419" formatCode="General">
                  <c:v>0.50295699999999943</c:v>
                </c:pt>
                <c:pt idx="24420" formatCode="General">
                  <c:v>0.50297800000000004</c:v>
                </c:pt>
                <c:pt idx="24421" formatCode="General">
                  <c:v>0.5029979999999995</c:v>
                </c:pt>
                <c:pt idx="24422" formatCode="General">
                  <c:v>0.50301899999999955</c:v>
                </c:pt>
                <c:pt idx="24423" formatCode="General">
                  <c:v>0.50303900000000001</c:v>
                </c:pt>
                <c:pt idx="24424" formatCode="General">
                  <c:v>0.50305999999999951</c:v>
                </c:pt>
                <c:pt idx="24425" formatCode="General">
                  <c:v>0.503081</c:v>
                </c:pt>
                <c:pt idx="24426" formatCode="General">
                  <c:v>0.50310199999999961</c:v>
                </c:pt>
                <c:pt idx="24427" formatCode="General">
                  <c:v>0.50312199999999996</c:v>
                </c:pt>
                <c:pt idx="24428" formatCode="General">
                  <c:v>0.50314300000000001</c:v>
                </c:pt>
                <c:pt idx="24429" formatCode="General">
                  <c:v>0.50316299999999936</c:v>
                </c:pt>
                <c:pt idx="24430" formatCode="General">
                  <c:v>0.5031839999999993</c:v>
                </c:pt>
                <c:pt idx="24431" formatCode="General">
                  <c:v>0.50320399999999943</c:v>
                </c:pt>
                <c:pt idx="24432" formatCode="General">
                  <c:v>0.503224</c:v>
                </c:pt>
                <c:pt idx="24433" formatCode="General">
                  <c:v>0.50324500000000005</c:v>
                </c:pt>
                <c:pt idx="24434" formatCode="General">
                  <c:v>0.50326599999999955</c:v>
                </c:pt>
                <c:pt idx="24435" formatCode="General">
                  <c:v>0.50328699999999937</c:v>
                </c:pt>
                <c:pt idx="24436" formatCode="General">
                  <c:v>0.50330699999999928</c:v>
                </c:pt>
                <c:pt idx="24437" formatCode="General">
                  <c:v>0.503328</c:v>
                </c:pt>
                <c:pt idx="24438" formatCode="General">
                  <c:v>0.50334800000000002</c:v>
                </c:pt>
                <c:pt idx="24439" formatCode="General">
                  <c:v>0.50336899999999929</c:v>
                </c:pt>
                <c:pt idx="24440" formatCode="General">
                  <c:v>0.50339</c:v>
                </c:pt>
                <c:pt idx="24441" formatCode="General">
                  <c:v>0.50341099999999939</c:v>
                </c:pt>
                <c:pt idx="24442" formatCode="General">
                  <c:v>0.5034309999999993</c:v>
                </c:pt>
                <c:pt idx="24443" formatCode="General">
                  <c:v>0.50345199999999957</c:v>
                </c:pt>
                <c:pt idx="24444" formatCode="General">
                  <c:v>0.50347199999999959</c:v>
                </c:pt>
                <c:pt idx="24445" formatCode="General">
                  <c:v>0.50349199999999961</c:v>
                </c:pt>
                <c:pt idx="24446" formatCode="General">
                  <c:v>0.5035129999999991</c:v>
                </c:pt>
                <c:pt idx="24447" formatCode="General">
                  <c:v>0.50353299999999923</c:v>
                </c:pt>
                <c:pt idx="24448" formatCode="General">
                  <c:v>0.50355399999999928</c:v>
                </c:pt>
                <c:pt idx="24449" formatCode="General">
                  <c:v>0.50357499999999955</c:v>
                </c:pt>
                <c:pt idx="24450" formatCode="General">
                  <c:v>0.5035959999999996</c:v>
                </c:pt>
                <c:pt idx="24451" formatCode="General">
                  <c:v>0.50361599999999951</c:v>
                </c:pt>
                <c:pt idx="24452" formatCode="General">
                  <c:v>0.503637</c:v>
                </c:pt>
                <c:pt idx="24453" formatCode="General">
                  <c:v>0.50365700000000002</c:v>
                </c:pt>
                <c:pt idx="24454" formatCode="General">
                  <c:v>0.50367799999999996</c:v>
                </c:pt>
                <c:pt idx="24455" formatCode="General">
                  <c:v>0.50369900000000045</c:v>
                </c:pt>
                <c:pt idx="24456" formatCode="General">
                  <c:v>0.5037199999999995</c:v>
                </c:pt>
                <c:pt idx="24457" formatCode="General">
                  <c:v>0.50373999999999997</c:v>
                </c:pt>
                <c:pt idx="24458" formatCode="General">
                  <c:v>0.50375999999999999</c:v>
                </c:pt>
                <c:pt idx="24459" formatCode="General">
                  <c:v>0.50378100000000003</c:v>
                </c:pt>
                <c:pt idx="24460" formatCode="General">
                  <c:v>0.50380100000000005</c:v>
                </c:pt>
                <c:pt idx="24461" formatCode="General">
                  <c:v>0.50382199999999999</c:v>
                </c:pt>
                <c:pt idx="24462" formatCode="General">
                  <c:v>0.50384200000000001</c:v>
                </c:pt>
                <c:pt idx="24463" formatCode="General">
                  <c:v>0.50386399999999942</c:v>
                </c:pt>
                <c:pt idx="24464" formatCode="General">
                  <c:v>0.503884</c:v>
                </c:pt>
                <c:pt idx="24465" formatCode="General">
                  <c:v>0.50390500000000005</c:v>
                </c:pt>
                <c:pt idx="24466" formatCode="General">
                  <c:v>0.50392499999999996</c:v>
                </c:pt>
                <c:pt idx="24467" formatCode="General">
                  <c:v>0.50394600000000001</c:v>
                </c:pt>
                <c:pt idx="24468" formatCode="General">
                  <c:v>0.50396599999999958</c:v>
                </c:pt>
                <c:pt idx="24469" formatCode="General">
                  <c:v>0.5039869999999993</c:v>
                </c:pt>
                <c:pt idx="24470" formatCode="General">
                  <c:v>0.50400800000000001</c:v>
                </c:pt>
                <c:pt idx="24471" formatCode="General">
                  <c:v>0.50402800000000003</c:v>
                </c:pt>
                <c:pt idx="24472" formatCode="General">
                  <c:v>0.50404899999999997</c:v>
                </c:pt>
                <c:pt idx="24473" formatCode="General">
                  <c:v>0.50406899999999955</c:v>
                </c:pt>
                <c:pt idx="24474" formatCode="General">
                  <c:v>0.50409000000000004</c:v>
                </c:pt>
                <c:pt idx="24475" formatCode="General">
                  <c:v>0.5041099999999995</c:v>
                </c:pt>
                <c:pt idx="24476" formatCode="General">
                  <c:v>0.504131</c:v>
                </c:pt>
                <c:pt idx="24477" formatCode="General">
                  <c:v>0.50415100000000002</c:v>
                </c:pt>
                <c:pt idx="24478" formatCode="General">
                  <c:v>0.50417299999999943</c:v>
                </c:pt>
                <c:pt idx="24479" formatCode="General">
                  <c:v>0.504193</c:v>
                </c:pt>
                <c:pt idx="24480" formatCode="General">
                  <c:v>0.50421399999999938</c:v>
                </c:pt>
                <c:pt idx="24481" formatCode="General">
                  <c:v>0.50423399999999929</c:v>
                </c:pt>
                <c:pt idx="24482" formatCode="General">
                  <c:v>0.50425500000000001</c:v>
                </c:pt>
                <c:pt idx="24483" formatCode="General">
                  <c:v>0.50427500000000003</c:v>
                </c:pt>
                <c:pt idx="24484" formatCode="General">
                  <c:v>0.50429599999999997</c:v>
                </c:pt>
                <c:pt idx="24485" formatCode="General">
                  <c:v>0.50431699999999935</c:v>
                </c:pt>
                <c:pt idx="24486" formatCode="General">
                  <c:v>0.50433699999999937</c:v>
                </c:pt>
                <c:pt idx="24487" formatCode="General">
                  <c:v>0.50435799999999942</c:v>
                </c:pt>
                <c:pt idx="24488" formatCode="General">
                  <c:v>0.50437799999999955</c:v>
                </c:pt>
                <c:pt idx="24489" formatCode="General">
                  <c:v>0.50439900000000004</c:v>
                </c:pt>
                <c:pt idx="24490" formatCode="General">
                  <c:v>0.50441899999999928</c:v>
                </c:pt>
                <c:pt idx="24491" formatCode="General">
                  <c:v>0.50444</c:v>
                </c:pt>
                <c:pt idx="24492" formatCode="General">
                  <c:v>0.50446099999999938</c:v>
                </c:pt>
                <c:pt idx="24493" formatCode="General">
                  <c:v>0.50448099999999929</c:v>
                </c:pt>
                <c:pt idx="24494" formatCode="General">
                  <c:v>0.50450199999999956</c:v>
                </c:pt>
                <c:pt idx="24495" formatCode="General">
                  <c:v>0.50452299999999939</c:v>
                </c:pt>
                <c:pt idx="24496" formatCode="General">
                  <c:v>0.5045429999999993</c:v>
                </c:pt>
                <c:pt idx="24497" formatCode="General">
                  <c:v>0.50456399999999935</c:v>
                </c:pt>
                <c:pt idx="24498" formatCode="General">
                  <c:v>0.50458399999999937</c:v>
                </c:pt>
                <c:pt idx="24499" formatCode="General">
                  <c:v>0.50460499999999997</c:v>
                </c:pt>
                <c:pt idx="24500" formatCode="General">
                  <c:v>0.50462499999999999</c:v>
                </c:pt>
                <c:pt idx="24501" formatCode="General">
                  <c:v>0.50464600000000004</c:v>
                </c:pt>
                <c:pt idx="24502" formatCode="General">
                  <c:v>0.50466699999999942</c:v>
                </c:pt>
                <c:pt idx="24503" formatCode="General">
                  <c:v>0.504687</c:v>
                </c:pt>
                <c:pt idx="24504" formatCode="General">
                  <c:v>0.50470800000000005</c:v>
                </c:pt>
                <c:pt idx="24505" formatCode="General">
                  <c:v>0.50472799999999951</c:v>
                </c:pt>
                <c:pt idx="24506" formatCode="General">
                  <c:v>0.50474900000000045</c:v>
                </c:pt>
                <c:pt idx="24507" formatCode="General">
                  <c:v>0.50477000000000005</c:v>
                </c:pt>
                <c:pt idx="24508" formatCode="General">
                  <c:v>0.50478999999999996</c:v>
                </c:pt>
                <c:pt idx="24509" formatCode="General">
                  <c:v>0.50481100000000001</c:v>
                </c:pt>
                <c:pt idx="24510" formatCode="General">
                  <c:v>0.5048319999999995</c:v>
                </c:pt>
                <c:pt idx="24511" formatCode="General">
                  <c:v>0.50485199999999997</c:v>
                </c:pt>
                <c:pt idx="24512" formatCode="General">
                  <c:v>0.50487199999999999</c:v>
                </c:pt>
                <c:pt idx="24513" formatCode="General">
                  <c:v>0.50489300000000004</c:v>
                </c:pt>
                <c:pt idx="24514" formatCode="General">
                  <c:v>0.50491399999999942</c:v>
                </c:pt>
                <c:pt idx="24515" formatCode="General">
                  <c:v>0.50493399999999955</c:v>
                </c:pt>
                <c:pt idx="24516" formatCode="General">
                  <c:v>0.50495500000000004</c:v>
                </c:pt>
                <c:pt idx="24517" formatCode="General">
                  <c:v>0.50497599999999998</c:v>
                </c:pt>
                <c:pt idx="24518" formatCode="General">
                  <c:v>0.504996</c:v>
                </c:pt>
                <c:pt idx="24519" formatCode="General">
                  <c:v>0.50501699999999938</c:v>
                </c:pt>
                <c:pt idx="24520" formatCode="General">
                  <c:v>0.50503699999999929</c:v>
                </c:pt>
                <c:pt idx="24521" formatCode="General">
                  <c:v>0.50505800000000001</c:v>
                </c:pt>
                <c:pt idx="24522" formatCode="General">
                  <c:v>0.50507800000000003</c:v>
                </c:pt>
                <c:pt idx="24523" formatCode="General">
                  <c:v>0.50509999999999999</c:v>
                </c:pt>
                <c:pt idx="24524" formatCode="General">
                  <c:v>0.50512000000000001</c:v>
                </c:pt>
                <c:pt idx="24525" formatCode="General">
                  <c:v>0.50514000000000003</c:v>
                </c:pt>
                <c:pt idx="24526" formatCode="General">
                  <c:v>0.50516099999999942</c:v>
                </c:pt>
                <c:pt idx="24527" formatCode="General">
                  <c:v>0.50518099999999955</c:v>
                </c:pt>
                <c:pt idx="24528" formatCode="General">
                  <c:v>0.5052019999999996</c:v>
                </c:pt>
                <c:pt idx="24529" formatCode="General">
                  <c:v>0.5052219999999995</c:v>
                </c:pt>
                <c:pt idx="24530" formatCode="General">
                  <c:v>0.505243</c:v>
                </c:pt>
                <c:pt idx="24531" formatCode="General">
                  <c:v>0.50526399999999938</c:v>
                </c:pt>
                <c:pt idx="24532" formatCode="General">
                  <c:v>0.50528499999999943</c:v>
                </c:pt>
                <c:pt idx="24533" formatCode="General">
                  <c:v>0.505305</c:v>
                </c:pt>
                <c:pt idx="24534" formatCode="General">
                  <c:v>0.50532599999999961</c:v>
                </c:pt>
                <c:pt idx="24535" formatCode="General">
                  <c:v>0.50534599999999996</c:v>
                </c:pt>
                <c:pt idx="24536" formatCode="General">
                  <c:v>0.50536699999999934</c:v>
                </c:pt>
                <c:pt idx="24537" formatCode="General">
                  <c:v>0.50538699999999936</c:v>
                </c:pt>
                <c:pt idx="24538" formatCode="General">
                  <c:v>0.50540799999999941</c:v>
                </c:pt>
                <c:pt idx="24539" formatCode="General">
                  <c:v>0.50542900000000002</c:v>
                </c:pt>
                <c:pt idx="24540" formatCode="General">
                  <c:v>0.50544900000000004</c:v>
                </c:pt>
                <c:pt idx="24541" formatCode="General">
                  <c:v>0.50546999999999942</c:v>
                </c:pt>
                <c:pt idx="24542" formatCode="General">
                  <c:v>0.50548999999999955</c:v>
                </c:pt>
                <c:pt idx="24543" formatCode="General">
                  <c:v>0.50551099999999938</c:v>
                </c:pt>
                <c:pt idx="24544" formatCode="General">
                  <c:v>0.50553099999999929</c:v>
                </c:pt>
                <c:pt idx="24545" formatCode="General">
                  <c:v>0.50555199999999956</c:v>
                </c:pt>
                <c:pt idx="24546" formatCode="General">
                  <c:v>0.50557299999999938</c:v>
                </c:pt>
                <c:pt idx="24547" formatCode="General">
                  <c:v>0.50559399999999943</c:v>
                </c:pt>
                <c:pt idx="24548" formatCode="General">
                  <c:v>0.50561400000000001</c:v>
                </c:pt>
                <c:pt idx="24549" formatCode="General">
                  <c:v>0.5056349999999995</c:v>
                </c:pt>
                <c:pt idx="24550" formatCode="General">
                  <c:v>0.50565499999999997</c:v>
                </c:pt>
                <c:pt idx="24551" formatCode="General">
                  <c:v>0.50567499999999999</c:v>
                </c:pt>
                <c:pt idx="24552" formatCode="General">
                  <c:v>0.50569600000000003</c:v>
                </c:pt>
                <c:pt idx="24553" formatCode="General">
                  <c:v>0.50571699999999942</c:v>
                </c:pt>
                <c:pt idx="24554" formatCode="General">
                  <c:v>0.50573800000000002</c:v>
                </c:pt>
                <c:pt idx="24555" formatCode="General">
                  <c:v>0.50575800000000004</c:v>
                </c:pt>
                <c:pt idx="24556" formatCode="General">
                  <c:v>0.50577899999999998</c:v>
                </c:pt>
                <c:pt idx="24557" formatCode="General">
                  <c:v>0.50579900000000044</c:v>
                </c:pt>
                <c:pt idx="24558" formatCode="General">
                  <c:v>0.50582000000000005</c:v>
                </c:pt>
                <c:pt idx="24559" formatCode="General">
                  <c:v>0.50583999999999996</c:v>
                </c:pt>
                <c:pt idx="24560" formatCode="General">
                  <c:v>0.50586199999999959</c:v>
                </c:pt>
                <c:pt idx="24561" formatCode="General">
                  <c:v>0.50588199999999961</c:v>
                </c:pt>
                <c:pt idx="24562" formatCode="General">
                  <c:v>0.50590299999999955</c:v>
                </c:pt>
                <c:pt idx="24563" formatCode="General">
                  <c:v>0.50592300000000001</c:v>
                </c:pt>
                <c:pt idx="24564" formatCode="General">
                  <c:v>0.50594399999999951</c:v>
                </c:pt>
                <c:pt idx="24565" formatCode="General">
                  <c:v>0.50596399999999941</c:v>
                </c:pt>
                <c:pt idx="24566" formatCode="General">
                  <c:v>0.50598399999999955</c:v>
                </c:pt>
                <c:pt idx="24567" formatCode="General">
                  <c:v>0.50600599999999996</c:v>
                </c:pt>
                <c:pt idx="24568" formatCode="General">
                  <c:v>0.50602599999999998</c:v>
                </c:pt>
                <c:pt idx="24569" formatCode="General">
                  <c:v>0.50604700000000002</c:v>
                </c:pt>
                <c:pt idx="24570" formatCode="General">
                  <c:v>0.50606699999999938</c:v>
                </c:pt>
                <c:pt idx="24571" formatCode="General">
                  <c:v>0.50608799999999943</c:v>
                </c:pt>
                <c:pt idx="24572" formatCode="General">
                  <c:v>0.506108</c:v>
                </c:pt>
                <c:pt idx="24573" formatCode="General">
                  <c:v>0.50612900000000005</c:v>
                </c:pt>
                <c:pt idx="24574" formatCode="General">
                  <c:v>0.50614999999999999</c:v>
                </c:pt>
                <c:pt idx="24575" formatCode="General">
                  <c:v>0.50617100000000004</c:v>
                </c:pt>
                <c:pt idx="24576" formatCode="General">
                  <c:v>0.5061909999999995</c:v>
                </c:pt>
                <c:pt idx="24577" formatCode="General">
                  <c:v>0.50621199999999955</c:v>
                </c:pt>
                <c:pt idx="24578" formatCode="General">
                  <c:v>0.50623199999999957</c:v>
                </c:pt>
                <c:pt idx="24579" formatCode="General">
                  <c:v>0.50625199999999959</c:v>
                </c:pt>
                <c:pt idx="24580" formatCode="General">
                  <c:v>0.50627299999999942</c:v>
                </c:pt>
                <c:pt idx="24581" formatCode="General">
                  <c:v>0.50629299999999955</c:v>
                </c:pt>
                <c:pt idx="24582" formatCode="General">
                  <c:v>0.50631499999999929</c:v>
                </c:pt>
                <c:pt idx="24583" formatCode="General">
                  <c:v>0.50633499999999942</c:v>
                </c:pt>
                <c:pt idx="24584" formatCode="General">
                  <c:v>0.50635599999999958</c:v>
                </c:pt>
                <c:pt idx="24585" formatCode="General">
                  <c:v>0.5063759999999996</c:v>
                </c:pt>
                <c:pt idx="24586" formatCode="General">
                  <c:v>0.50639699999999943</c:v>
                </c:pt>
                <c:pt idx="24587" formatCode="General">
                  <c:v>0.50641699999999923</c:v>
                </c:pt>
                <c:pt idx="24588" formatCode="General">
                  <c:v>0.50643799999999939</c:v>
                </c:pt>
                <c:pt idx="24589" formatCode="General">
                  <c:v>0.50645899999999955</c:v>
                </c:pt>
                <c:pt idx="24590" formatCode="General">
                  <c:v>0.5064799999999996</c:v>
                </c:pt>
                <c:pt idx="24591" formatCode="General">
                  <c:v>0.50649999999999951</c:v>
                </c:pt>
                <c:pt idx="24592" formatCode="General">
                  <c:v>0.50651999999999942</c:v>
                </c:pt>
                <c:pt idx="24593" formatCode="General">
                  <c:v>0.50654100000000002</c:v>
                </c:pt>
                <c:pt idx="24594" formatCode="General">
                  <c:v>0.50656099999999937</c:v>
                </c:pt>
                <c:pt idx="24595" formatCode="General">
                  <c:v>0.50658199999999942</c:v>
                </c:pt>
                <c:pt idx="24596" formatCode="General">
                  <c:v>0.506602</c:v>
                </c:pt>
                <c:pt idx="24597" formatCode="General">
                  <c:v>0.50662399999999996</c:v>
                </c:pt>
                <c:pt idx="24598" formatCode="General">
                  <c:v>0.50664399999999998</c:v>
                </c:pt>
                <c:pt idx="24599" formatCode="General">
                  <c:v>0.50666500000000003</c:v>
                </c:pt>
                <c:pt idx="24600" formatCode="General">
                  <c:v>0.50668500000000005</c:v>
                </c:pt>
                <c:pt idx="24601" formatCode="General">
                  <c:v>0.50670599999999999</c:v>
                </c:pt>
                <c:pt idx="24602" formatCode="General">
                  <c:v>0.50672600000000001</c:v>
                </c:pt>
                <c:pt idx="24603" formatCode="General">
                  <c:v>0.5067469999999995</c:v>
                </c:pt>
                <c:pt idx="24604" formatCode="General">
                  <c:v>0.506768</c:v>
                </c:pt>
                <c:pt idx="24605" formatCode="General">
                  <c:v>0.50678800000000002</c:v>
                </c:pt>
                <c:pt idx="24606" formatCode="General">
                  <c:v>0.50680899999999951</c:v>
                </c:pt>
                <c:pt idx="24607" formatCode="General">
                  <c:v>0.50682899999999997</c:v>
                </c:pt>
                <c:pt idx="24608" formatCode="General">
                  <c:v>0.50685000000000002</c:v>
                </c:pt>
                <c:pt idx="24609" formatCode="General">
                  <c:v>0.50687000000000004</c:v>
                </c:pt>
                <c:pt idx="24610" formatCode="General">
                  <c:v>0.50689099999999998</c:v>
                </c:pt>
                <c:pt idx="24611" formatCode="General">
                  <c:v>0.506911</c:v>
                </c:pt>
                <c:pt idx="24612" formatCode="General">
                  <c:v>0.50693199999999961</c:v>
                </c:pt>
                <c:pt idx="24613" formatCode="General">
                  <c:v>0.50695299999999943</c:v>
                </c:pt>
                <c:pt idx="24614" formatCode="General">
                  <c:v>0.50697400000000004</c:v>
                </c:pt>
                <c:pt idx="24615" formatCode="General">
                  <c:v>0.5069939999999995</c:v>
                </c:pt>
                <c:pt idx="24616" formatCode="General">
                  <c:v>0.50701499999999955</c:v>
                </c:pt>
                <c:pt idx="24617" formatCode="General">
                  <c:v>0.50703500000000001</c:v>
                </c:pt>
                <c:pt idx="24618" formatCode="General">
                  <c:v>0.50705599999999951</c:v>
                </c:pt>
                <c:pt idx="24619" formatCode="General">
                  <c:v>0.507077</c:v>
                </c:pt>
                <c:pt idx="24620" formatCode="General">
                  <c:v>0.50709700000000002</c:v>
                </c:pt>
                <c:pt idx="24621" formatCode="General">
                  <c:v>0.50711799999999929</c:v>
                </c:pt>
                <c:pt idx="24622" formatCode="General">
                  <c:v>0.50713799999999942</c:v>
                </c:pt>
                <c:pt idx="24623" formatCode="General">
                  <c:v>0.50715900000000003</c:v>
                </c:pt>
                <c:pt idx="24624" formatCode="General">
                  <c:v>0.50717900000000005</c:v>
                </c:pt>
                <c:pt idx="24625" formatCode="General">
                  <c:v>0.50719999999999998</c:v>
                </c:pt>
                <c:pt idx="24626" formatCode="General">
                  <c:v>0.50722100000000003</c:v>
                </c:pt>
                <c:pt idx="24627" formatCode="General">
                  <c:v>0.50724100000000005</c:v>
                </c:pt>
                <c:pt idx="24628" formatCode="General">
                  <c:v>0.50726199999999955</c:v>
                </c:pt>
                <c:pt idx="24629" formatCode="General">
                  <c:v>0.50728299999999937</c:v>
                </c:pt>
                <c:pt idx="24630" formatCode="General">
                  <c:v>0.50730299999999928</c:v>
                </c:pt>
                <c:pt idx="24631" formatCode="General">
                  <c:v>0.507324</c:v>
                </c:pt>
                <c:pt idx="24632" formatCode="General">
                  <c:v>0.50734400000000002</c:v>
                </c:pt>
                <c:pt idx="24633" formatCode="General">
                  <c:v>0.50736499999999929</c:v>
                </c:pt>
                <c:pt idx="24634" formatCode="General">
                  <c:v>0.50738499999999942</c:v>
                </c:pt>
                <c:pt idx="24635" formatCode="General">
                  <c:v>0.50740599999999958</c:v>
                </c:pt>
                <c:pt idx="24636" formatCode="General">
                  <c:v>0.5074269999999993</c:v>
                </c:pt>
                <c:pt idx="24637" formatCode="General">
                  <c:v>0.50744699999999943</c:v>
                </c:pt>
                <c:pt idx="24638" formatCode="General">
                  <c:v>0.50746799999999936</c:v>
                </c:pt>
                <c:pt idx="24639" formatCode="General">
                  <c:v>0.50748799999999938</c:v>
                </c:pt>
                <c:pt idx="24640" formatCode="General">
                  <c:v>0.50750899999999943</c:v>
                </c:pt>
                <c:pt idx="24641" formatCode="General">
                  <c:v>0.50752900000000001</c:v>
                </c:pt>
                <c:pt idx="24642" formatCode="General">
                  <c:v>0.50755099999999942</c:v>
                </c:pt>
                <c:pt idx="24643" formatCode="General">
                  <c:v>0.50757099999999955</c:v>
                </c:pt>
                <c:pt idx="24644" formatCode="General">
                  <c:v>0.5075919999999996</c:v>
                </c:pt>
                <c:pt idx="24645" formatCode="General">
                  <c:v>0.50761199999999951</c:v>
                </c:pt>
                <c:pt idx="24646" formatCode="General">
                  <c:v>0.50763199999999997</c:v>
                </c:pt>
                <c:pt idx="24647" formatCode="General">
                  <c:v>0.50765300000000002</c:v>
                </c:pt>
                <c:pt idx="24648" formatCode="General">
                  <c:v>0.50767399999999996</c:v>
                </c:pt>
                <c:pt idx="24649" formatCode="General">
                  <c:v>0.50769399999999998</c:v>
                </c:pt>
                <c:pt idx="24650" formatCode="General">
                  <c:v>0.50771500000000003</c:v>
                </c:pt>
                <c:pt idx="24651" formatCode="General">
                  <c:v>0.50773599999999997</c:v>
                </c:pt>
                <c:pt idx="24652" formatCode="General">
                  <c:v>0.50775599999999999</c:v>
                </c:pt>
                <c:pt idx="24653" formatCode="General">
                  <c:v>0.50777700000000003</c:v>
                </c:pt>
                <c:pt idx="24654" formatCode="General">
                  <c:v>0.50779700000000005</c:v>
                </c:pt>
                <c:pt idx="24655" formatCode="General">
                  <c:v>0.50781799999999955</c:v>
                </c:pt>
                <c:pt idx="24656" formatCode="General">
                  <c:v>0.50783800000000001</c:v>
                </c:pt>
                <c:pt idx="24657" formatCode="General">
                  <c:v>0.50785999999999998</c:v>
                </c:pt>
                <c:pt idx="24658" formatCode="General">
                  <c:v>0.50788</c:v>
                </c:pt>
                <c:pt idx="24659" formatCode="General">
                  <c:v>0.50790000000000002</c:v>
                </c:pt>
                <c:pt idx="24660" formatCode="General">
                  <c:v>0.50792099999999996</c:v>
                </c:pt>
                <c:pt idx="24661" formatCode="General">
                  <c:v>0.50794099999999998</c:v>
                </c:pt>
                <c:pt idx="24662" formatCode="General">
                  <c:v>0.50796199999999958</c:v>
                </c:pt>
                <c:pt idx="24663" formatCode="General">
                  <c:v>0.5079819999999996</c:v>
                </c:pt>
                <c:pt idx="24664" formatCode="General">
                  <c:v>0.50800299999999943</c:v>
                </c:pt>
                <c:pt idx="24665" formatCode="General">
                  <c:v>0.50802400000000003</c:v>
                </c:pt>
                <c:pt idx="24666" formatCode="General">
                  <c:v>0.50804499999999997</c:v>
                </c:pt>
                <c:pt idx="24667" formatCode="General">
                  <c:v>0.50806499999999954</c:v>
                </c:pt>
                <c:pt idx="24668" formatCode="General">
                  <c:v>0.50808599999999959</c:v>
                </c:pt>
                <c:pt idx="24669" formatCode="General">
                  <c:v>0.5081059999999995</c:v>
                </c:pt>
                <c:pt idx="24670" formatCode="General">
                  <c:v>0.508127</c:v>
                </c:pt>
                <c:pt idx="24671" formatCode="General">
                  <c:v>0.50814800000000004</c:v>
                </c:pt>
                <c:pt idx="24672" formatCode="General">
                  <c:v>0.50816799999999929</c:v>
                </c:pt>
                <c:pt idx="24673" formatCode="General">
                  <c:v>0.508189</c:v>
                </c:pt>
                <c:pt idx="24674" formatCode="General">
                  <c:v>0.50820900000000002</c:v>
                </c:pt>
                <c:pt idx="24675" formatCode="General">
                  <c:v>0.50822999999999996</c:v>
                </c:pt>
                <c:pt idx="24676" formatCode="General">
                  <c:v>0.50824999999999998</c:v>
                </c:pt>
                <c:pt idx="24677" formatCode="General">
                  <c:v>0.50827100000000003</c:v>
                </c:pt>
                <c:pt idx="24678" formatCode="General">
                  <c:v>0.50829100000000005</c:v>
                </c:pt>
                <c:pt idx="24679" formatCode="General">
                  <c:v>0.50831199999999943</c:v>
                </c:pt>
                <c:pt idx="24680" formatCode="General">
                  <c:v>0.50833299999999937</c:v>
                </c:pt>
                <c:pt idx="24681" formatCode="General">
                  <c:v>0.50835399999999942</c:v>
                </c:pt>
                <c:pt idx="24682" formatCode="General">
                  <c:v>0.50837399999999955</c:v>
                </c:pt>
                <c:pt idx="24683" formatCode="General">
                  <c:v>0.50839500000000004</c:v>
                </c:pt>
                <c:pt idx="24684" formatCode="General">
                  <c:v>0.50841499999999928</c:v>
                </c:pt>
                <c:pt idx="24685" formatCode="General">
                  <c:v>0.50843499999999942</c:v>
                </c:pt>
                <c:pt idx="24686" formatCode="General">
                  <c:v>0.50845699999999938</c:v>
                </c:pt>
                <c:pt idx="24687" formatCode="General">
                  <c:v>0.50847699999999929</c:v>
                </c:pt>
                <c:pt idx="24688" formatCode="General">
                  <c:v>0.50849800000000001</c:v>
                </c:pt>
                <c:pt idx="24689" formatCode="General">
                  <c:v>0.50851799999999936</c:v>
                </c:pt>
                <c:pt idx="24690" formatCode="General">
                  <c:v>0.5085389999999993</c:v>
                </c:pt>
                <c:pt idx="24691" formatCode="General">
                  <c:v>0.50855899999999943</c:v>
                </c:pt>
                <c:pt idx="24692" formatCode="General">
                  <c:v>0.50857999999999959</c:v>
                </c:pt>
                <c:pt idx="24693" formatCode="General">
                  <c:v>0.50860000000000005</c:v>
                </c:pt>
                <c:pt idx="24694" formatCode="General">
                  <c:v>0.50862099999999999</c:v>
                </c:pt>
                <c:pt idx="24695" formatCode="General">
                  <c:v>0.50864200000000004</c:v>
                </c:pt>
                <c:pt idx="24696" formatCode="General">
                  <c:v>0.50866299999999942</c:v>
                </c:pt>
                <c:pt idx="24697" formatCode="General">
                  <c:v>0.508683</c:v>
                </c:pt>
                <c:pt idx="24698" formatCode="General">
                  <c:v>0.50870400000000005</c:v>
                </c:pt>
                <c:pt idx="24699" formatCode="General">
                  <c:v>0.50872399999999951</c:v>
                </c:pt>
                <c:pt idx="24700" formatCode="General">
                  <c:v>0.50874399999999997</c:v>
                </c:pt>
                <c:pt idx="24701" formatCode="General">
                  <c:v>0.50876599999999961</c:v>
                </c:pt>
                <c:pt idx="24702" formatCode="General">
                  <c:v>0.50878599999999996</c:v>
                </c:pt>
                <c:pt idx="24703" formatCode="General">
                  <c:v>0.50880700000000001</c:v>
                </c:pt>
                <c:pt idx="24704" formatCode="General">
                  <c:v>0.50882700000000003</c:v>
                </c:pt>
                <c:pt idx="24705" formatCode="General">
                  <c:v>0.50884799999999997</c:v>
                </c:pt>
                <c:pt idx="24706" formatCode="General">
                  <c:v>0.50886799999999943</c:v>
                </c:pt>
                <c:pt idx="24707" formatCode="General">
                  <c:v>0.50888900000000004</c:v>
                </c:pt>
                <c:pt idx="24708" formatCode="General">
                  <c:v>0.50890999999999997</c:v>
                </c:pt>
                <c:pt idx="24709" formatCode="General">
                  <c:v>0.50893100000000002</c:v>
                </c:pt>
                <c:pt idx="24710" formatCode="General">
                  <c:v>0.50895100000000004</c:v>
                </c:pt>
                <c:pt idx="24711" formatCode="General">
                  <c:v>0.50897199999999998</c:v>
                </c:pt>
                <c:pt idx="24712" formatCode="General">
                  <c:v>0.508992</c:v>
                </c:pt>
                <c:pt idx="24713" formatCode="General">
                  <c:v>0.50901199999999958</c:v>
                </c:pt>
                <c:pt idx="24714" formatCode="General">
                  <c:v>0.50903299999999929</c:v>
                </c:pt>
                <c:pt idx="24715" formatCode="General">
                  <c:v>0.50905299999999942</c:v>
                </c:pt>
                <c:pt idx="24716" formatCode="General">
                  <c:v>0.5090750000000005</c:v>
                </c:pt>
                <c:pt idx="24717" formatCode="General">
                  <c:v>0.50909499999999996</c:v>
                </c:pt>
                <c:pt idx="24718" formatCode="General">
                  <c:v>0.50911599999999957</c:v>
                </c:pt>
                <c:pt idx="24719" formatCode="General">
                  <c:v>0.50913599999999959</c:v>
                </c:pt>
                <c:pt idx="24720" formatCode="General">
                  <c:v>0.50915699999999942</c:v>
                </c:pt>
                <c:pt idx="24721" formatCode="General">
                  <c:v>0.50917699999999955</c:v>
                </c:pt>
                <c:pt idx="24722" formatCode="General">
                  <c:v>0.50919800000000004</c:v>
                </c:pt>
                <c:pt idx="24723" formatCode="General">
                  <c:v>0.50921899999999942</c:v>
                </c:pt>
                <c:pt idx="24724" formatCode="General">
                  <c:v>0.509239</c:v>
                </c:pt>
                <c:pt idx="24725" formatCode="General">
                  <c:v>0.5092599999999996</c:v>
                </c:pt>
                <c:pt idx="24726" formatCode="General">
                  <c:v>0.50927999999999951</c:v>
                </c:pt>
                <c:pt idx="24727" formatCode="General">
                  <c:v>0.509301</c:v>
                </c:pt>
                <c:pt idx="24728" formatCode="General">
                  <c:v>0.50932100000000002</c:v>
                </c:pt>
                <c:pt idx="24729" formatCode="General">
                  <c:v>0.50934199999999996</c:v>
                </c:pt>
                <c:pt idx="24730" formatCode="General">
                  <c:v>0.50936299999999934</c:v>
                </c:pt>
                <c:pt idx="24731" formatCode="General">
                  <c:v>0.50938299999999936</c:v>
                </c:pt>
                <c:pt idx="24732" formatCode="General">
                  <c:v>0.50940399999999941</c:v>
                </c:pt>
                <c:pt idx="24733" formatCode="General">
                  <c:v>0.50942500000000002</c:v>
                </c:pt>
                <c:pt idx="24734" formatCode="General">
                  <c:v>0.50944500000000004</c:v>
                </c:pt>
                <c:pt idx="24735" formatCode="General">
                  <c:v>0.50946599999999942</c:v>
                </c:pt>
                <c:pt idx="24736" formatCode="General">
                  <c:v>0.50948599999999955</c:v>
                </c:pt>
                <c:pt idx="24737" formatCode="General">
                  <c:v>0.50950699999999938</c:v>
                </c:pt>
                <c:pt idx="24738" formatCode="General">
                  <c:v>0.50952799999999943</c:v>
                </c:pt>
                <c:pt idx="24739" formatCode="General">
                  <c:v>0.509548</c:v>
                </c:pt>
                <c:pt idx="24740" formatCode="General">
                  <c:v>0.50956899999999938</c:v>
                </c:pt>
                <c:pt idx="24741" formatCode="General">
                  <c:v>0.50958899999999929</c:v>
                </c:pt>
                <c:pt idx="24742" formatCode="General">
                  <c:v>0.50961000000000001</c:v>
                </c:pt>
                <c:pt idx="24743" formatCode="General">
                  <c:v>0.50963000000000003</c:v>
                </c:pt>
                <c:pt idx="24744" formatCode="General">
                  <c:v>0.50965099999999997</c:v>
                </c:pt>
                <c:pt idx="24745" formatCode="General">
                  <c:v>0.50967200000000001</c:v>
                </c:pt>
                <c:pt idx="24746" formatCode="General">
                  <c:v>0.50969200000000003</c:v>
                </c:pt>
                <c:pt idx="24747" formatCode="General">
                  <c:v>0.50971299999999942</c:v>
                </c:pt>
                <c:pt idx="24748" formatCode="General">
                  <c:v>0.50973400000000002</c:v>
                </c:pt>
                <c:pt idx="24749" formatCode="General">
                  <c:v>0.50975400000000004</c:v>
                </c:pt>
                <c:pt idx="24750" formatCode="General">
                  <c:v>0.50977499999999998</c:v>
                </c:pt>
                <c:pt idx="24751" formatCode="General">
                  <c:v>0.50979500000000044</c:v>
                </c:pt>
                <c:pt idx="24752" formatCode="General">
                  <c:v>0.5098159999999996</c:v>
                </c:pt>
                <c:pt idx="24753" formatCode="General">
                  <c:v>0.50983599999999996</c:v>
                </c:pt>
                <c:pt idx="24754" formatCode="General">
                  <c:v>0.509857</c:v>
                </c:pt>
                <c:pt idx="24755" formatCode="General">
                  <c:v>0.50987800000000005</c:v>
                </c:pt>
                <c:pt idx="24756" formatCode="General">
                  <c:v>0.50989799999999996</c:v>
                </c:pt>
                <c:pt idx="24757" formatCode="General">
                  <c:v>0.50991900000000001</c:v>
                </c:pt>
                <c:pt idx="24758" formatCode="General">
                  <c:v>0.50993900000000003</c:v>
                </c:pt>
                <c:pt idx="24759" formatCode="General">
                  <c:v>0.50995999999999997</c:v>
                </c:pt>
                <c:pt idx="24760" formatCode="General">
                  <c:v>0.50997999999999999</c:v>
                </c:pt>
                <c:pt idx="24761" formatCode="General">
                  <c:v>0.51000100000000004</c:v>
                </c:pt>
                <c:pt idx="24762" formatCode="General">
                  <c:v>0.51002199999999998</c:v>
                </c:pt>
                <c:pt idx="24763" formatCode="General">
                  <c:v>0.51004300000000002</c:v>
                </c:pt>
                <c:pt idx="24764" formatCode="General">
                  <c:v>0.51006299999999938</c:v>
                </c:pt>
                <c:pt idx="24765" formatCode="General">
                  <c:v>0.51008299999999929</c:v>
                </c:pt>
                <c:pt idx="24766" formatCode="General">
                  <c:v>0.510104</c:v>
                </c:pt>
                <c:pt idx="24767" formatCode="General">
                  <c:v>0.51012500000000005</c:v>
                </c:pt>
                <c:pt idx="24768" formatCode="General">
                  <c:v>0.51014499999999996</c:v>
                </c:pt>
                <c:pt idx="24769" formatCode="General">
                  <c:v>0.51016599999999956</c:v>
                </c:pt>
                <c:pt idx="24770" formatCode="General">
                  <c:v>0.51018699999999928</c:v>
                </c:pt>
                <c:pt idx="24771" formatCode="General">
                  <c:v>0.51020699999999941</c:v>
                </c:pt>
                <c:pt idx="24772" formatCode="General">
                  <c:v>0.51022800000000001</c:v>
                </c:pt>
                <c:pt idx="24773" formatCode="General">
                  <c:v>0.51024800000000003</c:v>
                </c:pt>
                <c:pt idx="24774" formatCode="General">
                  <c:v>0.51026899999999942</c:v>
                </c:pt>
                <c:pt idx="24775" formatCode="General">
                  <c:v>0.51028899999999955</c:v>
                </c:pt>
                <c:pt idx="24776" formatCode="General">
                  <c:v>0.51031099999999929</c:v>
                </c:pt>
                <c:pt idx="24777" formatCode="General">
                  <c:v>0.51033099999999942</c:v>
                </c:pt>
                <c:pt idx="24778" formatCode="General">
                  <c:v>0.51035199999999958</c:v>
                </c:pt>
                <c:pt idx="24779" formatCode="General">
                  <c:v>0.5103719999999996</c:v>
                </c:pt>
                <c:pt idx="24780" formatCode="General">
                  <c:v>0.51039199999999996</c:v>
                </c:pt>
                <c:pt idx="24781" formatCode="General">
                  <c:v>0.51041299999999923</c:v>
                </c:pt>
                <c:pt idx="24782" formatCode="General">
                  <c:v>0.51043299999999936</c:v>
                </c:pt>
                <c:pt idx="24783" formatCode="General">
                  <c:v>0.5104539999999993</c:v>
                </c:pt>
                <c:pt idx="24784" formatCode="General">
                  <c:v>0.51047500000000001</c:v>
                </c:pt>
                <c:pt idx="24785" formatCode="General">
                  <c:v>0.51049599999999951</c:v>
                </c:pt>
                <c:pt idx="24786" formatCode="General">
                  <c:v>0.51051599999999941</c:v>
                </c:pt>
                <c:pt idx="24787" formatCode="General">
                  <c:v>0.51053699999999935</c:v>
                </c:pt>
                <c:pt idx="24788" formatCode="General">
                  <c:v>0.51055699999999937</c:v>
                </c:pt>
                <c:pt idx="24789" formatCode="General">
                  <c:v>0.51057799999999942</c:v>
                </c:pt>
                <c:pt idx="24790" formatCode="General">
                  <c:v>0.51059900000000003</c:v>
                </c:pt>
                <c:pt idx="24791" formatCode="General">
                  <c:v>0.51061900000000005</c:v>
                </c:pt>
                <c:pt idx="24792" formatCode="General">
                  <c:v>0.51063999999999998</c:v>
                </c:pt>
                <c:pt idx="24793" formatCode="General">
                  <c:v>0.51066</c:v>
                </c:pt>
                <c:pt idx="24794" formatCode="General">
                  <c:v>0.51068100000000005</c:v>
                </c:pt>
                <c:pt idx="24795" formatCode="General">
                  <c:v>0.51070099999999996</c:v>
                </c:pt>
                <c:pt idx="24796" formatCode="General">
                  <c:v>0.51072200000000001</c:v>
                </c:pt>
                <c:pt idx="24797" formatCode="General">
                  <c:v>0.51074200000000003</c:v>
                </c:pt>
                <c:pt idx="24798" formatCode="General">
                  <c:v>0.51076299999999941</c:v>
                </c:pt>
                <c:pt idx="24799" formatCode="General">
                  <c:v>0.51078400000000002</c:v>
                </c:pt>
                <c:pt idx="24800" formatCode="General">
                  <c:v>0.51080499999999951</c:v>
                </c:pt>
                <c:pt idx="24801" formatCode="General">
                  <c:v>0.51082499999999997</c:v>
                </c:pt>
                <c:pt idx="24802" formatCode="General">
                  <c:v>0.51084600000000002</c:v>
                </c:pt>
                <c:pt idx="24803" formatCode="General">
                  <c:v>0.5108659999999996</c:v>
                </c:pt>
                <c:pt idx="24804" formatCode="General">
                  <c:v>0.51088699999999942</c:v>
                </c:pt>
                <c:pt idx="24805" formatCode="General">
                  <c:v>0.51090800000000003</c:v>
                </c:pt>
                <c:pt idx="24806" formatCode="General">
                  <c:v>0.51092800000000005</c:v>
                </c:pt>
                <c:pt idx="24807" formatCode="General">
                  <c:v>0.51094899999999999</c:v>
                </c:pt>
                <c:pt idx="24808" formatCode="General">
                  <c:v>0.51096900000000001</c:v>
                </c:pt>
                <c:pt idx="24809" formatCode="General">
                  <c:v>0.5109900000000005</c:v>
                </c:pt>
                <c:pt idx="24810" formatCode="General">
                  <c:v>0.51100999999999996</c:v>
                </c:pt>
                <c:pt idx="24811" formatCode="General">
                  <c:v>0.51103100000000001</c:v>
                </c:pt>
                <c:pt idx="24812" formatCode="General">
                  <c:v>0.51105100000000003</c:v>
                </c:pt>
                <c:pt idx="24813" formatCode="General">
                  <c:v>0.511073</c:v>
                </c:pt>
                <c:pt idx="24814" formatCode="General">
                  <c:v>0.51109300000000002</c:v>
                </c:pt>
                <c:pt idx="24815" formatCode="General">
                  <c:v>0.51111399999999929</c:v>
                </c:pt>
                <c:pt idx="24816" formatCode="General">
                  <c:v>0.51113399999999942</c:v>
                </c:pt>
                <c:pt idx="24817" formatCode="General">
                  <c:v>0.51115500000000003</c:v>
                </c:pt>
                <c:pt idx="24818" formatCode="General">
                  <c:v>0.51117500000000005</c:v>
                </c:pt>
                <c:pt idx="24819" formatCode="General">
                  <c:v>0.51119599999999998</c:v>
                </c:pt>
                <c:pt idx="24820" formatCode="General">
                  <c:v>0.51121699999999937</c:v>
                </c:pt>
                <c:pt idx="24821" formatCode="General">
                  <c:v>0.51123699999999939</c:v>
                </c:pt>
                <c:pt idx="24822" formatCode="General">
                  <c:v>0.51125799999999955</c:v>
                </c:pt>
                <c:pt idx="24823" formatCode="General">
                  <c:v>0.51127800000000001</c:v>
                </c:pt>
                <c:pt idx="24824" formatCode="General">
                  <c:v>0.5112989999999995</c:v>
                </c:pt>
                <c:pt idx="24825" formatCode="General">
                  <c:v>0.51131899999999941</c:v>
                </c:pt>
                <c:pt idx="24826" formatCode="General">
                  <c:v>0.51134000000000002</c:v>
                </c:pt>
                <c:pt idx="24827" formatCode="General">
                  <c:v>0.51135999999999959</c:v>
                </c:pt>
                <c:pt idx="24828" formatCode="General">
                  <c:v>0.51138199999999956</c:v>
                </c:pt>
                <c:pt idx="24829" formatCode="General">
                  <c:v>0.51140199999999958</c:v>
                </c:pt>
                <c:pt idx="24830" formatCode="General">
                  <c:v>0.51142299999999929</c:v>
                </c:pt>
                <c:pt idx="24831" formatCode="General">
                  <c:v>0.51144299999999943</c:v>
                </c:pt>
                <c:pt idx="24832" formatCode="General">
                  <c:v>0.51146299999999922</c:v>
                </c:pt>
                <c:pt idx="24833" formatCode="General">
                  <c:v>0.51148399999999938</c:v>
                </c:pt>
                <c:pt idx="24834" formatCode="General">
                  <c:v>0.51150499999999943</c:v>
                </c:pt>
                <c:pt idx="24835" formatCode="General">
                  <c:v>0.51152599999999959</c:v>
                </c:pt>
                <c:pt idx="24836" formatCode="General">
                  <c:v>0.5115459999999995</c:v>
                </c:pt>
                <c:pt idx="24837" formatCode="General">
                  <c:v>0.51156699999999911</c:v>
                </c:pt>
                <c:pt idx="24838" formatCode="General">
                  <c:v>0.51158699999999935</c:v>
                </c:pt>
                <c:pt idx="24839" formatCode="General">
                  <c:v>0.51160799999999951</c:v>
                </c:pt>
                <c:pt idx="24840" formatCode="General">
                  <c:v>0.51162799999999997</c:v>
                </c:pt>
                <c:pt idx="24841" formatCode="General">
                  <c:v>0.51164900000000046</c:v>
                </c:pt>
                <c:pt idx="24842" formatCode="General">
                  <c:v>0.51166900000000004</c:v>
                </c:pt>
                <c:pt idx="24843" formatCode="General">
                  <c:v>0.51168999999999998</c:v>
                </c:pt>
                <c:pt idx="24844" formatCode="General">
                  <c:v>0.51171100000000003</c:v>
                </c:pt>
                <c:pt idx="24845" formatCode="General">
                  <c:v>0.51173199999999996</c:v>
                </c:pt>
                <c:pt idx="24846" formatCode="General">
                  <c:v>0.51175199999999998</c:v>
                </c:pt>
                <c:pt idx="24847" formatCode="General">
                  <c:v>0.511772</c:v>
                </c:pt>
                <c:pt idx="24848" formatCode="General">
                  <c:v>0.51179300000000005</c:v>
                </c:pt>
                <c:pt idx="24849" formatCode="General">
                  <c:v>0.51181399999999955</c:v>
                </c:pt>
                <c:pt idx="24850" formatCode="General">
                  <c:v>0.51183500000000004</c:v>
                </c:pt>
                <c:pt idx="24851" formatCode="General">
                  <c:v>0.5118549999999995</c:v>
                </c:pt>
                <c:pt idx="24852" formatCode="General">
                  <c:v>0.511876</c:v>
                </c:pt>
                <c:pt idx="24853" formatCode="General">
                  <c:v>0.51189600000000002</c:v>
                </c:pt>
                <c:pt idx="24854" formatCode="General">
                  <c:v>0.51191699999999929</c:v>
                </c:pt>
                <c:pt idx="24855" formatCode="General">
                  <c:v>0.51193699999999942</c:v>
                </c:pt>
                <c:pt idx="24856" formatCode="General">
                  <c:v>0.51195800000000002</c:v>
                </c:pt>
                <c:pt idx="24857" formatCode="General">
                  <c:v>0.51197899999999996</c:v>
                </c:pt>
                <c:pt idx="24858" formatCode="General">
                  <c:v>0.51200000000000001</c:v>
                </c:pt>
                <c:pt idx="24859" formatCode="General">
                  <c:v>0.51202000000000003</c:v>
                </c:pt>
                <c:pt idx="24860" formatCode="General">
                  <c:v>0.51204000000000005</c:v>
                </c:pt>
                <c:pt idx="24861" formatCode="General">
                  <c:v>0.51206099999999954</c:v>
                </c:pt>
                <c:pt idx="24862" formatCode="General">
                  <c:v>0.51208100000000001</c:v>
                </c:pt>
                <c:pt idx="24863" formatCode="General">
                  <c:v>0.5121019999999995</c:v>
                </c:pt>
                <c:pt idx="24864" formatCode="General">
                  <c:v>0.51212299999999955</c:v>
                </c:pt>
                <c:pt idx="24865" formatCode="General">
                  <c:v>0.51214300000000001</c:v>
                </c:pt>
                <c:pt idx="24866" formatCode="General">
                  <c:v>0.51216399999999929</c:v>
                </c:pt>
                <c:pt idx="24867" formatCode="General">
                  <c:v>0.512185</c:v>
                </c:pt>
                <c:pt idx="24868" formatCode="General">
                  <c:v>0.51220500000000002</c:v>
                </c:pt>
                <c:pt idx="24869" formatCode="General">
                  <c:v>0.51222599999999996</c:v>
                </c:pt>
                <c:pt idx="24870" formatCode="General">
                  <c:v>0.51224599999999998</c:v>
                </c:pt>
                <c:pt idx="24871" formatCode="General">
                  <c:v>0.51226699999999936</c:v>
                </c:pt>
                <c:pt idx="24872" formatCode="General">
                  <c:v>0.51228699999999938</c:v>
                </c:pt>
                <c:pt idx="24873" formatCode="General">
                  <c:v>0.51230799999999943</c:v>
                </c:pt>
                <c:pt idx="24874" formatCode="General">
                  <c:v>0.51232900000000003</c:v>
                </c:pt>
                <c:pt idx="24875" formatCode="General">
                  <c:v>0.51234900000000005</c:v>
                </c:pt>
                <c:pt idx="24876" formatCode="General">
                  <c:v>0.51236999999999955</c:v>
                </c:pt>
                <c:pt idx="24877" formatCode="General">
                  <c:v>0.51239000000000001</c:v>
                </c:pt>
                <c:pt idx="24878" formatCode="General">
                  <c:v>0.51241099999999928</c:v>
                </c:pt>
                <c:pt idx="24879" formatCode="General">
                  <c:v>0.51243199999999955</c:v>
                </c:pt>
                <c:pt idx="24880" formatCode="General">
                  <c:v>0.51245199999999957</c:v>
                </c:pt>
                <c:pt idx="24881" formatCode="General">
                  <c:v>0.51247299999999929</c:v>
                </c:pt>
                <c:pt idx="24882" formatCode="General">
                  <c:v>0.51249400000000001</c:v>
                </c:pt>
                <c:pt idx="24883" formatCode="General">
                  <c:v>0.51251399999999936</c:v>
                </c:pt>
                <c:pt idx="24884" formatCode="General">
                  <c:v>0.5125349999999993</c:v>
                </c:pt>
                <c:pt idx="24885" formatCode="General">
                  <c:v>0.51255499999999943</c:v>
                </c:pt>
                <c:pt idx="24886" formatCode="General">
                  <c:v>0.51257599999999959</c:v>
                </c:pt>
                <c:pt idx="24887" formatCode="General">
                  <c:v>0.51259599999999961</c:v>
                </c:pt>
                <c:pt idx="24888" formatCode="General">
                  <c:v>0.51261699999999955</c:v>
                </c:pt>
                <c:pt idx="24889" formatCode="General">
                  <c:v>0.51263800000000004</c:v>
                </c:pt>
                <c:pt idx="24890" formatCode="General">
                  <c:v>0.5126579999999995</c:v>
                </c:pt>
                <c:pt idx="24891" formatCode="General">
                  <c:v>0.51267900000000044</c:v>
                </c:pt>
                <c:pt idx="24892" formatCode="General">
                  <c:v>0.51269900000000046</c:v>
                </c:pt>
                <c:pt idx="24893" formatCode="General">
                  <c:v>0.51271999999999951</c:v>
                </c:pt>
                <c:pt idx="24894" formatCode="General">
                  <c:v>0.51273999999999997</c:v>
                </c:pt>
                <c:pt idx="24895" formatCode="General">
                  <c:v>0.51276100000000002</c:v>
                </c:pt>
                <c:pt idx="24896" formatCode="General">
                  <c:v>0.51278199999999996</c:v>
                </c:pt>
                <c:pt idx="24897" formatCode="General">
                  <c:v>0.51280300000000001</c:v>
                </c:pt>
                <c:pt idx="24898" formatCode="General">
                  <c:v>0.51282300000000003</c:v>
                </c:pt>
                <c:pt idx="24899" formatCode="General">
                  <c:v>0.51284300000000005</c:v>
                </c:pt>
                <c:pt idx="24900" formatCode="General">
                  <c:v>0.51286399999999943</c:v>
                </c:pt>
                <c:pt idx="24901" formatCode="General">
                  <c:v>0.51288400000000001</c:v>
                </c:pt>
                <c:pt idx="24902" formatCode="General">
                  <c:v>0.5129050000000005</c:v>
                </c:pt>
                <c:pt idx="24903" formatCode="General">
                  <c:v>0.51292599999999999</c:v>
                </c:pt>
                <c:pt idx="24904" formatCode="General">
                  <c:v>0.51294700000000004</c:v>
                </c:pt>
                <c:pt idx="24905" formatCode="General">
                  <c:v>0.51296699999999928</c:v>
                </c:pt>
                <c:pt idx="24906" formatCode="General">
                  <c:v>0.512988</c:v>
                </c:pt>
                <c:pt idx="24907" formatCode="General">
                  <c:v>0.51300800000000002</c:v>
                </c:pt>
                <c:pt idx="24908" formatCode="General">
                  <c:v>0.51302899999999996</c:v>
                </c:pt>
                <c:pt idx="24909" formatCode="General">
                  <c:v>0.51304899999999998</c:v>
                </c:pt>
                <c:pt idx="24910" formatCode="General">
                  <c:v>0.51307000000000003</c:v>
                </c:pt>
                <c:pt idx="24911" formatCode="General">
                  <c:v>0.51309099999999996</c:v>
                </c:pt>
                <c:pt idx="24912" formatCode="General">
                  <c:v>0.51311199999999957</c:v>
                </c:pt>
                <c:pt idx="24913" formatCode="General">
                  <c:v>0.51313199999999959</c:v>
                </c:pt>
                <c:pt idx="24914" formatCode="General">
                  <c:v>0.51315199999999961</c:v>
                </c:pt>
                <c:pt idx="24915" formatCode="General">
                  <c:v>0.51317299999999955</c:v>
                </c:pt>
                <c:pt idx="24916" formatCode="General">
                  <c:v>0.51319300000000001</c:v>
                </c:pt>
                <c:pt idx="24917" formatCode="General">
                  <c:v>0.51321499999999942</c:v>
                </c:pt>
                <c:pt idx="24918" formatCode="General">
                  <c:v>0.513235</c:v>
                </c:pt>
                <c:pt idx="24919" formatCode="General">
                  <c:v>0.5132559999999996</c:v>
                </c:pt>
                <c:pt idx="24920" formatCode="General">
                  <c:v>0.51327599999999951</c:v>
                </c:pt>
                <c:pt idx="24921" formatCode="General">
                  <c:v>0.513297</c:v>
                </c:pt>
                <c:pt idx="24922" formatCode="General">
                  <c:v>0.51331699999999936</c:v>
                </c:pt>
                <c:pt idx="24923" formatCode="General">
                  <c:v>0.51333799999999929</c:v>
                </c:pt>
                <c:pt idx="24924" formatCode="General">
                  <c:v>0.51335799999999943</c:v>
                </c:pt>
                <c:pt idx="24925" formatCode="General">
                  <c:v>0.5133799999999995</c:v>
                </c:pt>
                <c:pt idx="24926" formatCode="General">
                  <c:v>0.51339999999999997</c:v>
                </c:pt>
                <c:pt idx="24927" formatCode="General">
                  <c:v>0.51341999999999943</c:v>
                </c:pt>
                <c:pt idx="24928" formatCode="General">
                  <c:v>0.51344100000000004</c:v>
                </c:pt>
                <c:pt idx="24929" formatCode="General">
                  <c:v>0.51346099999999928</c:v>
                </c:pt>
                <c:pt idx="24930" formatCode="General">
                  <c:v>0.51348199999999955</c:v>
                </c:pt>
                <c:pt idx="24931" formatCode="General">
                  <c:v>0.51350199999999957</c:v>
                </c:pt>
                <c:pt idx="24932" formatCode="General">
                  <c:v>0.51352399999999943</c:v>
                </c:pt>
                <c:pt idx="24933" formatCode="General">
                  <c:v>0.513544</c:v>
                </c:pt>
                <c:pt idx="24934" formatCode="General">
                  <c:v>0.51356499999999938</c:v>
                </c:pt>
                <c:pt idx="24935" formatCode="General">
                  <c:v>0.51358499999999929</c:v>
                </c:pt>
                <c:pt idx="24936" formatCode="General">
                  <c:v>0.51360600000000001</c:v>
                </c:pt>
                <c:pt idx="24937" formatCode="General">
                  <c:v>0.51362600000000003</c:v>
                </c:pt>
                <c:pt idx="24938" formatCode="General">
                  <c:v>0.51364699999999996</c:v>
                </c:pt>
                <c:pt idx="24939" formatCode="General">
                  <c:v>0.51366800000000001</c:v>
                </c:pt>
                <c:pt idx="24940" formatCode="General">
                  <c:v>0.51368800000000003</c:v>
                </c:pt>
                <c:pt idx="24941" formatCode="General">
                  <c:v>0.51370899999999997</c:v>
                </c:pt>
                <c:pt idx="24942" formatCode="General">
                  <c:v>0.51372899999999999</c:v>
                </c:pt>
                <c:pt idx="24943" formatCode="General">
                  <c:v>0.51375000000000004</c:v>
                </c:pt>
                <c:pt idx="24944" formatCode="General">
                  <c:v>0.5137699999999995</c:v>
                </c:pt>
                <c:pt idx="24945" formatCode="General">
                  <c:v>0.51379100000000044</c:v>
                </c:pt>
                <c:pt idx="24946" formatCode="General">
                  <c:v>0.51381100000000002</c:v>
                </c:pt>
                <c:pt idx="24947" formatCode="General">
                  <c:v>0.51383299999999943</c:v>
                </c:pt>
                <c:pt idx="24948" formatCode="General">
                  <c:v>0.513853</c:v>
                </c:pt>
                <c:pt idx="24949" formatCode="General">
                  <c:v>0.51387400000000005</c:v>
                </c:pt>
                <c:pt idx="24950" formatCode="General">
                  <c:v>0.51389399999999996</c:v>
                </c:pt>
                <c:pt idx="24951" formatCode="General">
                  <c:v>0.51391500000000001</c:v>
                </c:pt>
                <c:pt idx="24952" formatCode="General">
                  <c:v>0.51393500000000003</c:v>
                </c:pt>
                <c:pt idx="24953" formatCode="General">
                  <c:v>0.51395599999999997</c:v>
                </c:pt>
                <c:pt idx="24954" formatCode="General">
                  <c:v>0.51397700000000002</c:v>
                </c:pt>
                <c:pt idx="24955" formatCode="General">
                  <c:v>0.51399700000000004</c:v>
                </c:pt>
                <c:pt idx="24956" formatCode="General">
                  <c:v>0.51401799999999942</c:v>
                </c:pt>
                <c:pt idx="24957" formatCode="General">
                  <c:v>0.51403799999999955</c:v>
                </c:pt>
                <c:pt idx="24958" formatCode="General">
                  <c:v>0.51405900000000004</c:v>
                </c:pt>
                <c:pt idx="24959" formatCode="General">
                  <c:v>0.51407899999999951</c:v>
                </c:pt>
                <c:pt idx="24960" formatCode="General">
                  <c:v>0.5141</c:v>
                </c:pt>
                <c:pt idx="24961" formatCode="General">
                  <c:v>0.51412000000000002</c:v>
                </c:pt>
                <c:pt idx="24962" formatCode="General">
                  <c:v>0.51414099999999996</c:v>
                </c:pt>
                <c:pt idx="24963" formatCode="General">
                  <c:v>0.51416199999999956</c:v>
                </c:pt>
                <c:pt idx="24964" formatCode="General">
                  <c:v>0.51418299999999928</c:v>
                </c:pt>
                <c:pt idx="24965" formatCode="General">
                  <c:v>0.5142029999999993</c:v>
                </c:pt>
                <c:pt idx="24966" formatCode="General">
                  <c:v>0.51422299999999943</c:v>
                </c:pt>
                <c:pt idx="24967" formatCode="General">
                  <c:v>0.51424400000000003</c:v>
                </c:pt>
                <c:pt idx="24968" formatCode="General">
                  <c:v>0.51426499999999942</c:v>
                </c:pt>
                <c:pt idx="24969" formatCode="General">
                  <c:v>0.51428599999999958</c:v>
                </c:pt>
                <c:pt idx="24970" formatCode="General">
                  <c:v>0.5143059999999996</c:v>
                </c:pt>
                <c:pt idx="24971" formatCode="General">
                  <c:v>0.51432699999999942</c:v>
                </c:pt>
                <c:pt idx="24972" formatCode="General">
                  <c:v>0.514347</c:v>
                </c:pt>
                <c:pt idx="24973" formatCode="General">
                  <c:v>0.51436799999999938</c:v>
                </c:pt>
                <c:pt idx="24974" formatCode="General">
                  <c:v>0.51438799999999929</c:v>
                </c:pt>
                <c:pt idx="24975" formatCode="General">
                  <c:v>0.51440900000000001</c:v>
                </c:pt>
                <c:pt idx="24976" formatCode="General">
                  <c:v>0.51442999999999961</c:v>
                </c:pt>
                <c:pt idx="24977" formatCode="General">
                  <c:v>0.51444999999999996</c:v>
                </c:pt>
                <c:pt idx="24978" formatCode="General">
                  <c:v>0.51447100000000001</c:v>
                </c:pt>
                <c:pt idx="24979" formatCode="General">
                  <c:v>0.51449199999999951</c:v>
                </c:pt>
                <c:pt idx="24980" formatCode="General">
                  <c:v>0.51451199999999941</c:v>
                </c:pt>
                <c:pt idx="24981" formatCode="General">
                  <c:v>0.51453199999999955</c:v>
                </c:pt>
                <c:pt idx="24982" formatCode="General">
                  <c:v>0.51455299999999937</c:v>
                </c:pt>
                <c:pt idx="24983" formatCode="General">
                  <c:v>0.51457399999999942</c:v>
                </c:pt>
                <c:pt idx="24984" formatCode="General">
                  <c:v>0.514594</c:v>
                </c:pt>
                <c:pt idx="24985" formatCode="General">
                  <c:v>0.51461500000000004</c:v>
                </c:pt>
                <c:pt idx="24986" formatCode="General">
                  <c:v>0.51463599999999998</c:v>
                </c:pt>
                <c:pt idx="24987" formatCode="General">
                  <c:v>0.514656</c:v>
                </c:pt>
                <c:pt idx="24988" formatCode="General">
                  <c:v>0.51467700000000005</c:v>
                </c:pt>
                <c:pt idx="24989" formatCode="General">
                  <c:v>0.51469699999999996</c:v>
                </c:pt>
                <c:pt idx="24990" formatCode="General">
                  <c:v>0.51471800000000001</c:v>
                </c:pt>
                <c:pt idx="24991" formatCode="General">
                  <c:v>0.5147389999999995</c:v>
                </c:pt>
                <c:pt idx="24992" formatCode="General">
                  <c:v>0.51475899999999997</c:v>
                </c:pt>
                <c:pt idx="24993" formatCode="General">
                  <c:v>0.51478000000000002</c:v>
                </c:pt>
                <c:pt idx="24994" formatCode="General">
                  <c:v>0.51480000000000004</c:v>
                </c:pt>
                <c:pt idx="24995" formatCode="General">
                  <c:v>0.51482099999999997</c:v>
                </c:pt>
                <c:pt idx="24996" formatCode="General">
                  <c:v>0.51484099999999999</c:v>
                </c:pt>
                <c:pt idx="24997" formatCode="General">
                  <c:v>0.5148619999999996</c:v>
                </c:pt>
                <c:pt idx="24998" formatCode="General">
                  <c:v>0.51488299999999942</c:v>
                </c:pt>
                <c:pt idx="24999" formatCode="General">
                  <c:v>0.514903</c:v>
                </c:pt>
                <c:pt idx="25000" formatCode="General">
                  <c:v>0.51492400000000005</c:v>
                </c:pt>
                <c:pt idx="25001" formatCode="General">
                  <c:v>0.51494499999999999</c:v>
                </c:pt>
                <c:pt idx="25002" formatCode="General">
                  <c:v>0.51496500000000001</c:v>
                </c:pt>
                <c:pt idx="25003" formatCode="General">
                  <c:v>0.51498599999999961</c:v>
                </c:pt>
                <c:pt idx="25004" formatCode="General">
                  <c:v>0.51500599999999996</c:v>
                </c:pt>
                <c:pt idx="25005" formatCode="General">
                  <c:v>0.51502700000000001</c:v>
                </c:pt>
                <c:pt idx="25006" formatCode="General">
                  <c:v>0.51504700000000003</c:v>
                </c:pt>
                <c:pt idx="25007" formatCode="General">
                  <c:v>0.51506799999999942</c:v>
                </c:pt>
                <c:pt idx="25008" formatCode="General">
                  <c:v>0.51508900000000002</c:v>
                </c:pt>
                <c:pt idx="25009" formatCode="General">
                  <c:v>0.51510900000000004</c:v>
                </c:pt>
                <c:pt idx="25010" formatCode="General">
                  <c:v>0.51512999999999998</c:v>
                </c:pt>
                <c:pt idx="25011" formatCode="General">
                  <c:v>0.51515</c:v>
                </c:pt>
                <c:pt idx="25012" formatCode="General">
                  <c:v>0.51517100000000005</c:v>
                </c:pt>
                <c:pt idx="25013" formatCode="General">
                  <c:v>0.51519099999999951</c:v>
                </c:pt>
                <c:pt idx="25014" formatCode="General">
                  <c:v>0.51521199999999956</c:v>
                </c:pt>
                <c:pt idx="25015" formatCode="General">
                  <c:v>0.51523299999999939</c:v>
                </c:pt>
                <c:pt idx="25016" formatCode="General">
                  <c:v>0.51525399999999955</c:v>
                </c:pt>
                <c:pt idx="25017" formatCode="General">
                  <c:v>0.51527400000000001</c:v>
                </c:pt>
                <c:pt idx="25018" formatCode="General">
                  <c:v>0.5152949999999995</c:v>
                </c:pt>
                <c:pt idx="25019" formatCode="General">
                  <c:v>0.51531499999999941</c:v>
                </c:pt>
                <c:pt idx="25020" formatCode="General">
                  <c:v>0.51533599999999957</c:v>
                </c:pt>
                <c:pt idx="25021" formatCode="General">
                  <c:v>0.51535699999999929</c:v>
                </c:pt>
                <c:pt idx="25022" formatCode="General">
                  <c:v>0.51537699999999942</c:v>
                </c:pt>
                <c:pt idx="25023" formatCode="General">
                  <c:v>0.51539800000000002</c:v>
                </c:pt>
                <c:pt idx="25024" formatCode="General">
                  <c:v>0.51541799999999938</c:v>
                </c:pt>
                <c:pt idx="25025" formatCode="General">
                  <c:v>0.51543899999999943</c:v>
                </c:pt>
                <c:pt idx="25026" formatCode="General">
                  <c:v>0.515459</c:v>
                </c:pt>
                <c:pt idx="25027" formatCode="General">
                  <c:v>0.51547999999999961</c:v>
                </c:pt>
                <c:pt idx="25028" formatCode="General">
                  <c:v>0.51549999999999996</c:v>
                </c:pt>
                <c:pt idx="25029" formatCode="General">
                  <c:v>0.51552100000000001</c:v>
                </c:pt>
                <c:pt idx="25030" formatCode="General">
                  <c:v>0.5155419999999995</c:v>
                </c:pt>
                <c:pt idx="25031" formatCode="General">
                  <c:v>0.51556299999999911</c:v>
                </c:pt>
                <c:pt idx="25032" formatCode="General">
                  <c:v>0.51558299999999935</c:v>
                </c:pt>
                <c:pt idx="25033" formatCode="General">
                  <c:v>0.51560300000000003</c:v>
                </c:pt>
                <c:pt idx="25034" formatCode="General">
                  <c:v>0.51562399999999997</c:v>
                </c:pt>
                <c:pt idx="25035" formatCode="General">
                  <c:v>0.51564399999999999</c:v>
                </c:pt>
                <c:pt idx="25036" formatCode="General">
                  <c:v>0.51566599999999996</c:v>
                </c:pt>
                <c:pt idx="25037" formatCode="General">
                  <c:v>0.51568599999999998</c:v>
                </c:pt>
                <c:pt idx="25038" formatCode="General">
                  <c:v>0.51570700000000003</c:v>
                </c:pt>
                <c:pt idx="25039" formatCode="General">
                  <c:v>0.51572700000000005</c:v>
                </c:pt>
                <c:pt idx="25040" formatCode="General">
                  <c:v>0.51574799999999998</c:v>
                </c:pt>
                <c:pt idx="25041" formatCode="General">
                  <c:v>0.515768</c:v>
                </c:pt>
                <c:pt idx="25042" formatCode="General">
                  <c:v>0.51578900000000005</c:v>
                </c:pt>
                <c:pt idx="25043" formatCode="General">
                  <c:v>0.51580899999999996</c:v>
                </c:pt>
                <c:pt idx="25044" formatCode="General">
                  <c:v>0.51583000000000001</c:v>
                </c:pt>
                <c:pt idx="25045" formatCode="General">
                  <c:v>0.5158509999999995</c:v>
                </c:pt>
                <c:pt idx="25046" formatCode="General">
                  <c:v>0.51587099999999997</c:v>
                </c:pt>
                <c:pt idx="25047" formatCode="General">
                  <c:v>0.51589200000000002</c:v>
                </c:pt>
                <c:pt idx="25048" formatCode="General">
                  <c:v>0.51591199999999959</c:v>
                </c:pt>
                <c:pt idx="25049" formatCode="General">
                  <c:v>0.51593299999999942</c:v>
                </c:pt>
                <c:pt idx="25050" formatCode="General">
                  <c:v>0.51595299999999955</c:v>
                </c:pt>
                <c:pt idx="25051" formatCode="General">
                  <c:v>0.51597499999999996</c:v>
                </c:pt>
                <c:pt idx="25052" formatCode="General">
                  <c:v>0.51599499999999998</c:v>
                </c:pt>
                <c:pt idx="25053" formatCode="General">
                  <c:v>0.51601599999999959</c:v>
                </c:pt>
                <c:pt idx="25054" formatCode="General">
                  <c:v>0.51603599999999961</c:v>
                </c:pt>
                <c:pt idx="25055" formatCode="General">
                  <c:v>0.51605699999999943</c:v>
                </c:pt>
                <c:pt idx="25056" formatCode="General">
                  <c:v>0.51607700000000001</c:v>
                </c:pt>
                <c:pt idx="25057" formatCode="General">
                  <c:v>0.5160979999999995</c:v>
                </c:pt>
                <c:pt idx="25058" formatCode="General">
                  <c:v>0.5161179999999993</c:v>
                </c:pt>
                <c:pt idx="25059" formatCode="General">
                  <c:v>0.51614000000000004</c:v>
                </c:pt>
                <c:pt idx="25060" formatCode="General">
                  <c:v>0.51615999999999951</c:v>
                </c:pt>
                <c:pt idx="25061" formatCode="General">
                  <c:v>0.51617999999999997</c:v>
                </c:pt>
                <c:pt idx="25062" formatCode="General">
                  <c:v>0.51620100000000002</c:v>
                </c:pt>
                <c:pt idx="25063" formatCode="General">
                  <c:v>0.51622100000000004</c:v>
                </c:pt>
                <c:pt idx="25064" formatCode="General">
                  <c:v>0.51624199999999998</c:v>
                </c:pt>
                <c:pt idx="25065" formatCode="General">
                  <c:v>0.51626299999999936</c:v>
                </c:pt>
                <c:pt idx="25066" formatCode="General">
                  <c:v>0.5162839999999993</c:v>
                </c:pt>
                <c:pt idx="25067" formatCode="General">
                  <c:v>0.51630399999999943</c:v>
                </c:pt>
                <c:pt idx="25068" formatCode="General">
                  <c:v>0.51632500000000003</c:v>
                </c:pt>
                <c:pt idx="25069" formatCode="General">
                  <c:v>0.51634500000000005</c:v>
                </c:pt>
                <c:pt idx="25070" formatCode="General">
                  <c:v>0.51636599999999955</c:v>
                </c:pt>
                <c:pt idx="25071" formatCode="General">
                  <c:v>0.51638599999999957</c:v>
                </c:pt>
                <c:pt idx="25072" formatCode="General">
                  <c:v>0.51640599999999959</c:v>
                </c:pt>
                <c:pt idx="25073" formatCode="General">
                  <c:v>0.516428</c:v>
                </c:pt>
                <c:pt idx="25074" formatCode="General">
                  <c:v>0.51644800000000002</c:v>
                </c:pt>
                <c:pt idx="25075" formatCode="General">
                  <c:v>0.51646899999999929</c:v>
                </c:pt>
                <c:pt idx="25076" formatCode="General">
                  <c:v>0.51648899999999942</c:v>
                </c:pt>
                <c:pt idx="25077" formatCode="General">
                  <c:v>0.51650999999999958</c:v>
                </c:pt>
                <c:pt idx="25078" formatCode="General">
                  <c:v>0.5165299999999996</c:v>
                </c:pt>
                <c:pt idx="25079" formatCode="General">
                  <c:v>0.51655099999999943</c:v>
                </c:pt>
                <c:pt idx="25080" formatCode="General">
                  <c:v>0.51657199999999959</c:v>
                </c:pt>
                <c:pt idx="25081" formatCode="General">
                  <c:v>0.51659299999999941</c:v>
                </c:pt>
                <c:pt idx="25082" formatCode="General">
                  <c:v>0.51661299999999954</c:v>
                </c:pt>
                <c:pt idx="25083" formatCode="General">
                  <c:v>0.51663400000000004</c:v>
                </c:pt>
                <c:pt idx="25084" formatCode="General">
                  <c:v>0.5166539999999995</c:v>
                </c:pt>
                <c:pt idx="25085" formatCode="General">
                  <c:v>0.51667500000000044</c:v>
                </c:pt>
                <c:pt idx="25086" formatCode="General">
                  <c:v>0.51669500000000046</c:v>
                </c:pt>
                <c:pt idx="25087" formatCode="General">
                  <c:v>0.51671599999999951</c:v>
                </c:pt>
                <c:pt idx="25088" formatCode="General">
                  <c:v>0.516737</c:v>
                </c:pt>
                <c:pt idx="25089" formatCode="General">
                  <c:v>0.51675700000000002</c:v>
                </c:pt>
                <c:pt idx="25090" formatCode="General">
                  <c:v>0.51677799999999996</c:v>
                </c:pt>
                <c:pt idx="25091" formatCode="General">
                  <c:v>0.51679799999999998</c:v>
                </c:pt>
                <c:pt idx="25092" formatCode="General">
                  <c:v>0.51681900000000003</c:v>
                </c:pt>
                <c:pt idx="25093" formatCode="General">
                  <c:v>0.51683900000000005</c:v>
                </c:pt>
                <c:pt idx="25094" formatCode="General">
                  <c:v>0.51685999999999999</c:v>
                </c:pt>
                <c:pt idx="25095" formatCode="General">
                  <c:v>0.51688100000000003</c:v>
                </c:pt>
                <c:pt idx="25096" formatCode="General">
                  <c:v>0.51690100000000005</c:v>
                </c:pt>
                <c:pt idx="25097" formatCode="General">
                  <c:v>0.51692199999999999</c:v>
                </c:pt>
                <c:pt idx="25098" formatCode="General">
                  <c:v>0.51694300000000004</c:v>
                </c:pt>
                <c:pt idx="25099" formatCode="General">
                  <c:v>0.51696299999999928</c:v>
                </c:pt>
                <c:pt idx="25100" formatCode="General">
                  <c:v>0.51698299999999942</c:v>
                </c:pt>
                <c:pt idx="25101" formatCode="General">
                  <c:v>0.51700400000000002</c:v>
                </c:pt>
                <c:pt idx="25102" formatCode="General">
                  <c:v>0.51702499999999996</c:v>
                </c:pt>
                <c:pt idx="25103" formatCode="General">
                  <c:v>0.51704499999999998</c:v>
                </c:pt>
                <c:pt idx="25104" formatCode="General">
                  <c:v>0.51706599999999958</c:v>
                </c:pt>
                <c:pt idx="25105" formatCode="General">
                  <c:v>0.5170869999999993</c:v>
                </c:pt>
                <c:pt idx="25106" formatCode="General">
                  <c:v>0.51710699999999943</c:v>
                </c:pt>
                <c:pt idx="25107" formatCode="General">
                  <c:v>0.51712800000000003</c:v>
                </c:pt>
                <c:pt idx="25108" formatCode="General">
                  <c:v>0.51714800000000005</c:v>
                </c:pt>
                <c:pt idx="25109" formatCode="General">
                  <c:v>0.51716899999999955</c:v>
                </c:pt>
                <c:pt idx="25110" formatCode="General">
                  <c:v>0.51719000000000004</c:v>
                </c:pt>
                <c:pt idx="25111" formatCode="General">
                  <c:v>0.5172099999999995</c:v>
                </c:pt>
                <c:pt idx="25112" formatCode="General">
                  <c:v>0.517231</c:v>
                </c:pt>
                <c:pt idx="25113" formatCode="General">
                  <c:v>0.51725100000000002</c:v>
                </c:pt>
                <c:pt idx="25114" formatCode="General">
                  <c:v>0.51727199999999951</c:v>
                </c:pt>
                <c:pt idx="25115" formatCode="General">
                  <c:v>0.51729199999999997</c:v>
                </c:pt>
                <c:pt idx="25116" formatCode="General">
                  <c:v>0.51731299999999936</c:v>
                </c:pt>
                <c:pt idx="25117" formatCode="General">
                  <c:v>0.51733399999999929</c:v>
                </c:pt>
                <c:pt idx="25118" formatCode="General">
                  <c:v>0.51735399999999943</c:v>
                </c:pt>
                <c:pt idx="25119" formatCode="General">
                  <c:v>0.51737500000000003</c:v>
                </c:pt>
                <c:pt idx="25120" formatCode="General">
                  <c:v>0.51739599999999997</c:v>
                </c:pt>
                <c:pt idx="25121" formatCode="General">
                  <c:v>0.51741599999999943</c:v>
                </c:pt>
                <c:pt idx="25122" formatCode="General">
                  <c:v>0.51743699999999937</c:v>
                </c:pt>
                <c:pt idx="25123" formatCode="General">
                  <c:v>0.51745699999999928</c:v>
                </c:pt>
                <c:pt idx="25124" formatCode="General">
                  <c:v>0.51747799999999955</c:v>
                </c:pt>
                <c:pt idx="25125" formatCode="General">
                  <c:v>0.51749800000000001</c:v>
                </c:pt>
                <c:pt idx="25126" formatCode="General">
                  <c:v>0.51751899999999929</c:v>
                </c:pt>
                <c:pt idx="25127" formatCode="General">
                  <c:v>0.51754</c:v>
                </c:pt>
                <c:pt idx="25128" formatCode="General">
                  <c:v>0.51755999999999958</c:v>
                </c:pt>
                <c:pt idx="25129" formatCode="General">
                  <c:v>0.51758099999999929</c:v>
                </c:pt>
                <c:pt idx="25130" formatCode="General">
                  <c:v>0.51760099999999998</c:v>
                </c:pt>
                <c:pt idx="25131" formatCode="General">
                  <c:v>0.51762200000000003</c:v>
                </c:pt>
                <c:pt idx="25132" formatCode="General">
                  <c:v>0.51764200000000005</c:v>
                </c:pt>
                <c:pt idx="25133" formatCode="General">
                  <c:v>0.51766299999999943</c:v>
                </c:pt>
                <c:pt idx="25134" formatCode="General">
                  <c:v>0.51768400000000003</c:v>
                </c:pt>
                <c:pt idx="25135" formatCode="General">
                  <c:v>0.51770499999999997</c:v>
                </c:pt>
                <c:pt idx="25136" formatCode="General">
                  <c:v>0.51772499999999999</c:v>
                </c:pt>
                <c:pt idx="25137" formatCode="General">
                  <c:v>0.51774600000000004</c:v>
                </c:pt>
                <c:pt idx="25138" formatCode="General">
                  <c:v>0.5177659999999995</c:v>
                </c:pt>
                <c:pt idx="25139" formatCode="General">
                  <c:v>0.517787</c:v>
                </c:pt>
                <c:pt idx="25140" formatCode="General">
                  <c:v>0.51780700000000002</c:v>
                </c:pt>
                <c:pt idx="25141" formatCode="General">
                  <c:v>0.51782799999999951</c:v>
                </c:pt>
                <c:pt idx="25142" formatCode="General">
                  <c:v>0.51784900000000045</c:v>
                </c:pt>
                <c:pt idx="25143" formatCode="General">
                  <c:v>0.51786900000000002</c:v>
                </c:pt>
                <c:pt idx="25144" formatCode="General">
                  <c:v>0.51788999999999996</c:v>
                </c:pt>
                <c:pt idx="25145" formatCode="General">
                  <c:v>0.51790999999999998</c:v>
                </c:pt>
                <c:pt idx="25146" formatCode="General">
                  <c:v>0.51793100000000003</c:v>
                </c:pt>
                <c:pt idx="25147" formatCode="General">
                  <c:v>0.51795100000000005</c:v>
                </c:pt>
                <c:pt idx="25148" formatCode="General">
                  <c:v>0.51797199999999999</c:v>
                </c:pt>
                <c:pt idx="25149" formatCode="General">
                  <c:v>0.51799300000000004</c:v>
                </c:pt>
                <c:pt idx="25150" formatCode="General">
                  <c:v>0.51801399999999942</c:v>
                </c:pt>
                <c:pt idx="25151" formatCode="General">
                  <c:v>0.51803399999999955</c:v>
                </c:pt>
                <c:pt idx="25152" formatCode="General">
                  <c:v>0.51805500000000004</c:v>
                </c:pt>
                <c:pt idx="25153" formatCode="General">
                  <c:v>0.51807499999999951</c:v>
                </c:pt>
                <c:pt idx="25154" formatCode="General">
                  <c:v>0.51809499999999997</c:v>
                </c:pt>
                <c:pt idx="25155" formatCode="General">
                  <c:v>0.51811699999999938</c:v>
                </c:pt>
                <c:pt idx="25156" formatCode="General">
                  <c:v>0.51813699999999929</c:v>
                </c:pt>
                <c:pt idx="25157" formatCode="General">
                  <c:v>0.51815800000000001</c:v>
                </c:pt>
                <c:pt idx="25158" formatCode="General">
                  <c:v>0.51817800000000003</c:v>
                </c:pt>
                <c:pt idx="25159" formatCode="General">
                  <c:v>0.51819899999999997</c:v>
                </c:pt>
                <c:pt idx="25160" formatCode="General">
                  <c:v>0.51821899999999943</c:v>
                </c:pt>
                <c:pt idx="25161" formatCode="General">
                  <c:v>0.51824000000000003</c:v>
                </c:pt>
                <c:pt idx="25162" formatCode="General">
                  <c:v>0.51825999999999961</c:v>
                </c:pt>
                <c:pt idx="25163" formatCode="General">
                  <c:v>0.51828199999999958</c:v>
                </c:pt>
                <c:pt idx="25164" formatCode="General">
                  <c:v>0.5183019999999996</c:v>
                </c:pt>
                <c:pt idx="25165" formatCode="General">
                  <c:v>0.51832299999999942</c:v>
                </c:pt>
                <c:pt idx="25166" formatCode="General">
                  <c:v>0.518343</c:v>
                </c:pt>
                <c:pt idx="25167" formatCode="General">
                  <c:v>0.51836299999999935</c:v>
                </c:pt>
                <c:pt idx="25168" formatCode="General">
                  <c:v>0.51838399999999929</c:v>
                </c:pt>
                <c:pt idx="25169" formatCode="General">
                  <c:v>0.518405</c:v>
                </c:pt>
                <c:pt idx="25170" formatCode="General">
                  <c:v>0.51842599999999961</c:v>
                </c:pt>
                <c:pt idx="25171" formatCode="General">
                  <c:v>0.51844599999999996</c:v>
                </c:pt>
                <c:pt idx="25172" formatCode="General">
                  <c:v>0.51846699999999935</c:v>
                </c:pt>
                <c:pt idx="25173" formatCode="General">
                  <c:v>0.51848699999999937</c:v>
                </c:pt>
                <c:pt idx="25174" formatCode="General">
                  <c:v>0.51850799999999941</c:v>
                </c:pt>
                <c:pt idx="25175" formatCode="General">
                  <c:v>0.51852799999999954</c:v>
                </c:pt>
                <c:pt idx="25176" formatCode="General">
                  <c:v>0.51854900000000004</c:v>
                </c:pt>
                <c:pt idx="25177" formatCode="General">
                  <c:v>0.51856899999999928</c:v>
                </c:pt>
                <c:pt idx="25178" formatCode="General">
                  <c:v>0.51859100000000002</c:v>
                </c:pt>
                <c:pt idx="25179" formatCode="General">
                  <c:v>0.51861100000000004</c:v>
                </c:pt>
                <c:pt idx="25180" formatCode="General">
                  <c:v>0.51863099999999951</c:v>
                </c:pt>
                <c:pt idx="25181" formatCode="General">
                  <c:v>0.518652</c:v>
                </c:pt>
                <c:pt idx="25182" formatCode="General">
                  <c:v>0.51867200000000002</c:v>
                </c:pt>
                <c:pt idx="25183" formatCode="General">
                  <c:v>0.51869299999999996</c:v>
                </c:pt>
                <c:pt idx="25184" formatCode="General">
                  <c:v>0.51871400000000001</c:v>
                </c:pt>
                <c:pt idx="25185" formatCode="General">
                  <c:v>0.5187349999999995</c:v>
                </c:pt>
                <c:pt idx="25186" formatCode="General">
                  <c:v>0.51875499999999997</c:v>
                </c:pt>
                <c:pt idx="25187" formatCode="General">
                  <c:v>0.51877600000000001</c:v>
                </c:pt>
                <c:pt idx="25188" formatCode="General">
                  <c:v>0.51879600000000003</c:v>
                </c:pt>
                <c:pt idx="25189" formatCode="General">
                  <c:v>0.51881699999999942</c:v>
                </c:pt>
                <c:pt idx="25190" formatCode="General">
                  <c:v>0.51883699999999955</c:v>
                </c:pt>
                <c:pt idx="25191" formatCode="General">
                  <c:v>0.51885800000000004</c:v>
                </c:pt>
                <c:pt idx="25192" formatCode="General">
                  <c:v>0.51887799999999951</c:v>
                </c:pt>
                <c:pt idx="25193" formatCode="General">
                  <c:v>0.51890000000000003</c:v>
                </c:pt>
                <c:pt idx="25194" formatCode="General">
                  <c:v>0.51892000000000005</c:v>
                </c:pt>
                <c:pt idx="25195" formatCode="General">
                  <c:v>0.51893999999999996</c:v>
                </c:pt>
                <c:pt idx="25196" formatCode="General">
                  <c:v>0.51896100000000001</c:v>
                </c:pt>
                <c:pt idx="25197" formatCode="General">
                  <c:v>0.51898100000000003</c:v>
                </c:pt>
                <c:pt idx="25198" formatCode="General">
                  <c:v>0.51900199999999996</c:v>
                </c:pt>
                <c:pt idx="25199" formatCode="General">
                  <c:v>0.51902300000000001</c:v>
                </c:pt>
                <c:pt idx="25200" formatCode="General">
                  <c:v>0.51904399999999951</c:v>
                </c:pt>
                <c:pt idx="25201" formatCode="General">
                  <c:v>0.51906399999999941</c:v>
                </c:pt>
                <c:pt idx="25202" formatCode="General">
                  <c:v>0.51908500000000002</c:v>
                </c:pt>
                <c:pt idx="25203" formatCode="General">
                  <c:v>0.51910500000000004</c:v>
                </c:pt>
                <c:pt idx="25204" formatCode="General">
                  <c:v>0.51912599999999998</c:v>
                </c:pt>
                <c:pt idx="25205" formatCode="General">
                  <c:v>0.519146</c:v>
                </c:pt>
                <c:pt idx="25206" formatCode="General">
                  <c:v>0.51916699999999938</c:v>
                </c:pt>
                <c:pt idx="25207" formatCode="General">
                  <c:v>0.51918799999999943</c:v>
                </c:pt>
                <c:pt idx="25208" formatCode="General">
                  <c:v>0.519208</c:v>
                </c:pt>
                <c:pt idx="25209" formatCode="General">
                  <c:v>0.51922900000000005</c:v>
                </c:pt>
                <c:pt idx="25210" formatCode="General">
                  <c:v>0.51924899999999996</c:v>
                </c:pt>
                <c:pt idx="25211" formatCode="General">
                  <c:v>0.51927000000000001</c:v>
                </c:pt>
                <c:pt idx="25212" formatCode="General">
                  <c:v>0.51929000000000003</c:v>
                </c:pt>
                <c:pt idx="25213" formatCode="General">
                  <c:v>0.51931099999999941</c:v>
                </c:pt>
                <c:pt idx="25214" formatCode="General">
                  <c:v>0.51933199999999957</c:v>
                </c:pt>
                <c:pt idx="25215" formatCode="General">
                  <c:v>0.51935199999999959</c:v>
                </c:pt>
                <c:pt idx="25216" formatCode="General">
                  <c:v>0.51937299999999942</c:v>
                </c:pt>
                <c:pt idx="25217" formatCode="General">
                  <c:v>0.51939400000000002</c:v>
                </c:pt>
                <c:pt idx="25218" formatCode="General">
                  <c:v>0.51941399999999938</c:v>
                </c:pt>
                <c:pt idx="25219" formatCode="General">
                  <c:v>0.51943399999999929</c:v>
                </c:pt>
                <c:pt idx="25220" formatCode="General">
                  <c:v>0.519455</c:v>
                </c:pt>
                <c:pt idx="25221" formatCode="General">
                  <c:v>0.5194759999999996</c:v>
                </c:pt>
                <c:pt idx="25222" formatCode="General">
                  <c:v>0.51949699999999943</c:v>
                </c:pt>
                <c:pt idx="25223" formatCode="General">
                  <c:v>0.51951699999999923</c:v>
                </c:pt>
                <c:pt idx="25224" formatCode="General">
                  <c:v>0.51953800000000006</c:v>
                </c:pt>
                <c:pt idx="25225" formatCode="General">
                  <c:v>0.5195579999999993</c:v>
                </c:pt>
                <c:pt idx="25226" formatCode="General">
                  <c:v>0.51957900000000001</c:v>
                </c:pt>
                <c:pt idx="25227" formatCode="General">
                  <c:v>0.51959900000000003</c:v>
                </c:pt>
                <c:pt idx="25228" formatCode="General">
                  <c:v>0.51961999999999997</c:v>
                </c:pt>
                <c:pt idx="25229" formatCode="General">
                  <c:v>0.51964100000000046</c:v>
                </c:pt>
                <c:pt idx="25230" formatCode="General">
                  <c:v>0.51966100000000004</c:v>
                </c:pt>
                <c:pt idx="25231" formatCode="General">
                  <c:v>0.51968199999999998</c:v>
                </c:pt>
                <c:pt idx="25232" formatCode="General">
                  <c:v>0.51970300000000003</c:v>
                </c:pt>
                <c:pt idx="25233" formatCode="General">
                  <c:v>0.51972300000000005</c:v>
                </c:pt>
                <c:pt idx="25234" formatCode="General">
                  <c:v>0.51974299999999996</c:v>
                </c:pt>
                <c:pt idx="25235" formatCode="General">
                  <c:v>0.519764</c:v>
                </c:pt>
                <c:pt idx="25236" formatCode="General">
                  <c:v>0.51978500000000005</c:v>
                </c:pt>
                <c:pt idx="25237" formatCode="General">
                  <c:v>0.51980499999999996</c:v>
                </c:pt>
                <c:pt idx="25238" formatCode="General">
                  <c:v>0.51982600000000001</c:v>
                </c:pt>
                <c:pt idx="25239" formatCode="General">
                  <c:v>0.5198469999999995</c:v>
                </c:pt>
                <c:pt idx="25240" formatCode="General">
                  <c:v>0.51986699999999941</c:v>
                </c:pt>
                <c:pt idx="25241" formatCode="General">
                  <c:v>0.51988800000000002</c:v>
                </c:pt>
                <c:pt idx="25242" formatCode="General">
                  <c:v>0.51990800000000004</c:v>
                </c:pt>
                <c:pt idx="25243" formatCode="General">
                  <c:v>0.51992899999999997</c:v>
                </c:pt>
                <c:pt idx="25244" formatCode="General">
                  <c:v>0.51994899999999999</c:v>
                </c:pt>
                <c:pt idx="25245" formatCode="General">
                  <c:v>0.51997000000000004</c:v>
                </c:pt>
                <c:pt idx="25246" formatCode="General">
                  <c:v>0.51999099999999998</c:v>
                </c:pt>
                <c:pt idx="25247" formatCode="General">
                  <c:v>0.520011</c:v>
                </c:pt>
                <c:pt idx="25248" formatCode="General">
                  <c:v>0.52003199999999961</c:v>
                </c:pt>
                <c:pt idx="25249" formatCode="General">
                  <c:v>0.52005199999999996</c:v>
                </c:pt>
                <c:pt idx="25250" formatCode="General">
                  <c:v>0.52007300000000001</c:v>
                </c:pt>
                <c:pt idx="25251" formatCode="General">
                  <c:v>0.5200939999999995</c:v>
                </c:pt>
                <c:pt idx="25252" formatCode="General">
                  <c:v>0.5201139999999993</c:v>
                </c:pt>
                <c:pt idx="25253" formatCode="General">
                  <c:v>0.52013500000000001</c:v>
                </c:pt>
                <c:pt idx="25254" formatCode="General">
                  <c:v>0.52015599999999951</c:v>
                </c:pt>
                <c:pt idx="25255" formatCode="General">
                  <c:v>0.52017599999999997</c:v>
                </c:pt>
                <c:pt idx="25256" formatCode="General">
                  <c:v>0.52019700000000002</c:v>
                </c:pt>
                <c:pt idx="25257" formatCode="General">
                  <c:v>0.52021699999999937</c:v>
                </c:pt>
                <c:pt idx="25258" formatCode="General">
                  <c:v>0.52023799999999942</c:v>
                </c:pt>
                <c:pt idx="25259" formatCode="General">
                  <c:v>0.520258</c:v>
                </c:pt>
                <c:pt idx="25260" formatCode="General">
                  <c:v>0.52027900000000005</c:v>
                </c:pt>
                <c:pt idx="25261" formatCode="General">
                  <c:v>0.52029999999999998</c:v>
                </c:pt>
                <c:pt idx="25262" formatCode="General">
                  <c:v>0.52032</c:v>
                </c:pt>
                <c:pt idx="25263" formatCode="General">
                  <c:v>0.52034100000000005</c:v>
                </c:pt>
                <c:pt idx="25264" formatCode="General">
                  <c:v>0.5203609999999993</c:v>
                </c:pt>
                <c:pt idx="25265" formatCode="General">
                  <c:v>0.52038199999999957</c:v>
                </c:pt>
                <c:pt idx="25266" formatCode="General">
                  <c:v>0.52040199999999959</c:v>
                </c:pt>
                <c:pt idx="25267" formatCode="General">
                  <c:v>0.520424</c:v>
                </c:pt>
                <c:pt idx="25268" formatCode="General">
                  <c:v>0.52044400000000002</c:v>
                </c:pt>
                <c:pt idx="25269" formatCode="General">
                  <c:v>0.52046499999999929</c:v>
                </c:pt>
                <c:pt idx="25270" formatCode="General">
                  <c:v>0.52048499999999942</c:v>
                </c:pt>
                <c:pt idx="25271" formatCode="General">
                  <c:v>0.52050599999999958</c:v>
                </c:pt>
                <c:pt idx="25272" formatCode="General">
                  <c:v>0.5205259999999996</c:v>
                </c:pt>
                <c:pt idx="25273" formatCode="General">
                  <c:v>0.52054699999999943</c:v>
                </c:pt>
                <c:pt idx="25274" formatCode="General">
                  <c:v>0.52056699999999922</c:v>
                </c:pt>
                <c:pt idx="25275" formatCode="General">
                  <c:v>0.52058799999999938</c:v>
                </c:pt>
                <c:pt idx="25276" formatCode="General">
                  <c:v>0.52060899999999999</c:v>
                </c:pt>
                <c:pt idx="25277" formatCode="General">
                  <c:v>0.52062900000000045</c:v>
                </c:pt>
                <c:pt idx="25278" formatCode="General">
                  <c:v>0.52064999999999995</c:v>
                </c:pt>
                <c:pt idx="25279" formatCode="General">
                  <c:v>0.52066999999999997</c:v>
                </c:pt>
                <c:pt idx="25280" formatCode="General">
                  <c:v>0.52069100000000046</c:v>
                </c:pt>
                <c:pt idx="25281" formatCode="General">
                  <c:v>0.52071100000000003</c:v>
                </c:pt>
                <c:pt idx="25282" formatCode="General">
                  <c:v>0.520733</c:v>
                </c:pt>
                <c:pt idx="25283" formatCode="General">
                  <c:v>0.52075300000000002</c:v>
                </c:pt>
                <c:pt idx="25284" formatCode="General">
                  <c:v>0.52077399999999996</c:v>
                </c:pt>
                <c:pt idx="25285" formatCode="General">
                  <c:v>0.52079399999999998</c:v>
                </c:pt>
                <c:pt idx="25286" formatCode="General">
                  <c:v>0.520814</c:v>
                </c:pt>
                <c:pt idx="25287" formatCode="General">
                  <c:v>0.52083500000000005</c:v>
                </c:pt>
                <c:pt idx="25288" formatCode="General">
                  <c:v>0.52085499999999996</c:v>
                </c:pt>
                <c:pt idx="25289" formatCode="General">
                  <c:v>0.52087700000000003</c:v>
                </c:pt>
                <c:pt idx="25290" formatCode="General">
                  <c:v>0.52089700000000005</c:v>
                </c:pt>
                <c:pt idx="25291" formatCode="General">
                  <c:v>0.52091799999999955</c:v>
                </c:pt>
                <c:pt idx="25292" formatCode="General">
                  <c:v>0.52093800000000001</c:v>
                </c:pt>
                <c:pt idx="25293" formatCode="General">
                  <c:v>0.52095899999999951</c:v>
                </c:pt>
                <c:pt idx="25294" formatCode="General">
                  <c:v>0.52097899999999997</c:v>
                </c:pt>
                <c:pt idx="25295" formatCode="General">
                  <c:v>0.52100000000000002</c:v>
                </c:pt>
                <c:pt idx="25296" formatCode="General">
                  <c:v>0.52102000000000004</c:v>
                </c:pt>
                <c:pt idx="25297" formatCode="General">
                  <c:v>0.52104200000000001</c:v>
                </c:pt>
                <c:pt idx="25298" formatCode="General">
                  <c:v>0.52106199999999958</c:v>
                </c:pt>
                <c:pt idx="25299" formatCode="General">
                  <c:v>0.5210829999999993</c:v>
                </c:pt>
                <c:pt idx="25300" formatCode="General">
                  <c:v>0.52110299999999943</c:v>
                </c:pt>
                <c:pt idx="25301" formatCode="General">
                  <c:v>0.521123</c:v>
                </c:pt>
                <c:pt idx="25302" formatCode="General">
                  <c:v>0.52114400000000005</c:v>
                </c:pt>
                <c:pt idx="25303" formatCode="General">
                  <c:v>0.52116499999999955</c:v>
                </c:pt>
                <c:pt idx="25304" formatCode="General">
                  <c:v>0.52118599999999959</c:v>
                </c:pt>
                <c:pt idx="25305" formatCode="General">
                  <c:v>0.5212059999999995</c:v>
                </c:pt>
                <c:pt idx="25306" formatCode="General">
                  <c:v>0.521227</c:v>
                </c:pt>
                <c:pt idx="25307" formatCode="General">
                  <c:v>0.52124700000000002</c:v>
                </c:pt>
                <c:pt idx="25308" formatCode="General">
                  <c:v>0.52126799999999929</c:v>
                </c:pt>
                <c:pt idx="25309" formatCode="General">
                  <c:v>0.52128799999999942</c:v>
                </c:pt>
                <c:pt idx="25310" formatCode="General">
                  <c:v>0.52130900000000002</c:v>
                </c:pt>
                <c:pt idx="25311" formatCode="General">
                  <c:v>0.52132999999999996</c:v>
                </c:pt>
                <c:pt idx="25312" formatCode="General">
                  <c:v>0.52135100000000001</c:v>
                </c:pt>
                <c:pt idx="25313" formatCode="General">
                  <c:v>0.52137100000000003</c:v>
                </c:pt>
                <c:pt idx="25314" formatCode="General">
                  <c:v>0.52139100000000005</c:v>
                </c:pt>
                <c:pt idx="25315" formatCode="General">
                  <c:v>0.52141199999999943</c:v>
                </c:pt>
                <c:pt idx="25316" formatCode="General">
                  <c:v>0.52143199999999956</c:v>
                </c:pt>
                <c:pt idx="25317" formatCode="General">
                  <c:v>0.52145300000000006</c:v>
                </c:pt>
                <c:pt idx="25318" formatCode="General">
                  <c:v>0.52147399999999955</c:v>
                </c:pt>
                <c:pt idx="25319" formatCode="General">
                  <c:v>0.52149500000000004</c:v>
                </c:pt>
                <c:pt idx="25320" formatCode="General">
                  <c:v>0.52151499999999928</c:v>
                </c:pt>
                <c:pt idx="25321" formatCode="General">
                  <c:v>0.52153599999999956</c:v>
                </c:pt>
                <c:pt idx="25322" formatCode="General">
                  <c:v>0.52155599999999958</c:v>
                </c:pt>
                <c:pt idx="25323" formatCode="General">
                  <c:v>0.52157699999999929</c:v>
                </c:pt>
                <c:pt idx="25324" formatCode="General">
                  <c:v>0.52159699999999942</c:v>
                </c:pt>
                <c:pt idx="25325" formatCode="General">
                  <c:v>0.52161800000000003</c:v>
                </c:pt>
                <c:pt idx="25326" formatCode="General">
                  <c:v>0.52163899999999996</c:v>
                </c:pt>
                <c:pt idx="25327" formatCode="General">
                  <c:v>0.52165899999999998</c:v>
                </c:pt>
                <c:pt idx="25328" formatCode="General">
                  <c:v>0.52168000000000003</c:v>
                </c:pt>
                <c:pt idx="25329" formatCode="General">
                  <c:v>0.52170000000000005</c:v>
                </c:pt>
                <c:pt idx="25330" formatCode="General">
                  <c:v>0.52172099999999999</c:v>
                </c:pt>
                <c:pt idx="25331" formatCode="General">
                  <c:v>0.52174100000000045</c:v>
                </c:pt>
                <c:pt idx="25332" formatCode="General">
                  <c:v>0.5217619999999995</c:v>
                </c:pt>
                <c:pt idx="25333" formatCode="General">
                  <c:v>0.521783</c:v>
                </c:pt>
                <c:pt idx="25334" formatCode="General">
                  <c:v>0.52180300000000002</c:v>
                </c:pt>
                <c:pt idx="25335" formatCode="General">
                  <c:v>0.52182399999999951</c:v>
                </c:pt>
                <c:pt idx="25336" formatCode="General">
                  <c:v>0.52184500000000045</c:v>
                </c:pt>
                <c:pt idx="25337" formatCode="General">
                  <c:v>0.52186500000000002</c:v>
                </c:pt>
                <c:pt idx="25338" formatCode="General">
                  <c:v>0.52188599999999996</c:v>
                </c:pt>
                <c:pt idx="25339" formatCode="General">
                  <c:v>0.52190599999999998</c:v>
                </c:pt>
                <c:pt idx="25340" formatCode="General">
                  <c:v>0.52192700000000003</c:v>
                </c:pt>
                <c:pt idx="25341" formatCode="General">
                  <c:v>0.52194799999999997</c:v>
                </c:pt>
                <c:pt idx="25342" formatCode="General">
                  <c:v>0.52196799999999943</c:v>
                </c:pt>
                <c:pt idx="25343" formatCode="General">
                  <c:v>0.52198900000000004</c:v>
                </c:pt>
                <c:pt idx="25344" formatCode="General">
                  <c:v>0.5220089999999995</c:v>
                </c:pt>
                <c:pt idx="25345" formatCode="General">
                  <c:v>0.52202999999999999</c:v>
                </c:pt>
                <c:pt idx="25346" formatCode="General">
                  <c:v>0.52205000000000001</c:v>
                </c:pt>
                <c:pt idx="25347" formatCode="General">
                  <c:v>0.52207099999999951</c:v>
                </c:pt>
                <c:pt idx="25348" formatCode="General">
                  <c:v>0.522092</c:v>
                </c:pt>
                <c:pt idx="25349" formatCode="General">
                  <c:v>0.52211199999999958</c:v>
                </c:pt>
                <c:pt idx="25350" formatCode="General">
                  <c:v>0.52213299999999929</c:v>
                </c:pt>
                <c:pt idx="25351" formatCode="General">
                  <c:v>0.52215400000000001</c:v>
                </c:pt>
                <c:pt idx="25352" formatCode="General">
                  <c:v>0.52217400000000003</c:v>
                </c:pt>
                <c:pt idx="25353" formatCode="General">
                  <c:v>0.52219400000000005</c:v>
                </c:pt>
                <c:pt idx="25354" formatCode="General">
                  <c:v>0.52221499999999943</c:v>
                </c:pt>
                <c:pt idx="25355" formatCode="General">
                  <c:v>0.522235</c:v>
                </c:pt>
                <c:pt idx="25356" formatCode="General">
                  <c:v>0.52225599999999961</c:v>
                </c:pt>
                <c:pt idx="25357" formatCode="General">
                  <c:v>0.52227699999999955</c:v>
                </c:pt>
                <c:pt idx="25358" formatCode="General">
                  <c:v>0.52229800000000004</c:v>
                </c:pt>
                <c:pt idx="25359" formatCode="General">
                  <c:v>0.52231799999999928</c:v>
                </c:pt>
                <c:pt idx="25360" formatCode="General">
                  <c:v>0.522339</c:v>
                </c:pt>
                <c:pt idx="25361" formatCode="General">
                  <c:v>0.52235900000000002</c:v>
                </c:pt>
                <c:pt idx="25362" formatCode="General">
                  <c:v>0.52237999999999996</c:v>
                </c:pt>
                <c:pt idx="25363" formatCode="General">
                  <c:v>0.52239999999999998</c:v>
                </c:pt>
                <c:pt idx="25364" formatCode="General">
                  <c:v>0.52242100000000002</c:v>
                </c:pt>
                <c:pt idx="25365" formatCode="General">
                  <c:v>0.52244199999999996</c:v>
                </c:pt>
                <c:pt idx="25366" formatCode="General">
                  <c:v>0.52246299999999934</c:v>
                </c:pt>
                <c:pt idx="25367" formatCode="General">
                  <c:v>0.52248299999999936</c:v>
                </c:pt>
                <c:pt idx="25368" formatCode="General">
                  <c:v>0.52250299999999938</c:v>
                </c:pt>
                <c:pt idx="25369" formatCode="General">
                  <c:v>0.52252399999999954</c:v>
                </c:pt>
                <c:pt idx="25370" formatCode="General">
                  <c:v>0.52254500000000004</c:v>
                </c:pt>
                <c:pt idx="25371" formatCode="General">
                  <c:v>0.52256599999999942</c:v>
                </c:pt>
                <c:pt idx="25372" formatCode="General">
                  <c:v>0.52258599999999955</c:v>
                </c:pt>
                <c:pt idx="25373" formatCode="General">
                  <c:v>0.52260700000000004</c:v>
                </c:pt>
                <c:pt idx="25374" formatCode="General">
                  <c:v>0.52262699999999951</c:v>
                </c:pt>
                <c:pt idx="25375" formatCode="General">
                  <c:v>0.52264800000000045</c:v>
                </c:pt>
                <c:pt idx="25376" formatCode="General">
                  <c:v>0.52266800000000002</c:v>
                </c:pt>
                <c:pt idx="25377" formatCode="General">
                  <c:v>0.52268899999999996</c:v>
                </c:pt>
                <c:pt idx="25378" formatCode="General">
                  <c:v>0.52270899999999998</c:v>
                </c:pt>
                <c:pt idx="25379" formatCode="General">
                  <c:v>0.52273000000000003</c:v>
                </c:pt>
                <c:pt idx="25380" formatCode="General">
                  <c:v>0.52275099999999997</c:v>
                </c:pt>
                <c:pt idx="25381" formatCode="General">
                  <c:v>0.52277099999999999</c:v>
                </c:pt>
                <c:pt idx="25382" formatCode="General">
                  <c:v>0.52279200000000003</c:v>
                </c:pt>
                <c:pt idx="25383" formatCode="General">
                  <c:v>0.52281199999999961</c:v>
                </c:pt>
                <c:pt idx="25384" formatCode="General">
                  <c:v>0.52283299999999955</c:v>
                </c:pt>
                <c:pt idx="25385" formatCode="General">
                  <c:v>0.52285300000000001</c:v>
                </c:pt>
                <c:pt idx="25386" formatCode="General">
                  <c:v>0.52287499999999998</c:v>
                </c:pt>
                <c:pt idx="25387" formatCode="General">
                  <c:v>0.52289500000000044</c:v>
                </c:pt>
                <c:pt idx="25388" formatCode="General">
                  <c:v>0.5229159999999996</c:v>
                </c:pt>
                <c:pt idx="25389" formatCode="General">
                  <c:v>0.52293599999999996</c:v>
                </c:pt>
                <c:pt idx="25390" formatCode="General">
                  <c:v>0.52295700000000001</c:v>
                </c:pt>
                <c:pt idx="25391" formatCode="General">
                  <c:v>0.52297700000000003</c:v>
                </c:pt>
                <c:pt idx="25392" formatCode="General">
                  <c:v>0.52299799999999996</c:v>
                </c:pt>
                <c:pt idx="25393" formatCode="General">
                  <c:v>0.52301799999999943</c:v>
                </c:pt>
                <c:pt idx="25394" formatCode="General">
                  <c:v>0.52303900000000003</c:v>
                </c:pt>
                <c:pt idx="25395" formatCode="General">
                  <c:v>0.52305999999999997</c:v>
                </c:pt>
                <c:pt idx="25396" formatCode="General">
                  <c:v>0.52307999999999999</c:v>
                </c:pt>
                <c:pt idx="25397" formatCode="General">
                  <c:v>0.52310100000000004</c:v>
                </c:pt>
                <c:pt idx="25398" formatCode="General">
                  <c:v>0.5231209999999995</c:v>
                </c:pt>
                <c:pt idx="25399" formatCode="General">
                  <c:v>0.523142</c:v>
                </c:pt>
                <c:pt idx="25400" formatCode="General">
                  <c:v>0.52316199999999957</c:v>
                </c:pt>
                <c:pt idx="25401" formatCode="General">
                  <c:v>0.52318399999999943</c:v>
                </c:pt>
                <c:pt idx="25402" formatCode="General">
                  <c:v>0.523204</c:v>
                </c:pt>
                <c:pt idx="25403" formatCode="General">
                  <c:v>0.52322500000000005</c:v>
                </c:pt>
                <c:pt idx="25404" formatCode="General">
                  <c:v>0.52324499999999996</c:v>
                </c:pt>
                <c:pt idx="25405" formatCode="General">
                  <c:v>0.52326599999999956</c:v>
                </c:pt>
                <c:pt idx="25406" formatCode="General">
                  <c:v>0.52328599999999958</c:v>
                </c:pt>
                <c:pt idx="25407" formatCode="General">
                  <c:v>0.52330699999999941</c:v>
                </c:pt>
                <c:pt idx="25408" formatCode="General">
                  <c:v>0.52332699999999943</c:v>
                </c:pt>
                <c:pt idx="25409" formatCode="General">
                  <c:v>0.52334800000000004</c:v>
                </c:pt>
                <c:pt idx="25410" formatCode="General">
                  <c:v>0.52336899999999942</c:v>
                </c:pt>
                <c:pt idx="25411" formatCode="General">
                  <c:v>0.52338899999999955</c:v>
                </c:pt>
                <c:pt idx="25412" formatCode="General">
                  <c:v>0.5234099999999996</c:v>
                </c:pt>
                <c:pt idx="25413" formatCode="General">
                  <c:v>0.52342999999999951</c:v>
                </c:pt>
                <c:pt idx="25414" formatCode="General">
                  <c:v>0.523451</c:v>
                </c:pt>
                <c:pt idx="25415" formatCode="General">
                  <c:v>0.5234719999999996</c:v>
                </c:pt>
                <c:pt idx="25416" formatCode="General">
                  <c:v>0.52349299999999943</c:v>
                </c:pt>
                <c:pt idx="25417" formatCode="General">
                  <c:v>0.52351299999999923</c:v>
                </c:pt>
                <c:pt idx="25418" formatCode="General">
                  <c:v>0.52353399999999939</c:v>
                </c:pt>
                <c:pt idx="25419" formatCode="General">
                  <c:v>0.5235539999999993</c:v>
                </c:pt>
                <c:pt idx="25420" formatCode="General">
                  <c:v>0.52357399999999943</c:v>
                </c:pt>
                <c:pt idx="25421" formatCode="General">
                  <c:v>0.52359500000000003</c:v>
                </c:pt>
                <c:pt idx="25422" formatCode="General">
                  <c:v>0.52361500000000005</c:v>
                </c:pt>
                <c:pt idx="25423" formatCode="General">
                  <c:v>0.52363599999999999</c:v>
                </c:pt>
                <c:pt idx="25424" formatCode="General">
                  <c:v>0.52365700000000004</c:v>
                </c:pt>
                <c:pt idx="25425" formatCode="General">
                  <c:v>0.52367799999999998</c:v>
                </c:pt>
                <c:pt idx="25426" formatCode="General">
                  <c:v>0.52369800000000044</c:v>
                </c:pt>
                <c:pt idx="25427" formatCode="General">
                  <c:v>0.52371900000000005</c:v>
                </c:pt>
                <c:pt idx="25428" formatCode="General">
                  <c:v>0.52373899999999951</c:v>
                </c:pt>
                <c:pt idx="25429" formatCode="General">
                  <c:v>0.52376</c:v>
                </c:pt>
                <c:pt idx="25430" formatCode="General">
                  <c:v>0.52378100000000005</c:v>
                </c:pt>
                <c:pt idx="25431" formatCode="General">
                  <c:v>0.52380199999999999</c:v>
                </c:pt>
                <c:pt idx="25432" formatCode="General">
                  <c:v>0.52382200000000001</c:v>
                </c:pt>
                <c:pt idx="25433" formatCode="General">
                  <c:v>0.5238429999999995</c:v>
                </c:pt>
                <c:pt idx="25434" formatCode="General">
                  <c:v>0.52386299999999941</c:v>
                </c:pt>
                <c:pt idx="25435" formatCode="General">
                  <c:v>0.52388299999999943</c:v>
                </c:pt>
                <c:pt idx="25436" formatCode="General">
                  <c:v>0.52390400000000004</c:v>
                </c:pt>
                <c:pt idx="25437" formatCode="General">
                  <c:v>0.5239239999999995</c:v>
                </c:pt>
                <c:pt idx="25438" formatCode="General">
                  <c:v>0.52394600000000002</c:v>
                </c:pt>
                <c:pt idx="25439" formatCode="General">
                  <c:v>0.5239659999999996</c:v>
                </c:pt>
                <c:pt idx="25440" formatCode="General">
                  <c:v>0.52398699999999943</c:v>
                </c:pt>
                <c:pt idx="25441" formatCode="General">
                  <c:v>0.524007</c:v>
                </c:pt>
                <c:pt idx="25442" formatCode="General">
                  <c:v>0.52402800000000005</c:v>
                </c:pt>
                <c:pt idx="25443" formatCode="General">
                  <c:v>0.52404799999999996</c:v>
                </c:pt>
                <c:pt idx="25444" formatCode="General">
                  <c:v>0.52406900000000001</c:v>
                </c:pt>
                <c:pt idx="25445" formatCode="General">
                  <c:v>0.5240899999999995</c:v>
                </c:pt>
                <c:pt idx="25446" formatCode="General">
                  <c:v>0.52410999999999996</c:v>
                </c:pt>
                <c:pt idx="25447" formatCode="General">
                  <c:v>0.52413100000000001</c:v>
                </c:pt>
                <c:pt idx="25448" formatCode="General">
                  <c:v>0.52415100000000003</c:v>
                </c:pt>
                <c:pt idx="25449" formatCode="General">
                  <c:v>0.52417199999999997</c:v>
                </c:pt>
                <c:pt idx="25450" formatCode="General">
                  <c:v>0.52419199999999999</c:v>
                </c:pt>
                <c:pt idx="25451" formatCode="General">
                  <c:v>0.52421299999999937</c:v>
                </c:pt>
                <c:pt idx="25452" formatCode="General">
                  <c:v>0.52423399999999942</c:v>
                </c:pt>
                <c:pt idx="25453" formatCode="General">
                  <c:v>0.52425500000000003</c:v>
                </c:pt>
                <c:pt idx="25454" formatCode="General">
                  <c:v>0.52427500000000005</c:v>
                </c:pt>
                <c:pt idx="25455" formatCode="General">
                  <c:v>0.52429599999999998</c:v>
                </c:pt>
                <c:pt idx="25456" formatCode="General">
                  <c:v>0.52431599999999956</c:v>
                </c:pt>
                <c:pt idx="25457" formatCode="General">
                  <c:v>0.52433699999999939</c:v>
                </c:pt>
                <c:pt idx="25458" formatCode="General">
                  <c:v>0.5243569999999993</c:v>
                </c:pt>
                <c:pt idx="25459" formatCode="General">
                  <c:v>0.52437800000000001</c:v>
                </c:pt>
                <c:pt idx="25460" formatCode="General">
                  <c:v>0.5243989999999995</c:v>
                </c:pt>
                <c:pt idx="25461" formatCode="General">
                  <c:v>0.52441899999999941</c:v>
                </c:pt>
                <c:pt idx="25462" formatCode="General">
                  <c:v>0.52444000000000002</c:v>
                </c:pt>
                <c:pt idx="25463" formatCode="General">
                  <c:v>0.52445999999999959</c:v>
                </c:pt>
                <c:pt idx="25464" formatCode="General">
                  <c:v>0.52448099999999942</c:v>
                </c:pt>
                <c:pt idx="25465" formatCode="General">
                  <c:v>0.524501</c:v>
                </c:pt>
                <c:pt idx="25466" formatCode="General">
                  <c:v>0.5245219999999996</c:v>
                </c:pt>
                <c:pt idx="25467" formatCode="General">
                  <c:v>0.52454299999999943</c:v>
                </c:pt>
                <c:pt idx="25468" formatCode="General">
                  <c:v>0.52456299999999922</c:v>
                </c:pt>
                <c:pt idx="25469" formatCode="General">
                  <c:v>0.52458399999999938</c:v>
                </c:pt>
                <c:pt idx="25470" formatCode="General">
                  <c:v>0.52460499999999999</c:v>
                </c:pt>
                <c:pt idx="25471" formatCode="General">
                  <c:v>0.52462500000000045</c:v>
                </c:pt>
                <c:pt idx="25472" formatCode="General">
                  <c:v>0.52464599999999995</c:v>
                </c:pt>
                <c:pt idx="25473" formatCode="General">
                  <c:v>0.52466599999999997</c:v>
                </c:pt>
                <c:pt idx="25474" formatCode="General">
                  <c:v>0.52468700000000001</c:v>
                </c:pt>
                <c:pt idx="25475" formatCode="General">
                  <c:v>0.52470700000000003</c:v>
                </c:pt>
                <c:pt idx="25476" formatCode="General">
                  <c:v>0.52472799999999997</c:v>
                </c:pt>
                <c:pt idx="25477" formatCode="General">
                  <c:v>0.52474900000000047</c:v>
                </c:pt>
                <c:pt idx="25478" formatCode="General">
                  <c:v>0.52476900000000004</c:v>
                </c:pt>
                <c:pt idx="25479" formatCode="General">
                  <c:v>0.52478999999999998</c:v>
                </c:pt>
                <c:pt idx="25480" formatCode="General">
                  <c:v>0.52481</c:v>
                </c:pt>
                <c:pt idx="25481" formatCode="General">
                  <c:v>0.52483100000000005</c:v>
                </c:pt>
                <c:pt idx="25482" formatCode="General">
                  <c:v>0.52485199999999999</c:v>
                </c:pt>
                <c:pt idx="25483" formatCode="General">
                  <c:v>0.52487200000000001</c:v>
                </c:pt>
                <c:pt idx="25484" formatCode="General">
                  <c:v>0.52489300000000005</c:v>
                </c:pt>
                <c:pt idx="25485" formatCode="General">
                  <c:v>0.52491399999999955</c:v>
                </c:pt>
                <c:pt idx="25486" formatCode="General">
                  <c:v>0.52493400000000001</c:v>
                </c:pt>
                <c:pt idx="25487" formatCode="General">
                  <c:v>0.52495400000000003</c:v>
                </c:pt>
                <c:pt idx="25488" formatCode="General">
                  <c:v>0.52497499999999997</c:v>
                </c:pt>
                <c:pt idx="25489" formatCode="General">
                  <c:v>0.52499600000000002</c:v>
                </c:pt>
                <c:pt idx="25490" formatCode="General">
                  <c:v>0.52501599999999959</c:v>
                </c:pt>
                <c:pt idx="25491" formatCode="General">
                  <c:v>0.52503699999999942</c:v>
                </c:pt>
                <c:pt idx="25492" formatCode="General">
                  <c:v>0.52505800000000002</c:v>
                </c:pt>
                <c:pt idx="25493" formatCode="General">
                  <c:v>0.52507800000000004</c:v>
                </c:pt>
                <c:pt idx="25494" formatCode="General">
                  <c:v>0.52509899999999998</c:v>
                </c:pt>
                <c:pt idx="25495" formatCode="General">
                  <c:v>0.525119</c:v>
                </c:pt>
                <c:pt idx="25496" formatCode="General">
                  <c:v>0.52514000000000005</c:v>
                </c:pt>
                <c:pt idx="25497" formatCode="General">
                  <c:v>0.52515999999999996</c:v>
                </c:pt>
                <c:pt idx="25498" formatCode="General">
                  <c:v>0.52518100000000001</c:v>
                </c:pt>
                <c:pt idx="25499" formatCode="General">
                  <c:v>0.5252019999999995</c:v>
                </c:pt>
                <c:pt idx="25500" formatCode="General">
                  <c:v>0.52522199999999997</c:v>
                </c:pt>
                <c:pt idx="25501" formatCode="General">
                  <c:v>0.52524300000000002</c:v>
                </c:pt>
                <c:pt idx="25502" formatCode="General">
                  <c:v>0.52526299999999937</c:v>
                </c:pt>
                <c:pt idx="25503" formatCode="General">
                  <c:v>0.52528399999999942</c:v>
                </c:pt>
                <c:pt idx="25504" formatCode="General">
                  <c:v>0.52530399999999955</c:v>
                </c:pt>
                <c:pt idx="25505" formatCode="General">
                  <c:v>0.52532500000000004</c:v>
                </c:pt>
                <c:pt idx="25506" formatCode="General">
                  <c:v>0.52534599999999998</c:v>
                </c:pt>
                <c:pt idx="25507" formatCode="General">
                  <c:v>0.52536699999999936</c:v>
                </c:pt>
                <c:pt idx="25508" formatCode="General">
                  <c:v>0.52538699999999938</c:v>
                </c:pt>
                <c:pt idx="25509" formatCode="General">
                  <c:v>0.52540799999999943</c:v>
                </c:pt>
                <c:pt idx="25510" formatCode="General">
                  <c:v>0.52542800000000001</c:v>
                </c:pt>
                <c:pt idx="25511" formatCode="General">
                  <c:v>0.52544900000000005</c:v>
                </c:pt>
                <c:pt idx="25512" formatCode="General">
                  <c:v>0.5254689999999993</c:v>
                </c:pt>
                <c:pt idx="25513" formatCode="General">
                  <c:v>0.52549100000000004</c:v>
                </c:pt>
                <c:pt idx="25514" formatCode="General">
                  <c:v>0.52551099999999928</c:v>
                </c:pt>
                <c:pt idx="25515" formatCode="General">
                  <c:v>0.52553099999999942</c:v>
                </c:pt>
                <c:pt idx="25516" formatCode="General">
                  <c:v>0.52555199999999958</c:v>
                </c:pt>
                <c:pt idx="25517" formatCode="General">
                  <c:v>0.5255719999999996</c:v>
                </c:pt>
                <c:pt idx="25518" formatCode="General">
                  <c:v>0.52559299999999942</c:v>
                </c:pt>
                <c:pt idx="25519" formatCode="General">
                  <c:v>0.52561400000000003</c:v>
                </c:pt>
                <c:pt idx="25520" formatCode="General">
                  <c:v>0.52563499999999996</c:v>
                </c:pt>
                <c:pt idx="25521" formatCode="General">
                  <c:v>0.52565499999999998</c:v>
                </c:pt>
                <c:pt idx="25522" formatCode="General">
                  <c:v>0.52567600000000003</c:v>
                </c:pt>
                <c:pt idx="25523" formatCode="General">
                  <c:v>0.52569600000000005</c:v>
                </c:pt>
                <c:pt idx="25524" formatCode="General">
                  <c:v>0.52571699999999955</c:v>
                </c:pt>
                <c:pt idx="25525" formatCode="General">
                  <c:v>0.52573700000000001</c:v>
                </c:pt>
                <c:pt idx="25526" formatCode="General">
                  <c:v>0.5257579999999995</c:v>
                </c:pt>
                <c:pt idx="25527" formatCode="General">
                  <c:v>0.52577799999999997</c:v>
                </c:pt>
                <c:pt idx="25528" formatCode="General">
                  <c:v>0.52579900000000046</c:v>
                </c:pt>
                <c:pt idx="25529" formatCode="General">
                  <c:v>0.52581999999999951</c:v>
                </c:pt>
                <c:pt idx="25530" formatCode="General">
                  <c:v>0.52583999999999997</c:v>
                </c:pt>
                <c:pt idx="25531" formatCode="General">
                  <c:v>0.52586100000000002</c:v>
                </c:pt>
                <c:pt idx="25532" formatCode="General">
                  <c:v>0.52588100000000004</c:v>
                </c:pt>
                <c:pt idx="25533" formatCode="General">
                  <c:v>0.52590199999999998</c:v>
                </c:pt>
                <c:pt idx="25534" formatCode="General">
                  <c:v>0.52592300000000003</c:v>
                </c:pt>
                <c:pt idx="25535" formatCode="General">
                  <c:v>0.52594399999999997</c:v>
                </c:pt>
                <c:pt idx="25536" formatCode="General">
                  <c:v>0.52596399999999943</c:v>
                </c:pt>
                <c:pt idx="25537" formatCode="General">
                  <c:v>0.52598500000000004</c:v>
                </c:pt>
                <c:pt idx="25538" formatCode="General">
                  <c:v>0.5260049999999995</c:v>
                </c:pt>
                <c:pt idx="25539" formatCode="General">
                  <c:v>0.52602599999999999</c:v>
                </c:pt>
                <c:pt idx="25540" formatCode="General">
                  <c:v>0.52604600000000001</c:v>
                </c:pt>
                <c:pt idx="25541" formatCode="General">
                  <c:v>0.52606599999999959</c:v>
                </c:pt>
                <c:pt idx="25542" formatCode="General">
                  <c:v>0.52608699999999942</c:v>
                </c:pt>
                <c:pt idx="25543" formatCode="General">
                  <c:v>0.52610800000000002</c:v>
                </c:pt>
                <c:pt idx="25544" formatCode="General">
                  <c:v>0.52612899999999996</c:v>
                </c:pt>
                <c:pt idx="25545" formatCode="General">
                  <c:v>0.52614899999999998</c:v>
                </c:pt>
                <c:pt idx="25546" formatCode="General">
                  <c:v>0.52617000000000003</c:v>
                </c:pt>
                <c:pt idx="25547" formatCode="General">
                  <c:v>0.52619000000000005</c:v>
                </c:pt>
                <c:pt idx="25548" formatCode="General">
                  <c:v>0.52621099999999943</c:v>
                </c:pt>
                <c:pt idx="25549" formatCode="General">
                  <c:v>0.52623199999999959</c:v>
                </c:pt>
                <c:pt idx="25550" formatCode="General">
                  <c:v>0.52625299999999942</c:v>
                </c:pt>
                <c:pt idx="25551" formatCode="General">
                  <c:v>0.52627299999999955</c:v>
                </c:pt>
                <c:pt idx="25552" formatCode="General">
                  <c:v>0.52629400000000004</c:v>
                </c:pt>
                <c:pt idx="25553" formatCode="General">
                  <c:v>0.52631399999999928</c:v>
                </c:pt>
                <c:pt idx="25554" formatCode="General">
                  <c:v>0.52633399999999941</c:v>
                </c:pt>
                <c:pt idx="25555" formatCode="General">
                  <c:v>0.52635500000000002</c:v>
                </c:pt>
                <c:pt idx="25556" formatCode="General">
                  <c:v>0.52637500000000004</c:v>
                </c:pt>
                <c:pt idx="25557" formatCode="General">
                  <c:v>0.526397</c:v>
                </c:pt>
                <c:pt idx="25558" formatCode="General">
                  <c:v>0.52641699999999936</c:v>
                </c:pt>
                <c:pt idx="25559" formatCode="General">
                  <c:v>0.5264379999999993</c:v>
                </c:pt>
                <c:pt idx="25560" formatCode="General">
                  <c:v>0.52645799999999943</c:v>
                </c:pt>
                <c:pt idx="25561" formatCode="General">
                  <c:v>0.52647900000000003</c:v>
                </c:pt>
                <c:pt idx="25562" formatCode="General">
                  <c:v>0.52649900000000005</c:v>
                </c:pt>
                <c:pt idx="25563" formatCode="General">
                  <c:v>0.52651999999999943</c:v>
                </c:pt>
                <c:pt idx="25564" formatCode="General">
                  <c:v>0.52654100000000004</c:v>
                </c:pt>
                <c:pt idx="25565" formatCode="General">
                  <c:v>0.52656099999999928</c:v>
                </c:pt>
                <c:pt idx="25566" formatCode="General">
                  <c:v>0.52658199999999955</c:v>
                </c:pt>
                <c:pt idx="25567" formatCode="General">
                  <c:v>0.52660200000000001</c:v>
                </c:pt>
                <c:pt idx="25568" formatCode="General">
                  <c:v>0.52662299999999951</c:v>
                </c:pt>
                <c:pt idx="25569" formatCode="General">
                  <c:v>0.52664299999999997</c:v>
                </c:pt>
                <c:pt idx="25570" formatCode="General">
                  <c:v>0.52666400000000002</c:v>
                </c:pt>
                <c:pt idx="25571" formatCode="General">
                  <c:v>0.52668400000000004</c:v>
                </c:pt>
                <c:pt idx="25572" formatCode="General">
                  <c:v>0.52670600000000001</c:v>
                </c:pt>
                <c:pt idx="25573" formatCode="General">
                  <c:v>0.52672600000000003</c:v>
                </c:pt>
                <c:pt idx="25574" formatCode="General">
                  <c:v>0.52674699999999997</c:v>
                </c:pt>
                <c:pt idx="25575" formatCode="General">
                  <c:v>0.52676699999999943</c:v>
                </c:pt>
                <c:pt idx="25576" formatCode="General">
                  <c:v>0.52678800000000003</c:v>
                </c:pt>
                <c:pt idx="25577" formatCode="General">
                  <c:v>0.52680800000000005</c:v>
                </c:pt>
                <c:pt idx="25578" formatCode="General">
                  <c:v>0.52682899999999999</c:v>
                </c:pt>
                <c:pt idx="25579" formatCode="General">
                  <c:v>0.52685000000000004</c:v>
                </c:pt>
                <c:pt idx="25580" formatCode="General">
                  <c:v>0.52686999999999951</c:v>
                </c:pt>
                <c:pt idx="25581" formatCode="General">
                  <c:v>0.52689100000000044</c:v>
                </c:pt>
                <c:pt idx="25582" formatCode="General">
                  <c:v>0.52691100000000002</c:v>
                </c:pt>
                <c:pt idx="25583" formatCode="General">
                  <c:v>0.52693199999999996</c:v>
                </c:pt>
                <c:pt idx="25584" formatCode="General">
                  <c:v>0.52695199999999998</c:v>
                </c:pt>
                <c:pt idx="25585" formatCode="General">
                  <c:v>0.52697300000000002</c:v>
                </c:pt>
                <c:pt idx="25586" formatCode="General">
                  <c:v>0.52699399999999996</c:v>
                </c:pt>
                <c:pt idx="25587" formatCode="General">
                  <c:v>0.52701399999999943</c:v>
                </c:pt>
                <c:pt idx="25588" formatCode="General">
                  <c:v>0.52703500000000003</c:v>
                </c:pt>
                <c:pt idx="25589" formatCode="General">
                  <c:v>0.52705599999999997</c:v>
                </c:pt>
                <c:pt idx="25590" formatCode="General">
                  <c:v>0.52707599999999999</c:v>
                </c:pt>
                <c:pt idx="25591" formatCode="General">
                  <c:v>0.52709700000000004</c:v>
                </c:pt>
                <c:pt idx="25592" formatCode="General">
                  <c:v>0.52711699999999928</c:v>
                </c:pt>
                <c:pt idx="25593" formatCode="General">
                  <c:v>0.527138</c:v>
                </c:pt>
                <c:pt idx="25594" formatCode="General">
                  <c:v>0.52715800000000002</c:v>
                </c:pt>
                <c:pt idx="25595" formatCode="General">
                  <c:v>0.52717899999999951</c:v>
                </c:pt>
                <c:pt idx="25596" formatCode="General">
                  <c:v>0.5272</c:v>
                </c:pt>
                <c:pt idx="25597" formatCode="General">
                  <c:v>0.52722000000000002</c:v>
                </c:pt>
                <c:pt idx="25598" formatCode="General">
                  <c:v>0.52724099999999996</c:v>
                </c:pt>
                <c:pt idx="25599" formatCode="General">
                  <c:v>0.52726099999999942</c:v>
                </c:pt>
                <c:pt idx="25600" formatCode="General">
                  <c:v>0.52728199999999958</c:v>
                </c:pt>
                <c:pt idx="25601" formatCode="General">
                  <c:v>0.52730299999999941</c:v>
                </c:pt>
                <c:pt idx="25602" formatCode="General">
                  <c:v>0.52732400000000001</c:v>
                </c:pt>
                <c:pt idx="25603" formatCode="General">
                  <c:v>0.52734400000000003</c:v>
                </c:pt>
                <c:pt idx="25604" formatCode="General">
                  <c:v>0.52736499999999942</c:v>
                </c:pt>
                <c:pt idx="25605" formatCode="General">
                  <c:v>0.52738499999999955</c:v>
                </c:pt>
                <c:pt idx="25606" formatCode="General">
                  <c:v>0.5274059999999996</c:v>
                </c:pt>
                <c:pt idx="25607" formatCode="General">
                  <c:v>0.52742599999999951</c:v>
                </c:pt>
                <c:pt idx="25608" formatCode="General">
                  <c:v>0.527447</c:v>
                </c:pt>
                <c:pt idx="25609" formatCode="General">
                  <c:v>0.52746699999999935</c:v>
                </c:pt>
                <c:pt idx="25610" formatCode="General">
                  <c:v>0.52748799999999929</c:v>
                </c:pt>
                <c:pt idx="25611" formatCode="General">
                  <c:v>0.52750900000000001</c:v>
                </c:pt>
                <c:pt idx="25612" formatCode="General">
                  <c:v>0.52752900000000003</c:v>
                </c:pt>
                <c:pt idx="25613" formatCode="General">
                  <c:v>0.52754999999999996</c:v>
                </c:pt>
                <c:pt idx="25614" formatCode="General">
                  <c:v>0.52756999999999943</c:v>
                </c:pt>
                <c:pt idx="25615" formatCode="General">
                  <c:v>0.52759100000000003</c:v>
                </c:pt>
                <c:pt idx="25616" formatCode="General">
                  <c:v>0.52761100000000005</c:v>
                </c:pt>
                <c:pt idx="25617" formatCode="General">
                  <c:v>0.52763300000000002</c:v>
                </c:pt>
                <c:pt idx="25618" formatCode="General">
                  <c:v>0.52765300000000004</c:v>
                </c:pt>
                <c:pt idx="25619" formatCode="General">
                  <c:v>0.52767399999999998</c:v>
                </c:pt>
                <c:pt idx="25620" formatCode="General">
                  <c:v>0.52769400000000044</c:v>
                </c:pt>
                <c:pt idx="25621" formatCode="General">
                  <c:v>0.52771500000000005</c:v>
                </c:pt>
                <c:pt idx="25622" formatCode="General">
                  <c:v>0.52773499999999951</c:v>
                </c:pt>
                <c:pt idx="25623" formatCode="General">
                  <c:v>0.52775499999999997</c:v>
                </c:pt>
                <c:pt idx="25624" formatCode="General">
                  <c:v>0.52777600000000002</c:v>
                </c:pt>
                <c:pt idx="25625" formatCode="General">
                  <c:v>0.52779699999999996</c:v>
                </c:pt>
                <c:pt idx="25626" formatCode="General">
                  <c:v>0.52781800000000001</c:v>
                </c:pt>
                <c:pt idx="25627" formatCode="General">
                  <c:v>0.52783800000000003</c:v>
                </c:pt>
                <c:pt idx="25628" formatCode="General">
                  <c:v>0.52785899999999997</c:v>
                </c:pt>
                <c:pt idx="25629" formatCode="General">
                  <c:v>0.52787899999999999</c:v>
                </c:pt>
                <c:pt idx="25630" formatCode="General">
                  <c:v>0.52790000000000004</c:v>
                </c:pt>
                <c:pt idx="25631" formatCode="General">
                  <c:v>0.5279199999999995</c:v>
                </c:pt>
                <c:pt idx="25632" formatCode="General">
                  <c:v>0.52794200000000002</c:v>
                </c:pt>
                <c:pt idx="25633" formatCode="General">
                  <c:v>0.5279619999999996</c:v>
                </c:pt>
                <c:pt idx="25634" formatCode="General">
                  <c:v>0.52798199999999951</c:v>
                </c:pt>
                <c:pt idx="25635" formatCode="General">
                  <c:v>0.528003</c:v>
                </c:pt>
                <c:pt idx="25636" formatCode="General">
                  <c:v>0.52802300000000002</c:v>
                </c:pt>
                <c:pt idx="25637" formatCode="General">
                  <c:v>0.52804399999999996</c:v>
                </c:pt>
                <c:pt idx="25638" formatCode="General">
                  <c:v>0.52806399999999942</c:v>
                </c:pt>
                <c:pt idx="25639" formatCode="General">
                  <c:v>0.52808500000000003</c:v>
                </c:pt>
                <c:pt idx="25640" formatCode="General">
                  <c:v>0.52810599999999996</c:v>
                </c:pt>
                <c:pt idx="25641" formatCode="General">
                  <c:v>0.52812700000000001</c:v>
                </c:pt>
                <c:pt idx="25642" formatCode="General">
                  <c:v>0.52814700000000003</c:v>
                </c:pt>
                <c:pt idx="25643" formatCode="General">
                  <c:v>0.52816799999999942</c:v>
                </c:pt>
                <c:pt idx="25644" formatCode="General">
                  <c:v>0.52818799999999955</c:v>
                </c:pt>
                <c:pt idx="25645" formatCode="General">
                  <c:v>0.52820900000000004</c:v>
                </c:pt>
                <c:pt idx="25646" formatCode="General">
                  <c:v>0.5282289999999995</c:v>
                </c:pt>
                <c:pt idx="25647" formatCode="General">
                  <c:v>0.52825100000000003</c:v>
                </c:pt>
                <c:pt idx="25648" formatCode="General">
                  <c:v>0.52827100000000005</c:v>
                </c:pt>
                <c:pt idx="25649" formatCode="General">
                  <c:v>0.52829099999999996</c:v>
                </c:pt>
                <c:pt idx="25650" formatCode="General">
                  <c:v>0.52831199999999956</c:v>
                </c:pt>
                <c:pt idx="25651" formatCode="General">
                  <c:v>0.52833199999999958</c:v>
                </c:pt>
                <c:pt idx="25652" formatCode="General">
                  <c:v>0.5283529999999993</c:v>
                </c:pt>
                <c:pt idx="25653" formatCode="General">
                  <c:v>0.52837299999999943</c:v>
                </c:pt>
                <c:pt idx="25654" formatCode="General">
                  <c:v>0.5283949999999995</c:v>
                </c:pt>
                <c:pt idx="25655" formatCode="General">
                  <c:v>0.52841499999999941</c:v>
                </c:pt>
                <c:pt idx="25656" formatCode="General">
                  <c:v>0.52843599999999957</c:v>
                </c:pt>
                <c:pt idx="25657" formatCode="General">
                  <c:v>0.52845599999999959</c:v>
                </c:pt>
                <c:pt idx="25658" formatCode="General">
                  <c:v>0.52847699999999942</c:v>
                </c:pt>
                <c:pt idx="25659" formatCode="General">
                  <c:v>0.52849699999999955</c:v>
                </c:pt>
                <c:pt idx="25660" formatCode="General">
                  <c:v>0.52851799999999938</c:v>
                </c:pt>
                <c:pt idx="25661" formatCode="General">
                  <c:v>0.52853899999999943</c:v>
                </c:pt>
                <c:pt idx="25662" formatCode="General">
                  <c:v>0.528559</c:v>
                </c:pt>
                <c:pt idx="25663" formatCode="General">
                  <c:v>0.52857999999999961</c:v>
                </c:pt>
                <c:pt idx="25664" formatCode="General">
                  <c:v>0.52859999999999996</c:v>
                </c:pt>
                <c:pt idx="25665" formatCode="General">
                  <c:v>0.52862100000000045</c:v>
                </c:pt>
                <c:pt idx="25666" formatCode="General">
                  <c:v>0.52864100000000058</c:v>
                </c:pt>
                <c:pt idx="25667" formatCode="General">
                  <c:v>0.52866199999999997</c:v>
                </c:pt>
                <c:pt idx="25668" formatCode="General">
                  <c:v>0.52868300000000001</c:v>
                </c:pt>
                <c:pt idx="25669" formatCode="General">
                  <c:v>0.52870399999999951</c:v>
                </c:pt>
                <c:pt idx="25670" formatCode="General">
                  <c:v>0.52872399999999997</c:v>
                </c:pt>
                <c:pt idx="25671" formatCode="General">
                  <c:v>0.52874500000000046</c:v>
                </c:pt>
                <c:pt idx="25672" formatCode="General">
                  <c:v>0.52876500000000004</c:v>
                </c:pt>
                <c:pt idx="25673" formatCode="General">
                  <c:v>0.52878599999999998</c:v>
                </c:pt>
                <c:pt idx="25674" formatCode="General">
                  <c:v>0.528806</c:v>
                </c:pt>
                <c:pt idx="25675" formatCode="General">
                  <c:v>0.52882600000000002</c:v>
                </c:pt>
                <c:pt idx="25676" formatCode="General">
                  <c:v>0.52884799999999998</c:v>
                </c:pt>
                <c:pt idx="25677" formatCode="General">
                  <c:v>0.528868</c:v>
                </c:pt>
                <c:pt idx="25678" formatCode="General">
                  <c:v>0.52888900000000005</c:v>
                </c:pt>
                <c:pt idx="25679" formatCode="General">
                  <c:v>0.52890899999999996</c:v>
                </c:pt>
                <c:pt idx="25680" formatCode="General">
                  <c:v>0.52893000000000001</c:v>
                </c:pt>
                <c:pt idx="25681" formatCode="General">
                  <c:v>0.52895000000000003</c:v>
                </c:pt>
                <c:pt idx="25682" formatCode="General">
                  <c:v>0.52897099999999997</c:v>
                </c:pt>
                <c:pt idx="25683" formatCode="General">
                  <c:v>0.52899200000000002</c:v>
                </c:pt>
                <c:pt idx="25684" formatCode="General">
                  <c:v>0.52901299999999929</c:v>
                </c:pt>
                <c:pt idx="25685" formatCode="General">
                  <c:v>0.52903299999999942</c:v>
                </c:pt>
                <c:pt idx="25686" formatCode="General">
                  <c:v>0.52905400000000002</c:v>
                </c:pt>
                <c:pt idx="25687" formatCode="General">
                  <c:v>0.52907400000000004</c:v>
                </c:pt>
                <c:pt idx="25688" formatCode="General">
                  <c:v>0.52909499999999998</c:v>
                </c:pt>
                <c:pt idx="25689" formatCode="General">
                  <c:v>0.529115</c:v>
                </c:pt>
                <c:pt idx="25690" formatCode="General">
                  <c:v>0.52913500000000002</c:v>
                </c:pt>
                <c:pt idx="25691" formatCode="General">
                  <c:v>0.52915699999999954</c:v>
                </c:pt>
                <c:pt idx="25692" formatCode="General">
                  <c:v>0.52917700000000001</c:v>
                </c:pt>
                <c:pt idx="25693" formatCode="General">
                  <c:v>0.5291979999999995</c:v>
                </c:pt>
                <c:pt idx="25694" formatCode="General">
                  <c:v>0.52921799999999941</c:v>
                </c:pt>
                <c:pt idx="25695" formatCode="General">
                  <c:v>0.52923900000000001</c:v>
                </c:pt>
                <c:pt idx="25696" formatCode="General">
                  <c:v>0.52925900000000003</c:v>
                </c:pt>
                <c:pt idx="25697" formatCode="General">
                  <c:v>0.52927999999999997</c:v>
                </c:pt>
                <c:pt idx="25698" formatCode="General">
                  <c:v>0.52930100000000002</c:v>
                </c:pt>
                <c:pt idx="25699" formatCode="General">
                  <c:v>0.52932100000000004</c:v>
                </c:pt>
                <c:pt idx="25700" formatCode="General">
                  <c:v>0.52934199999999998</c:v>
                </c:pt>
                <c:pt idx="25701" formatCode="General">
                  <c:v>0.52936199999999956</c:v>
                </c:pt>
                <c:pt idx="25702" formatCode="General">
                  <c:v>0.52938299999999938</c:v>
                </c:pt>
                <c:pt idx="25703" formatCode="General">
                  <c:v>0.52940299999999929</c:v>
                </c:pt>
                <c:pt idx="25704" formatCode="General">
                  <c:v>0.52942400000000001</c:v>
                </c:pt>
                <c:pt idx="25705" formatCode="General">
                  <c:v>0.52944400000000003</c:v>
                </c:pt>
                <c:pt idx="25706" formatCode="General">
                  <c:v>0.5294649999999993</c:v>
                </c:pt>
                <c:pt idx="25707" formatCode="General">
                  <c:v>0.52948599999999957</c:v>
                </c:pt>
                <c:pt idx="25708" formatCode="General">
                  <c:v>0.52950699999999928</c:v>
                </c:pt>
                <c:pt idx="25709" formatCode="General">
                  <c:v>0.52952699999999941</c:v>
                </c:pt>
                <c:pt idx="25710" formatCode="General">
                  <c:v>0.52954800000000002</c:v>
                </c:pt>
                <c:pt idx="25711" formatCode="General">
                  <c:v>0.52956799999999937</c:v>
                </c:pt>
                <c:pt idx="25712" formatCode="General">
                  <c:v>0.52958899999999942</c:v>
                </c:pt>
                <c:pt idx="25713" formatCode="General">
                  <c:v>0.52961000000000003</c:v>
                </c:pt>
                <c:pt idx="25714" formatCode="General">
                  <c:v>0.52963000000000005</c:v>
                </c:pt>
                <c:pt idx="25715" formatCode="General">
                  <c:v>0.52965099999999998</c:v>
                </c:pt>
                <c:pt idx="25716" formatCode="General">
                  <c:v>0.52967100000000045</c:v>
                </c:pt>
                <c:pt idx="25717" formatCode="General">
                  <c:v>0.52969200000000005</c:v>
                </c:pt>
                <c:pt idx="25718" formatCode="General">
                  <c:v>0.52971199999999996</c:v>
                </c:pt>
                <c:pt idx="25719" formatCode="General">
                  <c:v>0.52973300000000001</c:v>
                </c:pt>
                <c:pt idx="25720" formatCode="General">
                  <c:v>0.5297539999999995</c:v>
                </c:pt>
                <c:pt idx="25721" formatCode="General">
                  <c:v>0.52977399999999997</c:v>
                </c:pt>
                <c:pt idx="25722" formatCode="General">
                  <c:v>0.52979500000000046</c:v>
                </c:pt>
                <c:pt idx="25723" formatCode="General">
                  <c:v>0.52981599999999951</c:v>
                </c:pt>
                <c:pt idx="25724" formatCode="General">
                  <c:v>0.52983599999999997</c:v>
                </c:pt>
                <c:pt idx="25725" formatCode="General">
                  <c:v>0.52985700000000002</c:v>
                </c:pt>
                <c:pt idx="25726" formatCode="General">
                  <c:v>0.52987700000000004</c:v>
                </c:pt>
                <c:pt idx="25727" formatCode="General">
                  <c:v>0.52989799999999998</c:v>
                </c:pt>
                <c:pt idx="25728" formatCode="General">
                  <c:v>0.529918</c:v>
                </c:pt>
                <c:pt idx="25729" formatCode="General">
                  <c:v>0.52993900000000005</c:v>
                </c:pt>
                <c:pt idx="25730" formatCode="General">
                  <c:v>0.52995999999999999</c:v>
                </c:pt>
                <c:pt idx="25731" formatCode="General">
                  <c:v>0.52998000000000001</c:v>
                </c:pt>
                <c:pt idx="25732" formatCode="General">
                  <c:v>0.5300010000000005</c:v>
                </c:pt>
                <c:pt idx="25733" formatCode="General">
                  <c:v>0.53002099999999996</c:v>
                </c:pt>
                <c:pt idx="25734" formatCode="General">
                  <c:v>0.53004200000000001</c:v>
                </c:pt>
                <c:pt idx="25735" formatCode="General">
                  <c:v>0.53006199999999959</c:v>
                </c:pt>
                <c:pt idx="25736" formatCode="General">
                  <c:v>0.530084</c:v>
                </c:pt>
                <c:pt idx="25737" formatCode="General">
                  <c:v>0.53010400000000002</c:v>
                </c:pt>
                <c:pt idx="25738" formatCode="General">
                  <c:v>0.53012499999999996</c:v>
                </c:pt>
                <c:pt idx="25739" formatCode="General">
                  <c:v>0.53014499999999998</c:v>
                </c:pt>
                <c:pt idx="25740" formatCode="General">
                  <c:v>0.53016599999999958</c:v>
                </c:pt>
                <c:pt idx="25741" formatCode="General">
                  <c:v>0.5301859999999996</c:v>
                </c:pt>
                <c:pt idx="25742" formatCode="General">
                  <c:v>0.53020699999999943</c:v>
                </c:pt>
                <c:pt idx="25743" formatCode="General">
                  <c:v>0.530227</c:v>
                </c:pt>
                <c:pt idx="25744" formatCode="General">
                  <c:v>0.53024800000000005</c:v>
                </c:pt>
                <c:pt idx="25745" formatCode="General">
                  <c:v>0.53026899999999955</c:v>
                </c:pt>
                <c:pt idx="25746" formatCode="General">
                  <c:v>0.53028900000000001</c:v>
                </c:pt>
                <c:pt idx="25747" formatCode="General">
                  <c:v>0.5303099999999995</c:v>
                </c:pt>
                <c:pt idx="25748" formatCode="General">
                  <c:v>0.53032999999999997</c:v>
                </c:pt>
                <c:pt idx="25749" formatCode="General">
                  <c:v>0.53035100000000002</c:v>
                </c:pt>
                <c:pt idx="25750" formatCode="General">
                  <c:v>0.53037100000000004</c:v>
                </c:pt>
                <c:pt idx="25751" formatCode="General">
                  <c:v>0.530393</c:v>
                </c:pt>
                <c:pt idx="25752" formatCode="General">
                  <c:v>0.53041299999999936</c:v>
                </c:pt>
                <c:pt idx="25753" formatCode="General">
                  <c:v>0.53043399999999929</c:v>
                </c:pt>
                <c:pt idx="25754" formatCode="General">
                  <c:v>0.53045399999999943</c:v>
                </c:pt>
                <c:pt idx="25755" formatCode="General">
                  <c:v>0.530474</c:v>
                </c:pt>
                <c:pt idx="25756" formatCode="General">
                  <c:v>0.53049500000000005</c:v>
                </c:pt>
                <c:pt idx="25757" formatCode="General">
                  <c:v>0.53051499999999929</c:v>
                </c:pt>
                <c:pt idx="25758" formatCode="General">
                  <c:v>0.53053599999999956</c:v>
                </c:pt>
                <c:pt idx="25759" formatCode="General">
                  <c:v>0.53055699999999928</c:v>
                </c:pt>
                <c:pt idx="25760" formatCode="General">
                  <c:v>0.53057799999999955</c:v>
                </c:pt>
                <c:pt idx="25761" formatCode="General">
                  <c:v>0.53059800000000001</c:v>
                </c:pt>
                <c:pt idx="25762" formatCode="General">
                  <c:v>0.53061899999999951</c:v>
                </c:pt>
                <c:pt idx="25763" formatCode="General">
                  <c:v>0.53063899999999997</c:v>
                </c:pt>
                <c:pt idx="25764" formatCode="General">
                  <c:v>0.53066000000000002</c:v>
                </c:pt>
                <c:pt idx="25765" formatCode="General">
                  <c:v>0.53068099999999996</c:v>
                </c:pt>
                <c:pt idx="25766" formatCode="General">
                  <c:v>0.53070200000000001</c:v>
                </c:pt>
                <c:pt idx="25767" formatCode="General">
                  <c:v>0.53072200000000003</c:v>
                </c:pt>
                <c:pt idx="25768" formatCode="General">
                  <c:v>0.53074200000000005</c:v>
                </c:pt>
                <c:pt idx="25769" formatCode="General">
                  <c:v>0.53076299999999943</c:v>
                </c:pt>
                <c:pt idx="25770" formatCode="General">
                  <c:v>0.530783</c:v>
                </c:pt>
                <c:pt idx="25771" formatCode="General">
                  <c:v>0.53080400000000005</c:v>
                </c:pt>
                <c:pt idx="25772" formatCode="General">
                  <c:v>0.53082399999999996</c:v>
                </c:pt>
                <c:pt idx="25773" formatCode="General">
                  <c:v>0.53084500000000046</c:v>
                </c:pt>
                <c:pt idx="25774" formatCode="General">
                  <c:v>0.5308659999999995</c:v>
                </c:pt>
                <c:pt idx="25775" formatCode="General">
                  <c:v>0.530887</c:v>
                </c:pt>
                <c:pt idx="25776" formatCode="General">
                  <c:v>0.53090700000000002</c:v>
                </c:pt>
                <c:pt idx="25777" formatCode="General">
                  <c:v>0.53092799999999996</c:v>
                </c:pt>
                <c:pt idx="25778" formatCode="General">
                  <c:v>0.53094799999999998</c:v>
                </c:pt>
                <c:pt idx="25779" formatCode="General">
                  <c:v>0.53096900000000002</c:v>
                </c:pt>
                <c:pt idx="25780" formatCode="General">
                  <c:v>0.53098999999999996</c:v>
                </c:pt>
                <c:pt idx="25781" formatCode="General">
                  <c:v>0.53100999999999998</c:v>
                </c:pt>
                <c:pt idx="25782" formatCode="General">
                  <c:v>0.53103100000000003</c:v>
                </c:pt>
                <c:pt idx="25783" formatCode="General">
                  <c:v>0.53105100000000005</c:v>
                </c:pt>
                <c:pt idx="25784" formatCode="General">
                  <c:v>0.53107199999999999</c:v>
                </c:pt>
                <c:pt idx="25785" formatCode="General">
                  <c:v>0.53109200000000001</c:v>
                </c:pt>
                <c:pt idx="25786" formatCode="General">
                  <c:v>0.53111299999999928</c:v>
                </c:pt>
                <c:pt idx="25787" formatCode="General">
                  <c:v>0.53113299999999941</c:v>
                </c:pt>
                <c:pt idx="25788" formatCode="General">
                  <c:v>0.53115400000000002</c:v>
                </c:pt>
                <c:pt idx="25789" formatCode="General">
                  <c:v>0.53117499999999951</c:v>
                </c:pt>
                <c:pt idx="25790" formatCode="General">
                  <c:v>0.531196</c:v>
                </c:pt>
                <c:pt idx="25791" formatCode="General">
                  <c:v>0.53121599999999958</c:v>
                </c:pt>
                <c:pt idx="25792" formatCode="General">
                  <c:v>0.53123699999999929</c:v>
                </c:pt>
                <c:pt idx="25793" formatCode="General">
                  <c:v>0.53125699999999942</c:v>
                </c:pt>
                <c:pt idx="25794" formatCode="General">
                  <c:v>0.53127800000000003</c:v>
                </c:pt>
                <c:pt idx="25795" formatCode="General">
                  <c:v>0.53129899999999997</c:v>
                </c:pt>
                <c:pt idx="25796" formatCode="General">
                  <c:v>0.53131899999999943</c:v>
                </c:pt>
                <c:pt idx="25797" formatCode="General">
                  <c:v>0.53134000000000003</c:v>
                </c:pt>
                <c:pt idx="25798" formatCode="General">
                  <c:v>0.53135999999999961</c:v>
                </c:pt>
                <c:pt idx="25799" formatCode="General">
                  <c:v>0.53138099999999955</c:v>
                </c:pt>
                <c:pt idx="25800" formatCode="General">
                  <c:v>0.53140100000000001</c:v>
                </c:pt>
                <c:pt idx="25801" formatCode="General">
                  <c:v>0.53142199999999951</c:v>
                </c:pt>
                <c:pt idx="25802" formatCode="General">
                  <c:v>0.531443</c:v>
                </c:pt>
                <c:pt idx="25803" formatCode="General">
                  <c:v>0.53146399999999938</c:v>
                </c:pt>
                <c:pt idx="25804" formatCode="General">
                  <c:v>0.53148399999999929</c:v>
                </c:pt>
                <c:pt idx="25805" formatCode="General">
                  <c:v>0.53150500000000001</c:v>
                </c:pt>
                <c:pt idx="25806" formatCode="General">
                  <c:v>0.53152500000000003</c:v>
                </c:pt>
                <c:pt idx="25807" formatCode="General">
                  <c:v>0.53154599999999996</c:v>
                </c:pt>
                <c:pt idx="25808" formatCode="General">
                  <c:v>0.53156599999999943</c:v>
                </c:pt>
                <c:pt idx="25809" formatCode="General">
                  <c:v>0.53158699999999937</c:v>
                </c:pt>
                <c:pt idx="25810" formatCode="General">
                  <c:v>0.53160799999999997</c:v>
                </c:pt>
                <c:pt idx="25811" formatCode="General">
                  <c:v>0.53162799999999999</c:v>
                </c:pt>
                <c:pt idx="25812" formatCode="General">
                  <c:v>0.5316490000000007</c:v>
                </c:pt>
                <c:pt idx="25813" formatCode="General">
                  <c:v>0.5316689999999995</c:v>
                </c:pt>
                <c:pt idx="25814" formatCode="General">
                  <c:v>0.53169000000000044</c:v>
                </c:pt>
                <c:pt idx="25815" formatCode="General">
                  <c:v>0.53171000000000002</c:v>
                </c:pt>
                <c:pt idx="25816" formatCode="General">
                  <c:v>0.53173099999999951</c:v>
                </c:pt>
                <c:pt idx="25817" formatCode="General">
                  <c:v>0.531752</c:v>
                </c:pt>
                <c:pt idx="25818" formatCode="General">
                  <c:v>0.53177200000000002</c:v>
                </c:pt>
                <c:pt idx="25819" formatCode="General">
                  <c:v>0.53179299999999996</c:v>
                </c:pt>
                <c:pt idx="25820" formatCode="General">
                  <c:v>0.53181400000000001</c:v>
                </c:pt>
                <c:pt idx="25821" formatCode="General">
                  <c:v>0.53183400000000003</c:v>
                </c:pt>
                <c:pt idx="25822" formatCode="General">
                  <c:v>0.53185400000000005</c:v>
                </c:pt>
                <c:pt idx="25823" formatCode="General">
                  <c:v>0.53187499999999999</c:v>
                </c:pt>
                <c:pt idx="25824" formatCode="General">
                  <c:v>0.53189600000000004</c:v>
                </c:pt>
                <c:pt idx="25825" formatCode="General">
                  <c:v>0.53191600000000006</c:v>
                </c:pt>
                <c:pt idx="25826" formatCode="General">
                  <c:v>0.53193699999999955</c:v>
                </c:pt>
                <c:pt idx="25827" formatCode="General">
                  <c:v>0.53195800000000004</c:v>
                </c:pt>
                <c:pt idx="25828" formatCode="General">
                  <c:v>0.53197799999999951</c:v>
                </c:pt>
                <c:pt idx="25829" formatCode="General">
                  <c:v>0.53199900000000044</c:v>
                </c:pt>
                <c:pt idx="25830" formatCode="General">
                  <c:v>0.53201900000000002</c:v>
                </c:pt>
                <c:pt idx="25831" formatCode="General">
                  <c:v>0.53203999999999996</c:v>
                </c:pt>
                <c:pt idx="25832" formatCode="General">
                  <c:v>0.53206100000000001</c:v>
                </c:pt>
                <c:pt idx="25833" formatCode="General">
                  <c:v>0.53208100000000003</c:v>
                </c:pt>
                <c:pt idx="25834" formatCode="General">
                  <c:v>0.53210199999999996</c:v>
                </c:pt>
                <c:pt idx="25835" formatCode="General">
                  <c:v>0.53212199999999998</c:v>
                </c:pt>
                <c:pt idx="25836" formatCode="General">
                  <c:v>0.53214300000000003</c:v>
                </c:pt>
                <c:pt idx="25837" formatCode="General">
                  <c:v>0.53216299999999939</c:v>
                </c:pt>
                <c:pt idx="25838" formatCode="General">
                  <c:v>0.53218399999999955</c:v>
                </c:pt>
                <c:pt idx="25839" formatCode="General">
                  <c:v>0.53220500000000004</c:v>
                </c:pt>
                <c:pt idx="25840" formatCode="General">
                  <c:v>0.5322249999999995</c:v>
                </c:pt>
                <c:pt idx="25841" formatCode="General">
                  <c:v>0.532246</c:v>
                </c:pt>
                <c:pt idx="25842" formatCode="General">
                  <c:v>0.53226699999999938</c:v>
                </c:pt>
                <c:pt idx="25843" formatCode="General">
                  <c:v>0.53228699999999929</c:v>
                </c:pt>
                <c:pt idx="25844" formatCode="General">
                  <c:v>0.532308</c:v>
                </c:pt>
                <c:pt idx="25845" formatCode="General">
                  <c:v>0.53232800000000002</c:v>
                </c:pt>
                <c:pt idx="25846" formatCode="General">
                  <c:v>0.53234899999999996</c:v>
                </c:pt>
                <c:pt idx="25847" formatCode="General">
                  <c:v>0.53236899999999943</c:v>
                </c:pt>
                <c:pt idx="25848" formatCode="General">
                  <c:v>0.53239000000000003</c:v>
                </c:pt>
                <c:pt idx="25849" formatCode="General">
                  <c:v>0.53241099999999941</c:v>
                </c:pt>
                <c:pt idx="25850" formatCode="General">
                  <c:v>0.53243099999999943</c:v>
                </c:pt>
                <c:pt idx="25851" formatCode="General">
                  <c:v>0.53245199999999959</c:v>
                </c:pt>
                <c:pt idx="25852" formatCode="General">
                  <c:v>0.5324719999999995</c:v>
                </c:pt>
                <c:pt idx="25853" formatCode="General">
                  <c:v>0.53249299999999955</c:v>
                </c:pt>
                <c:pt idx="25854" formatCode="General">
                  <c:v>0.53251299999999935</c:v>
                </c:pt>
                <c:pt idx="25855" formatCode="General">
                  <c:v>0.53253399999999929</c:v>
                </c:pt>
                <c:pt idx="25856" formatCode="General">
                  <c:v>0.532555</c:v>
                </c:pt>
                <c:pt idx="25857" formatCode="General">
                  <c:v>0.53257599999999961</c:v>
                </c:pt>
                <c:pt idx="25858" formatCode="General">
                  <c:v>0.53259599999999996</c:v>
                </c:pt>
                <c:pt idx="25859" formatCode="General">
                  <c:v>0.53261700000000001</c:v>
                </c:pt>
                <c:pt idx="25860" formatCode="General">
                  <c:v>0.53263700000000003</c:v>
                </c:pt>
                <c:pt idx="25861" formatCode="General">
                  <c:v>0.53265799999999996</c:v>
                </c:pt>
                <c:pt idx="25862" formatCode="General">
                  <c:v>0.53267799999999998</c:v>
                </c:pt>
                <c:pt idx="25863" formatCode="General">
                  <c:v>0.5326990000000007</c:v>
                </c:pt>
                <c:pt idx="25864" formatCode="General">
                  <c:v>0.53271999999999997</c:v>
                </c:pt>
                <c:pt idx="25865" formatCode="General">
                  <c:v>0.53273999999999999</c:v>
                </c:pt>
                <c:pt idx="25866" formatCode="General">
                  <c:v>0.53276100000000004</c:v>
                </c:pt>
                <c:pt idx="25867" formatCode="General">
                  <c:v>0.5327809999999995</c:v>
                </c:pt>
                <c:pt idx="25868" formatCode="General">
                  <c:v>0.532802</c:v>
                </c:pt>
                <c:pt idx="25869" formatCode="General">
                  <c:v>0.53282200000000002</c:v>
                </c:pt>
                <c:pt idx="25870" formatCode="General">
                  <c:v>0.53284399999999998</c:v>
                </c:pt>
                <c:pt idx="25871" formatCode="General">
                  <c:v>0.532864</c:v>
                </c:pt>
                <c:pt idx="25872" formatCode="General">
                  <c:v>0.53288500000000005</c:v>
                </c:pt>
                <c:pt idx="25873" formatCode="General">
                  <c:v>0.53290499999999996</c:v>
                </c:pt>
                <c:pt idx="25874" formatCode="General">
                  <c:v>0.53292600000000001</c:v>
                </c:pt>
                <c:pt idx="25875" formatCode="General">
                  <c:v>0.53294600000000003</c:v>
                </c:pt>
                <c:pt idx="25876" formatCode="General">
                  <c:v>0.53296599999999961</c:v>
                </c:pt>
                <c:pt idx="25877" formatCode="General">
                  <c:v>0.53298699999999954</c:v>
                </c:pt>
                <c:pt idx="25878" formatCode="General">
                  <c:v>0.53300800000000004</c:v>
                </c:pt>
                <c:pt idx="25879" formatCode="General">
                  <c:v>0.53302899999999998</c:v>
                </c:pt>
                <c:pt idx="25880" formatCode="General">
                  <c:v>0.53304900000000044</c:v>
                </c:pt>
                <c:pt idx="25881" formatCode="General">
                  <c:v>0.53307000000000004</c:v>
                </c:pt>
                <c:pt idx="25882" formatCode="General">
                  <c:v>0.53308999999999951</c:v>
                </c:pt>
                <c:pt idx="25883" formatCode="General">
                  <c:v>0.533111</c:v>
                </c:pt>
                <c:pt idx="25884" formatCode="General">
                  <c:v>0.53313199999999961</c:v>
                </c:pt>
                <c:pt idx="25885" formatCode="General">
                  <c:v>0.53315299999999943</c:v>
                </c:pt>
                <c:pt idx="25886" formatCode="General">
                  <c:v>0.53317300000000001</c:v>
                </c:pt>
                <c:pt idx="25887" formatCode="General">
                  <c:v>0.5331939999999995</c:v>
                </c:pt>
                <c:pt idx="25888" formatCode="General">
                  <c:v>0.5332139999999993</c:v>
                </c:pt>
                <c:pt idx="25889" formatCode="General">
                  <c:v>0.53323399999999943</c:v>
                </c:pt>
                <c:pt idx="25890" formatCode="General">
                  <c:v>0.53325500000000003</c:v>
                </c:pt>
                <c:pt idx="25891" formatCode="General">
                  <c:v>0.53327500000000005</c:v>
                </c:pt>
                <c:pt idx="25892" formatCode="General">
                  <c:v>0.53329599999999999</c:v>
                </c:pt>
                <c:pt idx="25893" formatCode="General">
                  <c:v>0.53331699999999937</c:v>
                </c:pt>
                <c:pt idx="25894" formatCode="General">
                  <c:v>0.53333799999999942</c:v>
                </c:pt>
                <c:pt idx="25895" formatCode="General">
                  <c:v>0.533358</c:v>
                </c:pt>
                <c:pt idx="25896" formatCode="General">
                  <c:v>0.53337900000000005</c:v>
                </c:pt>
                <c:pt idx="25897" formatCode="General">
                  <c:v>0.53339899999999996</c:v>
                </c:pt>
                <c:pt idx="25898" formatCode="General">
                  <c:v>0.53342000000000001</c:v>
                </c:pt>
                <c:pt idx="25899" formatCode="General">
                  <c:v>0.53344100000000005</c:v>
                </c:pt>
                <c:pt idx="25900" formatCode="General">
                  <c:v>0.53346199999999955</c:v>
                </c:pt>
                <c:pt idx="25901" formatCode="General">
                  <c:v>0.53348199999999957</c:v>
                </c:pt>
                <c:pt idx="25902" formatCode="General">
                  <c:v>0.53350199999999959</c:v>
                </c:pt>
                <c:pt idx="25903" formatCode="General">
                  <c:v>0.53352299999999941</c:v>
                </c:pt>
                <c:pt idx="25904" formatCode="General">
                  <c:v>0.53354299999999955</c:v>
                </c:pt>
                <c:pt idx="25905" formatCode="General">
                  <c:v>0.53356399999999937</c:v>
                </c:pt>
                <c:pt idx="25906" formatCode="General">
                  <c:v>0.53358399999999928</c:v>
                </c:pt>
                <c:pt idx="25907" formatCode="General">
                  <c:v>0.53360600000000002</c:v>
                </c:pt>
                <c:pt idx="25908" formatCode="General">
                  <c:v>0.53362600000000004</c:v>
                </c:pt>
                <c:pt idx="25909" formatCode="General">
                  <c:v>0.53364699999999998</c:v>
                </c:pt>
                <c:pt idx="25910" formatCode="General">
                  <c:v>0.533667</c:v>
                </c:pt>
                <c:pt idx="25911" formatCode="General">
                  <c:v>0.53368800000000005</c:v>
                </c:pt>
                <c:pt idx="25912" formatCode="General">
                  <c:v>0.53370799999999996</c:v>
                </c:pt>
                <c:pt idx="25913" formatCode="General">
                  <c:v>0.53372900000000045</c:v>
                </c:pt>
                <c:pt idx="25914" formatCode="General">
                  <c:v>0.53374999999999995</c:v>
                </c:pt>
                <c:pt idx="25915" formatCode="General">
                  <c:v>0.53376999999999997</c:v>
                </c:pt>
                <c:pt idx="25916" formatCode="General">
                  <c:v>0.53379100000000046</c:v>
                </c:pt>
                <c:pt idx="25917" formatCode="General">
                  <c:v>0.53381100000000004</c:v>
                </c:pt>
                <c:pt idx="25918" formatCode="General">
                  <c:v>0.53383199999999997</c:v>
                </c:pt>
                <c:pt idx="25919" formatCode="General">
                  <c:v>0.53385199999999999</c:v>
                </c:pt>
                <c:pt idx="25920" formatCode="General">
                  <c:v>0.53387300000000004</c:v>
                </c:pt>
                <c:pt idx="25921" formatCode="General">
                  <c:v>0.53389299999999951</c:v>
                </c:pt>
                <c:pt idx="25922" formatCode="General">
                  <c:v>0.53391500000000003</c:v>
                </c:pt>
                <c:pt idx="25923" formatCode="General">
                  <c:v>0.53393500000000005</c:v>
                </c:pt>
                <c:pt idx="25924" formatCode="General">
                  <c:v>0.53395599999999999</c:v>
                </c:pt>
                <c:pt idx="25925" formatCode="General">
                  <c:v>0.53397600000000001</c:v>
                </c:pt>
                <c:pt idx="25926" formatCode="General">
                  <c:v>0.53399700000000005</c:v>
                </c:pt>
                <c:pt idx="25927" formatCode="General">
                  <c:v>0.5340169999999993</c:v>
                </c:pt>
                <c:pt idx="25928" formatCode="General">
                  <c:v>0.53403800000000001</c:v>
                </c:pt>
                <c:pt idx="25929" formatCode="General">
                  <c:v>0.53405899999999951</c:v>
                </c:pt>
                <c:pt idx="25930" formatCode="General">
                  <c:v>0.53407899999999997</c:v>
                </c:pt>
                <c:pt idx="25931" formatCode="General">
                  <c:v>0.53410000000000002</c:v>
                </c:pt>
                <c:pt idx="25932" formatCode="General">
                  <c:v>0.53412000000000004</c:v>
                </c:pt>
                <c:pt idx="25933" formatCode="General">
                  <c:v>0.53414099999999998</c:v>
                </c:pt>
                <c:pt idx="25934" formatCode="General">
                  <c:v>0.534161</c:v>
                </c:pt>
                <c:pt idx="25935" formatCode="General">
                  <c:v>0.5341819999999996</c:v>
                </c:pt>
                <c:pt idx="25936" formatCode="General">
                  <c:v>0.53420199999999951</c:v>
                </c:pt>
                <c:pt idx="25937" formatCode="General">
                  <c:v>0.534223</c:v>
                </c:pt>
                <c:pt idx="25938" formatCode="General">
                  <c:v>0.53424400000000005</c:v>
                </c:pt>
                <c:pt idx="25939" formatCode="General">
                  <c:v>0.53426499999999955</c:v>
                </c:pt>
                <c:pt idx="25940" formatCode="General">
                  <c:v>0.53428500000000001</c:v>
                </c:pt>
                <c:pt idx="25941" formatCode="General">
                  <c:v>0.5343059999999995</c:v>
                </c:pt>
                <c:pt idx="25942" formatCode="General">
                  <c:v>0.53432599999999997</c:v>
                </c:pt>
                <c:pt idx="25943" formatCode="General">
                  <c:v>0.53434700000000002</c:v>
                </c:pt>
                <c:pt idx="25944" formatCode="General">
                  <c:v>0.53436799999999929</c:v>
                </c:pt>
                <c:pt idx="25945" formatCode="General">
                  <c:v>0.53438799999999942</c:v>
                </c:pt>
                <c:pt idx="25946" formatCode="General">
                  <c:v>0.53440900000000002</c:v>
                </c:pt>
                <c:pt idx="25947" formatCode="General">
                  <c:v>0.53442900000000004</c:v>
                </c:pt>
                <c:pt idx="25948" formatCode="General">
                  <c:v>0.53444999999999998</c:v>
                </c:pt>
                <c:pt idx="25949" formatCode="General">
                  <c:v>0.53447</c:v>
                </c:pt>
                <c:pt idx="25950" formatCode="General">
                  <c:v>0.53449100000000005</c:v>
                </c:pt>
                <c:pt idx="25951" formatCode="General">
                  <c:v>0.53451199999999943</c:v>
                </c:pt>
                <c:pt idx="25952" formatCode="General">
                  <c:v>0.53453299999999937</c:v>
                </c:pt>
                <c:pt idx="25953" formatCode="General">
                  <c:v>0.53455299999999928</c:v>
                </c:pt>
                <c:pt idx="25954" formatCode="General">
                  <c:v>0.53457399999999955</c:v>
                </c:pt>
                <c:pt idx="25955" formatCode="General">
                  <c:v>0.53459400000000001</c:v>
                </c:pt>
                <c:pt idx="25956" formatCode="General">
                  <c:v>0.53461400000000003</c:v>
                </c:pt>
                <c:pt idx="25957" formatCode="General">
                  <c:v>0.53463499999999997</c:v>
                </c:pt>
                <c:pt idx="25958" formatCode="General">
                  <c:v>0.53465600000000002</c:v>
                </c:pt>
                <c:pt idx="25959" formatCode="General">
                  <c:v>0.53467600000000004</c:v>
                </c:pt>
                <c:pt idx="25960" formatCode="General">
                  <c:v>0.53469699999999998</c:v>
                </c:pt>
                <c:pt idx="25961" formatCode="General">
                  <c:v>0.53471800000000003</c:v>
                </c:pt>
                <c:pt idx="25962" formatCode="General">
                  <c:v>0.53473800000000005</c:v>
                </c:pt>
                <c:pt idx="25963" formatCode="General">
                  <c:v>0.53475899999999998</c:v>
                </c:pt>
                <c:pt idx="25964" formatCode="General">
                  <c:v>0.53477900000000045</c:v>
                </c:pt>
                <c:pt idx="25965" formatCode="General">
                  <c:v>0.53480000000000005</c:v>
                </c:pt>
                <c:pt idx="25966" formatCode="General">
                  <c:v>0.53481999999999996</c:v>
                </c:pt>
                <c:pt idx="25967" formatCode="General">
                  <c:v>0.53484200000000004</c:v>
                </c:pt>
                <c:pt idx="25968" formatCode="General">
                  <c:v>0.5348619999999995</c:v>
                </c:pt>
                <c:pt idx="25969" formatCode="General">
                  <c:v>0.53488199999999997</c:v>
                </c:pt>
                <c:pt idx="25970" formatCode="General">
                  <c:v>0.53490300000000002</c:v>
                </c:pt>
                <c:pt idx="25971" formatCode="General">
                  <c:v>0.53492300000000004</c:v>
                </c:pt>
                <c:pt idx="25972" formatCode="General">
                  <c:v>0.53494399999999998</c:v>
                </c:pt>
                <c:pt idx="25973" formatCode="General">
                  <c:v>0.53496500000000002</c:v>
                </c:pt>
                <c:pt idx="25974" formatCode="General">
                  <c:v>0.53498500000000004</c:v>
                </c:pt>
                <c:pt idx="25975" formatCode="General">
                  <c:v>0.53500599999999998</c:v>
                </c:pt>
                <c:pt idx="25976" formatCode="General">
                  <c:v>0.53502700000000003</c:v>
                </c:pt>
                <c:pt idx="25977" formatCode="General">
                  <c:v>0.53504700000000005</c:v>
                </c:pt>
                <c:pt idx="25978" formatCode="General">
                  <c:v>0.53506799999999954</c:v>
                </c:pt>
                <c:pt idx="25979" formatCode="General">
                  <c:v>0.53508800000000001</c:v>
                </c:pt>
                <c:pt idx="25980" formatCode="General">
                  <c:v>0.5351089999999995</c:v>
                </c:pt>
                <c:pt idx="25981" formatCode="General">
                  <c:v>0.53512899999999997</c:v>
                </c:pt>
                <c:pt idx="25982" formatCode="General">
                  <c:v>0.53515000000000001</c:v>
                </c:pt>
                <c:pt idx="25983" formatCode="General">
                  <c:v>0.53517099999999951</c:v>
                </c:pt>
                <c:pt idx="25984" formatCode="General">
                  <c:v>0.53519099999999997</c:v>
                </c:pt>
                <c:pt idx="25985" formatCode="General">
                  <c:v>0.53521199999999958</c:v>
                </c:pt>
                <c:pt idx="25986" formatCode="General">
                  <c:v>0.5352319999999996</c:v>
                </c:pt>
                <c:pt idx="25987" formatCode="General">
                  <c:v>0.53525299999999942</c:v>
                </c:pt>
                <c:pt idx="25988" formatCode="General">
                  <c:v>0.535273</c:v>
                </c:pt>
                <c:pt idx="25989" formatCode="General">
                  <c:v>0.53529400000000005</c:v>
                </c:pt>
                <c:pt idx="25990" formatCode="General">
                  <c:v>0.53531499999999943</c:v>
                </c:pt>
                <c:pt idx="25991" formatCode="General">
                  <c:v>0.53533599999999959</c:v>
                </c:pt>
                <c:pt idx="25992" formatCode="General">
                  <c:v>0.53535599999999961</c:v>
                </c:pt>
                <c:pt idx="25993" formatCode="General">
                  <c:v>0.53537699999999955</c:v>
                </c:pt>
                <c:pt idx="25994" formatCode="General">
                  <c:v>0.53539700000000001</c:v>
                </c:pt>
                <c:pt idx="25995" formatCode="General">
                  <c:v>0.53541699999999937</c:v>
                </c:pt>
                <c:pt idx="25996" formatCode="General">
                  <c:v>0.53543799999999941</c:v>
                </c:pt>
                <c:pt idx="25997" formatCode="General">
                  <c:v>0.53545900000000002</c:v>
                </c:pt>
                <c:pt idx="25998" formatCode="General">
                  <c:v>0.53547999999999996</c:v>
                </c:pt>
                <c:pt idx="25999" formatCode="General">
                  <c:v>0.53549999999999998</c:v>
                </c:pt>
                <c:pt idx="26000" formatCode="General">
                  <c:v>0.53552100000000002</c:v>
                </c:pt>
                <c:pt idx="26001" formatCode="General">
                  <c:v>0.53554100000000004</c:v>
                </c:pt>
                <c:pt idx="26002" formatCode="General">
                  <c:v>0.53556199999999943</c:v>
                </c:pt>
                <c:pt idx="26003" formatCode="General">
                  <c:v>0.53558199999999956</c:v>
                </c:pt>
                <c:pt idx="26004" formatCode="General">
                  <c:v>0.53560300000000005</c:v>
                </c:pt>
                <c:pt idx="26005" formatCode="General">
                  <c:v>0.53562399999999999</c:v>
                </c:pt>
                <c:pt idx="26006" formatCode="General">
                  <c:v>0.5356450000000007</c:v>
                </c:pt>
                <c:pt idx="26007" formatCode="General">
                  <c:v>0.5356649999999995</c:v>
                </c:pt>
                <c:pt idx="26008" formatCode="General">
                  <c:v>0.535686</c:v>
                </c:pt>
                <c:pt idx="26009" formatCode="General">
                  <c:v>0.53570600000000002</c:v>
                </c:pt>
                <c:pt idx="26010" formatCode="General">
                  <c:v>0.53572600000000004</c:v>
                </c:pt>
                <c:pt idx="26011" formatCode="General">
                  <c:v>0.53574800000000045</c:v>
                </c:pt>
                <c:pt idx="26012" formatCode="General">
                  <c:v>0.53576800000000002</c:v>
                </c:pt>
                <c:pt idx="26013" formatCode="General">
                  <c:v>0.53578899999999996</c:v>
                </c:pt>
                <c:pt idx="26014" formatCode="General">
                  <c:v>0.53580899999999998</c:v>
                </c:pt>
                <c:pt idx="26015" formatCode="General">
                  <c:v>0.53583000000000003</c:v>
                </c:pt>
                <c:pt idx="26016" formatCode="General">
                  <c:v>0.53585000000000005</c:v>
                </c:pt>
                <c:pt idx="26017" formatCode="General">
                  <c:v>0.53587099999999999</c:v>
                </c:pt>
                <c:pt idx="26018" formatCode="General">
                  <c:v>0.53589100000000045</c:v>
                </c:pt>
                <c:pt idx="26019" formatCode="General">
                  <c:v>0.53591299999999942</c:v>
                </c:pt>
                <c:pt idx="26020" formatCode="General">
                  <c:v>0.53593299999999955</c:v>
                </c:pt>
                <c:pt idx="26021" formatCode="General">
                  <c:v>0.53595400000000004</c:v>
                </c:pt>
                <c:pt idx="26022" formatCode="General">
                  <c:v>0.53597399999999951</c:v>
                </c:pt>
                <c:pt idx="26023" formatCode="General">
                  <c:v>0.53599399999999997</c:v>
                </c:pt>
                <c:pt idx="26024" formatCode="General">
                  <c:v>0.53601500000000002</c:v>
                </c:pt>
                <c:pt idx="26025" formatCode="General">
                  <c:v>0.53603500000000004</c:v>
                </c:pt>
                <c:pt idx="26026" formatCode="General">
                  <c:v>0.53605700000000001</c:v>
                </c:pt>
                <c:pt idx="26027" formatCode="General">
                  <c:v>0.53607700000000003</c:v>
                </c:pt>
                <c:pt idx="26028" formatCode="General">
                  <c:v>0.53609799999999996</c:v>
                </c:pt>
                <c:pt idx="26029" formatCode="General">
                  <c:v>0.53611799999999943</c:v>
                </c:pt>
                <c:pt idx="26030" formatCode="General">
                  <c:v>0.53613900000000003</c:v>
                </c:pt>
                <c:pt idx="26031" formatCode="General">
                  <c:v>0.53615900000000005</c:v>
                </c:pt>
                <c:pt idx="26032" formatCode="General">
                  <c:v>0.53617999999999999</c:v>
                </c:pt>
                <c:pt idx="26033" formatCode="General">
                  <c:v>0.53620100000000004</c:v>
                </c:pt>
                <c:pt idx="26034" formatCode="General">
                  <c:v>0.53622199999999998</c:v>
                </c:pt>
                <c:pt idx="26035" formatCode="General">
                  <c:v>0.536242</c:v>
                </c:pt>
                <c:pt idx="26036" formatCode="General">
                  <c:v>0.53626199999999957</c:v>
                </c:pt>
                <c:pt idx="26037" formatCode="General">
                  <c:v>0.53628299999999929</c:v>
                </c:pt>
                <c:pt idx="26038" formatCode="General">
                  <c:v>0.53630299999999942</c:v>
                </c:pt>
                <c:pt idx="26039" formatCode="General">
                  <c:v>0.53632400000000002</c:v>
                </c:pt>
                <c:pt idx="26040" formatCode="General">
                  <c:v>0.53634400000000004</c:v>
                </c:pt>
                <c:pt idx="26041" formatCode="General">
                  <c:v>0.53636599999999957</c:v>
                </c:pt>
                <c:pt idx="26042" formatCode="General">
                  <c:v>0.53638599999999959</c:v>
                </c:pt>
                <c:pt idx="26043" formatCode="General">
                  <c:v>0.53640699999999941</c:v>
                </c:pt>
                <c:pt idx="26044" formatCode="General">
                  <c:v>0.53642699999999943</c:v>
                </c:pt>
                <c:pt idx="26045" formatCode="General">
                  <c:v>0.53644800000000004</c:v>
                </c:pt>
                <c:pt idx="26046" formatCode="General">
                  <c:v>0.53646799999999928</c:v>
                </c:pt>
                <c:pt idx="26047" formatCode="General">
                  <c:v>0.53648899999999955</c:v>
                </c:pt>
                <c:pt idx="26048" formatCode="General">
                  <c:v>0.5365099999999996</c:v>
                </c:pt>
                <c:pt idx="26049" formatCode="General">
                  <c:v>0.53652999999999951</c:v>
                </c:pt>
                <c:pt idx="26050" formatCode="General">
                  <c:v>0.536551</c:v>
                </c:pt>
                <c:pt idx="26051" formatCode="General">
                  <c:v>0.53657100000000002</c:v>
                </c:pt>
                <c:pt idx="26052" formatCode="General">
                  <c:v>0.53659199999999996</c:v>
                </c:pt>
                <c:pt idx="26053" formatCode="General">
                  <c:v>0.53661199999999998</c:v>
                </c:pt>
                <c:pt idx="26054" formatCode="General">
                  <c:v>0.53663300000000003</c:v>
                </c:pt>
                <c:pt idx="26055" formatCode="General">
                  <c:v>0.53665399999999996</c:v>
                </c:pt>
                <c:pt idx="26056" formatCode="General">
                  <c:v>0.53667399999999998</c:v>
                </c:pt>
                <c:pt idx="26057" formatCode="General">
                  <c:v>0.5366950000000007</c:v>
                </c:pt>
                <c:pt idx="26058" formatCode="General">
                  <c:v>0.53671599999999997</c:v>
                </c:pt>
                <c:pt idx="26059" formatCode="General">
                  <c:v>0.53673599999999999</c:v>
                </c:pt>
                <c:pt idx="26060" formatCode="General">
                  <c:v>0.53675700000000004</c:v>
                </c:pt>
                <c:pt idx="26061" formatCode="General">
                  <c:v>0.5367769999999995</c:v>
                </c:pt>
                <c:pt idx="26062" formatCode="General">
                  <c:v>0.53679800000000044</c:v>
                </c:pt>
                <c:pt idx="26063" formatCode="General">
                  <c:v>0.53681900000000005</c:v>
                </c:pt>
                <c:pt idx="26064" formatCode="General">
                  <c:v>0.53683899999999996</c:v>
                </c:pt>
                <c:pt idx="26065" formatCode="General">
                  <c:v>0.53686</c:v>
                </c:pt>
                <c:pt idx="26066" formatCode="General">
                  <c:v>0.53688000000000002</c:v>
                </c:pt>
                <c:pt idx="26067" formatCode="General">
                  <c:v>0.53690099999999996</c:v>
                </c:pt>
                <c:pt idx="26068" formatCode="General">
                  <c:v>0.53692099999999998</c:v>
                </c:pt>
                <c:pt idx="26069" formatCode="General">
                  <c:v>0.53694200000000003</c:v>
                </c:pt>
                <c:pt idx="26070" formatCode="General">
                  <c:v>0.53696299999999941</c:v>
                </c:pt>
                <c:pt idx="26071" formatCode="General">
                  <c:v>0.53698299999999954</c:v>
                </c:pt>
                <c:pt idx="26072" formatCode="General">
                  <c:v>0.53700400000000004</c:v>
                </c:pt>
                <c:pt idx="26073" formatCode="General">
                  <c:v>0.53702499999999997</c:v>
                </c:pt>
                <c:pt idx="26074" formatCode="General">
                  <c:v>0.53704499999999999</c:v>
                </c:pt>
                <c:pt idx="26075" formatCode="General">
                  <c:v>0.5370659999999996</c:v>
                </c:pt>
                <c:pt idx="26076" formatCode="General">
                  <c:v>0.53708599999999951</c:v>
                </c:pt>
                <c:pt idx="26077" formatCode="General">
                  <c:v>0.537107</c:v>
                </c:pt>
                <c:pt idx="26078" formatCode="General">
                  <c:v>0.53712700000000002</c:v>
                </c:pt>
                <c:pt idx="26079" formatCode="General">
                  <c:v>0.53714799999999996</c:v>
                </c:pt>
                <c:pt idx="26080" formatCode="General">
                  <c:v>0.53716900000000001</c:v>
                </c:pt>
                <c:pt idx="26081" formatCode="General">
                  <c:v>0.53718900000000003</c:v>
                </c:pt>
                <c:pt idx="26082" formatCode="General">
                  <c:v>0.53720999999999997</c:v>
                </c:pt>
                <c:pt idx="26083" formatCode="General">
                  <c:v>0.53722999999999999</c:v>
                </c:pt>
                <c:pt idx="26084" formatCode="General">
                  <c:v>0.53725100000000003</c:v>
                </c:pt>
                <c:pt idx="26085" formatCode="General">
                  <c:v>0.53727100000000005</c:v>
                </c:pt>
                <c:pt idx="26086" formatCode="General">
                  <c:v>0.53729199999999999</c:v>
                </c:pt>
                <c:pt idx="26087" formatCode="General">
                  <c:v>0.53731299999999937</c:v>
                </c:pt>
                <c:pt idx="26088" formatCode="General">
                  <c:v>0.53733399999999942</c:v>
                </c:pt>
                <c:pt idx="26089" formatCode="General">
                  <c:v>0.537354</c:v>
                </c:pt>
                <c:pt idx="26090" formatCode="General">
                  <c:v>0.53737400000000002</c:v>
                </c:pt>
                <c:pt idx="26091" formatCode="General">
                  <c:v>0.53739499999999996</c:v>
                </c:pt>
                <c:pt idx="26092" formatCode="General">
                  <c:v>0.53741599999999956</c:v>
                </c:pt>
                <c:pt idx="26093" formatCode="General">
                  <c:v>0.53743599999999958</c:v>
                </c:pt>
                <c:pt idx="26094" formatCode="General">
                  <c:v>0.5374569999999993</c:v>
                </c:pt>
                <c:pt idx="26095" formatCode="General">
                  <c:v>0.53747800000000001</c:v>
                </c:pt>
                <c:pt idx="26096" formatCode="General">
                  <c:v>0.53749800000000003</c:v>
                </c:pt>
                <c:pt idx="26097" formatCode="General">
                  <c:v>0.53751899999999941</c:v>
                </c:pt>
                <c:pt idx="26098" formatCode="General">
                  <c:v>0.53753899999999954</c:v>
                </c:pt>
                <c:pt idx="26099" formatCode="General">
                  <c:v>0.53755999999999959</c:v>
                </c:pt>
                <c:pt idx="26100" formatCode="General">
                  <c:v>0.5375799999999995</c:v>
                </c:pt>
                <c:pt idx="26101" formatCode="General">
                  <c:v>0.53760200000000002</c:v>
                </c:pt>
                <c:pt idx="26102" formatCode="General">
                  <c:v>0.53762200000000004</c:v>
                </c:pt>
                <c:pt idx="26103" formatCode="General">
                  <c:v>0.53764199999999995</c:v>
                </c:pt>
                <c:pt idx="26104" formatCode="General">
                  <c:v>0.537663</c:v>
                </c:pt>
                <c:pt idx="26105" formatCode="General">
                  <c:v>0.53768300000000002</c:v>
                </c:pt>
                <c:pt idx="26106" formatCode="General">
                  <c:v>0.53770399999999996</c:v>
                </c:pt>
                <c:pt idx="26107" formatCode="General">
                  <c:v>0.53772399999999998</c:v>
                </c:pt>
                <c:pt idx="26108" formatCode="General">
                  <c:v>0.53774500000000058</c:v>
                </c:pt>
                <c:pt idx="26109" formatCode="General">
                  <c:v>0.53776599999999997</c:v>
                </c:pt>
                <c:pt idx="26110" formatCode="General">
                  <c:v>0.53778700000000002</c:v>
                </c:pt>
                <c:pt idx="26111" formatCode="General">
                  <c:v>0.53780700000000004</c:v>
                </c:pt>
                <c:pt idx="26112" formatCode="General">
                  <c:v>0.53782799999999997</c:v>
                </c:pt>
                <c:pt idx="26113" formatCode="General">
                  <c:v>0.53784799999999999</c:v>
                </c:pt>
                <c:pt idx="26114" formatCode="General">
                  <c:v>0.53786900000000004</c:v>
                </c:pt>
                <c:pt idx="26115" formatCode="General">
                  <c:v>0.53788999999999998</c:v>
                </c:pt>
                <c:pt idx="26116" formatCode="General">
                  <c:v>0.53791</c:v>
                </c:pt>
                <c:pt idx="26117" formatCode="General">
                  <c:v>0.53793100000000005</c:v>
                </c:pt>
                <c:pt idx="26118" formatCode="General">
                  <c:v>0.53795099999999996</c:v>
                </c:pt>
                <c:pt idx="26119" formatCode="General">
                  <c:v>0.53797200000000001</c:v>
                </c:pt>
                <c:pt idx="26120" formatCode="General">
                  <c:v>0.53799200000000003</c:v>
                </c:pt>
                <c:pt idx="26121" formatCode="General">
                  <c:v>0.5380129999999993</c:v>
                </c:pt>
                <c:pt idx="26122" formatCode="General">
                  <c:v>0.53803299999999943</c:v>
                </c:pt>
                <c:pt idx="26123" formatCode="General">
                  <c:v>0.53805400000000003</c:v>
                </c:pt>
                <c:pt idx="26124" formatCode="General">
                  <c:v>0.53807499999999997</c:v>
                </c:pt>
                <c:pt idx="26125" formatCode="General">
                  <c:v>0.53809600000000002</c:v>
                </c:pt>
                <c:pt idx="26126" formatCode="General">
                  <c:v>0.53811599999999959</c:v>
                </c:pt>
                <c:pt idx="26127" formatCode="General">
                  <c:v>0.53813699999999942</c:v>
                </c:pt>
                <c:pt idx="26128" formatCode="General">
                  <c:v>0.538157</c:v>
                </c:pt>
                <c:pt idx="26129" formatCode="General">
                  <c:v>0.53817700000000002</c:v>
                </c:pt>
                <c:pt idx="26130" formatCode="General">
                  <c:v>0.53819899999999998</c:v>
                </c:pt>
                <c:pt idx="26131" formatCode="General">
                  <c:v>0.538219</c:v>
                </c:pt>
                <c:pt idx="26132" formatCode="General">
                  <c:v>0.53824000000000005</c:v>
                </c:pt>
                <c:pt idx="26133" formatCode="General">
                  <c:v>0.53825999999999996</c:v>
                </c:pt>
                <c:pt idx="26134" formatCode="General">
                  <c:v>0.53828100000000001</c:v>
                </c:pt>
                <c:pt idx="26135" formatCode="General">
                  <c:v>0.53830100000000003</c:v>
                </c:pt>
                <c:pt idx="26136" formatCode="General">
                  <c:v>0.53832199999999997</c:v>
                </c:pt>
                <c:pt idx="26137" formatCode="General">
                  <c:v>0.53834199999999999</c:v>
                </c:pt>
                <c:pt idx="26138" formatCode="General">
                  <c:v>0.53836299999999937</c:v>
                </c:pt>
                <c:pt idx="26139" formatCode="General">
                  <c:v>0.53838399999999942</c:v>
                </c:pt>
                <c:pt idx="26140" formatCode="General">
                  <c:v>0.53840500000000002</c:v>
                </c:pt>
                <c:pt idx="26141" formatCode="General">
                  <c:v>0.53842500000000004</c:v>
                </c:pt>
                <c:pt idx="26142" formatCode="General">
                  <c:v>0.53844599999999998</c:v>
                </c:pt>
                <c:pt idx="26143" formatCode="General">
                  <c:v>0.53846599999999956</c:v>
                </c:pt>
                <c:pt idx="26144" formatCode="General">
                  <c:v>0.53848599999999958</c:v>
                </c:pt>
                <c:pt idx="26145" formatCode="General">
                  <c:v>0.53850799999999943</c:v>
                </c:pt>
                <c:pt idx="26146" formatCode="General">
                  <c:v>0.53852800000000001</c:v>
                </c:pt>
                <c:pt idx="26147" formatCode="General">
                  <c:v>0.5385490000000005</c:v>
                </c:pt>
                <c:pt idx="26148" formatCode="General">
                  <c:v>0.5385689999999993</c:v>
                </c:pt>
                <c:pt idx="26149" formatCode="General">
                  <c:v>0.53859000000000001</c:v>
                </c:pt>
                <c:pt idx="26150" formatCode="General">
                  <c:v>0.53861000000000003</c:v>
                </c:pt>
                <c:pt idx="26151" formatCode="General">
                  <c:v>0.53863099999999997</c:v>
                </c:pt>
                <c:pt idx="26152" formatCode="General">
                  <c:v>0.53865099999999999</c:v>
                </c:pt>
                <c:pt idx="26153" formatCode="General">
                  <c:v>0.53867299999999996</c:v>
                </c:pt>
                <c:pt idx="26154" formatCode="General">
                  <c:v>0.53869299999999998</c:v>
                </c:pt>
                <c:pt idx="26155" formatCode="General">
                  <c:v>0.53871400000000003</c:v>
                </c:pt>
                <c:pt idx="26156" formatCode="General">
                  <c:v>0.53873400000000005</c:v>
                </c:pt>
                <c:pt idx="26157" formatCode="General">
                  <c:v>0.53875399999999996</c:v>
                </c:pt>
                <c:pt idx="26158" formatCode="General">
                  <c:v>0.53877500000000045</c:v>
                </c:pt>
                <c:pt idx="26159" formatCode="General">
                  <c:v>0.53879600000000005</c:v>
                </c:pt>
                <c:pt idx="26160" formatCode="General">
                  <c:v>0.53881699999999955</c:v>
                </c:pt>
                <c:pt idx="26161" formatCode="General">
                  <c:v>0.53883700000000001</c:v>
                </c:pt>
                <c:pt idx="26162" formatCode="General">
                  <c:v>0.5388579999999995</c:v>
                </c:pt>
                <c:pt idx="26163" formatCode="General">
                  <c:v>0.53887799999999997</c:v>
                </c:pt>
                <c:pt idx="26164" formatCode="General">
                  <c:v>0.53889900000000046</c:v>
                </c:pt>
                <c:pt idx="26165" formatCode="General">
                  <c:v>0.53891900000000004</c:v>
                </c:pt>
                <c:pt idx="26166" formatCode="General">
                  <c:v>0.53893999999999997</c:v>
                </c:pt>
                <c:pt idx="26167" formatCode="General">
                  <c:v>0.53896100000000002</c:v>
                </c:pt>
                <c:pt idx="26168" formatCode="General">
                  <c:v>0.53898100000000004</c:v>
                </c:pt>
                <c:pt idx="26169" formatCode="General">
                  <c:v>0.53900199999999998</c:v>
                </c:pt>
                <c:pt idx="26170" formatCode="General">
                  <c:v>0.539022</c:v>
                </c:pt>
                <c:pt idx="26171" formatCode="General">
                  <c:v>0.53904300000000005</c:v>
                </c:pt>
                <c:pt idx="26172" formatCode="General">
                  <c:v>0.53906299999999929</c:v>
                </c:pt>
                <c:pt idx="26173" formatCode="General">
                  <c:v>0.53908400000000001</c:v>
                </c:pt>
                <c:pt idx="26174" formatCode="General">
                  <c:v>0.5391049999999995</c:v>
                </c:pt>
                <c:pt idx="26175" formatCode="General">
                  <c:v>0.53912599999999999</c:v>
                </c:pt>
                <c:pt idx="26176" formatCode="General">
                  <c:v>0.53914600000000001</c:v>
                </c:pt>
                <c:pt idx="26177" formatCode="General">
                  <c:v>0.53916699999999929</c:v>
                </c:pt>
                <c:pt idx="26178" formatCode="General">
                  <c:v>0.53918699999999942</c:v>
                </c:pt>
                <c:pt idx="26179" formatCode="General">
                  <c:v>0.53920800000000002</c:v>
                </c:pt>
                <c:pt idx="26180" formatCode="General">
                  <c:v>0.53922800000000004</c:v>
                </c:pt>
                <c:pt idx="26181" formatCode="General">
                  <c:v>0.53924899999999998</c:v>
                </c:pt>
                <c:pt idx="26182" formatCode="General">
                  <c:v>0.53927000000000003</c:v>
                </c:pt>
                <c:pt idx="26183" formatCode="General">
                  <c:v>0.53929000000000005</c:v>
                </c:pt>
                <c:pt idx="26184" formatCode="General">
                  <c:v>0.53931099999999943</c:v>
                </c:pt>
                <c:pt idx="26185" formatCode="General">
                  <c:v>0.539331</c:v>
                </c:pt>
                <c:pt idx="26186" formatCode="General">
                  <c:v>0.53935199999999961</c:v>
                </c:pt>
                <c:pt idx="26187" formatCode="General">
                  <c:v>0.53937199999999996</c:v>
                </c:pt>
                <c:pt idx="26188" formatCode="General">
                  <c:v>0.53939300000000001</c:v>
                </c:pt>
                <c:pt idx="26189" formatCode="General">
                  <c:v>0.53941399999999928</c:v>
                </c:pt>
                <c:pt idx="26190" formatCode="General">
                  <c:v>0.53943399999999941</c:v>
                </c:pt>
                <c:pt idx="26191" formatCode="General">
                  <c:v>0.53945500000000002</c:v>
                </c:pt>
                <c:pt idx="26192" formatCode="General">
                  <c:v>0.53947599999999996</c:v>
                </c:pt>
                <c:pt idx="26193" formatCode="General">
                  <c:v>0.53949599999999998</c:v>
                </c:pt>
                <c:pt idx="26194" formatCode="General">
                  <c:v>0.53951699999999936</c:v>
                </c:pt>
                <c:pt idx="26195" formatCode="General">
                  <c:v>0.53953699999999938</c:v>
                </c:pt>
                <c:pt idx="26196" formatCode="General">
                  <c:v>0.53955799999999943</c:v>
                </c:pt>
                <c:pt idx="26197" formatCode="General">
                  <c:v>0.539578</c:v>
                </c:pt>
                <c:pt idx="26198" formatCode="General">
                  <c:v>0.53959900000000005</c:v>
                </c:pt>
                <c:pt idx="26199" formatCode="General">
                  <c:v>0.53961999999999999</c:v>
                </c:pt>
                <c:pt idx="26200" formatCode="General">
                  <c:v>0.53964000000000045</c:v>
                </c:pt>
                <c:pt idx="26201" formatCode="General">
                  <c:v>0.5396609999999995</c:v>
                </c:pt>
                <c:pt idx="26202" formatCode="General">
                  <c:v>0.53968099999999997</c:v>
                </c:pt>
                <c:pt idx="26203" formatCode="General">
                  <c:v>0.53970200000000002</c:v>
                </c:pt>
                <c:pt idx="26204" formatCode="General">
                  <c:v>0.53972299999999951</c:v>
                </c:pt>
                <c:pt idx="26205" formatCode="General">
                  <c:v>0.53974299999999997</c:v>
                </c:pt>
                <c:pt idx="26206" formatCode="General">
                  <c:v>0.53976400000000002</c:v>
                </c:pt>
                <c:pt idx="26207" formatCode="General">
                  <c:v>0.53978499999999996</c:v>
                </c:pt>
                <c:pt idx="26208" formatCode="General">
                  <c:v>0.53980499999999998</c:v>
                </c:pt>
                <c:pt idx="26209" formatCode="General">
                  <c:v>0.53982500000000044</c:v>
                </c:pt>
                <c:pt idx="26210" formatCode="General">
                  <c:v>0.53984600000000005</c:v>
                </c:pt>
                <c:pt idx="26211" formatCode="General">
                  <c:v>0.53986699999999943</c:v>
                </c:pt>
                <c:pt idx="26212" formatCode="General">
                  <c:v>0.53988700000000001</c:v>
                </c:pt>
                <c:pt idx="26213" formatCode="General">
                  <c:v>0.53990800000000005</c:v>
                </c:pt>
                <c:pt idx="26214" formatCode="General">
                  <c:v>0.53992899999999999</c:v>
                </c:pt>
                <c:pt idx="26215" formatCode="General">
                  <c:v>0.53994900000000046</c:v>
                </c:pt>
                <c:pt idx="26216" formatCode="General">
                  <c:v>0.53996999999999951</c:v>
                </c:pt>
                <c:pt idx="26217" formatCode="General">
                  <c:v>0.53998999999999997</c:v>
                </c:pt>
                <c:pt idx="26218" formatCode="General">
                  <c:v>0.54001100000000002</c:v>
                </c:pt>
                <c:pt idx="26219" formatCode="General">
                  <c:v>0.54003100000000004</c:v>
                </c:pt>
                <c:pt idx="26220" formatCode="General">
                  <c:v>0.54005199999999998</c:v>
                </c:pt>
                <c:pt idx="26221" formatCode="General">
                  <c:v>0.54007300000000003</c:v>
                </c:pt>
                <c:pt idx="26222" formatCode="General">
                  <c:v>0.54009399999999996</c:v>
                </c:pt>
                <c:pt idx="26223" formatCode="General">
                  <c:v>0.54011399999999943</c:v>
                </c:pt>
                <c:pt idx="26224" formatCode="General">
                  <c:v>0.540134</c:v>
                </c:pt>
                <c:pt idx="26225" formatCode="General">
                  <c:v>0.54015500000000005</c:v>
                </c:pt>
                <c:pt idx="26226" formatCode="General">
                  <c:v>0.54017499999999996</c:v>
                </c:pt>
                <c:pt idx="26227" formatCode="General">
                  <c:v>0.54019600000000001</c:v>
                </c:pt>
                <c:pt idx="26228" formatCode="General">
                  <c:v>0.54021699999999928</c:v>
                </c:pt>
                <c:pt idx="26229" formatCode="General">
                  <c:v>0.540238</c:v>
                </c:pt>
                <c:pt idx="26230" formatCode="General">
                  <c:v>0.54025800000000002</c:v>
                </c:pt>
                <c:pt idx="26231" formatCode="General">
                  <c:v>0.54027899999999951</c:v>
                </c:pt>
                <c:pt idx="26232" formatCode="General">
                  <c:v>0.54029899999999997</c:v>
                </c:pt>
                <c:pt idx="26233" formatCode="General">
                  <c:v>0.54032000000000002</c:v>
                </c:pt>
                <c:pt idx="26234" formatCode="General">
                  <c:v>0.54034000000000004</c:v>
                </c:pt>
                <c:pt idx="26235" formatCode="General">
                  <c:v>0.54036199999999956</c:v>
                </c:pt>
                <c:pt idx="26236" formatCode="General">
                  <c:v>0.54038199999999958</c:v>
                </c:pt>
                <c:pt idx="26237" formatCode="General">
                  <c:v>0.5404019999999996</c:v>
                </c:pt>
                <c:pt idx="26238" formatCode="General">
                  <c:v>0.54042299999999943</c:v>
                </c:pt>
                <c:pt idx="26239" formatCode="General">
                  <c:v>0.54044300000000001</c:v>
                </c:pt>
                <c:pt idx="26240" formatCode="General">
                  <c:v>0.54046400000000006</c:v>
                </c:pt>
                <c:pt idx="26241" formatCode="General">
                  <c:v>0.5404839999999993</c:v>
                </c:pt>
                <c:pt idx="26242" formatCode="General">
                  <c:v>0.54050500000000001</c:v>
                </c:pt>
                <c:pt idx="26243" formatCode="General">
                  <c:v>0.54052599999999951</c:v>
                </c:pt>
                <c:pt idx="26244" formatCode="General">
                  <c:v>0.540547</c:v>
                </c:pt>
                <c:pt idx="26245" formatCode="General">
                  <c:v>0.54056699999999935</c:v>
                </c:pt>
                <c:pt idx="26246" formatCode="General">
                  <c:v>0.54058799999999929</c:v>
                </c:pt>
                <c:pt idx="26247" formatCode="General">
                  <c:v>0.54060799999999998</c:v>
                </c:pt>
                <c:pt idx="26248" formatCode="General">
                  <c:v>0.54062900000000058</c:v>
                </c:pt>
                <c:pt idx="26249" formatCode="General">
                  <c:v>0.54065000000000041</c:v>
                </c:pt>
                <c:pt idx="26250" formatCode="General">
                  <c:v>0.54066999999999998</c:v>
                </c:pt>
                <c:pt idx="26251" formatCode="General">
                  <c:v>0.54069100000000059</c:v>
                </c:pt>
                <c:pt idx="26252" formatCode="General">
                  <c:v>0.54071100000000005</c:v>
                </c:pt>
                <c:pt idx="26253" formatCode="General">
                  <c:v>0.54073199999999999</c:v>
                </c:pt>
                <c:pt idx="26254" formatCode="General">
                  <c:v>0.54075200000000001</c:v>
                </c:pt>
                <c:pt idx="26255" formatCode="General">
                  <c:v>0.5407729999999995</c:v>
                </c:pt>
                <c:pt idx="26256" formatCode="General">
                  <c:v>0.54079299999999997</c:v>
                </c:pt>
                <c:pt idx="26257" formatCode="General">
                  <c:v>0.54081500000000005</c:v>
                </c:pt>
                <c:pt idx="26258" formatCode="General">
                  <c:v>0.54083499999999951</c:v>
                </c:pt>
                <c:pt idx="26259" formatCode="General">
                  <c:v>0.540856</c:v>
                </c:pt>
                <c:pt idx="26260" formatCode="General">
                  <c:v>0.54087600000000002</c:v>
                </c:pt>
                <c:pt idx="26261" formatCode="General">
                  <c:v>0.54089699999999996</c:v>
                </c:pt>
                <c:pt idx="26262" formatCode="General">
                  <c:v>0.54091699999999943</c:v>
                </c:pt>
                <c:pt idx="26263" formatCode="General">
                  <c:v>0.54093800000000003</c:v>
                </c:pt>
                <c:pt idx="26264" formatCode="General">
                  <c:v>0.54095899999999997</c:v>
                </c:pt>
                <c:pt idx="26265" formatCode="General">
                  <c:v>0.54097899999999999</c:v>
                </c:pt>
                <c:pt idx="26266" formatCode="General">
                  <c:v>0.54100000000000004</c:v>
                </c:pt>
                <c:pt idx="26267" formatCode="General">
                  <c:v>0.5410199999999995</c:v>
                </c:pt>
                <c:pt idx="26268" formatCode="General">
                  <c:v>0.54104099999999999</c:v>
                </c:pt>
                <c:pt idx="26269" formatCode="General">
                  <c:v>0.54106100000000001</c:v>
                </c:pt>
                <c:pt idx="26270" formatCode="General">
                  <c:v>0.54108199999999951</c:v>
                </c:pt>
                <c:pt idx="26271" formatCode="General">
                  <c:v>0.54110199999999997</c:v>
                </c:pt>
                <c:pt idx="26272" formatCode="General">
                  <c:v>0.54112400000000005</c:v>
                </c:pt>
                <c:pt idx="26273" formatCode="General">
                  <c:v>0.54114399999999996</c:v>
                </c:pt>
                <c:pt idx="26274" formatCode="General">
                  <c:v>0.54116500000000001</c:v>
                </c:pt>
                <c:pt idx="26275" formatCode="General">
                  <c:v>0.54118500000000003</c:v>
                </c:pt>
                <c:pt idx="26276" formatCode="General">
                  <c:v>0.54120500000000005</c:v>
                </c:pt>
                <c:pt idx="26277" formatCode="General">
                  <c:v>0.54122599999999998</c:v>
                </c:pt>
                <c:pt idx="26278" formatCode="General">
                  <c:v>0.54124700000000003</c:v>
                </c:pt>
                <c:pt idx="26279" formatCode="General">
                  <c:v>0.54126799999999942</c:v>
                </c:pt>
                <c:pt idx="26280" formatCode="General">
                  <c:v>0.54128799999999955</c:v>
                </c:pt>
                <c:pt idx="26281" formatCode="General">
                  <c:v>0.54130900000000004</c:v>
                </c:pt>
                <c:pt idx="26282" formatCode="General">
                  <c:v>0.54132899999999951</c:v>
                </c:pt>
                <c:pt idx="26283" formatCode="General">
                  <c:v>0.54135</c:v>
                </c:pt>
                <c:pt idx="26284" formatCode="General">
                  <c:v>0.54137000000000002</c:v>
                </c:pt>
                <c:pt idx="26285" formatCode="General">
                  <c:v>0.54139099999999996</c:v>
                </c:pt>
                <c:pt idx="26286" formatCode="General">
                  <c:v>0.54141099999999942</c:v>
                </c:pt>
                <c:pt idx="26287" formatCode="General">
                  <c:v>0.54143199999999958</c:v>
                </c:pt>
                <c:pt idx="26288" formatCode="General">
                  <c:v>0.5414529999999993</c:v>
                </c:pt>
                <c:pt idx="26289" formatCode="General">
                  <c:v>0.54147400000000001</c:v>
                </c:pt>
                <c:pt idx="26290" formatCode="General">
                  <c:v>0.54149400000000003</c:v>
                </c:pt>
                <c:pt idx="26291" formatCode="General">
                  <c:v>0.54151399999999938</c:v>
                </c:pt>
                <c:pt idx="26292" formatCode="General">
                  <c:v>0.54153499999999954</c:v>
                </c:pt>
                <c:pt idx="26293" formatCode="General">
                  <c:v>0.54155599999999959</c:v>
                </c:pt>
                <c:pt idx="26294" formatCode="General">
                  <c:v>0.54157699999999942</c:v>
                </c:pt>
                <c:pt idx="26295" formatCode="General">
                  <c:v>0.541597</c:v>
                </c:pt>
                <c:pt idx="26296" formatCode="General">
                  <c:v>0.54161800000000004</c:v>
                </c:pt>
                <c:pt idx="26297" formatCode="General">
                  <c:v>0.54163799999999951</c:v>
                </c:pt>
                <c:pt idx="26298" formatCode="General">
                  <c:v>0.54165900000000045</c:v>
                </c:pt>
                <c:pt idx="26299" formatCode="General">
                  <c:v>0.54167900000000047</c:v>
                </c:pt>
                <c:pt idx="26300" formatCode="General">
                  <c:v>0.5417000000000004</c:v>
                </c:pt>
                <c:pt idx="26301" formatCode="General">
                  <c:v>0.54172100000000045</c:v>
                </c:pt>
                <c:pt idx="26302" formatCode="General">
                  <c:v>0.54174100000000058</c:v>
                </c:pt>
                <c:pt idx="26303" formatCode="General">
                  <c:v>0.54176199999999997</c:v>
                </c:pt>
                <c:pt idx="26304" formatCode="General">
                  <c:v>0.54178199999999999</c:v>
                </c:pt>
                <c:pt idx="26305" formatCode="General">
                  <c:v>0.54180300000000003</c:v>
                </c:pt>
                <c:pt idx="26306" formatCode="General">
                  <c:v>0.54182300000000005</c:v>
                </c:pt>
                <c:pt idx="26307" formatCode="General">
                  <c:v>0.54184399999999999</c:v>
                </c:pt>
                <c:pt idx="26308" formatCode="General">
                  <c:v>0.54186500000000004</c:v>
                </c:pt>
                <c:pt idx="26309" formatCode="General">
                  <c:v>0.54188499999999951</c:v>
                </c:pt>
                <c:pt idx="26310" formatCode="General">
                  <c:v>0.541906</c:v>
                </c:pt>
                <c:pt idx="26311" formatCode="General">
                  <c:v>0.54192700000000005</c:v>
                </c:pt>
                <c:pt idx="26312" formatCode="General">
                  <c:v>0.54194699999999996</c:v>
                </c:pt>
                <c:pt idx="26313" formatCode="General">
                  <c:v>0.54196800000000001</c:v>
                </c:pt>
                <c:pt idx="26314" formatCode="General">
                  <c:v>0.54198800000000003</c:v>
                </c:pt>
                <c:pt idx="26315" formatCode="General">
                  <c:v>0.54200899999999996</c:v>
                </c:pt>
                <c:pt idx="26316" formatCode="General">
                  <c:v>0.54203000000000001</c:v>
                </c:pt>
                <c:pt idx="26317" formatCode="General">
                  <c:v>0.54205000000000003</c:v>
                </c:pt>
                <c:pt idx="26318" formatCode="General">
                  <c:v>0.54207099999999997</c:v>
                </c:pt>
                <c:pt idx="26319" formatCode="General">
                  <c:v>0.54209099999999999</c:v>
                </c:pt>
                <c:pt idx="26320" formatCode="General">
                  <c:v>0.54211199999999959</c:v>
                </c:pt>
                <c:pt idx="26321" formatCode="General">
                  <c:v>0.5421319999999995</c:v>
                </c:pt>
                <c:pt idx="26322" formatCode="General">
                  <c:v>0.542153</c:v>
                </c:pt>
                <c:pt idx="26323" formatCode="General">
                  <c:v>0.54217400000000004</c:v>
                </c:pt>
                <c:pt idx="26324" formatCode="General">
                  <c:v>0.54219399999999951</c:v>
                </c:pt>
                <c:pt idx="26325" formatCode="General">
                  <c:v>0.542215</c:v>
                </c:pt>
                <c:pt idx="26326" formatCode="General">
                  <c:v>0.54223599999999961</c:v>
                </c:pt>
                <c:pt idx="26327" formatCode="General">
                  <c:v>0.54225599999999996</c:v>
                </c:pt>
                <c:pt idx="26328" formatCode="General">
                  <c:v>0.54227700000000001</c:v>
                </c:pt>
                <c:pt idx="26329" formatCode="General">
                  <c:v>0.54229700000000003</c:v>
                </c:pt>
                <c:pt idx="26330" formatCode="General">
                  <c:v>0.54231799999999941</c:v>
                </c:pt>
                <c:pt idx="26331" formatCode="General">
                  <c:v>0.54233799999999943</c:v>
                </c:pt>
                <c:pt idx="26332" formatCode="General">
                  <c:v>0.54235900000000004</c:v>
                </c:pt>
                <c:pt idx="26333" formatCode="General">
                  <c:v>0.54237999999999997</c:v>
                </c:pt>
                <c:pt idx="26334" formatCode="General">
                  <c:v>0.54239999999999999</c:v>
                </c:pt>
                <c:pt idx="26335" formatCode="General">
                  <c:v>0.54242100000000004</c:v>
                </c:pt>
                <c:pt idx="26336" formatCode="General">
                  <c:v>0.54244099999999951</c:v>
                </c:pt>
                <c:pt idx="26337" formatCode="General">
                  <c:v>0.54246199999999956</c:v>
                </c:pt>
                <c:pt idx="26338" formatCode="General">
                  <c:v>0.54248199999999958</c:v>
                </c:pt>
                <c:pt idx="26339" formatCode="General">
                  <c:v>0.54250299999999929</c:v>
                </c:pt>
                <c:pt idx="26340" formatCode="General">
                  <c:v>0.54252400000000001</c:v>
                </c:pt>
                <c:pt idx="26341" formatCode="General">
                  <c:v>0.54254500000000005</c:v>
                </c:pt>
                <c:pt idx="26342" formatCode="General">
                  <c:v>0.5425649999999993</c:v>
                </c:pt>
                <c:pt idx="26343" formatCode="General">
                  <c:v>0.54258499999999943</c:v>
                </c:pt>
                <c:pt idx="26344" formatCode="General">
                  <c:v>0.54260600000000003</c:v>
                </c:pt>
                <c:pt idx="26345" formatCode="General">
                  <c:v>0.54262699999999997</c:v>
                </c:pt>
                <c:pt idx="26346" formatCode="General">
                  <c:v>0.54264800000000046</c:v>
                </c:pt>
                <c:pt idx="26347" formatCode="General">
                  <c:v>0.54266800000000004</c:v>
                </c:pt>
                <c:pt idx="26348" formatCode="General">
                  <c:v>0.54268899999999998</c:v>
                </c:pt>
                <c:pt idx="26349" formatCode="General">
                  <c:v>0.54270900000000044</c:v>
                </c:pt>
                <c:pt idx="26350" formatCode="General">
                  <c:v>0.54273000000000005</c:v>
                </c:pt>
                <c:pt idx="26351" formatCode="General">
                  <c:v>0.54274999999999995</c:v>
                </c:pt>
                <c:pt idx="26352" formatCode="General">
                  <c:v>0.54277100000000045</c:v>
                </c:pt>
                <c:pt idx="26353" formatCode="General">
                  <c:v>0.54279100000000058</c:v>
                </c:pt>
                <c:pt idx="26354" formatCode="General">
                  <c:v>0.54281199999999996</c:v>
                </c:pt>
                <c:pt idx="26355" formatCode="General">
                  <c:v>0.54283300000000001</c:v>
                </c:pt>
                <c:pt idx="26356" formatCode="General">
                  <c:v>0.5428539999999995</c:v>
                </c:pt>
                <c:pt idx="26357" formatCode="General">
                  <c:v>0.54287399999999997</c:v>
                </c:pt>
                <c:pt idx="26358" formatCode="General">
                  <c:v>0.54289399999999999</c:v>
                </c:pt>
                <c:pt idx="26359" formatCode="General">
                  <c:v>0.54291500000000004</c:v>
                </c:pt>
                <c:pt idx="26360" formatCode="General">
                  <c:v>0.5429349999999995</c:v>
                </c:pt>
                <c:pt idx="26361" formatCode="General">
                  <c:v>0.54295700000000002</c:v>
                </c:pt>
                <c:pt idx="26362" formatCode="General">
                  <c:v>0.54297700000000004</c:v>
                </c:pt>
                <c:pt idx="26363" formatCode="General">
                  <c:v>0.54299799999999998</c:v>
                </c:pt>
                <c:pt idx="26364" formatCode="General">
                  <c:v>0.543018</c:v>
                </c:pt>
                <c:pt idx="26365" formatCode="General">
                  <c:v>0.54303900000000005</c:v>
                </c:pt>
                <c:pt idx="26366" formatCode="General">
                  <c:v>0.54305899999999996</c:v>
                </c:pt>
                <c:pt idx="26367" formatCode="General">
                  <c:v>0.54308000000000001</c:v>
                </c:pt>
                <c:pt idx="26368" formatCode="General">
                  <c:v>0.54310000000000003</c:v>
                </c:pt>
                <c:pt idx="26369" formatCode="General">
                  <c:v>0.54312099999999996</c:v>
                </c:pt>
                <c:pt idx="26370" formatCode="General">
                  <c:v>0.54314200000000001</c:v>
                </c:pt>
                <c:pt idx="26371" formatCode="General">
                  <c:v>0.54316199999999959</c:v>
                </c:pt>
                <c:pt idx="26372" formatCode="General">
                  <c:v>0.54318299999999942</c:v>
                </c:pt>
                <c:pt idx="26373" formatCode="General">
                  <c:v>0.54320299999999955</c:v>
                </c:pt>
                <c:pt idx="26374" formatCode="General">
                  <c:v>0.54322400000000004</c:v>
                </c:pt>
                <c:pt idx="26375" formatCode="General">
                  <c:v>0.54324399999999951</c:v>
                </c:pt>
                <c:pt idx="26376" formatCode="General">
                  <c:v>0.54326599999999958</c:v>
                </c:pt>
                <c:pt idx="26377" formatCode="General">
                  <c:v>0.5432859999999996</c:v>
                </c:pt>
                <c:pt idx="26378" formatCode="General">
                  <c:v>0.54330699999999943</c:v>
                </c:pt>
                <c:pt idx="26379" formatCode="General">
                  <c:v>0.543327</c:v>
                </c:pt>
                <c:pt idx="26380" formatCode="General">
                  <c:v>0.54334800000000005</c:v>
                </c:pt>
                <c:pt idx="26381" formatCode="General">
                  <c:v>0.5433679999999993</c:v>
                </c:pt>
                <c:pt idx="26382" formatCode="General">
                  <c:v>0.54338900000000001</c:v>
                </c:pt>
                <c:pt idx="26383" formatCode="General">
                  <c:v>0.54340900000000003</c:v>
                </c:pt>
                <c:pt idx="26384" formatCode="General">
                  <c:v>0.54342999999999997</c:v>
                </c:pt>
                <c:pt idx="26385" formatCode="General">
                  <c:v>0.54345100000000002</c:v>
                </c:pt>
                <c:pt idx="26386" formatCode="General">
                  <c:v>0.54347100000000004</c:v>
                </c:pt>
                <c:pt idx="26387" formatCode="General">
                  <c:v>0.54349199999999998</c:v>
                </c:pt>
                <c:pt idx="26388" formatCode="General">
                  <c:v>0.54351199999999955</c:v>
                </c:pt>
                <c:pt idx="26389" formatCode="General">
                  <c:v>0.54353299999999938</c:v>
                </c:pt>
                <c:pt idx="26390" formatCode="General">
                  <c:v>0.54355299999999929</c:v>
                </c:pt>
                <c:pt idx="26391" formatCode="General">
                  <c:v>0.54357500000000003</c:v>
                </c:pt>
                <c:pt idx="26392" formatCode="General">
                  <c:v>0.54359500000000005</c:v>
                </c:pt>
                <c:pt idx="26393" formatCode="General">
                  <c:v>0.54361599999999999</c:v>
                </c:pt>
                <c:pt idx="26394" formatCode="General">
                  <c:v>0.54363600000000001</c:v>
                </c:pt>
                <c:pt idx="26395" formatCode="General">
                  <c:v>0.5436569999999995</c:v>
                </c:pt>
                <c:pt idx="26396" formatCode="General">
                  <c:v>0.54367699999999997</c:v>
                </c:pt>
                <c:pt idx="26397" formatCode="General">
                  <c:v>0.54369800000000046</c:v>
                </c:pt>
                <c:pt idx="26398" formatCode="General">
                  <c:v>0.54371899999999951</c:v>
                </c:pt>
                <c:pt idx="26399" formatCode="General">
                  <c:v>0.54373899999999997</c:v>
                </c:pt>
                <c:pt idx="26400" formatCode="General">
                  <c:v>0.54376000000000002</c:v>
                </c:pt>
                <c:pt idx="26401" formatCode="General">
                  <c:v>0.54378000000000004</c:v>
                </c:pt>
                <c:pt idx="26402" formatCode="General">
                  <c:v>0.54380099999999998</c:v>
                </c:pt>
                <c:pt idx="26403" formatCode="General">
                  <c:v>0.54382100000000044</c:v>
                </c:pt>
                <c:pt idx="26404" formatCode="General">
                  <c:v>0.54384200000000005</c:v>
                </c:pt>
                <c:pt idx="26405" formatCode="General">
                  <c:v>0.54386299999999943</c:v>
                </c:pt>
                <c:pt idx="26406" formatCode="General">
                  <c:v>0.54388400000000003</c:v>
                </c:pt>
                <c:pt idx="26407" formatCode="General">
                  <c:v>0.54390400000000005</c:v>
                </c:pt>
                <c:pt idx="26408" formatCode="General">
                  <c:v>0.54392499999999999</c:v>
                </c:pt>
                <c:pt idx="26409" formatCode="General">
                  <c:v>0.54394500000000046</c:v>
                </c:pt>
                <c:pt idx="26410" formatCode="General">
                  <c:v>0.54396500000000003</c:v>
                </c:pt>
                <c:pt idx="26411" formatCode="General">
                  <c:v>0.54398599999999997</c:v>
                </c:pt>
                <c:pt idx="26412" formatCode="General">
                  <c:v>0.54400700000000002</c:v>
                </c:pt>
                <c:pt idx="26413" formatCode="General">
                  <c:v>0.54402799999999996</c:v>
                </c:pt>
                <c:pt idx="26414" formatCode="General">
                  <c:v>0.54404799999999998</c:v>
                </c:pt>
                <c:pt idx="26415" formatCode="General">
                  <c:v>0.54406900000000002</c:v>
                </c:pt>
                <c:pt idx="26416" formatCode="General">
                  <c:v>0.54408900000000004</c:v>
                </c:pt>
                <c:pt idx="26417" formatCode="General">
                  <c:v>0.54410999999999998</c:v>
                </c:pt>
                <c:pt idx="26418" formatCode="General">
                  <c:v>0.54413</c:v>
                </c:pt>
                <c:pt idx="26419" formatCode="General">
                  <c:v>0.54415100000000005</c:v>
                </c:pt>
                <c:pt idx="26420" formatCode="General">
                  <c:v>0.54417199999999999</c:v>
                </c:pt>
                <c:pt idx="26421" formatCode="General">
                  <c:v>0.54419200000000001</c:v>
                </c:pt>
                <c:pt idx="26422" formatCode="General">
                  <c:v>0.54421299999999928</c:v>
                </c:pt>
                <c:pt idx="26423" formatCode="General">
                  <c:v>0.544234</c:v>
                </c:pt>
                <c:pt idx="26424" formatCode="General">
                  <c:v>0.54425400000000002</c:v>
                </c:pt>
                <c:pt idx="26425" formatCode="General">
                  <c:v>0.54427400000000004</c:v>
                </c:pt>
                <c:pt idx="26426" formatCode="General">
                  <c:v>0.54429499999999997</c:v>
                </c:pt>
                <c:pt idx="26427" formatCode="General">
                  <c:v>0.54431599999999958</c:v>
                </c:pt>
                <c:pt idx="26428" formatCode="General">
                  <c:v>0.5443359999999996</c:v>
                </c:pt>
                <c:pt idx="26429" formatCode="General">
                  <c:v>0.54435699999999942</c:v>
                </c:pt>
                <c:pt idx="26430" formatCode="General">
                  <c:v>0.54437800000000003</c:v>
                </c:pt>
                <c:pt idx="26431" formatCode="General">
                  <c:v>0.54439800000000005</c:v>
                </c:pt>
                <c:pt idx="26432" formatCode="General">
                  <c:v>0.54441899999999943</c:v>
                </c:pt>
                <c:pt idx="26433" formatCode="General">
                  <c:v>0.54443900000000001</c:v>
                </c:pt>
                <c:pt idx="26434" formatCode="General">
                  <c:v>0.54446000000000006</c:v>
                </c:pt>
                <c:pt idx="26435" formatCode="General">
                  <c:v>0.54448099999999955</c:v>
                </c:pt>
                <c:pt idx="26436" formatCode="General">
                  <c:v>0.54450100000000001</c:v>
                </c:pt>
                <c:pt idx="26437" formatCode="General">
                  <c:v>0.54452199999999951</c:v>
                </c:pt>
                <c:pt idx="26438" formatCode="General">
                  <c:v>0.54454199999999997</c:v>
                </c:pt>
                <c:pt idx="26439" formatCode="General">
                  <c:v>0.54456299999999935</c:v>
                </c:pt>
                <c:pt idx="26440" formatCode="General">
                  <c:v>0.54458299999999937</c:v>
                </c:pt>
                <c:pt idx="26441" formatCode="General">
                  <c:v>0.54460399999999998</c:v>
                </c:pt>
                <c:pt idx="26442" formatCode="General">
                  <c:v>0.54462500000000058</c:v>
                </c:pt>
                <c:pt idx="26443" formatCode="General">
                  <c:v>0.54464500000000071</c:v>
                </c:pt>
                <c:pt idx="26444" formatCode="General">
                  <c:v>0.54466599999999998</c:v>
                </c:pt>
                <c:pt idx="26445" formatCode="General">
                  <c:v>0.54468700000000003</c:v>
                </c:pt>
                <c:pt idx="26446" formatCode="General">
                  <c:v>0.54470700000000005</c:v>
                </c:pt>
                <c:pt idx="26447" formatCode="General">
                  <c:v>0.54472799999999999</c:v>
                </c:pt>
                <c:pt idx="26448" formatCode="General">
                  <c:v>0.54474800000000045</c:v>
                </c:pt>
                <c:pt idx="26449" formatCode="General">
                  <c:v>0.54476800000000003</c:v>
                </c:pt>
                <c:pt idx="26450" formatCode="General">
                  <c:v>0.54478899999999997</c:v>
                </c:pt>
                <c:pt idx="26451" formatCode="General">
                  <c:v>0.54481000000000002</c:v>
                </c:pt>
                <c:pt idx="26452" formatCode="General">
                  <c:v>0.54483099999999951</c:v>
                </c:pt>
                <c:pt idx="26453" formatCode="General">
                  <c:v>0.54485099999999997</c:v>
                </c:pt>
                <c:pt idx="26454" formatCode="General">
                  <c:v>0.54487200000000002</c:v>
                </c:pt>
                <c:pt idx="26455" formatCode="General">
                  <c:v>0.54489200000000004</c:v>
                </c:pt>
                <c:pt idx="26456" formatCode="General">
                  <c:v>0.54491299999999943</c:v>
                </c:pt>
                <c:pt idx="26457" formatCode="General">
                  <c:v>0.544933</c:v>
                </c:pt>
                <c:pt idx="26458" formatCode="General">
                  <c:v>0.54495400000000005</c:v>
                </c:pt>
                <c:pt idx="26459" formatCode="General">
                  <c:v>0.54497499999999999</c:v>
                </c:pt>
                <c:pt idx="26460" formatCode="General">
                  <c:v>0.54499600000000004</c:v>
                </c:pt>
                <c:pt idx="26461" formatCode="General">
                  <c:v>0.5450159999999995</c:v>
                </c:pt>
                <c:pt idx="26462" formatCode="General">
                  <c:v>0.54503699999999955</c:v>
                </c:pt>
                <c:pt idx="26463" formatCode="General">
                  <c:v>0.54505700000000001</c:v>
                </c:pt>
                <c:pt idx="26464" formatCode="General">
                  <c:v>0.54507799999999951</c:v>
                </c:pt>
                <c:pt idx="26465" formatCode="General">
                  <c:v>0.54509900000000044</c:v>
                </c:pt>
                <c:pt idx="26466" formatCode="General">
                  <c:v>0.54511900000000002</c:v>
                </c:pt>
                <c:pt idx="26467" formatCode="General">
                  <c:v>0.54513999999999996</c:v>
                </c:pt>
                <c:pt idx="26468" formatCode="General">
                  <c:v>0.54515999999999998</c:v>
                </c:pt>
                <c:pt idx="26469" formatCode="General">
                  <c:v>0.54518100000000003</c:v>
                </c:pt>
                <c:pt idx="26470" formatCode="General">
                  <c:v>0.54520100000000005</c:v>
                </c:pt>
                <c:pt idx="26471" formatCode="General">
                  <c:v>0.54522199999999998</c:v>
                </c:pt>
                <c:pt idx="26472" formatCode="General">
                  <c:v>0.545242</c:v>
                </c:pt>
                <c:pt idx="26473" formatCode="General">
                  <c:v>0.54526299999999939</c:v>
                </c:pt>
                <c:pt idx="26474" formatCode="General">
                  <c:v>0.54528399999999955</c:v>
                </c:pt>
                <c:pt idx="26475" formatCode="General">
                  <c:v>0.54530500000000004</c:v>
                </c:pt>
                <c:pt idx="26476" formatCode="General">
                  <c:v>0.5453249999999995</c:v>
                </c:pt>
                <c:pt idx="26477" formatCode="General">
                  <c:v>0.54534499999999997</c:v>
                </c:pt>
                <c:pt idx="26478" formatCode="General">
                  <c:v>0.54536599999999957</c:v>
                </c:pt>
                <c:pt idx="26479" formatCode="General">
                  <c:v>0.54538599999999959</c:v>
                </c:pt>
                <c:pt idx="26480" formatCode="General">
                  <c:v>0.545408</c:v>
                </c:pt>
                <c:pt idx="26481" formatCode="General">
                  <c:v>0.54542800000000002</c:v>
                </c:pt>
                <c:pt idx="26482" formatCode="General">
                  <c:v>0.54544899999999996</c:v>
                </c:pt>
                <c:pt idx="26483" formatCode="General">
                  <c:v>0.54546899999999943</c:v>
                </c:pt>
                <c:pt idx="26484" formatCode="General">
                  <c:v>0.54549000000000003</c:v>
                </c:pt>
                <c:pt idx="26485" formatCode="General">
                  <c:v>0.54550999999999961</c:v>
                </c:pt>
                <c:pt idx="26486" formatCode="General">
                  <c:v>0.54553099999999954</c:v>
                </c:pt>
                <c:pt idx="26487" formatCode="General">
                  <c:v>0.54555100000000001</c:v>
                </c:pt>
                <c:pt idx="26488" formatCode="General">
                  <c:v>0.54557299999999942</c:v>
                </c:pt>
                <c:pt idx="26489" formatCode="General">
                  <c:v>0.54559299999999955</c:v>
                </c:pt>
                <c:pt idx="26490" formatCode="General">
                  <c:v>0.54561300000000001</c:v>
                </c:pt>
                <c:pt idx="26491" formatCode="General">
                  <c:v>0.54563399999999951</c:v>
                </c:pt>
                <c:pt idx="26492" formatCode="General">
                  <c:v>0.54565399999999997</c:v>
                </c:pt>
                <c:pt idx="26493" formatCode="General">
                  <c:v>0.54567500000000047</c:v>
                </c:pt>
                <c:pt idx="26494" formatCode="General">
                  <c:v>0.54569500000000071</c:v>
                </c:pt>
                <c:pt idx="26495" formatCode="General">
                  <c:v>0.54571700000000001</c:v>
                </c:pt>
                <c:pt idx="26496" formatCode="General">
                  <c:v>0.54573700000000003</c:v>
                </c:pt>
                <c:pt idx="26497" formatCode="General">
                  <c:v>0.54575799999999997</c:v>
                </c:pt>
                <c:pt idx="26498" formatCode="General">
                  <c:v>0.54577799999999999</c:v>
                </c:pt>
                <c:pt idx="26499" formatCode="General">
                  <c:v>0.5457990000000007</c:v>
                </c:pt>
                <c:pt idx="26500" formatCode="General">
                  <c:v>0.54581900000000005</c:v>
                </c:pt>
                <c:pt idx="26501" formatCode="General">
                  <c:v>0.54583999999999999</c:v>
                </c:pt>
                <c:pt idx="26502" formatCode="General">
                  <c:v>0.54586000000000001</c:v>
                </c:pt>
                <c:pt idx="26503" formatCode="General">
                  <c:v>0.54588199999999998</c:v>
                </c:pt>
                <c:pt idx="26504" formatCode="General">
                  <c:v>0.545902</c:v>
                </c:pt>
                <c:pt idx="26505" formatCode="General">
                  <c:v>0.54592200000000002</c:v>
                </c:pt>
                <c:pt idx="26506" formatCode="General">
                  <c:v>0.54594299999999996</c:v>
                </c:pt>
                <c:pt idx="26507" formatCode="General">
                  <c:v>0.54596299999999942</c:v>
                </c:pt>
                <c:pt idx="26508" formatCode="General">
                  <c:v>0.54598400000000002</c:v>
                </c:pt>
                <c:pt idx="26509" formatCode="General">
                  <c:v>0.54600499999999996</c:v>
                </c:pt>
                <c:pt idx="26510" formatCode="General">
                  <c:v>0.54602600000000001</c:v>
                </c:pt>
                <c:pt idx="26511" formatCode="General">
                  <c:v>0.54604600000000003</c:v>
                </c:pt>
                <c:pt idx="26512" formatCode="General">
                  <c:v>0.54606699999999941</c:v>
                </c:pt>
                <c:pt idx="26513" formatCode="General">
                  <c:v>0.54608699999999954</c:v>
                </c:pt>
                <c:pt idx="26514" formatCode="General">
                  <c:v>0.54610800000000004</c:v>
                </c:pt>
                <c:pt idx="26515" formatCode="General">
                  <c:v>0.5461279999999995</c:v>
                </c:pt>
                <c:pt idx="26516" formatCode="General">
                  <c:v>0.54614900000000044</c:v>
                </c:pt>
                <c:pt idx="26517" formatCode="General">
                  <c:v>0.54616900000000002</c:v>
                </c:pt>
                <c:pt idx="26518" formatCode="General">
                  <c:v>0.54618999999999951</c:v>
                </c:pt>
                <c:pt idx="26519" formatCode="General">
                  <c:v>0.546211</c:v>
                </c:pt>
                <c:pt idx="26520" formatCode="General">
                  <c:v>0.54623100000000002</c:v>
                </c:pt>
                <c:pt idx="26521" formatCode="General">
                  <c:v>0.54625199999999996</c:v>
                </c:pt>
                <c:pt idx="26522" formatCode="General">
                  <c:v>0.54627199999999998</c:v>
                </c:pt>
                <c:pt idx="26523" formatCode="General">
                  <c:v>0.54629300000000003</c:v>
                </c:pt>
                <c:pt idx="26524" formatCode="General">
                  <c:v>0.54631399999999941</c:v>
                </c:pt>
                <c:pt idx="26525" formatCode="General">
                  <c:v>0.54633500000000002</c:v>
                </c:pt>
                <c:pt idx="26526" formatCode="General">
                  <c:v>0.54635500000000004</c:v>
                </c:pt>
                <c:pt idx="26527" formatCode="General">
                  <c:v>0.54637599999999997</c:v>
                </c:pt>
                <c:pt idx="26528" formatCode="General">
                  <c:v>0.54639599999999999</c:v>
                </c:pt>
                <c:pt idx="26529" formatCode="General">
                  <c:v>0.54641699999999938</c:v>
                </c:pt>
                <c:pt idx="26530" formatCode="General">
                  <c:v>0.54643699999999928</c:v>
                </c:pt>
                <c:pt idx="26531" formatCode="General">
                  <c:v>0.54645699999999942</c:v>
                </c:pt>
                <c:pt idx="26532" formatCode="General">
                  <c:v>0.54647900000000005</c:v>
                </c:pt>
                <c:pt idx="26533" formatCode="General">
                  <c:v>0.54649899999999996</c:v>
                </c:pt>
                <c:pt idx="26534" formatCode="General">
                  <c:v>0.54652000000000001</c:v>
                </c:pt>
                <c:pt idx="26535" formatCode="General">
                  <c:v>0.54654000000000003</c:v>
                </c:pt>
                <c:pt idx="26536" formatCode="General">
                  <c:v>0.5465609999999993</c:v>
                </c:pt>
                <c:pt idx="26537" formatCode="General">
                  <c:v>0.54658099999999943</c:v>
                </c:pt>
                <c:pt idx="26538" formatCode="General">
                  <c:v>0.54660200000000003</c:v>
                </c:pt>
                <c:pt idx="26539" formatCode="General">
                  <c:v>0.54662299999999997</c:v>
                </c:pt>
                <c:pt idx="26540" formatCode="General">
                  <c:v>0.54664299999999999</c:v>
                </c:pt>
                <c:pt idx="26541" formatCode="General">
                  <c:v>0.54666400000000004</c:v>
                </c:pt>
                <c:pt idx="26542" formatCode="General">
                  <c:v>0.54668499999999998</c:v>
                </c:pt>
                <c:pt idx="26543" formatCode="General">
                  <c:v>0.54670500000000044</c:v>
                </c:pt>
                <c:pt idx="26544" formatCode="General">
                  <c:v>0.54672500000000046</c:v>
                </c:pt>
                <c:pt idx="26545" formatCode="General">
                  <c:v>0.54674599999999995</c:v>
                </c:pt>
                <c:pt idx="26546" formatCode="General">
                  <c:v>0.546767</c:v>
                </c:pt>
                <c:pt idx="26547" formatCode="General">
                  <c:v>0.54678800000000005</c:v>
                </c:pt>
                <c:pt idx="26548" formatCode="General">
                  <c:v>0.54680799999999996</c:v>
                </c:pt>
                <c:pt idx="26549" formatCode="General">
                  <c:v>0.54682900000000045</c:v>
                </c:pt>
                <c:pt idx="26550" formatCode="General">
                  <c:v>0.54684900000000058</c:v>
                </c:pt>
                <c:pt idx="26551" formatCode="General">
                  <c:v>0.54686999999999997</c:v>
                </c:pt>
                <c:pt idx="26552" formatCode="General">
                  <c:v>0.54688999999999999</c:v>
                </c:pt>
                <c:pt idx="26553" formatCode="General">
                  <c:v>0.54691100000000004</c:v>
                </c:pt>
                <c:pt idx="26554" formatCode="General">
                  <c:v>0.54693199999999997</c:v>
                </c:pt>
                <c:pt idx="26555" formatCode="General">
                  <c:v>0.54695199999999999</c:v>
                </c:pt>
                <c:pt idx="26556" formatCode="General">
                  <c:v>0.54697300000000004</c:v>
                </c:pt>
                <c:pt idx="26557" formatCode="General">
                  <c:v>0.54699299999999951</c:v>
                </c:pt>
                <c:pt idx="26558" formatCode="General">
                  <c:v>0.547014</c:v>
                </c:pt>
                <c:pt idx="26559" formatCode="General">
                  <c:v>0.54703400000000002</c:v>
                </c:pt>
                <c:pt idx="26560" formatCode="General">
                  <c:v>0.54705499999999996</c:v>
                </c:pt>
                <c:pt idx="26561" formatCode="General">
                  <c:v>0.54707600000000001</c:v>
                </c:pt>
                <c:pt idx="26562" formatCode="General">
                  <c:v>0.54709600000000003</c:v>
                </c:pt>
                <c:pt idx="26563" formatCode="General">
                  <c:v>0.5471169999999993</c:v>
                </c:pt>
                <c:pt idx="26564" formatCode="General">
                  <c:v>0.54713800000000001</c:v>
                </c:pt>
                <c:pt idx="26565" formatCode="General">
                  <c:v>0.54715800000000003</c:v>
                </c:pt>
                <c:pt idx="26566" formatCode="General">
                  <c:v>0.54717899999999997</c:v>
                </c:pt>
                <c:pt idx="26567" formatCode="General">
                  <c:v>0.54719899999999999</c:v>
                </c:pt>
                <c:pt idx="26568" formatCode="General">
                  <c:v>0.54722000000000004</c:v>
                </c:pt>
                <c:pt idx="26569" formatCode="General">
                  <c:v>0.5472399999999995</c:v>
                </c:pt>
                <c:pt idx="26570" formatCode="General">
                  <c:v>0.547261</c:v>
                </c:pt>
                <c:pt idx="26571" formatCode="General">
                  <c:v>0.5472819999999996</c:v>
                </c:pt>
                <c:pt idx="26572" formatCode="General">
                  <c:v>0.54730199999999996</c:v>
                </c:pt>
                <c:pt idx="26573" formatCode="General">
                  <c:v>0.547323</c:v>
                </c:pt>
                <c:pt idx="26574" formatCode="General">
                  <c:v>0.54734300000000002</c:v>
                </c:pt>
                <c:pt idx="26575" formatCode="General">
                  <c:v>0.5473639999999993</c:v>
                </c:pt>
                <c:pt idx="26576" formatCode="General">
                  <c:v>0.54738500000000001</c:v>
                </c:pt>
                <c:pt idx="26577" formatCode="General">
                  <c:v>0.54740500000000003</c:v>
                </c:pt>
                <c:pt idx="26578" formatCode="General">
                  <c:v>0.54742599999999997</c:v>
                </c:pt>
                <c:pt idx="26579" formatCode="General">
                  <c:v>0.54744700000000002</c:v>
                </c:pt>
                <c:pt idx="26580" formatCode="General">
                  <c:v>0.54746699999999937</c:v>
                </c:pt>
                <c:pt idx="26581" formatCode="General">
                  <c:v>0.54748799999999942</c:v>
                </c:pt>
                <c:pt idx="26582" formatCode="General">
                  <c:v>0.54750799999999955</c:v>
                </c:pt>
                <c:pt idx="26583" formatCode="General">
                  <c:v>0.54752900000000004</c:v>
                </c:pt>
                <c:pt idx="26584" formatCode="General">
                  <c:v>0.54754899999999951</c:v>
                </c:pt>
                <c:pt idx="26585" formatCode="General">
                  <c:v>0.54757</c:v>
                </c:pt>
                <c:pt idx="26586" formatCode="General">
                  <c:v>0.54759100000000005</c:v>
                </c:pt>
                <c:pt idx="26587" formatCode="General">
                  <c:v>0.54761099999999996</c:v>
                </c:pt>
                <c:pt idx="26588" formatCode="General">
                  <c:v>0.54763200000000001</c:v>
                </c:pt>
                <c:pt idx="26589" formatCode="General">
                  <c:v>0.54765200000000003</c:v>
                </c:pt>
                <c:pt idx="26590" formatCode="General">
                  <c:v>0.54767299999999997</c:v>
                </c:pt>
                <c:pt idx="26591" formatCode="General">
                  <c:v>0.54769299999999999</c:v>
                </c:pt>
                <c:pt idx="26592" formatCode="General">
                  <c:v>0.54771499999999951</c:v>
                </c:pt>
                <c:pt idx="26593" formatCode="General">
                  <c:v>0.54773499999999997</c:v>
                </c:pt>
                <c:pt idx="26594" formatCode="General">
                  <c:v>0.54775600000000002</c:v>
                </c:pt>
                <c:pt idx="26595" formatCode="General">
                  <c:v>0.54777600000000004</c:v>
                </c:pt>
                <c:pt idx="26596" formatCode="General">
                  <c:v>0.54779699999999998</c:v>
                </c:pt>
                <c:pt idx="26597" formatCode="General">
                  <c:v>0.547817</c:v>
                </c:pt>
                <c:pt idx="26598" formatCode="General">
                  <c:v>0.54783700000000002</c:v>
                </c:pt>
                <c:pt idx="26599" formatCode="General">
                  <c:v>0.54785799999999996</c:v>
                </c:pt>
                <c:pt idx="26600" formatCode="General">
                  <c:v>0.54787900000000045</c:v>
                </c:pt>
                <c:pt idx="26601" formatCode="General">
                  <c:v>0.54790000000000005</c:v>
                </c:pt>
                <c:pt idx="26602" formatCode="General">
                  <c:v>0.54791999999999996</c:v>
                </c:pt>
                <c:pt idx="26603" formatCode="General">
                  <c:v>0.54794100000000046</c:v>
                </c:pt>
                <c:pt idx="26604" formatCode="General">
                  <c:v>0.54796100000000003</c:v>
                </c:pt>
                <c:pt idx="26605" formatCode="General">
                  <c:v>0.54798199999999997</c:v>
                </c:pt>
                <c:pt idx="26606" formatCode="General">
                  <c:v>0.54800199999999999</c:v>
                </c:pt>
                <c:pt idx="26607" formatCode="General">
                  <c:v>0.54802399999999996</c:v>
                </c:pt>
                <c:pt idx="26608" formatCode="General">
                  <c:v>0.54804399999999998</c:v>
                </c:pt>
                <c:pt idx="26609" formatCode="General">
                  <c:v>0.54806500000000002</c:v>
                </c:pt>
                <c:pt idx="26610" formatCode="General">
                  <c:v>0.54808500000000004</c:v>
                </c:pt>
                <c:pt idx="26611" formatCode="General">
                  <c:v>0.54810499999999951</c:v>
                </c:pt>
                <c:pt idx="26612" formatCode="General">
                  <c:v>0.548126</c:v>
                </c:pt>
                <c:pt idx="26613" formatCode="General">
                  <c:v>0.54814700000000005</c:v>
                </c:pt>
                <c:pt idx="26614" formatCode="General">
                  <c:v>0.54816799999999954</c:v>
                </c:pt>
                <c:pt idx="26615" formatCode="General">
                  <c:v>0.54818800000000001</c:v>
                </c:pt>
                <c:pt idx="26616" formatCode="General">
                  <c:v>0.5482089999999995</c:v>
                </c:pt>
                <c:pt idx="26617" formatCode="General">
                  <c:v>0.54822899999999997</c:v>
                </c:pt>
                <c:pt idx="26618" formatCode="General">
                  <c:v>0.54825000000000002</c:v>
                </c:pt>
                <c:pt idx="26619" formatCode="General">
                  <c:v>0.54827000000000004</c:v>
                </c:pt>
                <c:pt idx="26620" formatCode="General">
                  <c:v>0.54829099999999997</c:v>
                </c:pt>
                <c:pt idx="26621" formatCode="General">
                  <c:v>0.54831099999999955</c:v>
                </c:pt>
                <c:pt idx="26622" formatCode="General">
                  <c:v>0.54833299999999929</c:v>
                </c:pt>
                <c:pt idx="26623" formatCode="General">
                  <c:v>0.54835299999999942</c:v>
                </c:pt>
                <c:pt idx="26624" formatCode="General">
                  <c:v>0.548373</c:v>
                </c:pt>
                <c:pt idx="26625" formatCode="General">
                  <c:v>0.54839400000000005</c:v>
                </c:pt>
                <c:pt idx="26626" formatCode="General">
                  <c:v>0.54841399999999929</c:v>
                </c:pt>
                <c:pt idx="26627" formatCode="General">
                  <c:v>0.54843500000000001</c:v>
                </c:pt>
                <c:pt idx="26628" formatCode="General">
                  <c:v>0.54845599999999961</c:v>
                </c:pt>
                <c:pt idx="26629" formatCode="General">
                  <c:v>0.54847699999999955</c:v>
                </c:pt>
                <c:pt idx="26630" formatCode="General">
                  <c:v>0.54849700000000001</c:v>
                </c:pt>
                <c:pt idx="26631" formatCode="General">
                  <c:v>0.54851799999999928</c:v>
                </c:pt>
                <c:pt idx="26632" formatCode="General">
                  <c:v>0.54853799999999941</c:v>
                </c:pt>
                <c:pt idx="26633" formatCode="General">
                  <c:v>0.54855900000000002</c:v>
                </c:pt>
                <c:pt idx="26634" formatCode="General">
                  <c:v>0.54857900000000004</c:v>
                </c:pt>
                <c:pt idx="26635" formatCode="General">
                  <c:v>0.54859999999999998</c:v>
                </c:pt>
                <c:pt idx="26636" formatCode="General">
                  <c:v>0.54862000000000044</c:v>
                </c:pt>
                <c:pt idx="26637" formatCode="General">
                  <c:v>0.54864200000000041</c:v>
                </c:pt>
                <c:pt idx="26638" formatCode="General">
                  <c:v>0.54866199999999998</c:v>
                </c:pt>
                <c:pt idx="26639" formatCode="General">
                  <c:v>0.548682</c:v>
                </c:pt>
                <c:pt idx="26640" formatCode="General">
                  <c:v>0.54870300000000005</c:v>
                </c:pt>
                <c:pt idx="26641" formatCode="General">
                  <c:v>0.54872299999999996</c:v>
                </c:pt>
                <c:pt idx="26642" formatCode="General">
                  <c:v>0.54874400000000045</c:v>
                </c:pt>
                <c:pt idx="26643" formatCode="General">
                  <c:v>0.5487649999999995</c:v>
                </c:pt>
                <c:pt idx="26644" formatCode="General">
                  <c:v>0.548786</c:v>
                </c:pt>
                <c:pt idx="26645" formatCode="General">
                  <c:v>0.54880600000000002</c:v>
                </c:pt>
                <c:pt idx="26646" formatCode="General">
                  <c:v>0.54882699999999951</c:v>
                </c:pt>
                <c:pt idx="26647" formatCode="General">
                  <c:v>0.54884699999999997</c:v>
                </c:pt>
                <c:pt idx="26648" formatCode="General">
                  <c:v>0.54886800000000002</c:v>
                </c:pt>
                <c:pt idx="26649" formatCode="General">
                  <c:v>0.54888800000000004</c:v>
                </c:pt>
                <c:pt idx="26650" formatCode="General">
                  <c:v>0.54890899999999998</c:v>
                </c:pt>
                <c:pt idx="26651" formatCode="General">
                  <c:v>0.54893000000000003</c:v>
                </c:pt>
                <c:pt idx="26652" formatCode="General">
                  <c:v>0.54895000000000005</c:v>
                </c:pt>
                <c:pt idx="26653" formatCode="General">
                  <c:v>0.54897099999999999</c:v>
                </c:pt>
                <c:pt idx="26654" formatCode="General">
                  <c:v>0.54899100000000045</c:v>
                </c:pt>
                <c:pt idx="26655" formatCode="General">
                  <c:v>0.54901200000000006</c:v>
                </c:pt>
                <c:pt idx="26656" formatCode="General">
                  <c:v>0.54903199999999996</c:v>
                </c:pt>
                <c:pt idx="26657" formatCode="General">
                  <c:v>0.54905300000000001</c:v>
                </c:pt>
                <c:pt idx="26658" formatCode="General">
                  <c:v>0.54907399999999951</c:v>
                </c:pt>
                <c:pt idx="26659" formatCode="General">
                  <c:v>0.54909399999999997</c:v>
                </c:pt>
                <c:pt idx="26660" formatCode="General">
                  <c:v>0.54911500000000002</c:v>
                </c:pt>
                <c:pt idx="26661" formatCode="General">
                  <c:v>0.54913599999999996</c:v>
                </c:pt>
                <c:pt idx="26662" formatCode="General">
                  <c:v>0.54915599999999998</c:v>
                </c:pt>
                <c:pt idx="26663" formatCode="General">
                  <c:v>0.549176</c:v>
                </c:pt>
                <c:pt idx="26664" formatCode="General">
                  <c:v>0.54919700000000005</c:v>
                </c:pt>
                <c:pt idx="26665" formatCode="General">
                  <c:v>0.54921699999999929</c:v>
                </c:pt>
                <c:pt idx="26666" formatCode="General">
                  <c:v>0.54923900000000003</c:v>
                </c:pt>
                <c:pt idx="26667" formatCode="General">
                  <c:v>0.54925900000000005</c:v>
                </c:pt>
                <c:pt idx="26668" formatCode="General">
                  <c:v>0.54927999999999999</c:v>
                </c:pt>
                <c:pt idx="26669" formatCode="General">
                  <c:v>0.54930000000000001</c:v>
                </c:pt>
                <c:pt idx="26670" formatCode="General">
                  <c:v>0.5493209999999995</c:v>
                </c:pt>
                <c:pt idx="26671" formatCode="General">
                  <c:v>0.54934099999999997</c:v>
                </c:pt>
                <c:pt idx="26672" formatCode="General">
                  <c:v>0.54936199999999957</c:v>
                </c:pt>
                <c:pt idx="26673" formatCode="General">
                  <c:v>0.54938299999999929</c:v>
                </c:pt>
                <c:pt idx="26674" formatCode="General">
                  <c:v>0.54940299999999942</c:v>
                </c:pt>
                <c:pt idx="26675" formatCode="General">
                  <c:v>0.54942400000000002</c:v>
                </c:pt>
                <c:pt idx="26676" formatCode="General">
                  <c:v>0.54944499999999996</c:v>
                </c:pt>
                <c:pt idx="26677" formatCode="General">
                  <c:v>0.54946499999999943</c:v>
                </c:pt>
                <c:pt idx="26678" formatCode="General">
                  <c:v>0.549485</c:v>
                </c:pt>
                <c:pt idx="26679" formatCode="General">
                  <c:v>0.54950599999999961</c:v>
                </c:pt>
                <c:pt idx="26680" formatCode="General">
                  <c:v>0.54952699999999943</c:v>
                </c:pt>
                <c:pt idx="26681" formatCode="General">
                  <c:v>0.54954700000000001</c:v>
                </c:pt>
                <c:pt idx="26682" formatCode="General">
                  <c:v>0.54956799999999928</c:v>
                </c:pt>
                <c:pt idx="26683" formatCode="General">
                  <c:v>0.54958899999999955</c:v>
                </c:pt>
                <c:pt idx="26684" formatCode="General">
                  <c:v>0.54960900000000046</c:v>
                </c:pt>
                <c:pt idx="26685" formatCode="General">
                  <c:v>0.54962999999999995</c:v>
                </c:pt>
                <c:pt idx="26686" formatCode="General">
                  <c:v>0.54965000000000042</c:v>
                </c:pt>
                <c:pt idx="26687" formatCode="General">
                  <c:v>0.54967100000000046</c:v>
                </c:pt>
                <c:pt idx="26688" formatCode="General">
                  <c:v>0.54969100000000071</c:v>
                </c:pt>
                <c:pt idx="26689" formatCode="General">
                  <c:v>0.54971199999999998</c:v>
                </c:pt>
                <c:pt idx="26690" formatCode="General">
                  <c:v>0.54973300000000003</c:v>
                </c:pt>
                <c:pt idx="26691" formatCode="General">
                  <c:v>0.54975300000000005</c:v>
                </c:pt>
                <c:pt idx="26692" formatCode="General">
                  <c:v>0.54977399999999998</c:v>
                </c:pt>
                <c:pt idx="26693" formatCode="General">
                  <c:v>0.54979400000000045</c:v>
                </c:pt>
                <c:pt idx="26694" formatCode="General">
                  <c:v>0.54981500000000005</c:v>
                </c:pt>
                <c:pt idx="26695" formatCode="General">
                  <c:v>0.54983599999999999</c:v>
                </c:pt>
                <c:pt idx="26696" formatCode="General">
                  <c:v>0.54985700000000004</c:v>
                </c:pt>
                <c:pt idx="26697" formatCode="General">
                  <c:v>0.54987699999999951</c:v>
                </c:pt>
                <c:pt idx="26698" formatCode="General">
                  <c:v>0.54989800000000044</c:v>
                </c:pt>
                <c:pt idx="26699" formatCode="General">
                  <c:v>0.54991800000000002</c:v>
                </c:pt>
                <c:pt idx="26700" formatCode="General">
                  <c:v>0.54993899999999996</c:v>
                </c:pt>
                <c:pt idx="26701" formatCode="General">
                  <c:v>0.54995899999999998</c:v>
                </c:pt>
                <c:pt idx="26702" formatCode="General">
                  <c:v>0.54998000000000002</c:v>
                </c:pt>
                <c:pt idx="26703" formatCode="General">
                  <c:v>0.55000000000000004</c:v>
                </c:pt>
                <c:pt idx="26704" formatCode="General">
                  <c:v>0.55002099999999998</c:v>
                </c:pt>
                <c:pt idx="26705" formatCode="General">
                  <c:v>0.55004200000000003</c:v>
                </c:pt>
                <c:pt idx="26706" formatCode="General">
                  <c:v>0.55006199999999961</c:v>
                </c:pt>
                <c:pt idx="26707" formatCode="General">
                  <c:v>0.55008299999999954</c:v>
                </c:pt>
                <c:pt idx="26708" formatCode="General">
                  <c:v>0.55010300000000001</c:v>
                </c:pt>
                <c:pt idx="26709" formatCode="General">
                  <c:v>0.5501239999999995</c:v>
                </c:pt>
                <c:pt idx="26710" formatCode="General">
                  <c:v>0.55014399999999997</c:v>
                </c:pt>
                <c:pt idx="26711" formatCode="General">
                  <c:v>0.5501659999999996</c:v>
                </c:pt>
                <c:pt idx="26712" formatCode="General">
                  <c:v>0.55018599999999951</c:v>
                </c:pt>
                <c:pt idx="26713" formatCode="General">
                  <c:v>0.550207</c:v>
                </c:pt>
                <c:pt idx="26714" formatCode="General">
                  <c:v>0.55022700000000002</c:v>
                </c:pt>
                <c:pt idx="26715" formatCode="General">
                  <c:v>0.55024799999999996</c:v>
                </c:pt>
                <c:pt idx="26716" formatCode="General">
                  <c:v>0.55026799999999942</c:v>
                </c:pt>
                <c:pt idx="26717" formatCode="General">
                  <c:v>0.55028900000000003</c:v>
                </c:pt>
                <c:pt idx="26718" formatCode="General">
                  <c:v>0.55030900000000005</c:v>
                </c:pt>
                <c:pt idx="26719" formatCode="General">
                  <c:v>0.55032999999999999</c:v>
                </c:pt>
                <c:pt idx="26720" formatCode="General">
                  <c:v>0.55035100000000003</c:v>
                </c:pt>
                <c:pt idx="26721" formatCode="General">
                  <c:v>0.55037100000000005</c:v>
                </c:pt>
                <c:pt idx="26722" formatCode="General">
                  <c:v>0.55039199999999999</c:v>
                </c:pt>
                <c:pt idx="26723" formatCode="General">
                  <c:v>0.55041199999999957</c:v>
                </c:pt>
                <c:pt idx="26724" formatCode="General">
                  <c:v>0.55043299999999928</c:v>
                </c:pt>
                <c:pt idx="26725" formatCode="General">
                  <c:v>0.55045299999999941</c:v>
                </c:pt>
                <c:pt idx="26726" formatCode="General">
                  <c:v>0.55047500000000005</c:v>
                </c:pt>
                <c:pt idx="26727" formatCode="General">
                  <c:v>0.55049499999999996</c:v>
                </c:pt>
                <c:pt idx="26728" formatCode="General">
                  <c:v>0.55051599999999956</c:v>
                </c:pt>
                <c:pt idx="26729" formatCode="General">
                  <c:v>0.55053599999999958</c:v>
                </c:pt>
                <c:pt idx="26730" formatCode="General">
                  <c:v>0.5505559999999996</c:v>
                </c:pt>
                <c:pt idx="26731" formatCode="General">
                  <c:v>0.55057699999999943</c:v>
                </c:pt>
                <c:pt idx="26732" formatCode="General">
                  <c:v>0.550597</c:v>
                </c:pt>
                <c:pt idx="26733" formatCode="General">
                  <c:v>0.55061800000000005</c:v>
                </c:pt>
                <c:pt idx="26734" formatCode="General">
                  <c:v>0.55063899999999999</c:v>
                </c:pt>
                <c:pt idx="26735" formatCode="General">
                  <c:v>0.55066000000000004</c:v>
                </c:pt>
                <c:pt idx="26736" formatCode="General">
                  <c:v>0.55067999999999995</c:v>
                </c:pt>
                <c:pt idx="26737" formatCode="General">
                  <c:v>0.55070100000000044</c:v>
                </c:pt>
                <c:pt idx="26738" formatCode="General">
                  <c:v>0.55072100000000046</c:v>
                </c:pt>
                <c:pt idx="26739" formatCode="General">
                  <c:v>0.55074199999999995</c:v>
                </c:pt>
                <c:pt idx="26740" formatCode="General">
                  <c:v>0.55076199999999997</c:v>
                </c:pt>
                <c:pt idx="26741" formatCode="General">
                  <c:v>0.55078400000000005</c:v>
                </c:pt>
                <c:pt idx="26742" formatCode="General">
                  <c:v>0.55080399999999996</c:v>
                </c:pt>
                <c:pt idx="26743" formatCode="General">
                  <c:v>0.55082500000000045</c:v>
                </c:pt>
                <c:pt idx="26744" formatCode="General">
                  <c:v>0.55084500000000058</c:v>
                </c:pt>
                <c:pt idx="26745" formatCode="General">
                  <c:v>0.55086500000000005</c:v>
                </c:pt>
                <c:pt idx="26746" formatCode="General">
                  <c:v>0.55088599999999999</c:v>
                </c:pt>
                <c:pt idx="26747" formatCode="General">
                  <c:v>0.55090600000000001</c:v>
                </c:pt>
                <c:pt idx="26748" formatCode="General">
                  <c:v>0.55092799999999997</c:v>
                </c:pt>
                <c:pt idx="26749" formatCode="General">
                  <c:v>0.55094799999999999</c:v>
                </c:pt>
                <c:pt idx="26750" formatCode="General">
                  <c:v>0.55096900000000004</c:v>
                </c:pt>
                <c:pt idx="26751" formatCode="General">
                  <c:v>0.55098899999999951</c:v>
                </c:pt>
                <c:pt idx="26752" formatCode="General">
                  <c:v>0.55101</c:v>
                </c:pt>
                <c:pt idx="26753" formatCode="General">
                  <c:v>0.55103000000000002</c:v>
                </c:pt>
                <c:pt idx="26754" formatCode="General">
                  <c:v>0.55105099999999996</c:v>
                </c:pt>
                <c:pt idx="26755" formatCode="General">
                  <c:v>0.55107200000000001</c:v>
                </c:pt>
                <c:pt idx="26756" formatCode="General">
                  <c:v>0.5510930000000005</c:v>
                </c:pt>
                <c:pt idx="26757" formatCode="General">
                  <c:v>0.5511129999999993</c:v>
                </c:pt>
                <c:pt idx="26758" formatCode="General">
                  <c:v>0.55113299999999943</c:v>
                </c:pt>
                <c:pt idx="26759" formatCode="General">
                  <c:v>0.55115400000000003</c:v>
                </c:pt>
                <c:pt idx="26760" formatCode="General">
                  <c:v>0.55117400000000005</c:v>
                </c:pt>
                <c:pt idx="26761" formatCode="General">
                  <c:v>0.55119499999999999</c:v>
                </c:pt>
                <c:pt idx="26762" formatCode="General">
                  <c:v>0.5512159999999996</c:v>
                </c:pt>
                <c:pt idx="26763" formatCode="General">
                  <c:v>0.55123699999999942</c:v>
                </c:pt>
                <c:pt idx="26764" formatCode="General">
                  <c:v>0.551257</c:v>
                </c:pt>
                <c:pt idx="26765" formatCode="General">
                  <c:v>0.55127800000000005</c:v>
                </c:pt>
                <c:pt idx="26766" formatCode="General">
                  <c:v>0.55129799999999951</c:v>
                </c:pt>
                <c:pt idx="26767" formatCode="General">
                  <c:v>0.551319</c:v>
                </c:pt>
                <c:pt idx="26768" formatCode="General">
                  <c:v>0.55133900000000002</c:v>
                </c:pt>
                <c:pt idx="26769" formatCode="General">
                  <c:v>0.55135999999999996</c:v>
                </c:pt>
                <c:pt idx="26770" formatCode="General">
                  <c:v>0.55138100000000001</c:v>
                </c:pt>
                <c:pt idx="26771" formatCode="General">
                  <c:v>0.55140100000000003</c:v>
                </c:pt>
                <c:pt idx="26772" formatCode="General">
                  <c:v>0.55142199999999997</c:v>
                </c:pt>
                <c:pt idx="26773" formatCode="General">
                  <c:v>0.55144199999999999</c:v>
                </c:pt>
                <c:pt idx="26774" formatCode="General">
                  <c:v>0.55146299999999937</c:v>
                </c:pt>
                <c:pt idx="26775" formatCode="General">
                  <c:v>0.55148299999999928</c:v>
                </c:pt>
                <c:pt idx="26776" formatCode="General">
                  <c:v>0.55150399999999955</c:v>
                </c:pt>
                <c:pt idx="26777" formatCode="General">
                  <c:v>0.55152500000000004</c:v>
                </c:pt>
                <c:pt idx="26778" formatCode="General">
                  <c:v>0.55154599999999998</c:v>
                </c:pt>
                <c:pt idx="26779" formatCode="General">
                  <c:v>0.55156599999999956</c:v>
                </c:pt>
                <c:pt idx="26780" formatCode="General">
                  <c:v>0.55158699999999938</c:v>
                </c:pt>
                <c:pt idx="26781" formatCode="General">
                  <c:v>0.55160699999999996</c:v>
                </c:pt>
                <c:pt idx="26782" formatCode="General">
                  <c:v>0.55162800000000045</c:v>
                </c:pt>
                <c:pt idx="26783" formatCode="General">
                  <c:v>0.55164800000000058</c:v>
                </c:pt>
                <c:pt idx="26784" formatCode="General">
                  <c:v>0.55166899999999996</c:v>
                </c:pt>
                <c:pt idx="26785" formatCode="General">
                  <c:v>0.55169000000000046</c:v>
                </c:pt>
                <c:pt idx="26786" formatCode="General">
                  <c:v>0.55171000000000003</c:v>
                </c:pt>
                <c:pt idx="26787" formatCode="General">
                  <c:v>0.55173099999999997</c:v>
                </c:pt>
                <c:pt idx="26788" formatCode="General">
                  <c:v>0.55175099999999999</c:v>
                </c:pt>
                <c:pt idx="26789" formatCode="General">
                  <c:v>0.55177200000000004</c:v>
                </c:pt>
                <c:pt idx="26790" formatCode="General">
                  <c:v>0.55179199999999995</c:v>
                </c:pt>
                <c:pt idx="26791" formatCode="General">
                  <c:v>0.551813</c:v>
                </c:pt>
                <c:pt idx="26792" formatCode="General">
                  <c:v>0.55183400000000005</c:v>
                </c:pt>
                <c:pt idx="26793" formatCode="General">
                  <c:v>0.55185399999999996</c:v>
                </c:pt>
                <c:pt idx="26794" formatCode="General">
                  <c:v>0.55187500000000045</c:v>
                </c:pt>
                <c:pt idx="26795" formatCode="General">
                  <c:v>0.55189600000000005</c:v>
                </c:pt>
                <c:pt idx="26796" formatCode="General">
                  <c:v>0.55191599999999996</c:v>
                </c:pt>
                <c:pt idx="26797" formatCode="General">
                  <c:v>0.55193599999999998</c:v>
                </c:pt>
                <c:pt idx="26798" formatCode="General">
                  <c:v>0.55195700000000003</c:v>
                </c:pt>
                <c:pt idx="26799" formatCode="General">
                  <c:v>0.55197799999999997</c:v>
                </c:pt>
                <c:pt idx="26800" formatCode="General">
                  <c:v>0.55199799999999999</c:v>
                </c:pt>
                <c:pt idx="26801" formatCode="General">
                  <c:v>0.55201900000000004</c:v>
                </c:pt>
                <c:pt idx="26802" formatCode="General">
                  <c:v>0.55203999999999998</c:v>
                </c:pt>
                <c:pt idx="26803" formatCode="General">
                  <c:v>0.55206</c:v>
                </c:pt>
                <c:pt idx="26804" formatCode="General">
                  <c:v>0.55208100000000004</c:v>
                </c:pt>
                <c:pt idx="26805" formatCode="General">
                  <c:v>0.55210099999999951</c:v>
                </c:pt>
                <c:pt idx="26806" formatCode="General">
                  <c:v>0.552122</c:v>
                </c:pt>
                <c:pt idx="26807" formatCode="General">
                  <c:v>0.55214300000000005</c:v>
                </c:pt>
                <c:pt idx="26808" formatCode="General">
                  <c:v>0.55216299999999929</c:v>
                </c:pt>
                <c:pt idx="26809" formatCode="General">
                  <c:v>0.55218400000000001</c:v>
                </c:pt>
                <c:pt idx="26810" formatCode="General">
                  <c:v>0.5522049999999995</c:v>
                </c:pt>
                <c:pt idx="26811" formatCode="General">
                  <c:v>0.55222499999999997</c:v>
                </c:pt>
                <c:pt idx="26812" formatCode="General">
                  <c:v>0.55224499999999999</c:v>
                </c:pt>
                <c:pt idx="26813" formatCode="General">
                  <c:v>0.55226599999999959</c:v>
                </c:pt>
                <c:pt idx="26814" formatCode="General">
                  <c:v>0.55228699999999942</c:v>
                </c:pt>
                <c:pt idx="26815" formatCode="General">
                  <c:v>0.55230699999999955</c:v>
                </c:pt>
                <c:pt idx="26816" formatCode="General">
                  <c:v>0.55232800000000004</c:v>
                </c:pt>
                <c:pt idx="26817" formatCode="General">
                  <c:v>0.55234899999999998</c:v>
                </c:pt>
                <c:pt idx="26818" formatCode="General">
                  <c:v>0.552369</c:v>
                </c:pt>
                <c:pt idx="26819" formatCode="General">
                  <c:v>0.55239000000000005</c:v>
                </c:pt>
                <c:pt idx="26820" formatCode="General">
                  <c:v>0.55240999999999996</c:v>
                </c:pt>
                <c:pt idx="26821" formatCode="General">
                  <c:v>0.55243100000000001</c:v>
                </c:pt>
                <c:pt idx="26822" formatCode="General">
                  <c:v>0.55245100000000003</c:v>
                </c:pt>
                <c:pt idx="26823" formatCode="General">
                  <c:v>0.55247199999999996</c:v>
                </c:pt>
                <c:pt idx="26824" formatCode="General">
                  <c:v>0.55249300000000001</c:v>
                </c:pt>
                <c:pt idx="26825" formatCode="General">
                  <c:v>0.55251299999999937</c:v>
                </c:pt>
                <c:pt idx="26826" formatCode="General">
                  <c:v>0.55253399999999941</c:v>
                </c:pt>
                <c:pt idx="26827" formatCode="General">
                  <c:v>0.55255399999999955</c:v>
                </c:pt>
                <c:pt idx="26828" formatCode="General">
                  <c:v>0.55257500000000004</c:v>
                </c:pt>
                <c:pt idx="26829" formatCode="General">
                  <c:v>0.5525949999999995</c:v>
                </c:pt>
                <c:pt idx="26830" formatCode="General">
                  <c:v>0.55261700000000002</c:v>
                </c:pt>
                <c:pt idx="26831" formatCode="General">
                  <c:v>0.55263700000000004</c:v>
                </c:pt>
                <c:pt idx="26832" formatCode="General">
                  <c:v>0.55265799999999998</c:v>
                </c:pt>
                <c:pt idx="26833" formatCode="General">
                  <c:v>0.55267800000000045</c:v>
                </c:pt>
                <c:pt idx="26834" formatCode="General">
                  <c:v>0.55269900000000072</c:v>
                </c:pt>
                <c:pt idx="26835" formatCode="General">
                  <c:v>0.55271899999999996</c:v>
                </c:pt>
                <c:pt idx="26836" formatCode="General">
                  <c:v>0.55274000000000045</c:v>
                </c:pt>
                <c:pt idx="26837" formatCode="General">
                  <c:v>0.55276000000000003</c:v>
                </c:pt>
                <c:pt idx="26838" formatCode="General">
                  <c:v>0.55278099999999997</c:v>
                </c:pt>
                <c:pt idx="26839" formatCode="General">
                  <c:v>0.55280200000000002</c:v>
                </c:pt>
                <c:pt idx="26840" formatCode="General">
                  <c:v>0.55282200000000004</c:v>
                </c:pt>
                <c:pt idx="26841" formatCode="General">
                  <c:v>0.55284299999999997</c:v>
                </c:pt>
                <c:pt idx="26842" formatCode="General">
                  <c:v>0.55286299999999955</c:v>
                </c:pt>
                <c:pt idx="26843" formatCode="General">
                  <c:v>0.55288400000000004</c:v>
                </c:pt>
                <c:pt idx="26844" formatCode="General">
                  <c:v>0.55290399999999951</c:v>
                </c:pt>
                <c:pt idx="26845" formatCode="General">
                  <c:v>0.55292600000000003</c:v>
                </c:pt>
                <c:pt idx="26846" formatCode="General">
                  <c:v>0.55294600000000005</c:v>
                </c:pt>
                <c:pt idx="26847" formatCode="General">
                  <c:v>0.55296699999999943</c:v>
                </c:pt>
                <c:pt idx="26848" formatCode="General">
                  <c:v>0.55298700000000001</c:v>
                </c:pt>
                <c:pt idx="26849" formatCode="General">
                  <c:v>0.5530080000000005</c:v>
                </c:pt>
                <c:pt idx="26850" formatCode="General">
                  <c:v>0.55302799999999996</c:v>
                </c:pt>
                <c:pt idx="26851" formatCode="General">
                  <c:v>0.55304900000000046</c:v>
                </c:pt>
                <c:pt idx="26852" formatCode="General">
                  <c:v>0.55306900000000003</c:v>
                </c:pt>
                <c:pt idx="26853" formatCode="General">
                  <c:v>0.55308999999999997</c:v>
                </c:pt>
                <c:pt idx="26854" formatCode="General">
                  <c:v>0.55311100000000002</c:v>
                </c:pt>
                <c:pt idx="26855" formatCode="General">
                  <c:v>0.55313100000000004</c:v>
                </c:pt>
                <c:pt idx="26856" formatCode="General">
                  <c:v>0.55315199999999998</c:v>
                </c:pt>
                <c:pt idx="26857" formatCode="General">
                  <c:v>0.553172</c:v>
                </c:pt>
                <c:pt idx="26858" formatCode="General">
                  <c:v>0.55319300000000005</c:v>
                </c:pt>
                <c:pt idx="26859" formatCode="General">
                  <c:v>0.55321399999999943</c:v>
                </c:pt>
                <c:pt idx="26860" formatCode="General">
                  <c:v>0.55323500000000003</c:v>
                </c:pt>
                <c:pt idx="26861" formatCode="General">
                  <c:v>0.55325500000000005</c:v>
                </c:pt>
                <c:pt idx="26862" formatCode="General">
                  <c:v>0.55327599999999999</c:v>
                </c:pt>
                <c:pt idx="26863" formatCode="General">
                  <c:v>0.55329600000000001</c:v>
                </c:pt>
                <c:pt idx="26864" formatCode="General">
                  <c:v>0.55331699999999928</c:v>
                </c:pt>
                <c:pt idx="26865" formatCode="General">
                  <c:v>0.55333699999999941</c:v>
                </c:pt>
                <c:pt idx="26866" formatCode="General">
                  <c:v>0.55335699999999943</c:v>
                </c:pt>
                <c:pt idx="26867" formatCode="General">
                  <c:v>0.55337800000000004</c:v>
                </c:pt>
                <c:pt idx="26868" formatCode="General">
                  <c:v>0.55339899999999997</c:v>
                </c:pt>
                <c:pt idx="26869" formatCode="General">
                  <c:v>0.55342000000000002</c:v>
                </c:pt>
                <c:pt idx="26870" formatCode="General">
                  <c:v>0.55344000000000004</c:v>
                </c:pt>
                <c:pt idx="26871" formatCode="General">
                  <c:v>0.55346099999999943</c:v>
                </c:pt>
                <c:pt idx="26872" formatCode="General">
                  <c:v>0.553481</c:v>
                </c:pt>
                <c:pt idx="26873" formatCode="General">
                  <c:v>0.55350199999999961</c:v>
                </c:pt>
                <c:pt idx="26874" formatCode="General">
                  <c:v>0.55352299999999943</c:v>
                </c:pt>
                <c:pt idx="26875" formatCode="General">
                  <c:v>0.55354400000000004</c:v>
                </c:pt>
                <c:pt idx="26876" formatCode="General">
                  <c:v>0.55356399999999928</c:v>
                </c:pt>
                <c:pt idx="26877" formatCode="General">
                  <c:v>0.55358499999999955</c:v>
                </c:pt>
                <c:pt idx="26878" formatCode="General">
                  <c:v>0.55360500000000046</c:v>
                </c:pt>
                <c:pt idx="26879" formatCode="General">
                  <c:v>0.5536250000000007</c:v>
                </c:pt>
                <c:pt idx="26880" formatCode="General">
                  <c:v>0.55364600000000042</c:v>
                </c:pt>
                <c:pt idx="26881" formatCode="General">
                  <c:v>0.55366599999999999</c:v>
                </c:pt>
                <c:pt idx="26882" formatCode="General">
                  <c:v>0.55368700000000004</c:v>
                </c:pt>
                <c:pt idx="26883" formatCode="General">
                  <c:v>0.55370799999999998</c:v>
                </c:pt>
                <c:pt idx="26884" formatCode="General">
                  <c:v>0.55372900000000058</c:v>
                </c:pt>
                <c:pt idx="26885" formatCode="General">
                  <c:v>0.55374900000000071</c:v>
                </c:pt>
                <c:pt idx="26886" formatCode="General">
                  <c:v>0.55376999999999998</c:v>
                </c:pt>
                <c:pt idx="26887" formatCode="General">
                  <c:v>0.55379000000000045</c:v>
                </c:pt>
                <c:pt idx="26888" formatCode="General">
                  <c:v>0.55381100000000005</c:v>
                </c:pt>
                <c:pt idx="26889" formatCode="General">
                  <c:v>0.55383199999999999</c:v>
                </c:pt>
                <c:pt idx="26890" formatCode="General">
                  <c:v>0.55385200000000001</c:v>
                </c:pt>
                <c:pt idx="26891" formatCode="General">
                  <c:v>0.5538729999999995</c:v>
                </c:pt>
                <c:pt idx="26892" formatCode="General">
                  <c:v>0.55389299999999997</c:v>
                </c:pt>
                <c:pt idx="26893" formatCode="General">
                  <c:v>0.55391400000000002</c:v>
                </c:pt>
                <c:pt idx="26894" formatCode="General">
                  <c:v>0.55393400000000004</c:v>
                </c:pt>
                <c:pt idx="26895" formatCode="General">
                  <c:v>0.55395499999999998</c:v>
                </c:pt>
                <c:pt idx="26896" formatCode="General">
                  <c:v>0.55397500000000044</c:v>
                </c:pt>
                <c:pt idx="26897" formatCode="General">
                  <c:v>0.55399699999999996</c:v>
                </c:pt>
                <c:pt idx="26898" formatCode="General">
                  <c:v>0.55401699999999943</c:v>
                </c:pt>
                <c:pt idx="26899" formatCode="General">
                  <c:v>0.55403800000000003</c:v>
                </c:pt>
                <c:pt idx="26900" formatCode="General">
                  <c:v>0.55405800000000005</c:v>
                </c:pt>
                <c:pt idx="26901" formatCode="General">
                  <c:v>0.55407899999999999</c:v>
                </c:pt>
                <c:pt idx="26902" formatCode="General">
                  <c:v>0.55409900000000045</c:v>
                </c:pt>
                <c:pt idx="26903" formatCode="General">
                  <c:v>0.5541199999999995</c:v>
                </c:pt>
                <c:pt idx="26904" formatCode="General">
                  <c:v>0.55414099999999999</c:v>
                </c:pt>
                <c:pt idx="26905" formatCode="General">
                  <c:v>0.55416100000000001</c:v>
                </c:pt>
                <c:pt idx="26906" formatCode="General">
                  <c:v>0.55418199999999951</c:v>
                </c:pt>
                <c:pt idx="26907" formatCode="General">
                  <c:v>0.55420199999999997</c:v>
                </c:pt>
                <c:pt idx="26908" formatCode="General">
                  <c:v>0.55422300000000002</c:v>
                </c:pt>
                <c:pt idx="26909" formatCode="General">
                  <c:v>0.55424300000000004</c:v>
                </c:pt>
                <c:pt idx="26910" formatCode="General">
                  <c:v>0.55426399999999942</c:v>
                </c:pt>
                <c:pt idx="26911" formatCode="General">
                  <c:v>0.55428500000000003</c:v>
                </c:pt>
                <c:pt idx="26912" formatCode="General">
                  <c:v>0.55430500000000005</c:v>
                </c:pt>
                <c:pt idx="26913" formatCode="General">
                  <c:v>0.55432599999999999</c:v>
                </c:pt>
                <c:pt idx="26914" formatCode="General">
                  <c:v>0.55434700000000003</c:v>
                </c:pt>
                <c:pt idx="26915" formatCode="General">
                  <c:v>0.55436699999999939</c:v>
                </c:pt>
                <c:pt idx="26916" formatCode="General">
                  <c:v>0.55438799999999955</c:v>
                </c:pt>
                <c:pt idx="26917" formatCode="General">
                  <c:v>0.55440800000000001</c:v>
                </c:pt>
                <c:pt idx="26918" formatCode="General">
                  <c:v>0.55442899999999951</c:v>
                </c:pt>
                <c:pt idx="26919" formatCode="General">
                  <c:v>0.55444899999999997</c:v>
                </c:pt>
                <c:pt idx="26920" formatCode="General">
                  <c:v>0.55447000000000002</c:v>
                </c:pt>
                <c:pt idx="26921" formatCode="General">
                  <c:v>0.55449099999999996</c:v>
                </c:pt>
                <c:pt idx="26922" formatCode="General">
                  <c:v>0.55451099999999942</c:v>
                </c:pt>
                <c:pt idx="26923" formatCode="General">
                  <c:v>0.55453199999999958</c:v>
                </c:pt>
                <c:pt idx="26924" formatCode="General">
                  <c:v>0.5545519999999996</c:v>
                </c:pt>
                <c:pt idx="26925" formatCode="General">
                  <c:v>0.55457299999999943</c:v>
                </c:pt>
                <c:pt idx="26926" formatCode="General">
                  <c:v>0.55459400000000003</c:v>
                </c:pt>
                <c:pt idx="26927" formatCode="General">
                  <c:v>0.55461400000000005</c:v>
                </c:pt>
                <c:pt idx="26928" formatCode="General">
                  <c:v>0.55463499999999999</c:v>
                </c:pt>
                <c:pt idx="26929" formatCode="General">
                  <c:v>0.55465600000000004</c:v>
                </c:pt>
                <c:pt idx="26930" formatCode="General">
                  <c:v>0.55467599999999995</c:v>
                </c:pt>
                <c:pt idx="26931" formatCode="General">
                  <c:v>0.55469700000000044</c:v>
                </c:pt>
                <c:pt idx="26932" formatCode="General">
                  <c:v>0.55471700000000002</c:v>
                </c:pt>
                <c:pt idx="26933" formatCode="General">
                  <c:v>0.55473799999999951</c:v>
                </c:pt>
                <c:pt idx="26934" formatCode="General">
                  <c:v>0.55475799999999997</c:v>
                </c:pt>
                <c:pt idx="26935" formatCode="General">
                  <c:v>0.55477900000000058</c:v>
                </c:pt>
                <c:pt idx="26936" formatCode="General">
                  <c:v>0.5548000000000004</c:v>
                </c:pt>
                <c:pt idx="26937" formatCode="General">
                  <c:v>0.55481999999999998</c:v>
                </c:pt>
                <c:pt idx="26938" formatCode="General">
                  <c:v>0.55484100000000058</c:v>
                </c:pt>
                <c:pt idx="26939" formatCode="General">
                  <c:v>0.55486100000000005</c:v>
                </c:pt>
                <c:pt idx="26940" formatCode="General">
                  <c:v>0.55488199999999999</c:v>
                </c:pt>
                <c:pt idx="26941" formatCode="General">
                  <c:v>0.55490200000000001</c:v>
                </c:pt>
                <c:pt idx="26942" formatCode="General">
                  <c:v>0.55492399999999997</c:v>
                </c:pt>
                <c:pt idx="26943" formatCode="General">
                  <c:v>0.55494399999999999</c:v>
                </c:pt>
                <c:pt idx="26944" formatCode="General">
                  <c:v>0.55496400000000001</c:v>
                </c:pt>
                <c:pt idx="26945" formatCode="General">
                  <c:v>0.55498499999999951</c:v>
                </c:pt>
                <c:pt idx="26946" formatCode="General">
                  <c:v>0.55500499999999997</c:v>
                </c:pt>
                <c:pt idx="26947" formatCode="General">
                  <c:v>0.55502600000000002</c:v>
                </c:pt>
                <c:pt idx="26948" formatCode="General">
                  <c:v>0.55504600000000004</c:v>
                </c:pt>
                <c:pt idx="26949" formatCode="General">
                  <c:v>0.55506699999999942</c:v>
                </c:pt>
                <c:pt idx="26950" formatCode="General">
                  <c:v>0.55508800000000003</c:v>
                </c:pt>
                <c:pt idx="26951" formatCode="General">
                  <c:v>0.55510899999999996</c:v>
                </c:pt>
                <c:pt idx="26952" formatCode="General">
                  <c:v>0.55512899999999998</c:v>
                </c:pt>
                <c:pt idx="26953" formatCode="General">
                  <c:v>0.55515000000000003</c:v>
                </c:pt>
                <c:pt idx="26954" formatCode="General">
                  <c:v>0.55517000000000005</c:v>
                </c:pt>
                <c:pt idx="26955" formatCode="General">
                  <c:v>0.55519099999999999</c:v>
                </c:pt>
                <c:pt idx="26956" formatCode="General">
                  <c:v>0.55521100000000001</c:v>
                </c:pt>
                <c:pt idx="26957" formatCode="General">
                  <c:v>0.55523299999999942</c:v>
                </c:pt>
                <c:pt idx="26958" formatCode="General">
                  <c:v>0.555253</c:v>
                </c:pt>
                <c:pt idx="26959" formatCode="General">
                  <c:v>0.55527300000000002</c:v>
                </c:pt>
                <c:pt idx="26960" formatCode="General">
                  <c:v>0.55529399999999951</c:v>
                </c:pt>
                <c:pt idx="26961" formatCode="General">
                  <c:v>0.55531399999999942</c:v>
                </c:pt>
                <c:pt idx="26962" formatCode="General">
                  <c:v>0.55533500000000002</c:v>
                </c:pt>
                <c:pt idx="26963" formatCode="General">
                  <c:v>0.55535500000000004</c:v>
                </c:pt>
                <c:pt idx="26964" formatCode="General">
                  <c:v>0.55537599999999998</c:v>
                </c:pt>
                <c:pt idx="26965" formatCode="General">
                  <c:v>0.55539700000000003</c:v>
                </c:pt>
                <c:pt idx="26966" formatCode="General">
                  <c:v>0.55541799999999941</c:v>
                </c:pt>
                <c:pt idx="26967" formatCode="General">
                  <c:v>0.55543799999999943</c:v>
                </c:pt>
                <c:pt idx="26968" formatCode="General">
                  <c:v>0.55545900000000004</c:v>
                </c:pt>
                <c:pt idx="26969" formatCode="General">
                  <c:v>0.5554789999999995</c:v>
                </c:pt>
                <c:pt idx="26970" formatCode="General">
                  <c:v>0.55549999999999999</c:v>
                </c:pt>
                <c:pt idx="26971" formatCode="General">
                  <c:v>0.55552000000000001</c:v>
                </c:pt>
                <c:pt idx="26972" formatCode="General">
                  <c:v>0.55554099999999951</c:v>
                </c:pt>
                <c:pt idx="26973" formatCode="General">
                  <c:v>0.55556199999999956</c:v>
                </c:pt>
                <c:pt idx="26974" formatCode="General">
                  <c:v>0.55558199999999958</c:v>
                </c:pt>
                <c:pt idx="26975" formatCode="General">
                  <c:v>0.55560299999999996</c:v>
                </c:pt>
                <c:pt idx="26976" formatCode="General">
                  <c:v>0.55562299999999998</c:v>
                </c:pt>
                <c:pt idx="26977" formatCode="General">
                  <c:v>0.55564400000000058</c:v>
                </c:pt>
                <c:pt idx="26978" formatCode="General">
                  <c:v>0.55566499999999996</c:v>
                </c:pt>
                <c:pt idx="26979" formatCode="General">
                  <c:v>0.55568600000000001</c:v>
                </c:pt>
                <c:pt idx="26980" formatCode="General">
                  <c:v>0.55570600000000003</c:v>
                </c:pt>
                <c:pt idx="26981" formatCode="General">
                  <c:v>0.55572699999999997</c:v>
                </c:pt>
                <c:pt idx="26982" formatCode="General">
                  <c:v>0.55574699999999999</c:v>
                </c:pt>
                <c:pt idx="26983" formatCode="General">
                  <c:v>0.55576800000000004</c:v>
                </c:pt>
                <c:pt idx="26984" formatCode="General">
                  <c:v>0.5557879999999995</c:v>
                </c:pt>
                <c:pt idx="26985" formatCode="General">
                  <c:v>0.55580799999999997</c:v>
                </c:pt>
                <c:pt idx="26986" formatCode="General">
                  <c:v>0.55582900000000046</c:v>
                </c:pt>
                <c:pt idx="26987" formatCode="General">
                  <c:v>0.5558500000000004</c:v>
                </c:pt>
                <c:pt idx="26988" formatCode="General">
                  <c:v>0.55587100000000045</c:v>
                </c:pt>
                <c:pt idx="26989" formatCode="General">
                  <c:v>0.55589100000000058</c:v>
                </c:pt>
                <c:pt idx="26990" formatCode="General">
                  <c:v>0.55591199999999996</c:v>
                </c:pt>
                <c:pt idx="26991" formatCode="General">
                  <c:v>0.55593199999999998</c:v>
                </c:pt>
                <c:pt idx="26992" formatCode="General">
                  <c:v>0.55595300000000003</c:v>
                </c:pt>
                <c:pt idx="26993" formatCode="General">
                  <c:v>0.55597399999999997</c:v>
                </c:pt>
                <c:pt idx="26994" formatCode="General">
                  <c:v>0.55599500000000046</c:v>
                </c:pt>
                <c:pt idx="26995" formatCode="General">
                  <c:v>0.55601500000000004</c:v>
                </c:pt>
                <c:pt idx="26996" formatCode="General">
                  <c:v>0.55603599999999997</c:v>
                </c:pt>
                <c:pt idx="26997" formatCode="General">
                  <c:v>0.55605599999999999</c:v>
                </c:pt>
                <c:pt idx="26998" formatCode="General">
                  <c:v>0.55607700000000004</c:v>
                </c:pt>
                <c:pt idx="26999" formatCode="General">
                  <c:v>0.55609699999999951</c:v>
                </c:pt>
                <c:pt idx="27000" formatCode="General">
                  <c:v>0.55611699999999942</c:v>
                </c:pt>
                <c:pt idx="27001" formatCode="General">
                  <c:v>0.55613900000000005</c:v>
                </c:pt>
                <c:pt idx="27002" formatCode="General">
                  <c:v>0.55615899999999996</c:v>
                </c:pt>
                <c:pt idx="27003" formatCode="General">
                  <c:v>0.55618000000000001</c:v>
                </c:pt>
                <c:pt idx="27004" formatCode="General">
                  <c:v>0.55620000000000003</c:v>
                </c:pt>
                <c:pt idx="27005" formatCode="General">
                  <c:v>0.55622099999999997</c:v>
                </c:pt>
                <c:pt idx="27006" formatCode="General">
                  <c:v>0.55624099999999999</c:v>
                </c:pt>
                <c:pt idx="27007" formatCode="General">
                  <c:v>0.55626199999999959</c:v>
                </c:pt>
                <c:pt idx="27008" formatCode="General">
                  <c:v>0.55628299999999942</c:v>
                </c:pt>
                <c:pt idx="27009" formatCode="General">
                  <c:v>0.55630400000000002</c:v>
                </c:pt>
                <c:pt idx="27010" formatCode="General">
                  <c:v>0.55632400000000004</c:v>
                </c:pt>
                <c:pt idx="27011" formatCode="General">
                  <c:v>0.55634399999999951</c:v>
                </c:pt>
                <c:pt idx="27012" formatCode="General">
                  <c:v>0.556365</c:v>
                </c:pt>
                <c:pt idx="27013" formatCode="General">
                  <c:v>0.55638500000000002</c:v>
                </c:pt>
                <c:pt idx="27014" formatCode="General">
                  <c:v>0.55640599999999996</c:v>
                </c:pt>
                <c:pt idx="27015" formatCode="General">
                  <c:v>0.55642599999999998</c:v>
                </c:pt>
                <c:pt idx="27016" formatCode="General">
                  <c:v>0.55644800000000005</c:v>
                </c:pt>
                <c:pt idx="27017" formatCode="General">
                  <c:v>0.5564679999999993</c:v>
                </c:pt>
                <c:pt idx="27018" formatCode="General">
                  <c:v>0.55648900000000001</c:v>
                </c:pt>
                <c:pt idx="27019" formatCode="General">
                  <c:v>0.55650900000000003</c:v>
                </c:pt>
                <c:pt idx="27020" formatCode="General">
                  <c:v>0.55652999999999997</c:v>
                </c:pt>
                <c:pt idx="27021" formatCode="General">
                  <c:v>0.55654999999999999</c:v>
                </c:pt>
                <c:pt idx="27022" formatCode="General">
                  <c:v>0.55657100000000004</c:v>
                </c:pt>
                <c:pt idx="27023" formatCode="General">
                  <c:v>0.55659199999999998</c:v>
                </c:pt>
                <c:pt idx="27024" formatCode="General">
                  <c:v>0.556612</c:v>
                </c:pt>
                <c:pt idx="27025" formatCode="General">
                  <c:v>0.55663300000000004</c:v>
                </c:pt>
                <c:pt idx="27026" formatCode="General">
                  <c:v>0.55665299999999951</c:v>
                </c:pt>
                <c:pt idx="27027" formatCode="General">
                  <c:v>0.55667400000000045</c:v>
                </c:pt>
                <c:pt idx="27028" formatCode="General">
                  <c:v>0.55669400000000058</c:v>
                </c:pt>
                <c:pt idx="27029" formatCode="General">
                  <c:v>0.55671499999999996</c:v>
                </c:pt>
                <c:pt idx="27030" formatCode="General">
                  <c:v>0.55673499999999998</c:v>
                </c:pt>
                <c:pt idx="27031" formatCode="General">
                  <c:v>0.55675600000000003</c:v>
                </c:pt>
                <c:pt idx="27032" formatCode="General">
                  <c:v>0.55677699999999997</c:v>
                </c:pt>
                <c:pt idx="27033" formatCode="General">
                  <c:v>0.55679800000000046</c:v>
                </c:pt>
                <c:pt idx="27034" formatCode="General">
                  <c:v>0.55681800000000004</c:v>
                </c:pt>
                <c:pt idx="27035" formatCode="General">
                  <c:v>0.55683899999999997</c:v>
                </c:pt>
                <c:pt idx="27036" formatCode="General">
                  <c:v>0.55685899999999999</c:v>
                </c:pt>
                <c:pt idx="27037" formatCode="General">
                  <c:v>0.55688000000000004</c:v>
                </c:pt>
                <c:pt idx="27038" formatCode="General">
                  <c:v>0.55690099999999998</c:v>
                </c:pt>
                <c:pt idx="27039" formatCode="General">
                  <c:v>0.55692100000000044</c:v>
                </c:pt>
                <c:pt idx="27040" formatCode="General">
                  <c:v>0.55694200000000005</c:v>
                </c:pt>
                <c:pt idx="27041" formatCode="General">
                  <c:v>0.55696199999999996</c:v>
                </c:pt>
                <c:pt idx="27042" formatCode="General">
                  <c:v>0.55698300000000001</c:v>
                </c:pt>
                <c:pt idx="27043" formatCode="General">
                  <c:v>0.55700300000000003</c:v>
                </c:pt>
                <c:pt idx="27044" formatCode="General">
                  <c:v>0.55702399999999996</c:v>
                </c:pt>
                <c:pt idx="27045" formatCode="General">
                  <c:v>0.55704500000000046</c:v>
                </c:pt>
                <c:pt idx="27046" formatCode="General">
                  <c:v>0.55706599999999951</c:v>
                </c:pt>
                <c:pt idx="27047" formatCode="General">
                  <c:v>0.55708599999999997</c:v>
                </c:pt>
                <c:pt idx="27048" formatCode="General">
                  <c:v>0.55710700000000002</c:v>
                </c:pt>
                <c:pt idx="27049" formatCode="General">
                  <c:v>0.55712700000000004</c:v>
                </c:pt>
                <c:pt idx="27050" formatCode="General">
                  <c:v>0.55714799999999998</c:v>
                </c:pt>
                <c:pt idx="27051" formatCode="General">
                  <c:v>0.557168</c:v>
                </c:pt>
                <c:pt idx="27052" formatCode="General">
                  <c:v>0.55718900000000005</c:v>
                </c:pt>
                <c:pt idx="27053" formatCode="General">
                  <c:v>0.55720899999999951</c:v>
                </c:pt>
                <c:pt idx="27054" formatCode="General">
                  <c:v>0.55723</c:v>
                </c:pt>
                <c:pt idx="27055" formatCode="General">
                  <c:v>0.55725100000000005</c:v>
                </c:pt>
                <c:pt idx="27056" formatCode="General">
                  <c:v>0.55727099999999996</c:v>
                </c:pt>
                <c:pt idx="27057" formatCode="General">
                  <c:v>0.55729200000000001</c:v>
                </c:pt>
                <c:pt idx="27058" formatCode="General">
                  <c:v>0.55731199999999959</c:v>
                </c:pt>
                <c:pt idx="27059" formatCode="General">
                  <c:v>0.55733299999999941</c:v>
                </c:pt>
                <c:pt idx="27060" formatCode="General">
                  <c:v>0.55735299999999943</c:v>
                </c:pt>
                <c:pt idx="27061" formatCode="General">
                  <c:v>0.55737499999999951</c:v>
                </c:pt>
                <c:pt idx="27062" formatCode="General">
                  <c:v>0.55739499999999997</c:v>
                </c:pt>
                <c:pt idx="27063" formatCode="General">
                  <c:v>0.55741599999999958</c:v>
                </c:pt>
                <c:pt idx="27064" formatCode="General">
                  <c:v>0.5574359999999996</c:v>
                </c:pt>
                <c:pt idx="27065" formatCode="General">
                  <c:v>0.55745699999999943</c:v>
                </c:pt>
                <c:pt idx="27066" formatCode="General">
                  <c:v>0.557477</c:v>
                </c:pt>
                <c:pt idx="27067" formatCode="General">
                  <c:v>0.55749800000000005</c:v>
                </c:pt>
                <c:pt idx="27068" formatCode="General">
                  <c:v>0.55751799999999929</c:v>
                </c:pt>
                <c:pt idx="27069" formatCode="General">
                  <c:v>0.55753900000000001</c:v>
                </c:pt>
                <c:pt idx="27070" formatCode="General">
                  <c:v>0.5575599999999995</c:v>
                </c:pt>
                <c:pt idx="27071" formatCode="General">
                  <c:v>0.55757999999999996</c:v>
                </c:pt>
                <c:pt idx="27072" formatCode="General">
                  <c:v>0.55760100000000046</c:v>
                </c:pt>
                <c:pt idx="27073" formatCode="General">
                  <c:v>0.5576210000000007</c:v>
                </c:pt>
                <c:pt idx="27074" formatCode="General">
                  <c:v>0.55764200000000042</c:v>
                </c:pt>
                <c:pt idx="27075" formatCode="General">
                  <c:v>0.55766199999999999</c:v>
                </c:pt>
                <c:pt idx="27076" formatCode="General">
                  <c:v>0.55768399999999996</c:v>
                </c:pt>
                <c:pt idx="27077" formatCode="General">
                  <c:v>0.55770399999999998</c:v>
                </c:pt>
                <c:pt idx="27078" formatCode="General">
                  <c:v>0.55772400000000044</c:v>
                </c:pt>
                <c:pt idx="27079" formatCode="General">
                  <c:v>0.55774500000000071</c:v>
                </c:pt>
                <c:pt idx="27080" formatCode="General">
                  <c:v>0.55776499999999996</c:v>
                </c:pt>
                <c:pt idx="27081" formatCode="General">
                  <c:v>0.557786</c:v>
                </c:pt>
                <c:pt idx="27082" formatCode="General">
                  <c:v>0.55780600000000002</c:v>
                </c:pt>
                <c:pt idx="27083" formatCode="General">
                  <c:v>0.55782699999999996</c:v>
                </c:pt>
                <c:pt idx="27084" formatCode="General">
                  <c:v>0.55784800000000045</c:v>
                </c:pt>
                <c:pt idx="27085" formatCode="General">
                  <c:v>0.5578689999999995</c:v>
                </c:pt>
                <c:pt idx="27086" formatCode="General">
                  <c:v>0.55788899999999997</c:v>
                </c:pt>
                <c:pt idx="27087" formatCode="General">
                  <c:v>0.55791000000000002</c:v>
                </c:pt>
                <c:pt idx="27088" formatCode="General">
                  <c:v>0.55793000000000004</c:v>
                </c:pt>
                <c:pt idx="27089" formatCode="General">
                  <c:v>0.55795099999999997</c:v>
                </c:pt>
                <c:pt idx="27090" formatCode="General">
                  <c:v>0.55797099999999999</c:v>
                </c:pt>
                <c:pt idx="27091" formatCode="General">
                  <c:v>0.55799299999999996</c:v>
                </c:pt>
                <c:pt idx="27092" formatCode="General">
                  <c:v>0.55801299999999943</c:v>
                </c:pt>
                <c:pt idx="27093" formatCode="General">
                  <c:v>0.558033</c:v>
                </c:pt>
                <c:pt idx="27094" formatCode="General">
                  <c:v>0.55805400000000005</c:v>
                </c:pt>
                <c:pt idx="27095" formatCode="General">
                  <c:v>0.55807399999999996</c:v>
                </c:pt>
                <c:pt idx="27096" formatCode="General">
                  <c:v>0.55809500000000045</c:v>
                </c:pt>
                <c:pt idx="27097" formatCode="General">
                  <c:v>0.55811500000000003</c:v>
                </c:pt>
                <c:pt idx="27098" formatCode="General">
                  <c:v>0.55813599999999997</c:v>
                </c:pt>
                <c:pt idx="27099" formatCode="General">
                  <c:v>0.55815700000000001</c:v>
                </c:pt>
                <c:pt idx="27100" formatCode="General">
                  <c:v>0.55817799999999951</c:v>
                </c:pt>
                <c:pt idx="27101" formatCode="General">
                  <c:v>0.55819799999999997</c:v>
                </c:pt>
                <c:pt idx="27102" formatCode="General">
                  <c:v>0.55821900000000002</c:v>
                </c:pt>
                <c:pt idx="27103" formatCode="General">
                  <c:v>0.55823900000000004</c:v>
                </c:pt>
                <c:pt idx="27104" formatCode="General">
                  <c:v>0.55825999999999998</c:v>
                </c:pt>
                <c:pt idx="27105" formatCode="General">
                  <c:v>0.55828100000000003</c:v>
                </c:pt>
                <c:pt idx="27106" formatCode="General">
                  <c:v>0.55830100000000005</c:v>
                </c:pt>
                <c:pt idx="27107" formatCode="General">
                  <c:v>0.55832199999999998</c:v>
                </c:pt>
                <c:pt idx="27108" formatCode="General">
                  <c:v>0.558342</c:v>
                </c:pt>
                <c:pt idx="27109" formatCode="General">
                  <c:v>0.55836299999999939</c:v>
                </c:pt>
                <c:pt idx="27110" formatCode="General">
                  <c:v>0.5583829999999993</c:v>
                </c:pt>
                <c:pt idx="27111" formatCode="General">
                  <c:v>0.55840400000000001</c:v>
                </c:pt>
                <c:pt idx="27112" formatCode="General">
                  <c:v>0.55842400000000003</c:v>
                </c:pt>
                <c:pt idx="27113" formatCode="General">
                  <c:v>0.558446</c:v>
                </c:pt>
                <c:pt idx="27114" formatCode="General">
                  <c:v>0.55846599999999957</c:v>
                </c:pt>
                <c:pt idx="27115" formatCode="General">
                  <c:v>0.55848699999999929</c:v>
                </c:pt>
                <c:pt idx="27116" formatCode="General">
                  <c:v>0.55850699999999942</c:v>
                </c:pt>
                <c:pt idx="27117" formatCode="General">
                  <c:v>0.55852800000000002</c:v>
                </c:pt>
                <c:pt idx="27118" formatCode="General">
                  <c:v>0.55854800000000004</c:v>
                </c:pt>
                <c:pt idx="27119" formatCode="General">
                  <c:v>0.55856799999999929</c:v>
                </c:pt>
                <c:pt idx="27120" formatCode="General">
                  <c:v>0.55859000000000003</c:v>
                </c:pt>
                <c:pt idx="27121" formatCode="General">
                  <c:v>0.55861000000000005</c:v>
                </c:pt>
                <c:pt idx="27122" formatCode="General">
                  <c:v>0.55863099999999999</c:v>
                </c:pt>
                <c:pt idx="27123" formatCode="General">
                  <c:v>0.55865100000000045</c:v>
                </c:pt>
                <c:pt idx="27124" formatCode="General">
                  <c:v>0.55867199999999995</c:v>
                </c:pt>
                <c:pt idx="27125" formatCode="General">
                  <c:v>0.55869200000000041</c:v>
                </c:pt>
                <c:pt idx="27126" formatCode="General">
                  <c:v>0.55871300000000002</c:v>
                </c:pt>
                <c:pt idx="27127" formatCode="General">
                  <c:v>0.55873399999999951</c:v>
                </c:pt>
                <c:pt idx="27128" formatCode="General">
                  <c:v>0.55875500000000045</c:v>
                </c:pt>
                <c:pt idx="27129" formatCode="General">
                  <c:v>0.55877500000000047</c:v>
                </c:pt>
                <c:pt idx="27130" formatCode="General">
                  <c:v>0.5587960000000004</c:v>
                </c:pt>
                <c:pt idx="27131" formatCode="General">
                  <c:v>0.55881599999999998</c:v>
                </c:pt>
                <c:pt idx="27132" formatCode="General">
                  <c:v>0.55883700000000003</c:v>
                </c:pt>
                <c:pt idx="27133" formatCode="General">
                  <c:v>0.55885700000000005</c:v>
                </c:pt>
                <c:pt idx="27134" formatCode="General">
                  <c:v>0.55887699999999996</c:v>
                </c:pt>
                <c:pt idx="27135" formatCode="General">
                  <c:v>0.5588990000000007</c:v>
                </c:pt>
                <c:pt idx="27136" formatCode="General">
                  <c:v>0.55891900000000005</c:v>
                </c:pt>
                <c:pt idx="27137" formatCode="General">
                  <c:v>0.55893999999999999</c:v>
                </c:pt>
                <c:pt idx="27138" formatCode="General">
                  <c:v>0.55896000000000001</c:v>
                </c:pt>
                <c:pt idx="27139" formatCode="General">
                  <c:v>0.55898099999999951</c:v>
                </c:pt>
                <c:pt idx="27140" formatCode="General">
                  <c:v>0.55900099999999997</c:v>
                </c:pt>
                <c:pt idx="27141" formatCode="General">
                  <c:v>0.55902200000000002</c:v>
                </c:pt>
                <c:pt idx="27142" formatCode="General">
                  <c:v>0.55904299999999996</c:v>
                </c:pt>
                <c:pt idx="27143" formatCode="General">
                  <c:v>0.55906299999999942</c:v>
                </c:pt>
                <c:pt idx="27144" formatCode="General">
                  <c:v>0.55908400000000003</c:v>
                </c:pt>
                <c:pt idx="27145" formatCode="General">
                  <c:v>0.55910400000000005</c:v>
                </c:pt>
                <c:pt idx="27146" formatCode="General">
                  <c:v>0.55912499999999998</c:v>
                </c:pt>
                <c:pt idx="27147" formatCode="General">
                  <c:v>0.55914500000000045</c:v>
                </c:pt>
                <c:pt idx="27148" formatCode="General">
                  <c:v>0.55916599999999961</c:v>
                </c:pt>
                <c:pt idx="27149" formatCode="General">
                  <c:v>0.55918699999999955</c:v>
                </c:pt>
                <c:pt idx="27150" formatCode="General">
                  <c:v>0.55920700000000001</c:v>
                </c:pt>
                <c:pt idx="27151" formatCode="General">
                  <c:v>0.5592279999999995</c:v>
                </c:pt>
                <c:pt idx="27152" formatCode="General">
                  <c:v>0.55924900000000044</c:v>
                </c:pt>
                <c:pt idx="27153" formatCode="General">
                  <c:v>0.55926900000000002</c:v>
                </c:pt>
                <c:pt idx="27154" formatCode="General">
                  <c:v>0.55928999999999951</c:v>
                </c:pt>
                <c:pt idx="27155" formatCode="General">
                  <c:v>0.55930999999999997</c:v>
                </c:pt>
                <c:pt idx="27156" formatCode="General">
                  <c:v>0.55933100000000002</c:v>
                </c:pt>
                <c:pt idx="27157" formatCode="General">
                  <c:v>0.55935199999999996</c:v>
                </c:pt>
                <c:pt idx="27158" formatCode="General">
                  <c:v>0.55937199999999998</c:v>
                </c:pt>
                <c:pt idx="27159" formatCode="General">
                  <c:v>0.55939300000000003</c:v>
                </c:pt>
                <c:pt idx="27160" formatCode="General">
                  <c:v>0.55941299999999938</c:v>
                </c:pt>
                <c:pt idx="27161" formatCode="General">
                  <c:v>0.55943399999999943</c:v>
                </c:pt>
                <c:pt idx="27162" formatCode="General">
                  <c:v>0.55945400000000001</c:v>
                </c:pt>
                <c:pt idx="27163" formatCode="General">
                  <c:v>0.5594749999999995</c:v>
                </c:pt>
                <c:pt idx="27164" formatCode="General">
                  <c:v>0.55949599999999999</c:v>
                </c:pt>
                <c:pt idx="27165" formatCode="General">
                  <c:v>0.55951599999999957</c:v>
                </c:pt>
                <c:pt idx="27166" formatCode="General">
                  <c:v>0.55953699999999928</c:v>
                </c:pt>
                <c:pt idx="27167" formatCode="General">
                  <c:v>0.559558</c:v>
                </c:pt>
                <c:pt idx="27168" formatCode="General">
                  <c:v>0.55957800000000002</c:v>
                </c:pt>
                <c:pt idx="27169" formatCode="General">
                  <c:v>0.55959899999999996</c:v>
                </c:pt>
                <c:pt idx="27170" formatCode="General">
                  <c:v>0.55961899999999998</c:v>
                </c:pt>
                <c:pt idx="27171" formatCode="General">
                  <c:v>0.55964000000000058</c:v>
                </c:pt>
                <c:pt idx="27172" formatCode="General">
                  <c:v>0.55966000000000005</c:v>
                </c:pt>
                <c:pt idx="27173" formatCode="General">
                  <c:v>0.55968099999999998</c:v>
                </c:pt>
                <c:pt idx="27174" formatCode="General">
                  <c:v>0.55970200000000003</c:v>
                </c:pt>
                <c:pt idx="27175" formatCode="General">
                  <c:v>0.55972200000000005</c:v>
                </c:pt>
                <c:pt idx="27176" formatCode="General">
                  <c:v>0.55974299999999999</c:v>
                </c:pt>
                <c:pt idx="27177" formatCode="General">
                  <c:v>0.55976300000000001</c:v>
                </c:pt>
                <c:pt idx="27178" formatCode="General">
                  <c:v>0.5597839999999995</c:v>
                </c:pt>
                <c:pt idx="27179" formatCode="General">
                  <c:v>0.55980399999999997</c:v>
                </c:pt>
                <c:pt idx="27180" formatCode="General">
                  <c:v>0.55982500000000046</c:v>
                </c:pt>
                <c:pt idx="27181" formatCode="General">
                  <c:v>0.55984599999999995</c:v>
                </c:pt>
                <c:pt idx="27182" formatCode="General">
                  <c:v>0.559867</c:v>
                </c:pt>
                <c:pt idx="27183" formatCode="General">
                  <c:v>0.55988700000000002</c:v>
                </c:pt>
                <c:pt idx="27184" formatCode="General">
                  <c:v>0.55990799999999996</c:v>
                </c:pt>
                <c:pt idx="27185" formatCode="General">
                  <c:v>0.55992799999999998</c:v>
                </c:pt>
                <c:pt idx="27186" formatCode="General">
                  <c:v>0.55994900000000059</c:v>
                </c:pt>
                <c:pt idx="27187" formatCode="General">
                  <c:v>0.55996900000000005</c:v>
                </c:pt>
                <c:pt idx="27188" formatCode="General">
                  <c:v>0.55998999999999999</c:v>
                </c:pt>
                <c:pt idx="27189" formatCode="General">
                  <c:v>0.56001100000000004</c:v>
                </c:pt>
                <c:pt idx="27190" formatCode="General">
                  <c:v>0.5600309999999995</c:v>
                </c:pt>
                <c:pt idx="27191" formatCode="General">
                  <c:v>0.56005199999999999</c:v>
                </c:pt>
                <c:pt idx="27192" formatCode="General">
                  <c:v>0.56007200000000001</c:v>
                </c:pt>
                <c:pt idx="27193" formatCode="General">
                  <c:v>0.56009299999999951</c:v>
                </c:pt>
                <c:pt idx="27194" formatCode="General">
                  <c:v>0.560114</c:v>
                </c:pt>
                <c:pt idx="27195" formatCode="General">
                  <c:v>0.56013500000000005</c:v>
                </c:pt>
                <c:pt idx="27196" formatCode="General">
                  <c:v>0.56015499999999996</c:v>
                </c:pt>
                <c:pt idx="27197" formatCode="General">
                  <c:v>0.56017600000000001</c:v>
                </c:pt>
                <c:pt idx="27198" formatCode="General">
                  <c:v>0.56019600000000003</c:v>
                </c:pt>
                <c:pt idx="27199" formatCode="General">
                  <c:v>0.5602159999999996</c:v>
                </c:pt>
                <c:pt idx="27200" formatCode="General">
                  <c:v>0.56023699999999943</c:v>
                </c:pt>
                <c:pt idx="27201" formatCode="General">
                  <c:v>0.56025700000000001</c:v>
                </c:pt>
                <c:pt idx="27202" formatCode="General">
                  <c:v>0.56027800000000005</c:v>
                </c:pt>
                <c:pt idx="27203" formatCode="General">
                  <c:v>0.56029899999999999</c:v>
                </c:pt>
                <c:pt idx="27204" formatCode="General">
                  <c:v>0.56032000000000004</c:v>
                </c:pt>
                <c:pt idx="27205" formatCode="General">
                  <c:v>0.56033999999999951</c:v>
                </c:pt>
                <c:pt idx="27206" formatCode="General">
                  <c:v>0.560361</c:v>
                </c:pt>
                <c:pt idx="27207" formatCode="General">
                  <c:v>0.56038100000000002</c:v>
                </c:pt>
                <c:pt idx="27208" formatCode="General">
                  <c:v>0.56040199999999996</c:v>
                </c:pt>
                <c:pt idx="27209" formatCode="General">
                  <c:v>0.560423</c:v>
                </c:pt>
                <c:pt idx="27210" formatCode="General">
                  <c:v>0.56044400000000005</c:v>
                </c:pt>
                <c:pt idx="27211" formatCode="General">
                  <c:v>0.5604639999999993</c:v>
                </c:pt>
                <c:pt idx="27212" formatCode="General">
                  <c:v>0.56048500000000001</c:v>
                </c:pt>
                <c:pt idx="27213" formatCode="General">
                  <c:v>0.56050500000000003</c:v>
                </c:pt>
                <c:pt idx="27214" formatCode="General">
                  <c:v>0.56052500000000005</c:v>
                </c:pt>
                <c:pt idx="27215" formatCode="General">
                  <c:v>0.56054599999999999</c:v>
                </c:pt>
                <c:pt idx="27216" formatCode="General">
                  <c:v>0.56056599999999956</c:v>
                </c:pt>
                <c:pt idx="27217" formatCode="General">
                  <c:v>0.56058699999999928</c:v>
                </c:pt>
                <c:pt idx="27218" formatCode="General">
                  <c:v>0.56060800000000044</c:v>
                </c:pt>
                <c:pt idx="27219" formatCode="General">
                  <c:v>0.56062900000000071</c:v>
                </c:pt>
                <c:pt idx="27220" formatCode="General">
                  <c:v>0.56064899999999995</c:v>
                </c:pt>
                <c:pt idx="27221" formatCode="General">
                  <c:v>0.56067000000000045</c:v>
                </c:pt>
                <c:pt idx="27222" formatCode="General">
                  <c:v>0.56069000000000047</c:v>
                </c:pt>
                <c:pt idx="27223" formatCode="General">
                  <c:v>0.56071099999999996</c:v>
                </c:pt>
                <c:pt idx="27224" formatCode="General">
                  <c:v>0.56073200000000001</c:v>
                </c:pt>
                <c:pt idx="27225" formatCode="General">
                  <c:v>0.56075200000000003</c:v>
                </c:pt>
                <c:pt idx="27226" formatCode="General">
                  <c:v>0.56077299999999997</c:v>
                </c:pt>
                <c:pt idx="27227" formatCode="General">
                  <c:v>0.56079299999999999</c:v>
                </c:pt>
                <c:pt idx="27228" formatCode="General">
                  <c:v>0.56081400000000003</c:v>
                </c:pt>
                <c:pt idx="27229" formatCode="General">
                  <c:v>0.56083400000000005</c:v>
                </c:pt>
                <c:pt idx="27230" formatCode="General">
                  <c:v>0.56085499999999999</c:v>
                </c:pt>
                <c:pt idx="27231" formatCode="General">
                  <c:v>0.56087500000000046</c:v>
                </c:pt>
                <c:pt idx="27232" formatCode="General">
                  <c:v>0.56089599999999995</c:v>
                </c:pt>
                <c:pt idx="27233" formatCode="General">
                  <c:v>0.560917</c:v>
                </c:pt>
                <c:pt idx="27234" formatCode="General">
                  <c:v>0.56093800000000005</c:v>
                </c:pt>
                <c:pt idx="27235" formatCode="General">
                  <c:v>0.56095799999999996</c:v>
                </c:pt>
                <c:pt idx="27236" formatCode="General">
                  <c:v>0.56097900000000045</c:v>
                </c:pt>
                <c:pt idx="27237" formatCode="General">
                  <c:v>0.56099900000000058</c:v>
                </c:pt>
                <c:pt idx="27238" formatCode="General">
                  <c:v>0.56101999999999996</c:v>
                </c:pt>
                <c:pt idx="27239" formatCode="General">
                  <c:v>0.56104100000000046</c:v>
                </c:pt>
                <c:pt idx="27240" formatCode="General">
                  <c:v>0.56106100000000003</c:v>
                </c:pt>
                <c:pt idx="27241" formatCode="General">
                  <c:v>0.56108199999999997</c:v>
                </c:pt>
                <c:pt idx="27242" formatCode="General">
                  <c:v>0.56110199999999999</c:v>
                </c:pt>
                <c:pt idx="27243" formatCode="General">
                  <c:v>0.56112300000000004</c:v>
                </c:pt>
                <c:pt idx="27244" formatCode="General">
                  <c:v>0.5611429999999995</c:v>
                </c:pt>
                <c:pt idx="27245" formatCode="General">
                  <c:v>0.561164</c:v>
                </c:pt>
                <c:pt idx="27246" formatCode="General">
                  <c:v>0.56118400000000002</c:v>
                </c:pt>
                <c:pt idx="27247" formatCode="General">
                  <c:v>0.56120599999999998</c:v>
                </c:pt>
                <c:pt idx="27248" formatCode="General">
                  <c:v>0.561226</c:v>
                </c:pt>
                <c:pt idx="27249" formatCode="General">
                  <c:v>0.56124700000000005</c:v>
                </c:pt>
                <c:pt idx="27250" formatCode="General">
                  <c:v>0.56126699999999929</c:v>
                </c:pt>
                <c:pt idx="27251" formatCode="General">
                  <c:v>0.56128800000000001</c:v>
                </c:pt>
                <c:pt idx="27252" formatCode="General">
                  <c:v>0.56130800000000003</c:v>
                </c:pt>
                <c:pt idx="27253" formatCode="General">
                  <c:v>0.56132899999999997</c:v>
                </c:pt>
                <c:pt idx="27254" formatCode="General">
                  <c:v>0.56135000000000002</c:v>
                </c:pt>
                <c:pt idx="27255" formatCode="General">
                  <c:v>0.56137000000000004</c:v>
                </c:pt>
                <c:pt idx="27256" formatCode="General">
                  <c:v>0.56139099999999997</c:v>
                </c:pt>
                <c:pt idx="27257" formatCode="General">
                  <c:v>0.56141099999999955</c:v>
                </c:pt>
                <c:pt idx="27258" formatCode="General">
                  <c:v>0.5614319999999996</c:v>
                </c:pt>
                <c:pt idx="27259" formatCode="General">
                  <c:v>0.56145199999999951</c:v>
                </c:pt>
                <c:pt idx="27260" formatCode="General">
                  <c:v>0.561473</c:v>
                </c:pt>
                <c:pt idx="27261" formatCode="General">
                  <c:v>0.56149400000000005</c:v>
                </c:pt>
                <c:pt idx="27262" formatCode="General">
                  <c:v>0.56151399999999929</c:v>
                </c:pt>
                <c:pt idx="27263" formatCode="General">
                  <c:v>0.56153500000000001</c:v>
                </c:pt>
                <c:pt idx="27264" formatCode="General">
                  <c:v>0.56155600000000006</c:v>
                </c:pt>
                <c:pt idx="27265" formatCode="General">
                  <c:v>0.56157599999999996</c:v>
                </c:pt>
                <c:pt idx="27266" formatCode="General">
                  <c:v>0.56159599999999998</c:v>
                </c:pt>
                <c:pt idx="27267" formatCode="General">
                  <c:v>0.56161700000000003</c:v>
                </c:pt>
                <c:pt idx="27268" formatCode="General">
                  <c:v>0.56163799999999997</c:v>
                </c:pt>
                <c:pt idx="27269" formatCode="General">
                  <c:v>0.56165900000000046</c:v>
                </c:pt>
                <c:pt idx="27270" formatCode="General">
                  <c:v>0.56167900000000071</c:v>
                </c:pt>
                <c:pt idx="27271" formatCode="General">
                  <c:v>0.56170000000000042</c:v>
                </c:pt>
                <c:pt idx="27272" formatCode="General">
                  <c:v>0.56172000000000044</c:v>
                </c:pt>
                <c:pt idx="27273" formatCode="General">
                  <c:v>0.56174100000000071</c:v>
                </c:pt>
                <c:pt idx="27274" formatCode="General">
                  <c:v>0.56176099999999951</c:v>
                </c:pt>
                <c:pt idx="27275" formatCode="General">
                  <c:v>0.561782</c:v>
                </c:pt>
                <c:pt idx="27276" formatCode="General">
                  <c:v>0.56180300000000005</c:v>
                </c:pt>
                <c:pt idx="27277" formatCode="General">
                  <c:v>0.56182299999999996</c:v>
                </c:pt>
                <c:pt idx="27278" formatCode="General">
                  <c:v>0.56184400000000045</c:v>
                </c:pt>
                <c:pt idx="27279" formatCode="General">
                  <c:v>0.5618649999999995</c:v>
                </c:pt>
                <c:pt idx="27280" formatCode="General">
                  <c:v>0.56188499999999997</c:v>
                </c:pt>
                <c:pt idx="27281" formatCode="General">
                  <c:v>0.56190499999999999</c:v>
                </c:pt>
                <c:pt idx="27282" formatCode="General">
                  <c:v>0.56192600000000004</c:v>
                </c:pt>
                <c:pt idx="27283" formatCode="General">
                  <c:v>0.56194699999999997</c:v>
                </c:pt>
                <c:pt idx="27284" formatCode="General">
                  <c:v>0.56196699999999955</c:v>
                </c:pt>
                <c:pt idx="27285" formatCode="General">
                  <c:v>0.56198800000000004</c:v>
                </c:pt>
                <c:pt idx="27286" formatCode="General">
                  <c:v>0.56200899999999998</c:v>
                </c:pt>
                <c:pt idx="27287" formatCode="General">
                  <c:v>0.56202900000000044</c:v>
                </c:pt>
                <c:pt idx="27288" formatCode="General">
                  <c:v>0.56205000000000005</c:v>
                </c:pt>
                <c:pt idx="27289" formatCode="General">
                  <c:v>0.56206999999999996</c:v>
                </c:pt>
                <c:pt idx="27290" formatCode="General">
                  <c:v>0.56209100000000045</c:v>
                </c:pt>
                <c:pt idx="27291" formatCode="General">
                  <c:v>0.56211100000000003</c:v>
                </c:pt>
                <c:pt idx="27292" formatCode="General">
                  <c:v>0.56213199999999997</c:v>
                </c:pt>
                <c:pt idx="27293" formatCode="General">
                  <c:v>0.56215300000000001</c:v>
                </c:pt>
                <c:pt idx="27294" formatCode="General">
                  <c:v>0.56217300000000003</c:v>
                </c:pt>
                <c:pt idx="27295" formatCode="General">
                  <c:v>0.56219399999999997</c:v>
                </c:pt>
                <c:pt idx="27296" formatCode="General">
                  <c:v>0.56221399999999955</c:v>
                </c:pt>
                <c:pt idx="27297" formatCode="General">
                  <c:v>0.56223500000000004</c:v>
                </c:pt>
                <c:pt idx="27298" formatCode="General">
                  <c:v>0.56225599999999998</c:v>
                </c:pt>
                <c:pt idx="27299" formatCode="General">
                  <c:v>0.562276</c:v>
                </c:pt>
                <c:pt idx="27300" formatCode="General">
                  <c:v>0.56229700000000005</c:v>
                </c:pt>
                <c:pt idx="27301" formatCode="General">
                  <c:v>0.56231799999999943</c:v>
                </c:pt>
                <c:pt idx="27302" formatCode="General">
                  <c:v>0.562338</c:v>
                </c:pt>
                <c:pt idx="27303" formatCode="General">
                  <c:v>0.56235900000000005</c:v>
                </c:pt>
                <c:pt idx="27304" formatCode="General">
                  <c:v>0.56237899999999996</c:v>
                </c:pt>
                <c:pt idx="27305" formatCode="General">
                  <c:v>0.56240000000000001</c:v>
                </c:pt>
                <c:pt idx="27306" formatCode="General">
                  <c:v>0.56242000000000003</c:v>
                </c:pt>
                <c:pt idx="27307" formatCode="General">
                  <c:v>0.56244099999999997</c:v>
                </c:pt>
                <c:pt idx="27308" formatCode="General">
                  <c:v>0.56246199999999957</c:v>
                </c:pt>
                <c:pt idx="27309" formatCode="General">
                  <c:v>0.56248199999999959</c:v>
                </c:pt>
                <c:pt idx="27310" formatCode="General">
                  <c:v>0.56250299999999942</c:v>
                </c:pt>
                <c:pt idx="27311" formatCode="General">
                  <c:v>0.562523</c:v>
                </c:pt>
                <c:pt idx="27312" formatCode="General">
                  <c:v>0.56254400000000004</c:v>
                </c:pt>
                <c:pt idx="27313" formatCode="General">
                  <c:v>0.56256399999999929</c:v>
                </c:pt>
                <c:pt idx="27314" formatCode="General">
                  <c:v>0.562585</c:v>
                </c:pt>
                <c:pt idx="27315" formatCode="General">
                  <c:v>0.56260600000000005</c:v>
                </c:pt>
                <c:pt idx="27316" formatCode="General">
                  <c:v>0.56262699999999999</c:v>
                </c:pt>
                <c:pt idx="27317" formatCode="General">
                  <c:v>0.56264700000000045</c:v>
                </c:pt>
                <c:pt idx="27318" formatCode="General">
                  <c:v>0.5626679999999995</c:v>
                </c:pt>
                <c:pt idx="27319" formatCode="General">
                  <c:v>0.56268799999999997</c:v>
                </c:pt>
                <c:pt idx="27320" formatCode="General">
                  <c:v>0.56270799999999999</c:v>
                </c:pt>
                <c:pt idx="27321" formatCode="General">
                  <c:v>0.5627290000000007</c:v>
                </c:pt>
                <c:pt idx="27322" formatCode="General">
                  <c:v>0.56275000000000042</c:v>
                </c:pt>
                <c:pt idx="27323" formatCode="General">
                  <c:v>0.56277100000000047</c:v>
                </c:pt>
                <c:pt idx="27324" formatCode="General">
                  <c:v>0.56279100000000071</c:v>
                </c:pt>
                <c:pt idx="27325" formatCode="General">
                  <c:v>0.56281199999999998</c:v>
                </c:pt>
                <c:pt idx="27326" formatCode="General">
                  <c:v>0.562832</c:v>
                </c:pt>
                <c:pt idx="27327" formatCode="General">
                  <c:v>0.56285300000000005</c:v>
                </c:pt>
                <c:pt idx="27328" formatCode="General">
                  <c:v>0.56287299999999996</c:v>
                </c:pt>
                <c:pt idx="27329" formatCode="General">
                  <c:v>0.56289400000000045</c:v>
                </c:pt>
                <c:pt idx="27330" formatCode="General">
                  <c:v>0.56291500000000005</c:v>
                </c:pt>
                <c:pt idx="27331" formatCode="General">
                  <c:v>0.56293599999999999</c:v>
                </c:pt>
                <c:pt idx="27332" formatCode="General">
                  <c:v>0.56295600000000001</c:v>
                </c:pt>
                <c:pt idx="27333" formatCode="General">
                  <c:v>0.56297600000000003</c:v>
                </c:pt>
                <c:pt idx="27334" formatCode="General">
                  <c:v>0.56299699999999997</c:v>
                </c:pt>
                <c:pt idx="27335" formatCode="General">
                  <c:v>0.56301699999999955</c:v>
                </c:pt>
                <c:pt idx="27336" formatCode="General">
                  <c:v>0.56303899999999996</c:v>
                </c:pt>
                <c:pt idx="27337" formatCode="General">
                  <c:v>0.56305899999999998</c:v>
                </c:pt>
                <c:pt idx="27338" formatCode="General">
                  <c:v>0.56308000000000002</c:v>
                </c:pt>
                <c:pt idx="27339" formatCode="General">
                  <c:v>0.56310000000000004</c:v>
                </c:pt>
                <c:pt idx="27340" formatCode="General">
                  <c:v>0.56312099999999998</c:v>
                </c:pt>
                <c:pt idx="27341" formatCode="General">
                  <c:v>0.56314100000000045</c:v>
                </c:pt>
                <c:pt idx="27342" formatCode="General">
                  <c:v>0.56316199999999961</c:v>
                </c:pt>
                <c:pt idx="27343" formatCode="General">
                  <c:v>0.56318299999999955</c:v>
                </c:pt>
                <c:pt idx="27344" formatCode="General">
                  <c:v>0.56320400000000004</c:v>
                </c:pt>
                <c:pt idx="27345" formatCode="General">
                  <c:v>0.5632239999999995</c:v>
                </c:pt>
                <c:pt idx="27346" formatCode="General">
                  <c:v>0.56324500000000044</c:v>
                </c:pt>
                <c:pt idx="27347" formatCode="General">
                  <c:v>0.56326500000000002</c:v>
                </c:pt>
                <c:pt idx="27348" formatCode="General">
                  <c:v>0.56328500000000004</c:v>
                </c:pt>
                <c:pt idx="27349" formatCode="General">
                  <c:v>0.56330599999999997</c:v>
                </c:pt>
                <c:pt idx="27350" formatCode="General">
                  <c:v>0.56332599999999999</c:v>
                </c:pt>
                <c:pt idx="27351" formatCode="General">
                  <c:v>0.56334799999999996</c:v>
                </c:pt>
                <c:pt idx="27352" formatCode="General">
                  <c:v>0.56336799999999942</c:v>
                </c:pt>
                <c:pt idx="27353" formatCode="General">
                  <c:v>0.56338900000000003</c:v>
                </c:pt>
                <c:pt idx="27354" formatCode="General">
                  <c:v>0.56340900000000005</c:v>
                </c:pt>
                <c:pt idx="27355" formatCode="General">
                  <c:v>0.56342999999999999</c:v>
                </c:pt>
                <c:pt idx="27356" formatCode="General">
                  <c:v>0.56345000000000001</c:v>
                </c:pt>
                <c:pt idx="27357" formatCode="General">
                  <c:v>0.5634710000000005</c:v>
                </c:pt>
                <c:pt idx="27358" formatCode="General">
                  <c:v>0.56349199999999999</c:v>
                </c:pt>
                <c:pt idx="27359" formatCode="General">
                  <c:v>0.56351199999999957</c:v>
                </c:pt>
                <c:pt idx="27360" formatCode="General">
                  <c:v>0.56353299999999928</c:v>
                </c:pt>
                <c:pt idx="27361" formatCode="General">
                  <c:v>0.56355299999999942</c:v>
                </c:pt>
                <c:pt idx="27362" formatCode="General">
                  <c:v>0.56357400000000002</c:v>
                </c:pt>
                <c:pt idx="27363" formatCode="General">
                  <c:v>0.56359400000000004</c:v>
                </c:pt>
                <c:pt idx="27364" formatCode="General">
                  <c:v>0.56361499999999998</c:v>
                </c:pt>
                <c:pt idx="27365" formatCode="General">
                  <c:v>0.56363500000000044</c:v>
                </c:pt>
                <c:pt idx="27366" formatCode="General">
                  <c:v>0.56365699999999996</c:v>
                </c:pt>
                <c:pt idx="27367" formatCode="General">
                  <c:v>0.56367699999999998</c:v>
                </c:pt>
                <c:pt idx="27368" formatCode="General">
                  <c:v>0.56369800000000059</c:v>
                </c:pt>
                <c:pt idx="27369" formatCode="General">
                  <c:v>0.56371800000000005</c:v>
                </c:pt>
                <c:pt idx="27370" formatCode="General">
                  <c:v>0.56373899999999999</c:v>
                </c:pt>
                <c:pt idx="27371" formatCode="General">
                  <c:v>0.56375900000000045</c:v>
                </c:pt>
                <c:pt idx="27372" formatCode="General">
                  <c:v>0.56377999999999995</c:v>
                </c:pt>
                <c:pt idx="27373" formatCode="General">
                  <c:v>0.56380100000000044</c:v>
                </c:pt>
                <c:pt idx="27374" formatCode="General">
                  <c:v>0.56382100000000046</c:v>
                </c:pt>
                <c:pt idx="27375" formatCode="General">
                  <c:v>0.56384199999999995</c:v>
                </c:pt>
                <c:pt idx="27376" formatCode="General">
                  <c:v>0.56386199999999997</c:v>
                </c:pt>
                <c:pt idx="27377" formatCode="General">
                  <c:v>0.56388300000000002</c:v>
                </c:pt>
                <c:pt idx="27378" formatCode="General">
                  <c:v>0.56390300000000004</c:v>
                </c:pt>
                <c:pt idx="27379" formatCode="General">
                  <c:v>0.56392399999999998</c:v>
                </c:pt>
                <c:pt idx="27380" formatCode="General">
                  <c:v>0.56394400000000044</c:v>
                </c:pt>
                <c:pt idx="27381" formatCode="General">
                  <c:v>0.56396500000000005</c:v>
                </c:pt>
                <c:pt idx="27382" formatCode="General">
                  <c:v>0.56398599999999999</c:v>
                </c:pt>
                <c:pt idx="27383" formatCode="General">
                  <c:v>0.56400700000000004</c:v>
                </c:pt>
                <c:pt idx="27384" formatCode="General">
                  <c:v>0.5640269999999995</c:v>
                </c:pt>
                <c:pt idx="27385" formatCode="General">
                  <c:v>0.56404799999999999</c:v>
                </c:pt>
                <c:pt idx="27386" formatCode="General">
                  <c:v>0.56406800000000001</c:v>
                </c:pt>
                <c:pt idx="27387" formatCode="General">
                  <c:v>0.56408899999999951</c:v>
                </c:pt>
                <c:pt idx="27388" formatCode="General">
                  <c:v>0.56411</c:v>
                </c:pt>
                <c:pt idx="27389" formatCode="General">
                  <c:v>0.56413000000000002</c:v>
                </c:pt>
                <c:pt idx="27390" formatCode="General">
                  <c:v>0.56415099999999996</c:v>
                </c:pt>
                <c:pt idx="27391" formatCode="General">
                  <c:v>0.56417099999999998</c:v>
                </c:pt>
                <c:pt idx="27392" formatCode="General">
                  <c:v>0.56419200000000003</c:v>
                </c:pt>
                <c:pt idx="27393" formatCode="General">
                  <c:v>0.5642119999999996</c:v>
                </c:pt>
                <c:pt idx="27394" formatCode="General">
                  <c:v>0.56423299999999943</c:v>
                </c:pt>
                <c:pt idx="27395" formatCode="General">
                  <c:v>0.56425400000000003</c:v>
                </c:pt>
                <c:pt idx="27396" formatCode="General">
                  <c:v>0.56427400000000005</c:v>
                </c:pt>
                <c:pt idx="27397" formatCode="General">
                  <c:v>0.56429499999999999</c:v>
                </c:pt>
                <c:pt idx="27398" formatCode="General">
                  <c:v>0.5643159999999996</c:v>
                </c:pt>
                <c:pt idx="27399" formatCode="General">
                  <c:v>0.5643359999999995</c:v>
                </c:pt>
                <c:pt idx="27400" formatCode="General">
                  <c:v>0.56435599999999997</c:v>
                </c:pt>
                <c:pt idx="27401" formatCode="General">
                  <c:v>0.56437700000000002</c:v>
                </c:pt>
                <c:pt idx="27402" formatCode="General">
                  <c:v>0.56439799999999996</c:v>
                </c:pt>
                <c:pt idx="27403" formatCode="General">
                  <c:v>0.56441799999999942</c:v>
                </c:pt>
                <c:pt idx="27404" formatCode="General">
                  <c:v>0.56443900000000002</c:v>
                </c:pt>
                <c:pt idx="27405" formatCode="General">
                  <c:v>0.56445999999999996</c:v>
                </c:pt>
                <c:pt idx="27406" formatCode="General">
                  <c:v>0.56447999999999998</c:v>
                </c:pt>
                <c:pt idx="27407" formatCode="General">
                  <c:v>0.56450100000000003</c:v>
                </c:pt>
                <c:pt idx="27408" formatCode="General">
                  <c:v>0.56452100000000005</c:v>
                </c:pt>
                <c:pt idx="27409" formatCode="General">
                  <c:v>0.56454199999999999</c:v>
                </c:pt>
                <c:pt idx="27410" formatCode="General">
                  <c:v>0.56456199999999956</c:v>
                </c:pt>
                <c:pt idx="27411" formatCode="General">
                  <c:v>0.56458399999999942</c:v>
                </c:pt>
                <c:pt idx="27412" formatCode="General">
                  <c:v>0.56460399999999999</c:v>
                </c:pt>
                <c:pt idx="27413" formatCode="General">
                  <c:v>0.56462400000000046</c:v>
                </c:pt>
                <c:pt idx="27414" formatCode="General">
                  <c:v>0.56464499999999995</c:v>
                </c:pt>
                <c:pt idx="27415" formatCode="General">
                  <c:v>0.56466499999999997</c:v>
                </c:pt>
                <c:pt idx="27416" formatCode="General">
                  <c:v>0.56468600000000002</c:v>
                </c:pt>
                <c:pt idx="27417" formatCode="General">
                  <c:v>0.56470699999999996</c:v>
                </c:pt>
                <c:pt idx="27418" formatCode="General">
                  <c:v>0.56472699999999998</c:v>
                </c:pt>
                <c:pt idx="27419" formatCode="General">
                  <c:v>0.56474800000000058</c:v>
                </c:pt>
                <c:pt idx="27420" formatCode="General">
                  <c:v>0.56476899999999997</c:v>
                </c:pt>
                <c:pt idx="27421" formatCode="General">
                  <c:v>0.56478899999999999</c:v>
                </c:pt>
                <c:pt idx="27422" formatCode="General">
                  <c:v>0.56481000000000003</c:v>
                </c:pt>
                <c:pt idx="27423" formatCode="General">
                  <c:v>0.56483000000000005</c:v>
                </c:pt>
                <c:pt idx="27424" formatCode="General">
                  <c:v>0.56485099999999999</c:v>
                </c:pt>
                <c:pt idx="27425" formatCode="General">
                  <c:v>0.56487100000000046</c:v>
                </c:pt>
                <c:pt idx="27426" formatCode="General">
                  <c:v>0.56489199999999995</c:v>
                </c:pt>
                <c:pt idx="27427" formatCode="General">
                  <c:v>0.564913</c:v>
                </c:pt>
                <c:pt idx="27428" formatCode="General">
                  <c:v>0.56493300000000002</c:v>
                </c:pt>
                <c:pt idx="27429" formatCode="General">
                  <c:v>0.56495399999999996</c:v>
                </c:pt>
                <c:pt idx="27430" formatCode="General">
                  <c:v>0.56497399999999998</c:v>
                </c:pt>
                <c:pt idx="27431" formatCode="General">
                  <c:v>0.56499500000000058</c:v>
                </c:pt>
                <c:pt idx="27432" formatCode="General">
                  <c:v>0.56501500000000004</c:v>
                </c:pt>
                <c:pt idx="27433" formatCode="General">
                  <c:v>0.56503599999999998</c:v>
                </c:pt>
                <c:pt idx="27434" formatCode="General">
                  <c:v>0.56505700000000003</c:v>
                </c:pt>
                <c:pt idx="27435" formatCode="General">
                  <c:v>0.56507799999999997</c:v>
                </c:pt>
                <c:pt idx="27436" formatCode="General">
                  <c:v>0.56509799999999999</c:v>
                </c:pt>
                <c:pt idx="27437" formatCode="General">
                  <c:v>0.56511900000000004</c:v>
                </c:pt>
                <c:pt idx="27438" formatCode="General">
                  <c:v>0.5651389999999995</c:v>
                </c:pt>
                <c:pt idx="27439" formatCode="General">
                  <c:v>0.56515899999999997</c:v>
                </c:pt>
                <c:pt idx="27440" formatCode="General">
                  <c:v>0.56518100000000004</c:v>
                </c:pt>
                <c:pt idx="27441" formatCode="General">
                  <c:v>0.56520099999999951</c:v>
                </c:pt>
                <c:pt idx="27442" formatCode="General">
                  <c:v>0.565222</c:v>
                </c:pt>
                <c:pt idx="27443" formatCode="General">
                  <c:v>0.56524200000000002</c:v>
                </c:pt>
                <c:pt idx="27444" formatCode="General">
                  <c:v>0.56526299999999929</c:v>
                </c:pt>
                <c:pt idx="27445" formatCode="General">
                  <c:v>0.56528299999999942</c:v>
                </c:pt>
                <c:pt idx="27446" formatCode="General">
                  <c:v>0.56530400000000003</c:v>
                </c:pt>
                <c:pt idx="27447" formatCode="General">
                  <c:v>0.56532400000000005</c:v>
                </c:pt>
                <c:pt idx="27448" formatCode="General">
                  <c:v>0.56534499999999999</c:v>
                </c:pt>
                <c:pt idx="27449" formatCode="General">
                  <c:v>0.56536599999999959</c:v>
                </c:pt>
                <c:pt idx="27450" formatCode="General">
                  <c:v>0.56538699999999942</c:v>
                </c:pt>
                <c:pt idx="27451" formatCode="General">
                  <c:v>0.56540699999999955</c:v>
                </c:pt>
                <c:pt idx="27452" formatCode="General">
                  <c:v>0.56542800000000004</c:v>
                </c:pt>
                <c:pt idx="27453" formatCode="General">
                  <c:v>0.56544799999999951</c:v>
                </c:pt>
                <c:pt idx="27454" formatCode="General">
                  <c:v>0.56546799999999942</c:v>
                </c:pt>
                <c:pt idx="27455" formatCode="General">
                  <c:v>0.56549000000000005</c:v>
                </c:pt>
                <c:pt idx="27456" formatCode="General">
                  <c:v>0.56550999999999996</c:v>
                </c:pt>
                <c:pt idx="27457" formatCode="General">
                  <c:v>0.56553100000000001</c:v>
                </c:pt>
                <c:pt idx="27458" formatCode="General">
                  <c:v>0.56555100000000003</c:v>
                </c:pt>
                <c:pt idx="27459" formatCode="General">
                  <c:v>0.56557199999999996</c:v>
                </c:pt>
                <c:pt idx="27460" formatCode="General">
                  <c:v>0.56559199999999998</c:v>
                </c:pt>
                <c:pt idx="27461" formatCode="General">
                  <c:v>0.56561300000000003</c:v>
                </c:pt>
                <c:pt idx="27462" formatCode="General">
                  <c:v>0.56563300000000005</c:v>
                </c:pt>
                <c:pt idx="27463" formatCode="General">
                  <c:v>0.56565399999999999</c:v>
                </c:pt>
                <c:pt idx="27464" formatCode="General">
                  <c:v>0.56567500000000071</c:v>
                </c:pt>
                <c:pt idx="27465" formatCode="General">
                  <c:v>0.56569600000000042</c:v>
                </c:pt>
                <c:pt idx="27466" formatCode="General">
                  <c:v>0.565716</c:v>
                </c:pt>
                <c:pt idx="27467" formatCode="General">
                  <c:v>0.56573600000000002</c:v>
                </c:pt>
                <c:pt idx="27468" formatCode="General">
                  <c:v>0.56575699999999951</c:v>
                </c:pt>
                <c:pt idx="27469" formatCode="General">
                  <c:v>0.56577699999999997</c:v>
                </c:pt>
                <c:pt idx="27470" formatCode="General">
                  <c:v>0.56579900000000072</c:v>
                </c:pt>
                <c:pt idx="27471" formatCode="General">
                  <c:v>0.56581899999999996</c:v>
                </c:pt>
                <c:pt idx="27472" formatCode="General">
                  <c:v>0.56584000000000045</c:v>
                </c:pt>
                <c:pt idx="27473" formatCode="General">
                  <c:v>0.56586000000000003</c:v>
                </c:pt>
                <c:pt idx="27474" formatCode="General">
                  <c:v>0.56588099999999997</c:v>
                </c:pt>
                <c:pt idx="27475" formatCode="General">
                  <c:v>0.56590099999999999</c:v>
                </c:pt>
                <c:pt idx="27476" formatCode="General">
                  <c:v>0.56592200000000004</c:v>
                </c:pt>
                <c:pt idx="27477" formatCode="General">
                  <c:v>0.56594199999999995</c:v>
                </c:pt>
                <c:pt idx="27478" formatCode="General">
                  <c:v>0.56596400000000002</c:v>
                </c:pt>
                <c:pt idx="27479" formatCode="General">
                  <c:v>0.56598400000000004</c:v>
                </c:pt>
                <c:pt idx="27480" formatCode="General">
                  <c:v>0.56600399999999951</c:v>
                </c:pt>
                <c:pt idx="27481" formatCode="General">
                  <c:v>0.56602500000000044</c:v>
                </c:pt>
                <c:pt idx="27482" formatCode="General">
                  <c:v>0.56604500000000046</c:v>
                </c:pt>
                <c:pt idx="27483" formatCode="General">
                  <c:v>0.56606599999999996</c:v>
                </c:pt>
                <c:pt idx="27484" formatCode="General">
                  <c:v>0.56608599999999998</c:v>
                </c:pt>
                <c:pt idx="27485" formatCode="General">
                  <c:v>0.5661079999999995</c:v>
                </c:pt>
                <c:pt idx="27486" formatCode="General">
                  <c:v>0.56612799999999996</c:v>
                </c:pt>
                <c:pt idx="27487" formatCode="General">
                  <c:v>0.56614900000000046</c:v>
                </c:pt>
                <c:pt idx="27488" formatCode="General">
                  <c:v>0.56616900000000003</c:v>
                </c:pt>
                <c:pt idx="27489" formatCode="General">
                  <c:v>0.56618999999999997</c:v>
                </c:pt>
                <c:pt idx="27490" formatCode="General">
                  <c:v>0.56620999999999999</c:v>
                </c:pt>
                <c:pt idx="27491" formatCode="General">
                  <c:v>0.56623100000000004</c:v>
                </c:pt>
                <c:pt idx="27492" formatCode="General">
                  <c:v>0.56625199999999998</c:v>
                </c:pt>
                <c:pt idx="27493" formatCode="General">
                  <c:v>0.566272</c:v>
                </c:pt>
                <c:pt idx="27494" formatCode="General">
                  <c:v>0.56629300000000005</c:v>
                </c:pt>
                <c:pt idx="27495" formatCode="General">
                  <c:v>0.56631299999999929</c:v>
                </c:pt>
                <c:pt idx="27496" formatCode="General">
                  <c:v>0.566334</c:v>
                </c:pt>
                <c:pt idx="27497" formatCode="General">
                  <c:v>0.56635400000000002</c:v>
                </c:pt>
                <c:pt idx="27498" formatCode="General">
                  <c:v>0.56637499999999996</c:v>
                </c:pt>
                <c:pt idx="27499" formatCode="General">
                  <c:v>0.56639600000000001</c:v>
                </c:pt>
                <c:pt idx="27500" formatCode="General">
                  <c:v>0.56641699999999928</c:v>
                </c:pt>
                <c:pt idx="27501" formatCode="General">
                  <c:v>0.56643699999999941</c:v>
                </c:pt>
                <c:pt idx="27502" formatCode="General">
                  <c:v>0.56645800000000002</c:v>
                </c:pt>
                <c:pt idx="27503" formatCode="General">
                  <c:v>0.56647800000000004</c:v>
                </c:pt>
                <c:pt idx="27504" formatCode="General">
                  <c:v>0.56649899999999997</c:v>
                </c:pt>
                <c:pt idx="27505" formatCode="General">
                  <c:v>0.56651899999999955</c:v>
                </c:pt>
                <c:pt idx="27506" formatCode="General">
                  <c:v>0.56654000000000004</c:v>
                </c:pt>
                <c:pt idx="27507" formatCode="General">
                  <c:v>0.56656099999999943</c:v>
                </c:pt>
                <c:pt idx="27508" formatCode="General">
                  <c:v>0.566581</c:v>
                </c:pt>
                <c:pt idx="27509" formatCode="General">
                  <c:v>0.56660200000000005</c:v>
                </c:pt>
                <c:pt idx="27510" formatCode="General">
                  <c:v>0.5666220000000004</c:v>
                </c:pt>
                <c:pt idx="27511" formatCode="General">
                  <c:v>0.56664300000000045</c:v>
                </c:pt>
                <c:pt idx="27512" formatCode="General">
                  <c:v>0.56666300000000003</c:v>
                </c:pt>
                <c:pt idx="27513" formatCode="General">
                  <c:v>0.56668399999999997</c:v>
                </c:pt>
                <c:pt idx="27514" formatCode="General">
                  <c:v>0.56670500000000046</c:v>
                </c:pt>
                <c:pt idx="27515" formatCode="General">
                  <c:v>0.5667250000000007</c:v>
                </c:pt>
                <c:pt idx="27516" formatCode="General">
                  <c:v>0.56674600000000042</c:v>
                </c:pt>
                <c:pt idx="27517" formatCode="General">
                  <c:v>0.56676700000000002</c:v>
                </c:pt>
                <c:pt idx="27518" formatCode="General">
                  <c:v>0.56678700000000004</c:v>
                </c:pt>
                <c:pt idx="27519" formatCode="General">
                  <c:v>0.56680799999999998</c:v>
                </c:pt>
                <c:pt idx="27520" formatCode="General">
                  <c:v>0.56682800000000044</c:v>
                </c:pt>
                <c:pt idx="27521" formatCode="General">
                  <c:v>0.56684900000000071</c:v>
                </c:pt>
                <c:pt idx="27522" formatCode="General">
                  <c:v>0.56686899999999996</c:v>
                </c:pt>
                <c:pt idx="27523" formatCode="General">
                  <c:v>0.56689000000000045</c:v>
                </c:pt>
                <c:pt idx="27524" formatCode="General">
                  <c:v>0.56691100000000005</c:v>
                </c:pt>
                <c:pt idx="27525" formatCode="General">
                  <c:v>0.56693099999999996</c:v>
                </c:pt>
                <c:pt idx="27526" formatCode="General">
                  <c:v>0.56695200000000001</c:v>
                </c:pt>
                <c:pt idx="27527" formatCode="General">
                  <c:v>0.56697200000000003</c:v>
                </c:pt>
                <c:pt idx="27528" formatCode="General">
                  <c:v>0.56699299999999997</c:v>
                </c:pt>
                <c:pt idx="27529" formatCode="General">
                  <c:v>0.56701400000000002</c:v>
                </c:pt>
                <c:pt idx="27530" formatCode="General">
                  <c:v>0.56703400000000004</c:v>
                </c:pt>
                <c:pt idx="27531" formatCode="General">
                  <c:v>0.56705499999999998</c:v>
                </c:pt>
                <c:pt idx="27532" formatCode="General">
                  <c:v>0.56707600000000002</c:v>
                </c:pt>
                <c:pt idx="27533" formatCode="General">
                  <c:v>0.56709600000000004</c:v>
                </c:pt>
                <c:pt idx="27534" formatCode="General">
                  <c:v>0.56711599999999951</c:v>
                </c:pt>
                <c:pt idx="27535" formatCode="General">
                  <c:v>0.567137</c:v>
                </c:pt>
                <c:pt idx="27536" formatCode="General">
                  <c:v>0.56715800000000005</c:v>
                </c:pt>
                <c:pt idx="27537" formatCode="General">
                  <c:v>0.56717799999999996</c:v>
                </c:pt>
                <c:pt idx="27538" formatCode="General">
                  <c:v>0.56719900000000045</c:v>
                </c:pt>
                <c:pt idx="27539" formatCode="General">
                  <c:v>0.5672199999999995</c:v>
                </c:pt>
                <c:pt idx="27540" formatCode="General">
                  <c:v>0.56723999999999997</c:v>
                </c:pt>
                <c:pt idx="27541" formatCode="General">
                  <c:v>0.56726100000000002</c:v>
                </c:pt>
                <c:pt idx="27542" formatCode="General">
                  <c:v>0.56728100000000004</c:v>
                </c:pt>
                <c:pt idx="27543" formatCode="General">
                  <c:v>0.56730199999999997</c:v>
                </c:pt>
                <c:pt idx="27544" formatCode="General">
                  <c:v>0.56732199999999999</c:v>
                </c:pt>
                <c:pt idx="27545" formatCode="General">
                  <c:v>0.56734300000000004</c:v>
                </c:pt>
                <c:pt idx="27546" formatCode="General">
                  <c:v>0.56736399999999942</c:v>
                </c:pt>
                <c:pt idx="27547" formatCode="General">
                  <c:v>0.567384</c:v>
                </c:pt>
                <c:pt idx="27548" formatCode="General">
                  <c:v>0.56740500000000005</c:v>
                </c:pt>
                <c:pt idx="27549" formatCode="General">
                  <c:v>0.56742499999999996</c:v>
                </c:pt>
                <c:pt idx="27550" formatCode="General">
                  <c:v>0.56744600000000001</c:v>
                </c:pt>
                <c:pt idx="27551" formatCode="General">
                  <c:v>0.56746599999999958</c:v>
                </c:pt>
                <c:pt idx="27552" formatCode="General">
                  <c:v>0.5674869999999993</c:v>
                </c:pt>
                <c:pt idx="27553" formatCode="General">
                  <c:v>0.56750800000000001</c:v>
                </c:pt>
                <c:pt idx="27554" formatCode="General">
                  <c:v>0.56752899999999951</c:v>
                </c:pt>
                <c:pt idx="27555" formatCode="General">
                  <c:v>0.56754899999999997</c:v>
                </c:pt>
                <c:pt idx="27556" formatCode="General">
                  <c:v>0.56757000000000002</c:v>
                </c:pt>
                <c:pt idx="27557" formatCode="General">
                  <c:v>0.56759000000000004</c:v>
                </c:pt>
                <c:pt idx="27558" formatCode="General">
                  <c:v>0.56761099999999998</c:v>
                </c:pt>
                <c:pt idx="27559" formatCode="General">
                  <c:v>0.56763200000000003</c:v>
                </c:pt>
                <c:pt idx="27560" formatCode="General">
                  <c:v>0.56765299999999996</c:v>
                </c:pt>
                <c:pt idx="27561" formatCode="General">
                  <c:v>0.56767299999999998</c:v>
                </c:pt>
                <c:pt idx="27562" formatCode="General">
                  <c:v>0.56769300000000045</c:v>
                </c:pt>
                <c:pt idx="27563" formatCode="General">
                  <c:v>0.56771400000000005</c:v>
                </c:pt>
                <c:pt idx="27564" formatCode="General">
                  <c:v>0.56773399999999996</c:v>
                </c:pt>
                <c:pt idx="27565" formatCode="General">
                  <c:v>0.56775500000000045</c:v>
                </c:pt>
                <c:pt idx="27566" formatCode="General">
                  <c:v>0.56777500000000058</c:v>
                </c:pt>
                <c:pt idx="27567" formatCode="General">
                  <c:v>0.56779600000000041</c:v>
                </c:pt>
                <c:pt idx="27568" formatCode="General">
                  <c:v>0.56781700000000002</c:v>
                </c:pt>
                <c:pt idx="27569" formatCode="General">
                  <c:v>0.56783799999999951</c:v>
                </c:pt>
                <c:pt idx="27570" formatCode="General">
                  <c:v>0.56785799999999997</c:v>
                </c:pt>
                <c:pt idx="27571" formatCode="General">
                  <c:v>0.56787900000000058</c:v>
                </c:pt>
                <c:pt idx="27572" formatCode="General">
                  <c:v>0.56789900000000071</c:v>
                </c:pt>
                <c:pt idx="27573" formatCode="General">
                  <c:v>0.56791899999999951</c:v>
                </c:pt>
                <c:pt idx="27574" formatCode="General">
                  <c:v>0.56794100000000058</c:v>
                </c:pt>
                <c:pt idx="27575" formatCode="General">
                  <c:v>0.56796100000000005</c:v>
                </c:pt>
                <c:pt idx="27576" formatCode="General">
                  <c:v>0.56798199999999999</c:v>
                </c:pt>
                <c:pt idx="27577" formatCode="General">
                  <c:v>0.56800200000000001</c:v>
                </c:pt>
                <c:pt idx="27578" formatCode="General">
                  <c:v>0.5680229999999995</c:v>
                </c:pt>
                <c:pt idx="27579" formatCode="General">
                  <c:v>0.56804299999999996</c:v>
                </c:pt>
                <c:pt idx="27580" formatCode="General">
                  <c:v>0.56806400000000001</c:v>
                </c:pt>
                <c:pt idx="27581" formatCode="General">
                  <c:v>0.56808400000000003</c:v>
                </c:pt>
                <c:pt idx="27582" formatCode="General">
                  <c:v>0.568106</c:v>
                </c:pt>
                <c:pt idx="27583" formatCode="General">
                  <c:v>0.56812600000000002</c:v>
                </c:pt>
                <c:pt idx="27584" formatCode="General">
                  <c:v>0.56814699999999996</c:v>
                </c:pt>
                <c:pt idx="27585" formatCode="General">
                  <c:v>0.56816699999999942</c:v>
                </c:pt>
                <c:pt idx="27586" formatCode="General">
                  <c:v>0.56818800000000003</c:v>
                </c:pt>
                <c:pt idx="27587" formatCode="General">
                  <c:v>0.56820800000000005</c:v>
                </c:pt>
                <c:pt idx="27588" formatCode="General">
                  <c:v>0.56822799999999996</c:v>
                </c:pt>
                <c:pt idx="27589" formatCode="General">
                  <c:v>0.56825000000000003</c:v>
                </c:pt>
                <c:pt idx="27590" formatCode="General">
                  <c:v>0.56827000000000005</c:v>
                </c:pt>
                <c:pt idx="27591" formatCode="General">
                  <c:v>0.56829099999999999</c:v>
                </c:pt>
                <c:pt idx="27592" formatCode="General">
                  <c:v>0.56831100000000001</c:v>
                </c:pt>
                <c:pt idx="27593" formatCode="General">
                  <c:v>0.5683319999999995</c:v>
                </c:pt>
                <c:pt idx="27594" formatCode="General">
                  <c:v>0.56835199999999997</c:v>
                </c:pt>
                <c:pt idx="27595" formatCode="General">
                  <c:v>0.56837300000000002</c:v>
                </c:pt>
                <c:pt idx="27596" formatCode="General">
                  <c:v>0.56839300000000004</c:v>
                </c:pt>
                <c:pt idx="27597" formatCode="General">
                  <c:v>0.568415</c:v>
                </c:pt>
                <c:pt idx="27598" formatCode="General">
                  <c:v>0.56843500000000002</c:v>
                </c:pt>
                <c:pt idx="27599" formatCode="General">
                  <c:v>0.56845599999999996</c:v>
                </c:pt>
                <c:pt idx="27600" formatCode="General">
                  <c:v>0.56847599999999998</c:v>
                </c:pt>
                <c:pt idx="27601" formatCode="General">
                  <c:v>0.568496</c:v>
                </c:pt>
                <c:pt idx="27602" formatCode="General">
                  <c:v>0.56851699999999938</c:v>
                </c:pt>
                <c:pt idx="27603" formatCode="General">
                  <c:v>0.56853799999999943</c:v>
                </c:pt>
                <c:pt idx="27604" formatCode="General">
                  <c:v>0.56855900000000004</c:v>
                </c:pt>
                <c:pt idx="27605" formatCode="General">
                  <c:v>0.5685789999999995</c:v>
                </c:pt>
                <c:pt idx="27606" formatCode="General">
                  <c:v>0.56859999999999999</c:v>
                </c:pt>
                <c:pt idx="27607" formatCode="General">
                  <c:v>0.56862000000000046</c:v>
                </c:pt>
                <c:pt idx="27608" formatCode="General">
                  <c:v>0.56864099999999995</c:v>
                </c:pt>
                <c:pt idx="27609" formatCode="General">
                  <c:v>0.56866099999999997</c:v>
                </c:pt>
                <c:pt idx="27610" formatCode="General">
                  <c:v>0.56868200000000002</c:v>
                </c:pt>
                <c:pt idx="27611" formatCode="General">
                  <c:v>0.56870200000000004</c:v>
                </c:pt>
                <c:pt idx="27612" formatCode="General">
                  <c:v>0.56872299999999998</c:v>
                </c:pt>
                <c:pt idx="27613" formatCode="General">
                  <c:v>0.56874400000000058</c:v>
                </c:pt>
                <c:pt idx="27614" formatCode="General">
                  <c:v>0.56876400000000005</c:v>
                </c:pt>
                <c:pt idx="27615" formatCode="General">
                  <c:v>0.56878499999999999</c:v>
                </c:pt>
                <c:pt idx="27616" formatCode="General">
                  <c:v>0.56880500000000045</c:v>
                </c:pt>
                <c:pt idx="27617" formatCode="General">
                  <c:v>0.56882600000000005</c:v>
                </c:pt>
                <c:pt idx="27618" formatCode="General">
                  <c:v>0.56884699999999999</c:v>
                </c:pt>
                <c:pt idx="27619" formatCode="General">
                  <c:v>0.56886800000000004</c:v>
                </c:pt>
                <c:pt idx="27620" formatCode="General">
                  <c:v>0.56888799999999951</c:v>
                </c:pt>
                <c:pt idx="27621" formatCode="General">
                  <c:v>0.56890900000000044</c:v>
                </c:pt>
                <c:pt idx="27622" formatCode="General">
                  <c:v>0.56892900000000046</c:v>
                </c:pt>
                <c:pt idx="27623" formatCode="General">
                  <c:v>0.5689500000000004</c:v>
                </c:pt>
                <c:pt idx="27624" formatCode="General">
                  <c:v>0.56896999999999998</c:v>
                </c:pt>
                <c:pt idx="27625" formatCode="General">
                  <c:v>0.56899100000000058</c:v>
                </c:pt>
                <c:pt idx="27626" formatCode="General">
                  <c:v>0.56901199999999996</c:v>
                </c:pt>
                <c:pt idx="27627" formatCode="General">
                  <c:v>0.56903199999999998</c:v>
                </c:pt>
                <c:pt idx="27628" formatCode="General">
                  <c:v>0.56905300000000003</c:v>
                </c:pt>
                <c:pt idx="27629" formatCode="General">
                  <c:v>0.56907300000000005</c:v>
                </c:pt>
                <c:pt idx="27630" formatCode="General">
                  <c:v>0.56909399999999999</c:v>
                </c:pt>
                <c:pt idx="27631" formatCode="General">
                  <c:v>0.56911400000000001</c:v>
                </c:pt>
                <c:pt idx="27632" formatCode="General">
                  <c:v>0.5691349999999995</c:v>
                </c:pt>
                <c:pt idx="27633" formatCode="General">
                  <c:v>0.569156</c:v>
                </c:pt>
                <c:pt idx="27634" formatCode="General">
                  <c:v>0.56917600000000002</c:v>
                </c:pt>
                <c:pt idx="27635" formatCode="General">
                  <c:v>0.56919699999999951</c:v>
                </c:pt>
                <c:pt idx="27636" formatCode="General">
                  <c:v>0.569218</c:v>
                </c:pt>
                <c:pt idx="27637" formatCode="General">
                  <c:v>0.56923800000000002</c:v>
                </c:pt>
                <c:pt idx="27638" formatCode="General">
                  <c:v>0.56925899999999996</c:v>
                </c:pt>
                <c:pt idx="27639" formatCode="General">
                  <c:v>0.56927899999999998</c:v>
                </c:pt>
                <c:pt idx="27640" formatCode="General">
                  <c:v>0.56930000000000003</c:v>
                </c:pt>
                <c:pt idx="27641" formatCode="General">
                  <c:v>0.56932000000000005</c:v>
                </c:pt>
                <c:pt idx="27642" formatCode="General">
                  <c:v>0.56934099999999999</c:v>
                </c:pt>
                <c:pt idx="27643" formatCode="General">
                  <c:v>0.56936199999999959</c:v>
                </c:pt>
                <c:pt idx="27644" formatCode="General">
                  <c:v>0.56938199999999961</c:v>
                </c:pt>
                <c:pt idx="27645" formatCode="General">
                  <c:v>0.56940299999999955</c:v>
                </c:pt>
                <c:pt idx="27646" formatCode="General">
                  <c:v>0.56942300000000001</c:v>
                </c:pt>
                <c:pt idx="27647" formatCode="General">
                  <c:v>0.56944399999999951</c:v>
                </c:pt>
                <c:pt idx="27648" formatCode="General">
                  <c:v>0.569465</c:v>
                </c:pt>
                <c:pt idx="27649" formatCode="General">
                  <c:v>0.56948500000000002</c:v>
                </c:pt>
                <c:pt idx="27650" formatCode="General">
                  <c:v>0.56950599999999996</c:v>
                </c:pt>
                <c:pt idx="27651" formatCode="General">
                  <c:v>0.56952700000000001</c:v>
                </c:pt>
                <c:pt idx="27652" formatCode="General">
                  <c:v>0.56954700000000003</c:v>
                </c:pt>
                <c:pt idx="27653" formatCode="General">
                  <c:v>0.56956699999999938</c:v>
                </c:pt>
                <c:pt idx="27654" formatCode="General">
                  <c:v>0.56958799999999943</c:v>
                </c:pt>
                <c:pt idx="27655" formatCode="General">
                  <c:v>0.56960900000000059</c:v>
                </c:pt>
                <c:pt idx="27656" formatCode="General">
                  <c:v>0.56962900000000072</c:v>
                </c:pt>
                <c:pt idx="27657" formatCode="General">
                  <c:v>0.56965000000000043</c:v>
                </c:pt>
                <c:pt idx="27658" formatCode="General">
                  <c:v>0.5696710000000007</c:v>
                </c:pt>
                <c:pt idx="27659" formatCode="General">
                  <c:v>0.56969099999999995</c:v>
                </c:pt>
                <c:pt idx="27660" formatCode="General">
                  <c:v>0.569712</c:v>
                </c:pt>
                <c:pt idx="27661" formatCode="General">
                  <c:v>0.56973200000000002</c:v>
                </c:pt>
                <c:pt idx="27662" formatCode="General">
                  <c:v>0.56975299999999951</c:v>
                </c:pt>
                <c:pt idx="27663" formatCode="General">
                  <c:v>0.56977299999999997</c:v>
                </c:pt>
                <c:pt idx="27664" formatCode="General">
                  <c:v>0.56979400000000058</c:v>
                </c:pt>
                <c:pt idx="27665" formatCode="General">
                  <c:v>0.56981499999999996</c:v>
                </c:pt>
                <c:pt idx="27666" formatCode="General">
                  <c:v>0.56983600000000001</c:v>
                </c:pt>
                <c:pt idx="27667" formatCode="General">
                  <c:v>0.56985600000000003</c:v>
                </c:pt>
                <c:pt idx="27668" formatCode="General">
                  <c:v>0.56987600000000005</c:v>
                </c:pt>
                <c:pt idx="27669" formatCode="General">
                  <c:v>0.56989699999999999</c:v>
                </c:pt>
                <c:pt idx="27670" formatCode="General">
                  <c:v>0.56991800000000004</c:v>
                </c:pt>
                <c:pt idx="27671" formatCode="General">
                  <c:v>0.5699379999999995</c:v>
                </c:pt>
                <c:pt idx="27672" formatCode="General">
                  <c:v>0.56995899999999999</c:v>
                </c:pt>
                <c:pt idx="27673" formatCode="General">
                  <c:v>0.56998000000000004</c:v>
                </c:pt>
                <c:pt idx="27674" formatCode="General">
                  <c:v>0.56999999999999995</c:v>
                </c:pt>
                <c:pt idx="27675" formatCode="General">
                  <c:v>0.57002100000000044</c:v>
                </c:pt>
                <c:pt idx="27676" formatCode="General">
                  <c:v>0.57004100000000046</c:v>
                </c:pt>
                <c:pt idx="27677" formatCode="General">
                  <c:v>0.57006199999999996</c:v>
                </c:pt>
                <c:pt idx="27678" formatCode="General">
                  <c:v>0.57008199999999998</c:v>
                </c:pt>
                <c:pt idx="27679" formatCode="General">
                  <c:v>0.57010300000000003</c:v>
                </c:pt>
                <c:pt idx="27680" formatCode="General">
                  <c:v>0.57012399999999996</c:v>
                </c:pt>
                <c:pt idx="27681" formatCode="General">
                  <c:v>0.57014399999999998</c:v>
                </c:pt>
                <c:pt idx="27682" formatCode="General">
                  <c:v>0.57016500000000003</c:v>
                </c:pt>
                <c:pt idx="27683" formatCode="General">
                  <c:v>0.57018500000000005</c:v>
                </c:pt>
                <c:pt idx="27684" formatCode="General">
                  <c:v>0.57020599999999999</c:v>
                </c:pt>
                <c:pt idx="27685" formatCode="General">
                  <c:v>0.57022600000000001</c:v>
                </c:pt>
                <c:pt idx="27686" formatCode="General">
                  <c:v>0.57024799999999998</c:v>
                </c:pt>
                <c:pt idx="27687" formatCode="General">
                  <c:v>0.570268</c:v>
                </c:pt>
                <c:pt idx="27688" formatCode="General">
                  <c:v>0.57028900000000005</c:v>
                </c:pt>
                <c:pt idx="27689" formatCode="General">
                  <c:v>0.57030899999999951</c:v>
                </c:pt>
                <c:pt idx="27690" formatCode="General">
                  <c:v>0.57033</c:v>
                </c:pt>
                <c:pt idx="27691" formatCode="General">
                  <c:v>0.57035000000000002</c:v>
                </c:pt>
                <c:pt idx="27692" formatCode="General">
                  <c:v>0.57037099999999996</c:v>
                </c:pt>
                <c:pt idx="27693" formatCode="General">
                  <c:v>0.57039099999999998</c:v>
                </c:pt>
                <c:pt idx="27694" formatCode="General">
                  <c:v>0.57041199999999959</c:v>
                </c:pt>
                <c:pt idx="27695" formatCode="General">
                  <c:v>0.57043299999999941</c:v>
                </c:pt>
                <c:pt idx="27696" formatCode="General">
                  <c:v>0.57045299999999943</c:v>
                </c:pt>
                <c:pt idx="27697" formatCode="General">
                  <c:v>0.57047400000000004</c:v>
                </c:pt>
                <c:pt idx="27698" formatCode="General">
                  <c:v>0.5704939999999995</c:v>
                </c:pt>
                <c:pt idx="27699" formatCode="General">
                  <c:v>0.57051499999999955</c:v>
                </c:pt>
                <c:pt idx="27700" formatCode="General">
                  <c:v>0.57053500000000001</c:v>
                </c:pt>
                <c:pt idx="27701" formatCode="General">
                  <c:v>0.57055699999999943</c:v>
                </c:pt>
                <c:pt idx="27702" formatCode="General">
                  <c:v>0.570577</c:v>
                </c:pt>
                <c:pt idx="27703" formatCode="General">
                  <c:v>0.57059800000000005</c:v>
                </c:pt>
                <c:pt idx="27704" formatCode="General">
                  <c:v>0.57061799999999996</c:v>
                </c:pt>
                <c:pt idx="27705" formatCode="General">
                  <c:v>0.57063900000000045</c:v>
                </c:pt>
                <c:pt idx="27706" formatCode="General">
                  <c:v>0.57065900000000058</c:v>
                </c:pt>
                <c:pt idx="27707" formatCode="General">
                  <c:v>0.57068000000000041</c:v>
                </c:pt>
                <c:pt idx="27708" formatCode="General">
                  <c:v>0.57070100000000046</c:v>
                </c:pt>
                <c:pt idx="27709" formatCode="General">
                  <c:v>0.5707210000000007</c:v>
                </c:pt>
                <c:pt idx="27710" formatCode="General">
                  <c:v>0.57074200000000042</c:v>
                </c:pt>
                <c:pt idx="27711" formatCode="General">
                  <c:v>0.57076199999999999</c:v>
                </c:pt>
                <c:pt idx="27712" formatCode="General">
                  <c:v>0.57078300000000004</c:v>
                </c:pt>
                <c:pt idx="27713" formatCode="General">
                  <c:v>0.57080299999999951</c:v>
                </c:pt>
                <c:pt idx="27714" formatCode="General">
                  <c:v>0.57082400000000044</c:v>
                </c:pt>
                <c:pt idx="27715" formatCode="General">
                  <c:v>0.57084400000000046</c:v>
                </c:pt>
                <c:pt idx="27716" formatCode="General">
                  <c:v>0.57086599999999998</c:v>
                </c:pt>
                <c:pt idx="27717" formatCode="General">
                  <c:v>0.570886</c:v>
                </c:pt>
                <c:pt idx="27718" formatCode="General">
                  <c:v>0.57090700000000005</c:v>
                </c:pt>
                <c:pt idx="27719" formatCode="General">
                  <c:v>0.57092699999999996</c:v>
                </c:pt>
                <c:pt idx="27720" formatCode="General">
                  <c:v>0.57094699999999998</c:v>
                </c:pt>
                <c:pt idx="27721" formatCode="General">
                  <c:v>0.57096800000000003</c:v>
                </c:pt>
                <c:pt idx="27722" formatCode="General">
                  <c:v>0.57098899999999997</c:v>
                </c:pt>
                <c:pt idx="27723" formatCode="General">
                  <c:v>0.57101000000000002</c:v>
                </c:pt>
                <c:pt idx="27724" formatCode="General">
                  <c:v>0.57103000000000004</c:v>
                </c:pt>
                <c:pt idx="27725" formatCode="General">
                  <c:v>0.57105099999999998</c:v>
                </c:pt>
                <c:pt idx="27726" formatCode="General">
                  <c:v>0.57107100000000044</c:v>
                </c:pt>
                <c:pt idx="27727" formatCode="General">
                  <c:v>0.57109200000000004</c:v>
                </c:pt>
                <c:pt idx="27728" formatCode="General">
                  <c:v>0.57111199999999951</c:v>
                </c:pt>
                <c:pt idx="27729" formatCode="General">
                  <c:v>0.571133</c:v>
                </c:pt>
                <c:pt idx="27730" formatCode="General">
                  <c:v>0.57115300000000002</c:v>
                </c:pt>
                <c:pt idx="27731" formatCode="General">
                  <c:v>0.57117499999999999</c:v>
                </c:pt>
                <c:pt idx="27732" formatCode="General">
                  <c:v>0.57119500000000045</c:v>
                </c:pt>
                <c:pt idx="27733" formatCode="General">
                  <c:v>0.5712159999999995</c:v>
                </c:pt>
                <c:pt idx="27734" formatCode="General">
                  <c:v>0.57123599999999997</c:v>
                </c:pt>
                <c:pt idx="27735" formatCode="General">
                  <c:v>0.57125599999999999</c:v>
                </c:pt>
                <c:pt idx="27736" formatCode="General">
                  <c:v>0.57127700000000003</c:v>
                </c:pt>
                <c:pt idx="27737" formatCode="General">
                  <c:v>0.57129799999999997</c:v>
                </c:pt>
                <c:pt idx="27738" formatCode="General">
                  <c:v>0.57131900000000002</c:v>
                </c:pt>
                <c:pt idx="27739" formatCode="General">
                  <c:v>0.57133900000000004</c:v>
                </c:pt>
                <c:pt idx="27740" formatCode="General">
                  <c:v>0.57135999999999998</c:v>
                </c:pt>
                <c:pt idx="27741" formatCode="General">
                  <c:v>0.57138</c:v>
                </c:pt>
                <c:pt idx="27742" formatCode="General">
                  <c:v>0.57140100000000005</c:v>
                </c:pt>
                <c:pt idx="27743" formatCode="General">
                  <c:v>0.57142099999999996</c:v>
                </c:pt>
                <c:pt idx="27744" formatCode="General">
                  <c:v>0.57144200000000001</c:v>
                </c:pt>
                <c:pt idx="27745" formatCode="General">
                  <c:v>0.57146299999999939</c:v>
                </c:pt>
                <c:pt idx="27746" formatCode="General">
                  <c:v>0.5714829999999993</c:v>
                </c:pt>
                <c:pt idx="27747" formatCode="General">
                  <c:v>0.57150400000000001</c:v>
                </c:pt>
                <c:pt idx="27748" formatCode="General">
                  <c:v>0.57152400000000003</c:v>
                </c:pt>
                <c:pt idx="27749" formatCode="General">
                  <c:v>0.57154499999999997</c:v>
                </c:pt>
                <c:pt idx="27750" formatCode="General">
                  <c:v>0.57156499999999955</c:v>
                </c:pt>
                <c:pt idx="27751" formatCode="General">
                  <c:v>0.57158599999999959</c:v>
                </c:pt>
                <c:pt idx="27752" formatCode="General">
                  <c:v>0.57160699999999998</c:v>
                </c:pt>
                <c:pt idx="27753" formatCode="General">
                  <c:v>0.57162700000000044</c:v>
                </c:pt>
                <c:pt idx="27754" formatCode="General">
                  <c:v>0.57164800000000071</c:v>
                </c:pt>
                <c:pt idx="27755" formatCode="General">
                  <c:v>0.57166899999999998</c:v>
                </c:pt>
                <c:pt idx="27756" formatCode="General">
                  <c:v>0.57168900000000045</c:v>
                </c:pt>
                <c:pt idx="27757" formatCode="General">
                  <c:v>0.57171000000000005</c:v>
                </c:pt>
                <c:pt idx="27758" formatCode="General">
                  <c:v>0.5717300000000004</c:v>
                </c:pt>
                <c:pt idx="27759" formatCode="General">
                  <c:v>0.57175100000000045</c:v>
                </c:pt>
                <c:pt idx="27760" formatCode="General">
                  <c:v>0.57177199999999995</c:v>
                </c:pt>
                <c:pt idx="27761" formatCode="General">
                  <c:v>0.57179200000000041</c:v>
                </c:pt>
                <c:pt idx="27762" formatCode="General">
                  <c:v>0.57181300000000002</c:v>
                </c:pt>
                <c:pt idx="27763" formatCode="General">
                  <c:v>0.57183300000000004</c:v>
                </c:pt>
                <c:pt idx="27764" formatCode="General">
                  <c:v>0.57185399999999997</c:v>
                </c:pt>
                <c:pt idx="27765" formatCode="General">
                  <c:v>0.57187399999999999</c:v>
                </c:pt>
                <c:pt idx="27766" formatCode="General">
                  <c:v>0.57189500000000071</c:v>
                </c:pt>
                <c:pt idx="27767" formatCode="General">
                  <c:v>0.57191599999999998</c:v>
                </c:pt>
                <c:pt idx="27768" formatCode="General">
                  <c:v>0.571936</c:v>
                </c:pt>
                <c:pt idx="27769" formatCode="General">
                  <c:v>0.57195700000000005</c:v>
                </c:pt>
                <c:pt idx="27770" formatCode="General">
                  <c:v>0.57197799999999999</c:v>
                </c:pt>
                <c:pt idx="27771" formatCode="General">
                  <c:v>0.57199800000000045</c:v>
                </c:pt>
                <c:pt idx="27772" formatCode="General">
                  <c:v>0.5720190000000005</c:v>
                </c:pt>
                <c:pt idx="27773" formatCode="General">
                  <c:v>0.57203899999999996</c:v>
                </c:pt>
                <c:pt idx="27774" formatCode="General">
                  <c:v>0.57206000000000001</c:v>
                </c:pt>
                <c:pt idx="27775" formatCode="General">
                  <c:v>0.57208000000000003</c:v>
                </c:pt>
                <c:pt idx="27776" formatCode="General">
                  <c:v>0.57210099999999997</c:v>
                </c:pt>
                <c:pt idx="27777" formatCode="General">
                  <c:v>0.57212200000000002</c:v>
                </c:pt>
                <c:pt idx="27778" formatCode="General">
                  <c:v>0.57214200000000004</c:v>
                </c:pt>
                <c:pt idx="27779" formatCode="General">
                  <c:v>0.57216299999999942</c:v>
                </c:pt>
                <c:pt idx="27780" formatCode="General">
                  <c:v>0.572183</c:v>
                </c:pt>
                <c:pt idx="27781" formatCode="General">
                  <c:v>0.57220400000000005</c:v>
                </c:pt>
                <c:pt idx="27782" formatCode="General">
                  <c:v>0.57222399999999951</c:v>
                </c:pt>
                <c:pt idx="27783" formatCode="General">
                  <c:v>0.57224500000000045</c:v>
                </c:pt>
                <c:pt idx="27784" formatCode="General">
                  <c:v>0.57226599999999961</c:v>
                </c:pt>
                <c:pt idx="27785" formatCode="General">
                  <c:v>0.57228699999999955</c:v>
                </c:pt>
                <c:pt idx="27786" formatCode="General">
                  <c:v>0.57230700000000001</c:v>
                </c:pt>
                <c:pt idx="27787" formatCode="General">
                  <c:v>0.57232700000000003</c:v>
                </c:pt>
                <c:pt idx="27788" formatCode="General">
                  <c:v>0.57234799999999997</c:v>
                </c:pt>
                <c:pt idx="27789" formatCode="General">
                  <c:v>0.57236900000000002</c:v>
                </c:pt>
                <c:pt idx="27790" formatCode="General">
                  <c:v>0.57238999999999951</c:v>
                </c:pt>
                <c:pt idx="27791" formatCode="General">
                  <c:v>0.57240999999999997</c:v>
                </c:pt>
                <c:pt idx="27792" formatCode="General">
                  <c:v>0.57243100000000002</c:v>
                </c:pt>
                <c:pt idx="27793" formatCode="General">
                  <c:v>0.57245100000000004</c:v>
                </c:pt>
                <c:pt idx="27794" formatCode="General">
                  <c:v>0.57247199999999998</c:v>
                </c:pt>
                <c:pt idx="27795" formatCode="General">
                  <c:v>0.572492</c:v>
                </c:pt>
                <c:pt idx="27796" formatCode="General">
                  <c:v>0.57251299999999938</c:v>
                </c:pt>
                <c:pt idx="27797" formatCode="General">
                  <c:v>0.57253299999999929</c:v>
                </c:pt>
                <c:pt idx="27798" formatCode="General">
                  <c:v>0.57255400000000001</c:v>
                </c:pt>
                <c:pt idx="27799" formatCode="General">
                  <c:v>0.5725749999999995</c:v>
                </c:pt>
                <c:pt idx="27800" formatCode="General">
                  <c:v>0.57259599999999999</c:v>
                </c:pt>
                <c:pt idx="27801" formatCode="General">
                  <c:v>0.57261600000000001</c:v>
                </c:pt>
                <c:pt idx="27802" formatCode="General">
                  <c:v>0.57263600000000003</c:v>
                </c:pt>
                <c:pt idx="27803" formatCode="General">
                  <c:v>0.57265699999999997</c:v>
                </c:pt>
                <c:pt idx="27804" formatCode="General">
                  <c:v>0.57267699999999999</c:v>
                </c:pt>
                <c:pt idx="27805" formatCode="General">
                  <c:v>0.57269900000000074</c:v>
                </c:pt>
                <c:pt idx="27806" formatCode="General">
                  <c:v>0.57271899999999998</c:v>
                </c:pt>
                <c:pt idx="27807" formatCode="General">
                  <c:v>0.57274000000000058</c:v>
                </c:pt>
                <c:pt idx="27808" formatCode="General">
                  <c:v>0.57276000000000005</c:v>
                </c:pt>
                <c:pt idx="27809" formatCode="General">
                  <c:v>0.57278099999999998</c:v>
                </c:pt>
                <c:pt idx="27810" formatCode="General">
                  <c:v>0.57280100000000045</c:v>
                </c:pt>
                <c:pt idx="27811" formatCode="General">
                  <c:v>0.57282200000000005</c:v>
                </c:pt>
                <c:pt idx="27812" formatCode="General">
                  <c:v>0.57284200000000041</c:v>
                </c:pt>
                <c:pt idx="27813" formatCode="General">
                  <c:v>0.57286300000000001</c:v>
                </c:pt>
                <c:pt idx="27814" formatCode="General">
                  <c:v>0.5728839999999995</c:v>
                </c:pt>
                <c:pt idx="27815" formatCode="General">
                  <c:v>0.57290399999999997</c:v>
                </c:pt>
                <c:pt idx="27816" formatCode="General">
                  <c:v>0.57292500000000046</c:v>
                </c:pt>
                <c:pt idx="27817" formatCode="General">
                  <c:v>0.5729450000000007</c:v>
                </c:pt>
                <c:pt idx="27818" formatCode="General">
                  <c:v>0.57296599999999998</c:v>
                </c:pt>
                <c:pt idx="27819" formatCode="General">
                  <c:v>0.572986</c:v>
                </c:pt>
                <c:pt idx="27820" formatCode="General">
                  <c:v>0.57300799999999996</c:v>
                </c:pt>
                <c:pt idx="27821" formatCode="General">
                  <c:v>0.57302799999999998</c:v>
                </c:pt>
                <c:pt idx="27822" formatCode="General">
                  <c:v>0.57304900000000059</c:v>
                </c:pt>
                <c:pt idx="27823" formatCode="General">
                  <c:v>0.57306900000000005</c:v>
                </c:pt>
                <c:pt idx="27824" formatCode="General">
                  <c:v>0.57308999999999999</c:v>
                </c:pt>
                <c:pt idx="27825" formatCode="General">
                  <c:v>0.57311000000000001</c:v>
                </c:pt>
                <c:pt idx="27826" formatCode="General">
                  <c:v>0.5731309999999995</c:v>
                </c:pt>
                <c:pt idx="27827" formatCode="General">
                  <c:v>0.57315099999999997</c:v>
                </c:pt>
                <c:pt idx="27828" formatCode="General">
                  <c:v>0.57317200000000001</c:v>
                </c:pt>
                <c:pt idx="27829" formatCode="General">
                  <c:v>0.57319299999999951</c:v>
                </c:pt>
                <c:pt idx="27830" formatCode="General">
                  <c:v>0.57321299999999942</c:v>
                </c:pt>
                <c:pt idx="27831" formatCode="General">
                  <c:v>0.57323400000000002</c:v>
                </c:pt>
                <c:pt idx="27832" formatCode="General">
                  <c:v>0.57325400000000004</c:v>
                </c:pt>
                <c:pt idx="27833" formatCode="General">
                  <c:v>0.57327499999999998</c:v>
                </c:pt>
                <c:pt idx="27834" formatCode="General">
                  <c:v>0.57329500000000044</c:v>
                </c:pt>
                <c:pt idx="27835" formatCode="General">
                  <c:v>0.5733169999999993</c:v>
                </c:pt>
                <c:pt idx="27836" formatCode="General">
                  <c:v>0.57333699999999943</c:v>
                </c:pt>
                <c:pt idx="27837" formatCode="General">
                  <c:v>0.57335800000000003</c:v>
                </c:pt>
                <c:pt idx="27838" formatCode="General">
                  <c:v>0.57337800000000005</c:v>
                </c:pt>
                <c:pt idx="27839" formatCode="General">
                  <c:v>0.57339899999999999</c:v>
                </c:pt>
                <c:pt idx="27840" formatCode="General">
                  <c:v>0.57341900000000001</c:v>
                </c:pt>
                <c:pt idx="27841" formatCode="General">
                  <c:v>0.57343900000000003</c:v>
                </c:pt>
                <c:pt idx="27842" formatCode="General">
                  <c:v>0.57345999999999997</c:v>
                </c:pt>
                <c:pt idx="27843" formatCode="General">
                  <c:v>0.57348100000000002</c:v>
                </c:pt>
                <c:pt idx="27844" formatCode="General">
                  <c:v>0.57350199999999996</c:v>
                </c:pt>
                <c:pt idx="27845" formatCode="General">
                  <c:v>0.57352199999999998</c:v>
                </c:pt>
                <c:pt idx="27846" formatCode="General">
                  <c:v>0.57354300000000003</c:v>
                </c:pt>
                <c:pt idx="27847" formatCode="General">
                  <c:v>0.57356299999999938</c:v>
                </c:pt>
                <c:pt idx="27848" formatCode="General">
                  <c:v>0.57358399999999943</c:v>
                </c:pt>
                <c:pt idx="27849" formatCode="General">
                  <c:v>0.57360500000000059</c:v>
                </c:pt>
                <c:pt idx="27850" formatCode="General">
                  <c:v>0.57362600000000041</c:v>
                </c:pt>
                <c:pt idx="27851" formatCode="General">
                  <c:v>0.57364600000000043</c:v>
                </c:pt>
                <c:pt idx="27852" formatCode="General">
                  <c:v>0.57366700000000004</c:v>
                </c:pt>
                <c:pt idx="27853" formatCode="General">
                  <c:v>0.5736869999999995</c:v>
                </c:pt>
                <c:pt idx="27854" formatCode="General">
                  <c:v>0.57370699999999997</c:v>
                </c:pt>
                <c:pt idx="27855" formatCode="General">
                  <c:v>0.57372800000000046</c:v>
                </c:pt>
                <c:pt idx="27856" formatCode="General">
                  <c:v>0.57374899999999995</c:v>
                </c:pt>
                <c:pt idx="27857" formatCode="General">
                  <c:v>0.57377000000000045</c:v>
                </c:pt>
                <c:pt idx="27858" formatCode="General">
                  <c:v>0.57379000000000058</c:v>
                </c:pt>
                <c:pt idx="27859" formatCode="General">
                  <c:v>0.57381099999999996</c:v>
                </c:pt>
                <c:pt idx="27860" formatCode="General">
                  <c:v>0.57383099999999998</c:v>
                </c:pt>
                <c:pt idx="27861" formatCode="General">
                  <c:v>0.57385200000000003</c:v>
                </c:pt>
                <c:pt idx="27862" formatCode="General">
                  <c:v>0.57387200000000005</c:v>
                </c:pt>
                <c:pt idx="27863" formatCode="General">
                  <c:v>0.57389299999999999</c:v>
                </c:pt>
                <c:pt idx="27864" formatCode="General">
                  <c:v>0.57391400000000004</c:v>
                </c:pt>
                <c:pt idx="27865" formatCode="General">
                  <c:v>0.5739340000000005</c:v>
                </c:pt>
                <c:pt idx="27866" formatCode="General">
                  <c:v>0.57395499999999999</c:v>
                </c:pt>
                <c:pt idx="27867" formatCode="General">
                  <c:v>0.57397600000000004</c:v>
                </c:pt>
                <c:pt idx="27868" formatCode="General">
                  <c:v>0.57399599999999995</c:v>
                </c:pt>
                <c:pt idx="27869" formatCode="General">
                  <c:v>0.57401599999999997</c:v>
                </c:pt>
                <c:pt idx="27870" formatCode="General">
                  <c:v>0.57403700000000002</c:v>
                </c:pt>
                <c:pt idx="27871" formatCode="General">
                  <c:v>0.57405799999999996</c:v>
                </c:pt>
                <c:pt idx="27872" formatCode="General">
                  <c:v>0.57407900000000045</c:v>
                </c:pt>
                <c:pt idx="27873" formatCode="General">
                  <c:v>0.57409900000000058</c:v>
                </c:pt>
                <c:pt idx="27874" formatCode="General">
                  <c:v>0.57411999999999996</c:v>
                </c:pt>
                <c:pt idx="27875" formatCode="General">
                  <c:v>0.57413999999999998</c:v>
                </c:pt>
                <c:pt idx="27876" formatCode="General">
                  <c:v>0.57416100000000003</c:v>
                </c:pt>
                <c:pt idx="27877" formatCode="General">
                  <c:v>0.57418100000000005</c:v>
                </c:pt>
                <c:pt idx="27878" formatCode="General">
                  <c:v>0.57420199999999999</c:v>
                </c:pt>
                <c:pt idx="27879" formatCode="General">
                  <c:v>0.57422300000000004</c:v>
                </c:pt>
                <c:pt idx="27880" formatCode="General">
                  <c:v>0.5742429999999995</c:v>
                </c:pt>
                <c:pt idx="27881" formatCode="General">
                  <c:v>0.574264</c:v>
                </c:pt>
                <c:pt idx="27882" formatCode="General">
                  <c:v>0.57428400000000002</c:v>
                </c:pt>
                <c:pt idx="27883" formatCode="General">
                  <c:v>0.57430499999999951</c:v>
                </c:pt>
                <c:pt idx="27884" formatCode="General">
                  <c:v>0.57432499999999997</c:v>
                </c:pt>
                <c:pt idx="27885" formatCode="General">
                  <c:v>0.57434600000000002</c:v>
                </c:pt>
                <c:pt idx="27886" formatCode="General">
                  <c:v>0.57436699999999929</c:v>
                </c:pt>
                <c:pt idx="27887" formatCode="General">
                  <c:v>0.57438699999999943</c:v>
                </c:pt>
                <c:pt idx="27888" formatCode="General">
                  <c:v>0.57440800000000003</c:v>
                </c:pt>
                <c:pt idx="27889" formatCode="General">
                  <c:v>0.57442899999999997</c:v>
                </c:pt>
                <c:pt idx="27890" formatCode="General">
                  <c:v>0.57444899999999999</c:v>
                </c:pt>
                <c:pt idx="27891" formatCode="General">
                  <c:v>0.57447000000000004</c:v>
                </c:pt>
                <c:pt idx="27892" formatCode="General">
                  <c:v>0.5744899999999995</c:v>
                </c:pt>
                <c:pt idx="27893" formatCode="General">
                  <c:v>0.57451099999999955</c:v>
                </c:pt>
                <c:pt idx="27894" formatCode="General">
                  <c:v>0.57453100000000001</c:v>
                </c:pt>
                <c:pt idx="27895" formatCode="General">
                  <c:v>0.57455199999999951</c:v>
                </c:pt>
                <c:pt idx="27896" formatCode="General">
                  <c:v>0.574573</c:v>
                </c:pt>
                <c:pt idx="27897" formatCode="General">
                  <c:v>0.57459300000000002</c:v>
                </c:pt>
                <c:pt idx="27898" formatCode="General">
                  <c:v>0.57461399999999996</c:v>
                </c:pt>
                <c:pt idx="27899" formatCode="General">
                  <c:v>0.57463399999999998</c:v>
                </c:pt>
                <c:pt idx="27900" formatCode="General">
                  <c:v>0.57465500000000058</c:v>
                </c:pt>
                <c:pt idx="27901" formatCode="General">
                  <c:v>0.57467600000000041</c:v>
                </c:pt>
                <c:pt idx="27902" formatCode="General">
                  <c:v>0.57469600000000043</c:v>
                </c:pt>
                <c:pt idx="27903" formatCode="General">
                  <c:v>0.57471700000000003</c:v>
                </c:pt>
                <c:pt idx="27904" formatCode="General">
                  <c:v>0.57473799999999997</c:v>
                </c:pt>
                <c:pt idx="27905" formatCode="General">
                  <c:v>0.57475799999999999</c:v>
                </c:pt>
                <c:pt idx="27906" formatCode="General">
                  <c:v>0.57477900000000071</c:v>
                </c:pt>
                <c:pt idx="27907" formatCode="General">
                  <c:v>0.57479899999999995</c:v>
                </c:pt>
                <c:pt idx="27908" formatCode="General">
                  <c:v>0.57482000000000044</c:v>
                </c:pt>
                <c:pt idx="27909" formatCode="General">
                  <c:v>0.57484000000000046</c:v>
                </c:pt>
                <c:pt idx="27910" formatCode="General">
                  <c:v>0.57486099999999996</c:v>
                </c:pt>
                <c:pt idx="27911" formatCode="General">
                  <c:v>0.574882</c:v>
                </c:pt>
                <c:pt idx="27912" formatCode="General">
                  <c:v>0.57490200000000002</c:v>
                </c:pt>
                <c:pt idx="27913" formatCode="General">
                  <c:v>0.57492299999999996</c:v>
                </c:pt>
                <c:pt idx="27914" formatCode="General">
                  <c:v>0.57494299999999998</c:v>
                </c:pt>
                <c:pt idx="27915" formatCode="General">
                  <c:v>0.57496400000000003</c:v>
                </c:pt>
                <c:pt idx="27916" formatCode="General">
                  <c:v>0.57498400000000005</c:v>
                </c:pt>
                <c:pt idx="27917" formatCode="General">
                  <c:v>0.57500499999999999</c:v>
                </c:pt>
                <c:pt idx="27918" formatCode="General">
                  <c:v>0.57502600000000004</c:v>
                </c:pt>
                <c:pt idx="27919" formatCode="General">
                  <c:v>0.57504699999999997</c:v>
                </c:pt>
                <c:pt idx="27920" formatCode="General">
                  <c:v>0.57506699999999955</c:v>
                </c:pt>
                <c:pt idx="27921" formatCode="General">
                  <c:v>0.57508700000000001</c:v>
                </c:pt>
                <c:pt idx="27922" formatCode="General">
                  <c:v>0.57510799999999951</c:v>
                </c:pt>
                <c:pt idx="27923" formatCode="General">
                  <c:v>0.57512799999999997</c:v>
                </c:pt>
                <c:pt idx="27924" formatCode="General">
                  <c:v>0.57515000000000005</c:v>
                </c:pt>
                <c:pt idx="27925" formatCode="General">
                  <c:v>0.57516999999999996</c:v>
                </c:pt>
                <c:pt idx="27926" formatCode="General">
                  <c:v>0.57519100000000045</c:v>
                </c:pt>
                <c:pt idx="27927" formatCode="General">
                  <c:v>0.57521100000000003</c:v>
                </c:pt>
                <c:pt idx="27928" formatCode="General">
                  <c:v>0.57523199999999997</c:v>
                </c:pt>
                <c:pt idx="27929" formatCode="General">
                  <c:v>0.57525199999999999</c:v>
                </c:pt>
                <c:pt idx="27930" formatCode="General">
                  <c:v>0.57527300000000003</c:v>
                </c:pt>
                <c:pt idx="27931" formatCode="General">
                  <c:v>0.57529300000000005</c:v>
                </c:pt>
                <c:pt idx="27932" formatCode="General">
                  <c:v>0.57531500000000002</c:v>
                </c:pt>
                <c:pt idx="27933" formatCode="General">
                  <c:v>0.57533500000000004</c:v>
                </c:pt>
                <c:pt idx="27934" formatCode="General">
                  <c:v>0.57535499999999951</c:v>
                </c:pt>
                <c:pt idx="27935" formatCode="General">
                  <c:v>0.575376</c:v>
                </c:pt>
                <c:pt idx="27936" formatCode="General">
                  <c:v>0.57539600000000002</c:v>
                </c:pt>
                <c:pt idx="27937" formatCode="General">
                  <c:v>0.57541699999999929</c:v>
                </c:pt>
                <c:pt idx="27938" formatCode="General">
                  <c:v>0.57543800000000001</c:v>
                </c:pt>
                <c:pt idx="27939" formatCode="General">
                  <c:v>0.57545900000000005</c:v>
                </c:pt>
                <c:pt idx="27940" formatCode="General">
                  <c:v>0.57547899999999996</c:v>
                </c:pt>
                <c:pt idx="27941" formatCode="General">
                  <c:v>0.57550000000000001</c:v>
                </c:pt>
                <c:pt idx="27942" formatCode="General">
                  <c:v>0.57552000000000003</c:v>
                </c:pt>
                <c:pt idx="27943" formatCode="General">
                  <c:v>0.57554099999999997</c:v>
                </c:pt>
                <c:pt idx="27944" formatCode="General">
                  <c:v>0.57556099999999955</c:v>
                </c:pt>
                <c:pt idx="27945" formatCode="General">
                  <c:v>0.57558199999999959</c:v>
                </c:pt>
                <c:pt idx="27946" formatCode="General">
                  <c:v>0.57560199999999995</c:v>
                </c:pt>
                <c:pt idx="27947" formatCode="General">
                  <c:v>0.57562400000000058</c:v>
                </c:pt>
                <c:pt idx="27948" formatCode="General">
                  <c:v>0.57564400000000071</c:v>
                </c:pt>
                <c:pt idx="27949" formatCode="General">
                  <c:v>0.57566399999999951</c:v>
                </c:pt>
                <c:pt idx="27950" formatCode="General">
                  <c:v>0.57568500000000045</c:v>
                </c:pt>
                <c:pt idx="27951" formatCode="General">
                  <c:v>0.57570500000000058</c:v>
                </c:pt>
                <c:pt idx="27952" formatCode="General">
                  <c:v>0.5757260000000004</c:v>
                </c:pt>
                <c:pt idx="27953" formatCode="General">
                  <c:v>0.57574700000000045</c:v>
                </c:pt>
                <c:pt idx="27954" formatCode="General">
                  <c:v>0.5757679999999995</c:v>
                </c:pt>
                <c:pt idx="27955" formatCode="General">
                  <c:v>0.57578799999999997</c:v>
                </c:pt>
                <c:pt idx="27956" formatCode="General">
                  <c:v>0.57580900000000046</c:v>
                </c:pt>
                <c:pt idx="27957" formatCode="General">
                  <c:v>0.5758290000000007</c:v>
                </c:pt>
                <c:pt idx="27958" formatCode="General">
                  <c:v>0.57585000000000042</c:v>
                </c:pt>
                <c:pt idx="27959" formatCode="General">
                  <c:v>0.57586999999999999</c:v>
                </c:pt>
                <c:pt idx="27960" formatCode="General">
                  <c:v>0.57589100000000071</c:v>
                </c:pt>
                <c:pt idx="27961" formatCode="General">
                  <c:v>0.57591099999999951</c:v>
                </c:pt>
                <c:pt idx="27962" formatCode="General">
                  <c:v>0.575932</c:v>
                </c:pt>
                <c:pt idx="27963" formatCode="General">
                  <c:v>0.57595300000000005</c:v>
                </c:pt>
                <c:pt idx="27964" formatCode="General">
                  <c:v>0.57597299999999996</c:v>
                </c:pt>
                <c:pt idx="27965" formatCode="General">
                  <c:v>0.57599400000000045</c:v>
                </c:pt>
                <c:pt idx="27966" formatCode="General">
                  <c:v>0.57601400000000003</c:v>
                </c:pt>
                <c:pt idx="27967" formatCode="General">
                  <c:v>0.57603499999999996</c:v>
                </c:pt>
                <c:pt idx="27968" formatCode="General">
                  <c:v>0.57605600000000001</c:v>
                </c:pt>
                <c:pt idx="27969" formatCode="General">
                  <c:v>0.57607699999999951</c:v>
                </c:pt>
                <c:pt idx="27970" formatCode="General">
                  <c:v>0.57609699999999997</c:v>
                </c:pt>
                <c:pt idx="27971" formatCode="General">
                  <c:v>0.57611800000000002</c:v>
                </c:pt>
                <c:pt idx="27972" formatCode="General">
                  <c:v>0.57613800000000004</c:v>
                </c:pt>
                <c:pt idx="27973" formatCode="General">
                  <c:v>0.57615899999999998</c:v>
                </c:pt>
                <c:pt idx="27974" formatCode="General">
                  <c:v>0.57617900000000044</c:v>
                </c:pt>
                <c:pt idx="27975" formatCode="General">
                  <c:v>0.57619900000000046</c:v>
                </c:pt>
                <c:pt idx="27976" formatCode="General">
                  <c:v>0.57621999999999951</c:v>
                </c:pt>
                <c:pt idx="27977" formatCode="General">
                  <c:v>0.57624100000000045</c:v>
                </c:pt>
                <c:pt idx="27978" formatCode="General">
                  <c:v>0.57626199999999961</c:v>
                </c:pt>
                <c:pt idx="27979" formatCode="General">
                  <c:v>0.57628199999999996</c:v>
                </c:pt>
                <c:pt idx="27980" formatCode="General">
                  <c:v>0.57630300000000001</c:v>
                </c:pt>
                <c:pt idx="27981" formatCode="General">
                  <c:v>0.57632300000000003</c:v>
                </c:pt>
                <c:pt idx="27982" formatCode="General">
                  <c:v>0.57634399999999997</c:v>
                </c:pt>
                <c:pt idx="27983" formatCode="General">
                  <c:v>0.57636500000000002</c:v>
                </c:pt>
                <c:pt idx="27984" formatCode="General">
                  <c:v>0.57638500000000004</c:v>
                </c:pt>
                <c:pt idx="27985" formatCode="General">
                  <c:v>0.57640599999999997</c:v>
                </c:pt>
                <c:pt idx="27986" formatCode="General">
                  <c:v>0.57642700000000002</c:v>
                </c:pt>
                <c:pt idx="27987" formatCode="General">
                  <c:v>0.57644700000000004</c:v>
                </c:pt>
                <c:pt idx="27988" formatCode="General">
                  <c:v>0.57646699999999929</c:v>
                </c:pt>
                <c:pt idx="27989" formatCode="General">
                  <c:v>0.576488</c:v>
                </c:pt>
                <c:pt idx="27990" formatCode="General">
                  <c:v>0.57650800000000002</c:v>
                </c:pt>
                <c:pt idx="27991" formatCode="General">
                  <c:v>0.57652999999999999</c:v>
                </c:pt>
                <c:pt idx="27992" formatCode="General">
                  <c:v>0.57655000000000001</c:v>
                </c:pt>
                <c:pt idx="27993" formatCode="General">
                  <c:v>0.5765709999999995</c:v>
                </c:pt>
                <c:pt idx="27994" formatCode="General">
                  <c:v>0.57659099999999996</c:v>
                </c:pt>
                <c:pt idx="27995" formatCode="General">
                  <c:v>0.57661200000000001</c:v>
                </c:pt>
                <c:pt idx="27996" formatCode="General">
                  <c:v>0.57663200000000003</c:v>
                </c:pt>
                <c:pt idx="27997" formatCode="General">
                  <c:v>0.57665299999999997</c:v>
                </c:pt>
                <c:pt idx="27998" formatCode="General">
                  <c:v>0.57667400000000046</c:v>
                </c:pt>
                <c:pt idx="27999" formatCode="General">
                  <c:v>0.57669400000000071</c:v>
                </c:pt>
                <c:pt idx="28000" formatCode="General">
                  <c:v>0.57671499999999998</c:v>
                </c:pt>
                <c:pt idx="28001" formatCode="General">
                  <c:v>0.57673500000000044</c:v>
                </c:pt>
                <c:pt idx="28002" formatCode="General">
                  <c:v>0.57675600000000005</c:v>
                </c:pt>
                <c:pt idx="28003" formatCode="General">
                  <c:v>0.5767760000000004</c:v>
                </c:pt>
                <c:pt idx="28004" formatCode="General">
                  <c:v>0.57679700000000045</c:v>
                </c:pt>
                <c:pt idx="28005" formatCode="General">
                  <c:v>0.57681800000000005</c:v>
                </c:pt>
                <c:pt idx="28006" formatCode="General">
                  <c:v>0.57683799999999996</c:v>
                </c:pt>
                <c:pt idx="28007" formatCode="General">
                  <c:v>0.57685900000000045</c:v>
                </c:pt>
                <c:pt idx="28008" formatCode="General">
                  <c:v>0.57687999999999995</c:v>
                </c:pt>
                <c:pt idx="28009" formatCode="General">
                  <c:v>0.57690000000000041</c:v>
                </c:pt>
                <c:pt idx="28010" formatCode="General">
                  <c:v>0.57692100000000046</c:v>
                </c:pt>
                <c:pt idx="28011" formatCode="General">
                  <c:v>0.5769410000000007</c:v>
                </c:pt>
                <c:pt idx="28012" formatCode="General">
                  <c:v>0.57696199999999997</c:v>
                </c:pt>
                <c:pt idx="28013" formatCode="General">
                  <c:v>0.57698199999999999</c:v>
                </c:pt>
                <c:pt idx="28014" formatCode="General">
                  <c:v>0.57700300000000004</c:v>
                </c:pt>
                <c:pt idx="28015" formatCode="General">
                  <c:v>0.57702399999999998</c:v>
                </c:pt>
                <c:pt idx="28016" formatCode="General">
                  <c:v>0.57704400000000045</c:v>
                </c:pt>
                <c:pt idx="28017" formatCode="General">
                  <c:v>0.57706500000000005</c:v>
                </c:pt>
                <c:pt idx="28018" formatCode="General">
                  <c:v>0.57708499999999996</c:v>
                </c:pt>
                <c:pt idx="28019" formatCode="General">
                  <c:v>0.57710600000000001</c:v>
                </c:pt>
                <c:pt idx="28020" formatCode="General">
                  <c:v>0.5771269999999995</c:v>
                </c:pt>
                <c:pt idx="28021" formatCode="General">
                  <c:v>0.57714699999999997</c:v>
                </c:pt>
                <c:pt idx="28022" formatCode="General">
                  <c:v>0.57716800000000001</c:v>
                </c:pt>
                <c:pt idx="28023" formatCode="General">
                  <c:v>0.57718899999999951</c:v>
                </c:pt>
                <c:pt idx="28024" formatCode="General">
                  <c:v>0.57720899999999997</c:v>
                </c:pt>
                <c:pt idx="28025" formatCode="General">
                  <c:v>0.57723000000000002</c:v>
                </c:pt>
                <c:pt idx="28026" formatCode="General">
                  <c:v>0.57725000000000004</c:v>
                </c:pt>
                <c:pt idx="28027" formatCode="General">
                  <c:v>0.57727099999999998</c:v>
                </c:pt>
                <c:pt idx="28028" formatCode="General">
                  <c:v>0.57729100000000044</c:v>
                </c:pt>
                <c:pt idx="28029" formatCode="General">
                  <c:v>0.5773119999999996</c:v>
                </c:pt>
                <c:pt idx="28030" formatCode="General">
                  <c:v>0.57733299999999943</c:v>
                </c:pt>
                <c:pt idx="28031" formatCode="General">
                  <c:v>0.57735300000000001</c:v>
                </c:pt>
                <c:pt idx="28032" formatCode="General">
                  <c:v>0.57737400000000005</c:v>
                </c:pt>
                <c:pt idx="28033" formatCode="General">
                  <c:v>0.57739399999999996</c:v>
                </c:pt>
                <c:pt idx="28034" formatCode="General">
                  <c:v>0.57741500000000001</c:v>
                </c:pt>
                <c:pt idx="28035" formatCode="General">
                  <c:v>0.57743500000000003</c:v>
                </c:pt>
                <c:pt idx="28036" formatCode="General">
                  <c:v>0.577457</c:v>
                </c:pt>
                <c:pt idx="28037" formatCode="General">
                  <c:v>0.57747700000000002</c:v>
                </c:pt>
                <c:pt idx="28038" formatCode="General">
                  <c:v>0.57749799999999996</c:v>
                </c:pt>
                <c:pt idx="28039" formatCode="General">
                  <c:v>0.57751799999999942</c:v>
                </c:pt>
                <c:pt idx="28040" formatCode="General">
                  <c:v>0.57753900000000002</c:v>
                </c:pt>
                <c:pt idx="28041" formatCode="General">
                  <c:v>0.57755900000000004</c:v>
                </c:pt>
                <c:pt idx="28042" formatCode="General">
                  <c:v>0.57757899999999951</c:v>
                </c:pt>
                <c:pt idx="28043" formatCode="General">
                  <c:v>0.57760000000000045</c:v>
                </c:pt>
                <c:pt idx="28044" formatCode="General">
                  <c:v>0.57762100000000072</c:v>
                </c:pt>
                <c:pt idx="28045" formatCode="General">
                  <c:v>0.57764200000000043</c:v>
                </c:pt>
                <c:pt idx="28046" formatCode="General">
                  <c:v>0.57766200000000001</c:v>
                </c:pt>
                <c:pt idx="28047" formatCode="General">
                  <c:v>0.5776829999999995</c:v>
                </c:pt>
                <c:pt idx="28048" formatCode="General">
                  <c:v>0.57770299999999997</c:v>
                </c:pt>
                <c:pt idx="28049" formatCode="General">
                  <c:v>0.57772400000000046</c:v>
                </c:pt>
                <c:pt idx="28050" formatCode="General">
                  <c:v>0.5777440000000007</c:v>
                </c:pt>
                <c:pt idx="28051" formatCode="General">
                  <c:v>0.577766</c:v>
                </c:pt>
                <c:pt idx="28052" formatCode="General">
                  <c:v>0.57778600000000002</c:v>
                </c:pt>
                <c:pt idx="28053" formatCode="General">
                  <c:v>0.57780699999999996</c:v>
                </c:pt>
                <c:pt idx="28054" formatCode="General">
                  <c:v>0.57782699999999998</c:v>
                </c:pt>
                <c:pt idx="28055" formatCode="General">
                  <c:v>0.57784700000000044</c:v>
                </c:pt>
                <c:pt idx="28056" formatCode="General">
                  <c:v>0.57786800000000005</c:v>
                </c:pt>
                <c:pt idx="28057" formatCode="General">
                  <c:v>0.57788799999999996</c:v>
                </c:pt>
                <c:pt idx="28058" formatCode="General">
                  <c:v>0.57790900000000045</c:v>
                </c:pt>
                <c:pt idx="28059" formatCode="General">
                  <c:v>0.57793000000000005</c:v>
                </c:pt>
                <c:pt idx="28060" formatCode="General">
                  <c:v>0.57795099999999999</c:v>
                </c:pt>
                <c:pt idx="28061" formatCode="General">
                  <c:v>0.57797100000000046</c:v>
                </c:pt>
                <c:pt idx="28062" formatCode="General">
                  <c:v>0.57799199999999995</c:v>
                </c:pt>
                <c:pt idx="28063" formatCode="General">
                  <c:v>0.57801199999999997</c:v>
                </c:pt>
                <c:pt idx="28064" formatCode="General">
                  <c:v>0.57803300000000002</c:v>
                </c:pt>
                <c:pt idx="28065" formatCode="General">
                  <c:v>0.57805300000000004</c:v>
                </c:pt>
                <c:pt idx="28066" formatCode="General">
                  <c:v>0.57807500000000045</c:v>
                </c:pt>
                <c:pt idx="28067" formatCode="General">
                  <c:v>0.57809500000000058</c:v>
                </c:pt>
                <c:pt idx="28068" formatCode="General">
                  <c:v>0.57811500000000005</c:v>
                </c:pt>
                <c:pt idx="28069" formatCode="General">
                  <c:v>0.57813599999999998</c:v>
                </c:pt>
                <c:pt idx="28070" formatCode="General">
                  <c:v>0.578156</c:v>
                </c:pt>
                <c:pt idx="28071" formatCode="General">
                  <c:v>0.57817700000000005</c:v>
                </c:pt>
                <c:pt idx="28072" formatCode="General">
                  <c:v>0.57819799999999999</c:v>
                </c:pt>
                <c:pt idx="28073" formatCode="General">
                  <c:v>0.57821900000000004</c:v>
                </c:pt>
                <c:pt idx="28074" formatCode="General">
                  <c:v>0.5782389999999995</c:v>
                </c:pt>
                <c:pt idx="28075" formatCode="General">
                  <c:v>0.57826</c:v>
                </c:pt>
                <c:pt idx="28076" formatCode="General">
                  <c:v>0.57828000000000002</c:v>
                </c:pt>
                <c:pt idx="28077" formatCode="General">
                  <c:v>0.57830099999999951</c:v>
                </c:pt>
                <c:pt idx="28078" formatCode="General">
                  <c:v>0.57832099999999997</c:v>
                </c:pt>
                <c:pt idx="28079" formatCode="General">
                  <c:v>0.57834200000000002</c:v>
                </c:pt>
                <c:pt idx="28080" formatCode="General">
                  <c:v>0.5783619999999996</c:v>
                </c:pt>
                <c:pt idx="28081" formatCode="General">
                  <c:v>0.57838400000000001</c:v>
                </c:pt>
                <c:pt idx="28082" formatCode="General">
                  <c:v>0.57840400000000003</c:v>
                </c:pt>
                <c:pt idx="28083" formatCode="General">
                  <c:v>0.57842400000000005</c:v>
                </c:pt>
                <c:pt idx="28084" formatCode="General">
                  <c:v>0.57844499999999999</c:v>
                </c:pt>
                <c:pt idx="28085" formatCode="General">
                  <c:v>0.57846500000000001</c:v>
                </c:pt>
                <c:pt idx="28086" formatCode="General">
                  <c:v>0.5784859999999995</c:v>
                </c:pt>
                <c:pt idx="28087" formatCode="General">
                  <c:v>0.57850699999999955</c:v>
                </c:pt>
                <c:pt idx="28088" formatCode="General">
                  <c:v>0.57852800000000004</c:v>
                </c:pt>
                <c:pt idx="28089" formatCode="General">
                  <c:v>0.57854799999999951</c:v>
                </c:pt>
                <c:pt idx="28090" formatCode="General">
                  <c:v>0.578569</c:v>
                </c:pt>
                <c:pt idx="28091" formatCode="General">
                  <c:v>0.57858900000000002</c:v>
                </c:pt>
                <c:pt idx="28092" formatCode="General">
                  <c:v>0.5786100000000004</c:v>
                </c:pt>
                <c:pt idx="28093" formatCode="General">
                  <c:v>0.57863000000000042</c:v>
                </c:pt>
                <c:pt idx="28094" formatCode="General">
                  <c:v>0.57865100000000058</c:v>
                </c:pt>
                <c:pt idx="28095" formatCode="General">
                  <c:v>0.57867200000000041</c:v>
                </c:pt>
                <c:pt idx="28096" formatCode="General">
                  <c:v>0.57869200000000043</c:v>
                </c:pt>
                <c:pt idx="28097" formatCode="General">
                  <c:v>0.57871300000000003</c:v>
                </c:pt>
                <c:pt idx="28098" formatCode="General">
                  <c:v>0.57873300000000005</c:v>
                </c:pt>
                <c:pt idx="28099" formatCode="General">
                  <c:v>0.57875399999999999</c:v>
                </c:pt>
                <c:pt idx="28100" formatCode="General">
                  <c:v>0.57877400000000045</c:v>
                </c:pt>
                <c:pt idx="28101" formatCode="General">
                  <c:v>0.57879499999999995</c:v>
                </c:pt>
                <c:pt idx="28102" formatCode="General">
                  <c:v>0.578816</c:v>
                </c:pt>
                <c:pt idx="28103" formatCode="General">
                  <c:v>0.57883700000000005</c:v>
                </c:pt>
                <c:pt idx="28104" formatCode="General">
                  <c:v>0.57885699999999951</c:v>
                </c:pt>
                <c:pt idx="28105" formatCode="General">
                  <c:v>0.57887800000000045</c:v>
                </c:pt>
                <c:pt idx="28106" formatCode="General">
                  <c:v>0.57889800000000058</c:v>
                </c:pt>
                <c:pt idx="28107" formatCode="General">
                  <c:v>0.57891899999999996</c:v>
                </c:pt>
                <c:pt idx="28108" formatCode="General">
                  <c:v>0.57893899999999998</c:v>
                </c:pt>
                <c:pt idx="28109" formatCode="General">
                  <c:v>0.57895900000000045</c:v>
                </c:pt>
                <c:pt idx="28110" formatCode="General">
                  <c:v>0.57898099999999997</c:v>
                </c:pt>
                <c:pt idx="28111" formatCode="General">
                  <c:v>0.57900099999999999</c:v>
                </c:pt>
                <c:pt idx="28112" formatCode="General">
                  <c:v>0.57902200000000004</c:v>
                </c:pt>
                <c:pt idx="28113" formatCode="General">
                  <c:v>0.57904199999999995</c:v>
                </c:pt>
                <c:pt idx="28114" formatCode="General">
                  <c:v>0.57906299999999955</c:v>
                </c:pt>
                <c:pt idx="28115" formatCode="General">
                  <c:v>0.57908300000000001</c:v>
                </c:pt>
                <c:pt idx="28116" formatCode="General">
                  <c:v>0.57910399999999951</c:v>
                </c:pt>
                <c:pt idx="28117" formatCode="General">
                  <c:v>0.57912500000000044</c:v>
                </c:pt>
                <c:pt idx="28118" formatCode="General">
                  <c:v>0.57914500000000046</c:v>
                </c:pt>
                <c:pt idx="28119" formatCode="General">
                  <c:v>0.57916599999999996</c:v>
                </c:pt>
                <c:pt idx="28120" formatCode="General">
                  <c:v>0.57918700000000001</c:v>
                </c:pt>
                <c:pt idx="28121" formatCode="General">
                  <c:v>0.57920700000000003</c:v>
                </c:pt>
                <c:pt idx="28122" formatCode="General">
                  <c:v>0.57922700000000005</c:v>
                </c:pt>
                <c:pt idx="28123" formatCode="General">
                  <c:v>0.57924799999999999</c:v>
                </c:pt>
                <c:pt idx="28124" formatCode="General">
                  <c:v>0.57926800000000001</c:v>
                </c:pt>
                <c:pt idx="28125" formatCode="General">
                  <c:v>0.57928900000000005</c:v>
                </c:pt>
                <c:pt idx="28126" formatCode="General">
                  <c:v>0.57930999999999999</c:v>
                </c:pt>
                <c:pt idx="28127" formatCode="General">
                  <c:v>0.57933100000000004</c:v>
                </c:pt>
                <c:pt idx="28128" formatCode="General">
                  <c:v>0.57935099999999951</c:v>
                </c:pt>
                <c:pt idx="28129" formatCode="General">
                  <c:v>0.579372</c:v>
                </c:pt>
                <c:pt idx="28130" formatCode="General">
                  <c:v>0.57939200000000002</c:v>
                </c:pt>
                <c:pt idx="28131" formatCode="General">
                  <c:v>0.57941299999999929</c:v>
                </c:pt>
                <c:pt idx="28132" formatCode="General">
                  <c:v>0.579434</c:v>
                </c:pt>
                <c:pt idx="28133" formatCode="General">
                  <c:v>0.57945400000000002</c:v>
                </c:pt>
                <c:pt idx="28134" formatCode="General">
                  <c:v>0.57947499999999996</c:v>
                </c:pt>
                <c:pt idx="28135" formatCode="General">
                  <c:v>0.57949499999999998</c:v>
                </c:pt>
                <c:pt idx="28136" formatCode="General">
                  <c:v>0.57951599999999959</c:v>
                </c:pt>
                <c:pt idx="28137" formatCode="General">
                  <c:v>0.57953599999999961</c:v>
                </c:pt>
                <c:pt idx="28138" formatCode="General">
                  <c:v>0.57955699999999954</c:v>
                </c:pt>
                <c:pt idx="28139" formatCode="General">
                  <c:v>0.57957800000000004</c:v>
                </c:pt>
                <c:pt idx="28140" formatCode="General">
                  <c:v>0.57959899999999998</c:v>
                </c:pt>
                <c:pt idx="28141" formatCode="General">
                  <c:v>0.57961900000000044</c:v>
                </c:pt>
                <c:pt idx="28142" formatCode="General">
                  <c:v>0.57964000000000071</c:v>
                </c:pt>
                <c:pt idx="28143" formatCode="General">
                  <c:v>0.57965999999999995</c:v>
                </c:pt>
                <c:pt idx="28144" formatCode="General">
                  <c:v>0.57968100000000045</c:v>
                </c:pt>
                <c:pt idx="28145" formatCode="General">
                  <c:v>0.57970100000000047</c:v>
                </c:pt>
                <c:pt idx="28146" formatCode="General">
                  <c:v>0.5797220000000004</c:v>
                </c:pt>
                <c:pt idx="28147" formatCode="General">
                  <c:v>0.57974200000000042</c:v>
                </c:pt>
                <c:pt idx="28148" formatCode="General">
                  <c:v>0.57976300000000003</c:v>
                </c:pt>
                <c:pt idx="28149" formatCode="General">
                  <c:v>0.57978399999999997</c:v>
                </c:pt>
                <c:pt idx="28150" formatCode="General">
                  <c:v>0.57980399999999999</c:v>
                </c:pt>
                <c:pt idx="28151" formatCode="General">
                  <c:v>0.5798250000000007</c:v>
                </c:pt>
                <c:pt idx="28152" formatCode="General">
                  <c:v>0.57984500000000072</c:v>
                </c:pt>
                <c:pt idx="28153" formatCode="General">
                  <c:v>0.57986599999999999</c:v>
                </c:pt>
                <c:pt idx="28154" formatCode="General">
                  <c:v>0.57988600000000001</c:v>
                </c:pt>
                <c:pt idx="28155" formatCode="General">
                  <c:v>0.57990799999999998</c:v>
                </c:pt>
                <c:pt idx="28156" formatCode="General">
                  <c:v>0.57992800000000044</c:v>
                </c:pt>
                <c:pt idx="28157" formatCode="General">
                  <c:v>0.57994900000000071</c:v>
                </c:pt>
                <c:pt idx="28158" formatCode="General">
                  <c:v>0.57996899999999996</c:v>
                </c:pt>
                <c:pt idx="28159" formatCode="General">
                  <c:v>0.57999000000000045</c:v>
                </c:pt>
                <c:pt idx="28160" formatCode="General">
                  <c:v>0.58000999999999958</c:v>
                </c:pt>
                <c:pt idx="28161" formatCode="General">
                  <c:v>0.5800309999999993</c:v>
                </c:pt>
                <c:pt idx="28162" formatCode="General">
                  <c:v>0.58005099999999943</c:v>
                </c:pt>
                <c:pt idx="28163" formatCode="General">
                  <c:v>0.58007199999999959</c:v>
                </c:pt>
                <c:pt idx="28164" formatCode="General">
                  <c:v>0.58009299999999941</c:v>
                </c:pt>
                <c:pt idx="28165" formatCode="General">
                  <c:v>0.5801129999999991</c:v>
                </c:pt>
                <c:pt idx="28166" formatCode="General">
                  <c:v>0.58013399999999937</c:v>
                </c:pt>
                <c:pt idx="28167" formatCode="General">
                  <c:v>0.58015399999999928</c:v>
                </c:pt>
                <c:pt idx="28168" formatCode="General">
                  <c:v>0.580175</c:v>
                </c:pt>
                <c:pt idx="28169" formatCode="General">
                  <c:v>0.58019500000000002</c:v>
                </c:pt>
                <c:pt idx="28170" formatCode="General">
                  <c:v>0.58021699999999909</c:v>
                </c:pt>
                <c:pt idx="28171" formatCode="General">
                  <c:v>0.58023699999999923</c:v>
                </c:pt>
                <c:pt idx="28172" formatCode="General">
                  <c:v>0.58025799999999939</c:v>
                </c:pt>
                <c:pt idx="28173" formatCode="General">
                  <c:v>0.58027799999999929</c:v>
                </c:pt>
                <c:pt idx="28174" formatCode="General">
                  <c:v>0.58029900000000001</c:v>
                </c:pt>
                <c:pt idx="28175" formatCode="General">
                  <c:v>0.58031899999999936</c:v>
                </c:pt>
                <c:pt idx="28176" formatCode="General">
                  <c:v>0.58033899999999938</c:v>
                </c:pt>
                <c:pt idx="28177" formatCode="General">
                  <c:v>0.58035999999999943</c:v>
                </c:pt>
                <c:pt idx="28178" formatCode="General">
                  <c:v>0.58038099999999937</c:v>
                </c:pt>
                <c:pt idx="28179" formatCode="General">
                  <c:v>0.58040199999999942</c:v>
                </c:pt>
                <c:pt idx="28180" formatCode="General">
                  <c:v>0.58042199999999955</c:v>
                </c:pt>
                <c:pt idx="28181" formatCode="General">
                  <c:v>0.58044299999999938</c:v>
                </c:pt>
                <c:pt idx="28182" formatCode="General">
                  <c:v>0.58046299999999884</c:v>
                </c:pt>
                <c:pt idx="28183" formatCode="General">
                  <c:v>0.58048399999999922</c:v>
                </c:pt>
                <c:pt idx="28184" formatCode="General">
                  <c:v>0.58050499999999938</c:v>
                </c:pt>
                <c:pt idx="28185" formatCode="General">
                  <c:v>0.58052599999999943</c:v>
                </c:pt>
                <c:pt idx="28186" formatCode="General">
                  <c:v>0.58054599999999956</c:v>
                </c:pt>
                <c:pt idx="28187" formatCode="General">
                  <c:v>0.58056699999999906</c:v>
                </c:pt>
                <c:pt idx="28188" formatCode="General">
                  <c:v>0.58058699999999897</c:v>
                </c:pt>
                <c:pt idx="28189" formatCode="General">
                  <c:v>0.58060699999999943</c:v>
                </c:pt>
                <c:pt idx="28190" formatCode="General">
                  <c:v>0.58062800000000003</c:v>
                </c:pt>
                <c:pt idx="28191" formatCode="General">
                  <c:v>0.58064800000000005</c:v>
                </c:pt>
                <c:pt idx="28192" formatCode="General">
                  <c:v>0.58066899999999955</c:v>
                </c:pt>
                <c:pt idx="28193" formatCode="General">
                  <c:v>0.58069000000000004</c:v>
                </c:pt>
                <c:pt idx="28194" formatCode="General">
                  <c:v>0.58071099999999942</c:v>
                </c:pt>
                <c:pt idx="28195" formatCode="General">
                  <c:v>0.580731</c:v>
                </c:pt>
                <c:pt idx="28196" formatCode="General">
                  <c:v>0.5807519999999996</c:v>
                </c:pt>
                <c:pt idx="28197" formatCode="General">
                  <c:v>0.58077199999999951</c:v>
                </c:pt>
                <c:pt idx="28198" formatCode="General">
                  <c:v>0.580793</c:v>
                </c:pt>
                <c:pt idx="28199" formatCode="General">
                  <c:v>0.58081399999999939</c:v>
                </c:pt>
                <c:pt idx="28200" formatCode="General">
                  <c:v>0.58083499999999955</c:v>
                </c:pt>
                <c:pt idx="28201" formatCode="General">
                  <c:v>0.58085500000000001</c:v>
                </c:pt>
                <c:pt idx="28202" formatCode="General">
                  <c:v>0.58087500000000003</c:v>
                </c:pt>
                <c:pt idx="28203" formatCode="General">
                  <c:v>0.58089599999999997</c:v>
                </c:pt>
                <c:pt idx="28204" formatCode="General">
                  <c:v>0.58091599999999943</c:v>
                </c:pt>
                <c:pt idx="28205" formatCode="General">
                  <c:v>0.58093699999999937</c:v>
                </c:pt>
                <c:pt idx="28206" formatCode="General">
                  <c:v>0.58095699999999928</c:v>
                </c:pt>
                <c:pt idx="28207" formatCode="General">
                  <c:v>0.58097900000000002</c:v>
                </c:pt>
                <c:pt idx="28208" formatCode="General">
                  <c:v>0.58099900000000004</c:v>
                </c:pt>
                <c:pt idx="28209" formatCode="General">
                  <c:v>0.58101999999999943</c:v>
                </c:pt>
                <c:pt idx="28210" formatCode="General">
                  <c:v>0.58104</c:v>
                </c:pt>
                <c:pt idx="28211" formatCode="General">
                  <c:v>0.58106099999999938</c:v>
                </c:pt>
                <c:pt idx="28212" formatCode="General">
                  <c:v>0.58108099999999929</c:v>
                </c:pt>
                <c:pt idx="28213" formatCode="General">
                  <c:v>0.58110199999999956</c:v>
                </c:pt>
                <c:pt idx="28214" formatCode="General">
                  <c:v>0.58112299999999928</c:v>
                </c:pt>
                <c:pt idx="28215" formatCode="General">
                  <c:v>0.5811429999999993</c:v>
                </c:pt>
                <c:pt idx="28216" formatCode="General">
                  <c:v>0.58116399999999935</c:v>
                </c:pt>
                <c:pt idx="28217" formatCode="General">
                  <c:v>0.58118399999999937</c:v>
                </c:pt>
                <c:pt idx="28218" formatCode="General">
                  <c:v>0.58120499999999942</c:v>
                </c:pt>
                <c:pt idx="28219" formatCode="General">
                  <c:v>0.58122499999999955</c:v>
                </c:pt>
                <c:pt idx="28220" formatCode="General">
                  <c:v>0.5812459999999996</c:v>
                </c:pt>
                <c:pt idx="28221" formatCode="General">
                  <c:v>0.58126699999999909</c:v>
                </c:pt>
                <c:pt idx="28222" formatCode="General">
                  <c:v>0.58128799999999936</c:v>
                </c:pt>
                <c:pt idx="28223" formatCode="General">
                  <c:v>0.58130799999999938</c:v>
                </c:pt>
                <c:pt idx="28224" formatCode="General">
                  <c:v>0.58132899999999943</c:v>
                </c:pt>
                <c:pt idx="28225" formatCode="General">
                  <c:v>0.581349</c:v>
                </c:pt>
                <c:pt idx="28226" formatCode="General">
                  <c:v>0.58136999999999939</c:v>
                </c:pt>
                <c:pt idx="28227" formatCode="General">
                  <c:v>0.5813899999999993</c:v>
                </c:pt>
                <c:pt idx="28228" formatCode="General">
                  <c:v>0.58141099999999935</c:v>
                </c:pt>
                <c:pt idx="28229" formatCode="General">
                  <c:v>0.58143199999999928</c:v>
                </c:pt>
                <c:pt idx="28230" formatCode="General">
                  <c:v>0.58145199999999941</c:v>
                </c:pt>
                <c:pt idx="28231" formatCode="General">
                  <c:v>0.58147299999999935</c:v>
                </c:pt>
                <c:pt idx="28232" formatCode="General">
                  <c:v>0.58149299999999937</c:v>
                </c:pt>
                <c:pt idx="28233" formatCode="General">
                  <c:v>0.58151399999999898</c:v>
                </c:pt>
                <c:pt idx="28234" formatCode="General">
                  <c:v>0.58153399999999922</c:v>
                </c:pt>
                <c:pt idx="28235" formatCode="General">
                  <c:v>0.58155499999999938</c:v>
                </c:pt>
                <c:pt idx="28236" formatCode="General">
                  <c:v>0.58157599999999943</c:v>
                </c:pt>
                <c:pt idx="28237" formatCode="General">
                  <c:v>0.58159599999999956</c:v>
                </c:pt>
                <c:pt idx="28238" formatCode="General">
                  <c:v>0.58161699999999938</c:v>
                </c:pt>
                <c:pt idx="28239" formatCode="General">
                  <c:v>0.58163799999999954</c:v>
                </c:pt>
                <c:pt idx="28240" formatCode="General">
                  <c:v>0.58165800000000001</c:v>
                </c:pt>
                <c:pt idx="28241" formatCode="General">
                  <c:v>0.5816789999999995</c:v>
                </c:pt>
                <c:pt idx="28242" formatCode="General">
                  <c:v>0.58169899999999997</c:v>
                </c:pt>
                <c:pt idx="28243" formatCode="General">
                  <c:v>0.58172000000000001</c:v>
                </c:pt>
                <c:pt idx="28244" formatCode="General">
                  <c:v>0.58174000000000003</c:v>
                </c:pt>
                <c:pt idx="28245" formatCode="General">
                  <c:v>0.58176099999999942</c:v>
                </c:pt>
                <c:pt idx="28246" formatCode="General">
                  <c:v>0.58178199999999958</c:v>
                </c:pt>
                <c:pt idx="28247" formatCode="General">
                  <c:v>0.5818019999999996</c:v>
                </c:pt>
                <c:pt idx="28248" formatCode="General">
                  <c:v>0.58182299999999942</c:v>
                </c:pt>
                <c:pt idx="28249" formatCode="General">
                  <c:v>0.581843</c:v>
                </c:pt>
                <c:pt idx="28250" formatCode="General">
                  <c:v>0.58186399999999938</c:v>
                </c:pt>
                <c:pt idx="28251" formatCode="General">
                  <c:v>0.58188499999999943</c:v>
                </c:pt>
                <c:pt idx="28252" formatCode="General">
                  <c:v>0.58190500000000001</c:v>
                </c:pt>
                <c:pt idx="28253" formatCode="General">
                  <c:v>0.58192599999999961</c:v>
                </c:pt>
                <c:pt idx="28254" formatCode="General">
                  <c:v>0.58194699999999955</c:v>
                </c:pt>
                <c:pt idx="28255" formatCode="General">
                  <c:v>0.58196699999999935</c:v>
                </c:pt>
                <c:pt idx="28256" formatCode="General">
                  <c:v>0.58198699999999937</c:v>
                </c:pt>
                <c:pt idx="28257" formatCode="General">
                  <c:v>0.58200799999999941</c:v>
                </c:pt>
                <c:pt idx="28258" formatCode="General">
                  <c:v>0.58202900000000002</c:v>
                </c:pt>
                <c:pt idx="28259" formatCode="General">
                  <c:v>0.58204900000000004</c:v>
                </c:pt>
                <c:pt idx="28260" formatCode="General">
                  <c:v>0.58206999999999942</c:v>
                </c:pt>
                <c:pt idx="28261" formatCode="General">
                  <c:v>0.58209100000000003</c:v>
                </c:pt>
                <c:pt idx="28262" formatCode="General">
                  <c:v>0.58211099999999938</c:v>
                </c:pt>
                <c:pt idx="28263" formatCode="General">
                  <c:v>0.58213199999999943</c:v>
                </c:pt>
                <c:pt idx="28264" formatCode="General">
                  <c:v>0.58215199999999956</c:v>
                </c:pt>
                <c:pt idx="28265" formatCode="General">
                  <c:v>0.58217299999999939</c:v>
                </c:pt>
                <c:pt idx="28266" formatCode="General">
                  <c:v>0.58219299999999929</c:v>
                </c:pt>
                <c:pt idx="28267" formatCode="General">
                  <c:v>0.58221399999999923</c:v>
                </c:pt>
                <c:pt idx="28268" formatCode="General">
                  <c:v>0.58223499999999928</c:v>
                </c:pt>
                <c:pt idx="28269" formatCode="General">
                  <c:v>0.58225499999999941</c:v>
                </c:pt>
                <c:pt idx="28270" formatCode="General">
                  <c:v>0.58227599999999957</c:v>
                </c:pt>
                <c:pt idx="28271" formatCode="General">
                  <c:v>0.58229599999999959</c:v>
                </c:pt>
                <c:pt idx="28272" formatCode="General">
                  <c:v>0.58231699999999897</c:v>
                </c:pt>
                <c:pt idx="28273" formatCode="General">
                  <c:v>0.58233699999999911</c:v>
                </c:pt>
                <c:pt idx="28274" formatCode="General">
                  <c:v>0.58235799999999938</c:v>
                </c:pt>
                <c:pt idx="28275" formatCode="General">
                  <c:v>0.58237899999999942</c:v>
                </c:pt>
                <c:pt idx="28276" formatCode="General">
                  <c:v>0.58239999999999958</c:v>
                </c:pt>
                <c:pt idx="28277" formatCode="General">
                  <c:v>0.58241999999999938</c:v>
                </c:pt>
                <c:pt idx="28278" formatCode="General">
                  <c:v>0.58244099999999943</c:v>
                </c:pt>
                <c:pt idx="28279" formatCode="General">
                  <c:v>0.58246099999999923</c:v>
                </c:pt>
                <c:pt idx="28280" formatCode="General">
                  <c:v>0.58248199999999939</c:v>
                </c:pt>
                <c:pt idx="28281" formatCode="General">
                  <c:v>0.5825019999999993</c:v>
                </c:pt>
                <c:pt idx="28282" formatCode="General">
                  <c:v>0.58252299999999935</c:v>
                </c:pt>
                <c:pt idx="28283" formatCode="General">
                  <c:v>0.58254399999999928</c:v>
                </c:pt>
                <c:pt idx="28284" formatCode="General">
                  <c:v>0.58256399999999897</c:v>
                </c:pt>
                <c:pt idx="28285" formatCode="General">
                  <c:v>0.58258499999999935</c:v>
                </c:pt>
                <c:pt idx="28286" formatCode="General">
                  <c:v>0.58260500000000004</c:v>
                </c:pt>
                <c:pt idx="28287" formatCode="General">
                  <c:v>0.58262599999999998</c:v>
                </c:pt>
                <c:pt idx="28288" formatCode="General">
                  <c:v>0.58264700000000003</c:v>
                </c:pt>
                <c:pt idx="28289" formatCode="General">
                  <c:v>0.5826679999999993</c:v>
                </c:pt>
                <c:pt idx="28290" formatCode="General">
                  <c:v>0.58268799999999943</c:v>
                </c:pt>
                <c:pt idx="28291" formatCode="General">
                  <c:v>0.58270900000000003</c:v>
                </c:pt>
                <c:pt idx="28292" formatCode="General">
                  <c:v>0.58272900000000005</c:v>
                </c:pt>
                <c:pt idx="28293" formatCode="General">
                  <c:v>0.58274999999999999</c:v>
                </c:pt>
                <c:pt idx="28294" formatCode="General">
                  <c:v>0.58277000000000001</c:v>
                </c:pt>
                <c:pt idx="28295" formatCode="General">
                  <c:v>0.5827909999999995</c:v>
                </c:pt>
                <c:pt idx="28296" formatCode="General">
                  <c:v>0.58281099999999941</c:v>
                </c:pt>
                <c:pt idx="28297" formatCode="General">
                  <c:v>0.58283199999999957</c:v>
                </c:pt>
                <c:pt idx="28298" formatCode="General">
                  <c:v>0.58285299999999929</c:v>
                </c:pt>
                <c:pt idx="28299" formatCode="General">
                  <c:v>0.58287299999999942</c:v>
                </c:pt>
                <c:pt idx="28300" formatCode="General">
                  <c:v>0.58289400000000002</c:v>
                </c:pt>
                <c:pt idx="28301" formatCode="General">
                  <c:v>0.58291399999999938</c:v>
                </c:pt>
                <c:pt idx="28302" formatCode="General">
                  <c:v>0.58293499999999943</c:v>
                </c:pt>
                <c:pt idx="28303" formatCode="General">
                  <c:v>0.58295599999999959</c:v>
                </c:pt>
                <c:pt idx="28304" formatCode="General">
                  <c:v>0.58297699999999941</c:v>
                </c:pt>
                <c:pt idx="28305" formatCode="General">
                  <c:v>0.58299699999999943</c:v>
                </c:pt>
                <c:pt idx="28306" formatCode="General">
                  <c:v>0.58301799999999937</c:v>
                </c:pt>
                <c:pt idx="28307" formatCode="General">
                  <c:v>0.58303799999999928</c:v>
                </c:pt>
                <c:pt idx="28308" formatCode="General">
                  <c:v>0.58305899999999955</c:v>
                </c:pt>
                <c:pt idx="28309" formatCode="General">
                  <c:v>0.58307900000000001</c:v>
                </c:pt>
                <c:pt idx="28310" formatCode="General">
                  <c:v>0.58309900000000003</c:v>
                </c:pt>
                <c:pt idx="28311" formatCode="General">
                  <c:v>0.58311999999999942</c:v>
                </c:pt>
                <c:pt idx="28312" formatCode="General">
                  <c:v>0.58314100000000002</c:v>
                </c:pt>
                <c:pt idx="28313" formatCode="General">
                  <c:v>0.58316199999999929</c:v>
                </c:pt>
                <c:pt idx="28314" formatCode="General">
                  <c:v>0.58318199999999942</c:v>
                </c:pt>
                <c:pt idx="28315" formatCode="General">
                  <c:v>0.58320299999999936</c:v>
                </c:pt>
                <c:pt idx="28316" formatCode="General">
                  <c:v>0.58322299999999938</c:v>
                </c:pt>
                <c:pt idx="28317" formatCode="General">
                  <c:v>0.58324399999999943</c:v>
                </c:pt>
                <c:pt idx="28318" formatCode="General">
                  <c:v>0.58326499999999937</c:v>
                </c:pt>
                <c:pt idx="28319" formatCode="General">
                  <c:v>0.58328599999999942</c:v>
                </c:pt>
                <c:pt idx="28320" formatCode="General">
                  <c:v>0.58330599999999955</c:v>
                </c:pt>
                <c:pt idx="28321" formatCode="General">
                  <c:v>0.58332699999999937</c:v>
                </c:pt>
                <c:pt idx="28322" formatCode="General">
                  <c:v>0.58334699999999928</c:v>
                </c:pt>
                <c:pt idx="28323" formatCode="General">
                  <c:v>0.58336699999999897</c:v>
                </c:pt>
                <c:pt idx="28324" formatCode="General">
                  <c:v>0.58338799999999935</c:v>
                </c:pt>
                <c:pt idx="28325" formatCode="General">
                  <c:v>0.58340799999999937</c:v>
                </c:pt>
                <c:pt idx="28326" formatCode="General">
                  <c:v>0.58342999999999956</c:v>
                </c:pt>
                <c:pt idx="28327" formatCode="General">
                  <c:v>0.58344999999999958</c:v>
                </c:pt>
                <c:pt idx="28328" formatCode="General">
                  <c:v>0.5834709999999993</c:v>
                </c:pt>
                <c:pt idx="28329" formatCode="General">
                  <c:v>0.58349099999999943</c:v>
                </c:pt>
                <c:pt idx="28330" formatCode="General">
                  <c:v>0.58351199999999936</c:v>
                </c:pt>
                <c:pt idx="28331" formatCode="General">
                  <c:v>0.58353199999999927</c:v>
                </c:pt>
                <c:pt idx="28332" formatCode="General">
                  <c:v>0.5835529999999991</c:v>
                </c:pt>
                <c:pt idx="28333" formatCode="General">
                  <c:v>0.58357399999999937</c:v>
                </c:pt>
                <c:pt idx="28334" formatCode="General">
                  <c:v>0.58359499999999942</c:v>
                </c:pt>
                <c:pt idx="28335" formatCode="General">
                  <c:v>0.58361499999999955</c:v>
                </c:pt>
                <c:pt idx="28336" formatCode="General">
                  <c:v>0.58363500000000001</c:v>
                </c:pt>
                <c:pt idx="28337" formatCode="General">
                  <c:v>0.58365599999999951</c:v>
                </c:pt>
                <c:pt idx="28338" formatCode="General">
                  <c:v>0.58367599999999997</c:v>
                </c:pt>
                <c:pt idx="28339" formatCode="General">
                  <c:v>0.58369700000000002</c:v>
                </c:pt>
                <c:pt idx="28340" formatCode="General">
                  <c:v>0.58371699999999938</c:v>
                </c:pt>
                <c:pt idx="28341" formatCode="General">
                  <c:v>0.58373900000000001</c:v>
                </c:pt>
                <c:pt idx="28342" formatCode="General">
                  <c:v>0.58375900000000003</c:v>
                </c:pt>
                <c:pt idx="28343" formatCode="General">
                  <c:v>0.58377999999999997</c:v>
                </c:pt>
                <c:pt idx="28344" formatCode="General">
                  <c:v>0.58379999999999999</c:v>
                </c:pt>
                <c:pt idx="28345" formatCode="General">
                  <c:v>0.58382100000000003</c:v>
                </c:pt>
                <c:pt idx="28346" formatCode="General">
                  <c:v>0.58384100000000005</c:v>
                </c:pt>
                <c:pt idx="28347" formatCode="General">
                  <c:v>0.58386199999999955</c:v>
                </c:pt>
                <c:pt idx="28348" formatCode="General">
                  <c:v>0.58388299999999937</c:v>
                </c:pt>
                <c:pt idx="28349" formatCode="General">
                  <c:v>0.58390299999999928</c:v>
                </c:pt>
                <c:pt idx="28350" formatCode="General">
                  <c:v>0.583924</c:v>
                </c:pt>
                <c:pt idx="28351" formatCode="General">
                  <c:v>0.58394400000000002</c:v>
                </c:pt>
                <c:pt idx="28352" formatCode="General">
                  <c:v>0.58396499999999929</c:v>
                </c:pt>
                <c:pt idx="28353" formatCode="General">
                  <c:v>0.58398499999999942</c:v>
                </c:pt>
                <c:pt idx="28354" formatCode="General">
                  <c:v>0.58400599999999958</c:v>
                </c:pt>
                <c:pt idx="28355" formatCode="General">
                  <c:v>0.5840259999999996</c:v>
                </c:pt>
                <c:pt idx="28356" formatCode="General">
                  <c:v>0.58404699999999943</c:v>
                </c:pt>
                <c:pt idx="28357" formatCode="General">
                  <c:v>0.58406799999999937</c:v>
                </c:pt>
                <c:pt idx="28358" formatCode="General">
                  <c:v>0.58408899999999941</c:v>
                </c:pt>
                <c:pt idx="28359" formatCode="General">
                  <c:v>0.58410899999999955</c:v>
                </c:pt>
                <c:pt idx="28360" formatCode="General">
                  <c:v>0.58412999999999959</c:v>
                </c:pt>
                <c:pt idx="28361" formatCode="General">
                  <c:v>0.5841499999999995</c:v>
                </c:pt>
                <c:pt idx="28362" formatCode="General">
                  <c:v>0.584171</c:v>
                </c:pt>
                <c:pt idx="28363" formatCode="General">
                  <c:v>0.5841919999999996</c:v>
                </c:pt>
                <c:pt idx="28364" formatCode="General">
                  <c:v>0.58421199999999929</c:v>
                </c:pt>
                <c:pt idx="28365" formatCode="General">
                  <c:v>0.58423299999999923</c:v>
                </c:pt>
                <c:pt idx="28366" formatCode="General">
                  <c:v>0.58425299999999936</c:v>
                </c:pt>
                <c:pt idx="28367" formatCode="General">
                  <c:v>0.58427399999999929</c:v>
                </c:pt>
                <c:pt idx="28368" formatCode="General">
                  <c:v>0.58429399999999942</c:v>
                </c:pt>
                <c:pt idx="28369" formatCode="General">
                  <c:v>0.58431499999999936</c:v>
                </c:pt>
                <c:pt idx="28370" formatCode="General">
                  <c:v>0.58433599999999941</c:v>
                </c:pt>
                <c:pt idx="28371" formatCode="General">
                  <c:v>0.58435599999999943</c:v>
                </c:pt>
                <c:pt idx="28372" formatCode="General">
                  <c:v>0.58437699999999937</c:v>
                </c:pt>
                <c:pt idx="28373" formatCode="General">
                  <c:v>0.58439799999999942</c:v>
                </c:pt>
                <c:pt idx="28374" formatCode="General">
                  <c:v>0.5844179999999991</c:v>
                </c:pt>
                <c:pt idx="28375" formatCode="General">
                  <c:v>0.58443899999999938</c:v>
                </c:pt>
                <c:pt idx="28376" formatCode="General">
                  <c:v>0.58445899999999928</c:v>
                </c:pt>
                <c:pt idx="28377" formatCode="General">
                  <c:v>0.58447999999999956</c:v>
                </c:pt>
                <c:pt idx="28378" formatCode="General">
                  <c:v>0.58449999999999958</c:v>
                </c:pt>
                <c:pt idx="28379" formatCode="General">
                  <c:v>0.58452099999999929</c:v>
                </c:pt>
                <c:pt idx="28380" formatCode="General">
                  <c:v>0.58454199999999956</c:v>
                </c:pt>
                <c:pt idx="28381" formatCode="General">
                  <c:v>0.58456199999999936</c:v>
                </c:pt>
                <c:pt idx="28382" formatCode="General">
                  <c:v>0.58458299999999896</c:v>
                </c:pt>
                <c:pt idx="28383" formatCode="General">
                  <c:v>0.58460299999999943</c:v>
                </c:pt>
                <c:pt idx="28384" formatCode="General">
                  <c:v>0.58462400000000003</c:v>
                </c:pt>
                <c:pt idx="28385" formatCode="General">
                  <c:v>0.58464400000000005</c:v>
                </c:pt>
                <c:pt idx="28386" formatCode="General">
                  <c:v>0.58466599999999957</c:v>
                </c:pt>
                <c:pt idx="28387" formatCode="General">
                  <c:v>0.58468599999999959</c:v>
                </c:pt>
                <c:pt idx="28388" formatCode="General">
                  <c:v>0.5847059999999995</c:v>
                </c:pt>
                <c:pt idx="28389" formatCode="General">
                  <c:v>0.584727</c:v>
                </c:pt>
                <c:pt idx="28390" formatCode="General">
                  <c:v>0.58474700000000002</c:v>
                </c:pt>
                <c:pt idx="28391" formatCode="General">
                  <c:v>0.58476799999999929</c:v>
                </c:pt>
                <c:pt idx="28392" formatCode="General">
                  <c:v>0.584789</c:v>
                </c:pt>
                <c:pt idx="28393" formatCode="General">
                  <c:v>0.58480900000000002</c:v>
                </c:pt>
                <c:pt idx="28394" formatCode="General">
                  <c:v>0.58482999999999996</c:v>
                </c:pt>
                <c:pt idx="28395" formatCode="General">
                  <c:v>0.58485100000000001</c:v>
                </c:pt>
                <c:pt idx="28396" formatCode="General">
                  <c:v>0.58487100000000003</c:v>
                </c:pt>
                <c:pt idx="28397" formatCode="General">
                  <c:v>0.58489199999999997</c:v>
                </c:pt>
                <c:pt idx="28398" formatCode="General">
                  <c:v>0.58491199999999943</c:v>
                </c:pt>
                <c:pt idx="28399" formatCode="General">
                  <c:v>0.58493299999999937</c:v>
                </c:pt>
                <c:pt idx="28400" formatCode="General">
                  <c:v>0.58495299999999928</c:v>
                </c:pt>
                <c:pt idx="28401" formatCode="General">
                  <c:v>0.58497500000000002</c:v>
                </c:pt>
                <c:pt idx="28402" formatCode="General">
                  <c:v>0.58499500000000004</c:v>
                </c:pt>
                <c:pt idx="28403" formatCode="General">
                  <c:v>0.58501499999999929</c:v>
                </c:pt>
                <c:pt idx="28404" formatCode="General">
                  <c:v>0.58503599999999956</c:v>
                </c:pt>
                <c:pt idx="28405" formatCode="General">
                  <c:v>0.58505599999999958</c:v>
                </c:pt>
                <c:pt idx="28406" formatCode="General">
                  <c:v>0.58507699999999929</c:v>
                </c:pt>
                <c:pt idx="28407" formatCode="General">
                  <c:v>0.58509699999999942</c:v>
                </c:pt>
                <c:pt idx="28408" formatCode="General">
                  <c:v>0.58511799999999936</c:v>
                </c:pt>
                <c:pt idx="28409" formatCode="General">
                  <c:v>0.5851389999999993</c:v>
                </c:pt>
                <c:pt idx="28410" formatCode="General">
                  <c:v>0.58515999999999957</c:v>
                </c:pt>
                <c:pt idx="28411" formatCode="General">
                  <c:v>0.58517999999999959</c:v>
                </c:pt>
                <c:pt idx="28412" formatCode="General">
                  <c:v>0.58520099999999942</c:v>
                </c:pt>
                <c:pt idx="28413" formatCode="General">
                  <c:v>0.58522099999999955</c:v>
                </c:pt>
                <c:pt idx="28414" formatCode="General">
                  <c:v>0.5852419999999996</c:v>
                </c:pt>
                <c:pt idx="28415" formatCode="General">
                  <c:v>0.58526199999999928</c:v>
                </c:pt>
                <c:pt idx="28416" formatCode="General">
                  <c:v>0.58528299999999922</c:v>
                </c:pt>
                <c:pt idx="28417" formatCode="General">
                  <c:v>0.58530399999999938</c:v>
                </c:pt>
                <c:pt idx="28418" formatCode="General">
                  <c:v>0.58532399999999929</c:v>
                </c:pt>
                <c:pt idx="28419" formatCode="General">
                  <c:v>0.585345</c:v>
                </c:pt>
                <c:pt idx="28420" formatCode="General">
                  <c:v>0.58536499999999936</c:v>
                </c:pt>
                <c:pt idx="28421" formatCode="General">
                  <c:v>0.5853859999999993</c:v>
                </c:pt>
                <c:pt idx="28422" formatCode="General">
                  <c:v>0.58540599999999943</c:v>
                </c:pt>
                <c:pt idx="28423" formatCode="General">
                  <c:v>0.58542699999999936</c:v>
                </c:pt>
                <c:pt idx="28424" formatCode="General">
                  <c:v>0.58544799999999941</c:v>
                </c:pt>
                <c:pt idx="28425" formatCode="General">
                  <c:v>0.58546899999999935</c:v>
                </c:pt>
                <c:pt idx="28426" formatCode="General">
                  <c:v>0.58548899999999937</c:v>
                </c:pt>
                <c:pt idx="28427" formatCode="General">
                  <c:v>0.58550999999999942</c:v>
                </c:pt>
                <c:pt idx="28428" formatCode="General">
                  <c:v>0.58552999999999955</c:v>
                </c:pt>
                <c:pt idx="28429" formatCode="General">
                  <c:v>0.58554999999999957</c:v>
                </c:pt>
                <c:pt idx="28430" formatCode="General">
                  <c:v>0.58557199999999943</c:v>
                </c:pt>
                <c:pt idx="28431" formatCode="General">
                  <c:v>0.58559199999999956</c:v>
                </c:pt>
                <c:pt idx="28432" formatCode="General">
                  <c:v>0.58561299999999938</c:v>
                </c:pt>
                <c:pt idx="28433" formatCode="General">
                  <c:v>0.58563299999999929</c:v>
                </c:pt>
                <c:pt idx="28434" formatCode="General">
                  <c:v>0.58565400000000001</c:v>
                </c:pt>
                <c:pt idx="28435" formatCode="General">
                  <c:v>0.58567400000000003</c:v>
                </c:pt>
                <c:pt idx="28436" formatCode="General">
                  <c:v>0.58569499999999997</c:v>
                </c:pt>
                <c:pt idx="28437" formatCode="General">
                  <c:v>0.58571599999999957</c:v>
                </c:pt>
                <c:pt idx="28438" formatCode="General">
                  <c:v>0.58573699999999929</c:v>
                </c:pt>
                <c:pt idx="28439" formatCode="General">
                  <c:v>0.58575699999999942</c:v>
                </c:pt>
                <c:pt idx="28440" formatCode="General">
                  <c:v>0.58577800000000002</c:v>
                </c:pt>
                <c:pt idx="28441" formatCode="General">
                  <c:v>0.58579800000000004</c:v>
                </c:pt>
                <c:pt idx="28442" formatCode="General">
                  <c:v>0.58581899999999942</c:v>
                </c:pt>
                <c:pt idx="28443" formatCode="General">
                  <c:v>0.585839</c:v>
                </c:pt>
                <c:pt idx="28444" formatCode="General">
                  <c:v>0.58585900000000002</c:v>
                </c:pt>
                <c:pt idx="28445" formatCode="General">
                  <c:v>0.58588099999999943</c:v>
                </c:pt>
                <c:pt idx="28446" formatCode="General">
                  <c:v>0.58590100000000001</c:v>
                </c:pt>
                <c:pt idx="28447" formatCode="General">
                  <c:v>0.58592199999999961</c:v>
                </c:pt>
                <c:pt idx="28448" formatCode="General">
                  <c:v>0.58594199999999996</c:v>
                </c:pt>
                <c:pt idx="28449" formatCode="General">
                  <c:v>0.58596299999999935</c:v>
                </c:pt>
                <c:pt idx="28450" formatCode="General">
                  <c:v>0.58598299999999937</c:v>
                </c:pt>
                <c:pt idx="28451" formatCode="General">
                  <c:v>0.58600399999999941</c:v>
                </c:pt>
                <c:pt idx="28452" formatCode="General">
                  <c:v>0.58602500000000002</c:v>
                </c:pt>
                <c:pt idx="28453" formatCode="General">
                  <c:v>0.58604599999999996</c:v>
                </c:pt>
                <c:pt idx="28454" formatCode="General">
                  <c:v>0.58606599999999942</c:v>
                </c:pt>
                <c:pt idx="28455" formatCode="General">
                  <c:v>0.58608599999999955</c:v>
                </c:pt>
                <c:pt idx="28456" formatCode="General">
                  <c:v>0.58610699999999938</c:v>
                </c:pt>
                <c:pt idx="28457" formatCode="General">
                  <c:v>0.58612699999999929</c:v>
                </c:pt>
                <c:pt idx="28458" formatCode="General">
                  <c:v>0.586148</c:v>
                </c:pt>
                <c:pt idx="28459" formatCode="General">
                  <c:v>0.58616799999999936</c:v>
                </c:pt>
                <c:pt idx="28460" formatCode="General">
                  <c:v>0.58618999999999954</c:v>
                </c:pt>
                <c:pt idx="28461" formatCode="General">
                  <c:v>0.58620999999999956</c:v>
                </c:pt>
                <c:pt idx="28462" formatCode="General">
                  <c:v>0.58623099999999928</c:v>
                </c:pt>
                <c:pt idx="28463" formatCode="General">
                  <c:v>0.58625099999999941</c:v>
                </c:pt>
                <c:pt idx="28464" formatCode="General">
                  <c:v>0.58627199999999957</c:v>
                </c:pt>
                <c:pt idx="28465" formatCode="General">
                  <c:v>0.58629199999999959</c:v>
                </c:pt>
                <c:pt idx="28466" formatCode="General">
                  <c:v>0.58631299999999897</c:v>
                </c:pt>
                <c:pt idx="28467" formatCode="General">
                  <c:v>0.58633399999999936</c:v>
                </c:pt>
                <c:pt idx="28468" formatCode="General">
                  <c:v>0.58635399999999938</c:v>
                </c:pt>
                <c:pt idx="28469" formatCode="General">
                  <c:v>0.58637499999999942</c:v>
                </c:pt>
                <c:pt idx="28470" formatCode="General">
                  <c:v>0.586395</c:v>
                </c:pt>
                <c:pt idx="28471" formatCode="General">
                  <c:v>0.58641599999999927</c:v>
                </c:pt>
                <c:pt idx="28472" formatCode="General">
                  <c:v>0.58643599999999929</c:v>
                </c:pt>
                <c:pt idx="28473" formatCode="General">
                  <c:v>0.58645699999999923</c:v>
                </c:pt>
                <c:pt idx="28474" formatCode="General">
                  <c:v>0.58647699999999936</c:v>
                </c:pt>
                <c:pt idx="28475" formatCode="General">
                  <c:v>0.5864979999999993</c:v>
                </c:pt>
                <c:pt idx="28476" formatCode="General">
                  <c:v>0.58651899999999935</c:v>
                </c:pt>
                <c:pt idx="28477" formatCode="General">
                  <c:v>0.58653999999999928</c:v>
                </c:pt>
                <c:pt idx="28478" formatCode="General">
                  <c:v>0.58655999999999942</c:v>
                </c:pt>
                <c:pt idx="28479" formatCode="General">
                  <c:v>0.58658099999999935</c:v>
                </c:pt>
                <c:pt idx="28480" formatCode="General">
                  <c:v>0.58660100000000004</c:v>
                </c:pt>
                <c:pt idx="28481" formatCode="General">
                  <c:v>0.58662199999999998</c:v>
                </c:pt>
                <c:pt idx="28482" formatCode="General">
                  <c:v>0.58664300000000003</c:v>
                </c:pt>
                <c:pt idx="28483" formatCode="General">
                  <c:v>0.58666299999999938</c:v>
                </c:pt>
                <c:pt idx="28484" formatCode="General">
                  <c:v>0.58668399999999943</c:v>
                </c:pt>
                <c:pt idx="28485" formatCode="General">
                  <c:v>0.586704</c:v>
                </c:pt>
                <c:pt idx="28486" formatCode="General">
                  <c:v>0.58672500000000005</c:v>
                </c:pt>
                <c:pt idx="28487" formatCode="General">
                  <c:v>0.58674499999999996</c:v>
                </c:pt>
                <c:pt idx="28488" formatCode="General">
                  <c:v>0.58676599999999957</c:v>
                </c:pt>
                <c:pt idx="28489" formatCode="General">
                  <c:v>0.58678699999999928</c:v>
                </c:pt>
                <c:pt idx="28490" formatCode="General">
                  <c:v>0.58680699999999941</c:v>
                </c:pt>
                <c:pt idx="28491" formatCode="General">
                  <c:v>0.58682800000000002</c:v>
                </c:pt>
                <c:pt idx="28492" formatCode="General">
                  <c:v>0.58684899999999951</c:v>
                </c:pt>
                <c:pt idx="28493" formatCode="General">
                  <c:v>0.58686899999999942</c:v>
                </c:pt>
                <c:pt idx="28494" formatCode="General">
                  <c:v>0.58689000000000002</c:v>
                </c:pt>
                <c:pt idx="28495" formatCode="General">
                  <c:v>0.5869099999999996</c:v>
                </c:pt>
                <c:pt idx="28496" formatCode="General">
                  <c:v>0.58693099999999943</c:v>
                </c:pt>
                <c:pt idx="28497" formatCode="General">
                  <c:v>0.586951</c:v>
                </c:pt>
                <c:pt idx="28498" formatCode="General">
                  <c:v>0.58697199999999961</c:v>
                </c:pt>
                <c:pt idx="28499" formatCode="General">
                  <c:v>0.58699299999999943</c:v>
                </c:pt>
                <c:pt idx="28500" formatCode="General">
                  <c:v>0.58701299999999923</c:v>
                </c:pt>
                <c:pt idx="28501" formatCode="General">
                  <c:v>0.58703399999999928</c:v>
                </c:pt>
                <c:pt idx="28502" formatCode="General">
                  <c:v>0.5870539999999993</c:v>
                </c:pt>
                <c:pt idx="28503" formatCode="General">
                  <c:v>0.58707500000000001</c:v>
                </c:pt>
                <c:pt idx="28504" formatCode="General">
                  <c:v>0.58709500000000003</c:v>
                </c:pt>
                <c:pt idx="28505" formatCode="General">
                  <c:v>0.58711699999999922</c:v>
                </c:pt>
                <c:pt idx="28506" formatCode="General">
                  <c:v>0.58713699999999935</c:v>
                </c:pt>
                <c:pt idx="28507" formatCode="General">
                  <c:v>0.58715799999999929</c:v>
                </c:pt>
                <c:pt idx="28508" formatCode="General">
                  <c:v>0.58717799999999942</c:v>
                </c:pt>
                <c:pt idx="28509" formatCode="General">
                  <c:v>0.58719900000000003</c:v>
                </c:pt>
                <c:pt idx="28510" formatCode="General">
                  <c:v>0.58721899999999938</c:v>
                </c:pt>
                <c:pt idx="28511" formatCode="General">
                  <c:v>0.58723999999999943</c:v>
                </c:pt>
                <c:pt idx="28512" formatCode="General">
                  <c:v>0.58725999999999956</c:v>
                </c:pt>
                <c:pt idx="28513" formatCode="General">
                  <c:v>0.58728099999999939</c:v>
                </c:pt>
                <c:pt idx="28514" formatCode="General">
                  <c:v>0.58730199999999955</c:v>
                </c:pt>
                <c:pt idx="28515" formatCode="General">
                  <c:v>0.58732199999999957</c:v>
                </c:pt>
                <c:pt idx="28516" formatCode="General">
                  <c:v>0.58734299999999928</c:v>
                </c:pt>
                <c:pt idx="28517" formatCode="General">
                  <c:v>0.58736299999999897</c:v>
                </c:pt>
                <c:pt idx="28518" formatCode="General">
                  <c:v>0.58738399999999935</c:v>
                </c:pt>
                <c:pt idx="28519" formatCode="General">
                  <c:v>0.58740399999999937</c:v>
                </c:pt>
                <c:pt idx="28520" formatCode="General">
                  <c:v>0.58742599999999956</c:v>
                </c:pt>
                <c:pt idx="28521" formatCode="General">
                  <c:v>0.58744599999999958</c:v>
                </c:pt>
                <c:pt idx="28522" formatCode="General">
                  <c:v>0.58746699999999896</c:v>
                </c:pt>
                <c:pt idx="28523" formatCode="General">
                  <c:v>0.58748699999999909</c:v>
                </c:pt>
                <c:pt idx="28524" formatCode="General">
                  <c:v>0.58750699999999922</c:v>
                </c:pt>
                <c:pt idx="28525" formatCode="General">
                  <c:v>0.58752799999999938</c:v>
                </c:pt>
                <c:pt idx="28526" formatCode="General">
                  <c:v>0.58754799999999929</c:v>
                </c:pt>
                <c:pt idx="28527" formatCode="General">
                  <c:v>0.58756899999999923</c:v>
                </c:pt>
                <c:pt idx="28528" formatCode="General">
                  <c:v>0.58758999999999928</c:v>
                </c:pt>
                <c:pt idx="28529" formatCode="General">
                  <c:v>0.58761099999999955</c:v>
                </c:pt>
                <c:pt idx="28530" formatCode="General">
                  <c:v>0.58763100000000001</c:v>
                </c:pt>
                <c:pt idx="28531" formatCode="General">
                  <c:v>0.58765199999999951</c:v>
                </c:pt>
                <c:pt idx="28532" formatCode="General">
                  <c:v>0.58767199999999997</c:v>
                </c:pt>
                <c:pt idx="28533" formatCode="General">
                  <c:v>0.58769300000000002</c:v>
                </c:pt>
                <c:pt idx="28534" formatCode="General">
                  <c:v>0.58771399999999929</c:v>
                </c:pt>
                <c:pt idx="28535" formatCode="General">
                  <c:v>0.58773500000000001</c:v>
                </c:pt>
                <c:pt idx="28536" formatCode="General">
                  <c:v>0.58775500000000003</c:v>
                </c:pt>
                <c:pt idx="28537" formatCode="General">
                  <c:v>0.58777500000000005</c:v>
                </c:pt>
                <c:pt idx="28538" formatCode="General">
                  <c:v>0.58779599999999999</c:v>
                </c:pt>
                <c:pt idx="28539" formatCode="General">
                  <c:v>0.58781599999999956</c:v>
                </c:pt>
                <c:pt idx="28540" formatCode="General">
                  <c:v>0.58783699999999939</c:v>
                </c:pt>
                <c:pt idx="28541" formatCode="General">
                  <c:v>0.5878569999999993</c:v>
                </c:pt>
                <c:pt idx="28542" formatCode="General">
                  <c:v>0.58787800000000001</c:v>
                </c:pt>
                <c:pt idx="28543" formatCode="General">
                  <c:v>0.58789899999999951</c:v>
                </c:pt>
                <c:pt idx="28544" formatCode="General">
                  <c:v>0.58792</c:v>
                </c:pt>
                <c:pt idx="28545" formatCode="General">
                  <c:v>0.58794000000000002</c:v>
                </c:pt>
                <c:pt idx="28546" formatCode="General">
                  <c:v>0.58796099999999929</c:v>
                </c:pt>
                <c:pt idx="28547" formatCode="General">
                  <c:v>0.58798099999999942</c:v>
                </c:pt>
                <c:pt idx="28548" formatCode="General">
                  <c:v>0.58800199999999958</c:v>
                </c:pt>
                <c:pt idx="28549" formatCode="General">
                  <c:v>0.5880229999999993</c:v>
                </c:pt>
                <c:pt idx="28550" formatCode="General">
                  <c:v>0.58804299999999943</c:v>
                </c:pt>
                <c:pt idx="28551" formatCode="General">
                  <c:v>0.58806399999999937</c:v>
                </c:pt>
                <c:pt idx="28552" formatCode="General">
                  <c:v>0.58808399999999939</c:v>
                </c:pt>
                <c:pt idx="28553" formatCode="General">
                  <c:v>0.58810499999999954</c:v>
                </c:pt>
                <c:pt idx="28554" formatCode="General">
                  <c:v>0.58812500000000001</c:v>
                </c:pt>
                <c:pt idx="28555" formatCode="General">
                  <c:v>0.5881459999999995</c:v>
                </c:pt>
                <c:pt idx="28556" formatCode="General">
                  <c:v>0.58816599999999941</c:v>
                </c:pt>
                <c:pt idx="28557" formatCode="General">
                  <c:v>0.58818699999999935</c:v>
                </c:pt>
                <c:pt idx="28558" formatCode="General">
                  <c:v>0.58820799999999929</c:v>
                </c:pt>
                <c:pt idx="28559" formatCode="General">
                  <c:v>0.588229</c:v>
                </c:pt>
                <c:pt idx="28560" formatCode="General">
                  <c:v>0.58824900000000002</c:v>
                </c:pt>
                <c:pt idx="28561" formatCode="General">
                  <c:v>0.58826999999999929</c:v>
                </c:pt>
                <c:pt idx="28562" formatCode="General">
                  <c:v>0.58828999999999942</c:v>
                </c:pt>
                <c:pt idx="28563" formatCode="General">
                  <c:v>0.58830999999999956</c:v>
                </c:pt>
                <c:pt idx="28564" formatCode="General">
                  <c:v>0.58833199999999941</c:v>
                </c:pt>
                <c:pt idx="28565" formatCode="General">
                  <c:v>0.58835199999999943</c:v>
                </c:pt>
                <c:pt idx="28566" formatCode="General">
                  <c:v>0.58837299999999937</c:v>
                </c:pt>
                <c:pt idx="28567" formatCode="General">
                  <c:v>0.58839299999999939</c:v>
                </c:pt>
                <c:pt idx="28568" formatCode="General">
                  <c:v>0.5884139999999991</c:v>
                </c:pt>
                <c:pt idx="28569" formatCode="General">
                  <c:v>0.58843399999999935</c:v>
                </c:pt>
                <c:pt idx="28570" formatCode="General">
                  <c:v>0.58845499999999928</c:v>
                </c:pt>
                <c:pt idx="28571" formatCode="General">
                  <c:v>0.58847499999999942</c:v>
                </c:pt>
                <c:pt idx="28572" formatCode="General">
                  <c:v>0.58849699999999938</c:v>
                </c:pt>
                <c:pt idx="28573" formatCode="General">
                  <c:v>0.58851699999999896</c:v>
                </c:pt>
                <c:pt idx="28574" formatCode="General">
                  <c:v>0.58853799999999923</c:v>
                </c:pt>
                <c:pt idx="28575" formatCode="General">
                  <c:v>0.58855799999999936</c:v>
                </c:pt>
                <c:pt idx="28576" formatCode="General">
                  <c:v>0.5885789999999993</c:v>
                </c:pt>
                <c:pt idx="28577" formatCode="General">
                  <c:v>0.58859899999999943</c:v>
                </c:pt>
                <c:pt idx="28578" formatCode="General">
                  <c:v>0.588619</c:v>
                </c:pt>
                <c:pt idx="28579" formatCode="General">
                  <c:v>0.58864099999999997</c:v>
                </c:pt>
                <c:pt idx="28580" formatCode="General">
                  <c:v>0.58866099999999955</c:v>
                </c:pt>
                <c:pt idx="28581" formatCode="General">
                  <c:v>0.58868199999999959</c:v>
                </c:pt>
                <c:pt idx="28582" formatCode="General">
                  <c:v>0.5887019999999995</c:v>
                </c:pt>
                <c:pt idx="28583" formatCode="General">
                  <c:v>0.588723</c:v>
                </c:pt>
                <c:pt idx="28584" formatCode="General">
                  <c:v>0.58874300000000002</c:v>
                </c:pt>
                <c:pt idx="28585" formatCode="General">
                  <c:v>0.58876399999999929</c:v>
                </c:pt>
                <c:pt idx="28586" formatCode="General">
                  <c:v>0.588785</c:v>
                </c:pt>
                <c:pt idx="28587" formatCode="General">
                  <c:v>0.58880500000000002</c:v>
                </c:pt>
                <c:pt idx="28588" formatCode="General">
                  <c:v>0.58882599999999996</c:v>
                </c:pt>
                <c:pt idx="28589" formatCode="General">
                  <c:v>0.58884700000000001</c:v>
                </c:pt>
                <c:pt idx="28590" formatCode="General">
                  <c:v>0.58886699999999936</c:v>
                </c:pt>
                <c:pt idx="28591" formatCode="General">
                  <c:v>0.58888699999999938</c:v>
                </c:pt>
                <c:pt idx="28592" formatCode="General">
                  <c:v>0.58890799999999943</c:v>
                </c:pt>
                <c:pt idx="28593" formatCode="General">
                  <c:v>0.58892900000000004</c:v>
                </c:pt>
                <c:pt idx="28594" formatCode="General">
                  <c:v>0.58894999999999997</c:v>
                </c:pt>
                <c:pt idx="28595" formatCode="General">
                  <c:v>0.58896999999999955</c:v>
                </c:pt>
                <c:pt idx="28596" formatCode="General">
                  <c:v>0.58899100000000004</c:v>
                </c:pt>
                <c:pt idx="28597" formatCode="General">
                  <c:v>0.58901099999999929</c:v>
                </c:pt>
                <c:pt idx="28598" formatCode="General">
                  <c:v>0.58903199999999956</c:v>
                </c:pt>
                <c:pt idx="28599" formatCode="General">
                  <c:v>0.58905199999999958</c:v>
                </c:pt>
                <c:pt idx="28600" formatCode="General">
                  <c:v>0.58907299999999929</c:v>
                </c:pt>
                <c:pt idx="28601" formatCode="General">
                  <c:v>0.58909400000000001</c:v>
                </c:pt>
                <c:pt idx="28602" formatCode="General">
                  <c:v>0.58911399999999936</c:v>
                </c:pt>
                <c:pt idx="28603" formatCode="General">
                  <c:v>0.5891349999999993</c:v>
                </c:pt>
                <c:pt idx="28604" formatCode="General">
                  <c:v>0.58915499999999943</c:v>
                </c:pt>
                <c:pt idx="28605" formatCode="General">
                  <c:v>0.58917599999999959</c:v>
                </c:pt>
                <c:pt idx="28606" formatCode="General">
                  <c:v>0.58919599999999961</c:v>
                </c:pt>
                <c:pt idx="28607" formatCode="General">
                  <c:v>0.5892169999999991</c:v>
                </c:pt>
                <c:pt idx="28608" formatCode="General">
                  <c:v>0.58923799999999937</c:v>
                </c:pt>
                <c:pt idx="28609" formatCode="General">
                  <c:v>0.58925799999999928</c:v>
                </c:pt>
                <c:pt idx="28610" formatCode="General">
                  <c:v>0.589279</c:v>
                </c:pt>
                <c:pt idx="28611" formatCode="General">
                  <c:v>0.5892999999999996</c:v>
                </c:pt>
                <c:pt idx="28612" formatCode="General">
                  <c:v>0.58931999999999929</c:v>
                </c:pt>
                <c:pt idx="28613" formatCode="General">
                  <c:v>0.589341</c:v>
                </c:pt>
                <c:pt idx="28614" formatCode="General">
                  <c:v>0.58936099999999936</c:v>
                </c:pt>
                <c:pt idx="28615" formatCode="General">
                  <c:v>0.5893819999999993</c:v>
                </c:pt>
                <c:pt idx="28616" formatCode="General">
                  <c:v>0.58940199999999943</c:v>
                </c:pt>
                <c:pt idx="28617" formatCode="General">
                  <c:v>0.58942299999999936</c:v>
                </c:pt>
                <c:pt idx="28618" formatCode="General">
                  <c:v>0.58944399999999941</c:v>
                </c:pt>
                <c:pt idx="28619" formatCode="General">
                  <c:v>0.5894639999999991</c:v>
                </c:pt>
                <c:pt idx="28620" formatCode="General">
                  <c:v>0.58948499999999937</c:v>
                </c:pt>
                <c:pt idx="28621" formatCode="General">
                  <c:v>0.58950499999999928</c:v>
                </c:pt>
                <c:pt idx="28622" formatCode="General">
                  <c:v>0.58952599999999955</c:v>
                </c:pt>
                <c:pt idx="28623" formatCode="General">
                  <c:v>0.58954699999999938</c:v>
                </c:pt>
                <c:pt idx="28624" formatCode="General">
                  <c:v>0.58956699999999884</c:v>
                </c:pt>
                <c:pt idx="28625" formatCode="General">
                  <c:v>0.58958799999999922</c:v>
                </c:pt>
                <c:pt idx="28626" formatCode="General">
                  <c:v>0.58960900000000005</c:v>
                </c:pt>
                <c:pt idx="28627" formatCode="General">
                  <c:v>0.58962899999999996</c:v>
                </c:pt>
                <c:pt idx="28628" formatCode="General">
                  <c:v>0.58965000000000001</c:v>
                </c:pt>
                <c:pt idx="28629" formatCode="General">
                  <c:v>0.58967000000000003</c:v>
                </c:pt>
                <c:pt idx="28630" formatCode="General">
                  <c:v>0.58969099999999997</c:v>
                </c:pt>
                <c:pt idx="28631" formatCode="General">
                  <c:v>0.58971099999999943</c:v>
                </c:pt>
                <c:pt idx="28632" formatCode="General">
                  <c:v>0.58973199999999959</c:v>
                </c:pt>
                <c:pt idx="28633" formatCode="General">
                  <c:v>0.58975299999999942</c:v>
                </c:pt>
                <c:pt idx="28634" formatCode="General">
                  <c:v>0.58977299999999955</c:v>
                </c:pt>
                <c:pt idx="28635" formatCode="General">
                  <c:v>0.58979400000000004</c:v>
                </c:pt>
                <c:pt idx="28636" formatCode="General">
                  <c:v>0.58981399999999928</c:v>
                </c:pt>
                <c:pt idx="28637" formatCode="General">
                  <c:v>0.589835</c:v>
                </c:pt>
                <c:pt idx="28638" formatCode="General">
                  <c:v>0.58985500000000002</c:v>
                </c:pt>
                <c:pt idx="28639" formatCode="General">
                  <c:v>0.58987599999999996</c:v>
                </c:pt>
                <c:pt idx="28640" formatCode="General">
                  <c:v>0.589897</c:v>
                </c:pt>
                <c:pt idx="28641" formatCode="General">
                  <c:v>0.58991799999999939</c:v>
                </c:pt>
                <c:pt idx="28642" formatCode="General">
                  <c:v>0.5899379999999993</c:v>
                </c:pt>
                <c:pt idx="28643" formatCode="General">
                  <c:v>0.58995799999999943</c:v>
                </c:pt>
                <c:pt idx="28644" formatCode="General">
                  <c:v>0.58997900000000003</c:v>
                </c:pt>
                <c:pt idx="28645" formatCode="General">
                  <c:v>0.58999900000000005</c:v>
                </c:pt>
                <c:pt idx="28646" formatCode="General">
                  <c:v>0.59001999999999954</c:v>
                </c:pt>
                <c:pt idx="28647" formatCode="General">
                  <c:v>0.59004100000000004</c:v>
                </c:pt>
                <c:pt idx="28648" formatCode="General">
                  <c:v>0.59006199999999942</c:v>
                </c:pt>
                <c:pt idx="28649" formatCode="General">
                  <c:v>0.59008199999999955</c:v>
                </c:pt>
                <c:pt idx="28650" formatCode="General">
                  <c:v>0.59010299999999938</c:v>
                </c:pt>
                <c:pt idx="28651" formatCode="General">
                  <c:v>0.59012299999999929</c:v>
                </c:pt>
                <c:pt idx="28652" formatCode="General">
                  <c:v>0.590144</c:v>
                </c:pt>
                <c:pt idx="28653" formatCode="General">
                  <c:v>0.59016499999999938</c:v>
                </c:pt>
                <c:pt idx="28654" formatCode="General">
                  <c:v>0.59018599999999954</c:v>
                </c:pt>
                <c:pt idx="28655" formatCode="General">
                  <c:v>0.59020599999999956</c:v>
                </c:pt>
                <c:pt idx="28656" formatCode="General">
                  <c:v>0.59022699999999928</c:v>
                </c:pt>
                <c:pt idx="28657" formatCode="General">
                  <c:v>0.59024699999999941</c:v>
                </c:pt>
                <c:pt idx="28658" formatCode="General">
                  <c:v>0.5902669999999991</c:v>
                </c:pt>
                <c:pt idx="28659" formatCode="General">
                  <c:v>0.59028799999999937</c:v>
                </c:pt>
                <c:pt idx="28660" formatCode="General">
                  <c:v>0.59030799999999939</c:v>
                </c:pt>
                <c:pt idx="28661" formatCode="General">
                  <c:v>0.59032899999999955</c:v>
                </c:pt>
                <c:pt idx="28662" formatCode="General">
                  <c:v>0.5903499999999996</c:v>
                </c:pt>
                <c:pt idx="28663" formatCode="General">
                  <c:v>0.59037099999999942</c:v>
                </c:pt>
                <c:pt idx="28664" formatCode="General">
                  <c:v>0.590391</c:v>
                </c:pt>
                <c:pt idx="28665" formatCode="General">
                  <c:v>0.59041199999999927</c:v>
                </c:pt>
                <c:pt idx="28666" formatCode="General">
                  <c:v>0.59043199999999929</c:v>
                </c:pt>
                <c:pt idx="28667" formatCode="General">
                  <c:v>0.59045299999999923</c:v>
                </c:pt>
                <c:pt idx="28668" formatCode="General">
                  <c:v>0.59047399999999939</c:v>
                </c:pt>
                <c:pt idx="28669" formatCode="General">
                  <c:v>0.5904939999999993</c:v>
                </c:pt>
                <c:pt idx="28670" formatCode="General">
                  <c:v>0.59051499999999935</c:v>
                </c:pt>
                <c:pt idx="28671" formatCode="General">
                  <c:v>0.59053499999999937</c:v>
                </c:pt>
                <c:pt idx="28672" formatCode="General">
                  <c:v>0.59055599999999941</c:v>
                </c:pt>
                <c:pt idx="28673" formatCode="General">
                  <c:v>0.59057599999999955</c:v>
                </c:pt>
                <c:pt idx="28674" formatCode="General">
                  <c:v>0.59059699999999937</c:v>
                </c:pt>
                <c:pt idx="28675" formatCode="General">
                  <c:v>0.59061699999999928</c:v>
                </c:pt>
                <c:pt idx="28676" formatCode="General">
                  <c:v>0.59063900000000003</c:v>
                </c:pt>
                <c:pt idx="28677" formatCode="General">
                  <c:v>0.59065900000000005</c:v>
                </c:pt>
                <c:pt idx="28678" formatCode="General">
                  <c:v>0.59067999999999998</c:v>
                </c:pt>
                <c:pt idx="28679" formatCode="General">
                  <c:v>0.5907</c:v>
                </c:pt>
                <c:pt idx="28680" formatCode="General">
                  <c:v>0.59072100000000005</c:v>
                </c:pt>
                <c:pt idx="28681" formatCode="General">
                  <c:v>0.59074099999999996</c:v>
                </c:pt>
                <c:pt idx="28682" formatCode="General">
                  <c:v>0.59076199999999957</c:v>
                </c:pt>
                <c:pt idx="28683" formatCode="General">
                  <c:v>0.59078299999999928</c:v>
                </c:pt>
                <c:pt idx="28684" formatCode="General">
                  <c:v>0.59080299999999941</c:v>
                </c:pt>
                <c:pt idx="28685" formatCode="General">
                  <c:v>0.59082400000000002</c:v>
                </c:pt>
                <c:pt idx="28686" formatCode="General">
                  <c:v>0.59084400000000004</c:v>
                </c:pt>
                <c:pt idx="28687" formatCode="General">
                  <c:v>0.59086499999999942</c:v>
                </c:pt>
                <c:pt idx="28688" formatCode="General">
                  <c:v>0.59088499999999955</c:v>
                </c:pt>
                <c:pt idx="28689" formatCode="General">
                  <c:v>0.5909059999999996</c:v>
                </c:pt>
                <c:pt idx="28690" formatCode="General">
                  <c:v>0.59092599999999951</c:v>
                </c:pt>
                <c:pt idx="28691" formatCode="General">
                  <c:v>0.59094800000000003</c:v>
                </c:pt>
                <c:pt idx="28692" formatCode="General">
                  <c:v>0.59096799999999938</c:v>
                </c:pt>
                <c:pt idx="28693" formatCode="General">
                  <c:v>0.59098899999999943</c:v>
                </c:pt>
                <c:pt idx="28694" formatCode="General">
                  <c:v>0.59100900000000001</c:v>
                </c:pt>
                <c:pt idx="28695" formatCode="General">
                  <c:v>0.59103000000000006</c:v>
                </c:pt>
                <c:pt idx="28696" formatCode="General">
                  <c:v>0.59104999999999996</c:v>
                </c:pt>
                <c:pt idx="28697" formatCode="General">
                  <c:v>0.59107100000000001</c:v>
                </c:pt>
                <c:pt idx="28698" formatCode="General">
                  <c:v>0.59109199999999951</c:v>
                </c:pt>
                <c:pt idx="28699" formatCode="General">
                  <c:v>0.59111199999999942</c:v>
                </c:pt>
                <c:pt idx="28700" formatCode="General">
                  <c:v>0.59113299999999935</c:v>
                </c:pt>
                <c:pt idx="28701" formatCode="General">
                  <c:v>0.59115299999999937</c:v>
                </c:pt>
                <c:pt idx="28702" formatCode="General">
                  <c:v>0.59117399999999942</c:v>
                </c:pt>
                <c:pt idx="28703" formatCode="General">
                  <c:v>0.591194</c:v>
                </c:pt>
                <c:pt idx="28704" formatCode="General">
                  <c:v>0.59121499999999938</c:v>
                </c:pt>
                <c:pt idx="28705" formatCode="General">
                  <c:v>0.59123499999999929</c:v>
                </c:pt>
                <c:pt idx="28706" formatCode="General">
                  <c:v>0.59125599999999956</c:v>
                </c:pt>
                <c:pt idx="28707" formatCode="General">
                  <c:v>0.59127699999999939</c:v>
                </c:pt>
                <c:pt idx="28708" formatCode="General">
                  <c:v>0.59129799999999955</c:v>
                </c:pt>
                <c:pt idx="28709" formatCode="General">
                  <c:v>0.59131799999999934</c:v>
                </c:pt>
                <c:pt idx="28710" formatCode="General">
                  <c:v>0.59133799999999936</c:v>
                </c:pt>
                <c:pt idx="28711" formatCode="General">
                  <c:v>0.59135899999999941</c:v>
                </c:pt>
                <c:pt idx="28712" formatCode="General">
                  <c:v>0.59137999999999957</c:v>
                </c:pt>
                <c:pt idx="28713" formatCode="General">
                  <c:v>0.59140099999999929</c:v>
                </c:pt>
                <c:pt idx="28714" formatCode="General">
                  <c:v>0.59142099999999942</c:v>
                </c:pt>
                <c:pt idx="28715" formatCode="General">
                  <c:v>0.59144199999999958</c:v>
                </c:pt>
                <c:pt idx="28716" formatCode="General">
                  <c:v>0.59146199999999927</c:v>
                </c:pt>
                <c:pt idx="28717" formatCode="General">
                  <c:v>0.59148299999999909</c:v>
                </c:pt>
                <c:pt idx="28718" formatCode="General">
                  <c:v>0.59150299999999922</c:v>
                </c:pt>
                <c:pt idx="28719" formatCode="General">
                  <c:v>0.59152399999999938</c:v>
                </c:pt>
                <c:pt idx="28720" formatCode="General">
                  <c:v>0.59154499999999943</c:v>
                </c:pt>
                <c:pt idx="28721" formatCode="General">
                  <c:v>0.59156599999999937</c:v>
                </c:pt>
                <c:pt idx="28722" formatCode="General">
                  <c:v>0.59158599999999928</c:v>
                </c:pt>
                <c:pt idx="28723" formatCode="General">
                  <c:v>0.59160699999999955</c:v>
                </c:pt>
                <c:pt idx="28724" formatCode="General">
                  <c:v>0.59162700000000001</c:v>
                </c:pt>
                <c:pt idx="28725" formatCode="General">
                  <c:v>0.59164700000000003</c:v>
                </c:pt>
                <c:pt idx="28726" formatCode="General">
                  <c:v>0.59166799999999942</c:v>
                </c:pt>
                <c:pt idx="28727" formatCode="General">
                  <c:v>0.59168900000000002</c:v>
                </c:pt>
                <c:pt idx="28728" formatCode="General">
                  <c:v>0.59170900000000004</c:v>
                </c:pt>
                <c:pt idx="28729" formatCode="General">
                  <c:v>0.59172999999999998</c:v>
                </c:pt>
                <c:pt idx="28730" formatCode="General">
                  <c:v>0.59175100000000003</c:v>
                </c:pt>
                <c:pt idx="28731" formatCode="General">
                  <c:v>0.59177100000000005</c:v>
                </c:pt>
                <c:pt idx="28732" formatCode="General">
                  <c:v>0.59179199999999998</c:v>
                </c:pt>
                <c:pt idx="28733" formatCode="General">
                  <c:v>0.59181199999999956</c:v>
                </c:pt>
                <c:pt idx="28734" formatCode="General">
                  <c:v>0.59183299999999939</c:v>
                </c:pt>
                <c:pt idx="28735" formatCode="General">
                  <c:v>0.5918529999999993</c:v>
                </c:pt>
                <c:pt idx="28736" formatCode="General">
                  <c:v>0.59187400000000001</c:v>
                </c:pt>
                <c:pt idx="28737" formatCode="General">
                  <c:v>0.5918949999999995</c:v>
                </c:pt>
                <c:pt idx="28738" formatCode="General">
                  <c:v>0.59191499999999941</c:v>
                </c:pt>
                <c:pt idx="28739" formatCode="General">
                  <c:v>0.59193599999999957</c:v>
                </c:pt>
                <c:pt idx="28740" formatCode="General">
                  <c:v>0.59195599999999959</c:v>
                </c:pt>
                <c:pt idx="28741" formatCode="General">
                  <c:v>0.59197699999999942</c:v>
                </c:pt>
                <c:pt idx="28742" formatCode="General">
                  <c:v>0.59199800000000002</c:v>
                </c:pt>
                <c:pt idx="28743" formatCode="General">
                  <c:v>0.59201799999999938</c:v>
                </c:pt>
                <c:pt idx="28744" formatCode="General">
                  <c:v>0.59203899999999943</c:v>
                </c:pt>
                <c:pt idx="28745" formatCode="General">
                  <c:v>0.59205999999999959</c:v>
                </c:pt>
                <c:pt idx="28746" formatCode="General">
                  <c:v>0.59207999999999961</c:v>
                </c:pt>
                <c:pt idx="28747" formatCode="General">
                  <c:v>0.59210099999999954</c:v>
                </c:pt>
                <c:pt idx="28748" formatCode="General">
                  <c:v>0.59212100000000001</c:v>
                </c:pt>
                <c:pt idx="28749" formatCode="General">
                  <c:v>0.5921419999999995</c:v>
                </c:pt>
                <c:pt idx="28750" formatCode="General">
                  <c:v>0.59216199999999941</c:v>
                </c:pt>
                <c:pt idx="28751" formatCode="General">
                  <c:v>0.59218299999999935</c:v>
                </c:pt>
                <c:pt idx="28752" formatCode="General">
                  <c:v>0.59220399999999929</c:v>
                </c:pt>
                <c:pt idx="28753" formatCode="General">
                  <c:v>0.59222399999999942</c:v>
                </c:pt>
                <c:pt idx="28754" formatCode="General">
                  <c:v>0.59224500000000002</c:v>
                </c:pt>
                <c:pt idx="28755" formatCode="General">
                  <c:v>0.59226499999999938</c:v>
                </c:pt>
                <c:pt idx="28756" formatCode="General">
                  <c:v>0.59228599999999942</c:v>
                </c:pt>
                <c:pt idx="28757" formatCode="General">
                  <c:v>0.59230599999999956</c:v>
                </c:pt>
                <c:pt idx="28758" formatCode="General">
                  <c:v>0.59232699999999938</c:v>
                </c:pt>
                <c:pt idx="28759" formatCode="General">
                  <c:v>0.59234799999999943</c:v>
                </c:pt>
                <c:pt idx="28760" formatCode="General">
                  <c:v>0.59236899999999937</c:v>
                </c:pt>
                <c:pt idx="28761" formatCode="General">
                  <c:v>0.59238899999999939</c:v>
                </c:pt>
                <c:pt idx="28762" formatCode="General">
                  <c:v>0.59240999999999955</c:v>
                </c:pt>
                <c:pt idx="28763" formatCode="General">
                  <c:v>0.59242999999999957</c:v>
                </c:pt>
                <c:pt idx="28764" formatCode="General">
                  <c:v>0.59244999999999959</c:v>
                </c:pt>
                <c:pt idx="28765" formatCode="General">
                  <c:v>0.59247099999999941</c:v>
                </c:pt>
                <c:pt idx="28766" formatCode="General">
                  <c:v>0.59249199999999957</c:v>
                </c:pt>
                <c:pt idx="28767" formatCode="General">
                  <c:v>0.59251299999999896</c:v>
                </c:pt>
                <c:pt idx="28768" formatCode="General">
                  <c:v>0.59253299999999898</c:v>
                </c:pt>
                <c:pt idx="28769" formatCode="General">
                  <c:v>0.59255399999999936</c:v>
                </c:pt>
                <c:pt idx="28770" formatCode="General">
                  <c:v>0.59257399999999938</c:v>
                </c:pt>
                <c:pt idx="28771" formatCode="General">
                  <c:v>0.59259499999999943</c:v>
                </c:pt>
                <c:pt idx="28772" formatCode="General">
                  <c:v>0.592615</c:v>
                </c:pt>
                <c:pt idx="28773" formatCode="General">
                  <c:v>0.59263599999999961</c:v>
                </c:pt>
                <c:pt idx="28774" formatCode="General">
                  <c:v>0.59265699999999955</c:v>
                </c:pt>
                <c:pt idx="28775" formatCode="General">
                  <c:v>0.59267800000000004</c:v>
                </c:pt>
                <c:pt idx="28776" formatCode="General">
                  <c:v>0.5926979999999995</c:v>
                </c:pt>
                <c:pt idx="28777" formatCode="General">
                  <c:v>0.59271799999999941</c:v>
                </c:pt>
                <c:pt idx="28778" formatCode="General">
                  <c:v>0.59273900000000002</c:v>
                </c:pt>
                <c:pt idx="28779" formatCode="General">
                  <c:v>0.59275900000000004</c:v>
                </c:pt>
                <c:pt idx="28780" formatCode="General">
                  <c:v>0.592781</c:v>
                </c:pt>
                <c:pt idx="28781" formatCode="General">
                  <c:v>0.59280100000000002</c:v>
                </c:pt>
                <c:pt idx="28782" formatCode="General">
                  <c:v>0.59282199999999996</c:v>
                </c:pt>
                <c:pt idx="28783" formatCode="General">
                  <c:v>0.59284199999999998</c:v>
                </c:pt>
                <c:pt idx="28784" formatCode="General">
                  <c:v>0.59286299999999936</c:v>
                </c:pt>
                <c:pt idx="28785" formatCode="General">
                  <c:v>0.59288299999999938</c:v>
                </c:pt>
                <c:pt idx="28786" formatCode="General">
                  <c:v>0.59290399999999943</c:v>
                </c:pt>
                <c:pt idx="28787" formatCode="General">
                  <c:v>0.59292400000000001</c:v>
                </c:pt>
                <c:pt idx="28788" formatCode="General">
                  <c:v>0.5929450000000005</c:v>
                </c:pt>
                <c:pt idx="28789" formatCode="General">
                  <c:v>0.59296599999999955</c:v>
                </c:pt>
                <c:pt idx="28790" formatCode="General">
                  <c:v>0.59298699999999938</c:v>
                </c:pt>
                <c:pt idx="28791" formatCode="General">
                  <c:v>0.59300699999999928</c:v>
                </c:pt>
                <c:pt idx="28792" formatCode="General">
                  <c:v>0.59302699999999942</c:v>
                </c:pt>
                <c:pt idx="28793" formatCode="General">
                  <c:v>0.59304800000000002</c:v>
                </c:pt>
                <c:pt idx="28794" formatCode="General">
                  <c:v>0.59306799999999937</c:v>
                </c:pt>
                <c:pt idx="28795" formatCode="General">
                  <c:v>0.59309000000000001</c:v>
                </c:pt>
                <c:pt idx="28796" formatCode="General">
                  <c:v>0.59310999999999958</c:v>
                </c:pt>
                <c:pt idx="28797" formatCode="General">
                  <c:v>0.5931309999999993</c:v>
                </c:pt>
                <c:pt idx="28798" formatCode="General">
                  <c:v>0.59315099999999943</c:v>
                </c:pt>
                <c:pt idx="28799" formatCode="General">
                  <c:v>0.59317199999999959</c:v>
                </c:pt>
                <c:pt idx="28800" formatCode="General">
                  <c:v>0.59319199999999961</c:v>
                </c:pt>
                <c:pt idx="28801" formatCode="General">
                  <c:v>0.5932129999999991</c:v>
                </c:pt>
                <c:pt idx="28802" formatCode="General">
                  <c:v>0.59323399999999937</c:v>
                </c:pt>
                <c:pt idx="28803" formatCode="General">
                  <c:v>0.59325399999999928</c:v>
                </c:pt>
                <c:pt idx="28804" formatCode="General">
                  <c:v>0.593275</c:v>
                </c:pt>
                <c:pt idx="28805" formatCode="General">
                  <c:v>0.59329500000000002</c:v>
                </c:pt>
                <c:pt idx="28806" formatCode="General">
                  <c:v>0.59331599999999929</c:v>
                </c:pt>
                <c:pt idx="28807" formatCode="General">
                  <c:v>0.59333599999999942</c:v>
                </c:pt>
                <c:pt idx="28808" formatCode="General">
                  <c:v>0.59335699999999936</c:v>
                </c:pt>
                <c:pt idx="28809" formatCode="General">
                  <c:v>0.59337699999999938</c:v>
                </c:pt>
                <c:pt idx="28810" formatCode="General">
                  <c:v>0.59339900000000001</c:v>
                </c:pt>
                <c:pt idx="28811" formatCode="General">
                  <c:v>0.59341899999999936</c:v>
                </c:pt>
                <c:pt idx="28812" formatCode="General">
                  <c:v>0.59343999999999941</c:v>
                </c:pt>
                <c:pt idx="28813" formatCode="General">
                  <c:v>0.59345999999999943</c:v>
                </c:pt>
                <c:pt idx="28814" formatCode="General">
                  <c:v>0.59348099999999937</c:v>
                </c:pt>
                <c:pt idx="28815" formatCode="General">
                  <c:v>0.59350099999999928</c:v>
                </c:pt>
                <c:pt idx="28816" formatCode="General">
                  <c:v>0.59352199999999955</c:v>
                </c:pt>
                <c:pt idx="28817" formatCode="General">
                  <c:v>0.59354299999999938</c:v>
                </c:pt>
                <c:pt idx="28818" formatCode="General">
                  <c:v>0.59356299999999884</c:v>
                </c:pt>
                <c:pt idx="28819" formatCode="General">
                  <c:v>0.59358399999999922</c:v>
                </c:pt>
                <c:pt idx="28820" formatCode="General">
                  <c:v>0.59360400000000002</c:v>
                </c:pt>
                <c:pt idx="28821" formatCode="General">
                  <c:v>0.59362499999999996</c:v>
                </c:pt>
                <c:pt idx="28822" formatCode="General">
                  <c:v>0.59364499999999998</c:v>
                </c:pt>
                <c:pt idx="28823" formatCode="General">
                  <c:v>0.59366599999999958</c:v>
                </c:pt>
                <c:pt idx="28824" formatCode="General">
                  <c:v>0.5936859999999996</c:v>
                </c:pt>
                <c:pt idx="28825" formatCode="General">
                  <c:v>0.59370800000000001</c:v>
                </c:pt>
                <c:pt idx="28826" formatCode="General">
                  <c:v>0.59372800000000003</c:v>
                </c:pt>
                <c:pt idx="28827" formatCode="General">
                  <c:v>0.59374899999999997</c:v>
                </c:pt>
                <c:pt idx="28828" formatCode="General">
                  <c:v>0.59376899999999955</c:v>
                </c:pt>
                <c:pt idx="28829" formatCode="General">
                  <c:v>0.59379000000000004</c:v>
                </c:pt>
                <c:pt idx="28830" formatCode="General">
                  <c:v>0.5938099999999995</c:v>
                </c:pt>
                <c:pt idx="28831" formatCode="General">
                  <c:v>0.593831</c:v>
                </c:pt>
                <c:pt idx="28832" formatCode="General">
                  <c:v>0.5938519999999996</c:v>
                </c:pt>
                <c:pt idx="28833" formatCode="General">
                  <c:v>0.59387199999999996</c:v>
                </c:pt>
                <c:pt idx="28834" formatCode="General">
                  <c:v>0.593893</c:v>
                </c:pt>
                <c:pt idx="28835" formatCode="General">
                  <c:v>0.59391299999999936</c:v>
                </c:pt>
                <c:pt idx="28836" formatCode="General">
                  <c:v>0.5939339999999993</c:v>
                </c:pt>
                <c:pt idx="28837" formatCode="General">
                  <c:v>0.59395399999999943</c:v>
                </c:pt>
                <c:pt idx="28838" formatCode="General">
                  <c:v>0.59397500000000003</c:v>
                </c:pt>
                <c:pt idx="28839" formatCode="General">
                  <c:v>0.59399599999999997</c:v>
                </c:pt>
                <c:pt idx="28840" formatCode="General">
                  <c:v>0.59401599999999954</c:v>
                </c:pt>
                <c:pt idx="28841" formatCode="General">
                  <c:v>0.59403699999999937</c:v>
                </c:pt>
                <c:pt idx="28842" formatCode="General">
                  <c:v>0.59405799999999942</c:v>
                </c:pt>
                <c:pt idx="28843" formatCode="General">
                  <c:v>0.59407799999999955</c:v>
                </c:pt>
                <c:pt idx="28844" formatCode="General">
                  <c:v>0.59409800000000001</c:v>
                </c:pt>
                <c:pt idx="28845" formatCode="General">
                  <c:v>0.59411899999999929</c:v>
                </c:pt>
                <c:pt idx="28846" formatCode="General">
                  <c:v>0.59414</c:v>
                </c:pt>
                <c:pt idx="28847" formatCode="General">
                  <c:v>0.59415999999999958</c:v>
                </c:pt>
                <c:pt idx="28848" formatCode="General">
                  <c:v>0.59418099999999929</c:v>
                </c:pt>
                <c:pt idx="28849" formatCode="General">
                  <c:v>0.59420199999999956</c:v>
                </c:pt>
                <c:pt idx="28850" formatCode="General">
                  <c:v>0.59422199999999958</c:v>
                </c:pt>
                <c:pt idx="28851" formatCode="General">
                  <c:v>0.5942429999999993</c:v>
                </c:pt>
                <c:pt idx="28852" formatCode="General">
                  <c:v>0.5942629999999991</c:v>
                </c:pt>
                <c:pt idx="28853" formatCode="General">
                  <c:v>0.59428399999999937</c:v>
                </c:pt>
                <c:pt idx="28854" formatCode="General">
                  <c:v>0.59430499999999942</c:v>
                </c:pt>
                <c:pt idx="28855" formatCode="General">
                  <c:v>0.59432499999999955</c:v>
                </c:pt>
                <c:pt idx="28856" formatCode="General">
                  <c:v>0.5943459999999996</c:v>
                </c:pt>
                <c:pt idx="28857" formatCode="General">
                  <c:v>0.59436599999999928</c:v>
                </c:pt>
                <c:pt idx="28858" formatCode="General">
                  <c:v>0.59438699999999922</c:v>
                </c:pt>
                <c:pt idx="28859" formatCode="General">
                  <c:v>0.59440699999999935</c:v>
                </c:pt>
                <c:pt idx="28860" formatCode="General">
                  <c:v>0.59442799999999929</c:v>
                </c:pt>
                <c:pt idx="28861" formatCode="General">
                  <c:v>0.59444900000000001</c:v>
                </c:pt>
                <c:pt idx="28862" formatCode="General">
                  <c:v>0.59446899999999936</c:v>
                </c:pt>
                <c:pt idx="28863" formatCode="General">
                  <c:v>0.5944899999999993</c:v>
                </c:pt>
                <c:pt idx="28864" formatCode="General">
                  <c:v>0.59451099999999935</c:v>
                </c:pt>
                <c:pt idx="28865" formatCode="General">
                  <c:v>0.59453099999999937</c:v>
                </c:pt>
                <c:pt idx="28866" formatCode="General">
                  <c:v>0.59455199999999941</c:v>
                </c:pt>
                <c:pt idx="28867" formatCode="General">
                  <c:v>0.59457199999999955</c:v>
                </c:pt>
                <c:pt idx="28868" formatCode="General">
                  <c:v>0.59459299999999937</c:v>
                </c:pt>
                <c:pt idx="28869" formatCode="General">
                  <c:v>0.59461299999999928</c:v>
                </c:pt>
                <c:pt idx="28870" formatCode="General">
                  <c:v>0.59463500000000002</c:v>
                </c:pt>
                <c:pt idx="28871" formatCode="General">
                  <c:v>0.59465500000000004</c:v>
                </c:pt>
                <c:pt idx="28872" formatCode="General">
                  <c:v>0.59467499999999951</c:v>
                </c:pt>
                <c:pt idx="28873" formatCode="General">
                  <c:v>0.594696</c:v>
                </c:pt>
                <c:pt idx="28874" formatCode="General">
                  <c:v>0.59471599999999958</c:v>
                </c:pt>
                <c:pt idx="28875" formatCode="General">
                  <c:v>0.59473699999999929</c:v>
                </c:pt>
                <c:pt idx="28876" formatCode="General">
                  <c:v>0.59475699999999943</c:v>
                </c:pt>
                <c:pt idx="28877" formatCode="General">
                  <c:v>0.59477800000000003</c:v>
                </c:pt>
                <c:pt idx="28878" formatCode="General">
                  <c:v>0.59479899999999997</c:v>
                </c:pt>
                <c:pt idx="28879" formatCode="General">
                  <c:v>0.59482000000000002</c:v>
                </c:pt>
                <c:pt idx="28880" formatCode="General">
                  <c:v>0.59484000000000004</c:v>
                </c:pt>
                <c:pt idx="28881" formatCode="General">
                  <c:v>0.59486099999999942</c:v>
                </c:pt>
                <c:pt idx="28882" formatCode="General">
                  <c:v>0.59488099999999955</c:v>
                </c:pt>
                <c:pt idx="28883" formatCode="General">
                  <c:v>0.5949019999999996</c:v>
                </c:pt>
                <c:pt idx="28884" formatCode="General">
                  <c:v>0.59492299999999942</c:v>
                </c:pt>
                <c:pt idx="28885" formatCode="General">
                  <c:v>0.594943</c:v>
                </c:pt>
                <c:pt idx="28886" formatCode="General">
                  <c:v>0.59496399999999938</c:v>
                </c:pt>
                <c:pt idx="28887" formatCode="General">
                  <c:v>0.59498399999999929</c:v>
                </c:pt>
                <c:pt idx="28888" formatCode="General">
                  <c:v>0.59500500000000001</c:v>
                </c:pt>
                <c:pt idx="28889" formatCode="General">
                  <c:v>0.59502500000000003</c:v>
                </c:pt>
                <c:pt idx="28890" formatCode="General">
                  <c:v>0.59504599999999996</c:v>
                </c:pt>
                <c:pt idx="28891" formatCode="General">
                  <c:v>0.59506599999999943</c:v>
                </c:pt>
                <c:pt idx="28892" formatCode="General">
                  <c:v>0.59508699999999937</c:v>
                </c:pt>
                <c:pt idx="28893" formatCode="General">
                  <c:v>0.59510799999999942</c:v>
                </c:pt>
                <c:pt idx="28894" formatCode="General">
                  <c:v>0.59512900000000002</c:v>
                </c:pt>
                <c:pt idx="28895" formatCode="General">
                  <c:v>0.59514900000000004</c:v>
                </c:pt>
                <c:pt idx="28896" formatCode="General">
                  <c:v>0.59516999999999942</c:v>
                </c:pt>
                <c:pt idx="28897" formatCode="General">
                  <c:v>0.59519</c:v>
                </c:pt>
                <c:pt idx="28898" formatCode="General">
                  <c:v>0.59520999999999957</c:v>
                </c:pt>
                <c:pt idx="28899" formatCode="General">
                  <c:v>0.59523199999999943</c:v>
                </c:pt>
                <c:pt idx="28900" formatCode="General">
                  <c:v>0.59525199999999956</c:v>
                </c:pt>
                <c:pt idx="28901" formatCode="General">
                  <c:v>0.59527299999999939</c:v>
                </c:pt>
                <c:pt idx="28902" formatCode="General">
                  <c:v>0.59529299999999929</c:v>
                </c:pt>
                <c:pt idx="28903" formatCode="General">
                  <c:v>0.59531399999999923</c:v>
                </c:pt>
                <c:pt idx="28904" formatCode="General">
                  <c:v>0.59533399999999936</c:v>
                </c:pt>
                <c:pt idx="28905" formatCode="General">
                  <c:v>0.59535499999999941</c:v>
                </c:pt>
                <c:pt idx="28906" formatCode="General">
                  <c:v>0.59537499999999943</c:v>
                </c:pt>
                <c:pt idx="28907" formatCode="General">
                  <c:v>0.59539599999999959</c:v>
                </c:pt>
                <c:pt idx="28908" formatCode="General">
                  <c:v>0.59541699999999897</c:v>
                </c:pt>
                <c:pt idx="28909" formatCode="General">
                  <c:v>0.59543799999999936</c:v>
                </c:pt>
                <c:pt idx="28910" formatCode="General">
                  <c:v>0.59545799999999938</c:v>
                </c:pt>
                <c:pt idx="28911" formatCode="General">
                  <c:v>0.59547799999999929</c:v>
                </c:pt>
                <c:pt idx="28912" formatCode="General">
                  <c:v>0.595499</c:v>
                </c:pt>
                <c:pt idx="28913" formatCode="General">
                  <c:v>0.59551899999999935</c:v>
                </c:pt>
                <c:pt idx="28914" formatCode="General">
                  <c:v>0.59554099999999943</c:v>
                </c:pt>
                <c:pt idx="28915" formatCode="General">
                  <c:v>0.59556099999999923</c:v>
                </c:pt>
                <c:pt idx="28916" formatCode="General">
                  <c:v>0.59558199999999928</c:v>
                </c:pt>
                <c:pt idx="28917" formatCode="General">
                  <c:v>0.59560199999999996</c:v>
                </c:pt>
                <c:pt idx="28918" formatCode="General">
                  <c:v>0.59562300000000001</c:v>
                </c:pt>
                <c:pt idx="28919" formatCode="General">
                  <c:v>0.59564300000000003</c:v>
                </c:pt>
                <c:pt idx="28920" formatCode="General">
                  <c:v>0.59566399999999942</c:v>
                </c:pt>
                <c:pt idx="28921" formatCode="General">
                  <c:v>0.59568399999999955</c:v>
                </c:pt>
                <c:pt idx="28922" formatCode="General">
                  <c:v>0.59570599999999996</c:v>
                </c:pt>
                <c:pt idx="28923" formatCode="General">
                  <c:v>0.59572599999999998</c:v>
                </c:pt>
                <c:pt idx="28924" formatCode="General">
                  <c:v>0.595746</c:v>
                </c:pt>
                <c:pt idx="28925" formatCode="General">
                  <c:v>0.59576699999999938</c:v>
                </c:pt>
                <c:pt idx="28926" formatCode="General">
                  <c:v>0.59578699999999929</c:v>
                </c:pt>
                <c:pt idx="28927" formatCode="General">
                  <c:v>0.595808</c:v>
                </c:pt>
                <c:pt idx="28928" formatCode="General">
                  <c:v>0.59582900000000005</c:v>
                </c:pt>
                <c:pt idx="28929" formatCode="General">
                  <c:v>0.59584999999999999</c:v>
                </c:pt>
                <c:pt idx="28930" formatCode="General">
                  <c:v>0.59587000000000001</c:v>
                </c:pt>
                <c:pt idx="28931" formatCode="General">
                  <c:v>0.5958909999999995</c:v>
                </c:pt>
                <c:pt idx="28932" formatCode="General">
                  <c:v>0.59591099999999941</c:v>
                </c:pt>
                <c:pt idx="28933" formatCode="General">
                  <c:v>0.59593199999999957</c:v>
                </c:pt>
                <c:pt idx="28934" formatCode="General">
                  <c:v>0.59595199999999959</c:v>
                </c:pt>
                <c:pt idx="28935" formatCode="General">
                  <c:v>0.59597299999999942</c:v>
                </c:pt>
                <c:pt idx="28936" formatCode="General">
                  <c:v>0.59599299999999955</c:v>
                </c:pt>
                <c:pt idx="28937" formatCode="General">
                  <c:v>0.59601399999999938</c:v>
                </c:pt>
                <c:pt idx="28938" formatCode="General">
                  <c:v>0.59603499999999943</c:v>
                </c:pt>
                <c:pt idx="28939" formatCode="General">
                  <c:v>0.596055</c:v>
                </c:pt>
                <c:pt idx="28940" formatCode="General">
                  <c:v>0.59607599999999961</c:v>
                </c:pt>
                <c:pt idx="28941" formatCode="General">
                  <c:v>0.59609599999999996</c:v>
                </c:pt>
                <c:pt idx="28942" formatCode="General">
                  <c:v>0.59611699999999923</c:v>
                </c:pt>
                <c:pt idx="28943" formatCode="General">
                  <c:v>0.59613799999999928</c:v>
                </c:pt>
                <c:pt idx="28944" formatCode="General">
                  <c:v>0.59615899999999955</c:v>
                </c:pt>
                <c:pt idx="28945" formatCode="General">
                  <c:v>0.59617900000000001</c:v>
                </c:pt>
                <c:pt idx="28946" formatCode="General">
                  <c:v>0.59619999999999951</c:v>
                </c:pt>
                <c:pt idx="28947" formatCode="General">
                  <c:v>0.59621999999999942</c:v>
                </c:pt>
                <c:pt idx="28948" formatCode="General">
                  <c:v>0.59624100000000002</c:v>
                </c:pt>
                <c:pt idx="28949" formatCode="General">
                  <c:v>0.59626099999999937</c:v>
                </c:pt>
                <c:pt idx="28950" formatCode="General">
                  <c:v>0.59628199999999942</c:v>
                </c:pt>
                <c:pt idx="28951" formatCode="General">
                  <c:v>0.59630299999999936</c:v>
                </c:pt>
                <c:pt idx="28952" formatCode="General">
                  <c:v>0.59632299999999938</c:v>
                </c:pt>
                <c:pt idx="28953" formatCode="General">
                  <c:v>0.59634399999999943</c:v>
                </c:pt>
                <c:pt idx="28954" formatCode="General">
                  <c:v>0.59636399999999923</c:v>
                </c:pt>
                <c:pt idx="28955" formatCode="General">
                  <c:v>0.59638499999999939</c:v>
                </c:pt>
                <c:pt idx="28956" formatCode="General">
                  <c:v>0.5964049999999993</c:v>
                </c:pt>
                <c:pt idx="28957" formatCode="General">
                  <c:v>0.59642599999999957</c:v>
                </c:pt>
                <c:pt idx="28958" formatCode="General">
                  <c:v>0.59644699999999928</c:v>
                </c:pt>
                <c:pt idx="28959" formatCode="General">
                  <c:v>0.59646699999999897</c:v>
                </c:pt>
                <c:pt idx="28960" formatCode="General">
                  <c:v>0.59648799999999935</c:v>
                </c:pt>
                <c:pt idx="28961" formatCode="General">
                  <c:v>0.59650899999999929</c:v>
                </c:pt>
                <c:pt idx="28962" formatCode="General">
                  <c:v>0.59652899999999942</c:v>
                </c:pt>
                <c:pt idx="28963" formatCode="General">
                  <c:v>0.59654999999999958</c:v>
                </c:pt>
                <c:pt idx="28964" formatCode="General">
                  <c:v>0.59656999999999938</c:v>
                </c:pt>
                <c:pt idx="28965" formatCode="General">
                  <c:v>0.59659099999999943</c:v>
                </c:pt>
                <c:pt idx="28966" formatCode="General">
                  <c:v>0.596611</c:v>
                </c:pt>
                <c:pt idx="28967" formatCode="General">
                  <c:v>0.59663199999999961</c:v>
                </c:pt>
                <c:pt idx="28968" formatCode="General">
                  <c:v>0.59665299999999954</c:v>
                </c:pt>
                <c:pt idx="28969" formatCode="General">
                  <c:v>0.59667300000000001</c:v>
                </c:pt>
                <c:pt idx="28970" formatCode="General">
                  <c:v>0.5966939999999995</c:v>
                </c:pt>
                <c:pt idx="28971" formatCode="General">
                  <c:v>0.59671399999999941</c:v>
                </c:pt>
                <c:pt idx="28972" formatCode="General">
                  <c:v>0.59673500000000002</c:v>
                </c:pt>
                <c:pt idx="28973" formatCode="General">
                  <c:v>0.59675599999999951</c:v>
                </c:pt>
                <c:pt idx="28974" formatCode="General">
                  <c:v>0.59677599999999997</c:v>
                </c:pt>
                <c:pt idx="28975" formatCode="General">
                  <c:v>0.59679700000000002</c:v>
                </c:pt>
                <c:pt idx="28976" formatCode="General">
                  <c:v>0.59681799999999929</c:v>
                </c:pt>
                <c:pt idx="28977" formatCode="General">
                  <c:v>0.59683799999999942</c:v>
                </c:pt>
                <c:pt idx="28978" formatCode="General">
                  <c:v>0.596858</c:v>
                </c:pt>
                <c:pt idx="28979" formatCode="General">
                  <c:v>0.59687900000000005</c:v>
                </c:pt>
                <c:pt idx="28980" formatCode="General">
                  <c:v>0.59689999999999999</c:v>
                </c:pt>
                <c:pt idx="28981" formatCode="General">
                  <c:v>0.59692000000000001</c:v>
                </c:pt>
                <c:pt idx="28982" formatCode="General">
                  <c:v>0.59694100000000005</c:v>
                </c:pt>
                <c:pt idx="28983" formatCode="General">
                  <c:v>0.59696199999999955</c:v>
                </c:pt>
                <c:pt idx="28984" formatCode="General">
                  <c:v>0.59698199999999957</c:v>
                </c:pt>
                <c:pt idx="28985" formatCode="General">
                  <c:v>0.59700299999999928</c:v>
                </c:pt>
                <c:pt idx="28986" formatCode="General">
                  <c:v>0.59702299999999942</c:v>
                </c:pt>
                <c:pt idx="28987" formatCode="General">
                  <c:v>0.59704400000000002</c:v>
                </c:pt>
                <c:pt idx="28988" formatCode="General">
                  <c:v>0.59706399999999937</c:v>
                </c:pt>
                <c:pt idx="28989" formatCode="General">
                  <c:v>0.59708499999999942</c:v>
                </c:pt>
                <c:pt idx="28990" formatCode="General">
                  <c:v>0.59710599999999958</c:v>
                </c:pt>
                <c:pt idx="28991" formatCode="General">
                  <c:v>0.5971259999999996</c:v>
                </c:pt>
                <c:pt idx="28992" formatCode="General">
                  <c:v>0.59714699999999943</c:v>
                </c:pt>
                <c:pt idx="28993" formatCode="General">
                  <c:v>0.59716699999999923</c:v>
                </c:pt>
                <c:pt idx="28994" formatCode="General">
                  <c:v>0.59718799999999939</c:v>
                </c:pt>
                <c:pt idx="28995" formatCode="General">
                  <c:v>0.59720799999999929</c:v>
                </c:pt>
                <c:pt idx="28996" formatCode="General">
                  <c:v>0.59722900000000001</c:v>
                </c:pt>
                <c:pt idx="28997" formatCode="General">
                  <c:v>0.5972499999999995</c:v>
                </c:pt>
                <c:pt idx="28998" formatCode="General">
                  <c:v>0.597271</c:v>
                </c:pt>
                <c:pt idx="28999" formatCode="General">
                  <c:v>0.59729100000000002</c:v>
                </c:pt>
                <c:pt idx="29000" formatCode="General">
                  <c:v>0.59731199999999929</c:v>
                </c:pt>
                <c:pt idx="29001" formatCode="General">
                  <c:v>0.59733199999999942</c:v>
                </c:pt>
                <c:pt idx="29002" formatCode="General">
                  <c:v>0.59735299999999936</c:v>
                </c:pt>
                <c:pt idx="29003" formatCode="General">
                  <c:v>0.59737299999999938</c:v>
                </c:pt>
                <c:pt idx="29004" formatCode="General">
                  <c:v>0.59739399999999943</c:v>
                </c:pt>
                <c:pt idx="29005" formatCode="General">
                  <c:v>0.59741499999999936</c:v>
                </c:pt>
                <c:pt idx="29006" formatCode="General">
                  <c:v>0.59743499999999938</c:v>
                </c:pt>
                <c:pt idx="29007" formatCode="General">
                  <c:v>0.59745599999999943</c:v>
                </c:pt>
                <c:pt idx="29008" formatCode="General">
                  <c:v>0.59747599999999956</c:v>
                </c:pt>
                <c:pt idx="29009" formatCode="General">
                  <c:v>0.59749699999999928</c:v>
                </c:pt>
                <c:pt idx="29010" formatCode="General">
                  <c:v>0.59751699999999897</c:v>
                </c:pt>
                <c:pt idx="29011" formatCode="General">
                  <c:v>0.59753799999999935</c:v>
                </c:pt>
                <c:pt idx="29012" formatCode="General">
                  <c:v>0.59755899999999929</c:v>
                </c:pt>
                <c:pt idx="29013" formatCode="General">
                  <c:v>0.59757999999999956</c:v>
                </c:pt>
                <c:pt idx="29014" formatCode="General">
                  <c:v>0.59760000000000002</c:v>
                </c:pt>
                <c:pt idx="29015" formatCode="General">
                  <c:v>0.59762099999999996</c:v>
                </c:pt>
                <c:pt idx="29016" formatCode="General">
                  <c:v>0.59764099999999998</c:v>
                </c:pt>
                <c:pt idx="29017" formatCode="General">
                  <c:v>0.597661</c:v>
                </c:pt>
                <c:pt idx="29018" formatCode="General">
                  <c:v>0.5976829999999993</c:v>
                </c:pt>
                <c:pt idx="29019" formatCode="General">
                  <c:v>0.59770299999999943</c:v>
                </c:pt>
                <c:pt idx="29020" formatCode="General">
                  <c:v>0.59772400000000003</c:v>
                </c:pt>
                <c:pt idx="29021" formatCode="General">
                  <c:v>0.59774400000000005</c:v>
                </c:pt>
                <c:pt idx="29022" formatCode="General">
                  <c:v>0.59776499999999955</c:v>
                </c:pt>
                <c:pt idx="29023" formatCode="General">
                  <c:v>0.59778500000000001</c:v>
                </c:pt>
                <c:pt idx="29024" formatCode="General">
                  <c:v>0.5978059999999995</c:v>
                </c:pt>
                <c:pt idx="29025" formatCode="General">
                  <c:v>0.59782599999999997</c:v>
                </c:pt>
                <c:pt idx="29026" formatCode="General">
                  <c:v>0.59784800000000005</c:v>
                </c:pt>
                <c:pt idx="29027" formatCode="General">
                  <c:v>0.59786799999999929</c:v>
                </c:pt>
                <c:pt idx="29028" formatCode="General">
                  <c:v>0.597889</c:v>
                </c:pt>
                <c:pt idx="29029" formatCode="General">
                  <c:v>0.59790900000000002</c:v>
                </c:pt>
                <c:pt idx="29030" formatCode="General">
                  <c:v>0.59792999999999996</c:v>
                </c:pt>
                <c:pt idx="29031" formatCode="General">
                  <c:v>0.59794999999999998</c:v>
                </c:pt>
                <c:pt idx="29032" formatCode="General">
                  <c:v>0.59797100000000003</c:v>
                </c:pt>
                <c:pt idx="29033" formatCode="General">
                  <c:v>0.59799199999999997</c:v>
                </c:pt>
                <c:pt idx="29034" formatCode="General">
                  <c:v>0.59801199999999943</c:v>
                </c:pt>
                <c:pt idx="29035" formatCode="General">
                  <c:v>0.59803299999999937</c:v>
                </c:pt>
                <c:pt idx="29036" formatCode="General">
                  <c:v>0.59805299999999928</c:v>
                </c:pt>
                <c:pt idx="29037" formatCode="General">
                  <c:v>0.59807399999999955</c:v>
                </c:pt>
                <c:pt idx="29038" formatCode="General">
                  <c:v>0.59809400000000001</c:v>
                </c:pt>
                <c:pt idx="29039" formatCode="General">
                  <c:v>0.59811499999999929</c:v>
                </c:pt>
                <c:pt idx="29040" formatCode="General">
                  <c:v>0.59813499999999942</c:v>
                </c:pt>
                <c:pt idx="29041" formatCode="General">
                  <c:v>0.59815699999999938</c:v>
                </c:pt>
                <c:pt idx="29042" formatCode="General">
                  <c:v>0.59817699999999929</c:v>
                </c:pt>
                <c:pt idx="29043" formatCode="General">
                  <c:v>0.59819800000000001</c:v>
                </c:pt>
                <c:pt idx="29044" formatCode="General">
                  <c:v>0.59821799999999936</c:v>
                </c:pt>
                <c:pt idx="29045" formatCode="General">
                  <c:v>0.59823799999999938</c:v>
                </c:pt>
                <c:pt idx="29046" formatCode="General">
                  <c:v>0.59825899999999943</c:v>
                </c:pt>
                <c:pt idx="29047" formatCode="General">
                  <c:v>0.59827999999999959</c:v>
                </c:pt>
                <c:pt idx="29048" formatCode="General">
                  <c:v>0.59830099999999942</c:v>
                </c:pt>
                <c:pt idx="29049" formatCode="General">
                  <c:v>0.59832099999999955</c:v>
                </c:pt>
                <c:pt idx="29050" formatCode="General">
                  <c:v>0.5983419999999996</c:v>
                </c:pt>
                <c:pt idx="29051" formatCode="General">
                  <c:v>0.59836199999999928</c:v>
                </c:pt>
                <c:pt idx="29052" formatCode="General">
                  <c:v>0.59838299999999922</c:v>
                </c:pt>
                <c:pt idx="29053" formatCode="General">
                  <c:v>0.59840299999999935</c:v>
                </c:pt>
                <c:pt idx="29054" formatCode="General">
                  <c:v>0.59842399999999929</c:v>
                </c:pt>
                <c:pt idx="29055" formatCode="General">
                  <c:v>0.59844399999999942</c:v>
                </c:pt>
                <c:pt idx="29056" formatCode="General">
                  <c:v>0.59846599999999928</c:v>
                </c:pt>
                <c:pt idx="29057" formatCode="General">
                  <c:v>0.5984859999999993</c:v>
                </c:pt>
                <c:pt idx="29058" formatCode="General">
                  <c:v>0.59850599999999943</c:v>
                </c:pt>
                <c:pt idx="29059" formatCode="General">
                  <c:v>0.59852699999999937</c:v>
                </c:pt>
                <c:pt idx="29060" formatCode="General">
                  <c:v>0.59854699999999939</c:v>
                </c:pt>
                <c:pt idx="29061" formatCode="General">
                  <c:v>0.5985679999999991</c:v>
                </c:pt>
                <c:pt idx="29062" formatCode="General">
                  <c:v>0.59858899999999937</c:v>
                </c:pt>
                <c:pt idx="29063" formatCode="General">
                  <c:v>0.59860999999999998</c:v>
                </c:pt>
                <c:pt idx="29064" formatCode="General">
                  <c:v>0.59863</c:v>
                </c:pt>
                <c:pt idx="29065" formatCode="General">
                  <c:v>0.59865100000000004</c:v>
                </c:pt>
                <c:pt idx="29066" formatCode="General">
                  <c:v>0.59867099999999951</c:v>
                </c:pt>
                <c:pt idx="29067" formatCode="General">
                  <c:v>0.598692</c:v>
                </c:pt>
                <c:pt idx="29068" formatCode="General">
                  <c:v>0.59871199999999958</c:v>
                </c:pt>
                <c:pt idx="29069" formatCode="General">
                  <c:v>0.59873299999999929</c:v>
                </c:pt>
                <c:pt idx="29070" formatCode="General">
                  <c:v>0.59875400000000001</c:v>
                </c:pt>
                <c:pt idx="29071" formatCode="General">
                  <c:v>0.59877400000000003</c:v>
                </c:pt>
                <c:pt idx="29072" formatCode="General">
                  <c:v>0.59879499999999997</c:v>
                </c:pt>
                <c:pt idx="29073" formatCode="General">
                  <c:v>0.59881499999999943</c:v>
                </c:pt>
                <c:pt idx="29074" formatCode="General">
                  <c:v>0.59883599999999959</c:v>
                </c:pt>
                <c:pt idx="29075" formatCode="General">
                  <c:v>0.59885599999999961</c:v>
                </c:pt>
                <c:pt idx="29076" formatCode="General">
                  <c:v>0.59887699999999955</c:v>
                </c:pt>
                <c:pt idx="29077" formatCode="General">
                  <c:v>0.59889800000000004</c:v>
                </c:pt>
                <c:pt idx="29078" formatCode="General">
                  <c:v>0.59891799999999928</c:v>
                </c:pt>
                <c:pt idx="29079" formatCode="General">
                  <c:v>0.598939</c:v>
                </c:pt>
                <c:pt idx="29080" formatCode="General">
                  <c:v>0.5989599999999996</c:v>
                </c:pt>
                <c:pt idx="29081" formatCode="General">
                  <c:v>0.59897999999999996</c:v>
                </c:pt>
                <c:pt idx="29082" formatCode="General">
                  <c:v>0.59900100000000001</c:v>
                </c:pt>
                <c:pt idx="29083" formatCode="General">
                  <c:v>0.59902100000000003</c:v>
                </c:pt>
                <c:pt idx="29084" formatCode="General">
                  <c:v>0.59904100000000005</c:v>
                </c:pt>
                <c:pt idx="29085" formatCode="General">
                  <c:v>0.59906299999999935</c:v>
                </c:pt>
                <c:pt idx="29086" formatCode="General">
                  <c:v>0.59908299999999937</c:v>
                </c:pt>
                <c:pt idx="29087" formatCode="General">
                  <c:v>0.59910399999999941</c:v>
                </c:pt>
                <c:pt idx="29088" formatCode="General">
                  <c:v>0.59912399999999955</c:v>
                </c:pt>
                <c:pt idx="29089" formatCode="General">
                  <c:v>0.59914500000000004</c:v>
                </c:pt>
                <c:pt idx="29090" formatCode="General">
                  <c:v>0.59916499999999928</c:v>
                </c:pt>
                <c:pt idx="29091" formatCode="General">
                  <c:v>0.59918599999999955</c:v>
                </c:pt>
                <c:pt idx="29092" formatCode="General">
                  <c:v>0.59920699999999938</c:v>
                </c:pt>
                <c:pt idx="29093" formatCode="General">
                  <c:v>0.59922699999999929</c:v>
                </c:pt>
                <c:pt idx="29094" formatCode="General">
                  <c:v>0.599248</c:v>
                </c:pt>
                <c:pt idx="29095" formatCode="General">
                  <c:v>0.59926899999999939</c:v>
                </c:pt>
                <c:pt idx="29096" formatCode="General">
                  <c:v>0.59928899999999929</c:v>
                </c:pt>
                <c:pt idx="29097" formatCode="General">
                  <c:v>0.59930899999999943</c:v>
                </c:pt>
                <c:pt idx="29098" formatCode="General">
                  <c:v>0.59932999999999959</c:v>
                </c:pt>
                <c:pt idx="29099" formatCode="General">
                  <c:v>0.59935099999999941</c:v>
                </c:pt>
                <c:pt idx="29100" formatCode="General">
                  <c:v>0.59937099999999943</c:v>
                </c:pt>
                <c:pt idx="29101" formatCode="General">
                  <c:v>0.59939199999999959</c:v>
                </c:pt>
                <c:pt idx="29102" formatCode="General">
                  <c:v>0.59941299999999897</c:v>
                </c:pt>
                <c:pt idx="29103" formatCode="General">
                  <c:v>0.59943299999999911</c:v>
                </c:pt>
                <c:pt idx="29104" formatCode="General">
                  <c:v>0.59945399999999938</c:v>
                </c:pt>
                <c:pt idx="29105" formatCode="General">
                  <c:v>0.59947399999999929</c:v>
                </c:pt>
                <c:pt idx="29106" formatCode="General">
                  <c:v>0.599495</c:v>
                </c:pt>
                <c:pt idx="29107" formatCode="General">
                  <c:v>0.59951499999999935</c:v>
                </c:pt>
                <c:pt idx="29108" formatCode="General">
                  <c:v>0.59953599999999929</c:v>
                </c:pt>
                <c:pt idx="29109" formatCode="General">
                  <c:v>0.59955699999999923</c:v>
                </c:pt>
                <c:pt idx="29110" formatCode="General">
                  <c:v>0.59957800000000006</c:v>
                </c:pt>
                <c:pt idx="29111" formatCode="General">
                  <c:v>0.5995979999999993</c:v>
                </c:pt>
                <c:pt idx="29112" formatCode="General">
                  <c:v>0.59961799999999943</c:v>
                </c:pt>
                <c:pt idx="29113" formatCode="General">
                  <c:v>0.59963900000000003</c:v>
                </c:pt>
                <c:pt idx="29114" formatCode="General">
                  <c:v>0.59965999999999997</c:v>
                </c:pt>
                <c:pt idx="29115" formatCode="General">
                  <c:v>0.59967999999999999</c:v>
                </c:pt>
                <c:pt idx="29116" formatCode="General">
                  <c:v>0.59970100000000004</c:v>
                </c:pt>
                <c:pt idx="29117" formatCode="General">
                  <c:v>0.59972199999999998</c:v>
                </c:pt>
                <c:pt idx="29118" formatCode="General">
                  <c:v>0.599742</c:v>
                </c:pt>
                <c:pt idx="29119" formatCode="General">
                  <c:v>0.59976299999999938</c:v>
                </c:pt>
                <c:pt idx="29120" formatCode="General">
                  <c:v>0.59978299999999929</c:v>
                </c:pt>
                <c:pt idx="29121" formatCode="General">
                  <c:v>0.599804</c:v>
                </c:pt>
                <c:pt idx="29122" formatCode="General">
                  <c:v>0.59982400000000002</c:v>
                </c:pt>
                <c:pt idx="29123" formatCode="General">
                  <c:v>0.59984499999999996</c:v>
                </c:pt>
                <c:pt idx="29124" formatCode="General">
                  <c:v>0.59986599999999957</c:v>
                </c:pt>
                <c:pt idx="29125" formatCode="General">
                  <c:v>0.59988599999999959</c:v>
                </c:pt>
                <c:pt idx="29126" formatCode="General">
                  <c:v>0.59990699999999941</c:v>
                </c:pt>
                <c:pt idx="29127" formatCode="General">
                  <c:v>0.59992699999999943</c:v>
                </c:pt>
                <c:pt idx="29128" formatCode="General">
                  <c:v>0.59994800000000004</c:v>
                </c:pt>
                <c:pt idx="29129" formatCode="General">
                  <c:v>0.59996799999999928</c:v>
                </c:pt>
                <c:pt idx="29130" formatCode="General">
                  <c:v>0.59999000000000002</c:v>
                </c:pt>
                <c:pt idx="29131" formatCode="General">
                  <c:v>0.60001000000000004</c:v>
                </c:pt>
                <c:pt idx="29132" formatCode="General">
                  <c:v>0.60003099999999998</c:v>
                </c:pt>
                <c:pt idx="29133" formatCode="General">
                  <c:v>0.60005100000000045</c:v>
                </c:pt>
                <c:pt idx="29134" formatCode="General">
                  <c:v>0.60007200000000005</c:v>
                </c:pt>
                <c:pt idx="29135" formatCode="General">
                  <c:v>0.6000920000000004</c:v>
                </c:pt>
                <c:pt idx="29136" formatCode="General">
                  <c:v>0.60011300000000001</c:v>
                </c:pt>
                <c:pt idx="29137" formatCode="General">
                  <c:v>0.60013300000000003</c:v>
                </c:pt>
                <c:pt idx="29138" formatCode="General">
                  <c:v>0.60015399999999997</c:v>
                </c:pt>
                <c:pt idx="29139" formatCode="General">
                  <c:v>0.60017500000000046</c:v>
                </c:pt>
                <c:pt idx="29140" formatCode="General">
                  <c:v>0.6001950000000007</c:v>
                </c:pt>
                <c:pt idx="29141" formatCode="General">
                  <c:v>0.60021599999999997</c:v>
                </c:pt>
                <c:pt idx="29142" formatCode="General">
                  <c:v>0.60023599999999999</c:v>
                </c:pt>
                <c:pt idx="29143" formatCode="General">
                  <c:v>0.60025700000000004</c:v>
                </c:pt>
                <c:pt idx="29144" formatCode="General">
                  <c:v>0.60027699999999951</c:v>
                </c:pt>
                <c:pt idx="29145" formatCode="General">
                  <c:v>0.60029900000000058</c:v>
                </c:pt>
                <c:pt idx="29146" formatCode="General">
                  <c:v>0.60031900000000005</c:v>
                </c:pt>
                <c:pt idx="29147" formatCode="General">
                  <c:v>0.60033999999999998</c:v>
                </c:pt>
                <c:pt idx="29148" formatCode="General">
                  <c:v>0.60036</c:v>
                </c:pt>
                <c:pt idx="29149" formatCode="General">
                  <c:v>0.60038100000000005</c:v>
                </c:pt>
                <c:pt idx="29150" formatCode="General">
                  <c:v>0.60040099999999996</c:v>
                </c:pt>
                <c:pt idx="29151" formatCode="General">
                  <c:v>0.60042099999999998</c:v>
                </c:pt>
                <c:pt idx="29152" formatCode="General">
                  <c:v>0.60044200000000003</c:v>
                </c:pt>
                <c:pt idx="29153" formatCode="General">
                  <c:v>0.60046299999999941</c:v>
                </c:pt>
                <c:pt idx="29154" formatCode="General">
                  <c:v>0.60048400000000002</c:v>
                </c:pt>
                <c:pt idx="29155" formatCode="General">
                  <c:v>0.60050400000000004</c:v>
                </c:pt>
                <c:pt idx="29156" formatCode="General">
                  <c:v>0.60052499999999998</c:v>
                </c:pt>
                <c:pt idx="29157" formatCode="General">
                  <c:v>0.60054500000000044</c:v>
                </c:pt>
                <c:pt idx="29158" formatCode="General">
                  <c:v>0.6005659999999996</c:v>
                </c:pt>
                <c:pt idx="29159" formatCode="General">
                  <c:v>0.60058599999999951</c:v>
                </c:pt>
                <c:pt idx="29160" formatCode="General">
                  <c:v>0.60060800000000059</c:v>
                </c:pt>
                <c:pt idx="29161" formatCode="General">
                  <c:v>0.60062800000000072</c:v>
                </c:pt>
                <c:pt idx="29162" formatCode="General">
                  <c:v>0.60064900000000077</c:v>
                </c:pt>
                <c:pt idx="29163" formatCode="General">
                  <c:v>0.60066900000000045</c:v>
                </c:pt>
                <c:pt idx="29164" formatCode="General">
                  <c:v>0.60068900000000058</c:v>
                </c:pt>
                <c:pt idx="29165" formatCode="General">
                  <c:v>0.60071000000000041</c:v>
                </c:pt>
                <c:pt idx="29166" formatCode="General">
                  <c:v>0.60073100000000046</c:v>
                </c:pt>
                <c:pt idx="29167" formatCode="General">
                  <c:v>0.60075199999999995</c:v>
                </c:pt>
                <c:pt idx="29168" formatCode="General">
                  <c:v>0.60077200000000042</c:v>
                </c:pt>
                <c:pt idx="29169" formatCode="General">
                  <c:v>0.60079300000000047</c:v>
                </c:pt>
                <c:pt idx="29170" formatCode="General">
                  <c:v>0.60081300000000004</c:v>
                </c:pt>
                <c:pt idx="29171" formatCode="General">
                  <c:v>0.60083399999999998</c:v>
                </c:pt>
                <c:pt idx="29172" formatCode="General">
                  <c:v>0.60085400000000044</c:v>
                </c:pt>
                <c:pt idx="29173" formatCode="General">
                  <c:v>0.60087500000000071</c:v>
                </c:pt>
                <c:pt idx="29174" formatCode="General">
                  <c:v>0.60089600000000043</c:v>
                </c:pt>
                <c:pt idx="29175" formatCode="General">
                  <c:v>0.60091700000000003</c:v>
                </c:pt>
                <c:pt idx="29176" formatCode="General">
                  <c:v>0.60093700000000005</c:v>
                </c:pt>
                <c:pt idx="29177" formatCode="General">
                  <c:v>0.60095799999999999</c:v>
                </c:pt>
                <c:pt idx="29178" formatCode="General">
                  <c:v>0.60097800000000046</c:v>
                </c:pt>
                <c:pt idx="29179" formatCode="General">
                  <c:v>0.60099800000000059</c:v>
                </c:pt>
                <c:pt idx="29180" formatCode="General">
                  <c:v>0.60101899999999997</c:v>
                </c:pt>
                <c:pt idx="29181" formatCode="General">
                  <c:v>0.60104000000000046</c:v>
                </c:pt>
                <c:pt idx="29182" formatCode="General">
                  <c:v>0.60106099999999996</c:v>
                </c:pt>
                <c:pt idx="29183" formatCode="General">
                  <c:v>0.60108099999999998</c:v>
                </c:pt>
                <c:pt idx="29184" formatCode="General">
                  <c:v>0.60110200000000003</c:v>
                </c:pt>
                <c:pt idx="29185" formatCode="General">
                  <c:v>0.60112200000000005</c:v>
                </c:pt>
                <c:pt idx="29186" formatCode="General">
                  <c:v>0.60114299999999998</c:v>
                </c:pt>
                <c:pt idx="29187" formatCode="General">
                  <c:v>0.601163</c:v>
                </c:pt>
                <c:pt idx="29188" formatCode="General">
                  <c:v>0.60118400000000005</c:v>
                </c:pt>
                <c:pt idx="29189" formatCode="General">
                  <c:v>0.60120499999999999</c:v>
                </c:pt>
                <c:pt idx="29190" formatCode="General">
                  <c:v>0.60122500000000045</c:v>
                </c:pt>
                <c:pt idx="29191" formatCode="General">
                  <c:v>0.60124599999999995</c:v>
                </c:pt>
                <c:pt idx="29192" formatCode="General">
                  <c:v>0.60126599999999997</c:v>
                </c:pt>
                <c:pt idx="29193" formatCode="General">
                  <c:v>0.60128700000000002</c:v>
                </c:pt>
                <c:pt idx="29194" formatCode="General">
                  <c:v>0.60130700000000004</c:v>
                </c:pt>
                <c:pt idx="29195" formatCode="General">
                  <c:v>0.60132799999999997</c:v>
                </c:pt>
                <c:pt idx="29196" formatCode="General">
                  <c:v>0.60134900000000058</c:v>
                </c:pt>
                <c:pt idx="29197" formatCode="General">
                  <c:v>0.60136999999999996</c:v>
                </c:pt>
                <c:pt idx="29198" formatCode="General">
                  <c:v>0.60138999999999998</c:v>
                </c:pt>
                <c:pt idx="29199" formatCode="General">
                  <c:v>0.60141100000000003</c:v>
                </c:pt>
                <c:pt idx="29200" formatCode="General">
                  <c:v>0.60143100000000005</c:v>
                </c:pt>
                <c:pt idx="29201" formatCode="General">
                  <c:v>0.60145199999999999</c:v>
                </c:pt>
                <c:pt idx="29202" formatCode="General">
                  <c:v>0.60147200000000001</c:v>
                </c:pt>
                <c:pt idx="29203" formatCode="General">
                  <c:v>0.6014930000000005</c:v>
                </c:pt>
                <c:pt idx="29204" formatCode="General">
                  <c:v>0.60151399999999955</c:v>
                </c:pt>
                <c:pt idx="29205" formatCode="General">
                  <c:v>0.60153400000000001</c:v>
                </c:pt>
                <c:pt idx="29206" formatCode="General">
                  <c:v>0.60155499999999951</c:v>
                </c:pt>
                <c:pt idx="29207" formatCode="General">
                  <c:v>0.60157499999999997</c:v>
                </c:pt>
                <c:pt idx="29208" formatCode="General">
                  <c:v>0.60159600000000002</c:v>
                </c:pt>
                <c:pt idx="29209" formatCode="General">
                  <c:v>0.60161600000000004</c:v>
                </c:pt>
                <c:pt idx="29210" formatCode="General">
                  <c:v>0.60163699999999998</c:v>
                </c:pt>
                <c:pt idx="29211" formatCode="General">
                  <c:v>0.60165800000000058</c:v>
                </c:pt>
                <c:pt idx="29212" formatCode="General">
                  <c:v>0.60167800000000071</c:v>
                </c:pt>
                <c:pt idx="29213" formatCode="General">
                  <c:v>0.60169900000000076</c:v>
                </c:pt>
                <c:pt idx="29214" formatCode="General">
                  <c:v>0.60172000000000059</c:v>
                </c:pt>
                <c:pt idx="29215" formatCode="General">
                  <c:v>0.60174000000000072</c:v>
                </c:pt>
                <c:pt idx="29216" formatCode="General">
                  <c:v>0.60176099999999999</c:v>
                </c:pt>
                <c:pt idx="29217" formatCode="General">
                  <c:v>0.60178100000000045</c:v>
                </c:pt>
                <c:pt idx="29218" formatCode="General">
                  <c:v>0.60180199999999995</c:v>
                </c:pt>
                <c:pt idx="29219" formatCode="General">
                  <c:v>0.60182200000000041</c:v>
                </c:pt>
                <c:pt idx="29220" formatCode="General">
                  <c:v>0.60184300000000046</c:v>
                </c:pt>
                <c:pt idx="29221" formatCode="General">
                  <c:v>0.60186399999999951</c:v>
                </c:pt>
                <c:pt idx="29222" formatCode="General">
                  <c:v>0.60188399999999997</c:v>
                </c:pt>
                <c:pt idx="29223" formatCode="General">
                  <c:v>0.60190500000000058</c:v>
                </c:pt>
                <c:pt idx="29224" formatCode="General">
                  <c:v>0.60192500000000071</c:v>
                </c:pt>
                <c:pt idx="29225" formatCode="General">
                  <c:v>0.60194600000000043</c:v>
                </c:pt>
                <c:pt idx="29226" formatCode="General">
                  <c:v>0.60196700000000003</c:v>
                </c:pt>
                <c:pt idx="29227" formatCode="General">
                  <c:v>0.60198700000000005</c:v>
                </c:pt>
                <c:pt idx="29228" formatCode="General">
                  <c:v>0.60200799999999999</c:v>
                </c:pt>
                <c:pt idx="29229" formatCode="General">
                  <c:v>0.6020290000000007</c:v>
                </c:pt>
                <c:pt idx="29230" formatCode="General">
                  <c:v>0.60204899999999995</c:v>
                </c:pt>
                <c:pt idx="29231" formatCode="General">
                  <c:v>0.60206899999999997</c:v>
                </c:pt>
                <c:pt idx="29232" formatCode="General">
                  <c:v>0.60209000000000046</c:v>
                </c:pt>
                <c:pt idx="29233" formatCode="General">
                  <c:v>0.60211099999999951</c:v>
                </c:pt>
                <c:pt idx="29234" formatCode="General">
                  <c:v>0.602132</c:v>
                </c:pt>
                <c:pt idx="29235" formatCode="General">
                  <c:v>0.60215200000000002</c:v>
                </c:pt>
                <c:pt idx="29236" formatCode="General">
                  <c:v>0.60217299999999996</c:v>
                </c:pt>
                <c:pt idx="29237" formatCode="General">
                  <c:v>0.60219299999999998</c:v>
                </c:pt>
                <c:pt idx="29238" formatCode="General">
                  <c:v>0.60221400000000003</c:v>
                </c:pt>
                <c:pt idx="29239" formatCode="General">
                  <c:v>0.60223400000000005</c:v>
                </c:pt>
                <c:pt idx="29240" formatCode="General">
                  <c:v>0.60225499999999998</c:v>
                </c:pt>
                <c:pt idx="29241" formatCode="General">
                  <c:v>0.60227500000000045</c:v>
                </c:pt>
                <c:pt idx="29242" formatCode="General">
                  <c:v>0.60229600000000005</c:v>
                </c:pt>
                <c:pt idx="29243" formatCode="General">
                  <c:v>0.60231699999999955</c:v>
                </c:pt>
                <c:pt idx="29244" formatCode="General">
                  <c:v>0.60233800000000004</c:v>
                </c:pt>
                <c:pt idx="29245" formatCode="General">
                  <c:v>0.6023579999999995</c:v>
                </c:pt>
                <c:pt idx="29246" formatCode="General">
                  <c:v>0.60237799999999997</c:v>
                </c:pt>
                <c:pt idx="29247" formatCode="General">
                  <c:v>0.60239900000000046</c:v>
                </c:pt>
                <c:pt idx="29248" formatCode="General">
                  <c:v>0.60241900000000004</c:v>
                </c:pt>
                <c:pt idx="29249" formatCode="General">
                  <c:v>0.60244100000000045</c:v>
                </c:pt>
                <c:pt idx="29250" formatCode="General">
                  <c:v>0.60246100000000002</c:v>
                </c:pt>
                <c:pt idx="29251" formatCode="General">
                  <c:v>0.60248199999999996</c:v>
                </c:pt>
                <c:pt idx="29252" formatCode="General">
                  <c:v>0.60250199999999998</c:v>
                </c:pt>
                <c:pt idx="29253" formatCode="General">
                  <c:v>0.60252300000000003</c:v>
                </c:pt>
                <c:pt idx="29254" formatCode="General">
                  <c:v>0.60254300000000005</c:v>
                </c:pt>
                <c:pt idx="29255" formatCode="General">
                  <c:v>0.60256399999999954</c:v>
                </c:pt>
                <c:pt idx="29256" formatCode="General">
                  <c:v>0.60258400000000001</c:v>
                </c:pt>
                <c:pt idx="29257" formatCode="General">
                  <c:v>0.60260499999999995</c:v>
                </c:pt>
                <c:pt idx="29258" formatCode="General">
                  <c:v>0.60262600000000044</c:v>
                </c:pt>
                <c:pt idx="29259" formatCode="General">
                  <c:v>0.60264600000000046</c:v>
                </c:pt>
                <c:pt idx="29260" formatCode="General">
                  <c:v>0.60266699999999951</c:v>
                </c:pt>
                <c:pt idx="29261" formatCode="General">
                  <c:v>0.60268699999999997</c:v>
                </c:pt>
                <c:pt idx="29262" formatCode="General">
                  <c:v>0.60270800000000047</c:v>
                </c:pt>
                <c:pt idx="29263" formatCode="General">
                  <c:v>0.60272800000000071</c:v>
                </c:pt>
                <c:pt idx="29264" formatCode="General">
                  <c:v>0.60275000000000045</c:v>
                </c:pt>
                <c:pt idx="29265" formatCode="General">
                  <c:v>0.60277000000000058</c:v>
                </c:pt>
                <c:pt idx="29266" formatCode="General">
                  <c:v>0.60279100000000074</c:v>
                </c:pt>
                <c:pt idx="29267" formatCode="General">
                  <c:v>0.60281099999999999</c:v>
                </c:pt>
                <c:pt idx="29268" formatCode="General">
                  <c:v>0.60283200000000003</c:v>
                </c:pt>
                <c:pt idx="29269" formatCode="General">
                  <c:v>0.60285200000000005</c:v>
                </c:pt>
                <c:pt idx="29270" formatCode="General">
                  <c:v>0.60287299999999999</c:v>
                </c:pt>
                <c:pt idx="29271" formatCode="General">
                  <c:v>0.60289300000000046</c:v>
                </c:pt>
                <c:pt idx="29272" formatCode="General">
                  <c:v>0.60291399999999951</c:v>
                </c:pt>
                <c:pt idx="29273" formatCode="General">
                  <c:v>0.60293500000000044</c:v>
                </c:pt>
                <c:pt idx="29274" formatCode="General">
                  <c:v>0.60295500000000046</c:v>
                </c:pt>
                <c:pt idx="29275" formatCode="General">
                  <c:v>0.6029760000000004</c:v>
                </c:pt>
                <c:pt idx="29276" formatCode="General">
                  <c:v>0.60299600000000042</c:v>
                </c:pt>
                <c:pt idx="29277" formatCode="General">
                  <c:v>0.60301700000000003</c:v>
                </c:pt>
                <c:pt idx="29278" formatCode="General">
                  <c:v>0.60303799999999996</c:v>
                </c:pt>
                <c:pt idx="29279" formatCode="General">
                  <c:v>0.60305900000000046</c:v>
                </c:pt>
                <c:pt idx="29280" formatCode="General">
                  <c:v>0.60307900000000059</c:v>
                </c:pt>
                <c:pt idx="29281" formatCode="General">
                  <c:v>0.60310000000000041</c:v>
                </c:pt>
                <c:pt idx="29282" formatCode="General">
                  <c:v>0.60311999999999999</c:v>
                </c:pt>
                <c:pt idx="29283" formatCode="General">
                  <c:v>0.6031410000000007</c:v>
                </c:pt>
                <c:pt idx="29284" formatCode="General">
                  <c:v>0.6031609999999995</c:v>
                </c:pt>
                <c:pt idx="29285" formatCode="General">
                  <c:v>0.603182</c:v>
                </c:pt>
                <c:pt idx="29286" formatCode="General">
                  <c:v>0.60320200000000002</c:v>
                </c:pt>
                <c:pt idx="29287" formatCode="General">
                  <c:v>0.60322299999999951</c:v>
                </c:pt>
                <c:pt idx="29288" formatCode="General">
                  <c:v>0.60324400000000045</c:v>
                </c:pt>
                <c:pt idx="29289" formatCode="General">
                  <c:v>0.60326400000000002</c:v>
                </c:pt>
                <c:pt idx="29290" formatCode="General">
                  <c:v>0.60328499999999996</c:v>
                </c:pt>
                <c:pt idx="29291" formatCode="General">
                  <c:v>0.60330499999999998</c:v>
                </c:pt>
                <c:pt idx="29292" formatCode="General">
                  <c:v>0.60332600000000003</c:v>
                </c:pt>
                <c:pt idx="29293" formatCode="General">
                  <c:v>0.60334699999999997</c:v>
                </c:pt>
                <c:pt idx="29294" formatCode="General">
                  <c:v>0.60336800000000002</c:v>
                </c:pt>
                <c:pt idx="29295" formatCode="General">
                  <c:v>0.60338800000000004</c:v>
                </c:pt>
                <c:pt idx="29296" formatCode="General">
                  <c:v>0.60340899999999997</c:v>
                </c:pt>
                <c:pt idx="29297" formatCode="General">
                  <c:v>0.60342899999999999</c:v>
                </c:pt>
                <c:pt idx="29298" formatCode="General">
                  <c:v>0.60344900000000046</c:v>
                </c:pt>
                <c:pt idx="29299" formatCode="General">
                  <c:v>0.60346999999999951</c:v>
                </c:pt>
                <c:pt idx="29300" formatCode="General">
                  <c:v>0.60348999999999997</c:v>
                </c:pt>
                <c:pt idx="29301" formatCode="General">
                  <c:v>0.60351100000000002</c:v>
                </c:pt>
                <c:pt idx="29302" formatCode="General">
                  <c:v>0.60353199999999996</c:v>
                </c:pt>
                <c:pt idx="29303" formatCode="General">
                  <c:v>0.60355300000000001</c:v>
                </c:pt>
                <c:pt idx="29304" formatCode="General">
                  <c:v>0.60357300000000003</c:v>
                </c:pt>
                <c:pt idx="29305" formatCode="General">
                  <c:v>0.60359399999999996</c:v>
                </c:pt>
                <c:pt idx="29306" formatCode="General">
                  <c:v>0.60361399999999998</c:v>
                </c:pt>
                <c:pt idx="29307" formatCode="General">
                  <c:v>0.60363500000000059</c:v>
                </c:pt>
                <c:pt idx="29308" formatCode="General">
                  <c:v>0.60365600000000041</c:v>
                </c:pt>
                <c:pt idx="29309" formatCode="General">
                  <c:v>0.60367600000000043</c:v>
                </c:pt>
                <c:pt idx="29310" formatCode="General">
                  <c:v>0.60369700000000071</c:v>
                </c:pt>
                <c:pt idx="29311" formatCode="General">
                  <c:v>0.60371799999999998</c:v>
                </c:pt>
                <c:pt idx="29312" formatCode="General">
                  <c:v>0.60373800000000044</c:v>
                </c:pt>
                <c:pt idx="29313" formatCode="General">
                  <c:v>0.60375800000000046</c:v>
                </c:pt>
                <c:pt idx="29314" formatCode="General">
                  <c:v>0.60377899999999995</c:v>
                </c:pt>
                <c:pt idx="29315" formatCode="General">
                  <c:v>0.60380000000000045</c:v>
                </c:pt>
                <c:pt idx="29316" formatCode="General">
                  <c:v>0.60382100000000072</c:v>
                </c:pt>
                <c:pt idx="29317" formatCode="General">
                  <c:v>0.60384100000000074</c:v>
                </c:pt>
                <c:pt idx="29318" formatCode="General">
                  <c:v>0.60386200000000001</c:v>
                </c:pt>
                <c:pt idx="29319" formatCode="General">
                  <c:v>0.60388200000000003</c:v>
                </c:pt>
                <c:pt idx="29320" formatCode="General">
                  <c:v>0.60390299999999997</c:v>
                </c:pt>
                <c:pt idx="29321" formatCode="General">
                  <c:v>0.60392299999999999</c:v>
                </c:pt>
                <c:pt idx="29322" formatCode="General">
                  <c:v>0.6039440000000007</c:v>
                </c:pt>
                <c:pt idx="29323" formatCode="General">
                  <c:v>0.60396499999999997</c:v>
                </c:pt>
                <c:pt idx="29324" formatCode="General">
                  <c:v>0.60398499999999999</c:v>
                </c:pt>
                <c:pt idx="29325" formatCode="General">
                  <c:v>0.60400600000000004</c:v>
                </c:pt>
                <c:pt idx="29326" formatCode="General">
                  <c:v>0.60402599999999995</c:v>
                </c:pt>
                <c:pt idx="29327" formatCode="General">
                  <c:v>0.60404700000000044</c:v>
                </c:pt>
                <c:pt idx="29328" formatCode="General">
                  <c:v>0.60406700000000002</c:v>
                </c:pt>
                <c:pt idx="29329" formatCode="General">
                  <c:v>0.60408799999999996</c:v>
                </c:pt>
                <c:pt idx="29330" formatCode="General">
                  <c:v>0.60410900000000045</c:v>
                </c:pt>
                <c:pt idx="29331" formatCode="General">
                  <c:v>0.60412900000000058</c:v>
                </c:pt>
                <c:pt idx="29332" formatCode="General">
                  <c:v>0.60415000000000041</c:v>
                </c:pt>
                <c:pt idx="29333" formatCode="General">
                  <c:v>0.60417100000000046</c:v>
                </c:pt>
                <c:pt idx="29334" formatCode="General">
                  <c:v>0.6041910000000007</c:v>
                </c:pt>
                <c:pt idx="29335" formatCode="General">
                  <c:v>0.60421199999999997</c:v>
                </c:pt>
                <c:pt idx="29336" formatCode="General">
                  <c:v>0.60423199999999999</c:v>
                </c:pt>
                <c:pt idx="29337" formatCode="General">
                  <c:v>0.60425300000000004</c:v>
                </c:pt>
                <c:pt idx="29338" formatCode="General">
                  <c:v>0.6042729999999995</c:v>
                </c:pt>
                <c:pt idx="29339" formatCode="General">
                  <c:v>0.60429400000000044</c:v>
                </c:pt>
                <c:pt idx="29340" formatCode="General">
                  <c:v>0.60431500000000005</c:v>
                </c:pt>
                <c:pt idx="29341" formatCode="General">
                  <c:v>0.60433499999999996</c:v>
                </c:pt>
                <c:pt idx="29342" formatCode="General">
                  <c:v>0.604356</c:v>
                </c:pt>
                <c:pt idx="29343" formatCode="General">
                  <c:v>0.60437600000000002</c:v>
                </c:pt>
                <c:pt idx="29344" formatCode="General">
                  <c:v>0.60439699999999996</c:v>
                </c:pt>
                <c:pt idx="29345" formatCode="General">
                  <c:v>0.60441800000000001</c:v>
                </c:pt>
                <c:pt idx="29346" formatCode="General">
                  <c:v>0.60443800000000003</c:v>
                </c:pt>
                <c:pt idx="29347" formatCode="General">
                  <c:v>0.60445899999999997</c:v>
                </c:pt>
                <c:pt idx="29348" formatCode="General">
                  <c:v>0.60448000000000002</c:v>
                </c:pt>
                <c:pt idx="29349" formatCode="General">
                  <c:v>0.60450000000000004</c:v>
                </c:pt>
                <c:pt idx="29350" formatCode="General">
                  <c:v>0.60452099999999998</c:v>
                </c:pt>
                <c:pt idx="29351" formatCode="General">
                  <c:v>0.60454100000000044</c:v>
                </c:pt>
                <c:pt idx="29352" formatCode="General">
                  <c:v>0.6045619999999996</c:v>
                </c:pt>
                <c:pt idx="29353" formatCode="General">
                  <c:v>0.60458199999999951</c:v>
                </c:pt>
                <c:pt idx="29354" formatCode="General">
                  <c:v>0.60460300000000045</c:v>
                </c:pt>
                <c:pt idx="29355" formatCode="General">
                  <c:v>0.60462400000000072</c:v>
                </c:pt>
                <c:pt idx="29356" formatCode="General">
                  <c:v>0.60464400000000074</c:v>
                </c:pt>
                <c:pt idx="29357" formatCode="General">
                  <c:v>0.60466500000000045</c:v>
                </c:pt>
                <c:pt idx="29358" formatCode="General">
                  <c:v>0.60468500000000058</c:v>
                </c:pt>
                <c:pt idx="29359" formatCode="General">
                  <c:v>0.60470600000000041</c:v>
                </c:pt>
                <c:pt idx="29360" formatCode="General">
                  <c:v>0.60472600000000043</c:v>
                </c:pt>
                <c:pt idx="29361" formatCode="General">
                  <c:v>0.6047470000000007</c:v>
                </c:pt>
                <c:pt idx="29362" formatCode="General">
                  <c:v>0.60476799999999997</c:v>
                </c:pt>
                <c:pt idx="29363" formatCode="General">
                  <c:v>0.60478900000000047</c:v>
                </c:pt>
                <c:pt idx="29364" formatCode="General">
                  <c:v>0.60480900000000071</c:v>
                </c:pt>
                <c:pt idx="29365" formatCode="General">
                  <c:v>0.60482899999999995</c:v>
                </c:pt>
                <c:pt idx="29366" formatCode="General">
                  <c:v>0.60485000000000044</c:v>
                </c:pt>
                <c:pt idx="29367" formatCode="General">
                  <c:v>0.60487000000000046</c:v>
                </c:pt>
                <c:pt idx="29368" formatCode="General">
                  <c:v>0.60489100000000073</c:v>
                </c:pt>
                <c:pt idx="29369" formatCode="General">
                  <c:v>0.60491200000000001</c:v>
                </c:pt>
                <c:pt idx="29370" formatCode="General">
                  <c:v>0.60493300000000005</c:v>
                </c:pt>
                <c:pt idx="29371" formatCode="General">
                  <c:v>0.60495299999999996</c:v>
                </c:pt>
                <c:pt idx="29372" formatCode="General">
                  <c:v>0.60497400000000046</c:v>
                </c:pt>
                <c:pt idx="29373" formatCode="General">
                  <c:v>0.60499400000000059</c:v>
                </c:pt>
                <c:pt idx="29374" formatCode="General">
                  <c:v>0.60501499999999997</c:v>
                </c:pt>
                <c:pt idx="29375" formatCode="General">
                  <c:v>0.60503499999999999</c:v>
                </c:pt>
                <c:pt idx="29376" formatCode="General">
                  <c:v>0.60505699999999996</c:v>
                </c:pt>
                <c:pt idx="29377" formatCode="General">
                  <c:v>0.60507699999999998</c:v>
                </c:pt>
                <c:pt idx="29378" formatCode="General">
                  <c:v>0.60509700000000044</c:v>
                </c:pt>
                <c:pt idx="29379" formatCode="General">
                  <c:v>0.60511800000000004</c:v>
                </c:pt>
                <c:pt idx="29380" formatCode="General">
                  <c:v>0.60513799999999951</c:v>
                </c:pt>
                <c:pt idx="29381" formatCode="General">
                  <c:v>0.60515900000000045</c:v>
                </c:pt>
                <c:pt idx="29382" formatCode="General">
                  <c:v>0.60518000000000005</c:v>
                </c:pt>
                <c:pt idx="29383" formatCode="General">
                  <c:v>0.60520099999999999</c:v>
                </c:pt>
                <c:pt idx="29384" formatCode="General">
                  <c:v>0.60522100000000045</c:v>
                </c:pt>
                <c:pt idx="29385" formatCode="General">
                  <c:v>0.60524199999999995</c:v>
                </c:pt>
                <c:pt idx="29386" formatCode="General">
                  <c:v>0.60526199999999997</c:v>
                </c:pt>
                <c:pt idx="29387" formatCode="General">
                  <c:v>0.60528300000000002</c:v>
                </c:pt>
                <c:pt idx="29388" formatCode="General">
                  <c:v>0.60530300000000004</c:v>
                </c:pt>
                <c:pt idx="29389" formatCode="General">
                  <c:v>0.60532399999999997</c:v>
                </c:pt>
                <c:pt idx="29390" formatCode="General">
                  <c:v>0.60534399999999999</c:v>
                </c:pt>
                <c:pt idx="29391" formatCode="General">
                  <c:v>0.60536599999999996</c:v>
                </c:pt>
                <c:pt idx="29392" formatCode="General">
                  <c:v>0.60538599999999998</c:v>
                </c:pt>
                <c:pt idx="29393" formatCode="General">
                  <c:v>0.605406</c:v>
                </c:pt>
                <c:pt idx="29394" formatCode="General">
                  <c:v>0.60542700000000005</c:v>
                </c:pt>
                <c:pt idx="29395" formatCode="General">
                  <c:v>0.60544699999999996</c:v>
                </c:pt>
                <c:pt idx="29396" formatCode="General">
                  <c:v>0.60546800000000001</c:v>
                </c:pt>
                <c:pt idx="29397" formatCode="General">
                  <c:v>0.60548900000000005</c:v>
                </c:pt>
                <c:pt idx="29398" formatCode="General">
                  <c:v>0.60550999999999999</c:v>
                </c:pt>
                <c:pt idx="29399" formatCode="General">
                  <c:v>0.60553000000000001</c:v>
                </c:pt>
                <c:pt idx="29400" formatCode="General">
                  <c:v>0.60555099999999951</c:v>
                </c:pt>
                <c:pt idx="29401" formatCode="General">
                  <c:v>0.60557099999999997</c:v>
                </c:pt>
                <c:pt idx="29402" formatCode="General">
                  <c:v>0.60559200000000002</c:v>
                </c:pt>
                <c:pt idx="29403" formatCode="General">
                  <c:v>0.60561200000000004</c:v>
                </c:pt>
                <c:pt idx="29404" formatCode="General">
                  <c:v>0.60563299999999998</c:v>
                </c:pt>
                <c:pt idx="29405" formatCode="General">
                  <c:v>0.60565300000000044</c:v>
                </c:pt>
                <c:pt idx="29406" formatCode="General">
                  <c:v>0.60567400000000071</c:v>
                </c:pt>
                <c:pt idx="29407" formatCode="General">
                  <c:v>0.60569500000000076</c:v>
                </c:pt>
                <c:pt idx="29408" formatCode="General">
                  <c:v>0.60571500000000045</c:v>
                </c:pt>
                <c:pt idx="29409" formatCode="General">
                  <c:v>0.60573600000000005</c:v>
                </c:pt>
                <c:pt idx="29410" formatCode="General">
                  <c:v>0.60575600000000041</c:v>
                </c:pt>
                <c:pt idx="29411" formatCode="General">
                  <c:v>0.60577700000000045</c:v>
                </c:pt>
                <c:pt idx="29412" formatCode="General">
                  <c:v>0.60579799999999995</c:v>
                </c:pt>
                <c:pt idx="29413" formatCode="General">
                  <c:v>0.60581900000000044</c:v>
                </c:pt>
                <c:pt idx="29414" formatCode="General">
                  <c:v>0.60583900000000046</c:v>
                </c:pt>
                <c:pt idx="29415" formatCode="General">
                  <c:v>0.60585999999999995</c:v>
                </c:pt>
                <c:pt idx="29416" formatCode="General">
                  <c:v>0.60588000000000042</c:v>
                </c:pt>
                <c:pt idx="29417" formatCode="General">
                  <c:v>0.60590100000000058</c:v>
                </c:pt>
                <c:pt idx="29418" formatCode="General">
                  <c:v>0.60592100000000071</c:v>
                </c:pt>
                <c:pt idx="29419" formatCode="General">
                  <c:v>0.60594099999999995</c:v>
                </c:pt>
                <c:pt idx="29420" formatCode="General">
                  <c:v>0.60596300000000003</c:v>
                </c:pt>
                <c:pt idx="29421" formatCode="General">
                  <c:v>0.60598300000000005</c:v>
                </c:pt>
                <c:pt idx="29422" formatCode="General">
                  <c:v>0.60600399999999999</c:v>
                </c:pt>
                <c:pt idx="29423" formatCode="General">
                  <c:v>0.60602400000000045</c:v>
                </c:pt>
                <c:pt idx="29424" formatCode="General">
                  <c:v>0.60604499999999994</c:v>
                </c:pt>
                <c:pt idx="29425" formatCode="General">
                  <c:v>0.60606499999999996</c:v>
                </c:pt>
                <c:pt idx="29426" formatCode="General">
                  <c:v>0.60608600000000001</c:v>
                </c:pt>
                <c:pt idx="29427" formatCode="General">
                  <c:v>0.60610699999999951</c:v>
                </c:pt>
                <c:pt idx="29428" formatCode="General">
                  <c:v>0.60612800000000044</c:v>
                </c:pt>
                <c:pt idx="29429" formatCode="General">
                  <c:v>0.60614800000000046</c:v>
                </c:pt>
                <c:pt idx="29430" formatCode="General">
                  <c:v>0.60616899999999996</c:v>
                </c:pt>
                <c:pt idx="29431" formatCode="General">
                  <c:v>0.60618899999999998</c:v>
                </c:pt>
                <c:pt idx="29432" formatCode="General">
                  <c:v>0.60620900000000044</c:v>
                </c:pt>
                <c:pt idx="29433" formatCode="General">
                  <c:v>0.60623000000000005</c:v>
                </c:pt>
                <c:pt idx="29434" formatCode="General">
                  <c:v>0.6062500000000004</c:v>
                </c:pt>
                <c:pt idx="29435" formatCode="General">
                  <c:v>0.60627200000000003</c:v>
                </c:pt>
                <c:pt idx="29436" formatCode="General">
                  <c:v>0.60629200000000005</c:v>
                </c:pt>
                <c:pt idx="29437" formatCode="General">
                  <c:v>0.60631299999999955</c:v>
                </c:pt>
                <c:pt idx="29438" formatCode="General">
                  <c:v>0.60633300000000001</c:v>
                </c:pt>
                <c:pt idx="29439" formatCode="General">
                  <c:v>0.6063539999999995</c:v>
                </c:pt>
                <c:pt idx="29440" formatCode="General">
                  <c:v>0.60637399999999997</c:v>
                </c:pt>
                <c:pt idx="29441" formatCode="General">
                  <c:v>0.60639500000000046</c:v>
                </c:pt>
                <c:pt idx="29442" formatCode="General">
                  <c:v>0.60641599999999996</c:v>
                </c:pt>
                <c:pt idx="29443" formatCode="General">
                  <c:v>0.60643599999999998</c:v>
                </c:pt>
                <c:pt idx="29444" formatCode="General">
                  <c:v>0.60645700000000002</c:v>
                </c:pt>
                <c:pt idx="29445" formatCode="General">
                  <c:v>0.60647700000000004</c:v>
                </c:pt>
                <c:pt idx="29446" formatCode="General">
                  <c:v>0.60649799999999998</c:v>
                </c:pt>
                <c:pt idx="29447" formatCode="General">
                  <c:v>0.606518</c:v>
                </c:pt>
                <c:pt idx="29448" formatCode="General">
                  <c:v>0.60653900000000005</c:v>
                </c:pt>
                <c:pt idx="29449" formatCode="General">
                  <c:v>0.60655899999999996</c:v>
                </c:pt>
                <c:pt idx="29450" formatCode="General">
                  <c:v>0.60658000000000001</c:v>
                </c:pt>
                <c:pt idx="29451" formatCode="General">
                  <c:v>0.60660099999999995</c:v>
                </c:pt>
                <c:pt idx="29452" formatCode="General">
                  <c:v>0.60662200000000044</c:v>
                </c:pt>
                <c:pt idx="29453" formatCode="General">
                  <c:v>0.60664200000000046</c:v>
                </c:pt>
                <c:pt idx="29454" formatCode="General">
                  <c:v>0.60666299999999951</c:v>
                </c:pt>
                <c:pt idx="29455" formatCode="General">
                  <c:v>0.60668299999999997</c:v>
                </c:pt>
                <c:pt idx="29456" formatCode="General">
                  <c:v>0.60670400000000047</c:v>
                </c:pt>
                <c:pt idx="29457" formatCode="General">
                  <c:v>0.60672500000000074</c:v>
                </c:pt>
                <c:pt idx="29458" formatCode="General">
                  <c:v>0.60674500000000076</c:v>
                </c:pt>
                <c:pt idx="29459" formatCode="General">
                  <c:v>0.60676600000000003</c:v>
                </c:pt>
                <c:pt idx="29460" formatCode="General">
                  <c:v>0.60678600000000005</c:v>
                </c:pt>
                <c:pt idx="29461" formatCode="General">
                  <c:v>0.60680699999999999</c:v>
                </c:pt>
                <c:pt idx="29462" formatCode="General">
                  <c:v>0.60682700000000045</c:v>
                </c:pt>
                <c:pt idx="29463" formatCode="General">
                  <c:v>0.60684800000000072</c:v>
                </c:pt>
                <c:pt idx="29464" formatCode="General">
                  <c:v>0.60686899999999999</c:v>
                </c:pt>
                <c:pt idx="29465" formatCode="General">
                  <c:v>0.60689000000000071</c:v>
                </c:pt>
                <c:pt idx="29466" formatCode="General">
                  <c:v>0.60690999999999995</c:v>
                </c:pt>
                <c:pt idx="29467" formatCode="General">
                  <c:v>0.60693100000000044</c:v>
                </c:pt>
                <c:pt idx="29468" formatCode="General">
                  <c:v>0.60695100000000046</c:v>
                </c:pt>
                <c:pt idx="29469" formatCode="General">
                  <c:v>0.6069720000000004</c:v>
                </c:pt>
                <c:pt idx="29470" formatCode="General">
                  <c:v>0.60699200000000042</c:v>
                </c:pt>
                <c:pt idx="29471" formatCode="General">
                  <c:v>0.60701300000000002</c:v>
                </c:pt>
                <c:pt idx="29472" formatCode="General">
                  <c:v>0.60703300000000004</c:v>
                </c:pt>
                <c:pt idx="29473" formatCode="General">
                  <c:v>0.60705399999999998</c:v>
                </c:pt>
                <c:pt idx="29474" formatCode="General">
                  <c:v>0.60707500000000059</c:v>
                </c:pt>
                <c:pt idx="29475" formatCode="General">
                  <c:v>0.60709500000000072</c:v>
                </c:pt>
                <c:pt idx="29476" formatCode="General">
                  <c:v>0.60711599999999999</c:v>
                </c:pt>
                <c:pt idx="29477" formatCode="General">
                  <c:v>0.60713600000000001</c:v>
                </c:pt>
                <c:pt idx="29478" formatCode="General">
                  <c:v>0.6071569999999995</c:v>
                </c:pt>
                <c:pt idx="29479" formatCode="General">
                  <c:v>0.60717699999999997</c:v>
                </c:pt>
                <c:pt idx="29480" formatCode="General">
                  <c:v>0.60719900000000071</c:v>
                </c:pt>
                <c:pt idx="29481" formatCode="General">
                  <c:v>0.60721899999999951</c:v>
                </c:pt>
                <c:pt idx="29482" formatCode="General">
                  <c:v>0.60724000000000045</c:v>
                </c:pt>
                <c:pt idx="29483" formatCode="General">
                  <c:v>0.60726000000000002</c:v>
                </c:pt>
                <c:pt idx="29484" formatCode="General">
                  <c:v>0.60728099999999996</c:v>
                </c:pt>
                <c:pt idx="29485" formatCode="General">
                  <c:v>0.60730099999999998</c:v>
                </c:pt>
                <c:pt idx="29486" formatCode="General">
                  <c:v>0.60732200000000003</c:v>
                </c:pt>
                <c:pt idx="29487" formatCode="General">
                  <c:v>0.60734200000000005</c:v>
                </c:pt>
                <c:pt idx="29488" formatCode="General">
                  <c:v>0.60736299999999943</c:v>
                </c:pt>
                <c:pt idx="29489" formatCode="General">
                  <c:v>0.60738400000000003</c:v>
                </c:pt>
                <c:pt idx="29490" formatCode="General">
                  <c:v>0.60740400000000005</c:v>
                </c:pt>
                <c:pt idx="29491" formatCode="General">
                  <c:v>0.60742499999999999</c:v>
                </c:pt>
                <c:pt idx="29492" formatCode="General">
                  <c:v>0.60744500000000046</c:v>
                </c:pt>
                <c:pt idx="29493" formatCode="General">
                  <c:v>0.60746599999999951</c:v>
                </c:pt>
                <c:pt idx="29494" formatCode="General">
                  <c:v>0.60748599999999997</c:v>
                </c:pt>
                <c:pt idx="29495" formatCode="General">
                  <c:v>0.60750800000000005</c:v>
                </c:pt>
                <c:pt idx="29496" formatCode="General">
                  <c:v>0.60752799999999996</c:v>
                </c:pt>
                <c:pt idx="29497" formatCode="General">
                  <c:v>0.60754900000000045</c:v>
                </c:pt>
                <c:pt idx="29498" formatCode="General">
                  <c:v>0.60756900000000003</c:v>
                </c:pt>
                <c:pt idx="29499" formatCode="General">
                  <c:v>0.60758900000000005</c:v>
                </c:pt>
                <c:pt idx="29500" formatCode="General">
                  <c:v>0.60761000000000043</c:v>
                </c:pt>
                <c:pt idx="29501" formatCode="General">
                  <c:v>0.60763000000000045</c:v>
                </c:pt>
                <c:pt idx="29502" formatCode="General">
                  <c:v>0.60765100000000072</c:v>
                </c:pt>
                <c:pt idx="29503" formatCode="General">
                  <c:v>0.60767200000000043</c:v>
                </c:pt>
                <c:pt idx="29504" formatCode="General">
                  <c:v>0.6076930000000007</c:v>
                </c:pt>
                <c:pt idx="29505" formatCode="General">
                  <c:v>0.6077129999999995</c:v>
                </c:pt>
                <c:pt idx="29506" formatCode="General">
                  <c:v>0.60773400000000044</c:v>
                </c:pt>
                <c:pt idx="29507" formatCode="General">
                  <c:v>0.60775400000000046</c:v>
                </c:pt>
                <c:pt idx="29508" formatCode="General">
                  <c:v>0.60777499999999995</c:v>
                </c:pt>
                <c:pt idx="29509" formatCode="General">
                  <c:v>0.60779500000000075</c:v>
                </c:pt>
                <c:pt idx="29510" formatCode="General">
                  <c:v>0.60781700000000005</c:v>
                </c:pt>
                <c:pt idx="29511" formatCode="General">
                  <c:v>0.60783699999999996</c:v>
                </c:pt>
                <c:pt idx="29512" formatCode="General">
                  <c:v>0.60785699999999998</c:v>
                </c:pt>
                <c:pt idx="29513" formatCode="General">
                  <c:v>0.60787800000000058</c:v>
                </c:pt>
                <c:pt idx="29514" formatCode="General">
                  <c:v>0.60789800000000072</c:v>
                </c:pt>
                <c:pt idx="29515" formatCode="General">
                  <c:v>0.60791899999999999</c:v>
                </c:pt>
                <c:pt idx="29516" formatCode="General">
                  <c:v>0.60793900000000045</c:v>
                </c:pt>
                <c:pt idx="29517" formatCode="General">
                  <c:v>0.60795999999999994</c:v>
                </c:pt>
                <c:pt idx="29518" formatCode="General">
                  <c:v>0.60798099999999999</c:v>
                </c:pt>
                <c:pt idx="29519" formatCode="General">
                  <c:v>0.60800200000000004</c:v>
                </c:pt>
                <c:pt idx="29520" formatCode="General">
                  <c:v>0.60802199999999995</c:v>
                </c:pt>
                <c:pt idx="29521" formatCode="General">
                  <c:v>0.60804300000000044</c:v>
                </c:pt>
                <c:pt idx="29522" formatCode="General">
                  <c:v>0.60806300000000002</c:v>
                </c:pt>
                <c:pt idx="29523" formatCode="General">
                  <c:v>0.60808399999999996</c:v>
                </c:pt>
                <c:pt idx="29524" formatCode="General">
                  <c:v>0.60810500000000045</c:v>
                </c:pt>
                <c:pt idx="29525" formatCode="General">
                  <c:v>0.6081260000000005</c:v>
                </c:pt>
                <c:pt idx="29526" formatCode="General">
                  <c:v>0.60814600000000041</c:v>
                </c:pt>
                <c:pt idx="29527" formatCode="General">
                  <c:v>0.60816599999999998</c:v>
                </c:pt>
                <c:pt idx="29528" formatCode="General">
                  <c:v>0.60818700000000003</c:v>
                </c:pt>
                <c:pt idx="29529" formatCode="General">
                  <c:v>0.60820700000000005</c:v>
                </c:pt>
                <c:pt idx="29530" formatCode="General">
                  <c:v>0.60822799999999999</c:v>
                </c:pt>
                <c:pt idx="29531" formatCode="General">
                  <c:v>0.60824900000000071</c:v>
                </c:pt>
                <c:pt idx="29532" formatCode="General">
                  <c:v>0.60826999999999998</c:v>
                </c:pt>
                <c:pt idx="29533" formatCode="General">
                  <c:v>0.60829000000000044</c:v>
                </c:pt>
                <c:pt idx="29534" formatCode="General">
                  <c:v>0.60831100000000005</c:v>
                </c:pt>
                <c:pt idx="29535" formatCode="General">
                  <c:v>0.60833099999999996</c:v>
                </c:pt>
                <c:pt idx="29536" formatCode="General">
                  <c:v>0.608352</c:v>
                </c:pt>
                <c:pt idx="29537" formatCode="General">
                  <c:v>0.60837200000000002</c:v>
                </c:pt>
                <c:pt idx="29538" formatCode="General">
                  <c:v>0.60839299999999996</c:v>
                </c:pt>
                <c:pt idx="29539" formatCode="General">
                  <c:v>0.60841400000000001</c:v>
                </c:pt>
                <c:pt idx="29540" formatCode="General">
                  <c:v>0.60843400000000003</c:v>
                </c:pt>
                <c:pt idx="29541" formatCode="General">
                  <c:v>0.60845499999999997</c:v>
                </c:pt>
                <c:pt idx="29542" formatCode="General">
                  <c:v>0.60847499999999999</c:v>
                </c:pt>
                <c:pt idx="29543" formatCode="General">
                  <c:v>0.60849600000000004</c:v>
                </c:pt>
                <c:pt idx="29544" formatCode="General">
                  <c:v>0.6085159999999995</c:v>
                </c:pt>
                <c:pt idx="29545" formatCode="General">
                  <c:v>0.60853699999999955</c:v>
                </c:pt>
                <c:pt idx="29546" formatCode="General">
                  <c:v>0.60855800000000004</c:v>
                </c:pt>
                <c:pt idx="29547" formatCode="General">
                  <c:v>0.60857899999999998</c:v>
                </c:pt>
                <c:pt idx="29548" formatCode="General">
                  <c:v>0.60859900000000045</c:v>
                </c:pt>
                <c:pt idx="29549" formatCode="General">
                  <c:v>0.60862000000000072</c:v>
                </c:pt>
                <c:pt idx="29550" formatCode="General">
                  <c:v>0.60864000000000074</c:v>
                </c:pt>
                <c:pt idx="29551" formatCode="General">
                  <c:v>0.60866100000000045</c:v>
                </c:pt>
                <c:pt idx="29552" formatCode="General">
                  <c:v>0.60868100000000058</c:v>
                </c:pt>
                <c:pt idx="29553" formatCode="General">
                  <c:v>0.60870100000000071</c:v>
                </c:pt>
                <c:pt idx="29554" formatCode="General">
                  <c:v>0.60872300000000046</c:v>
                </c:pt>
                <c:pt idx="29555" formatCode="General">
                  <c:v>0.6087430000000007</c:v>
                </c:pt>
                <c:pt idx="29556" formatCode="General">
                  <c:v>0.60876399999999997</c:v>
                </c:pt>
                <c:pt idx="29557" formatCode="General">
                  <c:v>0.60878399999999999</c:v>
                </c:pt>
                <c:pt idx="29558" formatCode="General">
                  <c:v>0.60880500000000071</c:v>
                </c:pt>
                <c:pt idx="29559" formatCode="General">
                  <c:v>0.60882499999999995</c:v>
                </c:pt>
                <c:pt idx="29560" formatCode="General">
                  <c:v>0.60884600000000044</c:v>
                </c:pt>
                <c:pt idx="29561" formatCode="General">
                  <c:v>0.60886700000000005</c:v>
                </c:pt>
                <c:pt idx="29562" formatCode="General">
                  <c:v>0.60888699999999996</c:v>
                </c:pt>
                <c:pt idx="29563" formatCode="General">
                  <c:v>0.60890800000000045</c:v>
                </c:pt>
                <c:pt idx="29564" formatCode="General">
                  <c:v>0.60892900000000072</c:v>
                </c:pt>
                <c:pt idx="29565" formatCode="General">
                  <c:v>0.60894900000000074</c:v>
                </c:pt>
                <c:pt idx="29566" formatCode="General">
                  <c:v>0.60897000000000046</c:v>
                </c:pt>
                <c:pt idx="29567" formatCode="General">
                  <c:v>0.60899000000000059</c:v>
                </c:pt>
                <c:pt idx="29568" formatCode="General">
                  <c:v>0.60901000000000005</c:v>
                </c:pt>
                <c:pt idx="29569" formatCode="General">
                  <c:v>0.60903099999999999</c:v>
                </c:pt>
                <c:pt idx="29570" formatCode="General">
                  <c:v>0.60905200000000004</c:v>
                </c:pt>
                <c:pt idx="29571" formatCode="General">
                  <c:v>0.60907299999999998</c:v>
                </c:pt>
                <c:pt idx="29572" formatCode="General">
                  <c:v>0.60909300000000044</c:v>
                </c:pt>
                <c:pt idx="29573" formatCode="General">
                  <c:v>0.60911400000000004</c:v>
                </c:pt>
                <c:pt idx="29574" formatCode="General">
                  <c:v>0.60913399999999951</c:v>
                </c:pt>
                <c:pt idx="29575" formatCode="General">
                  <c:v>0.60915500000000045</c:v>
                </c:pt>
                <c:pt idx="29576" formatCode="General">
                  <c:v>0.60917600000000005</c:v>
                </c:pt>
                <c:pt idx="29577" formatCode="General">
                  <c:v>0.6091960000000004</c:v>
                </c:pt>
                <c:pt idx="29578" formatCode="General">
                  <c:v>0.60921700000000001</c:v>
                </c:pt>
                <c:pt idx="29579" formatCode="General">
                  <c:v>0.60923700000000003</c:v>
                </c:pt>
                <c:pt idx="29580" formatCode="General">
                  <c:v>0.60925799999999997</c:v>
                </c:pt>
                <c:pt idx="29581" formatCode="General">
                  <c:v>0.60927799999999999</c:v>
                </c:pt>
                <c:pt idx="29582" formatCode="General">
                  <c:v>0.6092990000000007</c:v>
                </c:pt>
                <c:pt idx="29583" formatCode="General">
                  <c:v>0.60931999999999997</c:v>
                </c:pt>
                <c:pt idx="29584" formatCode="General">
                  <c:v>0.60933999999999999</c:v>
                </c:pt>
                <c:pt idx="29585" formatCode="General">
                  <c:v>0.60936100000000004</c:v>
                </c:pt>
                <c:pt idx="29586" formatCode="General">
                  <c:v>0.60938199999999998</c:v>
                </c:pt>
                <c:pt idx="29587" formatCode="General">
                  <c:v>0.609402</c:v>
                </c:pt>
                <c:pt idx="29588" formatCode="General">
                  <c:v>0.60942300000000005</c:v>
                </c:pt>
                <c:pt idx="29589" formatCode="General">
                  <c:v>0.60944299999999996</c:v>
                </c:pt>
                <c:pt idx="29590" formatCode="General">
                  <c:v>0.60946400000000001</c:v>
                </c:pt>
                <c:pt idx="29591" formatCode="General">
                  <c:v>0.60948400000000003</c:v>
                </c:pt>
                <c:pt idx="29592" formatCode="General">
                  <c:v>0.60950499999999996</c:v>
                </c:pt>
                <c:pt idx="29593" formatCode="General">
                  <c:v>0.60952600000000001</c:v>
                </c:pt>
                <c:pt idx="29594" formatCode="General">
                  <c:v>0.60954600000000003</c:v>
                </c:pt>
                <c:pt idx="29595" formatCode="General">
                  <c:v>0.60956699999999941</c:v>
                </c:pt>
                <c:pt idx="29596" formatCode="General">
                  <c:v>0.60958699999999955</c:v>
                </c:pt>
                <c:pt idx="29597" formatCode="General">
                  <c:v>0.6096080000000007</c:v>
                </c:pt>
                <c:pt idx="29598" formatCode="General">
                  <c:v>0.60962799999999995</c:v>
                </c:pt>
                <c:pt idx="29599" formatCode="General">
                  <c:v>0.60965000000000058</c:v>
                </c:pt>
                <c:pt idx="29600" formatCode="General">
                  <c:v>0.60967000000000071</c:v>
                </c:pt>
                <c:pt idx="29601" formatCode="General">
                  <c:v>0.60969100000000076</c:v>
                </c:pt>
                <c:pt idx="29602" formatCode="General">
                  <c:v>0.60971100000000045</c:v>
                </c:pt>
                <c:pt idx="29603" formatCode="General">
                  <c:v>0.60973200000000005</c:v>
                </c:pt>
                <c:pt idx="29604" formatCode="General">
                  <c:v>0.6097520000000004</c:v>
                </c:pt>
                <c:pt idx="29605" formatCode="General">
                  <c:v>0.60977300000000045</c:v>
                </c:pt>
                <c:pt idx="29606" formatCode="General">
                  <c:v>0.60979300000000058</c:v>
                </c:pt>
                <c:pt idx="29607" formatCode="General">
                  <c:v>0.60981399999999997</c:v>
                </c:pt>
                <c:pt idx="29608" formatCode="General">
                  <c:v>0.60983500000000046</c:v>
                </c:pt>
                <c:pt idx="29609" formatCode="General">
                  <c:v>0.6098550000000007</c:v>
                </c:pt>
                <c:pt idx="29610" formatCode="General">
                  <c:v>0.60987600000000042</c:v>
                </c:pt>
                <c:pt idx="29611" formatCode="General">
                  <c:v>0.60989600000000044</c:v>
                </c:pt>
                <c:pt idx="29612" formatCode="General">
                  <c:v>0.60991700000000004</c:v>
                </c:pt>
                <c:pt idx="29613" formatCode="General">
                  <c:v>0.60993699999999951</c:v>
                </c:pt>
                <c:pt idx="29614" formatCode="General">
                  <c:v>0.60995900000000058</c:v>
                </c:pt>
                <c:pt idx="29615" formatCode="General">
                  <c:v>0.60997900000000072</c:v>
                </c:pt>
                <c:pt idx="29616" formatCode="General">
                  <c:v>0.61000000000000043</c:v>
                </c:pt>
                <c:pt idx="29617" formatCode="General">
                  <c:v>0.61002000000000045</c:v>
                </c:pt>
                <c:pt idx="29618" formatCode="General">
                  <c:v>0.61004100000000083</c:v>
                </c:pt>
                <c:pt idx="29619" formatCode="General">
                  <c:v>0.61006099999999996</c:v>
                </c:pt>
                <c:pt idx="29620" formatCode="General">
                  <c:v>0.61008099999999998</c:v>
                </c:pt>
                <c:pt idx="29621" formatCode="General">
                  <c:v>0.61010200000000003</c:v>
                </c:pt>
                <c:pt idx="29622" formatCode="General">
                  <c:v>0.61012299999999997</c:v>
                </c:pt>
                <c:pt idx="29623" formatCode="General">
                  <c:v>0.61014400000000046</c:v>
                </c:pt>
                <c:pt idx="29624" formatCode="General">
                  <c:v>0.61016400000000004</c:v>
                </c:pt>
                <c:pt idx="29625" formatCode="General">
                  <c:v>0.61018499999999998</c:v>
                </c:pt>
                <c:pt idx="29626" formatCode="General">
                  <c:v>0.61020500000000044</c:v>
                </c:pt>
                <c:pt idx="29627" formatCode="General">
                  <c:v>0.61022600000000005</c:v>
                </c:pt>
                <c:pt idx="29628" formatCode="General">
                  <c:v>0.61024699999999998</c:v>
                </c:pt>
                <c:pt idx="29629" formatCode="General">
                  <c:v>0.61026800000000003</c:v>
                </c:pt>
                <c:pt idx="29630" formatCode="General">
                  <c:v>0.61028800000000005</c:v>
                </c:pt>
                <c:pt idx="29631" formatCode="General">
                  <c:v>0.61030899999999999</c:v>
                </c:pt>
                <c:pt idx="29632" formatCode="General">
                  <c:v>0.61032900000000045</c:v>
                </c:pt>
                <c:pt idx="29633" formatCode="General">
                  <c:v>0.61034900000000059</c:v>
                </c:pt>
                <c:pt idx="29634" formatCode="General">
                  <c:v>0.61036999999999997</c:v>
                </c:pt>
                <c:pt idx="29635" formatCode="General">
                  <c:v>0.61038999999999999</c:v>
                </c:pt>
                <c:pt idx="29636" formatCode="General">
                  <c:v>0.61041100000000004</c:v>
                </c:pt>
                <c:pt idx="29637" formatCode="General">
                  <c:v>0.61043199999999997</c:v>
                </c:pt>
                <c:pt idx="29638" formatCode="General">
                  <c:v>0.61045300000000002</c:v>
                </c:pt>
                <c:pt idx="29639" formatCode="General">
                  <c:v>0.61047300000000004</c:v>
                </c:pt>
                <c:pt idx="29640" formatCode="General">
                  <c:v>0.61049399999999998</c:v>
                </c:pt>
                <c:pt idx="29641" formatCode="General">
                  <c:v>0.610514</c:v>
                </c:pt>
                <c:pt idx="29642" formatCode="General">
                  <c:v>0.61053500000000005</c:v>
                </c:pt>
                <c:pt idx="29643" formatCode="General">
                  <c:v>0.61055599999999999</c:v>
                </c:pt>
                <c:pt idx="29644" formatCode="General">
                  <c:v>0.61057700000000004</c:v>
                </c:pt>
                <c:pt idx="29645" formatCode="General">
                  <c:v>0.6105969999999995</c:v>
                </c:pt>
                <c:pt idx="29646" formatCode="General">
                  <c:v>0.61061699999999997</c:v>
                </c:pt>
                <c:pt idx="29647" formatCode="General">
                  <c:v>0.61063800000000046</c:v>
                </c:pt>
                <c:pt idx="29648" formatCode="General">
                  <c:v>0.6106580000000007</c:v>
                </c:pt>
                <c:pt idx="29649" formatCode="General">
                  <c:v>0.61067900000000075</c:v>
                </c:pt>
                <c:pt idx="29650" formatCode="General">
                  <c:v>0.61069900000000077</c:v>
                </c:pt>
                <c:pt idx="29651" formatCode="General">
                  <c:v>0.61072000000000071</c:v>
                </c:pt>
                <c:pt idx="29652" formatCode="General">
                  <c:v>0.61074100000000076</c:v>
                </c:pt>
                <c:pt idx="29653" formatCode="General">
                  <c:v>0.61076200000000003</c:v>
                </c:pt>
                <c:pt idx="29654" formatCode="General">
                  <c:v>0.61078200000000005</c:v>
                </c:pt>
                <c:pt idx="29655" formatCode="General">
                  <c:v>0.61080299999999998</c:v>
                </c:pt>
                <c:pt idx="29656" formatCode="General">
                  <c:v>0.61082300000000045</c:v>
                </c:pt>
                <c:pt idx="29657" formatCode="General">
                  <c:v>0.61084400000000072</c:v>
                </c:pt>
                <c:pt idx="29658" formatCode="General">
                  <c:v>0.61086499999999999</c:v>
                </c:pt>
                <c:pt idx="29659" formatCode="General">
                  <c:v>0.61088500000000046</c:v>
                </c:pt>
                <c:pt idx="29660" formatCode="General">
                  <c:v>0.61090599999999995</c:v>
                </c:pt>
                <c:pt idx="29661" formatCode="General">
                  <c:v>0.61092600000000041</c:v>
                </c:pt>
                <c:pt idx="29662" formatCode="General">
                  <c:v>0.61094700000000046</c:v>
                </c:pt>
                <c:pt idx="29663" formatCode="General">
                  <c:v>0.61096700000000004</c:v>
                </c:pt>
                <c:pt idx="29664" formatCode="General">
                  <c:v>0.61098799999999998</c:v>
                </c:pt>
                <c:pt idx="29665" formatCode="General">
                  <c:v>0.61100800000000044</c:v>
                </c:pt>
                <c:pt idx="29666" formatCode="General">
                  <c:v>0.61103000000000041</c:v>
                </c:pt>
                <c:pt idx="29667" formatCode="General">
                  <c:v>0.61105000000000043</c:v>
                </c:pt>
                <c:pt idx="29668" formatCode="General">
                  <c:v>0.61107100000000059</c:v>
                </c:pt>
                <c:pt idx="29669" formatCode="General">
                  <c:v>0.61109100000000072</c:v>
                </c:pt>
                <c:pt idx="29670" formatCode="General">
                  <c:v>0.61111199999999999</c:v>
                </c:pt>
                <c:pt idx="29671" formatCode="General">
                  <c:v>0.61113200000000001</c:v>
                </c:pt>
                <c:pt idx="29672" formatCode="General">
                  <c:v>0.6111529999999995</c:v>
                </c:pt>
                <c:pt idx="29673" formatCode="General">
                  <c:v>0.61117400000000044</c:v>
                </c:pt>
                <c:pt idx="29674" formatCode="General">
                  <c:v>0.61119400000000046</c:v>
                </c:pt>
                <c:pt idx="29675" formatCode="General">
                  <c:v>0.61121499999999951</c:v>
                </c:pt>
                <c:pt idx="29676" formatCode="General">
                  <c:v>0.61123499999999997</c:v>
                </c:pt>
                <c:pt idx="29677" formatCode="General">
                  <c:v>0.61125600000000002</c:v>
                </c:pt>
                <c:pt idx="29678" formatCode="General">
                  <c:v>0.61127600000000004</c:v>
                </c:pt>
                <c:pt idx="29679" formatCode="General">
                  <c:v>0.61129699999999998</c:v>
                </c:pt>
                <c:pt idx="29680" formatCode="General">
                  <c:v>0.61131800000000003</c:v>
                </c:pt>
                <c:pt idx="29681" formatCode="General">
                  <c:v>0.61133800000000005</c:v>
                </c:pt>
                <c:pt idx="29682" formatCode="General">
                  <c:v>0.61135899999999999</c:v>
                </c:pt>
                <c:pt idx="29683" formatCode="General">
                  <c:v>0.61138000000000003</c:v>
                </c:pt>
                <c:pt idx="29684" formatCode="General">
                  <c:v>0.61140000000000005</c:v>
                </c:pt>
                <c:pt idx="29685" formatCode="General">
                  <c:v>0.61142099999999999</c:v>
                </c:pt>
                <c:pt idx="29686" formatCode="General">
                  <c:v>0.61144100000000046</c:v>
                </c:pt>
                <c:pt idx="29687" formatCode="General">
                  <c:v>0.61146199999999951</c:v>
                </c:pt>
                <c:pt idx="29688" formatCode="General">
                  <c:v>0.611483</c:v>
                </c:pt>
                <c:pt idx="29689" formatCode="General">
                  <c:v>0.61150300000000002</c:v>
                </c:pt>
                <c:pt idx="29690" formatCode="General">
                  <c:v>0.61152399999999996</c:v>
                </c:pt>
                <c:pt idx="29691" formatCode="General">
                  <c:v>0.61154399999999998</c:v>
                </c:pt>
                <c:pt idx="29692" formatCode="General">
                  <c:v>0.61156500000000003</c:v>
                </c:pt>
                <c:pt idx="29693" formatCode="General">
                  <c:v>0.61158500000000005</c:v>
                </c:pt>
                <c:pt idx="29694" formatCode="General">
                  <c:v>0.61160600000000043</c:v>
                </c:pt>
                <c:pt idx="29695" formatCode="General">
                  <c:v>0.61162700000000059</c:v>
                </c:pt>
                <c:pt idx="29696" formatCode="General">
                  <c:v>0.61164700000000072</c:v>
                </c:pt>
                <c:pt idx="29697" formatCode="General">
                  <c:v>0.61166799999999999</c:v>
                </c:pt>
                <c:pt idx="29698" formatCode="General">
                  <c:v>0.6116890000000007</c:v>
                </c:pt>
                <c:pt idx="29699" formatCode="General">
                  <c:v>0.61170899999999995</c:v>
                </c:pt>
                <c:pt idx="29700" formatCode="General">
                  <c:v>0.61172900000000074</c:v>
                </c:pt>
                <c:pt idx="29701" formatCode="General">
                  <c:v>0.61175000000000046</c:v>
                </c:pt>
                <c:pt idx="29702" formatCode="General">
                  <c:v>0.61177099999999995</c:v>
                </c:pt>
                <c:pt idx="29703" formatCode="General">
                  <c:v>0.61179100000000075</c:v>
                </c:pt>
                <c:pt idx="29704" formatCode="General">
                  <c:v>0.61181200000000002</c:v>
                </c:pt>
                <c:pt idx="29705" formatCode="General">
                  <c:v>0.61183299999999996</c:v>
                </c:pt>
                <c:pt idx="29706" formatCode="General">
                  <c:v>0.61185299999999998</c:v>
                </c:pt>
                <c:pt idx="29707" formatCode="General">
                  <c:v>0.61187400000000058</c:v>
                </c:pt>
                <c:pt idx="29708" formatCode="General">
                  <c:v>0.61189400000000072</c:v>
                </c:pt>
                <c:pt idx="29709" formatCode="General">
                  <c:v>0.61191499999999999</c:v>
                </c:pt>
                <c:pt idx="29710" formatCode="General">
                  <c:v>0.61193500000000045</c:v>
                </c:pt>
                <c:pt idx="29711" formatCode="General">
                  <c:v>0.61195699999999997</c:v>
                </c:pt>
                <c:pt idx="29712" formatCode="General">
                  <c:v>0.61197699999999999</c:v>
                </c:pt>
                <c:pt idx="29713" formatCode="General">
                  <c:v>0.61199700000000046</c:v>
                </c:pt>
                <c:pt idx="29714" formatCode="General">
                  <c:v>0.61201799999999951</c:v>
                </c:pt>
                <c:pt idx="29715" formatCode="General">
                  <c:v>0.61203799999999997</c:v>
                </c:pt>
                <c:pt idx="29716" formatCode="General">
                  <c:v>0.61205900000000046</c:v>
                </c:pt>
                <c:pt idx="29717" formatCode="General">
                  <c:v>0.6120800000000004</c:v>
                </c:pt>
                <c:pt idx="29718" formatCode="General">
                  <c:v>0.61210000000000042</c:v>
                </c:pt>
                <c:pt idx="29719" formatCode="General">
                  <c:v>0.61212100000000058</c:v>
                </c:pt>
                <c:pt idx="29720" formatCode="General">
                  <c:v>0.61214200000000041</c:v>
                </c:pt>
                <c:pt idx="29721" formatCode="General">
                  <c:v>0.61216199999999998</c:v>
                </c:pt>
                <c:pt idx="29722" formatCode="General">
                  <c:v>0.61218300000000003</c:v>
                </c:pt>
                <c:pt idx="29723" formatCode="General">
                  <c:v>0.61220300000000005</c:v>
                </c:pt>
                <c:pt idx="29724" formatCode="General">
                  <c:v>0.61222399999999999</c:v>
                </c:pt>
                <c:pt idx="29725" formatCode="General">
                  <c:v>0.61224400000000045</c:v>
                </c:pt>
                <c:pt idx="29726" formatCode="General">
                  <c:v>0.6122649999999995</c:v>
                </c:pt>
                <c:pt idx="29727" formatCode="General">
                  <c:v>0.612286</c:v>
                </c:pt>
                <c:pt idx="29728" formatCode="General">
                  <c:v>0.61230600000000002</c:v>
                </c:pt>
                <c:pt idx="29729" formatCode="General">
                  <c:v>0.61232699999999951</c:v>
                </c:pt>
                <c:pt idx="29730" formatCode="General">
                  <c:v>0.61234699999999997</c:v>
                </c:pt>
                <c:pt idx="29731" formatCode="General">
                  <c:v>0.61236800000000002</c:v>
                </c:pt>
                <c:pt idx="29732" formatCode="General">
                  <c:v>0.61238800000000004</c:v>
                </c:pt>
                <c:pt idx="29733" formatCode="General">
                  <c:v>0.61240899999999998</c:v>
                </c:pt>
                <c:pt idx="29734" formatCode="General">
                  <c:v>0.61243000000000003</c:v>
                </c:pt>
                <c:pt idx="29735" formatCode="General">
                  <c:v>0.61245099999999997</c:v>
                </c:pt>
                <c:pt idx="29736" formatCode="General">
                  <c:v>0.61247099999999999</c:v>
                </c:pt>
                <c:pt idx="29737" formatCode="General">
                  <c:v>0.61249200000000004</c:v>
                </c:pt>
                <c:pt idx="29738" formatCode="General">
                  <c:v>0.6125119999999995</c:v>
                </c:pt>
                <c:pt idx="29739" formatCode="General">
                  <c:v>0.61253299999999955</c:v>
                </c:pt>
                <c:pt idx="29740" formatCode="General">
                  <c:v>0.61255300000000001</c:v>
                </c:pt>
                <c:pt idx="29741" formatCode="General">
                  <c:v>0.61257399999999951</c:v>
                </c:pt>
                <c:pt idx="29742" formatCode="General">
                  <c:v>0.61259500000000044</c:v>
                </c:pt>
                <c:pt idx="29743" formatCode="General">
                  <c:v>0.61261500000000046</c:v>
                </c:pt>
                <c:pt idx="29744" formatCode="General">
                  <c:v>0.6126360000000004</c:v>
                </c:pt>
                <c:pt idx="29745" formatCode="General">
                  <c:v>0.61265600000000042</c:v>
                </c:pt>
                <c:pt idx="29746" formatCode="General">
                  <c:v>0.61267700000000058</c:v>
                </c:pt>
                <c:pt idx="29747" formatCode="General">
                  <c:v>0.61269800000000074</c:v>
                </c:pt>
                <c:pt idx="29748" formatCode="General">
                  <c:v>0.61271900000000046</c:v>
                </c:pt>
                <c:pt idx="29749" formatCode="General">
                  <c:v>0.6127390000000007</c:v>
                </c:pt>
                <c:pt idx="29750" formatCode="General">
                  <c:v>0.61276000000000042</c:v>
                </c:pt>
                <c:pt idx="29751" formatCode="General">
                  <c:v>0.61278000000000044</c:v>
                </c:pt>
                <c:pt idx="29752" formatCode="General">
                  <c:v>0.61280100000000071</c:v>
                </c:pt>
                <c:pt idx="29753" formatCode="General">
                  <c:v>0.61282099999999995</c:v>
                </c:pt>
                <c:pt idx="29754" formatCode="General">
                  <c:v>0.61284100000000075</c:v>
                </c:pt>
                <c:pt idx="29755" formatCode="General">
                  <c:v>0.61286200000000002</c:v>
                </c:pt>
                <c:pt idx="29756" formatCode="General">
                  <c:v>0.61288299999999996</c:v>
                </c:pt>
                <c:pt idx="29757" formatCode="General">
                  <c:v>0.61290400000000045</c:v>
                </c:pt>
                <c:pt idx="29758" formatCode="General">
                  <c:v>0.61292400000000058</c:v>
                </c:pt>
                <c:pt idx="29759" formatCode="General">
                  <c:v>0.61294500000000074</c:v>
                </c:pt>
                <c:pt idx="29760" formatCode="General">
                  <c:v>0.61296499999999998</c:v>
                </c:pt>
                <c:pt idx="29761" formatCode="General">
                  <c:v>0.61298600000000003</c:v>
                </c:pt>
                <c:pt idx="29762" formatCode="General">
                  <c:v>0.61300699999999997</c:v>
                </c:pt>
                <c:pt idx="29763" formatCode="General">
                  <c:v>0.61302800000000046</c:v>
                </c:pt>
                <c:pt idx="29764" formatCode="General">
                  <c:v>0.6130480000000007</c:v>
                </c:pt>
                <c:pt idx="29765" formatCode="General">
                  <c:v>0.61306899999999998</c:v>
                </c:pt>
                <c:pt idx="29766" formatCode="General">
                  <c:v>0.61308900000000044</c:v>
                </c:pt>
                <c:pt idx="29767" formatCode="General">
                  <c:v>0.61310900000000046</c:v>
                </c:pt>
                <c:pt idx="29768" formatCode="General">
                  <c:v>0.61312999999999995</c:v>
                </c:pt>
                <c:pt idx="29769" formatCode="General">
                  <c:v>0.61315000000000042</c:v>
                </c:pt>
                <c:pt idx="29770" formatCode="General">
                  <c:v>0.61317200000000005</c:v>
                </c:pt>
                <c:pt idx="29771" formatCode="General">
                  <c:v>0.6131920000000004</c:v>
                </c:pt>
                <c:pt idx="29772" formatCode="General">
                  <c:v>0.61321300000000001</c:v>
                </c:pt>
                <c:pt idx="29773" formatCode="General">
                  <c:v>0.61323300000000003</c:v>
                </c:pt>
                <c:pt idx="29774" formatCode="General">
                  <c:v>0.61325399999999997</c:v>
                </c:pt>
                <c:pt idx="29775" formatCode="General">
                  <c:v>0.61327399999999999</c:v>
                </c:pt>
                <c:pt idx="29776" formatCode="General">
                  <c:v>0.6132950000000007</c:v>
                </c:pt>
                <c:pt idx="29777" formatCode="General">
                  <c:v>0.61331599999999997</c:v>
                </c:pt>
                <c:pt idx="29778" formatCode="General">
                  <c:v>0.61333700000000002</c:v>
                </c:pt>
                <c:pt idx="29779" formatCode="General">
                  <c:v>0.61335700000000004</c:v>
                </c:pt>
                <c:pt idx="29780" formatCode="General">
                  <c:v>0.61337699999999951</c:v>
                </c:pt>
                <c:pt idx="29781" formatCode="General">
                  <c:v>0.61339800000000044</c:v>
                </c:pt>
                <c:pt idx="29782" formatCode="General">
                  <c:v>0.61341800000000002</c:v>
                </c:pt>
                <c:pt idx="29783" formatCode="General">
                  <c:v>0.61343899999999996</c:v>
                </c:pt>
                <c:pt idx="29784" formatCode="General">
                  <c:v>0.61345899999999998</c:v>
                </c:pt>
                <c:pt idx="29785" formatCode="General">
                  <c:v>0.61348100000000005</c:v>
                </c:pt>
                <c:pt idx="29786" formatCode="General">
                  <c:v>0.61350099999999996</c:v>
                </c:pt>
                <c:pt idx="29787" formatCode="General">
                  <c:v>0.61352200000000001</c:v>
                </c:pt>
                <c:pt idx="29788" formatCode="General">
                  <c:v>0.61354200000000003</c:v>
                </c:pt>
                <c:pt idx="29789" formatCode="General">
                  <c:v>0.61356299999999941</c:v>
                </c:pt>
                <c:pt idx="29790" formatCode="General">
                  <c:v>0.61358299999999955</c:v>
                </c:pt>
                <c:pt idx="29791" formatCode="General">
                  <c:v>0.6136040000000007</c:v>
                </c:pt>
                <c:pt idx="29792" formatCode="General">
                  <c:v>0.61362500000000075</c:v>
                </c:pt>
                <c:pt idx="29793" formatCode="General">
                  <c:v>0.61364500000000088</c:v>
                </c:pt>
                <c:pt idx="29794" formatCode="General">
                  <c:v>0.61366600000000004</c:v>
                </c:pt>
                <c:pt idx="29795" formatCode="General">
                  <c:v>0.61368599999999995</c:v>
                </c:pt>
                <c:pt idx="29796" formatCode="General">
                  <c:v>0.61370700000000045</c:v>
                </c:pt>
                <c:pt idx="29797" formatCode="General">
                  <c:v>0.61372700000000058</c:v>
                </c:pt>
                <c:pt idx="29798" formatCode="General">
                  <c:v>0.61374800000000074</c:v>
                </c:pt>
                <c:pt idx="29799" formatCode="General">
                  <c:v>0.61376799999999998</c:v>
                </c:pt>
                <c:pt idx="29800" formatCode="General">
                  <c:v>0.61378900000000058</c:v>
                </c:pt>
                <c:pt idx="29801" formatCode="General">
                  <c:v>0.61381000000000041</c:v>
                </c:pt>
                <c:pt idx="29802" formatCode="General">
                  <c:v>0.61383100000000046</c:v>
                </c:pt>
                <c:pt idx="29803" formatCode="General">
                  <c:v>0.6138510000000007</c:v>
                </c:pt>
                <c:pt idx="29804" formatCode="General">
                  <c:v>0.61387200000000042</c:v>
                </c:pt>
                <c:pt idx="29805" formatCode="General">
                  <c:v>0.61389200000000044</c:v>
                </c:pt>
                <c:pt idx="29806" formatCode="General">
                  <c:v>0.61391300000000004</c:v>
                </c:pt>
                <c:pt idx="29807" formatCode="General">
                  <c:v>0.61393399999999998</c:v>
                </c:pt>
                <c:pt idx="29808" formatCode="General">
                  <c:v>0.61395400000000044</c:v>
                </c:pt>
                <c:pt idx="29809" formatCode="General">
                  <c:v>0.61397500000000071</c:v>
                </c:pt>
                <c:pt idx="29810" formatCode="General">
                  <c:v>0.61399500000000073</c:v>
                </c:pt>
                <c:pt idx="29811" formatCode="General">
                  <c:v>0.61401600000000001</c:v>
                </c:pt>
                <c:pt idx="29812" formatCode="General">
                  <c:v>0.61403600000000003</c:v>
                </c:pt>
                <c:pt idx="29813" formatCode="General">
                  <c:v>0.61405699999999996</c:v>
                </c:pt>
                <c:pt idx="29814" formatCode="General">
                  <c:v>0.61407699999999998</c:v>
                </c:pt>
                <c:pt idx="29815" formatCode="General">
                  <c:v>0.61409899999999995</c:v>
                </c:pt>
                <c:pt idx="29816" formatCode="General">
                  <c:v>0.61411899999999997</c:v>
                </c:pt>
                <c:pt idx="29817" formatCode="General">
                  <c:v>0.61414000000000046</c:v>
                </c:pt>
                <c:pt idx="29818" formatCode="General">
                  <c:v>0.61416000000000004</c:v>
                </c:pt>
                <c:pt idx="29819" formatCode="General">
                  <c:v>0.61418099999999998</c:v>
                </c:pt>
                <c:pt idx="29820" formatCode="General">
                  <c:v>0.61420100000000044</c:v>
                </c:pt>
                <c:pt idx="29821" formatCode="General">
                  <c:v>0.61422200000000005</c:v>
                </c:pt>
                <c:pt idx="29822" formatCode="General">
                  <c:v>0.61424199999999995</c:v>
                </c:pt>
                <c:pt idx="29823" formatCode="General">
                  <c:v>0.614263</c:v>
                </c:pt>
                <c:pt idx="29824" formatCode="General">
                  <c:v>0.61428400000000005</c:v>
                </c:pt>
                <c:pt idx="29825" formatCode="General">
                  <c:v>0.61430399999999996</c:v>
                </c:pt>
                <c:pt idx="29826" formatCode="General">
                  <c:v>0.61432500000000045</c:v>
                </c:pt>
                <c:pt idx="29827" formatCode="General">
                  <c:v>0.61434500000000059</c:v>
                </c:pt>
                <c:pt idx="29828" formatCode="General">
                  <c:v>0.61436599999999997</c:v>
                </c:pt>
                <c:pt idx="29829" formatCode="General">
                  <c:v>0.61438599999999999</c:v>
                </c:pt>
                <c:pt idx="29830" formatCode="General">
                  <c:v>0.61440799999999951</c:v>
                </c:pt>
                <c:pt idx="29831" formatCode="General">
                  <c:v>0.61442799999999997</c:v>
                </c:pt>
                <c:pt idx="29832" formatCode="General">
                  <c:v>0.61444900000000058</c:v>
                </c:pt>
                <c:pt idx="29833" formatCode="General">
                  <c:v>0.61446900000000004</c:v>
                </c:pt>
                <c:pt idx="29834" formatCode="General">
                  <c:v>0.61448899999999951</c:v>
                </c:pt>
                <c:pt idx="29835" formatCode="General">
                  <c:v>0.61451</c:v>
                </c:pt>
                <c:pt idx="29836" formatCode="General">
                  <c:v>0.61453100000000005</c:v>
                </c:pt>
                <c:pt idx="29837" formatCode="General">
                  <c:v>0.61455099999999996</c:v>
                </c:pt>
                <c:pt idx="29838" formatCode="General">
                  <c:v>0.61457200000000001</c:v>
                </c:pt>
                <c:pt idx="29839" formatCode="General">
                  <c:v>0.6145929999999995</c:v>
                </c:pt>
                <c:pt idx="29840" formatCode="General">
                  <c:v>0.61461299999999996</c:v>
                </c:pt>
                <c:pt idx="29841" formatCode="General">
                  <c:v>0.61463400000000046</c:v>
                </c:pt>
                <c:pt idx="29842" formatCode="General">
                  <c:v>0.6146540000000007</c:v>
                </c:pt>
                <c:pt idx="29843" formatCode="General">
                  <c:v>0.61467500000000075</c:v>
                </c:pt>
                <c:pt idx="29844" formatCode="General">
                  <c:v>0.61469500000000077</c:v>
                </c:pt>
                <c:pt idx="29845" formatCode="General">
                  <c:v>0.61471699999999996</c:v>
                </c:pt>
                <c:pt idx="29846" formatCode="General">
                  <c:v>0.61473699999999998</c:v>
                </c:pt>
                <c:pt idx="29847" formatCode="General">
                  <c:v>0.61475700000000044</c:v>
                </c:pt>
                <c:pt idx="29848" formatCode="General">
                  <c:v>0.61477800000000071</c:v>
                </c:pt>
                <c:pt idx="29849" formatCode="General">
                  <c:v>0.61479800000000073</c:v>
                </c:pt>
                <c:pt idx="29850" formatCode="General">
                  <c:v>0.61481900000000045</c:v>
                </c:pt>
                <c:pt idx="29851" formatCode="General">
                  <c:v>0.61483900000000058</c:v>
                </c:pt>
                <c:pt idx="29852" formatCode="General">
                  <c:v>0.61486000000000041</c:v>
                </c:pt>
                <c:pt idx="29853" formatCode="General">
                  <c:v>0.61488100000000045</c:v>
                </c:pt>
                <c:pt idx="29854" formatCode="General">
                  <c:v>0.61490199999999995</c:v>
                </c:pt>
                <c:pt idx="29855" formatCode="General">
                  <c:v>0.61492200000000041</c:v>
                </c:pt>
                <c:pt idx="29856" formatCode="General">
                  <c:v>0.61494300000000046</c:v>
                </c:pt>
                <c:pt idx="29857" formatCode="General">
                  <c:v>0.61496300000000004</c:v>
                </c:pt>
                <c:pt idx="29858" formatCode="General">
                  <c:v>0.61498399999999998</c:v>
                </c:pt>
                <c:pt idx="29859" formatCode="General">
                  <c:v>0.61500400000000044</c:v>
                </c:pt>
                <c:pt idx="29860" formatCode="General">
                  <c:v>0.61502500000000071</c:v>
                </c:pt>
                <c:pt idx="29861" formatCode="General">
                  <c:v>0.61504600000000043</c:v>
                </c:pt>
                <c:pt idx="29862" formatCode="General">
                  <c:v>0.615066</c:v>
                </c:pt>
                <c:pt idx="29863" formatCode="General">
                  <c:v>0.61508700000000005</c:v>
                </c:pt>
                <c:pt idx="29864" formatCode="General">
                  <c:v>0.61510699999999996</c:v>
                </c:pt>
                <c:pt idx="29865" formatCode="General">
                  <c:v>0.61512800000000045</c:v>
                </c:pt>
                <c:pt idx="29866" formatCode="General">
                  <c:v>0.61514800000000058</c:v>
                </c:pt>
                <c:pt idx="29867" formatCode="General">
                  <c:v>0.61516899999999997</c:v>
                </c:pt>
                <c:pt idx="29868" formatCode="General">
                  <c:v>0.61519000000000046</c:v>
                </c:pt>
                <c:pt idx="29869" formatCode="General">
                  <c:v>0.61521099999999951</c:v>
                </c:pt>
                <c:pt idx="29870" formatCode="General">
                  <c:v>0.61523099999999997</c:v>
                </c:pt>
                <c:pt idx="29871" formatCode="General">
                  <c:v>0.61525200000000002</c:v>
                </c:pt>
                <c:pt idx="29872" formatCode="General">
                  <c:v>0.61527200000000004</c:v>
                </c:pt>
                <c:pt idx="29873" formatCode="General">
                  <c:v>0.61529199999999995</c:v>
                </c:pt>
                <c:pt idx="29874" formatCode="General">
                  <c:v>0.61531400000000003</c:v>
                </c:pt>
                <c:pt idx="29875" formatCode="General">
                  <c:v>0.61533400000000005</c:v>
                </c:pt>
                <c:pt idx="29876" formatCode="General">
                  <c:v>0.61535499999999999</c:v>
                </c:pt>
                <c:pt idx="29877" formatCode="General">
                  <c:v>0.61537500000000045</c:v>
                </c:pt>
                <c:pt idx="29878" formatCode="General">
                  <c:v>0.61539600000000005</c:v>
                </c:pt>
                <c:pt idx="29879" formatCode="General">
                  <c:v>0.61541599999999996</c:v>
                </c:pt>
                <c:pt idx="29880" formatCode="General">
                  <c:v>0.61543700000000001</c:v>
                </c:pt>
                <c:pt idx="29881" formatCode="General">
                  <c:v>0.61545700000000003</c:v>
                </c:pt>
                <c:pt idx="29882" formatCode="General">
                  <c:v>0.61547799999999997</c:v>
                </c:pt>
                <c:pt idx="29883" formatCode="General">
                  <c:v>0.61549900000000046</c:v>
                </c:pt>
                <c:pt idx="29884" formatCode="General">
                  <c:v>0.61551999999999996</c:v>
                </c:pt>
                <c:pt idx="29885" formatCode="General">
                  <c:v>0.61553999999999998</c:v>
                </c:pt>
                <c:pt idx="29886" formatCode="General">
                  <c:v>0.61556100000000002</c:v>
                </c:pt>
                <c:pt idx="29887" formatCode="General">
                  <c:v>0.61558100000000004</c:v>
                </c:pt>
                <c:pt idx="29888" formatCode="General">
                  <c:v>0.61560099999999995</c:v>
                </c:pt>
                <c:pt idx="29889" formatCode="General">
                  <c:v>0.61562300000000059</c:v>
                </c:pt>
                <c:pt idx="29890" formatCode="General">
                  <c:v>0.61564300000000072</c:v>
                </c:pt>
                <c:pt idx="29891" formatCode="General">
                  <c:v>0.61566399999999999</c:v>
                </c:pt>
                <c:pt idx="29892" formatCode="General">
                  <c:v>0.61568400000000045</c:v>
                </c:pt>
                <c:pt idx="29893" formatCode="General">
                  <c:v>0.61570499999999995</c:v>
                </c:pt>
                <c:pt idx="29894" formatCode="General">
                  <c:v>0.61572500000000074</c:v>
                </c:pt>
                <c:pt idx="29895" formatCode="General">
                  <c:v>0.61574600000000046</c:v>
                </c:pt>
                <c:pt idx="29896" formatCode="General">
                  <c:v>0.61576699999999951</c:v>
                </c:pt>
                <c:pt idx="29897" formatCode="General">
                  <c:v>0.61578800000000045</c:v>
                </c:pt>
                <c:pt idx="29898" formatCode="General">
                  <c:v>0.61580800000000058</c:v>
                </c:pt>
                <c:pt idx="29899" formatCode="General">
                  <c:v>0.61582900000000074</c:v>
                </c:pt>
                <c:pt idx="29900" formatCode="General">
                  <c:v>0.61584900000000076</c:v>
                </c:pt>
                <c:pt idx="29901" formatCode="General">
                  <c:v>0.61586900000000044</c:v>
                </c:pt>
                <c:pt idx="29902" formatCode="General">
                  <c:v>0.61589000000000071</c:v>
                </c:pt>
                <c:pt idx="29903" formatCode="General">
                  <c:v>0.6159100000000004</c:v>
                </c:pt>
                <c:pt idx="29904" formatCode="General">
                  <c:v>0.61593200000000004</c:v>
                </c:pt>
                <c:pt idx="29905" formatCode="General">
                  <c:v>0.6159520000000005</c:v>
                </c:pt>
                <c:pt idx="29906" formatCode="General">
                  <c:v>0.61597299999999999</c:v>
                </c:pt>
                <c:pt idx="29907" formatCode="General">
                  <c:v>0.61599300000000046</c:v>
                </c:pt>
                <c:pt idx="29908" formatCode="General">
                  <c:v>0.61601399999999951</c:v>
                </c:pt>
                <c:pt idx="29909" formatCode="General">
                  <c:v>0.61603399999999997</c:v>
                </c:pt>
                <c:pt idx="29910" formatCode="General">
                  <c:v>0.61605500000000046</c:v>
                </c:pt>
                <c:pt idx="29911" formatCode="General">
                  <c:v>0.6160760000000004</c:v>
                </c:pt>
                <c:pt idx="29912" formatCode="General">
                  <c:v>0.61609600000000042</c:v>
                </c:pt>
                <c:pt idx="29913" formatCode="General">
                  <c:v>0.61611700000000003</c:v>
                </c:pt>
                <c:pt idx="29914" formatCode="General">
                  <c:v>0.61613700000000005</c:v>
                </c:pt>
                <c:pt idx="29915" formatCode="General">
                  <c:v>0.61615799999999998</c:v>
                </c:pt>
                <c:pt idx="29916" formatCode="General">
                  <c:v>0.61617800000000045</c:v>
                </c:pt>
                <c:pt idx="29917" formatCode="General">
                  <c:v>0.61619900000000072</c:v>
                </c:pt>
                <c:pt idx="29918" formatCode="General">
                  <c:v>0.61621999999999999</c:v>
                </c:pt>
                <c:pt idx="29919" formatCode="General">
                  <c:v>0.6162410000000007</c:v>
                </c:pt>
                <c:pt idx="29920" formatCode="General">
                  <c:v>0.6162609999999995</c:v>
                </c:pt>
                <c:pt idx="29921" formatCode="General">
                  <c:v>0.616282</c:v>
                </c:pt>
                <c:pt idx="29922" formatCode="General">
                  <c:v>0.61630200000000002</c:v>
                </c:pt>
                <c:pt idx="29923" formatCode="General">
                  <c:v>0.61632299999999951</c:v>
                </c:pt>
                <c:pt idx="29924" formatCode="General">
                  <c:v>0.61634299999999997</c:v>
                </c:pt>
                <c:pt idx="29925" formatCode="General">
                  <c:v>0.61636400000000002</c:v>
                </c:pt>
                <c:pt idx="29926" formatCode="General">
                  <c:v>0.61638499999999996</c:v>
                </c:pt>
                <c:pt idx="29927" formatCode="General">
                  <c:v>0.61640499999999998</c:v>
                </c:pt>
                <c:pt idx="29928" formatCode="General">
                  <c:v>0.61642600000000003</c:v>
                </c:pt>
                <c:pt idx="29929" formatCode="General">
                  <c:v>0.61644600000000005</c:v>
                </c:pt>
                <c:pt idx="29930" formatCode="General">
                  <c:v>0.61646699999999943</c:v>
                </c:pt>
                <c:pt idx="29931" formatCode="General">
                  <c:v>0.61648700000000001</c:v>
                </c:pt>
                <c:pt idx="29932" formatCode="General">
                  <c:v>0.6165079999999995</c:v>
                </c:pt>
                <c:pt idx="29933" formatCode="General">
                  <c:v>0.61652899999999999</c:v>
                </c:pt>
                <c:pt idx="29934" formatCode="General">
                  <c:v>0.61654900000000046</c:v>
                </c:pt>
                <c:pt idx="29935" formatCode="General">
                  <c:v>0.61656999999999951</c:v>
                </c:pt>
                <c:pt idx="29936" formatCode="General">
                  <c:v>0.61659100000000044</c:v>
                </c:pt>
                <c:pt idx="29937" formatCode="General">
                  <c:v>0.61661100000000046</c:v>
                </c:pt>
                <c:pt idx="29938" formatCode="General">
                  <c:v>0.6166320000000004</c:v>
                </c:pt>
                <c:pt idx="29939" formatCode="General">
                  <c:v>0.61665200000000042</c:v>
                </c:pt>
                <c:pt idx="29940" formatCode="General">
                  <c:v>0.61667300000000058</c:v>
                </c:pt>
                <c:pt idx="29941" formatCode="General">
                  <c:v>0.61669300000000071</c:v>
                </c:pt>
                <c:pt idx="29942" formatCode="General">
                  <c:v>0.61671399999999998</c:v>
                </c:pt>
                <c:pt idx="29943" formatCode="General">
                  <c:v>0.6167350000000007</c:v>
                </c:pt>
                <c:pt idx="29944" formatCode="General">
                  <c:v>0.61675500000000072</c:v>
                </c:pt>
                <c:pt idx="29945" formatCode="General">
                  <c:v>0.61677600000000044</c:v>
                </c:pt>
                <c:pt idx="29946" formatCode="General">
                  <c:v>0.61679600000000046</c:v>
                </c:pt>
                <c:pt idx="29947" formatCode="General">
                  <c:v>0.6168169999999995</c:v>
                </c:pt>
                <c:pt idx="29948" formatCode="General">
                  <c:v>0.61683800000000044</c:v>
                </c:pt>
                <c:pt idx="29949" formatCode="General">
                  <c:v>0.61685800000000046</c:v>
                </c:pt>
                <c:pt idx="29950" formatCode="General">
                  <c:v>0.61687900000000073</c:v>
                </c:pt>
                <c:pt idx="29951" formatCode="General">
                  <c:v>0.61690000000000045</c:v>
                </c:pt>
                <c:pt idx="29952" formatCode="General">
                  <c:v>0.61692000000000058</c:v>
                </c:pt>
                <c:pt idx="29953" formatCode="General">
                  <c:v>0.61694100000000074</c:v>
                </c:pt>
                <c:pt idx="29954" formatCode="General">
                  <c:v>0.61696099999999998</c:v>
                </c:pt>
                <c:pt idx="29955" formatCode="General">
                  <c:v>0.61698200000000003</c:v>
                </c:pt>
                <c:pt idx="29956" formatCode="General">
                  <c:v>0.61700200000000005</c:v>
                </c:pt>
                <c:pt idx="29957" formatCode="General">
                  <c:v>0.61702299999999999</c:v>
                </c:pt>
                <c:pt idx="29958" formatCode="General">
                  <c:v>0.6170440000000007</c:v>
                </c:pt>
                <c:pt idx="29959" formatCode="General">
                  <c:v>0.6170639999999995</c:v>
                </c:pt>
                <c:pt idx="29960" formatCode="General">
                  <c:v>0.61708499999999999</c:v>
                </c:pt>
                <c:pt idx="29961" formatCode="General">
                  <c:v>0.61710500000000046</c:v>
                </c:pt>
                <c:pt idx="29962" formatCode="General">
                  <c:v>0.61712599999999995</c:v>
                </c:pt>
                <c:pt idx="29963" formatCode="General">
                  <c:v>0.61714600000000042</c:v>
                </c:pt>
                <c:pt idx="29964" formatCode="General">
                  <c:v>0.61716800000000005</c:v>
                </c:pt>
                <c:pt idx="29965" formatCode="General">
                  <c:v>0.61718799999999996</c:v>
                </c:pt>
                <c:pt idx="29966" formatCode="General">
                  <c:v>0.61720900000000045</c:v>
                </c:pt>
                <c:pt idx="29967" formatCode="General">
                  <c:v>0.61722900000000058</c:v>
                </c:pt>
                <c:pt idx="29968" formatCode="General">
                  <c:v>0.61724900000000071</c:v>
                </c:pt>
                <c:pt idx="29969" formatCode="General">
                  <c:v>0.61726999999999999</c:v>
                </c:pt>
                <c:pt idx="29970" formatCode="General">
                  <c:v>0.61729000000000045</c:v>
                </c:pt>
                <c:pt idx="29971" formatCode="General">
                  <c:v>0.61731100000000005</c:v>
                </c:pt>
                <c:pt idx="29972" formatCode="General">
                  <c:v>0.61733199999999999</c:v>
                </c:pt>
                <c:pt idx="29973" formatCode="General">
                  <c:v>0.61735300000000004</c:v>
                </c:pt>
                <c:pt idx="29974" formatCode="General">
                  <c:v>0.61737299999999951</c:v>
                </c:pt>
                <c:pt idx="29975" formatCode="General">
                  <c:v>0.61739400000000044</c:v>
                </c:pt>
                <c:pt idx="29976" formatCode="General">
                  <c:v>0.61741400000000002</c:v>
                </c:pt>
                <c:pt idx="29977" formatCode="General">
                  <c:v>0.61743499999999996</c:v>
                </c:pt>
                <c:pt idx="29978" formatCode="General">
                  <c:v>0.617456</c:v>
                </c:pt>
                <c:pt idx="29979" formatCode="General">
                  <c:v>0.61747700000000005</c:v>
                </c:pt>
                <c:pt idx="29980" formatCode="General">
                  <c:v>0.61749699999999996</c:v>
                </c:pt>
                <c:pt idx="29981" formatCode="General">
                  <c:v>0.61751699999999943</c:v>
                </c:pt>
                <c:pt idx="29982" formatCode="General">
                  <c:v>0.61753800000000003</c:v>
                </c:pt>
                <c:pt idx="29983" formatCode="General">
                  <c:v>0.61755800000000005</c:v>
                </c:pt>
                <c:pt idx="29984" formatCode="General">
                  <c:v>0.61757899999999999</c:v>
                </c:pt>
                <c:pt idx="29985" formatCode="General">
                  <c:v>0.61759900000000045</c:v>
                </c:pt>
                <c:pt idx="29986" formatCode="General">
                  <c:v>0.61761999999999995</c:v>
                </c:pt>
                <c:pt idx="29987" formatCode="General">
                  <c:v>0.61764100000000088</c:v>
                </c:pt>
                <c:pt idx="29988" formatCode="General">
                  <c:v>0.61766200000000004</c:v>
                </c:pt>
                <c:pt idx="29989" formatCode="General">
                  <c:v>0.61768199999999995</c:v>
                </c:pt>
                <c:pt idx="29990" formatCode="General">
                  <c:v>0.61770300000000045</c:v>
                </c:pt>
                <c:pt idx="29991" formatCode="General">
                  <c:v>0.61772300000000058</c:v>
                </c:pt>
                <c:pt idx="29992" formatCode="General">
                  <c:v>0.61774400000000074</c:v>
                </c:pt>
                <c:pt idx="29993" formatCode="General">
                  <c:v>0.61776500000000045</c:v>
                </c:pt>
                <c:pt idx="29994" formatCode="General">
                  <c:v>0.61778500000000058</c:v>
                </c:pt>
                <c:pt idx="29995" formatCode="General">
                  <c:v>0.61780600000000041</c:v>
                </c:pt>
                <c:pt idx="29996" formatCode="General">
                  <c:v>0.61782600000000043</c:v>
                </c:pt>
                <c:pt idx="29997" formatCode="General">
                  <c:v>0.6178470000000007</c:v>
                </c:pt>
                <c:pt idx="29998" formatCode="General">
                  <c:v>0.6178670000000005</c:v>
                </c:pt>
                <c:pt idx="29999" formatCode="General">
                  <c:v>0.61788799999999999</c:v>
                </c:pt>
                <c:pt idx="30000" formatCode="General">
                  <c:v>0.61790800000000046</c:v>
                </c:pt>
                <c:pt idx="30001" formatCode="General">
                  <c:v>0.61792899999999995</c:v>
                </c:pt>
                <c:pt idx="30002" formatCode="General">
                  <c:v>0.61795000000000044</c:v>
                </c:pt>
                <c:pt idx="30003" formatCode="General">
                  <c:v>0.61797100000000071</c:v>
                </c:pt>
                <c:pt idx="30004" formatCode="General">
                  <c:v>0.61799100000000073</c:v>
                </c:pt>
                <c:pt idx="30005" formatCode="General">
                  <c:v>0.61801200000000001</c:v>
                </c:pt>
                <c:pt idx="30006" formatCode="General">
                  <c:v>0.61803200000000003</c:v>
                </c:pt>
                <c:pt idx="30007" formatCode="General">
                  <c:v>0.61805200000000005</c:v>
                </c:pt>
                <c:pt idx="30008" formatCode="General">
                  <c:v>0.61807400000000046</c:v>
                </c:pt>
                <c:pt idx="30009" formatCode="General">
                  <c:v>0.61809400000000059</c:v>
                </c:pt>
                <c:pt idx="30010" formatCode="General">
                  <c:v>0.61811499999999997</c:v>
                </c:pt>
                <c:pt idx="30011" formatCode="General">
                  <c:v>0.61813499999999999</c:v>
                </c:pt>
                <c:pt idx="30012" formatCode="General">
                  <c:v>0.61815600000000004</c:v>
                </c:pt>
                <c:pt idx="30013" formatCode="General">
                  <c:v>0.61817599999999995</c:v>
                </c:pt>
                <c:pt idx="30014" formatCode="General">
                  <c:v>0.61819700000000044</c:v>
                </c:pt>
                <c:pt idx="30015" formatCode="General">
                  <c:v>0.61821700000000002</c:v>
                </c:pt>
                <c:pt idx="30016" formatCode="General">
                  <c:v>0.61823899999999998</c:v>
                </c:pt>
                <c:pt idx="30017" formatCode="General">
                  <c:v>0.61825900000000045</c:v>
                </c:pt>
                <c:pt idx="30018" formatCode="General">
                  <c:v>0.61828000000000005</c:v>
                </c:pt>
                <c:pt idx="30019" formatCode="General">
                  <c:v>0.6183000000000004</c:v>
                </c:pt>
                <c:pt idx="30020" formatCode="General">
                  <c:v>0.61832100000000045</c:v>
                </c:pt>
                <c:pt idx="30021" formatCode="General">
                  <c:v>0.61834100000000058</c:v>
                </c:pt>
                <c:pt idx="30022" formatCode="General">
                  <c:v>0.61836199999999997</c:v>
                </c:pt>
                <c:pt idx="30023" formatCode="General">
                  <c:v>0.61838300000000002</c:v>
                </c:pt>
                <c:pt idx="30024" formatCode="General">
                  <c:v>0.61840300000000004</c:v>
                </c:pt>
                <c:pt idx="30025" formatCode="General">
                  <c:v>0.61842399999999997</c:v>
                </c:pt>
                <c:pt idx="30026" formatCode="General">
                  <c:v>0.61844399999999999</c:v>
                </c:pt>
                <c:pt idx="30027" formatCode="General">
                  <c:v>0.61846500000000004</c:v>
                </c:pt>
                <c:pt idx="30028" formatCode="General">
                  <c:v>0.61848499999999951</c:v>
                </c:pt>
                <c:pt idx="30029" formatCode="General">
                  <c:v>0.618506</c:v>
                </c:pt>
                <c:pt idx="30030" formatCode="General">
                  <c:v>0.61852600000000002</c:v>
                </c:pt>
                <c:pt idx="30031" formatCode="General">
                  <c:v>0.61854699999999996</c:v>
                </c:pt>
                <c:pt idx="30032" formatCode="General">
                  <c:v>0.61856800000000001</c:v>
                </c:pt>
                <c:pt idx="30033" formatCode="General">
                  <c:v>0.6185890000000005</c:v>
                </c:pt>
                <c:pt idx="30034" formatCode="General">
                  <c:v>0.61860900000000074</c:v>
                </c:pt>
                <c:pt idx="30035" formatCode="General">
                  <c:v>0.61862900000000076</c:v>
                </c:pt>
                <c:pt idx="30036" formatCode="General">
                  <c:v>0.6186500000000007</c:v>
                </c:pt>
                <c:pt idx="30037" formatCode="General">
                  <c:v>0.61867100000000075</c:v>
                </c:pt>
                <c:pt idx="30038" formatCode="General">
                  <c:v>0.61869200000000046</c:v>
                </c:pt>
                <c:pt idx="30039" formatCode="General">
                  <c:v>0.61871200000000004</c:v>
                </c:pt>
                <c:pt idx="30040" formatCode="General">
                  <c:v>0.61873299999999998</c:v>
                </c:pt>
                <c:pt idx="30041" formatCode="General">
                  <c:v>0.61875300000000044</c:v>
                </c:pt>
                <c:pt idx="30042" formatCode="General">
                  <c:v>0.61877400000000071</c:v>
                </c:pt>
                <c:pt idx="30043" formatCode="General">
                  <c:v>0.61879400000000073</c:v>
                </c:pt>
                <c:pt idx="30044" formatCode="General">
                  <c:v>0.61881500000000045</c:v>
                </c:pt>
                <c:pt idx="30045" formatCode="General">
                  <c:v>0.61883600000000005</c:v>
                </c:pt>
                <c:pt idx="30046" formatCode="General">
                  <c:v>0.61885600000000041</c:v>
                </c:pt>
                <c:pt idx="30047" formatCode="General">
                  <c:v>0.61887700000000045</c:v>
                </c:pt>
                <c:pt idx="30048" formatCode="General">
                  <c:v>0.61889700000000059</c:v>
                </c:pt>
                <c:pt idx="30049" formatCode="General">
                  <c:v>0.61891799999999997</c:v>
                </c:pt>
                <c:pt idx="30050" formatCode="General">
                  <c:v>0.61893799999999999</c:v>
                </c:pt>
                <c:pt idx="30051" formatCode="General">
                  <c:v>0.6189590000000007</c:v>
                </c:pt>
                <c:pt idx="30052" formatCode="General">
                  <c:v>0.61898000000000042</c:v>
                </c:pt>
                <c:pt idx="30053" formatCode="General">
                  <c:v>0.61900000000000044</c:v>
                </c:pt>
                <c:pt idx="30054" formatCode="General">
                  <c:v>0.61902100000000071</c:v>
                </c:pt>
                <c:pt idx="30055" formatCode="General">
                  <c:v>0.61904200000000043</c:v>
                </c:pt>
                <c:pt idx="30056" formatCode="General">
                  <c:v>0.619062</c:v>
                </c:pt>
                <c:pt idx="30057" formatCode="General">
                  <c:v>0.61908300000000005</c:v>
                </c:pt>
                <c:pt idx="30058" formatCode="General">
                  <c:v>0.61910299999999996</c:v>
                </c:pt>
                <c:pt idx="30059" formatCode="General">
                  <c:v>0.61912400000000045</c:v>
                </c:pt>
                <c:pt idx="30060" formatCode="General">
                  <c:v>0.61914400000000058</c:v>
                </c:pt>
                <c:pt idx="30061" formatCode="General">
                  <c:v>0.61916499999999997</c:v>
                </c:pt>
                <c:pt idx="30062" formatCode="General">
                  <c:v>0.61918600000000001</c:v>
                </c:pt>
                <c:pt idx="30063" formatCode="General">
                  <c:v>0.61920600000000003</c:v>
                </c:pt>
                <c:pt idx="30064" formatCode="General">
                  <c:v>0.61922699999999997</c:v>
                </c:pt>
                <c:pt idx="30065" formatCode="General">
                  <c:v>0.61924699999999999</c:v>
                </c:pt>
                <c:pt idx="30066" formatCode="General">
                  <c:v>0.61926800000000004</c:v>
                </c:pt>
                <c:pt idx="30067" formatCode="General">
                  <c:v>0.61928899999999998</c:v>
                </c:pt>
                <c:pt idx="30068" formatCode="General">
                  <c:v>0.61930900000000044</c:v>
                </c:pt>
                <c:pt idx="30069" formatCode="General">
                  <c:v>0.61933000000000005</c:v>
                </c:pt>
                <c:pt idx="30070" formatCode="General">
                  <c:v>0.61935099999999998</c:v>
                </c:pt>
                <c:pt idx="30071" formatCode="General">
                  <c:v>0.61937100000000045</c:v>
                </c:pt>
                <c:pt idx="30072" formatCode="General">
                  <c:v>0.61939200000000005</c:v>
                </c:pt>
                <c:pt idx="30073" formatCode="General">
                  <c:v>0.61941199999999996</c:v>
                </c:pt>
                <c:pt idx="30074" formatCode="General">
                  <c:v>0.61943300000000001</c:v>
                </c:pt>
                <c:pt idx="30075" formatCode="General">
                  <c:v>0.61945300000000003</c:v>
                </c:pt>
                <c:pt idx="30076" formatCode="General">
                  <c:v>0.61947399999999997</c:v>
                </c:pt>
                <c:pt idx="30077" formatCode="General">
                  <c:v>0.61949500000000046</c:v>
                </c:pt>
                <c:pt idx="30078" formatCode="General">
                  <c:v>0.61951500000000004</c:v>
                </c:pt>
                <c:pt idx="30079" formatCode="General">
                  <c:v>0.61953599999999998</c:v>
                </c:pt>
                <c:pt idx="30080" formatCode="General">
                  <c:v>0.619556</c:v>
                </c:pt>
                <c:pt idx="30081" formatCode="General">
                  <c:v>0.61957700000000004</c:v>
                </c:pt>
                <c:pt idx="30082" formatCode="General">
                  <c:v>0.61959699999999951</c:v>
                </c:pt>
                <c:pt idx="30083" formatCode="General">
                  <c:v>0.61961800000000045</c:v>
                </c:pt>
                <c:pt idx="30084" formatCode="General">
                  <c:v>0.61963900000000072</c:v>
                </c:pt>
                <c:pt idx="30085" formatCode="General">
                  <c:v>0.61966000000000043</c:v>
                </c:pt>
                <c:pt idx="30086" formatCode="General">
                  <c:v>0.61968000000000045</c:v>
                </c:pt>
                <c:pt idx="30087" formatCode="General">
                  <c:v>0.61970000000000058</c:v>
                </c:pt>
                <c:pt idx="30088" formatCode="General">
                  <c:v>0.61972100000000074</c:v>
                </c:pt>
                <c:pt idx="30089" formatCode="General">
                  <c:v>0.61974100000000076</c:v>
                </c:pt>
                <c:pt idx="30090" formatCode="General">
                  <c:v>0.61976200000000004</c:v>
                </c:pt>
                <c:pt idx="30091" formatCode="General">
                  <c:v>0.61978299999999997</c:v>
                </c:pt>
                <c:pt idx="30092" formatCode="General">
                  <c:v>0.61980400000000047</c:v>
                </c:pt>
                <c:pt idx="30093" formatCode="General">
                  <c:v>0.61982400000000071</c:v>
                </c:pt>
                <c:pt idx="30094" formatCode="General">
                  <c:v>0.61984500000000076</c:v>
                </c:pt>
                <c:pt idx="30095" formatCode="General">
                  <c:v>0.61986500000000044</c:v>
                </c:pt>
                <c:pt idx="30096" formatCode="General">
                  <c:v>0.61988600000000005</c:v>
                </c:pt>
                <c:pt idx="30097" formatCode="General">
                  <c:v>0.6199060000000004</c:v>
                </c:pt>
                <c:pt idx="30098" formatCode="General">
                  <c:v>0.61992700000000045</c:v>
                </c:pt>
                <c:pt idx="30099" formatCode="General">
                  <c:v>0.61994800000000072</c:v>
                </c:pt>
                <c:pt idx="30100" formatCode="General">
                  <c:v>0.61996899999999999</c:v>
                </c:pt>
                <c:pt idx="30101" formatCode="General">
                  <c:v>0.61998900000000046</c:v>
                </c:pt>
                <c:pt idx="30102" formatCode="General">
                  <c:v>0.62000900000000059</c:v>
                </c:pt>
                <c:pt idx="30103" formatCode="General">
                  <c:v>0.62003000000000041</c:v>
                </c:pt>
                <c:pt idx="30104" formatCode="General">
                  <c:v>0.62005000000000043</c:v>
                </c:pt>
                <c:pt idx="30105" formatCode="General">
                  <c:v>0.6200710000000007</c:v>
                </c:pt>
                <c:pt idx="30106" formatCode="General">
                  <c:v>0.62009200000000042</c:v>
                </c:pt>
                <c:pt idx="30107" formatCode="General">
                  <c:v>0.62011300000000003</c:v>
                </c:pt>
                <c:pt idx="30108" formatCode="General">
                  <c:v>0.62013300000000005</c:v>
                </c:pt>
                <c:pt idx="30109" formatCode="General">
                  <c:v>0.62015399999999998</c:v>
                </c:pt>
                <c:pt idx="30110" formatCode="General">
                  <c:v>0.62017400000000045</c:v>
                </c:pt>
                <c:pt idx="30111" formatCode="General">
                  <c:v>0.62019500000000072</c:v>
                </c:pt>
                <c:pt idx="30112" formatCode="General">
                  <c:v>0.62021599999999999</c:v>
                </c:pt>
                <c:pt idx="30113" formatCode="General">
                  <c:v>0.62023700000000004</c:v>
                </c:pt>
                <c:pt idx="30114" formatCode="General">
                  <c:v>0.6202569999999995</c:v>
                </c:pt>
                <c:pt idx="30115" formatCode="General">
                  <c:v>0.62027699999999997</c:v>
                </c:pt>
                <c:pt idx="30116" formatCode="General">
                  <c:v>0.62029800000000046</c:v>
                </c:pt>
                <c:pt idx="30117" formatCode="General">
                  <c:v>0.62031800000000004</c:v>
                </c:pt>
                <c:pt idx="30118" formatCode="General">
                  <c:v>0.62033899999999997</c:v>
                </c:pt>
                <c:pt idx="30119" formatCode="General">
                  <c:v>0.62035899999999999</c:v>
                </c:pt>
                <c:pt idx="30120" formatCode="General">
                  <c:v>0.62038099999999996</c:v>
                </c:pt>
                <c:pt idx="30121" formatCode="General">
                  <c:v>0.62040099999999998</c:v>
                </c:pt>
                <c:pt idx="30122" formatCode="General">
                  <c:v>0.62042200000000003</c:v>
                </c:pt>
                <c:pt idx="30123" formatCode="General">
                  <c:v>0.62044200000000005</c:v>
                </c:pt>
                <c:pt idx="30124" formatCode="General">
                  <c:v>0.62046299999999943</c:v>
                </c:pt>
                <c:pt idx="30125" formatCode="General">
                  <c:v>0.62048300000000001</c:v>
                </c:pt>
                <c:pt idx="30126" formatCode="General">
                  <c:v>0.6205039999999995</c:v>
                </c:pt>
                <c:pt idx="30127" formatCode="General">
                  <c:v>0.62052499999999999</c:v>
                </c:pt>
                <c:pt idx="30128" formatCode="General">
                  <c:v>0.62054500000000046</c:v>
                </c:pt>
                <c:pt idx="30129" formatCode="General">
                  <c:v>0.62056599999999951</c:v>
                </c:pt>
                <c:pt idx="30130" formatCode="General">
                  <c:v>0.62058599999999997</c:v>
                </c:pt>
                <c:pt idx="30131" formatCode="General">
                  <c:v>0.62060700000000046</c:v>
                </c:pt>
                <c:pt idx="30132" formatCode="General">
                  <c:v>0.62062700000000071</c:v>
                </c:pt>
                <c:pt idx="30133" formatCode="General">
                  <c:v>0.62064800000000075</c:v>
                </c:pt>
                <c:pt idx="30134" formatCode="General">
                  <c:v>0.62066800000000044</c:v>
                </c:pt>
                <c:pt idx="30135" formatCode="General">
                  <c:v>0.62069000000000074</c:v>
                </c:pt>
                <c:pt idx="30136" formatCode="General">
                  <c:v>0.62071000000000043</c:v>
                </c:pt>
                <c:pt idx="30137" formatCode="General">
                  <c:v>0.62073100000000059</c:v>
                </c:pt>
                <c:pt idx="30138" formatCode="General">
                  <c:v>0.62075100000000072</c:v>
                </c:pt>
                <c:pt idx="30139" formatCode="General">
                  <c:v>0.62077200000000043</c:v>
                </c:pt>
                <c:pt idx="30140" formatCode="General">
                  <c:v>0.62079200000000045</c:v>
                </c:pt>
                <c:pt idx="30141" formatCode="General">
                  <c:v>0.6208129999999995</c:v>
                </c:pt>
                <c:pt idx="30142" formatCode="General">
                  <c:v>0.62083400000000044</c:v>
                </c:pt>
                <c:pt idx="30143" formatCode="General">
                  <c:v>0.62085400000000046</c:v>
                </c:pt>
                <c:pt idx="30144" formatCode="General">
                  <c:v>0.62087499999999995</c:v>
                </c:pt>
                <c:pt idx="30145" formatCode="General">
                  <c:v>0.62089500000000075</c:v>
                </c:pt>
                <c:pt idx="30146" formatCode="General">
                  <c:v>0.62091600000000002</c:v>
                </c:pt>
                <c:pt idx="30147" formatCode="General">
                  <c:v>0.62093600000000004</c:v>
                </c:pt>
                <c:pt idx="30148" formatCode="General">
                  <c:v>0.62095699999999998</c:v>
                </c:pt>
                <c:pt idx="30149" formatCode="General">
                  <c:v>0.62097700000000045</c:v>
                </c:pt>
                <c:pt idx="30150" formatCode="General">
                  <c:v>0.62099900000000074</c:v>
                </c:pt>
                <c:pt idx="30151" formatCode="General">
                  <c:v>0.62101899999999999</c:v>
                </c:pt>
                <c:pt idx="30152" formatCode="General">
                  <c:v>0.6210400000000007</c:v>
                </c:pt>
                <c:pt idx="30153" formatCode="General">
                  <c:v>0.62105999999999995</c:v>
                </c:pt>
                <c:pt idx="30154" formatCode="General">
                  <c:v>0.62108000000000041</c:v>
                </c:pt>
                <c:pt idx="30155" formatCode="General">
                  <c:v>0.62110100000000046</c:v>
                </c:pt>
                <c:pt idx="30156" formatCode="General">
                  <c:v>0.62112199999999995</c:v>
                </c:pt>
                <c:pt idx="30157" formatCode="General">
                  <c:v>0.62114300000000044</c:v>
                </c:pt>
                <c:pt idx="30158" formatCode="General">
                  <c:v>0.62116300000000002</c:v>
                </c:pt>
                <c:pt idx="30159" formatCode="General">
                  <c:v>0.62118399999999996</c:v>
                </c:pt>
                <c:pt idx="30160" formatCode="General">
                  <c:v>0.62120399999999998</c:v>
                </c:pt>
                <c:pt idx="30161" formatCode="General">
                  <c:v>0.62122500000000058</c:v>
                </c:pt>
                <c:pt idx="30162" formatCode="General">
                  <c:v>0.62124500000000071</c:v>
                </c:pt>
                <c:pt idx="30163" formatCode="General">
                  <c:v>0.62126599999999998</c:v>
                </c:pt>
                <c:pt idx="30164" formatCode="General">
                  <c:v>0.62128700000000003</c:v>
                </c:pt>
                <c:pt idx="30165" formatCode="General">
                  <c:v>0.62130700000000005</c:v>
                </c:pt>
                <c:pt idx="30166" formatCode="General">
                  <c:v>0.62132799999999999</c:v>
                </c:pt>
                <c:pt idx="30167" formatCode="General">
                  <c:v>0.62134900000000071</c:v>
                </c:pt>
                <c:pt idx="30168" formatCode="General">
                  <c:v>0.62136899999999951</c:v>
                </c:pt>
                <c:pt idx="30169" formatCode="General">
                  <c:v>0.62138899999999997</c:v>
                </c:pt>
                <c:pt idx="30170" formatCode="General">
                  <c:v>0.62141000000000002</c:v>
                </c:pt>
                <c:pt idx="30171" formatCode="General">
                  <c:v>0.62143099999999996</c:v>
                </c:pt>
                <c:pt idx="30172" formatCode="General">
                  <c:v>0.62145099999999998</c:v>
                </c:pt>
                <c:pt idx="30173" formatCode="General">
                  <c:v>0.62147200000000002</c:v>
                </c:pt>
                <c:pt idx="30174" formatCode="General">
                  <c:v>0.62149299999999996</c:v>
                </c:pt>
                <c:pt idx="30175" formatCode="General">
                  <c:v>0.62151299999999943</c:v>
                </c:pt>
                <c:pt idx="30176" formatCode="General">
                  <c:v>0.62153400000000003</c:v>
                </c:pt>
                <c:pt idx="30177" formatCode="General">
                  <c:v>0.62155400000000005</c:v>
                </c:pt>
                <c:pt idx="30178" formatCode="General">
                  <c:v>0.62157499999999999</c:v>
                </c:pt>
                <c:pt idx="30179" formatCode="General">
                  <c:v>0.62159600000000004</c:v>
                </c:pt>
                <c:pt idx="30180" formatCode="General">
                  <c:v>0.62161699999999998</c:v>
                </c:pt>
                <c:pt idx="30181" formatCode="General">
                  <c:v>0.62163700000000044</c:v>
                </c:pt>
                <c:pt idx="30182" formatCode="General">
                  <c:v>0.62165700000000046</c:v>
                </c:pt>
                <c:pt idx="30183" formatCode="General">
                  <c:v>0.62167799999999995</c:v>
                </c:pt>
                <c:pt idx="30184" formatCode="General">
                  <c:v>0.62169800000000075</c:v>
                </c:pt>
                <c:pt idx="30185" formatCode="General">
                  <c:v>0.62171900000000047</c:v>
                </c:pt>
                <c:pt idx="30186" formatCode="General">
                  <c:v>0.62174000000000074</c:v>
                </c:pt>
                <c:pt idx="30187" formatCode="General">
                  <c:v>0.62176000000000042</c:v>
                </c:pt>
                <c:pt idx="30188" formatCode="General">
                  <c:v>0.62178100000000058</c:v>
                </c:pt>
                <c:pt idx="30189" formatCode="General">
                  <c:v>0.62180200000000041</c:v>
                </c:pt>
                <c:pt idx="30190" formatCode="General">
                  <c:v>0.62182200000000043</c:v>
                </c:pt>
                <c:pt idx="30191" formatCode="General">
                  <c:v>0.6218430000000007</c:v>
                </c:pt>
                <c:pt idx="30192" formatCode="General">
                  <c:v>0.62186300000000005</c:v>
                </c:pt>
                <c:pt idx="30193" formatCode="General">
                  <c:v>0.62188399999999999</c:v>
                </c:pt>
                <c:pt idx="30194" formatCode="General">
                  <c:v>0.62190400000000046</c:v>
                </c:pt>
                <c:pt idx="30195" formatCode="General">
                  <c:v>0.62192499999999995</c:v>
                </c:pt>
                <c:pt idx="30196" formatCode="General">
                  <c:v>0.62194600000000044</c:v>
                </c:pt>
                <c:pt idx="30197" formatCode="General">
                  <c:v>0.62196600000000002</c:v>
                </c:pt>
                <c:pt idx="30198" formatCode="General">
                  <c:v>0.62198699999999996</c:v>
                </c:pt>
                <c:pt idx="30199" formatCode="General">
                  <c:v>0.62200699999999998</c:v>
                </c:pt>
                <c:pt idx="30200" formatCode="General">
                  <c:v>0.62202800000000058</c:v>
                </c:pt>
                <c:pt idx="30201" formatCode="General">
                  <c:v>0.62204800000000071</c:v>
                </c:pt>
                <c:pt idx="30202" formatCode="General">
                  <c:v>0.62206899999999998</c:v>
                </c:pt>
                <c:pt idx="30203" formatCode="General">
                  <c:v>0.62209000000000059</c:v>
                </c:pt>
                <c:pt idx="30204" formatCode="General">
                  <c:v>0.62211099999999997</c:v>
                </c:pt>
                <c:pt idx="30205" formatCode="General">
                  <c:v>0.62213099999999999</c:v>
                </c:pt>
                <c:pt idx="30206" formatCode="General">
                  <c:v>0.62215200000000004</c:v>
                </c:pt>
                <c:pt idx="30207" formatCode="General">
                  <c:v>0.62217199999999995</c:v>
                </c:pt>
                <c:pt idx="30208" formatCode="General">
                  <c:v>0.62219300000000044</c:v>
                </c:pt>
                <c:pt idx="30209" formatCode="General">
                  <c:v>0.62221300000000002</c:v>
                </c:pt>
                <c:pt idx="30210" formatCode="General">
                  <c:v>0.62223399999999951</c:v>
                </c:pt>
                <c:pt idx="30211" formatCode="General">
                  <c:v>0.62225500000000045</c:v>
                </c:pt>
                <c:pt idx="30212" formatCode="General">
                  <c:v>0.62227500000000058</c:v>
                </c:pt>
                <c:pt idx="30213" formatCode="General">
                  <c:v>0.6222960000000004</c:v>
                </c:pt>
                <c:pt idx="30214" formatCode="General">
                  <c:v>0.62231599999999998</c:v>
                </c:pt>
                <c:pt idx="30215" formatCode="General">
                  <c:v>0.62233700000000003</c:v>
                </c:pt>
                <c:pt idx="30216" formatCode="General">
                  <c:v>0.62235700000000005</c:v>
                </c:pt>
                <c:pt idx="30217" formatCode="General">
                  <c:v>0.62237799999999999</c:v>
                </c:pt>
                <c:pt idx="30218" formatCode="General">
                  <c:v>0.6223990000000007</c:v>
                </c:pt>
                <c:pt idx="30219" formatCode="General">
                  <c:v>0.62241999999999997</c:v>
                </c:pt>
                <c:pt idx="30220" formatCode="General">
                  <c:v>0.62243999999999999</c:v>
                </c:pt>
                <c:pt idx="30221" formatCode="General">
                  <c:v>0.62246000000000001</c:v>
                </c:pt>
                <c:pt idx="30222" formatCode="General">
                  <c:v>0.62248099999999951</c:v>
                </c:pt>
                <c:pt idx="30223" formatCode="General">
                  <c:v>0.62250099999999997</c:v>
                </c:pt>
                <c:pt idx="30224" formatCode="General">
                  <c:v>0.62252300000000005</c:v>
                </c:pt>
                <c:pt idx="30225" formatCode="General">
                  <c:v>0.62254299999999996</c:v>
                </c:pt>
                <c:pt idx="30226" formatCode="General">
                  <c:v>0.62256400000000001</c:v>
                </c:pt>
                <c:pt idx="30227" formatCode="General">
                  <c:v>0.62258400000000003</c:v>
                </c:pt>
                <c:pt idx="30228" formatCode="General">
                  <c:v>0.62260500000000074</c:v>
                </c:pt>
                <c:pt idx="30229" formatCode="General">
                  <c:v>0.62262500000000076</c:v>
                </c:pt>
                <c:pt idx="30230" formatCode="General">
                  <c:v>0.62264600000000059</c:v>
                </c:pt>
                <c:pt idx="30231" formatCode="General">
                  <c:v>0.62266600000000005</c:v>
                </c:pt>
                <c:pt idx="30232" formatCode="General">
                  <c:v>0.62268699999999999</c:v>
                </c:pt>
                <c:pt idx="30233" formatCode="General">
                  <c:v>0.62270800000000071</c:v>
                </c:pt>
                <c:pt idx="30234" formatCode="General">
                  <c:v>0.62272900000000075</c:v>
                </c:pt>
                <c:pt idx="30235" formatCode="General">
                  <c:v>0.62274900000000089</c:v>
                </c:pt>
                <c:pt idx="30236" formatCode="General">
                  <c:v>0.62276900000000046</c:v>
                </c:pt>
                <c:pt idx="30237" formatCode="General">
                  <c:v>0.62278999999999995</c:v>
                </c:pt>
                <c:pt idx="30238" formatCode="General">
                  <c:v>0.62281000000000042</c:v>
                </c:pt>
                <c:pt idx="30239" formatCode="General">
                  <c:v>0.62283200000000005</c:v>
                </c:pt>
                <c:pt idx="30240" formatCode="General">
                  <c:v>0.62285200000000041</c:v>
                </c:pt>
                <c:pt idx="30241" formatCode="General">
                  <c:v>0.62287300000000045</c:v>
                </c:pt>
                <c:pt idx="30242" formatCode="General">
                  <c:v>0.62289300000000059</c:v>
                </c:pt>
                <c:pt idx="30243" formatCode="General">
                  <c:v>0.62291399999999997</c:v>
                </c:pt>
                <c:pt idx="30244" formatCode="General">
                  <c:v>0.62293399999999999</c:v>
                </c:pt>
                <c:pt idx="30245" formatCode="General">
                  <c:v>0.6229550000000007</c:v>
                </c:pt>
                <c:pt idx="30246" formatCode="General">
                  <c:v>0.62297499999999995</c:v>
                </c:pt>
                <c:pt idx="30247" formatCode="General">
                  <c:v>0.62299600000000044</c:v>
                </c:pt>
                <c:pt idx="30248" formatCode="General">
                  <c:v>0.62301700000000004</c:v>
                </c:pt>
                <c:pt idx="30249" formatCode="General">
                  <c:v>0.62303699999999951</c:v>
                </c:pt>
                <c:pt idx="30250" formatCode="General">
                  <c:v>0.62305800000000044</c:v>
                </c:pt>
                <c:pt idx="30251" formatCode="General">
                  <c:v>0.62307800000000046</c:v>
                </c:pt>
                <c:pt idx="30252" formatCode="General">
                  <c:v>0.62309900000000074</c:v>
                </c:pt>
                <c:pt idx="30253" formatCode="General">
                  <c:v>0.62311899999999998</c:v>
                </c:pt>
                <c:pt idx="30254" formatCode="General">
                  <c:v>0.62314099999999994</c:v>
                </c:pt>
                <c:pt idx="30255" formatCode="General">
                  <c:v>0.62316099999999996</c:v>
                </c:pt>
                <c:pt idx="30256" formatCode="General">
                  <c:v>0.62318200000000001</c:v>
                </c:pt>
                <c:pt idx="30257" formatCode="General">
                  <c:v>0.62320200000000003</c:v>
                </c:pt>
                <c:pt idx="30258" formatCode="General">
                  <c:v>0.62322299999999997</c:v>
                </c:pt>
                <c:pt idx="30259" formatCode="General">
                  <c:v>0.62324299999999999</c:v>
                </c:pt>
                <c:pt idx="30260" formatCode="General">
                  <c:v>0.62326400000000004</c:v>
                </c:pt>
                <c:pt idx="30261" formatCode="General">
                  <c:v>0.62328499999999998</c:v>
                </c:pt>
                <c:pt idx="30262" formatCode="General">
                  <c:v>0.62330500000000044</c:v>
                </c:pt>
                <c:pt idx="30263" formatCode="General">
                  <c:v>0.62332600000000005</c:v>
                </c:pt>
                <c:pt idx="30264" formatCode="General">
                  <c:v>0.6233460000000004</c:v>
                </c:pt>
                <c:pt idx="30265" formatCode="General">
                  <c:v>0.623367</c:v>
                </c:pt>
                <c:pt idx="30266" formatCode="General">
                  <c:v>0.62338700000000002</c:v>
                </c:pt>
                <c:pt idx="30267" formatCode="General">
                  <c:v>0.62340799999999996</c:v>
                </c:pt>
                <c:pt idx="30268" formatCode="General">
                  <c:v>0.62342900000000046</c:v>
                </c:pt>
                <c:pt idx="30269" formatCode="General">
                  <c:v>0.62344999999999995</c:v>
                </c:pt>
                <c:pt idx="30270" formatCode="General">
                  <c:v>0.62346999999999997</c:v>
                </c:pt>
                <c:pt idx="30271" formatCode="General">
                  <c:v>0.62349100000000046</c:v>
                </c:pt>
                <c:pt idx="30272" formatCode="General">
                  <c:v>0.62351100000000004</c:v>
                </c:pt>
                <c:pt idx="30273" formatCode="General">
                  <c:v>0.62353199999999998</c:v>
                </c:pt>
                <c:pt idx="30274" formatCode="General">
                  <c:v>0.623552</c:v>
                </c:pt>
                <c:pt idx="30275" formatCode="General">
                  <c:v>0.62357300000000004</c:v>
                </c:pt>
                <c:pt idx="30276" formatCode="General">
                  <c:v>0.62359399999999998</c:v>
                </c:pt>
                <c:pt idx="30277" formatCode="General">
                  <c:v>0.62361400000000045</c:v>
                </c:pt>
                <c:pt idx="30278" formatCode="General">
                  <c:v>0.62363500000000072</c:v>
                </c:pt>
                <c:pt idx="30279" formatCode="General">
                  <c:v>0.62365500000000074</c:v>
                </c:pt>
                <c:pt idx="30280" formatCode="General">
                  <c:v>0.62367600000000045</c:v>
                </c:pt>
                <c:pt idx="30281" formatCode="General">
                  <c:v>0.62369600000000058</c:v>
                </c:pt>
                <c:pt idx="30282" formatCode="General">
                  <c:v>0.62371699999999997</c:v>
                </c:pt>
                <c:pt idx="30283" formatCode="General">
                  <c:v>0.62373800000000046</c:v>
                </c:pt>
                <c:pt idx="30284" formatCode="General">
                  <c:v>0.6237580000000007</c:v>
                </c:pt>
                <c:pt idx="30285" formatCode="General">
                  <c:v>0.62377900000000075</c:v>
                </c:pt>
                <c:pt idx="30286" formatCode="General">
                  <c:v>0.62380000000000047</c:v>
                </c:pt>
                <c:pt idx="30287" formatCode="General">
                  <c:v>0.62382000000000071</c:v>
                </c:pt>
                <c:pt idx="30288" formatCode="General">
                  <c:v>0.62383999999999995</c:v>
                </c:pt>
                <c:pt idx="30289" formatCode="General">
                  <c:v>0.62386100000000044</c:v>
                </c:pt>
                <c:pt idx="30290" formatCode="General">
                  <c:v>0.62388200000000005</c:v>
                </c:pt>
                <c:pt idx="30291" formatCode="General">
                  <c:v>0.6239020000000004</c:v>
                </c:pt>
                <c:pt idx="30292" formatCode="General">
                  <c:v>0.62392300000000045</c:v>
                </c:pt>
                <c:pt idx="30293" formatCode="General">
                  <c:v>0.62394400000000072</c:v>
                </c:pt>
                <c:pt idx="30294" formatCode="General">
                  <c:v>0.62396399999999996</c:v>
                </c:pt>
                <c:pt idx="30295" formatCode="General">
                  <c:v>0.62398500000000046</c:v>
                </c:pt>
                <c:pt idx="30296" formatCode="General">
                  <c:v>0.62400500000000059</c:v>
                </c:pt>
                <c:pt idx="30297" formatCode="General">
                  <c:v>0.62402600000000041</c:v>
                </c:pt>
                <c:pt idx="30298" formatCode="General">
                  <c:v>0.62404700000000046</c:v>
                </c:pt>
                <c:pt idx="30299" formatCode="General">
                  <c:v>0.62406700000000004</c:v>
                </c:pt>
                <c:pt idx="30300" formatCode="General">
                  <c:v>0.62408799999999998</c:v>
                </c:pt>
                <c:pt idx="30301" formatCode="General">
                  <c:v>0.62410800000000044</c:v>
                </c:pt>
                <c:pt idx="30302" formatCode="General">
                  <c:v>0.62412900000000071</c:v>
                </c:pt>
                <c:pt idx="30303" formatCode="General">
                  <c:v>0.62414899999999995</c:v>
                </c:pt>
                <c:pt idx="30304" formatCode="General">
                  <c:v>0.62417000000000045</c:v>
                </c:pt>
                <c:pt idx="30305" formatCode="General">
                  <c:v>0.62419100000000072</c:v>
                </c:pt>
                <c:pt idx="30306" formatCode="General">
                  <c:v>0.62421099999999996</c:v>
                </c:pt>
                <c:pt idx="30307" formatCode="General">
                  <c:v>0.62423200000000001</c:v>
                </c:pt>
                <c:pt idx="30308" formatCode="General">
                  <c:v>0.6242529999999995</c:v>
                </c:pt>
                <c:pt idx="30309" formatCode="General">
                  <c:v>0.62427299999999997</c:v>
                </c:pt>
                <c:pt idx="30310" formatCode="General">
                  <c:v>0.62429400000000046</c:v>
                </c:pt>
                <c:pt idx="30311" formatCode="General">
                  <c:v>0.62431400000000004</c:v>
                </c:pt>
                <c:pt idx="30312" formatCode="General">
                  <c:v>0.62433499999999997</c:v>
                </c:pt>
                <c:pt idx="30313" formatCode="General">
                  <c:v>0.62435499999999999</c:v>
                </c:pt>
                <c:pt idx="30314" formatCode="General">
                  <c:v>0.62437600000000004</c:v>
                </c:pt>
                <c:pt idx="30315" formatCode="General">
                  <c:v>0.62439699999999998</c:v>
                </c:pt>
                <c:pt idx="30316" formatCode="General">
                  <c:v>0.624417</c:v>
                </c:pt>
                <c:pt idx="30317" formatCode="General">
                  <c:v>0.62443800000000005</c:v>
                </c:pt>
                <c:pt idx="30318" formatCode="General">
                  <c:v>0.62445799999999996</c:v>
                </c:pt>
                <c:pt idx="30319" formatCode="General">
                  <c:v>0.62447900000000045</c:v>
                </c:pt>
                <c:pt idx="30320" formatCode="General">
                  <c:v>0.62449900000000058</c:v>
                </c:pt>
                <c:pt idx="30321" formatCode="General">
                  <c:v>0.62451999999999996</c:v>
                </c:pt>
                <c:pt idx="30322" formatCode="General">
                  <c:v>0.62454100000000046</c:v>
                </c:pt>
                <c:pt idx="30323" formatCode="General">
                  <c:v>0.62456199999999951</c:v>
                </c:pt>
                <c:pt idx="30324" formatCode="General">
                  <c:v>0.62458199999999997</c:v>
                </c:pt>
                <c:pt idx="30325" formatCode="General">
                  <c:v>0.62460300000000046</c:v>
                </c:pt>
                <c:pt idx="30326" formatCode="General">
                  <c:v>0.62462300000000071</c:v>
                </c:pt>
                <c:pt idx="30327" formatCode="General">
                  <c:v>0.62464400000000075</c:v>
                </c:pt>
                <c:pt idx="30328" formatCode="General">
                  <c:v>0.62466500000000058</c:v>
                </c:pt>
                <c:pt idx="30329" formatCode="General">
                  <c:v>0.62468500000000071</c:v>
                </c:pt>
                <c:pt idx="30330" formatCode="General">
                  <c:v>0.62470600000000043</c:v>
                </c:pt>
                <c:pt idx="30331" formatCode="General">
                  <c:v>0.62472600000000045</c:v>
                </c:pt>
                <c:pt idx="30332" formatCode="General">
                  <c:v>0.62474700000000072</c:v>
                </c:pt>
                <c:pt idx="30333" formatCode="General">
                  <c:v>0.62476699999999996</c:v>
                </c:pt>
                <c:pt idx="30334" formatCode="General">
                  <c:v>0.62478800000000045</c:v>
                </c:pt>
                <c:pt idx="30335" formatCode="General">
                  <c:v>0.62480800000000059</c:v>
                </c:pt>
                <c:pt idx="30336" formatCode="General">
                  <c:v>0.62482900000000074</c:v>
                </c:pt>
                <c:pt idx="30337" formatCode="General">
                  <c:v>0.62485000000000046</c:v>
                </c:pt>
                <c:pt idx="30338" formatCode="General">
                  <c:v>0.62487099999999995</c:v>
                </c:pt>
                <c:pt idx="30339" formatCode="General">
                  <c:v>0.62489100000000075</c:v>
                </c:pt>
                <c:pt idx="30340" formatCode="General">
                  <c:v>0.62491200000000002</c:v>
                </c:pt>
                <c:pt idx="30341" formatCode="General">
                  <c:v>0.62493200000000004</c:v>
                </c:pt>
                <c:pt idx="30342" formatCode="General">
                  <c:v>0.62495199999999995</c:v>
                </c:pt>
                <c:pt idx="30343" formatCode="General">
                  <c:v>0.62497400000000058</c:v>
                </c:pt>
                <c:pt idx="30344" formatCode="General">
                  <c:v>0.62499400000000072</c:v>
                </c:pt>
                <c:pt idx="30345" formatCode="General">
                  <c:v>0.62501499999999999</c:v>
                </c:pt>
                <c:pt idx="30346" formatCode="General">
                  <c:v>0.62503500000000045</c:v>
                </c:pt>
                <c:pt idx="30347" formatCode="General">
                  <c:v>0.62505599999999994</c:v>
                </c:pt>
                <c:pt idx="30348" formatCode="General">
                  <c:v>0.62507600000000041</c:v>
                </c:pt>
                <c:pt idx="30349" formatCode="General">
                  <c:v>0.62509700000000046</c:v>
                </c:pt>
                <c:pt idx="30350" formatCode="General">
                  <c:v>0.62511700000000003</c:v>
                </c:pt>
                <c:pt idx="30351" formatCode="General">
                  <c:v>0.62513799999999997</c:v>
                </c:pt>
                <c:pt idx="30352" formatCode="General">
                  <c:v>0.62515900000000046</c:v>
                </c:pt>
                <c:pt idx="30353" formatCode="General">
                  <c:v>0.6251800000000004</c:v>
                </c:pt>
                <c:pt idx="30354" formatCode="General">
                  <c:v>0.62520000000000042</c:v>
                </c:pt>
                <c:pt idx="30355" formatCode="General">
                  <c:v>0.62522000000000044</c:v>
                </c:pt>
                <c:pt idx="30356" formatCode="General">
                  <c:v>0.62524100000000071</c:v>
                </c:pt>
                <c:pt idx="30357" formatCode="General">
                  <c:v>0.62526099999999996</c:v>
                </c:pt>
                <c:pt idx="30358" formatCode="General">
                  <c:v>0.62528300000000003</c:v>
                </c:pt>
                <c:pt idx="30359" formatCode="General">
                  <c:v>0.62530300000000005</c:v>
                </c:pt>
                <c:pt idx="30360" formatCode="General">
                  <c:v>0.62532399999999999</c:v>
                </c:pt>
                <c:pt idx="30361" formatCode="General">
                  <c:v>0.62534400000000046</c:v>
                </c:pt>
                <c:pt idx="30362" formatCode="General">
                  <c:v>0.6253649999999995</c:v>
                </c:pt>
                <c:pt idx="30363" formatCode="General">
                  <c:v>0.62538499999999997</c:v>
                </c:pt>
                <c:pt idx="30364" formatCode="General">
                  <c:v>0.62540600000000002</c:v>
                </c:pt>
                <c:pt idx="30365" formatCode="General">
                  <c:v>0.62542600000000004</c:v>
                </c:pt>
                <c:pt idx="30366" formatCode="General">
                  <c:v>0.62544800000000045</c:v>
                </c:pt>
                <c:pt idx="30367" formatCode="General">
                  <c:v>0.62546800000000002</c:v>
                </c:pt>
                <c:pt idx="30368" formatCode="General">
                  <c:v>0.62548800000000004</c:v>
                </c:pt>
                <c:pt idx="30369" formatCode="General">
                  <c:v>0.62550899999999998</c:v>
                </c:pt>
                <c:pt idx="30370" formatCode="General">
                  <c:v>0.62552900000000045</c:v>
                </c:pt>
                <c:pt idx="30371" formatCode="General">
                  <c:v>0.62555000000000005</c:v>
                </c:pt>
                <c:pt idx="30372" formatCode="General">
                  <c:v>0.62557099999999999</c:v>
                </c:pt>
                <c:pt idx="30373" formatCode="General">
                  <c:v>0.62559200000000004</c:v>
                </c:pt>
                <c:pt idx="30374" formatCode="General">
                  <c:v>0.62561199999999995</c:v>
                </c:pt>
                <c:pt idx="30375" formatCode="General">
                  <c:v>0.62563299999999999</c:v>
                </c:pt>
                <c:pt idx="30376" formatCode="General">
                  <c:v>0.62565300000000046</c:v>
                </c:pt>
                <c:pt idx="30377" formatCode="General">
                  <c:v>0.62567399999999995</c:v>
                </c:pt>
                <c:pt idx="30378" formatCode="General">
                  <c:v>0.62569400000000075</c:v>
                </c:pt>
                <c:pt idx="30379" formatCode="General">
                  <c:v>0.62571500000000047</c:v>
                </c:pt>
                <c:pt idx="30380" formatCode="General">
                  <c:v>0.62573500000000071</c:v>
                </c:pt>
                <c:pt idx="30381" formatCode="General">
                  <c:v>0.62575700000000045</c:v>
                </c:pt>
                <c:pt idx="30382" formatCode="General">
                  <c:v>0.62577700000000058</c:v>
                </c:pt>
                <c:pt idx="30383" formatCode="General">
                  <c:v>0.62579700000000071</c:v>
                </c:pt>
                <c:pt idx="30384" formatCode="General">
                  <c:v>0.62581799999999999</c:v>
                </c:pt>
                <c:pt idx="30385" formatCode="General">
                  <c:v>0.62583800000000045</c:v>
                </c:pt>
                <c:pt idx="30386" formatCode="General">
                  <c:v>0.62585900000000072</c:v>
                </c:pt>
                <c:pt idx="30387" formatCode="General">
                  <c:v>0.62588000000000044</c:v>
                </c:pt>
                <c:pt idx="30388" formatCode="General">
                  <c:v>0.62590100000000071</c:v>
                </c:pt>
                <c:pt idx="30389" formatCode="General">
                  <c:v>0.62592099999999995</c:v>
                </c:pt>
                <c:pt idx="30390" formatCode="General">
                  <c:v>0.62594200000000044</c:v>
                </c:pt>
                <c:pt idx="30391" formatCode="General">
                  <c:v>0.62596200000000002</c:v>
                </c:pt>
                <c:pt idx="30392" formatCode="General">
                  <c:v>0.62598299999999996</c:v>
                </c:pt>
                <c:pt idx="30393" formatCode="General">
                  <c:v>0.62600299999999998</c:v>
                </c:pt>
                <c:pt idx="30394" formatCode="General">
                  <c:v>0.62602300000000044</c:v>
                </c:pt>
                <c:pt idx="30395" formatCode="General">
                  <c:v>0.62604400000000071</c:v>
                </c:pt>
                <c:pt idx="30396" formatCode="General">
                  <c:v>0.62606499999999998</c:v>
                </c:pt>
                <c:pt idx="30397" formatCode="General">
                  <c:v>0.62608600000000003</c:v>
                </c:pt>
                <c:pt idx="30398" formatCode="General">
                  <c:v>0.62610600000000005</c:v>
                </c:pt>
                <c:pt idx="30399" formatCode="General">
                  <c:v>0.62612699999999999</c:v>
                </c:pt>
                <c:pt idx="30400" formatCode="General">
                  <c:v>0.62614700000000045</c:v>
                </c:pt>
                <c:pt idx="30401" formatCode="General">
                  <c:v>0.6261679999999995</c:v>
                </c:pt>
                <c:pt idx="30402" formatCode="General">
                  <c:v>0.62618900000000044</c:v>
                </c:pt>
                <c:pt idx="30403" formatCode="General">
                  <c:v>0.62620900000000046</c:v>
                </c:pt>
                <c:pt idx="30404" formatCode="General">
                  <c:v>0.62622999999999995</c:v>
                </c:pt>
                <c:pt idx="30405" formatCode="General">
                  <c:v>0.62625100000000045</c:v>
                </c:pt>
                <c:pt idx="30406" formatCode="General">
                  <c:v>0.62627100000000058</c:v>
                </c:pt>
                <c:pt idx="30407" formatCode="General">
                  <c:v>0.6262920000000004</c:v>
                </c:pt>
                <c:pt idx="30408" formatCode="General">
                  <c:v>0.62631199999999998</c:v>
                </c:pt>
                <c:pt idx="30409" formatCode="General">
                  <c:v>0.62633300000000003</c:v>
                </c:pt>
                <c:pt idx="30410" formatCode="General">
                  <c:v>0.62635399999999997</c:v>
                </c:pt>
                <c:pt idx="30411" formatCode="General">
                  <c:v>0.62637399999999999</c:v>
                </c:pt>
                <c:pt idx="30412" formatCode="General">
                  <c:v>0.6263950000000007</c:v>
                </c:pt>
                <c:pt idx="30413" formatCode="General">
                  <c:v>0.6264150000000005</c:v>
                </c:pt>
                <c:pt idx="30414" formatCode="General">
                  <c:v>0.62643599999999999</c:v>
                </c:pt>
                <c:pt idx="30415" formatCode="General">
                  <c:v>0.62645600000000001</c:v>
                </c:pt>
                <c:pt idx="30416" formatCode="General">
                  <c:v>0.62647699999999951</c:v>
                </c:pt>
                <c:pt idx="30417" formatCode="General">
                  <c:v>0.62649800000000044</c:v>
                </c:pt>
                <c:pt idx="30418" formatCode="General">
                  <c:v>0.62651800000000002</c:v>
                </c:pt>
                <c:pt idx="30419" formatCode="General">
                  <c:v>0.62653899999999996</c:v>
                </c:pt>
                <c:pt idx="30420" formatCode="General">
                  <c:v>0.62656000000000001</c:v>
                </c:pt>
                <c:pt idx="30421" formatCode="General">
                  <c:v>0.62658000000000003</c:v>
                </c:pt>
                <c:pt idx="30422" formatCode="General">
                  <c:v>0.62660000000000071</c:v>
                </c:pt>
                <c:pt idx="30423" formatCode="General">
                  <c:v>0.62662100000000076</c:v>
                </c:pt>
                <c:pt idx="30424" formatCode="General">
                  <c:v>0.62664200000000059</c:v>
                </c:pt>
                <c:pt idx="30425" formatCode="General">
                  <c:v>0.62666200000000005</c:v>
                </c:pt>
                <c:pt idx="30426" formatCode="General">
                  <c:v>0.62668299999999999</c:v>
                </c:pt>
                <c:pt idx="30427" formatCode="General">
                  <c:v>0.6267040000000007</c:v>
                </c:pt>
                <c:pt idx="30428" formatCode="General">
                  <c:v>0.62672399999999995</c:v>
                </c:pt>
                <c:pt idx="30429" formatCode="General">
                  <c:v>0.62674500000000088</c:v>
                </c:pt>
                <c:pt idx="30430" formatCode="General">
                  <c:v>0.62676500000000046</c:v>
                </c:pt>
                <c:pt idx="30431" formatCode="General">
                  <c:v>0.62678599999999995</c:v>
                </c:pt>
                <c:pt idx="30432" formatCode="General">
                  <c:v>0.62680600000000042</c:v>
                </c:pt>
                <c:pt idx="30433" formatCode="General">
                  <c:v>0.62682700000000058</c:v>
                </c:pt>
                <c:pt idx="30434" formatCode="General">
                  <c:v>0.62684800000000074</c:v>
                </c:pt>
                <c:pt idx="30435" formatCode="General">
                  <c:v>0.62686799999999998</c:v>
                </c:pt>
                <c:pt idx="30436" formatCode="General">
                  <c:v>0.62688900000000058</c:v>
                </c:pt>
                <c:pt idx="30437" formatCode="General">
                  <c:v>0.62690900000000072</c:v>
                </c:pt>
                <c:pt idx="30438" formatCode="General">
                  <c:v>0.62693000000000043</c:v>
                </c:pt>
                <c:pt idx="30439" formatCode="General">
                  <c:v>0.6269510000000007</c:v>
                </c:pt>
                <c:pt idx="30440" formatCode="General">
                  <c:v>0.62697099999999995</c:v>
                </c:pt>
                <c:pt idx="30441" formatCode="General">
                  <c:v>0.62699200000000044</c:v>
                </c:pt>
                <c:pt idx="30442" formatCode="General">
                  <c:v>0.62701300000000004</c:v>
                </c:pt>
                <c:pt idx="30443" formatCode="General">
                  <c:v>0.62703299999999951</c:v>
                </c:pt>
                <c:pt idx="30444" formatCode="General">
                  <c:v>0.62705400000000044</c:v>
                </c:pt>
                <c:pt idx="30445" formatCode="General">
                  <c:v>0.62707400000000046</c:v>
                </c:pt>
                <c:pt idx="30446" formatCode="General">
                  <c:v>0.62709500000000074</c:v>
                </c:pt>
                <c:pt idx="30447" formatCode="General">
                  <c:v>0.62711499999999998</c:v>
                </c:pt>
                <c:pt idx="30448" formatCode="General">
                  <c:v>0.62713600000000003</c:v>
                </c:pt>
                <c:pt idx="30449" formatCode="General">
                  <c:v>0.62715699999999996</c:v>
                </c:pt>
                <c:pt idx="30450" formatCode="General">
                  <c:v>0.62717699999999998</c:v>
                </c:pt>
                <c:pt idx="30451" formatCode="General">
                  <c:v>0.6271980000000007</c:v>
                </c:pt>
                <c:pt idx="30452" formatCode="General">
                  <c:v>0.62721800000000005</c:v>
                </c:pt>
                <c:pt idx="30453" formatCode="General">
                  <c:v>0.62723899999999999</c:v>
                </c:pt>
                <c:pt idx="30454" formatCode="General">
                  <c:v>0.62725900000000046</c:v>
                </c:pt>
                <c:pt idx="30455" formatCode="General">
                  <c:v>0.62728099999999998</c:v>
                </c:pt>
                <c:pt idx="30456" formatCode="General">
                  <c:v>0.62730100000000044</c:v>
                </c:pt>
                <c:pt idx="30457" formatCode="General">
                  <c:v>0.62732200000000005</c:v>
                </c:pt>
                <c:pt idx="30458" formatCode="General">
                  <c:v>0.6273420000000004</c:v>
                </c:pt>
                <c:pt idx="30459" formatCode="General">
                  <c:v>0.627363</c:v>
                </c:pt>
                <c:pt idx="30460" formatCode="General">
                  <c:v>0.62738300000000002</c:v>
                </c:pt>
                <c:pt idx="30461" formatCode="General">
                  <c:v>0.62740399999999996</c:v>
                </c:pt>
                <c:pt idx="30462" formatCode="General">
                  <c:v>0.62742399999999998</c:v>
                </c:pt>
                <c:pt idx="30463" formatCode="General">
                  <c:v>0.62744500000000059</c:v>
                </c:pt>
                <c:pt idx="30464" formatCode="General">
                  <c:v>0.62746599999999997</c:v>
                </c:pt>
                <c:pt idx="30465" formatCode="General">
                  <c:v>0.62748599999999999</c:v>
                </c:pt>
                <c:pt idx="30466" formatCode="General">
                  <c:v>0.62750700000000004</c:v>
                </c:pt>
                <c:pt idx="30467" formatCode="General">
                  <c:v>0.6275269999999995</c:v>
                </c:pt>
                <c:pt idx="30468" formatCode="General">
                  <c:v>0.62754799999999999</c:v>
                </c:pt>
                <c:pt idx="30469" formatCode="General">
                  <c:v>0.62756800000000001</c:v>
                </c:pt>
                <c:pt idx="30470" formatCode="General">
                  <c:v>0.62758999999999998</c:v>
                </c:pt>
                <c:pt idx="30471" formatCode="General">
                  <c:v>0.62761000000000045</c:v>
                </c:pt>
                <c:pt idx="30472" formatCode="General">
                  <c:v>0.62763100000000072</c:v>
                </c:pt>
                <c:pt idx="30473" formatCode="General">
                  <c:v>0.62765100000000074</c:v>
                </c:pt>
                <c:pt idx="30474" formatCode="General">
                  <c:v>0.62767200000000045</c:v>
                </c:pt>
                <c:pt idx="30475" formatCode="General">
                  <c:v>0.62769200000000058</c:v>
                </c:pt>
                <c:pt idx="30476" formatCode="General">
                  <c:v>0.62771299999999997</c:v>
                </c:pt>
                <c:pt idx="30477" formatCode="General">
                  <c:v>0.62773400000000046</c:v>
                </c:pt>
                <c:pt idx="30478" formatCode="General">
                  <c:v>0.6277540000000007</c:v>
                </c:pt>
                <c:pt idx="30479" formatCode="General">
                  <c:v>0.62777500000000075</c:v>
                </c:pt>
                <c:pt idx="30480" formatCode="General">
                  <c:v>0.62779500000000077</c:v>
                </c:pt>
                <c:pt idx="30481" formatCode="General">
                  <c:v>0.62781600000000004</c:v>
                </c:pt>
                <c:pt idx="30482" formatCode="General">
                  <c:v>0.62783599999999995</c:v>
                </c:pt>
                <c:pt idx="30483" formatCode="General">
                  <c:v>0.62785700000000044</c:v>
                </c:pt>
                <c:pt idx="30484" formatCode="General">
                  <c:v>0.62787700000000046</c:v>
                </c:pt>
                <c:pt idx="30485" formatCode="General">
                  <c:v>0.62789900000000076</c:v>
                </c:pt>
                <c:pt idx="30486" formatCode="General">
                  <c:v>0.62791900000000045</c:v>
                </c:pt>
                <c:pt idx="30487" formatCode="General">
                  <c:v>0.62794000000000072</c:v>
                </c:pt>
                <c:pt idx="30488" formatCode="General">
                  <c:v>0.62796000000000041</c:v>
                </c:pt>
                <c:pt idx="30489" formatCode="General">
                  <c:v>0.62798000000000043</c:v>
                </c:pt>
                <c:pt idx="30490" formatCode="General">
                  <c:v>0.62800100000000059</c:v>
                </c:pt>
                <c:pt idx="30491" formatCode="General">
                  <c:v>0.62802200000000041</c:v>
                </c:pt>
                <c:pt idx="30492" formatCode="General">
                  <c:v>0.62804300000000046</c:v>
                </c:pt>
                <c:pt idx="30493" formatCode="General">
                  <c:v>0.62806300000000004</c:v>
                </c:pt>
                <c:pt idx="30494" formatCode="General">
                  <c:v>0.62808399999999998</c:v>
                </c:pt>
                <c:pt idx="30495" formatCode="General">
                  <c:v>0.62810400000000044</c:v>
                </c:pt>
                <c:pt idx="30496" formatCode="General">
                  <c:v>0.62812500000000071</c:v>
                </c:pt>
                <c:pt idx="30497" formatCode="General">
                  <c:v>0.62814499999999995</c:v>
                </c:pt>
                <c:pt idx="30498" formatCode="General">
                  <c:v>0.628166</c:v>
                </c:pt>
                <c:pt idx="30499" formatCode="General">
                  <c:v>0.62818600000000002</c:v>
                </c:pt>
                <c:pt idx="30500" formatCode="General">
                  <c:v>0.62820799999999999</c:v>
                </c:pt>
                <c:pt idx="30501" formatCode="General">
                  <c:v>0.62822800000000045</c:v>
                </c:pt>
                <c:pt idx="30502" formatCode="General">
                  <c:v>0.62824800000000058</c:v>
                </c:pt>
                <c:pt idx="30503" formatCode="General">
                  <c:v>0.62826899999999997</c:v>
                </c:pt>
                <c:pt idx="30504" formatCode="General">
                  <c:v>0.62828899999999999</c:v>
                </c:pt>
                <c:pt idx="30505" formatCode="General">
                  <c:v>0.62831000000000004</c:v>
                </c:pt>
                <c:pt idx="30506" formatCode="General">
                  <c:v>0.62833099999999997</c:v>
                </c:pt>
                <c:pt idx="30507" formatCode="General">
                  <c:v>0.62835200000000002</c:v>
                </c:pt>
                <c:pt idx="30508" formatCode="General">
                  <c:v>0.62837200000000004</c:v>
                </c:pt>
                <c:pt idx="30509" formatCode="General">
                  <c:v>0.62839299999999998</c:v>
                </c:pt>
                <c:pt idx="30510" formatCode="General">
                  <c:v>0.628413</c:v>
                </c:pt>
                <c:pt idx="30511" formatCode="General">
                  <c:v>0.62843400000000005</c:v>
                </c:pt>
                <c:pt idx="30512" formatCode="General">
                  <c:v>0.62845399999999996</c:v>
                </c:pt>
                <c:pt idx="30513" formatCode="General">
                  <c:v>0.62847500000000045</c:v>
                </c:pt>
                <c:pt idx="30514" formatCode="General">
                  <c:v>0.62849600000000005</c:v>
                </c:pt>
                <c:pt idx="30515" formatCode="General">
                  <c:v>0.62851599999999996</c:v>
                </c:pt>
                <c:pt idx="30516" formatCode="General">
                  <c:v>0.62853700000000001</c:v>
                </c:pt>
                <c:pt idx="30517" formatCode="General">
                  <c:v>0.62855700000000003</c:v>
                </c:pt>
                <c:pt idx="30518" formatCode="General">
                  <c:v>0.62857799999999997</c:v>
                </c:pt>
                <c:pt idx="30519" formatCode="General">
                  <c:v>0.62859799999999999</c:v>
                </c:pt>
                <c:pt idx="30520" formatCode="General">
                  <c:v>0.6286190000000007</c:v>
                </c:pt>
                <c:pt idx="30521" formatCode="General">
                  <c:v>0.62864000000000075</c:v>
                </c:pt>
                <c:pt idx="30522" formatCode="General">
                  <c:v>0.62866100000000058</c:v>
                </c:pt>
                <c:pt idx="30523" formatCode="General">
                  <c:v>0.62868100000000071</c:v>
                </c:pt>
                <c:pt idx="30524" formatCode="General">
                  <c:v>0.62870200000000043</c:v>
                </c:pt>
                <c:pt idx="30525" formatCode="General">
                  <c:v>0.62872200000000045</c:v>
                </c:pt>
                <c:pt idx="30526" formatCode="General">
                  <c:v>0.62874300000000072</c:v>
                </c:pt>
                <c:pt idx="30527" formatCode="General">
                  <c:v>0.62876299999999996</c:v>
                </c:pt>
                <c:pt idx="30528" formatCode="General">
                  <c:v>0.62878400000000045</c:v>
                </c:pt>
                <c:pt idx="30529" formatCode="General">
                  <c:v>0.62880499999999995</c:v>
                </c:pt>
                <c:pt idx="30530" formatCode="General">
                  <c:v>0.62882500000000074</c:v>
                </c:pt>
                <c:pt idx="30531" formatCode="General">
                  <c:v>0.62884600000000046</c:v>
                </c:pt>
                <c:pt idx="30532" formatCode="General">
                  <c:v>0.62886600000000004</c:v>
                </c:pt>
                <c:pt idx="30533" formatCode="General">
                  <c:v>0.62888699999999997</c:v>
                </c:pt>
                <c:pt idx="30534" formatCode="General">
                  <c:v>0.62890699999999999</c:v>
                </c:pt>
                <c:pt idx="30535" formatCode="General">
                  <c:v>0.62892800000000071</c:v>
                </c:pt>
                <c:pt idx="30536" formatCode="General">
                  <c:v>0.62894900000000076</c:v>
                </c:pt>
                <c:pt idx="30537" formatCode="General">
                  <c:v>0.62896900000000044</c:v>
                </c:pt>
                <c:pt idx="30538" formatCode="General">
                  <c:v>0.62899000000000072</c:v>
                </c:pt>
                <c:pt idx="30539" formatCode="General">
                  <c:v>0.62901099999999999</c:v>
                </c:pt>
                <c:pt idx="30540" formatCode="General">
                  <c:v>0.62903100000000045</c:v>
                </c:pt>
                <c:pt idx="30541" formatCode="General">
                  <c:v>0.62905100000000058</c:v>
                </c:pt>
                <c:pt idx="30542" formatCode="General">
                  <c:v>0.62907200000000041</c:v>
                </c:pt>
                <c:pt idx="30543" formatCode="General">
                  <c:v>0.62909200000000043</c:v>
                </c:pt>
                <c:pt idx="30544" formatCode="General">
                  <c:v>0.62911300000000003</c:v>
                </c:pt>
                <c:pt idx="30545" formatCode="General">
                  <c:v>0.62913399999999997</c:v>
                </c:pt>
                <c:pt idx="30546" formatCode="General">
                  <c:v>0.62915500000000046</c:v>
                </c:pt>
                <c:pt idx="30547" formatCode="General">
                  <c:v>0.62917500000000071</c:v>
                </c:pt>
                <c:pt idx="30548" formatCode="General">
                  <c:v>0.62919600000000042</c:v>
                </c:pt>
                <c:pt idx="30549" formatCode="General">
                  <c:v>0.629216</c:v>
                </c:pt>
                <c:pt idx="30550" formatCode="General">
                  <c:v>0.62923700000000005</c:v>
                </c:pt>
                <c:pt idx="30551" formatCode="General">
                  <c:v>0.62925799999999998</c:v>
                </c:pt>
                <c:pt idx="30552" formatCode="General">
                  <c:v>0.62927800000000045</c:v>
                </c:pt>
                <c:pt idx="30553" formatCode="General">
                  <c:v>0.62929900000000072</c:v>
                </c:pt>
                <c:pt idx="30554" formatCode="General">
                  <c:v>0.62931999999999999</c:v>
                </c:pt>
                <c:pt idx="30555" formatCode="General">
                  <c:v>0.62934000000000045</c:v>
                </c:pt>
                <c:pt idx="30556" formatCode="General">
                  <c:v>0.62936000000000003</c:v>
                </c:pt>
                <c:pt idx="30557" formatCode="General">
                  <c:v>0.62938099999999997</c:v>
                </c:pt>
                <c:pt idx="30558" formatCode="General">
                  <c:v>0.62940200000000002</c:v>
                </c:pt>
                <c:pt idx="30559" formatCode="General">
                  <c:v>0.62942299999999951</c:v>
                </c:pt>
                <c:pt idx="30560" formatCode="General">
                  <c:v>0.62944299999999997</c:v>
                </c:pt>
                <c:pt idx="30561" formatCode="General">
                  <c:v>0.62946400000000002</c:v>
                </c:pt>
                <c:pt idx="30562" formatCode="General">
                  <c:v>0.62948400000000004</c:v>
                </c:pt>
                <c:pt idx="30563" formatCode="General">
                  <c:v>0.62950499999999998</c:v>
                </c:pt>
                <c:pt idx="30564" formatCode="General">
                  <c:v>0.62952500000000045</c:v>
                </c:pt>
                <c:pt idx="30565" formatCode="General">
                  <c:v>0.62954600000000005</c:v>
                </c:pt>
                <c:pt idx="30566" formatCode="General">
                  <c:v>0.62956599999999996</c:v>
                </c:pt>
                <c:pt idx="30567" formatCode="General">
                  <c:v>0.62958700000000001</c:v>
                </c:pt>
                <c:pt idx="30568" formatCode="General">
                  <c:v>0.62960799999999995</c:v>
                </c:pt>
                <c:pt idx="30569" formatCode="General">
                  <c:v>0.62962800000000074</c:v>
                </c:pt>
                <c:pt idx="30570" formatCode="General">
                  <c:v>0.62964900000000101</c:v>
                </c:pt>
                <c:pt idx="30571" formatCode="General">
                  <c:v>0.6296690000000007</c:v>
                </c:pt>
                <c:pt idx="30572" formatCode="General">
                  <c:v>0.62969000000000075</c:v>
                </c:pt>
                <c:pt idx="30573" formatCode="General">
                  <c:v>0.62971000000000044</c:v>
                </c:pt>
                <c:pt idx="30574" formatCode="General">
                  <c:v>0.6297320000000004</c:v>
                </c:pt>
                <c:pt idx="30575" formatCode="General">
                  <c:v>0.62975200000000042</c:v>
                </c:pt>
                <c:pt idx="30576" formatCode="General">
                  <c:v>0.62977300000000058</c:v>
                </c:pt>
                <c:pt idx="30577" formatCode="General">
                  <c:v>0.62979300000000071</c:v>
                </c:pt>
                <c:pt idx="30578" formatCode="General">
                  <c:v>0.62981399999999998</c:v>
                </c:pt>
                <c:pt idx="30579" formatCode="General">
                  <c:v>0.62983400000000045</c:v>
                </c:pt>
                <c:pt idx="30580" formatCode="General">
                  <c:v>0.62985500000000072</c:v>
                </c:pt>
                <c:pt idx="30581" formatCode="General">
                  <c:v>0.62987500000000074</c:v>
                </c:pt>
                <c:pt idx="30582" formatCode="General">
                  <c:v>0.62989600000000046</c:v>
                </c:pt>
                <c:pt idx="30583" formatCode="General">
                  <c:v>0.62991699999999951</c:v>
                </c:pt>
                <c:pt idx="30584" formatCode="General">
                  <c:v>0.62993699999999997</c:v>
                </c:pt>
                <c:pt idx="30585" formatCode="General">
                  <c:v>0.62995800000000046</c:v>
                </c:pt>
                <c:pt idx="30586" formatCode="General">
                  <c:v>0.6299780000000007</c:v>
                </c:pt>
                <c:pt idx="30587" formatCode="General">
                  <c:v>0.62999900000000075</c:v>
                </c:pt>
                <c:pt idx="30588" formatCode="General">
                  <c:v>0.63001900000000044</c:v>
                </c:pt>
                <c:pt idx="30589" formatCode="General">
                  <c:v>0.63004100000000074</c:v>
                </c:pt>
                <c:pt idx="30590" formatCode="General">
                  <c:v>0.63006099999999998</c:v>
                </c:pt>
                <c:pt idx="30591" formatCode="General">
                  <c:v>0.63008200000000003</c:v>
                </c:pt>
                <c:pt idx="30592" formatCode="General">
                  <c:v>0.63010200000000005</c:v>
                </c:pt>
                <c:pt idx="30593" formatCode="General">
                  <c:v>0.63012299999999999</c:v>
                </c:pt>
                <c:pt idx="30594" formatCode="General">
                  <c:v>0.63014300000000045</c:v>
                </c:pt>
                <c:pt idx="30595" formatCode="General">
                  <c:v>0.6301639999999995</c:v>
                </c:pt>
                <c:pt idx="30596" formatCode="General">
                  <c:v>0.63018399999999997</c:v>
                </c:pt>
                <c:pt idx="30597" formatCode="General">
                  <c:v>0.63020500000000046</c:v>
                </c:pt>
                <c:pt idx="30598" formatCode="General">
                  <c:v>0.63022599999999995</c:v>
                </c:pt>
                <c:pt idx="30599" formatCode="General">
                  <c:v>0.63024600000000042</c:v>
                </c:pt>
                <c:pt idx="30600" formatCode="General">
                  <c:v>0.63026700000000002</c:v>
                </c:pt>
                <c:pt idx="30601" formatCode="General">
                  <c:v>0.63028700000000004</c:v>
                </c:pt>
                <c:pt idx="30602" formatCode="General">
                  <c:v>0.63030799999999998</c:v>
                </c:pt>
                <c:pt idx="30603" formatCode="General">
                  <c:v>0.63032800000000044</c:v>
                </c:pt>
                <c:pt idx="30604" formatCode="General">
                  <c:v>0.63035000000000041</c:v>
                </c:pt>
                <c:pt idx="30605" formatCode="General">
                  <c:v>0.63036999999999999</c:v>
                </c:pt>
                <c:pt idx="30606" formatCode="General">
                  <c:v>0.6303910000000007</c:v>
                </c:pt>
                <c:pt idx="30607" formatCode="General">
                  <c:v>0.63041100000000005</c:v>
                </c:pt>
                <c:pt idx="30608" formatCode="General">
                  <c:v>0.63043099999999996</c:v>
                </c:pt>
                <c:pt idx="30609" formatCode="General">
                  <c:v>0.63045200000000001</c:v>
                </c:pt>
                <c:pt idx="30610" formatCode="General">
                  <c:v>0.63047200000000003</c:v>
                </c:pt>
                <c:pt idx="30611" formatCode="General">
                  <c:v>0.63049299999999997</c:v>
                </c:pt>
                <c:pt idx="30612" formatCode="General">
                  <c:v>0.63051400000000002</c:v>
                </c:pt>
                <c:pt idx="30613" formatCode="General">
                  <c:v>0.63053499999999996</c:v>
                </c:pt>
                <c:pt idx="30614" formatCode="General">
                  <c:v>0.63055499999999998</c:v>
                </c:pt>
                <c:pt idx="30615" formatCode="General">
                  <c:v>0.63057600000000003</c:v>
                </c:pt>
                <c:pt idx="30616" formatCode="General">
                  <c:v>0.63059600000000005</c:v>
                </c:pt>
                <c:pt idx="30617" formatCode="General">
                  <c:v>0.63061699999999998</c:v>
                </c:pt>
                <c:pt idx="30618" formatCode="General">
                  <c:v>0.63063800000000059</c:v>
                </c:pt>
                <c:pt idx="30619" formatCode="General">
                  <c:v>0.63065900000000075</c:v>
                </c:pt>
                <c:pt idx="30620" formatCode="General">
                  <c:v>0.63067900000000077</c:v>
                </c:pt>
                <c:pt idx="30621" formatCode="General">
                  <c:v>0.6307000000000007</c:v>
                </c:pt>
                <c:pt idx="30622" formatCode="General">
                  <c:v>0.63071999999999995</c:v>
                </c:pt>
                <c:pt idx="30623" formatCode="General">
                  <c:v>0.63074000000000074</c:v>
                </c:pt>
                <c:pt idx="30624" formatCode="General">
                  <c:v>0.63076100000000046</c:v>
                </c:pt>
                <c:pt idx="30625" formatCode="General">
                  <c:v>0.63078199999999995</c:v>
                </c:pt>
                <c:pt idx="30626" formatCode="General">
                  <c:v>0.63080300000000045</c:v>
                </c:pt>
                <c:pt idx="30627" formatCode="General">
                  <c:v>0.63082300000000058</c:v>
                </c:pt>
                <c:pt idx="30628" formatCode="General">
                  <c:v>0.63084400000000074</c:v>
                </c:pt>
                <c:pt idx="30629" formatCode="General">
                  <c:v>0.63086399999999998</c:v>
                </c:pt>
                <c:pt idx="30630" formatCode="General">
                  <c:v>0.63088500000000058</c:v>
                </c:pt>
                <c:pt idx="30631" formatCode="General">
                  <c:v>0.63090500000000072</c:v>
                </c:pt>
                <c:pt idx="30632" formatCode="General">
                  <c:v>0.63092600000000043</c:v>
                </c:pt>
                <c:pt idx="30633" formatCode="General">
                  <c:v>0.6309470000000007</c:v>
                </c:pt>
                <c:pt idx="30634" formatCode="General">
                  <c:v>0.6309669999999995</c:v>
                </c:pt>
                <c:pt idx="30635" formatCode="General">
                  <c:v>0.63098799999999999</c:v>
                </c:pt>
                <c:pt idx="30636" formatCode="General">
                  <c:v>0.63100800000000046</c:v>
                </c:pt>
                <c:pt idx="30637" formatCode="General">
                  <c:v>0.63102899999999995</c:v>
                </c:pt>
                <c:pt idx="30638" formatCode="General">
                  <c:v>0.63104900000000075</c:v>
                </c:pt>
                <c:pt idx="30639" formatCode="General">
                  <c:v>0.63107000000000046</c:v>
                </c:pt>
                <c:pt idx="30640" formatCode="General">
                  <c:v>0.63109100000000073</c:v>
                </c:pt>
                <c:pt idx="30641" formatCode="General">
                  <c:v>0.63111200000000001</c:v>
                </c:pt>
                <c:pt idx="30642" formatCode="General">
                  <c:v>0.63113200000000003</c:v>
                </c:pt>
                <c:pt idx="30643" formatCode="General">
                  <c:v>0.63115299999999996</c:v>
                </c:pt>
                <c:pt idx="30644" formatCode="General">
                  <c:v>0.63117299999999998</c:v>
                </c:pt>
                <c:pt idx="30645" formatCode="General">
                  <c:v>0.63119400000000059</c:v>
                </c:pt>
                <c:pt idx="30646" formatCode="General">
                  <c:v>0.63121400000000005</c:v>
                </c:pt>
                <c:pt idx="30647" formatCode="General">
                  <c:v>0.63123499999999999</c:v>
                </c:pt>
                <c:pt idx="30648" formatCode="General">
                  <c:v>0.63125600000000004</c:v>
                </c:pt>
                <c:pt idx="30649" formatCode="General">
                  <c:v>0.63127599999999995</c:v>
                </c:pt>
                <c:pt idx="30650" formatCode="General">
                  <c:v>0.63129700000000044</c:v>
                </c:pt>
                <c:pt idx="30651" formatCode="General">
                  <c:v>0.63131700000000002</c:v>
                </c:pt>
                <c:pt idx="30652" formatCode="General">
                  <c:v>0.63133799999999951</c:v>
                </c:pt>
                <c:pt idx="30653" formatCode="General">
                  <c:v>0.63135799999999997</c:v>
                </c:pt>
                <c:pt idx="30654" formatCode="General">
                  <c:v>0.63137900000000058</c:v>
                </c:pt>
                <c:pt idx="30655" formatCode="General">
                  <c:v>0.63140000000000041</c:v>
                </c:pt>
                <c:pt idx="30656" formatCode="General">
                  <c:v>0.63141999999999998</c:v>
                </c:pt>
                <c:pt idx="30657" formatCode="General">
                  <c:v>0.63144100000000059</c:v>
                </c:pt>
                <c:pt idx="30658" formatCode="General">
                  <c:v>0.63146199999999997</c:v>
                </c:pt>
                <c:pt idx="30659" formatCode="General">
                  <c:v>0.63148199999999999</c:v>
                </c:pt>
                <c:pt idx="30660" formatCode="General">
                  <c:v>0.63150300000000004</c:v>
                </c:pt>
                <c:pt idx="30661" formatCode="General">
                  <c:v>0.6315229999999995</c:v>
                </c:pt>
                <c:pt idx="30662" formatCode="General">
                  <c:v>0.63154399999999999</c:v>
                </c:pt>
                <c:pt idx="30663" formatCode="General">
                  <c:v>0.63156400000000001</c:v>
                </c:pt>
                <c:pt idx="30664" formatCode="General">
                  <c:v>0.63158499999999951</c:v>
                </c:pt>
                <c:pt idx="30665" formatCode="General">
                  <c:v>0.63160600000000044</c:v>
                </c:pt>
                <c:pt idx="30666" formatCode="General">
                  <c:v>0.63162600000000046</c:v>
                </c:pt>
                <c:pt idx="30667" formatCode="General">
                  <c:v>0.63164700000000074</c:v>
                </c:pt>
                <c:pt idx="30668" formatCode="General">
                  <c:v>0.63166699999999998</c:v>
                </c:pt>
                <c:pt idx="30669" formatCode="General">
                  <c:v>0.63168800000000058</c:v>
                </c:pt>
                <c:pt idx="30670" formatCode="General">
                  <c:v>0.63170900000000074</c:v>
                </c:pt>
                <c:pt idx="30671" formatCode="General">
                  <c:v>0.63172900000000076</c:v>
                </c:pt>
                <c:pt idx="30672" formatCode="General">
                  <c:v>0.6317500000000007</c:v>
                </c:pt>
                <c:pt idx="30673" formatCode="General">
                  <c:v>0.63177100000000075</c:v>
                </c:pt>
                <c:pt idx="30674" formatCode="General">
                  <c:v>0.63179100000000077</c:v>
                </c:pt>
                <c:pt idx="30675" formatCode="General">
                  <c:v>0.63181100000000046</c:v>
                </c:pt>
                <c:pt idx="30676" formatCode="General">
                  <c:v>0.63183199999999995</c:v>
                </c:pt>
                <c:pt idx="30677" formatCode="General">
                  <c:v>0.63185300000000044</c:v>
                </c:pt>
                <c:pt idx="30678" formatCode="General">
                  <c:v>0.63187300000000046</c:v>
                </c:pt>
                <c:pt idx="30679" formatCode="General">
                  <c:v>0.63189400000000073</c:v>
                </c:pt>
                <c:pt idx="30680" formatCode="General">
                  <c:v>0.63191500000000045</c:v>
                </c:pt>
                <c:pt idx="30681" formatCode="General">
                  <c:v>0.63193500000000058</c:v>
                </c:pt>
                <c:pt idx="30682" formatCode="General">
                  <c:v>0.63195600000000041</c:v>
                </c:pt>
                <c:pt idx="30683" formatCode="General">
                  <c:v>0.63197600000000043</c:v>
                </c:pt>
                <c:pt idx="30684" formatCode="General">
                  <c:v>0.63199700000000059</c:v>
                </c:pt>
                <c:pt idx="30685" formatCode="General">
                  <c:v>0.63201700000000005</c:v>
                </c:pt>
                <c:pt idx="30686" formatCode="General">
                  <c:v>0.63203799999999999</c:v>
                </c:pt>
                <c:pt idx="30687" formatCode="General">
                  <c:v>0.6320590000000007</c:v>
                </c:pt>
                <c:pt idx="30688" formatCode="General">
                  <c:v>0.63208000000000042</c:v>
                </c:pt>
                <c:pt idx="30689" formatCode="General">
                  <c:v>0.63210000000000044</c:v>
                </c:pt>
                <c:pt idx="30690" formatCode="General">
                  <c:v>0.63212000000000046</c:v>
                </c:pt>
                <c:pt idx="30691" formatCode="General">
                  <c:v>0.63214099999999995</c:v>
                </c:pt>
                <c:pt idx="30692" formatCode="General">
                  <c:v>0.63216099999999997</c:v>
                </c:pt>
                <c:pt idx="30693" formatCode="General">
                  <c:v>0.63218300000000005</c:v>
                </c:pt>
                <c:pt idx="30694" formatCode="General">
                  <c:v>0.63220299999999996</c:v>
                </c:pt>
                <c:pt idx="30695" formatCode="General">
                  <c:v>0.63222400000000045</c:v>
                </c:pt>
                <c:pt idx="30696" formatCode="General">
                  <c:v>0.63224400000000058</c:v>
                </c:pt>
                <c:pt idx="30697" formatCode="General">
                  <c:v>0.63226499999999997</c:v>
                </c:pt>
                <c:pt idx="30698" formatCode="General">
                  <c:v>0.63228499999999999</c:v>
                </c:pt>
                <c:pt idx="30699" formatCode="General">
                  <c:v>0.63230600000000003</c:v>
                </c:pt>
                <c:pt idx="30700" formatCode="General">
                  <c:v>0.63232600000000005</c:v>
                </c:pt>
                <c:pt idx="30701" formatCode="General">
                  <c:v>0.63234800000000047</c:v>
                </c:pt>
                <c:pt idx="30702" formatCode="General">
                  <c:v>0.63236800000000004</c:v>
                </c:pt>
                <c:pt idx="30703" formatCode="General">
                  <c:v>0.63238799999999951</c:v>
                </c:pt>
                <c:pt idx="30704" formatCode="General">
                  <c:v>0.63240900000000044</c:v>
                </c:pt>
                <c:pt idx="30705" formatCode="General">
                  <c:v>0.63242900000000046</c:v>
                </c:pt>
                <c:pt idx="30706" formatCode="General">
                  <c:v>0.6324500000000004</c:v>
                </c:pt>
                <c:pt idx="30707" formatCode="General">
                  <c:v>0.63246999999999998</c:v>
                </c:pt>
                <c:pt idx="30708" formatCode="General">
                  <c:v>0.63249200000000005</c:v>
                </c:pt>
                <c:pt idx="30709" formatCode="General">
                  <c:v>0.63251199999999996</c:v>
                </c:pt>
                <c:pt idx="30710" formatCode="General">
                  <c:v>0.63253300000000001</c:v>
                </c:pt>
                <c:pt idx="30711" formatCode="General">
                  <c:v>0.63255300000000003</c:v>
                </c:pt>
                <c:pt idx="30712" formatCode="General">
                  <c:v>0.63257399999999997</c:v>
                </c:pt>
                <c:pt idx="30713" formatCode="General">
                  <c:v>0.63259399999999999</c:v>
                </c:pt>
                <c:pt idx="30714" formatCode="General">
                  <c:v>0.6326150000000007</c:v>
                </c:pt>
                <c:pt idx="30715" formatCode="General">
                  <c:v>0.63263499999999995</c:v>
                </c:pt>
                <c:pt idx="30716" formatCode="General">
                  <c:v>0.63265600000000044</c:v>
                </c:pt>
                <c:pt idx="30717" formatCode="General">
                  <c:v>0.63267700000000071</c:v>
                </c:pt>
                <c:pt idx="30718" formatCode="General">
                  <c:v>0.63269699999999995</c:v>
                </c:pt>
                <c:pt idx="30719" formatCode="General">
                  <c:v>0.63271800000000045</c:v>
                </c:pt>
                <c:pt idx="30720" formatCode="General">
                  <c:v>0.63273800000000058</c:v>
                </c:pt>
                <c:pt idx="30721" formatCode="General">
                  <c:v>0.63275900000000074</c:v>
                </c:pt>
                <c:pt idx="30722" formatCode="General">
                  <c:v>0.63278000000000045</c:v>
                </c:pt>
                <c:pt idx="30723" formatCode="General">
                  <c:v>0.63280099999999995</c:v>
                </c:pt>
                <c:pt idx="30724" formatCode="General">
                  <c:v>0.63282100000000074</c:v>
                </c:pt>
                <c:pt idx="30725" formatCode="General">
                  <c:v>0.63284200000000046</c:v>
                </c:pt>
                <c:pt idx="30726" formatCode="General">
                  <c:v>0.63286200000000004</c:v>
                </c:pt>
                <c:pt idx="30727" formatCode="General">
                  <c:v>0.63288299999999997</c:v>
                </c:pt>
                <c:pt idx="30728" formatCode="General">
                  <c:v>0.63290299999999999</c:v>
                </c:pt>
                <c:pt idx="30729" formatCode="General">
                  <c:v>0.63292400000000071</c:v>
                </c:pt>
                <c:pt idx="30730" formatCode="General">
                  <c:v>0.63294399999999995</c:v>
                </c:pt>
                <c:pt idx="30731" formatCode="General">
                  <c:v>0.63296500000000044</c:v>
                </c:pt>
                <c:pt idx="30732" formatCode="General">
                  <c:v>0.63298600000000005</c:v>
                </c:pt>
                <c:pt idx="30733" formatCode="General">
                  <c:v>0.6330060000000004</c:v>
                </c:pt>
                <c:pt idx="30734" formatCode="General">
                  <c:v>0.63302700000000045</c:v>
                </c:pt>
                <c:pt idx="30735" formatCode="General">
                  <c:v>0.63304700000000058</c:v>
                </c:pt>
                <c:pt idx="30736" formatCode="General">
                  <c:v>0.63306799999999996</c:v>
                </c:pt>
                <c:pt idx="30737" formatCode="General">
                  <c:v>0.63308900000000046</c:v>
                </c:pt>
                <c:pt idx="30738" formatCode="General">
                  <c:v>0.63310999999999995</c:v>
                </c:pt>
                <c:pt idx="30739" formatCode="General">
                  <c:v>0.63313000000000041</c:v>
                </c:pt>
                <c:pt idx="30740" formatCode="General">
                  <c:v>0.63315100000000046</c:v>
                </c:pt>
                <c:pt idx="30741" formatCode="General">
                  <c:v>0.63317100000000071</c:v>
                </c:pt>
                <c:pt idx="30742" formatCode="General">
                  <c:v>0.63319099999999995</c:v>
                </c:pt>
                <c:pt idx="30743" formatCode="General">
                  <c:v>0.633212</c:v>
                </c:pt>
                <c:pt idx="30744" formatCode="General">
                  <c:v>0.63323200000000002</c:v>
                </c:pt>
                <c:pt idx="30745" formatCode="General">
                  <c:v>0.63325299999999951</c:v>
                </c:pt>
                <c:pt idx="30746" formatCode="General">
                  <c:v>0.63327400000000045</c:v>
                </c:pt>
                <c:pt idx="30747" formatCode="General">
                  <c:v>0.63329500000000072</c:v>
                </c:pt>
                <c:pt idx="30748" formatCode="General">
                  <c:v>0.63331499999999996</c:v>
                </c:pt>
                <c:pt idx="30749" formatCode="General">
                  <c:v>0.63333600000000001</c:v>
                </c:pt>
                <c:pt idx="30750" formatCode="General">
                  <c:v>0.63335600000000003</c:v>
                </c:pt>
                <c:pt idx="30751" formatCode="General">
                  <c:v>0.63337699999999997</c:v>
                </c:pt>
                <c:pt idx="30752" formatCode="General">
                  <c:v>0.63339800000000046</c:v>
                </c:pt>
                <c:pt idx="30753" formatCode="General">
                  <c:v>0.63341899999999951</c:v>
                </c:pt>
                <c:pt idx="30754" formatCode="General">
                  <c:v>0.63343899999999997</c:v>
                </c:pt>
                <c:pt idx="30755" formatCode="General">
                  <c:v>0.63346000000000002</c:v>
                </c:pt>
                <c:pt idx="30756" formatCode="General">
                  <c:v>0.63348000000000004</c:v>
                </c:pt>
                <c:pt idx="30757" formatCode="General">
                  <c:v>0.63349999999999995</c:v>
                </c:pt>
                <c:pt idx="30758" formatCode="General">
                  <c:v>0.63352100000000044</c:v>
                </c:pt>
                <c:pt idx="30759" formatCode="General">
                  <c:v>0.63354100000000046</c:v>
                </c:pt>
                <c:pt idx="30760" formatCode="General">
                  <c:v>0.63356299999999943</c:v>
                </c:pt>
                <c:pt idx="30761" formatCode="General">
                  <c:v>0.63358300000000001</c:v>
                </c:pt>
                <c:pt idx="30762" formatCode="General">
                  <c:v>0.63360399999999995</c:v>
                </c:pt>
                <c:pt idx="30763" formatCode="General">
                  <c:v>0.63362400000000074</c:v>
                </c:pt>
                <c:pt idx="30764" formatCode="General">
                  <c:v>0.63364500000000101</c:v>
                </c:pt>
                <c:pt idx="30765" formatCode="General">
                  <c:v>0.6336650000000007</c:v>
                </c:pt>
                <c:pt idx="30766" formatCode="General">
                  <c:v>0.63368600000000042</c:v>
                </c:pt>
                <c:pt idx="30767" formatCode="General">
                  <c:v>0.63370700000000046</c:v>
                </c:pt>
                <c:pt idx="30768" formatCode="General">
                  <c:v>0.63372700000000071</c:v>
                </c:pt>
                <c:pt idx="30769" formatCode="General">
                  <c:v>0.63374800000000076</c:v>
                </c:pt>
                <c:pt idx="30770" formatCode="General">
                  <c:v>0.63376800000000044</c:v>
                </c:pt>
                <c:pt idx="30771" formatCode="General">
                  <c:v>0.63378900000000071</c:v>
                </c:pt>
                <c:pt idx="30772" formatCode="General">
                  <c:v>0.63380900000000073</c:v>
                </c:pt>
                <c:pt idx="30773" formatCode="General">
                  <c:v>0.63383000000000045</c:v>
                </c:pt>
                <c:pt idx="30774" formatCode="General">
                  <c:v>0.63385100000000072</c:v>
                </c:pt>
                <c:pt idx="30775" formatCode="General">
                  <c:v>0.63387100000000074</c:v>
                </c:pt>
                <c:pt idx="30776" formatCode="General">
                  <c:v>0.63389200000000046</c:v>
                </c:pt>
                <c:pt idx="30777" formatCode="General">
                  <c:v>0.6339129999999995</c:v>
                </c:pt>
                <c:pt idx="30778" formatCode="General">
                  <c:v>0.63393299999999997</c:v>
                </c:pt>
                <c:pt idx="30779" formatCode="General">
                  <c:v>0.63395400000000046</c:v>
                </c:pt>
                <c:pt idx="30780" formatCode="General">
                  <c:v>0.6339740000000007</c:v>
                </c:pt>
                <c:pt idx="30781" formatCode="General">
                  <c:v>0.63399500000000075</c:v>
                </c:pt>
                <c:pt idx="30782" formatCode="General">
                  <c:v>0.63401600000000002</c:v>
                </c:pt>
                <c:pt idx="30783" formatCode="General">
                  <c:v>0.63403600000000004</c:v>
                </c:pt>
                <c:pt idx="30784" formatCode="General">
                  <c:v>0.63405699999999998</c:v>
                </c:pt>
                <c:pt idx="30785" formatCode="General">
                  <c:v>0.63407700000000045</c:v>
                </c:pt>
                <c:pt idx="30786" formatCode="General">
                  <c:v>0.63409800000000072</c:v>
                </c:pt>
                <c:pt idx="30787" formatCode="General">
                  <c:v>0.63411799999999996</c:v>
                </c:pt>
                <c:pt idx="30788" formatCode="General">
                  <c:v>0.63413900000000045</c:v>
                </c:pt>
                <c:pt idx="30789" formatCode="General">
                  <c:v>0.63415999999999995</c:v>
                </c:pt>
                <c:pt idx="30790" formatCode="General">
                  <c:v>0.63418000000000041</c:v>
                </c:pt>
                <c:pt idx="30791" formatCode="General">
                  <c:v>0.63420100000000046</c:v>
                </c:pt>
                <c:pt idx="30792" formatCode="General">
                  <c:v>0.63422199999999995</c:v>
                </c:pt>
                <c:pt idx="30793" formatCode="General">
                  <c:v>0.63424200000000042</c:v>
                </c:pt>
                <c:pt idx="30794" formatCode="General">
                  <c:v>0.63426300000000002</c:v>
                </c:pt>
                <c:pt idx="30795" formatCode="General">
                  <c:v>0.63428300000000004</c:v>
                </c:pt>
                <c:pt idx="30796" formatCode="General">
                  <c:v>0.63430399999999998</c:v>
                </c:pt>
                <c:pt idx="30797" formatCode="General">
                  <c:v>0.63432400000000044</c:v>
                </c:pt>
                <c:pt idx="30798" formatCode="General">
                  <c:v>0.63434500000000071</c:v>
                </c:pt>
                <c:pt idx="30799" formatCode="General">
                  <c:v>0.63436599999999999</c:v>
                </c:pt>
                <c:pt idx="30800" formatCode="General">
                  <c:v>0.63438600000000001</c:v>
                </c:pt>
                <c:pt idx="30801" formatCode="General">
                  <c:v>0.63440700000000005</c:v>
                </c:pt>
                <c:pt idx="30802" formatCode="General">
                  <c:v>0.63442699999999996</c:v>
                </c:pt>
                <c:pt idx="30803" formatCode="General">
                  <c:v>0.63444800000000046</c:v>
                </c:pt>
                <c:pt idx="30804" formatCode="General">
                  <c:v>0.63446800000000003</c:v>
                </c:pt>
                <c:pt idx="30805" formatCode="General">
                  <c:v>0.63449000000000044</c:v>
                </c:pt>
                <c:pt idx="30806" formatCode="General">
                  <c:v>0.63451000000000002</c:v>
                </c:pt>
                <c:pt idx="30807" formatCode="General">
                  <c:v>0.63453099999999996</c:v>
                </c:pt>
                <c:pt idx="30808" formatCode="General">
                  <c:v>0.63455099999999998</c:v>
                </c:pt>
                <c:pt idx="30809" formatCode="General">
                  <c:v>0.63457100000000044</c:v>
                </c:pt>
                <c:pt idx="30810" formatCode="General">
                  <c:v>0.63459200000000004</c:v>
                </c:pt>
                <c:pt idx="30811" formatCode="General">
                  <c:v>0.63461299999999998</c:v>
                </c:pt>
                <c:pt idx="30812" formatCode="General">
                  <c:v>0.63463300000000045</c:v>
                </c:pt>
                <c:pt idx="30813" formatCode="General">
                  <c:v>0.63465400000000072</c:v>
                </c:pt>
                <c:pt idx="30814" formatCode="General">
                  <c:v>0.63467500000000077</c:v>
                </c:pt>
                <c:pt idx="30815" formatCode="General">
                  <c:v>0.6346950000000009</c:v>
                </c:pt>
                <c:pt idx="30816" formatCode="General">
                  <c:v>0.63471599999999995</c:v>
                </c:pt>
                <c:pt idx="30817" formatCode="General">
                  <c:v>0.63473600000000041</c:v>
                </c:pt>
                <c:pt idx="30818" formatCode="General">
                  <c:v>0.63475700000000046</c:v>
                </c:pt>
                <c:pt idx="30819" formatCode="General">
                  <c:v>0.6347770000000007</c:v>
                </c:pt>
                <c:pt idx="30820" formatCode="General">
                  <c:v>0.63479900000000089</c:v>
                </c:pt>
                <c:pt idx="30821" formatCode="General">
                  <c:v>0.63481900000000058</c:v>
                </c:pt>
                <c:pt idx="30822" formatCode="General">
                  <c:v>0.63483900000000071</c:v>
                </c:pt>
                <c:pt idx="30823" formatCode="General">
                  <c:v>0.63486000000000042</c:v>
                </c:pt>
                <c:pt idx="30824" formatCode="General">
                  <c:v>0.63488000000000044</c:v>
                </c:pt>
                <c:pt idx="30825" formatCode="General">
                  <c:v>0.63490100000000071</c:v>
                </c:pt>
                <c:pt idx="30826" formatCode="General">
                  <c:v>0.63492100000000073</c:v>
                </c:pt>
                <c:pt idx="30827" formatCode="General">
                  <c:v>0.63494200000000045</c:v>
                </c:pt>
                <c:pt idx="30828" formatCode="General">
                  <c:v>0.6349630000000005</c:v>
                </c:pt>
                <c:pt idx="30829" formatCode="General">
                  <c:v>0.63498399999999999</c:v>
                </c:pt>
                <c:pt idx="30830" formatCode="General">
                  <c:v>0.63500400000000046</c:v>
                </c:pt>
                <c:pt idx="30831" formatCode="General">
                  <c:v>0.63502499999999995</c:v>
                </c:pt>
                <c:pt idx="30832" formatCode="General">
                  <c:v>0.63504500000000075</c:v>
                </c:pt>
                <c:pt idx="30833" formatCode="General">
                  <c:v>0.63506600000000002</c:v>
                </c:pt>
                <c:pt idx="30834" formatCode="General">
                  <c:v>0.63508600000000004</c:v>
                </c:pt>
                <c:pt idx="30835" formatCode="General">
                  <c:v>0.63510800000000045</c:v>
                </c:pt>
                <c:pt idx="30836" formatCode="General">
                  <c:v>0.63512800000000058</c:v>
                </c:pt>
                <c:pt idx="30837" formatCode="General">
                  <c:v>0.63514800000000071</c:v>
                </c:pt>
                <c:pt idx="30838" formatCode="General">
                  <c:v>0.63516899999999998</c:v>
                </c:pt>
                <c:pt idx="30839" formatCode="General">
                  <c:v>0.63518900000000045</c:v>
                </c:pt>
                <c:pt idx="30840" formatCode="General">
                  <c:v>0.63521000000000005</c:v>
                </c:pt>
                <c:pt idx="30841" formatCode="General">
                  <c:v>0.63523099999999999</c:v>
                </c:pt>
                <c:pt idx="30842" formatCode="General">
                  <c:v>0.63525200000000004</c:v>
                </c:pt>
                <c:pt idx="30843" formatCode="General">
                  <c:v>0.63527199999999995</c:v>
                </c:pt>
                <c:pt idx="30844" formatCode="General">
                  <c:v>0.63529300000000044</c:v>
                </c:pt>
                <c:pt idx="30845" formatCode="General">
                  <c:v>0.63531300000000002</c:v>
                </c:pt>
                <c:pt idx="30846" formatCode="General">
                  <c:v>0.63533399999999951</c:v>
                </c:pt>
                <c:pt idx="30847" formatCode="General">
                  <c:v>0.63535399999999997</c:v>
                </c:pt>
                <c:pt idx="30848" formatCode="General">
                  <c:v>0.63537500000000058</c:v>
                </c:pt>
                <c:pt idx="30849" formatCode="General">
                  <c:v>0.63539500000000071</c:v>
                </c:pt>
                <c:pt idx="30850" formatCode="General">
                  <c:v>0.63541599999999998</c:v>
                </c:pt>
                <c:pt idx="30851" formatCode="General">
                  <c:v>0.63543700000000003</c:v>
                </c:pt>
                <c:pt idx="30852" formatCode="General">
                  <c:v>0.63545700000000005</c:v>
                </c:pt>
                <c:pt idx="30853" formatCode="General">
                  <c:v>0.63547799999999999</c:v>
                </c:pt>
                <c:pt idx="30854" formatCode="General">
                  <c:v>0.63549800000000045</c:v>
                </c:pt>
                <c:pt idx="30855" formatCode="General">
                  <c:v>0.6355189999999995</c:v>
                </c:pt>
                <c:pt idx="30856" formatCode="General">
                  <c:v>0.63553999999999999</c:v>
                </c:pt>
                <c:pt idx="30857" formatCode="General">
                  <c:v>0.63556100000000004</c:v>
                </c:pt>
                <c:pt idx="30858" formatCode="General">
                  <c:v>0.63558099999999951</c:v>
                </c:pt>
                <c:pt idx="30859" formatCode="General">
                  <c:v>0.63560200000000044</c:v>
                </c:pt>
                <c:pt idx="30860" formatCode="General">
                  <c:v>0.63562200000000046</c:v>
                </c:pt>
                <c:pt idx="30861" formatCode="General">
                  <c:v>0.63564300000000074</c:v>
                </c:pt>
                <c:pt idx="30862" formatCode="General">
                  <c:v>0.63566299999999998</c:v>
                </c:pt>
                <c:pt idx="30863" formatCode="General">
                  <c:v>0.63568300000000044</c:v>
                </c:pt>
                <c:pt idx="30864" formatCode="General">
                  <c:v>0.63570500000000074</c:v>
                </c:pt>
                <c:pt idx="30865" formatCode="General">
                  <c:v>0.63572500000000076</c:v>
                </c:pt>
                <c:pt idx="30866" formatCode="General">
                  <c:v>0.6357460000000007</c:v>
                </c:pt>
                <c:pt idx="30867" formatCode="General">
                  <c:v>0.63576600000000005</c:v>
                </c:pt>
                <c:pt idx="30868" formatCode="General">
                  <c:v>0.63578699999999999</c:v>
                </c:pt>
                <c:pt idx="30869" formatCode="General">
                  <c:v>0.63580700000000046</c:v>
                </c:pt>
                <c:pt idx="30870" formatCode="General">
                  <c:v>0.63582799999999995</c:v>
                </c:pt>
                <c:pt idx="30871" formatCode="General">
                  <c:v>0.63584900000000089</c:v>
                </c:pt>
                <c:pt idx="30872" formatCode="General">
                  <c:v>0.63587000000000071</c:v>
                </c:pt>
                <c:pt idx="30873" formatCode="General">
                  <c:v>0.63589000000000073</c:v>
                </c:pt>
                <c:pt idx="30874" formatCode="General">
                  <c:v>0.63591100000000045</c:v>
                </c:pt>
                <c:pt idx="30875" formatCode="General">
                  <c:v>0.63593100000000058</c:v>
                </c:pt>
                <c:pt idx="30876" formatCode="General">
                  <c:v>0.63595200000000041</c:v>
                </c:pt>
                <c:pt idx="30877" formatCode="General">
                  <c:v>0.63597200000000043</c:v>
                </c:pt>
                <c:pt idx="30878" formatCode="General">
                  <c:v>0.63599200000000045</c:v>
                </c:pt>
                <c:pt idx="30879" formatCode="General">
                  <c:v>0.63601399999999997</c:v>
                </c:pt>
                <c:pt idx="30880" formatCode="General">
                  <c:v>0.63603399999999999</c:v>
                </c:pt>
                <c:pt idx="30881" formatCode="General">
                  <c:v>0.6360550000000007</c:v>
                </c:pt>
                <c:pt idx="30882" formatCode="General">
                  <c:v>0.63607499999999995</c:v>
                </c:pt>
                <c:pt idx="30883" formatCode="General">
                  <c:v>0.63609600000000044</c:v>
                </c:pt>
                <c:pt idx="30884" formatCode="General">
                  <c:v>0.63611600000000001</c:v>
                </c:pt>
                <c:pt idx="30885" formatCode="General">
                  <c:v>0.63613699999999951</c:v>
                </c:pt>
                <c:pt idx="30886" formatCode="General">
                  <c:v>0.63615800000000045</c:v>
                </c:pt>
                <c:pt idx="30887" formatCode="General">
                  <c:v>0.63617800000000047</c:v>
                </c:pt>
                <c:pt idx="30888" formatCode="General">
                  <c:v>0.63619900000000074</c:v>
                </c:pt>
                <c:pt idx="30889" formatCode="General">
                  <c:v>0.63621899999999998</c:v>
                </c:pt>
                <c:pt idx="30890" formatCode="General">
                  <c:v>0.63624000000000058</c:v>
                </c:pt>
                <c:pt idx="30891" formatCode="General">
                  <c:v>0.63626000000000005</c:v>
                </c:pt>
                <c:pt idx="30892" formatCode="General">
                  <c:v>0.63628099999999999</c:v>
                </c:pt>
                <c:pt idx="30893" formatCode="General">
                  <c:v>0.63630100000000045</c:v>
                </c:pt>
                <c:pt idx="30894" formatCode="General">
                  <c:v>0.63632200000000005</c:v>
                </c:pt>
                <c:pt idx="30895" formatCode="General">
                  <c:v>0.63634299999999999</c:v>
                </c:pt>
                <c:pt idx="30896" formatCode="General">
                  <c:v>0.63636400000000004</c:v>
                </c:pt>
                <c:pt idx="30897" formatCode="General">
                  <c:v>0.63638399999999951</c:v>
                </c:pt>
                <c:pt idx="30898" formatCode="General">
                  <c:v>0.63640500000000044</c:v>
                </c:pt>
                <c:pt idx="30899" formatCode="General">
                  <c:v>0.63642500000000046</c:v>
                </c:pt>
                <c:pt idx="30900" formatCode="General">
                  <c:v>0.6364460000000004</c:v>
                </c:pt>
                <c:pt idx="30901" formatCode="General">
                  <c:v>0.636467</c:v>
                </c:pt>
                <c:pt idx="30902" formatCode="General">
                  <c:v>0.63648700000000002</c:v>
                </c:pt>
                <c:pt idx="30903" formatCode="General">
                  <c:v>0.63650799999999996</c:v>
                </c:pt>
                <c:pt idx="30904" formatCode="General">
                  <c:v>0.63652799999999998</c:v>
                </c:pt>
                <c:pt idx="30905" formatCode="General">
                  <c:v>0.63654900000000059</c:v>
                </c:pt>
                <c:pt idx="30906" formatCode="General">
                  <c:v>0.63656900000000005</c:v>
                </c:pt>
                <c:pt idx="30907" formatCode="General">
                  <c:v>0.63658999999999999</c:v>
                </c:pt>
                <c:pt idx="30908" formatCode="General">
                  <c:v>0.6366110000000007</c:v>
                </c:pt>
                <c:pt idx="30909" formatCode="General">
                  <c:v>0.63663200000000042</c:v>
                </c:pt>
                <c:pt idx="30910" formatCode="General">
                  <c:v>0.63665200000000044</c:v>
                </c:pt>
                <c:pt idx="30911" formatCode="General">
                  <c:v>0.63667300000000071</c:v>
                </c:pt>
                <c:pt idx="30912" formatCode="General">
                  <c:v>0.63669299999999995</c:v>
                </c:pt>
                <c:pt idx="30913" formatCode="General">
                  <c:v>0.63671400000000045</c:v>
                </c:pt>
                <c:pt idx="30914" formatCode="General">
                  <c:v>0.63673400000000058</c:v>
                </c:pt>
                <c:pt idx="30915" formatCode="General">
                  <c:v>0.63675500000000074</c:v>
                </c:pt>
                <c:pt idx="30916" formatCode="General">
                  <c:v>0.63677500000000076</c:v>
                </c:pt>
                <c:pt idx="30917" formatCode="General">
                  <c:v>0.63679600000000058</c:v>
                </c:pt>
                <c:pt idx="30918" formatCode="General">
                  <c:v>0.63681699999999997</c:v>
                </c:pt>
                <c:pt idx="30919" formatCode="General">
                  <c:v>0.63683699999999999</c:v>
                </c:pt>
                <c:pt idx="30920" formatCode="General">
                  <c:v>0.6368580000000007</c:v>
                </c:pt>
                <c:pt idx="30921" formatCode="General">
                  <c:v>0.63687800000000083</c:v>
                </c:pt>
                <c:pt idx="30922" formatCode="General">
                  <c:v>0.63689900000000077</c:v>
                </c:pt>
                <c:pt idx="30923" formatCode="General">
                  <c:v>0.63691900000000046</c:v>
                </c:pt>
                <c:pt idx="30924" formatCode="General">
                  <c:v>0.63694100000000076</c:v>
                </c:pt>
                <c:pt idx="30925" formatCode="General">
                  <c:v>0.63696100000000044</c:v>
                </c:pt>
                <c:pt idx="30926" formatCode="General">
                  <c:v>0.63698200000000005</c:v>
                </c:pt>
                <c:pt idx="30927" formatCode="General">
                  <c:v>0.6370020000000004</c:v>
                </c:pt>
                <c:pt idx="30928" formatCode="General">
                  <c:v>0.63702300000000045</c:v>
                </c:pt>
                <c:pt idx="30929" formatCode="General">
                  <c:v>0.63704300000000058</c:v>
                </c:pt>
                <c:pt idx="30930" formatCode="General">
                  <c:v>0.63706399999999996</c:v>
                </c:pt>
                <c:pt idx="30931" formatCode="General">
                  <c:v>0.63708399999999998</c:v>
                </c:pt>
                <c:pt idx="30932" formatCode="General">
                  <c:v>0.63710500000000059</c:v>
                </c:pt>
                <c:pt idx="30933" formatCode="General">
                  <c:v>0.63712600000000041</c:v>
                </c:pt>
                <c:pt idx="30934" formatCode="General">
                  <c:v>0.63714600000000043</c:v>
                </c:pt>
                <c:pt idx="30935" formatCode="General">
                  <c:v>0.63716700000000004</c:v>
                </c:pt>
                <c:pt idx="30936" formatCode="General">
                  <c:v>0.6371869999999995</c:v>
                </c:pt>
                <c:pt idx="30937" formatCode="General">
                  <c:v>0.63720800000000044</c:v>
                </c:pt>
                <c:pt idx="30938" formatCode="General">
                  <c:v>0.63722800000000046</c:v>
                </c:pt>
                <c:pt idx="30939" formatCode="General">
                  <c:v>0.63725000000000043</c:v>
                </c:pt>
                <c:pt idx="30940" formatCode="General">
                  <c:v>0.63727000000000045</c:v>
                </c:pt>
                <c:pt idx="30941" formatCode="General">
                  <c:v>0.63729100000000072</c:v>
                </c:pt>
                <c:pt idx="30942" formatCode="General">
                  <c:v>0.63731099999999996</c:v>
                </c:pt>
                <c:pt idx="30943" formatCode="General">
                  <c:v>0.63733200000000001</c:v>
                </c:pt>
                <c:pt idx="30944" formatCode="General">
                  <c:v>0.63735200000000003</c:v>
                </c:pt>
                <c:pt idx="30945" formatCode="General">
                  <c:v>0.63737200000000005</c:v>
                </c:pt>
                <c:pt idx="30946" formatCode="General">
                  <c:v>0.63739299999999999</c:v>
                </c:pt>
                <c:pt idx="30947" formatCode="General">
                  <c:v>0.63741400000000004</c:v>
                </c:pt>
                <c:pt idx="30948" formatCode="General">
                  <c:v>0.63743499999999997</c:v>
                </c:pt>
                <c:pt idx="30949" formatCode="General">
                  <c:v>0.63745499999999999</c:v>
                </c:pt>
                <c:pt idx="30950" formatCode="General">
                  <c:v>0.63747600000000004</c:v>
                </c:pt>
                <c:pt idx="30951" formatCode="General">
                  <c:v>0.63749599999999995</c:v>
                </c:pt>
                <c:pt idx="30952" formatCode="General">
                  <c:v>0.637517</c:v>
                </c:pt>
                <c:pt idx="30953" formatCode="General">
                  <c:v>0.63753700000000002</c:v>
                </c:pt>
                <c:pt idx="30954" formatCode="General">
                  <c:v>0.63755899999999999</c:v>
                </c:pt>
                <c:pt idx="30955" formatCode="General">
                  <c:v>0.63757900000000045</c:v>
                </c:pt>
                <c:pt idx="30956" formatCode="General">
                  <c:v>0.63759900000000058</c:v>
                </c:pt>
                <c:pt idx="30957" formatCode="General">
                  <c:v>0.63762000000000074</c:v>
                </c:pt>
                <c:pt idx="30958" formatCode="General">
                  <c:v>0.63764000000000076</c:v>
                </c:pt>
                <c:pt idx="30959" formatCode="General">
                  <c:v>0.6376610000000007</c:v>
                </c:pt>
                <c:pt idx="30960" formatCode="General">
                  <c:v>0.63768100000000072</c:v>
                </c:pt>
                <c:pt idx="30961" formatCode="General">
                  <c:v>0.63770200000000044</c:v>
                </c:pt>
                <c:pt idx="30962" formatCode="General">
                  <c:v>0.63772300000000071</c:v>
                </c:pt>
                <c:pt idx="30963" formatCode="General">
                  <c:v>0.63774400000000075</c:v>
                </c:pt>
                <c:pt idx="30964" formatCode="General">
                  <c:v>0.63776400000000044</c:v>
                </c:pt>
                <c:pt idx="30965" formatCode="General">
                  <c:v>0.63778500000000071</c:v>
                </c:pt>
                <c:pt idx="30966" formatCode="General">
                  <c:v>0.63780500000000073</c:v>
                </c:pt>
                <c:pt idx="30967" formatCode="General">
                  <c:v>0.63782600000000045</c:v>
                </c:pt>
                <c:pt idx="30968" formatCode="General">
                  <c:v>0.63784700000000072</c:v>
                </c:pt>
                <c:pt idx="30969" formatCode="General">
                  <c:v>0.63786799999999999</c:v>
                </c:pt>
                <c:pt idx="30970" formatCode="General">
                  <c:v>0.63788800000000045</c:v>
                </c:pt>
                <c:pt idx="30971" formatCode="General">
                  <c:v>0.63790800000000059</c:v>
                </c:pt>
                <c:pt idx="30972" formatCode="General">
                  <c:v>0.63792900000000075</c:v>
                </c:pt>
                <c:pt idx="30973" formatCode="General">
                  <c:v>0.63794900000000077</c:v>
                </c:pt>
                <c:pt idx="30974" formatCode="General">
                  <c:v>0.6379700000000007</c:v>
                </c:pt>
                <c:pt idx="30975" formatCode="General">
                  <c:v>0.63798999999999995</c:v>
                </c:pt>
                <c:pt idx="30976" formatCode="General">
                  <c:v>0.63801099999999999</c:v>
                </c:pt>
                <c:pt idx="30977" formatCode="General">
                  <c:v>0.63803200000000004</c:v>
                </c:pt>
                <c:pt idx="30978" formatCode="General">
                  <c:v>0.63805299999999998</c:v>
                </c:pt>
                <c:pt idx="30979" formatCode="General">
                  <c:v>0.63807300000000045</c:v>
                </c:pt>
                <c:pt idx="30980" formatCode="General">
                  <c:v>0.63809400000000072</c:v>
                </c:pt>
                <c:pt idx="30981" formatCode="General">
                  <c:v>0.63811399999999996</c:v>
                </c:pt>
                <c:pt idx="30982" formatCode="General">
                  <c:v>0.63813500000000045</c:v>
                </c:pt>
                <c:pt idx="30983" formatCode="General">
                  <c:v>0.63815599999999995</c:v>
                </c:pt>
                <c:pt idx="30984" formatCode="General">
                  <c:v>0.63817600000000041</c:v>
                </c:pt>
                <c:pt idx="30985" formatCode="General">
                  <c:v>0.63819700000000046</c:v>
                </c:pt>
                <c:pt idx="30986" formatCode="General">
                  <c:v>0.63821700000000003</c:v>
                </c:pt>
                <c:pt idx="30987" formatCode="General">
                  <c:v>0.63823799999999997</c:v>
                </c:pt>
                <c:pt idx="30988" formatCode="General">
                  <c:v>0.63825799999999999</c:v>
                </c:pt>
                <c:pt idx="30989" formatCode="General">
                  <c:v>0.63827900000000071</c:v>
                </c:pt>
                <c:pt idx="30990" formatCode="General">
                  <c:v>0.63830000000000042</c:v>
                </c:pt>
                <c:pt idx="30991" formatCode="General">
                  <c:v>0.63832100000000058</c:v>
                </c:pt>
                <c:pt idx="30992" formatCode="General">
                  <c:v>0.63834100000000071</c:v>
                </c:pt>
                <c:pt idx="30993" formatCode="General">
                  <c:v>0.63836199999999999</c:v>
                </c:pt>
                <c:pt idx="30994" formatCode="General">
                  <c:v>0.63838200000000001</c:v>
                </c:pt>
                <c:pt idx="30995" formatCode="General">
                  <c:v>0.63840300000000005</c:v>
                </c:pt>
                <c:pt idx="30996" formatCode="General">
                  <c:v>0.63842299999999996</c:v>
                </c:pt>
                <c:pt idx="30997" formatCode="General">
                  <c:v>0.63844299999999998</c:v>
                </c:pt>
                <c:pt idx="30998" formatCode="General">
                  <c:v>0.63846499999999951</c:v>
                </c:pt>
                <c:pt idx="30999" formatCode="General">
                  <c:v>0.63848499999999997</c:v>
                </c:pt>
                <c:pt idx="31000" formatCode="General">
                  <c:v>0.63850600000000002</c:v>
                </c:pt>
                <c:pt idx="31001" formatCode="General">
                  <c:v>0.63852600000000004</c:v>
                </c:pt>
                <c:pt idx="31002" formatCode="General">
                  <c:v>0.63854699999999998</c:v>
                </c:pt>
                <c:pt idx="31003" formatCode="General">
                  <c:v>0.638567</c:v>
                </c:pt>
                <c:pt idx="31004" formatCode="General">
                  <c:v>0.63858800000000004</c:v>
                </c:pt>
                <c:pt idx="31005" formatCode="General">
                  <c:v>0.63860900000000076</c:v>
                </c:pt>
                <c:pt idx="31006" formatCode="General">
                  <c:v>0.63862900000000089</c:v>
                </c:pt>
                <c:pt idx="31007" formatCode="General">
                  <c:v>0.63865000000000072</c:v>
                </c:pt>
                <c:pt idx="31008" formatCode="General">
                  <c:v>0.63867100000000077</c:v>
                </c:pt>
                <c:pt idx="31009" formatCode="General">
                  <c:v>0.6386910000000009</c:v>
                </c:pt>
                <c:pt idx="31010" formatCode="General">
                  <c:v>0.63871199999999995</c:v>
                </c:pt>
                <c:pt idx="31011" formatCode="General">
                  <c:v>0.63873200000000041</c:v>
                </c:pt>
                <c:pt idx="31012" formatCode="General">
                  <c:v>0.63875300000000046</c:v>
                </c:pt>
                <c:pt idx="31013" formatCode="General">
                  <c:v>0.63877399999999995</c:v>
                </c:pt>
                <c:pt idx="31014" formatCode="General">
                  <c:v>0.63879400000000075</c:v>
                </c:pt>
                <c:pt idx="31015" formatCode="General">
                  <c:v>0.63881500000000047</c:v>
                </c:pt>
                <c:pt idx="31016" formatCode="General">
                  <c:v>0.63883500000000071</c:v>
                </c:pt>
                <c:pt idx="31017" formatCode="General">
                  <c:v>0.63885600000000042</c:v>
                </c:pt>
                <c:pt idx="31018" formatCode="General">
                  <c:v>0.63887600000000044</c:v>
                </c:pt>
                <c:pt idx="31019" formatCode="General">
                  <c:v>0.63889700000000071</c:v>
                </c:pt>
                <c:pt idx="31020" formatCode="General">
                  <c:v>0.63891799999999999</c:v>
                </c:pt>
                <c:pt idx="31021" formatCode="General">
                  <c:v>0.63893800000000045</c:v>
                </c:pt>
                <c:pt idx="31022" formatCode="General">
                  <c:v>0.63895900000000072</c:v>
                </c:pt>
                <c:pt idx="31023" formatCode="General">
                  <c:v>0.63897900000000074</c:v>
                </c:pt>
                <c:pt idx="31024" formatCode="General">
                  <c:v>0.63900000000000046</c:v>
                </c:pt>
                <c:pt idx="31025" formatCode="General">
                  <c:v>0.63902000000000059</c:v>
                </c:pt>
                <c:pt idx="31026" formatCode="General">
                  <c:v>0.63904100000000075</c:v>
                </c:pt>
                <c:pt idx="31027" formatCode="General">
                  <c:v>0.63906200000000002</c:v>
                </c:pt>
                <c:pt idx="31028" formatCode="General">
                  <c:v>0.63908200000000004</c:v>
                </c:pt>
                <c:pt idx="31029" formatCode="General">
                  <c:v>0.63910299999999998</c:v>
                </c:pt>
                <c:pt idx="31030" formatCode="General">
                  <c:v>0.63912400000000058</c:v>
                </c:pt>
                <c:pt idx="31031" formatCode="General">
                  <c:v>0.63914400000000071</c:v>
                </c:pt>
                <c:pt idx="31032" formatCode="General">
                  <c:v>0.63916499999999998</c:v>
                </c:pt>
                <c:pt idx="31033" formatCode="General">
                  <c:v>0.63918500000000045</c:v>
                </c:pt>
                <c:pt idx="31034" formatCode="General">
                  <c:v>0.63920600000000005</c:v>
                </c:pt>
                <c:pt idx="31035" formatCode="General">
                  <c:v>0.6392260000000004</c:v>
                </c:pt>
                <c:pt idx="31036" formatCode="General">
                  <c:v>0.63924700000000045</c:v>
                </c:pt>
                <c:pt idx="31037" formatCode="General">
                  <c:v>0.6392679999999995</c:v>
                </c:pt>
                <c:pt idx="31038" formatCode="General">
                  <c:v>0.63928799999999997</c:v>
                </c:pt>
                <c:pt idx="31039" formatCode="General">
                  <c:v>0.63930900000000046</c:v>
                </c:pt>
                <c:pt idx="31040" formatCode="General">
                  <c:v>0.6393290000000007</c:v>
                </c:pt>
                <c:pt idx="31041" formatCode="General">
                  <c:v>0.63935000000000042</c:v>
                </c:pt>
                <c:pt idx="31042" formatCode="General">
                  <c:v>0.63937100000000058</c:v>
                </c:pt>
                <c:pt idx="31043" formatCode="General">
                  <c:v>0.63939100000000071</c:v>
                </c:pt>
                <c:pt idx="31044" formatCode="General">
                  <c:v>0.63941199999999998</c:v>
                </c:pt>
                <c:pt idx="31045" formatCode="General">
                  <c:v>0.63943300000000003</c:v>
                </c:pt>
                <c:pt idx="31046" formatCode="General">
                  <c:v>0.63945300000000005</c:v>
                </c:pt>
                <c:pt idx="31047" formatCode="General">
                  <c:v>0.63947399999999999</c:v>
                </c:pt>
                <c:pt idx="31048" formatCode="General">
                  <c:v>0.63949400000000045</c:v>
                </c:pt>
                <c:pt idx="31049" formatCode="General">
                  <c:v>0.6395149999999995</c:v>
                </c:pt>
                <c:pt idx="31050" formatCode="General">
                  <c:v>0.63953499999999996</c:v>
                </c:pt>
                <c:pt idx="31051" formatCode="General">
                  <c:v>0.63955600000000001</c:v>
                </c:pt>
                <c:pt idx="31052" formatCode="General">
                  <c:v>0.63957699999999951</c:v>
                </c:pt>
                <c:pt idx="31053" formatCode="General">
                  <c:v>0.63959699999999997</c:v>
                </c:pt>
                <c:pt idx="31054" formatCode="General">
                  <c:v>0.63961800000000046</c:v>
                </c:pt>
                <c:pt idx="31055" formatCode="General">
                  <c:v>0.63963800000000071</c:v>
                </c:pt>
                <c:pt idx="31056" formatCode="General">
                  <c:v>0.63965900000000075</c:v>
                </c:pt>
                <c:pt idx="31057" formatCode="General">
                  <c:v>0.63968000000000058</c:v>
                </c:pt>
                <c:pt idx="31058" formatCode="General">
                  <c:v>0.63970100000000074</c:v>
                </c:pt>
                <c:pt idx="31059" formatCode="General">
                  <c:v>0.63972100000000076</c:v>
                </c:pt>
                <c:pt idx="31060" formatCode="General">
                  <c:v>0.63974200000000059</c:v>
                </c:pt>
                <c:pt idx="31061" formatCode="General">
                  <c:v>0.63976200000000005</c:v>
                </c:pt>
                <c:pt idx="31062" formatCode="General">
                  <c:v>0.63978299999999999</c:v>
                </c:pt>
                <c:pt idx="31063" formatCode="General">
                  <c:v>0.63980300000000045</c:v>
                </c:pt>
                <c:pt idx="31064" formatCode="General">
                  <c:v>0.63982300000000059</c:v>
                </c:pt>
                <c:pt idx="31065" formatCode="General">
                  <c:v>0.63984400000000075</c:v>
                </c:pt>
                <c:pt idx="31066" formatCode="General">
                  <c:v>0.63986500000000046</c:v>
                </c:pt>
                <c:pt idx="31067" formatCode="General">
                  <c:v>0.63988599999999995</c:v>
                </c:pt>
                <c:pt idx="31068" formatCode="General">
                  <c:v>0.63990600000000042</c:v>
                </c:pt>
                <c:pt idx="31069" formatCode="General">
                  <c:v>0.63992700000000058</c:v>
                </c:pt>
                <c:pt idx="31070" formatCode="General">
                  <c:v>0.63994700000000071</c:v>
                </c:pt>
                <c:pt idx="31071" formatCode="General">
                  <c:v>0.63996799999999998</c:v>
                </c:pt>
                <c:pt idx="31072" formatCode="General">
                  <c:v>0.63998900000000059</c:v>
                </c:pt>
                <c:pt idx="31073" formatCode="General">
                  <c:v>0.64001000000000041</c:v>
                </c:pt>
                <c:pt idx="31074" formatCode="General">
                  <c:v>0.64003000000000043</c:v>
                </c:pt>
                <c:pt idx="31075" formatCode="General">
                  <c:v>0.6400510000000007</c:v>
                </c:pt>
                <c:pt idx="31076" formatCode="General">
                  <c:v>0.64007099999999995</c:v>
                </c:pt>
                <c:pt idx="31077" formatCode="General">
                  <c:v>0.64009100000000074</c:v>
                </c:pt>
                <c:pt idx="31078" formatCode="General">
                  <c:v>0.64011200000000001</c:v>
                </c:pt>
                <c:pt idx="31079" formatCode="General">
                  <c:v>0.64013200000000003</c:v>
                </c:pt>
                <c:pt idx="31080" formatCode="General">
                  <c:v>0.64015299999999997</c:v>
                </c:pt>
                <c:pt idx="31081" formatCode="General">
                  <c:v>0.64017400000000046</c:v>
                </c:pt>
                <c:pt idx="31082" formatCode="General">
                  <c:v>0.64019500000000074</c:v>
                </c:pt>
                <c:pt idx="31083" formatCode="General">
                  <c:v>0.64021499999999998</c:v>
                </c:pt>
                <c:pt idx="31084" formatCode="General">
                  <c:v>0.64023600000000003</c:v>
                </c:pt>
                <c:pt idx="31085" formatCode="General">
                  <c:v>0.64025600000000005</c:v>
                </c:pt>
                <c:pt idx="31086" formatCode="General">
                  <c:v>0.64027699999999999</c:v>
                </c:pt>
                <c:pt idx="31087" formatCode="General">
                  <c:v>0.6402980000000007</c:v>
                </c:pt>
                <c:pt idx="31088" formatCode="General">
                  <c:v>0.64031899999999997</c:v>
                </c:pt>
                <c:pt idx="31089" formatCode="General">
                  <c:v>0.64033899999999999</c:v>
                </c:pt>
                <c:pt idx="31090" formatCode="General">
                  <c:v>0.64035900000000046</c:v>
                </c:pt>
                <c:pt idx="31091" formatCode="General">
                  <c:v>0.64037999999999995</c:v>
                </c:pt>
                <c:pt idx="31092" formatCode="General">
                  <c:v>0.64040000000000041</c:v>
                </c:pt>
                <c:pt idx="31093" formatCode="General">
                  <c:v>0.64042100000000046</c:v>
                </c:pt>
                <c:pt idx="31094" formatCode="General">
                  <c:v>0.6404410000000007</c:v>
                </c:pt>
                <c:pt idx="31095" formatCode="General">
                  <c:v>0.64046199999999998</c:v>
                </c:pt>
                <c:pt idx="31096" formatCode="General">
                  <c:v>0.64048300000000002</c:v>
                </c:pt>
                <c:pt idx="31097" formatCode="General">
                  <c:v>0.64050399999999996</c:v>
                </c:pt>
                <c:pt idx="31098" formatCode="General">
                  <c:v>0.64052399999999998</c:v>
                </c:pt>
                <c:pt idx="31099" formatCode="General">
                  <c:v>0.64054500000000059</c:v>
                </c:pt>
                <c:pt idx="31100" formatCode="General">
                  <c:v>0.64056500000000005</c:v>
                </c:pt>
                <c:pt idx="31101" formatCode="General">
                  <c:v>0.64058599999999999</c:v>
                </c:pt>
                <c:pt idx="31102" formatCode="General">
                  <c:v>0.6406070000000007</c:v>
                </c:pt>
                <c:pt idx="31103" formatCode="General">
                  <c:v>0.64062699999999995</c:v>
                </c:pt>
                <c:pt idx="31104" formatCode="General">
                  <c:v>0.64064800000000088</c:v>
                </c:pt>
                <c:pt idx="31105" formatCode="General">
                  <c:v>0.64066800000000046</c:v>
                </c:pt>
                <c:pt idx="31106" formatCode="General">
                  <c:v>0.64068899999999995</c:v>
                </c:pt>
                <c:pt idx="31107" formatCode="General">
                  <c:v>0.64070900000000075</c:v>
                </c:pt>
                <c:pt idx="31108" formatCode="General">
                  <c:v>0.64073000000000047</c:v>
                </c:pt>
                <c:pt idx="31109" formatCode="General">
                  <c:v>0.64075000000000071</c:v>
                </c:pt>
                <c:pt idx="31110" formatCode="General">
                  <c:v>0.64077200000000045</c:v>
                </c:pt>
                <c:pt idx="31111" formatCode="General">
                  <c:v>0.64079200000000058</c:v>
                </c:pt>
                <c:pt idx="31112" formatCode="General">
                  <c:v>0.64081299999999997</c:v>
                </c:pt>
                <c:pt idx="31113" formatCode="General">
                  <c:v>0.64083299999999999</c:v>
                </c:pt>
                <c:pt idx="31114" formatCode="General">
                  <c:v>0.6408540000000007</c:v>
                </c:pt>
                <c:pt idx="31115" formatCode="General">
                  <c:v>0.64087400000000072</c:v>
                </c:pt>
                <c:pt idx="31116" formatCode="General">
                  <c:v>0.64089500000000077</c:v>
                </c:pt>
                <c:pt idx="31117" formatCode="General">
                  <c:v>0.64091600000000004</c:v>
                </c:pt>
                <c:pt idx="31118" formatCode="General">
                  <c:v>0.64093599999999995</c:v>
                </c:pt>
                <c:pt idx="31119" formatCode="General">
                  <c:v>0.64095700000000044</c:v>
                </c:pt>
                <c:pt idx="31120" formatCode="General">
                  <c:v>0.64097700000000046</c:v>
                </c:pt>
                <c:pt idx="31121" formatCode="General">
                  <c:v>0.64099800000000073</c:v>
                </c:pt>
                <c:pt idx="31122" formatCode="General">
                  <c:v>0.64101799999999998</c:v>
                </c:pt>
                <c:pt idx="31123" formatCode="General">
                  <c:v>0.64103900000000058</c:v>
                </c:pt>
                <c:pt idx="31124" formatCode="General">
                  <c:v>0.64105900000000071</c:v>
                </c:pt>
                <c:pt idx="31125" formatCode="General">
                  <c:v>0.64108000000000043</c:v>
                </c:pt>
                <c:pt idx="31126" formatCode="General">
                  <c:v>0.64110100000000059</c:v>
                </c:pt>
                <c:pt idx="31127" formatCode="General">
                  <c:v>0.64112200000000041</c:v>
                </c:pt>
                <c:pt idx="31128" formatCode="General">
                  <c:v>0.64114200000000043</c:v>
                </c:pt>
                <c:pt idx="31129" formatCode="General">
                  <c:v>0.64116300000000004</c:v>
                </c:pt>
                <c:pt idx="31130" formatCode="General">
                  <c:v>0.6411829999999995</c:v>
                </c:pt>
                <c:pt idx="31131" formatCode="General">
                  <c:v>0.64120400000000044</c:v>
                </c:pt>
                <c:pt idx="31132" formatCode="General">
                  <c:v>0.64122500000000071</c:v>
                </c:pt>
                <c:pt idx="31133" formatCode="General">
                  <c:v>0.64124499999999995</c:v>
                </c:pt>
                <c:pt idx="31134" formatCode="General">
                  <c:v>0.641266</c:v>
                </c:pt>
                <c:pt idx="31135" formatCode="General">
                  <c:v>0.64128600000000002</c:v>
                </c:pt>
                <c:pt idx="31136" formatCode="General">
                  <c:v>0.64130699999999996</c:v>
                </c:pt>
                <c:pt idx="31137" formatCode="General">
                  <c:v>0.64132699999999998</c:v>
                </c:pt>
                <c:pt idx="31138" formatCode="General">
                  <c:v>0.64134800000000058</c:v>
                </c:pt>
                <c:pt idx="31139" formatCode="General">
                  <c:v>0.64136899999999997</c:v>
                </c:pt>
                <c:pt idx="31140" formatCode="General">
                  <c:v>0.64138899999999999</c:v>
                </c:pt>
                <c:pt idx="31141" formatCode="General">
                  <c:v>0.64141000000000004</c:v>
                </c:pt>
                <c:pt idx="31142" formatCode="General">
                  <c:v>0.64143099999999997</c:v>
                </c:pt>
                <c:pt idx="31143" formatCode="General">
                  <c:v>0.64145099999999999</c:v>
                </c:pt>
                <c:pt idx="31144" formatCode="General">
                  <c:v>0.64147100000000046</c:v>
                </c:pt>
                <c:pt idx="31145" formatCode="General">
                  <c:v>0.64149199999999995</c:v>
                </c:pt>
                <c:pt idx="31146" formatCode="General">
                  <c:v>0.641513</c:v>
                </c:pt>
                <c:pt idx="31147" formatCode="General">
                  <c:v>0.64153300000000002</c:v>
                </c:pt>
                <c:pt idx="31148" formatCode="General">
                  <c:v>0.64155399999999996</c:v>
                </c:pt>
                <c:pt idx="31149" formatCode="General">
                  <c:v>0.64157500000000045</c:v>
                </c:pt>
                <c:pt idx="31150" formatCode="General">
                  <c:v>0.64159500000000058</c:v>
                </c:pt>
                <c:pt idx="31151" formatCode="General">
                  <c:v>0.64161600000000041</c:v>
                </c:pt>
                <c:pt idx="31152" formatCode="General">
                  <c:v>0.64163600000000043</c:v>
                </c:pt>
                <c:pt idx="31153" formatCode="General">
                  <c:v>0.64165700000000059</c:v>
                </c:pt>
                <c:pt idx="31154" formatCode="General">
                  <c:v>0.64167700000000072</c:v>
                </c:pt>
                <c:pt idx="31155" formatCode="General">
                  <c:v>0.64169900000000102</c:v>
                </c:pt>
                <c:pt idx="31156" formatCode="General">
                  <c:v>0.64171900000000071</c:v>
                </c:pt>
                <c:pt idx="31157" formatCode="General">
                  <c:v>0.64173899999999995</c:v>
                </c:pt>
                <c:pt idx="31158" formatCode="General">
                  <c:v>0.64176000000000044</c:v>
                </c:pt>
                <c:pt idx="31159" formatCode="General">
                  <c:v>0.64178000000000046</c:v>
                </c:pt>
                <c:pt idx="31160" formatCode="General">
                  <c:v>0.64180099999999995</c:v>
                </c:pt>
                <c:pt idx="31161" formatCode="General">
                  <c:v>0.64182200000000045</c:v>
                </c:pt>
                <c:pt idx="31162" formatCode="General">
                  <c:v>0.64184200000000058</c:v>
                </c:pt>
                <c:pt idx="31163" formatCode="General">
                  <c:v>0.64186299999999996</c:v>
                </c:pt>
                <c:pt idx="31164" formatCode="General">
                  <c:v>0.64188400000000045</c:v>
                </c:pt>
                <c:pt idx="31165" formatCode="General">
                  <c:v>0.64190400000000059</c:v>
                </c:pt>
                <c:pt idx="31166" formatCode="General">
                  <c:v>0.64192500000000075</c:v>
                </c:pt>
                <c:pt idx="31167" formatCode="General">
                  <c:v>0.64194500000000077</c:v>
                </c:pt>
                <c:pt idx="31168" formatCode="General">
                  <c:v>0.64196600000000004</c:v>
                </c:pt>
                <c:pt idx="31169" formatCode="General">
                  <c:v>0.64198599999999995</c:v>
                </c:pt>
                <c:pt idx="31170" formatCode="General">
                  <c:v>0.64200699999999999</c:v>
                </c:pt>
                <c:pt idx="31171" formatCode="General">
                  <c:v>0.64202800000000071</c:v>
                </c:pt>
                <c:pt idx="31172" formatCode="General">
                  <c:v>0.64204799999999995</c:v>
                </c:pt>
                <c:pt idx="31173" formatCode="General">
                  <c:v>0.64206900000000044</c:v>
                </c:pt>
                <c:pt idx="31174" formatCode="General">
                  <c:v>0.64208900000000046</c:v>
                </c:pt>
                <c:pt idx="31175" formatCode="General">
                  <c:v>0.6421100000000004</c:v>
                </c:pt>
                <c:pt idx="31176" formatCode="General">
                  <c:v>0.64213000000000042</c:v>
                </c:pt>
                <c:pt idx="31177" formatCode="General">
                  <c:v>0.64215100000000058</c:v>
                </c:pt>
                <c:pt idx="31178" formatCode="General">
                  <c:v>0.64217200000000041</c:v>
                </c:pt>
                <c:pt idx="31179" formatCode="General">
                  <c:v>0.64219300000000046</c:v>
                </c:pt>
                <c:pt idx="31180" formatCode="General">
                  <c:v>0.64221300000000003</c:v>
                </c:pt>
                <c:pt idx="31181" formatCode="General">
                  <c:v>0.64223399999999997</c:v>
                </c:pt>
                <c:pt idx="31182" formatCode="General">
                  <c:v>0.64225399999999999</c:v>
                </c:pt>
                <c:pt idx="31183" formatCode="General">
                  <c:v>0.64227500000000071</c:v>
                </c:pt>
                <c:pt idx="31184" formatCode="General">
                  <c:v>0.64229499999999995</c:v>
                </c:pt>
                <c:pt idx="31185" formatCode="General">
                  <c:v>0.642316</c:v>
                </c:pt>
                <c:pt idx="31186" formatCode="General">
                  <c:v>0.64233700000000005</c:v>
                </c:pt>
                <c:pt idx="31187" formatCode="General">
                  <c:v>0.64235699999999996</c:v>
                </c:pt>
                <c:pt idx="31188" formatCode="General">
                  <c:v>0.64237800000000045</c:v>
                </c:pt>
                <c:pt idx="31189" formatCode="General">
                  <c:v>0.64239800000000058</c:v>
                </c:pt>
                <c:pt idx="31190" formatCode="General">
                  <c:v>0.64241899999999996</c:v>
                </c:pt>
                <c:pt idx="31191" formatCode="General">
                  <c:v>0.64243899999999998</c:v>
                </c:pt>
                <c:pt idx="31192" formatCode="General">
                  <c:v>0.64246000000000003</c:v>
                </c:pt>
                <c:pt idx="31193" formatCode="General">
                  <c:v>0.64248099999999997</c:v>
                </c:pt>
                <c:pt idx="31194" formatCode="General">
                  <c:v>0.64250200000000002</c:v>
                </c:pt>
                <c:pt idx="31195" formatCode="General">
                  <c:v>0.64252200000000004</c:v>
                </c:pt>
                <c:pt idx="31196" formatCode="General">
                  <c:v>0.64254299999999998</c:v>
                </c:pt>
                <c:pt idx="31197" formatCode="General">
                  <c:v>0.642563</c:v>
                </c:pt>
                <c:pt idx="31198" formatCode="General">
                  <c:v>0.64258300000000002</c:v>
                </c:pt>
                <c:pt idx="31199" formatCode="General">
                  <c:v>0.64260500000000076</c:v>
                </c:pt>
                <c:pt idx="31200" formatCode="General">
                  <c:v>0.64262500000000089</c:v>
                </c:pt>
                <c:pt idx="31201" formatCode="General">
                  <c:v>0.64264600000000072</c:v>
                </c:pt>
                <c:pt idx="31202" formatCode="General">
                  <c:v>0.6426660000000004</c:v>
                </c:pt>
                <c:pt idx="31203" formatCode="General">
                  <c:v>0.64268700000000045</c:v>
                </c:pt>
                <c:pt idx="31204" formatCode="General">
                  <c:v>0.64270700000000058</c:v>
                </c:pt>
                <c:pt idx="31205" formatCode="General">
                  <c:v>0.64272800000000074</c:v>
                </c:pt>
                <c:pt idx="31206" formatCode="General">
                  <c:v>0.64274900000000101</c:v>
                </c:pt>
                <c:pt idx="31207" formatCode="General">
                  <c:v>0.64276999999999995</c:v>
                </c:pt>
                <c:pt idx="31208" formatCode="General">
                  <c:v>0.64279000000000075</c:v>
                </c:pt>
                <c:pt idx="31209" formatCode="General">
                  <c:v>0.64281100000000047</c:v>
                </c:pt>
                <c:pt idx="31210" formatCode="General">
                  <c:v>0.64283100000000071</c:v>
                </c:pt>
                <c:pt idx="31211" formatCode="General">
                  <c:v>0.64285099999999995</c:v>
                </c:pt>
                <c:pt idx="31212" formatCode="General">
                  <c:v>0.64287200000000044</c:v>
                </c:pt>
                <c:pt idx="31213" formatCode="General">
                  <c:v>0.64289200000000046</c:v>
                </c:pt>
                <c:pt idx="31214" formatCode="General">
                  <c:v>0.64291399999999999</c:v>
                </c:pt>
                <c:pt idx="31215" formatCode="General">
                  <c:v>0.64293400000000045</c:v>
                </c:pt>
                <c:pt idx="31216" formatCode="General">
                  <c:v>0.64295500000000072</c:v>
                </c:pt>
                <c:pt idx="31217" formatCode="General">
                  <c:v>0.64297500000000074</c:v>
                </c:pt>
                <c:pt idx="31218" formatCode="General">
                  <c:v>0.64299600000000046</c:v>
                </c:pt>
                <c:pt idx="31219" formatCode="General">
                  <c:v>0.64301600000000003</c:v>
                </c:pt>
                <c:pt idx="31220" formatCode="General">
                  <c:v>0.64303699999999997</c:v>
                </c:pt>
                <c:pt idx="31221" formatCode="General">
                  <c:v>0.64305800000000046</c:v>
                </c:pt>
                <c:pt idx="31222" formatCode="General">
                  <c:v>0.64307900000000073</c:v>
                </c:pt>
                <c:pt idx="31223" formatCode="General">
                  <c:v>0.64309900000000075</c:v>
                </c:pt>
                <c:pt idx="31224" formatCode="General">
                  <c:v>0.64312000000000058</c:v>
                </c:pt>
                <c:pt idx="31225" formatCode="General">
                  <c:v>0.64314000000000071</c:v>
                </c:pt>
                <c:pt idx="31226" formatCode="General">
                  <c:v>0.64315999999999995</c:v>
                </c:pt>
                <c:pt idx="31227" formatCode="General">
                  <c:v>0.64318100000000045</c:v>
                </c:pt>
                <c:pt idx="31228" formatCode="General">
                  <c:v>0.64320100000000058</c:v>
                </c:pt>
                <c:pt idx="31229" formatCode="General">
                  <c:v>0.64322299999999999</c:v>
                </c:pt>
                <c:pt idx="31230" formatCode="General">
                  <c:v>0.64324300000000045</c:v>
                </c:pt>
                <c:pt idx="31231" formatCode="General">
                  <c:v>0.6432639999999995</c:v>
                </c:pt>
                <c:pt idx="31232" formatCode="General">
                  <c:v>0.64328399999999997</c:v>
                </c:pt>
                <c:pt idx="31233" formatCode="General">
                  <c:v>0.64330500000000046</c:v>
                </c:pt>
                <c:pt idx="31234" formatCode="General">
                  <c:v>0.6433250000000007</c:v>
                </c:pt>
                <c:pt idx="31235" formatCode="General">
                  <c:v>0.64334600000000042</c:v>
                </c:pt>
                <c:pt idx="31236" formatCode="General">
                  <c:v>0.64336700000000002</c:v>
                </c:pt>
                <c:pt idx="31237" formatCode="General">
                  <c:v>0.64338700000000004</c:v>
                </c:pt>
                <c:pt idx="31238" formatCode="General">
                  <c:v>0.64340799999999998</c:v>
                </c:pt>
                <c:pt idx="31239" formatCode="General">
                  <c:v>0.64342800000000044</c:v>
                </c:pt>
                <c:pt idx="31240" formatCode="General">
                  <c:v>0.64344900000000071</c:v>
                </c:pt>
                <c:pt idx="31241" formatCode="General">
                  <c:v>0.64346899999999996</c:v>
                </c:pt>
                <c:pt idx="31242" formatCode="General">
                  <c:v>0.64349000000000045</c:v>
                </c:pt>
                <c:pt idx="31243" formatCode="General">
                  <c:v>0.64351000000000003</c:v>
                </c:pt>
                <c:pt idx="31244" formatCode="General">
                  <c:v>0.64353199999999999</c:v>
                </c:pt>
                <c:pt idx="31245" formatCode="General">
                  <c:v>0.64355200000000001</c:v>
                </c:pt>
                <c:pt idx="31246" formatCode="General">
                  <c:v>0.64357299999999951</c:v>
                </c:pt>
                <c:pt idx="31247" formatCode="General">
                  <c:v>0.64359299999999997</c:v>
                </c:pt>
                <c:pt idx="31248" formatCode="General">
                  <c:v>0.64361400000000046</c:v>
                </c:pt>
                <c:pt idx="31249" formatCode="General">
                  <c:v>0.64363400000000071</c:v>
                </c:pt>
                <c:pt idx="31250" formatCode="General">
                  <c:v>0.64365500000000075</c:v>
                </c:pt>
                <c:pt idx="31251" formatCode="General">
                  <c:v>0.64367600000000058</c:v>
                </c:pt>
                <c:pt idx="31252" formatCode="General">
                  <c:v>0.64369600000000071</c:v>
                </c:pt>
                <c:pt idx="31253" formatCode="General">
                  <c:v>0.64371699999999998</c:v>
                </c:pt>
                <c:pt idx="31254" formatCode="General">
                  <c:v>0.64373700000000045</c:v>
                </c:pt>
                <c:pt idx="31255" formatCode="General">
                  <c:v>0.64375800000000072</c:v>
                </c:pt>
                <c:pt idx="31256" formatCode="General">
                  <c:v>0.64377800000000074</c:v>
                </c:pt>
                <c:pt idx="31257" formatCode="General">
                  <c:v>0.6437990000000009</c:v>
                </c:pt>
                <c:pt idx="31258" formatCode="General">
                  <c:v>0.64381999999999995</c:v>
                </c:pt>
                <c:pt idx="31259" formatCode="General">
                  <c:v>0.64384000000000075</c:v>
                </c:pt>
                <c:pt idx="31260" formatCode="General">
                  <c:v>0.64386100000000046</c:v>
                </c:pt>
                <c:pt idx="31261" formatCode="General">
                  <c:v>0.64388199999999995</c:v>
                </c:pt>
                <c:pt idx="31262" formatCode="General">
                  <c:v>0.64390200000000042</c:v>
                </c:pt>
                <c:pt idx="31263" formatCode="General">
                  <c:v>0.64392300000000058</c:v>
                </c:pt>
                <c:pt idx="31264" formatCode="General">
                  <c:v>0.64394300000000071</c:v>
                </c:pt>
                <c:pt idx="31265" formatCode="General">
                  <c:v>0.64396399999999998</c:v>
                </c:pt>
                <c:pt idx="31266" formatCode="General">
                  <c:v>0.64398400000000044</c:v>
                </c:pt>
                <c:pt idx="31267" formatCode="General">
                  <c:v>0.64400500000000072</c:v>
                </c:pt>
                <c:pt idx="31268" formatCode="General">
                  <c:v>0.64402600000000043</c:v>
                </c:pt>
                <c:pt idx="31269" formatCode="General">
                  <c:v>0.64404600000000045</c:v>
                </c:pt>
                <c:pt idx="31270" formatCode="General">
                  <c:v>0.6440669999999995</c:v>
                </c:pt>
                <c:pt idx="31271" formatCode="General">
                  <c:v>0.64408699999999997</c:v>
                </c:pt>
                <c:pt idx="31272" formatCode="General">
                  <c:v>0.64410800000000046</c:v>
                </c:pt>
                <c:pt idx="31273" formatCode="General">
                  <c:v>0.64412899999999995</c:v>
                </c:pt>
                <c:pt idx="31274" formatCode="General">
                  <c:v>0.64415000000000044</c:v>
                </c:pt>
                <c:pt idx="31275" formatCode="General">
                  <c:v>0.64417000000000046</c:v>
                </c:pt>
                <c:pt idx="31276" formatCode="General">
                  <c:v>0.64419100000000074</c:v>
                </c:pt>
                <c:pt idx="31277" formatCode="General">
                  <c:v>0.64421099999999998</c:v>
                </c:pt>
                <c:pt idx="31278" formatCode="General">
                  <c:v>0.64423100000000044</c:v>
                </c:pt>
                <c:pt idx="31279" formatCode="General">
                  <c:v>0.64425200000000005</c:v>
                </c:pt>
                <c:pt idx="31280" formatCode="General">
                  <c:v>0.64427299999999998</c:v>
                </c:pt>
                <c:pt idx="31281" formatCode="General">
                  <c:v>0.64429300000000045</c:v>
                </c:pt>
                <c:pt idx="31282" formatCode="General">
                  <c:v>0.64431400000000005</c:v>
                </c:pt>
                <c:pt idx="31283" formatCode="General">
                  <c:v>0.64433499999999999</c:v>
                </c:pt>
                <c:pt idx="31284" formatCode="General">
                  <c:v>0.64435500000000046</c:v>
                </c:pt>
                <c:pt idx="31285" formatCode="General">
                  <c:v>0.64437599999999995</c:v>
                </c:pt>
                <c:pt idx="31286" formatCode="General">
                  <c:v>0.64439600000000041</c:v>
                </c:pt>
                <c:pt idx="31287" formatCode="General">
                  <c:v>0.64441700000000002</c:v>
                </c:pt>
                <c:pt idx="31288" formatCode="General">
                  <c:v>0.64443700000000004</c:v>
                </c:pt>
                <c:pt idx="31289" formatCode="General">
                  <c:v>0.64445900000000045</c:v>
                </c:pt>
                <c:pt idx="31290" formatCode="General">
                  <c:v>0.64447900000000058</c:v>
                </c:pt>
                <c:pt idx="31291" formatCode="General">
                  <c:v>0.64449900000000071</c:v>
                </c:pt>
                <c:pt idx="31292" formatCode="General">
                  <c:v>0.64451999999999998</c:v>
                </c:pt>
                <c:pt idx="31293" formatCode="General">
                  <c:v>0.64454000000000045</c:v>
                </c:pt>
                <c:pt idx="31294" formatCode="General">
                  <c:v>0.64456100000000005</c:v>
                </c:pt>
                <c:pt idx="31295" formatCode="General">
                  <c:v>0.64458099999999996</c:v>
                </c:pt>
                <c:pt idx="31296" formatCode="General">
                  <c:v>0.64460200000000045</c:v>
                </c:pt>
                <c:pt idx="31297" formatCode="General">
                  <c:v>0.64462299999999995</c:v>
                </c:pt>
                <c:pt idx="31298" formatCode="General">
                  <c:v>0.64464400000000077</c:v>
                </c:pt>
                <c:pt idx="31299" formatCode="General">
                  <c:v>0.64466400000000046</c:v>
                </c:pt>
                <c:pt idx="31300" formatCode="General">
                  <c:v>0.64468499999999995</c:v>
                </c:pt>
                <c:pt idx="31301" formatCode="General">
                  <c:v>0.64470500000000075</c:v>
                </c:pt>
                <c:pt idx="31302" formatCode="General">
                  <c:v>0.64472600000000047</c:v>
                </c:pt>
                <c:pt idx="31303" formatCode="General">
                  <c:v>0.64474700000000074</c:v>
                </c:pt>
                <c:pt idx="31304" formatCode="General">
                  <c:v>0.64476699999999998</c:v>
                </c:pt>
                <c:pt idx="31305" formatCode="General">
                  <c:v>0.64478800000000058</c:v>
                </c:pt>
                <c:pt idx="31306" formatCode="General">
                  <c:v>0.64480800000000071</c:v>
                </c:pt>
                <c:pt idx="31307" formatCode="General">
                  <c:v>0.64482900000000076</c:v>
                </c:pt>
                <c:pt idx="31308" formatCode="General">
                  <c:v>0.64484900000000089</c:v>
                </c:pt>
                <c:pt idx="31309" formatCode="General">
                  <c:v>0.64487000000000072</c:v>
                </c:pt>
                <c:pt idx="31310" formatCode="General">
                  <c:v>0.64489000000000074</c:v>
                </c:pt>
                <c:pt idx="31311" formatCode="General">
                  <c:v>0.64491100000000046</c:v>
                </c:pt>
                <c:pt idx="31312" formatCode="General">
                  <c:v>0.64493199999999995</c:v>
                </c:pt>
                <c:pt idx="31313" formatCode="General">
                  <c:v>0.64495300000000044</c:v>
                </c:pt>
                <c:pt idx="31314" formatCode="General">
                  <c:v>0.64497300000000046</c:v>
                </c:pt>
                <c:pt idx="31315" formatCode="General">
                  <c:v>0.64499400000000073</c:v>
                </c:pt>
                <c:pt idx="31316" formatCode="General">
                  <c:v>0.64501399999999998</c:v>
                </c:pt>
                <c:pt idx="31317" formatCode="General">
                  <c:v>0.64503400000000044</c:v>
                </c:pt>
                <c:pt idx="31318" formatCode="General">
                  <c:v>0.64505600000000041</c:v>
                </c:pt>
                <c:pt idx="31319" formatCode="General">
                  <c:v>0.64507600000000043</c:v>
                </c:pt>
                <c:pt idx="31320" formatCode="General">
                  <c:v>0.64509700000000059</c:v>
                </c:pt>
                <c:pt idx="31321" formatCode="General">
                  <c:v>0.64511700000000005</c:v>
                </c:pt>
                <c:pt idx="31322" formatCode="General">
                  <c:v>0.64513799999999999</c:v>
                </c:pt>
                <c:pt idx="31323" formatCode="General">
                  <c:v>0.64515800000000045</c:v>
                </c:pt>
                <c:pt idx="31324" formatCode="General">
                  <c:v>0.64517899999999995</c:v>
                </c:pt>
                <c:pt idx="31325" formatCode="General">
                  <c:v>0.64519900000000074</c:v>
                </c:pt>
                <c:pt idx="31326" formatCode="General">
                  <c:v>0.64522000000000046</c:v>
                </c:pt>
                <c:pt idx="31327" formatCode="General">
                  <c:v>0.64524099999999995</c:v>
                </c:pt>
                <c:pt idx="31328" formatCode="General">
                  <c:v>0.645262</c:v>
                </c:pt>
                <c:pt idx="31329" formatCode="General">
                  <c:v>0.64528200000000002</c:v>
                </c:pt>
                <c:pt idx="31330" formatCode="General">
                  <c:v>0.64530299999999996</c:v>
                </c:pt>
                <c:pt idx="31331" formatCode="General">
                  <c:v>0.64532299999999998</c:v>
                </c:pt>
                <c:pt idx="31332" formatCode="General">
                  <c:v>0.64534300000000044</c:v>
                </c:pt>
                <c:pt idx="31333" formatCode="General">
                  <c:v>0.64536499999999997</c:v>
                </c:pt>
                <c:pt idx="31334" formatCode="General">
                  <c:v>0.64538499999999999</c:v>
                </c:pt>
                <c:pt idx="31335" formatCode="General">
                  <c:v>0.64540600000000004</c:v>
                </c:pt>
                <c:pt idx="31336" formatCode="General">
                  <c:v>0.6454260000000005</c:v>
                </c:pt>
                <c:pt idx="31337" formatCode="General">
                  <c:v>0.64544699999999999</c:v>
                </c:pt>
                <c:pt idx="31338" formatCode="General">
                  <c:v>0.64546700000000001</c:v>
                </c:pt>
                <c:pt idx="31339" formatCode="General">
                  <c:v>0.64548799999999951</c:v>
                </c:pt>
                <c:pt idx="31340" formatCode="General">
                  <c:v>0.64550799999999997</c:v>
                </c:pt>
                <c:pt idx="31341" formatCode="General">
                  <c:v>0.64553000000000005</c:v>
                </c:pt>
                <c:pt idx="31342" formatCode="General">
                  <c:v>0.6455500000000004</c:v>
                </c:pt>
                <c:pt idx="31343" formatCode="General">
                  <c:v>0.64557100000000045</c:v>
                </c:pt>
                <c:pt idx="31344" formatCode="General">
                  <c:v>0.64559100000000058</c:v>
                </c:pt>
                <c:pt idx="31345" formatCode="General">
                  <c:v>0.64561100000000071</c:v>
                </c:pt>
                <c:pt idx="31346" formatCode="General">
                  <c:v>0.64563200000000043</c:v>
                </c:pt>
                <c:pt idx="31347" formatCode="General">
                  <c:v>0.64565200000000045</c:v>
                </c:pt>
                <c:pt idx="31348" formatCode="General">
                  <c:v>0.64567400000000075</c:v>
                </c:pt>
                <c:pt idx="31349" formatCode="General">
                  <c:v>0.64569400000000077</c:v>
                </c:pt>
                <c:pt idx="31350" formatCode="General">
                  <c:v>0.64571500000000071</c:v>
                </c:pt>
                <c:pt idx="31351" formatCode="General">
                  <c:v>0.64573499999999995</c:v>
                </c:pt>
                <c:pt idx="31352" formatCode="General">
                  <c:v>0.64575600000000044</c:v>
                </c:pt>
                <c:pt idx="31353" formatCode="General">
                  <c:v>0.64577600000000046</c:v>
                </c:pt>
                <c:pt idx="31354" formatCode="General">
                  <c:v>0.64579699999999995</c:v>
                </c:pt>
                <c:pt idx="31355" formatCode="General">
                  <c:v>0.64581800000000045</c:v>
                </c:pt>
                <c:pt idx="31356" formatCode="General">
                  <c:v>0.64583800000000058</c:v>
                </c:pt>
                <c:pt idx="31357" formatCode="General">
                  <c:v>0.64585900000000074</c:v>
                </c:pt>
                <c:pt idx="31358" formatCode="General">
                  <c:v>0.64587900000000076</c:v>
                </c:pt>
                <c:pt idx="31359" formatCode="General">
                  <c:v>0.64590000000000058</c:v>
                </c:pt>
                <c:pt idx="31360" formatCode="General">
                  <c:v>0.64592000000000072</c:v>
                </c:pt>
                <c:pt idx="31361" formatCode="General">
                  <c:v>0.64594100000000076</c:v>
                </c:pt>
                <c:pt idx="31362" formatCode="General">
                  <c:v>0.64596200000000004</c:v>
                </c:pt>
                <c:pt idx="31363" formatCode="General">
                  <c:v>0.64598299999999997</c:v>
                </c:pt>
                <c:pt idx="31364" formatCode="General">
                  <c:v>0.64600299999999999</c:v>
                </c:pt>
                <c:pt idx="31365" formatCode="General">
                  <c:v>0.64602400000000071</c:v>
                </c:pt>
                <c:pt idx="31366" formatCode="General">
                  <c:v>0.64604399999999995</c:v>
                </c:pt>
                <c:pt idx="31367" formatCode="General">
                  <c:v>0.64606500000000044</c:v>
                </c:pt>
                <c:pt idx="31368" formatCode="General">
                  <c:v>0.64608500000000046</c:v>
                </c:pt>
                <c:pt idx="31369" formatCode="General">
                  <c:v>0.6461060000000004</c:v>
                </c:pt>
                <c:pt idx="31370" formatCode="General">
                  <c:v>0.64612700000000045</c:v>
                </c:pt>
                <c:pt idx="31371" formatCode="General">
                  <c:v>0.64614700000000058</c:v>
                </c:pt>
                <c:pt idx="31372" formatCode="General">
                  <c:v>0.64616799999999996</c:v>
                </c:pt>
                <c:pt idx="31373" formatCode="General">
                  <c:v>0.64618799999999998</c:v>
                </c:pt>
                <c:pt idx="31374" formatCode="General">
                  <c:v>0.6462090000000007</c:v>
                </c:pt>
                <c:pt idx="31375" formatCode="General">
                  <c:v>0.64622900000000072</c:v>
                </c:pt>
                <c:pt idx="31376" formatCode="General">
                  <c:v>0.64625000000000044</c:v>
                </c:pt>
                <c:pt idx="31377" formatCode="General">
                  <c:v>0.64627100000000071</c:v>
                </c:pt>
                <c:pt idx="31378" formatCode="General">
                  <c:v>0.64629099999999995</c:v>
                </c:pt>
                <c:pt idx="31379" formatCode="General">
                  <c:v>0.646312</c:v>
                </c:pt>
                <c:pt idx="31380" formatCode="General">
                  <c:v>0.64633300000000005</c:v>
                </c:pt>
                <c:pt idx="31381" formatCode="General">
                  <c:v>0.64635299999999996</c:v>
                </c:pt>
                <c:pt idx="31382" formatCode="General">
                  <c:v>0.64637400000000045</c:v>
                </c:pt>
                <c:pt idx="31383" formatCode="General">
                  <c:v>0.64639400000000058</c:v>
                </c:pt>
                <c:pt idx="31384" formatCode="General">
                  <c:v>0.64641499999999996</c:v>
                </c:pt>
                <c:pt idx="31385" formatCode="General">
                  <c:v>0.64643499999999998</c:v>
                </c:pt>
                <c:pt idx="31386" formatCode="General">
                  <c:v>0.64645600000000003</c:v>
                </c:pt>
                <c:pt idx="31387" formatCode="General">
                  <c:v>0.64647699999999997</c:v>
                </c:pt>
                <c:pt idx="31388" formatCode="General">
                  <c:v>0.64649699999999999</c:v>
                </c:pt>
                <c:pt idx="31389" formatCode="General">
                  <c:v>0.64651800000000004</c:v>
                </c:pt>
                <c:pt idx="31390" formatCode="General">
                  <c:v>0.6465379999999995</c:v>
                </c:pt>
                <c:pt idx="31391" formatCode="General">
                  <c:v>0.64655899999999999</c:v>
                </c:pt>
                <c:pt idx="31392" formatCode="General">
                  <c:v>0.64658000000000004</c:v>
                </c:pt>
                <c:pt idx="31393" formatCode="General">
                  <c:v>0.64659999999999995</c:v>
                </c:pt>
                <c:pt idx="31394" formatCode="General">
                  <c:v>0.64662100000000089</c:v>
                </c:pt>
                <c:pt idx="31395" formatCode="General">
                  <c:v>0.64664200000000072</c:v>
                </c:pt>
                <c:pt idx="31396" formatCode="General">
                  <c:v>0.6466620000000004</c:v>
                </c:pt>
                <c:pt idx="31397" formatCode="General">
                  <c:v>0.64668300000000045</c:v>
                </c:pt>
                <c:pt idx="31398" formatCode="General">
                  <c:v>0.64670300000000058</c:v>
                </c:pt>
                <c:pt idx="31399" formatCode="General">
                  <c:v>0.64672400000000074</c:v>
                </c:pt>
                <c:pt idx="31400" formatCode="General">
                  <c:v>0.64674400000000076</c:v>
                </c:pt>
                <c:pt idx="31401" formatCode="General">
                  <c:v>0.6467650000000007</c:v>
                </c:pt>
                <c:pt idx="31402" formatCode="General">
                  <c:v>0.64678600000000042</c:v>
                </c:pt>
                <c:pt idx="31403" formatCode="General">
                  <c:v>0.64680600000000044</c:v>
                </c:pt>
                <c:pt idx="31404" formatCode="General">
                  <c:v>0.64682700000000071</c:v>
                </c:pt>
                <c:pt idx="31405" formatCode="General">
                  <c:v>0.64684699999999995</c:v>
                </c:pt>
                <c:pt idx="31406" formatCode="General">
                  <c:v>0.64686800000000044</c:v>
                </c:pt>
                <c:pt idx="31407" formatCode="General">
                  <c:v>0.64688800000000046</c:v>
                </c:pt>
                <c:pt idx="31408" formatCode="General">
                  <c:v>0.64690900000000073</c:v>
                </c:pt>
                <c:pt idx="31409" formatCode="General">
                  <c:v>0.64693000000000045</c:v>
                </c:pt>
                <c:pt idx="31410" formatCode="General">
                  <c:v>0.64695100000000072</c:v>
                </c:pt>
                <c:pt idx="31411" formatCode="General">
                  <c:v>0.64697100000000074</c:v>
                </c:pt>
                <c:pt idx="31412" formatCode="General">
                  <c:v>0.64699100000000076</c:v>
                </c:pt>
                <c:pt idx="31413" formatCode="General">
                  <c:v>0.64701200000000003</c:v>
                </c:pt>
                <c:pt idx="31414" formatCode="General">
                  <c:v>0.64703200000000005</c:v>
                </c:pt>
                <c:pt idx="31415" formatCode="General">
                  <c:v>0.64705299999999999</c:v>
                </c:pt>
                <c:pt idx="31416" formatCode="General">
                  <c:v>0.6470740000000007</c:v>
                </c:pt>
                <c:pt idx="31417" formatCode="General">
                  <c:v>0.64709500000000075</c:v>
                </c:pt>
                <c:pt idx="31418" formatCode="General">
                  <c:v>0.64711500000000044</c:v>
                </c:pt>
                <c:pt idx="31419" formatCode="General">
                  <c:v>0.64713600000000004</c:v>
                </c:pt>
                <c:pt idx="31420" formatCode="General">
                  <c:v>0.64715599999999995</c:v>
                </c:pt>
                <c:pt idx="31421" formatCode="General">
                  <c:v>0.64717700000000045</c:v>
                </c:pt>
                <c:pt idx="31422" formatCode="General">
                  <c:v>0.64719800000000072</c:v>
                </c:pt>
                <c:pt idx="31423" formatCode="General">
                  <c:v>0.64721899999999999</c:v>
                </c:pt>
                <c:pt idx="31424" formatCode="General">
                  <c:v>0.64723900000000045</c:v>
                </c:pt>
                <c:pt idx="31425" formatCode="General">
                  <c:v>0.64725900000000058</c:v>
                </c:pt>
                <c:pt idx="31426" formatCode="General">
                  <c:v>0.64728000000000041</c:v>
                </c:pt>
                <c:pt idx="31427" formatCode="General">
                  <c:v>0.64730000000000043</c:v>
                </c:pt>
                <c:pt idx="31428" formatCode="General">
                  <c:v>0.6473210000000007</c:v>
                </c:pt>
                <c:pt idx="31429" formatCode="General">
                  <c:v>0.64734100000000083</c:v>
                </c:pt>
                <c:pt idx="31430" formatCode="General">
                  <c:v>0.64736199999999999</c:v>
                </c:pt>
                <c:pt idx="31431" formatCode="General">
                  <c:v>0.64738300000000004</c:v>
                </c:pt>
                <c:pt idx="31432" formatCode="General">
                  <c:v>0.64740399999999998</c:v>
                </c:pt>
                <c:pt idx="31433" formatCode="General">
                  <c:v>0.64742400000000044</c:v>
                </c:pt>
                <c:pt idx="31434" formatCode="General">
                  <c:v>0.64744500000000071</c:v>
                </c:pt>
                <c:pt idx="31435" formatCode="General">
                  <c:v>0.64746499999999996</c:v>
                </c:pt>
                <c:pt idx="31436" formatCode="General">
                  <c:v>0.64748600000000001</c:v>
                </c:pt>
                <c:pt idx="31437" formatCode="General">
                  <c:v>0.64750700000000005</c:v>
                </c:pt>
                <c:pt idx="31438" formatCode="General">
                  <c:v>0.64752699999999996</c:v>
                </c:pt>
                <c:pt idx="31439" formatCode="General">
                  <c:v>0.64754800000000046</c:v>
                </c:pt>
                <c:pt idx="31440" formatCode="General">
                  <c:v>0.64756800000000003</c:v>
                </c:pt>
                <c:pt idx="31441" formatCode="General">
                  <c:v>0.64758899999999997</c:v>
                </c:pt>
                <c:pt idx="31442" formatCode="General">
                  <c:v>0.64760900000000077</c:v>
                </c:pt>
                <c:pt idx="31443" formatCode="General">
                  <c:v>0.64763000000000071</c:v>
                </c:pt>
                <c:pt idx="31444" formatCode="General">
                  <c:v>0.64765000000000073</c:v>
                </c:pt>
                <c:pt idx="31445" formatCode="General">
                  <c:v>0.64767200000000058</c:v>
                </c:pt>
                <c:pt idx="31446" formatCode="General">
                  <c:v>0.64769200000000071</c:v>
                </c:pt>
                <c:pt idx="31447" formatCode="General">
                  <c:v>0.64771299999999998</c:v>
                </c:pt>
                <c:pt idx="31448" formatCode="General">
                  <c:v>0.64773300000000045</c:v>
                </c:pt>
                <c:pt idx="31449" formatCode="General">
                  <c:v>0.64775400000000072</c:v>
                </c:pt>
                <c:pt idx="31450" formatCode="General">
                  <c:v>0.64777400000000074</c:v>
                </c:pt>
                <c:pt idx="31451" formatCode="General">
                  <c:v>0.64779400000000076</c:v>
                </c:pt>
                <c:pt idx="31452" formatCode="General">
                  <c:v>0.64781599999999995</c:v>
                </c:pt>
                <c:pt idx="31453" formatCode="General">
                  <c:v>0.64783600000000041</c:v>
                </c:pt>
                <c:pt idx="31454" formatCode="General">
                  <c:v>0.64785700000000046</c:v>
                </c:pt>
                <c:pt idx="31455" formatCode="General">
                  <c:v>0.6478770000000007</c:v>
                </c:pt>
                <c:pt idx="31456" formatCode="General">
                  <c:v>0.64789800000000075</c:v>
                </c:pt>
                <c:pt idx="31457" formatCode="General">
                  <c:v>0.64791799999999999</c:v>
                </c:pt>
                <c:pt idx="31458" formatCode="General">
                  <c:v>0.64793900000000071</c:v>
                </c:pt>
                <c:pt idx="31459" formatCode="General">
                  <c:v>0.64795899999999995</c:v>
                </c:pt>
                <c:pt idx="31460" formatCode="General">
                  <c:v>0.64798100000000058</c:v>
                </c:pt>
                <c:pt idx="31461" formatCode="General">
                  <c:v>0.64800100000000072</c:v>
                </c:pt>
                <c:pt idx="31462" formatCode="General">
                  <c:v>0.64802200000000043</c:v>
                </c:pt>
                <c:pt idx="31463" formatCode="General">
                  <c:v>0.64804200000000045</c:v>
                </c:pt>
                <c:pt idx="31464" formatCode="General">
                  <c:v>0.6480629999999995</c:v>
                </c:pt>
                <c:pt idx="31465" formatCode="General">
                  <c:v>0.64808299999999996</c:v>
                </c:pt>
                <c:pt idx="31466" formatCode="General">
                  <c:v>0.64810400000000046</c:v>
                </c:pt>
                <c:pt idx="31467" formatCode="General">
                  <c:v>0.64812499999999995</c:v>
                </c:pt>
                <c:pt idx="31468" formatCode="General">
                  <c:v>0.64814500000000075</c:v>
                </c:pt>
                <c:pt idx="31469" formatCode="General">
                  <c:v>0.64816600000000002</c:v>
                </c:pt>
                <c:pt idx="31470" formatCode="General">
                  <c:v>0.64818600000000004</c:v>
                </c:pt>
                <c:pt idx="31471" formatCode="General">
                  <c:v>0.64820699999999998</c:v>
                </c:pt>
                <c:pt idx="31472" formatCode="General">
                  <c:v>0.64822700000000044</c:v>
                </c:pt>
                <c:pt idx="31473" formatCode="General">
                  <c:v>0.64824800000000071</c:v>
                </c:pt>
                <c:pt idx="31474" formatCode="General">
                  <c:v>0.64826799999999996</c:v>
                </c:pt>
                <c:pt idx="31475" formatCode="General">
                  <c:v>0.64829000000000059</c:v>
                </c:pt>
                <c:pt idx="31476" formatCode="General">
                  <c:v>0.64831000000000005</c:v>
                </c:pt>
                <c:pt idx="31477" formatCode="General">
                  <c:v>0.64833099999999999</c:v>
                </c:pt>
                <c:pt idx="31478" formatCode="General">
                  <c:v>0.64835100000000045</c:v>
                </c:pt>
                <c:pt idx="31479" formatCode="General">
                  <c:v>0.64837100000000059</c:v>
                </c:pt>
                <c:pt idx="31480" formatCode="General">
                  <c:v>0.64839200000000041</c:v>
                </c:pt>
                <c:pt idx="31481" formatCode="General">
                  <c:v>0.64841300000000002</c:v>
                </c:pt>
                <c:pt idx="31482" formatCode="General">
                  <c:v>0.64843399999999951</c:v>
                </c:pt>
                <c:pt idx="31483" formatCode="General">
                  <c:v>0.64845399999999997</c:v>
                </c:pt>
                <c:pt idx="31484" formatCode="General">
                  <c:v>0.64847500000000058</c:v>
                </c:pt>
                <c:pt idx="31485" formatCode="General">
                  <c:v>0.64849500000000071</c:v>
                </c:pt>
                <c:pt idx="31486" formatCode="General">
                  <c:v>0.64851599999999998</c:v>
                </c:pt>
                <c:pt idx="31487" formatCode="General">
                  <c:v>0.648536</c:v>
                </c:pt>
                <c:pt idx="31488" formatCode="General">
                  <c:v>0.64855700000000005</c:v>
                </c:pt>
                <c:pt idx="31489" formatCode="General">
                  <c:v>0.64857699999999996</c:v>
                </c:pt>
                <c:pt idx="31490" formatCode="General">
                  <c:v>0.64859800000000045</c:v>
                </c:pt>
                <c:pt idx="31491" formatCode="General">
                  <c:v>0.64861899999999995</c:v>
                </c:pt>
                <c:pt idx="31492" formatCode="General">
                  <c:v>0.64863900000000074</c:v>
                </c:pt>
                <c:pt idx="31493" formatCode="General">
                  <c:v>0.64866000000000046</c:v>
                </c:pt>
                <c:pt idx="31494" formatCode="General">
                  <c:v>0.6486800000000007</c:v>
                </c:pt>
                <c:pt idx="31495" formatCode="General">
                  <c:v>0.64870100000000075</c:v>
                </c:pt>
                <c:pt idx="31496" formatCode="General">
                  <c:v>0.64872200000000046</c:v>
                </c:pt>
                <c:pt idx="31497" formatCode="General">
                  <c:v>0.64874200000000071</c:v>
                </c:pt>
                <c:pt idx="31498" formatCode="General">
                  <c:v>0.64876299999999998</c:v>
                </c:pt>
                <c:pt idx="31499" formatCode="General">
                  <c:v>0.64878400000000058</c:v>
                </c:pt>
                <c:pt idx="31500" formatCode="General">
                  <c:v>0.64880400000000071</c:v>
                </c:pt>
                <c:pt idx="31501" formatCode="General">
                  <c:v>0.64882500000000076</c:v>
                </c:pt>
                <c:pt idx="31502" formatCode="General">
                  <c:v>0.64884500000000089</c:v>
                </c:pt>
                <c:pt idx="31503" formatCode="General">
                  <c:v>0.64886600000000005</c:v>
                </c:pt>
                <c:pt idx="31504" formatCode="General">
                  <c:v>0.64888699999999999</c:v>
                </c:pt>
                <c:pt idx="31505" formatCode="General">
                  <c:v>0.64890700000000046</c:v>
                </c:pt>
                <c:pt idx="31506" formatCode="General">
                  <c:v>0.64892799999999995</c:v>
                </c:pt>
                <c:pt idx="31507" formatCode="General">
                  <c:v>0.64894800000000075</c:v>
                </c:pt>
                <c:pt idx="31508" formatCode="General">
                  <c:v>0.64896900000000046</c:v>
                </c:pt>
                <c:pt idx="31509" formatCode="General">
                  <c:v>0.6489890000000007</c:v>
                </c:pt>
                <c:pt idx="31510" formatCode="General">
                  <c:v>0.64901000000000042</c:v>
                </c:pt>
                <c:pt idx="31511" formatCode="General">
                  <c:v>0.64903100000000058</c:v>
                </c:pt>
                <c:pt idx="31512" formatCode="General">
                  <c:v>0.64905100000000071</c:v>
                </c:pt>
                <c:pt idx="31513" formatCode="General">
                  <c:v>0.64907200000000043</c:v>
                </c:pt>
                <c:pt idx="31514" formatCode="General">
                  <c:v>0.64909300000000059</c:v>
                </c:pt>
                <c:pt idx="31515" formatCode="General">
                  <c:v>0.64911300000000005</c:v>
                </c:pt>
                <c:pt idx="31516" formatCode="General">
                  <c:v>0.64913399999999999</c:v>
                </c:pt>
                <c:pt idx="31517" formatCode="General">
                  <c:v>0.64915400000000045</c:v>
                </c:pt>
                <c:pt idx="31518" formatCode="General">
                  <c:v>0.64917499999999995</c:v>
                </c:pt>
                <c:pt idx="31519" formatCode="General">
                  <c:v>0.64919500000000074</c:v>
                </c:pt>
                <c:pt idx="31520" formatCode="General">
                  <c:v>0.64921600000000002</c:v>
                </c:pt>
                <c:pt idx="31521" formatCode="General">
                  <c:v>0.64923699999999951</c:v>
                </c:pt>
                <c:pt idx="31522" formatCode="General">
                  <c:v>0.64925699999999997</c:v>
                </c:pt>
                <c:pt idx="31523" formatCode="General">
                  <c:v>0.64927800000000047</c:v>
                </c:pt>
                <c:pt idx="31524" formatCode="General">
                  <c:v>0.64929800000000071</c:v>
                </c:pt>
                <c:pt idx="31525" formatCode="General">
                  <c:v>0.64931899999999998</c:v>
                </c:pt>
                <c:pt idx="31526" formatCode="General">
                  <c:v>0.64933900000000044</c:v>
                </c:pt>
                <c:pt idx="31527" formatCode="General">
                  <c:v>0.64936000000000005</c:v>
                </c:pt>
                <c:pt idx="31528" formatCode="General">
                  <c:v>0.64938099999999999</c:v>
                </c:pt>
                <c:pt idx="31529" formatCode="General">
                  <c:v>0.64940200000000003</c:v>
                </c:pt>
                <c:pt idx="31530" formatCode="General">
                  <c:v>0.64942200000000005</c:v>
                </c:pt>
                <c:pt idx="31531" formatCode="General">
                  <c:v>0.64944200000000041</c:v>
                </c:pt>
                <c:pt idx="31532" formatCode="General">
                  <c:v>0.64946300000000001</c:v>
                </c:pt>
                <c:pt idx="31533" formatCode="General">
                  <c:v>0.64948399999999951</c:v>
                </c:pt>
                <c:pt idx="31534" formatCode="General">
                  <c:v>0.64950399999999997</c:v>
                </c:pt>
                <c:pt idx="31535" formatCode="General">
                  <c:v>0.64952500000000046</c:v>
                </c:pt>
                <c:pt idx="31536" formatCode="General">
                  <c:v>0.6495460000000004</c:v>
                </c:pt>
                <c:pt idx="31537" formatCode="General">
                  <c:v>0.64956599999999998</c:v>
                </c:pt>
                <c:pt idx="31538" formatCode="General">
                  <c:v>0.64958700000000003</c:v>
                </c:pt>
                <c:pt idx="31539" formatCode="General">
                  <c:v>0.64960700000000071</c:v>
                </c:pt>
                <c:pt idx="31540" formatCode="General">
                  <c:v>0.64962800000000076</c:v>
                </c:pt>
                <c:pt idx="31541" formatCode="General">
                  <c:v>0.64964800000000089</c:v>
                </c:pt>
                <c:pt idx="31542" formatCode="General">
                  <c:v>0.64966900000000072</c:v>
                </c:pt>
                <c:pt idx="31543" formatCode="General">
                  <c:v>0.64969000000000077</c:v>
                </c:pt>
                <c:pt idx="31544" formatCode="General">
                  <c:v>0.6497110000000007</c:v>
                </c:pt>
                <c:pt idx="31545" formatCode="General">
                  <c:v>0.64973099999999995</c:v>
                </c:pt>
                <c:pt idx="31546" formatCode="General">
                  <c:v>0.64975100000000074</c:v>
                </c:pt>
                <c:pt idx="31547" formatCode="General">
                  <c:v>0.64977200000000046</c:v>
                </c:pt>
                <c:pt idx="31548" formatCode="General">
                  <c:v>0.6497920000000007</c:v>
                </c:pt>
                <c:pt idx="31549" formatCode="General">
                  <c:v>0.64981400000000045</c:v>
                </c:pt>
                <c:pt idx="31550" formatCode="General">
                  <c:v>0.64983400000000058</c:v>
                </c:pt>
                <c:pt idx="31551" formatCode="General">
                  <c:v>0.64985500000000074</c:v>
                </c:pt>
                <c:pt idx="31552" formatCode="General">
                  <c:v>0.64987500000000076</c:v>
                </c:pt>
                <c:pt idx="31553" formatCode="General">
                  <c:v>0.64989600000000058</c:v>
                </c:pt>
                <c:pt idx="31554" formatCode="General">
                  <c:v>0.64991600000000005</c:v>
                </c:pt>
                <c:pt idx="31555" formatCode="General">
                  <c:v>0.64993699999999999</c:v>
                </c:pt>
                <c:pt idx="31556" formatCode="General">
                  <c:v>0.64995700000000045</c:v>
                </c:pt>
                <c:pt idx="31557" formatCode="General">
                  <c:v>0.64997799999999994</c:v>
                </c:pt>
                <c:pt idx="31558" formatCode="General">
                  <c:v>0.64999900000000077</c:v>
                </c:pt>
                <c:pt idx="31559" formatCode="General">
                  <c:v>0.65001900000000046</c:v>
                </c:pt>
                <c:pt idx="31560" formatCode="General">
                  <c:v>0.65003999999999995</c:v>
                </c:pt>
                <c:pt idx="31561" formatCode="General">
                  <c:v>0.65006000000000042</c:v>
                </c:pt>
                <c:pt idx="31562" formatCode="General">
                  <c:v>0.65008100000000046</c:v>
                </c:pt>
                <c:pt idx="31563" formatCode="General">
                  <c:v>0.65010100000000071</c:v>
                </c:pt>
                <c:pt idx="31564" formatCode="General">
                  <c:v>0.65012300000000045</c:v>
                </c:pt>
                <c:pt idx="31565" formatCode="General">
                  <c:v>0.65014300000000058</c:v>
                </c:pt>
                <c:pt idx="31566" formatCode="General">
                  <c:v>0.65016399999999996</c:v>
                </c:pt>
                <c:pt idx="31567" formatCode="General">
                  <c:v>0.65018399999999998</c:v>
                </c:pt>
                <c:pt idx="31568" formatCode="General">
                  <c:v>0.65020500000000059</c:v>
                </c:pt>
                <c:pt idx="31569" formatCode="General">
                  <c:v>0.65022500000000072</c:v>
                </c:pt>
                <c:pt idx="31570" formatCode="General">
                  <c:v>0.65024600000000043</c:v>
                </c:pt>
                <c:pt idx="31571" formatCode="General">
                  <c:v>0.65026700000000004</c:v>
                </c:pt>
                <c:pt idx="31572" formatCode="General">
                  <c:v>0.6502869999999995</c:v>
                </c:pt>
                <c:pt idx="31573" formatCode="General">
                  <c:v>0.65030800000000044</c:v>
                </c:pt>
                <c:pt idx="31574" formatCode="General">
                  <c:v>0.65032800000000046</c:v>
                </c:pt>
                <c:pt idx="31575" formatCode="General">
                  <c:v>0.65034899999999995</c:v>
                </c:pt>
                <c:pt idx="31576" formatCode="General">
                  <c:v>0.65036899999999997</c:v>
                </c:pt>
                <c:pt idx="31577" formatCode="General">
                  <c:v>0.65039000000000058</c:v>
                </c:pt>
                <c:pt idx="31578" formatCode="General">
                  <c:v>0.65041000000000004</c:v>
                </c:pt>
                <c:pt idx="31579" formatCode="General">
                  <c:v>0.65043200000000001</c:v>
                </c:pt>
                <c:pt idx="31580" formatCode="General">
                  <c:v>0.65045200000000003</c:v>
                </c:pt>
                <c:pt idx="31581" formatCode="General">
                  <c:v>0.65047299999999997</c:v>
                </c:pt>
                <c:pt idx="31582" formatCode="General">
                  <c:v>0.65049299999999999</c:v>
                </c:pt>
                <c:pt idx="31583" formatCode="General">
                  <c:v>0.65051400000000004</c:v>
                </c:pt>
                <c:pt idx="31584" formatCode="General">
                  <c:v>0.6505339999999995</c:v>
                </c:pt>
                <c:pt idx="31585" formatCode="General">
                  <c:v>0.65055499999999999</c:v>
                </c:pt>
                <c:pt idx="31586" formatCode="General">
                  <c:v>0.65057600000000004</c:v>
                </c:pt>
                <c:pt idx="31587" formatCode="General">
                  <c:v>0.65059599999999995</c:v>
                </c:pt>
                <c:pt idx="31588" formatCode="General">
                  <c:v>0.65061700000000044</c:v>
                </c:pt>
                <c:pt idx="31589" formatCode="General">
                  <c:v>0.65063700000000046</c:v>
                </c:pt>
                <c:pt idx="31590" formatCode="General">
                  <c:v>0.65065800000000074</c:v>
                </c:pt>
                <c:pt idx="31591" formatCode="General">
                  <c:v>0.65067800000000076</c:v>
                </c:pt>
                <c:pt idx="31592" formatCode="General">
                  <c:v>0.65069900000000103</c:v>
                </c:pt>
                <c:pt idx="31593" formatCode="General">
                  <c:v>0.65071900000000071</c:v>
                </c:pt>
                <c:pt idx="31594" formatCode="General">
                  <c:v>0.65074100000000101</c:v>
                </c:pt>
                <c:pt idx="31595" formatCode="General">
                  <c:v>0.6507610000000007</c:v>
                </c:pt>
                <c:pt idx="31596" formatCode="General">
                  <c:v>0.65078200000000042</c:v>
                </c:pt>
                <c:pt idx="31597" formatCode="General">
                  <c:v>0.65080200000000044</c:v>
                </c:pt>
                <c:pt idx="31598" formatCode="General">
                  <c:v>0.65082200000000046</c:v>
                </c:pt>
                <c:pt idx="31599" formatCode="General">
                  <c:v>0.65084299999999995</c:v>
                </c:pt>
                <c:pt idx="31600" formatCode="General">
                  <c:v>0.65086400000000044</c:v>
                </c:pt>
                <c:pt idx="31601" formatCode="General">
                  <c:v>0.65088500000000071</c:v>
                </c:pt>
                <c:pt idx="31602" formatCode="General">
                  <c:v>0.65090500000000073</c:v>
                </c:pt>
                <c:pt idx="31603" formatCode="General">
                  <c:v>0.65092600000000045</c:v>
                </c:pt>
                <c:pt idx="31604" formatCode="General">
                  <c:v>0.65094600000000058</c:v>
                </c:pt>
                <c:pt idx="31605" formatCode="General">
                  <c:v>0.65096699999999996</c:v>
                </c:pt>
                <c:pt idx="31606" formatCode="General">
                  <c:v>0.65098699999999998</c:v>
                </c:pt>
                <c:pt idx="31607" formatCode="General">
                  <c:v>0.65100800000000059</c:v>
                </c:pt>
                <c:pt idx="31608" formatCode="General">
                  <c:v>0.65102900000000075</c:v>
                </c:pt>
                <c:pt idx="31609" formatCode="General">
                  <c:v>0.65104900000000077</c:v>
                </c:pt>
                <c:pt idx="31610" formatCode="General">
                  <c:v>0.6510700000000007</c:v>
                </c:pt>
                <c:pt idx="31611" formatCode="General">
                  <c:v>0.65109100000000075</c:v>
                </c:pt>
                <c:pt idx="31612" formatCode="General">
                  <c:v>0.65111100000000044</c:v>
                </c:pt>
                <c:pt idx="31613" formatCode="General">
                  <c:v>0.65113100000000046</c:v>
                </c:pt>
                <c:pt idx="31614" formatCode="General">
                  <c:v>0.65115199999999995</c:v>
                </c:pt>
                <c:pt idx="31615" formatCode="General">
                  <c:v>0.65117300000000045</c:v>
                </c:pt>
                <c:pt idx="31616" formatCode="General">
                  <c:v>0.65119300000000047</c:v>
                </c:pt>
                <c:pt idx="31617" formatCode="General">
                  <c:v>0.65121399999999996</c:v>
                </c:pt>
                <c:pt idx="31618" formatCode="General">
                  <c:v>0.65123500000000045</c:v>
                </c:pt>
                <c:pt idx="31619" formatCode="General">
                  <c:v>0.65125500000000058</c:v>
                </c:pt>
                <c:pt idx="31620" formatCode="General">
                  <c:v>0.65127600000000041</c:v>
                </c:pt>
                <c:pt idx="31621" formatCode="General">
                  <c:v>0.65129600000000043</c:v>
                </c:pt>
                <c:pt idx="31622" formatCode="General">
                  <c:v>0.65131700000000003</c:v>
                </c:pt>
                <c:pt idx="31623" formatCode="General">
                  <c:v>0.65133799999999997</c:v>
                </c:pt>
                <c:pt idx="31624" formatCode="General">
                  <c:v>0.65135799999999999</c:v>
                </c:pt>
                <c:pt idx="31625" formatCode="General">
                  <c:v>0.65137900000000071</c:v>
                </c:pt>
                <c:pt idx="31626" formatCode="General">
                  <c:v>0.65139899999999995</c:v>
                </c:pt>
                <c:pt idx="31627" formatCode="General">
                  <c:v>0.65142000000000044</c:v>
                </c:pt>
                <c:pt idx="31628" formatCode="General">
                  <c:v>0.65144000000000046</c:v>
                </c:pt>
                <c:pt idx="31629" formatCode="General">
                  <c:v>0.65146099999999996</c:v>
                </c:pt>
                <c:pt idx="31630" formatCode="General">
                  <c:v>0.65148200000000001</c:v>
                </c:pt>
                <c:pt idx="31631" formatCode="General">
                  <c:v>0.65150200000000003</c:v>
                </c:pt>
                <c:pt idx="31632" formatCode="General">
                  <c:v>0.65152299999999996</c:v>
                </c:pt>
                <c:pt idx="31633" formatCode="General">
                  <c:v>0.65154400000000046</c:v>
                </c:pt>
                <c:pt idx="31634" formatCode="General">
                  <c:v>0.65156400000000003</c:v>
                </c:pt>
                <c:pt idx="31635" formatCode="General">
                  <c:v>0.65158499999999997</c:v>
                </c:pt>
                <c:pt idx="31636" formatCode="General">
                  <c:v>0.65160500000000077</c:v>
                </c:pt>
                <c:pt idx="31637" formatCode="General">
                  <c:v>0.6516260000000007</c:v>
                </c:pt>
                <c:pt idx="31638" formatCode="General">
                  <c:v>0.65164600000000072</c:v>
                </c:pt>
                <c:pt idx="31639" formatCode="General">
                  <c:v>0.65166700000000044</c:v>
                </c:pt>
                <c:pt idx="31640" formatCode="General">
                  <c:v>0.65168800000000071</c:v>
                </c:pt>
                <c:pt idx="31641" formatCode="General">
                  <c:v>0.65170799999999995</c:v>
                </c:pt>
                <c:pt idx="31642" formatCode="General">
                  <c:v>0.65172900000000089</c:v>
                </c:pt>
                <c:pt idx="31643" formatCode="General">
                  <c:v>0.65174900000000102</c:v>
                </c:pt>
                <c:pt idx="31644" formatCode="General">
                  <c:v>0.65177000000000074</c:v>
                </c:pt>
                <c:pt idx="31645" formatCode="General">
                  <c:v>0.65179000000000076</c:v>
                </c:pt>
                <c:pt idx="31646" formatCode="General">
                  <c:v>0.65181100000000058</c:v>
                </c:pt>
                <c:pt idx="31647" formatCode="General">
                  <c:v>0.65183200000000041</c:v>
                </c:pt>
                <c:pt idx="31648" formatCode="General">
                  <c:v>0.65185300000000046</c:v>
                </c:pt>
                <c:pt idx="31649" formatCode="General">
                  <c:v>0.6518730000000007</c:v>
                </c:pt>
                <c:pt idx="31650" formatCode="General">
                  <c:v>0.65189400000000075</c:v>
                </c:pt>
                <c:pt idx="31651" formatCode="General">
                  <c:v>0.65191399999999999</c:v>
                </c:pt>
                <c:pt idx="31652" formatCode="General">
                  <c:v>0.65193500000000071</c:v>
                </c:pt>
                <c:pt idx="31653" formatCode="General">
                  <c:v>0.65195600000000042</c:v>
                </c:pt>
                <c:pt idx="31654" formatCode="General">
                  <c:v>0.65197600000000044</c:v>
                </c:pt>
                <c:pt idx="31655" formatCode="General">
                  <c:v>0.65199700000000071</c:v>
                </c:pt>
                <c:pt idx="31656" formatCode="General">
                  <c:v>0.65201699999999996</c:v>
                </c:pt>
                <c:pt idx="31657" formatCode="General">
                  <c:v>0.65203800000000045</c:v>
                </c:pt>
                <c:pt idx="31658" formatCode="General">
                  <c:v>0.65205800000000058</c:v>
                </c:pt>
                <c:pt idx="31659" formatCode="General">
                  <c:v>0.65207900000000074</c:v>
                </c:pt>
                <c:pt idx="31660" formatCode="General">
                  <c:v>0.65209900000000076</c:v>
                </c:pt>
                <c:pt idx="31661" formatCode="General">
                  <c:v>0.6521200000000007</c:v>
                </c:pt>
                <c:pt idx="31662" formatCode="General">
                  <c:v>0.65214100000000075</c:v>
                </c:pt>
                <c:pt idx="31663" formatCode="General">
                  <c:v>0.65216200000000002</c:v>
                </c:pt>
                <c:pt idx="31664" formatCode="General">
                  <c:v>0.65218200000000004</c:v>
                </c:pt>
                <c:pt idx="31665" formatCode="General">
                  <c:v>0.65220199999999995</c:v>
                </c:pt>
                <c:pt idx="31666" formatCode="General">
                  <c:v>0.65222300000000044</c:v>
                </c:pt>
                <c:pt idx="31667" formatCode="General">
                  <c:v>0.65224300000000046</c:v>
                </c:pt>
                <c:pt idx="31668" formatCode="General">
                  <c:v>0.65226499999999998</c:v>
                </c:pt>
                <c:pt idx="31669" formatCode="General">
                  <c:v>0.65228500000000045</c:v>
                </c:pt>
                <c:pt idx="31670" formatCode="General">
                  <c:v>0.65230600000000005</c:v>
                </c:pt>
                <c:pt idx="31671" formatCode="General">
                  <c:v>0.65232600000000041</c:v>
                </c:pt>
                <c:pt idx="31672" formatCode="General">
                  <c:v>0.65234700000000045</c:v>
                </c:pt>
                <c:pt idx="31673" formatCode="General">
                  <c:v>0.65236700000000003</c:v>
                </c:pt>
                <c:pt idx="31674" formatCode="General">
                  <c:v>0.65238799999999997</c:v>
                </c:pt>
                <c:pt idx="31675" formatCode="General">
                  <c:v>0.65240799999999999</c:v>
                </c:pt>
                <c:pt idx="31676" formatCode="General">
                  <c:v>0.6524290000000007</c:v>
                </c:pt>
                <c:pt idx="31677" formatCode="General">
                  <c:v>0.65245000000000042</c:v>
                </c:pt>
                <c:pt idx="31678" formatCode="General">
                  <c:v>0.65247100000000058</c:v>
                </c:pt>
                <c:pt idx="31679" formatCode="General">
                  <c:v>0.65249100000000071</c:v>
                </c:pt>
                <c:pt idx="31680" formatCode="General">
                  <c:v>0.65251099999999951</c:v>
                </c:pt>
                <c:pt idx="31681" formatCode="General">
                  <c:v>0.652532</c:v>
                </c:pt>
                <c:pt idx="31682" formatCode="General">
                  <c:v>0.65255200000000002</c:v>
                </c:pt>
                <c:pt idx="31683" formatCode="General">
                  <c:v>0.65257399999999999</c:v>
                </c:pt>
                <c:pt idx="31684" formatCode="General">
                  <c:v>0.65259400000000045</c:v>
                </c:pt>
                <c:pt idx="31685" formatCode="General">
                  <c:v>0.65261499999999995</c:v>
                </c:pt>
                <c:pt idx="31686" formatCode="General">
                  <c:v>0.65263500000000074</c:v>
                </c:pt>
                <c:pt idx="31687" formatCode="General">
                  <c:v>0.65265600000000046</c:v>
                </c:pt>
                <c:pt idx="31688" formatCode="General">
                  <c:v>0.6526760000000007</c:v>
                </c:pt>
                <c:pt idx="31689" formatCode="General">
                  <c:v>0.65269700000000075</c:v>
                </c:pt>
                <c:pt idx="31690" formatCode="General">
                  <c:v>0.65271699999999999</c:v>
                </c:pt>
                <c:pt idx="31691" formatCode="General">
                  <c:v>0.65273900000000074</c:v>
                </c:pt>
                <c:pt idx="31692" formatCode="General">
                  <c:v>0.65275900000000076</c:v>
                </c:pt>
                <c:pt idx="31693" formatCode="General">
                  <c:v>0.65277900000000089</c:v>
                </c:pt>
                <c:pt idx="31694" formatCode="General">
                  <c:v>0.65280000000000071</c:v>
                </c:pt>
                <c:pt idx="31695" formatCode="General">
                  <c:v>0.65282000000000073</c:v>
                </c:pt>
                <c:pt idx="31696" formatCode="General">
                  <c:v>0.65284100000000089</c:v>
                </c:pt>
                <c:pt idx="31697" formatCode="General">
                  <c:v>0.65286100000000058</c:v>
                </c:pt>
                <c:pt idx="31698" formatCode="General">
                  <c:v>0.65288299999999999</c:v>
                </c:pt>
                <c:pt idx="31699" formatCode="General">
                  <c:v>0.65290300000000046</c:v>
                </c:pt>
                <c:pt idx="31700" formatCode="General">
                  <c:v>0.65292399999999995</c:v>
                </c:pt>
                <c:pt idx="31701" formatCode="General">
                  <c:v>0.65294400000000075</c:v>
                </c:pt>
                <c:pt idx="31702" formatCode="General">
                  <c:v>0.65296500000000046</c:v>
                </c:pt>
                <c:pt idx="31703" formatCode="General">
                  <c:v>0.6529850000000007</c:v>
                </c:pt>
                <c:pt idx="31704" formatCode="General">
                  <c:v>0.65300600000000042</c:v>
                </c:pt>
                <c:pt idx="31705" formatCode="General">
                  <c:v>0.65302600000000044</c:v>
                </c:pt>
                <c:pt idx="31706" formatCode="General">
                  <c:v>0.65304700000000071</c:v>
                </c:pt>
                <c:pt idx="31707" formatCode="General">
                  <c:v>0.65306799999999998</c:v>
                </c:pt>
                <c:pt idx="31708" formatCode="General">
                  <c:v>0.65308800000000045</c:v>
                </c:pt>
                <c:pt idx="31709" formatCode="General">
                  <c:v>0.65310900000000072</c:v>
                </c:pt>
                <c:pt idx="31710" formatCode="General">
                  <c:v>0.65312900000000074</c:v>
                </c:pt>
                <c:pt idx="31711" formatCode="General">
                  <c:v>0.65315000000000045</c:v>
                </c:pt>
                <c:pt idx="31712" formatCode="General">
                  <c:v>0.65317099999999995</c:v>
                </c:pt>
                <c:pt idx="31713" formatCode="General">
                  <c:v>0.65319200000000044</c:v>
                </c:pt>
                <c:pt idx="31714" formatCode="General">
                  <c:v>0.65321200000000001</c:v>
                </c:pt>
                <c:pt idx="31715" formatCode="General">
                  <c:v>0.65323299999999951</c:v>
                </c:pt>
                <c:pt idx="31716" formatCode="General">
                  <c:v>0.65325299999999997</c:v>
                </c:pt>
                <c:pt idx="31717" formatCode="General">
                  <c:v>0.65327400000000047</c:v>
                </c:pt>
                <c:pt idx="31718" formatCode="General">
                  <c:v>0.65329400000000071</c:v>
                </c:pt>
                <c:pt idx="31719" formatCode="General">
                  <c:v>0.65331499999999998</c:v>
                </c:pt>
                <c:pt idx="31720" formatCode="General">
                  <c:v>0.65333600000000003</c:v>
                </c:pt>
                <c:pt idx="31721" formatCode="General">
                  <c:v>0.65335600000000005</c:v>
                </c:pt>
                <c:pt idx="31722" formatCode="General">
                  <c:v>0.65337699999999999</c:v>
                </c:pt>
                <c:pt idx="31723" formatCode="General">
                  <c:v>0.65339700000000045</c:v>
                </c:pt>
                <c:pt idx="31724" formatCode="General">
                  <c:v>0.65341800000000005</c:v>
                </c:pt>
                <c:pt idx="31725" formatCode="General">
                  <c:v>0.65343799999999996</c:v>
                </c:pt>
                <c:pt idx="31726" formatCode="General">
                  <c:v>0.65345900000000046</c:v>
                </c:pt>
                <c:pt idx="31727" formatCode="General">
                  <c:v>0.65347999999999995</c:v>
                </c:pt>
                <c:pt idx="31728" formatCode="General">
                  <c:v>0.65350000000000041</c:v>
                </c:pt>
                <c:pt idx="31729" formatCode="General">
                  <c:v>0.65352100000000046</c:v>
                </c:pt>
                <c:pt idx="31730" formatCode="General">
                  <c:v>0.6535420000000004</c:v>
                </c:pt>
                <c:pt idx="31731" formatCode="General">
                  <c:v>0.65356199999999998</c:v>
                </c:pt>
                <c:pt idx="31732" formatCode="General">
                  <c:v>0.653582</c:v>
                </c:pt>
                <c:pt idx="31733" formatCode="General">
                  <c:v>0.65360300000000071</c:v>
                </c:pt>
                <c:pt idx="31734" formatCode="General">
                  <c:v>0.65362400000000076</c:v>
                </c:pt>
                <c:pt idx="31735" formatCode="General">
                  <c:v>0.65364500000000103</c:v>
                </c:pt>
                <c:pt idx="31736" formatCode="General">
                  <c:v>0.65366500000000072</c:v>
                </c:pt>
                <c:pt idx="31737" formatCode="General">
                  <c:v>0.65368600000000043</c:v>
                </c:pt>
                <c:pt idx="31738" formatCode="General">
                  <c:v>0.65370600000000045</c:v>
                </c:pt>
                <c:pt idx="31739" formatCode="General">
                  <c:v>0.65372699999999995</c:v>
                </c:pt>
                <c:pt idx="31740" formatCode="General">
                  <c:v>0.65374700000000074</c:v>
                </c:pt>
                <c:pt idx="31741" formatCode="General">
                  <c:v>0.65376800000000046</c:v>
                </c:pt>
                <c:pt idx="31742" formatCode="General">
                  <c:v>0.65378899999999995</c:v>
                </c:pt>
                <c:pt idx="31743" formatCode="General">
                  <c:v>0.65380900000000075</c:v>
                </c:pt>
                <c:pt idx="31744" formatCode="General">
                  <c:v>0.65383000000000058</c:v>
                </c:pt>
                <c:pt idx="31745" formatCode="General">
                  <c:v>0.65385000000000071</c:v>
                </c:pt>
                <c:pt idx="31746" formatCode="General">
                  <c:v>0.65387100000000076</c:v>
                </c:pt>
                <c:pt idx="31747" formatCode="General">
                  <c:v>0.65389100000000089</c:v>
                </c:pt>
                <c:pt idx="31748" formatCode="General">
                  <c:v>0.65391200000000005</c:v>
                </c:pt>
                <c:pt idx="31749" formatCode="General">
                  <c:v>0.65393299999999999</c:v>
                </c:pt>
                <c:pt idx="31750" formatCode="General">
                  <c:v>0.65395300000000045</c:v>
                </c:pt>
                <c:pt idx="31751" formatCode="General">
                  <c:v>0.65397400000000083</c:v>
                </c:pt>
                <c:pt idx="31752" formatCode="General">
                  <c:v>0.65399500000000077</c:v>
                </c:pt>
                <c:pt idx="31753" formatCode="General">
                  <c:v>0.65401500000000046</c:v>
                </c:pt>
                <c:pt idx="31754" formatCode="General">
                  <c:v>0.65403599999999995</c:v>
                </c:pt>
                <c:pt idx="31755" formatCode="General">
                  <c:v>0.65405600000000041</c:v>
                </c:pt>
                <c:pt idx="31756" formatCode="General">
                  <c:v>0.65407700000000046</c:v>
                </c:pt>
                <c:pt idx="31757" formatCode="General">
                  <c:v>0.65409700000000071</c:v>
                </c:pt>
                <c:pt idx="31758" formatCode="General">
                  <c:v>0.65411799999999998</c:v>
                </c:pt>
                <c:pt idx="31759" formatCode="General">
                  <c:v>0.65413900000000058</c:v>
                </c:pt>
                <c:pt idx="31760" formatCode="General">
                  <c:v>0.65415900000000071</c:v>
                </c:pt>
                <c:pt idx="31761" formatCode="General">
                  <c:v>0.65418000000000043</c:v>
                </c:pt>
                <c:pt idx="31762" formatCode="General">
                  <c:v>0.65420000000000045</c:v>
                </c:pt>
                <c:pt idx="31763" formatCode="General">
                  <c:v>0.65422100000000072</c:v>
                </c:pt>
                <c:pt idx="31764" formatCode="General">
                  <c:v>0.65424200000000043</c:v>
                </c:pt>
                <c:pt idx="31765" formatCode="General">
                  <c:v>0.65426200000000001</c:v>
                </c:pt>
                <c:pt idx="31766" formatCode="General">
                  <c:v>0.6542829999999995</c:v>
                </c:pt>
                <c:pt idx="31767" formatCode="General">
                  <c:v>0.65430400000000044</c:v>
                </c:pt>
                <c:pt idx="31768" formatCode="General">
                  <c:v>0.65432400000000046</c:v>
                </c:pt>
                <c:pt idx="31769" formatCode="General">
                  <c:v>0.65434499999999995</c:v>
                </c:pt>
                <c:pt idx="31770" formatCode="General">
                  <c:v>0.65436499999999997</c:v>
                </c:pt>
                <c:pt idx="31771" formatCode="General">
                  <c:v>0.65438600000000002</c:v>
                </c:pt>
                <c:pt idx="31772" formatCode="General">
                  <c:v>0.65440600000000004</c:v>
                </c:pt>
                <c:pt idx="31773" formatCode="General">
                  <c:v>0.65442699999999998</c:v>
                </c:pt>
                <c:pt idx="31774" formatCode="General">
                  <c:v>0.65444800000000058</c:v>
                </c:pt>
                <c:pt idx="31775" formatCode="General">
                  <c:v>0.65446800000000005</c:v>
                </c:pt>
                <c:pt idx="31776" formatCode="General">
                  <c:v>0.65448899999999999</c:v>
                </c:pt>
                <c:pt idx="31777" formatCode="General">
                  <c:v>0.65450900000000045</c:v>
                </c:pt>
                <c:pt idx="31778" formatCode="General">
                  <c:v>0.65452999999999995</c:v>
                </c:pt>
                <c:pt idx="31779" formatCode="General">
                  <c:v>0.65455000000000041</c:v>
                </c:pt>
                <c:pt idx="31780" formatCode="General">
                  <c:v>0.65457100000000046</c:v>
                </c:pt>
                <c:pt idx="31781" formatCode="General">
                  <c:v>0.65459199999999995</c:v>
                </c:pt>
                <c:pt idx="31782" formatCode="General">
                  <c:v>0.65461300000000044</c:v>
                </c:pt>
                <c:pt idx="31783" formatCode="General">
                  <c:v>0.65463300000000046</c:v>
                </c:pt>
                <c:pt idx="31784" formatCode="General">
                  <c:v>0.65465400000000074</c:v>
                </c:pt>
                <c:pt idx="31785" formatCode="General">
                  <c:v>0.65467400000000076</c:v>
                </c:pt>
                <c:pt idx="31786" formatCode="General">
                  <c:v>0.65469400000000089</c:v>
                </c:pt>
                <c:pt idx="31787" formatCode="General">
                  <c:v>0.65471600000000041</c:v>
                </c:pt>
                <c:pt idx="31788" formatCode="General">
                  <c:v>0.65473600000000043</c:v>
                </c:pt>
                <c:pt idx="31789" formatCode="General">
                  <c:v>0.6547570000000007</c:v>
                </c:pt>
                <c:pt idx="31790" formatCode="General">
                  <c:v>0.65477700000000072</c:v>
                </c:pt>
                <c:pt idx="31791" formatCode="General">
                  <c:v>0.65479800000000077</c:v>
                </c:pt>
                <c:pt idx="31792" formatCode="General">
                  <c:v>0.65481800000000046</c:v>
                </c:pt>
                <c:pt idx="31793" formatCode="General">
                  <c:v>0.65483899999999995</c:v>
                </c:pt>
                <c:pt idx="31794" formatCode="General">
                  <c:v>0.65485900000000075</c:v>
                </c:pt>
                <c:pt idx="31795" formatCode="General">
                  <c:v>0.65488100000000071</c:v>
                </c:pt>
                <c:pt idx="31796" formatCode="General">
                  <c:v>0.65490100000000073</c:v>
                </c:pt>
                <c:pt idx="31797" formatCode="General">
                  <c:v>0.65492200000000045</c:v>
                </c:pt>
                <c:pt idx="31798" formatCode="General">
                  <c:v>0.65494200000000058</c:v>
                </c:pt>
                <c:pt idx="31799" formatCode="General">
                  <c:v>0.65496200000000004</c:v>
                </c:pt>
                <c:pt idx="31800" formatCode="General">
                  <c:v>0.65498299999999998</c:v>
                </c:pt>
                <c:pt idx="31801" formatCode="General">
                  <c:v>0.65500300000000045</c:v>
                </c:pt>
                <c:pt idx="31802" formatCode="General">
                  <c:v>0.65502500000000075</c:v>
                </c:pt>
                <c:pt idx="31803" formatCode="General">
                  <c:v>0.65504500000000077</c:v>
                </c:pt>
                <c:pt idx="31804" formatCode="General">
                  <c:v>0.65506600000000004</c:v>
                </c:pt>
                <c:pt idx="31805" formatCode="General">
                  <c:v>0.65508599999999995</c:v>
                </c:pt>
                <c:pt idx="31806" formatCode="General">
                  <c:v>0.65510699999999999</c:v>
                </c:pt>
                <c:pt idx="31807" formatCode="General">
                  <c:v>0.65512700000000046</c:v>
                </c:pt>
                <c:pt idx="31808" formatCode="General">
                  <c:v>0.65514799999999995</c:v>
                </c:pt>
                <c:pt idx="31809" formatCode="General">
                  <c:v>0.65516799999999997</c:v>
                </c:pt>
                <c:pt idx="31810" formatCode="General">
                  <c:v>0.65519000000000072</c:v>
                </c:pt>
                <c:pt idx="31811" formatCode="General">
                  <c:v>0.6552100000000004</c:v>
                </c:pt>
                <c:pt idx="31812" formatCode="General">
                  <c:v>0.65523000000000042</c:v>
                </c:pt>
                <c:pt idx="31813" formatCode="General">
                  <c:v>0.65525100000000058</c:v>
                </c:pt>
                <c:pt idx="31814" formatCode="General">
                  <c:v>0.65527100000000071</c:v>
                </c:pt>
                <c:pt idx="31815" formatCode="General">
                  <c:v>0.65529200000000043</c:v>
                </c:pt>
                <c:pt idx="31816" formatCode="General">
                  <c:v>0.65531300000000003</c:v>
                </c:pt>
                <c:pt idx="31817" formatCode="General">
                  <c:v>0.65533399999999997</c:v>
                </c:pt>
                <c:pt idx="31818" formatCode="General">
                  <c:v>0.65535399999999999</c:v>
                </c:pt>
                <c:pt idx="31819" formatCode="General">
                  <c:v>0.65537500000000071</c:v>
                </c:pt>
                <c:pt idx="31820" formatCode="General">
                  <c:v>0.65539499999999995</c:v>
                </c:pt>
                <c:pt idx="31821" formatCode="General">
                  <c:v>0.655416</c:v>
                </c:pt>
                <c:pt idx="31822" formatCode="General">
                  <c:v>0.65543600000000002</c:v>
                </c:pt>
                <c:pt idx="31823" formatCode="General">
                  <c:v>0.65545699999999996</c:v>
                </c:pt>
                <c:pt idx="31824" formatCode="General">
                  <c:v>0.65547699999999998</c:v>
                </c:pt>
                <c:pt idx="31825" formatCode="General">
                  <c:v>0.65549900000000072</c:v>
                </c:pt>
                <c:pt idx="31826" formatCode="General">
                  <c:v>0.65551899999999996</c:v>
                </c:pt>
                <c:pt idx="31827" formatCode="General">
                  <c:v>0.65553899999999998</c:v>
                </c:pt>
                <c:pt idx="31828" formatCode="General">
                  <c:v>0.65556000000000003</c:v>
                </c:pt>
                <c:pt idx="31829" formatCode="General">
                  <c:v>0.65558000000000005</c:v>
                </c:pt>
                <c:pt idx="31830" formatCode="General">
                  <c:v>0.65560100000000077</c:v>
                </c:pt>
                <c:pt idx="31831" formatCode="General">
                  <c:v>0.6556220000000007</c:v>
                </c:pt>
                <c:pt idx="31832" formatCode="General">
                  <c:v>0.65564300000000075</c:v>
                </c:pt>
                <c:pt idx="31833" formatCode="General">
                  <c:v>0.65566300000000044</c:v>
                </c:pt>
                <c:pt idx="31834" formatCode="General">
                  <c:v>0.65568400000000071</c:v>
                </c:pt>
                <c:pt idx="31835" formatCode="General">
                  <c:v>0.65570399999999995</c:v>
                </c:pt>
                <c:pt idx="31836" formatCode="General">
                  <c:v>0.65572500000000089</c:v>
                </c:pt>
                <c:pt idx="31837" formatCode="General">
                  <c:v>0.65574500000000102</c:v>
                </c:pt>
                <c:pt idx="31838" formatCode="General">
                  <c:v>0.6557660000000004</c:v>
                </c:pt>
                <c:pt idx="31839" formatCode="General">
                  <c:v>0.65578600000000042</c:v>
                </c:pt>
                <c:pt idx="31840" formatCode="General">
                  <c:v>0.65580700000000058</c:v>
                </c:pt>
                <c:pt idx="31841" formatCode="General">
                  <c:v>0.65582800000000074</c:v>
                </c:pt>
                <c:pt idx="31842" formatCode="General">
                  <c:v>0.65584800000000076</c:v>
                </c:pt>
                <c:pt idx="31843" formatCode="General">
                  <c:v>0.6558690000000007</c:v>
                </c:pt>
                <c:pt idx="31844" formatCode="General">
                  <c:v>0.65588900000000083</c:v>
                </c:pt>
                <c:pt idx="31845" formatCode="General">
                  <c:v>0.65591000000000044</c:v>
                </c:pt>
                <c:pt idx="31846" formatCode="General">
                  <c:v>0.65593100000000071</c:v>
                </c:pt>
                <c:pt idx="31847" formatCode="General">
                  <c:v>0.65595099999999995</c:v>
                </c:pt>
                <c:pt idx="31848" formatCode="General">
                  <c:v>0.65597200000000044</c:v>
                </c:pt>
                <c:pt idx="31849" formatCode="General">
                  <c:v>0.65599300000000071</c:v>
                </c:pt>
                <c:pt idx="31850" formatCode="General">
                  <c:v>0.65601299999999996</c:v>
                </c:pt>
                <c:pt idx="31851" formatCode="General">
                  <c:v>0.65603400000000045</c:v>
                </c:pt>
                <c:pt idx="31852" formatCode="General">
                  <c:v>0.65605400000000058</c:v>
                </c:pt>
                <c:pt idx="31853" formatCode="General">
                  <c:v>0.65607400000000071</c:v>
                </c:pt>
                <c:pt idx="31854" formatCode="General">
                  <c:v>0.65609600000000046</c:v>
                </c:pt>
                <c:pt idx="31855" formatCode="General">
                  <c:v>0.65611600000000003</c:v>
                </c:pt>
                <c:pt idx="31856" formatCode="General">
                  <c:v>0.65613699999999997</c:v>
                </c:pt>
                <c:pt idx="31857" formatCode="General">
                  <c:v>0.65615699999999999</c:v>
                </c:pt>
                <c:pt idx="31858" formatCode="General">
                  <c:v>0.65617800000000071</c:v>
                </c:pt>
                <c:pt idx="31859" formatCode="General">
                  <c:v>0.65619799999999995</c:v>
                </c:pt>
                <c:pt idx="31860" formatCode="General">
                  <c:v>0.65621900000000044</c:v>
                </c:pt>
                <c:pt idx="31861" formatCode="General">
                  <c:v>0.65624000000000071</c:v>
                </c:pt>
                <c:pt idx="31862" formatCode="General">
                  <c:v>0.65625999999999995</c:v>
                </c:pt>
                <c:pt idx="31863" formatCode="General">
                  <c:v>0.65628100000000045</c:v>
                </c:pt>
                <c:pt idx="31864" formatCode="General">
                  <c:v>0.65630200000000005</c:v>
                </c:pt>
                <c:pt idx="31865" formatCode="General">
                  <c:v>0.65632200000000041</c:v>
                </c:pt>
                <c:pt idx="31866" formatCode="General">
                  <c:v>0.65634200000000043</c:v>
                </c:pt>
                <c:pt idx="31867" formatCode="General">
                  <c:v>0.65636300000000003</c:v>
                </c:pt>
                <c:pt idx="31868" formatCode="General">
                  <c:v>0.65638399999999997</c:v>
                </c:pt>
                <c:pt idx="31869" formatCode="General">
                  <c:v>0.65640399999999999</c:v>
                </c:pt>
                <c:pt idx="31870" formatCode="General">
                  <c:v>0.6564250000000007</c:v>
                </c:pt>
                <c:pt idx="31871" formatCode="General">
                  <c:v>0.65644600000000042</c:v>
                </c:pt>
                <c:pt idx="31872" formatCode="General">
                  <c:v>0.65646599999999999</c:v>
                </c:pt>
                <c:pt idx="31873" formatCode="General">
                  <c:v>0.65648700000000004</c:v>
                </c:pt>
                <c:pt idx="31874" formatCode="General">
                  <c:v>0.65650699999999951</c:v>
                </c:pt>
                <c:pt idx="31875" formatCode="General">
                  <c:v>0.65652800000000044</c:v>
                </c:pt>
                <c:pt idx="31876" formatCode="General">
                  <c:v>0.65654900000000072</c:v>
                </c:pt>
                <c:pt idx="31877" formatCode="General">
                  <c:v>0.65656899999999996</c:v>
                </c:pt>
                <c:pt idx="31878" formatCode="General">
                  <c:v>0.65659000000000045</c:v>
                </c:pt>
                <c:pt idx="31879" formatCode="General">
                  <c:v>0.65661000000000058</c:v>
                </c:pt>
                <c:pt idx="31880" formatCode="General">
                  <c:v>0.65663100000000074</c:v>
                </c:pt>
                <c:pt idx="31881" formatCode="General">
                  <c:v>0.65665100000000076</c:v>
                </c:pt>
                <c:pt idx="31882" formatCode="General">
                  <c:v>0.6566720000000007</c:v>
                </c:pt>
                <c:pt idx="31883" formatCode="General">
                  <c:v>0.65669300000000075</c:v>
                </c:pt>
                <c:pt idx="31884" formatCode="General">
                  <c:v>0.65671299999999999</c:v>
                </c:pt>
                <c:pt idx="31885" formatCode="General">
                  <c:v>0.65673400000000071</c:v>
                </c:pt>
                <c:pt idx="31886" formatCode="General">
                  <c:v>0.65675500000000075</c:v>
                </c:pt>
                <c:pt idx="31887" formatCode="General">
                  <c:v>0.65677500000000089</c:v>
                </c:pt>
                <c:pt idx="31888" formatCode="General">
                  <c:v>0.65679600000000071</c:v>
                </c:pt>
                <c:pt idx="31889" formatCode="General">
                  <c:v>0.6568160000000004</c:v>
                </c:pt>
                <c:pt idx="31890" formatCode="General">
                  <c:v>0.65683700000000045</c:v>
                </c:pt>
                <c:pt idx="31891" formatCode="General">
                  <c:v>0.65685700000000058</c:v>
                </c:pt>
                <c:pt idx="31892" formatCode="General">
                  <c:v>0.65687800000000074</c:v>
                </c:pt>
                <c:pt idx="31893" formatCode="General">
                  <c:v>0.6568990000000009</c:v>
                </c:pt>
                <c:pt idx="31894" formatCode="General">
                  <c:v>0.65691900000000059</c:v>
                </c:pt>
                <c:pt idx="31895" formatCode="General">
                  <c:v>0.65694000000000075</c:v>
                </c:pt>
                <c:pt idx="31896" formatCode="General">
                  <c:v>0.65696000000000043</c:v>
                </c:pt>
                <c:pt idx="31897" formatCode="General">
                  <c:v>0.6569810000000007</c:v>
                </c:pt>
                <c:pt idx="31898" formatCode="General">
                  <c:v>0.65700099999999995</c:v>
                </c:pt>
                <c:pt idx="31899" formatCode="General">
                  <c:v>0.65702300000000058</c:v>
                </c:pt>
                <c:pt idx="31900" formatCode="General">
                  <c:v>0.65704300000000071</c:v>
                </c:pt>
                <c:pt idx="31901" formatCode="General">
                  <c:v>0.65706399999999998</c:v>
                </c:pt>
                <c:pt idx="31902" formatCode="General">
                  <c:v>0.65708400000000045</c:v>
                </c:pt>
                <c:pt idx="31903" formatCode="General">
                  <c:v>0.65710500000000072</c:v>
                </c:pt>
                <c:pt idx="31904" formatCode="General">
                  <c:v>0.65712500000000074</c:v>
                </c:pt>
                <c:pt idx="31905" formatCode="General">
                  <c:v>0.65714600000000045</c:v>
                </c:pt>
                <c:pt idx="31906" formatCode="General">
                  <c:v>0.65716600000000003</c:v>
                </c:pt>
                <c:pt idx="31907" formatCode="General">
                  <c:v>0.65718699999999997</c:v>
                </c:pt>
                <c:pt idx="31908" formatCode="General">
                  <c:v>0.65720800000000046</c:v>
                </c:pt>
                <c:pt idx="31909" formatCode="General">
                  <c:v>0.6572280000000007</c:v>
                </c:pt>
                <c:pt idx="31910" formatCode="General">
                  <c:v>0.65724900000000075</c:v>
                </c:pt>
                <c:pt idx="31911" formatCode="General">
                  <c:v>0.65726899999999999</c:v>
                </c:pt>
                <c:pt idx="31912" formatCode="General">
                  <c:v>0.65729000000000071</c:v>
                </c:pt>
                <c:pt idx="31913" formatCode="General">
                  <c:v>0.65730999999999995</c:v>
                </c:pt>
                <c:pt idx="31914" formatCode="General">
                  <c:v>0.65733200000000003</c:v>
                </c:pt>
                <c:pt idx="31915" formatCode="General">
                  <c:v>0.65735200000000005</c:v>
                </c:pt>
                <c:pt idx="31916" formatCode="General">
                  <c:v>0.65737299999999999</c:v>
                </c:pt>
                <c:pt idx="31917" formatCode="General">
                  <c:v>0.65739300000000045</c:v>
                </c:pt>
                <c:pt idx="31918" formatCode="General">
                  <c:v>0.65741400000000005</c:v>
                </c:pt>
                <c:pt idx="31919" formatCode="General">
                  <c:v>0.65743399999999996</c:v>
                </c:pt>
                <c:pt idx="31920" formatCode="General">
                  <c:v>0.65745399999999998</c:v>
                </c:pt>
                <c:pt idx="31921" formatCode="General">
                  <c:v>0.65747500000000059</c:v>
                </c:pt>
                <c:pt idx="31922" formatCode="General">
                  <c:v>0.65749600000000041</c:v>
                </c:pt>
                <c:pt idx="31923" formatCode="General">
                  <c:v>0.65751700000000002</c:v>
                </c:pt>
                <c:pt idx="31924" formatCode="General">
                  <c:v>0.65753700000000004</c:v>
                </c:pt>
                <c:pt idx="31925" formatCode="General">
                  <c:v>0.65755799999999998</c:v>
                </c:pt>
                <c:pt idx="31926" formatCode="General">
                  <c:v>0.65757800000000044</c:v>
                </c:pt>
                <c:pt idx="31927" formatCode="General">
                  <c:v>0.65759900000000071</c:v>
                </c:pt>
                <c:pt idx="31928" formatCode="General">
                  <c:v>0.65761899999999995</c:v>
                </c:pt>
                <c:pt idx="31929" formatCode="General">
                  <c:v>0.65764100000000103</c:v>
                </c:pt>
                <c:pt idx="31930" formatCode="General">
                  <c:v>0.65766100000000072</c:v>
                </c:pt>
                <c:pt idx="31931" formatCode="General">
                  <c:v>0.65768200000000043</c:v>
                </c:pt>
                <c:pt idx="31932" formatCode="General">
                  <c:v>0.65770200000000045</c:v>
                </c:pt>
                <c:pt idx="31933" formatCode="General">
                  <c:v>0.65772200000000058</c:v>
                </c:pt>
                <c:pt idx="31934" formatCode="General">
                  <c:v>0.65774300000000074</c:v>
                </c:pt>
                <c:pt idx="31935" formatCode="General">
                  <c:v>0.65776400000000046</c:v>
                </c:pt>
                <c:pt idx="31936" formatCode="General">
                  <c:v>0.65778499999999995</c:v>
                </c:pt>
                <c:pt idx="31937" formatCode="General">
                  <c:v>0.65780500000000075</c:v>
                </c:pt>
                <c:pt idx="31938" formatCode="General">
                  <c:v>0.65782600000000047</c:v>
                </c:pt>
                <c:pt idx="31939" formatCode="General">
                  <c:v>0.65784600000000071</c:v>
                </c:pt>
                <c:pt idx="31940" formatCode="General">
                  <c:v>0.65786699999999998</c:v>
                </c:pt>
                <c:pt idx="31941" formatCode="General">
                  <c:v>0.65788700000000044</c:v>
                </c:pt>
                <c:pt idx="31942" formatCode="General">
                  <c:v>0.65790800000000071</c:v>
                </c:pt>
                <c:pt idx="31943" formatCode="General">
                  <c:v>0.65792800000000073</c:v>
                </c:pt>
                <c:pt idx="31944" formatCode="General">
                  <c:v>0.6579500000000007</c:v>
                </c:pt>
                <c:pt idx="31945" formatCode="General">
                  <c:v>0.65797000000000072</c:v>
                </c:pt>
                <c:pt idx="31946" formatCode="General">
                  <c:v>0.65799000000000074</c:v>
                </c:pt>
                <c:pt idx="31947" formatCode="General">
                  <c:v>0.65801100000000046</c:v>
                </c:pt>
                <c:pt idx="31948" formatCode="General">
                  <c:v>0.65803100000000059</c:v>
                </c:pt>
                <c:pt idx="31949" formatCode="General">
                  <c:v>0.65805200000000041</c:v>
                </c:pt>
                <c:pt idx="31950" formatCode="General">
                  <c:v>0.65807300000000046</c:v>
                </c:pt>
                <c:pt idx="31951" formatCode="General">
                  <c:v>0.65809400000000073</c:v>
                </c:pt>
                <c:pt idx="31952" formatCode="General">
                  <c:v>0.65811399999999998</c:v>
                </c:pt>
                <c:pt idx="31953" formatCode="General">
                  <c:v>0.65813500000000058</c:v>
                </c:pt>
                <c:pt idx="31954" formatCode="General">
                  <c:v>0.65815500000000071</c:v>
                </c:pt>
                <c:pt idx="31955" formatCode="General">
                  <c:v>0.65817600000000043</c:v>
                </c:pt>
                <c:pt idx="31956" formatCode="General">
                  <c:v>0.65819600000000045</c:v>
                </c:pt>
                <c:pt idx="31957" formatCode="General">
                  <c:v>0.65821700000000005</c:v>
                </c:pt>
                <c:pt idx="31958" formatCode="General">
                  <c:v>0.65823799999999999</c:v>
                </c:pt>
                <c:pt idx="31959" formatCode="General">
                  <c:v>0.65825800000000045</c:v>
                </c:pt>
                <c:pt idx="31960" formatCode="General">
                  <c:v>0.65827899999999995</c:v>
                </c:pt>
                <c:pt idx="31961" formatCode="General">
                  <c:v>0.65829900000000074</c:v>
                </c:pt>
                <c:pt idx="31962" formatCode="General">
                  <c:v>0.65832000000000046</c:v>
                </c:pt>
                <c:pt idx="31963" formatCode="General">
                  <c:v>0.6583400000000007</c:v>
                </c:pt>
                <c:pt idx="31964" formatCode="General">
                  <c:v>0.65836099999999997</c:v>
                </c:pt>
                <c:pt idx="31965" formatCode="General">
                  <c:v>0.65838200000000002</c:v>
                </c:pt>
                <c:pt idx="31966" formatCode="General">
                  <c:v>0.65840299999999996</c:v>
                </c:pt>
                <c:pt idx="31967" formatCode="General">
                  <c:v>0.65842299999999998</c:v>
                </c:pt>
                <c:pt idx="31968" formatCode="General">
                  <c:v>0.65844400000000058</c:v>
                </c:pt>
                <c:pt idx="31969" formatCode="General">
                  <c:v>0.65846400000000005</c:v>
                </c:pt>
                <c:pt idx="31970" formatCode="General">
                  <c:v>0.65848499999999999</c:v>
                </c:pt>
                <c:pt idx="31971" formatCode="General">
                  <c:v>0.65850500000000045</c:v>
                </c:pt>
                <c:pt idx="31972" formatCode="General">
                  <c:v>0.65852599999999994</c:v>
                </c:pt>
                <c:pt idx="31973" formatCode="General">
                  <c:v>0.65854699999999999</c:v>
                </c:pt>
                <c:pt idx="31974" formatCode="General">
                  <c:v>0.65856700000000001</c:v>
                </c:pt>
                <c:pt idx="31975" formatCode="General">
                  <c:v>0.65858799999999951</c:v>
                </c:pt>
                <c:pt idx="31976" formatCode="General">
                  <c:v>0.65860800000000075</c:v>
                </c:pt>
                <c:pt idx="31977" formatCode="General">
                  <c:v>0.65862900000000102</c:v>
                </c:pt>
                <c:pt idx="31978" formatCode="General">
                  <c:v>0.65864900000000104</c:v>
                </c:pt>
                <c:pt idx="31979" formatCode="General">
                  <c:v>0.65867000000000075</c:v>
                </c:pt>
                <c:pt idx="31980" formatCode="General">
                  <c:v>0.65869100000000103</c:v>
                </c:pt>
                <c:pt idx="31981" formatCode="General">
                  <c:v>0.65871100000000071</c:v>
                </c:pt>
                <c:pt idx="31982" formatCode="General">
                  <c:v>0.65873200000000043</c:v>
                </c:pt>
                <c:pt idx="31983" formatCode="General">
                  <c:v>0.6587530000000007</c:v>
                </c:pt>
                <c:pt idx="31984" formatCode="General">
                  <c:v>0.65877300000000072</c:v>
                </c:pt>
                <c:pt idx="31985" formatCode="General">
                  <c:v>0.65879300000000074</c:v>
                </c:pt>
                <c:pt idx="31986" formatCode="General">
                  <c:v>0.65881400000000045</c:v>
                </c:pt>
                <c:pt idx="31987" formatCode="General">
                  <c:v>0.65883400000000059</c:v>
                </c:pt>
                <c:pt idx="31988" formatCode="General">
                  <c:v>0.65885500000000075</c:v>
                </c:pt>
                <c:pt idx="31989" formatCode="General">
                  <c:v>0.65887600000000046</c:v>
                </c:pt>
                <c:pt idx="31990" formatCode="General">
                  <c:v>0.65889699999999995</c:v>
                </c:pt>
                <c:pt idx="31991" formatCode="General">
                  <c:v>0.65891699999999997</c:v>
                </c:pt>
                <c:pt idx="31992" formatCode="General">
                  <c:v>0.65893800000000058</c:v>
                </c:pt>
                <c:pt idx="31993" formatCode="General">
                  <c:v>0.65895800000000071</c:v>
                </c:pt>
                <c:pt idx="31994" formatCode="General">
                  <c:v>0.65897900000000076</c:v>
                </c:pt>
                <c:pt idx="31995" formatCode="General">
                  <c:v>0.65900000000000059</c:v>
                </c:pt>
                <c:pt idx="31996" formatCode="General">
                  <c:v>0.65902000000000072</c:v>
                </c:pt>
                <c:pt idx="31997" formatCode="General">
                  <c:v>0.65904100000000077</c:v>
                </c:pt>
                <c:pt idx="31998" formatCode="General">
                  <c:v>0.65906200000000004</c:v>
                </c:pt>
                <c:pt idx="31999" formatCode="General">
                  <c:v>0.65908199999999995</c:v>
                </c:pt>
                <c:pt idx="32000" formatCode="General">
                  <c:v>0.65910200000000041</c:v>
                </c:pt>
                <c:pt idx="32001" formatCode="General">
                  <c:v>0.65912300000000046</c:v>
                </c:pt>
                <c:pt idx="32002" formatCode="General">
                  <c:v>0.65914399999999995</c:v>
                </c:pt>
                <c:pt idx="32003" formatCode="General">
                  <c:v>0.65916500000000045</c:v>
                </c:pt>
                <c:pt idx="32004" formatCode="General">
                  <c:v>0.65918500000000047</c:v>
                </c:pt>
                <c:pt idx="32005" formatCode="General">
                  <c:v>0.6592060000000004</c:v>
                </c:pt>
                <c:pt idx="32006" formatCode="General">
                  <c:v>0.65922600000000042</c:v>
                </c:pt>
                <c:pt idx="32007" formatCode="General">
                  <c:v>0.65924700000000058</c:v>
                </c:pt>
                <c:pt idx="32008" formatCode="General">
                  <c:v>0.65926700000000005</c:v>
                </c:pt>
                <c:pt idx="32009" formatCode="General">
                  <c:v>0.65928799999999999</c:v>
                </c:pt>
                <c:pt idx="32010" formatCode="General">
                  <c:v>0.65930800000000045</c:v>
                </c:pt>
                <c:pt idx="32011" formatCode="General">
                  <c:v>0.65932900000000072</c:v>
                </c:pt>
                <c:pt idx="32012" formatCode="General">
                  <c:v>0.65935000000000044</c:v>
                </c:pt>
                <c:pt idx="32013" formatCode="General">
                  <c:v>0.65937000000000046</c:v>
                </c:pt>
                <c:pt idx="32014" formatCode="General">
                  <c:v>0.65939099999999995</c:v>
                </c:pt>
                <c:pt idx="32015" formatCode="General">
                  <c:v>0.65941099999999997</c:v>
                </c:pt>
                <c:pt idx="32016" formatCode="General">
                  <c:v>0.65943200000000002</c:v>
                </c:pt>
                <c:pt idx="32017" formatCode="General">
                  <c:v>0.65945200000000004</c:v>
                </c:pt>
                <c:pt idx="32018" formatCode="General">
                  <c:v>0.65947400000000045</c:v>
                </c:pt>
                <c:pt idx="32019" formatCode="General">
                  <c:v>0.65949400000000058</c:v>
                </c:pt>
                <c:pt idx="32020" formatCode="General">
                  <c:v>0.65951499999999996</c:v>
                </c:pt>
                <c:pt idx="32021" formatCode="General">
                  <c:v>0.65953499999999998</c:v>
                </c:pt>
                <c:pt idx="32022" formatCode="General">
                  <c:v>0.65955600000000003</c:v>
                </c:pt>
                <c:pt idx="32023" formatCode="General">
                  <c:v>0.65957600000000005</c:v>
                </c:pt>
                <c:pt idx="32024" formatCode="General">
                  <c:v>0.65959699999999999</c:v>
                </c:pt>
                <c:pt idx="32025" formatCode="General">
                  <c:v>0.65961700000000045</c:v>
                </c:pt>
                <c:pt idx="32026" formatCode="General">
                  <c:v>0.65963799999999995</c:v>
                </c:pt>
                <c:pt idx="32027" formatCode="General">
                  <c:v>0.65965900000000088</c:v>
                </c:pt>
                <c:pt idx="32028" formatCode="General">
                  <c:v>0.65967900000000101</c:v>
                </c:pt>
                <c:pt idx="32029" formatCode="General">
                  <c:v>0.65970000000000073</c:v>
                </c:pt>
                <c:pt idx="32030" formatCode="General">
                  <c:v>0.65972000000000075</c:v>
                </c:pt>
                <c:pt idx="32031" formatCode="General">
                  <c:v>0.65974100000000102</c:v>
                </c:pt>
                <c:pt idx="32032" formatCode="General">
                  <c:v>0.65976100000000071</c:v>
                </c:pt>
                <c:pt idx="32033" formatCode="General">
                  <c:v>0.65978300000000045</c:v>
                </c:pt>
                <c:pt idx="32034" formatCode="General">
                  <c:v>0.65980300000000058</c:v>
                </c:pt>
                <c:pt idx="32035" formatCode="General">
                  <c:v>0.65982400000000074</c:v>
                </c:pt>
                <c:pt idx="32036" formatCode="General">
                  <c:v>0.65984400000000076</c:v>
                </c:pt>
                <c:pt idx="32037" formatCode="General">
                  <c:v>0.6598650000000007</c:v>
                </c:pt>
                <c:pt idx="32038" formatCode="General">
                  <c:v>0.65988500000000072</c:v>
                </c:pt>
                <c:pt idx="32039" formatCode="General">
                  <c:v>0.65990600000000044</c:v>
                </c:pt>
                <c:pt idx="32040" formatCode="General">
                  <c:v>0.65992600000000046</c:v>
                </c:pt>
                <c:pt idx="32041" formatCode="General">
                  <c:v>0.65994699999999995</c:v>
                </c:pt>
                <c:pt idx="32042" formatCode="General">
                  <c:v>0.65996800000000044</c:v>
                </c:pt>
                <c:pt idx="32043" formatCode="General">
                  <c:v>0.65998800000000046</c:v>
                </c:pt>
                <c:pt idx="32044" formatCode="General">
                  <c:v>0.66000900000000073</c:v>
                </c:pt>
                <c:pt idx="32045" formatCode="General">
                  <c:v>0.66002900000000075</c:v>
                </c:pt>
                <c:pt idx="32046" formatCode="General">
                  <c:v>0.66005000000000058</c:v>
                </c:pt>
                <c:pt idx="32047" formatCode="General">
                  <c:v>0.66007100000000074</c:v>
                </c:pt>
                <c:pt idx="32048" formatCode="General">
                  <c:v>0.66009200000000046</c:v>
                </c:pt>
                <c:pt idx="32049" formatCode="General">
                  <c:v>0.66011200000000003</c:v>
                </c:pt>
                <c:pt idx="32050" formatCode="General">
                  <c:v>0.66013299999999997</c:v>
                </c:pt>
                <c:pt idx="32051" formatCode="General">
                  <c:v>0.66015299999999999</c:v>
                </c:pt>
                <c:pt idx="32052" formatCode="General">
                  <c:v>0.66017300000000045</c:v>
                </c:pt>
                <c:pt idx="32053" formatCode="General">
                  <c:v>0.66019399999999995</c:v>
                </c:pt>
                <c:pt idx="32054" formatCode="General">
                  <c:v>0.66021399999999997</c:v>
                </c:pt>
                <c:pt idx="32055" formatCode="General">
                  <c:v>0.66023500000000046</c:v>
                </c:pt>
                <c:pt idx="32056" formatCode="General">
                  <c:v>0.66025599999999995</c:v>
                </c:pt>
                <c:pt idx="32057" formatCode="General">
                  <c:v>0.66027700000000045</c:v>
                </c:pt>
                <c:pt idx="32058" formatCode="General">
                  <c:v>0.66029700000000058</c:v>
                </c:pt>
                <c:pt idx="32059" formatCode="General">
                  <c:v>0.66031799999999996</c:v>
                </c:pt>
                <c:pt idx="32060" formatCode="General">
                  <c:v>0.66033799999999998</c:v>
                </c:pt>
                <c:pt idx="32061" formatCode="General">
                  <c:v>0.66035900000000058</c:v>
                </c:pt>
                <c:pt idx="32062" formatCode="General">
                  <c:v>0.66038000000000041</c:v>
                </c:pt>
                <c:pt idx="32063" formatCode="General">
                  <c:v>0.66040100000000046</c:v>
                </c:pt>
                <c:pt idx="32064" formatCode="General">
                  <c:v>0.6604210000000007</c:v>
                </c:pt>
                <c:pt idx="32065" formatCode="General">
                  <c:v>0.66044200000000042</c:v>
                </c:pt>
                <c:pt idx="32066" formatCode="General">
                  <c:v>0.66046199999999999</c:v>
                </c:pt>
                <c:pt idx="32067" formatCode="General">
                  <c:v>0.66048200000000001</c:v>
                </c:pt>
                <c:pt idx="32068" formatCode="General">
                  <c:v>0.66050299999999951</c:v>
                </c:pt>
                <c:pt idx="32069" formatCode="General">
                  <c:v>0.66052299999999997</c:v>
                </c:pt>
                <c:pt idx="32070" formatCode="General">
                  <c:v>0.66054400000000046</c:v>
                </c:pt>
                <c:pt idx="32071" formatCode="General">
                  <c:v>0.66056499999999996</c:v>
                </c:pt>
                <c:pt idx="32072" formatCode="General">
                  <c:v>0.66058600000000001</c:v>
                </c:pt>
                <c:pt idx="32073" formatCode="General">
                  <c:v>0.66060600000000058</c:v>
                </c:pt>
                <c:pt idx="32074" formatCode="General">
                  <c:v>0.66062700000000074</c:v>
                </c:pt>
                <c:pt idx="32075" formatCode="General">
                  <c:v>0.66064700000000076</c:v>
                </c:pt>
                <c:pt idx="32076" formatCode="General">
                  <c:v>0.6606680000000007</c:v>
                </c:pt>
                <c:pt idx="32077" formatCode="General">
                  <c:v>0.66068900000000075</c:v>
                </c:pt>
                <c:pt idx="32078" formatCode="General">
                  <c:v>0.66071000000000046</c:v>
                </c:pt>
                <c:pt idx="32079" formatCode="General">
                  <c:v>0.66073000000000071</c:v>
                </c:pt>
                <c:pt idx="32080" formatCode="General">
                  <c:v>0.66075000000000073</c:v>
                </c:pt>
                <c:pt idx="32081" formatCode="General">
                  <c:v>0.66077100000000089</c:v>
                </c:pt>
                <c:pt idx="32082" formatCode="General">
                  <c:v>0.66079100000000102</c:v>
                </c:pt>
                <c:pt idx="32083" formatCode="General">
                  <c:v>0.66081199999999995</c:v>
                </c:pt>
                <c:pt idx="32084" formatCode="General">
                  <c:v>0.66083300000000045</c:v>
                </c:pt>
                <c:pt idx="32085" formatCode="General">
                  <c:v>0.66085400000000072</c:v>
                </c:pt>
                <c:pt idx="32086" formatCode="General">
                  <c:v>0.66087400000000074</c:v>
                </c:pt>
                <c:pt idx="32087" formatCode="General">
                  <c:v>0.6608950000000009</c:v>
                </c:pt>
                <c:pt idx="32088" formatCode="General">
                  <c:v>0.66091500000000059</c:v>
                </c:pt>
                <c:pt idx="32089" formatCode="General">
                  <c:v>0.66093600000000041</c:v>
                </c:pt>
                <c:pt idx="32090" formatCode="General">
                  <c:v>0.66095600000000043</c:v>
                </c:pt>
                <c:pt idx="32091" formatCode="General">
                  <c:v>0.6609770000000007</c:v>
                </c:pt>
                <c:pt idx="32092" formatCode="General">
                  <c:v>0.66099800000000075</c:v>
                </c:pt>
                <c:pt idx="32093" formatCode="General">
                  <c:v>0.66101799999999999</c:v>
                </c:pt>
                <c:pt idx="32094" formatCode="General">
                  <c:v>0.66103900000000071</c:v>
                </c:pt>
                <c:pt idx="32095" formatCode="General">
                  <c:v>0.66105899999999995</c:v>
                </c:pt>
                <c:pt idx="32096" formatCode="General">
                  <c:v>0.66108000000000045</c:v>
                </c:pt>
                <c:pt idx="32097" formatCode="General">
                  <c:v>0.66110000000000047</c:v>
                </c:pt>
                <c:pt idx="32098" formatCode="General">
                  <c:v>0.66112100000000074</c:v>
                </c:pt>
                <c:pt idx="32099" formatCode="General">
                  <c:v>0.66114200000000045</c:v>
                </c:pt>
                <c:pt idx="32100" formatCode="General">
                  <c:v>0.66116200000000003</c:v>
                </c:pt>
                <c:pt idx="32101" formatCode="General">
                  <c:v>0.66118299999999997</c:v>
                </c:pt>
                <c:pt idx="32102" formatCode="General">
                  <c:v>0.66120400000000046</c:v>
                </c:pt>
                <c:pt idx="32103" formatCode="General">
                  <c:v>0.6612240000000007</c:v>
                </c:pt>
                <c:pt idx="32104" formatCode="General">
                  <c:v>0.66124500000000075</c:v>
                </c:pt>
                <c:pt idx="32105" formatCode="General">
                  <c:v>0.66126499999999999</c:v>
                </c:pt>
                <c:pt idx="32106" formatCode="General">
                  <c:v>0.66128600000000004</c:v>
                </c:pt>
                <c:pt idx="32107" formatCode="General">
                  <c:v>0.66130699999999998</c:v>
                </c:pt>
                <c:pt idx="32108" formatCode="General">
                  <c:v>0.66132700000000044</c:v>
                </c:pt>
                <c:pt idx="32109" formatCode="General">
                  <c:v>0.66134800000000071</c:v>
                </c:pt>
                <c:pt idx="32110" formatCode="General">
                  <c:v>0.66136799999999996</c:v>
                </c:pt>
                <c:pt idx="32111" formatCode="General">
                  <c:v>0.66138900000000045</c:v>
                </c:pt>
                <c:pt idx="32112" formatCode="General">
                  <c:v>0.66140900000000058</c:v>
                </c:pt>
                <c:pt idx="32113" formatCode="General">
                  <c:v>0.66143000000000041</c:v>
                </c:pt>
                <c:pt idx="32114" formatCode="General">
                  <c:v>0.66145100000000046</c:v>
                </c:pt>
                <c:pt idx="32115" formatCode="General">
                  <c:v>0.66147100000000059</c:v>
                </c:pt>
                <c:pt idx="32116" formatCode="General">
                  <c:v>0.66149200000000041</c:v>
                </c:pt>
                <c:pt idx="32117" formatCode="General">
                  <c:v>0.66151300000000002</c:v>
                </c:pt>
                <c:pt idx="32118" formatCode="General">
                  <c:v>0.66153300000000004</c:v>
                </c:pt>
                <c:pt idx="32119" formatCode="General">
                  <c:v>0.66155399999999998</c:v>
                </c:pt>
                <c:pt idx="32120" formatCode="General">
                  <c:v>0.66157400000000044</c:v>
                </c:pt>
                <c:pt idx="32121" formatCode="General">
                  <c:v>0.66159500000000071</c:v>
                </c:pt>
                <c:pt idx="32122" formatCode="General">
                  <c:v>0.66161499999999995</c:v>
                </c:pt>
                <c:pt idx="32123" formatCode="General">
                  <c:v>0.66163600000000045</c:v>
                </c:pt>
                <c:pt idx="32124" formatCode="General">
                  <c:v>0.66165700000000072</c:v>
                </c:pt>
                <c:pt idx="32125" formatCode="General">
                  <c:v>0.66167700000000074</c:v>
                </c:pt>
                <c:pt idx="32126" formatCode="General">
                  <c:v>0.6616980000000009</c:v>
                </c:pt>
                <c:pt idx="32127" formatCode="General">
                  <c:v>0.66171800000000058</c:v>
                </c:pt>
                <c:pt idx="32128" formatCode="General">
                  <c:v>0.66173900000000074</c:v>
                </c:pt>
                <c:pt idx="32129" formatCode="General">
                  <c:v>0.66175900000000076</c:v>
                </c:pt>
                <c:pt idx="32130" formatCode="General">
                  <c:v>0.6617800000000007</c:v>
                </c:pt>
                <c:pt idx="32131" formatCode="General">
                  <c:v>0.66180100000000075</c:v>
                </c:pt>
                <c:pt idx="32132" formatCode="General">
                  <c:v>0.66182200000000047</c:v>
                </c:pt>
                <c:pt idx="32133" formatCode="General">
                  <c:v>0.66184200000000071</c:v>
                </c:pt>
                <c:pt idx="32134" formatCode="General">
                  <c:v>0.66186199999999995</c:v>
                </c:pt>
                <c:pt idx="32135" formatCode="General">
                  <c:v>0.66188300000000044</c:v>
                </c:pt>
                <c:pt idx="32136" formatCode="General">
                  <c:v>0.66190400000000071</c:v>
                </c:pt>
                <c:pt idx="32137" formatCode="General">
                  <c:v>0.66192400000000073</c:v>
                </c:pt>
                <c:pt idx="32138" formatCode="General">
                  <c:v>0.66194500000000089</c:v>
                </c:pt>
                <c:pt idx="32139" formatCode="General">
                  <c:v>0.66196600000000005</c:v>
                </c:pt>
                <c:pt idx="32140" formatCode="General">
                  <c:v>0.66198600000000041</c:v>
                </c:pt>
                <c:pt idx="32141" formatCode="General">
                  <c:v>0.66200700000000046</c:v>
                </c:pt>
                <c:pt idx="32142" formatCode="General">
                  <c:v>0.66202700000000059</c:v>
                </c:pt>
                <c:pt idx="32143" formatCode="General">
                  <c:v>0.66204800000000075</c:v>
                </c:pt>
                <c:pt idx="32144" formatCode="General">
                  <c:v>0.66206799999999999</c:v>
                </c:pt>
                <c:pt idx="32145" formatCode="General">
                  <c:v>0.66209000000000073</c:v>
                </c:pt>
                <c:pt idx="32146" formatCode="General">
                  <c:v>0.66211000000000042</c:v>
                </c:pt>
                <c:pt idx="32147" formatCode="General">
                  <c:v>0.66213000000000044</c:v>
                </c:pt>
                <c:pt idx="32148" formatCode="General">
                  <c:v>0.66215100000000071</c:v>
                </c:pt>
                <c:pt idx="32149" formatCode="General">
                  <c:v>0.66217099999999995</c:v>
                </c:pt>
                <c:pt idx="32150" formatCode="General">
                  <c:v>0.66219200000000045</c:v>
                </c:pt>
                <c:pt idx="32151" formatCode="General">
                  <c:v>0.66221200000000002</c:v>
                </c:pt>
                <c:pt idx="32152" formatCode="General">
                  <c:v>0.66223399999999999</c:v>
                </c:pt>
                <c:pt idx="32153" formatCode="General">
                  <c:v>0.66225400000000045</c:v>
                </c:pt>
                <c:pt idx="32154" formatCode="General">
                  <c:v>0.66227499999999995</c:v>
                </c:pt>
                <c:pt idx="32155" formatCode="General">
                  <c:v>0.66229500000000074</c:v>
                </c:pt>
                <c:pt idx="32156" formatCode="General">
                  <c:v>0.66231600000000002</c:v>
                </c:pt>
                <c:pt idx="32157" formatCode="General">
                  <c:v>0.66233600000000004</c:v>
                </c:pt>
                <c:pt idx="32158" formatCode="General">
                  <c:v>0.66235699999999997</c:v>
                </c:pt>
                <c:pt idx="32159" formatCode="General">
                  <c:v>0.66237699999999999</c:v>
                </c:pt>
                <c:pt idx="32160" formatCode="General">
                  <c:v>0.66239800000000071</c:v>
                </c:pt>
                <c:pt idx="32161" formatCode="General">
                  <c:v>0.66241899999999998</c:v>
                </c:pt>
                <c:pt idx="32162" formatCode="General">
                  <c:v>0.66243900000000044</c:v>
                </c:pt>
                <c:pt idx="32163" formatCode="General">
                  <c:v>0.66246000000000005</c:v>
                </c:pt>
                <c:pt idx="32164" formatCode="General">
                  <c:v>0.6624800000000004</c:v>
                </c:pt>
                <c:pt idx="32165" formatCode="General">
                  <c:v>0.66250100000000045</c:v>
                </c:pt>
                <c:pt idx="32166" formatCode="General">
                  <c:v>0.6625220000000005</c:v>
                </c:pt>
                <c:pt idx="32167" formatCode="General">
                  <c:v>0.66254299999999999</c:v>
                </c:pt>
                <c:pt idx="32168" formatCode="General">
                  <c:v>0.66256300000000001</c:v>
                </c:pt>
                <c:pt idx="32169" formatCode="General">
                  <c:v>0.66258399999999951</c:v>
                </c:pt>
                <c:pt idx="32170" formatCode="General">
                  <c:v>0.66260400000000075</c:v>
                </c:pt>
                <c:pt idx="32171" formatCode="General">
                  <c:v>0.66262500000000102</c:v>
                </c:pt>
                <c:pt idx="32172" formatCode="General">
                  <c:v>0.66264500000000115</c:v>
                </c:pt>
                <c:pt idx="32173" formatCode="General">
                  <c:v>0.66266600000000042</c:v>
                </c:pt>
                <c:pt idx="32174" formatCode="General">
                  <c:v>0.66268600000000044</c:v>
                </c:pt>
                <c:pt idx="32175" formatCode="General">
                  <c:v>0.66270700000000071</c:v>
                </c:pt>
                <c:pt idx="32176" formatCode="General">
                  <c:v>0.66272800000000076</c:v>
                </c:pt>
                <c:pt idx="32177" formatCode="General">
                  <c:v>0.66274800000000089</c:v>
                </c:pt>
                <c:pt idx="32178" formatCode="General">
                  <c:v>0.66276900000000072</c:v>
                </c:pt>
                <c:pt idx="32179" formatCode="General">
                  <c:v>0.66278900000000074</c:v>
                </c:pt>
                <c:pt idx="32180" formatCode="General">
                  <c:v>0.66281000000000045</c:v>
                </c:pt>
                <c:pt idx="32181" formatCode="General">
                  <c:v>0.66283099999999995</c:v>
                </c:pt>
                <c:pt idx="32182" formatCode="General">
                  <c:v>0.66285200000000044</c:v>
                </c:pt>
                <c:pt idx="32183" formatCode="General">
                  <c:v>0.66287200000000046</c:v>
                </c:pt>
                <c:pt idx="32184" formatCode="General">
                  <c:v>0.66289299999999995</c:v>
                </c:pt>
                <c:pt idx="32185" formatCode="General">
                  <c:v>0.66291299999999997</c:v>
                </c:pt>
                <c:pt idx="32186" formatCode="General">
                  <c:v>0.66293400000000058</c:v>
                </c:pt>
                <c:pt idx="32187" formatCode="General">
                  <c:v>0.66295400000000071</c:v>
                </c:pt>
                <c:pt idx="32188" formatCode="General">
                  <c:v>0.66297399999999995</c:v>
                </c:pt>
                <c:pt idx="32189" formatCode="General">
                  <c:v>0.66299600000000058</c:v>
                </c:pt>
                <c:pt idx="32190" formatCode="General">
                  <c:v>0.66301600000000005</c:v>
                </c:pt>
                <c:pt idx="32191" formatCode="General">
                  <c:v>0.66303699999999999</c:v>
                </c:pt>
                <c:pt idx="32192" formatCode="General">
                  <c:v>0.66305700000000045</c:v>
                </c:pt>
                <c:pt idx="32193" formatCode="General">
                  <c:v>0.66307799999999995</c:v>
                </c:pt>
                <c:pt idx="32194" formatCode="General">
                  <c:v>0.66309800000000074</c:v>
                </c:pt>
                <c:pt idx="32195" formatCode="General">
                  <c:v>0.66311900000000046</c:v>
                </c:pt>
                <c:pt idx="32196" formatCode="General">
                  <c:v>0.66313999999999995</c:v>
                </c:pt>
                <c:pt idx="32197" formatCode="General">
                  <c:v>0.66316100000000044</c:v>
                </c:pt>
                <c:pt idx="32198" formatCode="General">
                  <c:v>0.66318100000000046</c:v>
                </c:pt>
                <c:pt idx="32199" formatCode="General">
                  <c:v>0.6632020000000004</c:v>
                </c:pt>
                <c:pt idx="32200" formatCode="General">
                  <c:v>0.66322200000000042</c:v>
                </c:pt>
                <c:pt idx="32201" formatCode="General">
                  <c:v>0.66324200000000044</c:v>
                </c:pt>
                <c:pt idx="32202" formatCode="General">
                  <c:v>0.66326300000000005</c:v>
                </c:pt>
                <c:pt idx="32203" formatCode="General">
                  <c:v>0.66328299999999996</c:v>
                </c:pt>
                <c:pt idx="32204" formatCode="General">
                  <c:v>0.6633050000000007</c:v>
                </c:pt>
                <c:pt idx="32205" formatCode="General">
                  <c:v>0.66332500000000072</c:v>
                </c:pt>
                <c:pt idx="32206" formatCode="General">
                  <c:v>0.66334600000000044</c:v>
                </c:pt>
                <c:pt idx="32207" formatCode="General">
                  <c:v>0.66336600000000001</c:v>
                </c:pt>
                <c:pt idx="32208" formatCode="General">
                  <c:v>0.6633869999999995</c:v>
                </c:pt>
                <c:pt idx="32209" formatCode="General">
                  <c:v>0.66340699999999997</c:v>
                </c:pt>
                <c:pt idx="32210" formatCode="General">
                  <c:v>0.66342800000000046</c:v>
                </c:pt>
                <c:pt idx="32211" formatCode="General">
                  <c:v>0.66344900000000073</c:v>
                </c:pt>
                <c:pt idx="32212" formatCode="General">
                  <c:v>0.66346899999999998</c:v>
                </c:pt>
                <c:pt idx="32213" formatCode="General">
                  <c:v>0.66349000000000058</c:v>
                </c:pt>
                <c:pt idx="32214" formatCode="General">
                  <c:v>0.66351000000000004</c:v>
                </c:pt>
                <c:pt idx="32215" formatCode="General">
                  <c:v>0.66353099999999998</c:v>
                </c:pt>
                <c:pt idx="32216" formatCode="General">
                  <c:v>0.66355100000000045</c:v>
                </c:pt>
                <c:pt idx="32217" formatCode="General">
                  <c:v>0.66357200000000005</c:v>
                </c:pt>
                <c:pt idx="32218" formatCode="General">
                  <c:v>0.6635920000000004</c:v>
                </c:pt>
                <c:pt idx="32219" formatCode="General">
                  <c:v>0.66361300000000045</c:v>
                </c:pt>
                <c:pt idx="32220" formatCode="General">
                  <c:v>0.66363399999999995</c:v>
                </c:pt>
                <c:pt idx="32221" formatCode="General">
                  <c:v>0.66365500000000077</c:v>
                </c:pt>
                <c:pt idx="32222" formatCode="General">
                  <c:v>0.66367500000000101</c:v>
                </c:pt>
                <c:pt idx="32223" formatCode="General">
                  <c:v>0.66369600000000073</c:v>
                </c:pt>
                <c:pt idx="32224" formatCode="General">
                  <c:v>0.66371600000000042</c:v>
                </c:pt>
                <c:pt idx="32225" formatCode="General">
                  <c:v>0.66373700000000047</c:v>
                </c:pt>
                <c:pt idx="32226" formatCode="General">
                  <c:v>0.66375800000000074</c:v>
                </c:pt>
                <c:pt idx="32227" formatCode="General">
                  <c:v>0.66377800000000076</c:v>
                </c:pt>
                <c:pt idx="32228" formatCode="General">
                  <c:v>0.66379900000000103</c:v>
                </c:pt>
                <c:pt idx="32229" formatCode="General">
                  <c:v>0.66381900000000071</c:v>
                </c:pt>
                <c:pt idx="32230" formatCode="General">
                  <c:v>0.66384000000000076</c:v>
                </c:pt>
                <c:pt idx="32231" formatCode="General">
                  <c:v>0.66386000000000045</c:v>
                </c:pt>
                <c:pt idx="32232" formatCode="General">
                  <c:v>0.66388100000000072</c:v>
                </c:pt>
                <c:pt idx="32233" formatCode="General">
                  <c:v>0.66390200000000044</c:v>
                </c:pt>
                <c:pt idx="32234" formatCode="General">
                  <c:v>0.66392200000000046</c:v>
                </c:pt>
                <c:pt idx="32235" formatCode="General">
                  <c:v>0.66394299999999995</c:v>
                </c:pt>
                <c:pt idx="32236" formatCode="General">
                  <c:v>0.66396400000000044</c:v>
                </c:pt>
                <c:pt idx="32237" formatCode="General">
                  <c:v>0.66398400000000046</c:v>
                </c:pt>
                <c:pt idx="32238" formatCode="General">
                  <c:v>0.66400500000000073</c:v>
                </c:pt>
                <c:pt idx="32239" formatCode="General">
                  <c:v>0.66402500000000075</c:v>
                </c:pt>
                <c:pt idx="32240" formatCode="General">
                  <c:v>0.66404600000000058</c:v>
                </c:pt>
                <c:pt idx="32241" formatCode="General">
                  <c:v>0.66406600000000005</c:v>
                </c:pt>
                <c:pt idx="32242" formatCode="General">
                  <c:v>0.66408699999999998</c:v>
                </c:pt>
                <c:pt idx="32243" formatCode="General">
                  <c:v>0.66410800000000059</c:v>
                </c:pt>
                <c:pt idx="32244" formatCode="General">
                  <c:v>0.66412800000000072</c:v>
                </c:pt>
                <c:pt idx="32245" formatCode="General">
                  <c:v>0.66414900000000077</c:v>
                </c:pt>
                <c:pt idx="32246" formatCode="General">
                  <c:v>0.66416900000000045</c:v>
                </c:pt>
                <c:pt idx="32247" formatCode="General">
                  <c:v>0.66418999999999995</c:v>
                </c:pt>
                <c:pt idx="32248" formatCode="General">
                  <c:v>0.66421000000000041</c:v>
                </c:pt>
                <c:pt idx="32249" formatCode="General">
                  <c:v>0.66423200000000004</c:v>
                </c:pt>
                <c:pt idx="32250" formatCode="General">
                  <c:v>0.66425199999999995</c:v>
                </c:pt>
                <c:pt idx="32251" formatCode="General">
                  <c:v>0.66427300000000045</c:v>
                </c:pt>
                <c:pt idx="32252" formatCode="General">
                  <c:v>0.66429300000000058</c:v>
                </c:pt>
                <c:pt idx="32253" formatCode="General">
                  <c:v>0.66431399999999996</c:v>
                </c:pt>
                <c:pt idx="32254" formatCode="General">
                  <c:v>0.66433399999999998</c:v>
                </c:pt>
                <c:pt idx="32255" formatCode="General">
                  <c:v>0.66435500000000058</c:v>
                </c:pt>
                <c:pt idx="32256" formatCode="General">
                  <c:v>0.66437500000000071</c:v>
                </c:pt>
                <c:pt idx="32257" formatCode="General">
                  <c:v>0.66439600000000043</c:v>
                </c:pt>
                <c:pt idx="32258" formatCode="General">
                  <c:v>0.66441700000000004</c:v>
                </c:pt>
                <c:pt idx="32259" formatCode="General">
                  <c:v>0.6644370000000005</c:v>
                </c:pt>
                <c:pt idx="32260" formatCode="General">
                  <c:v>0.66445799999999999</c:v>
                </c:pt>
                <c:pt idx="32261" formatCode="General">
                  <c:v>0.66447800000000046</c:v>
                </c:pt>
                <c:pt idx="32262" formatCode="General">
                  <c:v>0.66449899999999995</c:v>
                </c:pt>
                <c:pt idx="32263" formatCode="General">
                  <c:v>0.66451899999999997</c:v>
                </c:pt>
                <c:pt idx="32264" formatCode="General">
                  <c:v>0.66454100000000071</c:v>
                </c:pt>
                <c:pt idx="32265" formatCode="General">
                  <c:v>0.66456099999999996</c:v>
                </c:pt>
                <c:pt idx="32266" formatCode="General">
                  <c:v>0.66458099999999998</c:v>
                </c:pt>
                <c:pt idx="32267" formatCode="General">
                  <c:v>0.66460200000000058</c:v>
                </c:pt>
                <c:pt idx="32268" formatCode="General">
                  <c:v>0.66462200000000071</c:v>
                </c:pt>
                <c:pt idx="32269" formatCode="General">
                  <c:v>0.66464300000000076</c:v>
                </c:pt>
                <c:pt idx="32270" formatCode="General">
                  <c:v>0.66466300000000045</c:v>
                </c:pt>
                <c:pt idx="32271" formatCode="General">
                  <c:v>0.66468400000000072</c:v>
                </c:pt>
                <c:pt idx="32272" formatCode="General">
                  <c:v>0.66470500000000077</c:v>
                </c:pt>
                <c:pt idx="32273" formatCode="General">
                  <c:v>0.66472600000000071</c:v>
                </c:pt>
                <c:pt idx="32274" formatCode="General">
                  <c:v>0.66474600000000073</c:v>
                </c:pt>
                <c:pt idx="32275" formatCode="General">
                  <c:v>0.66476700000000044</c:v>
                </c:pt>
                <c:pt idx="32276" formatCode="General">
                  <c:v>0.66478700000000046</c:v>
                </c:pt>
                <c:pt idx="32277" formatCode="General">
                  <c:v>0.66480799999999995</c:v>
                </c:pt>
                <c:pt idx="32278" formatCode="General">
                  <c:v>0.66482800000000075</c:v>
                </c:pt>
                <c:pt idx="32279" formatCode="General">
                  <c:v>0.66485000000000072</c:v>
                </c:pt>
                <c:pt idx="32280" formatCode="General">
                  <c:v>0.66487000000000074</c:v>
                </c:pt>
                <c:pt idx="32281" formatCode="General">
                  <c:v>0.66489000000000076</c:v>
                </c:pt>
                <c:pt idx="32282" formatCode="General">
                  <c:v>0.66491100000000058</c:v>
                </c:pt>
                <c:pt idx="32283" formatCode="General">
                  <c:v>0.66493100000000072</c:v>
                </c:pt>
                <c:pt idx="32284" formatCode="General">
                  <c:v>0.66495200000000043</c:v>
                </c:pt>
                <c:pt idx="32285" formatCode="General">
                  <c:v>0.66497200000000045</c:v>
                </c:pt>
                <c:pt idx="32286" formatCode="General">
                  <c:v>0.66499299999999995</c:v>
                </c:pt>
                <c:pt idx="32287" formatCode="General">
                  <c:v>0.66501399999999999</c:v>
                </c:pt>
                <c:pt idx="32288" formatCode="General">
                  <c:v>0.66503500000000071</c:v>
                </c:pt>
                <c:pt idx="32289" formatCode="General">
                  <c:v>0.66505499999999995</c:v>
                </c:pt>
                <c:pt idx="32290" formatCode="General">
                  <c:v>0.66507600000000044</c:v>
                </c:pt>
                <c:pt idx="32291" formatCode="General">
                  <c:v>0.66509600000000046</c:v>
                </c:pt>
                <c:pt idx="32292" formatCode="General">
                  <c:v>0.66511699999999996</c:v>
                </c:pt>
                <c:pt idx="32293" formatCode="General">
                  <c:v>0.66513800000000045</c:v>
                </c:pt>
                <c:pt idx="32294" formatCode="General">
                  <c:v>0.66515800000000058</c:v>
                </c:pt>
                <c:pt idx="32295" formatCode="General">
                  <c:v>0.66517900000000074</c:v>
                </c:pt>
                <c:pt idx="32296" formatCode="General">
                  <c:v>0.66519900000000076</c:v>
                </c:pt>
                <c:pt idx="32297" formatCode="General">
                  <c:v>0.6652200000000007</c:v>
                </c:pt>
                <c:pt idx="32298" formatCode="General">
                  <c:v>0.66524000000000072</c:v>
                </c:pt>
                <c:pt idx="32299" formatCode="General">
                  <c:v>0.66526099999999999</c:v>
                </c:pt>
                <c:pt idx="32300" formatCode="General">
                  <c:v>0.66528200000000004</c:v>
                </c:pt>
                <c:pt idx="32301" formatCode="General">
                  <c:v>0.66530299999999998</c:v>
                </c:pt>
                <c:pt idx="32302" formatCode="General">
                  <c:v>0.66532300000000044</c:v>
                </c:pt>
                <c:pt idx="32303" formatCode="General">
                  <c:v>0.66534400000000071</c:v>
                </c:pt>
                <c:pt idx="32304" formatCode="General">
                  <c:v>0.66536399999999996</c:v>
                </c:pt>
                <c:pt idx="32305" formatCode="General">
                  <c:v>0.66538500000000045</c:v>
                </c:pt>
                <c:pt idx="32306" formatCode="General">
                  <c:v>0.66540500000000058</c:v>
                </c:pt>
                <c:pt idx="32307" formatCode="General">
                  <c:v>0.66542500000000071</c:v>
                </c:pt>
                <c:pt idx="32308" formatCode="General">
                  <c:v>0.66544700000000045</c:v>
                </c:pt>
                <c:pt idx="32309" formatCode="General">
                  <c:v>0.66546700000000003</c:v>
                </c:pt>
                <c:pt idx="32310" formatCode="General">
                  <c:v>0.66548799999999997</c:v>
                </c:pt>
                <c:pt idx="32311" formatCode="General">
                  <c:v>0.66550799999999999</c:v>
                </c:pt>
                <c:pt idx="32312" formatCode="General">
                  <c:v>0.6655290000000007</c:v>
                </c:pt>
                <c:pt idx="32313" formatCode="General">
                  <c:v>0.66554899999999995</c:v>
                </c:pt>
                <c:pt idx="32314" formatCode="General">
                  <c:v>0.66556999999999999</c:v>
                </c:pt>
                <c:pt idx="32315" formatCode="General">
                  <c:v>0.66559100000000071</c:v>
                </c:pt>
                <c:pt idx="32316" formatCode="General">
                  <c:v>0.66561200000000043</c:v>
                </c:pt>
                <c:pt idx="32317" formatCode="General">
                  <c:v>0.66563200000000045</c:v>
                </c:pt>
                <c:pt idx="32318" formatCode="General">
                  <c:v>0.66565300000000072</c:v>
                </c:pt>
                <c:pt idx="32319" formatCode="General">
                  <c:v>0.66567300000000074</c:v>
                </c:pt>
                <c:pt idx="32320" formatCode="General">
                  <c:v>0.6656940000000009</c:v>
                </c:pt>
                <c:pt idx="32321" formatCode="General">
                  <c:v>0.66571400000000058</c:v>
                </c:pt>
                <c:pt idx="32322" formatCode="General">
                  <c:v>0.66573400000000071</c:v>
                </c:pt>
                <c:pt idx="32323" formatCode="General">
                  <c:v>0.66575600000000046</c:v>
                </c:pt>
                <c:pt idx="32324" formatCode="General">
                  <c:v>0.6657760000000007</c:v>
                </c:pt>
                <c:pt idx="32325" formatCode="General">
                  <c:v>0.66579700000000075</c:v>
                </c:pt>
                <c:pt idx="32326" formatCode="General">
                  <c:v>0.66581699999999999</c:v>
                </c:pt>
                <c:pt idx="32327" formatCode="General">
                  <c:v>0.66583800000000071</c:v>
                </c:pt>
                <c:pt idx="32328" formatCode="General">
                  <c:v>0.66585799999999995</c:v>
                </c:pt>
                <c:pt idx="32329" formatCode="General">
                  <c:v>0.66587900000000089</c:v>
                </c:pt>
                <c:pt idx="32330" formatCode="General">
                  <c:v>0.66590000000000071</c:v>
                </c:pt>
                <c:pt idx="32331" formatCode="General">
                  <c:v>0.66592000000000073</c:v>
                </c:pt>
                <c:pt idx="32332" formatCode="General">
                  <c:v>0.66594100000000089</c:v>
                </c:pt>
                <c:pt idx="32333" formatCode="General">
                  <c:v>0.66596100000000058</c:v>
                </c:pt>
                <c:pt idx="32334" formatCode="General">
                  <c:v>0.66598200000000041</c:v>
                </c:pt>
                <c:pt idx="32335" formatCode="General">
                  <c:v>0.66600200000000043</c:v>
                </c:pt>
                <c:pt idx="32336" formatCode="General">
                  <c:v>0.66602300000000059</c:v>
                </c:pt>
                <c:pt idx="32337" formatCode="General">
                  <c:v>0.66604300000000072</c:v>
                </c:pt>
                <c:pt idx="32338" formatCode="General">
                  <c:v>0.66606500000000046</c:v>
                </c:pt>
                <c:pt idx="32339" formatCode="General">
                  <c:v>0.6660850000000007</c:v>
                </c:pt>
                <c:pt idx="32340" formatCode="General">
                  <c:v>0.66610600000000042</c:v>
                </c:pt>
                <c:pt idx="32341" formatCode="General">
                  <c:v>0.66612600000000044</c:v>
                </c:pt>
                <c:pt idx="32342" formatCode="General">
                  <c:v>0.66614700000000071</c:v>
                </c:pt>
                <c:pt idx="32343" formatCode="General">
                  <c:v>0.66616699999999951</c:v>
                </c:pt>
                <c:pt idx="32344" formatCode="General">
                  <c:v>0.66618800000000045</c:v>
                </c:pt>
                <c:pt idx="32345" formatCode="General">
                  <c:v>0.66620900000000072</c:v>
                </c:pt>
                <c:pt idx="32346" formatCode="General">
                  <c:v>0.66622900000000074</c:v>
                </c:pt>
                <c:pt idx="32347" formatCode="General">
                  <c:v>0.66625000000000045</c:v>
                </c:pt>
                <c:pt idx="32348" formatCode="General">
                  <c:v>0.66627000000000058</c:v>
                </c:pt>
                <c:pt idx="32349" formatCode="General">
                  <c:v>0.66629100000000074</c:v>
                </c:pt>
                <c:pt idx="32350" formatCode="General">
                  <c:v>0.66631099999999999</c:v>
                </c:pt>
                <c:pt idx="32351" formatCode="General">
                  <c:v>0.66633200000000004</c:v>
                </c:pt>
                <c:pt idx="32352" formatCode="General">
                  <c:v>0.66635299999999997</c:v>
                </c:pt>
                <c:pt idx="32353" formatCode="General">
                  <c:v>0.66637299999999999</c:v>
                </c:pt>
                <c:pt idx="32354" formatCode="General">
                  <c:v>0.66639400000000071</c:v>
                </c:pt>
                <c:pt idx="32355" formatCode="General">
                  <c:v>0.66641499999999998</c:v>
                </c:pt>
                <c:pt idx="32356" formatCode="General">
                  <c:v>0.66643500000000044</c:v>
                </c:pt>
                <c:pt idx="32357" formatCode="General">
                  <c:v>0.66645600000000005</c:v>
                </c:pt>
                <c:pt idx="32358" formatCode="General">
                  <c:v>0.6664760000000004</c:v>
                </c:pt>
                <c:pt idx="32359" formatCode="General">
                  <c:v>0.66649700000000045</c:v>
                </c:pt>
                <c:pt idx="32360" formatCode="General">
                  <c:v>0.66651700000000003</c:v>
                </c:pt>
                <c:pt idx="32361" formatCode="General">
                  <c:v>0.66653799999999996</c:v>
                </c:pt>
                <c:pt idx="32362" formatCode="General">
                  <c:v>0.66655900000000046</c:v>
                </c:pt>
                <c:pt idx="32363" formatCode="General">
                  <c:v>0.66657900000000059</c:v>
                </c:pt>
                <c:pt idx="32364" formatCode="General">
                  <c:v>0.66660000000000075</c:v>
                </c:pt>
                <c:pt idx="32365" formatCode="General">
                  <c:v>0.66662000000000077</c:v>
                </c:pt>
                <c:pt idx="32366" formatCode="General">
                  <c:v>0.66664100000000115</c:v>
                </c:pt>
                <c:pt idx="32367" formatCode="General">
                  <c:v>0.66666200000000042</c:v>
                </c:pt>
                <c:pt idx="32368" formatCode="General">
                  <c:v>0.66668300000000058</c:v>
                </c:pt>
                <c:pt idx="32369" formatCode="General">
                  <c:v>0.66670300000000071</c:v>
                </c:pt>
                <c:pt idx="32370" formatCode="General">
                  <c:v>0.66672400000000076</c:v>
                </c:pt>
                <c:pt idx="32371" formatCode="General">
                  <c:v>0.66674400000000089</c:v>
                </c:pt>
                <c:pt idx="32372" formatCode="General">
                  <c:v>0.66676500000000072</c:v>
                </c:pt>
                <c:pt idx="32373" formatCode="General">
                  <c:v>0.66678500000000074</c:v>
                </c:pt>
                <c:pt idx="32374" formatCode="General">
                  <c:v>0.66680600000000045</c:v>
                </c:pt>
                <c:pt idx="32375" formatCode="General">
                  <c:v>0.66682600000000058</c:v>
                </c:pt>
                <c:pt idx="32376" formatCode="General">
                  <c:v>0.66684700000000074</c:v>
                </c:pt>
                <c:pt idx="32377" formatCode="General">
                  <c:v>0.66686800000000046</c:v>
                </c:pt>
                <c:pt idx="32378" formatCode="General">
                  <c:v>0.6668880000000007</c:v>
                </c:pt>
                <c:pt idx="32379" formatCode="General">
                  <c:v>0.66690900000000075</c:v>
                </c:pt>
                <c:pt idx="32380" formatCode="General">
                  <c:v>0.66692900000000077</c:v>
                </c:pt>
                <c:pt idx="32381" formatCode="General">
                  <c:v>0.66695000000000071</c:v>
                </c:pt>
                <c:pt idx="32382" formatCode="General">
                  <c:v>0.66696999999999995</c:v>
                </c:pt>
                <c:pt idx="32383" formatCode="General">
                  <c:v>0.66699200000000058</c:v>
                </c:pt>
                <c:pt idx="32384" formatCode="General">
                  <c:v>0.66701200000000005</c:v>
                </c:pt>
                <c:pt idx="32385" formatCode="General">
                  <c:v>0.66703299999999999</c:v>
                </c:pt>
                <c:pt idx="32386" formatCode="General">
                  <c:v>0.66705300000000045</c:v>
                </c:pt>
                <c:pt idx="32387" formatCode="General">
                  <c:v>0.66707399999999994</c:v>
                </c:pt>
                <c:pt idx="32388" formatCode="General">
                  <c:v>0.66709400000000074</c:v>
                </c:pt>
                <c:pt idx="32389" formatCode="General">
                  <c:v>0.66711399999999998</c:v>
                </c:pt>
                <c:pt idx="32390" formatCode="General">
                  <c:v>0.6671350000000007</c:v>
                </c:pt>
                <c:pt idx="32391" formatCode="General">
                  <c:v>0.66715600000000042</c:v>
                </c:pt>
                <c:pt idx="32392" formatCode="General">
                  <c:v>0.66717700000000046</c:v>
                </c:pt>
                <c:pt idx="32393" formatCode="General">
                  <c:v>0.66719700000000071</c:v>
                </c:pt>
                <c:pt idx="32394" formatCode="General">
                  <c:v>0.66721799999999998</c:v>
                </c:pt>
                <c:pt idx="32395" formatCode="General">
                  <c:v>0.66723800000000044</c:v>
                </c:pt>
                <c:pt idx="32396" formatCode="General">
                  <c:v>0.66725900000000071</c:v>
                </c:pt>
                <c:pt idx="32397" formatCode="General">
                  <c:v>0.66728000000000043</c:v>
                </c:pt>
                <c:pt idx="32398" formatCode="General">
                  <c:v>0.6673010000000007</c:v>
                </c:pt>
                <c:pt idx="32399" formatCode="General">
                  <c:v>0.66732100000000072</c:v>
                </c:pt>
                <c:pt idx="32400" formatCode="General">
                  <c:v>0.66734100000000074</c:v>
                </c:pt>
                <c:pt idx="32401" formatCode="General">
                  <c:v>0.66736200000000001</c:v>
                </c:pt>
                <c:pt idx="32402" formatCode="General">
                  <c:v>0.66738200000000003</c:v>
                </c:pt>
                <c:pt idx="32403" formatCode="General">
                  <c:v>0.66740299999999997</c:v>
                </c:pt>
                <c:pt idx="32404" formatCode="General">
                  <c:v>0.66742299999999999</c:v>
                </c:pt>
                <c:pt idx="32405" formatCode="General">
                  <c:v>0.6674440000000007</c:v>
                </c:pt>
                <c:pt idx="32406" formatCode="General">
                  <c:v>0.66746499999999997</c:v>
                </c:pt>
                <c:pt idx="32407" formatCode="General">
                  <c:v>0.66748600000000002</c:v>
                </c:pt>
                <c:pt idx="32408" formatCode="General">
                  <c:v>0.66750600000000004</c:v>
                </c:pt>
                <c:pt idx="32409" formatCode="General">
                  <c:v>0.66752699999999998</c:v>
                </c:pt>
                <c:pt idx="32410" formatCode="General">
                  <c:v>0.66754700000000045</c:v>
                </c:pt>
                <c:pt idx="32411" formatCode="General">
                  <c:v>0.66756800000000005</c:v>
                </c:pt>
                <c:pt idx="32412" formatCode="General">
                  <c:v>0.66758899999999999</c:v>
                </c:pt>
                <c:pt idx="32413" formatCode="General">
                  <c:v>0.6676100000000007</c:v>
                </c:pt>
                <c:pt idx="32414" formatCode="General">
                  <c:v>0.66763000000000072</c:v>
                </c:pt>
                <c:pt idx="32415" formatCode="General">
                  <c:v>0.66765000000000074</c:v>
                </c:pt>
                <c:pt idx="32416" formatCode="General">
                  <c:v>0.66767100000000101</c:v>
                </c:pt>
                <c:pt idx="32417" formatCode="General">
                  <c:v>0.66769100000000114</c:v>
                </c:pt>
                <c:pt idx="32418" formatCode="General">
                  <c:v>0.66771200000000042</c:v>
                </c:pt>
                <c:pt idx="32419" formatCode="General">
                  <c:v>0.66773200000000044</c:v>
                </c:pt>
                <c:pt idx="32420" formatCode="General">
                  <c:v>0.66775300000000071</c:v>
                </c:pt>
                <c:pt idx="32421" formatCode="General">
                  <c:v>0.66777400000000076</c:v>
                </c:pt>
                <c:pt idx="32422" formatCode="General">
                  <c:v>0.66779500000000103</c:v>
                </c:pt>
                <c:pt idx="32423" formatCode="General">
                  <c:v>0.66781500000000071</c:v>
                </c:pt>
                <c:pt idx="32424" formatCode="General">
                  <c:v>0.66783600000000043</c:v>
                </c:pt>
                <c:pt idx="32425" formatCode="General">
                  <c:v>0.66785600000000045</c:v>
                </c:pt>
                <c:pt idx="32426" formatCode="General">
                  <c:v>0.66787700000000072</c:v>
                </c:pt>
                <c:pt idx="32427" formatCode="General">
                  <c:v>0.66789800000000077</c:v>
                </c:pt>
                <c:pt idx="32428" formatCode="General">
                  <c:v>0.66791800000000046</c:v>
                </c:pt>
                <c:pt idx="32429" formatCode="General">
                  <c:v>0.66793899999999995</c:v>
                </c:pt>
                <c:pt idx="32430" formatCode="General">
                  <c:v>0.66795900000000075</c:v>
                </c:pt>
                <c:pt idx="32431" formatCode="General">
                  <c:v>0.66798000000000046</c:v>
                </c:pt>
                <c:pt idx="32432" formatCode="General">
                  <c:v>0.6680000000000007</c:v>
                </c:pt>
                <c:pt idx="32433" formatCode="General">
                  <c:v>0.66802100000000075</c:v>
                </c:pt>
                <c:pt idx="32434" formatCode="General">
                  <c:v>0.66804100000000088</c:v>
                </c:pt>
                <c:pt idx="32435" formatCode="General">
                  <c:v>0.66806299999999996</c:v>
                </c:pt>
                <c:pt idx="32436" formatCode="General">
                  <c:v>0.66808299999999998</c:v>
                </c:pt>
                <c:pt idx="32437" formatCode="General">
                  <c:v>0.66810400000000059</c:v>
                </c:pt>
                <c:pt idx="32438" formatCode="General">
                  <c:v>0.66812400000000072</c:v>
                </c:pt>
                <c:pt idx="32439" formatCode="General">
                  <c:v>0.66814500000000077</c:v>
                </c:pt>
                <c:pt idx="32440" formatCode="General">
                  <c:v>0.66816500000000045</c:v>
                </c:pt>
                <c:pt idx="32441" formatCode="General">
                  <c:v>0.66818500000000058</c:v>
                </c:pt>
                <c:pt idx="32442" formatCode="General">
                  <c:v>0.66820700000000044</c:v>
                </c:pt>
                <c:pt idx="32443" formatCode="General">
                  <c:v>0.66822700000000046</c:v>
                </c:pt>
                <c:pt idx="32444" formatCode="General">
                  <c:v>0.66824799999999995</c:v>
                </c:pt>
                <c:pt idx="32445" formatCode="General">
                  <c:v>0.66826799999999997</c:v>
                </c:pt>
                <c:pt idx="32446" formatCode="General">
                  <c:v>0.66828900000000047</c:v>
                </c:pt>
                <c:pt idx="32447" formatCode="General">
                  <c:v>0.66830900000000071</c:v>
                </c:pt>
                <c:pt idx="32448" formatCode="General">
                  <c:v>0.66833000000000042</c:v>
                </c:pt>
                <c:pt idx="32449" formatCode="General">
                  <c:v>0.66835100000000058</c:v>
                </c:pt>
                <c:pt idx="32450" formatCode="General">
                  <c:v>0.66837100000000071</c:v>
                </c:pt>
                <c:pt idx="32451" formatCode="General">
                  <c:v>0.66839200000000043</c:v>
                </c:pt>
                <c:pt idx="32452" formatCode="General">
                  <c:v>0.66841300000000003</c:v>
                </c:pt>
                <c:pt idx="32453" formatCode="General">
                  <c:v>0.66843300000000005</c:v>
                </c:pt>
                <c:pt idx="32454" formatCode="General">
                  <c:v>0.66845399999999999</c:v>
                </c:pt>
                <c:pt idx="32455" formatCode="General">
                  <c:v>0.66847400000000046</c:v>
                </c:pt>
                <c:pt idx="32456" formatCode="General">
                  <c:v>0.66849499999999995</c:v>
                </c:pt>
                <c:pt idx="32457" formatCode="General">
                  <c:v>0.668516</c:v>
                </c:pt>
                <c:pt idx="32458" formatCode="General">
                  <c:v>0.66853600000000002</c:v>
                </c:pt>
                <c:pt idx="32459" formatCode="General">
                  <c:v>0.66855699999999996</c:v>
                </c:pt>
                <c:pt idx="32460" formatCode="General">
                  <c:v>0.66857699999999998</c:v>
                </c:pt>
                <c:pt idx="32461" formatCode="General">
                  <c:v>0.66859800000000058</c:v>
                </c:pt>
                <c:pt idx="32462" formatCode="General">
                  <c:v>0.66861800000000071</c:v>
                </c:pt>
                <c:pt idx="32463" formatCode="General">
                  <c:v>0.66863900000000076</c:v>
                </c:pt>
                <c:pt idx="32464" formatCode="General">
                  <c:v>0.66866000000000059</c:v>
                </c:pt>
                <c:pt idx="32465" formatCode="General">
                  <c:v>0.66868000000000072</c:v>
                </c:pt>
                <c:pt idx="32466" formatCode="General">
                  <c:v>0.66870100000000077</c:v>
                </c:pt>
                <c:pt idx="32467" formatCode="General">
                  <c:v>0.6687220000000007</c:v>
                </c:pt>
                <c:pt idx="32468" formatCode="General">
                  <c:v>0.66874200000000072</c:v>
                </c:pt>
                <c:pt idx="32469" formatCode="General">
                  <c:v>0.66876200000000041</c:v>
                </c:pt>
                <c:pt idx="32470" formatCode="General">
                  <c:v>0.66878300000000046</c:v>
                </c:pt>
                <c:pt idx="32471" formatCode="General">
                  <c:v>0.66880399999999995</c:v>
                </c:pt>
                <c:pt idx="32472" formatCode="General">
                  <c:v>0.66882400000000075</c:v>
                </c:pt>
                <c:pt idx="32473" formatCode="General">
                  <c:v>0.66884500000000102</c:v>
                </c:pt>
                <c:pt idx="32474" formatCode="General">
                  <c:v>0.6688660000000004</c:v>
                </c:pt>
                <c:pt idx="32475" formatCode="General">
                  <c:v>0.66888600000000042</c:v>
                </c:pt>
                <c:pt idx="32476" formatCode="General">
                  <c:v>0.66890700000000058</c:v>
                </c:pt>
                <c:pt idx="32477" formatCode="General">
                  <c:v>0.66892700000000072</c:v>
                </c:pt>
                <c:pt idx="32478" formatCode="General">
                  <c:v>0.66894800000000076</c:v>
                </c:pt>
                <c:pt idx="32479" formatCode="General">
                  <c:v>0.66896800000000045</c:v>
                </c:pt>
                <c:pt idx="32480" formatCode="General">
                  <c:v>0.66898899999999994</c:v>
                </c:pt>
                <c:pt idx="32481" formatCode="General">
                  <c:v>0.66901000000000044</c:v>
                </c:pt>
                <c:pt idx="32482" formatCode="General">
                  <c:v>0.66903000000000046</c:v>
                </c:pt>
                <c:pt idx="32483" formatCode="General">
                  <c:v>0.66905099999999995</c:v>
                </c:pt>
                <c:pt idx="32484" formatCode="General">
                  <c:v>0.66907100000000075</c:v>
                </c:pt>
                <c:pt idx="32485" formatCode="General">
                  <c:v>0.66909200000000046</c:v>
                </c:pt>
                <c:pt idx="32486" formatCode="General">
                  <c:v>0.66911299999999996</c:v>
                </c:pt>
                <c:pt idx="32487" formatCode="General">
                  <c:v>0.66913299999999998</c:v>
                </c:pt>
                <c:pt idx="32488" formatCode="General">
                  <c:v>0.66915400000000058</c:v>
                </c:pt>
                <c:pt idx="32489" formatCode="General">
                  <c:v>0.66917500000000074</c:v>
                </c:pt>
                <c:pt idx="32490" formatCode="General">
                  <c:v>0.66919500000000076</c:v>
                </c:pt>
                <c:pt idx="32491" formatCode="General">
                  <c:v>0.66921600000000003</c:v>
                </c:pt>
                <c:pt idx="32492" formatCode="General">
                  <c:v>0.66923600000000005</c:v>
                </c:pt>
                <c:pt idx="32493" formatCode="General">
                  <c:v>0.66925699999999999</c:v>
                </c:pt>
                <c:pt idx="32494" formatCode="General">
                  <c:v>0.66927700000000045</c:v>
                </c:pt>
                <c:pt idx="32495" formatCode="General">
                  <c:v>0.66929799999999995</c:v>
                </c:pt>
                <c:pt idx="32496" formatCode="General">
                  <c:v>0.66931900000000044</c:v>
                </c:pt>
                <c:pt idx="32497" formatCode="General">
                  <c:v>0.66933900000000046</c:v>
                </c:pt>
                <c:pt idx="32498" formatCode="General">
                  <c:v>0.6693600000000004</c:v>
                </c:pt>
                <c:pt idx="32499" formatCode="General">
                  <c:v>0.66938000000000042</c:v>
                </c:pt>
                <c:pt idx="32500" formatCode="General">
                  <c:v>0.66940100000000058</c:v>
                </c:pt>
                <c:pt idx="32501" formatCode="General">
                  <c:v>0.66942100000000071</c:v>
                </c:pt>
                <c:pt idx="32502" formatCode="General">
                  <c:v>0.66944200000000043</c:v>
                </c:pt>
                <c:pt idx="32503" formatCode="General">
                  <c:v>0.66946300000000003</c:v>
                </c:pt>
                <c:pt idx="32504" formatCode="General">
                  <c:v>0.66948399999999997</c:v>
                </c:pt>
                <c:pt idx="32505" formatCode="General">
                  <c:v>0.66950399999999999</c:v>
                </c:pt>
                <c:pt idx="32506" formatCode="General">
                  <c:v>0.6695250000000007</c:v>
                </c:pt>
                <c:pt idx="32507" formatCode="General">
                  <c:v>0.66954499999999995</c:v>
                </c:pt>
                <c:pt idx="32508" formatCode="General">
                  <c:v>0.66956499999999997</c:v>
                </c:pt>
                <c:pt idx="32509" formatCode="General">
                  <c:v>0.66958600000000001</c:v>
                </c:pt>
                <c:pt idx="32510" formatCode="General">
                  <c:v>0.66960699999999995</c:v>
                </c:pt>
                <c:pt idx="32511" formatCode="General">
                  <c:v>0.66962800000000089</c:v>
                </c:pt>
                <c:pt idx="32512" formatCode="General">
                  <c:v>0.66964800000000102</c:v>
                </c:pt>
                <c:pt idx="32513" formatCode="General">
                  <c:v>0.66966900000000074</c:v>
                </c:pt>
                <c:pt idx="32514" formatCode="General">
                  <c:v>0.66968900000000076</c:v>
                </c:pt>
                <c:pt idx="32515" formatCode="General">
                  <c:v>0.66971000000000058</c:v>
                </c:pt>
                <c:pt idx="32516" formatCode="General">
                  <c:v>0.66973100000000074</c:v>
                </c:pt>
                <c:pt idx="32517" formatCode="General">
                  <c:v>0.66975200000000046</c:v>
                </c:pt>
                <c:pt idx="32518" formatCode="General">
                  <c:v>0.6697720000000007</c:v>
                </c:pt>
                <c:pt idx="32519" formatCode="General">
                  <c:v>0.66979300000000075</c:v>
                </c:pt>
                <c:pt idx="32520" formatCode="General">
                  <c:v>0.66981299999999999</c:v>
                </c:pt>
                <c:pt idx="32521" formatCode="General">
                  <c:v>0.66983300000000046</c:v>
                </c:pt>
                <c:pt idx="32522" formatCode="General">
                  <c:v>0.66985399999999995</c:v>
                </c:pt>
                <c:pt idx="32523" formatCode="General">
                  <c:v>0.66987400000000075</c:v>
                </c:pt>
                <c:pt idx="32524" formatCode="General">
                  <c:v>0.66989500000000102</c:v>
                </c:pt>
                <c:pt idx="32525" formatCode="General">
                  <c:v>0.6699160000000004</c:v>
                </c:pt>
                <c:pt idx="32526" formatCode="General">
                  <c:v>0.66993700000000045</c:v>
                </c:pt>
                <c:pt idx="32527" formatCode="General">
                  <c:v>0.66995700000000058</c:v>
                </c:pt>
                <c:pt idx="32528" formatCode="General">
                  <c:v>0.66997800000000074</c:v>
                </c:pt>
                <c:pt idx="32529" formatCode="General">
                  <c:v>0.66999800000000076</c:v>
                </c:pt>
                <c:pt idx="32530" formatCode="General">
                  <c:v>0.67001900000000059</c:v>
                </c:pt>
                <c:pt idx="32531" formatCode="General">
                  <c:v>0.67004000000000075</c:v>
                </c:pt>
                <c:pt idx="32532" formatCode="General">
                  <c:v>0.67006100000000046</c:v>
                </c:pt>
                <c:pt idx="32533" formatCode="General">
                  <c:v>0.6700810000000007</c:v>
                </c:pt>
                <c:pt idx="32534" formatCode="General">
                  <c:v>0.67010200000000042</c:v>
                </c:pt>
                <c:pt idx="32535" formatCode="General">
                  <c:v>0.67012200000000044</c:v>
                </c:pt>
                <c:pt idx="32536" formatCode="General">
                  <c:v>0.67014200000000046</c:v>
                </c:pt>
                <c:pt idx="32537" formatCode="General">
                  <c:v>0.67016299999999951</c:v>
                </c:pt>
                <c:pt idx="32538" formatCode="General">
                  <c:v>0.67018299999999997</c:v>
                </c:pt>
                <c:pt idx="32539" formatCode="General">
                  <c:v>0.67020500000000072</c:v>
                </c:pt>
                <c:pt idx="32540" formatCode="General">
                  <c:v>0.67022500000000074</c:v>
                </c:pt>
                <c:pt idx="32541" formatCode="General">
                  <c:v>0.67024600000000045</c:v>
                </c:pt>
                <c:pt idx="32542" formatCode="General">
                  <c:v>0.67026600000000003</c:v>
                </c:pt>
                <c:pt idx="32543" formatCode="General">
                  <c:v>0.67028699999999997</c:v>
                </c:pt>
                <c:pt idx="32544" formatCode="General">
                  <c:v>0.67030699999999999</c:v>
                </c:pt>
                <c:pt idx="32545" formatCode="General">
                  <c:v>0.6703280000000007</c:v>
                </c:pt>
                <c:pt idx="32546" formatCode="General">
                  <c:v>0.67034900000000075</c:v>
                </c:pt>
                <c:pt idx="32547" formatCode="General">
                  <c:v>0.67036899999999999</c:v>
                </c:pt>
                <c:pt idx="32548" formatCode="General">
                  <c:v>0.67039000000000071</c:v>
                </c:pt>
                <c:pt idx="32549" formatCode="General">
                  <c:v>0.67040999999999995</c:v>
                </c:pt>
                <c:pt idx="32550" formatCode="General">
                  <c:v>0.67043100000000044</c:v>
                </c:pt>
                <c:pt idx="32551" formatCode="General">
                  <c:v>0.67045100000000046</c:v>
                </c:pt>
                <c:pt idx="32552" formatCode="General">
                  <c:v>0.6704720000000004</c:v>
                </c:pt>
                <c:pt idx="32553" formatCode="General">
                  <c:v>0.67049200000000042</c:v>
                </c:pt>
                <c:pt idx="32554" formatCode="General">
                  <c:v>0.67051400000000005</c:v>
                </c:pt>
                <c:pt idx="32555" formatCode="General">
                  <c:v>0.67053399999999996</c:v>
                </c:pt>
                <c:pt idx="32556" formatCode="General">
                  <c:v>0.67055500000000046</c:v>
                </c:pt>
                <c:pt idx="32557" formatCode="General">
                  <c:v>0.67057500000000059</c:v>
                </c:pt>
                <c:pt idx="32558" formatCode="General">
                  <c:v>0.67059600000000041</c:v>
                </c:pt>
                <c:pt idx="32559" formatCode="General">
                  <c:v>0.67061600000000043</c:v>
                </c:pt>
                <c:pt idx="32560" formatCode="General">
                  <c:v>0.6706370000000007</c:v>
                </c:pt>
                <c:pt idx="32561" formatCode="General">
                  <c:v>0.67065800000000075</c:v>
                </c:pt>
                <c:pt idx="32562" formatCode="General">
                  <c:v>0.67067800000000088</c:v>
                </c:pt>
                <c:pt idx="32563" formatCode="General">
                  <c:v>0.67069900000000104</c:v>
                </c:pt>
                <c:pt idx="32564" formatCode="General">
                  <c:v>0.67071899999999995</c:v>
                </c:pt>
                <c:pt idx="32565" formatCode="General">
                  <c:v>0.67074000000000089</c:v>
                </c:pt>
                <c:pt idx="32566" formatCode="General">
                  <c:v>0.67076000000000058</c:v>
                </c:pt>
                <c:pt idx="32567" formatCode="General">
                  <c:v>0.67078100000000074</c:v>
                </c:pt>
                <c:pt idx="32568" formatCode="General">
                  <c:v>0.67080100000000076</c:v>
                </c:pt>
                <c:pt idx="32569" formatCode="General">
                  <c:v>0.67082299999999995</c:v>
                </c:pt>
                <c:pt idx="32570" formatCode="General">
                  <c:v>0.67084300000000074</c:v>
                </c:pt>
                <c:pt idx="32571" formatCode="General">
                  <c:v>0.67086400000000046</c:v>
                </c:pt>
                <c:pt idx="32572" formatCode="General">
                  <c:v>0.6708840000000007</c:v>
                </c:pt>
                <c:pt idx="32573" formatCode="General">
                  <c:v>0.67090500000000075</c:v>
                </c:pt>
                <c:pt idx="32574" formatCode="General">
                  <c:v>0.67092500000000077</c:v>
                </c:pt>
                <c:pt idx="32575" formatCode="General">
                  <c:v>0.67094600000000071</c:v>
                </c:pt>
                <c:pt idx="32576" formatCode="General">
                  <c:v>0.67096699999999998</c:v>
                </c:pt>
                <c:pt idx="32577" formatCode="General">
                  <c:v>0.67098700000000044</c:v>
                </c:pt>
                <c:pt idx="32578" formatCode="General">
                  <c:v>0.67100800000000071</c:v>
                </c:pt>
                <c:pt idx="32579" formatCode="General">
                  <c:v>0.67102800000000073</c:v>
                </c:pt>
                <c:pt idx="32580" formatCode="General">
                  <c:v>0.67104900000000089</c:v>
                </c:pt>
                <c:pt idx="32581" formatCode="General">
                  <c:v>0.67106900000000058</c:v>
                </c:pt>
                <c:pt idx="32582" formatCode="General">
                  <c:v>0.67109000000000074</c:v>
                </c:pt>
                <c:pt idx="32583" formatCode="General">
                  <c:v>0.67111000000000043</c:v>
                </c:pt>
                <c:pt idx="32584" formatCode="General">
                  <c:v>0.67113199999999995</c:v>
                </c:pt>
                <c:pt idx="32585" formatCode="General">
                  <c:v>0.67115200000000041</c:v>
                </c:pt>
                <c:pt idx="32586" formatCode="General">
                  <c:v>0.67117300000000046</c:v>
                </c:pt>
                <c:pt idx="32587" formatCode="General">
                  <c:v>0.67119300000000071</c:v>
                </c:pt>
                <c:pt idx="32588" formatCode="General">
                  <c:v>0.6712129999999995</c:v>
                </c:pt>
                <c:pt idx="32589" formatCode="General">
                  <c:v>0.67123400000000044</c:v>
                </c:pt>
                <c:pt idx="32590" formatCode="General">
                  <c:v>0.67125500000000071</c:v>
                </c:pt>
                <c:pt idx="32591" formatCode="General">
                  <c:v>0.67127500000000073</c:v>
                </c:pt>
                <c:pt idx="32592" formatCode="General">
                  <c:v>0.67129600000000045</c:v>
                </c:pt>
                <c:pt idx="32593" formatCode="General">
                  <c:v>0.67131700000000005</c:v>
                </c:pt>
                <c:pt idx="32594" formatCode="General">
                  <c:v>0.67133699999999996</c:v>
                </c:pt>
                <c:pt idx="32595" formatCode="General">
                  <c:v>0.67135800000000045</c:v>
                </c:pt>
                <c:pt idx="32596" formatCode="General">
                  <c:v>0.67137800000000059</c:v>
                </c:pt>
                <c:pt idx="32597" formatCode="General">
                  <c:v>0.67139900000000075</c:v>
                </c:pt>
                <c:pt idx="32598" formatCode="General">
                  <c:v>0.67142000000000046</c:v>
                </c:pt>
                <c:pt idx="32599" formatCode="General">
                  <c:v>0.67144099999999995</c:v>
                </c:pt>
                <c:pt idx="32600" formatCode="General">
                  <c:v>0.67146099999999997</c:v>
                </c:pt>
                <c:pt idx="32601" formatCode="General">
                  <c:v>0.67148200000000002</c:v>
                </c:pt>
                <c:pt idx="32602" formatCode="General">
                  <c:v>0.67150200000000004</c:v>
                </c:pt>
                <c:pt idx="32603" formatCode="General">
                  <c:v>0.67152199999999995</c:v>
                </c:pt>
                <c:pt idx="32604" formatCode="General">
                  <c:v>0.67154300000000045</c:v>
                </c:pt>
                <c:pt idx="32605" formatCode="General">
                  <c:v>0.67156400000000005</c:v>
                </c:pt>
                <c:pt idx="32606" formatCode="General">
                  <c:v>0.67158399999999996</c:v>
                </c:pt>
                <c:pt idx="32607" formatCode="General">
                  <c:v>0.6716050000000009</c:v>
                </c:pt>
                <c:pt idx="32608" formatCode="General">
                  <c:v>0.67162600000000072</c:v>
                </c:pt>
                <c:pt idx="32609" formatCode="General">
                  <c:v>0.67164600000000074</c:v>
                </c:pt>
                <c:pt idx="32610" formatCode="General">
                  <c:v>0.67166700000000046</c:v>
                </c:pt>
                <c:pt idx="32611" formatCode="General">
                  <c:v>0.6716870000000007</c:v>
                </c:pt>
                <c:pt idx="32612" formatCode="General">
                  <c:v>0.67170800000000075</c:v>
                </c:pt>
                <c:pt idx="32613" formatCode="General">
                  <c:v>0.67172800000000077</c:v>
                </c:pt>
                <c:pt idx="32614" formatCode="General">
                  <c:v>0.67174900000000104</c:v>
                </c:pt>
                <c:pt idx="32615" formatCode="General">
                  <c:v>0.67177000000000076</c:v>
                </c:pt>
                <c:pt idx="32616" formatCode="General">
                  <c:v>0.67179000000000089</c:v>
                </c:pt>
                <c:pt idx="32617" formatCode="General">
                  <c:v>0.67181100000000071</c:v>
                </c:pt>
                <c:pt idx="32618" formatCode="General">
                  <c:v>0.67183100000000073</c:v>
                </c:pt>
                <c:pt idx="32619" formatCode="General">
                  <c:v>0.67185200000000045</c:v>
                </c:pt>
                <c:pt idx="32620" formatCode="General">
                  <c:v>0.67187200000000058</c:v>
                </c:pt>
                <c:pt idx="32621" formatCode="General">
                  <c:v>0.67189300000000074</c:v>
                </c:pt>
                <c:pt idx="32622" formatCode="General">
                  <c:v>0.67191400000000046</c:v>
                </c:pt>
                <c:pt idx="32623" formatCode="General">
                  <c:v>0.67193499999999995</c:v>
                </c:pt>
                <c:pt idx="32624" formatCode="General">
                  <c:v>0.67195500000000075</c:v>
                </c:pt>
                <c:pt idx="32625" formatCode="General">
                  <c:v>0.67197600000000046</c:v>
                </c:pt>
                <c:pt idx="32626" formatCode="General">
                  <c:v>0.6719960000000007</c:v>
                </c:pt>
                <c:pt idx="32627" formatCode="General">
                  <c:v>0.67201699999999998</c:v>
                </c:pt>
                <c:pt idx="32628" formatCode="General">
                  <c:v>0.67203700000000044</c:v>
                </c:pt>
                <c:pt idx="32629" formatCode="General">
                  <c:v>0.67205800000000071</c:v>
                </c:pt>
                <c:pt idx="32630" formatCode="General">
                  <c:v>0.67207900000000076</c:v>
                </c:pt>
                <c:pt idx="32631" formatCode="General">
                  <c:v>0.67209900000000089</c:v>
                </c:pt>
                <c:pt idx="32632" formatCode="General">
                  <c:v>0.67212000000000072</c:v>
                </c:pt>
                <c:pt idx="32633" formatCode="General">
                  <c:v>0.67214000000000074</c:v>
                </c:pt>
                <c:pt idx="32634" formatCode="General">
                  <c:v>0.67216100000000045</c:v>
                </c:pt>
                <c:pt idx="32635" formatCode="General">
                  <c:v>0.67218100000000058</c:v>
                </c:pt>
                <c:pt idx="32636" formatCode="General">
                  <c:v>0.67220200000000041</c:v>
                </c:pt>
                <c:pt idx="32637" formatCode="General">
                  <c:v>0.67222300000000046</c:v>
                </c:pt>
                <c:pt idx="32638" formatCode="General">
                  <c:v>0.67224399999999995</c:v>
                </c:pt>
                <c:pt idx="32639" formatCode="General">
                  <c:v>0.67226399999999997</c:v>
                </c:pt>
                <c:pt idx="32640" formatCode="General">
                  <c:v>0.67228500000000047</c:v>
                </c:pt>
                <c:pt idx="32641" formatCode="General">
                  <c:v>0.67230500000000071</c:v>
                </c:pt>
                <c:pt idx="32642" formatCode="General">
                  <c:v>0.67232499999999995</c:v>
                </c:pt>
                <c:pt idx="32643" formatCode="General">
                  <c:v>0.67234700000000058</c:v>
                </c:pt>
                <c:pt idx="32644" formatCode="General">
                  <c:v>0.67236700000000005</c:v>
                </c:pt>
                <c:pt idx="32645" formatCode="General">
                  <c:v>0.67238799999999999</c:v>
                </c:pt>
                <c:pt idx="32646" formatCode="General">
                  <c:v>0.67240800000000045</c:v>
                </c:pt>
                <c:pt idx="32647" formatCode="General">
                  <c:v>0.67242900000000072</c:v>
                </c:pt>
                <c:pt idx="32648" formatCode="General">
                  <c:v>0.67244900000000074</c:v>
                </c:pt>
                <c:pt idx="32649" formatCode="General">
                  <c:v>0.67247000000000046</c:v>
                </c:pt>
                <c:pt idx="32650" formatCode="General">
                  <c:v>0.67249000000000059</c:v>
                </c:pt>
                <c:pt idx="32651" formatCode="General">
                  <c:v>0.67251099999999997</c:v>
                </c:pt>
                <c:pt idx="32652" formatCode="General">
                  <c:v>0.67253200000000002</c:v>
                </c:pt>
                <c:pt idx="32653" formatCode="General">
                  <c:v>0.67255299999999996</c:v>
                </c:pt>
                <c:pt idx="32654" formatCode="General">
                  <c:v>0.67257299999999998</c:v>
                </c:pt>
                <c:pt idx="32655" formatCode="General">
                  <c:v>0.67259300000000044</c:v>
                </c:pt>
                <c:pt idx="32656" formatCode="General">
                  <c:v>0.67261400000000071</c:v>
                </c:pt>
                <c:pt idx="32657" formatCode="General">
                  <c:v>0.67263399999999995</c:v>
                </c:pt>
                <c:pt idx="32658" formatCode="General">
                  <c:v>0.67265600000000059</c:v>
                </c:pt>
                <c:pt idx="32659" formatCode="General">
                  <c:v>0.67267600000000072</c:v>
                </c:pt>
                <c:pt idx="32660" formatCode="General">
                  <c:v>0.67269700000000077</c:v>
                </c:pt>
                <c:pt idx="32661" formatCode="General">
                  <c:v>0.67271700000000045</c:v>
                </c:pt>
                <c:pt idx="32662" formatCode="General">
                  <c:v>0.67273799999999995</c:v>
                </c:pt>
                <c:pt idx="32663" formatCode="General">
                  <c:v>0.67275800000000074</c:v>
                </c:pt>
                <c:pt idx="32664" formatCode="General">
                  <c:v>0.67277900000000102</c:v>
                </c:pt>
                <c:pt idx="32665" formatCode="General">
                  <c:v>0.67280000000000073</c:v>
                </c:pt>
                <c:pt idx="32666" formatCode="General">
                  <c:v>0.67282100000000089</c:v>
                </c:pt>
                <c:pt idx="32667" formatCode="General">
                  <c:v>0.67284100000000102</c:v>
                </c:pt>
                <c:pt idx="32668" formatCode="General">
                  <c:v>0.6728620000000004</c:v>
                </c:pt>
                <c:pt idx="32669" formatCode="General">
                  <c:v>0.67288200000000042</c:v>
                </c:pt>
                <c:pt idx="32670" formatCode="General">
                  <c:v>0.67290200000000044</c:v>
                </c:pt>
                <c:pt idx="32671" formatCode="General">
                  <c:v>0.67292300000000072</c:v>
                </c:pt>
                <c:pt idx="32672" formatCode="General">
                  <c:v>0.67294300000000074</c:v>
                </c:pt>
                <c:pt idx="32673" formatCode="General">
                  <c:v>0.6729650000000007</c:v>
                </c:pt>
                <c:pt idx="32674" formatCode="General">
                  <c:v>0.67298500000000083</c:v>
                </c:pt>
                <c:pt idx="32675" formatCode="General">
                  <c:v>0.67300600000000044</c:v>
                </c:pt>
                <c:pt idx="32676" formatCode="General">
                  <c:v>0.67302600000000046</c:v>
                </c:pt>
                <c:pt idx="32677" formatCode="General">
                  <c:v>0.67304699999999995</c:v>
                </c:pt>
                <c:pt idx="32678" formatCode="General">
                  <c:v>0.67306699999999997</c:v>
                </c:pt>
                <c:pt idx="32679" formatCode="General">
                  <c:v>0.67308800000000046</c:v>
                </c:pt>
                <c:pt idx="32680" formatCode="General">
                  <c:v>0.67310900000000073</c:v>
                </c:pt>
                <c:pt idx="32681" formatCode="General">
                  <c:v>0.67312900000000075</c:v>
                </c:pt>
                <c:pt idx="32682" formatCode="General">
                  <c:v>0.67315000000000058</c:v>
                </c:pt>
                <c:pt idx="32683" formatCode="General">
                  <c:v>0.67317000000000071</c:v>
                </c:pt>
                <c:pt idx="32684" formatCode="General">
                  <c:v>0.67319100000000076</c:v>
                </c:pt>
                <c:pt idx="32685" formatCode="General">
                  <c:v>0.67321100000000045</c:v>
                </c:pt>
                <c:pt idx="32686" formatCode="General">
                  <c:v>0.67323200000000005</c:v>
                </c:pt>
                <c:pt idx="32687" formatCode="General">
                  <c:v>0.67325200000000041</c:v>
                </c:pt>
                <c:pt idx="32688" formatCode="General">
                  <c:v>0.67327400000000071</c:v>
                </c:pt>
                <c:pt idx="32689" formatCode="General">
                  <c:v>0.67329399999999995</c:v>
                </c:pt>
                <c:pt idx="32690" formatCode="General">
                  <c:v>0.67331500000000044</c:v>
                </c:pt>
                <c:pt idx="32691" formatCode="General">
                  <c:v>0.67333500000000046</c:v>
                </c:pt>
                <c:pt idx="32692" formatCode="General">
                  <c:v>0.67335599999999995</c:v>
                </c:pt>
                <c:pt idx="32693" formatCode="General">
                  <c:v>0.67337600000000042</c:v>
                </c:pt>
                <c:pt idx="32694" formatCode="General">
                  <c:v>0.67339700000000058</c:v>
                </c:pt>
                <c:pt idx="32695" formatCode="General">
                  <c:v>0.67341799999999996</c:v>
                </c:pt>
                <c:pt idx="32696" formatCode="General">
                  <c:v>0.67343799999999998</c:v>
                </c:pt>
                <c:pt idx="32697" formatCode="General">
                  <c:v>0.67345900000000058</c:v>
                </c:pt>
                <c:pt idx="32698" formatCode="General">
                  <c:v>0.67347900000000072</c:v>
                </c:pt>
                <c:pt idx="32699" formatCode="General">
                  <c:v>0.67350000000000043</c:v>
                </c:pt>
                <c:pt idx="32700" formatCode="General">
                  <c:v>0.67352000000000045</c:v>
                </c:pt>
                <c:pt idx="32701" formatCode="General">
                  <c:v>0.67354099999999995</c:v>
                </c:pt>
                <c:pt idx="32702" formatCode="General">
                  <c:v>0.67356199999999999</c:v>
                </c:pt>
                <c:pt idx="32703" formatCode="General">
                  <c:v>0.67358200000000001</c:v>
                </c:pt>
                <c:pt idx="32704" formatCode="General">
                  <c:v>0.67360299999999995</c:v>
                </c:pt>
                <c:pt idx="32705" formatCode="General">
                  <c:v>0.67362400000000089</c:v>
                </c:pt>
                <c:pt idx="32706" formatCode="General">
                  <c:v>0.67364400000000102</c:v>
                </c:pt>
                <c:pt idx="32707" formatCode="General">
                  <c:v>0.67366500000000074</c:v>
                </c:pt>
                <c:pt idx="32708" formatCode="General">
                  <c:v>0.67368500000000076</c:v>
                </c:pt>
                <c:pt idx="32709" formatCode="General">
                  <c:v>0.67370600000000058</c:v>
                </c:pt>
                <c:pt idx="32710" formatCode="General">
                  <c:v>0.67372600000000071</c:v>
                </c:pt>
                <c:pt idx="32711" formatCode="General">
                  <c:v>0.67374700000000076</c:v>
                </c:pt>
                <c:pt idx="32712" formatCode="General">
                  <c:v>0.6737680000000007</c:v>
                </c:pt>
                <c:pt idx="32713" formatCode="General">
                  <c:v>0.67378800000000072</c:v>
                </c:pt>
                <c:pt idx="32714" formatCode="General">
                  <c:v>0.67380900000000077</c:v>
                </c:pt>
                <c:pt idx="32715" formatCode="General">
                  <c:v>0.67382900000000101</c:v>
                </c:pt>
                <c:pt idx="32716" formatCode="General">
                  <c:v>0.67385000000000073</c:v>
                </c:pt>
                <c:pt idx="32717" formatCode="General">
                  <c:v>0.67387100000000089</c:v>
                </c:pt>
                <c:pt idx="32718" formatCode="General">
                  <c:v>0.67389100000000102</c:v>
                </c:pt>
                <c:pt idx="32719" formatCode="General">
                  <c:v>0.6739120000000004</c:v>
                </c:pt>
                <c:pt idx="32720" formatCode="General">
                  <c:v>0.67393300000000045</c:v>
                </c:pt>
                <c:pt idx="32721" formatCode="General">
                  <c:v>0.67395300000000058</c:v>
                </c:pt>
                <c:pt idx="32722" formatCode="General">
                  <c:v>0.67397300000000071</c:v>
                </c:pt>
                <c:pt idx="32723" formatCode="General">
                  <c:v>0.67399400000000076</c:v>
                </c:pt>
                <c:pt idx="32724" formatCode="General">
                  <c:v>0.67401500000000059</c:v>
                </c:pt>
                <c:pt idx="32725" formatCode="General">
                  <c:v>0.67403500000000072</c:v>
                </c:pt>
                <c:pt idx="32726" formatCode="General">
                  <c:v>0.67405600000000043</c:v>
                </c:pt>
                <c:pt idx="32727" formatCode="General">
                  <c:v>0.6740770000000007</c:v>
                </c:pt>
                <c:pt idx="32728" formatCode="General">
                  <c:v>0.67409699999999995</c:v>
                </c:pt>
                <c:pt idx="32729" formatCode="General">
                  <c:v>0.67411799999999999</c:v>
                </c:pt>
                <c:pt idx="32730" formatCode="General">
                  <c:v>0.67413800000000046</c:v>
                </c:pt>
                <c:pt idx="32731" formatCode="General">
                  <c:v>0.67415899999999995</c:v>
                </c:pt>
                <c:pt idx="32732" formatCode="General">
                  <c:v>0.67417900000000075</c:v>
                </c:pt>
                <c:pt idx="32733" formatCode="General">
                  <c:v>0.67420100000000072</c:v>
                </c:pt>
                <c:pt idx="32734" formatCode="General">
                  <c:v>0.67422100000000074</c:v>
                </c:pt>
                <c:pt idx="32735" formatCode="General">
                  <c:v>0.67424100000000076</c:v>
                </c:pt>
                <c:pt idx="32736" formatCode="General">
                  <c:v>0.67426200000000003</c:v>
                </c:pt>
                <c:pt idx="32737" formatCode="General">
                  <c:v>0.67428200000000005</c:v>
                </c:pt>
                <c:pt idx="32738" formatCode="General">
                  <c:v>0.67430299999999999</c:v>
                </c:pt>
                <c:pt idx="32739" formatCode="General">
                  <c:v>0.67432300000000045</c:v>
                </c:pt>
                <c:pt idx="32740" formatCode="General">
                  <c:v>0.67434400000000072</c:v>
                </c:pt>
                <c:pt idx="32741" formatCode="General">
                  <c:v>0.67436499999999999</c:v>
                </c:pt>
                <c:pt idx="32742" formatCode="General">
                  <c:v>0.67438600000000004</c:v>
                </c:pt>
                <c:pt idx="32743" formatCode="General">
                  <c:v>0.67440599999999995</c:v>
                </c:pt>
                <c:pt idx="32744" formatCode="General">
                  <c:v>0.67442700000000044</c:v>
                </c:pt>
                <c:pt idx="32745" formatCode="General">
                  <c:v>0.67444700000000046</c:v>
                </c:pt>
                <c:pt idx="32746" formatCode="General">
                  <c:v>0.67446799999999996</c:v>
                </c:pt>
                <c:pt idx="32747" formatCode="General">
                  <c:v>0.67448900000000045</c:v>
                </c:pt>
                <c:pt idx="32748" formatCode="General">
                  <c:v>0.67450900000000058</c:v>
                </c:pt>
                <c:pt idx="32749" formatCode="General">
                  <c:v>0.67453000000000041</c:v>
                </c:pt>
                <c:pt idx="32750" formatCode="General">
                  <c:v>0.67455000000000043</c:v>
                </c:pt>
                <c:pt idx="32751" formatCode="General">
                  <c:v>0.67457100000000059</c:v>
                </c:pt>
                <c:pt idx="32752" formatCode="General">
                  <c:v>0.67459100000000072</c:v>
                </c:pt>
                <c:pt idx="32753" formatCode="General">
                  <c:v>0.67461200000000043</c:v>
                </c:pt>
                <c:pt idx="32754" formatCode="General">
                  <c:v>0.67463200000000045</c:v>
                </c:pt>
                <c:pt idx="32755" formatCode="General">
                  <c:v>0.67465299999999995</c:v>
                </c:pt>
                <c:pt idx="32756" formatCode="General">
                  <c:v>0.67467400000000088</c:v>
                </c:pt>
                <c:pt idx="32757" formatCode="General">
                  <c:v>0.67469500000000104</c:v>
                </c:pt>
                <c:pt idx="32758" formatCode="General">
                  <c:v>0.67471499999999995</c:v>
                </c:pt>
                <c:pt idx="32759" formatCode="General">
                  <c:v>0.67473600000000045</c:v>
                </c:pt>
                <c:pt idx="32760" formatCode="General">
                  <c:v>0.67475600000000058</c:v>
                </c:pt>
                <c:pt idx="32761" formatCode="General">
                  <c:v>0.67477600000000071</c:v>
                </c:pt>
                <c:pt idx="32762" formatCode="General">
                  <c:v>0.6747980000000009</c:v>
                </c:pt>
                <c:pt idx="32763" formatCode="General">
                  <c:v>0.67481800000000058</c:v>
                </c:pt>
                <c:pt idx="32764" formatCode="General">
                  <c:v>0.67483900000000074</c:v>
                </c:pt>
                <c:pt idx="32765" formatCode="General">
                  <c:v>0.67485900000000076</c:v>
                </c:pt>
                <c:pt idx="32766" formatCode="General">
                  <c:v>0.6748800000000007</c:v>
                </c:pt>
                <c:pt idx="32767" formatCode="General">
                  <c:v>0.67490000000000083</c:v>
                </c:pt>
                <c:pt idx="32768" formatCode="General">
                  <c:v>0.67492100000000077</c:v>
                </c:pt>
                <c:pt idx="32769" formatCode="General">
                  <c:v>0.67494100000000101</c:v>
                </c:pt>
                <c:pt idx="32770" formatCode="General">
                  <c:v>0.67496199999999995</c:v>
                </c:pt>
                <c:pt idx="32771" formatCode="General">
                  <c:v>0.67498300000000044</c:v>
                </c:pt>
                <c:pt idx="32772" formatCode="General">
                  <c:v>0.67500400000000071</c:v>
                </c:pt>
                <c:pt idx="32773" formatCode="General">
                  <c:v>0.67502400000000073</c:v>
                </c:pt>
                <c:pt idx="32774" formatCode="General">
                  <c:v>0.67504500000000089</c:v>
                </c:pt>
                <c:pt idx="32775" formatCode="General">
                  <c:v>0.67506500000000058</c:v>
                </c:pt>
                <c:pt idx="32776" formatCode="General">
                  <c:v>0.67508500000000071</c:v>
                </c:pt>
                <c:pt idx="32777" formatCode="General">
                  <c:v>0.67510700000000046</c:v>
                </c:pt>
                <c:pt idx="32778" formatCode="General">
                  <c:v>0.67512700000000059</c:v>
                </c:pt>
                <c:pt idx="32779" formatCode="General">
                  <c:v>0.67514800000000075</c:v>
                </c:pt>
                <c:pt idx="32780" formatCode="General">
                  <c:v>0.67516799999999999</c:v>
                </c:pt>
                <c:pt idx="32781" formatCode="General">
                  <c:v>0.67518900000000071</c:v>
                </c:pt>
                <c:pt idx="32782" formatCode="General">
                  <c:v>0.67520899999999995</c:v>
                </c:pt>
                <c:pt idx="32783" formatCode="General">
                  <c:v>0.67523000000000044</c:v>
                </c:pt>
                <c:pt idx="32784" formatCode="General">
                  <c:v>0.67525000000000046</c:v>
                </c:pt>
                <c:pt idx="32785" formatCode="General">
                  <c:v>0.67527200000000043</c:v>
                </c:pt>
                <c:pt idx="32786" formatCode="General">
                  <c:v>0.67529200000000045</c:v>
                </c:pt>
                <c:pt idx="32787" formatCode="General">
                  <c:v>0.67531300000000005</c:v>
                </c:pt>
                <c:pt idx="32788" formatCode="General">
                  <c:v>0.67533299999999996</c:v>
                </c:pt>
                <c:pt idx="32789" formatCode="General">
                  <c:v>0.67535299999999998</c:v>
                </c:pt>
                <c:pt idx="32790" formatCode="General">
                  <c:v>0.67537400000000058</c:v>
                </c:pt>
                <c:pt idx="32791" formatCode="General">
                  <c:v>0.67539500000000074</c:v>
                </c:pt>
                <c:pt idx="32792" formatCode="General">
                  <c:v>0.67541600000000002</c:v>
                </c:pt>
                <c:pt idx="32793" formatCode="General">
                  <c:v>0.67543600000000004</c:v>
                </c:pt>
                <c:pt idx="32794" formatCode="General">
                  <c:v>0.67545699999999997</c:v>
                </c:pt>
                <c:pt idx="32795" formatCode="General">
                  <c:v>0.67547699999999999</c:v>
                </c:pt>
                <c:pt idx="32796" formatCode="General">
                  <c:v>0.67549800000000071</c:v>
                </c:pt>
                <c:pt idx="32797" formatCode="General">
                  <c:v>0.67551799999999951</c:v>
                </c:pt>
                <c:pt idx="32798" formatCode="General">
                  <c:v>0.67553900000000044</c:v>
                </c:pt>
                <c:pt idx="32799" formatCode="General">
                  <c:v>0.67555900000000046</c:v>
                </c:pt>
                <c:pt idx="32800" formatCode="General">
                  <c:v>0.67558099999999999</c:v>
                </c:pt>
                <c:pt idx="32801" formatCode="General">
                  <c:v>0.6756010000000009</c:v>
                </c:pt>
                <c:pt idx="32802" formatCode="General">
                  <c:v>0.67562100000000103</c:v>
                </c:pt>
                <c:pt idx="32803" formatCode="General">
                  <c:v>0.67564200000000074</c:v>
                </c:pt>
                <c:pt idx="32804" formatCode="General">
                  <c:v>0.67566200000000043</c:v>
                </c:pt>
                <c:pt idx="32805" formatCode="General">
                  <c:v>0.6756830000000007</c:v>
                </c:pt>
                <c:pt idx="32806" formatCode="General">
                  <c:v>0.67570400000000075</c:v>
                </c:pt>
                <c:pt idx="32807" formatCode="General">
                  <c:v>0.67572500000000102</c:v>
                </c:pt>
                <c:pt idx="32808" formatCode="General">
                  <c:v>0.67574500000000104</c:v>
                </c:pt>
                <c:pt idx="32809" formatCode="General">
                  <c:v>0.67576600000000042</c:v>
                </c:pt>
                <c:pt idx="32810" formatCode="General">
                  <c:v>0.67578600000000044</c:v>
                </c:pt>
                <c:pt idx="32811" formatCode="General">
                  <c:v>0.67580700000000071</c:v>
                </c:pt>
                <c:pt idx="32812" formatCode="General">
                  <c:v>0.67582700000000073</c:v>
                </c:pt>
                <c:pt idx="32813" formatCode="General">
                  <c:v>0.67584800000000089</c:v>
                </c:pt>
                <c:pt idx="32814" formatCode="General">
                  <c:v>0.67586900000000072</c:v>
                </c:pt>
                <c:pt idx="32815" formatCode="General">
                  <c:v>0.67588900000000074</c:v>
                </c:pt>
                <c:pt idx="32816" formatCode="General">
                  <c:v>0.67591000000000045</c:v>
                </c:pt>
                <c:pt idx="32817" formatCode="General">
                  <c:v>0.67593000000000059</c:v>
                </c:pt>
                <c:pt idx="32818" formatCode="General">
                  <c:v>0.67595100000000075</c:v>
                </c:pt>
                <c:pt idx="32819" formatCode="General">
                  <c:v>0.67597100000000077</c:v>
                </c:pt>
                <c:pt idx="32820" formatCode="General">
                  <c:v>0.6759920000000007</c:v>
                </c:pt>
                <c:pt idx="32821" formatCode="General">
                  <c:v>0.67601299999999998</c:v>
                </c:pt>
                <c:pt idx="32822" formatCode="General">
                  <c:v>0.67603300000000044</c:v>
                </c:pt>
                <c:pt idx="32823" formatCode="General">
                  <c:v>0.67605400000000071</c:v>
                </c:pt>
                <c:pt idx="32824" formatCode="General">
                  <c:v>0.67607500000000076</c:v>
                </c:pt>
                <c:pt idx="32825" formatCode="General">
                  <c:v>0.67609500000000089</c:v>
                </c:pt>
                <c:pt idx="32826" formatCode="General">
                  <c:v>0.67611600000000005</c:v>
                </c:pt>
                <c:pt idx="32827" formatCode="General">
                  <c:v>0.6761360000000004</c:v>
                </c:pt>
                <c:pt idx="32828" formatCode="General">
                  <c:v>0.67615700000000045</c:v>
                </c:pt>
                <c:pt idx="32829" formatCode="General">
                  <c:v>0.67617799999999995</c:v>
                </c:pt>
                <c:pt idx="32830" formatCode="General">
                  <c:v>0.67619800000000074</c:v>
                </c:pt>
                <c:pt idx="32831" formatCode="General">
                  <c:v>0.67621900000000046</c:v>
                </c:pt>
                <c:pt idx="32832" formatCode="General">
                  <c:v>0.6762390000000007</c:v>
                </c:pt>
                <c:pt idx="32833" formatCode="General">
                  <c:v>0.67626000000000042</c:v>
                </c:pt>
                <c:pt idx="32834" formatCode="General">
                  <c:v>0.67628000000000044</c:v>
                </c:pt>
                <c:pt idx="32835" formatCode="General">
                  <c:v>0.67630100000000071</c:v>
                </c:pt>
                <c:pt idx="32836" formatCode="General">
                  <c:v>0.67632200000000042</c:v>
                </c:pt>
                <c:pt idx="32837" formatCode="General">
                  <c:v>0.67634200000000044</c:v>
                </c:pt>
                <c:pt idx="32838" formatCode="General">
                  <c:v>0.67636300000000005</c:v>
                </c:pt>
                <c:pt idx="32839" formatCode="General">
                  <c:v>0.67638399999999999</c:v>
                </c:pt>
                <c:pt idx="32840" formatCode="General">
                  <c:v>0.67640400000000045</c:v>
                </c:pt>
                <c:pt idx="32841" formatCode="General">
                  <c:v>0.67642500000000072</c:v>
                </c:pt>
                <c:pt idx="32842" formatCode="General">
                  <c:v>0.67644500000000074</c:v>
                </c:pt>
                <c:pt idx="32843" formatCode="General">
                  <c:v>0.67646600000000001</c:v>
                </c:pt>
                <c:pt idx="32844" formatCode="General">
                  <c:v>0.67648600000000003</c:v>
                </c:pt>
                <c:pt idx="32845" formatCode="General">
                  <c:v>0.67650699999999997</c:v>
                </c:pt>
                <c:pt idx="32846" formatCode="General">
                  <c:v>0.67652800000000046</c:v>
                </c:pt>
                <c:pt idx="32847" formatCode="General">
                  <c:v>0.6765480000000007</c:v>
                </c:pt>
                <c:pt idx="32848" formatCode="General">
                  <c:v>0.67656899999999998</c:v>
                </c:pt>
                <c:pt idx="32849" formatCode="General">
                  <c:v>0.67658900000000044</c:v>
                </c:pt>
                <c:pt idx="32850" formatCode="General">
                  <c:v>0.67661000000000071</c:v>
                </c:pt>
                <c:pt idx="32851" formatCode="General">
                  <c:v>0.67663000000000073</c:v>
                </c:pt>
                <c:pt idx="32852" formatCode="General">
                  <c:v>0.67665100000000089</c:v>
                </c:pt>
                <c:pt idx="32853" formatCode="General">
                  <c:v>0.67667200000000072</c:v>
                </c:pt>
                <c:pt idx="32854" formatCode="General">
                  <c:v>0.67669300000000077</c:v>
                </c:pt>
                <c:pt idx="32855" formatCode="General">
                  <c:v>0.67671300000000045</c:v>
                </c:pt>
                <c:pt idx="32856" formatCode="General">
                  <c:v>0.67673300000000058</c:v>
                </c:pt>
                <c:pt idx="32857" formatCode="General">
                  <c:v>0.67675400000000074</c:v>
                </c:pt>
                <c:pt idx="32858" formatCode="General">
                  <c:v>0.67677500000000101</c:v>
                </c:pt>
                <c:pt idx="32859" formatCode="General">
                  <c:v>0.67679500000000115</c:v>
                </c:pt>
                <c:pt idx="32860" formatCode="General">
                  <c:v>0.67681600000000042</c:v>
                </c:pt>
                <c:pt idx="32861" formatCode="General">
                  <c:v>0.67683700000000058</c:v>
                </c:pt>
                <c:pt idx="32862" formatCode="General">
                  <c:v>0.67685700000000071</c:v>
                </c:pt>
                <c:pt idx="32863" formatCode="General">
                  <c:v>0.67687800000000076</c:v>
                </c:pt>
                <c:pt idx="32864" formatCode="General">
                  <c:v>0.67689800000000089</c:v>
                </c:pt>
                <c:pt idx="32865" formatCode="General">
                  <c:v>0.67691900000000071</c:v>
                </c:pt>
                <c:pt idx="32866" formatCode="General">
                  <c:v>0.67693900000000073</c:v>
                </c:pt>
                <c:pt idx="32867" formatCode="General">
                  <c:v>0.67696000000000045</c:v>
                </c:pt>
                <c:pt idx="32868" formatCode="General">
                  <c:v>0.67698100000000072</c:v>
                </c:pt>
                <c:pt idx="32869" formatCode="General">
                  <c:v>0.67700100000000074</c:v>
                </c:pt>
                <c:pt idx="32870" formatCode="General">
                  <c:v>0.67702200000000046</c:v>
                </c:pt>
                <c:pt idx="32871" formatCode="General">
                  <c:v>0.67704200000000059</c:v>
                </c:pt>
                <c:pt idx="32872" formatCode="General">
                  <c:v>0.67706299999999997</c:v>
                </c:pt>
                <c:pt idx="32873" formatCode="General">
                  <c:v>0.67708299999999999</c:v>
                </c:pt>
                <c:pt idx="32874" formatCode="General">
                  <c:v>0.67710400000000071</c:v>
                </c:pt>
                <c:pt idx="32875" formatCode="General">
                  <c:v>0.67712500000000075</c:v>
                </c:pt>
                <c:pt idx="32876" formatCode="General">
                  <c:v>0.67714600000000058</c:v>
                </c:pt>
                <c:pt idx="32877" formatCode="General">
                  <c:v>0.67716600000000005</c:v>
                </c:pt>
                <c:pt idx="32878" formatCode="General">
                  <c:v>0.67718699999999998</c:v>
                </c:pt>
                <c:pt idx="32879" formatCode="General">
                  <c:v>0.67720700000000045</c:v>
                </c:pt>
                <c:pt idx="32880" formatCode="General">
                  <c:v>0.67722800000000072</c:v>
                </c:pt>
                <c:pt idx="32881" formatCode="General">
                  <c:v>0.67724900000000077</c:v>
                </c:pt>
                <c:pt idx="32882" formatCode="General">
                  <c:v>0.6772700000000007</c:v>
                </c:pt>
                <c:pt idx="32883" formatCode="General">
                  <c:v>0.67728999999999995</c:v>
                </c:pt>
                <c:pt idx="32884" formatCode="General">
                  <c:v>0.67731000000000041</c:v>
                </c:pt>
                <c:pt idx="32885" formatCode="General">
                  <c:v>0.67733100000000046</c:v>
                </c:pt>
                <c:pt idx="32886" formatCode="General">
                  <c:v>0.6773510000000007</c:v>
                </c:pt>
                <c:pt idx="32887" formatCode="General">
                  <c:v>0.67737200000000042</c:v>
                </c:pt>
                <c:pt idx="32888" formatCode="General">
                  <c:v>0.67739200000000044</c:v>
                </c:pt>
                <c:pt idx="32889" formatCode="General">
                  <c:v>0.67741399999999996</c:v>
                </c:pt>
                <c:pt idx="32890" formatCode="General">
                  <c:v>0.67743399999999998</c:v>
                </c:pt>
                <c:pt idx="32891" formatCode="General">
                  <c:v>0.67745500000000058</c:v>
                </c:pt>
                <c:pt idx="32892" formatCode="General">
                  <c:v>0.67747500000000072</c:v>
                </c:pt>
                <c:pt idx="32893" formatCode="General">
                  <c:v>0.67749600000000043</c:v>
                </c:pt>
                <c:pt idx="32894" formatCode="General">
                  <c:v>0.67751600000000001</c:v>
                </c:pt>
                <c:pt idx="32895" formatCode="General">
                  <c:v>0.6775369999999995</c:v>
                </c:pt>
                <c:pt idx="32896" formatCode="General">
                  <c:v>0.67755799999999999</c:v>
                </c:pt>
                <c:pt idx="32897" formatCode="General">
                  <c:v>0.67757800000000046</c:v>
                </c:pt>
                <c:pt idx="32898" formatCode="General">
                  <c:v>0.67759899999999995</c:v>
                </c:pt>
                <c:pt idx="32899" formatCode="General">
                  <c:v>0.67761900000000075</c:v>
                </c:pt>
                <c:pt idx="32900" formatCode="General">
                  <c:v>0.67764000000000102</c:v>
                </c:pt>
                <c:pt idx="32901" formatCode="General">
                  <c:v>0.67766000000000071</c:v>
                </c:pt>
                <c:pt idx="32902" formatCode="General">
                  <c:v>0.67768100000000076</c:v>
                </c:pt>
                <c:pt idx="32903" formatCode="General">
                  <c:v>0.67770100000000089</c:v>
                </c:pt>
                <c:pt idx="32904" formatCode="General">
                  <c:v>0.67772300000000074</c:v>
                </c:pt>
                <c:pt idx="32905" formatCode="General">
                  <c:v>0.67774300000000076</c:v>
                </c:pt>
                <c:pt idx="32906" formatCode="General">
                  <c:v>0.6777640000000007</c:v>
                </c:pt>
                <c:pt idx="32907" formatCode="General">
                  <c:v>0.67778400000000072</c:v>
                </c:pt>
                <c:pt idx="32908" formatCode="General">
                  <c:v>0.67780500000000077</c:v>
                </c:pt>
                <c:pt idx="32909" formatCode="General">
                  <c:v>0.6778250000000009</c:v>
                </c:pt>
                <c:pt idx="32910" formatCode="General">
                  <c:v>0.67784600000000073</c:v>
                </c:pt>
                <c:pt idx="32911" formatCode="General">
                  <c:v>0.67786700000000044</c:v>
                </c:pt>
                <c:pt idx="32912" formatCode="General">
                  <c:v>0.67788700000000046</c:v>
                </c:pt>
                <c:pt idx="32913" formatCode="General">
                  <c:v>0.67790800000000073</c:v>
                </c:pt>
                <c:pt idx="32914" formatCode="General">
                  <c:v>0.67792800000000075</c:v>
                </c:pt>
                <c:pt idx="32915" formatCode="General">
                  <c:v>0.67794900000000102</c:v>
                </c:pt>
                <c:pt idx="32916" formatCode="General">
                  <c:v>0.67796900000000071</c:v>
                </c:pt>
                <c:pt idx="32917" formatCode="General">
                  <c:v>0.67799000000000076</c:v>
                </c:pt>
                <c:pt idx="32918" formatCode="General">
                  <c:v>0.67801000000000045</c:v>
                </c:pt>
                <c:pt idx="32919" formatCode="General">
                  <c:v>0.67803200000000041</c:v>
                </c:pt>
                <c:pt idx="32920" formatCode="General">
                  <c:v>0.67805200000000043</c:v>
                </c:pt>
                <c:pt idx="32921" formatCode="General">
                  <c:v>0.6780730000000007</c:v>
                </c:pt>
                <c:pt idx="32922" formatCode="General">
                  <c:v>0.67809299999999995</c:v>
                </c:pt>
                <c:pt idx="32923" formatCode="General">
                  <c:v>0.67811299999999997</c:v>
                </c:pt>
                <c:pt idx="32924" formatCode="General">
                  <c:v>0.67813400000000046</c:v>
                </c:pt>
                <c:pt idx="32925" formatCode="General">
                  <c:v>0.67815499999999995</c:v>
                </c:pt>
                <c:pt idx="32926" formatCode="General">
                  <c:v>0.67817600000000045</c:v>
                </c:pt>
                <c:pt idx="32927" formatCode="General">
                  <c:v>0.67819600000000047</c:v>
                </c:pt>
                <c:pt idx="32928" formatCode="General">
                  <c:v>0.67821699999999996</c:v>
                </c:pt>
                <c:pt idx="32929" formatCode="General">
                  <c:v>0.67823699999999998</c:v>
                </c:pt>
                <c:pt idx="32930" formatCode="General">
                  <c:v>0.67825800000000058</c:v>
                </c:pt>
                <c:pt idx="32931" formatCode="General">
                  <c:v>0.67827800000000071</c:v>
                </c:pt>
                <c:pt idx="32932" formatCode="General">
                  <c:v>0.67829900000000076</c:v>
                </c:pt>
                <c:pt idx="32933" formatCode="General">
                  <c:v>0.67831900000000045</c:v>
                </c:pt>
                <c:pt idx="32934" formatCode="General">
                  <c:v>0.67834000000000072</c:v>
                </c:pt>
                <c:pt idx="32935" formatCode="General">
                  <c:v>0.67836099999999999</c:v>
                </c:pt>
                <c:pt idx="32936" formatCode="General">
                  <c:v>0.67838100000000046</c:v>
                </c:pt>
                <c:pt idx="32937" formatCode="General">
                  <c:v>0.67840199999999995</c:v>
                </c:pt>
                <c:pt idx="32938" formatCode="General">
                  <c:v>0.67842200000000041</c:v>
                </c:pt>
                <c:pt idx="32939" formatCode="General">
                  <c:v>0.67844300000000046</c:v>
                </c:pt>
                <c:pt idx="32940" formatCode="General">
                  <c:v>0.67846399999999996</c:v>
                </c:pt>
                <c:pt idx="32941" formatCode="General">
                  <c:v>0.67848399999999998</c:v>
                </c:pt>
                <c:pt idx="32942" formatCode="General">
                  <c:v>0.67850500000000058</c:v>
                </c:pt>
                <c:pt idx="32943" formatCode="General">
                  <c:v>0.67852600000000041</c:v>
                </c:pt>
                <c:pt idx="32944" formatCode="General">
                  <c:v>0.67854600000000043</c:v>
                </c:pt>
                <c:pt idx="32945" formatCode="General">
                  <c:v>0.67856700000000003</c:v>
                </c:pt>
                <c:pt idx="32946" formatCode="General">
                  <c:v>0.67858700000000005</c:v>
                </c:pt>
                <c:pt idx="32947" formatCode="General">
                  <c:v>0.67860800000000077</c:v>
                </c:pt>
                <c:pt idx="32948" formatCode="General">
                  <c:v>0.67862900000000115</c:v>
                </c:pt>
                <c:pt idx="32949" formatCode="General">
                  <c:v>0.67865000000000075</c:v>
                </c:pt>
                <c:pt idx="32950" formatCode="General">
                  <c:v>0.67867000000000088</c:v>
                </c:pt>
                <c:pt idx="32951" formatCode="General">
                  <c:v>0.67869000000000101</c:v>
                </c:pt>
                <c:pt idx="32952" formatCode="General">
                  <c:v>0.67871099999999995</c:v>
                </c:pt>
                <c:pt idx="32953" formatCode="General">
                  <c:v>0.67873100000000075</c:v>
                </c:pt>
                <c:pt idx="32954" formatCode="General">
                  <c:v>0.67875200000000058</c:v>
                </c:pt>
                <c:pt idx="32955" formatCode="General">
                  <c:v>0.67877300000000074</c:v>
                </c:pt>
                <c:pt idx="32956" formatCode="General">
                  <c:v>0.67879300000000076</c:v>
                </c:pt>
                <c:pt idx="32957" formatCode="General">
                  <c:v>0.67881400000000058</c:v>
                </c:pt>
                <c:pt idx="32958" formatCode="General">
                  <c:v>0.67883500000000074</c:v>
                </c:pt>
                <c:pt idx="32959" formatCode="General">
                  <c:v>0.67885500000000076</c:v>
                </c:pt>
                <c:pt idx="32960" formatCode="General">
                  <c:v>0.6788760000000007</c:v>
                </c:pt>
                <c:pt idx="32961" formatCode="General">
                  <c:v>0.67889600000000072</c:v>
                </c:pt>
                <c:pt idx="32962" formatCode="General">
                  <c:v>0.67891699999999999</c:v>
                </c:pt>
                <c:pt idx="32963" formatCode="General">
                  <c:v>0.67893700000000046</c:v>
                </c:pt>
                <c:pt idx="32964" formatCode="General">
                  <c:v>0.67895799999999995</c:v>
                </c:pt>
                <c:pt idx="32965" formatCode="General">
                  <c:v>0.67897900000000089</c:v>
                </c:pt>
                <c:pt idx="32966" formatCode="General">
                  <c:v>0.67899900000000102</c:v>
                </c:pt>
                <c:pt idx="32967" formatCode="General">
                  <c:v>0.67902000000000073</c:v>
                </c:pt>
                <c:pt idx="32968" formatCode="General">
                  <c:v>0.67904000000000075</c:v>
                </c:pt>
                <c:pt idx="32969" formatCode="General">
                  <c:v>0.67906100000000058</c:v>
                </c:pt>
                <c:pt idx="32970" formatCode="General">
                  <c:v>0.67908100000000071</c:v>
                </c:pt>
                <c:pt idx="32971" formatCode="General">
                  <c:v>0.67910200000000043</c:v>
                </c:pt>
                <c:pt idx="32972" formatCode="General">
                  <c:v>0.67912300000000059</c:v>
                </c:pt>
                <c:pt idx="32973" formatCode="General">
                  <c:v>0.67914400000000075</c:v>
                </c:pt>
                <c:pt idx="32974" formatCode="General">
                  <c:v>0.67916399999999999</c:v>
                </c:pt>
                <c:pt idx="32975" formatCode="General">
                  <c:v>0.67918400000000045</c:v>
                </c:pt>
                <c:pt idx="32976" formatCode="General">
                  <c:v>0.67920499999999995</c:v>
                </c:pt>
                <c:pt idx="32977" formatCode="General">
                  <c:v>0.67922600000000044</c:v>
                </c:pt>
                <c:pt idx="32978" formatCode="General">
                  <c:v>0.67924600000000046</c:v>
                </c:pt>
                <c:pt idx="32979" formatCode="General">
                  <c:v>0.67926699999999951</c:v>
                </c:pt>
                <c:pt idx="32980" formatCode="General">
                  <c:v>0.67928800000000045</c:v>
                </c:pt>
                <c:pt idx="32981" formatCode="General">
                  <c:v>0.67930800000000058</c:v>
                </c:pt>
                <c:pt idx="32982" formatCode="General">
                  <c:v>0.67932900000000074</c:v>
                </c:pt>
                <c:pt idx="32983" formatCode="General">
                  <c:v>0.67934900000000076</c:v>
                </c:pt>
                <c:pt idx="32984" formatCode="General">
                  <c:v>0.67937000000000058</c:v>
                </c:pt>
                <c:pt idx="32985" formatCode="General">
                  <c:v>0.67939000000000072</c:v>
                </c:pt>
                <c:pt idx="32986" formatCode="General">
                  <c:v>0.67941099999999999</c:v>
                </c:pt>
                <c:pt idx="32987" formatCode="General">
                  <c:v>0.67943200000000004</c:v>
                </c:pt>
                <c:pt idx="32988" formatCode="General">
                  <c:v>0.67945299999999997</c:v>
                </c:pt>
                <c:pt idx="32989" formatCode="General">
                  <c:v>0.67947299999999999</c:v>
                </c:pt>
                <c:pt idx="32990" formatCode="General">
                  <c:v>0.67949300000000046</c:v>
                </c:pt>
                <c:pt idx="32991" formatCode="General">
                  <c:v>0.67951399999999951</c:v>
                </c:pt>
                <c:pt idx="32992" formatCode="General">
                  <c:v>0.67953399999999997</c:v>
                </c:pt>
                <c:pt idx="32993" formatCode="General">
                  <c:v>0.67955600000000005</c:v>
                </c:pt>
                <c:pt idx="32994" formatCode="General">
                  <c:v>0.6795760000000004</c:v>
                </c:pt>
                <c:pt idx="32995" formatCode="General">
                  <c:v>0.67959700000000045</c:v>
                </c:pt>
                <c:pt idx="32996" formatCode="General">
                  <c:v>0.67961700000000058</c:v>
                </c:pt>
                <c:pt idx="32997" formatCode="General">
                  <c:v>0.67963800000000074</c:v>
                </c:pt>
                <c:pt idx="32998" formatCode="General">
                  <c:v>0.67965800000000076</c:v>
                </c:pt>
                <c:pt idx="32999" formatCode="General">
                  <c:v>0.67967900000000114</c:v>
                </c:pt>
                <c:pt idx="33000" formatCode="General">
                  <c:v>0.67969900000000105</c:v>
                </c:pt>
                <c:pt idx="33001" formatCode="General">
                  <c:v>0.67972000000000077</c:v>
                </c:pt>
                <c:pt idx="33002" formatCode="General">
                  <c:v>0.67974100000000115</c:v>
                </c:pt>
                <c:pt idx="33003" formatCode="General">
                  <c:v>0.67976099999999995</c:v>
                </c:pt>
                <c:pt idx="33004" formatCode="General">
                  <c:v>0.67978200000000044</c:v>
                </c:pt>
                <c:pt idx="33005" formatCode="General">
                  <c:v>0.67980200000000046</c:v>
                </c:pt>
                <c:pt idx="33006" formatCode="General">
                  <c:v>0.67982300000000073</c:v>
                </c:pt>
                <c:pt idx="33007" formatCode="General">
                  <c:v>0.67984300000000075</c:v>
                </c:pt>
                <c:pt idx="33008" formatCode="General">
                  <c:v>0.67986500000000072</c:v>
                </c:pt>
                <c:pt idx="33009" formatCode="General">
                  <c:v>0.67988500000000074</c:v>
                </c:pt>
                <c:pt idx="33010" formatCode="General">
                  <c:v>0.67990600000000045</c:v>
                </c:pt>
                <c:pt idx="33011" formatCode="General">
                  <c:v>0.67992600000000059</c:v>
                </c:pt>
                <c:pt idx="33012" formatCode="General">
                  <c:v>0.67994700000000075</c:v>
                </c:pt>
                <c:pt idx="33013" formatCode="General">
                  <c:v>0.67996699999999999</c:v>
                </c:pt>
                <c:pt idx="33014" formatCode="General">
                  <c:v>0.6799880000000007</c:v>
                </c:pt>
                <c:pt idx="33015" formatCode="General">
                  <c:v>0.6800079999999995</c:v>
                </c:pt>
                <c:pt idx="33016" formatCode="General">
                  <c:v>0.68002899999999999</c:v>
                </c:pt>
                <c:pt idx="33017" formatCode="General">
                  <c:v>0.68005000000000004</c:v>
                </c:pt>
                <c:pt idx="33018" formatCode="General">
                  <c:v>0.68006999999999951</c:v>
                </c:pt>
                <c:pt idx="33019" formatCode="General">
                  <c:v>0.68009100000000045</c:v>
                </c:pt>
                <c:pt idx="33020" formatCode="General">
                  <c:v>0.68011100000000002</c:v>
                </c:pt>
                <c:pt idx="33021" formatCode="General">
                  <c:v>0.68013199999999996</c:v>
                </c:pt>
                <c:pt idx="33022" formatCode="General">
                  <c:v>0.68015199999999998</c:v>
                </c:pt>
                <c:pt idx="33023" formatCode="General">
                  <c:v>0.6801739999999995</c:v>
                </c:pt>
                <c:pt idx="33024" formatCode="General">
                  <c:v>0.68019399999999997</c:v>
                </c:pt>
                <c:pt idx="33025" formatCode="General">
                  <c:v>0.68021500000000001</c:v>
                </c:pt>
                <c:pt idx="33026" formatCode="General">
                  <c:v>0.68023500000000003</c:v>
                </c:pt>
                <c:pt idx="33027" formatCode="General">
                  <c:v>0.68025599999999997</c:v>
                </c:pt>
                <c:pt idx="33028" formatCode="General">
                  <c:v>0.68027599999999999</c:v>
                </c:pt>
                <c:pt idx="33029" formatCode="General">
                  <c:v>0.68029700000000004</c:v>
                </c:pt>
                <c:pt idx="33030" formatCode="General">
                  <c:v>0.68031799999999942</c:v>
                </c:pt>
                <c:pt idx="33031" formatCode="General">
                  <c:v>0.680338</c:v>
                </c:pt>
                <c:pt idx="33032" formatCode="General">
                  <c:v>0.68035900000000005</c:v>
                </c:pt>
                <c:pt idx="33033" formatCode="General">
                  <c:v>0.68037899999999996</c:v>
                </c:pt>
                <c:pt idx="33034" formatCode="General">
                  <c:v>0.6804</c:v>
                </c:pt>
                <c:pt idx="33035" formatCode="General">
                  <c:v>0.68042000000000002</c:v>
                </c:pt>
                <c:pt idx="33036" formatCode="General">
                  <c:v>0.68044099999999996</c:v>
                </c:pt>
                <c:pt idx="33037" formatCode="General">
                  <c:v>0.68046199999999957</c:v>
                </c:pt>
                <c:pt idx="33038" formatCode="General">
                  <c:v>0.68048299999999928</c:v>
                </c:pt>
                <c:pt idx="33039" formatCode="General">
                  <c:v>0.68050299999999941</c:v>
                </c:pt>
                <c:pt idx="33040" formatCode="General">
                  <c:v>0.68052400000000002</c:v>
                </c:pt>
                <c:pt idx="33041" formatCode="General">
                  <c:v>0.68054400000000004</c:v>
                </c:pt>
                <c:pt idx="33042" formatCode="General">
                  <c:v>0.68056399999999928</c:v>
                </c:pt>
                <c:pt idx="33043" formatCode="General">
                  <c:v>0.680585</c:v>
                </c:pt>
                <c:pt idx="33044" formatCode="General">
                  <c:v>0.68060600000000004</c:v>
                </c:pt>
                <c:pt idx="33045" formatCode="General">
                  <c:v>0.68062699999999998</c:v>
                </c:pt>
                <c:pt idx="33046" formatCode="General">
                  <c:v>0.68064700000000045</c:v>
                </c:pt>
                <c:pt idx="33047" formatCode="General">
                  <c:v>0.68066800000000005</c:v>
                </c:pt>
                <c:pt idx="33048" formatCode="General">
                  <c:v>0.68068799999999996</c:v>
                </c:pt>
                <c:pt idx="33049" formatCode="General">
                  <c:v>0.68070900000000045</c:v>
                </c:pt>
                <c:pt idx="33050" formatCode="General">
                  <c:v>0.68072900000000058</c:v>
                </c:pt>
                <c:pt idx="33051" formatCode="General">
                  <c:v>0.68075000000000041</c:v>
                </c:pt>
                <c:pt idx="33052" formatCode="General">
                  <c:v>0.68077100000000046</c:v>
                </c:pt>
                <c:pt idx="33053" formatCode="General">
                  <c:v>0.6807910000000007</c:v>
                </c:pt>
                <c:pt idx="33054" formatCode="General">
                  <c:v>0.68081199999999997</c:v>
                </c:pt>
                <c:pt idx="33055" formatCode="General">
                  <c:v>0.68083300000000002</c:v>
                </c:pt>
                <c:pt idx="33056" formatCode="General">
                  <c:v>0.68085300000000004</c:v>
                </c:pt>
                <c:pt idx="33057" formatCode="General">
                  <c:v>0.68087299999999951</c:v>
                </c:pt>
                <c:pt idx="33058" formatCode="General">
                  <c:v>0.68089400000000044</c:v>
                </c:pt>
                <c:pt idx="33059" formatCode="General">
                  <c:v>0.68091500000000005</c:v>
                </c:pt>
                <c:pt idx="33060" formatCode="General">
                  <c:v>0.68093599999999999</c:v>
                </c:pt>
                <c:pt idx="33061" formatCode="General">
                  <c:v>0.68095600000000001</c:v>
                </c:pt>
                <c:pt idx="33062" formatCode="General">
                  <c:v>0.68097700000000005</c:v>
                </c:pt>
                <c:pt idx="33063" formatCode="General">
                  <c:v>0.68099699999999996</c:v>
                </c:pt>
                <c:pt idx="33064" formatCode="General">
                  <c:v>0.68101800000000001</c:v>
                </c:pt>
                <c:pt idx="33065" formatCode="General">
                  <c:v>0.68103800000000003</c:v>
                </c:pt>
                <c:pt idx="33066" formatCode="General">
                  <c:v>0.68105899999999997</c:v>
                </c:pt>
                <c:pt idx="33067" formatCode="General">
                  <c:v>0.68108000000000002</c:v>
                </c:pt>
                <c:pt idx="33068" formatCode="General">
                  <c:v>0.68110000000000004</c:v>
                </c:pt>
                <c:pt idx="33069" formatCode="General">
                  <c:v>0.68112099999999998</c:v>
                </c:pt>
                <c:pt idx="33070" formatCode="General">
                  <c:v>0.68114100000000044</c:v>
                </c:pt>
                <c:pt idx="33071" formatCode="General">
                  <c:v>0.6811619999999996</c:v>
                </c:pt>
                <c:pt idx="33072" formatCode="General">
                  <c:v>0.68118199999999951</c:v>
                </c:pt>
                <c:pt idx="33073" formatCode="General">
                  <c:v>0.681203</c:v>
                </c:pt>
                <c:pt idx="33074" formatCode="General">
                  <c:v>0.68122400000000005</c:v>
                </c:pt>
                <c:pt idx="33075" formatCode="General">
                  <c:v>0.68124399999999996</c:v>
                </c:pt>
                <c:pt idx="33076" formatCode="General">
                  <c:v>0.68126500000000001</c:v>
                </c:pt>
                <c:pt idx="33077" formatCode="General">
                  <c:v>0.6812859999999995</c:v>
                </c:pt>
                <c:pt idx="33078" formatCode="General">
                  <c:v>0.68130599999999997</c:v>
                </c:pt>
                <c:pt idx="33079" formatCode="General">
                  <c:v>0.68132700000000002</c:v>
                </c:pt>
                <c:pt idx="33080" formatCode="General">
                  <c:v>0.68134700000000004</c:v>
                </c:pt>
                <c:pt idx="33081" formatCode="General">
                  <c:v>0.68136799999999942</c:v>
                </c:pt>
                <c:pt idx="33082" formatCode="General">
                  <c:v>0.68138799999999955</c:v>
                </c:pt>
                <c:pt idx="33083" formatCode="General">
                  <c:v>0.68140900000000004</c:v>
                </c:pt>
                <c:pt idx="33084" formatCode="General">
                  <c:v>0.68142999999999998</c:v>
                </c:pt>
                <c:pt idx="33085" formatCode="General">
                  <c:v>0.68145</c:v>
                </c:pt>
                <c:pt idx="33086" formatCode="General">
                  <c:v>0.68147100000000005</c:v>
                </c:pt>
                <c:pt idx="33087" formatCode="General">
                  <c:v>0.68149099999999996</c:v>
                </c:pt>
                <c:pt idx="33088" formatCode="General">
                  <c:v>0.68151199999999956</c:v>
                </c:pt>
                <c:pt idx="33089" formatCode="General">
                  <c:v>0.68153300000000006</c:v>
                </c:pt>
                <c:pt idx="33090" formatCode="General">
                  <c:v>0.6815529999999993</c:v>
                </c:pt>
                <c:pt idx="33091" formatCode="General">
                  <c:v>0.68157400000000001</c:v>
                </c:pt>
                <c:pt idx="33092" formatCode="General">
                  <c:v>0.68159499999999951</c:v>
                </c:pt>
                <c:pt idx="33093" formatCode="General">
                  <c:v>0.68161499999999997</c:v>
                </c:pt>
                <c:pt idx="33094" formatCode="General">
                  <c:v>0.68163600000000002</c:v>
                </c:pt>
                <c:pt idx="33095" formatCode="General">
                  <c:v>0.68165600000000004</c:v>
                </c:pt>
                <c:pt idx="33096" formatCode="General">
                  <c:v>0.68167699999999998</c:v>
                </c:pt>
                <c:pt idx="33097" formatCode="General">
                  <c:v>0.68169700000000044</c:v>
                </c:pt>
                <c:pt idx="33098" formatCode="General">
                  <c:v>0.68171800000000005</c:v>
                </c:pt>
                <c:pt idx="33099" formatCode="General">
                  <c:v>0.68173899999999998</c:v>
                </c:pt>
                <c:pt idx="33100" formatCode="General">
                  <c:v>0.68175900000000045</c:v>
                </c:pt>
                <c:pt idx="33101" formatCode="General">
                  <c:v>0.68178000000000005</c:v>
                </c:pt>
                <c:pt idx="33102" formatCode="General">
                  <c:v>0.68180000000000041</c:v>
                </c:pt>
                <c:pt idx="33103" formatCode="General">
                  <c:v>0.68182100000000045</c:v>
                </c:pt>
                <c:pt idx="33104" formatCode="General">
                  <c:v>0.68184100000000059</c:v>
                </c:pt>
                <c:pt idx="33105" formatCode="General">
                  <c:v>0.68186199999999997</c:v>
                </c:pt>
                <c:pt idx="33106" formatCode="General">
                  <c:v>0.68188300000000002</c:v>
                </c:pt>
                <c:pt idx="33107" formatCode="General">
                  <c:v>0.68190399999999951</c:v>
                </c:pt>
                <c:pt idx="33108" formatCode="General">
                  <c:v>0.68192399999999997</c:v>
                </c:pt>
                <c:pt idx="33109" formatCode="General">
                  <c:v>0.68194399999999999</c:v>
                </c:pt>
                <c:pt idx="33110" formatCode="General">
                  <c:v>0.68196500000000004</c:v>
                </c:pt>
                <c:pt idx="33111" formatCode="General">
                  <c:v>0.68198499999999951</c:v>
                </c:pt>
                <c:pt idx="33112" formatCode="General">
                  <c:v>0.68200700000000003</c:v>
                </c:pt>
                <c:pt idx="33113" formatCode="General">
                  <c:v>0.68202700000000005</c:v>
                </c:pt>
                <c:pt idx="33114" formatCode="General">
                  <c:v>0.68204799999999999</c:v>
                </c:pt>
                <c:pt idx="33115" formatCode="General">
                  <c:v>0.68206800000000001</c:v>
                </c:pt>
                <c:pt idx="33116" formatCode="General">
                  <c:v>0.6820889999999995</c:v>
                </c:pt>
                <c:pt idx="33117" formatCode="General">
                  <c:v>0.68210899999999997</c:v>
                </c:pt>
                <c:pt idx="33118" formatCode="General">
                  <c:v>0.68213000000000001</c:v>
                </c:pt>
                <c:pt idx="33119" formatCode="General">
                  <c:v>0.68215000000000003</c:v>
                </c:pt>
                <c:pt idx="33120" formatCode="General">
                  <c:v>0.68217099999999997</c:v>
                </c:pt>
                <c:pt idx="33121" formatCode="General">
                  <c:v>0.68219200000000002</c:v>
                </c:pt>
                <c:pt idx="33122" formatCode="General">
                  <c:v>0.68221299999999929</c:v>
                </c:pt>
                <c:pt idx="33123" formatCode="General">
                  <c:v>0.68223299999999942</c:v>
                </c:pt>
                <c:pt idx="33124" formatCode="General">
                  <c:v>0.682253</c:v>
                </c:pt>
                <c:pt idx="33125" formatCode="General">
                  <c:v>0.68227400000000005</c:v>
                </c:pt>
                <c:pt idx="33126" formatCode="General">
                  <c:v>0.68229399999999996</c:v>
                </c:pt>
                <c:pt idx="33127" formatCode="General">
                  <c:v>0.68231599999999959</c:v>
                </c:pt>
                <c:pt idx="33128" formatCode="General">
                  <c:v>0.68233599999999961</c:v>
                </c:pt>
                <c:pt idx="33129" formatCode="General">
                  <c:v>0.68235699999999955</c:v>
                </c:pt>
                <c:pt idx="33130" formatCode="General">
                  <c:v>0.68237700000000001</c:v>
                </c:pt>
                <c:pt idx="33131" formatCode="General">
                  <c:v>0.6823979999999995</c:v>
                </c:pt>
                <c:pt idx="33132" formatCode="General">
                  <c:v>0.68241799999999941</c:v>
                </c:pt>
                <c:pt idx="33133" formatCode="General">
                  <c:v>0.68243900000000002</c:v>
                </c:pt>
                <c:pt idx="33134" formatCode="General">
                  <c:v>0.68245900000000004</c:v>
                </c:pt>
                <c:pt idx="33135" formatCode="General">
                  <c:v>0.682481</c:v>
                </c:pt>
                <c:pt idx="33136" formatCode="General">
                  <c:v>0.68250100000000002</c:v>
                </c:pt>
                <c:pt idx="33137" formatCode="General">
                  <c:v>0.68252100000000004</c:v>
                </c:pt>
                <c:pt idx="33138" formatCode="General">
                  <c:v>0.68254199999999998</c:v>
                </c:pt>
                <c:pt idx="33139" formatCode="General">
                  <c:v>0.68256199999999956</c:v>
                </c:pt>
                <c:pt idx="33140" formatCode="General">
                  <c:v>0.68258299999999938</c:v>
                </c:pt>
                <c:pt idx="33141" formatCode="General">
                  <c:v>0.68260399999999999</c:v>
                </c:pt>
                <c:pt idx="33142" formatCode="General">
                  <c:v>0.6826250000000007</c:v>
                </c:pt>
                <c:pt idx="33143" formatCode="General">
                  <c:v>0.68264499999999995</c:v>
                </c:pt>
                <c:pt idx="33144" formatCode="General">
                  <c:v>0.682666</c:v>
                </c:pt>
                <c:pt idx="33145" formatCode="General">
                  <c:v>0.68268600000000002</c:v>
                </c:pt>
                <c:pt idx="33146" formatCode="General">
                  <c:v>0.68270699999999951</c:v>
                </c:pt>
                <c:pt idx="33147" formatCode="General">
                  <c:v>0.68272699999999997</c:v>
                </c:pt>
                <c:pt idx="33148" formatCode="General">
                  <c:v>0.68274800000000047</c:v>
                </c:pt>
                <c:pt idx="33149" formatCode="General">
                  <c:v>0.68276800000000004</c:v>
                </c:pt>
                <c:pt idx="33150" formatCode="General">
                  <c:v>0.68278899999999998</c:v>
                </c:pt>
                <c:pt idx="33151" formatCode="General">
                  <c:v>0.68281000000000003</c:v>
                </c:pt>
                <c:pt idx="33152" formatCode="General">
                  <c:v>0.68283000000000005</c:v>
                </c:pt>
                <c:pt idx="33153" formatCode="General">
                  <c:v>0.68285099999999999</c:v>
                </c:pt>
                <c:pt idx="33154" formatCode="General">
                  <c:v>0.68287100000000045</c:v>
                </c:pt>
                <c:pt idx="33155" formatCode="General">
                  <c:v>0.68289200000000005</c:v>
                </c:pt>
                <c:pt idx="33156" formatCode="General">
                  <c:v>0.68291299999999955</c:v>
                </c:pt>
                <c:pt idx="33157" formatCode="General">
                  <c:v>0.68293400000000004</c:v>
                </c:pt>
                <c:pt idx="33158" formatCode="General">
                  <c:v>0.68295399999999951</c:v>
                </c:pt>
                <c:pt idx="33159" formatCode="General">
                  <c:v>0.68297500000000044</c:v>
                </c:pt>
                <c:pt idx="33160" formatCode="General">
                  <c:v>0.68299500000000046</c:v>
                </c:pt>
                <c:pt idx="33161" formatCode="General">
                  <c:v>0.68301599999999996</c:v>
                </c:pt>
                <c:pt idx="33162" formatCode="General">
                  <c:v>0.68303599999999998</c:v>
                </c:pt>
                <c:pt idx="33163" formatCode="General">
                  <c:v>0.683056</c:v>
                </c:pt>
                <c:pt idx="33164" formatCode="General">
                  <c:v>0.68307700000000005</c:v>
                </c:pt>
                <c:pt idx="33165" formatCode="General">
                  <c:v>0.68309799999999998</c:v>
                </c:pt>
                <c:pt idx="33166" formatCode="General">
                  <c:v>0.68311900000000003</c:v>
                </c:pt>
                <c:pt idx="33167" formatCode="General">
                  <c:v>0.68313900000000005</c:v>
                </c:pt>
                <c:pt idx="33168" formatCode="General">
                  <c:v>0.68315999999999999</c:v>
                </c:pt>
                <c:pt idx="33169" formatCode="General">
                  <c:v>0.68318000000000001</c:v>
                </c:pt>
                <c:pt idx="33170" formatCode="General">
                  <c:v>0.6832009999999995</c:v>
                </c:pt>
                <c:pt idx="33171" formatCode="General">
                  <c:v>0.683222</c:v>
                </c:pt>
                <c:pt idx="33172" formatCode="General">
                  <c:v>0.68324200000000002</c:v>
                </c:pt>
                <c:pt idx="33173" formatCode="General">
                  <c:v>0.68326299999999929</c:v>
                </c:pt>
                <c:pt idx="33174" formatCode="General">
                  <c:v>0.683284</c:v>
                </c:pt>
                <c:pt idx="33175" formatCode="General">
                  <c:v>0.68330400000000002</c:v>
                </c:pt>
                <c:pt idx="33176" formatCode="General">
                  <c:v>0.68332400000000004</c:v>
                </c:pt>
                <c:pt idx="33177" formatCode="General">
                  <c:v>0.68334499999999998</c:v>
                </c:pt>
                <c:pt idx="33178" formatCode="General">
                  <c:v>0.68336599999999958</c:v>
                </c:pt>
                <c:pt idx="33179" formatCode="General">
                  <c:v>0.68338699999999941</c:v>
                </c:pt>
                <c:pt idx="33180" formatCode="General">
                  <c:v>0.68340699999999943</c:v>
                </c:pt>
                <c:pt idx="33181" formatCode="General">
                  <c:v>0.68342800000000004</c:v>
                </c:pt>
                <c:pt idx="33182" formatCode="General">
                  <c:v>0.6834480000000005</c:v>
                </c:pt>
                <c:pt idx="33183" formatCode="General">
                  <c:v>0.68346899999999955</c:v>
                </c:pt>
                <c:pt idx="33184" formatCode="General">
                  <c:v>0.68348900000000001</c:v>
                </c:pt>
                <c:pt idx="33185" formatCode="General">
                  <c:v>0.68350999999999951</c:v>
                </c:pt>
                <c:pt idx="33186" formatCode="General">
                  <c:v>0.683531</c:v>
                </c:pt>
                <c:pt idx="33187" formatCode="General">
                  <c:v>0.68355100000000002</c:v>
                </c:pt>
                <c:pt idx="33188" formatCode="General">
                  <c:v>0.68357199999999996</c:v>
                </c:pt>
                <c:pt idx="33189" formatCode="General">
                  <c:v>0.68359199999999998</c:v>
                </c:pt>
                <c:pt idx="33190" formatCode="General">
                  <c:v>0.68361300000000003</c:v>
                </c:pt>
                <c:pt idx="33191" formatCode="General">
                  <c:v>0.68363300000000005</c:v>
                </c:pt>
                <c:pt idx="33192" formatCode="General">
                  <c:v>0.68365399999999998</c:v>
                </c:pt>
                <c:pt idx="33193" formatCode="General">
                  <c:v>0.68367500000000059</c:v>
                </c:pt>
                <c:pt idx="33194" formatCode="General">
                  <c:v>0.68369500000000072</c:v>
                </c:pt>
                <c:pt idx="33195" formatCode="General">
                  <c:v>0.68371599999999999</c:v>
                </c:pt>
                <c:pt idx="33196" formatCode="General">
                  <c:v>0.68373700000000004</c:v>
                </c:pt>
                <c:pt idx="33197" formatCode="General">
                  <c:v>0.6837569999999995</c:v>
                </c:pt>
                <c:pt idx="33198" formatCode="General">
                  <c:v>0.68377800000000044</c:v>
                </c:pt>
                <c:pt idx="33199" formatCode="General">
                  <c:v>0.68379800000000046</c:v>
                </c:pt>
                <c:pt idx="33200" formatCode="General">
                  <c:v>0.68381899999999951</c:v>
                </c:pt>
                <c:pt idx="33201" formatCode="General">
                  <c:v>0.68383899999999997</c:v>
                </c:pt>
                <c:pt idx="33202" formatCode="General">
                  <c:v>0.68386000000000002</c:v>
                </c:pt>
                <c:pt idx="33203" formatCode="General">
                  <c:v>0.68388099999999996</c:v>
                </c:pt>
                <c:pt idx="33204" formatCode="General">
                  <c:v>0.68390099999999998</c:v>
                </c:pt>
                <c:pt idx="33205" formatCode="General">
                  <c:v>0.68392200000000003</c:v>
                </c:pt>
                <c:pt idx="33206" formatCode="General">
                  <c:v>0.68394200000000005</c:v>
                </c:pt>
                <c:pt idx="33207" formatCode="General">
                  <c:v>0.68396299999999943</c:v>
                </c:pt>
                <c:pt idx="33208" formatCode="General">
                  <c:v>0.68398400000000004</c:v>
                </c:pt>
                <c:pt idx="33209" formatCode="General">
                  <c:v>0.6840039999999995</c:v>
                </c:pt>
                <c:pt idx="33210" formatCode="General">
                  <c:v>0.68402499999999999</c:v>
                </c:pt>
                <c:pt idx="33211" formatCode="General">
                  <c:v>0.68404600000000004</c:v>
                </c:pt>
                <c:pt idx="33212" formatCode="General">
                  <c:v>0.68406599999999951</c:v>
                </c:pt>
                <c:pt idx="33213" formatCode="General">
                  <c:v>0.684087</c:v>
                </c:pt>
                <c:pt idx="33214" formatCode="General">
                  <c:v>0.68410700000000002</c:v>
                </c:pt>
                <c:pt idx="33215" formatCode="General">
                  <c:v>0.68412799999999996</c:v>
                </c:pt>
                <c:pt idx="33216" formatCode="General">
                  <c:v>0.68414799999999998</c:v>
                </c:pt>
                <c:pt idx="33217" formatCode="General">
                  <c:v>0.68416900000000003</c:v>
                </c:pt>
                <c:pt idx="33218" formatCode="General">
                  <c:v>0.68418999999999996</c:v>
                </c:pt>
                <c:pt idx="33219" formatCode="General">
                  <c:v>0.68420999999999998</c:v>
                </c:pt>
                <c:pt idx="33220" formatCode="General">
                  <c:v>0.68423100000000003</c:v>
                </c:pt>
                <c:pt idx="33221" formatCode="General">
                  <c:v>0.68425100000000005</c:v>
                </c:pt>
                <c:pt idx="33222" formatCode="General">
                  <c:v>0.68427199999999999</c:v>
                </c:pt>
                <c:pt idx="33223" formatCode="General">
                  <c:v>0.68429200000000001</c:v>
                </c:pt>
                <c:pt idx="33224" formatCode="General">
                  <c:v>0.68431299999999928</c:v>
                </c:pt>
                <c:pt idx="33225" formatCode="General">
                  <c:v>0.684334</c:v>
                </c:pt>
                <c:pt idx="33226" formatCode="General">
                  <c:v>0.68435500000000005</c:v>
                </c:pt>
                <c:pt idx="33227" formatCode="General">
                  <c:v>0.68437499999999996</c:v>
                </c:pt>
                <c:pt idx="33228" formatCode="General">
                  <c:v>0.684396</c:v>
                </c:pt>
                <c:pt idx="33229" formatCode="General">
                  <c:v>0.68441599999999958</c:v>
                </c:pt>
                <c:pt idx="33230" formatCode="General">
                  <c:v>0.6844369999999993</c:v>
                </c:pt>
                <c:pt idx="33231" formatCode="General">
                  <c:v>0.68445699999999943</c:v>
                </c:pt>
                <c:pt idx="33232" formatCode="General">
                  <c:v>0.68447800000000003</c:v>
                </c:pt>
                <c:pt idx="33233" formatCode="General">
                  <c:v>0.68449899999999997</c:v>
                </c:pt>
                <c:pt idx="33234" formatCode="General">
                  <c:v>0.68451899999999954</c:v>
                </c:pt>
                <c:pt idx="33235" formatCode="General">
                  <c:v>0.68454000000000004</c:v>
                </c:pt>
                <c:pt idx="33236" formatCode="General">
                  <c:v>0.6845599999999995</c:v>
                </c:pt>
                <c:pt idx="33237" formatCode="General">
                  <c:v>0.684581</c:v>
                </c:pt>
                <c:pt idx="33238" formatCode="General">
                  <c:v>0.68460100000000046</c:v>
                </c:pt>
                <c:pt idx="33239" formatCode="General">
                  <c:v>0.68462299999999998</c:v>
                </c:pt>
                <c:pt idx="33240" formatCode="General">
                  <c:v>0.68464300000000045</c:v>
                </c:pt>
                <c:pt idx="33241" formatCode="General">
                  <c:v>0.68466400000000005</c:v>
                </c:pt>
                <c:pt idx="33242" formatCode="General">
                  <c:v>0.68468399999999996</c:v>
                </c:pt>
                <c:pt idx="33243" formatCode="General">
                  <c:v>0.68470399999999998</c:v>
                </c:pt>
                <c:pt idx="33244" formatCode="General">
                  <c:v>0.68472500000000058</c:v>
                </c:pt>
                <c:pt idx="33245" formatCode="General">
                  <c:v>0.68474500000000071</c:v>
                </c:pt>
                <c:pt idx="33246" formatCode="General">
                  <c:v>0.68476700000000001</c:v>
                </c:pt>
                <c:pt idx="33247" formatCode="General">
                  <c:v>0.68478700000000003</c:v>
                </c:pt>
                <c:pt idx="33248" formatCode="General">
                  <c:v>0.68480799999999997</c:v>
                </c:pt>
                <c:pt idx="33249" formatCode="General">
                  <c:v>0.68482799999999999</c:v>
                </c:pt>
                <c:pt idx="33250" formatCode="General">
                  <c:v>0.68484900000000071</c:v>
                </c:pt>
                <c:pt idx="33251" formatCode="General">
                  <c:v>0.68486899999999951</c:v>
                </c:pt>
                <c:pt idx="33252" formatCode="General">
                  <c:v>0.68489000000000044</c:v>
                </c:pt>
                <c:pt idx="33253" formatCode="General">
                  <c:v>0.68491000000000002</c:v>
                </c:pt>
                <c:pt idx="33254" formatCode="General">
                  <c:v>0.68493199999999999</c:v>
                </c:pt>
                <c:pt idx="33255" formatCode="General">
                  <c:v>0.68495200000000001</c:v>
                </c:pt>
                <c:pt idx="33256" formatCode="General">
                  <c:v>0.68497200000000003</c:v>
                </c:pt>
                <c:pt idx="33257" formatCode="General">
                  <c:v>0.68499299999999996</c:v>
                </c:pt>
                <c:pt idx="33258" formatCode="General">
                  <c:v>0.68501299999999943</c:v>
                </c:pt>
                <c:pt idx="33259" formatCode="General">
                  <c:v>0.68503400000000003</c:v>
                </c:pt>
                <c:pt idx="33260" formatCode="General">
                  <c:v>0.68505499999999997</c:v>
                </c:pt>
                <c:pt idx="33261" formatCode="General">
                  <c:v>0.68507600000000002</c:v>
                </c:pt>
                <c:pt idx="33262" formatCode="General">
                  <c:v>0.68509600000000004</c:v>
                </c:pt>
                <c:pt idx="33263" formatCode="General">
                  <c:v>0.68511699999999942</c:v>
                </c:pt>
                <c:pt idx="33264" formatCode="General">
                  <c:v>0.685137</c:v>
                </c:pt>
                <c:pt idx="33265" formatCode="General">
                  <c:v>0.68515800000000004</c:v>
                </c:pt>
                <c:pt idx="33266" formatCode="General">
                  <c:v>0.68517799999999951</c:v>
                </c:pt>
                <c:pt idx="33267" formatCode="General">
                  <c:v>0.68519900000000045</c:v>
                </c:pt>
                <c:pt idx="33268" formatCode="General">
                  <c:v>0.68521900000000002</c:v>
                </c:pt>
                <c:pt idx="33269" formatCode="General">
                  <c:v>0.68524099999999999</c:v>
                </c:pt>
                <c:pt idx="33270" formatCode="General">
                  <c:v>0.68526100000000001</c:v>
                </c:pt>
                <c:pt idx="33271" formatCode="General">
                  <c:v>0.68528100000000003</c:v>
                </c:pt>
                <c:pt idx="33272" formatCode="General">
                  <c:v>0.68530199999999997</c:v>
                </c:pt>
                <c:pt idx="33273" formatCode="General">
                  <c:v>0.68532199999999999</c:v>
                </c:pt>
                <c:pt idx="33274" formatCode="General">
                  <c:v>0.68534300000000004</c:v>
                </c:pt>
                <c:pt idx="33275" formatCode="General">
                  <c:v>0.68536399999999942</c:v>
                </c:pt>
                <c:pt idx="33276" formatCode="General">
                  <c:v>0.68538500000000002</c:v>
                </c:pt>
                <c:pt idx="33277" formatCode="General">
                  <c:v>0.68540500000000004</c:v>
                </c:pt>
                <c:pt idx="33278" formatCode="General">
                  <c:v>0.68542599999999998</c:v>
                </c:pt>
                <c:pt idx="33279" formatCode="General">
                  <c:v>0.685446</c:v>
                </c:pt>
                <c:pt idx="33280" formatCode="General">
                  <c:v>0.68546699999999938</c:v>
                </c:pt>
                <c:pt idx="33281" formatCode="General">
                  <c:v>0.68548699999999929</c:v>
                </c:pt>
                <c:pt idx="33282" formatCode="General">
                  <c:v>0.68550800000000001</c:v>
                </c:pt>
                <c:pt idx="33283" formatCode="General">
                  <c:v>0.68552900000000005</c:v>
                </c:pt>
                <c:pt idx="33284" formatCode="General">
                  <c:v>0.68554899999999996</c:v>
                </c:pt>
                <c:pt idx="33285" formatCode="General">
                  <c:v>0.68557000000000001</c:v>
                </c:pt>
                <c:pt idx="33286" formatCode="General">
                  <c:v>0.68559000000000003</c:v>
                </c:pt>
                <c:pt idx="33287" formatCode="General">
                  <c:v>0.68561099999999997</c:v>
                </c:pt>
                <c:pt idx="33288" formatCode="General">
                  <c:v>0.68563099999999999</c:v>
                </c:pt>
                <c:pt idx="33289" formatCode="General">
                  <c:v>0.68565200000000004</c:v>
                </c:pt>
                <c:pt idx="33290" formatCode="General">
                  <c:v>0.68567299999999998</c:v>
                </c:pt>
                <c:pt idx="33291" formatCode="General">
                  <c:v>0.68569400000000058</c:v>
                </c:pt>
                <c:pt idx="33292" formatCode="General">
                  <c:v>0.68571400000000005</c:v>
                </c:pt>
                <c:pt idx="33293" formatCode="General">
                  <c:v>0.68573499999999998</c:v>
                </c:pt>
                <c:pt idx="33294" formatCode="General">
                  <c:v>0.68575500000000045</c:v>
                </c:pt>
                <c:pt idx="33295" formatCode="General">
                  <c:v>0.68577600000000005</c:v>
                </c:pt>
                <c:pt idx="33296" formatCode="General">
                  <c:v>0.68579600000000041</c:v>
                </c:pt>
                <c:pt idx="33297" formatCode="General">
                  <c:v>0.68581599999999998</c:v>
                </c:pt>
                <c:pt idx="33298" formatCode="General">
                  <c:v>0.6858379999999995</c:v>
                </c:pt>
                <c:pt idx="33299" formatCode="General">
                  <c:v>0.68585799999999997</c:v>
                </c:pt>
                <c:pt idx="33300" formatCode="General">
                  <c:v>0.68587900000000046</c:v>
                </c:pt>
                <c:pt idx="33301" formatCode="General">
                  <c:v>0.6858990000000007</c:v>
                </c:pt>
                <c:pt idx="33302" formatCode="General">
                  <c:v>0.68591999999999997</c:v>
                </c:pt>
                <c:pt idx="33303" formatCode="General">
                  <c:v>0.68593999999999999</c:v>
                </c:pt>
                <c:pt idx="33304" formatCode="General">
                  <c:v>0.68596100000000004</c:v>
                </c:pt>
                <c:pt idx="33305" formatCode="General">
                  <c:v>0.68598199999999998</c:v>
                </c:pt>
                <c:pt idx="33306" formatCode="General">
                  <c:v>0.686002</c:v>
                </c:pt>
                <c:pt idx="33307" formatCode="General">
                  <c:v>0.68602300000000005</c:v>
                </c:pt>
                <c:pt idx="33308" formatCode="General">
                  <c:v>0.68604399999999999</c:v>
                </c:pt>
                <c:pt idx="33309" formatCode="General">
                  <c:v>0.68606400000000001</c:v>
                </c:pt>
                <c:pt idx="33310" formatCode="General">
                  <c:v>0.68608400000000003</c:v>
                </c:pt>
                <c:pt idx="33311" formatCode="General">
                  <c:v>0.68610499999999996</c:v>
                </c:pt>
                <c:pt idx="33312" formatCode="General">
                  <c:v>0.68612499999999998</c:v>
                </c:pt>
                <c:pt idx="33313" formatCode="General">
                  <c:v>0.68614600000000003</c:v>
                </c:pt>
                <c:pt idx="33314" formatCode="General">
                  <c:v>0.68616699999999942</c:v>
                </c:pt>
                <c:pt idx="33315" formatCode="General">
                  <c:v>0.68618800000000002</c:v>
                </c:pt>
                <c:pt idx="33316" formatCode="General">
                  <c:v>0.68620800000000004</c:v>
                </c:pt>
                <c:pt idx="33317" formatCode="General">
                  <c:v>0.68622899999999998</c:v>
                </c:pt>
                <c:pt idx="33318" formatCode="General">
                  <c:v>0.68624900000000044</c:v>
                </c:pt>
                <c:pt idx="33319" formatCode="General">
                  <c:v>0.68627000000000005</c:v>
                </c:pt>
                <c:pt idx="33320" formatCode="General">
                  <c:v>0.68629099999999998</c:v>
                </c:pt>
                <c:pt idx="33321" formatCode="General">
                  <c:v>0.686311</c:v>
                </c:pt>
                <c:pt idx="33322" formatCode="General">
                  <c:v>0.68633199999999961</c:v>
                </c:pt>
                <c:pt idx="33323" formatCode="General">
                  <c:v>0.68635199999999996</c:v>
                </c:pt>
                <c:pt idx="33324" formatCode="General">
                  <c:v>0.68637300000000001</c:v>
                </c:pt>
                <c:pt idx="33325" formatCode="General">
                  <c:v>0.68639300000000003</c:v>
                </c:pt>
                <c:pt idx="33326" formatCode="General">
                  <c:v>0.68641399999999941</c:v>
                </c:pt>
                <c:pt idx="33327" formatCode="General">
                  <c:v>0.68643500000000002</c:v>
                </c:pt>
                <c:pt idx="33328" formatCode="General">
                  <c:v>0.68645500000000004</c:v>
                </c:pt>
                <c:pt idx="33329" formatCode="General">
                  <c:v>0.68647599999999998</c:v>
                </c:pt>
                <c:pt idx="33330" formatCode="General">
                  <c:v>0.68649700000000002</c:v>
                </c:pt>
                <c:pt idx="33331" formatCode="General">
                  <c:v>0.68651699999999938</c:v>
                </c:pt>
                <c:pt idx="33332" formatCode="General">
                  <c:v>0.68653799999999943</c:v>
                </c:pt>
                <c:pt idx="33333" formatCode="General">
                  <c:v>0.686558</c:v>
                </c:pt>
                <c:pt idx="33334" formatCode="General">
                  <c:v>0.68657900000000005</c:v>
                </c:pt>
                <c:pt idx="33335" formatCode="General">
                  <c:v>0.68659899999999996</c:v>
                </c:pt>
                <c:pt idx="33336" formatCode="General">
                  <c:v>0.68662000000000045</c:v>
                </c:pt>
                <c:pt idx="33337" formatCode="General">
                  <c:v>0.68664099999999995</c:v>
                </c:pt>
                <c:pt idx="33338" formatCode="General">
                  <c:v>0.68666099999999997</c:v>
                </c:pt>
                <c:pt idx="33339" formatCode="General">
                  <c:v>0.68668200000000001</c:v>
                </c:pt>
                <c:pt idx="33340" formatCode="General">
                  <c:v>0.68670200000000003</c:v>
                </c:pt>
                <c:pt idx="33341" formatCode="General">
                  <c:v>0.68672299999999997</c:v>
                </c:pt>
                <c:pt idx="33342" formatCode="General">
                  <c:v>0.68674299999999999</c:v>
                </c:pt>
                <c:pt idx="33343" formatCode="General">
                  <c:v>0.68676499999999996</c:v>
                </c:pt>
                <c:pt idx="33344" formatCode="General">
                  <c:v>0.68678499999999998</c:v>
                </c:pt>
                <c:pt idx="33345" formatCode="General">
                  <c:v>0.68680600000000003</c:v>
                </c:pt>
                <c:pt idx="33346" formatCode="General">
                  <c:v>0.68682600000000005</c:v>
                </c:pt>
                <c:pt idx="33347" formatCode="General">
                  <c:v>0.68684699999999999</c:v>
                </c:pt>
                <c:pt idx="33348" formatCode="General">
                  <c:v>0.68686700000000001</c:v>
                </c:pt>
                <c:pt idx="33349" formatCode="General">
                  <c:v>0.68688800000000005</c:v>
                </c:pt>
                <c:pt idx="33350" formatCode="General">
                  <c:v>0.68690799999999996</c:v>
                </c:pt>
                <c:pt idx="33351" formatCode="General">
                  <c:v>0.68692900000000046</c:v>
                </c:pt>
                <c:pt idx="33352" formatCode="General">
                  <c:v>0.68694999999999995</c:v>
                </c:pt>
                <c:pt idx="33353" formatCode="General">
                  <c:v>0.68696999999999997</c:v>
                </c:pt>
                <c:pt idx="33354" formatCode="General">
                  <c:v>0.68699100000000046</c:v>
                </c:pt>
                <c:pt idx="33355" formatCode="General">
                  <c:v>0.68701100000000004</c:v>
                </c:pt>
                <c:pt idx="33356" formatCode="General">
                  <c:v>0.68703199999999998</c:v>
                </c:pt>
                <c:pt idx="33357" formatCode="General">
                  <c:v>0.687052</c:v>
                </c:pt>
                <c:pt idx="33358" formatCode="General">
                  <c:v>0.68707399999999996</c:v>
                </c:pt>
                <c:pt idx="33359" formatCode="General">
                  <c:v>0.68709399999999998</c:v>
                </c:pt>
                <c:pt idx="33360" formatCode="General">
                  <c:v>0.68711500000000003</c:v>
                </c:pt>
                <c:pt idx="33361" formatCode="General">
                  <c:v>0.68713500000000005</c:v>
                </c:pt>
                <c:pt idx="33362" formatCode="General">
                  <c:v>0.68715599999999999</c:v>
                </c:pt>
                <c:pt idx="33363" formatCode="General">
                  <c:v>0.68717600000000001</c:v>
                </c:pt>
                <c:pt idx="33364" formatCode="General">
                  <c:v>0.68719600000000003</c:v>
                </c:pt>
                <c:pt idx="33365" formatCode="General">
                  <c:v>0.68721699999999941</c:v>
                </c:pt>
                <c:pt idx="33366" formatCode="General">
                  <c:v>0.68723800000000002</c:v>
                </c:pt>
                <c:pt idx="33367" formatCode="General">
                  <c:v>0.68725899999999951</c:v>
                </c:pt>
                <c:pt idx="33368" formatCode="General">
                  <c:v>0.68727899999999997</c:v>
                </c:pt>
                <c:pt idx="33369" formatCode="General">
                  <c:v>0.68730000000000002</c:v>
                </c:pt>
                <c:pt idx="33370" formatCode="General">
                  <c:v>0.68732000000000004</c:v>
                </c:pt>
                <c:pt idx="33371" formatCode="General">
                  <c:v>0.68734099999999998</c:v>
                </c:pt>
                <c:pt idx="33372" formatCode="General">
                  <c:v>0.687361</c:v>
                </c:pt>
                <c:pt idx="33373" formatCode="General">
                  <c:v>0.68738299999999941</c:v>
                </c:pt>
                <c:pt idx="33374" formatCode="General">
                  <c:v>0.68740299999999943</c:v>
                </c:pt>
                <c:pt idx="33375" formatCode="General">
                  <c:v>0.68742400000000004</c:v>
                </c:pt>
                <c:pt idx="33376" formatCode="General">
                  <c:v>0.6874440000000005</c:v>
                </c:pt>
                <c:pt idx="33377" formatCode="General">
                  <c:v>0.6874639999999993</c:v>
                </c:pt>
                <c:pt idx="33378" formatCode="General">
                  <c:v>0.68748500000000001</c:v>
                </c:pt>
                <c:pt idx="33379" formatCode="General">
                  <c:v>0.68750500000000003</c:v>
                </c:pt>
                <c:pt idx="33380" formatCode="General">
                  <c:v>0.68752599999999997</c:v>
                </c:pt>
                <c:pt idx="33381" formatCode="General">
                  <c:v>0.68754700000000002</c:v>
                </c:pt>
                <c:pt idx="33382" formatCode="General">
                  <c:v>0.68756799999999929</c:v>
                </c:pt>
                <c:pt idx="33383" formatCode="General">
                  <c:v>0.68758799999999942</c:v>
                </c:pt>
                <c:pt idx="33384" formatCode="General">
                  <c:v>0.68760900000000058</c:v>
                </c:pt>
                <c:pt idx="33385" formatCode="General">
                  <c:v>0.68762900000000071</c:v>
                </c:pt>
                <c:pt idx="33386" formatCode="General">
                  <c:v>0.68765000000000043</c:v>
                </c:pt>
                <c:pt idx="33387" formatCode="General">
                  <c:v>0.68767100000000059</c:v>
                </c:pt>
                <c:pt idx="33388" formatCode="General">
                  <c:v>0.68769200000000041</c:v>
                </c:pt>
                <c:pt idx="33389" formatCode="General">
                  <c:v>0.68771199999999999</c:v>
                </c:pt>
                <c:pt idx="33390" formatCode="General">
                  <c:v>0.68773200000000001</c:v>
                </c:pt>
                <c:pt idx="33391" formatCode="General">
                  <c:v>0.6877529999999995</c:v>
                </c:pt>
                <c:pt idx="33392" formatCode="General">
                  <c:v>0.68777299999999997</c:v>
                </c:pt>
                <c:pt idx="33393" formatCode="General">
                  <c:v>0.68779400000000046</c:v>
                </c:pt>
                <c:pt idx="33394" formatCode="General">
                  <c:v>0.68781499999999951</c:v>
                </c:pt>
                <c:pt idx="33395" formatCode="General">
                  <c:v>0.687836</c:v>
                </c:pt>
                <c:pt idx="33396" formatCode="General">
                  <c:v>0.68785600000000002</c:v>
                </c:pt>
                <c:pt idx="33397" formatCode="General">
                  <c:v>0.68787699999999996</c:v>
                </c:pt>
                <c:pt idx="33398" formatCode="General">
                  <c:v>0.68789699999999998</c:v>
                </c:pt>
                <c:pt idx="33399" formatCode="General">
                  <c:v>0.68791800000000003</c:v>
                </c:pt>
                <c:pt idx="33400" formatCode="General">
                  <c:v>0.68793800000000005</c:v>
                </c:pt>
                <c:pt idx="33401" formatCode="General">
                  <c:v>0.68795899999999999</c:v>
                </c:pt>
                <c:pt idx="33402" formatCode="General">
                  <c:v>0.68798000000000004</c:v>
                </c:pt>
                <c:pt idx="33403" formatCode="General">
                  <c:v>0.68800099999999997</c:v>
                </c:pt>
                <c:pt idx="33404" formatCode="General">
                  <c:v>0.68802099999999999</c:v>
                </c:pt>
                <c:pt idx="33405" formatCode="General">
                  <c:v>0.68804100000000046</c:v>
                </c:pt>
                <c:pt idx="33406" formatCode="General">
                  <c:v>0.68806199999999951</c:v>
                </c:pt>
                <c:pt idx="33407" formatCode="General">
                  <c:v>0.68808199999999997</c:v>
                </c:pt>
                <c:pt idx="33408" formatCode="General">
                  <c:v>0.68810300000000002</c:v>
                </c:pt>
                <c:pt idx="33409" formatCode="General">
                  <c:v>0.68812399999999996</c:v>
                </c:pt>
                <c:pt idx="33410" formatCode="General">
                  <c:v>0.68814500000000045</c:v>
                </c:pt>
                <c:pt idx="33411" formatCode="General">
                  <c:v>0.68816500000000003</c:v>
                </c:pt>
                <c:pt idx="33412" formatCode="General">
                  <c:v>0.68818599999999996</c:v>
                </c:pt>
                <c:pt idx="33413" formatCode="General">
                  <c:v>0.68820599999999998</c:v>
                </c:pt>
                <c:pt idx="33414" formatCode="General">
                  <c:v>0.68822700000000003</c:v>
                </c:pt>
                <c:pt idx="33415" formatCode="General">
                  <c:v>0.68824700000000005</c:v>
                </c:pt>
                <c:pt idx="33416" formatCode="General">
                  <c:v>0.68826799999999955</c:v>
                </c:pt>
                <c:pt idx="33417" formatCode="General">
                  <c:v>0.68828900000000004</c:v>
                </c:pt>
                <c:pt idx="33418" formatCode="General">
                  <c:v>0.6883089999999995</c:v>
                </c:pt>
                <c:pt idx="33419" formatCode="General">
                  <c:v>0.68833</c:v>
                </c:pt>
                <c:pt idx="33420" formatCode="General">
                  <c:v>0.68835000000000002</c:v>
                </c:pt>
                <c:pt idx="33421" formatCode="General">
                  <c:v>0.68837099999999996</c:v>
                </c:pt>
                <c:pt idx="33422" formatCode="General">
                  <c:v>0.68839099999999998</c:v>
                </c:pt>
                <c:pt idx="33423" formatCode="General">
                  <c:v>0.68841199999999958</c:v>
                </c:pt>
                <c:pt idx="33424" formatCode="General">
                  <c:v>0.6884329999999993</c:v>
                </c:pt>
                <c:pt idx="33425" formatCode="General">
                  <c:v>0.68845299999999943</c:v>
                </c:pt>
                <c:pt idx="33426" formatCode="General">
                  <c:v>0.68847400000000003</c:v>
                </c:pt>
                <c:pt idx="33427" formatCode="General">
                  <c:v>0.68849499999999997</c:v>
                </c:pt>
                <c:pt idx="33428" formatCode="General">
                  <c:v>0.68851499999999954</c:v>
                </c:pt>
                <c:pt idx="33429" formatCode="General">
                  <c:v>0.68853599999999959</c:v>
                </c:pt>
                <c:pt idx="33430" formatCode="General">
                  <c:v>0.6885559999999995</c:v>
                </c:pt>
                <c:pt idx="33431" formatCode="General">
                  <c:v>0.68857599999999997</c:v>
                </c:pt>
                <c:pt idx="33432" formatCode="General">
                  <c:v>0.68859800000000004</c:v>
                </c:pt>
                <c:pt idx="33433" formatCode="General">
                  <c:v>0.68861799999999951</c:v>
                </c:pt>
                <c:pt idx="33434" formatCode="General">
                  <c:v>0.68863900000000045</c:v>
                </c:pt>
                <c:pt idx="33435" formatCode="General">
                  <c:v>0.68865900000000047</c:v>
                </c:pt>
                <c:pt idx="33436" formatCode="General">
                  <c:v>0.6886800000000004</c:v>
                </c:pt>
                <c:pt idx="33437" formatCode="General">
                  <c:v>0.68870000000000042</c:v>
                </c:pt>
                <c:pt idx="33438" formatCode="General">
                  <c:v>0.68872100000000058</c:v>
                </c:pt>
                <c:pt idx="33439" formatCode="General">
                  <c:v>0.68874200000000041</c:v>
                </c:pt>
                <c:pt idx="33440" formatCode="General">
                  <c:v>0.68876199999999999</c:v>
                </c:pt>
                <c:pt idx="33441" formatCode="General">
                  <c:v>0.68878300000000003</c:v>
                </c:pt>
                <c:pt idx="33442" formatCode="General">
                  <c:v>0.68880399999999997</c:v>
                </c:pt>
                <c:pt idx="33443" formatCode="General">
                  <c:v>0.68882399999999999</c:v>
                </c:pt>
                <c:pt idx="33444" formatCode="General">
                  <c:v>0.68884400000000046</c:v>
                </c:pt>
                <c:pt idx="33445" formatCode="General">
                  <c:v>0.68886499999999951</c:v>
                </c:pt>
                <c:pt idx="33446" formatCode="General">
                  <c:v>0.688886</c:v>
                </c:pt>
                <c:pt idx="33447" formatCode="General">
                  <c:v>0.68890600000000002</c:v>
                </c:pt>
                <c:pt idx="33448" formatCode="General">
                  <c:v>0.68892699999999996</c:v>
                </c:pt>
                <c:pt idx="33449" formatCode="General">
                  <c:v>0.68894800000000045</c:v>
                </c:pt>
                <c:pt idx="33450" formatCode="General">
                  <c:v>0.68896800000000002</c:v>
                </c:pt>
                <c:pt idx="33451" formatCode="General">
                  <c:v>0.68898899999999996</c:v>
                </c:pt>
                <c:pt idx="33452" formatCode="General">
                  <c:v>0.68900899999999998</c:v>
                </c:pt>
                <c:pt idx="33453" formatCode="General">
                  <c:v>0.68903000000000003</c:v>
                </c:pt>
                <c:pt idx="33454" formatCode="General">
                  <c:v>0.68905000000000005</c:v>
                </c:pt>
                <c:pt idx="33455" formatCode="General">
                  <c:v>0.68907099999999999</c:v>
                </c:pt>
                <c:pt idx="33456" formatCode="General">
                  <c:v>0.68909200000000004</c:v>
                </c:pt>
                <c:pt idx="33457" formatCode="General">
                  <c:v>0.6891119999999995</c:v>
                </c:pt>
                <c:pt idx="33458" formatCode="General">
                  <c:v>0.689133</c:v>
                </c:pt>
                <c:pt idx="33459" formatCode="General">
                  <c:v>0.68915300000000002</c:v>
                </c:pt>
                <c:pt idx="33460" formatCode="General">
                  <c:v>0.68917399999999951</c:v>
                </c:pt>
                <c:pt idx="33461" formatCode="General">
                  <c:v>0.68919500000000045</c:v>
                </c:pt>
                <c:pt idx="33462" formatCode="General">
                  <c:v>0.68921599999999961</c:v>
                </c:pt>
                <c:pt idx="33463" formatCode="General">
                  <c:v>0.68923599999999996</c:v>
                </c:pt>
                <c:pt idx="33464" formatCode="General">
                  <c:v>0.68925700000000001</c:v>
                </c:pt>
                <c:pt idx="33465" formatCode="General">
                  <c:v>0.68927700000000003</c:v>
                </c:pt>
                <c:pt idx="33466" formatCode="General">
                  <c:v>0.68929799999999997</c:v>
                </c:pt>
                <c:pt idx="33467" formatCode="General">
                  <c:v>0.68931799999999943</c:v>
                </c:pt>
                <c:pt idx="33468" formatCode="General">
                  <c:v>0.68933900000000004</c:v>
                </c:pt>
                <c:pt idx="33469" formatCode="General">
                  <c:v>0.6893590000000005</c:v>
                </c:pt>
                <c:pt idx="33470" formatCode="General">
                  <c:v>0.68937999999999999</c:v>
                </c:pt>
                <c:pt idx="33471" formatCode="General">
                  <c:v>0.68940100000000004</c:v>
                </c:pt>
                <c:pt idx="33472" formatCode="General">
                  <c:v>0.68942099999999951</c:v>
                </c:pt>
                <c:pt idx="33473" formatCode="General">
                  <c:v>0.689442</c:v>
                </c:pt>
                <c:pt idx="33474" formatCode="General">
                  <c:v>0.68946199999999958</c:v>
                </c:pt>
                <c:pt idx="33475" formatCode="General">
                  <c:v>0.68948299999999929</c:v>
                </c:pt>
                <c:pt idx="33476" formatCode="General">
                  <c:v>0.68950299999999942</c:v>
                </c:pt>
                <c:pt idx="33477" formatCode="General">
                  <c:v>0.68952500000000005</c:v>
                </c:pt>
                <c:pt idx="33478" formatCode="General">
                  <c:v>0.68954499999999996</c:v>
                </c:pt>
                <c:pt idx="33479" formatCode="General">
                  <c:v>0.68956599999999957</c:v>
                </c:pt>
                <c:pt idx="33480" formatCode="General">
                  <c:v>0.68958599999999959</c:v>
                </c:pt>
                <c:pt idx="33481" formatCode="General">
                  <c:v>0.68960699999999997</c:v>
                </c:pt>
                <c:pt idx="33482" formatCode="General">
                  <c:v>0.68962699999999999</c:v>
                </c:pt>
                <c:pt idx="33483" formatCode="General">
                  <c:v>0.6896480000000007</c:v>
                </c:pt>
                <c:pt idx="33484" formatCode="General">
                  <c:v>0.6896679999999995</c:v>
                </c:pt>
                <c:pt idx="33485" formatCode="General">
                  <c:v>0.68968900000000044</c:v>
                </c:pt>
                <c:pt idx="33486" formatCode="General">
                  <c:v>0.68971000000000005</c:v>
                </c:pt>
                <c:pt idx="33487" formatCode="General">
                  <c:v>0.68972999999999995</c:v>
                </c:pt>
                <c:pt idx="33488" formatCode="General">
                  <c:v>0.68975100000000045</c:v>
                </c:pt>
                <c:pt idx="33489" formatCode="General">
                  <c:v>0.68977100000000058</c:v>
                </c:pt>
                <c:pt idx="33490" formatCode="General">
                  <c:v>0.6897920000000004</c:v>
                </c:pt>
                <c:pt idx="33491" formatCode="General">
                  <c:v>0.68981300000000001</c:v>
                </c:pt>
                <c:pt idx="33492" formatCode="General">
                  <c:v>0.6898339999999995</c:v>
                </c:pt>
                <c:pt idx="33493" formatCode="General">
                  <c:v>0.68985399999999997</c:v>
                </c:pt>
                <c:pt idx="33494" formatCode="General">
                  <c:v>0.68987500000000046</c:v>
                </c:pt>
                <c:pt idx="33495" formatCode="General">
                  <c:v>0.6898950000000007</c:v>
                </c:pt>
                <c:pt idx="33496" formatCode="General">
                  <c:v>0.68991599999999997</c:v>
                </c:pt>
                <c:pt idx="33497" formatCode="General">
                  <c:v>0.68993599999999999</c:v>
                </c:pt>
                <c:pt idx="33498" formatCode="General">
                  <c:v>0.68995600000000001</c:v>
                </c:pt>
                <c:pt idx="33499" formatCode="General">
                  <c:v>0.68997699999999951</c:v>
                </c:pt>
                <c:pt idx="33500" formatCode="General">
                  <c:v>0.68999800000000044</c:v>
                </c:pt>
                <c:pt idx="33501" formatCode="General">
                  <c:v>0.69001900000000005</c:v>
                </c:pt>
                <c:pt idx="33502" formatCode="General">
                  <c:v>0.69003899999999996</c:v>
                </c:pt>
                <c:pt idx="33503" formatCode="General">
                  <c:v>0.69006000000000001</c:v>
                </c:pt>
                <c:pt idx="33504" formatCode="General">
                  <c:v>0.69008000000000003</c:v>
                </c:pt>
                <c:pt idx="33505" formatCode="General">
                  <c:v>0.69010099999999996</c:v>
                </c:pt>
                <c:pt idx="33506" formatCode="General">
                  <c:v>0.69012200000000001</c:v>
                </c:pt>
                <c:pt idx="33507" formatCode="General">
                  <c:v>0.69014299999999951</c:v>
                </c:pt>
                <c:pt idx="33508" formatCode="General">
                  <c:v>0.69016299999999942</c:v>
                </c:pt>
                <c:pt idx="33509" formatCode="General">
                  <c:v>0.69018400000000002</c:v>
                </c:pt>
                <c:pt idx="33510" formatCode="General">
                  <c:v>0.69020400000000004</c:v>
                </c:pt>
                <c:pt idx="33511" formatCode="General">
                  <c:v>0.6902239999999995</c:v>
                </c:pt>
                <c:pt idx="33512" formatCode="General">
                  <c:v>0.69024500000000044</c:v>
                </c:pt>
                <c:pt idx="33513" formatCode="General">
                  <c:v>0.69026500000000002</c:v>
                </c:pt>
                <c:pt idx="33514" formatCode="General">
                  <c:v>0.69028599999999996</c:v>
                </c:pt>
                <c:pt idx="33515" formatCode="General">
                  <c:v>0.690307</c:v>
                </c:pt>
                <c:pt idx="33516" formatCode="General">
                  <c:v>0.69032800000000005</c:v>
                </c:pt>
                <c:pt idx="33517" formatCode="General">
                  <c:v>0.69034799999999996</c:v>
                </c:pt>
                <c:pt idx="33518" formatCode="General">
                  <c:v>0.69036900000000001</c:v>
                </c:pt>
                <c:pt idx="33519" formatCode="General">
                  <c:v>0.69038900000000003</c:v>
                </c:pt>
                <c:pt idx="33520" formatCode="General">
                  <c:v>0.69040999999999997</c:v>
                </c:pt>
                <c:pt idx="33521" formatCode="General">
                  <c:v>0.69043100000000002</c:v>
                </c:pt>
                <c:pt idx="33522" formatCode="General">
                  <c:v>0.69045199999999951</c:v>
                </c:pt>
                <c:pt idx="33523" formatCode="General">
                  <c:v>0.69047199999999997</c:v>
                </c:pt>
                <c:pt idx="33524" formatCode="General">
                  <c:v>0.69049199999999999</c:v>
                </c:pt>
                <c:pt idx="33525" formatCode="General">
                  <c:v>0.69051299999999938</c:v>
                </c:pt>
                <c:pt idx="33526" formatCode="General">
                  <c:v>0.69053299999999929</c:v>
                </c:pt>
                <c:pt idx="33527" formatCode="General">
                  <c:v>0.690554</c:v>
                </c:pt>
                <c:pt idx="33528" formatCode="General">
                  <c:v>0.69057400000000002</c:v>
                </c:pt>
                <c:pt idx="33529" formatCode="General">
                  <c:v>0.69059599999999999</c:v>
                </c:pt>
                <c:pt idx="33530" formatCode="General">
                  <c:v>0.69061600000000001</c:v>
                </c:pt>
                <c:pt idx="33531" formatCode="General">
                  <c:v>0.6906369999999995</c:v>
                </c:pt>
                <c:pt idx="33532" formatCode="General">
                  <c:v>0.69065699999999997</c:v>
                </c:pt>
                <c:pt idx="33533" formatCode="General">
                  <c:v>0.69067800000000046</c:v>
                </c:pt>
                <c:pt idx="33534" formatCode="General">
                  <c:v>0.6906980000000007</c:v>
                </c:pt>
                <c:pt idx="33535" formatCode="General">
                  <c:v>0.69071899999999997</c:v>
                </c:pt>
                <c:pt idx="33536" formatCode="General">
                  <c:v>0.69074000000000046</c:v>
                </c:pt>
                <c:pt idx="33537" formatCode="General">
                  <c:v>0.69076000000000004</c:v>
                </c:pt>
                <c:pt idx="33538" formatCode="General">
                  <c:v>0.69078099999999998</c:v>
                </c:pt>
                <c:pt idx="33539" formatCode="General">
                  <c:v>0.69080100000000044</c:v>
                </c:pt>
                <c:pt idx="33540" formatCode="General">
                  <c:v>0.69082200000000005</c:v>
                </c:pt>
                <c:pt idx="33541" formatCode="General">
                  <c:v>0.6908420000000004</c:v>
                </c:pt>
                <c:pt idx="33542" formatCode="General">
                  <c:v>0.690863</c:v>
                </c:pt>
                <c:pt idx="33543" formatCode="General">
                  <c:v>0.69088400000000005</c:v>
                </c:pt>
                <c:pt idx="33544" formatCode="General">
                  <c:v>0.69090399999999996</c:v>
                </c:pt>
                <c:pt idx="33545" formatCode="General">
                  <c:v>0.69092500000000046</c:v>
                </c:pt>
                <c:pt idx="33546" formatCode="General">
                  <c:v>0.69094599999999995</c:v>
                </c:pt>
                <c:pt idx="33547" formatCode="General">
                  <c:v>0.69096599999999997</c:v>
                </c:pt>
                <c:pt idx="33548" formatCode="General">
                  <c:v>0.69098700000000002</c:v>
                </c:pt>
                <c:pt idx="33549" formatCode="General">
                  <c:v>0.69100700000000004</c:v>
                </c:pt>
                <c:pt idx="33550" formatCode="General">
                  <c:v>0.69102799999999998</c:v>
                </c:pt>
                <c:pt idx="33551" formatCode="General">
                  <c:v>0.69104900000000058</c:v>
                </c:pt>
                <c:pt idx="33552" formatCode="General">
                  <c:v>0.69106900000000004</c:v>
                </c:pt>
                <c:pt idx="33553" formatCode="General">
                  <c:v>0.69108999999999998</c:v>
                </c:pt>
                <c:pt idx="33554" formatCode="General">
                  <c:v>0.69111</c:v>
                </c:pt>
                <c:pt idx="33555" formatCode="General">
                  <c:v>0.69113100000000005</c:v>
                </c:pt>
                <c:pt idx="33556" formatCode="General">
                  <c:v>0.69115099999999996</c:v>
                </c:pt>
                <c:pt idx="33557" formatCode="General">
                  <c:v>0.69117200000000001</c:v>
                </c:pt>
                <c:pt idx="33558" formatCode="General">
                  <c:v>0.6911929999999995</c:v>
                </c:pt>
                <c:pt idx="33559" formatCode="General">
                  <c:v>0.69121299999999941</c:v>
                </c:pt>
                <c:pt idx="33560" formatCode="General">
                  <c:v>0.69123400000000002</c:v>
                </c:pt>
                <c:pt idx="33561" formatCode="General">
                  <c:v>0.69125499999999951</c:v>
                </c:pt>
                <c:pt idx="33562" formatCode="General">
                  <c:v>0.69127499999999997</c:v>
                </c:pt>
                <c:pt idx="33563" formatCode="General">
                  <c:v>0.69129600000000002</c:v>
                </c:pt>
                <c:pt idx="33564" formatCode="General">
                  <c:v>0.6913159999999996</c:v>
                </c:pt>
                <c:pt idx="33565" formatCode="General">
                  <c:v>0.69133699999999942</c:v>
                </c:pt>
                <c:pt idx="33566" formatCode="General">
                  <c:v>0.691357</c:v>
                </c:pt>
                <c:pt idx="33567" formatCode="General">
                  <c:v>0.69137800000000005</c:v>
                </c:pt>
                <c:pt idx="33568" formatCode="General">
                  <c:v>0.69139899999999999</c:v>
                </c:pt>
                <c:pt idx="33569" formatCode="General">
                  <c:v>0.69141900000000001</c:v>
                </c:pt>
                <c:pt idx="33570" formatCode="General">
                  <c:v>0.69144000000000005</c:v>
                </c:pt>
                <c:pt idx="33571" formatCode="General">
                  <c:v>0.69145999999999996</c:v>
                </c:pt>
                <c:pt idx="33572" formatCode="General">
                  <c:v>0.69148100000000001</c:v>
                </c:pt>
                <c:pt idx="33573" formatCode="General">
                  <c:v>0.69150100000000003</c:v>
                </c:pt>
                <c:pt idx="33574" formatCode="General">
                  <c:v>0.691523</c:v>
                </c:pt>
                <c:pt idx="33575" formatCode="General">
                  <c:v>0.69154300000000002</c:v>
                </c:pt>
                <c:pt idx="33576" formatCode="General">
                  <c:v>0.69156399999999929</c:v>
                </c:pt>
                <c:pt idx="33577" formatCode="General">
                  <c:v>0.69158399999999942</c:v>
                </c:pt>
                <c:pt idx="33578" formatCode="General">
                  <c:v>0.69160400000000044</c:v>
                </c:pt>
                <c:pt idx="33579" formatCode="General">
                  <c:v>0.69162500000000071</c:v>
                </c:pt>
                <c:pt idx="33580" formatCode="General">
                  <c:v>0.69164600000000043</c:v>
                </c:pt>
                <c:pt idx="33581" formatCode="General">
                  <c:v>0.691666</c:v>
                </c:pt>
                <c:pt idx="33582" formatCode="General">
                  <c:v>0.69168700000000005</c:v>
                </c:pt>
                <c:pt idx="33583" formatCode="General">
                  <c:v>0.69170799999999999</c:v>
                </c:pt>
                <c:pt idx="33584" formatCode="General">
                  <c:v>0.69172800000000045</c:v>
                </c:pt>
                <c:pt idx="33585" formatCode="General">
                  <c:v>0.69174899999999995</c:v>
                </c:pt>
                <c:pt idx="33586" formatCode="General">
                  <c:v>0.69176899999999997</c:v>
                </c:pt>
                <c:pt idx="33587" formatCode="General">
                  <c:v>0.69179000000000046</c:v>
                </c:pt>
                <c:pt idx="33588" formatCode="General">
                  <c:v>0.69181000000000004</c:v>
                </c:pt>
                <c:pt idx="33589" formatCode="General">
                  <c:v>0.691832</c:v>
                </c:pt>
                <c:pt idx="33590" formatCode="General">
                  <c:v>0.69185200000000002</c:v>
                </c:pt>
                <c:pt idx="33591" formatCode="General">
                  <c:v>0.69187200000000004</c:v>
                </c:pt>
                <c:pt idx="33592" formatCode="General">
                  <c:v>0.69189299999999998</c:v>
                </c:pt>
                <c:pt idx="33593" formatCode="General">
                  <c:v>0.691913</c:v>
                </c:pt>
                <c:pt idx="33594" formatCode="General">
                  <c:v>0.69193400000000005</c:v>
                </c:pt>
                <c:pt idx="33595" formatCode="General">
                  <c:v>0.69195399999999996</c:v>
                </c:pt>
                <c:pt idx="33596" formatCode="General">
                  <c:v>0.69197500000000045</c:v>
                </c:pt>
                <c:pt idx="33597" formatCode="General">
                  <c:v>0.6919960000000005</c:v>
                </c:pt>
                <c:pt idx="33598" formatCode="General">
                  <c:v>0.69201699999999955</c:v>
                </c:pt>
                <c:pt idx="33599" formatCode="General">
                  <c:v>0.69203700000000001</c:v>
                </c:pt>
                <c:pt idx="33600" formatCode="General">
                  <c:v>0.69205799999999951</c:v>
                </c:pt>
                <c:pt idx="33601" formatCode="General">
                  <c:v>0.69207799999999997</c:v>
                </c:pt>
                <c:pt idx="33602" formatCode="General">
                  <c:v>0.69209900000000046</c:v>
                </c:pt>
                <c:pt idx="33603" formatCode="General">
                  <c:v>0.69211900000000004</c:v>
                </c:pt>
                <c:pt idx="33604" formatCode="General">
                  <c:v>0.69213999999999998</c:v>
                </c:pt>
                <c:pt idx="33605" formatCode="General">
                  <c:v>0.69216100000000003</c:v>
                </c:pt>
                <c:pt idx="33606" formatCode="General">
                  <c:v>0.69218100000000005</c:v>
                </c:pt>
                <c:pt idx="33607" formatCode="General">
                  <c:v>0.69220199999999998</c:v>
                </c:pt>
                <c:pt idx="33608" formatCode="General">
                  <c:v>0.692222</c:v>
                </c:pt>
                <c:pt idx="33609" formatCode="General">
                  <c:v>0.69224300000000005</c:v>
                </c:pt>
                <c:pt idx="33610" formatCode="General">
                  <c:v>0.6922629999999993</c:v>
                </c:pt>
                <c:pt idx="33611" formatCode="General">
                  <c:v>0.69228500000000004</c:v>
                </c:pt>
                <c:pt idx="33612" formatCode="General">
                  <c:v>0.6923049999999995</c:v>
                </c:pt>
                <c:pt idx="33613" formatCode="General">
                  <c:v>0.692326</c:v>
                </c:pt>
                <c:pt idx="33614" formatCode="General">
                  <c:v>0.69234600000000002</c:v>
                </c:pt>
                <c:pt idx="33615" formatCode="General">
                  <c:v>0.69236699999999929</c:v>
                </c:pt>
                <c:pt idx="33616" formatCode="General">
                  <c:v>0.69238699999999942</c:v>
                </c:pt>
                <c:pt idx="33617" formatCode="General">
                  <c:v>0.69240800000000002</c:v>
                </c:pt>
                <c:pt idx="33618" formatCode="General">
                  <c:v>0.69242800000000004</c:v>
                </c:pt>
                <c:pt idx="33619" formatCode="General">
                  <c:v>0.69244899999999998</c:v>
                </c:pt>
                <c:pt idx="33620" formatCode="General">
                  <c:v>0.69247000000000003</c:v>
                </c:pt>
                <c:pt idx="33621" formatCode="General">
                  <c:v>0.69249000000000005</c:v>
                </c:pt>
                <c:pt idx="33622" formatCode="General">
                  <c:v>0.69251099999999943</c:v>
                </c:pt>
                <c:pt idx="33623" formatCode="General">
                  <c:v>0.69253100000000001</c:v>
                </c:pt>
                <c:pt idx="33624" formatCode="General">
                  <c:v>0.6925519999999995</c:v>
                </c:pt>
                <c:pt idx="33625" formatCode="General">
                  <c:v>0.69257299999999955</c:v>
                </c:pt>
                <c:pt idx="33626" formatCode="General">
                  <c:v>0.69259400000000004</c:v>
                </c:pt>
                <c:pt idx="33627" formatCode="General">
                  <c:v>0.69261399999999951</c:v>
                </c:pt>
                <c:pt idx="33628" formatCode="General">
                  <c:v>0.69263500000000044</c:v>
                </c:pt>
                <c:pt idx="33629" formatCode="General">
                  <c:v>0.69265500000000046</c:v>
                </c:pt>
                <c:pt idx="33630" formatCode="General">
                  <c:v>0.6926760000000004</c:v>
                </c:pt>
                <c:pt idx="33631" formatCode="General">
                  <c:v>0.69269600000000042</c:v>
                </c:pt>
                <c:pt idx="33632" formatCode="General">
                  <c:v>0.692716</c:v>
                </c:pt>
                <c:pt idx="33633" formatCode="General">
                  <c:v>0.69273799999999996</c:v>
                </c:pt>
                <c:pt idx="33634" formatCode="General">
                  <c:v>0.69275799999999998</c:v>
                </c:pt>
                <c:pt idx="33635" formatCode="General">
                  <c:v>0.6927790000000007</c:v>
                </c:pt>
                <c:pt idx="33636" formatCode="General">
                  <c:v>0.69279900000000072</c:v>
                </c:pt>
                <c:pt idx="33637" formatCode="General">
                  <c:v>0.69281999999999999</c:v>
                </c:pt>
                <c:pt idx="33638" formatCode="General">
                  <c:v>0.69284000000000046</c:v>
                </c:pt>
                <c:pt idx="33639" formatCode="General">
                  <c:v>0.69286099999999951</c:v>
                </c:pt>
                <c:pt idx="33640" formatCode="General">
                  <c:v>0.692882</c:v>
                </c:pt>
                <c:pt idx="33641" formatCode="General">
                  <c:v>0.69290300000000005</c:v>
                </c:pt>
                <c:pt idx="33642" formatCode="General">
                  <c:v>0.69292299999999996</c:v>
                </c:pt>
                <c:pt idx="33643" formatCode="General">
                  <c:v>0.69294400000000045</c:v>
                </c:pt>
                <c:pt idx="33644" formatCode="General">
                  <c:v>0.69296400000000002</c:v>
                </c:pt>
                <c:pt idx="33645" formatCode="General">
                  <c:v>0.69298400000000004</c:v>
                </c:pt>
                <c:pt idx="33646" formatCode="General">
                  <c:v>0.69300499999999998</c:v>
                </c:pt>
                <c:pt idx="33647" formatCode="General">
                  <c:v>0.69302500000000045</c:v>
                </c:pt>
                <c:pt idx="33648" formatCode="General">
                  <c:v>0.69304699999999997</c:v>
                </c:pt>
                <c:pt idx="33649" formatCode="General">
                  <c:v>0.69306699999999954</c:v>
                </c:pt>
                <c:pt idx="33650" formatCode="General">
                  <c:v>0.69308800000000004</c:v>
                </c:pt>
                <c:pt idx="33651" formatCode="General">
                  <c:v>0.6931079999999995</c:v>
                </c:pt>
                <c:pt idx="33652" formatCode="General">
                  <c:v>0.69312900000000044</c:v>
                </c:pt>
                <c:pt idx="33653" formatCode="General">
                  <c:v>0.69314900000000046</c:v>
                </c:pt>
                <c:pt idx="33654" formatCode="General">
                  <c:v>0.69316999999999951</c:v>
                </c:pt>
                <c:pt idx="33655" formatCode="General">
                  <c:v>0.69319100000000045</c:v>
                </c:pt>
                <c:pt idx="33656" formatCode="General">
                  <c:v>0.69321100000000002</c:v>
                </c:pt>
                <c:pt idx="33657" formatCode="General">
                  <c:v>0.69323199999999996</c:v>
                </c:pt>
                <c:pt idx="33658" formatCode="General">
                  <c:v>0.69325199999999998</c:v>
                </c:pt>
                <c:pt idx="33659" formatCode="General">
                  <c:v>0.69327300000000003</c:v>
                </c:pt>
                <c:pt idx="33660" formatCode="General">
                  <c:v>0.69329300000000005</c:v>
                </c:pt>
                <c:pt idx="33661" formatCode="General">
                  <c:v>0.69331399999999943</c:v>
                </c:pt>
                <c:pt idx="33662" formatCode="General">
                  <c:v>0.69333400000000001</c:v>
                </c:pt>
                <c:pt idx="33663" formatCode="General">
                  <c:v>0.69335599999999997</c:v>
                </c:pt>
                <c:pt idx="33664" formatCode="General">
                  <c:v>0.69337599999999999</c:v>
                </c:pt>
                <c:pt idx="33665" formatCode="General">
                  <c:v>0.69339700000000004</c:v>
                </c:pt>
                <c:pt idx="33666" formatCode="General">
                  <c:v>0.69341699999999928</c:v>
                </c:pt>
                <c:pt idx="33667" formatCode="General">
                  <c:v>0.693438</c:v>
                </c:pt>
                <c:pt idx="33668" formatCode="General">
                  <c:v>0.69345800000000002</c:v>
                </c:pt>
                <c:pt idx="33669" formatCode="General">
                  <c:v>0.69347899999999996</c:v>
                </c:pt>
                <c:pt idx="33670" formatCode="General">
                  <c:v>0.69350000000000001</c:v>
                </c:pt>
                <c:pt idx="33671" formatCode="General">
                  <c:v>0.69352000000000003</c:v>
                </c:pt>
                <c:pt idx="33672" formatCode="General">
                  <c:v>0.69354099999999996</c:v>
                </c:pt>
                <c:pt idx="33673" formatCode="General">
                  <c:v>0.69356099999999943</c:v>
                </c:pt>
                <c:pt idx="33674" formatCode="General">
                  <c:v>0.69358199999999959</c:v>
                </c:pt>
                <c:pt idx="33675" formatCode="General">
                  <c:v>0.69360200000000005</c:v>
                </c:pt>
                <c:pt idx="33676" formatCode="General">
                  <c:v>0.69362299999999999</c:v>
                </c:pt>
                <c:pt idx="33677" formatCode="General">
                  <c:v>0.69364300000000045</c:v>
                </c:pt>
                <c:pt idx="33678" formatCode="General">
                  <c:v>0.6936639999999995</c:v>
                </c:pt>
                <c:pt idx="33679" formatCode="General">
                  <c:v>0.69368500000000044</c:v>
                </c:pt>
                <c:pt idx="33680" formatCode="General">
                  <c:v>0.69370600000000004</c:v>
                </c:pt>
                <c:pt idx="33681" formatCode="General">
                  <c:v>0.69372599999999995</c:v>
                </c:pt>
                <c:pt idx="33682" formatCode="General">
                  <c:v>0.69374700000000045</c:v>
                </c:pt>
                <c:pt idx="33683" formatCode="General">
                  <c:v>0.69376700000000002</c:v>
                </c:pt>
                <c:pt idx="33684" formatCode="General">
                  <c:v>0.69378799999999996</c:v>
                </c:pt>
                <c:pt idx="33685" formatCode="General">
                  <c:v>0.69380799999999998</c:v>
                </c:pt>
                <c:pt idx="33686" formatCode="General">
                  <c:v>0.69382900000000058</c:v>
                </c:pt>
                <c:pt idx="33687" formatCode="General">
                  <c:v>0.69385000000000041</c:v>
                </c:pt>
                <c:pt idx="33688" formatCode="General">
                  <c:v>0.69386999999999999</c:v>
                </c:pt>
                <c:pt idx="33689" formatCode="General">
                  <c:v>0.6938910000000007</c:v>
                </c:pt>
                <c:pt idx="33690" formatCode="General">
                  <c:v>0.6939109999999995</c:v>
                </c:pt>
                <c:pt idx="33691" formatCode="General">
                  <c:v>0.69393199999999999</c:v>
                </c:pt>
                <c:pt idx="33692" formatCode="General">
                  <c:v>0.69395300000000004</c:v>
                </c:pt>
                <c:pt idx="33693" formatCode="General">
                  <c:v>0.69397399999999998</c:v>
                </c:pt>
                <c:pt idx="33694" formatCode="General">
                  <c:v>0.69399400000000044</c:v>
                </c:pt>
                <c:pt idx="33695" formatCode="General">
                  <c:v>0.69401500000000005</c:v>
                </c:pt>
                <c:pt idx="33696" formatCode="General">
                  <c:v>0.69403499999999996</c:v>
                </c:pt>
                <c:pt idx="33697" formatCode="General">
                  <c:v>0.69405600000000001</c:v>
                </c:pt>
                <c:pt idx="33698" formatCode="General">
                  <c:v>0.69407600000000003</c:v>
                </c:pt>
                <c:pt idx="33699" formatCode="General">
                  <c:v>0.69409699999999996</c:v>
                </c:pt>
                <c:pt idx="33700" formatCode="General">
                  <c:v>0.69411699999999943</c:v>
                </c:pt>
                <c:pt idx="33701" formatCode="General">
                  <c:v>0.69413800000000003</c:v>
                </c:pt>
                <c:pt idx="33702" formatCode="General">
                  <c:v>0.69415899999999997</c:v>
                </c:pt>
                <c:pt idx="33703" formatCode="General">
                  <c:v>0.69417899999999999</c:v>
                </c:pt>
                <c:pt idx="33704" formatCode="General">
                  <c:v>0.69420000000000004</c:v>
                </c:pt>
                <c:pt idx="33705" formatCode="General">
                  <c:v>0.6942199999999995</c:v>
                </c:pt>
                <c:pt idx="33706" formatCode="General">
                  <c:v>0.69424100000000044</c:v>
                </c:pt>
                <c:pt idx="33707" formatCode="General">
                  <c:v>0.69426100000000002</c:v>
                </c:pt>
                <c:pt idx="33708" formatCode="General">
                  <c:v>0.69428299999999943</c:v>
                </c:pt>
                <c:pt idx="33709" formatCode="General">
                  <c:v>0.694303</c:v>
                </c:pt>
                <c:pt idx="33710" formatCode="General">
                  <c:v>0.69432300000000002</c:v>
                </c:pt>
                <c:pt idx="33711" formatCode="General">
                  <c:v>0.69434399999999996</c:v>
                </c:pt>
                <c:pt idx="33712" formatCode="General">
                  <c:v>0.69436399999999943</c:v>
                </c:pt>
                <c:pt idx="33713" formatCode="General">
                  <c:v>0.69438500000000003</c:v>
                </c:pt>
                <c:pt idx="33714" formatCode="General">
                  <c:v>0.69440500000000005</c:v>
                </c:pt>
                <c:pt idx="33715" formatCode="General">
                  <c:v>0.69442599999999999</c:v>
                </c:pt>
                <c:pt idx="33716" formatCode="General">
                  <c:v>0.69444700000000004</c:v>
                </c:pt>
                <c:pt idx="33717" formatCode="General">
                  <c:v>0.69446799999999942</c:v>
                </c:pt>
                <c:pt idx="33718" formatCode="General">
                  <c:v>0.69448799999999955</c:v>
                </c:pt>
                <c:pt idx="33719" formatCode="General">
                  <c:v>0.69450900000000004</c:v>
                </c:pt>
                <c:pt idx="33720" formatCode="General">
                  <c:v>0.69452899999999951</c:v>
                </c:pt>
                <c:pt idx="33721" formatCode="General">
                  <c:v>0.69455</c:v>
                </c:pt>
                <c:pt idx="33722" formatCode="General">
                  <c:v>0.69457000000000002</c:v>
                </c:pt>
                <c:pt idx="33723" formatCode="General">
                  <c:v>0.69459199999999999</c:v>
                </c:pt>
                <c:pt idx="33724" formatCode="General">
                  <c:v>0.69461200000000001</c:v>
                </c:pt>
                <c:pt idx="33725" formatCode="General">
                  <c:v>0.69463200000000003</c:v>
                </c:pt>
                <c:pt idx="33726" formatCode="General">
                  <c:v>0.69465299999999996</c:v>
                </c:pt>
                <c:pt idx="33727" formatCode="General">
                  <c:v>0.69467299999999998</c:v>
                </c:pt>
                <c:pt idx="33728" formatCode="General">
                  <c:v>0.6946940000000007</c:v>
                </c:pt>
                <c:pt idx="33729" formatCode="General">
                  <c:v>0.69471400000000005</c:v>
                </c:pt>
                <c:pt idx="33730" formatCode="General">
                  <c:v>0.69473499999999999</c:v>
                </c:pt>
                <c:pt idx="33731" formatCode="General">
                  <c:v>0.69475600000000004</c:v>
                </c:pt>
                <c:pt idx="33732" formatCode="General">
                  <c:v>0.69477699999999998</c:v>
                </c:pt>
                <c:pt idx="33733" formatCode="General">
                  <c:v>0.69479700000000044</c:v>
                </c:pt>
                <c:pt idx="33734" formatCode="General">
                  <c:v>0.69481800000000005</c:v>
                </c:pt>
                <c:pt idx="33735" formatCode="General">
                  <c:v>0.69483799999999996</c:v>
                </c:pt>
                <c:pt idx="33736" formatCode="General">
                  <c:v>0.69485900000000045</c:v>
                </c:pt>
                <c:pt idx="33737" formatCode="General">
                  <c:v>0.69488000000000005</c:v>
                </c:pt>
                <c:pt idx="33738" formatCode="General">
                  <c:v>0.69490000000000041</c:v>
                </c:pt>
                <c:pt idx="33739" formatCode="General">
                  <c:v>0.69492100000000046</c:v>
                </c:pt>
                <c:pt idx="33740" formatCode="General">
                  <c:v>0.69494100000000059</c:v>
                </c:pt>
                <c:pt idx="33741" formatCode="General">
                  <c:v>0.69496199999999997</c:v>
                </c:pt>
                <c:pt idx="33742" formatCode="General">
                  <c:v>0.69498199999999999</c:v>
                </c:pt>
                <c:pt idx="33743" formatCode="General">
                  <c:v>0.69500300000000004</c:v>
                </c:pt>
                <c:pt idx="33744" formatCode="General">
                  <c:v>0.6950229999999995</c:v>
                </c:pt>
                <c:pt idx="33745" formatCode="General">
                  <c:v>0.69504400000000044</c:v>
                </c:pt>
                <c:pt idx="33746" formatCode="General">
                  <c:v>0.69506500000000004</c:v>
                </c:pt>
                <c:pt idx="33747" formatCode="General">
                  <c:v>0.69508599999999998</c:v>
                </c:pt>
                <c:pt idx="33748" formatCode="General">
                  <c:v>0.695106</c:v>
                </c:pt>
                <c:pt idx="33749" formatCode="General">
                  <c:v>0.69512700000000005</c:v>
                </c:pt>
                <c:pt idx="33750" formatCode="General">
                  <c:v>0.69514699999999996</c:v>
                </c:pt>
                <c:pt idx="33751" formatCode="General">
                  <c:v>0.69516699999999942</c:v>
                </c:pt>
                <c:pt idx="33752" formatCode="General">
                  <c:v>0.6951889999999995</c:v>
                </c:pt>
                <c:pt idx="33753" formatCode="General">
                  <c:v>0.69520899999999997</c:v>
                </c:pt>
                <c:pt idx="33754" formatCode="General">
                  <c:v>0.69523000000000001</c:v>
                </c:pt>
                <c:pt idx="33755" formatCode="General">
                  <c:v>0.69525000000000003</c:v>
                </c:pt>
                <c:pt idx="33756" formatCode="General">
                  <c:v>0.69527099999999997</c:v>
                </c:pt>
                <c:pt idx="33757" formatCode="General">
                  <c:v>0.69529099999999999</c:v>
                </c:pt>
                <c:pt idx="33758" formatCode="General">
                  <c:v>0.6953119999999996</c:v>
                </c:pt>
                <c:pt idx="33759" formatCode="General">
                  <c:v>0.69533299999999942</c:v>
                </c:pt>
                <c:pt idx="33760" formatCode="General">
                  <c:v>0.69535400000000003</c:v>
                </c:pt>
                <c:pt idx="33761" formatCode="General">
                  <c:v>0.69537400000000005</c:v>
                </c:pt>
                <c:pt idx="33762" formatCode="General">
                  <c:v>0.69539499999999999</c:v>
                </c:pt>
                <c:pt idx="33763" formatCode="General">
                  <c:v>0.69541500000000001</c:v>
                </c:pt>
                <c:pt idx="33764" formatCode="General">
                  <c:v>0.69543599999999961</c:v>
                </c:pt>
                <c:pt idx="33765" formatCode="General">
                  <c:v>0.69545599999999996</c:v>
                </c:pt>
                <c:pt idx="33766" formatCode="General">
                  <c:v>0.69547599999999998</c:v>
                </c:pt>
                <c:pt idx="33767" formatCode="General">
                  <c:v>0.69549799999999951</c:v>
                </c:pt>
                <c:pt idx="33768" formatCode="General">
                  <c:v>0.69551799999999941</c:v>
                </c:pt>
                <c:pt idx="33769" formatCode="General">
                  <c:v>0.69553900000000002</c:v>
                </c:pt>
                <c:pt idx="33770" formatCode="General">
                  <c:v>0.69555900000000004</c:v>
                </c:pt>
                <c:pt idx="33771" formatCode="General">
                  <c:v>0.69557999999999998</c:v>
                </c:pt>
                <c:pt idx="33772" formatCode="General">
                  <c:v>0.69560000000000044</c:v>
                </c:pt>
                <c:pt idx="33773" formatCode="General">
                  <c:v>0.69562100000000071</c:v>
                </c:pt>
                <c:pt idx="33774" formatCode="General">
                  <c:v>0.69564200000000043</c:v>
                </c:pt>
                <c:pt idx="33775" formatCode="General">
                  <c:v>0.695662</c:v>
                </c:pt>
                <c:pt idx="33776" formatCode="General">
                  <c:v>0.69568300000000005</c:v>
                </c:pt>
                <c:pt idx="33777" formatCode="General">
                  <c:v>0.69570399999999999</c:v>
                </c:pt>
                <c:pt idx="33778" formatCode="General">
                  <c:v>0.69572400000000045</c:v>
                </c:pt>
                <c:pt idx="33779" formatCode="General">
                  <c:v>0.69574400000000058</c:v>
                </c:pt>
                <c:pt idx="33780" formatCode="General">
                  <c:v>0.69576499999999997</c:v>
                </c:pt>
                <c:pt idx="33781" formatCode="General">
                  <c:v>0.69578600000000002</c:v>
                </c:pt>
                <c:pt idx="33782" formatCode="General">
                  <c:v>0.69580699999999951</c:v>
                </c:pt>
                <c:pt idx="33783" formatCode="General">
                  <c:v>0.69582699999999997</c:v>
                </c:pt>
                <c:pt idx="33784" formatCode="General">
                  <c:v>0.69584800000000058</c:v>
                </c:pt>
                <c:pt idx="33785" formatCode="General">
                  <c:v>0.69586800000000004</c:v>
                </c:pt>
                <c:pt idx="33786" formatCode="General">
                  <c:v>0.69588899999999998</c:v>
                </c:pt>
                <c:pt idx="33787" formatCode="General">
                  <c:v>0.69590900000000044</c:v>
                </c:pt>
                <c:pt idx="33788" formatCode="General">
                  <c:v>0.69593000000000005</c:v>
                </c:pt>
                <c:pt idx="33789" formatCode="General">
                  <c:v>0.69595099999999999</c:v>
                </c:pt>
                <c:pt idx="33790" formatCode="General">
                  <c:v>0.69597100000000045</c:v>
                </c:pt>
                <c:pt idx="33791" formatCode="General">
                  <c:v>0.6959920000000005</c:v>
                </c:pt>
                <c:pt idx="33792" formatCode="General">
                  <c:v>0.69601199999999996</c:v>
                </c:pt>
                <c:pt idx="33793" formatCode="General">
                  <c:v>0.69603300000000001</c:v>
                </c:pt>
                <c:pt idx="33794" formatCode="General">
                  <c:v>0.69605300000000003</c:v>
                </c:pt>
                <c:pt idx="33795" formatCode="General">
                  <c:v>0.69607399999999997</c:v>
                </c:pt>
                <c:pt idx="33796" formatCode="General">
                  <c:v>0.69609500000000046</c:v>
                </c:pt>
                <c:pt idx="33797" formatCode="General">
                  <c:v>0.69611500000000004</c:v>
                </c:pt>
                <c:pt idx="33798" formatCode="General">
                  <c:v>0.69613599999999998</c:v>
                </c:pt>
                <c:pt idx="33799" formatCode="General">
                  <c:v>0.69615700000000003</c:v>
                </c:pt>
                <c:pt idx="33800" formatCode="General">
                  <c:v>0.69617700000000005</c:v>
                </c:pt>
                <c:pt idx="33801" formatCode="General">
                  <c:v>0.69619799999999998</c:v>
                </c:pt>
                <c:pt idx="33802" formatCode="General">
                  <c:v>0.696218</c:v>
                </c:pt>
                <c:pt idx="33803" formatCode="General">
                  <c:v>0.69623900000000005</c:v>
                </c:pt>
                <c:pt idx="33804" formatCode="General">
                  <c:v>0.69625899999999996</c:v>
                </c:pt>
                <c:pt idx="33805" formatCode="General">
                  <c:v>0.69628000000000001</c:v>
                </c:pt>
                <c:pt idx="33806" formatCode="General">
                  <c:v>0.6963009999999995</c:v>
                </c:pt>
                <c:pt idx="33807" formatCode="General">
                  <c:v>0.69632099999999997</c:v>
                </c:pt>
                <c:pt idx="33808" formatCode="General">
                  <c:v>0.69634200000000002</c:v>
                </c:pt>
                <c:pt idx="33809" formatCode="General">
                  <c:v>0.69636199999999959</c:v>
                </c:pt>
                <c:pt idx="33810" formatCode="General">
                  <c:v>0.69638299999999942</c:v>
                </c:pt>
                <c:pt idx="33811" formatCode="General">
                  <c:v>0.69640400000000002</c:v>
                </c:pt>
                <c:pt idx="33812" formatCode="General">
                  <c:v>0.69642400000000004</c:v>
                </c:pt>
                <c:pt idx="33813" formatCode="General">
                  <c:v>0.69644499999999998</c:v>
                </c:pt>
                <c:pt idx="33814" formatCode="General">
                  <c:v>0.69646599999999959</c:v>
                </c:pt>
                <c:pt idx="33815" formatCode="General">
                  <c:v>0.69648599999999961</c:v>
                </c:pt>
                <c:pt idx="33816" formatCode="General">
                  <c:v>0.69650699999999943</c:v>
                </c:pt>
                <c:pt idx="33817" formatCode="General">
                  <c:v>0.69652700000000001</c:v>
                </c:pt>
                <c:pt idx="33818" formatCode="General">
                  <c:v>0.6965479999999995</c:v>
                </c:pt>
                <c:pt idx="33819" formatCode="General">
                  <c:v>0.6965679999999993</c:v>
                </c:pt>
                <c:pt idx="33820" formatCode="General">
                  <c:v>0.69658900000000001</c:v>
                </c:pt>
                <c:pt idx="33821" formatCode="General">
                  <c:v>0.69660999999999995</c:v>
                </c:pt>
                <c:pt idx="33822" formatCode="General">
                  <c:v>0.69663000000000042</c:v>
                </c:pt>
                <c:pt idx="33823" formatCode="General">
                  <c:v>0.69665100000000046</c:v>
                </c:pt>
                <c:pt idx="33824" formatCode="General">
                  <c:v>0.69667100000000071</c:v>
                </c:pt>
                <c:pt idx="33825" formatCode="General">
                  <c:v>0.69669200000000042</c:v>
                </c:pt>
                <c:pt idx="33826" formatCode="General">
                  <c:v>0.696712</c:v>
                </c:pt>
                <c:pt idx="33827" formatCode="General">
                  <c:v>0.69673399999999996</c:v>
                </c:pt>
                <c:pt idx="33828" formatCode="General">
                  <c:v>0.69675399999999998</c:v>
                </c:pt>
                <c:pt idx="33829" formatCode="General">
                  <c:v>0.6967750000000007</c:v>
                </c:pt>
                <c:pt idx="33830" formatCode="General">
                  <c:v>0.69679500000000072</c:v>
                </c:pt>
                <c:pt idx="33831" formatCode="General">
                  <c:v>0.69681599999999999</c:v>
                </c:pt>
                <c:pt idx="33832" formatCode="General">
                  <c:v>0.69683600000000001</c:v>
                </c:pt>
                <c:pt idx="33833" formatCode="General">
                  <c:v>0.69685600000000003</c:v>
                </c:pt>
                <c:pt idx="33834" formatCode="General">
                  <c:v>0.69687699999999997</c:v>
                </c:pt>
                <c:pt idx="33835" formatCode="General">
                  <c:v>0.69689800000000046</c:v>
                </c:pt>
                <c:pt idx="33836" formatCode="General">
                  <c:v>0.69691899999999996</c:v>
                </c:pt>
                <c:pt idx="33837" formatCode="General">
                  <c:v>0.69693899999999998</c:v>
                </c:pt>
                <c:pt idx="33838" formatCode="General">
                  <c:v>0.69696000000000002</c:v>
                </c:pt>
                <c:pt idx="33839" formatCode="General">
                  <c:v>0.69698000000000004</c:v>
                </c:pt>
                <c:pt idx="33840" formatCode="General">
                  <c:v>0.69700099999999998</c:v>
                </c:pt>
                <c:pt idx="33841" formatCode="General">
                  <c:v>0.69702200000000003</c:v>
                </c:pt>
                <c:pt idx="33842" formatCode="General">
                  <c:v>0.69704299999999997</c:v>
                </c:pt>
                <c:pt idx="33843" formatCode="General">
                  <c:v>0.69706299999999954</c:v>
                </c:pt>
                <c:pt idx="33844" formatCode="General">
                  <c:v>0.69708400000000004</c:v>
                </c:pt>
                <c:pt idx="33845" formatCode="General">
                  <c:v>0.6971039999999995</c:v>
                </c:pt>
                <c:pt idx="33846" formatCode="General">
                  <c:v>0.69712399999999997</c:v>
                </c:pt>
                <c:pt idx="33847" formatCode="General">
                  <c:v>0.69714500000000046</c:v>
                </c:pt>
                <c:pt idx="33848" formatCode="General">
                  <c:v>0.69716500000000003</c:v>
                </c:pt>
                <c:pt idx="33849" formatCode="General">
                  <c:v>0.69718599999999997</c:v>
                </c:pt>
                <c:pt idx="33850" formatCode="General">
                  <c:v>0.69720700000000002</c:v>
                </c:pt>
                <c:pt idx="33851" formatCode="General">
                  <c:v>0.69722799999999996</c:v>
                </c:pt>
                <c:pt idx="33852" formatCode="General">
                  <c:v>0.69724799999999998</c:v>
                </c:pt>
                <c:pt idx="33853" formatCode="General">
                  <c:v>0.69726900000000003</c:v>
                </c:pt>
                <c:pt idx="33854" formatCode="General">
                  <c:v>0.69728900000000005</c:v>
                </c:pt>
                <c:pt idx="33855" formatCode="General">
                  <c:v>0.69730999999999999</c:v>
                </c:pt>
                <c:pt idx="33856" formatCode="General">
                  <c:v>0.69733100000000003</c:v>
                </c:pt>
                <c:pt idx="33857" formatCode="General">
                  <c:v>0.69735199999999997</c:v>
                </c:pt>
                <c:pt idx="33858" formatCode="General">
                  <c:v>0.69737199999999999</c:v>
                </c:pt>
                <c:pt idx="33859" formatCode="General">
                  <c:v>0.69739200000000001</c:v>
                </c:pt>
                <c:pt idx="33860" formatCode="General">
                  <c:v>0.69741299999999928</c:v>
                </c:pt>
                <c:pt idx="33861" formatCode="General">
                  <c:v>0.69743299999999941</c:v>
                </c:pt>
                <c:pt idx="33862" formatCode="General">
                  <c:v>0.69745400000000002</c:v>
                </c:pt>
                <c:pt idx="33863" formatCode="General">
                  <c:v>0.69747400000000004</c:v>
                </c:pt>
                <c:pt idx="33864" formatCode="General">
                  <c:v>0.69749499999999998</c:v>
                </c:pt>
                <c:pt idx="33865" formatCode="General">
                  <c:v>0.69751599999999958</c:v>
                </c:pt>
                <c:pt idx="33866" formatCode="General">
                  <c:v>0.6975369999999993</c:v>
                </c:pt>
                <c:pt idx="33867" formatCode="General">
                  <c:v>0.69755699999999943</c:v>
                </c:pt>
                <c:pt idx="33868" formatCode="General">
                  <c:v>0.69757800000000003</c:v>
                </c:pt>
                <c:pt idx="33869" formatCode="General">
                  <c:v>0.69759800000000005</c:v>
                </c:pt>
                <c:pt idx="33870" formatCode="General">
                  <c:v>0.69761899999999999</c:v>
                </c:pt>
                <c:pt idx="33871" formatCode="General">
                  <c:v>0.6976400000000007</c:v>
                </c:pt>
                <c:pt idx="33872" formatCode="General">
                  <c:v>0.69765999999999995</c:v>
                </c:pt>
                <c:pt idx="33873" formatCode="General">
                  <c:v>0.69768100000000044</c:v>
                </c:pt>
                <c:pt idx="33874" formatCode="General">
                  <c:v>0.69770100000000046</c:v>
                </c:pt>
                <c:pt idx="33875" formatCode="General">
                  <c:v>0.69772199999999995</c:v>
                </c:pt>
                <c:pt idx="33876" formatCode="General">
                  <c:v>0.69774200000000042</c:v>
                </c:pt>
                <c:pt idx="33877" formatCode="General">
                  <c:v>0.69776300000000002</c:v>
                </c:pt>
                <c:pt idx="33878" formatCode="General">
                  <c:v>0.69778300000000004</c:v>
                </c:pt>
                <c:pt idx="33879" formatCode="General">
                  <c:v>0.69780500000000045</c:v>
                </c:pt>
                <c:pt idx="33880" formatCode="General">
                  <c:v>0.69782500000000058</c:v>
                </c:pt>
                <c:pt idx="33881" formatCode="General">
                  <c:v>0.69784600000000041</c:v>
                </c:pt>
                <c:pt idx="33882" formatCode="General">
                  <c:v>0.69786599999999999</c:v>
                </c:pt>
                <c:pt idx="33883" formatCode="General">
                  <c:v>0.69788700000000004</c:v>
                </c:pt>
                <c:pt idx="33884" formatCode="General">
                  <c:v>0.6979070000000005</c:v>
                </c:pt>
                <c:pt idx="33885" formatCode="General">
                  <c:v>0.69792799999999999</c:v>
                </c:pt>
                <c:pt idx="33886" formatCode="General">
                  <c:v>0.69794900000000071</c:v>
                </c:pt>
                <c:pt idx="33887" formatCode="General">
                  <c:v>0.69796899999999951</c:v>
                </c:pt>
                <c:pt idx="33888" formatCode="General">
                  <c:v>0.69799000000000044</c:v>
                </c:pt>
                <c:pt idx="33889" formatCode="General">
                  <c:v>0.69801000000000002</c:v>
                </c:pt>
                <c:pt idx="33890" formatCode="General">
                  <c:v>0.69803099999999996</c:v>
                </c:pt>
                <c:pt idx="33891" formatCode="General">
                  <c:v>0.69805099999999998</c:v>
                </c:pt>
                <c:pt idx="33892" formatCode="General">
                  <c:v>0.69807200000000003</c:v>
                </c:pt>
                <c:pt idx="33893" formatCode="General">
                  <c:v>0.69809200000000005</c:v>
                </c:pt>
                <c:pt idx="33894" formatCode="General">
                  <c:v>0.69811400000000001</c:v>
                </c:pt>
                <c:pt idx="33895" formatCode="General">
                  <c:v>0.69813400000000003</c:v>
                </c:pt>
                <c:pt idx="33896" formatCode="General">
                  <c:v>0.69815499999999997</c:v>
                </c:pt>
                <c:pt idx="33897" formatCode="General">
                  <c:v>0.69817499999999999</c:v>
                </c:pt>
                <c:pt idx="33898" formatCode="General">
                  <c:v>0.69819600000000004</c:v>
                </c:pt>
                <c:pt idx="33899" formatCode="General">
                  <c:v>0.6982159999999995</c:v>
                </c:pt>
                <c:pt idx="33900" formatCode="General">
                  <c:v>0.698237</c:v>
                </c:pt>
                <c:pt idx="33901" formatCode="General">
                  <c:v>0.69825800000000005</c:v>
                </c:pt>
                <c:pt idx="33902" formatCode="General">
                  <c:v>0.69827799999999951</c:v>
                </c:pt>
                <c:pt idx="33903" formatCode="General">
                  <c:v>0.69829900000000045</c:v>
                </c:pt>
                <c:pt idx="33904" formatCode="General">
                  <c:v>0.69831900000000002</c:v>
                </c:pt>
                <c:pt idx="33905" formatCode="General">
                  <c:v>0.69833999999999996</c:v>
                </c:pt>
                <c:pt idx="33906" formatCode="General">
                  <c:v>0.69835999999999998</c:v>
                </c:pt>
                <c:pt idx="33907" formatCode="General">
                  <c:v>0.69838100000000003</c:v>
                </c:pt>
                <c:pt idx="33908" formatCode="General">
                  <c:v>0.69840199999999997</c:v>
                </c:pt>
                <c:pt idx="33909" formatCode="General">
                  <c:v>0.69842199999999999</c:v>
                </c:pt>
                <c:pt idx="33910" formatCode="General">
                  <c:v>0.69844300000000004</c:v>
                </c:pt>
                <c:pt idx="33911" formatCode="General">
                  <c:v>0.69846399999999942</c:v>
                </c:pt>
                <c:pt idx="33912" formatCode="General">
                  <c:v>0.69848399999999955</c:v>
                </c:pt>
                <c:pt idx="33913" formatCode="General">
                  <c:v>0.69850400000000001</c:v>
                </c:pt>
                <c:pt idx="33914" formatCode="General">
                  <c:v>0.69852499999999951</c:v>
                </c:pt>
                <c:pt idx="33915" formatCode="General">
                  <c:v>0.698546</c:v>
                </c:pt>
                <c:pt idx="33916" formatCode="General">
                  <c:v>0.69856599999999958</c:v>
                </c:pt>
                <c:pt idx="33917" formatCode="General">
                  <c:v>0.69858699999999929</c:v>
                </c:pt>
                <c:pt idx="33918" formatCode="General">
                  <c:v>0.69860800000000045</c:v>
                </c:pt>
                <c:pt idx="33919" formatCode="General">
                  <c:v>0.69862800000000058</c:v>
                </c:pt>
                <c:pt idx="33920" formatCode="General">
                  <c:v>0.69864900000000074</c:v>
                </c:pt>
                <c:pt idx="33921" formatCode="General">
                  <c:v>0.69866899999999998</c:v>
                </c:pt>
                <c:pt idx="33922" formatCode="General">
                  <c:v>0.6986900000000007</c:v>
                </c:pt>
                <c:pt idx="33923" formatCode="General">
                  <c:v>0.69871099999999997</c:v>
                </c:pt>
                <c:pt idx="33924" formatCode="General">
                  <c:v>0.69873099999999999</c:v>
                </c:pt>
                <c:pt idx="33925" formatCode="General">
                  <c:v>0.69875200000000004</c:v>
                </c:pt>
                <c:pt idx="33926" formatCode="General">
                  <c:v>0.69877199999999995</c:v>
                </c:pt>
                <c:pt idx="33927" formatCode="General">
                  <c:v>0.69879300000000044</c:v>
                </c:pt>
                <c:pt idx="33928" formatCode="General">
                  <c:v>0.69881300000000002</c:v>
                </c:pt>
                <c:pt idx="33929" formatCode="General">
                  <c:v>0.69883399999999996</c:v>
                </c:pt>
                <c:pt idx="33930" formatCode="General">
                  <c:v>0.69885500000000045</c:v>
                </c:pt>
                <c:pt idx="33931" formatCode="General">
                  <c:v>0.69887500000000058</c:v>
                </c:pt>
                <c:pt idx="33932" formatCode="General">
                  <c:v>0.69889600000000041</c:v>
                </c:pt>
                <c:pt idx="33933" formatCode="General">
                  <c:v>0.69891700000000001</c:v>
                </c:pt>
                <c:pt idx="33934" formatCode="General">
                  <c:v>0.69893700000000003</c:v>
                </c:pt>
                <c:pt idx="33935" formatCode="General">
                  <c:v>0.69895799999999997</c:v>
                </c:pt>
                <c:pt idx="33936" formatCode="General">
                  <c:v>0.69897799999999999</c:v>
                </c:pt>
                <c:pt idx="33937" formatCode="General">
                  <c:v>0.6989990000000007</c:v>
                </c:pt>
                <c:pt idx="33938" formatCode="General">
                  <c:v>0.6990189999999995</c:v>
                </c:pt>
                <c:pt idx="33939" formatCode="General">
                  <c:v>0.69903999999999999</c:v>
                </c:pt>
                <c:pt idx="33940" formatCode="General">
                  <c:v>0.69906100000000004</c:v>
                </c:pt>
                <c:pt idx="33941" formatCode="General">
                  <c:v>0.69908099999999951</c:v>
                </c:pt>
                <c:pt idx="33942" formatCode="General">
                  <c:v>0.699102</c:v>
                </c:pt>
                <c:pt idx="33943" formatCode="General">
                  <c:v>0.69912200000000002</c:v>
                </c:pt>
                <c:pt idx="33944" formatCode="General">
                  <c:v>0.69914299999999996</c:v>
                </c:pt>
                <c:pt idx="33945" formatCode="General">
                  <c:v>0.69916299999999942</c:v>
                </c:pt>
                <c:pt idx="33946" formatCode="General">
                  <c:v>0.69918400000000003</c:v>
                </c:pt>
                <c:pt idx="33947" formatCode="General">
                  <c:v>0.69920499999999997</c:v>
                </c:pt>
                <c:pt idx="33948" formatCode="General">
                  <c:v>0.69922600000000001</c:v>
                </c:pt>
                <c:pt idx="33949" formatCode="General">
                  <c:v>0.69924600000000003</c:v>
                </c:pt>
                <c:pt idx="33950" formatCode="General">
                  <c:v>0.69926699999999942</c:v>
                </c:pt>
                <c:pt idx="33951" formatCode="General">
                  <c:v>0.69928699999999955</c:v>
                </c:pt>
                <c:pt idx="33952" formatCode="General">
                  <c:v>0.69930800000000004</c:v>
                </c:pt>
                <c:pt idx="33953" formatCode="General">
                  <c:v>0.69932799999999951</c:v>
                </c:pt>
                <c:pt idx="33954" formatCode="General">
                  <c:v>0.69934900000000044</c:v>
                </c:pt>
                <c:pt idx="33955" formatCode="General">
                  <c:v>0.69937000000000005</c:v>
                </c:pt>
                <c:pt idx="33956" formatCode="General">
                  <c:v>0.69938999999999996</c:v>
                </c:pt>
                <c:pt idx="33957" formatCode="General">
                  <c:v>0.699411</c:v>
                </c:pt>
                <c:pt idx="33958" formatCode="General">
                  <c:v>0.69943100000000002</c:v>
                </c:pt>
                <c:pt idx="33959" formatCode="General">
                  <c:v>0.69945199999999996</c:v>
                </c:pt>
                <c:pt idx="33960" formatCode="General">
                  <c:v>0.69947199999999998</c:v>
                </c:pt>
                <c:pt idx="33961" formatCode="General">
                  <c:v>0.69949300000000003</c:v>
                </c:pt>
                <c:pt idx="33962" formatCode="General">
                  <c:v>0.69951399999999941</c:v>
                </c:pt>
                <c:pt idx="33963" formatCode="General">
                  <c:v>0.69953500000000002</c:v>
                </c:pt>
                <c:pt idx="33964" formatCode="General">
                  <c:v>0.69955500000000004</c:v>
                </c:pt>
                <c:pt idx="33965" formatCode="General">
                  <c:v>0.6995749999999995</c:v>
                </c:pt>
                <c:pt idx="33966" formatCode="General">
                  <c:v>0.699596</c:v>
                </c:pt>
                <c:pt idx="33967" formatCode="General">
                  <c:v>0.69961600000000002</c:v>
                </c:pt>
                <c:pt idx="33968" formatCode="General">
                  <c:v>0.69963699999999951</c:v>
                </c:pt>
                <c:pt idx="33969" formatCode="General">
                  <c:v>0.69965800000000045</c:v>
                </c:pt>
                <c:pt idx="33970" formatCode="General">
                  <c:v>0.69967900000000072</c:v>
                </c:pt>
                <c:pt idx="33971" formatCode="General">
                  <c:v>0.69969900000000074</c:v>
                </c:pt>
                <c:pt idx="33972" formatCode="General">
                  <c:v>0.69972000000000045</c:v>
                </c:pt>
                <c:pt idx="33973" formatCode="General">
                  <c:v>0.69974000000000058</c:v>
                </c:pt>
                <c:pt idx="33974" formatCode="General">
                  <c:v>0.69976099999999997</c:v>
                </c:pt>
                <c:pt idx="33975" formatCode="General">
                  <c:v>0.69978200000000002</c:v>
                </c:pt>
                <c:pt idx="33976" formatCode="General">
                  <c:v>0.69980299999999951</c:v>
                </c:pt>
                <c:pt idx="33977" formatCode="General">
                  <c:v>0.69982299999999997</c:v>
                </c:pt>
                <c:pt idx="33978" formatCode="General">
                  <c:v>0.69984400000000047</c:v>
                </c:pt>
                <c:pt idx="33979" formatCode="General">
                  <c:v>0.69986400000000004</c:v>
                </c:pt>
                <c:pt idx="33980" formatCode="General">
                  <c:v>0.69988399999999951</c:v>
                </c:pt>
                <c:pt idx="33981" formatCode="General">
                  <c:v>0.69990500000000044</c:v>
                </c:pt>
                <c:pt idx="33982" formatCode="General">
                  <c:v>0.69992500000000046</c:v>
                </c:pt>
                <c:pt idx="33983" formatCode="General">
                  <c:v>0.69994699999999999</c:v>
                </c:pt>
                <c:pt idx="33984" formatCode="General">
                  <c:v>0.69996700000000001</c:v>
                </c:pt>
                <c:pt idx="33985" formatCode="General">
                  <c:v>0.69998800000000005</c:v>
                </c:pt>
                <c:pt idx="33986" formatCode="General">
                  <c:v>0.70000799999999996</c:v>
                </c:pt>
                <c:pt idx="33987" formatCode="General">
                  <c:v>0.70002900000000046</c:v>
                </c:pt>
                <c:pt idx="33988" formatCode="General">
                  <c:v>0.70004900000000059</c:v>
                </c:pt>
                <c:pt idx="33989" formatCode="General">
                  <c:v>0.70006999999999997</c:v>
                </c:pt>
                <c:pt idx="33990" formatCode="General">
                  <c:v>0.70009100000000046</c:v>
                </c:pt>
                <c:pt idx="33991" formatCode="General">
                  <c:v>0.70011100000000004</c:v>
                </c:pt>
                <c:pt idx="33992" formatCode="General">
                  <c:v>0.70013199999999998</c:v>
                </c:pt>
                <c:pt idx="33993" formatCode="General">
                  <c:v>0.700152</c:v>
                </c:pt>
                <c:pt idx="33994" formatCode="General">
                  <c:v>0.70017300000000005</c:v>
                </c:pt>
                <c:pt idx="33995" formatCode="General">
                  <c:v>0.70019299999999951</c:v>
                </c:pt>
                <c:pt idx="33996" formatCode="General">
                  <c:v>0.700214</c:v>
                </c:pt>
                <c:pt idx="33997" formatCode="General">
                  <c:v>0.70023400000000002</c:v>
                </c:pt>
                <c:pt idx="33998" formatCode="General">
                  <c:v>0.70025599999999999</c:v>
                </c:pt>
                <c:pt idx="33999" formatCode="General">
                  <c:v>0.70027600000000001</c:v>
                </c:pt>
                <c:pt idx="34000" formatCode="General">
                  <c:v>0.7002969999999995</c:v>
                </c:pt>
                <c:pt idx="34001" formatCode="General">
                  <c:v>0.70031699999999941</c:v>
                </c:pt>
                <c:pt idx="34002" formatCode="General">
                  <c:v>0.70033800000000002</c:v>
                </c:pt>
                <c:pt idx="34003" formatCode="General">
                  <c:v>0.70035800000000004</c:v>
                </c:pt>
                <c:pt idx="34004" formatCode="General">
                  <c:v>0.70037899999999997</c:v>
                </c:pt>
                <c:pt idx="34005" formatCode="General">
                  <c:v>0.70040000000000002</c:v>
                </c:pt>
                <c:pt idx="34006" formatCode="General">
                  <c:v>0.70042000000000004</c:v>
                </c:pt>
                <c:pt idx="34007" formatCode="General">
                  <c:v>0.70044099999999998</c:v>
                </c:pt>
                <c:pt idx="34008" formatCode="General">
                  <c:v>0.700461</c:v>
                </c:pt>
                <c:pt idx="34009" formatCode="General">
                  <c:v>0.7004819999999996</c:v>
                </c:pt>
                <c:pt idx="34010" formatCode="General">
                  <c:v>0.70050199999999996</c:v>
                </c:pt>
                <c:pt idx="34011" formatCode="General">
                  <c:v>0.70052300000000001</c:v>
                </c:pt>
                <c:pt idx="34012" formatCode="General">
                  <c:v>0.70054300000000003</c:v>
                </c:pt>
                <c:pt idx="34013" formatCode="General">
                  <c:v>0.70056499999999955</c:v>
                </c:pt>
                <c:pt idx="34014" formatCode="General">
                  <c:v>0.70058500000000001</c:v>
                </c:pt>
                <c:pt idx="34015" formatCode="General">
                  <c:v>0.70060599999999995</c:v>
                </c:pt>
                <c:pt idx="34016" formatCode="General">
                  <c:v>0.70062600000000042</c:v>
                </c:pt>
                <c:pt idx="34017" formatCode="General">
                  <c:v>0.70064700000000046</c:v>
                </c:pt>
                <c:pt idx="34018" formatCode="General">
                  <c:v>0.70066700000000004</c:v>
                </c:pt>
                <c:pt idx="34019" formatCode="General">
                  <c:v>0.70068799999999998</c:v>
                </c:pt>
                <c:pt idx="34020" formatCode="General">
                  <c:v>0.70070900000000058</c:v>
                </c:pt>
                <c:pt idx="34021" formatCode="General">
                  <c:v>0.70072900000000071</c:v>
                </c:pt>
                <c:pt idx="34022" formatCode="General">
                  <c:v>0.70075000000000043</c:v>
                </c:pt>
                <c:pt idx="34023" formatCode="General">
                  <c:v>0.70077000000000045</c:v>
                </c:pt>
                <c:pt idx="34024" formatCode="General">
                  <c:v>0.70079100000000072</c:v>
                </c:pt>
                <c:pt idx="34025" formatCode="General">
                  <c:v>0.70081099999999996</c:v>
                </c:pt>
                <c:pt idx="34026" formatCode="General">
                  <c:v>0.70083200000000001</c:v>
                </c:pt>
                <c:pt idx="34027" formatCode="General">
                  <c:v>0.7008529999999995</c:v>
                </c:pt>
                <c:pt idx="34028" formatCode="General">
                  <c:v>0.70087299999999997</c:v>
                </c:pt>
                <c:pt idx="34029" formatCode="General">
                  <c:v>0.70089400000000046</c:v>
                </c:pt>
                <c:pt idx="34030" formatCode="General">
                  <c:v>0.70091499999999951</c:v>
                </c:pt>
                <c:pt idx="34031" formatCode="General">
                  <c:v>0.70093499999999997</c:v>
                </c:pt>
                <c:pt idx="34032" formatCode="General">
                  <c:v>0.70095499999999999</c:v>
                </c:pt>
                <c:pt idx="34033" formatCode="General">
                  <c:v>0.70097600000000004</c:v>
                </c:pt>
                <c:pt idx="34034" formatCode="General">
                  <c:v>0.70099699999999998</c:v>
                </c:pt>
                <c:pt idx="34035" formatCode="General">
                  <c:v>0.701017</c:v>
                </c:pt>
                <c:pt idx="34036" formatCode="General">
                  <c:v>0.70103800000000005</c:v>
                </c:pt>
                <c:pt idx="34037" formatCode="General">
                  <c:v>0.70105899999999999</c:v>
                </c:pt>
                <c:pt idx="34038" formatCode="General">
                  <c:v>0.70107900000000045</c:v>
                </c:pt>
                <c:pt idx="34039" formatCode="General">
                  <c:v>0.70109999999999995</c:v>
                </c:pt>
                <c:pt idx="34040" formatCode="General">
                  <c:v>0.70111999999999997</c:v>
                </c:pt>
                <c:pt idx="34041" formatCode="General">
                  <c:v>0.70114100000000046</c:v>
                </c:pt>
                <c:pt idx="34042" formatCode="General">
                  <c:v>0.70116199999999951</c:v>
                </c:pt>
                <c:pt idx="34043" formatCode="General">
                  <c:v>0.70118199999999997</c:v>
                </c:pt>
                <c:pt idx="34044" formatCode="General">
                  <c:v>0.70120300000000002</c:v>
                </c:pt>
                <c:pt idx="34045" formatCode="General">
                  <c:v>0.70122399999999996</c:v>
                </c:pt>
                <c:pt idx="34046" formatCode="General">
                  <c:v>0.70124399999999998</c:v>
                </c:pt>
                <c:pt idx="34047" formatCode="General">
                  <c:v>0.701264</c:v>
                </c:pt>
                <c:pt idx="34048" formatCode="General">
                  <c:v>0.70128500000000005</c:v>
                </c:pt>
                <c:pt idx="34049" formatCode="General">
                  <c:v>0.70130599999999998</c:v>
                </c:pt>
                <c:pt idx="34050" formatCode="General">
                  <c:v>0.701326</c:v>
                </c:pt>
                <c:pt idx="34051" formatCode="General">
                  <c:v>0.70134700000000005</c:v>
                </c:pt>
                <c:pt idx="34052" formatCode="General">
                  <c:v>0.70136799999999955</c:v>
                </c:pt>
                <c:pt idx="34053" formatCode="General">
                  <c:v>0.70138800000000001</c:v>
                </c:pt>
                <c:pt idx="34054" formatCode="General">
                  <c:v>0.70140899999999951</c:v>
                </c:pt>
                <c:pt idx="34055" formatCode="General">
                  <c:v>0.70142899999999997</c:v>
                </c:pt>
                <c:pt idx="34056" formatCode="General">
                  <c:v>0.70145000000000002</c:v>
                </c:pt>
                <c:pt idx="34057" formatCode="General">
                  <c:v>0.70147000000000004</c:v>
                </c:pt>
                <c:pt idx="34058" formatCode="General">
                  <c:v>0.70149099999999998</c:v>
                </c:pt>
                <c:pt idx="34059" formatCode="General">
                  <c:v>0.70151199999999958</c:v>
                </c:pt>
                <c:pt idx="34060" formatCode="General">
                  <c:v>0.7015319999999996</c:v>
                </c:pt>
                <c:pt idx="34061" formatCode="General">
                  <c:v>0.70155299999999943</c:v>
                </c:pt>
                <c:pt idx="34062" formatCode="General">
                  <c:v>0.701573</c:v>
                </c:pt>
                <c:pt idx="34063" formatCode="General">
                  <c:v>0.70159400000000005</c:v>
                </c:pt>
                <c:pt idx="34064" formatCode="General">
                  <c:v>0.70161399999999996</c:v>
                </c:pt>
                <c:pt idx="34065" formatCode="General">
                  <c:v>0.70163500000000045</c:v>
                </c:pt>
                <c:pt idx="34066" formatCode="General">
                  <c:v>0.70165599999999995</c:v>
                </c:pt>
                <c:pt idx="34067" formatCode="General">
                  <c:v>0.70167700000000044</c:v>
                </c:pt>
                <c:pt idx="34068" formatCode="General">
                  <c:v>0.70169700000000046</c:v>
                </c:pt>
                <c:pt idx="34069" formatCode="General">
                  <c:v>0.70171799999999951</c:v>
                </c:pt>
                <c:pt idx="34070" formatCode="General">
                  <c:v>0.70173799999999997</c:v>
                </c:pt>
                <c:pt idx="34071" formatCode="General">
                  <c:v>0.70175900000000047</c:v>
                </c:pt>
                <c:pt idx="34072" formatCode="General">
                  <c:v>0.70177900000000071</c:v>
                </c:pt>
                <c:pt idx="34073" formatCode="General">
                  <c:v>0.70180000000000042</c:v>
                </c:pt>
                <c:pt idx="34074" formatCode="General">
                  <c:v>0.70182100000000058</c:v>
                </c:pt>
                <c:pt idx="34075" formatCode="General">
                  <c:v>0.70184100000000071</c:v>
                </c:pt>
                <c:pt idx="34076" formatCode="General">
                  <c:v>0.70186199999999999</c:v>
                </c:pt>
                <c:pt idx="34077" formatCode="General">
                  <c:v>0.70188200000000001</c:v>
                </c:pt>
                <c:pt idx="34078" formatCode="General">
                  <c:v>0.70190300000000005</c:v>
                </c:pt>
                <c:pt idx="34079" formatCode="General">
                  <c:v>0.70192299999999996</c:v>
                </c:pt>
                <c:pt idx="34080" formatCode="General">
                  <c:v>0.70194400000000046</c:v>
                </c:pt>
                <c:pt idx="34081" formatCode="General">
                  <c:v>0.70196499999999951</c:v>
                </c:pt>
                <c:pt idx="34082" formatCode="General">
                  <c:v>0.701986</c:v>
                </c:pt>
                <c:pt idx="34083" formatCode="General">
                  <c:v>0.70200600000000002</c:v>
                </c:pt>
                <c:pt idx="34084" formatCode="General">
                  <c:v>0.70202699999999996</c:v>
                </c:pt>
                <c:pt idx="34085" formatCode="General">
                  <c:v>0.70204699999999998</c:v>
                </c:pt>
                <c:pt idx="34086" formatCode="General">
                  <c:v>0.702067</c:v>
                </c:pt>
                <c:pt idx="34087" formatCode="General">
                  <c:v>0.70208899999999996</c:v>
                </c:pt>
                <c:pt idx="34088" formatCode="General">
                  <c:v>0.70210899999999998</c:v>
                </c:pt>
                <c:pt idx="34089" formatCode="General">
                  <c:v>0.70213000000000003</c:v>
                </c:pt>
                <c:pt idx="34090" formatCode="General">
                  <c:v>0.70215000000000005</c:v>
                </c:pt>
                <c:pt idx="34091" formatCode="General">
                  <c:v>0.70217099999999999</c:v>
                </c:pt>
                <c:pt idx="34092" formatCode="General">
                  <c:v>0.70219100000000045</c:v>
                </c:pt>
                <c:pt idx="34093" formatCode="General">
                  <c:v>0.7022119999999995</c:v>
                </c:pt>
                <c:pt idx="34094" formatCode="General">
                  <c:v>0.70223199999999997</c:v>
                </c:pt>
                <c:pt idx="34095" formatCode="General">
                  <c:v>0.70225300000000002</c:v>
                </c:pt>
                <c:pt idx="34096" formatCode="General">
                  <c:v>0.70227399999999951</c:v>
                </c:pt>
                <c:pt idx="34097" formatCode="General">
                  <c:v>0.70229500000000045</c:v>
                </c:pt>
                <c:pt idx="34098" formatCode="General">
                  <c:v>0.70231500000000002</c:v>
                </c:pt>
                <c:pt idx="34099" formatCode="General">
                  <c:v>0.70233500000000004</c:v>
                </c:pt>
                <c:pt idx="34100" formatCode="General">
                  <c:v>0.70235599999999998</c:v>
                </c:pt>
                <c:pt idx="34101" formatCode="General">
                  <c:v>0.702376</c:v>
                </c:pt>
                <c:pt idx="34102" formatCode="General">
                  <c:v>0.70239799999999997</c:v>
                </c:pt>
                <c:pt idx="34103" formatCode="General">
                  <c:v>0.70241799999999943</c:v>
                </c:pt>
                <c:pt idx="34104" formatCode="General">
                  <c:v>0.70243900000000004</c:v>
                </c:pt>
                <c:pt idx="34105" formatCode="General">
                  <c:v>0.7024589999999995</c:v>
                </c:pt>
                <c:pt idx="34106" formatCode="General">
                  <c:v>0.70247999999999999</c:v>
                </c:pt>
                <c:pt idx="34107" formatCode="General">
                  <c:v>0.70250000000000001</c:v>
                </c:pt>
                <c:pt idx="34108" formatCode="General">
                  <c:v>0.70252099999999951</c:v>
                </c:pt>
                <c:pt idx="34109" formatCode="General">
                  <c:v>0.70254099999999997</c:v>
                </c:pt>
                <c:pt idx="34110" formatCode="General">
                  <c:v>0.70256199999999958</c:v>
                </c:pt>
                <c:pt idx="34111" formatCode="General">
                  <c:v>0.70258299999999929</c:v>
                </c:pt>
                <c:pt idx="34112" formatCode="General">
                  <c:v>0.70260400000000045</c:v>
                </c:pt>
                <c:pt idx="34113" formatCode="General">
                  <c:v>0.70262400000000058</c:v>
                </c:pt>
                <c:pt idx="34114" formatCode="General">
                  <c:v>0.70264400000000071</c:v>
                </c:pt>
                <c:pt idx="34115" formatCode="General">
                  <c:v>0.70266499999999998</c:v>
                </c:pt>
                <c:pt idx="34116" formatCode="General">
                  <c:v>0.70268500000000045</c:v>
                </c:pt>
                <c:pt idx="34117" formatCode="General">
                  <c:v>0.70270699999999997</c:v>
                </c:pt>
                <c:pt idx="34118" formatCode="General">
                  <c:v>0.70272699999999999</c:v>
                </c:pt>
                <c:pt idx="34119" formatCode="General">
                  <c:v>0.70274800000000071</c:v>
                </c:pt>
                <c:pt idx="34120" formatCode="General">
                  <c:v>0.7027679999999995</c:v>
                </c:pt>
                <c:pt idx="34121" formatCode="General">
                  <c:v>0.70278900000000044</c:v>
                </c:pt>
                <c:pt idx="34122" formatCode="General">
                  <c:v>0.70280900000000046</c:v>
                </c:pt>
                <c:pt idx="34123" formatCode="General">
                  <c:v>0.70282999999999995</c:v>
                </c:pt>
                <c:pt idx="34124" formatCode="General">
                  <c:v>0.70285100000000045</c:v>
                </c:pt>
                <c:pt idx="34125" formatCode="General">
                  <c:v>0.70287200000000005</c:v>
                </c:pt>
                <c:pt idx="34126" formatCode="General">
                  <c:v>0.70289200000000041</c:v>
                </c:pt>
                <c:pt idx="34127" formatCode="General">
                  <c:v>0.70291199999999998</c:v>
                </c:pt>
                <c:pt idx="34128" formatCode="General">
                  <c:v>0.70293300000000003</c:v>
                </c:pt>
                <c:pt idx="34129" formatCode="General">
                  <c:v>0.70295300000000005</c:v>
                </c:pt>
                <c:pt idx="34130" formatCode="General">
                  <c:v>0.70297399999999999</c:v>
                </c:pt>
                <c:pt idx="34131" formatCode="General">
                  <c:v>0.7029950000000007</c:v>
                </c:pt>
                <c:pt idx="34132" formatCode="General">
                  <c:v>0.70301599999999997</c:v>
                </c:pt>
                <c:pt idx="34133" formatCode="General">
                  <c:v>0.70303599999999999</c:v>
                </c:pt>
                <c:pt idx="34134" formatCode="General">
                  <c:v>0.70305700000000004</c:v>
                </c:pt>
                <c:pt idx="34135" formatCode="General">
                  <c:v>0.70307699999999951</c:v>
                </c:pt>
                <c:pt idx="34136" formatCode="General">
                  <c:v>0.70309800000000044</c:v>
                </c:pt>
                <c:pt idx="34137" formatCode="General">
                  <c:v>0.70311800000000002</c:v>
                </c:pt>
                <c:pt idx="34138" formatCode="General">
                  <c:v>0.70313899999999996</c:v>
                </c:pt>
                <c:pt idx="34139" formatCode="General">
                  <c:v>0.70316000000000001</c:v>
                </c:pt>
                <c:pt idx="34140" formatCode="General">
                  <c:v>0.70318000000000003</c:v>
                </c:pt>
                <c:pt idx="34141" formatCode="General">
                  <c:v>0.70320099999999996</c:v>
                </c:pt>
                <c:pt idx="34142" formatCode="General">
                  <c:v>0.70322099999999998</c:v>
                </c:pt>
                <c:pt idx="34143" formatCode="General">
                  <c:v>0.70324200000000003</c:v>
                </c:pt>
                <c:pt idx="34144" formatCode="General">
                  <c:v>0.70326199999999961</c:v>
                </c:pt>
                <c:pt idx="34145" formatCode="General">
                  <c:v>0.70328299999999955</c:v>
                </c:pt>
                <c:pt idx="34146" formatCode="General">
                  <c:v>0.70330400000000004</c:v>
                </c:pt>
                <c:pt idx="34147" formatCode="General">
                  <c:v>0.70332399999999951</c:v>
                </c:pt>
                <c:pt idx="34148" formatCode="General">
                  <c:v>0.70334500000000044</c:v>
                </c:pt>
                <c:pt idx="34149" formatCode="General">
                  <c:v>0.7033659999999996</c:v>
                </c:pt>
                <c:pt idx="34150" formatCode="General">
                  <c:v>0.70338599999999996</c:v>
                </c:pt>
                <c:pt idx="34151" formatCode="General">
                  <c:v>0.703407</c:v>
                </c:pt>
                <c:pt idx="34152" formatCode="General">
                  <c:v>0.70342700000000002</c:v>
                </c:pt>
                <c:pt idx="34153" formatCode="General">
                  <c:v>0.70344799999999996</c:v>
                </c:pt>
                <c:pt idx="34154" formatCode="General">
                  <c:v>0.70346900000000001</c:v>
                </c:pt>
                <c:pt idx="34155" formatCode="General">
                  <c:v>0.70348900000000003</c:v>
                </c:pt>
                <c:pt idx="34156" formatCode="General">
                  <c:v>0.70350999999999997</c:v>
                </c:pt>
                <c:pt idx="34157" formatCode="General">
                  <c:v>0.70352999999999999</c:v>
                </c:pt>
                <c:pt idx="34158" formatCode="General">
                  <c:v>0.70355100000000004</c:v>
                </c:pt>
                <c:pt idx="34159" formatCode="General">
                  <c:v>0.7035709999999995</c:v>
                </c:pt>
                <c:pt idx="34160" formatCode="General">
                  <c:v>0.703592</c:v>
                </c:pt>
                <c:pt idx="34161" formatCode="General">
                  <c:v>0.70361300000000004</c:v>
                </c:pt>
                <c:pt idx="34162" formatCode="General">
                  <c:v>0.70363299999999951</c:v>
                </c:pt>
                <c:pt idx="34163" formatCode="General">
                  <c:v>0.70365400000000045</c:v>
                </c:pt>
                <c:pt idx="34164" formatCode="General">
                  <c:v>0.70367500000000072</c:v>
                </c:pt>
                <c:pt idx="34165" formatCode="General">
                  <c:v>0.70369500000000074</c:v>
                </c:pt>
                <c:pt idx="34166" formatCode="General">
                  <c:v>0.70371499999999998</c:v>
                </c:pt>
                <c:pt idx="34167" formatCode="General">
                  <c:v>0.70373600000000003</c:v>
                </c:pt>
                <c:pt idx="34168" formatCode="General">
                  <c:v>0.70375699999999997</c:v>
                </c:pt>
                <c:pt idx="34169" formatCode="General">
                  <c:v>0.70377699999999999</c:v>
                </c:pt>
                <c:pt idx="34170" formatCode="General">
                  <c:v>0.7037980000000007</c:v>
                </c:pt>
                <c:pt idx="34171" formatCode="General">
                  <c:v>0.70381899999999997</c:v>
                </c:pt>
                <c:pt idx="34172" formatCode="General">
                  <c:v>0.70383899999999999</c:v>
                </c:pt>
                <c:pt idx="34173" formatCode="General">
                  <c:v>0.70386000000000004</c:v>
                </c:pt>
                <c:pt idx="34174" formatCode="General">
                  <c:v>0.70387999999999995</c:v>
                </c:pt>
                <c:pt idx="34175" formatCode="General">
                  <c:v>0.70390100000000044</c:v>
                </c:pt>
                <c:pt idx="34176" formatCode="General">
                  <c:v>0.70392100000000046</c:v>
                </c:pt>
                <c:pt idx="34177" formatCode="General">
                  <c:v>0.7039420000000004</c:v>
                </c:pt>
                <c:pt idx="34178" formatCode="General">
                  <c:v>0.70396300000000001</c:v>
                </c:pt>
                <c:pt idx="34179" formatCode="General">
                  <c:v>0.70398300000000003</c:v>
                </c:pt>
                <c:pt idx="34180" formatCode="General">
                  <c:v>0.70400399999999996</c:v>
                </c:pt>
                <c:pt idx="34181" formatCode="General">
                  <c:v>0.70402399999999998</c:v>
                </c:pt>
                <c:pt idx="34182" formatCode="General">
                  <c:v>0.70404500000000059</c:v>
                </c:pt>
                <c:pt idx="34183" formatCode="General">
                  <c:v>0.70406599999999997</c:v>
                </c:pt>
                <c:pt idx="34184" formatCode="General">
                  <c:v>0.70408599999999999</c:v>
                </c:pt>
                <c:pt idx="34185" formatCode="General">
                  <c:v>0.70410700000000004</c:v>
                </c:pt>
                <c:pt idx="34186" formatCode="General">
                  <c:v>0.70412799999999998</c:v>
                </c:pt>
                <c:pt idx="34187" formatCode="General">
                  <c:v>0.70414800000000044</c:v>
                </c:pt>
                <c:pt idx="34188" formatCode="General">
                  <c:v>0.70416900000000004</c:v>
                </c:pt>
                <c:pt idx="34189" formatCode="General">
                  <c:v>0.70418899999999951</c:v>
                </c:pt>
                <c:pt idx="34190" formatCode="General">
                  <c:v>0.70421</c:v>
                </c:pt>
                <c:pt idx="34191" formatCode="General">
                  <c:v>0.70423000000000002</c:v>
                </c:pt>
                <c:pt idx="34192" formatCode="General">
                  <c:v>0.70425199999999999</c:v>
                </c:pt>
                <c:pt idx="34193" formatCode="General">
                  <c:v>0.70427200000000001</c:v>
                </c:pt>
                <c:pt idx="34194" formatCode="General">
                  <c:v>0.70429200000000003</c:v>
                </c:pt>
                <c:pt idx="34195" formatCode="General">
                  <c:v>0.70431299999999941</c:v>
                </c:pt>
                <c:pt idx="34196" formatCode="General">
                  <c:v>0.70433299999999943</c:v>
                </c:pt>
                <c:pt idx="34197" formatCode="General">
                  <c:v>0.70435400000000004</c:v>
                </c:pt>
                <c:pt idx="34198" formatCode="General">
                  <c:v>0.7043739999999995</c:v>
                </c:pt>
                <c:pt idx="34199" formatCode="General">
                  <c:v>0.70439499999999999</c:v>
                </c:pt>
                <c:pt idx="34200" formatCode="General">
                  <c:v>0.7044159999999996</c:v>
                </c:pt>
                <c:pt idx="34201" formatCode="General">
                  <c:v>0.70443699999999942</c:v>
                </c:pt>
                <c:pt idx="34202" formatCode="General">
                  <c:v>0.704457</c:v>
                </c:pt>
                <c:pt idx="34203" formatCode="General">
                  <c:v>0.70447800000000005</c:v>
                </c:pt>
                <c:pt idx="34204" formatCode="General">
                  <c:v>0.70449799999999996</c:v>
                </c:pt>
                <c:pt idx="34205" formatCode="General">
                  <c:v>0.70451799999999942</c:v>
                </c:pt>
                <c:pt idx="34206" formatCode="General">
                  <c:v>0.7045400000000005</c:v>
                </c:pt>
                <c:pt idx="34207" formatCode="General">
                  <c:v>0.70455999999999996</c:v>
                </c:pt>
                <c:pt idx="34208" formatCode="General">
                  <c:v>0.70458100000000001</c:v>
                </c:pt>
                <c:pt idx="34209" formatCode="General">
                  <c:v>0.70460100000000059</c:v>
                </c:pt>
                <c:pt idx="34210" formatCode="General">
                  <c:v>0.70462200000000041</c:v>
                </c:pt>
                <c:pt idx="34211" formatCode="General">
                  <c:v>0.70464200000000043</c:v>
                </c:pt>
                <c:pt idx="34212" formatCode="General">
                  <c:v>0.70466300000000004</c:v>
                </c:pt>
                <c:pt idx="34213" formatCode="General">
                  <c:v>0.7046829999999995</c:v>
                </c:pt>
                <c:pt idx="34214" formatCode="General">
                  <c:v>0.70470400000000044</c:v>
                </c:pt>
                <c:pt idx="34215" formatCode="General">
                  <c:v>0.70472500000000071</c:v>
                </c:pt>
                <c:pt idx="34216" formatCode="General">
                  <c:v>0.70474600000000043</c:v>
                </c:pt>
                <c:pt idx="34217" formatCode="General">
                  <c:v>0.704766</c:v>
                </c:pt>
                <c:pt idx="34218" formatCode="General">
                  <c:v>0.70478700000000005</c:v>
                </c:pt>
                <c:pt idx="34219" formatCode="General">
                  <c:v>0.70480699999999996</c:v>
                </c:pt>
                <c:pt idx="34220" formatCode="General">
                  <c:v>0.70482699999999998</c:v>
                </c:pt>
                <c:pt idx="34221" formatCode="General">
                  <c:v>0.70484899999999995</c:v>
                </c:pt>
                <c:pt idx="34222" formatCode="General">
                  <c:v>0.70486899999999997</c:v>
                </c:pt>
                <c:pt idx="34223" formatCode="General">
                  <c:v>0.70489000000000046</c:v>
                </c:pt>
                <c:pt idx="34224" formatCode="General">
                  <c:v>0.70491000000000004</c:v>
                </c:pt>
                <c:pt idx="34225" formatCode="General">
                  <c:v>0.70493099999999997</c:v>
                </c:pt>
                <c:pt idx="34226" formatCode="General">
                  <c:v>0.70495099999999999</c:v>
                </c:pt>
                <c:pt idx="34227" formatCode="General">
                  <c:v>0.70497200000000004</c:v>
                </c:pt>
                <c:pt idx="34228" formatCode="General">
                  <c:v>0.70499199999999995</c:v>
                </c:pt>
                <c:pt idx="34229" formatCode="General">
                  <c:v>0.70501400000000003</c:v>
                </c:pt>
                <c:pt idx="34230" formatCode="General">
                  <c:v>0.70503400000000005</c:v>
                </c:pt>
                <c:pt idx="34231" formatCode="General">
                  <c:v>0.70505499999999999</c:v>
                </c:pt>
                <c:pt idx="34232" formatCode="General">
                  <c:v>0.70507500000000045</c:v>
                </c:pt>
                <c:pt idx="34233" formatCode="General">
                  <c:v>0.70509500000000058</c:v>
                </c:pt>
                <c:pt idx="34234" formatCode="General">
                  <c:v>0.70511599999999997</c:v>
                </c:pt>
                <c:pt idx="34235" formatCode="General">
                  <c:v>0.70513700000000001</c:v>
                </c:pt>
                <c:pt idx="34236" formatCode="General">
                  <c:v>0.70515799999999951</c:v>
                </c:pt>
                <c:pt idx="34237" formatCode="General">
                  <c:v>0.70517799999999997</c:v>
                </c:pt>
                <c:pt idx="34238" formatCode="General">
                  <c:v>0.70519900000000046</c:v>
                </c:pt>
                <c:pt idx="34239" formatCode="General">
                  <c:v>0.70521900000000004</c:v>
                </c:pt>
                <c:pt idx="34240" formatCode="General">
                  <c:v>0.70523999999999998</c:v>
                </c:pt>
                <c:pt idx="34241" formatCode="General">
                  <c:v>0.70526</c:v>
                </c:pt>
                <c:pt idx="34242" formatCode="General">
                  <c:v>0.70528100000000005</c:v>
                </c:pt>
                <c:pt idx="34243" formatCode="General">
                  <c:v>0.70530099999999996</c:v>
                </c:pt>
                <c:pt idx="34244" formatCode="General">
                  <c:v>0.70532300000000003</c:v>
                </c:pt>
                <c:pt idx="34245" formatCode="General">
                  <c:v>0.70534300000000005</c:v>
                </c:pt>
                <c:pt idx="34246" formatCode="General">
                  <c:v>0.7053629999999993</c:v>
                </c:pt>
                <c:pt idx="34247" formatCode="General">
                  <c:v>0.70538400000000001</c:v>
                </c:pt>
                <c:pt idx="34248" formatCode="General">
                  <c:v>0.70540400000000003</c:v>
                </c:pt>
                <c:pt idx="34249" formatCode="General">
                  <c:v>0.70542499999999997</c:v>
                </c:pt>
                <c:pt idx="34250" formatCode="General">
                  <c:v>0.70544600000000002</c:v>
                </c:pt>
                <c:pt idx="34251" formatCode="General">
                  <c:v>0.70546699999999929</c:v>
                </c:pt>
                <c:pt idx="34252" formatCode="General">
                  <c:v>0.70548699999999942</c:v>
                </c:pt>
                <c:pt idx="34253" formatCode="General">
                  <c:v>0.70550800000000002</c:v>
                </c:pt>
                <c:pt idx="34254" formatCode="General">
                  <c:v>0.70552800000000004</c:v>
                </c:pt>
                <c:pt idx="34255" formatCode="General">
                  <c:v>0.70554899999999998</c:v>
                </c:pt>
                <c:pt idx="34256" formatCode="General">
                  <c:v>0.705569</c:v>
                </c:pt>
                <c:pt idx="34257" formatCode="General">
                  <c:v>0.70559000000000005</c:v>
                </c:pt>
                <c:pt idx="34258" formatCode="General">
                  <c:v>0.7056100000000004</c:v>
                </c:pt>
                <c:pt idx="34259" formatCode="General">
                  <c:v>0.70563100000000045</c:v>
                </c:pt>
                <c:pt idx="34260" formatCode="General">
                  <c:v>0.70565199999999995</c:v>
                </c:pt>
                <c:pt idx="34261" formatCode="General">
                  <c:v>0.70567200000000041</c:v>
                </c:pt>
                <c:pt idx="34262" formatCode="General">
                  <c:v>0.70569300000000046</c:v>
                </c:pt>
                <c:pt idx="34263" formatCode="General">
                  <c:v>0.70571300000000003</c:v>
                </c:pt>
                <c:pt idx="34264" formatCode="General">
                  <c:v>0.70573399999999997</c:v>
                </c:pt>
                <c:pt idx="34265" formatCode="General">
                  <c:v>0.70575500000000047</c:v>
                </c:pt>
                <c:pt idx="34266" formatCode="General">
                  <c:v>0.70577500000000071</c:v>
                </c:pt>
                <c:pt idx="34267" formatCode="General">
                  <c:v>0.70579600000000042</c:v>
                </c:pt>
                <c:pt idx="34268" formatCode="General">
                  <c:v>0.70581700000000003</c:v>
                </c:pt>
                <c:pt idx="34269" formatCode="General">
                  <c:v>0.70583700000000005</c:v>
                </c:pt>
                <c:pt idx="34270" formatCode="General">
                  <c:v>0.70585799999999999</c:v>
                </c:pt>
                <c:pt idx="34271" formatCode="General">
                  <c:v>0.70587800000000045</c:v>
                </c:pt>
                <c:pt idx="34272" formatCode="General">
                  <c:v>0.70589900000000072</c:v>
                </c:pt>
                <c:pt idx="34273" formatCode="General">
                  <c:v>0.70591999999999999</c:v>
                </c:pt>
                <c:pt idx="34274" formatCode="General">
                  <c:v>0.70594000000000046</c:v>
                </c:pt>
                <c:pt idx="34275" formatCode="General">
                  <c:v>0.70596099999999951</c:v>
                </c:pt>
                <c:pt idx="34276" formatCode="General">
                  <c:v>0.70598099999999997</c:v>
                </c:pt>
                <c:pt idx="34277" formatCode="General">
                  <c:v>0.70600200000000002</c:v>
                </c:pt>
                <c:pt idx="34278" formatCode="General">
                  <c:v>0.70602200000000004</c:v>
                </c:pt>
                <c:pt idx="34279" formatCode="General">
                  <c:v>0.70604299999999998</c:v>
                </c:pt>
                <c:pt idx="34280" formatCode="General">
                  <c:v>0.70606400000000002</c:v>
                </c:pt>
                <c:pt idx="34281" formatCode="General">
                  <c:v>0.70608400000000004</c:v>
                </c:pt>
                <c:pt idx="34282" formatCode="General">
                  <c:v>0.70610499999999998</c:v>
                </c:pt>
                <c:pt idx="34283" formatCode="General">
                  <c:v>0.70612600000000003</c:v>
                </c:pt>
                <c:pt idx="34284" formatCode="General">
                  <c:v>0.70614600000000005</c:v>
                </c:pt>
                <c:pt idx="34285" formatCode="General">
                  <c:v>0.70616699999999955</c:v>
                </c:pt>
                <c:pt idx="34286" formatCode="General">
                  <c:v>0.70618700000000001</c:v>
                </c:pt>
                <c:pt idx="34287" formatCode="General">
                  <c:v>0.7062079999999995</c:v>
                </c:pt>
                <c:pt idx="34288" formatCode="General">
                  <c:v>0.70622799999999997</c:v>
                </c:pt>
                <c:pt idx="34289" formatCode="General">
                  <c:v>0.70624900000000046</c:v>
                </c:pt>
                <c:pt idx="34290" formatCode="General">
                  <c:v>0.70626999999999951</c:v>
                </c:pt>
                <c:pt idx="34291" formatCode="General">
                  <c:v>0.70628999999999997</c:v>
                </c:pt>
                <c:pt idx="34292" formatCode="General">
                  <c:v>0.70631100000000002</c:v>
                </c:pt>
                <c:pt idx="34293" formatCode="General">
                  <c:v>0.70633100000000004</c:v>
                </c:pt>
                <c:pt idx="34294" formatCode="General">
                  <c:v>0.70635199999999998</c:v>
                </c:pt>
                <c:pt idx="34295" formatCode="General">
                  <c:v>0.706372</c:v>
                </c:pt>
                <c:pt idx="34296" formatCode="General">
                  <c:v>0.70639300000000005</c:v>
                </c:pt>
                <c:pt idx="34297" formatCode="General">
                  <c:v>0.70641399999999943</c:v>
                </c:pt>
                <c:pt idx="34298" formatCode="General">
                  <c:v>0.70643500000000004</c:v>
                </c:pt>
                <c:pt idx="34299" formatCode="General">
                  <c:v>0.7064550000000005</c:v>
                </c:pt>
                <c:pt idx="34300" formatCode="General">
                  <c:v>0.70647499999999996</c:v>
                </c:pt>
                <c:pt idx="34301" formatCode="General">
                  <c:v>0.70649600000000001</c:v>
                </c:pt>
                <c:pt idx="34302" formatCode="General">
                  <c:v>0.70651699999999928</c:v>
                </c:pt>
                <c:pt idx="34303" formatCode="General">
                  <c:v>0.70653699999999942</c:v>
                </c:pt>
                <c:pt idx="34304" formatCode="General">
                  <c:v>0.70655800000000002</c:v>
                </c:pt>
                <c:pt idx="34305" formatCode="General">
                  <c:v>0.70657899999999996</c:v>
                </c:pt>
                <c:pt idx="34306" formatCode="General">
                  <c:v>0.70659899999999998</c:v>
                </c:pt>
                <c:pt idx="34307" formatCode="General">
                  <c:v>0.70662000000000058</c:v>
                </c:pt>
                <c:pt idx="34308" formatCode="General">
                  <c:v>0.70664000000000071</c:v>
                </c:pt>
                <c:pt idx="34309" formatCode="General">
                  <c:v>0.70666099999999998</c:v>
                </c:pt>
                <c:pt idx="34310" formatCode="General">
                  <c:v>0.70668100000000045</c:v>
                </c:pt>
                <c:pt idx="34311" formatCode="General">
                  <c:v>0.70670200000000005</c:v>
                </c:pt>
                <c:pt idx="34312" formatCode="General">
                  <c:v>0.70672299999999999</c:v>
                </c:pt>
                <c:pt idx="34313" formatCode="General">
                  <c:v>0.70674300000000045</c:v>
                </c:pt>
                <c:pt idx="34314" formatCode="General">
                  <c:v>0.7067639999999995</c:v>
                </c:pt>
                <c:pt idx="34315" formatCode="General">
                  <c:v>0.70678399999999997</c:v>
                </c:pt>
                <c:pt idx="34316" formatCode="General">
                  <c:v>0.70680500000000046</c:v>
                </c:pt>
                <c:pt idx="34317" formatCode="General">
                  <c:v>0.7068250000000007</c:v>
                </c:pt>
                <c:pt idx="34318" formatCode="General">
                  <c:v>0.70684700000000045</c:v>
                </c:pt>
                <c:pt idx="34319" formatCode="General">
                  <c:v>0.70686700000000002</c:v>
                </c:pt>
                <c:pt idx="34320" formatCode="General">
                  <c:v>0.70688799999999996</c:v>
                </c:pt>
                <c:pt idx="34321" formatCode="General">
                  <c:v>0.70690799999999998</c:v>
                </c:pt>
                <c:pt idx="34322" formatCode="General">
                  <c:v>0.70692900000000058</c:v>
                </c:pt>
                <c:pt idx="34323" formatCode="General">
                  <c:v>0.70694900000000072</c:v>
                </c:pt>
                <c:pt idx="34324" formatCode="General">
                  <c:v>0.70696999999999999</c:v>
                </c:pt>
                <c:pt idx="34325" formatCode="General">
                  <c:v>0.70699000000000045</c:v>
                </c:pt>
                <c:pt idx="34326" formatCode="General">
                  <c:v>0.7070109999999995</c:v>
                </c:pt>
                <c:pt idx="34327" formatCode="General">
                  <c:v>0.70703199999999999</c:v>
                </c:pt>
                <c:pt idx="34328" formatCode="General">
                  <c:v>0.70705200000000001</c:v>
                </c:pt>
                <c:pt idx="34329" formatCode="General">
                  <c:v>0.70707299999999951</c:v>
                </c:pt>
                <c:pt idx="34330" formatCode="General">
                  <c:v>0.70709299999999997</c:v>
                </c:pt>
                <c:pt idx="34331" formatCode="General">
                  <c:v>0.70711400000000002</c:v>
                </c:pt>
                <c:pt idx="34332" formatCode="General">
                  <c:v>0.70713400000000004</c:v>
                </c:pt>
                <c:pt idx="34333" formatCode="General">
                  <c:v>0.70715600000000001</c:v>
                </c:pt>
                <c:pt idx="34334" formatCode="General">
                  <c:v>0.70717600000000003</c:v>
                </c:pt>
                <c:pt idx="34335" formatCode="General">
                  <c:v>0.70719699999999996</c:v>
                </c:pt>
                <c:pt idx="34336" formatCode="General">
                  <c:v>0.70721699999999943</c:v>
                </c:pt>
                <c:pt idx="34337" formatCode="General">
                  <c:v>0.70723800000000003</c:v>
                </c:pt>
                <c:pt idx="34338" formatCode="General">
                  <c:v>0.70725800000000005</c:v>
                </c:pt>
                <c:pt idx="34339" formatCode="General">
                  <c:v>0.70727799999999996</c:v>
                </c:pt>
                <c:pt idx="34340" formatCode="General">
                  <c:v>0.70730000000000004</c:v>
                </c:pt>
                <c:pt idx="34341" formatCode="General">
                  <c:v>0.7073199999999995</c:v>
                </c:pt>
                <c:pt idx="34342" formatCode="General">
                  <c:v>0.70734100000000044</c:v>
                </c:pt>
                <c:pt idx="34343" formatCode="General">
                  <c:v>0.70736100000000002</c:v>
                </c:pt>
                <c:pt idx="34344" formatCode="General">
                  <c:v>0.70738199999999996</c:v>
                </c:pt>
                <c:pt idx="34345" formatCode="General">
                  <c:v>0.70740199999999998</c:v>
                </c:pt>
                <c:pt idx="34346" formatCode="General">
                  <c:v>0.70742300000000002</c:v>
                </c:pt>
                <c:pt idx="34347" formatCode="General">
                  <c:v>0.70744300000000004</c:v>
                </c:pt>
                <c:pt idx="34348" formatCode="General">
                  <c:v>0.70746500000000001</c:v>
                </c:pt>
                <c:pt idx="34349" formatCode="General">
                  <c:v>0.70748500000000003</c:v>
                </c:pt>
                <c:pt idx="34350" formatCode="General">
                  <c:v>0.70750599999999997</c:v>
                </c:pt>
                <c:pt idx="34351" formatCode="General">
                  <c:v>0.70752599999999999</c:v>
                </c:pt>
                <c:pt idx="34352" formatCode="General">
                  <c:v>0.70754700000000004</c:v>
                </c:pt>
                <c:pt idx="34353" formatCode="General">
                  <c:v>0.70756699999999928</c:v>
                </c:pt>
                <c:pt idx="34354" formatCode="General">
                  <c:v>0.70758799999999955</c:v>
                </c:pt>
                <c:pt idx="34355" formatCode="General">
                  <c:v>0.70760900000000071</c:v>
                </c:pt>
                <c:pt idx="34356" formatCode="General">
                  <c:v>0.70762899999999995</c:v>
                </c:pt>
                <c:pt idx="34357" formatCode="General">
                  <c:v>0.70765000000000045</c:v>
                </c:pt>
                <c:pt idx="34358" formatCode="General">
                  <c:v>0.70767000000000047</c:v>
                </c:pt>
                <c:pt idx="34359" formatCode="General">
                  <c:v>0.70769100000000074</c:v>
                </c:pt>
                <c:pt idx="34360" formatCode="General">
                  <c:v>0.70771099999999998</c:v>
                </c:pt>
                <c:pt idx="34361" formatCode="General">
                  <c:v>0.70773200000000003</c:v>
                </c:pt>
                <c:pt idx="34362" formatCode="General">
                  <c:v>0.70775200000000005</c:v>
                </c:pt>
                <c:pt idx="34363" formatCode="General">
                  <c:v>0.70777400000000046</c:v>
                </c:pt>
                <c:pt idx="34364" formatCode="General">
                  <c:v>0.7077940000000007</c:v>
                </c:pt>
                <c:pt idx="34365" formatCode="General">
                  <c:v>0.70781499999999997</c:v>
                </c:pt>
                <c:pt idx="34366" formatCode="General">
                  <c:v>0.70783499999999999</c:v>
                </c:pt>
                <c:pt idx="34367" formatCode="General">
                  <c:v>0.70785500000000046</c:v>
                </c:pt>
                <c:pt idx="34368" formatCode="General">
                  <c:v>0.70787599999999995</c:v>
                </c:pt>
                <c:pt idx="34369" formatCode="General">
                  <c:v>0.70789700000000044</c:v>
                </c:pt>
                <c:pt idx="34370" formatCode="General">
                  <c:v>0.70791800000000005</c:v>
                </c:pt>
                <c:pt idx="34371" formatCode="General">
                  <c:v>0.70793799999999996</c:v>
                </c:pt>
                <c:pt idx="34372" formatCode="General">
                  <c:v>0.70795900000000045</c:v>
                </c:pt>
                <c:pt idx="34373" formatCode="General">
                  <c:v>0.70797900000000058</c:v>
                </c:pt>
                <c:pt idx="34374" formatCode="General">
                  <c:v>0.70800000000000041</c:v>
                </c:pt>
                <c:pt idx="34375" formatCode="General">
                  <c:v>0.70801999999999998</c:v>
                </c:pt>
                <c:pt idx="34376" formatCode="General">
                  <c:v>0.70804100000000059</c:v>
                </c:pt>
                <c:pt idx="34377" formatCode="General">
                  <c:v>0.70806199999999997</c:v>
                </c:pt>
                <c:pt idx="34378" formatCode="General">
                  <c:v>0.70808199999999999</c:v>
                </c:pt>
                <c:pt idx="34379" formatCode="General">
                  <c:v>0.70810300000000004</c:v>
                </c:pt>
                <c:pt idx="34380" formatCode="General">
                  <c:v>0.7081229999999995</c:v>
                </c:pt>
                <c:pt idx="34381" formatCode="General">
                  <c:v>0.70814400000000044</c:v>
                </c:pt>
                <c:pt idx="34382" formatCode="General">
                  <c:v>0.70816400000000002</c:v>
                </c:pt>
                <c:pt idx="34383" formatCode="General">
                  <c:v>0.70818499999999951</c:v>
                </c:pt>
                <c:pt idx="34384" formatCode="General">
                  <c:v>0.708206</c:v>
                </c:pt>
                <c:pt idx="34385" formatCode="General">
                  <c:v>0.70822700000000005</c:v>
                </c:pt>
                <c:pt idx="34386" formatCode="General">
                  <c:v>0.70824699999999996</c:v>
                </c:pt>
                <c:pt idx="34387" formatCode="General">
                  <c:v>0.70826800000000001</c:v>
                </c:pt>
                <c:pt idx="34388" formatCode="General">
                  <c:v>0.70828800000000003</c:v>
                </c:pt>
                <c:pt idx="34389" formatCode="General">
                  <c:v>0.70830899999999997</c:v>
                </c:pt>
                <c:pt idx="34390" formatCode="General">
                  <c:v>0.70832899999999999</c:v>
                </c:pt>
                <c:pt idx="34391" formatCode="General">
                  <c:v>0.70835000000000004</c:v>
                </c:pt>
                <c:pt idx="34392" formatCode="General">
                  <c:v>0.70837099999999997</c:v>
                </c:pt>
                <c:pt idx="34393" formatCode="General">
                  <c:v>0.70839099999999999</c:v>
                </c:pt>
                <c:pt idx="34394" formatCode="General">
                  <c:v>0.7084119999999996</c:v>
                </c:pt>
                <c:pt idx="34395" formatCode="General">
                  <c:v>0.70843199999999951</c:v>
                </c:pt>
                <c:pt idx="34396" formatCode="General">
                  <c:v>0.708453</c:v>
                </c:pt>
                <c:pt idx="34397" formatCode="General">
                  <c:v>0.70847300000000002</c:v>
                </c:pt>
                <c:pt idx="34398" formatCode="General">
                  <c:v>0.70849399999999996</c:v>
                </c:pt>
                <c:pt idx="34399" formatCode="General">
                  <c:v>0.70851500000000001</c:v>
                </c:pt>
                <c:pt idx="34400" formatCode="General">
                  <c:v>0.70853500000000003</c:v>
                </c:pt>
                <c:pt idx="34401" formatCode="General">
                  <c:v>0.70855599999999996</c:v>
                </c:pt>
                <c:pt idx="34402" formatCode="General">
                  <c:v>0.70857700000000001</c:v>
                </c:pt>
                <c:pt idx="34403" formatCode="General">
                  <c:v>0.70859700000000003</c:v>
                </c:pt>
                <c:pt idx="34404" formatCode="General">
                  <c:v>0.70861799999999997</c:v>
                </c:pt>
                <c:pt idx="34405" formatCode="General">
                  <c:v>0.70863799999999999</c:v>
                </c:pt>
                <c:pt idx="34406" formatCode="General">
                  <c:v>0.70865800000000045</c:v>
                </c:pt>
                <c:pt idx="34407" formatCode="General">
                  <c:v>0.70867899999999995</c:v>
                </c:pt>
                <c:pt idx="34408" formatCode="General">
                  <c:v>0.70870000000000044</c:v>
                </c:pt>
                <c:pt idx="34409" formatCode="General">
                  <c:v>0.70872100000000071</c:v>
                </c:pt>
                <c:pt idx="34410" formatCode="General">
                  <c:v>0.70874099999999995</c:v>
                </c:pt>
                <c:pt idx="34411" formatCode="General">
                  <c:v>0.708762</c:v>
                </c:pt>
                <c:pt idx="34412" formatCode="General">
                  <c:v>0.70878200000000002</c:v>
                </c:pt>
                <c:pt idx="34413" formatCode="General">
                  <c:v>0.70880299999999996</c:v>
                </c:pt>
                <c:pt idx="34414" formatCode="General">
                  <c:v>0.70882400000000045</c:v>
                </c:pt>
                <c:pt idx="34415" formatCode="General">
                  <c:v>0.70884400000000058</c:v>
                </c:pt>
                <c:pt idx="34416" formatCode="General">
                  <c:v>0.70886499999999997</c:v>
                </c:pt>
                <c:pt idx="34417" formatCode="General">
                  <c:v>0.70888600000000002</c:v>
                </c:pt>
                <c:pt idx="34418" formatCode="General">
                  <c:v>0.70890600000000004</c:v>
                </c:pt>
                <c:pt idx="34419" formatCode="General">
                  <c:v>0.70892599999999995</c:v>
                </c:pt>
                <c:pt idx="34420" formatCode="General">
                  <c:v>0.70894699999999999</c:v>
                </c:pt>
                <c:pt idx="34421" formatCode="General">
                  <c:v>0.70896800000000004</c:v>
                </c:pt>
                <c:pt idx="34422" formatCode="General">
                  <c:v>0.70898899999999998</c:v>
                </c:pt>
                <c:pt idx="34423" formatCode="General">
                  <c:v>0.70900900000000044</c:v>
                </c:pt>
                <c:pt idx="34424" formatCode="General">
                  <c:v>0.70903000000000005</c:v>
                </c:pt>
                <c:pt idx="34425" formatCode="General">
                  <c:v>0.7090500000000004</c:v>
                </c:pt>
                <c:pt idx="34426" formatCode="General">
                  <c:v>0.70907100000000045</c:v>
                </c:pt>
                <c:pt idx="34427" formatCode="General">
                  <c:v>0.70909100000000058</c:v>
                </c:pt>
                <c:pt idx="34428" formatCode="General">
                  <c:v>0.70911199999999996</c:v>
                </c:pt>
                <c:pt idx="34429" formatCode="General">
                  <c:v>0.70913199999999998</c:v>
                </c:pt>
                <c:pt idx="34430" formatCode="General">
                  <c:v>0.70915300000000003</c:v>
                </c:pt>
                <c:pt idx="34431" formatCode="General">
                  <c:v>0.70917399999999997</c:v>
                </c:pt>
                <c:pt idx="34432" formatCode="General">
                  <c:v>0.70919500000000046</c:v>
                </c:pt>
                <c:pt idx="34433" formatCode="General">
                  <c:v>0.70921500000000004</c:v>
                </c:pt>
                <c:pt idx="34434" formatCode="General">
                  <c:v>0.7092349999999995</c:v>
                </c:pt>
                <c:pt idx="34435" formatCode="General">
                  <c:v>0.709256</c:v>
                </c:pt>
                <c:pt idx="34436" formatCode="General">
                  <c:v>0.70927600000000002</c:v>
                </c:pt>
                <c:pt idx="34437" formatCode="General">
                  <c:v>0.70929799999999998</c:v>
                </c:pt>
                <c:pt idx="34438" formatCode="General">
                  <c:v>0.709318</c:v>
                </c:pt>
                <c:pt idx="34439" formatCode="General">
                  <c:v>0.70933900000000005</c:v>
                </c:pt>
                <c:pt idx="34440" formatCode="General">
                  <c:v>0.70935899999999996</c:v>
                </c:pt>
                <c:pt idx="34441" formatCode="General">
                  <c:v>0.70938000000000001</c:v>
                </c:pt>
                <c:pt idx="34442" formatCode="General">
                  <c:v>0.70940000000000003</c:v>
                </c:pt>
                <c:pt idx="34443" formatCode="General">
                  <c:v>0.70942099999999997</c:v>
                </c:pt>
                <c:pt idx="34444" formatCode="General">
                  <c:v>0.70944099999999999</c:v>
                </c:pt>
                <c:pt idx="34445" formatCode="General">
                  <c:v>0.70946199999999959</c:v>
                </c:pt>
                <c:pt idx="34446" formatCode="General">
                  <c:v>0.70948299999999942</c:v>
                </c:pt>
                <c:pt idx="34447" formatCode="General">
                  <c:v>0.70950299999999955</c:v>
                </c:pt>
                <c:pt idx="34448" formatCode="General">
                  <c:v>0.70952400000000004</c:v>
                </c:pt>
                <c:pt idx="34449" formatCode="General">
                  <c:v>0.70954399999999951</c:v>
                </c:pt>
                <c:pt idx="34450" formatCode="General">
                  <c:v>0.709565</c:v>
                </c:pt>
                <c:pt idx="34451" formatCode="General">
                  <c:v>0.70958500000000002</c:v>
                </c:pt>
                <c:pt idx="34452" formatCode="General">
                  <c:v>0.70960699999999999</c:v>
                </c:pt>
                <c:pt idx="34453" formatCode="General">
                  <c:v>0.70962700000000045</c:v>
                </c:pt>
                <c:pt idx="34454" formatCode="General">
                  <c:v>0.70964799999999995</c:v>
                </c:pt>
                <c:pt idx="34455" formatCode="General">
                  <c:v>0.70966799999999997</c:v>
                </c:pt>
                <c:pt idx="34456" formatCode="General">
                  <c:v>0.70968900000000046</c:v>
                </c:pt>
                <c:pt idx="34457" formatCode="General">
                  <c:v>0.7097090000000007</c:v>
                </c:pt>
                <c:pt idx="34458" formatCode="General">
                  <c:v>0.70973000000000042</c:v>
                </c:pt>
                <c:pt idx="34459" formatCode="General">
                  <c:v>0.70975000000000044</c:v>
                </c:pt>
                <c:pt idx="34460" formatCode="General">
                  <c:v>0.70977100000000071</c:v>
                </c:pt>
                <c:pt idx="34461" formatCode="General">
                  <c:v>0.70979200000000042</c:v>
                </c:pt>
                <c:pt idx="34462" formatCode="General">
                  <c:v>0.709812</c:v>
                </c:pt>
                <c:pt idx="34463" formatCode="General">
                  <c:v>0.70983300000000005</c:v>
                </c:pt>
                <c:pt idx="34464" formatCode="General">
                  <c:v>0.70985299999999996</c:v>
                </c:pt>
                <c:pt idx="34465" formatCode="General">
                  <c:v>0.70987400000000045</c:v>
                </c:pt>
                <c:pt idx="34466" formatCode="General">
                  <c:v>0.70989400000000058</c:v>
                </c:pt>
                <c:pt idx="34467" formatCode="General">
                  <c:v>0.70991599999999999</c:v>
                </c:pt>
                <c:pt idx="34468" formatCode="General">
                  <c:v>0.70993600000000001</c:v>
                </c:pt>
                <c:pt idx="34469" formatCode="General">
                  <c:v>0.70995699999999951</c:v>
                </c:pt>
                <c:pt idx="34470" formatCode="General">
                  <c:v>0.70997699999999997</c:v>
                </c:pt>
                <c:pt idx="34471" formatCode="General">
                  <c:v>0.70999800000000046</c:v>
                </c:pt>
                <c:pt idx="34472" formatCode="General">
                  <c:v>0.71001800000000004</c:v>
                </c:pt>
                <c:pt idx="34473" formatCode="General">
                  <c:v>0.71003899999999998</c:v>
                </c:pt>
                <c:pt idx="34474" formatCode="General">
                  <c:v>0.71005900000000044</c:v>
                </c:pt>
                <c:pt idx="34475" formatCode="General">
                  <c:v>0.71008000000000004</c:v>
                </c:pt>
                <c:pt idx="34476" formatCode="General">
                  <c:v>0.71010099999999998</c:v>
                </c:pt>
                <c:pt idx="34477" formatCode="General">
                  <c:v>0.71012100000000045</c:v>
                </c:pt>
                <c:pt idx="34478" formatCode="General">
                  <c:v>0.71014200000000005</c:v>
                </c:pt>
                <c:pt idx="34479" formatCode="General">
                  <c:v>0.71016199999999996</c:v>
                </c:pt>
                <c:pt idx="34480" formatCode="General">
                  <c:v>0.71018300000000001</c:v>
                </c:pt>
                <c:pt idx="34481" formatCode="General">
                  <c:v>0.7102039999999995</c:v>
                </c:pt>
                <c:pt idx="34482" formatCode="General">
                  <c:v>0.71022500000000044</c:v>
                </c:pt>
                <c:pt idx="34483" formatCode="General">
                  <c:v>0.71024500000000046</c:v>
                </c:pt>
                <c:pt idx="34484" formatCode="General">
                  <c:v>0.71026599999999951</c:v>
                </c:pt>
                <c:pt idx="34485" formatCode="General">
                  <c:v>0.71028599999999997</c:v>
                </c:pt>
                <c:pt idx="34486" formatCode="General">
                  <c:v>0.71030599999999999</c:v>
                </c:pt>
                <c:pt idx="34487" formatCode="General">
                  <c:v>0.71032700000000004</c:v>
                </c:pt>
                <c:pt idx="34488" formatCode="General">
                  <c:v>0.71034799999999998</c:v>
                </c:pt>
                <c:pt idx="34489" formatCode="General">
                  <c:v>0.71036900000000003</c:v>
                </c:pt>
                <c:pt idx="34490" formatCode="General">
                  <c:v>0.71038900000000005</c:v>
                </c:pt>
                <c:pt idx="34491" formatCode="General">
                  <c:v>0.71040999999999999</c:v>
                </c:pt>
                <c:pt idx="34492" formatCode="General">
                  <c:v>0.71043000000000001</c:v>
                </c:pt>
                <c:pt idx="34493" formatCode="General">
                  <c:v>0.71045100000000005</c:v>
                </c:pt>
                <c:pt idx="34494" formatCode="General">
                  <c:v>0.71047099999999996</c:v>
                </c:pt>
                <c:pt idx="34495" formatCode="General">
                  <c:v>0.71049200000000001</c:v>
                </c:pt>
                <c:pt idx="34496" formatCode="General">
                  <c:v>0.71051299999999928</c:v>
                </c:pt>
                <c:pt idx="34497" formatCode="General">
                  <c:v>0.71053299999999942</c:v>
                </c:pt>
                <c:pt idx="34498" formatCode="General">
                  <c:v>0.71055400000000002</c:v>
                </c:pt>
                <c:pt idx="34499" formatCode="General">
                  <c:v>0.71057499999999996</c:v>
                </c:pt>
                <c:pt idx="34500" formatCode="General">
                  <c:v>0.71059499999999998</c:v>
                </c:pt>
                <c:pt idx="34501" formatCode="General">
                  <c:v>0.71061500000000044</c:v>
                </c:pt>
                <c:pt idx="34502" formatCode="General">
                  <c:v>0.71063600000000005</c:v>
                </c:pt>
                <c:pt idx="34503" formatCode="General">
                  <c:v>0.71065699999999998</c:v>
                </c:pt>
                <c:pt idx="34504" formatCode="General">
                  <c:v>0.71067800000000059</c:v>
                </c:pt>
                <c:pt idx="34505" formatCode="General">
                  <c:v>0.71069800000000072</c:v>
                </c:pt>
                <c:pt idx="34506" formatCode="General">
                  <c:v>0.71071899999999999</c:v>
                </c:pt>
                <c:pt idx="34507" formatCode="General">
                  <c:v>0.71073900000000045</c:v>
                </c:pt>
                <c:pt idx="34508" formatCode="General">
                  <c:v>0.71075999999999995</c:v>
                </c:pt>
                <c:pt idx="34509" formatCode="General">
                  <c:v>0.71078000000000041</c:v>
                </c:pt>
                <c:pt idx="34510" formatCode="General">
                  <c:v>0.71080100000000046</c:v>
                </c:pt>
                <c:pt idx="34511" formatCode="General">
                  <c:v>0.71082199999999995</c:v>
                </c:pt>
                <c:pt idx="34512" formatCode="General">
                  <c:v>0.71084200000000042</c:v>
                </c:pt>
                <c:pt idx="34513" formatCode="General">
                  <c:v>0.71086300000000002</c:v>
                </c:pt>
                <c:pt idx="34514" formatCode="General">
                  <c:v>0.71088300000000004</c:v>
                </c:pt>
                <c:pt idx="34515" formatCode="General">
                  <c:v>0.71090399999999998</c:v>
                </c:pt>
                <c:pt idx="34516" formatCode="General">
                  <c:v>0.71092400000000044</c:v>
                </c:pt>
                <c:pt idx="34517" formatCode="General">
                  <c:v>0.71094500000000072</c:v>
                </c:pt>
                <c:pt idx="34518" formatCode="General">
                  <c:v>0.71096599999999999</c:v>
                </c:pt>
                <c:pt idx="34519" formatCode="General">
                  <c:v>0.71098600000000001</c:v>
                </c:pt>
                <c:pt idx="34520" formatCode="General">
                  <c:v>0.7110069999999995</c:v>
                </c:pt>
                <c:pt idx="34521" formatCode="General">
                  <c:v>0.71102799999999999</c:v>
                </c:pt>
                <c:pt idx="34522" formatCode="General">
                  <c:v>0.71104800000000046</c:v>
                </c:pt>
                <c:pt idx="34523" formatCode="General">
                  <c:v>0.71106899999999951</c:v>
                </c:pt>
                <c:pt idx="34524" formatCode="General">
                  <c:v>0.71108899999999997</c:v>
                </c:pt>
                <c:pt idx="34525" formatCode="General">
                  <c:v>0.71111000000000002</c:v>
                </c:pt>
                <c:pt idx="34526" formatCode="General">
                  <c:v>0.71113000000000004</c:v>
                </c:pt>
                <c:pt idx="34527" formatCode="General">
                  <c:v>0.71115099999999998</c:v>
                </c:pt>
                <c:pt idx="34528" formatCode="General">
                  <c:v>0.71117200000000003</c:v>
                </c:pt>
                <c:pt idx="34529" formatCode="General">
                  <c:v>0.71119200000000005</c:v>
                </c:pt>
                <c:pt idx="34530" formatCode="General">
                  <c:v>0.71121299999999943</c:v>
                </c:pt>
                <c:pt idx="34531" formatCode="General">
                  <c:v>0.711233</c:v>
                </c:pt>
                <c:pt idx="34532" formatCode="General">
                  <c:v>0.71125400000000005</c:v>
                </c:pt>
                <c:pt idx="34533" formatCode="General">
                  <c:v>0.71127499999999999</c:v>
                </c:pt>
                <c:pt idx="34534" formatCode="General">
                  <c:v>0.71129500000000045</c:v>
                </c:pt>
                <c:pt idx="34535" formatCode="General">
                  <c:v>0.7113159999999995</c:v>
                </c:pt>
                <c:pt idx="34536" formatCode="General">
                  <c:v>0.711337</c:v>
                </c:pt>
                <c:pt idx="34537" formatCode="General">
                  <c:v>0.71135700000000002</c:v>
                </c:pt>
                <c:pt idx="34538" formatCode="General">
                  <c:v>0.71137799999999951</c:v>
                </c:pt>
                <c:pt idx="34539" formatCode="General">
                  <c:v>0.71139799999999997</c:v>
                </c:pt>
                <c:pt idx="34540" formatCode="General">
                  <c:v>0.71141900000000002</c:v>
                </c:pt>
                <c:pt idx="34541" formatCode="General">
                  <c:v>0.71143900000000004</c:v>
                </c:pt>
                <c:pt idx="34542" formatCode="General">
                  <c:v>0.71145999999999998</c:v>
                </c:pt>
                <c:pt idx="34543" formatCode="General">
                  <c:v>0.71148100000000003</c:v>
                </c:pt>
                <c:pt idx="34544" formatCode="General">
                  <c:v>0.71150100000000005</c:v>
                </c:pt>
                <c:pt idx="34545" formatCode="General">
                  <c:v>0.71152199999999999</c:v>
                </c:pt>
                <c:pt idx="34546" formatCode="General">
                  <c:v>0.71154200000000001</c:v>
                </c:pt>
                <c:pt idx="34547" formatCode="General">
                  <c:v>0.71156299999999928</c:v>
                </c:pt>
                <c:pt idx="34548" formatCode="General">
                  <c:v>0.7115829999999993</c:v>
                </c:pt>
                <c:pt idx="34549" formatCode="General">
                  <c:v>0.71160400000000046</c:v>
                </c:pt>
                <c:pt idx="34550" formatCode="General">
                  <c:v>0.71162499999999995</c:v>
                </c:pt>
                <c:pt idx="34551" formatCode="General">
                  <c:v>0.71164600000000044</c:v>
                </c:pt>
                <c:pt idx="34552" formatCode="General">
                  <c:v>0.71166600000000002</c:v>
                </c:pt>
                <c:pt idx="34553" formatCode="General">
                  <c:v>0.71168600000000004</c:v>
                </c:pt>
                <c:pt idx="34554" formatCode="General">
                  <c:v>0.71170699999999998</c:v>
                </c:pt>
                <c:pt idx="34555" formatCode="General">
                  <c:v>0.71172700000000044</c:v>
                </c:pt>
                <c:pt idx="34556" formatCode="General">
                  <c:v>0.71174800000000071</c:v>
                </c:pt>
                <c:pt idx="34557" formatCode="General">
                  <c:v>0.71176899999999999</c:v>
                </c:pt>
                <c:pt idx="34558" formatCode="General">
                  <c:v>0.7117900000000007</c:v>
                </c:pt>
                <c:pt idx="34559" formatCode="General">
                  <c:v>0.71181000000000005</c:v>
                </c:pt>
                <c:pt idx="34560" formatCode="General">
                  <c:v>0.71183099999999999</c:v>
                </c:pt>
                <c:pt idx="34561" formatCode="General">
                  <c:v>0.71185100000000046</c:v>
                </c:pt>
                <c:pt idx="34562" formatCode="General">
                  <c:v>0.71187199999999995</c:v>
                </c:pt>
                <c:pt idx="34563" formatCode="General">
                  <c:v>0.71189200000000041</c:v>
                </c:pt>
                <c:pt idx="34564" formatCode="General">
                  <c:v>0.71191400000000005</c:v>
                </c:pt>
                <c:pt idx="34565" formatCode="General">
                  <c:v>0.71193399999999996</c:v>
                </c:pt>
                <c:pt idx="34566" formatCode="General">
                  <c:v>0.71195500000000045</c:v>
                </c:pt>
                <c:pt idx="34567" formatCode="General">
                  <c:v>0.71197500000000058</c:v>
                </c:pt>
                <c:pt idx="34568" formatCode="General">
                  <c:v>0.71199500000000071</c:v>
                </c:pt>
                <c:pt idx="34569" formatCode="General">
                  <c:v>0.71201599999999998</c:v>
                </c:pt>
                <c:pt idx="34570" formatCode="General">
                  <c:v>0.712036</c:v>
                </c:pt>
                <c:pt idx="34571" formatCode="General">
                  <c:v>0.71205799999999997</c:v>
                </c:pt>
                <c:pt idx="34572" formatCode="General">
                  <c:v>0.71207799999999999</c:v>
                </c:pt>
                <c:pt idx="34573" formatCode="General">
                  <c:v>0.7120990000000007</c:v>
                </c:pt>
                <c:pt idx="34574" formatCode="General">
                  <c:v>0.7121189999999995</c:v>
                </c:pt>
                <c:pt idx="34575" formatCode="General">
                  <c:v>0.71214000000000044</c:v>
                </c:pt>
                <c:pt idx="34576" formatCode="General">
                  <c:v>0.71216000000000002</c:v>
                </c:pt>
                <c:pt idx="34577" formatCode="General">
                  <c:v>0.71218099999999951</c:v>
                </c:pt>
                <c:pt idx="34578" formatCode="General">
                  <c:v>0.71220099999999997</c:v>
                </c:pt>
                <c:pt idx="34579" formatCode="General">
                  <c:v>0.71222300000000005</c:v>
                </c:pt>
                <c:pt idx="34580" formatCode="General">
                  <c:v>0.71224299999999996</c:v>
                </c:pt>
                <c:pt idx="34581" formatCode="General">
                  <c:v>0.71226299999999942</c:v>
                </c:pt>
                <c:pt idx="34582" formatCode="General">
                  <c:v>0.71228400000000003</c:v>
                </c:pt>
                <c:pt idx="34583" formatCode="General">
                  <c:v>0.71230400000000005</c:v>
                </c:pt>
                <c:pt idx="34584" formatCode="General">
                  <c:v>0.71232499999999999</c:v>
                </c:pt>
                <c:pt idx="34585" formatCode="General">
                  <c:v>0.71234600000000003</c:v>
                </c:pt>
                <c:pt idx="34586" formatCode="General">
                  <c:v>0.71236699999999942</c:v>
                </c:pt>
                <c:pt idx="34587" formatCode="General">
                  <c:v>0.71238699999999955</c:v>
                </c:pt>
                <c:pt idx="34588" formatCode="General">
                  <c:v>0.71240800000000004</c:v>
                </c:pt>
                <c:pt idx="34589" formatCode="General">
                  <c:v>0.71242799999999951</c:v>
                </c:pt>
                <c:pt idx="34590" formatCode="General">
                  <c:v>0.71244900000000044</c:v>
                </c:pt>
                <c:pt idx="34591" formatCode="General">
                  <c:v>0.71246900000000002</c:v>
                </c:pt>
                <c:pt idx="34592" formatCode="General">
                  <c:v>0.71248999999999996</c:v>
                </c:pt>
                <c:pt idx="34593" formatCode="General">
                  <c:v>0.71250999999999998</c:v>
                </c:pt>
                <c:pt idx="34594" formatCode="General">
                  <c:v>0.71253100000000003</c:v>
                </c:pt>
                <c:pt idx="34595" formatCode="General">
                  <c:v>0.71255199999999996</c:v>
                </c:pt>
                <c:pt idx="34596" formatCode="General">
                  <c:v>0.71257199999999998</c:v>
                </c:pt>
                <c:pt idx="34597" formatCode="General">
                  <c:v>0.71259300000000003</c:v>
                </c:pt>
                <c:pt idx="34598" formatCode="General">
                  <c:v>0.71261300000000005</c:v>
                </c:pt>
                <c:pt idx="34599" formatCode="General">
                  <c:v>0.71263399999999999</c:v>
                </c:pt>
                <c:pt idx="34600" formatCode="General">
                  <c:v>0.7126550000000007</c:v>
                </c:pt>
                <c:pt idx="34601" formatCode="General">
                  <c:v>0.71267600000000042</c:v>
                </c:pt>
                <c:pt idx="34602" formatCode="General">
                  <c:v>0.71269600000000044</c:v>
                </c:pt>
                <c:pt idx="34603" formatCode="General">
                  <c:v>0.71271700000000004</c:v>
                </c:pt>
                <c:pt idx="34604" formatCode="General">
                  <c:v>0.71273699999999951</c:v>
                </c:pt>
                <c:pt idx="34605" formatCode="General">
                  <c:v>0.71275800000000045</c:v>
                </c:pt>
                <c:pt idx="34606" formatCode="General">
                  <c:v>0.71277800000000058</c:v>
                </c:pt>
                <c:pt idx="34607" formatCode="General">
                  <c:v>0.71279900000000074</c:v>
                </c:pt>
                <c:pt idx="34608" formatCode="General">
                  <c:v>0.71281899999999998</c:v>
                </c:pt>
                <c:pt idx="34609" formatCode="General">
                  <c:v>0.71284000000000058</c:v>
                </c:pt>
                <c:pt idx="34610" formatCode="General">
                  <c:v>0.71286099999999997</c:v>
                </c:pt>
                <c:pt idx="34611" formatCode="General">
                  <c:v>0.71288099999999999</c:v>
                </c:pt>
                <c:pt idx="34612" formatCode="General">
                  <c:v>0.71290200000000004</c:v>
                </c:pt>
                <c:pt idx="34613" formatCode="General">
                  <c:v>0.71292199999999994</c:v>
                </c:pt>
                <c:pt idx="34614" formatCode="General">
                  <c:v>0.71294299999999999</c:v>
                </c:pt>
                <c:pt idx="34615" formatCode="General">
                  <c:v>0.71296400000000004</c:v>
                </c:pt>
                <c:pt idx="34616" formatCode="General">
                  <c:v>0.71298499999999998</c:v>
                </c:pt>
                <c:pt idx="34617" formatCode="General">
                  <c:v>0.71300500000000044</c:v>
                </c:pt>
                <c:pt idx="34618" formatCode="General">
                  <c:v>0.71302600000000005</c:v>
                </c:pt>
                <c:pt idx="34619" formatCode="General">
                  <c:v>0.7130460000000004</c:v>
                </c:pt>
                <c:pt idx="34620" formatCode="General">
                  <c:v>0.71306599999999998</c:v>
                </c:pt>
                <c:pt idx="34621" formatCode="General">
                  <c:v>0.71308700000000003</c:v>
                </c:pt>
                <c:pt idx="34622" formatCode="General">
                  <c:v>0.71310700000000005</c:v>
                </c:pt>
                <c:pt idx="34623" formatCode="General">
                  <c:v>0.71312900000000046</c:v>
                </c:pt>
                <c:pt idx="34624" formatCode="General">
                  <c:v>0.71314900000000059</c:v>
                </c:pt>
                <c:pt idx="34625" formatCode="General">
                  <c:v>0.71316999999999997</c:v>
                </c:pt>
                <c:pt idx="34626" formatCode="General">
                  <c:v>0.71318999999999999</c:v>
                </c:pt>
                <c:pt idx="34627" formatCode="General">
                  <c:v>0.71321100000000004</c:v>
                </c:pt>
                <c:pt idx="34628" formatCode="General">
                  <c:v>0.7132309999999995</c:v>
                </c:pt>
                <c:pt idx="34629" formatCode="General">
                  <c:v>0.713252</c:v>
                </c:pt>
                <c:pt idx="34630" formatCode="General">
                  <c:v>0.71327300000000005</c:v>
                </c:pt>
                <c:pt idx="34631" formatCode="General">
                  <c:v>0.71329299999999951</c:v>
                </c:pt>
                <c:pt idx="34632" formatCode="General">
                  <c:v>0.713314</c:v>
                </c:pt>
                <c:pt idx="34633" formatCode="General">
                  <c:v>0.71333400000000002</c:v>
                </c:pt>
                <c:pt idx="34634" formatCode="General">
                  <c:v>0.71335499999999996</c:v>
                </c:pt>
                <c:pt idx="34635" formatCode="General">
                  <c:v>0.71337499999999998</c:v>
                </c:pt>
                <c:pt idx="34636" formatCode="General">
                  <c:v>0.71339600000000003</c:v>
                </c:pt>
                <c:pt idx="34637" formatCode="General">
                  <c:v>0.71341699999999941</c:v>
                </c:pt>
                <c:pt idx="34638" formatCode="General">
                  <c:v>0.71343699999999943</c:v>
                </c:pt>
                <c:pt idx="34639" formatCode="General">
                  <c:v>0.71345800000000004</c:v>
                </c:pt>
                <c:pt idx="34640" formatCode="General">
                  <c:v>0.71347899999999997</c:v>
                </c:pt>
                <c:pt idx="34641" formatCode="General">
                  <c:v>0.71349899999999999</c:v>
                </c:pt>
                <c:pt idx="34642" formatCode="General">
                  <c:v>0.71352000000000004</c:v>
                </c:pt>
                <c:pt idx="34643" formatCode="General">
                  <c:v>0.71353999999999951</c:v>
                </c:pt>
                <c:pt idx="34644" formatCode="General">
                  <c:v>0.713561</c:v>
                </c:pt>
                <c:pt idx="34645" formatCode="General">
                  <c:v>0.71358199999999961</c:v>
                </c:pt>
                <c:pt idx="34646" formatCode="General">
                  <c:v>0.7136020000000004</c:v>
                </c:pt>
                <c:pt idx="34647" formatCode="General">
                  <c:v>0.71362300000000045</c:v>
                </c:pt>
                <c:pt idx="34648" formatCode="General">
                  <c:v>0.71364300000000058</c:v>
                </c:pt>
                <c:pt idx="34649" formatCode="General">
                  <c:v>0.71366399999999997</c:v>
                </c:pt>
                <c:pt idx="34650" formatCode="General">
                  <c:v>0.71368399999999999</c:v>
                </c:pt>
                <c:pt idx="34651" formatCode="General">
                  <c:v>0.7137050000000007</c:v>
                </c:pt>
                <c:pt idx="34652" formatCode="General">
                  <c:v>0.71372600000000042</c:v>
                </c:pt>
                <c:pt idx="34653" formatCode="General">
                  <c:v>0.71374600000000044</c:v>
                </c:pt>
                <c:pt idx="34654" formatCode="General">
                  <c:v>0.71376700000000004</c:v>
                </c:pt>
                <c:pt idx="34655" formatCode="General">
                  <c:v>0.71378799999999998</c:v>
                </c:pt>
                <c:pt idx="34656" formatCode="General">
                  <c:v>0.71380800000000044</c:v>
                </c:pt>
                <c:pt idx="34657" formatCode="General">
                  <c:v>0.71382900000000071</c:v>
                </c:pt>
                <c:pt idx="34658" formatCode="General">
                  <c:v>0.71384900000000073</c:v>
                </c:pt>
                <c:pt idx="34659" formatCode="General">
                  <c:v>0.71387000000000045</c:v>
                </c:pt>
                <c:pt idx="34660" formatCode="General">
                  <c:v>0.71389000000000058</c:v>
                </c:pt>
                <c:pt idx="34661" formatCode="General">
                  <c:v>0.71391099999999996</c:v>
                </c:pt>
                <c:pt idx="34662" formatCode="General">
                  <c:v>0.71393200000000001</c:v>
                </c:pt>
                <c:pt idx="34663" formatCode="General">
                  <c:v>0.71395200000000003</c:v>
                </c:pt>
                <c:pt idx="34664" formatCode="General">
                  <c:v>0.71397299999999997</c:v>
                </c:pt>
                <c:pt idx="34665" formatCode="General">
                  <c:v>0.71399299999999999</c:v>
                </c:pt>
                <c:pt idx="34666" formatCode="General">
                  <c:v>0.71401400000000004</c:v>
                </c:pt>
                <c:pt idx="34667" formatCode="General">
                  <c:v>0.7140339999999995</c:v>
                </c:pt>
                <c:pt idx="34668" formatCode="General">
                  <c:v>0.71405600000000002</c:v>
                </c:pt>
                <c:pt idx="34669" formatCode="General">
                  <c:v>0.71407600000000004</c:v>
                </c:pt>
                <c:pt idx="34670" formatCode="General">
                  <c:v>0.71409699999999998</c:v>
                </c:pt>
                <c:pt idx="34671" formatCode="General">
                  <c:v>0.714117</c:v>
                </c:pt>
                <c:pt idx="34672" formatCode="General">
                  <c:v>0.71413800000000005</c:v>
                </c:pt>
                <c:pt idx="34673" formatCode="General">
                  <c:v>0.71415799999999996</c:v>
                </c:pt>
                <c:pt idx="34674" formatCode="General">
                  <c:v>0.71417900000000045</c:v>
                </c:pt>
                <c:pt idx="34675" formatCode="General">
                  <c:v>0.71419900000000058</c:v>
                </c:pt>
                <c:pt idx="34676" formatCode="General">
                  <c:v>0.71421999999999997</c:v>
                </c:pt>
                <c:pt idx="34677" formatCode="General">
                  <c:v>0.71424100000000046</c:v>
                </c:pt>
                <c:pt idx="34678" formatCode="General">
                  <c:v>0.71426100000000003</c:v>
                </c:pt>
                <c:pt idx="34679" formatCode="General">
                  <c:v>0.71428199999999997</c:v>
                </c:pt>
                <c:pt idx="34680" formatCode="General">
                  <c:v>0.71430199999999999</c:v>
                </c:pt>
                <c:pt idx="34681" formatCode="General">
                  <c:v>0.71432300000000004</c:v>
                </c:pt>
                <c:pt idx="34682" formatCode="General">
                  <c:v>0.71434299999999951</c:v>
                </c:pt>
                <c:pt idx="34683" formatCode="General">
                  <c:v>0.71436500000000003</c:v>
                </c:pt>
                <c:pt idx="34684" formatCode="General">
                  <c:v>0.71438500000000005</c:v>
                </c:pt>
                <c:pt idx="34685" formatCode="General">
                  <c:v>0.71440599999999999</c:v>
                </c:pt>
                <c:pt idx="34686" formatCode="General">
                  <c:v>0.71442600000000001</c:v>
                </c:pt>
                <c:pt idx="34687" formatCode="General">
                  <c:v>0.71444600000000003</c:v>
                </c:pt>
                <c:pt idx="34688" formatCode="General">
                  <c:v>0.7144669999999993</c:v>
                </c:pt>
                <c:pt idx="34689" formatCode="General">
                  <c:v>0.71448699999999943</c:v>
                </c:pt>
                <c:pt idx="34690" formatCode="General">
                  <c:v>0.71450800000000003</c:v>
                </c:pt>
                <c:pt idx="34691" formatCode="General">
                  <c:v>0.71452899999999997</c:v>
                </c:pt>
                <c:pt idx="34692" formatCode="General">
                  <c:v>0.71455000000000002</c:v>
                </c:pt>
                <c:pt idx="34693" formatCode="General">
                  <c:v>0.71457000000000004</c:v>
                </c:pt>
                <c:pt idx="34694" formatCode="General">
                  <c:v>0.71459099999999998</c:v>
                </c:pt>
                <c:pt idx="34695" formatCode="General">
                  <c:v>0.71461100000000044</c:v>
                </c:pt>
                <c:pt idx="34696" formatCode="General">
                  <c:v>0.71463200000000004</c:v>
                </c:pt>
                <c:pt idx="34697" formatCode="General">
                  <c:v>0.71465199999999995</c:v>
                </c:pt>
                <c:pt idx="34698" formatCode="General">
                  <c:v>0.71467400000000059</c:v>
                </c:pt>
                <c:pt idx="34699" formatCode="General">
                  <c:v>0.71469400000000072</c:v>
                </c:pt>
                <c:pt idx="34700" formatCode="General">
                  <c:v>0.71471399999999996</c:v>
                </c:pt>
                <c:pt idx="34701" formatCode="General">
                  <c:v>0.71473500000000045</c:v>
                </c:pt>
                <c:pt idx="34702" formatCode="General">
                  <c:v>0.71475500000000058</c:v>
                </c:pt>
                <c:pt idx="34703" formatCode="General">
                  <c:v>0.71477600000000041</c:v>
                </c:pt>
                <c:pt idx="34704" formatCode="General">
                  <c:v>0.71479600000000043</c:v>
                </c:pt>
                <c:pt idx="34705" formatCode="General">
                  <c:v>0.71481799999999951</c:v>
                </c:pt>
                <c:pt idx="34706" formatCode="General">
                  <c:v>0.71483799999999997</c:v>
                </c:pt>
                <c:pt idx="34707" formatCode="General">
                  <c:v>0.71485900000000058</c:v>
                </c:pt>
                <c:pt idx="34708" formatCode="General">
                  <c:v>0.71487900000000071</c:v>
                </c:pt>
                <c:pt idx="34709" formatCode="General">
                  <c:v>0.71490000000000042</c:v>
                </c:pt>
                <c:pt idx="34710" formatCode="General">
                  <c:v>0.71492000000000044</c:v>
                </c:pt>
                <c:pt idx="34711" formatCode="General">
                  <c:v>0.71494100000000071</c:v>
                </c:pt>
                <c:pt idx="34712" formatCode="General">
                  <c:v>0.71496099999999996</c:v>
                </c:pt>
                <c:pt idx="34713" formatCode="General">
                  <c:v>0.71498300000000004</c:v>
                </c:pt>
                <c:pt idx="34714" formatCode="General">
                  <c:v>0.7150030000000005</c:v>
                </c:pt>
                <c:pt idx="34715" formatCode="General">
                  <c:v>0.71502299999999996</c:v>
                </c:pt>
                <c:pt idx="34716" formatCode="General">
                  <c:v>0.71504400000000046</c:v>
                </c:pt>
                <c:pt idx="34717" formatCode="General">
                  <c:v>0.71506400000000003</c:v>
                </c:pt>
                <c:pt idx="34718" formatCode="General">
                  <c:v>0.71508499999999997</c:v>
                </c:pt>
                <c:pt idx="34719" formatCode="General">
                  <c:v>0.71510600000000002</c:v>
                </c:pt>
                <c:pt idx="34720" formatCode="General">
                  <c:v>0.71512699999999996</c:v>
                </c:pt>
                <c:pt idx="34721" formatCode="General">
                  <c:v>0.71514699999999998</c:v>
                </c:pt>
                <c:pt idx="34722" formatCode="General">
                  <c:v>0.71516800000000003</c:v>
                </c:pt>
                <c:pt idx="34723" formatCode="General">
                  <c:v>0.71518800000000005</c:v>
                </c:pt>
                <c:pt idx="34724" formatCode="General">
                  <c:v>0.71520899999999998</c:v>
                </c:pt>
                <c:pt idx="34725" formatCode="General">
                  <c:v>0.71522900000000045</c:v>
                </c:pt>
                <c:pt idx="34726" formatCode="General">
                  <c:v>0.71525000000000005</c:v>
                </c:pt>
                <c:pt idx="34727" formatCode="General">
                  <c:v>0.71527099999999999</c:v>
                </c:pt>
                <c:pt idx="34728" formatCode="General">
                  <c:v>0.71529100000000045</c:v>
                </c:pt>
                <c:pt idx="34729" formatCode="General">
                  <c:v>0.7153119999999995</c:v>
                </c:pt>
                <c:pt idx="34730" formatCode="General">
                  <c:v>0.71533199999999997</c:v>
                </c:pt>
                <c:pt idx="34731" formatCode="General">
                  <c:v>0.71535300000000002</c:v>
                </c:pt>
                <c:pt idx="34732" formatCode="General">
                  <c:v>0.71537300000000004</c:v>
                </c:pt>
                <c:pt idx="34733" formatCode="General">
                  <c:v>0.71539399999999997</c:v>
                </c:pt>
                <c:pt idx="34734" formatCode="General">
                  <c:v>0.71541500000000002</c:v>
                </c:pt>
                <c:pt idx="34735" formatCode="General">
                  <c:v>0.71543599999999996</c:v>
                </c:pt>
                <c:pt idx="34736" formatCode="General">
                  <c:v>0.71545599999999998</c:v>
                </c:pt>
                <c:pt idx="34737" formatCode="General">
                  <c:v>0.71547700000000003</c:v>
                </c:pt>
                <c:pt idx="34738" formatCode="General">
                  <c:v>0.71549700000000005</c:v>
                </c:pt>
                <c:pt idx="34739" formatCode="General">
                  <c:v>0.71551799999999943</c:v>
                </c:pt>
                <c:pt idx="34740" formatCode="General">
                  <c:v>0.71553800000000001</c:v>
                </c:pt>
                <c:pt idx="34741" formatCode="General">
                  <c:v>0.71555800000000003</c:v>
                </c:pt>
                <c:pt idx="34742" formatCode="General">
                  <c:v>0.71557999999999999</c:v>
                </c:pt>
                <c:pt idx="34743" formatCode="General">
                  <c:v>0.71560000000000046</c:v>
                </c:pt>
                <c:pt idx="34744" formatCode="General">
                  <c:v>0.71562099999999995</c:v>
                </c:pt>
                <c:pt idx="34745" formatCode="General">
                  <c:v>0.71564100000000075</c:v>
                </c:pt>
                <c:pt idx="34746" formatCode="General">
                  <c:v>0.71566200000000002</c:v>
                </c:pt>
                <c:pt idx="34747" formatCode="General">
                  <c:v>0.71568200000000004</c:v>
                </c:pt>
                <c:pt idx="34748" formatCode="General">
                  <c:v>0.71570299999999998</c:v>
                </c:pt>
                <c:pt idx="34749" formatCode="General">
                  <c:v>0.71572400000000058</c:v>
                </c:pt>
                <c:pt idx="34750" formatCode="General">
                  <c:v>0.71574400000000071</c:v>
                </c:pt>
                <c:pt idx="34751" formatCode="General">
                  <c:v>0.71576499999999998</c:v>
                </c:pt>
                <c:pt idx="34752" formatCode="General">
                  <c:v>0.71578600000000003</c:v>
                </c:pt>
                <c:pt idx="34753" formatCode="General">
                  <c:v>0.71580600000000005</c:v>
                </c:pt>
                <c:pt idx="34754" formatCode="General">
                  <c:v>0.71582600000000041</c:v>
                </c:pt>
                <c:pt idx="34755" formatCode="General">
                  <c:v>0.71584700000000046</c:v>
                </c:pt>
                <c:pt idx="34756" formatCode="General">
                  <c:v>0.71586700000000003</c:v>
                </c:pt>
                <c:pt idx="34757" formatCode="General">
                  <c:v>0.71588900000000044</c:v>
                </c:pt>
                <c:pt idx="34758" formatCode="General">
                  <c:v>0.71590900000000046</c:v>
                </c:pt>
                <c:pt idx="34759" formatCode="General">
                  <c:v>0.7159300000000004</c:v>
                </c:pt>
                <c:pt idx="34760" formatCode="General">
                  <c:v>0.71595000000000042</c:v>
                </c:pt>
                <c:pt idx="34761" formatCode="General">
                  <c:v>0.71597100000000058</c:v>
                </c:pt>
                <c:pt idx="34762" formatCode="General">
                  <c:v>0.71599100000000071</c:v>
                </c:pt>
                <c:pt idx="34763" formatCode="General">
                  <c:v>0.71601199999999998</c:v>
                </c:pt>
                <c:pt idx="34764" formatCode="General">
                  <c:v>0.71603300000000003</c:v>
                </c:pt>
                <c:pt idx="34765" formatCode="General">
                  <c:v>0.71605300000000005</c:v>
                </c:pt>
                <c:pt idx="34766" formatCode="General">
                  <c:v>0.71607399999999999</c:v>
                </c:pt>
                <c:pt idx="34767" formatCode="General">
                  <c:v>0.71609400000000045</c:v>
                </c:pt>
                <c:pt idx="34768" formatCode="General">
                  <c:v>0.7161149999999995</c:v>
                </c:pt>
                <c:pt idx="34769" formatCode="General">
                  <c:v>0.71613499999999997</c:v>
                </c:pt>
                <c:pt idx="34770" formatCode="General">
                  <c:v>0.71615600000000001</c:v>
                </c:pt>
                <c:pt idx="34771" formatCode="General">
                  <c:v>0.71617699999999951</c:v>
                </c:pt>
                <c:pt idx="34772" formatCode="General">
                  <c:v>0.71619699999999997</c:v>
                </c:pt>
                <c:pt idx="34773" formatCode="General">
                  <c:v>0.71621800000000002</c:v>
                </c:pt>
                <c:pt idx="34774" formatCode="General">
                  <c:v>0.71623899999999996</c:v>
                </c:pt>
                <c:pt idx="34775" formatCode="General">
                  <c:v>0.71625899999999998</c:v>
                </c:pt>
                <c:pt idx="34776" formatCode="General">
                  <c:v>0.71628000000000003</c:v>
                </c:pt>
                <c:pt idx="34777" formatCode="General">
                  <c:v>0.71630000000000005</c:v>
                </c:pt>
                <c:pt idx="34778" formatCode="General">
                  <c:v>0.71632099999999999</c:v>
                </c:pt>
                <c:pt idx="34779" formatCode="General">
                  <c:v>0.71634100000000045</c:v>
                </c:pt>
                <c:pt idx="34780" formatCode="General">
                  <c:v>0.71636199999999961</c:v>
                </c:pt>
                <c:pt idx="34781" formatCode="General">
                  <c:v>0.71638299999999955</c:v>
                </c:pt>
                <c:pt idx="34782" formatCode="General">
                  <c:v>0.71640300000000001</c:v>
                </c:pt>
                <c:pt idx="34783" formatCode="General">
                  <c:v>0.71642399999999951</c:v>
                </c:pt>
                <c:pt idx="34784" formatCode="General">
                  <c:v>0.71644399999999997</c:v>
                </c:pt>
                <c:pt idx="34785" formatCode="General">
                  <c:v>0.71646500000000002</c:v>
                </c:pt>
                <c:pt idx="34786" formatCode="General">
                  <c:v>0.71648599999999996</c:v>
                </c:pt>
                <c:pt idx="34787" formatCode="General">
                  <c:v>0.71650700000000001</c:v>
                </c:pt>
                <c:pt idx="34788" formatCode="General">
                  <c:v>0.71652700000000003</c:v>
                </c:pt>
                <c:pt idx="34789" formatCode="General">
                  <c:v>0.71654799999999996</c:v>
                </c:pt>
                <c:pt idx="34790" formatCode="General">
                  <c:v>0.71656799999999943</c:v>
                </c:pt>
                <c:pt idx="34791" formatCode="General">
                  <c:v>0.71658900000000003</c:v>
                </c:pt>
                <c:pt idx="34792" formatCode="General">
                  <c:v>0.71660900000000072</c:v>
                </c:pt>
                <c:pt idx="34793" formatCode="General">
                  <c:v>0.71663000000000043</c:v>
                </c:pt>
                <c:pt idx="34794" formatCode="General">
                  <c:v>0.71665000000000045</c:v>
                </c:pt>
                <c:pt idx="34795" formatCode="General">
                  <c:v>0.71667099999999995</c:v>
                </c:pt>
                <c:pt idx="34796" formatCode="General">
                  <c:v>0.71669200000000044</c:v>
                </c:pt>
                <c:pt idx="34797" formatCode="General">
                  <c:v>0.71671200000000002</c:v>
                </c:pt>
                <c:pt idx="34798" formatCode="General">
                  <c:v>0.71673299999999951</c:v>
                </c:pt>
                <c:pt idx="34799" formatCode="General">
                  <c:v>0.71675299999999997</c:v>
                </c:pt>
                <c:pt idx="34800" formatCode="General">
                  <c:v>0.71677400000000058</c:v>
                </c:pt>
                <c:pt idx="34801" formatCode="General">
                  <c:v>0.71679400000000071</c:v>
                </c:pt>
                <c:pt idx="34802" formatCode="General">
                  <c:v>0.71681600000000001</c:v>
                </c:pt>
                <c:pt idx="34803" formatCode="General">
                  <c:v>0.71683600000000003</c:v>
                </c:pt>
                <c:pt idx="34804" formatCode="General">
                  <c:v>0.71685699999999997</c:v>
                </c:pt>
                <c:pt idx="34805" formatCode="General">
                  <c:v>0.71687699999999999</c:v>
                </c:pt>
                <c:pt idx="34806" formatCode="General">
                  <c:v>0.7168980000000007</c:v>
                </c:pt>
                <c:pt idx="34807" formatCode="General">
                  <c:v>0.7169180000000005</c:v>
                </c:pt>
                <c:pt idx="34808" formatCode="General">
                  <c:v>0.71693799999999996</c:v>
                </c:pt>
                <c:pt idx="34809" formatCode="General">
                  <c:v>0.71695900000000046</c:v>
                </c:pt>
                <c:pt idx="34810" formatCode="General">
                  <c:v>0.71697999999999995</c:v>
                </c:pt>
                <c:pt idx="34811" formatCode="General">
                  <c:v>0.71700100000000044</c:v>
                </c:pt>
                <c:pt idx="34812" formatCode="General">
                  <c:v>0.71702100000000046</c:v>
                </c:pt>
                <c:pt idx="34813" formatCode="General">
                  <c:v>0.7170420000000004</c:v>
                </c:pt>
                <c:pt idx="34814" formatCode="General">
                  <c:v>0.71706199999999998</c:v>
                </c:pt>
                <c:pt idx="34815" formatCode="General">
                  <c:v>0.71708300000000003</c:v>
                </c:pt>
                <c:pt idx="34816" formatCode="General">
                  <c:v>0.71710300000000005</c:v>
                </c:pt>
                <c:pt idx="34817" formatCode="General">
                  <c:v>0.71712500000000046</c:v>
                </c:pt>
                <c:pt idx="34818" formatCode="General">
                  <c:v>0.71714500000000059</c:v>
                </c:pt>
                <c:pt idx="34819" formatCode="General">
                  <c:v>0.71716599999999997</c:v>
                </c:pt>
                <c:pt idx="34820" formatCode="General">
                  <c:v>0.71718599999999999</c:v>
                </c:pt>
                <c:pt idx="34821" formatCode="General">
                  <c:v>0.71720700000000004</c:v>
                </c:pt>
                <c:pt idx="34822" formatCode="General">
                  <c:v>0.7172269999999995</c:v>
                </c:pt>
                <c:pt idx="34823" formatCode="General">
                  <c:v>0.71724699999999997</c:v>
                </c:pt>
                <c:pt idx="34824" formatCode="General">
                  <c:v>0.71726800000000002</c:v>
                </c:pt>
                <c:pt idx="34825" formatCode="General">
                  <c:v>0.71728899999999951</c:v>
                </c:pt>
                <c:pt idx="34826" formatCode="General">
                  <c:v>0.71731</c:v>
                </c:pt>
                <c:pt idx="34827" formatCode="General">
                  <c:v>0.71733000000000002</c:v>
                </c:pt>
                <c:pt idx="34828" formatCode="General">
                  <c:v>0.71735099999999996</c:v>
                </c:pt>
                <c:pt idx="34829" formatCode="General">
                  <c:v>0.71737099999999998</c:v>
                </c:pt>
                <c:pt idx="34830" formatCode="General">
                  <c:v>0.71739200000000003</c:v>
                </c:pt>
                <c:pt idx="34831" formatCode="General">
                  <c:v>0.71741299999999941</c:v>
                </c:pt>
                <c:pt idx="34832" formatCode="General">
                  <c:v>0.71743400000000002</c:v>
                </c:pt>
                <c:pt idx="34833" formatCode="General">
                  <c:v>0.71745400000000004</c:v>
                </c:pt>
                <c:pt idx="34834" formatCode="General">
                  <c:v>0.7174739999999995</c:v>
                </c:pt>
                <c:pt idx="34835" formatCode="General">
                  <c:v>0.71749499999999999</c:v>
                </c:pt>
                <c:pt idx="34836" formatCode="General">
                  <c:v>0.71751500000000001</c:v>
                </c:pt>
                <c:pt idx="34837" formatCode="General">
                  <c:v>0.71753599999999951</c:v>
                </c:pt>
                <c:pt idx="34838" formatCode="General">
                  <c:v>0.71755599999999997</c:v>
                </c:pt>
                <c:pt idx="34839" formatCode="General">
                  <c:v>0.71757700000000002</c:v>
                </c:pt>
                <c:pt idx="34840" formatCode="General">
                  <c:v>0.71759799999999996</c:v>
                </c:pt>
                <c:pt idx="34841" formatCode="General">
                  <c:v>0.71761900000000045</c:v>
                </c:pt>
                <c:pt idx="34842" formatCode="General">
                  <c:v>0.71763900000000058</c:v>
                </c:pt>
                <c:pt idx="34843" formatCode="General">
                  <c:v>0.71766000000000041</c:v>
                </c:pt>
                <c:pt idx="34844" formatCode="General">
                  <c:v>0.71768000000000043</c:v>
                </c:pt>
                <c:pt idx="34845" formatCode="General">
                  <c:v>0.7177010000000007</c:v>
                </c:pt>
                <c:pt idx="34846" formatCode="General">
                  <c:v>0.71772200000000042</c:v>
                </c:pt>
                <c:pt idx="34847" formatCode="General">
                  <c:v>0.71774300000000046</c:v>
                </c:pt>
                <c:pt idx="34848" formatCode="General">
                  <c:v>0.71776300000000004</c:v>
                </c:pt>
                <c:pt idx="34849" formatCode="General">
                  <c:v>0.7177829999999995</c:v>
                </c:pt>
                <c:pt idx="34850" formatCode="General">
                  <c:v>0.71780400000000044</c:v>
                </c:pt>
                <c:pt idx="34851" formatCode="General">
                  <c:v>0.71782400000000046</c:v>
                </c:pt>
                <c:pt idx="34852" formatCode="General">
                  <c:v>0.71784500000000073</c:v>
                </c:pt>
                <c:pt idx="34853" formatCode="General">
                  <c:v>0.717866</c:v>
                </c:pt>
                <c:pt idx="34854" formatCode="General">
                  <c:v>0.71788700000000005</c:v>
                </c:pt>
                <c:pt idx="34855" formatCode="General">
                  <c:v>0.71790699999999996</c:v>
                </c:pt>
                <c:pt idx="34856" formatCode="General">
                  <c:v>0.71792800000000045</c:v>
                </c:pt>
                <c:pt idx="34857" formatCode="General">
                  <c:v>0.71794800000000059</c:v>
                </c:pt>
                <c:pt idx="34858" formatCode="General">
                  <c:v>0.71796899999999997</c:v>
                </c:pt>
                <c:pt idx="34859" formatCode="General">
                  <c:v>0.71798899999999999</c:v>
                </c:pt>
                <c:pt idx="34860" formatCode="General">
                  <c:v>0.71801000000000004</c:v>
                </c:pt>
                <c:pt idx="34861" formatCode="General">
                  <c:v>0.71803099999999997</c:v>
                </c:pt>
                <c:pt idx="34862" formatCode="General">
                  <c:v>0.71805099999999999</c:v>
                </c:pt>
                <c:pt idx="34863" formatCode="General">
                  <c:v>0.71807200000000004</c:v>
                </c:pt>
                <c:pt idx="34864" formatCode="General">
                  <c:v>0.71809199999999995</c:v>
                </c:pt>
                <c:pt idx="34865" formatCode="General">
                  <c:v>0.718113</c:v>
                </c:pt>
                <c:pt idx="34866" formatCode="General">
                  <c:v>0.71813300000000002</c:v>
                </c:pt>
                <c:pt idx="34867" formatCode="General">
                  <c:v>0.71815399999999996</c:v>
                </c:pt>
                <c:pt idx="34868" formatCode="General">
                  <c:v>0.71817500000000045</c:v>
                </c:pt>
                <c:pt idx="34869" formatCode="General">
                  <c:v>0.71819500000000058</c:v>
                </c:pt>
                <c:pt idx="34870" formatCode="General">
                  <c:v>0.71821599999999997</c:v>
                </c:pt>
                <c:pt idx="34871" formatCode="General">
                  <c:v>0.71823700000000001</c:v>
                </c:pt>
                <c:pt idx="34872" formatCode="General">
                  <c:v>0.71825700000000003</c:v>
                </c:pt>
                <c:pt idx="34873" formatCode="General">
                  <c:v>0.71827799999999997</c:v>
                </c:pt>
                <c:pt idx="34874" formatCode="General">
                  <c:v>0.71829799999999999</c:v>
                </c:pt>
                <c:pt idx="34875" formatCode="General">
                  <c:v>0.71831900000000004</c:v>
                </c:pt>
                <c:pt idx="34876" formatCode="General">
                  <c:v>0.71833999999999998</c:v>
                </c:pt>
                <c:pt idx="34877" formatCode="General">
                  <c:v>0.71836</c:v>
                </c:pt>
                <c:pt idx="34878" formatCode="General">
                  <c:v>0.71838100000000005</c:v>
                </c:pt>
                <c:pt idx="34879" formatCode="General">
                  <c:v>0.71840099999999996</c:v>
                </c:pt>
                <c:pt idx="34880" formatCode="General">
                  <c:v>0.71842200000000001</c:v>
                </c:pt>
                <c:pt idx="34881" formatCode="General">
                  <c:v>0.71844200000000003</c:v>
                </c:pt>
                <c:pt idx="34882" formatCode="General">
                  <c:v>0.7184629999999993</c:v>
                </c:pt>
                <c:pt idx="34883" formatCode="General">
                  <c:v>0.71848400000000001</c:v>
                </c:pt>
                <c:pt idx="34884" formatCode="General">
                  <c:v>0.71850400000000003</c:v>
                </c:pt>
                <c:pt idx="34885" formatCode="General">
                  <c:v>0.71852499999999997</c:v>
                </c:pt>
                <c:pt idx="34886" formatCode="General">
                  <c:v>0.71854600000000002</c:v>
                </c:pt>
                <c:pt idx="34887" formatCode="General">
                  <c:v>0.71856599999999959</c:v>
                </c:pt>
                <c:pt idx="34888" formatCode="General">
                  <c:v>0.71858699999999942</c:v>
                </c:pt>
                <c:pt idx="34889" formatCode="General">
                  <c:v>0.71860700000000044</c:v>
                </c:pt>
                <c:pt idx="34890" formatCode="General">
                  <c:v>0.71862800000000071</c:v>
                </c:pt>
                <c:pt idx="34891" formatCode="General">
                  <c:v>0.71864799999999995</c:v>
                </c:pt>
                <c:pt idx="34892" formatCode="General">
                  <c:v>0.71866900000000045</c:v>
                </c:pt>
                <c:pt idx="34893" formatCode="General">
                  <c:v>0.71869000000000072</c:v>
                </c:pt>
                <c:pt idx="34894" formatCode="General">
                  <c:v>0.7187100000000004</c:v>
                </c:pt>
                <c:pt idx="34895" formatCode="General">
                  <c:v>0.71873100000000045</c:v>
                </c:pt>
                <c:pt idx="34896" formatCode="General">
                  <c:v>0.71875100000000058</c:v>
                </c:pt>
                <c:pt idx="34897" formatCode="General">
                  <c:v>0.71877200000000041</c:v>
                </c:pt>
                <c:pt idx="34898" formatCode="General">
                  <c:v>0.71879200000000043</c:v>
                </c:pt>
                <c:pt idx="34899" formatCode="General">
                  <c:v>0.71881300000000004</c:v>
                </c:pt>
                <c:pt idx="34900" formatCode="General">
                  <c:v>0.71883399999999997</c:v>
                </c:pt>
                <c:pt idx="34901" formatCode="General">
                  <c:v>0.71885399999999999</c:v>
                </c:pt>
                <c:pt idx="34902" formatCode="General">
                  <c:v>0.71887500000000071</c:v>
                </c:pt>
                <c:pt idx="34903" formatCode="General">
                  <c:v>0.71889499999999995</c:v>
                </c:pt>
                <c:pt idx="34904" formatCode="General">
                  <c:v>0.718916</c:v>
                </c:pt>
                <c:pt idx="34905" formatCode="General">
                  <c:v>0.71893700000000005</c:v>
                </c:pt>
                <c:pt idx="34906" formatCode="General">
                  <c:v>0.71895699999999996</c:v>
                </c:pt>
                <c:pt idx="34907" formatCode="General">
                  <c:v>0.71897800000000045</c:v>
                </c:pt>
                <c:pt idx="34908" formatCode="General">
                  <c:v>0.71899900000000072</c:v>
                </c:pt>
                <c:pt idx="34909" formatCode="General">
                  <c:v>0.71901899999999996</c:v>
                </c:pt>
                <c:pt idx="34910" formatCode="General">
                  <c:v>0.71904000000000046</c:v>
                </c:pt>
                <c:pt idx="34911" formatCode="General">
                  <c:v>0.71906000000000003</c:v>
                </c:pt>
                <c:pt idx="34912" formatCode="General">
                  <c:v>0.71908099999999997</c:v>
                </c:pt>
                <c:pt idx="34913" formatCode="General">
                  <c:v>0.71910099999999999</c:v>
                </c:pt>
                <c:pt idx="34914" formatCode="General">
                  <c:v>0.71912200000000004</c:v>
                </c:pt>
                <c:pt idx="34915" formatCode="General">
                  <c:v>0.71914299999999998</c:v>
                </c:pt>
                <c:pt idx="34916" formatCode="General">
                  <c:v>0.719163</c:v>
                </c:pt>
                <c:pt idx="34917" formatCode="General">
                  <c:v>0.71918400000000005</c:v>
                </c:pt>
                <c:pt idx="34918" formatCode="General">
                  <c:v>0.71920399999999951</c:v>
                </c:pt>
                <c:pt idx="34919" formatCode="General">
                  <c:v>0.71922500000000045</c:v>
                </c:pt>
                <c:pt idx="34920" formatCode="General">
                  <c:v>0.71924500000000058</c:v>
                </c:pt>
                <c:pt idx="34921" formatCode="General">
                  <c:v>0.71926699999999955</c:v>
                </c:pt>
                <c:pt idx="34922" formatCode="General">
                  <c:v>0.71928700000000001</c:v>
                </c:pt>
                <c:pt idx="34923" formatCode="General">
                  <c:v>0.7193079999999995</c:v>
                </c:pt>
                <c:pt idx="34924" formatCode="General">
                  <c:v>0.71932799999999997</c:v>
                </c:pt>
                <c:pt idx="34925" formatCode="General">
                  <c:v>0.71934900000000046</c:v>
                </c:pt>
                <c:pt idx="34926" formatCode="General">
                  <c:v>0.71936900000000004</c:v>
                </c:pt>
                <c:pt idx="34927" formatCode="General">
                  <c:v>0.71938999999999997</c:v>
                </c:pt>
                <c:pt idx="34928" formatCode="General">
                  <c:v>0.71940999999999999</c:v>
                </c:pt>
                <c:pt idx="34929" formatCode="General">
                  <c:v>0.71943100000000004</c:v>
                </c:pt>
                <c:pt idx="34930" formatCode="General">
                  <c:v>0.71945199999999998</c:v>
                </c:pt>
                <c:pt idx="34931" formatCode="General">
                  <c:v>0.719472</c:v>
                </c:pt>
                <c:pt idx="34932" formatCode="General">
                  <c:v>0.71949300000000005</c:v>
                </c:pt>
                <c:pt idx="34933" formatCode="General">
                  <c:v>0.71951299999999929</c:v>
                </c:pt>
                <c:pt idx="34934" formatCode="General">
                  <c:v>0.71953400000000001</c:v>
                </c:pt>
                <c:pt idx="34935" formatCode="General">
                  <c:v>0.7195549999999995</c:v>
                </c:pt>
                <c:pt idx="34936" formatCode="General">
                  <c:v>0.71957599999999999</c:v>
                </c:pt>
                <c:pt idx="34937" formatCode="General">
                  <c:v>0.71959600000000001</c:v>
                </c:pt>
                <c:pt idx="34938" formatCode="General">
                  <c:v>0.71961699999999951</c:v>
                </c:pt>
                <c:pt idx="34939" formatCode="General">
                  <c:v>0.71963699999999997</c:v>
                </c:pt>
                <c:pt idx="34940" formatCode="General">
                  <c:v>0.71965800000000046</c:v>
                </c:pt>
                <c:pt idx="34941" formatCode="General">
                  <c:v>0.71967800000000071</c:v>
                </c:pt>
                <c:pt idx="34942" formatCode="General">
                  <c:v>0.71969799999999995</c:v>
                </c:pt>
                <c:pt idx="34943" formatCode="General">
                  <c:v>0.71971900000000044</c:v>
                </c:pt>
                <c:pt idx="34944" formatCode="General">
                  <c:v>0.71974000000000071</c:v>
                </c:pt>
                <c:pt idx="34945" formatCode="General">
                  <c:v>0.71976099999999998</c:v>
                </c:pt>
                <c:pt idx="34946" formatCode="General">
                  <c:v>0.71978100000000045</c:v>
                </c:pt>
                <c:pt idx="34947" formatCode="General">
                  <c:v>0.71980200000000005</c:v>
                </c:pt>
                <c:pt idx="34948" formatCode="General">
                  <c:v>0.71982200000000041</c:v>
                </c:pt>
                <c:pt idx="34949" formatCode="General">
                  <c:v>0.71984300000000045</c:v>
                </c:pt>
                <c:pt idx="34950" formatCode="General">
                  <c:v>0.7198639999999995</c:v>
                </c:pt>
                <c:pt idx="34951" formatCode="General">
                  <c:v>0.71988500000000044</c:v>
                </c:pt>
                <c:pt idx="34952" formatCode="General">
                  <c:v>0.71990500000000046</c:v>
                </c:pt>
                <c:pt idx="34953" formatCode="General">
                  <c:v>0.71992599999999995</c:v>
                </c:pt>
                <c:pt idx="34954" formatCode="General">
                  <c:v>0.71994600000000042</c:v>
                </c:pt>
                <c:pt idx="34955" formatCode="General">
                  <c:v>0.71996599999999999</c:v>
                </c:pt>
                <c:pt idx="34956" formatCode="General">
                  <c:v>0.71998700000000004</c:v>
                </c:pt>
                <c:pt idx="34957" formatCode="General">
                  <c:v>0.72000699999999951</c:v>
                </c:pt>
                <c:pt idx="34958" formatCode="General">
                  <c:v>0.72002800000000045</c:v>
                </c:pt>
                <c:pt idx="34959" formatCode="General">
                  <c:v>0.72004900000000072</c:v>
                </c:pt>
                <c:pt idx="34960" formatCode="General">
                  <c:v>0.72006999999999999</c:v>
                </c:pt>
                <c:pt idx="34961" formatCode="General">
                  <c:v>0.72009000000000045</c:v>
                </c:pt>
                <c:pt idx="34962" formatCode="General">
                  <c:v>0.7201109999999995</c:v>
                </c:pt>
                <c:pt idx="34963" formatCode="General">
                  <c:v>0.72013099999999997</c:v>
                </c:pt>
                <c:pt idx="34964" formatCode="General">
                  <c:v>0.72015200000000001</c:v>
                </c:pt>
                <c:pt idx="34965" formatCode="General">
                  <c:v>0.72017299999999951</c:v>
                </c:pt>
                <c:pt idx="34966" formatCode="General">
                  <c:v>0.72019400000000044</c:v>
                </c:pt>
                <c:pt idx="34967" formatCode="General">
                  <c:v>0.72021400000000002</c:v>
                </c:pt>
                <c:pt idx="34968" formatCode="General">
                  <c:v>0.72023400000000004</c:v>
                </c:pt>
                <c:pt idx="34969" formatCode="General">
                  <c:v>0.72025499999999998</c:v>
                </c:pt>
                <c:pt idx="34970" formatCode="General">
                  <c:v>0.72027500000000044</c:v>
                </c:pt>
                <c:pt idx="34971" formatCode="General">
                  <c:v>0.72029600000000005</c:v>
                </c:pt>
                <c:pt idx="34972" formatCode="General">
                  <c:v>0.72031599999999996</c:v>
                </c:pt>
                <c:pt idx="34973" formatCode="General">
                  <c:v>0.72033800000000003</c:v>
                </c:pt>
                <c:pt idx="34974" formatCode="General">
                  <c:v>0.72035800000000005</c:v>
                </c:pt>
                <c:pt idx="34975" formatCode="General">
                  <c:v>0.72037899999999999</c:v>
                </c:pt>
                <c:pt idx="34976" formatCode="General">
                  <c:v>0.72039900000000046</c:v>
                </c:pt>
                <c:pt idx="34977" formatCode="General">
                  <c:v>0.72041999999999951</c:v>
                </c:pt>
                <c:pt idx="34978" formatCode="General">
                  <c:v>0.72043999999999997</c:v>
                </c:pt>
                <c:pt idx="34979" formatCode="General">
                  <c:v>0.72046100000000002</c:v>
                </c:pt>
                <c:pt idx="34980" formatCode="General">
                  <c:v>0.72048199999999996</c:v>
                </c:pt>
                <c:pt idx="34981" formatCode="General">
                  <c:v>0.72050199999999998</c:v>
                </c:pt>
                <c:pt idx="34982" formatCode="General">
                  <c:v>0.72052300000000002</c:v>
                </c:pt>
                <c:pt idx="34983" formatCode="General">
                  <c:v>0.72054300000000004</c:v>
                </c:pt>
                <c:pt idx="34984" formatCode="General">
                  <c:v>0.72056399999999943</c:v>
                </c:pt>
                <c:pt idx="34985" formatCode="General">
                  <c:v>0.720584</c:v>
                </c:pt>
                <c:pt idx="34986" formatCode="General">
                  <c:v>0.72060500000000072</c:v>
                </c:pt>
                <c:pt idx="34987" formatCode="General">
                  <c:v>0.72062500000000074</c:v>
                </c:pt>
                <c:pt idx="34988" formatCode="General">
                  <c:v>0.7206470000000007</c:v>
                </c:pt>
                <c:pt idx="34989" formatCode="General">
                  <c:v>0.7206669999999995</c:v>
                </c:pt>
                <c:pt idx="34990" formatCode="General">
                  <c:v>0.72068800000000044</c:v>
                </c:pt>
                <c:pt idx="34991" formatCode="General">
                  <c:v>0.72070800000000046</c:v>
                </c:pt>
                <c:pt idx="34992" formatCode="General">
                  <c:v>0.72072899999999995</c:v>
                </c:pt>
                <c:pt idx="34993" formatCode="General">
                  <c:v>0.72074900000000075</c:v>
                </c:pt>
                <c:pt idx="34994" formatCode="General">
                  <c:v>0.72077000000000047</c:v>
                </c:pt>
                <c:pt idx="34995" formatCode="General">
                  <c:v>0.72079100000000074</c:v>
                </c:pt>
                <c:pt idx="34996" formatCode="General">
                  <c:v>0.72081099999999998</c:v>
                </c:pt>
                <c:pt idx="34997" formatCode="General">
                  <c:v>0.72083200000000003</c:v>
                </c:pt>
                <c:pt idx="34998" formatCode="General">
                  <c:v>0.72085200000000005</c:v>
                </c:pt>
                <c:pt idx="34999" formatCode="General">
                  <c:v>0.72087299999999999</c:v>
                </c:pt>
                <c:pt idx="35000" formatCode="General">
                  <c:v>0.72089300000000045</c:v>
                </c:pt>
                <c:pt idx="35001" formatCode="General">
                  <c:v>0.72091400000000005</c:v>
                </c:pt>
                <c:pt idx="35002" formatCode="General">
                  <c:v>0.72093499999999999</c:v>
                </c:pt>
                <c:pt idx="35003" formatCode="General">
                  <c:v>0.72095500000000046</c:v>
                </c:pt>
                <c:pt idx="35004" formatCode="General">
                  <c:v>0.72097599999999995</c:v>
                </c:pt>
                <c:pt idx="35005" formatCode="General">
                  <c:v>0.72099700000000044</c:v>
                </c:pt>
                <c:pt idx="35006" formatCode="General">
                  <c:v>0.72101700000000002</c:v>
                </c:pt>
                <c:pt idx="35007" formatCode="General">
                  <c:v>0.72103799999999996</c:v>
                </c:pt>
                <c:pt idx="35008" formatCode="General">
                  <c:v>0.72105799999999998</c:v>
                </c:pt>
                <c:pt idx="35009" formatCode="General">
                  <c:v>0.72107900000000058</c:v>
                </c:pt>
                <c:pt idx="35010" formatCode="General">
                  <c:v>0.72109900000000071</c:v>
                </c:pt>
                <c:pt idx="35011" formatCode="General">
                  <c:v>0.72111999999999998</c:v>
                </c:pt>
                <c:pt idx="35012" formatCode="General">
                  <c:v>0.72114100000000059</c:v>
                </c:pt>
                <c:pt idx="35013" formatCode="General">
                  <c:v>0.72116100000000005</c:v>
                </c:pt>
                <c:pt idx="35014" formatCode="General">
                  <c:v>0.72118199999999999</c:v>
                </c:pt>
                <c:pt idx="35015" formatCode="General">
                  <c:v>0.72120200000000001</c:v>
                </c:pt>
                <c:pt idx="35016" formatCode="General">
                  <c:v>0.7212229999999995</c:v>
                </c:pt>
                <c:pt idx="35017" formatCode="General">
                  <c:v>0.72124400000000044</c:v>
                </c:pt>
                <c:pt idx="35018" formatCode="General">
                  <c:v>0.72126500000000004</c:v>
                </c:pt>
                <c:pt idx="35019" formatCode="General">
                  <c:v>0.72128499999999951</c:v>
                </c:pt>
                <c:pt idx="35020" formatCode="General">
                  <c:v>0.721306</c:v>
                </c:pt>
                <c:pt idx="35021" formatCode="General">
                  <c:v>0.72132600000000002</c:v>
                </c:pt>
                <c:pt idx="35022" formatCode="General">
                  <c:v>0.72134600000000004</c:v>
                </c:pt>
                <c:pt idx="35023" formatCode="General">
                  <c:v>0.72136699999999943</c:v>
                </c:pt>
                <c:pt idx="35024" formatCode="General">
                  <c:v>0.72138800000000003</c:v>
                </c:pt>
                <c:pt idx="35025" formatCode="General">
                  <c:v>0.72140800000000005</c:v>
                </c:pt>
                <c:pt idx="35026" formatCode="General">
                  <c:v>0.72142899999999999</c:v>
                </c:pt>
                <c:pt idx="35027" formatCode="General">
                  <c:v>0.72145000000000004</c:v>
                </c:pt>
                <c:pt idx="35028" formatCode="General">
                  <c:v>0.7214699999999995</c:v>
                </c:pt>
                <c:pt idx="35029" formatCode="General">
                  <c:v>0.72149099999999999</c:v>
                </c:pt>
                <c:pt idx="35030" formatCode="General">
                  <c:v>0.72151100000000001</c:v>
                </c:pt>
                <c:pt idx="35031" formatCode="General">
                  <c:v>0.72153199999999951</c:v>
                </c:pt>
                <c:pt idx="35032" formatCode="General">
                  <c:v>0.72155199999999997</c:v>
                </c:pt>
                <c:pt idx="35033" formatCode="General">
                  <c:v>0.72157400000000005</c:v>
                </c:pt>
                <c:pt idx="35034" formatCode="General">
                  <c:v>0.72159399999999996</c:v>
                </c:pt>
                <c:pt idx="35035" formatCode="General">
                  <c:v>0.72161399999999998</c:v>
                </c:pt>
                <c:pt idx="35036" formatCode="General">
                  <c:v>0.72163500000000058</c:v>
                </c:pt>
                <c:pt idx="35037" formatCode="General">
                  <c:v>0.72165500000000071</c:v>
                </c:pt>
                <c:pt idx="35038" formatCode="General">
                  <c:v>0.72167600000000043</c:v>
                </c:pt>
                <c:pt idx="35039" formatCode="General">
                  <c:v>0.72169600000000045</c:v>
                </c:pt>
                <c:pt idx="35040" formatCode="General">
                  <c:v>0.72171700000000005</c:v>
                </c:pt>
                <c:pt idx="35041" formatCode="General">
                  <c:v>0.72173799999999999</c:v>
                </c:pt>
                <c:pt idx="35042" formatCode="General">
                  <c:v>0.72175900000000071</c:v>
                </c:pt>
                <c:pt idx="35043" formatCode="General">
                  <c:v>0.72177899999999995</c:v>
                </c:pt>
                <c:pt idx="35044" formatCode="General">
                  <c:v>0.72180000000000044</c:v>
                </c:pt>
                <c:pt idx="35045" formatCode="General">
                  <c:v>0.72182000000000046</c:v>
                </c:pt>
                <c:pt idx="35046" formatCode="General">
                  <c:v>0.72184099999999995</c:v>
                </c:pt>
                <c:pt idx="35047" formatCode="General">
                  <c:v>0.72186099999999997</c:v>
                </c:pt>
                <c:pt idx="35048" formatCode="General">
                  <c:v>0.72188200000000002</c:v>
                </c:pt>
                <c:pt idx="35049" formatCode="General">
                  <c:v>0.72190299999999996</c:v>
                </c:pt>
                <c:pt idx="35050" formatCode="General">
                  <c:v>0.72192299999999998</c:v>
                </c:pt>
                <c:pt idx="35051" formatCode="General">
                  <c:v>0.72194400000000059</c:v>
                </c:pt>
                <c:pt idx="35052" formatCode="General">
                  <c:v>0.72196400000000005</c:v>
                </c:pt>
                <c:pt idx="35053" formatCode="General">
                  <c:v>0.72198499999999999</c:v>
                </c:pt>
                <c:pt idx="35054" formatCode="General">
                  <c:v>0.72200500000000045</c:v>
                </c:pt>
                <c:pt idx="35055" formatCode="General">
                  <c:v>0.72202599999999995</c:v>
                </c:pt>
                <c:pt idx="35056" formatCode="General">
                  <c:v>0.72204699999999999</c:v>
                </c:pt>
                <c:pt idx="35057" formatCode="General">
                  <c:v>0.72206800000000004</c:v>
                </c:pt>
                <c:pt idx="35058" formatCode="General">
                  <c:v>0.72208799999999951</c:v>
                </c:pt>
                <c:pt idx="35059" formatCode="General">
                  <c:v>0.72210900000000044</c:v>
                </c:pt>
                <c:pt idx="35060" formatCode="General">
                  <c:v>0.72212900000000046</c:v>
                </c:pt>
                <c:pt idx="35061" formatCode="General">
                  <c:v>0.7221500000000004</c:v>
                </c:pt>
                <c:pt idx="35062" formatCode="General">
                  <c:v>0.72216999999999998</c:v>
                </c:pt>
                <c:pt idx="35063" formatCode="General">
                  <c:v>0.72219100000000058</c:v>
                </c:pt>
                <c:pt idx="35064" formatCode="General">
                  <c:v>0.72221199999999997</c:v>
                </c:pt>
                <c:pt idx="35065" formatCode="General">
                  <c:v>0.72223199999999999</c:v>
                </c:pt>
                <c:pt idx="35066" formatCode="General">
                  <c:v>0.72225300000000003</c:v>
                </c:pt>
                <c:pt idx="35067" formatCode="General">
                  <c:v>0.72227300000000005</c:v>
                </c:pt>
                <c:pt idx="35068" formatCode="General">
                  <c:v>0.72229399999999999</c:v>
                </c:pt>
                <c:pt idx="35069" formatCode="General">
                  <c:v>0.72231400000000001</c:v>
                </c:pt>
                <c:pt idx="35070" formatCode="General">
                  <c:v>0.72233599999999998</c:v>
                </c:pt>
                <c:pt idx="35071" formatCode="General">
                  <c:v>0.722356</c:v>
                </c:pt>
                <c:pt idx="35072" formatCode="General">
                  <c:v>0.72237700000000005</c:v>
                </c:pt>
                <c:pt idx="35073" formatCode="General">
                  <c:v>0.72239699999999996</c:v>
                </c:pt>
                <c:pt idx="35074" formatCode="General">
                  <c:v>0.722418</c:v>
                </c:pt>
                <c:pt idx="35075" formatCode="General">
                  <c:v>0.72243800000000002</c:v>
                </c:pt>
                <c:pt idx="35076" formatCode="General">
                  <c:v>0.72245800000000004</c:v>
                </c:pt>
                <c:pt idx="35077" formatCode="General">
                  <c:v>0.72248000000000001</c:v>
                </c:pt>
                <c:pt idx="35078" formatCode="General">
                  <c:v>0.72250000000000003</c:v>
                </c:pt>
                <c:pt idx="35079" formatCode="General">
                  <c:v>0.72252099999999997</c:v>
                </c:pt>
                <c:pt idx="35080" formatCode="General">
                  <c:v>0.72254099999999999</c:v>
                </c:pt>
                <c:pt idx="35081" formatCode="General">
                  <c:v>0.72256199999999959</c:v>
                </c:pt>
                <c:pt idx="35082" formatCode="General">
                  <c:v>0.7225819999999995</c:v>
                </c:pt>
                <c:pt idx="35083" formatCode="General">
                  <c:v>0.72260300000000044</c:v>
                </c:pt>
                <c:pt idx="35084" formatCode="General">
                  <c:v>0.72262400000000071</c:v>
                </c:pt>
                <c:pt idx="35085" formatCode="General">
                  <c:v>0.72264500000000076</c:v>
                </c:pt>
                <c:pt idx="35086" formatCode="General">
                  <c:v>0.72266500000000045</c:v>
                </c:pt>
                <c:pt idx="35087" formatCode="General">
                  <c:v>0.72268600000000005</c:v>
                </c:pt>
                <c:pt idx="35088" formatCode="General">
                  <c:v>0.7227060000000004</c:v>
                </c:pt>
                <c:pt idx="35089" formatCode="General">
                  <c:v>0.72272600000000042</c:v>
                </c:pt>
                <c:pt idx="35090" formatCode="General">
                  <c:v>0.72274700000000058</c:v>
                </c:pt>
                <c:pt idx="35091" formatCode="General">
                  <c:v>0.72276700000000005</c:v>
                </c:pt>
                <c:pt idx="35092" formatCode="General">
                  <c:v>0.72278900000000046</c:v>
                </c:pt>
                <c:pt idx="35093" formatCode="General">
                  <c:v>0.7228090000000007</c:v>
                </c:pt>
                <c:pt idx="35094" formatCode="General">
                  <c:v>0.72283000000000042</c:v>
                </c:pt>
                <c:pt idx="35095" formatCode="General">
                  <c:v>0.72285000000000044</c:v>
                </c:pt>
                <c:pt idx="35096" formatCode="General">
                  <c:v>0.72287100000000071</c:v>
                </c:pt>
                <c:pt idx="35097" formatCode="General">
                  <c:v>0.72289099999999995</c:v>
                </c:pt>
                <c:pt idx="35098" formatCode="General">
                  <c:v>0.722912</c:v>
                </c:pt>
                <c:pt idx="35099" formatCode="General">
                  <c:v>0.72293300000000005</c:v>
                </c:pt>
                <c:pt idx="35100" formatCode="General">
                  <c:v>0.72295299999999996</c:v>
                </c:pt>
                <c:pt idx="35101" formatCode="General">
                  <c:v>0.72297400000000045</c:v>
                </c:pt>
                <c:pt idx="35102" formatCode="General">
                  <c:v>0.72299400000000058</c:v>
                </c:pt>
                <c:pt idx="35103" formatCode="General">
                  <c:v>0.72301499999999996</c:v>
                </c:pt>
                <c:pt idx="35104" formatCode="General">
                  <c:v>0.72303499999999998</c:v>
                </c:pt>
                <c:pt idx="35105" formatCode="General">
                  <c:v>0.72305600000000003</c:v>
                </c:pt>
                <c:pt idx="35106" formatCode="General">
                  <c:v>0.72307600000000005</c:v>
                </c:pt>
                <c:pt idx="35107" formatCode="General">
                  <c:v>0.72309800000000046</c:v>
                </c:pt>
                <c:pt idx="35108" formatCode="General">
                  <c:v>0.72311800000000004</c:v>
                </c:pt>
                <c:pt idx="35109" formatCode="General">
                  <c:v>0.72313899999999998</c:v>
                </c:pt>
                <c:pt idx="35110" formatCode="General">
                  <c:v>0.72315900000000044</c:v>
                </c:pt>
                <c:pt idx="35111" formatCode="General">
                  <c:v>0.72318000000000005</c:v>
                </c:pt>
                <c:pt idx="35112" formatCode="General">
                  <c:v>0.72319999999999995</c:v>
                </c:pt>
                <c:pt idx="35113" formatCode="General">
                  <c:v>0.72322100000000045</c:v>
                </c:pt>
                <c:pt idx="35114" formatCode="General">
                  <c:v>0.72324200000000005</c:v>
                </c:pt>
                <c:pt idx="35115" formatCode="General">
                  <c:v>0.72326199999999996</c:v>
                </c:pt>
                <c:pt idx="35116" formatCode="General">
                  <c:v>0.72328300000000001</c:v>
                </c:pt>
                <c:pt idx="35117" formatCode="General">
                  <c:v>0.72330300000000003</c:v>
                </c:pt>
                <c:pt idx="35118" formatCode="General">
                  <c:v>0.72332399999999997</c:v>
                </c:pt>
                <c:pt idx="35119" formatCode="General">
                  <c:v>0.72334399999999999</c:v>
                </c:pt>
                <c:pt idx="35120" formatCode="General">
                  <c:v>0.72336500000000004</c:v>
                </c:pt>
                <c:pt idx="35121" formatCode="General">
                  <c:v>0.72338599999999997</c:v>
                </c:pt>
                <c:pt idx="35122" formatCode="General">
                  <c:v>0.72340599999999999</c:v>
                </c:pt>
                <c:pt idx="35123" formatCode="General">
                  <c:v>0.72342700000000004</c:v>
                </c:pt>
                <c:pt idx="35124" formatCode="General">
                  <c:v>0.72344799999999998</c:v>
                </c:pt>
                <c:pt idx="35125" formatCode="General">
                  <c:v>0.723468</c:v>
                </c:pt>
                <c:pt idx="35126" formatCode="General">
                  <c:v>0.72348900000000005</c:v>
                </c:pt>
                <c:pt idx="35127" formatCode="General">
                  <c:v>0.72350899999999996</c:v>
                </c:pt>
                <c:pt idx="35128" formatCode="General">
                  <c:v>0.72353000000000001</c:v>
                </c:pt>
                <c:pt idx="35129" formatCode="General">
                  <c:v>0.72355000000000003</c:v>
                </c:pt>
                <c:pt idx="35130" formatCode="General">
                  <c:v>0.72357099999999996</c:v>
                </c:pt>
                <c:pt idx="35131" formatCode="General">
                  <c:v>0.72359200000000001</c:v>
                </c:pt>
                <c:pt idx="35132" formatCode="General">
                  <c:v>0.72361200000000003</c:v>
                </c:pt>
                <c:pt idx="35133" formatCode="General">
                  <c:v>0.72363299999999997</c:v>
                </c:pt>
                <c:pt idx="35134" formatCode="General">
                  <c:v>0.72365299999999999</c:v>
                </c:pt>
                <c:pt idx="35135" formatCode="General">
                  <c:v>0.72367400000000071</c:v>
                </c:pt>
                <c:pt idx="35136" formatCode="General">
                  <c:v>0.72369500000000075</c:v>
                </c:pt>
                <c:pt idx="35137" formatCode="General">
                  <c:v>0.72371500000000044</c:v>
                </c:pt>
                <c:pt idx="35138" formatCode="General">
                  <c:v>0.72373600000000005</c:v>
                </c:pt>
                <c:pt idx="35139" formatCode="General">
                  <c:v>0.72375699999999998</c:v>
                </c:pt>
                <c:pt idx="35140" formatCode="General">
                  <c:v>0.72377700000000045</c:v>
                </c:pt>
                <c:pt idx="35141" formatCode="General">
                  <c:v>0.72379800000000072</c:v>
                </c:pt>
                <c:pt idx="35142" formatCode="General">
                  <c:v>0.72381799999999996</c:v>
                </c:pt>
                <c:pt idx="35143" formatCode="General">
                  <c:v>0.72383900000000045</c:v>
                </c:pt>
                <c:pt idx="35144" formatCode="General">
                  <c:v>0.72385900000000059</c:v>
                </c:pt>
                <c:pt idx="35145" formatCode="General">
                  <c:v>0.72388000000000041</c:v>
                </c:pt>
                <c:pt idx="35146" formatCode="General">
                  <c:v>0.72390100000000046</c:v>
                </c:pt>
                <c:pt idx="35147" formatCode="General">
                  <c:v>0.7239210000000007</c:v>
                </c:pt>
                <c:pt idx="35148" formatCode="General">
                  <c:v>0.72394200000000042</c:v>
                </c:pt>
                <c:pt idx="35149" formatCode="General">
                  <c:v>0.72396199999999999</c:v>
                </c:pt>
                <c:pt idx="35150" formatCode="General">
                  <c:v>0.72398300000000004</c:v>
                </c:pt>
                <c:pt idx="35151" formatCode="General">
                  <c:v>0.72400299999999951</c:v>
                </c:pt>
                <c:pt idx="35152" formatCode="General">
                  <c:v>0.72402500000000058</c:v>
                </c:pt>
                <c:pt idx="35153" formatCode="General">
                  <c:v>0.72404500000000072</c:v>
                </c:pt>
                <c:pt idx="35154" formatCode="General">
                  <c:v>0.72406599999999999</c:v>
                </c:pt>
                <c:pt idx="35155" formatCode="General">
                  <c:v>0.72408600000000001</c:v>
                </c:pt>
                <c:pt idx="35156" formatCode="General">
                  <c:v>0.72410600000000003</c:v>
                </c:pt>
                <c:pt idx="35157" formatCode="General">
                  <c:v>0.72412699999999997</c:v>
                </c:pt>
                <c:pt idx="35158" formatCode="General">
                  <c:v>0.72414699999999999</c:v>
                </c:pt>
                <c:pt idx="35159" formatCode="General">
                  <c:v>0.72416800000000003</c:v>
                </c:pt>
                <c:pt idx="35160" formatCode="General">
                  <c:v>0.72418899999999997</c:v>
                </c:pt>
                <c:pt idx="35161" formatCode="General">
                  <c:v>0.72421000000000002</c:v>
                </c:pt>
                <c:pt idx="35162" formatCode="General">
                  <c:v>0.72423000000000004</c:v>
                </c:pt>
                <c:pt idx="35163" formatCode="General">
                  <c:v>0.72425099999999998</c:v>
                </c:pt>
                <c:pt idx="35164" formatCode="General">
                  <c:v>0.72427100000000044</c:v>
                </c:pt>
                <c:pt idx="35165" formatCode="General">
                  <c:v>0.72429200000000005</c:v>
                </c:pt>
                <c:pt idx="35166" formatCode="General">
                  <c:v>0.72431299999999943</c:v>
                </c:pt>
                <c:pt idx="35167" formatCode="General">
                  <c:v>0.72433400000000003</c:v>
                </c:pt>
                <c:pt idx="35168" formatCode="General">
                  <c:v>0.72435400000000005</c:v>
                </c:pt>
                <c:pt idx="35169" formatCode="General">
                  <c:v>0.72437399999999996</c:v>
                </c:pt>
                <c:pt idx="35170" formatCode="General">
                  <c:v>0.72439500000000046</c:v>
                </c:pt>
                <c:pt idx="35171" formatCode="General">
                  <c:v>0.72441500000000003</c:v>
                </c:pt>
                <c:pt idx="35172" formatCode="General">
                  <c:v>0.72443599999999997</c:v>
                </c:pt>
                <c:pt idx="35173" formatCode="General">
                  <c:v>0.72445599999999999</c:v>
                </c:pt>
                <c:pt idx="35174" formatCode="General">
                  <c:v>0.72447700000000004</c:v>
                </c:pt>
                <c:pt idx="35175" formatCode="General">
                  <c:v>0.72449799999999998</c:v>
                </c:pt>
                <c:pt idx="35176" formatCode="General">
                  <c:v>0.72451900000000002</c:v>
                </c:pt>
                <c:pt idx="35177" formatCode="General">
                  <c:v>0.72453900000000004</c:v>
                </c:pt>
                <c:pt idx="35178" formatCode="General">
                  <c:v>0.72455999999999998</c:v>
                </c:pt>
                <c:pt idx="35179" formatCode="General">
                  <c:v>0.72458</c:v>
                </c:pt>
                <c:pt idx="35180" formatCode="General">
                  <c:v>0.72460100000000072</c:v>
                </c:pt>
                <c:pt idx="35181" formatCode="General">
                  <c:v>0.72462200000000043</c:v>
                </c:pt>
                <c:pt idx="35182" formatCode="General">
                  <c:v>0.72464200000000045</c:v>
                </c:pt>
                <c:pt idx="35183" formatCode="General">
                  <c:v>0.7246629999999995</c:v>
                </c:pt>
                <c:pt idx="35184" formatCode="General">
                  <c:v>0.72468299999999997</c:v>
                </c:pt>
                <c:pt idx="35185" formatCode="General">
                  <c:v>0.72470400000000046</c:v>
                </c:pt>
                <c:pt idx="35186" formatCode="General">
                  <c:v>0.7247240000000007</c:v>
                </c:pt>
                <c:pt idx="35187" formatCode="General">
                  <c:v>0.72474500000000075</c:v>
                </c:pt>
                <c:pt idx="35188" formatCode="General">
                  <c:v>0.72476499999999999</c:v>
                </c:pt>
                <c:pt idx="35189" formatCode="General">
                  <c:v>0.72478600000000004</c:v>
                </c:pt>
                <c:pt idx="35190" formatCode="General">
                  <c:v>0.72480699999999998</c:v>
                </c:pt>
                <c:pt idx="35191" formatCode="General">
                  <c:v>0.72482800000000058</c:v>
                </c:pt>
                <c:pt idx="35192" formatCode="General">
                  <c:v>0.72484800000000071</c:v>
                </c:pt>
                <c:pt idx="35193" formatCode="General">
                  <c:v>0.72486899999999999</c:v>
                </c:pt>
                <c:pt idx="35194" formatCode="General">
                  <c:v>0.72488900000000045</c:v>
                </c:pt>
                <c:pt idx="35195" formatCode="General">
                  <c:v>0.72490900000000058</c:v>
                </c:pt>
                <c:pt idx="35196" formatCode="General">
                  <c:v>0.72493099999999999</c:v>
                </c:pt>
                <c:pt idx="35197" formatCode="General">
                  <c:v>0.72495100000000046</c:v>
                </c:pt>
                <c:pt idx="35198" formatCode="General">
                  <c:v>0.72497199999999995</c:v>
                </c:pt>
                <c:pt idx="35199" formatCode="General">
                  <c:v>0.72499200000000041</c:v>
                </c:pt>
                <c:pt idx="35200" formatCode="General">
                  <c:v>0.72501300000000002</c:v>
                </c:pt>
                <c:pt idx="35201" formatCode="General">
                  <c:v>0.72503300000000004</c:v>
                </c:pt>
                <c:pt idx="35202" formatCode="General">
                  <c:v>0.72505399999999998</c:v>
                </c:pt>
                <c:pt idx="35203" formatCode="General">
                  <c:v>0.72507400000000044</c:v>
                </c:pt>
                <c:pt idx="35204" formatCode="General">
                  <c:v>0.72509500000000071</c:v>
                </c:pt>
                <c:pt idx="35205" formatCode="General">
                  <c:v>0.72511599999999998</c:v>
                </c:pt>
                <c:pt idx="35206" formatCode="General">
                  <c:v>0.72513700000000003</c:v>
                </c:pt>
                <c:pt idx="35207" formatCode="General">
                  <c:v>0.72515700000000005</c:v>
                </c:pt>
                <c:pt idx="35208" formatCode="General">
                  <c:v>0.72517799999999999</c:v>
                </c:pt>
                <c:pt idx="35209" formatCode="General">
                  <c:v>0.72519800000000045</c:v>
                </c:pt>
                <c:pt idx="35210" formatCode="General">
                  <c:v>0.72521800000000003</c:v>
                </c:pt>
                <c:pt idx="35211" formatCode="General">
                  <c:v>0.72524000000000044</c:v>
                </c:pt>
                <c:pt idx="35212" formatCode="General">
                  <c:v>0.72526000000000002</c:v>
                </c:pt>
                <c:pt idx="35213" formatCode="General">
                  <c:v>0.72528099999999951</c:v>
                </c:pt>
                <c:pt idx="35214" formatCode="General">
                  <c:v>0.72530099999999997</c:v>
                </c:pt>
                <c:pt idx="35215" formatCode="General">
                  <c:v>0.72532200000000002</c:v>
                </c:pt>
                <c:pt idx="35216" formatCode="General">
                  <c:v>0.72534200000000004</c:v>
                </c:pt>
                <c:pt idx="35217" formatCode="General">
                  <c:v>0.72536299999999942</c:v>
                </c:pt>
                <c:pt idx="35218" formatCode="General">
                  <c:v>0.72538400000000003</c:v>
                </c:pt>
                <c:pt idx="35219" formatCode="General">
                  <c:v>0.72540499999999997</c:v>
                </c:pt>
                <c:pt idx="35220" formatCode="General">
                  <c:v>0.72542499999999999</c:v>
                </c:pt>
                <c:pt idx="35221" formatCode="General">
                  <c:v>0.72544600000000004</c:v>
                </c:pt>
                <c:pt idx="35222" formatCode="General">
                  <c:v>0.72546600000000006</c:v>
                </c:pt>
                <c:pt idx="35223" formatCode="General">
                  <c:v>0.72548599999999996</c:v>
                </c:pt>
                <c:pt idx="35224" formatCode="General">
                  <c:v>0.72550700000000001</c:v>
                </c:pt>
                <c:pt idx="35225" formatCode="General">
                  <c:v>0.72552799999999951</c:v>
                </c:pt>
                <c:pt idx="35226" formatCode="General">
                  <c:v>0.72554900000000044</c:v>
                </c:pt>
                <c:pt idx="35227" formatCode="General">
                  <c:v>0.72556900000000002</c:v>
                </c:pt>
                <c:pt idx="35228" formatCode="General">
                  <c:v>0.72558999999999996</c:v>
                </c:pt>
                <c:pt idx="35229" formatCode="General">
                  <c:v>0.72561000000000042</c:v>
                </c:pt>
                <c:pt idx="35230" formatCode="General">
                  <c:v>0.72563100000000058</c:v>
                </c:pt>
                <c:pt idx="35231" formatCode="General">
                  <c:v>0.72565100000000071</c:v>
                </c:pt>
                <c:pt idx="35232" formatCode="General">
                  <c:v>0.72567200000000043</c:v>
                </c:pt>
                <c:pt idx="35233" formatCode="General">
                  <c:v>0.72569300000000059</c:v>
                </c:pt>
                <c:pt idx="35234" formatCode="General">
                  <c:v>0.72571300000000005</c:v>
                </c:pt>
                <c:pt idx="35235" formatCode="General">
                  <c:v>0.72573399999999999</c:v>
                </c:pt>
                <c:pt idx="35236" formatCode="General">
                  <c:v>0.72575400000000045</c:v>
                </c:pt>
                <c:pt idx="35237" formatCode="General">
                  <c:v>0.72577499999999995</c:v>
                </c:pt>
                <c:pt idx="35238" formatCode="General">
                  <c:v>0.72579500000000075</c:v>
                </c:pt>
                <c:pt idx="35239" formatCode="General">
                  <c:v>0.72581600000000002</c:v>
                </c:pt>
                <c:pt idx="35240" formatCode="General">
                  <c:v>0.72583699999999951</c:v>
                </c:pt>
                <c:pt idx="35241" formatCode="General">
                  <c:v>0.72585699999999997</c:v>
                </c:pt>
                <c:pt idx="35242" formatCode="General">
                  <c:v>0.72587800000000058</c:v>
                </c:pt>
                <c:pt idx="35243" formatCode="General">
                  <c:v>0.72589900000000074</c:v>
                </c:pt>
                <c:pt idx="35244" formatCode="General">
                  <c:v>0.72591899999999998</c:v>
                </c:pt>
                <c:pt idx="35245" formatCode="General">
                  <c:v>0.72594000000000058</c:v>
                </c:pt>
                <c:pt idx="35246" formatCode="General">
                  <c:v>0.72596000000000005</c:v>
                </c:pt>
                <c:pt idx="35247" formatCode="General">
                  <c:v>0.72598099999999999</c:v>
                </c:pt>
                <c:pt idx="35248" formatCode="General">
                  <c:v>0.72600200000000004</c:v>
                </c:pt>
                <c:pt idx="35249" formatCode="General">
                  <c:v>0.72602199999999995</c:v>
                </c:pt>
                <c:pt idx="35250" formatCode="General">
                  <c:v>0.72604299999999999</c:v>
                </c:pt>
                <c:pt idx="35251" formatCode="General">
                  <c:v>0.72606300000000001</c:v>
                </c:pt>
                <c:pt idx="35252" formatCode="General">
                  <c:v>0.72608399999999951</c:v>
                </c:pt>
                <c:pt idx="35253" formatCode="General">
                  <c:v>0.72610399999999997</c:v>
                </c:pt>
                <c:pt idx="35254" formatCode="General">
                  <c:v>0.72612500000000046</c:v>
                </c:pt>
                <c:pt idx="35255" formatCode="General">
                  <c:v>0.7261460000000004</c:v>
                </c:pt>
                <c:pt idx="35256" formatCode="General">
                  <c:v>0.72616599999999998</c:v>
                </c:pt>
                <c:pt idx="35257" formatCode="General">
                  <c:v>0.72618700000000003</c:v>
                </c:pt>
                <c:pt idx="35258" formatCode="General">
                  <c:v>0.72620799999999996</c:v>
                </c:pt>
                <c:pt idx="35259" formatCode="General">
                  <c:v>0.72622799999999998</c:v>
                </c:pt>
                <c:pt idx="35260" formatCode="General">
                  <c:v>0.7262490000000007</c:v>
                </c:pt>
                <c:pt idx="35261" formatCode="General">
                  <c:v>0.72626900000000005</c:v>
                </c:pt>
                <c:pt idx="35262" formatCode="General">
                  <c:v>0.72628999999999999</c:v>
                </c:pt>
                <c:pt idx="35263" formatCode="General">
                  <c:v>0.72631000000000001</c:v>
                </c:pt>
                <c:pt idx="35264" formatCode="General">
                  <c:v>0.7263309999999995</c:v>
                </c:pt>
                <c:pt idx="35265" formatCode="General">
                  <c:v>0.726352</c:v>
                </c:pt>
                <c:pt idx="35266" formatCode="General">
                  <c:v>0.72637200000000002</c:v>
                </c:pt>
                <c:pt idx="35267" formatCode="General">
                  <c:v>0.72639299999999996</c:v>
                </c:pt>
                <c:pt idx="35268" formatCode="General">
                  <c:v>0.72641299999999942</c:v>
                </c:pt>
                <c:pt idx="35269" formatCode="General">
                  <c:v>0.72643400000000002</c:v>
                </c:pt>
                <c:pt idx="35270" formatCode="General">
                  <c:v>0.72645400000000004</c:v>
                </c:pt>
                <c:pt idx="35271" formatCode="General">
                  <c:v>0.72647499999999998</c:v>
                </c:pt>
                <c:pt idx="35272" formatCode="General">
                  <c:v>0.72649600000000003</c:v>
                </c:pt>
                <c:pt idx="35273" formatCode="General">
                  <c:v>0.72651699999999941</c:v>
                </c:pt>
                <c:pt idx="35274" formatCode="General">
                  <c:v>0.72653699999999954</c:v>
                </c:pt>
                <c:pt idx="35275" formatCode="General">
                  <c:v>0.72655800000000004</c:v>
                </c:pt>
                <c:pt idx="35276" formatCode="General">
                  <c:v>0.7265779999999995</c:v>
                </c:pt>
                <c:pt idx="35277" formatCode="General">
                  <c:v>0.72659899999999999</c:v>
                </c:pt>
                <c:pt idx="35278" formatCode="General">
                  <c:v>0.72661900000000046</c:v>
                </c:pt>
                <c:pt idx="35279" formatCode="General">
                  <c:v>0.72663999999999995</c:v>
                </c:pt>
                <c:pt idx="35280" formatCode="General">
                  <c:v>0.72666100000000045</c:v>
                </c:pt>
                <c:pt idx="35281" formatCode="General">
                  <c:v>0.72668100000000047</c:v>
                </c:pt>
                <c:pt idx="35282" formatCode="General">
                  <c:v>0.7267020000000004</c:v>
                </c:pt>
                <c:pt idx="35283" formatCode="General">
                  <c:v>0.72672200000000042</c:v>
                </c:pt>
                <c:pt idx="35284" formatCode="General">
                  <c:v>0.72674300000000058</c:v>
                </c:pt>
                <c:pt idx="35285" formatCode="General">
                  <c:v>0.72676300000000005</c:v>
                </c:pt>
                <c:pt idx="35286" formatCode="General">
                  <c:v>0.72678500000000046</c:v>
                </c:pt>
                <c:pt idx="35287" formatCode="General">
                  <c:v>0.7268050000000007</c:v>
                </c:pt>
                <c:pt idx="35288" formatCode="General">
                  <c:v>0.72682600000000042</c:v>
                </c:pt>
                <c:pt idx="35289" formatCode="General">
                  <c:v>0.72684600000000044</c:v>
                </c:pt>
                <c:pt idx="35290" formatCode="General">
                  <c:v>0.72686600000000001</c:v>
                </c:pt>
                <c:pt idx="35291" formatCode="General">
                  <c:v>0.72688699999999951</c:v>
                </c:pt>
                <c:pt idx="35292" formatCode="General">
                  <c:v>0.72690699999999997</c:v>
                </c:pt>
                <c:pt idx="35293" formatCode="General">
                  <c:v>0.72692800000000046</c:v>
                </c:pt>
                <c:pt idx="35294" formatCode="General">
                  <c:v>0.72694900000000073</c:v>
                </c:pt>
                <c:pt idx="35295" formatCode="General">
                  <c:v>0.72697000000000045</c:v>
                </c:pt>
                <c:pt idx="35296" formatCode="General">
                  <c:v>0.72699000000000058</c:v>
                </c:pt>
                <c:pt idx="35297" formatCode="General">
                  <c:v>0.72701099999999996</c:v>
                </c:pt>
                <c:pt idx="35298" formatCode="General">
                  <c:v>0.72703099999999998</c:v>
                </c:pt>
                <c:pt idx="35299" formatCode="General">
                  <c:v>0.72705200000000003</c:v>
                </c:pt>
                <c:pt idx="35300" formatCode="General">
                  <c:v>0.72707299999999997</c:v>
                </c:pt>
                <c:pt idx="35301" formatCode="General">
                  <c:v>0.72709400000000046</c:v>
                </c:pt>
                <c:pt idx="35302" formatCode="General">
                  <c:v>0.72711400000000004</c:v>
                </c:pt>
                <c:pt idx="35303" formatCode="General">
                  <c:v>0.7271339999999995</c:v>
                </c:pt>
                <c:pt idx="35304" formatCode="General">
                  <c:v>0.72715500000000044</c:v>
                </c:pt>
                <c:pt idx="35305" formatCode="General">
                  <c:v>0.72717500000000046</c:v>
                </c:pt>
                <c:pt idx="35306" formatCode="General">
                  <c:v>0.72719599999999995</c:v>
                </c:pt>
                <c:pt idx="35307" formatCode="General">
                  <c:v>0.72721599999999997</c:v>
                </c:pt>
                <c:pt idx="35308" formatCode="General">
                  <c:v>0.72723800000000005</c:v>
                </c:pt>
                <c:pt idx="35309" formatCode="General">
                  <c:v>0.72725799999999996</c:v>
                </c:pt>
                <c:pt idx="35310" formatCode="General">
                  <c:v>0.72727900000000045</c:v>
                </c:pt>
                <c:pt idx="35311" formatCode="General">
                  <c:v>0.72729900000000058</c:v>
                </c:pt>
                <c:pt idx="35312" formatCode="General">
                  <c:v>0.72731999999999997</c:v>
                </c:pt>
                <c:pt idx="35313" formatCode="General">
                  <c:v>0.72733999999999999</c:v>
                </c:pt>
                <c:pt idx="35314" formatCode="General">
                  <c:v>0.72736100000000004</c:v>
                </c:pt>
                <c:pt idx="35315" formatCode="General">
                  <c:v>0.72738199999999997</c:v>
                </c:pt>
                <c:pt idx="35316" formatCode="General">
                  <c:v>0.72740199999999999</c:v>
                </c:pt>
                <c:pt idx="35317" formatCode="General">
                  <c:v>0.72742300000000004</c:v>
                </c:pt>
                <c:pt idx="35318" formatCode="General">
                  <c:v>0.72744299999999951</c:v>
                </c:pt>
                <c:pt idx="35319" formatCode="General">
                  <c:v>0.727464</c:v>
                </c:pt>
                <c:pt idx="35320" formatCode="General">
                  <c:v>0.72748400000000002</c:v>
                </c:pt>
                <c:pt idx="35321" formatCode="General">
                  <c:v>0.72750499999999996</c:v>
                </c:pt>
                <c:pt idx="35322" formatCode="General">
                  <c:v>0.72752499999999998</c:v>
                </c:pt>
                <c:pt idx="35323" formatCode="General">
                  <c:v>0.72754700000000005</c:v>
                </c:pt>
                <c:pt idx="35324" formatCode="General">
                  <c:v>0.7275669999999993</c:v>
                </c:pt>
                <c:pt idx="35325" formatCode="General">
                  <c:v>0.72758800000000001</c:v>
                </c:pt>
                <c:pt idx="35326" formatCode="General">
                  <c:v>0.72760800000000059</c:v>
                </c:pt>
                <c:pt idx="35327" formatCode="General">
                  <c:v>0.72762900000000075</c:v>
                </c:pt>
                <c:pt idx="35328" formatCode="General">
                  <c:v>0.72764900000000077</c:v>
                </c:pt>
                <c:pt idx="35329" formatCode="General">
                  <c:v>0.72767000000000071</c:v>
                </c:pt>
                <c:pt idx="35330" formatCode="General">
                  <c:v>0.72769100000000075</c:v>
                </c:pt>
                <c:pt idx="35331" formatCode="General">
                  <c:v>0.72771100000000044</c:v>
                </c:pt>
                <c:pt idx="35332" formatCode="General">
                  <c:v>0.72773200000000005</c:v>
                </c:pt>
                <c:pt idx="35333" formatCode="General">
                  <c:v>0.72775199999999995</c:v>
                </c:pt>
                <c:pt idx="35334" formatCode="General">
                  <c:v>0.72777300000000045</c:v>
                </c:pt>
                <c:pt idx="35335" formatCode="General">
                  <c:v>0.72779300000000058</c:v>
                </c:pt>
                <c:pt idx="35336" formatCode="General">
                  <c:v>0.72781399999999996</c:v>
                </c:pt>
                <c:pt idx="35337" formatCode="General">
                  <c:v>0.72783399999999998</c:v>
                </c:pt>
                <c:pt idx="35338" formatCode="General">
                  <c:v>0.72785599999999995</c:v>
                </c:pt>
                <c:pt idx="35339" formatCode="General">
                  <c:v>0.72787600000000041</c:v>
                </c:pt>
                <c:pt idx="35340" formatCode="General">
                  <c:v>0.72789700000000046</c:v>
                </c:pt>
                <c:pt idx="35341" formatCode="General">
                  <c:v>0.72791700000000004</c:v>
                </c:pt>
                <c:pt idx="35342" formatCode="General">
                  <c:v>0.72793799999999997</c:v>
                </c:pt>
                <c:pt idx="35343" formatCode="General">
                  <c:v>0.72795799999999999</c:v>
                </c:pt>
                <c:pt idx="35344" formatCode="General">
                  <c:v>0.72797900000000071</c:v>
                </c:pt>
                <c:pt idx="35345" formatCode="General">
                  <c:v>0.72800000000000042</c:v>
                </c:pt>
                <c:pt idx="35346" formatCode="General">
                  <c:v>0.72802000000000044</c:v>
                </c:pt>
                <c:pt idx="35347" formatCode="General">
                  <c:v>0.72804100000000072</c:v>
                </c:pt>
                <c:pt idx="35348" formatCode="General">
                  <c:v>0.72806099999999996</c:v>
                </c:pt>
                <c:pt idx="35349" formatCode="General">
                  <c:v>0.72808200000000001</c:v>
                </c:pt>
                <c:pt idx="35350" formatCode="General">
                  <c:v>0.72810200000000003</c:v>
                </c:pt>
                <c:pt idx="35351" formatCode="General">
                  <c:v>0.72812299999999996</c:v>
                </c:pt>
                <c:pt idx="35352" formatCode="General">
                  <c:v>0.72814299999999998</c:v>
                </c:pt>
                <c:pt idx="35353" formatCode="General">
                  <c:v>0.72816400000000003</c:v>
                </c:pt>
                <c:pt idx="35354" formatCode="General">
                  <c:v>0.72818499999999997</c:v>
                </c:pt>
                <c:pt idx="35355" formatCode="General">
                  <c:v>0.72820600000000002</c:v>
                </c:pt>
                <c:pt idx="35356" formatCode="General">
                  <c:v>0.72822600000000004</c:v>
                </c:pt>
                <c:pt idx="35357" formatCode="General">
                  <c:v>0.72824599999999995</c:v>
                </c:pt>
                <c:pt idx="35358" formatCode="General">
                  <c:v>0.728267</c:v>
                </c:pt>
                <c:pt idx="35359" formatCode="General">
                  <c:v>0.72828800000000005</c:v>
                </c:pt>
                <c:pt idx="35360" formatCode="General">
                  <c:v>0.72830799999999996</c:v>
                </c:pt>
                <c:pt idx="35361" formatCode="General">
                  <c:v>0.72832900000000045</c:v>
                </c:pt>
                <c:pt idx="35362" formatCode="General">
                  <c:v>0.72835000000000005</c:v>
                </c:pt>
                <c:pt idx="35363" formatCode="General">
                  <c:v>0.72836999999999996</c:v>
                </c:pt>
                <c:pt idx="35364" formatCode="General">
                  <c:v>0.72839100000000045</c:v>
                </c:pt>
                <c:pt idx="35365" formatCode="General">
                  <c:v>0.72841100000000003</c:v>
                </c:pt>
                <c:pt idx="35366" formatCode="General">
                  <c:v>0.72843199999999997</c:v>
                </c:pt>
                <c:pt idx="35367" formatCode="General">
                  <c:v>0.72845300000000002</c:v>
                </c:pt>
                <c:pt idx="35368" formatCode="General">
                  <c:v>0.72847399999999951</c:v>
                </c:pt>
                <c:pt idx="35369" formatCode="General">
                  <c:v>0.72849399999999997</c:v>
                </c:pt>
                <c:pt idx="35370" formatCode="General">
                  <c:v>0.72851399999999955</c:v>
                </c:pt>
                <c:pt idx="35371" formatCode="General">
                  <c:v>0.72853500000000004</c:v>
                </c:pt>
                <c:pt idx="35372" formatCode="General">
                  <c:v>0.72855499999999951</c:v>
                </c:pt>
                <c:pt idx="35373" formatCode="General">
                  <c:v>0.728576</c:v>
                </c:pt>
                <c:pt idx="35374" formatCode="General">
                  <c:v>0.72859700000000005</c:v>
                </c:pt>
                <c:pt idx="35375" formatCode="General">
                  <c:v>0.72861699999999996</c:v>
                </c:pt>
                <c:pt idx="35376" formatCode="General">
                  <c:v>0.72863800000000045</c:v>
                </c:pt>
                <c:pt idx="35377" formatCode="General">
                  <c:v>0.72865899999999995</c:v>
                </c:pt>
                <c:pt idx="35378" formatCode="General">
                  <c:v>0.72867900000000074</c:v>
                </c:pt>
                <c:pt idx="35379" formatCode="General">
                  <c:v>0.72870000000000046</c:v>
                </c:pt>
                <c:pt idx="35380" formatCode="General">
                  <c:v>0.7287200000000007</c:v>
                </c:pt>
                <c:pt idx="35381" formatCode="General">
                  <c:v>0.72874100000000075</c:v>
                </c:pt>
                <c:pt idx="35382" formatCode="General">
                  <c:v>0.72876099999999999</c:v>
                </c:pt>
                <c:pt idx="35383" formatCode="General">
                  <c:v>0.72878200000000004</c:v>
                </c:pt>
                <c:pt idx="35384" formatCode="General">
                  <c:v>0.72880299999999998</c:v>
                </c:pt>
                <c:pt idx="35385" formatCode="General">
                  <c:v>0.72882300000000044</c:v>
                </c:pt>
                <c:pt idx="35386" formatCode="General">
                  <c:v>0.72884400000000071</c:v>
                </c:pt>
                <c:pt idx="35387" formatCode="General">
                  <c:v>0.72886399999999996</c:v>
                </c:pt>
                <c:pt idx="35388" formatCode="General">
                  <c:v>0.72888500000000045</c:v>
                </c:pt>
                <c:pt idx="35389" formatCode="General">
                  <c:v>0.72890500000000058</c:v>
                </c:pt>
                <c:pt idx="35390" formatCode="General">
                  <c:v>0.72892600000000041</c:v>
                </c:pt>
                <c:pt idx="35391" formatCode="General">
                  <c:v>0.72894700000000046</c:v>
                </c:pt>
                <c:pt idx="35392" formatCode="General">
                  <c:v>0.72896799999999951</c:v>
                </c:pt>
                <c:pt idx="35393" formatCode="General">
                  <c:v>0.72898799999999997</c:v>
                </c:pt>
                <c:pt idx="35394" formatCode="General">
                  <c:v>0.72900900000000046</c:v>
                </c:pt>
                <c:pt idx="35395" formatCode="General">
                  <c:v>0.7290290000000007</c:v>
                </c:pt>
                <c:pt idx="35396" formatCode="General">
                  <c:v>0.72905000000000042</c:v>
                </c:pt>
                <c:pt idx="35397" formatCode="General">
                  <c:v>0.72907000000000044</c:v>
                </c:pt>
                <c:pt idx="35398" formatCode="General">
                  <c:v>0.72909100000000071</c:v>
                </c:pt>
                <c:pt idx="35399" formatCode="General">
                  <c:v>0.72911199999999998</c:v>
                </c:pt>
                <c:pt idx="35400" formatCode="General">
                  <c:v>0.729132</c:v>
                </c:pt>
                <c:pt idx="35401" formatCode="General">
                  <c:v>0.72915300000000005</c:v>
                </c:pt>
                <c:pt idx="35402" formatCode="General">
                  <c:v>0.72917299999999996</c:v>
                </c:pt>
                <c:pt idx="35403" formatCode="General">
                  <c:v>0.72919400000000045</c:v>
                </c:pt>
                <c:pt idx="35404" formatCode="General">
                  <c:v>0.72921400000000003</c:v>
                </c:pt>
                <c:pt idx="35405" formatCode="General">
                  <c:v>0.72923499999999997</c:v>
                </c:pt>
                <c:pt idx="35406" formatCode="General">
                  <c:v>0.72925600000000002</c:v>
                </c:pt>
                <c:pt idx="35407" formatCode="General">
                  <c:v>0.72927699999999951</c:v>
                </c:pt>
                <c:pt idx="35408" formatCode="General">
                  <c:v>0.72929699999999997</c:v>
                </c:pt>
                <c:pt idx="35409" formatCode="General">
                  <c:v>0.72931699999999955</c:v>
                </c:pt>
                <c:pt idx="35410" formatCode="General">
                  <c:v>0.72933800000000004</c:v>
                </c:pt>
                <c:pt idx="35411" formatCode="General">
                  <c:v>0.72935799999999951</c:v>
                </c:pt>
                <c:pt idx="35412" formatCode="General">
                  <c:v>0.72938000000000003</c:v>
                </c:pt>
                <c:pt idx="35413" formatCode="General">
                  <c:v>0.72940000000000005</c:v>
                </c:pt>
                <c:pt idx="35414" formatCode="General">
                  <c:v>0.72942099999999999</c:v>
                </c:pt>
                <c:pt idx="35415" formatCode="General">
                  <c:v>0.72944100000000045</c:v>
                </c:pt>
                <c:pt idx="35416" formatCode="General">
                  <c:v>0.72946199999999961</c:v>
                </c:pt>
                <c:pt idx="35417" formatCode="General">
                  <c:v>0.72948199999999996</c:v>
                </c:pt>
                <c:pt idx="35418" formatCode="General">
                  <c:v>0.72950300000000001</c:v>
                </c:pt>
                <c:pt idx="35419" formatCode="General">
                  <c:v>0.72952300000000003</c:v>
                </c:pt>
                <c:pt idx="35420" formatCode="General">
                  <c:v>0.72954399999999997</c:v>
                </c:pt>
                <c:pt idx="35421" formatCode="General">
                  <c:v>0.72956500000000002</c:v>
                </c:pt>
                <c:pt idx="35422" formatCode="General">
                  <c:v>0.72958599999999996</c:v>
                </c:pt>
                <c:pt idx="35423" formatCode="General">
                  <c:v>0.72960600000000042</c:v>
                </c:pt>
                <c:pt idx="35424" formatCode="General">
                  <c:v>0.72962600000000044</c:v>
                </c:pt>
                <c:pt idx="35425" formatCode="General">
                  <c:v>0.72964700000000071</c:v>
                </c:pt>
                <c:pt idx="35426" formatCode="General">
                  <c:v>0.72966699999999951</c:v>
                </c:pt>
                <c:pt idx="35427" formatCode="General">
                  <c:v>0.72968900000000059</c:v>
                </c:pt>
                <c:pt idx="35428" formatCode="General">
                  <c:v>0.72970900000000072</c:v>
                </c:pt>
                <c:pt idx="35429" formatCode="General">
                  <c:v>0.72973000000000043</c:v>
                </c:pt>
                <c:pt idx="35430" formatCode="General">
                  <c:v>0.72975000000000045</c:v>
                </c:pt>
                <c:pt idx="35431" formatCode="General">
                  <c:v>0.72977099999999995</c:v>
                </c:pt>
                <c:pt idx="35432" formatCode="General">
                  <c:v>0.72979100000000074</c:v>
                </c:pt>
                <c:pt idx="35433" formatCode="General">
                  <c:v>0.72981200000000002</c:v>
                </c:pt>
                <c:pt idx="35434" formatCode="General">
                  <c:v>0.72983299999999951</c:v>
                </c:pt>
                <c:pt idx="35435" formatCode="General">
                  <c:v>0.72985400000000045</c:v>
                </c:pt>
                <c:pt idx="35436" formatCode="General">
                  <c:v>0.72987400000000058</c:v>
                </c:pt>
                <c:pt idx="35437" formatCode="General">
                  <c:v>0.72989400000000071</c:v>
                </c:pt>
                <c:pt idx="35438" formatCode="General">
                  <c:v>0.72991499999999998</c:v>
                </c:pt>
                <c:pt idx="35439" formatCode="General">
                  <c:v>0.72993500000000044</c:v>
                </c:pt>
                <c:pt idx="35440" formatCode="General">
                  <c:v>0.72995600000000005</c:v>
                </c:pt>
                <c:pt idx="35441" formatCode="General">
                  <c:v>0.7299760000000004</c:v>
                </c:pt>
                <c:pt idx="35442" formatCode="General">
                  <c:v>0.7299980000000007</c:v>
                </c:pt>
                <c:pt idx="35443" formatCode="General">
                  <c:v>0.7300179999999995</c:v>
                </c:pt>
                <c:pt idx="35444" formatCode="General">
                  <c:v>0.73003899999999999</c:v>
                </c:pt>
                <c:pt idx="35445" formatCode="General">
                  <c:v>0.73005900000000046</c:v>
                </c:pt>
                <c:pt idx="35446" formatCode="General">
                  <c:v>0.73007999999999995</c:v>
                </c:pt>
                <c:pt idx="35447" formatCode="General">
                  <c:v>0.73010000000000042</c:v>
                </c:pt>
                <c:pt idx="35448" formatCode="General">
                  <c:v>0.73012100000000046</c:v>
                </c:pt>
                <c:pt idx="35449" formatCode="General">
                  <c:v>0.7301420000000004</c:v>
                </c:pt>
                <c:pt idx="35450" formatCode="General">
                  <c:v>0.73016199999999998</c:v>
                </c:pt>
                <c:pt idx="35451" formatCode="General">
                  <c:v>0.73018300000000003</c:v>
                </c:pt>
                <c:pt idx="35452" formatCode="General">
                  <c:v>0.73020300000000005</c:v>
                </c:pt>
                <c:pt idx="35453" formatCode="General">
                  <c:v>0.73022399999999998</c:v>
                </c:pt>
                <c:pt idx="35454" formatCode="General">
                  <c:v>0.73024400000000045</c:v>
                </c:pt>
                <c:pt idx="35455" formatCode="General">
                  <c:v>0.73026500000000005</c:v>
                </c:pt>
                <c:pt idx="35456" formatCode="General">
                  <c:v>0.73028499999999996</c:v>
                </c:pt>
                <c:pt idx="35457" formatCode="General">
                  <c:v>0.73030700000000004</c:v>
                </c:pt>
                <c:pt idx="35458" formatCode="General">
                  <c:v>0.7303269999999995</c:v>
                </c:pt>
                <c:pt idx="35459" formatCode="General">
                  <c:v>0.73034800000000044</c:v>
                </c:pt>
                <c:pt idx="35460" formatCode="General">
                  <c:v>0.73036800000000002</c:v>
                </c:pt>
                <c:pt idx="35461" formatCode="General">
                  <c:v>0.73038899999999951</c:v>
                </c:pt>
                <c:pt idx="35462" formatCode="General">
                  <c:v>0.73040899999999997</c:v>
                </c:pt>
                <c:pt idx="35463" formatCode="General">
                  <c:v>0.73043000000000002</c:v>
                </c:pt>
                <c:pt idx="35464" formatCode="General">
                  <c:v>0.73045099999999996</c:v>
                </c:pt>
                <c:pt idx="35465" formatCode="General">
                  <c:v>0.73047099999999998</c:v>
                </c:pt>
                <c:pt idx="35466" formatCode="General">
                  <c:v>0.73049200000000003</c:v>
                </c:pt>
                <c:pt idx="35467" formatCode="General">
                  <c:v>0.73051199999999961</c:v>
                </c:pt>
                <c:pt idx="35468" formatCode="General">
                  <c:v>0.73053299999999943</c:v>
                </c:pt>
                <c:pt idx="35469" formatCode="General">
                  <c:v>0.73055300000000001</c:v>
                </c:pt>
                <c:pt idx="35470" formatCode="General">
                  <c:v>0.7305739999999995</c:v>
                </c:pt>
                <c:pt idx="35471" formatCode="General">
                  <c:v>0.73059499999999999</c:v>
                </c:pt>
                <c:pt idx="35472" formatCode="General">
                  <c:v>0.73061500000000046</c:v>
                </c:pt>
                <c:pt idx="35473" formatCode="General">
                  <c:v>0.73063599999999995</c:v>
                </c:pt>
                <c:pt idx="35474" formatCode="General">
                  <c:v>0.73065700000000045</c:v>
                </c:pt>
                <c:pt idx="35475" formatCode="General">
                  <c:v>0.73067700000000047</c:v>
                </c:pt>
                <c:pt idx="35476" formatCode="General">
                  <c:v>0.73069700000000071</c:v>
                </c:pt>
                <c:pt idx="35477" formatCode="General">
                  <c:v>0.73071799999999998</c:v>
                </c:pt>
                <c:pt idx="35478" formatCode="General">
                  <c:v>0.73073900000000058</c:v>
                </c:pt>
                <c:pt idx="35479" formatCode="General">
                  <c:v>0.73076000000000041</c:v>
                </c:pt>
                <c:pt idx="35480" formatCode="General">
                  <c:v>0.73078000000000043</c:v>
                </c:pt>
                <c:pt idx="35481" formatCode="General">
                  <c:v>0.7308010000000007</c:v>
                </c:pt>
                <c:pt idx="35482" formatCode="General">
                  <c:v>0.73082100000000072</c:v>
                </c:pt>
                <c:pt idx="35483" formatCode="General">
                  <c:v>0.73084200000000044</c:v>
                </c:pt>
                <c:pt idx="35484" formatCode="General">
                  <c:v>0.73086200000000001</c:v>
                </c:pt>
                <c:pt idx="35485" formatCode="General">
                  <c:v>0.73088299999999951</c:v>
                </c:pt>
                <c:pt idx="35486" formatCode="General">
                  <c:v>0.73090400000000044</c:v>
                </c:pt>
                <c:pt idx="35487" formatCode="General">
                  <c:v>0.73092400000000046</c:v>
                </c:pt>
                <c:pt idx="35488" formatCode="General">
                  <c:v>0.73094500000000073</c:v>
                </c:pt>
                <c:pt idx="35489" formatCode="General">
                  <c:v>0.730966</c:v>
                </c:pt>
                <c:pt idx="35490" formatCode="General">
                  <c:v>0.73098600000000002</c:v>
                </c:pt>
                <c:pt idx="35491" formatCode="General">
                  <c:v>0.73100600000000004</c:v>
                </c:pt>
                <c:pt idx="35492" formatCode="General">
                  <c:v>0.73102699999999998</c:v>
                </c:pt>
                <c:pt idx="35493" formatCode="General">
                  <c:v>0.73104800000000059</c:v>
                </c:pt>
                <c:pt idx="35494" formatCode="General">
                  <c:v>0.73106800000000005</c:v>
                </c:pt>
                <c:pt idx="35495" formatCode="General">
                  <c:v>0.73108899999999999</c:v>
                </c:pt>
                <c:pt idx="35496" formatCode="General">
                  <c:v>0.73111000000000004</c:v>
                </c:pt>
                <c:pt idx="35497" formatCode="General">
                  <c:v>0.73112999999999995</c:v>
                </c:pt>
                <c:pt idx="35498" formatCode="General">
                  <c:v>0.73115100000000044</c:v>
                </c:pt>
                <c:pt idx="35499" formatCode="General">
                  <c:v>0.73117100000000046</c:v>
                </c:pt>
                <c:pt idx="35500" formatCode="General">
                  <c:v>0.73119199999999995</c:v>
                </c:pt>
                <c:pt idx="35501" formatCode="General">
                  <c:v>0.73121199999999997</c:v>
                </c:pt>
                <c:pt idx="35502" formatCode="General">
                  <c:v>0.73123300000000002</c:v>
                </c:pt>
                <c:pt idx="35503" formatCode="General">
                  <c:v>0.73125399999999996</c:v>
                </c:pt>
                <c:pt idx="35504" formatCode="General">
                  <c:v>0.73127399999999998</c:v>
                </c:pt>
                <c:pt idx="35505" formatCode="General">
                  <c:v>0.73129500000000058</c:v>
                </c:pt>
                <c:pt idx="35506" formatCode="General">
                  <c:v>0.73131500000000005</c:v>
                </c:pt>
                <c:pt idx="35507" formatCode="General">
                  <c:v>0.73133599999999999</c:v>
                </c:pt>
                <c:pt idx="35508" formatCode="General">
                  <c:v>0.73135700000000003</c:v>
                </c:pt>
                <c:pt idx="35509" formatCode="General">
                  <c:v>0.73137700000000005</c:v>
                </c:pt>
                <c:pt idx="35510" formatCode="General">
                  <c:v>0.73139799999999999</c:v>
                </c:pt>
                <c:pt idx="35511" formatCode="General">
                  <c:v>0.73141900000000004</c:v>
                </c:pt>
                <c:pt idx="35512" formatCode="General">
                  <c:v>0.73143899999999951</c:v>
                </c:pt>
                <c:pt idx="35513" formatCode="General">
                  <c:v>0.73146</c:v>
                </c:pt>
                <c:pt idx="35514" formatCode="General">
                  <c:v>0.73148000000000002</c:v>
                </c:pt>
                <c:pt idx="35515" formatCode="General">
                  <c:v>0.73150099999999996</c:v>
                </c:pt>
                <c:pt idx="35516" formatCode="General">
                  <c:v>0.73152200000000001</c:v>
                </c:pt>
                <c:pt idx="35517" formatCode="General">
                  <c:v>0.73154200000000003</c:v>
                </c:pt>
                <c:pt idx="35518" formatCode="General">
                  <c:v>0.7315629999999993</c:v>
                </c:pt>
                <c:pt idx="35519" formatCode="General">
                  <c:v>0.73158299999999943</c:v>
                </c:pt>
                <c:pt idx="35520" formatCode="General">
                  <c:v>0.73160400000000059</c:v>
                </c:pt>
                <c:pt idx="35521" formatCode="General">
                  <c:v>0.73162400000000072</c:v>
                </c:pt>
                <c:pt idx="35522" formatCode="General">
                  <c:v>0.73164500000000077</c:v>
                </c:pt>
                <c:pt idx="35523" formatCode="General">
                  <c:v>0.73166500000000045</c:v>
                </c:pt>
                <c:pt idx="35524" formatCode="General">
                  <c:v>0.73168599999999995</c:v>
                </c:pt>
                <c:pt idx="35525" formatCode="General">
                  <c:v>0.73170700000000044</c:v>
                </c:pt>
                <c:pt idx="35526" formatCode="General">
                  <c:v>0.73172800000000071</c:v>
                </c:pt>
                <c:pt idx="35527" formatCode="General">
                  <c:v>0.73174799999999995</c:v>
                </c:pt>
                <c:pt idx="35528" formatCode="General">
                  <c:v>0.73176900000000045</c:v>
                </c:pt>
                <c:pt idx="35529" formatCode="General">
                  <c:v>0.73178900000000058</c:v>
                </c:pt>
                <c:pt idx="35530" formatCode="General">
                  <c:v>0.73180900000000071</c:v>
                </c:pt>
                <c:pt idx="35531" formatCode="General">
                  <c:v>0.73183100000000045</c:v>
                </c:pt>
                <c:pt idx="35532" formatCode="General">
                  <c:v>0.73185100000000058</c:v>
                </c:pt>
                <c:pt idx="35533" formatCode="General">
                  <c:v>0.73187200000000041</c:v>
                </c:pt>
                <c:pt idx="35534" formatCode="General">
                  <c:v>0.73189200000000043</c:v>
                </c:pt>
                <c:pt idx="35535" formatCode="General">
                  <c:v>0.73191300000000004</c:v>
                </c:pt>
                <c:pt idx="35536" formatCode="General">
                  <c:v>0.7319329999999995</c:v>
                </c:pt>
                <c:pt idx="35537" formatCode="General">
                  <c:v>0.73195399999999999</c:v>
                </c:pt>
                <c:pt idx="35538" formatCode="General">
                  <c:v>0.73197400000000046</c:v>
                </c:pt>
                <c:pt idx="35539" formatCode="General">
                  <c:v>0.73199499999999995</c:v>
                </c:pt>
                <c:pt idx="35540" formatCode="General">
                  <c:v>0.732016</c:v>
                </c:pt>
                <c:pt idx="35541" formatCode="General">
                  <c:v>0.73203700000000005</c:v>
                </c:pt>
                <c:pt idx="35542" formatCode="General">
                  <c:v>0.73205699999999996</c:v>
                </c:pt>
                <c:pt idx="35543" formatCode="General">
                  <c:v>0.73207699999999998</c:v>
                </c:pt>
                <c:pt idx="35544" formatCode="General">
                  <c:v>0.73209800000000058</c:v>
                </c:pt>
                <c:pt idx="35545" formatCode="General">
                  <c:v>0.73211800000000005</c:v>
                </c:pt>
                <c:pt idx="35546" formatCode="General">
                  <c:v>0.73214000000000046</c:v>
                </c:pt>
                <c:pt idx="35547" formatCode="General">
                  <c:v>0.73216000000000003</c:v>
                </c:pt>
                <c:pt idx="35548" formatCode="General">
                  <c:v>0.73218099999999997</c:v>
                </c:pt>
                <c:pt idx="35549" formatCode="General">
                  <c:v>0.73220099999999999</c:v>
                </c:pt>
                <c:pt idx="35550" formatCode="General">
                  <c:v>0.73222200000000004</c:v>
                </c:pt>
                <c:pt idx="35551" formatCode="General">
                  <c:v>0.73224199999999995</c:v>
                </c:pt>
                <c:pt idx="35552" formatCode="General">
                  <c:v>0.732263</c:v>
                </c:pt>
                <c:pt idx="35553" formatCode="General">
                  <c:v>0.73228300000000002</c:v>
                </c:pt>
                <c:pt idx="35554" formatCode="General">
                  <c:v>0.73230499999999998</c:v>
                </c:pt>
                <c:pt idx="35555" formatCode="General">
                  <c:v>0.73232500000000045</c:v>
                </c:pt>
                <c:pt idx="35556" formatCode="General">
                  <c:v>0.73234600000000005</c:v>
                </c:pt>
                <c:pt idx="35557" formatCode="General">
                  <c:v>0.73236599999999996</c:v>
                </c:pt>
                <c:pt idx="35558" formatCode="General">
                  <c:v>0.73238599999999998</c:v>
                </c:pt>
                <c:pt idx="35559" formatCode="General">
                  <c:v>0.73240700000000003</c:v>
                </c:pt>
                <c:pt idx="35560" formatCode="General">
                  <c:v>0.73242700000000005</c:v>
                </c:pt>
                <c:pt idx="35561" formatCode="General">
                  <c:v>0.73244900000000046</c:v>
                </c:pt>
                <c:pt idx="35562" formatCode="General">
                  <c:v>0.73246900000000004</c:v>
                </c:pt>
                <c:pt idx="35563" formatCode="General">
                  <c:v>0.73248999999999997</c:v>
                </c:pt>
                <c:pt idx="35564" formatCode="General">
                  <c:v>0.73250999999999999</c:v>
                </c:pt>
                <c:pt idx="35565" formatCode="General">
                  <c:v>0.73253100000000004</c:v>
                </c:pt>
                <c:pt idx="35566" formatCode="General">
                  <c:v>0.73255099999999951</c:v>
                </c:pt>
                <c:pt idx="35567" formatCode="General">
                  <c:v>0.732572</c:v>
                </c:pt>
                <c:pt idx="35568" formatCode="General">
                  <c:v>0.73259200000000002</c:v>
                </c:pt>
                <c:pt idx="35569" formatCode="General">
                  <c:v>0.73261399999999999</c:v>
                </c:pt>
                <c:pt idx="35570" formatCode="General">
                  <c:v>0.73263400000000045</c:v>
                </c:pt>
                <c:pt idx="35571" formatCode="General">
                  <c:v>0.73265400000000058</c:v>
                </c:pt>
                <c:pt idx="35572" formatCode="General">
                  <c:v>0.73267500000000074</c:v>
                </c:pt>
                <c:pt idx="35573" formatCode="General">
                  <c:v>0.73269500000000076</c:v>
                </c:pt>
                <c:pt idx="35574" formatCode="General">
                  <c:v>0.73271600000000003</c:v>
                </c:pt>
                <c:pt idx="35575" formatCode="General">
                  <c:v>0.73273600000000005</c:v>
                </c:pt>
                <c:pt idx="35576" formatCode="General">
                  <c:v>0.73275800000000046</c:v>
                </c:pt>
                <c:pt idx="35577" formatCode="General">
                  <c:v>0.73277800000000071</c:v>
                </c:pt>
                <c:pt idx="35578" formatCode="General">
                  <c:v>0.73279900000000076</c:v>
                </c:pt>
                <c:pt idx="35579" formatCode="General">
                  <c:v>0.73281900000000044</c:v>
                </c:pt>
                <c:pt idx="35580" formatCode="General">
                  <c:v>0.73284000000000071</c:v>
                </c:pt>
                <c:pt idx="35581" formatCode="General">
                  <c:v>0.7328600000000004</c:v>
                </c:pt>
                <c:pt idx="35582" formatCode="General">
                  <c:v>0.73288100000000045</c:v>
                </c:pt>
                <c:pt idx="35583" formatCode="General">
                  <c:v>0.73290100000000058</c:v>
                </c:pt>
                <c:pt idx="35584" formatCode="General">
                  <c:v>0.73292200000000041</c:v>
                </c:pt>
                <c:pt idx="35585" formatCode="General">
                  <c:v>0.73294300000000046</c:v>
                </c:pt>
                <c:pt idx="35586" formatCode="General">
                  <c:v>0.73296300000000003</c:v>
                </c:pt>
                <c:pt idx="35587" formatCode="General">
                  <c:v>0.73298399999999997</c:v>
                </c:pt>
                <c:pt idx="35588" formatCode="General">
                  <c:v>0.73300399999999999</c:v>
                </c:pt>
                <c:pt idx="35589" formatCode="General">
                  <c:v>0.7330250000000007</c:v>
                </c:pt>
                <c:pt idx="35590" formatCode="General">
                  <c:v>0.73304600000000042</c:v>
                </c:pt>
                <c:pt idx="35591" formatCode="General">
                  <c:v>0.733066</c:v>
                </c:pt>
                <c:pt idx="35592" formatCode="General">
                  <c:v>0.73308700000000004</c:v>
                </c:pt>
                <c:pt idx="35593" formatCode="General">
                  <c:v>0.73310799999999998</c:v>
                </c:pt>
                <c:pt idx="35594" formatCode="General">
                  <c:v>0.73312800000000045</c:v>
                </c:pt>
                <c:pt idx="35595" formatCode="General">
                  <c:v>0.73314900000000072</c:v>
                </c:pt>
                <c:pt idx="35596" formatCode="General">
                  <c:v>0.73316899999999996</c:v>
                </c:pt>
                <c:pt idx="35597" formatCode="General">
                  <c:v>0.73319000000000045</c:v>
                </c:pt>
                <c:pt idx="35598" formatCode="General">
                  <c:v>0.73321000000000003</c:v>
                </c:pt>
                <c:pt idx="35599" formatCode="General">
                  <c:v>0.73323099999999997</c:v>
                </c:pt>
                <c:pt idx="35600" formatCode="General">
                  <c:v>0.73325200000000001</c:v>
                </c:pt>
                <c:pt idx="35601" formatCode="General">
                  <c:v>0.73327200000000003</c:v>
                </c:pt>
                <c:pt idx="35602" formatCode="General">
                  <c:v>0.73329299999999997</c:v>
                </c:pt>
                <c:pt idx="35603" formatCode="General">
                  <c:v>0.73331299999999955</c:v>
                </c:pt>
                <c:pt idx="35604" formatCode="General">
                  <c:v>0.73333400000000004</c:v>
                </c:pt>
                <c:pt idx="35605" formatCode="General">
                  <c:v>0.73335499999999998</c:v>
                </c:pt>
                <c:pt idx="35606" formatCode="General">
                  <c:v>0.73337500000000044</c:v>
                </c:pt>
                <c:pt idx="35607" formatCode="General">
                  <c:v>0.73339600000000005</c:v>
                </c:pt>
                <c:pt idx="35608" formatCode="General">
                  <c:v>0.73341699999999943</c:v>
                </c:pt>
                <c:pt idx="35609" formatCode="General">
                  <c:v>0.73343700000000001</c:v>
                </c:pt>
                <c:pt idx="35610" formatCode="General">
                  <c:v>0.73345800000000005</c:v>
                </c:pt>
                <c:pt idx="35611" formatCode="General">
                  <c:v>0.73347799999999996</c:v>
                </c:pt>
                <c:pt idx="35612" formatCode="General">
                  <c:v>0.73349900000000046</c:v>
                </c:pt>
                <c:pt idx="35613" formatCode="General">
                  <c:v>0.73351900000000003</c:v>
                </c:pt>
                <c:pt idx="35614" formatCode="General">
                  <c:v>0.73353999999999997</c:v>
                </c:pt>
                <c:pt idx="35615" formatCode="General">
                  <c:v>0.73356100000000002</c:v>
                </c:pt>
                <c:pt idx="35616" formatCode="General">
                  <c:v>0.73358100000000004</c:v>
                </c:pt>
                <c:pt idx="35617" formatCode="General">
                  <c:v>0.73360200000000042</c:v>
                </c:pt>
                <c:pt idx="35618" formatCode="General">
                  <c:v>0.73362200000000044</c:v>
                </c:pt>
                <c:pt idx="35619" formatCode="General">
                  <c:v>0.73364300000000071</c:v>
                </c:pt>
                <c:pt idx="35620" formatCode="General">
                  <c:v>0.73366399999999998</c:v>
                </c:pt>
                <c:pt idx="35621" formatCode="General">
                  <c:v>0.73368400000000045</c:v>
                </c:pt>
                <c:pt idx="35622" formatCode="General">
                  <c:v>0.73370500000000072</c:v>
                </c:pt>
                <c:pt idx="35623" formatCode="General">
                  <c:v>0.73372500000000074</c:v>
                </c:pt>
                <c:pt idx="35624" formatCode="General">
                  <c:v>0.73374600000000045</c:v>
                </c:pt>
                <c:pt idx="35625" formatCode="General">
                  <c:v>0.73376600000000003</c:v>
                </c:pt>
                <c:pt idx="35626" formatCode="General">
                  <c:v>0.73378699999999997</c:v>
                </c:pt>
                <c:pt idx="35627" formatCode="General">
                  <c:v>0.73380800000000046</c:v>
                </c:pt>
                <c:pt idx="35628" formatCode="General">
                  <c:v>0.7338280000000007</c:v>
                </c:pt>
                <c:pt idx="35629" formatCode="General">
                  <c:v>0.73384900000000075</c:v>
                </c:pt>
                <c:pt idx="35630" formatCode="General">
                  <c:v>0.73387000000000058</c:v>
                </c:pt>
                <c:pt idx="35631" formatCode="General">
                  <c:v>0.73389000000000071</c:v>
                </c:pt>
                <c:pt idx="35632" formatCode="General">
                  <c:v>0.73391099999999998</c:v>
                </c:pt>
                <c:pt idx="35633" formatCode="General">
                  <c:v>0.73393100000000044</c:v>
                </c:pt>
                <c:pt idx="35634" formatCode="General">
                  <c:v>0.73395200000000005</c:v>
                </c:pt>
                <c:pt idx="35635" formatCode="General">
                  <c:v>0.73397299999999999</c:v>
                </c:pt>
                <c:pt idx="35636" formatCode="General">
                  <c:v>0.73399300000000045</c:v>
                </c:pt>
                <c:pt idx="35637" formatCode="General">
                  <c:v>0.7340140000000005</c:v>
                </c:pt>
                <c:pt idx="35638" formatCode="General">
                  <c:v>0.73403399999999996</c:v>
                </c:pt>
                <c:pt idx="35639" formatCode="General">
                  <c:v>0.73405500000000046</c:v>
                </c:pt>
                <c:pt idx="35640" formatCode="General">
                  <c:v>0.7340750000000007</c:v>
                </c:pt>
                <c:pt idx="35641" formatCode="General">
                  <c:v>0.73409600000000041</c:v>
                </c:pt>
                <c:pt idx="35642" formatCode="General">
                  <c:v>0.73411599999999999</c:v>
                </c:pt>
                <c:pt idx="35643" formatCode="General">
                  <c:v>0.73413700000000004</c:v>
                </c:pt>
                <c:pt idx="35644" formatCode="General">
                  <c:v>0.73415799999999998</c:v>
                </c:pt>
                <c:pt idx="35645" formatCode="General">
                  <c:v>0.73417900000000058</c:v>
                </c:pt>
                <c:pt idx="35646" formatCode="General">
                  <c:v>0.73419900000000071</c:v>
                </c:pt>
                <c:pt idx="35647" formatCode="General">
                  <c:v>0.73421999999999998</c:v>
                </c:pt>
                <c:pt idx="35648" formatCode="General">
                  <c:v>0.73424000000000045</c:v>
                </c:pt>
                <c:pt idx="35649" formatCode="General">
                  <c:v>0.73426100000000005</c:v>
                </c:pt>
                <c:pt idx="35650" formatCode="General">
                  <c:v>0.73428199999999999</c:v>
                </c:pt>
                <c:pt idx="35651" formatCode="General">
                  <c:v>0.73430200000000001</c:v>
                </c:pt>
                <c:pt idx="35652" formatCode="General">
                  <c:v>0.7343229999999995</c:v>
                </c:pt>
                <c:pt idx="35653" formatCode="General">
                  <c:v>0.73434299999999997</c:v>
                </c:pt>
                <c:pt idx="35654" formatCode="General">
                  <c:v>0.73436400000000002</c:v>
                </c:pt>
                <c:pt idx="35655" formatCode="General">
                  <c:v>0.73438400000000004</c:v>
                </c:pt>
                <c:pt idx="35656" formatCode="General">
                  <c:v>0.73440499999999997</c:v>
                </c:pt>
                <c:pt idx="35657" formatCode="General">
                  <c:v>0.73442499999999999</c:v>
                </c:pt>
                <c:pt idx="35658" formatCode="General">
                  <c:v>0.73444699999999996</c:v>
                </c:pt>
                <c:pt idx="35659" formatCode="General">
                  <c:v>0.73446699999999943</c:v>
                </c:pt>
                <c:pt idx="35660" formatCode="General">
                  <c:v>0.73448800000000003</c:v>
                </c:pt>
                <c:pt idx="35661" formatCode="General">
                  <c:v>0.73450800000000005</c:v>
                </c:pt>
                <c:pt idx="35662" formatCode="General">
                  <c:v>0.73452799999999996</c:v>
                </c:pt>
                <c:pt idx="35663" formatCode="General">
                  <c:v>0.73454900000000045</c:v>
                </c:pt>
                <c:pt idx="35664" formatCode="General">
                  <c:v>0.73456900000000003</c:v>
                </c:pt>
                <c:pt idx="35665" formatCode="General">
                  <c:v>0.73459099999999999</c:v>
                </c:pt>
                <c:pt idx="35666" formatCode="General">
                  <c:v>0.73461100000000046</c:v>
                </c:pt>
                <c:pt idx="35667" formatCode="General">
                  <c:v>0.73463199999999995</c:v>
                </c:pt>
                <c:pt idx="35668" formatCode="General">
                  <c:v>0.73465200000000042</c:v>
                </c:pt>
                <c:pt idx="35669" formatCode="General">
                  <c:v>0.73467300000000046</c:v>
                </c:pt>
                <c:pt idx="35670" formatCode="General">
                  <c:v>0.73469300000000071</c:v>
                </c:pt>
                <c:pt idx="35671" formatCode="General">
                  <c:v>0.73471399999999998</c:v>
                </c:pt>
                <c:pt idx="35672" formatCode="General">
                  <c:v>0.73473400000000044</c:v>
                </c:pt>
                <c:pt idx="35673" formatCode="General">
                  <c:v>0.73475600000000041</c:v>
                </c:pt>
                <c:pt idx="35674" formatCode="General">
                  <c:v>0.73477600000000043</c:v>
                </c:pt>
                <c:pt idx="35675" formatCode="General">
                  <c:v>0.7347970000000007</c:v>
                </c:pt>
                <c:pt idx="35676" formatCode="General">
                  <c:v>0.73481700000000005</c:v>
                </c:pt>
                <c:pt idx="35677" formatCode="General">
                  <c:v>0.73483699999999996</c:v>
                </c:pt>
                <c:pt idx="35678" formatCode="General">
                  <c:v>0.73485800000000046</c:v>
                </c:pt>
                <c:pt idx="35679" formatCode="General">
                  <c:v>0.73487800000000059</c:v>
                </c:pt>
                <c:pt idx="35680" formatCode="General">
                  <c:v>0.73490000000000044</c:v>
                </c:pt>
                <c:pt idx="35681" formatCode="General">
                  <c:v>0.73492000000000046</c:v>
                </c:pt>
                <c:pt idx="35682" formatCode="General">
                  <c:v>0.73494100000000073</c:v>
                </c:pt>
                <c:pt idx="35683" formatCode="General">
                  <c:v>0.73496099999999998</c:v>
                </c:pt>
                <c:pt idx="35684" formatCode="General">
                  <c:v>0.73498200000000002</c:v>
                </c:pt>
                <c:pt idx="35685" formatCode="General">
                  <c:v>0.73500200000000004</c:v>
                </c:pt>
                <c:pt idx="35686" formatCode="General">
                  <c:v>0.73502299999999998</c:v>
                </c:pt>
                <c:pt idx="35687" formatCode="General">
                  <c:v>0.73504300000000045</c:v>
                </c:pt>
                <c:pt idx="35688" formatCode="General">
                  <c:v>0.73506499999999997</c:v>
                </c:pt>
                <c:pt idx="35689" formatCode="General">
                  <c:v>0.73508499999999999</c:v>
                </c:pt>
                <c:pt idx="35690" formatCode="General">
                  <c:v>0.73510600000000004</c:v>
                </c:pt>
                <c:pt idx="35691" formatCode="General">
                  <c:v>0.73512599999999995</c:v>
                </c:pt>
                <c:pt idx="35692" formatCode="General">
                  <c:v>0.73514600000000041</c:v>
                </c:pt>
                <c:pt idx="35693" formatCode="General">
                  <c:v>0.73516700000000001</c:v>
                </c:pt>
                <c:pt idx="35694" formatCode="General">
                  <c:v>0.73518700000000003</c:v>
                </c:pt>
                <c:pt idx="35695" formatCode="General">
                  <c:v>0.73520900000000045</c:v>
                </c:pt>
                <c:pt idx="35696" formatCode="General">
                  <c:v>0.73522900000000047</c:v>
                </c:pt>
                <c:pt idx="35697" formatCode="General">
                  <c:v>0.7352500000000004</c:v>
                </c:pt>
                <c:pt idx="35698" formatCode="General">
                  <c:v>0.73526999999999998</c:v>
                </c:pt>
                <c:pt idx="35699" formatCode="General">
                  <c:v>0.73529100000000058</c:v>
                </c:pt>
                <c:pt idx="35700" formatCode="General">
                  <c:v>0.73531100000000005</c:v>
                </c:pt>
                <c:pt idx="35701" formatCode="General">
                  <c:v>0.73533199999999999</c:v>
                </c:pt>
                <c:pt idx="35702" formatCode="General">
                  <c:v>0.73535200000000001</c:v>
                </c:pt>
                <c:pt idx="35703" formatCode="General">
                  <c:v>0.73537300000000005</c:v>
                </c:pt>
                <c:pt idx="35704" formatCode="General">
                  <c:v>0.73539399999999999</c:v>
                </c:pt>
                <c:pt idx="35705" formatCode="General">
                  <c:v>0.73541400000000001</c:v>
                </c:pt>
                <c:pt idx="35706" formatCode="General">
                  <c:v>0.73543499999999951</c:v>
                </c:pt>
                <c:pt idx="35707" formatCode="General">
                  <c:v>0.73545499999999997</c:v>
                </c:pt>
                <c:pt idx="35708" formatCode="General">
                  <c:v>0.73547600000000002</c:v>
                </c:pt>
                <c:pt idx="35709" formatCode="General">
                  <c:v>0.73549600000000004</c:v>
                </c:pt>
                <c:pt idx="35710" formatCode="General">
                  <c:v>0.73551800000000001</c:v>
                </c:pt>
                <c:pt idx="35711" formatCode="General">
                  <c:v>0.73553800000000003</c:v>
                </c:pt>
                <c:pt idx="35712" formatCode="General">
                  <c:v>0.73555899999999996</c:v>
                </c:pt>
                <c:pt idx="35713" formatCode="General">
                  <c:v>0.73557899999999998</c:v>
                </c:pt>
                <c:pt idx="35714" formatCode="General">
                  <c:v>0.73560000000000059</c:v>
                </c:pt>
                <c:pt idx="35715" formatCode="General">
                  <c:v>0.73562000000000072</c:v>
                </c:pt>
                <c:pt idx="35716" formatCode="General">
                  <c:v>0.73564100000000077</c:v>
                </c:pt>
                <c:pt idx="35717" formatCode="General">
                  <c:v>0.73566200000000004</c:v>
                </c:pt>
                <c:pt idx="35718" formatCode="General">
                  <c:v>0.73568199999999995</c:v>
                </c:pt>
                <c:pt idx="35719" formatCode="General">
                  <c:v>0.73570300000000044</c:v>
                </c:pt>
                <c:pt idx="35720" formatCode="General">
                  <c:v>0.73572300000000046</c:v>
                </c:pt>
                <c:pt idx="35721" formatCode="General">
                  <c:v>0.73574399999999995</c:v>
                </c:pt>
                <c:pt idx="35722" formatCode="General">
                  <c:v>0.73576399999999997</c:v>
                </c:pt>
                <c:pt idx="35723" formatCode="General">
                  <c:v>0.73578500000000058</c:v>
                </c:pt>
                <c:pt idx="35724" formatCode="General">
                  <c:v>0.73580500000000071</c:v>
                </c:pt>
                <c:pt idx="35725" formatCode="General">
                  <c:v>0.73582600000000042</c:v>
                </c:pt>
                <c:pt idx="35726" formatCode="General">
                  <c:v>0.73584700000000058</c:v>
                </c:pt>
                <c:pt idx="35727" formatCode="General">
                  <c:v>0.73586799999999997</c:v>
                </c:pt>
                <c:pt idx="35728" formatCode="General">
                  <c:v>0.73588799999999999</c:v>
                </c:pt>
                <c:pt idx="35729" formatCode="General">
                  <c:v>0.7359090000000007</c:v>
                </c:pt>
                <c:pt idx="35730" formatCode="General">
                  <c:v>0.73592900000000083</c:v>
                </c:pt>
                <c:pt idx="35731" formatCode="General">
                  <c:v>0.73595000000000044</c:v>
                </c:pt>
                <c:pt idx="35732" formatCode="General">
                  <c:v>0.73597000000000046</c:v>
                </c:pt>
                <c:pt idx="35733" formatCode="General">
                  <c:v>0.73599099999999995</c:v>
                </c:pt>
                <c:pt idx="35734" formatCode="General">
                  <c:v>0.736012</c:v>
                </c:pt>
                <c:pt idx="35735" formatCode="General">
                  <c:v>0.73603200000000002</c:v>
                </c:pt>
                <c:pt idx="35736" formatCode="General">
                  <c:v>0.73605299999999996</c:v>
                </c:pt>
                <c:pt idx="35737" formatCode="General">
                  <c:v>0.73607299999999998</c:v>
                </c:pt>
                <c:pt idx="35738" formatCode="General">
                  <c:v>0.73609400000000058</c:v>
                </c:pt>
                <c:pt idx="35739" formatCode="General">
                  <c:v>0.73611499999999996</c:v>
                </c:pt>
                <c:pt idx="35740" formatCode="General">
                  <c:v>0.73613499999999998</c:v>
                </c:pt>
                <c:pt idx="35741" formatCode="General">
                  <c:v>0.73615600000000003</c:v>
                </c:pt>
                <c:pt idx="35742" formatCode="General">
                  <c:v>0.73617699999999997</c:v>
                </c:pt>
                <c:pt idx="35743" formatCode="General">
                  <c:v>0.73619699999999999</c:v>
                </c:pt>
                <c:pt idx="35744" formatCode="General">
                  <c:v>0.73621700000000001</c:v>
                </c:pt>
                <c:pt idx="35745" formatCode="General">
                  <c:v>0.7362379999999995</c:v>
                </c:pt>
                <c:pt idx="35746" formatCode="General">
                  <c:v>0.73625900000000044</c:v>
                </c:pt>
                <c:pt idx="35747" formatCode="General">
                  <c:v>0.73627900000000046</c:v>
                </c:pt>
                <c:pt idx="35748" formatCode="General">
                  <c:v>0.73629999999999995</c:v>
                </c:pt>
                <c:pt idx="35749" formatCode="General">
                  <c:v>0.73632100000000045</c:v>
                </c:pt>
                <c:pt idx="35750" formatCode="General">
                  <c:v>0.73634100000000058</c:v>
                </c:pt>
                <c:pt idx="35751" formatCode="General">
                  <c:v>0.73636199999999996</c:v>
                </c:pt>
                <c:pt idx="35752" formatCode="General">
                  <c:v>0.73638199999999998</c:v>
                </c:pt>
                <c:pt idx="35753" formatCode="General">
                  <c:v>0.73640300000000003</c:v>
                </c:pt>
                <c:pt idx="35754" formatCode="General">
                  <c:v>0.73642399999999997</c:v>
                </c:pt>
                <c:pt idx="35755" formatCode="General">
                  <c:v>0.73644399999999999</c:v>
                </c:pt>
                <c:pt idx="35756" formatCode="General">
                  <c:v>0.73646500000000004</c:v>
                </c:pt>
                <c:pt idx="35757" formatCode="General">
                  <c:v>0.7364849999999995</c:v>
                </c:pt>
                <c:pt idx="35758" formatCode="General">
                  <c:v>0.73650599999999999</c:v>
                </c:pt>
                <c:pt idx="35759" formatCode="General">
                  <c:v>0.73652600000000001</c:v>
                </c:pt>
                <c:pt idx="35760" formatCode="General">
                  <c:v>0.73654699999999951</c:v>
                </c:pt>
                <c:pt idx="35761" formatCode="General">
                  <c:v>0.73656699999999942</c:v>
                </c:pt>
                <c:pt idx="35762" formatCode="General">
                  <c:v>0.73658800000000002</c:v>
                </c:pt>
                <c:pt idx="35763" formatCode="General">
                  <c:v>0.73660900000000074</c:v>
                </c:pt>
                <c:pt idx="35764" formatCode="General">
                  <c:v>0.73663000000000045</c:v>
                </c:pt>
                <c:pt idx="35765" formatCode="General">
                  <c:v>0.73665000000000058</c:v>
                </c:pt>
                <c:pt idx="35766" formatCode="General">
                  <c:v>0.73667100000000074</c:v>
                </c:pt>
                <c:pt idx="35767" formatCode="General">
                  <c:v>0.73669100000000076</c:v>
                </c:pt>
                <c:pt idx="35768" formatCode="General">
                  <c:v>0.73671200000000003</c:v>
                </c:pt>
                <c:pt idx="35769" formatCode="General">
                  <c:v>0.73673299999999997</c:v>
                </c:pt>
                <c:pt idx="35770" formatCode="General">
                  <c:v>0.73675299999999999</c:v>
                </c:pt>
                <c:pt idx="35771" formatCode="General">
                  <c:v>0.73677400000000071</c:v>
                </c:pt>
                <c:pt idx="35772" formatCode="General">
                  <c:v>0.73679399999999995</c:v>
                </c:pt>
                <c:pt idx="35773" formatCode="General">
                  <c:v>0.73681500000000044</c:v>
                </c:pt>
                <c:pt idx="35774" formatCode="General">
                  <c:v>0.73683500000000046</c:v>
                </c:pt>
                <c:pt idx="35775" formatCode="General">
                  <c:v>0.7368560000000004</c:v>
                </c:pt>
                <c:pt idx="35776" formatCode="General">
                  <c:v>0.73687600000000042</c:v>
                </c:pt>
                <c:pt idx="35777" formatCode="General">
                  <c:v>0.73689700000000058</c:v>
                </c:pt>
                <c:pt idx="35778" formatCode="General">
                  <c:v>0.73691799999999996</c:v>
                </c:pt>
                <c:pt idx="35779" formatCode="General">
                  <c:v>0.73693900000000045</c:v>
                </c:pt>
                <c:pt idx="35780" formatCode="General">
                  <c:v>0.73695900000000059</c:v>
                </c:pt>
                <c:pt idx="35781" formatCode="General">
                  <c:v>0.73698000000000041</c:v>
                </c:pt>
                <c:pt idx="35782" formatCode="General">
                  <c:v>0.73700000000000043</c:v>
                </c:pt>
                <c:pt idx="35783" formatCode="General">
                  <c:v>0.7370210000000007</c:v>
                </c:pt>
                <c:pt idx="35784" formatCode="General">
                  <c:v>0.73704200000000042</c:v>
                </c:pt>
                <c:pt idx="35785" formatCode="General">
                  <c:v>0.73706199999999999</c:v>
                </c:pt>
                <c:pt idx="35786" formatCode="General">
                  <c:v>0.73708300000000004</c:v>
                </c:pt>
                <c:pt idx="35787" formatCode="General">
                  <c:v>0.73710299999999951</c:v>
                </c:pt>
                <c:pt idx="35788" formatCode="General">
                  <c:v>0.73712400000000045</c:v>
                </c:pt>
                <c:pt idx="35789" formatCode="General">
                  <c:v>0.73714400000000047</c:v>
                </c:pt>
                <c:pt idx="35790" formatCode="General">
                  <c:v>0.73716499999999996</c:v>
                </c:pt>
                <c:pt idx="35791" formatCode="General">
                  <c:v>0.73718499999999998</c:v>
                </c:pt>
                <c:pt idx="35792" formatCode="General">
                  <c:v>0.73720600000000003</c:v>
                </c:pt>
                <c:pt idx="35793" formatCode="General">
                  <c:v>0.73722699999999997</c:v>
                </c:pt>
                <c:pt idx="35794" formatCode="General">
                  <c:v>0.73724800000000046</c:v>
                </c:pt>
                <c:pt idx="35795" formatCode="General">
                  <c:v>0.73726800000000003</c:v>
                </c:pt>
                <c:pt idx="35796" formatCode="General">
                  <c:v>0.73728800000000005</c:v>
                </c:pt>
                <c:pt idx="35797" formatCode="General">
                  <c:v>0.73730899999999999</c:v>
                </c:pt>
                <c:pt idx="35798" formatCode="General">
                  <c:v>0.73732900000000046</c:v>
                </c:pt>
                <c:pt idx="35799" formatCode="General">
                  <c:v>0.73735099999999998</c:v>
                </c:pt>
                <c:pt idx="35800" formatCode="General">
                  <c:v>0.73737100000000044</c:v>
                </c:pt>
                <c:pt idx="35801" formatCode="General">
                  <c:v>0.73739200000000005</c:v>
                </c:pt>
                <c:pt idx="35802" formatCode="General">
                  <c:v>0.73741199999999996</c:v>
                </c:pt>
                <c:pt idx="35803" formatCode="General">
                  <c:v>0.73743300000000001</c:v>
                </c:pt>
                <c:pt idx="35804" formatCode="General">
                  <c:v>0.73745300000000003</c:v>
                </c:pt>
                <c:pt idx="35805" formatCode="General">
                  <c:v>0.73747399999999996</c:v>
                </c:pt>
                <c:pt idx="35806" formatCode="General">
                  <c:v>0.73749399999999998</c:v>
                </c:pt>
                <c:pt idx="35807" formatCode="General">
                  <c:v>0.73751599999999951</c:v>
                </c:pt>
                <c:pt idx="35808" formatCode="General">
                  <c:v>0.73753599999999997</c:v>
                </c:pt>
                <c:pt idx="35809" formatCode="General">
                  <c:v>0.73755700000000002</c:v>
                </c:pt>
                <c:pt idx="35810" formatCode="General">
                  <c:v>0.73757700000000004</c:v>
                </c:pt>
                <c:pt idx="35811" formatCode="General">
                  <c:v>0.7375969999999995</c:v>
                </c:pt>
                <c:pt idx="35812" formatCode="General">
                  <c:v>0.73761800000000044</c:v>
                </c:pt>
                <c:pt idx="35813" formatCode="General">
                  <c:v>0.73763800000000046</c:v>
                </c:pt>
                <c:pt idx="35814" formatCode="General">
                  <c:v>0.73766000000000043</c:v>
                </c:pt>
                <c:pt idx="35815" formatCode="General">
                  <c:v>0.73768000000000045</c:v>
                </c:pt>
                <c:pt idx="35816" formatCode="General">
                  <c:v>0.73770100000000072</c:v>
                </c:pt>
                <c:pt idx="35817" formatCode="General">
                  <c:v>0.73772100000000074</c:v>
                </c:pt>
                <c:pt idx="35818" formatCode="General">
                  <c:v>0.73774200000000045</c:v>
                </c:pt>
                <c:pt idx="35819" formatCode="General">
                  <c:v>0.73776200000000003</c:v>
                </c:pt>
                <c:pt idx="35820" formatCode="General">
                  <c:v>0.73778299999999997</c:v>
                </c:pt>
                <c:pt idx="35821" formatCode="General">
                  <c:v>0.73780400000000046</c:v>
                </c:pt>
                <c:pt idx="35822" formatCode="General">
                  <c:v>0.73782499999999995</c:v>
                </c:pt>
                <c:pt idx="35823" formatCode="General">
                  <c:v>0.73784500000000075</c:v>
                </c:pt>
                <c:pt idx="35824" formatCode="General">
                  <c:v>0.73786600000000002</c:v>
                </c:pt>
                <c:pt idx="35825" formatCode="General">
                  <c:v>0.73788600000000004</c:v>
                </c:pt>
                <c:pt idx="35826" formatCode="General">
                  <c:v>0.73790599999999995</c:v>
                </c:pt>
                <c:pt idx="35827" formatCode="General">
                  <c:v>0.73792700000000044</c:v>
                </c:pt>
                <c:pt idx="35828" formatCode="General">
                  <c:v>0.73794700000000046</c:v>
                </c:pt>
                <c:pt idx="35829" formatCode="General">
                  <c:v>0.73796899999999999</c:v>
                </c:pt>
                <c:pt idx="35830" formatCode="General">
                  <c:v>0.73798900000000045</c:v>
                </c:pt>
                <c:pt idx="35831" formatCode="General">
                  <c:v>0.73801000000000005</c:v>
                </c:pt>
                <c:pt idx="35832" formatCode="General">
                  <c:v>0.73803000000000041</c:v>
                </c:pt>
                <c:pt idx="35833" formatCode="General">
                  <c:v>0.73805100000000046</c:v>
                </c:pt>
                <c:pt idx="35834" formatCode="General">
                  <c:v>0.73807100000000059</c:v>
                </c:pt>
                <c:pt idx="35835" formatCode="General">
                  <c:v>0.73809200000000041</c:v>
                </c:pt>
                <c:pt idx="35836" formatCode="General">
                  <c:v>0.73811300000000002</c:v>
                </c:pt>
                <c:pt idx="35837" formatCode="General">
                  <c:v>0.73813300000000004</c:v>
                </c:pt>
                <c:pt idx="35838" formatCode="General">
                  <c:v>0.73815399999999998</c:v>
                </c:pt>
                <c:pt idx="35839" formatCode="General">
                  <c:v>0.73817400000000044</c:v>
                </c:pt>
                <c:pt idx="35840" formatCode="General">
                  <c:v>0.73819500000000071</c:v>
                </c:pt>
                <c:pt idx="35841" formatCode="General">
                  <c:v>0.73821499999999951</c:v>
                </c:pt>
                <c:pt idx="35842" formatCode="General">
                  <c:v>0.738236</c:v>
                </c:pt>
                <c:pt idx="35843" formatCode="General">
                  <c:v>0.73825600000000002</c:v>
                </c:pt>
                <c:pt idx="35844" formatCode="General">
                  <c:v>0.73827699999999996</c:v>
                </c:pt>
                <c:pt idx="35845" formatCode="General">
                  <c:v>0.73829800000000045</c:v>
                </c:pt>
                <c:pt idx="35846" formatCode="General">
                  <c:v>0.7383189999999995</c:v>
                </c:pt>
                <c:pt idx="35847" formatCode="General">
                  <c:v>0.73833899999999997</c:v>
                </c:pt>
                <c:pt idx="35848" formatCode="General">
                  <c:v>0.73836000000000002</c:v>
                </c:pt>
                <c:pt idx="35849" formatCode="General">
                  <c:v>0.73838000000000004</c:v>
                </c:pt>
                <c:pt idx="35850" formatCode="General">
                  <c:v>0.73840099999999997</c:v>
                </c:pt>
                <c:pt idx="35851" formatCode="General">
                  <c:v>0.73842099999999999</c:v>
                </c:pt>
                <c:pt idx="35852" formatCode="General">
                  <c:v>0.73844200000000004</c:v>
                </c:pt>
                <c:pt idx="35853" formatCode="General">
                  <c:v>0.73846299999999943</c:v>
                </c:pt>
                <c:pt idx="35854" formatCode="General">
                  <c:v>0.738483</c:v>
                </c:pt>
                <c:pt idx="35855" formatCode="General">
                  <c:v>0.73850400000000005</c:v>
                </c:pt>
                <c:pt idx="35856" formatCode="General">
                  <c:v>0.73852399999999996</c:v>
                </c:pt>
                <c:pt idx="35857" formatCode="General">
                  <c:v>0.73854500000000045</c:v>
                </c:pt>
                <c:pt idx="35858" formatCode="General">
                  <c:v>0.73856500000000003</c:v>
                </c:pt>
                <c:pt idx="35859" formatCode="General">
                  <c:v>0.73858599999999996</c:v>
                </c:pt>
                <c:pt idx="35860" formatCode="General">
                  <c:v>0.73860700000000046</c:v>
                </c:pt>
                <c:pt idx="35861" formatCode="General">
                  <c:v>0.73862799999999995</c:v>
                </c:pt>
                <c:pt idx="35862" formatCode="General">
                  <c:v>0.73864800000000075</c:v>
                </c:pt>
                <c:pt idx="35863" formatCode="General">
                  <c:v>0.73866900000000046</c:v>
                </c:pt>
                <c:pt idx="35864" formatCode="General">
                  <c:v>0.73868900000000071</c:v>
                </c:pt>
                <c:pt idx="35865" formatCode="General">
                  <c:v>0.73871000000000042</c:v>
                </c:pt>
                <c:pt idx="35866" formatCode="General">
                  <c:v>0.73873000000000044</c:v>
                </c:pt>
                <c:pt idx="35867" formatCode="General">
                  <c:v>0.73875100000000071</c:v>
                </c:pt>
                <c:pt idx="35868" formatCode="General">
                  <c:v>0.73877200000000043</c:v>
                </c:pt>
                <c:pt idx="35869" formatCode="General">
                  <c:v>0.73879200000000045</c:v>
                </c:pt>
                <c:pt idx="35870" formatCode="General">
                  <c:v>0.73881300000000005</c:v>
                </c:pt>
                <c:pt idx="35871" formatCode="General">
                  <c:v>0.73883299999999996</c:v>
                </c:pt>
                <c:pt idx="35872" formatCode="General">
                  <c:v>0.73885400000000045</c:v>
                </c:pt>
                <c:pt idx="35873" formatCode="General">
                  <c:v>0.73887499999999995</c:v>
                </c:pt>
                <c:pt idx="35874" formatCode="General">
                  <c:v>0.73889500000000075</c:v>
                </c:pt>
                <c:pt idx="35875" formatCode="General">
                  <c:v>0.73891600000000002</c:v>
                </c:pt>
                <c:pt idx="35876" formatCode="General">
                  <c:v>0.73893600000000004</c:v>
                </c:pt>
                <c:pt idx="35877" formatCode="General">
                  <c:v>0.73895699999999997</c:v>
                </c:pt>
                <c:pt idx="35878" formatCode="General">
                  <c:v>0.73897699999999999</c:v>
                </c:pt>
                <c:pt idx="35879" formatCode="General">
                  <c:v>0.73899800000000071</c:v>
                </c:pt>
                <c:pt idx="35880" formatCode="General">
                  <c:v>0.73901799999999951</c:v>
                </c:pt>
                <c:pt idx="35881" formatCode="General">
                  <c:v>0.73903900000000045</c:v>
                </c:pt>
                <c:pt idx="35882" formatCode="General">
                  <c:v>0.73906000000000005</c:v>
                </c:pt>
                <c:pt idx="35883" formatCode="General">
                  <c:v>0.73908099999999999</c:v>
                </c:pt>
                <c:pt idx="35884" formatCode="General">
                  <c:v>0.73910100000000045</c:v>
                </c:pt>
                <c:pt idx="35885" formatCode="General">
                  <c:v>0.73912199999999995</c:v>
                </c:pt>
                <c:pt idx="35886" formatCode="General">
                  <c:v>0.73914200000000041</c:v>
                </c:pt>
                <c:pt idx="35887" formatCode="General">
                  <c:v>0.73916300000000001</c:v>
                </c:pt>
                <c:pt idx="35888" formatCode="General">
                  <c:v>0.73918399999999951</c:v>
                </c:pt>
                <c:pt idx="35889" formatCode="General">
                  <c:v>0.73920399999999997</c:v>
                </c:pt>
                <c:pt idx="35890" formatCode="General">
                  <c:v>0.73922500000000047</c:v>
                </c:pt>
                <c:pt idx="35891" formatCode="General">
                  <c:v>0.73924500000000071</c:v>
                </c:pt>
                <c:pt idx="35892" formatCode="General">
                  <c:v>0.73926599999999998</c:v>
                </c:pt>
                <c:pt idx="35893" formatCode="General">
                  <c:v>0.739286</c:v>
                </c:pt>
                <c:pt idx="35894" formatCode="General">
                  <c:v>0.73930700000000005</c:v>
                </c:pt>
                <c:pt idx="35895" formatCode="General">
                  <c:v>0.73932699999999996</c:v>
                </c:pt>
                <c:pt idx="35896" formatCode="General">
                  <c:v>0.73934800000000045</c:v>
                </c:pt>
                <c:pt idx="35897" formatCode="General">
                  <c:v>0.73936900000000005</c:v>
                </c:pt>
                <c:pt idx="35898" formatCode="General">
                  <c:v>0.73938999999999999</c:v>
                </c:pt>
                <c:pt idx="35899" formatCode="General">
                  <c:v>0.73941000000000001</c:v>
                </c:pt>
                <c:pt idx="35900" formatCode="General">
                  <c:v>0.73943099999999951</c:v>
                </c:pt>
                <c:pt idx="35901" formatCode="General">
                  <c:v>0.73945099999999997</c:v>
                </c:pt>
                <c:pt idx="35902" formatCode="General">
                  <c:v>0.73947200000000002</c:v>
                </c:pt>
                <c:pt idx="35903" formatCode="General">
                  <c:v>0.73949299999999996</c:v>
                </c:pt>
                <c:pt idx="35904" formatCode="General">
                  <c:v>0.739514</c:v>
                </c:pt>
                <c:pt idx="35905" formatCode="General">
                  <c:v>0.73953400000000002</c:v>
                </c:pt>
                <c:pt idx="35906" formatCode="General">
                  <c:v>0.73955400000000004</c:v>
                </c:pt>
                <c:pt idx="35907" formatCode="General">
                  <c:v>0.73957499999999998</c:v>
                </c:pt>
                <c:pt idx="35908" formatCode="General">
                  <c:v>0.73959500000000045</c:v>
                </c:pt>
                <c:pt idx="35909" formatCode="General">
                  <c:v>0.73961600000000005</c:v>
                </c:pt>
                <c:pt idx="35910" formatCode="General">
                  <c:v>0.73963699999999999</c:v>
                </c:pt>
                <c:pt idx="35911" formatCode="General">
                  <c:v>0.73965700000000045</c:v>
                </c:pt>
                <c:pt idx="35912" formatCode="General">
                  <c:v>0.73967799999999995</c:v>
                </c:pt>
                <c:pt idx="35913" formatCode="General">
                  <c:v>0.73969900000000088</c:v>
                </c:pt>
                <c:pt idx="35914" formatCode="General">
                  <c:v>0.73971900000000046</c:v>
                </c:pt>
                <c:pt idx="35915" formatCode="General">
                  <c:v>0.73973999999999995</c:v>
                </c:pt>
                <c:pt idx="35916" formatCode="General">
                  <c:v>0.73976000000000042</c:v>
                </c:pt>
                <c:pt idx="35917" formatCode="General">
                  <c:v>0.73978000000000044</c:v>
                </c:pt>
                <c:pt idx="35918" formatCode="General">
                  <c:v>0.7398020000000004</c:v>
                </c:pt>
                <c:pt idx="35919" formatCode="General">
                  <c:v>0.73982200000000042</c:v>
                </c:pt>
                <c:pt idx="35920" formatCode="General">
                  <c:v>0.73984300000000058</c:v>
                </c:pt>
                <c:pt idx="35921" formatCode="General">
                  <c:v>0.73986300000000005</c:v>
                </c:pt>
                <c:pt idx="35922" formatCode="General">
                  <c:v>0.73988399999999999</c:v>
                </c:pt>
                <c:pt idx="35923" formatCode="General">
                  <c:v>0.73990400000000045</c:v>
                </c:pt>
                <c:pt idx="35924" formatCode="General">
                  <c:v>0.73992500000000072</c:v>
                </c:pt>
                <c:pt idx="35925" formatCode="General">
                  <c:v>0.73994600000000044</c:v>
                </c:pt>
                <c:pt idx="35926" formatCode="General">
                  <c:v>0.73996600000000001</c:v>
                </c:pt>
                <c:pt idx="35927" formatCode="General">
                  <c:v>0.73998699999999951</c:v>
                </c:pt>
                <c:pt idx="35928" formatCode="General">
                  <c:v>0.74000800000000044</c:v>
                </c:pt>
                <c:pt idx="35929" formatCode="General">
                  <c:v>0.74002800000000046</c:v>
                </c:pt>
                <c:pt idx="35930" formatCode="General">
                  <c:v>0.74004800000000071</c:v>
                </c:pt>
                <c:pt idx="35931" formatCode="General">
                  <c:v>0.74006899999999998</c:v>
                </c:pt>
                <c:pt idx="35932" formatCode="General">
                  <c:v>0.74008900000000044</c:v>
                </c:pt>
                <c:pt idx="35933" formatCode="General">
                  <c:v>0.74011099999999996</c:v>
                </c:pt>
                <c:pt idx="35934" formatCode="General">
                  <c:v>0.74013099999999998</c:v>
                </c:pt>
                <c:pt idx="35935" formatCode="General">
                  <c:v>0.74015200000000003</c:v>
                </c:pt>
                <c:pt idx="35936" formatCode="General">
                  <c:v>0.74017200000000005</c:v>
                </c:pt>
                <c:pt idx="35937" formatCode="General">
                  <c:v>0.74019299999999999</c:v>
                </c:pt>
                <c:pt idx="35938" formatCode="General">
                  <c:v>0.74021300000000001</c:v>
                </c:pt>
                <c:pt idx="35939" formatCode="General">
                  <c:v>0.7402339999999995</c:v>
                </c:pt>
                <c:pt idx="35940" formatCode="General">
                  <c:v>0.74025500000000044</c:v>
                </c:pt>
                <c:pt idx="35941" formatCode="General">
                  <c:v>0.74027600000000005</c:v>
                </c:pt>
                <c:pt idx="35942" formatCode="General">
                  <c:v>0.74029599999999995</c:v>
                </c:pt>
                <c:pt idx="35943" formatCode="General">
                  <c:v>0.740317</c:v>
                </c:pt>
                <c:pt idx="35944" formatCode="General">
                  <c:v>0.74033700000000002</c:v>
                </c:pt>
                <c:pt idx="35945" formatCode="General">
                  <c:v>0.74035700000000004</c:v>
                </c:pt>
                <c:pt idx="35946" formatCode="General">
                  <c:v>0.74037799999999998</c:v>
                </c:pt>
                <c:pt idx="35947" formatCode="General">
                  <c:v>0.74039800000000044</c:v>
                </c:pt>
                <c:pt idx="35948" formatCode="General">
                  <c:v>0.74041999999999997</c:v>
                </c:pt>
                <c:pt idx="35949" formatCode="General">
                  <c:v>0.74043999999999999</c:v>
                </c:pt>
                <c:pt idx="35950" formatCode="General">
                  <c:v>0.74046100000000004</c:v>
                </c:pt>
                <c:pt idx="35951" formatCode="General">
                  <c:v>0.7404809999999995</c:v>
                </c:pt>
                <c:pt idx="35952" formatCode="General">
                  <c:v>0.74050199999999999</c:v>
                </c:pt>
                <c:pt idx="35953" formatCode="General">
                  <c:v>0.74052200000000001</c:v>
                </c:pt>
                <c:pt idx="35954" formatCode="General">
                  <c:v>0.74054299999999951</c:v>
                </c:pt>
                <c:pt idx="35955" formatCode="General">
                  <c:v>0.740564</c:v>
                </c:pt>
                <c:pt idx="35956" formatCode="General">
                  <c:v>0.74058500000000005</c:v>
                </c:pt>
                <c:pt idx="35957" formatCode="General">
                  <c:v>0.74060500000000073</c:v>
                </c:pt>
                <c:pt idx="35958" formatCode="General">
                  <c:v>0.74062500000000075</c:v>
                </c:pt>
                <c:pt idx="35959" formatCode="General">
                  <c:v>0.74064600000000058</c:v>
                </c:pt>
                <c:pt idx="35960" formatCode="General">
                  <c:v>0.74066600000000005</c:v>
                </c:pt>
                <c:pt idx="35961" formatCode="General">
                  <c:v>0.74068699999999998</c:v>
                </c:pt>
                <c:pt idx="35962" formatCode="General">
                  <c:v>0.74070700000000045</c:v>
                </c:pt>
                <c:pt idx="35963" formatCode="General">
                  <c:v>0.74072800000000072</c:v>
                </c:pt>
                <c:pt idx="35964" formatCode="General">
                  <c:v>0.74074900000000077</c:v>
                </c:pt>
                <c:pt idx="35965" formatCode="General">
                  <c:v>0.74077000000000071</c:v>
                </c:pt>
                <c:pt idx="35966" formatCode="General">
                  <c:v>0.74078999999999995</c:v>
                </c:pt>
                <c:pt idx="35967" formatCode="General">
                  <c:v>0.74081100000000044</c:v>
                </c:pt>
                <c:pt idx="35968" formatCode="General">
                  <c:v>0.74083100000000046</c:v>
                </c:pt>
                <c:pt idx="35969" formatCode="General">
                  <c:v>0.7408520000000004</c:v>
                </c:pt>
                <c:pt idx="35970" formatCode="General">
                  <c:v>0.74087300000000045</c:v>
                </c:pt>
                <c:pt idx="35971" formatCode="General">
                  <c:v>0.74089300000000058</c:v>
                </c:pt>
                <c:pt idx="35972" formatCode="General">
                  <c:v>0.74091399999999996</c:v>
                </c:pt>
                <c:pt idx="35973" formatCode="General">
                  <c:v>0.74093399999999998</c:v>
                </c:pt>
                <c:pt idx="35974" formatCode="General">
                  <c:v>0.74095500000000059</c:v>
                </c:pt>
                <c:pt idx="35975" formatCode="General">
                  <c:v>0.74097500000000072</c:v>
                </c:pt>
                <c:pt idx="35976" formatCode="General">
                  <c:v>0.74099600000000043</c:v>
                </c:pt>
                <c:pt idx="35977" formatCode="General">
                  <c:v>0.74101600000000001</c:v>
                </c:pt>
                <c:pt idx="35978" formatCode="General">
                  <c:v>0.7410369999999995</c:v>
                </c:pt>
                <c:pt idx="35979" formatCode="General">
                  <c:v>0.74105799999999999</c:v>
                </c:pt>
                <c:pt idx="35980" formatCode="General">
                  <c:v>0.74107900000000071</c:v>
                </c:pt>
                <c:pt idx="35981" formatCode="General">
                  <c:v>0.74109899999999995</c:v>
                </c:pt>
                <c:pt idx="35982" formatCode="General">
                  <c:v>0.74112000000000045</c:v>
                </c:pt>
                <c:pt idx="35983" formatCode="General">
                  <c:v>0.74114000000000047</c:v>
                </c:pt>
                <c:pt idx="35984" formatCode="General">
                  <c:v>0.74116099999999996</c:v>
                </c:pt>
                <c:pt idx="35985" formatCode="General">
                  <c:v>0.74118099999999998</c:v>
                </c:pt>
                <c:pt idx="35986" formatCode="General">
                  <c:v>0.74120200000000003</c:v>
                </c:pt>
                <c:pt idx="35987" formatCode="General">
                  <c:v>0.74122299999999997</c:v>
                </c:pt>
                <c:pt idx="35988" formatCode="General">
                  <c:v>0.74124299999999999</c:v>
                </c:pt>
                <c:pt idx="35989" formatCode="General">
                  <c:v>0.74126400000000003</c:v>
                </c:pt>
                <c:pt idx="35990" formatCode="General">
                  <c:v>0.74128400000000005</c:v>
                </c:pt>
                <c:pt idx="35991" formatCode="General">
                  <c:v>0.74130499999999999</c:v>
                </c:pt>
                <c:pt idx="35992" formatCode="General">
                  <c:v>0.74132500000000046</c:v>
                </c:pt>
                <c:pt idx="35993" formatCode="General">
                  <c:v>0.74134599999999995</c:v>
                </c:pt>
                <c:pt idx="35994" formatCode="General">
                  <c:v>0.741367</c:v>
                </c:pt>
                <c:pt idx="35995" formatCode="General">
                  <c:v>0.74138800000000005</c:v>
                </c:pt>
                <c:pt idx="35996" formatCode="General">
                  <c:v>0.74140799999999996</c:v>
                </c:pt>
                <c:pt idx="35997" formatCode="General">
                  <c:v>0.74142900000000045</c:v>
                </c:pt>
                <c:pt idx="35998" formatCode="General">
                  <c:v>0.74144900000000058</c:v>
                </c:pt>
                <c:pt idx="35999" formatCode="General">
                  <c:v>0.74146999999999996</c:v>
                </c:pt>
                <c:pt idx="36000" formatCode="General">
                  <c:v>0.74148999999999998</c:v>
                </c:pt>
                <c:pt idx="36001" formatCode="General">
                  <c:v>0.74151100000000003</c:v>
                </c:pt>
                <c:pt idx="36002" formatCode="General">
                  <c:v>0.74153199999999997</c:v>
                </c:pt>
                <c:pt idx="36003" formatCode="General">
                  <c:v>0.74155199999999999</c:v>
                </c:pt>
                <c:pt idx="36004" formatCode="General">
                  <c:v>0.74157300000000004</c:v>
                </c:pt>
                <c:pt idx="36005" formatCode="General">
                  <c:v>0.7415929999999995</c:v>
                </c:pt>
                <c:pt idx="36006" formatCode="General">
                  <c:v>0.74161400000000044</c:v>
                </c:pt>
                <c:pt idx="36007" formatCode="General">
                  <c:v>0.74163400000000046</c:v>
                </c:pt>
                <c:pt idx="36008" formatCode="General">
                  <c:v>0.74165600000000043</c:v>
                </c:pt>
                <c:pt idx="36009" formatCode="General">
                  <c:v>0.74167600000000045</c:v>
                </c:pt>
                <c:pt idx="36010" formatCode="General">
                  <c:v>0.74169600000000058</c:v>
                </c:pt>
                <c:pt idx="36011" formatCode="General">
                  <c:v>0.74171699999999996</c:v>
                </c:pt>
                <c:pt idx="36012" formatCode="General">
                  <c:v>0.74173699999999998</c:v>
                </c:pt>
                <c:pt idx="36013" formatCode="General">
                  <c:v>0.74175800000000058</c:v>
                </c:pt>
                <c:pt idx="36014" formatCode="General">
                  <c:v>0.74177900000000074</c:v>
                </c:pt>
                <c:pt idx="36015" formatCode="General">
                  <c:v>0.74179900000000076</c:v>
                </c:pt>
                <c:pt idx="36016" formatCode="General">
                  <c:v>0.7418200000000007</c:v>
                </c:pt>
                <c:pt idx="36017" formatCode="General">
                  <c:v>0.74184100000000075</c:v>
                </c:pt>
                <c:pt idx="36018" formatCode="General">
                  <c:v>0.74186099999999999</c:v>
                </c:pt>
                <c:pt idx="36019" formatCode="General">
                  <c:v>0.74188200000000004</c:v>
                </c:pt>
                <c:pt idx="36020" formatCode="General">
                  <c:v>0.74190199999999995</c:v>
                </c:pt>
                <c:pt idx="36021" formatCode="General">
                  <c:v>0.74192300000000044</c:v>
                </c:pt>
                <c:pt idx="36022" formatCode="General">
                  <c:v>0.74194400000000071</c:v>
                </c:pt>
                <c:pt idx="36023" formatCode="General">
                  <c:v>0.74196499999999999</c:v>
                </c:pt>
                <c:pt idx="36024" formatCode="General">
                  <c:v>0.74198500000000045</c:v>
                </c:pt>
                <c:pt idx="36025" formatCode="General">
                  <c:v>0.74200500000000058</c:v>
                </c:pt>
                <c:pt idx="36026" formatCode="General">
                  <c:v>0.74202600000000041</c:v>
                </c:pt>
                <c:pt idx="36027" formatCode="General">
                  <c:v>0.74204600000000043</c:v>
                </c:pt>
                <c:pt idx="36028" formatCode="General">
                  <c:v>0.74206700000000003</c:v>
                </c:pt>
                <c:pt idx="36029" formatCode="General">
                  <c:v>0.74208799999999997</c:v>
                </c:pt>
                <c:pt idx="36030" formatCode="General">
                  <c:v>0.74210799999999999</c:v>
                </c:pt>
                <c:pt idx="36031" formatCode="General">
                  <c:v>0.7421290000000007</c:v>
                </c:pt>
                <c:pt idx="36032" formatCode="General">
                  <c:v>0.74215000000000042</c:v>
                </c:pt>
                <c:pt idx="36033" formatCode="General">
                  <c:v>0.74217000000000044</c:v>
                </c:pt>
                <c:pt idx="36034" formatCode="General">
                  <c:v>0.74219100000000071</c:v>
                </c:pt>
                <c:pt idx="36035" formatCode="General">
                  <c:v>0.74221099999999951</c:v>
                </c:pt>
                <c:pt idx="36036" formatCode="General">
                  <c:v>0.742232</c:v>
                </c:pt>
                <c:pt idx="36037" formatCode="General">
                  <c:v>0.74225300000000005</c:v>
                </c:pt>
                <c:pt idx="36038" formatCode="General">
                  <c:v>0.74227399999999999</c:v>
                </c:pt>
                <c:pt idx="36039" formatCode="General">
                  <c:v>0.74229400000000045</c:v>
                </c:pt>
                <c:pt idx="36040" formatCode="General">
                  <c:v>0.74231400000000003</c:v>
                </c:pt>
                <c:pt idx="36041" formatCode="General">
                  <c:v>0.74233499999999997</c:v>
                </c:pt>
                <c:pt idx="36042" formatCode="General">
                  <c:v>0.74235499999999999</c:v>
                </c:pt>
                <c:pt idx="36043" formatCode="General">
                  <c:v>0.74237600000000004</c:v>
                </c:pt>
                <c:pt idx="36044" formatCode="General">
                  <c:v>0.74239699999999997</c:v>
                </c:pt>
                <c:pt idx="36045" formatCode="General">
                  <c:v>0.74241699999999955</c:v>
                </c:pt>
                <c:pt idx="36046" formatCode="General">
                  <c:v>0.74243800000000004</c:v>
                </c:pt>
                <c:pt idx="36047" formatCode="General">
                  <c:v>0.74245899999999998</c:v>
                </c:pt>
                <c:pt idx="36048" formatCode="General">
                  <c:v>0.74247900000000044</c:v>
                </c:pt>
                <c:pt idx="36049" formatCode="General">
                  <c:v>0.74250000000000005</c:v>
                </c:pt>
                <c:pt idx="36050" formatCode="General">
                  <c:v>0.74251999999999996</c:v>
                </c:pt>
                <c:pt idx="36051" formatCode="General">
                  <c:v>0.74253999999999998</c:v>
                </c:pt>
                <c:pt idx="36052" formatCode="General">
                  <c:v>0.74256200000000006</c:v>
                </c:pt>
                <c:pt idx="36053" formatCode="General">
                  <c:v>0.74258199999999996</c:v>
                </c:pt>
                <c:pt idx="36054" formatCode="General">
                  <c:v>0.74260300000000046</c:v>
                </c:pt>
                <c:pt idx="36055" formatCode="General">
                  <c:v>0.7426230000000007</c:v>
                </c:pt>
                <c:pt idx="36056" formatCode="General">
                  <c:v>0.74264400000000075</c:v>
                </c:pt>
                <c:pt idx="36057" formatCode="General">
                  <c:v>0.74266399999999999</c:v>
                </c:pt>
                <c:pt idx="36058" formatCode="General">
                  <c:v>0.74268500000000071</c:v>
                </c:pt>
                <c:pt idx="36059" formatCode="General">
                  <c:v>0.74270600000000042</c:v>
                </c:pt>
                <c:pt idx="36060" formatCode="General">
                  <c:v>0.74272600000000044</c:v>
                </c:pt>
                <c:pt idx="36061" formatCode="General">
                  <c:v>0.74274700000000071</c:v>
                </c:pt>
                <c:pt idx="36062" formatCode="General">
                  <c:v>0.74276799999999998</c:v>
                </c:pt>
                <c:pt idx="36063" formatCode="General">
                  <c:v>0.74278800000000045</c:v>
                </c:pt>
                <c:pt idx="36064" formatCode="General">
                  <c:v>0.74280800000000058</c:v>
                </c:pt>
                <c:pt idx="36065" formatCode="General">
                  <c:v>0.74282900000000074</c:v>
                </c:pt>
                <c:pt idx="36066" formatCode="General">
                  <c:v>0.74284900000000076</c:v>
                </c:pt>
                <c:pt idx="36067" formatCode="General">
                  <c:v>0.74287099999999995</c:v>
                </c:pt>
                <c:pt idx="36068" formatCode="General">
                  <c:v>0.74289100000000075</c:v>
                </c:pt>
                <c:pt idx="36069" formatCode="General">
                  <c:v>0.74291200000000002</c:v>
                </c:pt>
                <c:pt idx="36070" formatCode="General">
                  <c:v>0.74293200000000004</c:v>
                </c:pt>
                <c:pt idx="36071" formatCode="General">
                  <c:v>0.74295299999999997</c:v>
                </c:pt>
                <c:pt idx="36072" formatCode="General">
                  <c:v>0.74297299999999999</c:v>
                </c:pt>
                <c:pt idx="36073" formatCode="General">
                  <c:v>0.74299400000000071</c:v>
                </c:pt>
                <c:pt idx="36074" formatCode="General">
                  <c:v>0.74301499999999998</c:v>
                </c:pt>
                <c:pt idx="36075" formatCode="General">
                  <c:v>0.74303500000000045</c:v>
                </c:pt>
                <c:pt idx="36076" formatCode="General">
                  <c:v>0.74305600000000005</c:v>
                </c:pt>
                <c:pt idx="36077" formatCode="General">
                  <c:v>0.74307699999999999</c:v>
                </c:pt>
                <c:pt idx="36078" formatCode="General">
                  <c:v>0.74309700000000045</c:v>
                </c:pt>
                <c:pt idx="36079" formatCode="General">
                  <c:v>0.74311700000000003</c:v>
                </c:pt>
                <c:pt idx="36080" formatCode="General">
                  <c:v>0.74313799999999997</c:v>
                </c:pt>
                <c:pt idx="36081" formatCode="General">
                  <c:v>0.74315799999999999</c:v>
                </c:pt>
                <c:pt idx="36082" formatCode="General">
                  <c:v>0.74317999999999995</c:v>
                </c:pt>
                <c:pt idx="36083" formatCode="General">
                  <c:v>0.74320000000000042</c:v>
                </c:pt>
                <c:pt idx="36084" formatCode="General">
                  <c:v>0.74322100000000046</c:v>
                </c:pt>
                <c:pt idx="36085" formatCode="General">
                  <c:v>0.74324100000000071</c:v>
                </c:pt>
                <c:pt idx="36086" formatCode="General">
                  <c:v>0.74326199999999998</c:v>
                </c:pt>
                <c:pt idx="36087" formatCode="General">
                  <c:v>0.743282</c:v>
                </c:pt>
                <c:pt idx="36088" formatCode="General">
                  <c:v>0.74330300000000005</c:v>
                </c:pt>
                <c:pt idx="36089" formatCode="General">
                  <c:v>0.74332399999999998</c:v>
                </c:pt>
                <c:pt idx="36090" formatCode="General">
                  <c:v>0.74334400000000045</c:v>
                </c:pt>
                <c:pt idx="36091" formatCode="General">
                  <c:v>0.74336500000000005</c:v>
                </c:pt>
                <c:pt idx="36092" formatCode="General">
                  <c:v>0.74338499999999996</c:v>
                </c:pt>
                <c:pt idx="36093" formatCode="General">
                  <c:v>0.74340600000000001</c:v>
                </c:pt>
                <c:pt idx="36094" formatCode="General">
                  <c:v>0.74342600000000003</c:v>
                </c:pt>
                <c:pt idx="36095" formatCode="General">
                  <c:v>0.74344699999999997</c:v>
                </c:pt>
                <c:pt idx="36096" formatCode="General">
                  <c:v>0.74346699999999954</c:v>
                </c:pt>
                <c:pt idx="36097" formatCode="General">
                  <c:v>0.74348800000000004</c:v>
                </c:pt>
                <c:pt idx="36098" formatCode="General">
                  <c:v>0.74350899999999998</c:v>
                </c:pt>
                <c:pt idx="36099" formatCode="General">
                  <c:v>0.74353000000000002</c:v>
                </c:pt>
                <c:pt idx="36100" formatCode="General">
                  <c:v>0.74355000000000004</c:v>
                </c:pt>
                <c:pt idx="36101" formatCode="General">
                  <c:v>0.74357099999999998</c:v>
                </c:pt>
                <c:pt idx="36102" formatCode="General">
                  <c:v>0.74359100000000045</c:v>
                </c:pt>
                <c:pt idx="36103" formatCode="General">
                  <c:v>0.74361200000000005</c:v>
                </c:pt>
                <c:pt idx="36104" formatCode="General">
                  <c:v>0.7436320000000004</c:v>
                </c:pt>
                <c:pt idx="36105" formatCode="General">
                  <c:v>0.74365300000000045</c:v>
                </c:pt>
                <c:pt idx="36106" formatCode="General">
                  <c:v>0.74367399999999995</c:v>
                </c:pt>
                <c:pt idx="36107" formatCode="General">
                  <c:v>0.74369400000000074</c:v>
                </c:pt>
                <c:pt idx="36108" formatCode="General">
                  <c:v>0.74371500000000046</c:v>
                </c:pt>
                <c:pt idx="36109" formatCode="General">
                  <c:v>0.7437350000000007</c:v>
                </c:pt>
                <c:pt idx="36110" formatCode="General">
                  <c:v>0.74375600000000042</c:v>
                </c:pt>
                <c:pt idx="36111" formatCode="General">
                  <c:v>0.74377700000000047</c:v>
                </c:pt>
                <c:pt idx="36112" formatCode="General">
                  <c:v>0.74379800000000074</c:v>
                </c:pt>
                <c:pt idx="36113" formatCode="General">
                  <c:v>0.74381799999999998</c:v>
                </c:pt>
                <c:pt idx="36114" formatCode="General">
                  <c:v>0.74383900000000058</c:v>
                </c:pt>
                <c:pt idx="36115" formatCode="General">
                  <c:v>0.74385900000000071</c:v>
                </c:pt>
                <c:pt idx="36116" formatCode="General">
                  <c:v>0.74388000000000043</c:v>
                </c:pt>
                <c:pt idx="36117" formatCode="General">
                  <c:v>0.74390000000000045</c:v>
                </c:pt>
                <c:pt idx="36118" formatCode="General">
                  <c:v>0.74392100000000072</c:v>
                </c:pt>
                <c:pt idx="36119" formatCode="General">
                  <c:v>0.74394100000000074</c:v>
                </c:pt>
                <c:pt idx="36120" formatCode="General">
                  <c:v>0.74396200000000001</c:v>
                </c:pt>
                <c:pt idx="36121" formatCode="General">
                  <c:v>0.74398299999999951</c:v>
                </c:pt>
                <c:pt idx="36122" formatCode="General">
                  <c:v>0.74400299999999997</c:v>
                </c:pt>
                <c:pt idx="36123" formatCode="General">
                  <c:v>0.74402400000000046</c:v>
                </c:pt>
                <c:pt idx="36124" formatCode="General">
                  <c:v>0.7440440000000007</c:v>
                </c:pt>
                <c:pt idx="36125" formatCode="General">
                  <c:v>0.74406499999999998</c:v>
                </c:pt>
                <c:pt idx="36126" formatCode="General">
                  <c:v>0.74408500000000044</c:v>
                </c:pt>
                <c:pt idx="36127" formatCode="General">
                  <c:v>0.74410699999999996</c:v>
                </c:pt>
                <c:pt idx="36128" formatCode="General">
                  <c:v>0.74412699999999998</c:v>
                </c:pt>
                <c:pt idx="36129" formatCode="General">
                  <c:v>0.74414800000000059</c:v>
                </c:pt>
                <c:pt idx="36130" formatCode="General">
                  <c:v>0.74416800000000005</c:v>
                </c:pt>
                <c:pt idx="36131" formatCode="General">
                  <c:v>0.74418799999999996</c:v>
                </c:pt>
                <c:pt idx="36132" formatCode="General">
                  <c:v>0.74420900000000045</c:v>
                </c:pt>
                <c:pt idx="36133" formatCode="General">
                  <c:v>0.74422999999999995</c:v>
                </c:pt>
                <c:pt idx="36134" formatCode="General">
                  <c:v>0.74425000000000041</c:v>
                </c:pt>
                <c:pt idx="36135" formatCode="General">
                  <c:v>0.74427100000000046</c:v>
                </c:pt>
                <c:pt idx="36136" formatCode="General">
                  <c:v>0.74429199999999995</c:v>
                </c:pt>
                <c:pt idx="36137" formatCode="General">
                  <c:v>0.74431199999999997</c:v>
                </c:pt>
                <c:pt idx="36138" formatCode="General">
                  <c:v>0.74433300000000002</c:v>
                </c:pt>
                <c:pt idx="36139" formatCode="General">
                  <c:v>0.74435300000000004</c:v>
                </c:pt>
                <c:pt idx="36140" formatCode="General">
                  <c:v>0.74437399999999998</c:v>
                </c:pt>
                <c:pt idx="36141" formatCode="General">
                  <c:v>0.74439400000000044</c:v>
                </c:pt>
                <c:pt idx="36142" formatCode="General">
                  <c:v>0.74441599999999997</c:v>
                </c:pt>
                <c:pt idx="36143" formatCode="General">
                  <c:v>0.74443599999999999</c:v>
                </c:pt>
                <c:pt idx="36144" formatCode="General">
                  <c:v>0.74445600000000001</c:v>
                </c:pt>
                <c:pt idx="36145" formatCode="General">
                  <c:v>0.7444770000000005</c:v>
                </c:pt>
                <c:pt idx="36146" formatCode="General">
                  <c:v>0.74449699999999996</c:v>
                </c:pt>
                <c:pt idx="36147" formatCode="General">
                  <c:v>0.74451800000000001</c:v>
                </c:pt>
                <c:pt idx="36148" formatCode="General">
                  <c:v>0.74453899999999951</c:v>
                </c:pt>
                <c:pt idx="36149" formatCode="General">
                  <c:v>0.74455899999999997</c:v>
                </c:pt>
                <c:pt idx="36150" formatCode="General">
                  <c:v>0.74458000000000002</c:v>
                </c:pt>
                <c:pt idx="36151" formatCode="General">
                  <c:v>0.74460100000000073</c:v>
                </c:pt>
                <c:pt idx="36152" formatCode="General">
                  <c:v>0.74462100000000075</c:v>
                </c:pt>
                <c:pt idx="36153" formatCode="General">
                  <c:v>0.74464200000000058</c:v>
                </c:pt>
                <c:pt idx="36154" formatCode="General">
                  <c:v>0.74466200000000005</c:v>
                </c:pt>
                <c:pt idx="36155" formatCode="General">
                  <c:v>0.74468299999999998</c:v>
                </c:pt>
                <c:pt idx="36156" formatCode="General">
                  <c:v>0.74470300000000045</c:v>
                </c:pt>
                <c:pt idx="36157" formatCode="General">
                  <c:v>0.74472500000000075</c:v>
                </c:pt>
                <c:pt idx="36158" formatCode="General">
                  <c:v>0.74474500000000077</c:v>
                </c:pt>
                <c:pt idx="36159" formatCode="General">
                  <c:v>0.74476500000000045</c:v>
                </c:pt>
                <c:pt idx="36160" formatCode="General">
                  <c:v>0.74478599999999995</c:v>
                </c:pt>
                <c:pt idx="36161" formatCode="General">
                  <c:v>0.74480600000000041</c:v>
                </c:pt>
                <c:pt idx="36162" formatCode="General">
                  <c:v>0.74482700000000046</c:v>
                </c:pt>
                <c:pt idx="36163" formatCode="General">
                  <c:v>0.74484799999999995</c:v>
                </c:pt>
                <c:pt idx="36164" formatCode="General">
                  <c:v>0.74486799999999997</c:v>
                </c:pt>
                <c:pt idx="36165" formatCode="General">
                  <c:v>0.74488900000000058</c:v>
                </c:pt>
                <c:pt idx="36166" formatCode="General">
                  <c:v>0.74491000000000041</c:v>
                </c:pt>
                <c:pt idx="36167" formatCode="General">
                  <c:v>0.74493000000000043</c:v>
                </c:pt>
                <c:pt idx="36168" formatCode="General">
                  <c:v>0.74495100000000058</c:v>
                </c:pt>
                <c:pt idx="36169" formatCode="General">
                  <c:v>0.74497100000000072</c:v>
                </c:pt>
                <c:pt idx="36170" formatCode="General">
                  <c:v>0.74499200000000043</c:v>
                </c:pt>
                <c:pt idx="36171" formatCode="General">
                  <c:v>0.74501300000000004</c:v>
                </c:pt>
                <c:pt idx="36172" formatCode="General">
                  <c:v>0.7450329999999995</c:v>
                </c:pt>
                <c:pt idx="36173" formatCode="General">
                  <c:v>0.74505399999999999</c:v>
                </c:pt>
                <c:pt idx="36174" formatCode="General">
                  <c:v>0.74507400000000046</c:v>
                </c:pt>
                <c:pt idx="36175" formatCode="General">
                  <c:v>0.74509499999999995</c:v>
                </c:pt>
                <c:pt idx="36176" formatCode="General">
                  <c:v>0.74511499999999997</c:v>
                </c:pt>
                <c:pt idx="36177" formatCode="General">
                  <c:v>0.74513600000000002</c:v>
                </c:pt>
                <c:pt idx="36178" formatCode="General">
                  <c:v>0.74515699999999996</c:v>
                </c:pt>
                <c:pt idx="36179" formatCode="General">
                  <c:v>0.74517699999999998</c:v>
                </c:pt>
                <c:pt idx="36180" formatCode="General">
                  <c:v>0.74519800000000058</c:v>
                </c:pt>
                <c:pt idx="36181" formatCode="General">
                  <c:v>0.74521899999999996</c:v>
                </c:pt>
                <c:pt idx="36182" formatCode="General">
                  <c:v>0.74523899999999998</c:v>
                </c:pt>
                <c:pt idx="36183" formatCode="General">
                  <c:v>0.74526000000000003</c:v>
                </c:pt>
                <c:pt idx="36184" formatCode="General">
                  <c:v>0.74528000000000005</c:v>
                </c:pt>
                <c:pt idx="36185" formatCode="General">
                  <c:v>0.74530000000000041</c:v>
                </c:pt>
                <c:pt idx="36186" formatCode="General">
                  <c:v>0.74532200000000004</c:v>
                </c:pt>
                <c:pt idx="36187" formatCode="General">
                  <c:v>0.74534199999999995</c:v>
                </c:pt>
                <c:pt idx="36188" formatCode="General">
                  <c:v>0.745363</c:v>
                </c:pt>
                <c:pt idx="36189" formatCode="General">
                  <c:v>0.74538300000000002</c:v>
                </c:pt>
                <c:pt idx="36190" formatCode="General">
                  <c:v>0.74540399999999996</c:v>
                </c:pt>
                <c:pt idx="36191" formatCode="General">
                  <c:v>0.74542399999999998</c:v>
                </c:pt>
                <c:pt idx="36192" formatCode="General">
                  <c:v>0.74544500000000058</c:v>
                </c:pt>
                <c:pt idx="36193" formatCode="General">
                  <c:v>0.74546599999999996</c:v>
                </c:pt>
                <c:pt idx="36194" formatCode="General">
                  <c:v>0.74548599999999998</c:v>
                </c:pt>
                <c:pt idx="36195" formatCode="General">
                  <c:v>0.74550700000000003</c:v>
                </c:pt>
                <c:pt idx="36196" formatCode="General">
                  <c:v>0.74552799999999997</c:v>
                </c:pt>
                <c:pt idx="36197" formatCode="General">
                  <c:v>0.74554799999999999</c:v>
                </c:pt>
                <c:pt idx="36198" formatCode="General">
                  <c:v>0.74556900000000004</c:v>
                </c:pt>
                <c:pt idx="36199" formatCode="General">
                  <c:v>0.7455889999999995</c:v>
                </c:pt>
                <c:pt idx="36200" formatCode="General">
                  <c:v>0.74560900000000074</c:v>
                </c:pt>
                <c:pt idx="36201" formatCode="General">
                  <c:v>0.74563100000000071</c:v>
                </c:pt>
                <c:pt idx="36202" formatCode="General">
                  <c:v>0.74565099999999995</c:v>
                </c:pt>
                <c:pt idx="36203" formatCode="General">
                  <c:v>0.74567200000000045</c:v>
                </c:pt>
                <c:pt idx="36204" formatCode="General">
                  <c:v>0.74569200000000047</c:v>
                </c:pt>
                <c:pt idx="36205" formatCode="General">
                  <c:v>0.74571299999999996</c:v>
                </c:pt>
                <c:pt idx="36206" formatCode="General">
                  <c:v>0.74573299999999998</c:v>
                </c:pt>
                <c:pt idx="36207" formatCode="General">
                  <c:v>0.74575400000000058</c:v>
                </c:pt>
                <c:pt idx="36208" formatCode="General">
                  <c:v>0.74577500000000074</c:v>
                </c:pt>
                <c:pt idx="36209" formatCode="General">
                  <c:v>0.74579500000000076</c:v>
                </c:pt>
                <c:pt idx="36210" formatCode="General">
                  <c:v>0.74581600000000003</c:v>
                </c:pt>
                <c:pt idx="36211" formatCode="General">
                  <c:v>0.74583699999999997</c:v>
                </c:pt>
                <c:pt idx="36212" formatCode="General">
                  <c:v>0.74585699999999999</c:v>
                </c:pt>
                <c:pt idx="36213" formatCode="General">
                  <c:v>0.74587700000000046</c:v>
                </c:pt>
                <c:pt idx="36214" formatCode="General">
                  <c:v>0.74589799999999995</c:v>
                </c:pt>
                <c:pt idx="36215" formatCode="General">
                  <c:v>0.74591900000000044</c:v>
                </c:pt>
                <c:pt idx="36216" formatCode="General">
                  <c:v>0.74594000000000071</c:v>
                </c:pt>
                <c:pt idx="36217" formatCode="General">
                  <c:v>0.7459600000000004</c:v>
                </c:pt>
                <c:pt idx="36218" formatCode="General">
                  <c:v>0.74598100000000045</c:v>
                </c:pt>
                <c:pt idx="36219" formatCode="General">
                  <c:v>0.74600100000000058</c:v>
                </c:pt>
                <c:pt idx="36220" formatCode="General">
                  <c:v>0.74602200000000041</c:v>
                </c:pt>
                <c:pt idx="36221" formatCode="General">
                  <c:v>0.74604200000000043</c:v>
                </c:pt>
                <c:pt idx="36222" formatCode="General">
                  <c:v>0.74606300000000003</c:v>
                </c:pt>
                <c:pt idx="36223" formatCode="General">
                  <c:v>0.74608300000000005</c:v>
                </c:pt>
                <c:pt idx="36224" formatCode="General">
                  <c:v>0.74610399999999999</c:v>
                </c:pt>
                <c:pt idx="36225" formatCode="General">
                  <c:v>0.7461250000000007</c:v>
                </c:pt>
                <c:pt idx="36226" formatCode="General">
                  <c:v>0.74614499999999995</c:v>
                </c:pt>
                <c:pt idx="36227" formatCode="General">
                  <c:v>0.746166</c:v>
                </c:pt>
                <c:pt idx="36228" formatCode="General">
                  <c:v>0.74618600000000002</c:v>
                </c:pt>
                <c:pt idx="36229" formatCode="General">
                  <c:v>0.74620699999999951</c:v>
                </c:pt>
                <c:pt idx="36230" formatCode="General">
                  <c:v>0.74622800000000045</c:v>
                </c:pt>
                <c:pt idx="36231" formatCode="General">
                  <c:v>0.74624900000000072</c:v>
                </c:pt>
                <c:pt idx="36232" formatCode="General">
                  <c:v>0.74626899999999996</c:v>
                </c:pt>
                <c:pt idx="36233" formatCode="General">
                  <c:v>0.74629000000000045</c:v>
                </c:pt>
                <c:pt idx="36234" formatCode="General">
                  <c:v>0.74631000000000003</c:v>
                </c:pt>
                <c:pt idx="36235" formatCode="General">
                  <c:v>0.74633099999999997</c:v>
                </c:pt>
                <c:pt idx="36236" formatCode="General">
                  <c:v>0.74635099999999999</c:v>
                </c:pt>
                <c:pt idx="36237" formatCode="General">
                  <c:v>0.74637200000000004</c:v>
                </c:pt>
                <c:pt idx="36238" formatCode="General">
                  <c:v>0.7463920000000005</c:v>
                </c:pt>
                <c:pt idx="36239" formatCode="General">
                  <c:v>0.74641299999999955</c:v>
                </c:pt>
                <c:pt idx="36240" formatCode="General">
                  <c:v>0.74643400000000004</c:v>
                </c:pt>
                <c:pt idx="36241" formatCode="General">
                  <c:v>0.74645399999999951</c:v>
                </c:pt>
                <c:pt idx="36242" formatCode="General">
                  <c:v>0.74647500000000044</c:v>
                </c:pt>
                <c:pt idx="36243" formatCode="General">
                  <c:v>0.74649500000000046</c:v>
                </c:pt>
                <c:pt idx="36244" formatCode="General">
                  <c:v>0.74651599999999996</c:v>
                </c:pt>
                <c:pt idx="36245" formatCode="General">
                  <c:v>0.74653599999999998</c:v>
                </c:pt>
                <c:pt idx="36246" formatCode="General">
                  <c:v>0.74655800000000005</c:v>
                </c:pt>
                <c:pt idx="36247" formatCode="General">
                  <c:v>0.74657799999999996</c:v>
                </c:pt>
                <c:pt idx="36248" formatCode="General">
                  <c:v>0.74659900000000046</c:v>
                </c:pt>
                <c:pt idx="36249" formatCode="General">
                  <c:v>0.74661900000000059</c:v>
                </c:pt>
                <c:pt idx="36250" formatCode="General">
                  <c:v>0.74664000000000075</c:v>
                </c:pt>
                <c:pt idx="36251" formatCode="General">
                  <c:v>0.74666000000000043</c:v>
                </c:pt>
                <c:pt idx="36252" formatCode="General">
                  <c:v>0.74668100000000071</c:v>
                </c:pt>
                <c:pt idx="36253" formatCode="General">
                  <c:v>0.74670099999999995</c:v>
                </c:pt>
                <c:pt idx="36254" formatCode="General">
                  <c:v>0.74672200000000044</c:v>
                </c:pt>
                <c:pt idx="36255" formatCode="General">
                  <c:v>0.74674300000000071</c:v>
                </c:pt>
                <c:pt idx="36256" formatCode="General">
                  <c:v>0.74676299999999951</c:v>
                </c:pt>
                <c:pt idx="36257" formatCode="General">
                  <c:v>0.74678400000000045</c:v>
                </c:pt>
                <c:pt idx="36258" formatCode="General">
                  <c:v>0.74680400000000058</c:v>
                </c:pt>
                <c:pt idx="36259" formatCode="General">
                  <c:v>0.74682500000000074</c:v>
                </c:pt>
                <c:pt idx="36260" formatCode="General">
                  <c:v>0.74684500000000076</c:v>
                </c:pt>
                <c:pt idx="36261" formatCode="General">
                  <c:v>0.7468669999999995</c:v>
                </c:pt>
                <c:pt idx="36262" formatCode="General">
                  <c:v>0.74688699999999997</c:v>
                </c:pt>
                <c:pt idx="36263" formatCode="General">
                  <c:v>0.74690800000000046</c:v>
                </c:pt>
                <c:pt idx="36264" formatCode="General">
                  <c:v>0.7469280000000007</c:v>
                </c:pt>
                <c:pt idx="36265" formatCode="General">
                  <c:v>0.74694799999999995</c:v>
                </c:pt>
                <c:pt idx="36266" formatCode="General">
                  <c:v>0.74696899999999999</c:v>
                </c:pt>
                <c:pt idx="36267" formatCode="General">
                  <c:v>0.74699000000000071</c:v>
                </c:pt>
                <c:pt idx="36268" formatCode="General">
                  <c:v>0.74700999999999995</c:v>
                </c:pt>
                <c:pt idx="36269" formatCode="General">
                  <c:v>0.74703100000000044</c:v>
                </c:pt>
                <c:pt idx="36270" formatCode="General">
                  <c:v>0.74705200000000005</c:v>
                </c:pt>
                <c:pt idx="36271" formatCode="General">
                  <c:v>0.7470720000000004</c:v>
                </c:pt>
                <c:pt idx="36272" formatCode="General">
                  <c:v>0.74709300000000045</c:v>
                </c:pt>
                <c:pt idx="36273" formatCode="General">
                  <c:v>0.74711300000000003</c:v>
                </c:pt>
                <c:pt idx="36274" formatCode="General">
                  <c:v>0.74713399999999996</c:v>
                </c:pt>
                <c:pt idx="36275" formatCode="General">
                  <c:v>0.74715399999999998</c:v>
                </c:pt>
                <c:pt idx="36276" formatCode="General">
                  <c:v>0.74717599999999995</c:v>
                </c:pt>
                <c:pt idx="36277" formatCode="General">
                  <c:v>0.74719600000000042</c:v>
                </c:pt>
                <c:pt idx="36278" formatCode="General">
                  <c:v>0.74721599999999999</c:v>
                </c:pt>
                <c:pt idx="36279" formatCode="General">
                  <c:v>0.74723700000000004</c:v>
                </c:pt>
                <c:pt idx="36280" formatCode="General">
                  <c:v>0.7472569999999995</c:v>
                </c:pt>
                <c:pt idx="36281" formatCode="General">
                  <c:v>0.74727800000000044</c:v>
                </c:pt>
                <c:pt idx="36282" formatCode="General">
                  <c:v>0.74729900000000071</c:v>
                </c:pt>
                <c:pt idx="36283" formatCode="General">
                  <c:v>0.74731899999999996</c:v>
                </c:pt>
                <c:pt idx="36284" formatCode="General">
                  <c:v>0.74734000000000045</c:v>
                </c:pt>
                <c:pt idx="36285" formatCode="General">
                  <c:v>0.74736100000000005</c:v>
                </c:pt>
                <c:pt idx="36286" formatCode="General">
                  <c:v>0.74738099999999996</c:v>
                </c:pt>
                <c:pt idx="36287" formatCode="General">
                  <c:v>0.74740200000000001</c:v>
                </c:pt>
                <c:pt idx="36288" formatCode="General">
                  <c:v>0.74742200000000003</c:v>
                </c:pt>
                <c:pt idx="36289" formatCode="General">
                  <c:v>0.74744299999999997</c:v>
                </c:pt>
                <c:pt idx="36290" formatCode="General">
                  <c:v>0.74746299999999954</c:v>
                </c:pt>
                <c:pt idx="36291" formatCode="General">
                  <c:v>0.74748499999999996</c:v>
                </c:pt>
                <c:pt idx="36292" formatCode="General">
                  <c:v>0.74750499999999998</c:v>
                </c:pt>
                <c:pt idx="36293" formatCode="General">
                  <c:v>0.74752500000000044</c:v>
                </c:pt>
                <c:pt idx="36294" formatCode="General">
                  <c:v>0.74754600000000004</c:v>
                </c:pt>
                <c:pt idx="36295" formatCode="General">
                  <c:v>0.74756599999999951</c:v>
                </c:pt>
                <c:pt idx="36296" formatCode="General">
                  <c:v>0.747587</c:v>
                </c:pt>
                <c:pt idx="36297" formatCode="General">
                  <c:v>0.74760800000000072</c:v>
                </c:pt>
                <c:pt idx="36298" formatCode="General">
                  <c:v>0.74762900000000077</c:v>
                </c:pt>
                <c:pt idx="36299" formatCode="General">
                  <c:v>0.7476490000000009</c:v>
                </c:pt>
                <c:pt idx="36300" formatCode="General">
                  <c:v>0.74766999999999995</c:v>
                </c:pt>
                <c:pt idx="36301" formatCode="General">
                  <c:v>0.74769000000000074</c:v>
                </c:pt>
                <c:pt idx="36302" formatCode="General">
                  <c:v>0.74771100000000046</c:v>
                </c:pt>
                <c:pt idx="36303" formatCode="General">
                  <c:v>0.7477310000000007</c:v>
                </c:pt>
                <c:pt idx="36304" formatCode="General">
                  <c:v>0.74775200000000042</c:v>
                </c:pt>
                <c:pt idx="36305" formatCode="General">
                  <c:v>0.74777200000000044</c:v>
                </c:pt>
                <c:pt idx="36306" formatCode="General">
                  <c:v>0.74779300000000071</c:v>
                </c:pt>
                <c:pt idx="36307" formatCode="General">
                  <c:v>0.74781399999999998</c:v>
                </c:pt>
                <c:pt idx="36308" formatCode="General">
                  <c:v>0.74783400000000044</c:v>
                </c:pt>
                <c:pt idx="36309" formatCode="General">
                  <c:v>0.74785500000000071</c:v>
                </c:pt>
                <c:pt idx="36310" formatCode="General">
                  <c:v>0.74787500000000073</c:v>
                </c:pt>
                <c:pt idx="36311" formatCode="General">
                  <c:v>0.74789600000000045</c:v>
                </c:pt>
                <c:pt idx="36312" formatCode="General">
                  <c:v>0.74791700000000005</c:v>
                </c:pt>
                <c:pt idx="36313" formatCode="General">
                  <c:v>0.74793799999999999</c:v>
                </c:pt>
                <c:pt idx="36314" formatCode="General">
                  <c:v>0.74795800000000046</c:v>
                </c:pt>
                <c:pt idx="36315" formatCode="General">
                  <c:v>0.74797899999999995</c:v>
                </c:pt>
                <c:pt idx="36316" formatCode="General">
                  <c:v>0.74799900000000075</c:v>
                </c:pt>
                <c:pt idx="36317" formatCode="General">
                  <c:v>0.74802000000000046</c:v>
                </c:pt>
                <c:pt idx="36318" formatCode="General">
                  <c:v>0.7480400000000007</c:v>
                </c:pt>
                <c:pt idx="36319" formatCode="General">
                  <c:v>0.74806099999999998</c:v>
                </c:pt>
                <c:pt idx="36320" formatCode="General">
                  <c:v>0.74808200000000002</c:v>
                </c:pt>
                <c:pt idx="36321" formatCode="General">
                  <c:v>0.74810200000000004</c:v>
                </c:pt>
                <c:pt idx="36322" formatCode="General">
                  <c:v>0.74812299999999998</c:v>
                </c:pt>
                <c:pt idx="36323" formatCode="General">
                  <c:v>0.74814300000000045</c:v>
                </c:pt>
                <c:pt idx="36324" formatCode="General">
                  <c:v>0.74816400000000005</c:v>
                </c:pt>
                <c:pt idx="36325" formatCode="General">
                  <c:v>0.74818399999999996</c:v>
                </c:pt>
                <c:pt idx="36326" formatCode="General">
                  <c:v>0.74820500000000045</c:v>
                </c:pt>
                <c:pt idx="36327" formatCode="General">
                  <c:v>0.74822599999999995</c:v>
                </c:pt>
                <c:pt idx="36328" formatCode="General">
                  <c:v>0.74824600000000041</c:v>
                </c:pt>
                <c:pt idx="36329" formatCode="General">
                  <c:v>0.74826700000000002</c:v>
                </c:pt>
                <c:pt idx="36330" formatCode="General">
                  <c:v>0.74828799999999951</c:v>
                </c:pt>
                <c:pt idx="36331" formatCode="General">
                  <c:v>0.74830799999999997</c:v>
                </c:pt>
                <c:pt idx="36332" formatCode="General">
                  <c:v>0.74832900000000058</c:v>
                </c:pt>
                <c:pt idx="36333" formatCode="General">
                  <c:v>0.74834900000000071</c:v>
                </c:pt>
                <c:pt idx="36334" formatCode="General">
                  <c:v>0.74836999999999998</c:v>
                </c:pt>
                <c:pt idx="36335" formatCode="General">
                  <c:v>0.74839100000000058</c:v>
                </c:pt>
                <c:pt idx="36336" formatCode="General">
                  <c:v>0.74841100000000005</c:v>
                </c:pt>
                <c:pt idx="36337" formatCode="General">
                  <c:v>0.74843199999999999</c:v>
                </c:pt>
                <c:pt idx="36338" formatCode="General">
                  <c:v>0.74845200000000001</c:v>
                </c:pt>
                <c:pt idx="36339" formatCode="General">
                  <c:v>0.74847300000000005</c:v>
                </c:pt>
                <c:pt idx="36340" formatCode="General">
                  <c:v>0.74849299999999996</c:v>
                </c:pt>
                <c:pt idx="36341" formatCode="General">
                  <c:v>0.74851400000000001</c:v>
                </c:pt>
                <c:pt idx="36342" formatCode="General">
                  <c:v>0.74853499999999951</c:v>
                </c:pt>
                <c:pt idx="36343" formatCode="General">
                  <c:v>0.74855499999999997</c:v>
                </c:pt>
                <c:pt idx="36344" formatCode="General">
                  <c:v>0.74857600000000002</c:v>
                </c:pt>
                <c:pt idx="36345" formatCode="General">
                  <c:v>0.74859600000000004</c:v>
                </c:pt>
                <c:pt idx="36346" formatCode="General">
                  <c:v>0.74861699999999998</c:v>
                </c:pt>
                <c:pt idx="36347" formatCode="General">
                  <c:v>0.74863700000000044</c:v>
                </c:pt>
                <c:pt idx="36348" formatCode="General">
                  <c:v>0.74865800000000071</c:v>
                </c:pt>
                <c:pt idx="36349" formatCode="General">
                  <c:v>0.74867900000000076</c:v>
                </c:pt>
                <c:pt idx="36350" formatCode="General">
                  <c:v>0.74870000000000059</c:v>
                </c:pt>
                <c:pt idx="36351" formatCode="General">
                  <c:v>0.74872000000000072</c:v>
                </c:pt>
                <c:pt idx="36352" formatCode="General">
                  <c:v>0.74874100000000077</c:v>
                </c:pt>
                <c:pt idx="36353" formatCode="General">
                  <c:v>0.74876100000000045</c:v>
                </c:pt>
                <c:pt idx="36354" formatCode="General">
                  <c:v>0.74878199999999995</c:v>
                </c:pt>
                <c:pt idx="36355" formatCode="General">
                  <c:v>0.74880200000000041</c:v>
                </c:pt>
                <c:pt idx="36356" formatCode="General">
                  <c:v>0.74882300000000046</c:v>
                </c:pt>
                <c:pt idx="36357" formatCode="General">
                  <c:v>0.7488430000000007</c:v>
                </c:pt>
                <c:pt idx="36358" formatCode="General">
                  <c:v>0.74886399999999997</c:v>
                </c:pt>
                <c:pt idx="36359" formatCode="General">
                  <c:v>0.74888500000000058</c:v>
                </c:pt>
                <c:pt idx="36360" formatCode="General">
                  <c:v>0.74890500000000071</c:v>
                </c:pt>
                <c:pt idx="36361" formatCode="General">
                  <c:v>0.74892600000000042</c:v>
                </c:pt>
                <c:pt idx="36362" formatCode="General">
                  <c:v>0.74894600000000044</c:v>
                </c:pt>
                <c:pt idx="36363" formatCode="General">
                  <c:v>0.74896700000000005</c:v>
                </c:pt>
                <c:pt idx="36364" formatCode="General">
                  <c:v>0.74898699999999996</c:v>
                </c:pt>
                <c:pt idx="36365" formatCode="General">
                  <c:v>0.7490090000000007</c:v>
                </c:pt>
                <c:pt idx="36366" formatCode="General">
                  <c:v>0.74902899999999994</c:v>
                </c:pt>
                <c:pt idx="36367" formatCode="General">
                  <c:v>0.74905000000000044</c:v>
                </c:pt>
                <c:pt idx="36368" formatCode="General">
                  <c:v>0.74907000000000046</c:v>
                </c:pt>
                <c:pt idx="36369" formatCode="General">
                  <c:v>0.74909099999999995</c:v>
                </c:pt>
                <c:pt idx="36370" formatCode="General">
                  <c:v>0.74911099999999997</c:v>
                </c:pt>
                <c:pt idx="36371" formatCode="General">
                  <c:v>0.74913200000000002</c:v>
                </c:pt>
                <c:pt idx="36372" formatCode="General">
                  <c:v>0.74915200000000004</c:v>
                </c:pt>
                <c:pt idx="36373" formatCode="General">
                  <c:v>0.74917299999999998</c:v>
                </c:pt>
                <c:pt idx="36374" formatCode="General">
                  <c:v>0.74919400000000058</c:v>
                </c:pt>
                <c:pt idx="36375" formatCode="General">
                  <c:v>0.74921400000000005</c:v>
                </c:pt>
                <c:pt idx="36376" formatCode="General">
                  <c:v>0.74923499999999998</c:v>
                </c:pt>
                <c:pt idx="36377" formatCode="General">
                  <c:v>0.74925500000000045</c:v>
                </c:pt>
                <c:pt idx="36378" formatCode="General">
                  <c:v>0.74927600000000005</c:v>
                </c:pt>
                <c:pt idx="36379" formatCode="General">
                  <c:v>0.74929600000000041</c:v>
                </c:pt>
                <c:pt idx="36380" formatCode="General">
                  <c:v>0.74931800000000004</c:v>
                </c:pt>
                <c:pt idx="36381" formatCode="General">
                  <c:v>0.7493379999999995</c:v>
                </c:pt>
                <c:pt idx="36382" formatCode="General">
                  <c:v>0.74935900000000044</c:v>
                </c:pt>
                <c:pt idx="36383" formatCode="General">
                  <c:v>0.74937900000000046</c:v>
                </c:pt>
                <c:pt idx="36384" formatCode="General">
                  <c:v>0.7494000000000004</c:v>
                </c:pt>
                <c:pt idx="36385" formatCode="General">
                  <c:v>0.74941999999999998</c:v>
                </c:pt>
                <c:pt idx="36386" formatCode="General">
                  <c:v>0.74944100000000058</c:v>
                </c:pt>
                <c:pt idx="36387" formatCode="General">
                  <c:v>0.74946100000000004</c:v>
                </c:pt>
                <c:pt idx="36388" formatCode="General">
                  <c:v>0.74948199999999998</c:v>
                </c:pt>
                <c:pt idx="36389" formatCode="General">
                  <c:v>0.74950300000000003</c:v>
                </c:pt>
                <c:pt idx="36390" formatCode="General">
                  <c:v>0.74952300000000005</c:v>
                </c:pt>
                <c:pt idx="36391" formatCode="General">
                  <c:v>0.74954399999999999</c:v>
                </c:pt>
                <c:pt idx="36392" formatCode="General">
                  <c:v>0.74956400000000001</c:v>
                </c:pt>
                <c:pt idx="36393" formatCode="General">
                  <c:v>0.7495849999999995</c:v>
                </c:pt>
                <c:pt idx="36394" formatCode="General">
                  <c:v>0.74960500000000074</c:v>
                </c:pt>
                <c:pt idx="36395" formatCode="General">
                  <c:v>0.74962700000000071</c:v>
                </c:pt>
                <c:pt idx="36396" formatCode="General">
                  <c:v>0.74964699999999995</c:v>
                </c:pt>
                <c:pt idx="36397" formatCode="General">
                  <c:v>0.74966800000000045</c:v>
                </c:pt>
                <c:pt idx="36398" formatCode="General">
                  <c:v>0.74968800000000047</c:v>
                </c:pt>
                <c:pt idx="36399" formatCode="General">
                  <c:v>0.74970800000000071</c:v>
                </c:pt>
                <c:pt idx="36400" formatCode="General">
                  <c:v>0.74972900000000076</c:v>
                </c:pt>
                <c:pt idx="36401" formatCode="General">
                  <c:v>0.74975000000000058</c:v>
                </c:pt>
                <c:pt idx="36402" formatCode="General">
                  <c:v>0.74977100000000074</c:v>
                </c:pt>
                <c:pt idx="36403" formatCode="General">
                  <c:v>0.74979100000000076</c:v>
                </c:pt>
                <c:pt idx="36404" formatCode="General">
                  <c:v>0.74981200000000003</c:v>
                </c:pt>
                <c:pt idx="36405" formatCode="General">
                  <c:v>0.74983200000000005</c:v>
                </c:pt>
                <c:pt idx="36406" formatCode="General">
                  <c:v>0.74985299999999999</c:v>
                </c:pt>
                <c:pt idx="36407" formatCode="General">
                  <c:v>0.74987300000000046</c:v>
                </c:pt>
                <c:pt idx="36408" formatCode="General">
                  <c:v>0.74989399999999995</c:v>
                </c:pt>
                <c:pt idx="36409" formatCode="General">
                  <c:v>0.74991399999999997</c:v>
                </c:pt>
                <c:pt idx="36410" formatCode="General">
                  <c:v>0.74993600000000005</c:v>
                </c:pt>
                <c:pt idx="36411" formatCode="General">
                  <c:v>0.7499560000000004</c:v>
                </c:pt>
                <c:pt idx="36412" formatCode="General">
                  <c:v>0.74997600000000042</c:v>
                </c:pt>
                <c:pt idx="36413" formatCode="General">
                  <c:v>0.74999700000000058</c:v>
                </c:pt>
                <c:pt idx="36414" formatCode="General">
                  <c:v>0.75001499999999999</c:v>
                </c:pt>
                <c:pt idx="36415" formatCode="General">
                  <c:v>0.75003699999999951</c:v>
                </c:pt>
                <c:pt idx="36416" formatCode="General">
                  <c:v>0.75005999999999995</c:v>
                </c:pt>
                <c:pt idx="36417" formatCode="General">
                  <c:v>0.75008200000000003</c:v>
                </c:pt>
                <c:pt idx="36418" formatCode="General">
                  <c:v>0.75009700000000046</c:v>
                </c:pt>
                <c:pt idx="36419" formatCode="General">
                  <c:v>0.75012000000000045</c:v>
                </c:pt>
                <c:pt idx="36420" formatCode="General">
                  <c:v>0.75014300000000045</c:v>
                </c:pt>
                <c:pt idx="36421" formatCode="General">
                  <c:v>0.75016499999999997</c:v>
                </c:pt>
                <c:pt idx="36422" formatCode="General">
                  <c:v>0.7501800000000004</c:v>
                </c:pt>
                <c:pt idx="36423" formatCode="General">
                  <c:v>0.75020299999999951</c:v>
                </c:pt>
                <c:pt idx="36424" formatCode="General">
                  <c:v>0.75022500000000059</c:v>
                </c:pt>
                <c:pt idx="36425" formatCode="General">
                  <c:v>0.75024700000000044</c:v>
                </c:pt>
                <c:pt idx="36426" formatCode="General">
                  <c:v>0.75026199999999998</c:v>
                </c:pt>
                <c:pt idx="36427" formatCode="General">
                  <c:v>0.75028499999999998</c:v>
                </c:pt>
                <c:pt idx="36428" formatCode="General">
                  <c:v>0.7503069999999995</c:v>
                </c:pt>
                <c:pt idx="36429" formatCode="General">
                  <c:v>0.75033000000000005</c:v>
                </c:pt>
                <c:pt idx="36430" formatCode="General">
                  <c:v>0.75034500000000071</c:v>
                </c:pt>
                <c:pt idx="36431" formatCode="General">
                  <c:v>0.75036800000000003</c:v>
                </c:pt>
                <c:pt idx="36432" formatCode="General">
                  <c:v>0.75039000000000045</c:v>
                </c:pt>
                <c:pt idx="36433" formatCode="General">
                  <c:v>0.750413</c:v>
                </c:pt>
                <c:pt idx="36434" formatCode="General">
                  <c:v>0.75042699999999996</c:v>
                </c:pt>
                <c:pt idx="36435" formatCode="General">
                  <c:v>0.75044999999999995</c:v>
                </c:pt>
                <c:pt idx="36436" formatCode="General">
                  <c:v>0.75047200000000003</c:v>
                </c:pt>
                <c:pt idx="36437" formatCode="General">
                  <c:v>0.75049500000000058</c:v>
                </c:pt>
                <c:pt idx="36438" formatCode="General">
                  <c:v>0.75051000000000001</c:v>
                </c:pt>
                <c:pt idx="36439" formatCode="General">
                  <c:v>0.75053199999999998</c:v>
                </c:pt>
                <c:pt idx="36440" formatCode="General">
                  <c:v>0.75055499999999997</c:v>
                </c:pt>
                <c:pt idx="36441" formatCode="General">
                  <c:v>0.75056999999999996</c:v>
                </c:pt>
                <c:pt idx="36442" formatCode="General">
                  <c:v>0.75059299999999951</c:v>
                </c:pt>
                <c:pt idx="36443" formatCode="General">
                  <c:v>0.75061500000000059</c:v>
                </c:pt>
                <c:pt idx="36444" formatCode="General">
                  <c:v>0.75063700000000044</c:v>
                </c:pt>
                <c:pt idx="36445" formatCode="General">
                  <c:v>0.75065200000000043</c:v>
                </c:pt>
                <c:pt idx="36446" formatCode="General">
                  <c:v>0.75067500000000076</c:v>
                </c:pt>
                <c:pt idx="36447" formatCode="General">
                  <c:v>0.75069699999999995</c:v>
                </c:pt>
                <c:pt idx="36448" formatCode="General">
                  <c:v>0.75072000000000072</c:v>
                </c:pt>
                <c:pt idx="36449" formatCode="General">
                  <c:v>0.75073500000000071</c:v>
                </c:pt>
                <c:pt idx="36450" formatCode="General">
                  <c:v>0.75075700000000045</c:v>
                </c:pt>
                <c:pt idx="36451" formatCode="General">
                  <c:v>0.75078000000000045</c:v>
                </c:pt>
                <c:pt idx="36452" formatCode="General">
                  <c:v>0.75080300000000044</c:v>
                </c:pt>
                <c:pt idx="36453" formatCode="General">
                  <c:v>0.75081799999999999</c:v>
                </c:pt>
                <c:pt idx="36454" formatCode="General">
                  <c:v>0.75083999999999995</c:v>
                </c:pt>
                <c:pt idx="36455" formatCode="General">
                  <c:v>0.75086200000000003</c:v>
                </c:pt>
                <c:pt idx="36456" formatCode="General">
                  <c:v>0.75088500000000058</c:v>
                </c:pt>
                <c:pt idx="36457" formatCode="General">
                  <c:v>0.75090000000000046</c:v>
                </c:pt>
                <c:pt idx="36458" formatCode="General">
                  <c:v>0.75092300000000045</c:v>
                </c:pt>
                <c:pt idx="36459" formatCode="General">
                  <c:v>0.75094500000000075</c:v>
                </c:pt>
                <c:pt idx="36460" formatCode="General">
                  <c:v>0.75096799999999997</c:v>
                </c:pt>
                <c:pt idx="36461" formatCode="General">
                  <c:v>0.75098200000000004</c:v>
                </c:pt>
                <c:pt idx="36462" formatCode="General">
                  <c:v>0.7510050000000007</c:v>
                </c:pt>
                <c:pt idx="36463" formatCode="General">
                  <c:v>0.75102800000000058</c:v>
                </c:pt>
                <c:pt idx="36464" formatCode="General">
                  <c:v>0.75105000000000044</c:v>
                </c:pt>
                <c:pt idx="36465" formatCode="General">
                  <c:v>0.75106499999999998</c:v>
                </c:pt>
                <c:pt idx="36466" formatCode="General">
                  <c:v>0.75108699999999951</c:v>
                </c:pt>
                <c:pt idx="36467" formatCode="General">
                  <c:v>0.7511100000000005</c:v>
                </c:pt>
                <c:pt idx="36468" formatCode="General">
                  <c:v>0.75113200000000002</c:v>
                </c:pt>
                <c:pt idx="36469" formatCode="General">
                  <c:v>0.7511480000000007</c:v>
                </c:pt>
                <c:pt idx="36470" formatCode="General">
                  <c:v>0.75117000000000045</c:v>
                </c:pt>
                <c:pt idx="36471" formatCode="General">
                  <c:v>0.75119300000000044</c:v>
                </c:pt>
                <c:pt idx="36472" formatCode="General">
                  <c:v>0.75121499999999997</c:v>
                </c:pt>
                <c:pt idx="36473" formatCode="General">
                  <c:v>0.75122999999999995</c:v>
                </c:pt>
                <c:pt idx="36474" formatCode="General">
                  <c:v>0.7512529999999995</c:v>
                </c:pt>
                <c:pt idx="36475" formatCode="General">
                  <c:v>0.75127500000000058</c:v>
                </c:pt>
                <c:pt idx="36476" formatCode="General">
                  <c:v>0.75129699999999999</c:v>
                </c:pt>
                <c:pt idx="36477" formatCode="General">
                  <c:v>0.75131199999999998</c:v>
                </c:pt>
                <c:pt idx="36478" formatCode="General">
                  <c:v>0.75133499999999998</c:v>
                </c:pt>
                <c:pt idx="36479" formatCode="General">
                  <c:v>0.75135700000000005</c:v>
                </c:pt>
                <c:pt idx="36480" formatCode="General">
                  <c:v>0.75138000000000005</c:v>
                </c:pt>
                <c:pt idx="36481" formatCode="General">
                  <c:v>0.7513950000000007</c:v>
                </c:pt>
                <c:pt idx="36482" formatCode="General">
                  <c:v>0.75141800000000003</c:v>
                </c:pt>
                <c:pt idx="36483" formatCode="General">
                  <c:v>0.75144000000000044</c:v>
                </c:pt>
                <c:pt idx="36484" formatCode="General">
                  <c:v>0.75146299999999955</c:v>
                </c:pt>
                <c:pt idx="36485" formatCode="General">
                  <c:v>0.75147799999999998</c:v>
                </c:pt>
                <c:pt idx="36486" formatCode="General">
                  <c:v>0.75149999999999995</c:v>
                </c:pt>
                <c:pt idx="36487" formatCode="General">
                  <c:v>0.75152200000000002</c:v>
                </c:pt>
                <c:pt idx="36488" formatCode="General">
                  <c:v>0.75154500000000046</c:v>
                </c:pt>
                <c:pt idx="36489" formatCode="General">
                  <c:v>0.75156000000000001</c:v>
                </c:pt>
                <c:pt idx="36490" formatCode="General">
                  <c:v>0.75158199999999997</c:v>
                </c:pt>
                <c:pt idx="36491" formatCode="General">
                  <c:v>0.75160500000000074</c:v>
                </c:pt>
                <c:pt idx="36492" formatCode="General">
                  <c:v>0.75162800000000074</c:v>
                </c:pt>
                <c:pt idx="36493" formatCode="General">
                  <c:v>0.75164299999999995</c:v>
                </c:pt>
                <c:pt idx="36494" formatCode="General">
                  <c:v>0.75166500000000058</c:v>
                </c:pt>
                <c:pt idx="36495" formatCode="General">
                  <c:v>0.75168800000000058</c:v>
                </c:pt>
                <c:pt idx="36496" formatCode="General">
                  <c:v>0.75171000000000043</c:v>
                </c:pt>
                <c:pt idx="36497" formatCode="General">
                  <c:v>0.75172500000000075</c:v>
                </c:pt>
                <c:pt idx="36498" formatCode="General">
                  <c:v>0.75174700000000072</c:v>
                </c:pt>
                <c:pt idx="36499" formatCode="General">
                  <c:v>0.75177000000000072</c:v>
                </c:pt>
                <c:pt idx="36500" formatCode="General">
                  <c:v>0.75179300000000071</c:v>
                </c:pt>
                <c:pt idx="36501" formatCode="General">
                  <c:v>0.75180700000000045</c:v>
                </c:pt>
                <c:pt idx="36502" formatCode="General">
                  <c:v>0.75183000000000044</c:v>
                </c:pt>
                <c:pt idx="36503" formatCode="General">
                  <c:v>0.75185299999999999</c:v>
                </c:pt>
                <c:pt idx="36504" formatCode="General">
                  <c:v>0.75187500000000074</c:v>
                </c:pt>
                <c:pt idx="36505" formatCode="General">
                  <c:v>0.75188999999999995</c:v>
                </c:pt>
                <c:pt idx="36506" formatCode="General">
                  <c:v>0.75191300000000005</c:v>
                </c:pt>
                <c:pt idx="36507" formatCode="General">
                  <c:v>0.75193500000000046</c:v>
                </c:pt>
                <c:pt idx="36508" formatCode="General">
                  <c:v>0.75195000000000045</c:v>
                </c:pt>
                <c:pt idx="36509" formatCode="General">
                  <c:v>0.75197200000000042</c:v>
                </c:pt>
                <c:pt idx="36510" formatCode="General">
                  <c:v>0.75199500000000075</c:v>
                </c:pt>
                <c:pt idx="36511" formatCode="General">
                  <c:v>0.75201799999999996</c:v>
                </c:pt>
                <c:pt idx="36512" formatCode="General">
                  <c:v>0.75203200000000003</c:v>
                </c:pt>
                <c:pt idx="36513" formatCode="General">
                  <c:v>0.75205500000000058</c:v>
                </c:pt>
                <c:pt idx="36514" formatCode="General">
                  <c:v>0.75207800000000058</c:v>
                </c:pt>
                <c:pt idx="36515" formatCode="General">
                  <c:v>0.75210000000000043</c:v>
                </c:pt>
                <c:pt idx="36516" formatCode="General">
                  <c:v>0.75211499999999998</c:v>
                </c:pt>
                <c:pt idx="36517" formatCode="General">
                  <c:v>0.7521370000000005</c:v>
                </c:pt>
                <c:pt idx="36518" formatCode="General">
                  <c:v>0.75216000000000005</c:v>
                </c:pt>
                <c:pt idx="36519" formatCode="General">
                  <c:v>0.75218200000000002</c:v>
                </c:pt>
                <c:pt idx="36520" formatCode="General">
                  <c:v>0.7521980000000007</c:v>
                </c:pt>
                <c:pt idx="36521" formatCode="General">
                  <c:v>0.75222000000000044</c:v>
                </c:pt>
                <c:pt idx="36522" formatCode="General">
                  <c:v>0.75224200000000041</c:v>
                </c:pt>
                <c:pt idx="36523" formatCode="General">
                  <c:v>0.75226499999999996</c:v>
                </c:pt>
                <c:pt idx="36524" formatCode="General">
                  <c:v>0.75227999999999995</c:v>
                </c:pt>
                <c:pt idx="36525" formatCode="General">
                  <c:v>0.7523030000000005</c:v>
                </c:pt>
                <c:pt idx="36526" formatCode="General">
                  <c:v>0.75232500000000047</c:v>
                </c:pt>
                <c:pt idx="36527" formatCode="General">
                  <c:v>0.75234699999999999</c:v>
                </c:pt>
                <c:pt idx="36528" formatCode="General">
                  <c:v>0.75236199999999998</c:v>
                </c:pt>
                <c:pt idx="36529" formatCode="General">
                  <c:v>0.75238499999999997</c:v>
                </c:pt>
                <c:pt idx="36530" formatCode="General">
                  <c:v>0.75240700000000005</c:v>
                </c:pt>
                <c:pt idx="36531" formatCode="General">
                  <c:v>0.75243000000000004</c:v>
                </c:pt>
                <c:pt idx="36532" formatCode="General">
                  <c:v>0.75244500000000059</c:v>
                </c:pt>
                <c:pt idx="36533" formatCode="General">
                  <c:v>0.752467</c:v>
                </c:pt>
                <c:pt idx="36534" formatCode="General">
                  <c:v>0.75248999999999999</c:v>
                </c:pt>
                <c:pt idx="36535" formatCode="General">
                  <c:v>0.75251299999999943</c:v>
                </c:pt>
                <c:pt idx="36536" formatCode="General">
                  <c:v>0.75252799999999997</c:v>
                </c:pt>
                <c:pt idx="36537" formatCode="General">
                  <c:v>0.75255000000000005</c:v>
                </c:pt>
                <c:pt idx="36538" formatCode="General">
                  <c:v>0.75257200000000002</c:v>
                </c:pt>
                <c:pt idx="36539" formatCode="General">
                  <c:v>0.75259500000000046</c:v>
                </c:pt>
                <c:pt idx="36540" formatCode="General">
                  <c:v>0.75261000000000045</c:v>
                </c:pt>
                <c:pt idx="36541" formatCode="General">
                  <c:v>0.75263200000000041</c:v>
                </c:pt>
                <c:pt idx="36542" formatCode="General">
                  <c:v>0.75265500000000074</c:v>
                </c:pt>
                <c:pt idx="36543" formatCode="General">
                  <c:v>0.75267800000000074</c:v>
                </c:pt>
                <c:pt idx="36544" formatCode="General">
                  <c:v>0.75269200000000058</c:v>
                </c:pt>
                <c:pt idx="36545" formatCode="General">
                  <c:v>0.75271500000000058</c:v>
                </c:pt>
                <c:pt idx="36546" formatCode="General">
                  <c:v>0.75273800000000046</c:v>
                </c:pt>
                <c:pt idx="36547" formatCode="General">
                  <c:v>0.75276000000000043</c:v>
                </c:pt>
                <c:pt idx="36548" formatCode="General">
                  <c:v>0.75277500000000075</c:v>
                </c:pt>
                <c:pt idx="36549" formatCode="General">
                  <c:v>0.75279700000000072</c:v>
                </c:pt>
                <c:pt idx="36550" formatCode="General">
                  <c:v>0.75282000000000071</c:v>
                </c:pt>
                <c:pt idx="36551" formatCode="General">
                  <c:v>0.75284200000000046</c:v>
                </c:pt>
                <c:pt idx="36552" formatCode="General">
                  <c:v>0.75285800000000058</c:v>
                </c:pt>
                <c:pt idx="36553" formatCode="General">
                  <c:v>0.75288000000000044</c:v>
                </c:pt>
                <c:pt idx="36554" formatCode="General">
                  <c:v>0.75290299999999999</c:v>
                </c:pt>
                <c:pt idx="36555" formatCode="General">
                  <c:v>0.75292500000000073</c:v>
                </c:pt>
                <c:pt idx="36556" formatCode="General">
                  <c:v>0.75294000000000072</c:v>
                </c:pt>
                <c:pt idx="36557" formatCode="General">
                  <c:v>0.75296300000000005</c:v>
                </c:pt>
                <c:pt idx="36558" formatCode="General">
                  <c:v>0.75298500000000046</c:v>
                </c:pt>
                <c:pt idx="36559" formatCode="General">
                  <c:v>0.75300699999999998</c:v>
                </c:pt>
                <c:pt idx="36560" formatCode="General">
                  <c:v>0.75302200000000041</c:v>
                </c:pt>
                <c:pt idx="36561" formatCode="General">
                  <c:v>0.75304500000000074</c:v>
                </c:pt>
                <c:pt idx="36562" formatCode="General">
                  <c:v>0.75306700000000004</c:v>
                </c:pt>
                <c:pt idx="36563" formatCode="General">
                  <c:v>0.7530900000000007</c:v>
                </c:pt>
                <c:pt idx="36564" formatCode="General">
                  <c:v>0.75310500000000058</c:v>
                </c:pt>
                <c:pt idx="36565" formatCode="General">
                  <c:v>0.75312800000000046</c:v>
                </c:pt>
                <c:pt idx="36566" formatCode="General">
                  <c:v>0.75315000000000043</c:v>
                </c:pt>
                <c:pt idx="36567" formatCode="General">
                  <c:v>0.75317299999999998</c:v>
                </c:pt>
                <c:pt idx="36568" formatCode="General">
                  <c:v>0.75318799999999997</c:v>
                </c:pt>
                <c:pt idx="36569" formatCode="General">
                  <c:v>0.75321000000000005</c:v>
                </c:pt>
                <c:pt idx="36570" formatCode="General">
                  <c:v>0.75323200000000001</c:v>
                </c:pt>
                <c:pt idx="36571" formatCode="General">
                  <c:v>0.75325500000000045</c:v>
                </c:pt>
                <c:pt idx="36572" formatCode="General">
                  <c:v>0.75327000000000044</c:v>
                </c:pt>
                <c:pt idx="36573" formatCode="General">
                  <c:v>0.75329200000000041</c:v>
                </c:pt>
                <c:pt idx="36574" formatCode="General">
                  <c:v>0.75331499999999996</c:v>
                </c:pt>
                <c:pt idx="36575" formatCode="General">
                  <c:v>0.7533300000000005</c:v>
                </c:pt>
                <c:pt idx="36576" formatCode="General">
                  <c:v>0.75335300000000005</c:v>
                </c:pt>
                <c:pt idx="36577" formatCode="General">
                  <c:v>0.75337500000000046</c:v>
                </c:pt>
                <c:pt idx="36578" formatCode="General">
                  <c:v>0.75339800000000046</c:v>
                </c:pt>
                <c:pt idx="36579" formatCode="General">
                  <c:v>0.753413</c:v>
                </c:pt>
                <c:pt idx="36580" formatCode="General">
                  <c:v>0.75343499999999997</c:v>
                </c:pt>
                <c:pt idx="36581" formatCode="General">
                  <c:v>0.75345700000000004</c:v>
                </c:pt>
                <c:pt idx="36582" formatCode="General">
                  <c:v>0.75348000000000004</c:v>
                </c:pt>
                <c:pt idx="36583" formatCode="General">
                  <c:v>0.75349500000000058</c:v>
                </c:pt>
                <c:pt idx="36584" formatCode="General">
                  <c:v>0.75351699999999955</c:v>
                </c:pt>
                <c:pt idx="36585" formatCode="General">
                  <c:v>0.75353999999999999</c:v>
                </c:pt>
                <c:pt idx="36586" formatCode="General">
                  <c:v>0.75356299999999943</c:v>
                </c:pt>
                <c:pt idx="36587" formatCode="General">
                  <c:v>0.75357799999999997</c:v>
                </c:pt>
                <c:pt idx="36588" formatCode="General">
                  <c:v>0.75360000000000071</c:v>
                </c:pt>
                <c:pt idx="36589" formatCode="General">
                  <c:v>0.75362300000000071</c:v>
                </c:pt>
                <c:pt idx="36590" formatCode="General">
                  <c:v>0.7536450000000009</c:v>
                </c:pt>
                <c:pt idx="36591" formatCode="General">
                  <c:v>0.75366000000000044</c:v>
                </c:pt>
                <c:pt idx="36592" formatCode="General">
                  <c:v>0.75368200000000041</c:v>
                </c:pt>
                <c:pt idx="36593" formatCode="General">
                  <c:v>0.75370500000000074</c:v>
                </c:pt>
                <c:pt idx="36594" formatCode="General">
                  <c:v>0.75372799999999995</c:v>
                </c:pt>
                <c:pt idx="36595" formatCode="General">
                  <c:v>0.75374200000000058</c:v>
                </c:pt>
                <c:pt idx="36596" formatCode="General">
                  <c:v>0.75376500000000046</c:v>
                </c:pt>
                <c:pt idx="36597" formatCode="General">
                  <c:v>0.75378800000000046</c:v>
                </c:pt>
                <c:pt idx="36598" formatCode="General">
                  <c:v>0.75381000000000042</c:v>
                </c:pt>
                <c:pt idx="36599" formatCode="General">
                  <c:v>0.75382500000000074</c:v>
                </c:pt>
                <c:pt idx="36600" formatCode="General">
                  <c:v>0.75384700000000071</c:v>
                </c:pt>
                <c:pt idx="36601" formatCode="General">
                  <c:v>0.75387000000000071</c:v>
                </c:pt>
                <c:pt idx="36602" formatCode="General">
                  <c:v>0.75389200000000045</c:v>
                </c:pt>
                <c:pt idx="36603" formatCode="General">
                  <c:v>0.75390800000000058</c:v>
                </c:pt>
                <c:pt idx="36604" formatCode="General">
                  <c:v>0.75393000000000043</c:v>
                </c:pt>
                <c:pt idx="36605" formatCode="General">
                  <c:v>0.75395299999999998</c:v>
                </c:pt>
                <c:pt idx="36606" formatCode="General">
                  <c:v>0.75397499999999995</c:v>
                </c:pt>
                <c:pt idx="36607" formatCode="General">
                  <c:v>0.75399000000000072</c:v>
                </c:pt>
                <c:pt idx="36608" formatCode="General">
                  <c:v>0.75401300000000004</c:v>
                </c:pt>
                <c:pt idx="36609" formatCode="General">
                  <c:v>0.75403500000000045</c:v>
                </c:pt>
                <c:pt idx="36610" formatCode="General">
                  <c:v>0.75405699999999998</c:v>
                </c:pt>
                <c:pt idx="36611" formatCode="General">
                  <c:v>0.75407200000000041</c:v>
                </c:pt>
                <c:pt idx="36612" formatCode="General">
                  <c:v>0.75409500000000074</c:v>
                </c:pt>
                <c:pt idx="36613" formatCode="General">
                  <c:v>0.75411700000000004</c:v>
                </c:pt>
                <c:pt idx="36614" formatCode="General">
                  <c:v>0.75414000000000059</c:v>
                </c:pt>
                <c:pt idx="36615" formatCode="General">
                  <c:v>0.75415500000000046</c:v>
                </c:pt>
                <c:pt idx="36616" formatCode="General">
                  <c:v>0.75417800000000046</c:v>
                </c:pt>
                <c:pt idx="36617" formatCode="General">
                  <c:v>0.75420000000000043</c:v>
                </c:pt>
                <c:pt idx="36618" formatCode="General">
                  <c:v>0.75422299999999998</c:v>
                </c:pt>
                <c:pt idx="36619" formatCode="General">
                  <c:v>0.75423799999999996</c:v>
                </c:pt>
                <c:pt idx="36620" formatCode="General">
                  <c:v>0.75426000000000004</c:v>
                </c:pt>
                <c:pt idx="36621" formatCode="General">
                  <c:v>0.75428200000000001</c:v>
                </c:pt>
                <c:pt idx="36622" formatCode="General">
                  <c:v>0.75430500000000045</c:v>
                </c:pt>
                <c:pt idx="36623" formatCode="General">
                  <c:v>0.75431999999999999</c:v>
                </c:pt>
                <c:pt idx="36624" formatCode="General">
                  <c:v>0.7543420000000004</c:v>
                </c:pt>
                <c:pt idx="36625" formatCode="General">
                  <c:v>0.75436499999999951</c:v>
                </c:pt>
                <c:pt idx="36626" formatCode="General">
                  <c:v>0.75438700000000003</c:v>
                </c:pt>
                <c:pt idx="36627" formatCode="General">
                  <c:v>0.75440300000000005</c:v>
                </c:pt>
                <c:pt idx="36628" formatCode="General">
                  <c:v>0.75442500000000046</c:v>
                </c:pt>
                <c:pt idx="36629" formatCode="General">
                  <c:v>0.75444800000000045</c:v>
                </c:pt>
                <c:pt idx="36630" formatCode="General">
                  <c:v>0.75446999999999997</c:v>
                </c:pt>
                <c:pt idx="36631" formatCode="General">
                  <c:v>0.75448499999999996</c:v>
                </c:pt>
                <c:pt idx="36632" formatCode="General">
                  <c:v>0.75450700000000004</c:v>
                </c:pt>
                <c:pt idx="36633" formatCode="General">
                  <c:v>0.75453000000000003</c:v>
                </c:pt>
                <c:pt idx="36634" formatCode="General">
                  <c:v>0.754552</c:v>
                </c:pt>
                <c:pt idx="36635" formatCode="General">
                  <c:v>0.75456800000000002</c:v>
                </c:pt>
                <c:pt idx="36636" formatCode="General">
                  <c:v>0.75458999999999998</c:v>
                </c:pt>
                <c:pt idx="36637" formatCode="General">
                  <c:v>0.75461299999999998</c:v>
                </c:pt>
                <c:pt idx="36638" formatCode="General">
                  <c:v>0.75463499999999994</c:v>
                </c:pt>
                <c:pt idx="36639" formatCode="General">
                  <c:v>0.75465000000000071</c:v>
                </c:pt>
                <c:pt idx="36640" formatCode="General">
                  <c:v>0.7546730000000007</c:v>
                </c:pt>
                <c:pt idx="36641" formatCode="General">
                  <c:v>0.75469500000000089</c:v>
                </c:pt>
                <c:pt idx="36642" formatCode="General">
                  <c:v>0.75471000000000044</c:v>
                </c:pt>
                <c:pt idx="36643" formatCode="General">
                  <c:v>0.7547320000000004</c:v>
                </c:pt>
                <c:pt idx="36644" formatCode="General">
                  <c:v>0.75475499999999995</c:v>
                </c:pt>
                <c:pt idx="36645" formatCode="General">
                  <c:v>0.75477700000000059</c:v>
                </c:pt>
                <c:pt idx="36646" formatCode="General">
                  <c:v>0.75479200000000046</c:v>
                </c:pt>
                <c:pt idx="36647" formatCode="General">
                  <c:v>0.75481500000000046</c:v>
                </c:pt>
                <c:pt idx="36648" formatCode="General">
                  <c:v>0.75483800000000045</c:v>
                </c:pt>
                <c:pt idx="36649" formatCode="General">
                  <c:v>0.75486000000000042</c:v>
                </c:pt>
                <c:pt idx="36650" formatCode="General">
                  <c:v>0.75487500000000074</c:v>
                </c:pt>
                <c:pt idx="36651" formatCode="General">
                  <c:v>0.75489800000000074</c:v>
                </c:pt>
                <c:pt idx="36652" formatCode="General">
                  <c:v>0.7549200000000007</c:v>
                </c:pt>
                <c:pt idx="36653" formatCode="General">
                  <c:v>0.75494200000000045</c:v>
                </c:pt>
                <c:pt idx="36654" formatCode="General">
                  <c:v>0.75495699999999999</c:v>
                </c:pt>
                <c:pt idx="36655" formatCode="General">
                  <c:v>0.75498000000000043</c:v>
                </c:pt>
                <c:pt idx="36656" formatCode="General">
                  <c:v>0.75500199999999995</c:v>
                </c:pt>
                <c:pt idx="36657" formatCode="General">
                  <c:v>0.75502499999999995</c:v>
                </c:pt>
                <c:pt idx="36658" formatCode="General">
                  <c:v>0.75504000000000071</c:v>
                </c:pt>
                <c:pt idx="36659" formatCode="General">
                  <c:v>0.75506300000000004</c:v>
                </c:pt>
                <c:pt idx="36660" formatCode="General">
                  <c:v>0.75508500000000045</c:v>
                </c:pt>
                <c:pt idx="36661" formatCode="General">
                  <c:v>0.75510800000000045</c:v>
                </c:pt>
                <c:pt idx="36662" formatCode="General">
                  <c:v>0.75512299999999999</c:v>
                </c:pt>
                <c:pt idx="36663" formatCode="General">
                  <c:v>0.75514500000000073</c:v>
                </c:pt>
                <c:pt idx="36664" formatCode="General">
                  <c:v>0.75516700000000003</c:v>
                </c:pt>
                <c:pt idx="36665" formatCode="General">
                  <c:v>0.75519000000000058</c:v>
                </c:pt>
                <c:pt idx="36666" formatCode="General">
                  <c:v>0.75520500000000046</c:v>
                </c:pt>
                <c:pt idx="36667" formatCode="General">
                  <c:v>0.75522699999999998</c:v>
                </c:pt>
                <c:pt idx="36668" formatCode="General">
                  <c:v>0.75525000000000042</c:v>
                </c:pt>
                <c:pt idx="36669" formatCode="General">
                  <c:v>0.75527299999999997</c:v>
                </c:pt>
                <c:pt idx="36670" formatCode="General">
                  <c:v>0.75528799999999996</c:v>
                </c:pt>
                <c:pt idx="36671" formatCode="General">
                  <c:v>0.75531000000000004</c:v>
                </c:pt>
                <c:pt idx="36672" formatCode="General">
                  <c:v>0.755332</c:v>
                </c:pt>
                <c:pt idx="36673" formatCode="General">
                  <c:v>0.75535500000000044</c:v>
                </c:pt>
                <c:pt idx="36674" formatCode="General">
                  <c:v>0.75536999999999999</c:v>
                </c:pt>
                <c:pt idx="36675" formatCode="General">
                  <c:v>0.75539199999999995</c:v>
                </c:pt>
                <c:pt idx="36676" formatCode="General">
                  <c:v>0.7554149999999995</c:v>
                </c:pt>
                <c:pt idx="36677" formatCode="General">
                  <c:v>0.75543800000000005</c:v>
                </c:pt>
                <c:pt idx="36678" formatCode="General">
                  <c:v>0.75545200000000001</c:v>
                </c:pt>
                <c:pt idx="36679" formatCode="General">
                  <c:v>0.75547500000000045</c:v>
                </c:pt>
                <c:pt idx="36680" formatCode="General">
                  <c:v>0.75549800000000045</c:v>
                </c:pt>
                <c:pt idx="36681" formatCode="General">
                  <c:v>0.75551999999999997</c:v>
                </c:pt>
                <c:pt idx="36682" formatCode="General">
                  <c:v>0.75553499999999996</c:v>
                </c:pt>
                <c:pt idx="36683" formatCode="General">
                  <c:v>0.75555700000000003</c:v>
                </c:pt>
                <c:pt idx="36684" formatCode="General">
                  <c:v>0.75558000000000003</c:v>
                </c:pt>
                <c:pt idx="36685" formatCode="General">
                  <c:v>0.75560200000000044</c:v>
                </c:pt>
                <c:pt idx="36686" formatCode="General">
                  <c:v>0.75561699999999998</c:v>
                </c:pt>
                <c:pt idx="36687" formatCode="General">
                  <c:v>0.75564000000000076</c:v>
                </c:pt>
                <c:pt idx="36688" formatCode="General">
                  <c:v>0.75566299999999997</c:v>
                </c:pt>
                <c:pt idx="36689" formatCode="General">
                  <c:v>0.75568500000000072</c:v>
                </c:pt>
                <c:pt idx="36690" formatCode="General">
                  <c:v>0.7557000000000007</c:v>
                </c:pt>
                <c:pt idx="36691" formatCode="General">
                  <c:v>0.7557230000000007</c:v>
                </c:pt>
                <c:pt idx="36692" formatCode="General">
                  <c:v>0.75574500000000089</c:v>
                </c:pt>
                <c:pt idx="36693" formatCode="General">
                  <c:v>0.75576699999999997</c:v>
                </c:pt>
                <c:pt idx="36694" formatCode="General">
                  <c:v>0.75578199999999995</c:v>
                </c:pt>
                <c:pt idx="36695" formatCode="General">
                  <c:v>0.75580499999999995</c:v>
                </c:pt>
                <c:pt idx="36696" formatCode="General">
                  <c:v>0.75582700000000058</c:v>
                </c:pt>
                <c:pt idx="36697" formatCode="General">
                  <c:v>0.75585000000000047</c:v>
                </c:pt>
                <c:pt idx="36698" formatCode="General">
                  <c:v>0.75586500000000045</c:v>
                </c:pt>
                <c:pt idx="36699" formatCode="General">
                  <c:v>0.75588800000000045</c:v>
                </c:pt>
                <c:pt idx="36700" formatCode="General">
                  <c:v>0.75591000000000041</c:v>
                </c:pt>
                <c:pt idx="36701" formatCode="General">
                  <c:v>0.75593299999999997</c:v>
                </c:pt>
                <c:pt idx="36702" formatCode="General">
                  <c:v>0.75594799999999995</c:v>
                </c:pt>
                <c:pt idx="36703" formatCode="General">
                  <c:v>0.75597000000000059</c:v>
                </c:pt>
                <c:pt idx="36704" formatCode="General">
                  <c:v>0.75599200000000044</c:v>
                </c:pt>
                <c:pt idx="36705" formatCode="General">
                  <c:v>0.75601499999999999</c:v>
                </c:pt>
                <c:pt idx="36706" formatCode="General">
                  <c:v>0.75603000000000042</c:v>
                </c:pt>
                <c:pt idx="36707" formatCode="General">
                  <c:v>0.75605199999999995</c:v>
                </c:pt>
                <c:pt idx="36708" formatCode="General">
                  <c:v>0.75607500000000072</c:v>
                </c:pt>
                <c:pt idx="36709" formatCode="General">
                  <c:v>0.75609000000000071</c:v>
                </c:pt>
                <c:pt idx="36710" formatCode="General">
                  <c:v>0.75611300000000004</c:v>
                </c:pt>
                <c:pt idx="36711" formatCode="General">
                  <c:v>0.75613500000000045</c:v>
                </c:pt>
                <c:pt idx="36712" formatCode="General">
                  <c:v>0.75615800000000044</c:v>
                </c:pt>
                <c:pt idx="36713" formatCode="General">
                  <c:v>0.75617299999999998</c:v>
                </c:pt>
                <c:pt idx="36714" formatCode="General">
                  <c:v>0.75619499999999995</c:v>
                </c:pt>
                <c:pt idx="36715" formatCode="General">
                  <c:v>0.75621700000000003</c:v>
                </c:pt>
                <c:pt idx="36716" formatCode="General">
                  <c:v>0.75624000000000058</c:v>
                </c:pt>
                <c:pt idx="36717" formatCode="General">
                  <c:v>0.75625500000000045</c:v>
                </c:pt>
                <c:pt idx="36718" formatCode="General">
                  <c:v>0.75627699999999998</c:v>
                </c:pt>
                <c:pt idx="36719" formatCode="General">
                  <c:v>0.75630000000000042</c:v>
                </c:pt>
                <c:pt idx="36720" formatCode="General">
                  <c:v>0.75632299999999997</c:v>
                </c:pt>
                <c:pt idx="36721" formatCode="General">
                  <c:v>0.75633799999999951</c:v>
                </c:pt>
                <c:pt idx="36722" formatCode="General">
                  <c:v>0.75636000000000003</c:v>
                </c:pt>
                <c:pt idx="36723" formatCode="General">
                  <c:v>0.75638300000000003</c:v>
                </c:pt>
                <c:pt idx="36724" formatCode="General">
                  <c:v>0.75640499999999999</c:v>
                </c:pt>
                <c:pt idx="36725" formatCode="General">
                  <c:v>0.75641999999999998</c:v>
                </c:pt>
                <c:pt idx="36726" formatCode="General">
                  <c:v>0.75644199999999995</c:v>
                </c:pt>
                <c:pt idx="36727" formatCode="General">
                  <c:v>0.75646500000000005</c:v>
                </c:pt>
                <c:pt idx="36728" formatCode="General">
                  <c:v>0.75648800000000005</c:v>
                </c:pt>
                <c:pt idx="36729" formatCode="General">
                  <c:v>0.75650200000000001</c:v>
                </c:pt>
                <c:pt idx="36730" formatCode="General">
                  <c:v>0.75652500000000045</c:v>
                </c:pt>
                <c:pt idx="36731" formatCode="General">
                  <c:v>0.75654800000000044</c:v>
                </c:pt>
                <c:pt idx="36732" formatCode="General">
                  <c:v>0.75656999999999996</c:v>
                </c:pt>
                <c:pt idx="36733" formatCode="General">
                  <c:v>0.75658499999999951</c:v>
                </c:pt>
                <c:pt idx="36734" formatCode="General">
                  <c:v>0.75660799999999995</c:v>
                </c:pt>
                <c:pt idx="36735" formatCode="General">
                  <c:v>0.75663000000000058</c:v>
                </c:pt>
                <c:pt idx="36736" formatCode="General">
                  <c:v>0.75665200000000044</c:v>
                </c:pt>
                <c:pt idx="36737" formatCode="General">
                  <c:v>0.75666699999999998</c:v>
                </c:pt>
                <c:pt idx="36738" formatCode="General">
                  <c:v>0.75669000000000075</c:v>
                </c:pt>
                <c:pt idx="36739" formatCode="General">
                  <c:v>0.75671299999999997</c:v>
                </c:pt>
                <c:pt idx="36740" formatCode="General">
                  <c:v>0.75673500000000071</c:v>
                </c:pt>
                <c:pt idx="36741" formatCode="General">
                  <c:v>0.7567500000000007</c:v>
                </c:pt>
                <c:pt idx="36742" formatCode="General">
                  <c:v>0.75677300000000058</c:v>
                </c:pt>
                <c:pt idx="36743" formatCode="General">
                  <c:v>0.75679500000000088</c:v>
                </c:pt>
                <c:pt idx="36744" formatCode="General">
                  <c:v>0.75681799999999999</c:v>
                </c:pt>
                <c:pt idx="36745" formatCode="General">
                  <c:v>0.75683199999999995</c:v>
                </c:pt>
                <c:pt idx="36746" formatCode="General">
                  <c:v>0.75685500000000083</c:v>
                </c:pt>
                <c:pt idx="36747" formatCode="General">
                  <c:v>0.75687700000000058</c:v>
                </c:pt>
                <c:pt idx="36748" formatCode="General">
                  <c:v>0.75690000000000046</c:v>
                </c:pt>
                <c:pt idx="36749" formatCode="General">
                  <c:v>0.75691500000000045</c:v>
                </c:pt>
                <c:pt idx="36750" formatCode="General">
                  <c:v>0.75693699999999997</c:v>
                </c:pt>
                <c:pt idx="36751" formatCode="General">
                  <c:v>0.75696000000000041</c:v>
                </c:pt>
                <c:pt idx="36752" formatCode="General">
                  <c:v>0.75698299999999996</c:v>
                </c:pt>
                <c:pt idx="36753" formatCode="General">
                  <c:v>0.75699799999999995</c:v>
                </c:pt>
                <c:pt idx="36754" formatCode="General">
                  <c:v>0.75702000000000058</c:v>
                </c:pt>
                <c:pt idx="36755" formatCode="General">
                  <c:v>0.75704200000000044</c:v>
                </c:pt>
                <c:pt idx="36756" formatCode="General">
                  <c:v>0.75706499999999999</c:v>
                </c:pt>
                <c:pt idx="36757" formatCode="General">
                  <c:v>0.75708000000000042</c:v>
                </c:pt>
                <c:pt idx="36758" formatCode="General">
                  <c:v>0.75710200000000005</c:v>
                </c:pt>
                <c:pt idx="36759" formatCode="General">
                  <c:v>0.75712500000000071</c:v>
                </c:pt>
                <c:pt idx="36760" formatCode="General">
                  <c:v>0.75714800000000071</c:v>
                </c:pt>
                <c:pt idx="36761" formatCode="General">
                  <c:v>0.757162</c:v>
                </c:pt>
                <c:pt idx="36762" formatCode="General">
                  <c:v>0.75718500000000044</c:v>
                </c:pt>
                <c:pt idx="36763" formatCode="General">
                  <c:v>0.75720799999999999</c:v>
                </c:pt>
                <c:pt idx="36764" formatCode="General">
                  <c:v>0.7572300000000004</c:v>
                </c:pt>
                <c:pt idx="36765" formatCode="General">
                  <c:v>0.75724499999999995</c:v>
                </c:pt>
                <c:pt idx="36766" formatCode="General">
                  <c:v>0.75726700000000002</c:v>
                </c:pt>
                <c:pt idx="36767" formatCode="General">
                  <c:v>0.75729000000000046</c:v>
                </c:pt>
                <c:pt idx="36768" formatCode="General">
                  <c:v>0.75731199999999999</c:v>
                </c:pt>
                <c:pt idx="36769" formatCode="General">
                  <c:v>0.75732699999999997</c:v>
                </c:pt>
                <c:pt idx="36770" formatCode="General">
                  <c:v>0.75735000000000041</c:v>
                </c:pt>
                <c:pt idx="36771" formatCode="General">
                  <c:v>0.75737299999999996</c:v>
                </c:pt>
                <c:pt idx="36772" formatCode="General">
                  <c:v>0.75739500000000071</c:v>
                </c:pt>
                <c:pt idx="36773" formatCode="General">
                  <c:v>0.75741000000000003</c:v>
                </c:pt>
                <c:pt idx="36774" formatCode="General">
                  <c:v>0.75743300000000002</c:v>
                </c:pt>
                <c:pt idx="36775" formatCode="General">
                  <c:v>0.75745499999999999</c:v>
                </c:pt>
                <c:pt idx="36776" formatCode="General">
                  <c:v>0.75746999999999998</c:v>
                </c:pt>
                <c:pt idx="36777" formatCode="General">
                  <c:v>0.75749200000000005</c:v>
                </c:pt>
                <c:pt idx="36778" formatCode="General">
                  <c:v>0.75751500000000005</c:v>
                </c:pt>
                <c:pt idx="36779" formatCode="General">
                  <c:v>0.75753700000000002</c:v>
                </c:pt>
                <c:pt idx="36780" formatCode="General">
                  <c:v>0.75755300000000003</c:v>
                </c:pt>
                <c:pt idx="36781" formatCode="General">
                  <c:v>0.75757500000000044</c:v>
                </c:pt>
                <c:pt idx="36782" formatCode="General">
                  <c:v>0.75759799999999999</c:v>
                </c:pt>
                <c:pt idx="36783" formatCode="General">
                  <c:v>0.75762000000000074</c:v>
                </c:pt>
                <c:pt idx="36784" formatCode="General">
                  <c:v>0.75763499999999995</c:v>
                </c:pt>
                <c:pt idx="36785" formatCode="General">
                  <c:v>0.75765800000000072</c:v>
                </c:pt>
                <c:pt idx="36786" formatCode="General">
                  <c:v>0.75768000000000046</c:v>
                </c:pt>
                <c:pt idx="36787" formatCode="General">
                  <c:v>0.75770200000000043</c:v>
                </c:pt>
                <c:pt idx="36788" formatCode="General">
                  <c:v>0.75771699999999997</c:v>
                </c:pt>
                <c:pt idx="36789" formatCode="General">
                  <c:v>0.75774000000000075</c:v>
                </c:pt>
                <c:pt idx="36790" formatCode="General">
                  <c:v>0.75776200000000005</c:v>
                </c:pt>
                <c:pt idx="36791" formatCode="General">
                  <c:v>0.75778500000000071</c:v>
                </c:pt>
                <c:pt idx="36792" formatCode="General">
                  <c:v>0.75780000000000058</c:v>
                </c:pt>
                <c:pt idx="36793" formatCode="General">
                  <c:v>0.75782300000000058</c:v>
                </c:pt>
                <c:pt idx="36794" formatCode="General">
                  <c:v>0.75784500000000077</c:v>
                </c:pt>
                <c:pt idx="36795" formatCode="General">
                  <c:v>0.75786799999999999</c:v>
                </c:pt>
                <c:pt idx="36796" formatCode="General">
                  <c:v>0.75788299999999997</c:v>
                </c:pt>
                <c:pt idx="36797" formatCode="General">
                  <c:v>0.75790500000000072</c:v>
                </c:pt>
                <c:pt idx="36798" formatCode="General">
                  <c:v>0.75792700000000046</c:v>
                </c:pt>
                <c:pt idx="36799" formatCode="General">
                  <c:v>0.75795000000000046</c:v>
                </c:pt>
                <c:pt idx="36800" formatCode="General">
                  <c:v>0.75796500000000044</c:v>
                </c:pt>
                <c:pt idx="36801" formatCode="General">
                  <c:v>0.75798699999999997</c:v>
                </c:pt>
                <c:pt idx="36802" formatCode="General">
                  <c:v>0.75801000000000041</c:v>
                </c:pt>
                <c:pt idx="36803" formatCode="General">
                  <c:v>0.75803299999999996</c:v>
                </c:pt>
                <c:pt idx="36804" formatCode="General">
                  <c:v>0.75804800000000083</c:v>
                </c:pt>
                <c:pt idx="36805" formatCode="General">
                  <c:v>0.75807000000000047</c:v>
                </c:pt>
                <c:pt idx="36806" formatCode="General">
                  <c:v>0.75809300000000046</c:v>
                </c:pt>
                <c:pt idx="36807" formatCode="General">
                  <c:v>0.75811499999999998</c:v>
                </c:pt>
                <c:pt idx="36808" formatCode="General">
                  <c:v>0.75813000000000041</c:v>
                </c:pt>
                <c:pt idx="36809" formatCode="General">
                  <c:v>0.75815200000000005</c:v>
                </c:pt>
                <c:pt idx="36810" formatCode="General">
                  <c:v>0.75817500000000071</c:v>
                </c:pt>
                <c:pt idx="36811" formatCode="General">
                  <c:v>0.7581980000000007</c:v>
                </c:pt>
                <c:pt idx="36812" formatCode="General">
                  <c:v>0.758212</c:v>
                </c:pt>
                <c:pt idx="36813" formatCode="General">
                  <c:v>0.75823499999999999</c:v>
                </c:pt>
                <c:pt idx="36814" formatCode="General">
                  <c:v>0.75825799999999999</c:v>
                </c:pt>
                <c:pt idx="36815" formatCode="General">
                  <c:v>0.75827999999999995</c:v>
                </c:pt>
                <c:pt idx="36816" formatCode="General">
                  <c:v>0.75829500000000072</c:v>
                </c:pt>
                <c:pt idx="36817" formatCode="General">
                  <c:v>0.75831800000000005</c:v>
                </c:pt>
                <c:pt idx="36818" formatCode="General">
                  <c:v>0.75834000000000046</c:v>
                </c:pt>
                <c:pt idx="36819" formatCode="General">
                  <c:v>0.75836199999999998</c:v>
                </c:pt>
                <c:pt idx="36820" formatCode="General">
                  <c:v>0.75837699999999997</c:v>
                </c:pt>
                <c:pt idx="36821" formatCode="General">
                  <c:v>0.75840000000000041</c:v>
                </c:pt>
                <c:pt idx="36822" formatCode="General">
                  <c:v>0.75842299999999996</c:v>
                </c:pt>
                <c:pt idx="36823" formatCode="General">
                  <c:v>0.7584450000000007</c:v>
                </c:pt>
                <c:pt idx="36824" formatCode="General">
                  <c:v>0.75846000000000002</c:v>
                </c:pt>
                <c:pt idx="36825" formatCode="General">
                  <c:v>0.75848300000000002</c:v>
                </c:pt>
                <c:pt idx="36826" formatCode="General">
                  <c:v>0.75850499999999998</c:v>
                </c:pt>
                <c:pt idx="36827" formatCode="General">
                  <c:v>0.75852699999999951</c:v>
                </c:pt>
                <c:pt idx="36828" formatCode="General">
                  <c:v>0.75854200000000005</c:v>
                </c:pt>
                <c:pt idx="36829" formatCode="General">
                  <c:v>0.75856500000000004</c:v>
                </c:pt>
                <c:pt idx="36830" formatCode="General">
                  <c:v>0.75858700000000001</c:v>
                </c:pt>
                <c:pt idx="36831" formatCode="General">
                  <c:v>0.75861000000000045</c:v>
                </c:pt>
                <c:pt idx="36832" formatCode="General">
                  <c:v>0.75862500000000077</c:v>
                </c:pt>
                <c:pt idx="36833" formatCode="General">
                  <c:v>0.75864800000000077</c:v>
                </c:pt>
                <c:pt idx="36834" formatCode="General">
                  <c:v>0.75867000000000073</c:v>
                </c:pt>
                <c:pt idx="36835" formatCode="General">
                  <c:v>0.75869299999999995</c:v>
                </c:pt>
                <c:pt idx="36836" formatCode="General">
                  <c:v>0.75870800000000072</c:v>
                </c:pt>
                <c:pt idx="36837" formatCode="General">
                  <c:v>0.75873000000000046</c:v>
                </c:pt>
                <c:pt idx="36838" formatCode="General">
                  <c:v>0.75875200000000043</c:v>
                </c:pt>
                <c:pt idx="36839" formatCode="General">
                  <c:v>0.75877500000000075</c:v>
                </c:pt>
                <c:pt idx="36840" formatCode="General">
                  <c:v>0.75879000000000074</c:v>
                </c:pt>
                <c:pt idx="36841" formatCode="General">
                  <c:v>0.75881200000000004</c:v>
                </c:pt>
                <c:pt idx="36842" formatCode="General">
                  <c:v>0.7588350000000007</c:v>
                </c:pt>
                <c:pt idx="36843" formatCode="General">
                  <c:v>0.75885000000000058</c:v>
                </c:pt>
                <c:pt idx="36844" formatCode="General">
                  <c:v>0.75887300000000046</c:v>
                </c:pt>
                <c:pt idx="36845" formatCode="General">
                  <c:v>0.75889500000000076</c:v>
                </c:pt>
                <c:pt idx="36846" formatCode="General">
                  <c:v>0.75891799999999998</c:v>
                </c:pt>
                <c:pt idx="36847" formatCode="General">
                  <c:v>0.75893299999999997</c:v>
                </c:pt>
                <c:pt idx="36848" formatCode="General">
                  <c:v>0.75895500000000071</c:v>
                </c:pt>
                <c:pt idx="36849" formatCode="General">
                  <c:v>0.75897700000000046</c:v>
                </c:pt>
                <c:pt idx="36850" formatCode="General">
                  <c:v>0.75900000000000045</c:v>
                </c:pt>
                <c:pt idx="36851" formatCode="General">
                  <c:v>0.75901500000000044</c:v>
                </c:pt>
                <c:pt idx="36852" formatCode="General">
                  <c:v>0.75903699999999996</c:v>
                </c:pt>
                <c:pt idx="36853" formatCode="General">
                  <c:v>0.7590600000000004</c:v>
                </c:pt>
                <c:pt idx="36854" formatCode="General">
                  <c:v>0.75908299999999951</c:v>
                </c:pt>
                <c:pt idx="36855" formatCode="General">
                  <c:v>0.75909700000000047</c:v>
                </c:pt>
                <c:pt idx="36856" formatCode="General">
                  <c:v>0.75912000000000046</c:v>
                </c:pt>
                <c:pt idx="36857" formatCode="General">
                  <c:v>0.75914300000000046</c:v>
                </c:pt>
                <c:pt idx="36858" formatCode="General">
                  <c:v>0.75916499999999998</c:v>
                </c:pt>
                <c:pt idx="36859" formatCode="General">
                  <c:v>0.75918000000000041</c:v>
                </c:pt>
                <c:pt idx="36860" formatCode="General">
                  <c:v>0.75920200000000004</c:v>
                </c:pt>
                <c:pt idx="36861" formatCode="General">
                  <c:v>0.7592250000000007</c:v>
                </c:pt>
                <c:pt idx="36862" formatCode="General">
                  <c:v>0.75924700000000045</c:v>
                </c:pt>
                <c:pt idx="36863" formatCode="General">
                  <c:v>0.75926300000000002</c:v>
                </c:pt>
                <c:pt idx="36864" formatCode="General">
                  <c:v>0.75928499999999999</c:v>
                </c:pt>
                <c:pt idx="36865" formatCode="General">
                  <c:v>0.75930799999999998</c:v>
                </c:pt>
                <c:pt idx="36866" formatCode="General">
                  <c:v>0.75932999999999995</c:v>
                </c:pt>
                <c:pt idx="36867" formatCode="General">
                  <c:v>0.75934500000000071</c:v>
                </c:pt>
                <c:pt idx="36868" formatCode="General">
                  <c:v>0.75936800000000004</c:v>
                </c:pt>
                <c:pt idx="36869" formatCode="General">
                  <c:v>0.75939000000000045</c:v>
                </c:pt>
                <c:pt idx="36870" formatCode="General">
                  <c:v>0.75941199999999998</c:v>
                </c:pt>
                <c:pt idx="36871" formatCode="General">
                  <c:v>0.75942699999999996</c:v>
                </c:pt>
                <c:pt idx="36872" formatCode="General">
                  <c:v>0.7594500000000004</c:v>
                </c:pt>
                <c:pt idx="36873" formatCode="General">
                  <c:v>0.75947200000000004</c:v>
                </c:pt>
                <c:pt idx="36874" formatCode="General">
                  <c:v>0.75949500000000059</c:v>
                </c:pt>
                <c:pt idx="36875" formatCode="General">
                  <c:v>0.75951000000000002</c:v>
                </c:pt>
                <c:pt idx="36876" formatCode="General">
                  <c:v>0.75953300000000001</c:v>
                </c:pt>
                <c:pt idx="36877" formatCode="General">
                  <c:v>0.75955499999999998</c:v>
                </c:pt>
                <c:pt idx="36878" formatCode="General">
                  <c:v>0.75957799999999998</c:v>
                </c:pt>
                <c:pt idx="36879" formatCode="General">
                  <c:v>0.75959299999999996</c:v>
                </c:pt>
                <c:pt idx="36880" formatCode="General">
                  <c:v>0.75961500000000071</c:v>
                </c:pt>
                <c:pt idx="36881" formatCode="General">
                  <c:v>0.75963700000000045</c:v>
                </c:pt>
                <c:pt idx="36882" formatCode="General">
                  <c:v>0.75966000000000045</c:v>
                </c:pt>
                <c:pt idx="36883" formatCode="General">
                  <c:v>0.75967500000000077</c:v>
                </c:pt>
                <c:pt idx="36884" formatCode="General">
                  <c:v>0.75969700000000073</c:v>
                </c:pt>
                <c:pt idx="36885" formatCode="General">
                  <c:v>0.75971999999999995</c:v>
                </c:pt>
                <c:pt idx="36886" formatCode="General">
                  <c:v>0.75974200000000058</c:v>
                </c:pt>
                <c:pt idx="36887" formatCode="General">
                  <c:v>0.75975800000000071</c:v>
                </c:pt>
                <c:pt idx="36888" formatCode="General">
                  <c:v>0.75978000000000045</c:v>
                </c:pt>
                <c:pt idx="36889" formatCode="General">
                  <c:v>0.75980300000000045</c:v>
                </c:pt>
                <c:pt idx="36890" formatCode="General">
                  <c:v>0.75982500000000075</c:v>
                </c:pt>
                <c:pt idx="36891" formatCode="General">
                  <c:v>0.75984000000000074</c:v>
                </c:pt>
                <c:pt idx="36892" formatCode="General">
                  <c:v>0.75986200000000004</c:v>
                </c:pt>
                <c:pt idx="36893" formatCode="General">
                  <c:v>0.75988500000000059</c:v>
                </c:pt>
                <c:pt idx="36894" formatCode="General">
                  <c:v>0.75990800000000058</c:v>
                </c:pt>
                <c:pt idx="36895" formatCode="General">
                  <c:v>0.75992200000000043</c:v>
                </c:pt>
                <c:pt idx="36896" formatCode="General">
                  <c:v>0.75994500000000076</c:v>
                </c:pt>
                <c:pt idx="36897" formatCode="General">
                  <c:v>0.75996799999999998</c:v>
                </c:pt>
                <c:pt idx="36898" formatCode="General">
                  <c:v>0.75999000000000072</c:v>
                </c:pt>
                <c:pt idx="36899" formatCode="General">
                  <c:v>0.76000500000000071</c:v>
                </c:pt>
                <c:pt idx="36900" formatCode="General">
                  <c:v>0.7600280000000007</c:v>
                </c:pt>
                <c:pt idx="36901" formatCode="General">
                  <c:v>0.76005000000000045</c:v>
                </c:pt>
                <c:pt idx="36902" formatCode="General">
                  <c:v>0.76007200000000041</c:v>
                </c:pt>
                <c:pt idx="36903" formatCode="General">
                  <c:v>0.76008699999999996</c:v>
                </c:pt>
                <c:pt idx="36904" formatCode="General">
                  <c:v>0.76010999999999995</c:v>
                </c:pt>
                <c:pt idx="36905" formatCode="General">
                  <c:v>0.7601329999999995</c:v>
                </c:pt>
                <c:pt idx="36906" formatCode="General">
                  <c:v>0.76015500000000058</c:v>
                </c:pt>
                <c:pt idx="36907" formatCode="General">
                  <c:v>0.76017000000000046</c:v>
                </c:pt>
                <c:pt idx="36908" formatCode="General">
                  <c:v>0.76019300000000045</c:v>
                </c:pt>
                <c:pt idx="36909" formatCode="General">
                  <c:v>0.76021499999999997</c:v>
                </c:pt>
                <c:pt idx="36910" formatCode="General">
                  <c:v>0.76023000000000041</c:v>
                </c:pt>
                <c:pt idx="36911" formatCode="General">
                  <c:v>0.76025200000000004</c:v>
                </c:pt>
                <c:pt idx="36912" formatCode="General">
                  <c:v>0.7602750000000007</c:v>
                </c:pt>
                <c:pt idx="36913" formatCode="General">
                  <c:v>0.76029700000000044</c:v>
                </c:pt>
                <c:pt idx="36914" formatCode="General">
                  <c:v>0.76031199999999999</c:v>
                </c:pt>
                <c:pt idx="36915" formatCode="General">
                  <c:v>0.76033499999999998</c:v>
                </c:pt>
                <c:pt idx="36916" formatCode="General">
                  <c:v>0.76035799999999998</c:v>
                </c:pt>
                <c:pt idx="36917" formatCode="General">
                  <c:v>0.76037999999999994</c:v>
                </c:pt>
                <c:pt idx="36918" formatCode="General">
                  <c:v>0.76039500000000071</c:v>
                </c:pt>
                <c:pt idx="36919" formatCode="General">
                  <c:v>0.76041800000000004</c:v>
                </c:pt>
                <c:pt idx="36920" formatCode="General">
                  <c:v>0.76044000000000045</c:v>
                </c:pt>
                <c:pt idx="36921" formatCode="General">
                  <c:v>0.76046199999999997</c:v>
                </c:pt>
                <c:pt idx="36922" formatCode="General">
                  <c:v>0.76047699999999996</c:v>
                </c:pt>
                <c:pt idx="36923" formatCode="General">
                  <c:v>0.76049999999999995</c:v>
                </c:pt>
                <c:pt idx="36924" formatCode="General">
                  <c:v>0.76052200000000003</c:v>
                </c:pt>
                <c:pt idx="36925" formatCode="General">
                  <c:v>0.76054500000000058</c:v>
                </c:pt>
                <c:pt idx="36926" formatCode="General">
                  <c:v>0.76056000000000001</c:v>
                </c:pt>
                <c:pt idx="36927" formatCode="General">
                  <c:v>0.76058300000000001</c:v>
                </c:pt>
                <c:pt idx="36928" formatCode="General">
                  <c:v>0.76060500000000075</c:v>
                </c:pt>
                <c:pt idx="36929" formatCode="General">
                  <c:v>0.76062800000000075</c:v>
                </c:pt>
                <c:pt idx="36930" formatCode="General">
                  <c:v>0.76064300000000074</c:v>
                </c:pt>
                <c:pt idx="36931" formatCode="General">
                  <c:v>0.7606650000000007</c:v>
                </c:pt>
                <c:pt idx="36932" formatCode="General">
                  <c:v>0.76068700000000045</c:v>
                </c:pt>
                <c:pt idx="36933" formatCode="General">
                  <c:v>0.76071000000000044</c:v>
                </c:pt>
                <c:pt idx="36934" formatCode="General">
                  <c:v>0.76072500000000076</c:v>
                </c:pt>
                <c:pt idx="36935" formatCode="General">
                  <c:v>0.76074699999999995</c:v>
                </c:pt>
                <c:pt idx="36936" formatCode="General">
                  <c:v>0.76076999999999995</c:v>
                </c:pt>
                <c:pt idx="36937" formatCode="General">
                  <c:v>0.76079200000000058</c:v>
                </c:pt>
                <c:pt idx="36938" formatCode="General">
                  <c:v>0.76080800000000071</c:v>
                </c:pt>
                <c:pt idx="36939" formatCode="General">
                  <c:v>0.76083000000000045</c:v>
                </c:pt>
                <c:pt idx="36940" formatCode="General">
                  <c:v>0.76085300000000045</c:v>
                </c:pt>
                <c:pt idx="36941" formatCode="General">
                  <c:v>0.76087500000000075</c:v>
                </c:pt>
                <c:pt idx="36942" formatCode="General">
                  <c:v>0.76089000000000073</c:v>
                </c:pt>
                <c:pt idx="36943" formatCode="General">
                  <c:v>0.76091200000000003</c:v>
                </c:pt>
                <c:pt idx="36944" formatCode="General">
                  <c:v>0.76093500000000058</c:v>
                </c:pt>
                <c:pt idx="36945" formatCode="General">
                  <c:v>0.76095800000000058</c:v>
                </c:pt>
                <c:pt idx="36946" formatCode="General">
                  <c:v>0.76097200000000043</c:v>
                </c:pt>
                <c:pt idx="36947" formatCode="General">
                  <c:v>0.76099500000000075</c:v>
                </c:pt>
                <c:pt idx="36948" formatCode="General">
                  <c:v>0.76101799999999997</c:v>
                </c:pt>
                <c:pt idx="36949" formatCode="General">
                  <c:v>0.76104000000000072</c:v>
                </c:pt>
                <c:pt idx="36950" formatCode="General">
                  <c:v>0.7610550000000007</c:v>
                </c:pt>
                <c:pt idx="36951" formatCode="General">
                  <c:v>0.76107800000000059</c:v>
                </c:pt>
                <c:pt idx="36952" formatCode="General">
                  <c:v>0.76110000000000044</c:v>
                </c:pt>
                <c:pt idx="36953" formatCode="General">
                  <c:v>0.76112200000000041</c:v>
                </c:pt>
                <c:pt idx="36954" formatCode="General">
                  <c:v>0.76113699999999951</c:v>
                </c:pt>
                <c:pt idx="36955" formatCode="General">
                  <c:v>0.76115999999999995</c:v>
                </c:pt>
                <c:pt idx="36956" formatCode="General">
                  <c:v>0.76118300000000005</c:v>
                </c:pt>
                <c:pt idx="36957" formatCode="General">
                  <c:v>0.76120500000000046</c:v>
                </c:pt>
                <c:pt idx="36958" formatCode="General">
                  <c:v>0.76122000000000045</c:v>
                </c:pt>
                <c:pt idx="36959" formatCode="General">
                  <c:v>0.76124300000000045</c:v>
                </c:pt>
                <c:pt idx="36960" formatCode="General">
                  <c:v>0.76126499999999997</c:v>
                </c:pt>
                <c:pt idx="36961" formatCode="General">
                  <c:v>0.76128799999999996</c:v>
                </c:pt>
                <c:pt idx="36962" formatCode="General">
                  <c:v>0.76130299999999951</c:v>
                </c:pt>
                <c:pt idx="36963" formatCode="General">
                  <c:v>0.76132500000000058</c:v>
                </c:pt>
                <c:pt idx="36964" formatCode="General">
                  <c:v>0.76134700000000044</c:v>
                </c:pt>
                <c:pt idx="36965" formatCode="General">
                  <c:v>0.76136999999999999</c:v>
                </c:pt>
                <c:pt idx="36966" formatCode="General">
                  <c:v>0.76138499999999998</c:v>
                </c:pt>
                <c:pt idx="36967" formatCode="General">
                  <c:v>0.7614069999999995</c:v>
                </c:pt>
                <c:pt idx="36968" formatCode="General">
                  <c:v>0.76143000000000005</c:v>
                </c:pt>
                <c:pt idx="36969" formatCode="General">
                  <c:v>0.76145200000000002</c:v>
                </c:pt>
                <c:pt idx="36970" formatCode="General">
                  <c:v>0.76146800000000003</c:v>
                </c:pt>
                <c:pt idx="36971" formatCode="General">
                  <c:v>0.76149000000000044</c:v>
                </c:pt>
                <c:pt idx="36972" formatCode="General">
                  <c:v>0.761513</c:v>
                </c:pt>
                <c:pt idx="36973" formatCode="General">
                  <c:v>0.76153499999999996</c:v>
                </c:pt>
                <c:pt idx="36974" formatCode="General">
                  <c:v>0.76154999999999995</c:v>
                </c:pt>
                <c:pt idx="36975" formatCode="General">
                  <c:v>0.76157200000000003</c:v>
                </c:pt>
                <c:pt idx="36976" formatCode="General">
                  <c:v>0.76159500000000058</c:v>
                </c:pt>
                <c:pt idx="36977" formatCode="General">
                  <c:v>0.76161000000000045</c:v>
                </c:pt>
                <c:pt idx="36978" formatCode="General">
                  <c:v>0.76163200000000042</c:v>
                </c:pt>
                <c:pt idx="36979" formatCode="General">
                  <c:v>0.76165500000000075</c:v>
                </c:pt>
                <c:pt idx="36980" formatCode="General">
                  <c:v>0.76167800000000074</c:v>
                </c:pt>
                <c:pt idx="36981" formatCode="General">
                  <c:v>0.76169299999999995</c:v>
                </c:pt>
                <c:pt idx="36982" formatCode="General">
                  <c:v>0.76171500000000059</c:v>
                </c:pt>
                <c:pt idx="36983" formatCode="General">
                  <c:v>0.76173700000000044</c:v>
                </c:pt>
                <c:pt idx="36984" formatCode="General">
                  <c:v>0.76176000000000044</c:v>
                </c:pt>
                <c:pt idx="36985" formatCode="General">
                  <c:v>0.76177500000000076</c:v>
                </c:pt>
                <c:pt idx="36986" formatCode="General">
                  <c:v>0.76179699999999995</c:v>
                </c:pt>
                <c:pt idx="36987" formatCode="General">
                  <c:v>0.76182000000000072</c:v>
                </c:pt>
                <c:pt idx="36988" formatCode="General">
                  <c:v>0.76184300000000071</c:v>
                </c:pt>
                <c:pt idx="36989" formatCode="General">
                  <c:v>0.76185700000000045</c:v>
                </c:pt>
                <c:pt idx="36990" formatCode="General">
                  <c:v>0.76188000000000045</c:v>
                </c:pt>
                <c:pt idx="36991" formatCode="General">
                  <c:v>0.76190300000000044</c:v>
                </c:pt>
                <c:pt idx="36992" formatCode="General">
                  <c:v>0.76192500000000074</c:v>
                </c:pt>
                <c:pt idx="36993" formatCode="General">
                  <c:v>0.76193999999999995</c:v>
                </c:pt>
                <c:pt idx="36994" formatCode="General">
                  <c:v>0.76196200000000003</c:v>
                </c:pt>
                <c:pt idx="36995" formatCode="General">
                  <c:v>0.76198500000000058</c:v>
                </c:pt>
                <c:pt idx="36996" formatCode="General">
                  <c:v>0.76200699999999999</c:v>
                </c:pt>
                <c:pt idx="36997" formatCode="General">
                  <c:v>0.76202200000000042</c:v>
                </c:pt>
                <c:pt idx="36998" formatCode="General">
                  <c:v>0.76204500000000075</c:v>
                </c:pt>
                <c:pt idx="36999" formatCode="General">
                  <c:v>0.76206799999999997</c:v>
                </c:pt>
                <c:pt idx="37000" formatCode="General">
                  <c:v>0.76209000000000071</c:v>
                </c:pt>
                <c:pt idx="37001" formatCode="General">
                  <c:v>0.76210500000000059</c:v>
                </c:pt>
                <c:pt idx="37002" formatCode="General">
                  <c:v>0.76212800000000058</c:v>
                </c:pt>
                <c:pt idx="37003" formatCode="General">
                  <c:v>0.76215000000000044</c:v>
                </c:pt>
                <c:pt idx="37004" formatCode="General">
                  <c:v>0.7621720000000004</c:v>
                </c:pt>
                <c:pt idx="37005" formatCode="General">
                  <c:v>0.7621869999999995</c:v>
                </c:pt>
                <c:pt idx="37006" formatCode="General">
                  <c:v>0.76221000000000005</c:v>
                </c:pt>
                <c:pt idx="37007" formatCode="General">
                  <c:v>0.76223200000000002</c:v>
                </c:pt>
                <c:pt idx="37008" formatCode="General">
                  <c:v>0.76225500000000046</c:v>
                </c:pt>
                <c:pt idx="37009" formatCode="General">
                  <c:v>0.76227000000000045</c:v>
                </c:pt>
                <c:pt idx="37010" formatCode="General">
                  <c:v>0.76229300000000044</c:v>
                </c:pt>
                <c:pt idx="37011" formatCode="General">
                  <c:v>0.76231499999999996</c:v>
                </c:pt>
                <c:pt idx="37012" formatCode="General">
                  <c:v>0.76233799999999996</c:v>
                </c:pt>
                <c:pt idx="37013" formatCode="General">
                  <c:v>0.7623529999999995</c:v>
                </c:pt>
                <c:pt idx="37014" formatCode="General">
                  <c:v>0.76237500000000058</c:v>
                </c:pt>
                <c:pt idx="37015" formatCode="General">
                  <c:v>0.76239699999999999</c:v>
                </c:pt>
                <c:pt idx="37016" formatCode="General">
                  <c:v>0.76241999999999999</c:v>
                </c:pt>
                <c:pt idx="37017" formatCode="General">
                  <c:v>0.76243499999999997</c:v>
                </c:pt>
                <c:pt idx="37018" formatCode="General">
                  <c:v>0.76245700000000005</c:v>
                </c:pt>
                <c:pt idx="37019" formatCode="General">
                  <c:v>0.76248000000000005</c:v>
                </c:pt>
                <c:pt idx="37020" formatCode="General">
                  <c:v>0.76250200000000001</c:v>
                </c:pt>
                <c:pt idx="37021" formatCode="General">
                  <c:v>0.76251800000000003</c:v>
                </c:pt>
                <c:pt idx="37022" formatCode="General">
                  <c:v>0.76254000000000044</c:v>
                </c:pt>
                <c:pt idx="37023" formatCode="General">
                  <c:v>0.76256299999999955</c:v>
                </c:pt>
                <c:pt idx="37024" formatCode="General">
                  <c:v>0.76258499999999996</c:v>
                </c:pt>
                <c:pt idx="37025" formatCode="General">
                  <c:v>0.76259999999999994</c:v>
                </c:pt>
                <c:pt idx="37026" formatCode="General">
                  <c:v>0.76262200000000058</c:v>
                </c:pt>
                <c:pt idx="37027" formatCode="General">
                  <c:v>0.76264500000000102</c:v>
                </c:pt>
                <c:pt idx="37028" formatCode="General">
                  <c:v>0.76266800000000046</c:v>
                </c:pt>
                <c:pt idx="37029" formatCode="General">
                  <c:v>0.76268200000000042</c:v>
                </c:pt>
                <c:pt idx="37030" formatCode="General">
                  <c:v>0.76270500000000074</c:v>
                </c:pt>
                <c:pt idx="37031" formatCode="General">
                  <c:v>0.76272700000000071</c:v>
                </c:pt>
                <c:pt idx="37032" formatCode="General">
                  <c:v>0.76275000000000071</c:v>
                </c:pt>
                <c:pt idx="37033" formatCode="General">
                  <c:v>0.76276500000000058</c:v>
                </c:pt>
                <c:pt idx="37034" formatCode="General">
                  <c:v>0.76278800000000047</c:v>
                </c:pt>
                <c:pt idx="37035" formatCode="General">
                  <c:v>0.76281000000000043</c:v>
                </c:pt>
                <c:pt idx="37036" formatCode="General">
                  <c:v>0.76283199999999995</c:v>
                </c:pt>
                <c:pt idx="37037" formatCode="General">
                  <c:v>0.76284700000000072</c:v>
                </c:pt>
                <c:pt idx="37038" formatCode="General">
                  <c:v>0.76287000000000071</c:v>
                </c:pt>
                <c:pt idx="37039" formatCode="General">
                  <c:v>0.76289300000000071</c:v>
                </c:pt>
                <c:pt idx="37040" formatCode="General">
                  <c:v>0.76290700000000045</c:v>
                </c:pt>
                <c:pt idx="37041" formatCode="General">
                  <c:v>0.76293000000000044</c:v>
                </c:pt>
                <c:pt idx="37042" formatCode="General">
                  <c:v>0.76295299999999999</c:v>
                </c:pt>
                <c:pt idx="37043" formatCode="General">
                  <c:v>0.76297500000000074</c:v>
                </c:pt>
                <c:pt idx="37044" formatCode="General">
                  <c:v>0.76298999999999995</c:v>
                </c:pt>
                <c:pt idx="37045" formatCode="General">
                  <c:v>0.76301300000000005</c:v>
                </c:pt>
                <c:pt idx="37046" formatCode="General">
                  <c:v>0.76303500000000046</c:v>
                </c:pt>
                <c:pt idx="37047" formatCode="General">
                  <c:v>0.76305699999999999</c:v>
                </c:pt>
                <c:pt idx="37048" formatCode="General">
                  <c:v>0.76307200000000042</c:v>
                </c:pt>
                <c:pt idx="37049" formatCode="General">
                  <c:v>0.76309500000000074</c:v>
                </c:pt>
                <c:pt idx="37050" formatCode="General">
                  <c:v>0.76311799999999996</c:v>
                </c:pt>
                <c:pt idx="37051" formatCode="General">
                  <c:v>0.76314000000000071</c:v>
                </c:pt>
                <c:pt idx="37052" formatCode="General">
                  <c:v>0.76315500000000058</c:v>
                </c:pt>
                <c:pt idx="37053" formatCode="General">
                  <c:v>0.76317800000000058</c:v>
                </c:pt>
                <c:pt idx="37054" formatCode="General">
                  <c:v>0.76320000000000043</c:v>
                </c:pt>
                <c:pt idx="37055" formatCode="General">
                  <c:v>0.76322299999999998</c:v>
                </c:pt>
                <c:pt idx="37056" formatCode="General">
                  <c:v>0.76323700000000005</c:v>
                </c:pt>
                <c:pt idx="37057" formatCode="General">
                  <c:v>0.76326000000000005</c:v>
                </c:pt>
                <c:pt idx="37058" formatCode="General">
                  <c:v>0.76328200000000002</c:v>
                </c:pt>
                <c:pt idx="37059" formatCode="General">
                  <c:v>0.76330500000000046</c:v>
                </c:pt>
                <c:pt idx="37060" formatCode="General">
                  <c:v>0.76332000000000044</c:v>
                </c:pt>
                <c:pt idx="37061" formatCode="General">
                  <c:v>0.76334299999999999</c:v>
                </c:pt>
                <c:pt idx="37062" formatCode="General">
                  <c:v>0.76336499999999996</c:v>
                </c:pt>
                <c:pt idx="37063" formatCode="General">
                  <c:v>0.76338799999999996</c:v>
                </c:pt>
                <c:pt idx="37064" formatCode="General">
                  <c:v>0.76340300000000005</c:v>
                </c:pt>
                <c:pt idx="37065" formatCode="General">
                  <c:v>0.76342500000000046</c:v>
                </c:pt>
                <c:pt idx="37066" formatCode="General">
                  <c:v>0.76344699999999999</c:v>
                </c:pt>
                <c:pt idx="37067" formatCode="General">
                  <c:v>0.76346999999999998</c:v>
                </c:pt>
                <c:pt idx="37068" formatCode="General">
                  <c:v>0.76348499999999997</c:v>
                </c:pt>
                <c:pt idx="37069" formatCode="General">
                  <c:v>0.76350700000000005</c:v>
                </c:pt>
                <c:pt idx="37070" formatCode="General">
                  <c:v>0.76353000000000004</c:v>
                </c:pt>
                <c:pt idx="37071" formatCode="General">
                  <c:v>0.76355300000000004</c:v>
                </c:pt>
                <c:pt idx="37072" formatCode="General">
                  <c:v>0.76356800000000002</c:v>
                </c:pt>
                <c:pt idx="37073" formatCode="General">
                  <c:v>0.76358999999999999</c:v>
                </c:pt>
                <c:pt idx="37074" formatCode="General">
                  <c:v>0.76361299999999999</c:v>
                </c:pt>
                <c:pt idx="37075" formatCode="General">
                  <c:v>0.76363499999999995</c:v>
                </c:pt>
                <c:pt idx="37076" formatCode="General">
                  <c:v>0.76365000000000072</c:v>
                </c:pt>
                <c:pt idx="37077" formatCode="General">
                  <c:v>0.76367200000000046</c:v>
                </c:pt>
                <c:pt idx="37078" formatCode="General">
                  <c:v>0.76369500000000101</c:v>
                </c:pt>
                <c:pt idx="37079" formatCode="General">
                  <c:v>0.76371699999999998</c:v>
                </c:pt>
                <c:pt idx="37080" formatCode="General">
                  <c:v>0.76373200000000041</c:v>
                </c:pt>
                <c:pt idx="37081" formatCode="General">
                  <c:v>0.76375500000000074</c:v>
                </c:pt>
                <c:pt idx="37082" formatCode="General">
                  <c:v>0.76377800000000073</c:v>
                </c:pt>
                <c:pt idx="37083" formatCode="General">
                  <c:v>0.7638000000000007</c:v>
                </c:pt>
                <c:pt idx="37084" formatCode="General">
                  <c:v>0.76381500000000047</c:v>
                </c:pt>
                <c:pt idx="37085" formatCode="General">
                  <c:v>0.76383800000000046</c:v>
                </c:pt>
                <c:pt idx="37086" formatCode="General">
                  <c:v>0.76386000000000043</c:v>
                </c:pt>
                <c:pt idx="37087" formatCode="General">
                  <c:v>0.76388199999999995</c:v>
                </c:pt>
                <c:pt idx="37088" formatCode="General">
                  <c:v>0.76389700000000071</c:v>
                </c:pt>
                <c:pt idx="37089" formatCode="General">
                  <c:v>0.76392000000000071</c:v>
                </c:pt>
                <c:pt idx="37090" formatCode="General">
                  <c:v>0.76394200000000045</c:v>
                </c:pt>
                <c:pt idx="37091" formatCode="General">
                  <c:v>0.76396500000000045</c:v>
                </c:pt>
                <c:pt idx="37092" formatCode="General">
                  <c:v>0.76398000000000044</c:v>
                </c:pt>
                <c:pt idx="37093" formatCode="General">
                  <c:v>0.76400299999999999</c:v>
                </c:pt>
                <c:pt idx="37094" formatCode="General">
                  <c:v>0.76402499999999995</c:v>
                </c:pt>
                <c:pt idx="37095" formatCode="General">
                  <c:v>0.76404799999999995</c:v>
                </c:pt>
                <c:pt idx="37096" formatCode="General">
                  <c:v>0.76406300000000005</c:v>
                </c:pt>
                <c:pt idx="37097" formatCode="General">
                  <c:v>0.76408500000000046</c:v>
                </c:pt>
                <c:pt idx="37098" formatCode="General">
                  <c:v>0.76410699999999998</c:v>
                </c:pt>
                <c:pt idx="37099" formatCode="General">
                  <c:v>0.76413000000000042</c:v>
                </c:pt>
                <c:pt idx="37100" formatCode="General">
                  <c:v>0.76414500000000074</c:v>
                </c:pt>
                <c:pt idx="37101" formatCode="General">
                  <c:v>0.76416700000000004</c:v>
                </c:pt>
                <c:pt idx="37102" formatCode="General">
                  <c:v>0.7641900000000007</c:v>
                </c:pt>
                <c:pt idx="37103" formatCode="General">
                  <c:v>0.764212</c:v>
                </c:pt>
                <c:pt idx="37104" formatCode="General">
                  <c:v>0.76422800000000046</c:v>
                </c:pt>
                <c:pt idx="37105" formatCode="General">
                  <c:v>0.76425000000000043</c:v>
                </c:pt>
                <c:pt idx="37106" formatCode="General">
                  <c:v>0.76427299999999998</c:v>
                </c:pt>
                <c:pt idx="37107" formatCode="General">
                  <c:v>0.76429499999999995</c:v>
                </c:pt>
                <c:pt idx="37108" formatCode="General">
                  <c:v>0.76431000000000004</c:v>
                </c:pt>
                <c:pt idx="37109" formatCode="General">
                  <c:v>0.76433200000000001</c:v>
                </c:pt>
                <c:pt idx="37110" formatCode="General">
                  <c:v>0.76435500000000045</c:v>
                </c:pt>
                <c:pt idx="37111" formatCode="General">
                  <c:v>0.76436999999999999</c:v>
                </c:pt>
                <c:pt idx="37112" formatCode="General">
                  <c:v>0.7643920000000004</c:v>
                </c:pt>
                <c:pt idx="37113" formatCode="General">
                  <c:v>0.76441499999999996</c:v>
                </c:pt>
                <c:pt idx="37114" formatCode="General">
                  <c:v>0.76443700000000003</c:v>
                </c:pt>
                <c:pt idx="37115" formatCode="General">
                  <c:v>0.76445300000000005</c:v>
                </c:pt>
                <c:pt idx="37116" formatCode="General">
                  <c:v>0.76447500000000046</c:v>
                </c:pt>
                <c:pt idx="37117" formatCode="General">
                  <c:v>0.76449800000000045</c:v>
                </c:pt>
                <c:pt idx="37118" formatCode="General">
                  <c:v>0.76451999999999998</c:v>
                </c:pt>
                <c:pt idx="37119" formatCode="General">
                  <c:v>0.76453499999999996</c:v>
                </c:pt>
                <c:pt idx="37120" formatCode="General">
                  <c:v>0.76455700000000004</c:v>
                </c:pt>
                <c:pt idx="37121" formatCode="General">
                  <c:v>0.76458000000000004</c:v>
                </c:pt>
                <c:pt idx="37122" formatCode="General">
                  <c:v>0.76460300000000059</c:v>
                </c:pt>
                <c:pt idx="37123" formatCode="General">
                  <c:v>0.76461699999999999</c:v>
                </c:pt>
                <c:pt idx="37124" formatCode="General">
                  <c:v>0.76464000000000076</c:v>
                </c:pt>
                <c:pt idx="37125" formatCode="General">
                  <c:v>0.76466299999999998</c:v>
                </c:pt>
                <c:pt idx="37126" formatCode="General">
                  <c:v>0.76468499999999995</c:v>
                </c:pt>
                <c:pt idx="37127" formatCode="General">
                  <c:v>0.76470000000000071</c:v>
                </c:pt>
                <c:pt idx="37128" formatCode="General">
                  <c:v>0.76472300000000071</c:v>
                </c:pt>
                <c:pt idx="37129" formatCode="General">
                  <c:v>0.7647450000000009</c:v>
                </c:pt>
                <c:pt idx="37130" formatCode="General">
                  <c:v>0.76476699999999997</c:v>
                </c:pt>
                <c:pt idx="37131" formatCode="General">
                  <c:v>0.76478200000000041</c:v>
                </c:pt>
                <c:pt idx="37132" formatCode="General">
                  <c:v>0.76480500000000073</c:v>
                </c:pt>
                <c:pt idx="37133" formatCode="General">
                  <c:v>0.76482799999999995</c:v>
                </c:pt>
                <c:pt idx="37134" formatCode="General">
                  <c:v>0.76485000000000058</c:v>
                </c:pt>
                <c:pt idx="37135" formatCode="General">
                  <c:v>0.76486500000000046</c:v>
                </c:pt>
                <c:pt idx="37136" formatCode="General">
                  <c:v>0.76488800000000046</c:v>
                </c:pt>
                <c:pt idx="37137" formatCode="General">
                  <c:v>0.76491000000000042</c:v>
                </c:pt>
                <c:pt idx="37138" formatCode="General">
                  <c:v>0.76493299999999997</c:v>
                </c:pt>
                <c:pt idx="37139" formatCode="General">
                  <c:v>0.76494700000000071</c:v>
                </c:pt>
                <c:pt idx="37140" formatCode="General">
                  <c:v>0.7649700000000007</c:v>
                </c:pt>
                <c:pt idx="37141" formatCode="General">
                  <c:v>0.76499200000000045</c:v>
                </c:pt>
                <c:pt idx="37142" formatCode="General">
                  <c:v>0.76501500000000044</c:v>
                </c:pt>
                <c:pt idx="37143" formatCode="General">
                  <c:v>0.76503000000000043</c:v>
                </c:pt>
                <c:pt idx="37144" formatCode="General">
                  <c:v>0.76505299999999998</c:v>
                </c:pt>
                <c:pt idx="37145" formatCode="General">
                  <c:v>0.76507499999999995</c:v>
                </c:pt>
                <c:pt idx="37146" formatCode="General">
                  <c:v>0.76509700000000058</c:v>
                </c:pt>
                <c:pt idx="37147" formatCode="General">
                  <c:v>0.76511300000000004</c:v>
                </c:pt>
                <c:pt idx="37148" formatCode="General">
                  <c:v>0.76513500000000045</c:v>
                </c:pt>
                <c:pt idx="37149" formatCode="General">
                  <c:v>0.76515699999999998</c:v>
                </c:pt>
                <c:pt idx="37150" formatCode="General">
                  <c:v>0.76518000000000042</c:v>
                </c:pt>
                <c:pt idx="37151" formatCode="General">
                  <c:v>0.76519500000000074</c:v>
                </c:pt>
                <c:pt idx="37152" formatCode="General">
                  <c:v>0.76521700000000004</c:v>
                </c:pt>
                <c:pt idx="37153" formatCode="General">
                  <c:v>0.76524000000000059</c:v>
                </c:pt>
                <c:pt idx="37154" formatCode="General">
                  <c:v>0.76526300000000003</c:v>
                </c:pt>
                <c:pt idx="37155" formatCode="General">
                  <c:v>0.76527800000000046</c:v>
                </c:pt>
                <c:pt idx="37156" formatCode="General">
                  <c:v>0.76530000000000042</c:v>
                </c:pt>
                <c:pt idx="37157" formatCode="General">
                  <c:v>0.76532299999999998</c:v>
                </c:pt>
                <c:pt idx="37158" formatCode="General">
                  <c:v>0.76534500000000072</c:v>
                </c:pt>
                <c:pt idx="37159" formatCode="General">
                  <c:v>0.76536000000000004</c:v>
                </c:pt>
                <c:pt idx="37160" formatCode="General">
                  <c:v>0.76538200000000001</c:v>
                </c:pt>
                <c:pt idx="37161" formatCode="General">
                  <c:v>0.76540500000000045</c:v>
                </c:pt>
                <c:pt idx="37162" formatCode="General">
                  <c:v>0.76542800000000044</c:v>
                </c:pt>
                <c:pt idx="37163" formatCode="General">
                  <c:v>0.7654420000000004</c:v>
                </c:pt>
                <c:pt idx="37164" formatCode="General">
                  <c:v>0.76546499999999951</c:v>
                </c:pt>
                <c:pt idx="37165" formatCode="General">
                  <c:v>0.7654879999999995</c:v>
                </c:pt>
                <c:pt idx="37166" formatCode="General">
                  <c:v>0.76551000000000002</c:v>
                </c:pt>
                <c:pt idx="37167" formatCode="General">
                  <c:v>0.76552500000000046</c:v>
                </c:pt>
                <c:pt idx="37168" formatCode="General">
                  <c:v>0.76554800000000045</c:v>
                </c:pt>
                <c:pt idx="37169" formatCode="General">
                  <c:v>0.76556999999999997</c:v>
                </c:pt>
                <c:pt idx="37170" formatCode="General">
                  <c:v>0.76559200000000005</c:v>
                </c:pt>
                <c:pt idx="37171" formatCode="General">
                  <c:v>0.7656070000000007</c:v>
                </c:pt>
                <c:pt idx="37172" formatCode="General">
                  <c:v>0.76563000000000059</c:v>
                </c:pt>
                <c:pt idx="37173" formatCode="General">
                  <c:v>0.76565300000000058</c:v>
                </c:pt>
                <c:pt idx="37174" formatCode="General">
                  <c:v>0.76566699999999999</c:v>
                </c:pt>
                <c:pt idx="37175" formatCode="General">
                  <c:v>0.76569000000000076</c:v>
                </c:pt>
                <c:pt idx="37176" formatCode="General">
                  <c:v>0.76571199999999995</c:v>
                </c:pt>
                <c:pt idx="37177" formatCode="General">
                  <c:v>0.76573500000000072</c:v>
                </c:pt>
                <c:pt idx="37178" formatCode="General">
                  <c:v>0.76575000000000071</c:v>
                </c:pt>
                <c:pt idx="37179" formatCode="General">
                  <c:v>0.7657730000000007</c:v>
                </c:pt>
                <c:pt idx="37180" formatCode="General">
                  <c:v>0.76579500000000089</c:v>
                </c:pt>
                <c:pt idx="37181" formatCode="General">
                  <c:v>0.76581699999999997</c:v>
                </c:pt>
                <c:pt idx="37182" formatCode="General">
                  <c:v>0.7658320000000004</c:v>
                </c:pt>
                <c:pt idx="37183" formatCode="General">
                  <c:v>0.76585499999999995</c:v>
                </c:pt>
                <c:pt idx="37184" formatCode="General">
                  <c:v>0.76587799999999995</c:v>
                </c:pt>
                <c:pt idx="37185" formatCode="General">
                  <c:v>0.76590000000000058</c:v>
                </c:pt>
                <c:pt idx="37186" formatCode="General">
                  <c:v>0.76591500000000046</c:v>
                </c:pt>
                <c:pt idx="37187" formatCode="General">
                  <c:v>0.76593800000000045</c:v>
                </c:pt>
                <c:pt idx="37188" formatCode="General">
                  <c:v>0.76596000000000042</c:v>
                </c:pt>
                <c:pt idx="37189" formatCode="General">
                  <c:v>0.76598299999999997</c:v>
                </c:pt>
                <c:pt idx="37190" formatCode="General">
                  <c:v>0.76599800000000073</c:v>
                </c:pt>
                <c:pt idx="37191" formatCode="General">
                  <c:v>0.7660200000000007</c:v>
                </c:pt>
                <c:pt idx="37192" formatCode="General">
                  <c:v>0.76604200000000044</c:v>
                </c:pt>
                <c:pt idx="37193" formatCode="General">
                  <c:v>0.76606500000000044</c:v>
                </c:pt>
                <c:pt idx="37194" formatCode="General">
                  <c:v>0.76608000000000043</c:v>
                </c:pt>
                <c:pt idx="37195" formatCode="General">
                  <c:v>0.76610199999999995</c:v>
                </c:pt>
                <c:pt idx="37196" formatCode="General">
                  <c:v>0.76612499999999994</c:v>
                </c:pt>
                <c:pt idx="37197" formatCode="General">
                  <c:v>0.76614700000000058</c:v>
                </c:pt>
                <c:pt idx="37198" formatCode="General">
                  <c:v>0.76616300000000004</c:v>
                </c:pt>
                <c:pt idx="37199" formatCode="General">
                  <c:v>0.76618500000000045</c:v>
                </c:pt>
                <c:pt idx="37200" formatCode="General">
                  <c:v>0.76620800000000044</c:v>
                </c:pt>
                <c:pt idx="37201" formatCode="General">
                  <c:v>0.76623000000000041</c:v>
                </c:pt>
                <c:pt idx="37202" formatCode="General">
                  <c:v>0.76624499999999995</c:v>
                </c:pt>
                <c:pt idx="37203" formatCode="General">
                  <c:v>0.76626700000000003</c:v>
                </c:pt>
                <c:pt idx="37204" formatCode="General">
                  <c:v>0.76629000000000058</c:v>
                </c:pt>
                <c:pt idx="37205" formatCode="General">
                  <c:v>0.76631300000000002</c:v>
                </c:pt>
                <c:pt idx="37206" formatCode="General">
                  <c:v>0.76632699999999998</c:v>
                </c:pt>
                <c:pt idx="37207" formatCode="General">
                  <c:v>0.76635000000000042</c:v>
                </c:pt>
                <c:pt idx="37208" formatCode="General">
                  <c:v>0.76637299999999997</c:v>
                </c:pt>
                <c:pt idx="37209" formatCode="General">
                  <c:v>0.76639500000000071</c:v>
                </c:pt>
                <c:pt idx="37210" formatCode="General">
                  <c:v>0.76641000000000004</c:v>
                </c:pt>
                <c:pt idx="37211" formatCode="General">
                  <c:v>0.76643300000000003</c:v>
                </c:pt>
                <c:pt idx="37212" formatCode="General">
                  <c:v>0.76645500000000044</c:v>
                </c:pt>
                <c:pt idx="37213" formatCode="General">
                  <c:v>0.76647699999999996</c:v>
                </c:pt>
                <c:pt idx="37214" formatCode="General">
                  <c:v>0.76649199999999995</c:v>
                </c:pt>
                <c:pt idx="37215" formatCode="General">
                  <c:v>0.7665149999999995</c:v>
                </c:pt>
                <c:pt idx="37216" formatCode="General">
                  <c:v>0.76653800000000005</c:v>
                </c:pt>
                <c:pt idx="37217" formatCode="General">
                  <c:v>0.76656000000000002</c:v>
                </c:pt>
                <c:pt idx="37218" formatCode="General">
                  <c:v>0.76657500000000045</c:v>
                </c:pt>
                <c:pt idx="37219" formatCode="General">
                  <c:v>0.76659800000000045</c:v>
                </c:pt>
                <c:pt idx="37220" formatCode="General">
                  <c:v>0.76662000000000075</c:v>
                </c:pt>
                <c:pt idx="37221" formatCode="General">
                  <c:v>0.76664200000000071</c:v>
                </c:pt>
                <c:pt idx="37222" formatCode="General">
                  <c:v>0.76665700000000059</c:v>
                </c:pt>
                <c:pt idx="37223" formatCode="General">
                  <c:v>0.76668000000000058</c:v>
                </c:pt>
                <c:pt idx="37224" formatCode="General">
                  <c:v>0.76670200000000044</c:v>
                </c:pt>
                <c:pt idx="37225" formatCode="General">
                  <c:v>0.76672500000000077</c:v>
                </c:pt>
                <c:pt idx="37226" formatCode="General">
                  <c:v>0.76674000000000075</c:v>
                </c:pt>
                <c:pt idx="37227" formatCode="General">
                  <c:v>0.76676299999999997</c:v>
                </c:pt>
                <c:pt idx="37228" formatCode="General">
                  <c:v>0.76678500000000072</c:v>
                </c:pt>
                <c:pt idx="37229" formatCode="General">
                  <c:v>0.76680700000000046</c:v>
                </c:pt>
                <c:pt idx="37230" formatCode="General">
                  <c:v>0.76682300000000059</c:v>
                </c:pt>
                <c:pt idx="37231" formatCode="General">
                  <c:v>0.76684500000000089</c:v>
                </c:pt>
                <c:pt idx="37232" formatCode="General">
                  <c:v>0.76686699999999997</c:v>
                </c:pt>
                <c:pt idx="37233" formatCode="General">
                  <c:v>0.76689000000000074</c:v>
                </c:pt>
                <c:pt idx="37234" formatCode="General">
                  <c:v>0.76690499999999995</c:v>
                </c:pt>
                <c:pt idx="37235" formatCode="General">
                  <c:v>0.76692700000000058</c:v>
                </c:pt>
                <c:pt idx="37236" formatCode="General">
                  <c:v>0.76695000000000046</c:v>
                </c:pt>
                <c:pt idx="37237" formatCode="General">
                  <c:v>0.76697300000000046</c:v>
                </c:pt>
                <c:pt idx="37238" formatCode="General">
                  <c:v>0.76698800000000045</c:v>
                </c:pt>
                <c:pt idx="37239" formatCode="General">
                  <c:v>0.76701000000000041</c:v>
                </c:pt>
                <c:pt idx="37240" formatCode="General">
                  <c:v>0.76703299999999996</c:v>
                </c:pt>
                <c:pt idx="37241" formatCode="General">
                  <c:v>0.76705500000000071</c:v>
                </c:pt>
                <c:pt idx="37242" formatCode="General">
                  <c:v>0.76707000000000058</c:v>
                </c:pt>
                <c:pt idx="37243" formatCode="General">
                  <c:v>0.76709200000000044</c:v>
                </c:pt>
                <c:pt idx="37244" formatCode="General">
                  <c:v>0.76711499999999999</c:v>
                </c:pt>
                <c:pt idx="37245" formatCode="General">
                  <c:v>0.76713000000000042</c:v>
                </c:pt>
                <c:pt idx="37246" formatCode="General">
                  <c:v>0.76715199999999995</c:v>
                </c:pt>
                <c:pt idx="37247" formatCode="General">
                  <c:v>0.76717500000000072</c:v>
                </c:pt>
                <c:pt idx="37248" formatCode="General">
                  <c:v>0.76719700000000046</c:v>
                </c:pt>
                <c:pt idx="37249" formatCode="General">
                  <c:v>0.76721300000000003</c:v>
                </c:pt>
                <c:pt idx="37250" formatCode="General">
                  <c:v>0.76723500000000044</c:v>
                </c:pt>
                <c:pt idx="37251" formatCode="General">
                  <c:v>0.76725800000000044</c:v>
                </c:pt>
                <c:pt idx="37252" formatCode="General">
                  <c:v>0.76728000000000041</c:v>
                </c:pt>
                <c:pt idx="37253" formatCode="General">
                  <c:v>0.76729499999999995</c:v>
                </c:pt>
                <c:pt idx="37254" formatCode="General">
                  <c:v>0.76731700000000003</c:v>
                </c:pt>
                <c:pt idx="37255" formatCode="General">
                  <c:v>0.76734000000000058</c:v>
                </c:pt>
                <c:pt idx="37256" formatCode="General">
                  <c:v>0.76736300000000002</c:v>
                </c:pt>
                <c:pt idx="37257" formatCode="General">
                  <c:v>0.76737699999999998</c:v>
                </c:pt>
                <c:pt idx="37258" formatCode="General">
                  <c:v>0.76740000000000042</c:v>
                </c:pt>
                <c:pt idx="37259" formatCode="General">
                  <c:v>0.76742200000000005</c:v>
                </c:pt>
                <c:pt idx="37260" formatCode="General">
                  <c:v>0.76744500000000071</c:v>
                </c:pt>
                <c:pt idx="37261" formatCode="General">
                  <c:v>0.76746000000000003</c:v>
                </c:pt>
                <c:pt idx="37262" formatCode="General">
                  <c:v>0.76748300000000003</c:v>
                </c:pt>
                <c:pt idx="37263" formatCode="General">
                  <c:v>0.76750499999999999</c:v>
                </c:pt>
                <c:pt idx="37264" formatCode="General">
                  <c:v>0.76752699999999996</c:v>
                </c:pt>
                <c:pt idx="37265" formatCode="General">
                  <c:v>0.76754199999999995</c:v>
                </c:pt>
                <c:pt idx="37266" formatCode="General">
                  <c:v>0.76756500000000005</c:v>
                </c:pt>
                <c:pt idx="37267" formatCode="General">
                  <c:v>0.76758800000000005</c:v>
                </c:pt>
                <c:pt idx="37268" formatCode="General">
                  <c:v>0.76761000000000046</c:v>
                </c:pt>
                <c:pt idx="37269" formatCode="General">
                  <c:v>0.76762500000000089</c:v>
                </c:pt>
                <c:pt idx="37270" formatCode="General">
                  <c:v>0.76764800000000089</c:v>
                </c:pt>
                <c:pt idx="37271" formatCode="General">
                  <c:v>0.76767000000000074</c:v>
                </c:pt>
                <c:pt idx="37272" formatCode="General">
                  <c:v>0.76769300000000074</c:v>
                </c:pt>
                <c:pt idx="37273" formatCode="General">
                  <c:v>0.76770799999999995</c:v>
                </c:pt>
                <c:pt idx="37274" formatCode="General">
                  <c:v>0.76773000000000058</c:v>
                </c:pt>
                <c:pt idx="37275" formatCode="General">
                  <c:v>0.76775200000000043</c:v>
                </c:pt>
                <c:pt idx="37276" formatCode="General">
                  <c:v>0.76777500000000076</c:v>
                </c:pt>
                <c:pt idx="37277" formatCode="General">
                  <c:v>0.76779000000000075</c:v>
                </c:pt>
                <c:pt idx="37278" formatCode="General">
                  <c:v>0.76781299999999997</c:v>
                </c:pt>
                <c:pt idx="37279" formatCode="General">
                  <c:v>0.76783500000000071</c:v>
                </c:pt>
                <c:pt idx="37280" formatCode="General">
                  <c:v>0.76785700000000046</c:v>
                </c:pt>
                <c:pt idx="37281" formatCode="General">
                  <c:v>0.76787300000000058</c:v>
                </c:pt>
                <c:pt idx="37282" formatCode="General">
                  <c:v>0.76789500000000077</c:v>
                </c:pt>
                <c:pt idx="37283" formatCode="General">
                  <c:v>0.76791799999999999</c:v>
                </c:pt>
                <c:pt idx="37284" formatCode="General">
                  <c:v>0.76794000000000073</c:v>
                </c:pt>
                <c:pt idx="37285" formatCode="General">
                  <c:v>0.76795500000000072</c:v>
                </c:pt>
                <c:pt idx="37286" formatCode="General">
                  <c:v>0.76797700000000046</c:v>
                </c:pt>
                <c:pt idx="37287" formatCode="General">
                  <c:v>0.76800000000000046</c:v>
                </c:pt>
                <c:pt idx="37288" formatCode="General">
                  <c:v>0.76802300000000046</c:v>
                </c:pt>
                <c:pt idx="37289" formatCode="General">
                  <c:v>0.76803800000000044</c:v>
                </c:pt>
                <c:pt idx="37290" formatCode="General">
                  <c:v>0.76806000000000041</c:v>
                </c:pt>
                <c:pt idx="37291" formatCode="General">
                  <c:v>0.76808200000000004</c:v>
                </c:pt>
                <c:pt idx="37292" formatCode="General">
                  <c:v>0.7681050000000007</c:v>
                </c:pt>
                <c:pt idx="37293" formatCode="General">
                  <c:v>0.76812000000000058</c:v>
                </c:pt>
                <c:pt idx="37294" formatCode="General">
                  <c:v>0.76814200000000044</c:v>
                </c:pt>
                <c:pt idx="37295" formatCode="General">
                  <c:v>0.76816499999999999</c:v>
                </c:pt>
                <c:pt idx="37296" formatCode="General">
                  <c:v>0.76818799999999998</c:v>
                </c:pt>
                <c:pt idx="37297" formatCode="General">
                  <c:v>0.76820200000000005</c:v>
                </c:pt>
                <c:pt idx="37298" formatCode="General">
                  <c:v>0.76822500000000071</c:v>
                </c:pt>
                <c:pt idx="37299" formatCode="General">
                  <c:v>0.76824800000000071</c:v>
                </c:pt>
                <c:pt idx="37300" formatCode="General">
                  <c:v>0.76827000000000045</c:v>
                </c:pt>
                <c:pt idx="37301" formatCode="General">
                  <c:v>0.76828500000000044</c:v>
                </c:pt>
                <c:pt idx="37302" formatCode="General">
                  <c:v>0.76830799999999999</c:v>
                </c:pt>
                <c:pt idx="37303" formatCode="General">
                  <c:v>0.7683300000000004</c:v>
                </c:pt>
                <c:pt idx="37304" formatCode="General">
                  <c:v>0.76835200000000003</c:v>
                </c:pt>
                <c:pt idx="37305" formatCode="General">
                  <c:v>0.76836700000000002</c:v>
                </c:pt>
                <c:pt idx="37306" formatCode="General">
                  <c:v>0.76839000000000046</c:v>
                </c:pt>
                <c:pt idx="37307" formatCode="General">
                  <c:v>0.76841199999999998</c:v>
                </c:pt>
                <c:pt idx="37308" formatCode="General">
                  <c:v>0.76842699999999997</c:v>
                </c:pt>
                <c:pt idx="37309" formatCode="General">
                  <c:v>0.76845000000000041</c:v>
                </c:pt>
                <c:pt idx="37310" formatCode="General">
                  <c:v>0.76847299999999996</c:v>
                </c:pt>
                <c:pt idx="37311" formatCode="General">
                  <c:v>0.76849500000000071</c:v>
                </c:pt>
                <c:pt idx="37312" formatCode="General">
                  <c:v>0.76851000000000003</c:v>
                </c:pt>
                <c:pt idx="37313" formatCode="General">
                  <c:v>0.76853300000000002</c:v>
                </c:pt>
                <c:pt idx="37314" formatCode="General">
                  <c:v>0.76855499999999999</c:v>
                </c:pt>
                <c:pt idx="37315" formatCode="General">
                  <c:v>0.76857699999999951</c:v>
                </c:pt>
                <c:pt idx="37316" formatCode="General">
                  <c:v>0.76859200000000005</c:v>
                </c:pt>
                <c:pt idx="37317" formatCode="General">
                  <c:v>0.76861500000000071</c:v>
                </c:pt>
                <c:pt idx="37318" formatCode="General">
                  <c:v>0.76863700000000046</c:v>
                </c:pt>
                <c:pt idx="37319" formatCode="General">
                  <c:v>0.76866000000000045</c:v>
                </c:pt>
                <c:pt idx="37320" formatCode="General">
                  <c:v>0.76867500000000089</c:v>
                </c:pt>
                <c:pt idx="37321" formatCode="General">
                  <c:v>0.76869800000000077</c:v>
                </c:pt>
                <c:pt idx="37322" formatCode="General">
                  <c:v>0.76872000000000074</c:v>
                </c:pt>
                <c:pt idx="37323" formatCode="General">
                  <c:v>0.76874299999999995</c:v>
                </c:pt>
                <c:pt idx="37324" formatCode="General">
                  <c:v>0.76875800000000072</c:v>
                </c:pt>
                <c:pt idx="37325" formatCode="General">
                  <c:v>0.76878000000000046</c:v>
                </c:pt>
                <c:pt idx="37326" formatCode="General">
                  <c:v>0.76880200000000043</c:v>
                </c:pt>
                <c:pt idx="37327" formatCode="General">
                  <c:v>0.76882500000000076</c:v>
                </c:pt>
                <c:pt idx="37328" formatCode="General">
                  <c:v>0.76884000000000075</c:v>
                </c:pt>
                <c:pt idx="37329" formatCode="General">
                  <c:v>0.76886200000000005</c:v>
                </c:pt>
                <c:pt idx="37330" formatCode="General">
                  <c:v>0.76888500000000071</c:v>
                </c:pt>
                <c:pt idx="37331" formatCode="General">
                  <c:v>0.76890700000000045</c:v>
                </c:pt>
                <c:pt idx="37332" formatCode="General">
                  <c:v>0.76892300000000058</c:v>
                </c:pt>
                <c:pt idx="37333" formatCode="General">
                  <c:v>0.76894500000000077</c:v>
                </c:pt>
                <c:pt idx="37334" formatCode="General">
                  <c:v>0.76896799999999998</c:v>
                </c:pt>
                <c:pt idx="37335" formatCode="General">
                  <c:v>0.76898999999999995</c:v>
                </c:pt>
                <c:pt idx="37336" formatCode="General">
                  <c:v>0.76900500000000072</c:v>
                </c:pt>
                <c:pt idx="37337" formatCode="General">
                  <c:v>0.76902700000000046</c:v>
                </c:pt>
                <c:pt idx="37338" formatCode="General">
                  <c:v>0.76905000000000046</c:v>
                </c:pt>
                <c:pt idx="37339" formatCode="General">
                  <c:v>0.76907300000000045</c:v>
                </c:pt>
                <c:pt idx="37340" formatCode="General">
                  <c:v>0.76908699999999997</c:v>
                </c:pt>
                <c:pt idx="37341" formatCode="General">
                  <c:v>0.7691100000000004</c:v>
                </c:pt>
                <c:pt idx="37342" formatCode="General">
                  <c:v>0.76913200000000004</c:v>
                </c:pt>
                <c:pt idx="37343" formatCode="General">
                  <c:v>0.7691550000000007</c:v>
                </c:pt>
                <c:pt idx="37344" formatCode="General">
                  <c:v>0.76917000000000046</c:v>
                </c:pt>
                <c:pt idx="37345" formatCode="General">
                  <c:v>0.76919300000000046</c:v>
                </c:pt>
                <c:pt idx="37346" formatCode="General">
                  <c:v>0.76921499999999998</c:v>
                </c:pt>
                <c:pt idx="37347" formatCode="General">
                  <c:v>0.7692369999999995</c:v>
                </c:pt>
                <c:pt idx="37348" formatCode="General">
                  <c:v>0.76925200000000005</c:v>
                </c:pt>
                <c:pt idx="37349" formatCode="General">
                  <c:v>0.76927500000000071</c:v>
                </c:pt>
                <c:pt idx="37350" formatCode="General">
                  <c:v>0.7692980000000007</c:v>
                </c:pt>
                <c:pt idx="37351" formatCode="General">
                  <c:v>0.76932000000000045</c:v>
                </c:pt>
                <c:pt idx="37352" formatCode="General">
                  <c:v>0.76933499999999999</c:v>
                </c:pt>
                <c:pt idx="37353" formatCode="General">
                  <c:v>0.76935799999999999</c:v>
                </c:pt>
                <c:pt idx="37354" formatCode="General">
                  <c:v>0.76937999999999995</c:v>
                </c:pt>
                <c:pt idx="37355" formatCode="General">
                  <c:v>0.7694029999999995</c:v>
                </c:pt>
                <c:pt idx="37356" formatCode="General">
                  <c:v>0.76941800000000005</c:v>
                </c:pt>
                <c:pt idx="37357" formatCode="General">
                  <c:v>0.76944000000000046</c:v>
                </c:pt>
                <c:pt idx="37358" formatCode="General">
                  <c:v>0.76946199999999998</c:v>
                </c:pt>
                <c:pt idx="37359" formatCode="General">
                  <c:v>0.76948499999999997</c:v>
                </c:pt>
                <c:pt idx="37360" formatCode="General">
                  <c:v>0.76950000000000041</c:v>
                </c:pt>
                <c:pt idx="37361" formatCode="General">
                  <c:v>0.76952299999999996</c:v>
                </c:pt>
                <c:pt idx="37362" formatCode="General">
                  <c:v>0.7695450000000007</c:v>
                </c:pt>
                <c:pt idx="37363" formatCode="General">
                  <c:v>0.769567</c:v>
                </c:pt>
                <c:pt idx="37364" formatCode="General">
                  <c:v>0.76958300000000002</c:v>
                </c:pt>
                <c:pt idx="37365" formatCode="General">
                  <c:v>0.76960500000000076</c:v>
                </c:pt>
                <c:pt idx="37366" formatCode="General">
                  <c:v>0.76962800000000076</c:v>
                </c:pt>
                <c:pt idx="37367" formatCode="General">
                  <c:v>0.76965000000000072</c:v>
                </c:pt>
                <c:pt idx="37368" formatCode="General">
                  <c:v>0.76966500000000071</c:v>
                </c:pt>
                <c:pt idx="37369" formatCode="General">
                  <c:v>0.76968700000000045</c:v>
                </c:pt>
                <c:pt idx="37370" formatCode="General">
                  <c:v>0.76971000000000045</c:v>
                </c:pt>
                <c:pt idx="37371" formatCode="General">
                  <c:v>0.76973300000000044</c:v>
                </c:pt>
                <c:pt idx="37372" formatCode="General">
                  <c:v>0.76974800000000076</c:v>
                </c:pt>
                <c:pt idx="37373" formatCode="General">
                  <c:v>0.76976999999999995</c:v>
                </c:pt>
                <c:pt idx="37374" formatCode="General">
                  <c:v>0.76979200000000059</c:v>
                </c:pt>
                <c:pt idx="37375" formatCode="General">
                  <c:v>0.76981500000000058</c:v>
                </c:pt>
                <c:pt idx="37376" formatCode="General">
                  <c:v>0.76983000000000046</c:v>
                </c:pt>
                <c:pt idx="37377" formatCode="General">
                  <c:v>0.76985200000000042</c:v>
                </c:pt>
                <c:pt idx="37378" formatCode="General">
                  <c:v>0.76987500000000075</c:v>
                </c:pt>
                <c:pt idx="37379" formatCode="General">
                  <c:v>0.76989000000000074</c:v>
                </c:pt>
                <c:pt idx="37380" formatCode="General">
                  <c:v>0.76991200000000004</c:v>
                </c:pt>
                <c:pt idx="37381" formatCode="General">
                  <c:v>0.7699350000000007</c:v>
                </c:pt>
                <c:pt idx="37382" formatCode="General">
                  <c:v>0.76995800000000059</c:v>
                </c:pt>
                <c:pt idx="37383" formatCode="General">
                  <c:v>0.76997300000000046</c:v>
                </c:pt>
                <c:pt idx="37384" formatCode="General">
                  <c:v>0.76999500000000076</c:v>
                </c:pt>
                <c:pt idx="37385" formatCode="General">
                  <c:v>0.77001799999999998</c:v>
                </c:pt>
                <c:pt idx="37386" formatCode="General">
                  <c:v>0.77003999999999995</c:v>
                </c:pt>
                <c:pt idx="37387" formatCode="General">
                  <c:v>0.77005500000000071</c:v>
                </c:pt>
                <c:pt idx="37388" formatCode="General">
                  <c:v>0.77007700000000046</c:v>
                </c:pt>
                <c:pt idx="37389" formatCode="General">
                  <c:v>0.77010000000000045</c:v>
                </c:pt>
                <c:pt idx="37390" formatCode="General">
                  <c:v>0.77012300000000045</c:v>
                </c:pt>
                <c:pt idx="37391" formatCode="General">
                  <c:v>0.77013699999999996</c:v>
                </c:pt>
                <c:pt idx="37392" formatCode="General">
                  <c:v>0.7701600000000004</c:v>
                </c:pt>
                <c:pt idx="37393" formatCode="General">
                  <c:v>0.77018299999999951</c:v>
                </c:pt>
                <c:pt idx="37394" formatCode="General">
                  <c:v>0.77020500000000058</c:v>
                </c:pt>
                <c:pt idx="37395" formatCode="General">
                  <c:v>0.77022000000000046</c:v>
                </c:pt>
                <c:pt idx="37396" formatCode="General">
                  <c:v>0.77024300000000046</c:v>
                </c:pt>
                <c:pt idx="37397" formatCode="General">
                  <c:v>0.77026499999999998</c:v>
                </c:pt>
                <c:pt idx="37398" formatCode="General">
                  <c:v>0.77028700000000005</c:v>
                </c:pt>
                <c:pt idx="37399" formatCode="General">
                  <c:v>0.77030200000000004</c:v>
                </c:pt>
                <c:pt idx="37400" formatCode="General">
                  <c:v>0.7703250000000007</c:v>
                </c:pt>
                <c:pt idx="37401" formatCode="General">
                  <c:v>0.77034800000000059</c:v>
                </c:pt>
                <c:pt idx="37402" formatCode="General">
                  <c:v>0.77037000000000044</c:v>
                </c:pt>
                <c:pt idx="37403" formatCode="General">
                  <c:v>0.77038499999999999</c:v>
                </c:pt>
                <c:pt idx="37404" formatCode="General">
                  <c:v>0.77040699999999951</c:v>
                </c:pt>
                <c:pt idx="37405" formatCode="General">
                  <c:v>0.77042999999999995</c:v>
                </c:pt>
                <c:pt idx="37406" formatCode="General">
                  <c:v>0.77045200000000003</c:v>
                </c:pt>
                <c:pt idx="37407" formatCode="General">
                  <c:v>0.77046800000000004</c:v>
                </c:pt>
                <c:pt idx="37408" formatCode="General">
                  <c:v>0.77049000000000045</c:v>
                </c:pt>
                <c:pt idx="37409" formatCode="General">
                  <c:v>0.77051199999999997</c:v>
                </c:pt>
                <c:pt idx="37410" formatCode="General">
                  <c:v>0.77053499999999997</c:v>
                </c:pt>
                <c:pt idx="37411" formatCode="General">
                  <c:v>0.7705500000000004</c:v>
                </c:pt>
                <c:pt idx="37412" formatCode="General">
                  <c:v>0.77057200000000003</c:v>
                </c:pt>
                <c:pt idx="37413" formatCode="General">
                  <c:v>0.77059500000000059</c:v>
                </c:pt>
                <c:pt idx="37414" formatCode="General">
                  <c:v>0.77061700000000044</c:v>
                </c:pt>
                <c:pt idx="37415" formatCode="General">
                  <c:v>0.77063300000000046</c:v>
                </c:pt>
                <c:pt idx="37416" formatCode="General">
                  <c:v>0.77065500000000076</c:v>
                </c:pt>
                <c:pt idx="37417" formatCode="General">
                  <c:v>0.77067800000000075</c:v>
                </c:pt>
                <c:pt idx="37418" formatCode="General">
                  <c:v>0.77070000000000072</c:v>
                </c:pt>
                <c:pt idx="37419" formatCode="General">
                  <c:v>0.77071500000000071</c:v>
                </c:pt>
                <c:pt idx="37420" formatCode="General">
                  <c:v>0.77073700000000045</c:v>
                </c:pt>
                <c:pt idx="37421" formatCode="General">
                  <c:v>0.77076000000000044</c:v>
                </c:pt>
                <c:pt idx="37422" formatCode="General">
                  <c:v>0.77078300000000044</c:v>
                </c:pt>
                <c:pt idx="37423" formatCode="General">
                  <c:v>0.77079699999999995</c:v>
                </c:pt>
                <c:pt idx="37424" formatCode="General">
                  <c:v>0.77081999999999995</c:v>
                </c:pt>
                <c:pt idx="37425" formatCode="General">
                  <c:v>0.77084200000000058</c:v>
                </c:pt>
                <c:pt idx="37426" formatCode="General">
                  <c:v>0.77086500000000058</c:v>
                </c:pt>
                <c:pt idx="37427" formatCode="General">
                  <c:v>0.77088000000000045</c:v>
                </c:pt>
                <c:pt idx="37428" formatCode="General">
                  <c:v>0.77090300000000045</c:v>
                </c:pt>
                <c:pt idx="37429" formatCode="General">
                  <c:v>0.77092500000000075</c:v>
                </c:pt>
                <c:pt idx="37430" formatCode="General">
                  <c:v>0.77094700000000072</c:v>
                </c:pt>
                <c:pt idx="37431" formatCode="General">
                  <c:v>0.77096200000000004</c:v>
                </c:pt>
                <c:pt idx="37432" formatCode="General">
                  <c:v>0.77098500000000059</c:v>
                </c:pt>
                <c:pt idx="37433" formatCode="General">
                  <c:v>0.77100800000000058</c:v>
                </c:pt>
                <c:pt idx="37434" formatCode="General">
                  <c:v>0.77103000000000044</c:v>
                </c:pt>
                <c:pt idx="37435" formatCode="General">
                  <c:v>0.77104500000000076</c:v>
                </c:pt>
                <c:pt idx="37436" formatCode="General">
                  <c:v>0.77106799999999998</c:v>
                </c:pt>
                <c:pt idx="37437" formatCode="General">
                  <c:v>0.77109000000000072</c:v>
                </c:pt>
                <c:pt idx="37438" formatCode="General">
                  <c:v>0.77111300000000005</c:v>
                </c:pt>
                <c:pt idx="37439" formatCode="General">
                  <c:v>0.7711280000000007</c:v>
                </c:pt>
                <c:pt idx="37440" formatCode="General">
                  <c:v>0.77115000000000045</c:v>
                </c:pt>
                <c:pt idx="37441" formatCode="General">
                  <c:v>0.77117200000000041</c:v>
                </c:pt>
                <c:pt idx="37442" formatCode="General">
                  <c:v>0.77118699999999996</c:v>
                </c:pt>
                <c:pt idx="37443" formatCode="General">
                  <c:v>0.77120999999999995</c:v>
                </c:pt>
                <c:pt idx="37444" formatCode="General">
                  <c:v>0.7712329999999995</c:v>
                </c:pt>
                <c:pt idx="37445" formatCode="General">
                  <c:v>0.77125500000000058</c:v>
                </c:pt>
                <c:pt idx="37446" formatCode="General">
                  <c:v>0.77127000000000046</c:v>
                </c:pt>
                <c:pt idx="37447" formatCode="General">
                  <c:v>0.77129300000000045</c:v>
                </c:pt>
                <c:pt idx="37448" formatCode="General">
                  <c:v>0.77131499999999997</c:v>
                </c:pt>
                <c:pt idx="37449" formatCode="General">
                  <c:v>0.77133799999999997</c:v>
                </c:pt>
                <c:pt idx="37450" formatCode="General">
                  <c:v>0.77135200000000004</c:v>
                </c:pt>
                <c:pt idx="37451" formatCode="General">
                  <c:v>0.77137500000000059</c:v>
                </c:pt>
                <c:pt idx="37452" formatCode="General">
                  <c:v>0.77139700000000044</c:v>
                </c:pt>
                <c:pt idx="37453" formatCode="General">
                  <c:v>0.77141999999999999</c:v>
                </c:pt>
                <c:pt idx="37454" formatCode="General">
                  <c:v>0.77143499999999998</c:v>
                </c:pt>
                <c:pt idx="37455" formatCode="General">
                  <c:v>0.77145799999999998</c:v>
                </c:pt>
                <c:pt idx="37456" formatCode="General">
                  <c:v>0.77148000000000005</c:v>
                </c:pt>
                <c:pt idx="37457" formatCode="General">
                  <c:v>0.77150200000000002</c:v>
                </c:pt>
                <c:pt idx="37458" formatCode="General">
                  <c:v>0.77151800000000004</c:v>
                </c:pt>
                <c:pt idx="37459" formatCode="General">
                  <c:v>0.77154000000000045</c:v>
                </c:pt>
                <c:pt idx="37460" formatCode="General">
                  <c:v>0.77156199999999997</c:v>
                </c:pt>
                <c:pt idx="37461" formatCode="General">
                  <c:v>0.77158499999999997</c:v>
                </c:pt>
                <c:pt idx="37462" formatCode="General">
                  <c:v>0.77159999999999995</c:v>
                </c:pt>
                <c:pt idx="37463" formatCode="General">
                  <c:v>0.77162200000000059</c:v>
                </c:pt>
                <c:pt idx="37464" formatCode="General">
                  <c:v>0.77164500000000102</c:v>
                </c:pt>
                <c:pt idx="37465" formatCode="General">
                  <c:v>0.77166800000000046</c:v>
                </c:pt>
                <c:pt idx="37466" formatCode="General">
                  <c:v>0.77168300000000045</c:v>
                </c:pt>
                <c:pt idx="37467" formatCode="General">
                  <c:v>0.77170500000000075</c:v>
                </c:pt>
                <c:pt idx="37468" formatCode="General">
                  <c:v>0.77172800000000075</c:v>
                </c:pt>
                <c:pt idx="37469" formatCode="General">
                  <c:v>0.77175000000000071</c:v>
                </c:pt>
                <c:pt idx="37470" formatCode="General">
                  <c:v>0.7717650000000007</c:v>
                </c:pt>
                <c:pt idx="37471" formatCode="General">
                  <c:v>0.77178700000000044</c:v>
                </c:pt>
                <c:pt idx="37472" formatCode="General">
                  <c:v>0.77181000000000044</c:v>
                </c:pt>
                <c:pt idx="37473" formatCode="General">
                  <c:v>0.77183299999999999</c:v>
                </c:pt>
                <c:pt idx="37474" formatCode="General">
                  <c:v>0.77184699999999995</c:v>
                </c:pt>
                <c:pt idx="37475" formatCode="General">
                  <c:v>0.77186999999999995</c:v>
                </c:pt>
                <c:pt idx="37476" formatCode="General">
                  <c:v>0.77189300000000072</c:v>
                </c:pt>
                <c:pt idx="37477" formatCode="General">
                  <c:v>0.77191500000000046</c:v>
                </c:pt>
                <c:pt idx="37478" formatCode="General">
                  <c:v>0.77193000000000045</c:v>
                </c:pt>
                <c:pt idx="37479" formatCode="General">
                  <c:v>0.77195300000000044</c:v>
                </c:pt>
                <c:pt idx="37480" formatCode="General">
                  <c:v>0.77197500000000074</c:v>
                </c:pt>
                <c:pt idx="37481" formatCode="General">
                  <c:v>0.77199700000000071</c:v>
                </c:pt>
                <c:pt idx="37482" formatCode="General">
                  <c:v>0.77201200000000003</c:v>
                </c:pt>
                <c:pt idx="37483" formatCode="General">
                  <c:v>0.77203500000000058</c:v>
                </c:pt>
                <c:pt idx="37484" formatCode="General">
                  <c:v>0.77205800000000058</c:v>
                </c:pt>
                <c:pt idx="37485" formatCode="General">
                  <c:v>0.77208000000000043</c:v>
                </c:pt>
                <c:pt idx="37486" formatCode="General">
                  <c:v>0.77209500000000075</c:v>
                </c:pt>
                <c:pt idx="37487" formatCode="General">
                  <c:v>0.77211700000000005</c:v>
                </c:pt>
                <c:pt idx="37488" formatCode="General">
                  <c:v>0.77214000000000071</c:v>
                </c:pt>
                <c:pt idx="37489" formatCode="General">
                  <c:v>0.77216200000000002</c:v>
                </c:pt>
                <c:pt idx="37490" formatCode="General">
                  <c:v>0.77217800000000059</c:v>
                </c:pt>
                <c:pt idx="37491" formatCode="General">
                  <c:v>0.77220000000000044</c:v>
                </c:pt>
                <c:pt idx="37492" formatCode="General">
                  <c:v>0.77222200000000041</c:v>
                </c:pt>
                <c:pt idx="37493" formatCode="General">
                  <c:v>0.77224500000000074</c:v>
                </c:pt>
                <c:pt idx="37494" formatCode="General">
                  <c:v>0.77225999999999995</c:v>
                </c:pt>
                <c:pt idx="37495" formatCode="General">
                  <c:v>0.77228300000000005</c:v>
                </c:pt>
                <c:pt idx="37496" formatCode="General">
                  <c:v>0.77230500000000046</c:v>
                </c:pt>
                <c:pt idx="37497" formatCode="General">
                  <c:v>0.77232699999999999</c:v>
                </c:pt>
                <c:pt idx="37498" formatCode="General">
                  <c:v>0.77234300000000045</c:v>
                </c:pt>
                <c:pt idx="37499" formatCode="General">
                  <c:v>0.77236499999999997</c:v>
                </c:pt>
                <c:pt idx="37500" formatCode="General">
                  <c:v>0.77238799999999996</c:v>
                </c:pt>
                <c:pt idx="37501" formatCode="General">
                  <c:v>0.77241000000000004</c:v>
                </c:pt>
                <c:pt idx="37502" formatCode="General">
                  <c:v>0.77242500000000058</c:v>
                </c:pt>
                <c:pt idx="37503" formatCode="General">
                  <c:v>0.77244699999999999</c:v>
                </c:pt>
                <c:pt idx="37504" formatCode="General">
                  <c:v>0.77246999999999999</c:v>
                </c:pt>
                <c:pt idx="37505" formatCode="General">
                  <c:v>0.77249299999999999</c:v>
                </c:pt>
                <c:pt idx="37506" formatCode="General">
                  <c:v>0.77250799999999997</c:v>
                </c:pt>
                <c:pt idx="37507" formatCode="General">
                  <c:v>0.77253000000000005</c:v>
                </c:pt>
                <c:pt idx="37508" formatCode="General">
                  <c:v>0.77255200000000002</c:v>
                </c:pt>
                <c:pt idx="37509" formatCode="General">
                  <c:v>0.77256800000000003</c:v>
                </c:pt>
                <c:pt idx="37510" formatCode="General">
                  <c:v>0.77259000000000044</c:v>
                </c:pt>
                <c:pt idx="37511" formatCode="General">
                  <c:v>0.77261299999999999</c:v>
                </c:pt>
                <c:pt idx="37512" formatCode="General">
                  <c:v>0.77263500000000074</c:v>
                </c:pt>
                <c:pt idx="37513" formatCode="General">
                  <c:v>0.77265000000000073</c:v>
                </c:pt>
                <c:pt idx="37514" formatCode="General">
                  <c:v>0.77267200000000058</c:v>
                </c:pt>
                <c:pt idx="37515" formatCode="General">
                  <c:v>0.77269500000000102</c:v>
                </c:pt>
                <c:pt idx="37516" formatCode="General">
                  <c:v>0.77271800000000046</c:v>
                </c:pt>
                <c:pt idx="37517" formatCode="General">
                  <c:v>0.77273300000000045</c:v>
                </c:pt>
                <c:pt idx="37518" formatCode="General">
                  <c:v>0.77275500000000075</c:v>
                </c:pt>
                <c:pt idx="37519" formatCode="General">
                  <c:v>0.77277700000000071</c:v>
                </c:pt>
                <c:pt idx="37520" formatCode="General">
                  <c:v>0.77280000000000071</c:v>
                </c:pt>
                <c:pt idx="37521" formatCode="General">
                  <c:v>0.77281500000000058</c:v>
                </c:pt>
                <c:pt idx="37522" formatCode="General">
                  <c:v>0.77283800000000058</c:v>
                </c:pt>
                <c:pt idx="37523" formatCode="General">
                  <c:v>0.77286000000000044</c:v>
                </c:pt>
                <c:pt idx="37524" formatCode="General">
                  <c:v>0.7728820000000004</c:v>
                </c:pt>
                <c:pt idx="37525" formatCode="General">
                  <c:v>0.77289699999999995</c:v>
                </c:pt>
                <c:pt idx="37526" formatCode="General">
                  <c:v>0.77292000000000072</c:v>
                </c:pt>
                <c:pt idx="37527" formatCode="General">
                  <c:v>0.77294300000000071</c:v>
                </c:pt>
                <c:pt idx="37528" formatCode="General">
                  <c:v>0.77296500000000046</c:v>
                </c:pt>
                <c:pt idx="37529" formatCode="General">
                  <c:v>0.77298000000000044</c:v>
                </c:pt>
                <c:pt idx="37530" formatCode="General">
                  <c:v>0.77300300000000044</c:v>
                </c:pt>
                <c:pt idx="37531" formatCode="General">
                  <c:v>0.77302500000000074</c:v>
                </c:pt>
                <c:pt idx="37532" formatCode="General">
                  <c:v>0.77304700000000071</c:v>
                </c:pt>
                <c:pt idx="37533" formatCode="General">
                  <c:v>0.77306200000000003</c:v>
                </c:pt>
                <c:pt idx="37534" formatCode="General">
                  <c:v>0.77308500000000058</c:v>
                </c:pt>
                <c:pt idx="37535" formatCode="General">
                  <c:v>0.77310699999999999</c:v>
                </c:pt>
                <c:pt idx="37536" formatCode="General">
                  <c:v>0.77313000000000043</c:v>
                </c:pt>
                <c:pt idx="37537" formatCode="General">
                  <c:v>0.77314500000000075</c:v>
                </c:pt>
                <c:pt idx="37538" formatCode="General">
                  <c:v>0.77316799999999997</c:v>
                </c:pt>
                <c:pt idx="37539" formatCode="General">
                  <c:v>0.77319000000000071</c:v>
                </c:pt>
                <c:pt idx="37540" formatCode="General">
                  <c:v>0.77321200000000001</c:v>
                </c:pt>
                <c:pt idx="37541" formatCode="General">
                  <c:v>0.77322800000000058</c:v>
                </c:pt>
                <c:pt idx="37542" formatCode="General">
                  <c:v>0.77325000000000044</c:v>
                </c:pt>
                <c:pt idx="37543" formatCode="General">
                  <c:v>0.7732720000000004</c:v>
                </c:pt>
                <c:pt idx="37544" formatCode="General">
                  <c:v>0.77329499999999995</c:v>
                </c:pt>
                <c:pt idx="37545" formatCode="General">
                  <c:v>0.77331000000000005</c:v>
                </c:pt>
                <c:pt idx="37546" formatCode="General">
                  <c:v>0.77333200000000002</c:v>
                </c:pt>
                <c:pt idx="37547" formatCode="General">
                  <c:v>0.77335500000000046</c:v>
                </c:pt>
                <c:pt idx="37548" formatCode="General">
                  <c:v>0.77337800000000045</c:v>
                </c:pt>
                <c:pt idx="37549" formatCode="General">
                  <c:v>0.77339300000000044</c:v>
                </c:pt>
                <c:pt idx="37550" formatCode="General">
                  <c:v>0.77341499999999996</c:v>
                </c:pt>
                <c:pt idx="37551" formatCode="General">
                  <c:v>0.77343799999999996</c:v>
                </c:pt>
                <c:pt idx="37552" formatCode="General">
                  <c:v>0.77346000000000004</c:v>
                </c:pt>
                <c:pt idx="37553" formatCode="General">
                  <c:v>0.77347500000000058</c:v>
                </c:pt>
                <c:pt idx="37554" formatCode="General">
                  <c:v>0.77349699999999999</c:v>
                </c:pt>
                <c:pt idx="37555" formatCode="General">
                  <c:v>0.77351999999999999</c:v>
                </c:pt>
                <c:pt idx="37556" formatCode="General">
                  <c:v>0.77354299999999998</c:v>
                </c:pt>
                <c:pt idx="37557" formatCode="General">
                  <c:v>0.77355700000000005</c:v>
                </c:pt>
                <c:pt idx="37558" formatCode="General">
                  <c:v>0.77358000000000005</c:v>
                </c:pt>
                <c:pt idx="37559" formatCode="General">
                  <c:v>0.77360200000000046</c:v>
                </c:pt>
                <c:pt idx="37560" formatCode="General">
                  <c:v>0.7736250000000009</c:v>
                </c:pt>
                <c:pt idx="37561" formatCode="General">
                  <c:v>0.77364000000000077</c:v>
                </c:pt>
                <c:pt idx="37562" formatCode="General">
                  <c:v>0.77366299999999999</c:v>
                </c:pt>
                <c:pt idx="37563" formatCode="General">
                  <c:v>0.77368500000000073</c:v>
                </c:pt>
                <c:pt idx="37564" formatCode="General">
                  <c:v>0.7737070000000007</c:v>
                </c:pt>
                <c:pt idx="37565" formatCode="General">
                  <c:v>0.77372200000000046</c:v>
                </c:pt>
                <c:pt idx="37566" formatCode="General">
                  <c:v>0.77374500000000102</c:v>
                </c:pt>
                <c:pt idx="37567" formatCode="General">
                  <c:v>0.77376800000000046</c:v>
                </c:pt>
                <c:pt idx="37568" formatCode="General">
                  <c:v>0.77379000000000075</c:v>
                </c:pt>
                <c:pt idx="37569" formatCode="General">
                  <c:v>0.77380500000000074</c:v>
                </c:pt>
                <c:pt idx="37570" formatCode="General">
                  <c:v>0.77382700000000071</c:v>
                </c:pt>
                <c:pt idx="37571" formatCode="General">
                  <c:v>0.7738500000000007</c:v>
                </c:pt>
                <c:pt idx="37572" formatCode="General">
                  <c:v>0.77387200000000045</c:v>
                </c:pt>
                <c:pt idx="37573" formatCode="General">
                  <c:v>0.77388800000000046</c:v>
                </c:pt>
                <c:pt idx="37574" formatCode="General">
                  <c:v>0.77391000000000043</c:v>
                </c:pt>
                <c:pt idx="37575" formatCode="General">
                  <c:v>0.77393199999999995</c:v>
                </c:pt>
                <c:pt idx="37576" formatCode="General">
                  <c:v>0.77394700000000072</c:v>
                </c:pt>
                <c:pt idx="37577" formatCode="General">
                  <c:v>0.77397000000000071</c:v>
                </c:pt>
                <c:pt idx="37578" formatCode="General">
                  <c:v>0.77399300000000071</c:v>
                </c:pt>
                <c:pt idx="37579" formatCode="General">
                  <c:v>0.77401500000000045</c:v>
                </c:pt>
                <c:pt idx="37580" formatCode="General">
                  <c:v>0.77403000000000044</c:v>
                </c:pt>
                <c:pt idx="37581" formatCode="General">
                  <c:v>0.77405299999999999</c:v>
                </c:pt>
                <c:pt idx="37582" formatCode="General">
                  <c:v>0.77407500000000073</c:v>
                </c:pt>
                <c:pt idx="37583" formatCode="General">
                  <c:v>0.77409799999999995</c:v>
                </c:pt>
                <c:pt idx="37584" formatCode="General">
                  <c:v>0.77411300000000005</c:v>
                </c:pt>
                <c:pt idx="37585" formatCode="General">
                  <c:v>0.77413500000000046</c:v>
                </c:pt>
                <c:pt idx="37586" formatCode="General">
                  <c:v>0.77415699999999998</c:v>
                </c:pt>
                <c:pt idx="37587" formatCode="General">
                  <c:v>0.77418000000000042</c:v>
                </c:pt>
                <c:pt idx="37588" formatCode="General">
                  <c:v>0.77419500000000074</c:v>
                </c:pt>
                <c:pt idx="37589" formatCode="General">
                  <c:v>0.77421799999999996</c:v>
                </c:pt>
                <c:pt idx="37590" formatCode="General">
                  <c:v>0.77424000000000071</c:v>
                </c:pt>
                <c:pt idx="37591" formatCode="General">
                  <c:v>0.77426200000000001</c:v>
                </c:pt>
                <c:pt idx="37592" formatCode="General">
                  <c:v>0.77427800000000047</c:v>
                </c:pt>
                <c:pt idx="37593" formatCode="General">
                  <c:v>0.77430000000000043</c:v>
                </c:pt>
                <c:pt idx="37594" formatCode="General">
                  <c:v>0.77432299999999998</c:v>
                </c:pt>
                <c:pt idx="37595" formatCode="General">
                  <c:v>0.77434499999999995</c:v>
                </c:pt>
                <c:pt idx="37596" formatCode="General">
                  <c:v>0.77436000000000005</c:v>
                </c:pt>
                <c:pt idx="37597" formatCode="General">
                  <c:v>0.77438200000000001</c:v>
                </c:pt>
                <c:pt idx="37598" formatCode="General">
                  <c:v>0.77440500000000045</c:v>
                </c:pt>
                <c:pt idx="37599" formatCode="General">
                  <c:v>0.77442800000000045</c:v>
                </c:pt>
                <c:pt idx="37600" formatCode="General">
                  <c:v>0.77444299999999999</c:v>
                </c:pt>
                <c:pt idx="37601" formatCode="General">
                  <c:v>0.77446499999999996</c:v>
                </c:pt>
                <c:pt idx="37602" formatCode="General">
                  <c:v>0.77448700000000004</c:v>
                </c:pt>
                <c:pt idx="37603" formatCode="General">
                  <c:v>0.77451000000000003</c:v>
                </c:pt>
                <c:pt idx="37604" formatCode="General">
                  <c:v>0.77452500000000046</c:v>
                </c:pt>
                <c:pt idx="37605" formatCode="General">
                  <c:v>0.77454699999999999</c:v>
                </c:pt>
                <c:pt idx="37606" formatCode="General">
                  <c:v>0.77456999999999998</c:v>
                </c:pt>
                <c:pt idx="37607" formatCode="General">
                  <c:v>0.77459299999999998</c:v>
                </c:pt>
                <c:pt idx="37608" formatCode="General">
                  <c:v>0.77460700000000071</c:v>
                </c:pt>
                <c:pt idx="37609" formatCode="General">
                  <c:v>0.77463000000000071</c:v>
                </c:pt>
                <c:pt idx="37610" formatCode="General">
                  <c:v>0.7746530000000007</c:v>
                </c:pt>
                <c:pt idx="37611" formatCode="General">
                  <c:v>0.77467500000000089</c:v>
                </c:pt>
                <c:pt idx="37612" formatCode="General">
                  <c:v>0.77469000000000077</c:v>
                </c:pt>
                <c:pt idx="37613" formatCode="General">
                  <c:v>0.77471299999999998</c:v>
                </c:pt>
                <c:pt idx="37614" formatCode="General">
                  <c:v>0.77473499999999995</c:v>
                </c:pt>
                <c:pt idx="37615" formatCode="General">
                  <c:v>0.77475700000000058</c:v>
                </c:pt>
                <c:pt idx="37616" formatCode="General">
                  <c:v>0.77477200000000046</c:v>
                </c:pt>
                <c:pt idx="37617" formatCode="General">
                  <c:v>0.77479500000000101</c:v>
                </c:pt>
                <c:pt idx="37618" formatCode="General">
                  <c:v>0.77481800000000045</c:v>
                </c:pt>
                <c:pt idx="37619" formatCode="General">
                  <c:v>0.77484000000000075</c:v>
                </c:pt>
                <c:pt idx="37620" formatCode="General">
                  <c:v>0.77485500000000074</c:v>
                </c:pt>
                <c:pt idx="37621" formatCode="General">
                  <c:v>0.77487800000000073</c:v>
                </c:pt>
                <c:pt idx="37622" formatCode="General">
                  <c:v>0.7749000000000007</c:v>
                </c:pt>
                <c:pt idx="37623" formatCode="General">
                  <c:v>0.77492200000000044</c:v>
                </c:pt>
                <c:pt idx="37624" formatCode="General">
                  <c:v>0.77493800000000046</c:v>
                </c:pt>
                <c:pt idx="37625" formatCode="General">
                  <c:v>0.77496000000000043</c:v>
                </c:pt>
                <c:pt idx="37626" formatCode="General">
                  <c:v>0.77498199999999995</c:v>
                </c:pt>
                <c:pt idx="37627" formatCode="General">
                  <c:v>0.77500500000000072</c:v>
                </c:pt>
                <c:pt idx="37628" formatCode="General">
                  <c:v>0.77502000000000071</c:v>
                </c:pt>
                <c:pt idx="37629" formatCode="General">
                  <c:v>0.7750430000000007</c:v>
                </c:pt>
                <c:pt idx="37630" formatCode="General">
                  <c:v>0.77506500000000045</c:v>
                </c:pt>
                <c:pt idx="37631" formatCode="General">
                  <c:v>0.77508800000000044</c:v>
                </c:pt>
                <c:pt idx="37632" formatCode="General">
                  <c:v>0.7751020000000004</c:v>
                </c:pt>
                <c:pt idx="37633" formatCode="General">
                  <c:v>0.77512499999999995</c:v>
                </c:pt>
                <c:pt idx="37634" formatCode="General">
                  <c:v>0.77514700000000059</c:v>
                </c:pt>
                <c:pt idx="37635" formatCode="General">
                  <c:v>0.77517000000000058</c:v>
                </c:pt>
                <c:pt idx="37636" formatCode="General">
                  <c:v>0.77518500000000046</c:v>
                </c:pt>
                <c:pt idx="37637" formatCode="General">
                  <c:v>0.77520699999999998</c:v>
                </c:pt>
                <c:pt idx="37638" formatCode="General">
                  <c:v>0.77523000000000042</c:v>
                </c:pt>
                <c:pt idx="37639" formatCode="General">
                  <c:v>0.77525299999999997</c:v>
                </c:pt>
                <c:pt idx="37640" formatCode="General">
                  <c:v>0.77526700000000004</c:v>
                </c:pt>
                <c:pt idx="37641" formatCode="General">
                  <c:v>0.7752900000000007</c:v>
                </c:pt>
                <c:pt idx="37642" formatCode="General">
                  <c:v>0.775312</c:v>
                </c:pt>
                <c:pt idx="37643" formatCode="General">
                  <c:v>0.77532800000000046</c:v>
                </c:pt>
                <c:pt idx="37644" formatCode="General">
                  <c:v>0.77535000000000043</c:v>
                </c:pt>
                <c:pt idx="37645" formatCode="General">
                  <c:v>0.77537299999999998</c:v>
                </c:pt>
                <c:pt idx="37646" formatCode="General">
                  <c:v>0.77539499999999995</c:v>
                </c:pt>
                <c:pt idx="37647" formatCode="General">
                  <c:v>0.77541000000000004</c:v>
                </c:pt>
                <c:pt idx="37648" formatCode="General">
                  <c:v>0.77543200000000001</c:v>
                </c:pt>
                <c:pt idx="37649" formatCode="General">
                  <c:v>0.77545500000000045</c:v>
                </c:pt>
                <c:pt idx="37650" formatCode="General">
                  <c:v>0.77547800000000044</c:v>
                </c:pt>
                <c:pt idx="37651" formatCode="General">
                  <c:v>0.7754920000000004</c:v>
                </c:pt>
                <c:pt idx="37652" formatCode="General">
                  <c:v>0.77551499999999951</c:v>
                </c:pt>
                <c:pt idx="37653" formatCode="General">
                  <c:v>0.77553700000000003</c:v>
                </c:pt>
                <c:pt idx="37654" formatCode="General">
                  <c:v>0.77556000000000003</c:v>
                </c:pt>
                <c:pt idx="37655" formatCode="General">
                  <c:v>0.77557500000000046</c:v>
                </c:pt>
                <c:pt idx="37656" formatCode="General">
                  <c:v>0.77559800000000045</c:v>
                </c:pt>
                <c:pt idx="37657" formatCode="General">
                  <c:v>0.77562000000000075</c:v>
                </c:pt>
                <c:pt idx="37658" formatCode="General">
                  <c:v>0.77564200000000072</c:v>
                </c:pt>
                <c:pt idx="37659" formatCode="General">
                  <c:v>0.77565700000000071</c:v>
                </c:pt>
                <c:pt idx="37660" formatCode="General">
                  <c:v>0.7756800000000007</c:v>
                </c:pt>
                <c:pt idx="37661" formatCode="General">
                  <c:v>0.77570300000000059</c:v>
                </c:pt>
                <c:pt idx="37662" formatCode="General">
                  <c:v>0.77572500000000089</c:v>
                </c:pt>
                <c:pt idx="37663" formatCode="General">
                  <c:v>0.77574000000000076</c:v>
                </c:pt>
                <c:pt idx="37664" formatCode="General">
                  <c:v>0.77576199999999995</c:v>
                </c:pt>
                <c:pt idx="37665" formatCode="General">
                  <c:v>0.77578499999999995</c:v>
                </c:pt>
                <c:pt idx="37666" formatCode="General">
                  <c:v>0.77580700000000058</c:v>
                </c:pt>
                <c:pt idx="37667" formatCode="General">
                  <c:v>0.77582300000000071</c:v>
                </c:pt>
                <c:pt idx="37668" formatCode="General">
                  <c:v>0.7758450000000009</c:v>
                </c:pt>
                <c:pt idx="37669" formatCode="General">
                  <c:v>0.77586699999999997</c:v>
                </c:pt>
                <c:pt idx="37670" formatCode="General">
                  <c:v>0.77589000000000075</c:v>
                </c:pt>
                <c:pt idx="37671" formatCode="General">
                  <c:v>0.77590500000000073</c:v>
                </c:pt>
                <c:pt idx="37672" formatCode="General">
                  <c:v>0.77592799999999995</c:v>
                </c:pt>
                <c:pt idx="37673" formatCode="General">
                  <c:v>0.77595000000000058</c:v>
                </c:pt>
                <c:pt idx="37674" formatCode="General">
                  <c:v>0.77597200000000044</c:v>
                </c:pt>
                <c:pt idx="37675" formatCode="General">
                  <c:v>0.77598800000000046</c:v>
                </c:pt>
                <c:pt idx="37676" formatCode="General">
                  <c:v>0.77601000000000042</c:v>
                </c:pt>
                <c:pt idx="37677" formatCode="General">
                  <c:v>0.77603299999999997</c:v>
                </c:pt>
                <c:pt idx="37678" formatCode="General">
                  <c:v>0.77605500000000072</c:v>
                </c:pt>
                <c:pt idx="37679" formatCode="General">
                  <c:v>0.7760700000000007</c:v>
                </c:pt>
                <c:pt idx="37680" formatCode="General">
                  <c:v>0.77609200000000045</c:v>
                </c:pt>
                <c:pt idx="37681" formatCode="General">
                  <c:v>0.77611500000000044</c:v>
                </c:pt>
                <c:pt idx="37682" formatCode="General">
                  <c:v>0.77613799999999999</c:v>
                </c:pt>
                <c:pt idx="37683" formatCode="General">
                  <c:v>0.77615299999999998</c:v>
                </c:pt>
                <c:pt idx="37684" formatCode="General">
                  <c:v>0.77617499999999995</c:v>
                </c:pt>
                <c:pt idx="37685" formatCode="General">
                  <c:v>0.77619700000000058</c:v>
                </c:pt>
                <c:pt idx="37686" formatCode="General">
                  <c:v>0.77622000000000047</c:v>
                </c:pt>
                <c:pt idx="37687" formatCode="General">
                  <c:v>0.77623500000000045</c:v>
                </c:pt>
                <c:pt idx="37688" formatCode="General">
                  <c:v>0.77625699999999997</c:v>
                </c:pt>
                <c:pt idx="37689" formatCode="General">
                  <c:v>0.77628000000000041</c:v>
                </c:pt>
                <c:pt idx="37690" formatCode="General">
                  <c:v>0.77630299999999997</c:v>
                </c:pt>
                <c:pt idx="37691" formatCode="General">
                  <c:v>0.77631700000000003</c:v>
                </c:pt>
                <c:pt idx="37692" formatCode="General">
                  <c:v>0.77634000000000059</c:v>
                </c:pt>
                <c:pt idx="37693" formatCode="General">
                  <c:v>0.77636300000000003</c:v>
                </c:pt>
                <c:pt idx="37694" formatCode="General">
                  <c:v>0.77638499999999999</c:v>
                </c:pt>
                <c:pt idx="37695" formatCode="General">
                  <c:v>0.77640000000000042</c:v>
                </c:pt>
                <c:pt idx="37696" formatCode="General">
                  <c:v>0.77642299999999997</c:v>
                </c:pt>
                <c:pt idx="37697" formatCode="General">
                  <c:v>0.77644500000000072</c:v>
                </c:pt>
                <c:pt idx="37698" formatCode="General">
                  <c:v>0.77646700000000002</c:v>
                </c:pt>
                <c:pt idx="37699" formatCode="General">
                  <c:v>0.77648200000000001</c:v>
                </c:pt>
                <c:pt idx="37700" formatCode="General">
                  <c:v>0.77650500000000044</c:v>
                </c:pt>
                <c:pt idx="37701" formatCode="General">
                  <c:v>0.77652800000000044</c:v>
                </c:pt>
                <c:pt idx="37702" formatCode="General">
                  <c:v>0.77655000000000041</c:v>
                </c:pt>
                <c:pt idx="37703" formatCode="General">
                  <c:v>0.77656499999999951</c:v>
                </c:pt>
                <c:pt idx="37704" formatCode="General">
                  <c:v>0.7765879999999995</c:v>
                </c:pt>
                <c:pt idx="37705" formatCode="General">
                  <c:v>0.77661000000000058</c:v>
                </c:pt>
                <c:pt idx="37706" formatCode="General">
                  <c:v>0.77663200000000043</c:v>
                </c:pt>
                <c:pt idx="37707" formatCode="General">
                  <c:v>0.77664800000000089</c:v>
                </c:pt>
                <c:pt idx="37708" formatCode="General">
                  <c:v>0.77667000000000075</c:v>
                </c:pt>
                <c:pt idx="37709" formatCode="General">
                  <c:v>0.77669200000000072</c:v>
                </c:pt>
                <c:pt idx="37710" formatCode="General">
                  <c:v>0.7767070000000007</c:v>
                </c:pt>
                <c:pt idx="37711" formatCode="General">
                  <c:v>0.77673000000000059</c:v>
                </c:pt>
                <c:pt idx="37712" formatCode="General">
                  <c:v>0.77675300000000058</c:v>
                </c:pt>
                <c:pt idx="37713" formatCode="General">
                  <c:v>0.77677500000000077</c:v>
                </c:pt>
                <c:pt idx="37714" formatCode="General">
                  <c:v>0.77679000000000076</c:v>
                </c:pt>
                <c:pt idx="37715" formatCode="General">
                  <c:v>0.77681199999999995</c:v>
                </c:pt>
                <c:pt idx="37716" formatCode="General">
                  <c:v>0.77683500000000072</c:v>
                </c:pt>
                <c:pt idx="37717" formatCode="General">
                  <c:v>0.77685700000000046</c:v>
                </c:pt>
                <c:pt idx="37718" formatCode="General">
                  <c:v>0.7768730000000007</c:v>
                </c:pt>
                <c:pt idx="37719" formatCode="General">
                  <c:v>0.77689500000000089</c:v>
                </c:pt>
                <c:pt idx="37720" formatCode="General">
                  <c:v>0.77691699999999997</c:v>
                </c:pt>
                <c:pt idx="37721" formatCode="General">
                  <c:v>0.77694000000000074</c:v>
                </c:pt>
                <c:pt idx="37722" formatCode="General">
                  <c:v>0.77695499999999995</c:v>
                </c:pt>
                <c:pt idx="37723" formatCode="General">
                  <c:v>0.77697799999999995</c:v>
                </c:pt>
                <c:pt idx="37724" formatCode="General">
                  <c:v>0.77700000000000058</c:v>
                </c:pt>
                <c:pt idx="37725" formatCode="General">
                  <c:v>0.77702200000000043</c:v>
                </c:pt>
                <c:pt idx="37726" formatCode="General">
                  <c:v>0.77703800000000045</c:v>
                </c:pt>
                <c:pt idx="37727" formatCode="General">
                  <c:v>0.77706000000000042</c:v>
                </c:pt>
                <c:pt idx="37728" formatCode="General">
                  <c:v>0.77708299999999997</c:v>
                </c:pt>
                <c:pt idx="37729" formatCode="General">
                  <c:v>0.77710500000000071</c:v>
                </c:pt>
                <c:pt idx="37730" formatCode="General">
                  <c:v>0.7771200000000007</c:v>
                </c:pt>
                <c:pt idx="37731" formatCode="General">
                  <c:v>0.77714200000000044</c:v>
                </c:pt>
                <c:pt idx="37732" formatCode="General">
                  <c:v>0.77716499999999999</c:v>
                </c:pt>
                <c:pt idx="37733" formatCode="General">
                  <c:v>0.77718799999999999</c:v>
                </c:pt>
                <c:pt idx="37734" formatCode="General">
                  <c:v>0.77720299999999998</c:v>
                </c:pt>
                <c:pt idx="37735" formatCode="General">
                  <c:v>0.77722500000000072</c:v>
                </c:pt>
                <c:pt idx="37736" formatCode="General">
                  <c:v>0.77724700000000047</c:v>
                </c:pt>
                <c:pt idx="37737" formatCode="General">
                  <c:v>0.77727000000000046</c:v>
                </c:pt>
                <c:pt idx="37738" formatCode="General">
                  <c:v>0.77728500000000045</c:v>
                </c:pt>
                <c:pt idx="37739" formatCode="General">
                  <c:v>0.77730800000000044</c:v>
                </c:pt>
                <c:pt idx="37740" formatCode="General">
                  <c:v>0.77733000000000041</c:v>
                </c:pt>
                <c:pt idx="37741" formatCode="General">
                  <c:v>0.77735299999999996</c:v>
                </c:pt>
                <c:pt idx="37742" formatCode="General">
                  <c:v>0.77736700000000003</c:v>
                </c:pt>
                <c:pt idx="37743" formatCode="General">
                  <c:v>0.77739000000000058</c:v>
                </c:pt>
                <c:pt idx="37744" formatCode="General">
                  <c:v>0.77741300000000002</c:v>
                </c:pt>
                <c:pt idx="37745" formatCode="General">
                  <c:v>0.77743499999999999</c:v>
                </c:pt>
                <c:pt idx="37746" formatCode="General">
                  <c:v>0.77745000000000042</c:v>
                </c:pt>
                <c:pt idx="37747" formatCode="General">
                  <c:v>0.77747200000000005</c:v>
                </c:pt>
                <c:pt idx="37748" formatCode="General">
                  <c:v>0.77749500000000071</c:v>
                </c:pt>
                <c:pt idx="37749" formatCode="General">
                  <c:v>0.77751700000000001</c:v>
                </c:pt>
                <c:pt idx="37750" formatCode="General">
                  <c:v>0.77753300000000003</c:v>
                </c:pt>
                <c:pt idx="37751" formatCode="General">
                  <c:v>0.77755500000000044</c:v>
                </c:pt>
                <c:pt idx="37752" formatCode="General">
                  <c:v>0.77757699999999996</c:v>
                </c:pt>
                <c:pt idx="37753" formatCode="General">
                  <c:v>0.77760000000000074</c:v>
                </c:pt>
                <c:pt idx="37754" formatCode="General">
                  <c:v>0.77761499999999995</c:v>
                </c:pt>
                <c:pt idx="37755" formatCode="General">
                  <c:v>0.77763800000000072</c:v>
                </c:pt>
                <c:pt idx="37756" formatCode="General">
                  <c:v>0.77766000000000046</c:v>
                </c:pt>
                <c:pt idx="37757" formatCode="General">
                  <c:v>0.77768200000000043</c:v>
                </c:pt>
                <c:pt idx="37758" formatCode="General">
                  <c:v>0.77769800000000089</c:v>
                </c:pt>
                <c:pt idx="37759" formatCode="General">
                  <c:v>0.77772000000000074</c:v>
                </c:pt>
                <c:pt idx="37760" formatCode="General">
                  <c:v>0.77774300000000074</c:v>
                </c:pt>
                <c:pt idx="37761" formatCode="General">
                  <c:v>0.77776500000000071</c:v>
                </c:pt>
                <c:pt idx="37762" formatCode="General">
                  <c:v>0.77778000000000058</c:v>
                </c:pt>
                <c:pt idx="37763" formatCode="General">
                  <c:v>0.77780200000000044</c:v>
                </c:pt>
                <c:pt idx="37764" formatCode="General">
                  <c:v>0.77782500000000077</c:v>
                </c:pt>
                <c:pt idx="37765" formatCode="General">
                  <c:v>0.77784800000000076</c:v>
                </c:pt>
                <c:pt idx="37766" formatCode="General">
                  <c:v>0.77786299999999997</c:v>
                </c:pt>
                <c:pt idx="37767" formatCode="General">
                  <c:v>0.77788500000000071</c:v>
                </c:pt>
                <c:pt idx="37768" formatCode="General">
                  <c:v>0.77790700000000046</c:v>
                </c:pt>
                <c:pt idx="37769" formatCode="General">
                  <c:v>0.77793000000000045</c:v>
                </c:pt>
                <c:pt idx="37770" formatCode="General">
                  <c:v>0.77794500000000089</c:v>
                </c:pt>
                <c:pt idx="37771" formatCode="General">
                  <c:v>0.77796699999999996</c:v>
                </c:pt>
                <c:pt idx="37772" formatCode="General">
                  <c:v>0.77799000000000074</c:v>
                </c:pt>
                <c:pt idx="37773" formatCode="General">
                  <c:v>0.77801299999999951</c:v>
                </c:pt>
                <c:pt idx="37774" formatCode="General">
                  <c:v>0.77802700000000058</c:v>
                </c:pt>
                <c:pt idx="37775" formatCode="General">
                  <c:v>0.77805000000000046</c:v>
                </c:pt>
                <c:pt idx="37776" formatCode="General">
                  <c:v>0.77807300000000046</c:v>
                </c:pt>
                <c:pt idx="37777" formatCode="General">
                  <c:v>0.77808800000000045</c:v>
                </c:pt>
                <c:pt idx="37778" formatCode="General">
                  <c:v>0.77811000000000041</c:v>
                </c:pt>
                <c:pt idx="37779" formatCode="General">
                  <c:v>0.77813200000000005</c:v>
                </c:pt>
                <c:pt idx="37780" formatCode="General">
                  <c:v>0.77815500000000071</c:v>
                </c:pt>
                <c:pt idx="37781" formatCode="General">
                  <c:v>0.77817000000000058</c:v>
                </c:pt>
                <c:pt idx="37782" formatCode="General">
                  <c:v>0.77819200000000044</c:v>
                </c:pt>
                <c:pt idx="37783" formatCode="General">
                  <c:v>0.77821499999999999</c:v>
                </c:pt>
                <c:pt idx="37784" formatCode="General">
                  <c:v>0.77823799999999999</c:v>
                </c:pt>
                <c:pt idx="37785" formatCode="General">
                  <c:v>0.77825200000000005</c:v>
                </c:pt>
                <c:pt idx="37786" formatCode="General">
                  <c:v>0.77827500000000072</c:v>
                </c:pt>
                <c:pt idx="37787" formatCode="General">
                  <c:v>0.77829800000000071</c:v>
                </c:pt>
                <c:pt idx="37788" formatCode="General">
                  <c:v>0.77832000000000046</c:v>
                </c:pt>
                <c:pt idx="37789" formatCode="General">
                  <c:v>0.77833500000000044</c:v>
                </c:pt>
                <c:pt idx="37790" formatCode="General">
                  <c:v>0.77835799999999999</c:v>
                </c:pt>
                <c:pt idx="37791" formatCode="General">
                  <c:v>0.7783800000000004</c:v>
                </c:pt>
                <c:pt idx="37792" formatCode="General">
                  <c:v>0.77840200000000004</c:v>
                </c:pt>
                <c:pt idx="37793" formatCode="General">
                  <c:v>0.77841700000000003</c:v>
                </c:pt>
                <c:pt idx="37794" formatCode="General">
                  <c:v>0.77844000000000046</c:v>
                </c:pt>
                <c:pt idx="37795" formatCode="General">
                  <c:v>0.77846300000000002</c:v>
                </c:pt>
                <c:pt idx="37796" formatCode="General">
                  <c:v>0.77848499999999998</c:v>
                </c:pt>
                <c:pt idx="37797" formatCode="General">
                  <c:v>0.77850000000000041</c:v>
                </c:pt>
                <c:pt idx="37798" formatCode="General">
                  <c:v>0.77852200000000005</c:v>
                </c:pt>
                <c:pt idx="37799" formatCode="General">
                  <c:v>0.77854500000000071</c:v>
                </c:pt>
                <c:pt idx="37800" formatCode="General">
                  <c:v>0.77856700000000001</c:v>
                </c:pt>
                <c:pt idx="37801" formatCode="General">
                  <c:v>0.77858300000000003</c:v>
                </c:pt>
                <c:pt idx="37802" formatCode="General">
                  <c:v>0.77860500000000077</c:v>
                </c:pt>
                <c:pt idx="37803" formatCode="General">
                  <c:v>0.77862700000000074</c:v>
                </c:pt>
                <c:pt idx="37804" formatCode="General">
                  <c:v>0.77865000000000073</c:v>
                </c:pt>
                <c:pt idx="37805" formatCode="General">
                  <c:v>0.77866500000000072</c:v>
                </c:pt>
                <c:pt idx="37806" formatCode="General">
                  <c:v>0.77868800000000071</c:v>
                </c:pt>
                <c:pt idx="37807" formatCode="General">
                  <c:v>0.77871000000000046</c:v>
                </c:pt>
                <c:pt idx="37808" formatCode="General">
                  <c:v>0.77873200000000042</c:v>
                </c:pt>
                <c:pt idx="37809" formatCode="General">
                  <c:v>0.77874700000000074</c:v>
                </c:pt>
                <c:pt idx="37810" formatCode="General">
                  <c:v>0.77877000000000074</c:v>
                </c:pt>
                <c:pt idx="37811" formatCode="General">
                  <c:v>0.77879300000000073</c:v>
                </c:pt>
                <c:pt idx="37812" formatCode="General">
                  <c:v>0.7788150000000007</c:v>
                </c:pt>
                <c:pt idx="37813" formatCode="General">
                  <c:v>0.77883000000000058</c:v>
                </c:pt>
                <c:pt idx="37814" formatCode="General">
                  <c:v>0.77885200000000043</c:v>
                </c:pt>
                <c:pt idx="37815" formatCode="General">
                  <c:v>0.77887500000000076</c:v>
                </c:pt>
                <c:pt idx="37816" formatCode="General">
                  <c:v>0.77889800000000076</c:v>
                </c:pt>
                <c:pt idx="37817" formatCode="General">
                  <c:v>0.77891299999999997</c:v>
                </c:pt>
                <c:pt idx="37818" formatCode="General">
                  <c:v>0.77893500000000071</c:v>
                </c:pt>
                <c:pt idx="37819" formatCode="General">
                  <c:v>0.77895700000000045</c:v>
                </c:pt>
                <c:pt idx="37820" formatCode="General">
                  <c:v>0.77898000000000045</c:v>
                </c:pt>
                <c:pt idx="37821" formatCode="General">
                  <c:v>0.77899500000000077</c:v>
                </c:pt>
                <c:pt idx="37822" formatCode="General">
                  <c:v>0.77901799999999999</c:v>
                </c:pt>
                <c:pt idx="37823" formatCode="General">
                  <c:v>0.77903999999999995</c:v>
                </c:pt>
                <c:pt idx="37824" formatCode="General">
                  <c:v>0.77906299999999951</c:v>
                </c:pt>
                <c:pt idx="37825" formatCode="General">
                  <c:v>0.77907700000000046</c:v>
                </c:pt>
                <c:pt idx="37826" formatCode="General">
                  <c:v>0.77910000000000046</c:v>
                </c:pt>
                <c:pt idx="37827" formatCode="General">
                  <c:v>0.77912300000000045</c:v>
                </c:pt>
                <c:pt idx="37828" formatCode="General">
                  <c:v>0.77914500000000075</c:v>
                </c:pt>
                <c:pt idx="37829" formatCode="General">
                  <c:v>0.77916000000000041</c:v>
                </c:pt>
                <c:pt idx="37830" formatCode="General">
                  <c:v>0.77918200000000004</c:v>
                </c:pt>
                <c:pt idx="37831" formatCode="General">
                  <c:v>0.7792050000000007</c:v>
                </c:pt>
                <c:pt idx="37832" formatCode="General">
                  <c:v>0.77922700000000045</c:v>
                </c:pt>
                <c:pt idx="37833" formatCode="General">
                  <c:v>0.77924300000000046</c:v>
                </c:pt>
                <c:pt idx="37834" formatCode="General">
                  <c:v>0.77926499999999999</c:v>
                </c:pt>
                <c:pt idx="37835" formatCode="General">
                  <c:v>0.77928799999999998</c:v>
                </c:pt>
                <c:pt idx="37836" formatCode="General">
                  <c:v>0.77930999999999995</c:v>
                </c:pt>
                <c:pt idx="37837" formatCode="General">
                  <c:v>0.77932500000000071</c:v>
                </c:pt>
                <c:pt idx="37838" formatCode="General">
                  <c:v>0.77934800000000071</c:v>
                </c:pt>
                <c:pt idx="37839" formatCode="General">
                  <c:v>0.77937000000000045</c:v>
                </c:pt>
                <c:pt idx="37840" formatCode="General">
                  <c:v>0.77939200000000042</c:v>
                </c:pt>
                <c:pt idx="37841" formatCode="General">
                  <c:v>0.77940799999999999</c:v>
                </c:pt>
                <c:pt idx="37842" formatCode="General">
                  <c:v>0.7794300000000004</c:v>
                </c:pt>
                <c:pt idx="37843" formatCode="General">
                  <c:v>0.77945200000000003</c:v>
                </c:pt>
                <c:pt idx="37844" formatCode="General">
                  <c:v>0.77946700000000002</c:v>
                </c:pt>
                <c:pt idx="37845" formatCode="General">
                  <c:v>0.77949000000000046</c:v>
                </c:pt>
                <c:pt idx="37846" formatCode="General">
                  <c:v>0.77951300000000001</c:v>
                </c:pt>
                <c:pt idx="37847" formatCode="General">
                  <c:v>0.77953499999999998</c:v>
                </c:pt>
                <c:pt idx="37848" formatCode="General">
                  <c:v>0.77955000000000041</c:v>
                </c:pt>
                <c:pt idx="37849" formatCode="General">
                  <c:v>0.77957299999999996</c:v>
                </c:pt>
                <c:pt idx="37850" formatCode="General">
                  <c:v>0.7795950000000007</c:v>
                </c:pt>
                <c:pt idx="37851" formatCode="General">
                  <c:v>0.77961700000000045</c:v>
                </c:pt>
                <c:pt idx="37852" formatCode="General">
                  <c:v>0.77963300000000046</c:v>
                </c:pt>
                <c:pt idx="37853" formatCode="General">
                  <c:v>0.77965500000000076</c:v>
                </c:pt>
                <c:pt idx="37854" formatCode="General">
                  <c:v>0.77967699999999995</c:v>
                </c:pt>
                <c:pt idx="37855" formatCode="General">
                  <c:v>0.77970000000000073</c:v>
                </c:pt>
                <c:pt idx="37856" formatCode="General">
                  <c:v>0.77971500000000071</c:v>
                </c:pt>
                <c:pt idx="37857" formatCode="General">
                  <c:v>0.77973700000000046</c:v>
                </c:pt>
                <c:pt idx="37858" formatCode="General">
                  <c:v>0.77976000000000045</c:v>
                </c:pt>
                <c:pt idx="37859" formatCode="General">
                  <c:v>0.77978300000000045</c:v>
                </c:pt>
                <c:pt idx="37860" formatCode="General">
                  <c:v>0.77979800000000077</c:v>
                </c:pt>
                <c:pt idx="37861" formatCode="General">
                  <c:v>0.77982000000000073</c:v>
                </c:pt>
                <c:pt idx="37862" formatCode="General">
                  <c:v>0.7798420000000007</c:v>
                </c:pt>
                <c:pt idx="37863" formatCode="General">
                  <c:v>0.77986500000000059</c:v>
                </c:pt>
                <c:pt idx="37864" formatCode="General">
                  <c:v>0.77988000000000046</c:v>
                </c:pt>
                <c:pt idx="37865" formatCode="General">
                  <c:v>0.77990200000000043</c:v>
                </c:pt>
                <c:pt idx="37866" formatCode="General">
                  <c:v>0.77992500000000076</c:v>
                </c:pt>
                <c:pt idx="37867" formatCode="General">
                  <c:v>0.77994800000000075</c:v>
                </c:pt>
                <c:pt idx="37868" formatCode="General">
                  <c:v>0.77996200000000004</c:v>
                </c:pt>
                <c:pt idx="37869" formatCode="General">
                  <c:v>0.77998500000000071</c:v>
                </c:pt>
                <c:pt idx="37870" formatCode="General">
                  <c:v>0.78000700000000001</c:v>
                </c:pt>
                <c:pt idx="37871" formatCode="General">
                  <c:v>0.78003</c:v>
                </c:pt>
                <c:pt idx="37872" formatCode="General">
                  <c:v>0.78004499999999999</c:v>
                </c:pt>
                <c:pt idx="37873" formatCode="General">
                  <c:v>0.78006799999999943</c:v>
                </c:pt>
                <c:pt idx="37874" formatCode="General">
                  <c:v>0.78008999999999951</c:v>
                </c:pt>
                <c:pt idx="37875" formatCode="General">
                  <c:v>0.78011199999999958</c:v>
                </c:pt>
                <c:pt idx="37876" formatCode="General">
                  <c:v>0.78012700000000001</c:v>
                </c:pt>
                <c:pt idx="37877" formatCode="General">
                  <c:v>0.78015000000000001</c:v>
                </c:pt>
                <c:pt idx="37878" formatCode="General">
                  <c:v>0.78017300000000001</c:v>
                </c:pt>
                <c:pt idx="37879" formatCode="General">
                  <c:v>0.78019499999999997</c:v>
                </c:pt>
                <c:pt idx="37880" formatCode="General">
                  <c:v>0.78020999999999996</c:v>
                </c:pt>
                <c:pt idx="37881" formatCode="General">
                  <c:v>0.78023199999999959</c:v>
                </c:pt>
                <c:pt idx="37882" formatCode="General">
                  <c:v>0.78025500000000003</c:v>
                </c:pt>
                <c:pt idx="37883" formatCode="General">
                  <c:v>0.780277</c:v>
                </c:pt>
                <c:pt idx="37884" formatCode="General">
                  <c:v>0.78029300000000001</c:v>
                </c:pt>
                <c:pt idx="37885" formatCode="General">
                  <c:v>0.78031499999999943</c:v>
                </c:pt>
                <c:pt idx="37886" formatCode="General">
                  <c:v>0.78033699999999928</c:v>
                </c:pt>
                <c:pt idx="37887" formatCode="General">
                  <c:v>0.78035999999999961</c:v>
                </c:pt>
                <c:pt idx="37888" formatCode="General">
                  <c:v>0.78037500000000004</c:v>
                </c:pt>
                <c:pt idx="37889" formatCode="General">
                  <c:v>0.78039800000000004</c:v>
                </c:pt>
                <c:pt idx="37890" formatCode="General">
                  <c:v>0.78042</c:v>
                </c:pt>
                <c:pt idx="37891" formatCode="General">
                  <c:v>0.78044199999999997</c:v>
                </c:pt>
                <c:pt idx="37892" formatCode="General">
                  <c:v>0.78045699999999929</c:v>
                </c:pt>
                <c:pt idx="37893" formatCode="General">
                  <c:v>0.78047999999999951</c:v>
                </c:pt>
                <c:pt idx="37894" formatCode="General">
                  <c:v>0.78050199999999959</c:v>
                </c:pt>
                <c:pt idx="37895" formatCode="General">
                  <c:v>0.78052500000000002</c:v>
                </c:pt>
                <c:pt idx="37896" formatCode="General">
                  <c:v>0.78054000000000001</c:v>
                </c:pt>
                <c:pt idx="37897" formatCode="General">
                  <c:v>0.78056199999999942</c:v>
                </c:pt>
                <c:pt idx="37898" formatCode="General">
                  <c:v>0.78058499999999942</c:v>
                </c:pt>
                <c:pt idx="37899" formatCode="General">
                  <c:v>0.78060799999999997</c:v>
                </c:pt>
                <c:pt idx="37900" formatCode="General">
                  <c:v>0.78062299999999996</c:v>
                </c:pt>
                <c:pt idx="37901" formatCode="General">
                  <c:v>0.7806450000000007</c:v>
                </c:pt>
                <c:pt idx="37902" formatCode="General">
                  <c:v>0.780667</c:v>
                </c:pt>
                <c:pt idx="37903" formatCode="General">
                  <c:v>0.78069000000000044</c:v>
                </c:pt>
                <c:pt idx="37904" formatCode="General">
                  <c:v>0.78070499999999998</c:v>
                </c:pt>
                <c:pt idx="37905" formatCode="General">
                  <c:v>0.78072799999999998</c:v>
                </c:pt>
                <c:pt idx="37906" formatCode="General">
                  <c:v>0.7807500000000005</c:v>
                </c:pt>
                <c:pt idx="37907" formatCode="General">
                  <c:v>0.78077300000000005</c:v>
                </c:pt>
                <c:pt idx="37908" formatCode="General">
                  <c:v>0.78078700000000001</c:v>
                </c:pt>
                <c:pt idx="37909" formatCode="General">
                  <c:v>0.78081</c:v>
                </c:pt>
                <c:pt idx="37910" formatCode="General">
                  <c:v>0.780833</c:v>
                </c:pt>
                <c:pt idx="37911" formatCode="General">
                  <c:v>0.78084799999999999</c:v>
                </c:pt>
                <c:pt idx="37912" formatCode="General">
                  <c:v>0.78086999999999951</c:v>
                </c:pt>
                <c:pt idx="37913" formatCode="General">
                  <c:v>0.78089200000000003</c:v>
                </c:pt>
                <c:pt idx="37914" formatCode="General">
                  <c:v>0.78091500000000003</c:v>
                </c:pt>
                <c:pt idx="37915" formatCode="General">
                  <c:v>0.78093000000000001</c:v>
                </c:pt>
                <c:pt idx="37916" formatCode="General">
                  <c:v>0.78095199999999998</c:v>
                </c:pt>
                <c:pt idx="37917" formatCode="General">
                  <c:v>0.78097499999999997</c:v>
                </c:pt>
                <c:pt idx="37918" formatCode="General">
                  <c:v>0.78099799999999997</c:v>
                </c:pt>
                <c:pt idx="37919" formatCode="General">
                  <c:v>0.7810119999999996</c:v>
                </c:pt>
                <c:pt idx="37920" formatCode="General">
                  <c:v>0.78103500000000003</c:v>
                </c:pt>
                <c:pt idx="37921" formatCode="General">
                  <c:v>0.78105800000000003</c:v>
                </c:pt>
                <c:pt idx="37922" formatCode="General">
                  <c:v>0.78108</c:v>
                </c:pt>
                <c:pt idx="37923" formatCode="General">
                  <c:v>0.78109499999999998</c:v>
                </c:pt>
                <c:pt idx="37924" formatCode="General">
                  <c:v>0.78111699999999928</c:v>
                </c:pt>
                <c:pt idx="37925" formatCode="General">
                  <c:v>0.7811399999999995</c:v>
                </c:pt>
                <c:pt idx="37926" formatCode="General">
                  <c:v>0.78116199999999958</c:v>
                </c:pt>
                <c:pt idx="37927" formatCode="General">
                  <c:v>0.78117700000000001</c:v>
                </c:pt>
                <c:pt idx="37928" formatCode="General">
                  <c:v>0.78120000000000001</c:v>
                </c:pt>
                <c:pt idx="37929" formatCode="General">
                  <c:v>0.781223</c:v>
                </c:pt>
                <c:pt idx="37930" formatCode="General">
                  <c:v>0.78124499999999997</c:v>
                </c:pt>
                <c:pt idx="37931" formatCode="General">
                  <c:v>0.78125999999999951</c:v>
                </c:pt>
                <c:pt idx="37932" formatCode="General">
                  <c:v>0.78128299999999928</c:v>
                </c:pt>
                <c:pt idx="37933" formatCode="General">
                  <c:v>0.78130500000000003</c:v>
                </c:pt>
                <c:pt idx="37934" formatCode="General">
                  <c:v>0.78132699999999955</c:v>
                </c:pt>
                <c:pt idx="37935" formatCode="General">
                  <c:v>0.78134300000000001</c:v>
                </c:pt>
                <c:pt idx="37936" formatCode="General">
                  <c:v>0.78136499999999942</c:v>
                </c:pt>
                <c:pt idx="37937" formatCode="General">
                  <c:v>0.78138699999999939</c:v>
                </c:pt>
                <c:pt idx="37938" formatCode="General">
                  <c:v>0.7814099999999996</c:v>
                </c:pt>
                <c:pt idx="37939" formatCode="General">
                  <c:v>0.78142500000000004</c:v>
                </c:pt>
                <c:pt idx="37940" formatCode="General">
                  <c:v>0.78144800000000003</c:v>
                </c:pt>
                <c:pt idx="37941" formatCode="General">
                  <c:v>0.78147</c:v>
                </c:pt>
                <c:pt idx="37942" formatCode="General">
                  <c:v>0.78149299999999955</c:v>
                </c:pt>
                <c:pt idx="37943" formatCode="General">
                  <c:v>0.78150799999999943</c:v>
                </c:pt>
                <c:pt idx="37944" formatCode="General">
                  <c:v>0.7815299999999995</c:v>
                </c:pt>
                <c:pt idx="37945" formatCode="General">
                  <c:v>0.78155199999999958</c:v>
                </c:pt>
                <c:pt idx="37946" formatCode="General">
                  <c:v>0.78157500000000002</c:v>
                </c:pt>
                <c:pt idx="37947" formatCode="General">
                  <c:v>0.78159000000000001</c:v>
                </c:pt>
                <c:pt idx="37948" formatCode="General">
                  <c:v>0.78161199999999997</c:v>
                </c:pt>
                <c:pt idx="37949" formatCode="General">
                  <c:v>0.78163499999999997</c:v>
                </c:pt>
                <c:pt idx="37950" formatCode="General">
                  <c:v>0.78165799999999996</c:v>
                </c:pt>
                <c:pt idx="37951" formatCode="General">
                  <c:v>0.78167299999999951</c:v>
                </c:pt>
                <c:pt idx="37952" formatCode="General">
                  <c:v>0.78169500000000058</c:v>
                </c:pt>
                <c:pt idx="37953" formatCode="General">
                  <c:v>0.781717</c:v>
                </c:pt>
                <c:pt idx="37954" formatCode="General">
                  <c:v>0.78173999999999999</c:v>
                </c:pt>
                <c:pt idx="37955" formatCode="General">
                  <c:v>0.78175499999999998</c:v>
                </c:pt>
                <c:pt idx="37956" formatCode="General">
                  <c:v>0.78177799999999997</c:v>
                </c:pt>
                <c:pt idx="37957" formatCode="General">
                  <c:v>0.78180000000000005</c:v>
                </c:pt>
                <c:pt idx="37958" formatCode="General">
                  <c:v>0.78182300000000005</c:v>
                </c:pt>
                <c:pt idx="37959" formatCode="General">
                  <c:v>0.781837</c:v>
                </c:pt>
                <c:pt idx="37960" formatCode="General">
                  <c:v>0.78186</c:v>
                </c:pt>
                <c:pt idx="37961" formatCode="General">
                  <c:v>0.78188299999999955</c:v>
                </c:pt>
                <c:pt idx="37962" formatCode="General">
                  <c:v>0.78190499999999996</c:v>
                </c:pt>
                <c:pt idx="37963" formatCode="General">
                  <c:v>0.7819199999999995</c:v>
                </c:pt>
                <c:pt idx="37964" formatCode="General">
                  <c:v>0.78194200000000003</c:v>
                </c:pt>
                <c:pt idx="37965" formatCode="General">
                  <c:v>0.78196500000000002</c:v>
                </c:pt>
                <c:pt idx="37966" formatCode="General">
                  <c:v>0.78198699999999943</c:v>
                </c:pt>
                <c:pt idx="37967" formatCode="General">
                  <c:v>0.782003</c:v>
                </c:pt>
                <c:pt idx="37968" formatCode="General">
                  <c:v>0.78202499999999997</c:v>
                </c:pt>
                <c:pt idx="37969" formatCode="General">
                  <c:v>0.78204700000000005</c:v>
                </c:pt>
                <c:pt idx="37970" formatCode="General">
                  <c:v>0.78207000000000004</c:v>
                </c:pt>
                <c:pt idx="37971" formatCode="General">
                  <c:v>0.78208500000000003</c:v>
                </c:pt>
                <c:pt idx="37972" formatCode="General">
                  <c:v>0.78210800000000003</c:v>
                </c:pt>
                <c:pt idx="37973" formatCode="General">
                  <c:v>0.78212999999999999</c:v>
                </c:pt>
                <c:pt idx="37974" formatCode="General">
                  <c:v>0.78215199999999996</c:v>
                </c:pt>
                <c:pt idx="37975" formatCode="General">
                  <c:v>0.78216699999999928</c:v>
                </c:pt>
                <c:pt idx="37976" formatCode="General">
                  <c:v>0.78219000000000005</c:v>
                </c:pt>
                <c:pt idx="37977" formatCode="General">
                  <c:v>0.78221199999999957</c:v>
                </c:pt>
                <c:pt idx="37978" formatCode="General">
                  <c:v>0.78222800000000003</c:v>
                </c:pt>
                <c:pt idx="37979" formatCode="General">
                  <c:v>0.78225</c:v>
                </c:pt>
                <c:pt idx="37980" formatCode="General">
                  <c:v>0.78227199999999997</c:v>
                </c:pt>
                <c:pt idx="37981" formatCode="General">
                  <c:v>0.78229499999999996</c:v>
                </c:pt>
                <c:pt idx="37982" formatCode="General">
                  <c:v>0.78230999999999951</c:v>
                </c:pt>
                <c:pt idx="37983" formatCode="General">
                  <c:v>0.78233299999999928</c:v>
                </c:pt>
                <c:pt idx="37984" formatCode="General">
                  <c:v>0.78235500000000002</c:v>
                </c:pt>
                <c:pt idx="37985" formatCode="General">
                  <c:v>0.78237699999999955</c:v>
                </c:pt>
                <c:pt idx="37986" formatCode="General">
                  <c:v>0.78239300000000001</c:v>
                </c:pt>
                <c:pt idx="37987" formatCode="General">
                  <c:v>0.78241499999999942</c:v>
                </c:pt>
                <c:pt idx="37988" formatCode="General">
                  <c:v>0.78243799999999941</c:v>
                </c:pt>
                <c:pt idx="37989" formatCode="General">
                  <c:v>0.7824599999999996</c:v>
                </c:pt>
                <c:pt idx="37990" formatCode="General">
                  <c:v>0.78247500000000003</c:v>
                </c:pt>
                <c:pt idx="37991" formatCode="General">
                  <c:v>0.782497</c:v>
                </c:pt>
                <c:pt idx="37992" formatCode="General">
                  <c:v>0.78251999999999955</c:v>
                </c:pt>
                <c:pt idx="37993" formatCode="General">
                  <c:v>0.78254299999999954</c:v>
                </c:pt>
                <c:pt idx="37994" formatCode="General">
                  <c:v>0.78255799999999942</c:v>
                </c:pt>
                <c:pt idx="37995" formatCode="General">
                  <c:v>0.78257999999999961</c:v>
                </c:pt>
                <c:pt idx="37996" formatCode="General">
                  <c:v>0.78260200000000002</c:v>
                </c:pt>
                <c:pt idx="37997" formatCode="General">
                  <c:v>0.78262500000000046</c:v>
                </c:pt>
                <c:pt idx="37998" formatCode="General">
                  <c:v>0.78264000000000045</c:v>
                </c:pt>
                <c:pt idx="37999" formatCode="General">
                  <c:v>0.78266199999999997</c:v>
                </c:pt>
                <c:pt idx="38000" formatCode="General">
                  <c:v>0.78268499999999996</c:v>
                </c:pt>
                <c:pt idx="38001" formatCode="General">
                  <c:v>0.78270799999999996</c:v>
                </c:pt>
                <c:pt idx="38002" formatCode="General">
                  <c:v>0.78272200000000003</c:v>
                </c:pt>
                <c:pt idx="38003" formatCode="General">
                  <c:v>0.78274500000000058</c:v>
                </c:pt>
                <c:pt idx="38004" formatCode="General">
                  <c:v>0.78276800000000002</c:v>
                </c:pt>
                <c:pt idx="38005" formatCode="General">
                  <c:v>0.78278999999999999</c:v>
                </c:pt>
                <c:pt idx="38006" formatCode="General">
                  <c:v>0.78280499999999997</c:v>
                </c:pt>
                <c:pt idx="38007" formatCode="General">
                  <c:v>0.78282700000000005</c:v>
                </c:pt>
                <c:pt idx="38008" formatCode="General">
                  <c:v>0.78285000000000005</c:v>
                </c:pt>
                <c:pt idx="38009" formatCode="General">
                  <c:v>0.78287200000000001</c:v>
                </c:pt>
                <c:pt idx="38010" formatCode="General">
                  <c:v>0.782887</c:v>
                </c:pt>
                <c:pt idx="38011" formatCode="General">
                  <c:v>0.78290999999999999</c:v>
                </c:pt>
                <c:pt idx="38012" formatCode="General">
                  <c:v>0.78293299999999955</c:v>
                </c:pt>
                <c:pt idx="38013" formatCode="General">
                  <c:v>0.78295499999999996</c:v>
                </c:pt>
                <c:pt idx="38014" formatCode="General">
                  <c:v>0.78297000000000005</c:v>
                </c:pt>
                <c:pt idx="38015" formatCode="General">
                  <c:v>0.78299300000000005</c:v>
                </c:pt>
                <c:pt idx="38016" formatCode="General">
                  <c:v>0.78301500000000002</c:v>
                </c:pt>
                <c:pt idx="38017" formatCode="General">
                  <c:v>0.78303699999999943</c:v>
                </c:pt>
                <c:pt idx="38018" formatCode="General">
                  <c:v>0.783053</c:v>
                </c:pt>
                <c:pt idx="38019" formatCode="General">
                  <c:v>0.78307499999999997</c:v>
                </c:pt>
                <c:pt idx="38020" formatCode="General">
                  <c:v>0.78309700000000004</c:v>
                </c:pt>
                <c:pt idx="38021" formatCode="General">
                  <c:v>0.78312000000000004</c:v>
                </c:pt>
                <c:pt idx="38022" formatCode="General">
                  <c:v>0.78313500000000003</c:v>
                </c:pt>
                <c:pt idx="38023" formatCode="General">
                  <c:v>0.78315800000000002</c:v>
                </c:pt>
                <c:pt idx="38024" formatCode="General">
                  <c:v>0.78317999999999999</c:v>
                </c:pt>
                <c:pt idx="38025" formatCode="General">
                  <c:v>0.78320299999999943</c:v>
                </c:pt>
                <c:pt idx="38026" formatCode="General">
                  <c:v>0.78321699999999939</c:v>
                </c:pt>
                <c:pt idx="38027" formatCode="General">
                  <c:v>0.78324000000000005</c:v>
                </c:pt>
                <c:pt idx="38028" formatCode="General">
                  <c:v>0.78326199999999957</c:v>
                </c:pt>
                <c:pt idx="38029" formatCode="General">
                  <c:v>0.78328500000000001</c:v>
                </c:pt>
                <c:pt idx="38030" formatCode="General">
                  <c:v>0.7833</c:v>
                </c:pt>
                <c:pt idx="38031" formatCode="General">
                  <c:v>0.78332199999999996</c:v>
                </c:pt>
                <c:pt idx="38032" formatCode="General">
                  <c:v>0.78334499999999996</c:v>
                </c:pt>
                <c:pt idx="38033" formatCode="General">
                  <c:v>0.78336799999999929</c:v>
                </c:pt>
                <c:pt idx="38034" formatCode="General">
                  <c:v>0.78338299999999939</c:v>
                </c:pt>
                <c:pt idx="38035" formatCode="General">
                  <c:v>0.78340500000000002</c:v>
                </c:pt>
                <c:pt idx="38036" formatCode="General">
                  <c:v>0.78342699999999943</c:v>
                </c:pt>
                <c:pt idx="38037" formatCode="General">
                  <c:v>0.78344999999999998</c:v>
                </c:pt>
                <c:pt idx="38038" formatCode="General">
                  <c:v>0.78346499999999941</c:v>
                </c:pt>
                <c:pt idx="38039" formatCode="General">
                  <c:v>0.78348699999999938</c:v>
                </c:pt>
                <c:pt idx="38040" formatCode="General">
                  <c:v>0.7835099999999996</c:v>
                </c:pt>
                <c:pt idx="38041" formatCode="General">
                  <c:v>0.78353299999999937</c:v>
                </c:pt>
                <c:pt idx="38042" formatCode="General">
                  <c:v>0.78354699999999955</c:v>
                </c:pt>
                <c:pt idx="38043" formatCode="General">
                  <c:v>0.78356999999999954</c:v>
                </c:pt>
                <c:pt idx="38044" formatCode="General">
                  <c:v>0.78359299999999943</c:v>
                </c:pt>
                <c:pt idx="38045" formatCode="General">
                  <c:v>0.78360799999999997</c:v>
                </c:pt>
                <c:pt idx="38046" formatCode="General">
                  <c:v>0.78363000000000005</c:v>
                </c:pt>
                <c:pt idx="38047" formatCode="General">
                  <c:v>0.78365200000000002</c:v>
                </c:pt>
                <c:pt idx="38048" formatCode="General">
                  <c:v>0.78367500000000045</c:v>
                </c:pt>
                <c:pt idx="38049" formatCode="General">
                  <c:v>0.78369000000000044</c:v>
                </c:pt>
                <c:pt idx="38050" formatCode="General">
                  <c:v>0.78371299999999955</c:v>
                </c:pt>
                <c:pt idx="38051" formatCode="General">
                  <c:v>0.78373499999999996</c:v>
                </c:pt>
                <c:pt idx="38052" formatCode="General">
                  <c:v>0.78375799999999951</c:v>
                </c:pt>
                <c:pt idx="38053" formatCode="General">
                  <c:v>0.78377200000000002</c:v>
                </c:pt>
                <c:pt idx="38054" formatCode="General">
                  <c:v>0.78379500000000046</c:v>
                </c:pt>
                <c:pt idx="38055" formatCode="General">
                  <c:v>0.78381800000000001</c:v>
                </c:pt>
                <c:pt idx="38056" formatCode="General">
                  <c:v>0.78383999999999998</c:v>
                </c:pt>
                <c:pt idx="38057" formatCode="General">
                  <c:v>0.78385499999999997</c:v>
                </c:pt>
                <c:pt idx="38058" formatCode="General">
                  <c:v>0.78387700000000005</c:v>
                </c:pt>
                <c:pt idx="38059" formatCode="General">
                  <c:v>0.78390000000000004</c:v>
                </c:pt>
                <c:pt idx="38060" formatCode="General">
                  <c:v>0.78392200000000001</c:v>
                </c:pt>
                <c:pt idx="38061" formatCode="General">
                  <c:v>0.78393800000000002</c:v>
                </c:pt>
                <c:pt idx="38062" formatCode="General">
                  <c:v>0.78395999999999999</c:v>
                </c:pt>
                <c:pt idx="38063" formatCode="General">
                  <c:v>0.78398299999999943</c:v>
                </c:pt>
                <c:pt idx="38064" formatCode="General">
                  <c:v>0.78400499999999951</c:v>
                </c:pt>
                <c:pt idx="38065" formatCode="General">
                  <c:v>0.78402000000000005</c:v>
                </c:pt>
                <c:pt idx="38066" formatCode="General">
                  <c:v>0.78404300000000005</c:v>
                </c:pt>
                <c:pt idx="38067" formatCode="General">
                  <c:v>0.78406500000000001</c:v>
                </c:pt>
                <c:pt idx="38068" formatCode="General">
                  <c:v>0.78408699999999942</c:v>
                </c:pt>
                <c:pt idx="38069" formatCode="General">
                  <c:v>0.78410199999999997</c:v>
                </c:pt>
                <c:pt idx="38070" formatCode="General">
                  <c:v>0.78412499999999996</c:v>
                </c:pt>
                <c:pt idx="38071" formatCode="General">
                  <c:v>0.78414799999999996</c:v>
                </c:pt>
                <c:pt idx="38072" formatCode="General">
                  <c:v>0.78417000000000003</c:v>
                </c:pt>
                <c:pt idx="38073" formatCode="General">
                  <c:v>0.78418500000000002</c:v>
                </c:pt>
                <c:pt idx="38074" formatCode="General">
                  <c:v>0.78420800000000002</c:v>
                </c:pt>
                <c:pt idx="38075" formatCode="General">
                  <c:v>0.78422999999999998</c:v>
                </c:pt>
                <c:pt idx="38076" formatCode="General">
                  <c:v>0.78425299999999942</c:v>
                </c:pt>
                <c:pt idx="38077" formatCode="General">
                  <c:v>0.7842679999999993</c:v>
                </c:pt>
                <c:pt idx="38078" formatCode="General">
                  <c:v>0.78429000000000004</c:v>
                </c:pt>
                <c:pt idx="38079" formatCode="General">
                  <c:v>0.78431199999999957</c:v>
                </c:pt>
                <c:pt idx="38080" formatCode="General">
                  <c:v>0.784335</c:v>
                </c:pt>
                <c:pt idx="38081" formatCode="General">
                  <c:v>0.78434999999999999</c:v>
                </c:pt>
                <c:pt idx="38082" formatCode="General">
                  <c:v>0.78437199999999996</c:v>
                </c:pt>
                <c:pt idx="38083" formatCode="General">
                  <c:v>0.78439499999999951</c:v>
                </c:pt>
                <c:pt idx="38084" formatCode="General">
                  <c:v>0.78441799999999928</c:v>
                </c:pt>
                <c:pt idx="38085" formatCode="General">
                  <c:v>0.78443199999999957</c:v>
                </c:pt>
                <c:pt idx="38086" formatCode="General">
                  <c:v>0.78445500000000001</c:v>
                </c:pt>
                <c:pt idx="38087" formatCode="General">
                  <c:v>0.78447800000000001</c:v>
                </c:pt>
                <c:pt idx="38088" formatCode="General">
                  <c:v>0.78449999999999998</c:v>
                </c:pt>
                <c:pt idx="38089" formatCode="General">
                  <c:v>0.7845149999999993</c:v>
                </c:pt>
                <c:pt idx="38090" formatCode="General">
                  <c:v>0.78453699999999937</c:v>
                </c:pt>
                <c:pt idx="38091" formatCode="General">
                  <c:v>0.78455999999999959</c:v>
                </c:pt>
                <c:pt idx="38092" formatCode="General">
                  <c:v>0.78458199999999956</c:v>
                </c:pt>
                <c:pt idx="38093" formatCode="General">
                  <c:v>0.78459699999999954</c:v>
                </c:pt>
                <c:pt idx="38094" formatCode="General">
                  <c:v>0.78461999999999998</c:v>
                </c:pt>
                <c:pt idx="38095" formatCode="General">
                  <c:v>0.78464299999999998</c:v>
                </c:pt>
                <c:pt idx="38096" formatCode="General">
                  <c:v>0.7846649999999995</c:v>
                </c:pt>
                <c:pt idx="38097" formatCode="General">
                  <c:v>0.78468000000000004</c:v>
                </c:pt>
                <c:pt idx="38098" formatCode="General">
                  <c:v>0.78470300000000004</c:v>
                </c:pt>
                <c:pt idx="38099" formatCode="General">
                  <c:v>0.78472500000000045</c:v>
                </c:pt>
                <c:pt idx="38100" formatCode="General">
                  <c:v>0.78474699999999997</c:v>
                </c:pt>
                <c:pt idx="38101" formatCode="General">
                  <c:v>0.78476299999999954</c:v>
                </c:pt>
                <c:pt idx="38102" formatCode="General">
                  <c:v>0.78478499999999951</c:v>
                </c:pt>
                <c:pt idx="38103" formatCode="General">
                  <c:v>0.78480700000000003</c:v>
                </c:pt>
                <c:pt idx="38104" formatCode="General">
                  <c:v>0.78483000000000003</c:v>
                </c:pt>
                <c:pt idx="38105" formatCode="General">
                  <c:v>0.78484500000000046</c:v>
                </c:pt>
                <c:pt idx="38106" formatCode="General">
                  <c:v>0.78486800000000001</c:v>
                </c:pt>
                <c:pt idx="38107" formatCode="General">
                  <c:v>0.78488999999999998</c:v>
                </c:pt>
                <c:pt idx="38108" formatCode="General">
                  <c:v>0.78491199999999961</c:v>
                </c:pt>
                <c:pt idx="38109" formatCode="General">
                  <c:v>0.78492700000000004</c:v>
                </c:pt>
                <c:pt idx="38110" formatCode="General">
                  <c:v>0.78495000000000004</c:v>
                </c:pt>
                <c:pt idx="38111" formatCode="General">
                  <c:v>0.784972</c:v>
                </c:pt>
                <c:pt idx="38112" formatCode="General">
                  <c:v>0.78498800000000002</c:v>
                </c:pt>
                <c:pt idx="38113" formatCode="General">
                  <c:v>0.78500999999999999</c:v>
                </c:pt>
                <c:pt idx="38114" formatCode="General">
                  <c:v>0.78503199999999951</c:v>
                </c:pt>
                <c:pt idx="38115" formatCode="General">
                  <c:v>0.7850549999999995</c:v>
                </c:pt>
                <c:pt idx="38116" formatCode="General">
                  <c:v>0.78507000000000005</c:v>
                </c:pt>
                <c:pt idx="38117" formatCode="General">
                  <c:v>0.78509300000000004</c:v>
                </c:pt>
                <c:pt idx="38118" formatCode="General">
                  <c:v>0.78511500000000001</c:v>
                </c:pt>
                <c:pt idx="38119" formatCode="General">
                  <c:v>0.78513699999999942</c:v>
                </c:pt>
                <c:pt idx="38120" formatCode="General">
                  <c:v>0.78515199999999996</c:v>
                </c:pt>
                <c:pt idx="38121" formatCode="General">
                  <c:v>0.78517499999999996</c:v>
                </c:pt>
                <c:pt idx="38122" formatCode="General">
                  <c:v>0.78519700000000003</c:v>
                </c:pt>
                <c:pt idx="38123" formatCode="General">
                  <c:v>0.78522000000000003</c:v>
                </c:pt>
                <c:pt idx="38124" formatCode="General">
                  <c:v>0.78523500000000002</c:v>
                </c:pt>
                <c:pt idx="38125" formatCode="General">
                  <c:v>0.78525699999999943</c:v>
                </c:pt>
                <c:pt idx="38126" formatCode="General">
                  <c:v>0.78527999999999998</c:v>
                </c:pt>
                <c:pt idx="38127" formatCode="General">
                  <c:v>0.78530299999999942</c:v>
                </c:pt>
                <c:pt idx="38128" formatCode="General">
                  <c:v>0.78531799999999929</c:v>
                </c:pt>
                <c:pt idx="38129" formatCode="General">
                  <c:v>0.78534000000000004</c:v>
                </c:pt>
                <c:pt idx="38130" formatCode="General">
                  <c:v>0.78536199999999956</c:v>
                </c:pt>
                <c:pt idx="38131" formatCode="General">
                  <c:v>0.785385</c:v>
                </c:pt>
                <c:pt idx="38132" formatCode="General">
                  <c:v>0.78539999999999999</c:v>
                </c:pt>
                <c:pt idx="38133" formatCode="General">
                  <c:v>0.78542299999999943</c:v>
                </c:pt>
                <c:pt idx="38134" formatCode="General">
                  <c:v>0.7854449999999995</c:v>
                </c:pt>
                <c:pt idx="38135" formatCode="General">
                  <c:v>0.78546800000000006</c:v>
                </c:pt>
                <c:pt idx="38136" formatCode="General">
                  <c:v>0.78548199999999957</c:v>
                </c:pt>
                <c:pt idx="38137" formatCode="General">
                  <c:v>0.78550500000000001</c:v>
                </c:pt>
                <c:pt idx="38138" formatCode="General">
                  <c:v>0.785528</c:v>
                </c:pt>
                <c:pt idx="38139" formatCode="General">
                  <c:v>0.78554999999999997</c:v>
                </c:pt>
                <c:pt idx="38140" formatCode="General">
                  <c:v>0.78556499999999929</c:v>
                </c:pt>
                <c:pt idx="38141" formatCode="General">
                  <c:v>0.78558699999999937</c:v>
                </c:pt>
                <c:pt idx="38142" formatCode="General">
                  <c:v>0.78561000000000003</c:v>
                </c:pt>
                <c:pt idx="38143" formatCode="General">
                  <c:v>0.785632</c:v>
                </c:pt>
                <c:pt idx="38144" formatCode="General">
                  <c:v>0.78564800000000046</c:v>
                </c:pt>
                <c:pt idx="38145" formatCode="General">
                  <c:v>0.78566999999999998</c:v>
                </c:pt>
                <c:pt idx="38146" formatCode="General">
                  <c:v>0.78569299999999997</c:v>
                </c:pt>
                <c:pt idx="38147" formatCode="General">
                  <c:v>0.78571500000000005</c:v>
                </c:pt>
                <c:pt idx="38148" formatCode="General">
                  <c:v>0.78573000000000004</c:v>
                </c:pt>
                <c:pt idx="38149" formatCode="General">
                  <c:v>0.78575300000000003</c:v>
                </c:pt>
                <c:pt idx="38150" formatCode="General">
                  <c:v>0.78577500000000045</c:v>
                </c:pt>
                <c:pt idx="38151" formatCode="General">
                  <c:v>0.78579699999999997</c:v>
                </c:pt>
                <c:pt idx="38152" formatCode="General">
                  <c:v>0.78581199999999951</c:v>
                </c:pt>
                <c:pt idx="38153" formatCode="General">
                  <c:v>0.78583499999999951</c:v>
                </c:pt>
                <c:pt idx="38154" formatCode="General">
                  <c:v>0.78585700000000003</c:v>
                </c:pt>
                <c:pt idx="38155" formatCode="General">
                  <c:v>0.78588000000000002</c:v>
                </c:pt>
                <c:pt idx="38156" formatCode="General">
                  <c:v>0.78589500000000045</c:v>
                </c:pt>
                <c:pt idx="38157" formatCode="General">
                  <c:v>0.78591800000000001</c:v>
                </c:pt>
                <c:pt idx="38158" formatCode="General">
                  <c:v>0.78593999999999997</c:v>
                </c:pt>
                <c:pt idx="38159" formatCode="General">
                  <c:v>0.78596299999999941</c:v>
                </c:pt>
                <c:pt idx="38160" formatCode="General">
                  <c:v>0.78597799999999951</c:v>
                </c:pt>
                <c:pt idx="38161" formatCode="General">
                  <c:v>0.78600000000000003</c:v>
                </c:pt>
                <c:pt idx="38162" formatCode="General">
                  <c:v>0.786022</c:v>
                </c:pt>
                <c:pt idx="38163" formatCode="General">
                  <c:v>0.78604499999999999</c:v>
                </c:pt>
                <c:pt idx="38164" formatCode="General">
                  <c:v>0.78605999999999998</c:v>
                </c:pt>
                <c:pt idx="38165" formatCode="General">
                  <c:v>0.7860819999999995</c:v>
                </c:pt>
                <c:pt idx="38166" formatCode="General">
                  <c:v>0.78610500000000005</c:v>
                </c:pt>
                <c:pt idx="38167" formatCode="General">
                  <c:v>0.78612800000000005</c:v>
                </c:pt>
                <c:pt idx="38168" formatCode="General">
                  <c:v>0.78614300000000004</c:v>
                </c:pt>
                <c:pt idx="38169" formatCode="General">
                  <c:v>0.786165</c:v>
                </c:pt>
                <c:pt idx="38170" formatCode="General">
                  <c:v>0.786188</c:v>
                </c:pt>
                <c:pt idx="38171" formatCode="General">
                  <c:v>0.78620999999999996</c:v>
                </c:pt>
                <c:pt idx="38172" formatCode="General">
                  <c:v>0.78622499999999951</c:v>
                </c:pt>
                <c:pt idx="38173" formatCode="General">
                  <c:v>0.78624700000000003</c:v>
                </c:pt>
                <c:pt idx="38174" formatCode="General">
                  <c:v>0.78627000000000002</c:v>
                </c:pt>
                <c:pt idx="38175" formatCode="General">
                  <c:v>0.78629300000000002</c:v>
                </c:pt>
                <c:pt idx="38176" formatCode="General">
                  <c:v>0.78630699999999942</c:v>
                </c:pt>
                <c:pt idx="38177" formatCode="General">
                  <c:v>0.78632999999999997</c:v>
                </c:pt>
                <c:pt idx="38178" formatCode="General">
                  <c:v>0.78635299999999941</c:v>
                </c:pt>
                <c:pt idx="38179" formatCode="General">
                  <c:v>0.78636799999999929</c:v>
                </c:pt>
                <c:pt idx="38180" formatCode="General">
                  <c:v>0.78639000000000003</c:v>
                </c:pt>
                <c:pt idx="38181" formatCode="General">
                  <c:v>0.78641199999999956</c:v>
                </c:pt>
                <c:pt idx="38182" formatCode="General">
                  <c:v>0.786435</c:v>
                </c:pt>
                <c:pt idx="38183" formatCode="General">
                  <c:v>0.78644999999999998</c:v>
                </c:pt>
                <c:pt idx="38184" formatCode="General">
                  <c:v>0.7864719999999995</c:v>
                </c:pt>
                <c:pt idx="38185" formatCode="General">
                  <c:v>0.7864950000000005</c:v>
                </c:pt>
                <c:pt idx="38186" formatCode="General">
                  <c:v>0.78651799999999938</c:v>
                </c:pt>
                <c:pt idx="38187" formatCode="General">
                  <c:v>0.78653199999999956</c:v>
                </c:pt>
                <c:pt idx="38188" formatCode="General">
                  <c:v>0.786555</c:v>
                </c:pt>
                <c:pt idx="38189" formatCode="General">
                  <c:v>0.786578</c:v>
                </c:pt>
                <c:pt idx="38190" formatCode="General">
                  <c:v>0.78659999999999997</c:v>
                </c:pt>
                <c:pt idx="38191" formatCode="General">
                  <c:v>0.78661499999999951</c:v>
                </c:pt>
                <c:pt idx="38192" formatCode="General">
                  <c:v>0.78663700000000003</c:v>
                </c:pt>
                <c:pt idx="38193" formatCode="General">
                  <c:v>0.78666000000000003</c:v>
                </c:pt>
                <c:pt idx="38194" formatCode="General">
                  <c:v>0.78668199999999999</c:v>
                </c:pt>
                <c:pt idx="38195" formatCode="General">
                  <c:v>0.78669800000000045</c:v>
                </c:pt>
                <c:pt idx="38196" formatCode="General">
                  <c:v>0.78671999999999997</c:v>
                </c:pt>
                <c:pt idx="38197" formatCode="General">
                  <c:v>0.78674200000000005</c:v>
                </c:pt>
                <c:pt idx="38198" formatCode="General">
                  <c:v>0.78676500000000005</c:v>
                </c:pt>
                <c:pt idx="38199" formatCode="General">
                  <c:v>0.78678000000000003</c:v>
                </c:pt>
                <c:pt idx="38200" formatCode="General">
                  <c:v>0.78680300000000003</c:v>
                </c:pt>
                <c:pt idx="38201" formatCode="General">
                  <c:v>0.78682500000000044</c:v>
                </c:pt>
                <c:pt idx="38202" formatCode="General">
                  <c:v>0.78684699999999996</c:v>
                </c:pt>
                <c:pt idx="38203" formatCode="General">
                  <c:v>0.78686199999999951</c:v>
                </c:pt>
                <c:pt idx="38204" formatCode="General">
                  <c:v>0.7868849999999995</c:v>
                </c:pt>
                <c:pt idx="38205" formatCode="General">
                  <c:v>0.78690700000000002</c:v>
                </c:pt>
                <c:pt idx="38206" formatCode="General">
                  <c:v>0.78693000000000002</c:v>
                </c:pt>
                <c:pt idx="38207" formatCode="General">
                  <c:v>0.78694500000000045</c:v>
                </c:pt>
                <c:pt idx="38208" formatCode="General">
                  <c:v>0.78696699999999942</c:v>
                </c:pt>
                <c:pt idx="38209" formatCode="General">
                  <c:v>0.78698999999999997</c:v>
                </c:pt>
                <c:pt idx="38210" formatCode="General">
                  <c:v>0.7870129999999993</c:v>
                </c:pt>
                <c:pt idx="38211" formatCode="General">
                  <c:v>0.78702799999999951</c:v>
                </c:pt>
                <c:pt idx="38212" formatCode="General">
                  <c:v>0.78705000000000003</c:v>
                </c:pt>
                <c:pt idx="38213" formatCode="General">
                  <c:v>0.78707199999999999</c:v>
                </c:pt>
                <c:pt idx="38214" formatCode="General">
                  <c:v>0.78709499999999999</c:v>
                </c:pt>
                <c:pt idx="38215" formatCode="General">
                  <c:v>0.78710999999999998</c:v>
                </c:pt>
                <c:pt idx="38216" formatCode="General">
                  <c:v>0.78713299999999942</c:v>
                </c:pt>
                <c:pt idx="38217" formatCode="General">
                  <c:v>0.78715500000000005</c:v>
                </c:pt>
                <c:pt idx="38218" formatCode="General">
                  <c:v>0.78717800000000004</c:v>
                </c:pt>
                <c:pt idx="38219" formatCode="General">
                  <c:v>0.787192</c:v>
                </c:pt>
                <c:pt idx="38220" formatCode="General">
                  <c:v>0.787215</c:v>
                </c:pt>
                <c:pt idx="38221" formatCode="General">
                  <c:v>0.78723799999999955</c:v>
                </c:pt>
                <c:pt idx="38222" formatCode="General">
                  <c:v>0.78725999999999996</c:v>
                </c:pt>
                <c:pt idx="38223" formatCode="General">
                  <c:v>0.7872749999999995</c:v>
                </c:pt>
                <c:pt idx="38224" formatCode="General">
                  <c:v>0.78729700000000002</c:v>
                </c:pt>
                <c:pt idx="38225" formatCode="General">
                  <c:v>0.78732000000000002</c:v>
                </c:pt>
                <c:pt idx="38226" formatCode="General">
                  <c:v>0.78734199999999999</c:v>
                </c:pt>
                <c:pt idx="38227" formatCode="General">
                  <c:v>0.787358</c:v>
                </c:pt>
                <c:pt idx="38228" formatCode="General">
                  <c:v>0.78737999999999997</c:v>
                </c:pt>
                <c:pt idx="38229" formatCode="General">
                  <c:v>0.7874029999999993</c:v>
                </c:pt>
                <c:pt idx="38230" formatCode="General">
                  <c:v>0.78742500000000004</c:v>
                </c:pt>
                <c:pt idx="38231" formatCode="General">
                  <c:v>0.78744000000000003</c:v>
                </c:pt>
                <c:pt idx="38232" formatCode="General">
                  <c:v>0.78746299999999936</c:v>
                </c:pt>
                <c:pt idx="38233" formatCode="General">
                  <c:v>0.78748499999999955</c:v>
                </c:pt>
                <c:pt idx="38234" formatCode="General">
                  <c:v>0.78750699999999929</c:v>
                </c:pt>
                <c:pt idx="38235" formatCode="General">
                  <c:v>0.78752200000000006</c:v>
                </c:pt>
                <c:pt idx="38236" formatCode="General">
                  <c:v>0.78754500000000005</c:v>
                </c:pt>
                <c:pt idx="38237" formatCode="General">
                  <c:v>0.78756699999999935</c:v>
                </c:pt>
                <c:pt idx="38238" formatCode="General">
                  <c:v>0.78759000000000001</c:v>
                </c:pt>
                <c:pt idx="38239" formatCode="General">
                  <c:v>0.78760500000000044</c:v>
                </c:pt>
                <c:pt idx="38240" formatCode="General">
                  <c:v>0.78762799999999999</c:v>
                </c:pt>
                <c:pt idx="38241" formatCode="General">
                  <c:v>0.78765000000000041</c:v>
                </c:pt>
                <c:pt idx="38242" formatCode="General">
                  <c:v>0.78767299999999996</c:v>
                </c:pt>
                <c:pt idx="38243" formatCode="General">
                  <c:v>0.78768800000000005</c:v>
                </c:pt>
                <c:pt idx="38244" formatCode="General">
                  <c:v>0.78771000000000002</c:v>
                </c:pt>
                <c:pt idx="38245" formatCode="General">
                  <c:v>0.78773199999999999</c:v>
                </c:pt>
                <c:pt idx="38246" formatCode="General">
                  <c:v>0.78774800000000045</c:v>
                </c:pt>
                <c:pt idx="38247" formatCode="General">
                  <c:v>0.78776999999999997</c:v>
                </c:pt>
                <c:pt idx="38248" formatCode="General">
                  <c:v>0.78779200000000005</c:v>
                </c:pt>
                <c:pt idx="38249" formatCode="General">
                  <c:v>0.78781500000000004</c:v>
                </c:pt>
                <c:pt idx="38250" formatCode="General">
                  <c:v>0.78783000000000003</c:v>
                </c:pt>
                <c:pt idx="38251" formatCode="General">
                  <c:v>0.78785300000000003</c:v>
                </c:pt>
                <c:pt idx="38252" formatCode="General">
                  <c:v>0.78787499999999999</c:v>
                </c:pt>
                <c:pt idx="38253" formatCode="General">
                  <c:v>0.78789799999999999</c:v>
                </c:pt>
                <c:pt idx="38254" formatCode="General">
                  <c:v>0.78791299999999942</c:v>
                </c:pt>
                <c:pt idx="38255" formatCode="General">
                  <c:v>0.78793500000000005</c:v>
                </c:pt>
                <c:pt idx="38256" formatCode="General">
                  <c:v>0.78795700000000002</c:v>
                </c:pt>
                <c:pt idx="38257" formatCode="General">
                  <c:v>0.78798000000000001</c:v>
                </c:pt>
                <c:pt idx="38258" formatCode="General">
                  <c:v>0.78799500000000045</c:v>
                </c:pt>
                <c:pt idx="38259" formatCode="General">
                  <c:v>0.78801699999999941</c:v>
                </c:pt>
                <c:pt idx="38260" formatCode="General">
                  <c:v>0.78803999999999996</c:v>
                </c:pt>
                <c:pt idx="38261" formatCode="General">
                  <c:v>0.78806299999999929</c:v>
                </c:pt>
                <c:pt idx="38262" formatCode="General">
                  <c:v>0.7880779999999995</c:v>
                </c:pt>
                <c:pt idx="38263" formatCode="General">
                  <c:v>0.78810000000000002</c:v>
                </c:pt>
                <c:pt idx="38264" formatCode="General">
                  <c:v>0.78812199999999999</c:v>
                </c:pt>
                <c:pt idx="38265" formatCode="General">
                  <c:v>0.78814499999999998</c:v>
                </c:pt>
                <c:pt idx="38266" formatCode="General">
                  <c:v>0.78815999999999997</c:v>
                </c:pt>
                <c:pt idx="38267" formatCode="General">
                  <c:v>0.78818199999999961</c:v>
                </c:pt>
                <c:pt idx="38268" formatCode="General">
                  <c:v>0.78820500000000004</c:v>
                </c:pt>
                <c:pt idx="38269" formatCode="General">
                  <c:v>0.78822800000000004</c:v>
                </c:pt>
                <c:pt idx="38270" formatCode="General">
                  <c:v>0.788242</c:v>
                </c:pt>
                <c:pt idx="38271" formatCode="General">
                  <c:v>0.78826499999999955</c:v>
                </c:pt>
                <c:pt idx="38272" formatCode="General">
                  <c:v>0.78828799999999954</c:v>
                </c:pt>
                <c:pt idx="38273" formatCode="General">
                  <c:v>0.78830999999999996</c:v>
                </c:pt>
                <c:pt idx="38274" formatCode="General">
                  <c:v>0.78832500000000005</c:v>
                </c:pt>
                <c:pt idx="38275" formatCode="General">
                  <c:v>0.78834700000000002</c:v>
                </c:pt>
                <c:pt idx="38276" formatCode="General">
                  <c:v>0.78837000000000002</c:v>
                </c:pt>
                <c:pt idx="38277" formatCode="General">
                  <c:v>0.78839199999999998</c:v>
                </c:pt>
                <c:pt idx="38278" formatCode="General">
                  <c:v>0.788408</c:v>
                </c:pt>
                <c:pt idx="38279" formatCode="General">
                  <c:v>0.78842999999999996</c:v>
                </c:pt>
                <c:pt idx="38280" formatCode="General">
                  <c:v>0.78845299999999929</c:v>
                </c:pt>
                <c:pt idx="38281" formatCode="General">
                  <c:v>0.78847500000000004</c:v>
                </c:pt>
                <c:pt idx="38282" formatCode="General">
                  <c:v>0.78849000000000002</c:v>
                </c:pt>
                <c:pt idx="38283" formatCode="General">
                  <c:v>0.78851299999999935</c:v>
                </c:pt>
                <c:pt idx="38284" formatCode="General">
                  <c:v>0.78853499999999943</c:v>
                </c:pt>
                <c:pt idx="38285" formatCode="General">
                  <c:v>0.78855699999999929</c:v>
                </c:pt>
                <c:pt idx="38286" formatCode="General">
                  <c:v>0.78857199999999961</c:v>
                </c:pt>
                <c:pt idx="38287" formatCode="General">
                  <c:v>0.78859500000000005</c:v>
                </c:pt>
                <c:pt idx="38288" formatCode="General">
                  <c:v>0.78861700000000001</c:v>
                </c:pt>
                <c:pt idx="38289" formatCode="General">
                  <c:v>0.78864000000000045</c:v>
                </c:pt>
                <c:pt idx="38290" formatCode="General">
                  <c:v>0.78865499999999999</c:v>
                </c:pt>
                <c:pt idx="38291" formatCode="General">
                  <c:v>0.78867799999999999</c:v>
                </c:pt>
                <c:pt idx="38292" formatCode="General">
                  <c:v>0.7887000000000004</c:v>
                </c:pt>
                <c:pt idx="38293" formatCode="General">
                  <c:v>0.78872299999999951</c:v>
                </c:pt>
                <c:pt idx="38294" formatCode="General">
                  <c:v>0.78873800000000005</c:v>
                </c:pt>
                <c:pt idx="38295" formatCode="General">
                  <c:v>0.78876000000000002</c:v>
                </c:pt>
                <c:pt idx="38296" formatCode="General">
                  <c:v>0.78878199999999998</c:v>
                </c:pt>
                <c:pt idx="38297" formatCode="General">
                  <c:v>0.78880499999999998</c:v>
                </c:pt>
                <c:pt idx="38298" formatCode="General">
                  <c:v>0.78881999999999997</c:v>
                </c:pt>
                <c:pt idx="38299" formatCode="General">
                  <c:v>0.78884200000000004</c:v>
                </c:pt>
                <c:pt idx="38300" formatCode="General">
                  <c:v>0.78886500000000004</c:v>
                </c:pt>
                <c:pt idx="38301" formatCode="General">
                  <c:v>0.78888800000000003</c:v>
                </c:pt>
                <c:pt idx="38302" formatCode="General">
                  <c:v>0.78890199999999999</c:v>
                </c:pt>
                <c:pt idx="38303" formatCode="General">
                  <c:v>0.78892499999999999</c:v>
                </c:pt>
                <c:pt idx="38304" formatCode="General">
                  <c:v>0.78894799999999998</c:v>
                </c:pt>
                <c:pt idx="38305" formatCode="General">
                  <c:v>0.78896999999999951</c:v>
                </c:pt>
                <c:pt idx="38306" formatCode="General">
                  <c:v>0.78898500000000005</c:v>
                </c:pt>
                <c:pt idx="38307" formatCode="General">
                  <c:v>0.78900700000000001</c:v>
                </c:pt>
                <c:pt idx="38308" formatCode="General">
                  <c:v>0.78903000000000001</c:v>
                </c:pt>
                <c:pt idx="38309" formatCode="General">
                  <c:v>0.78905199999999998</c:v>
                </c:pt>
                <c:pt idx="38310" formatCode="General">
                  <c:v>0.7890669999999993</c:v>
                </c:pt>
                <c:pt idx="38311" formatCode="General">
                  <c:v>0.78908999999999996</c:v>
                </c:pt>
                <c:pt idx="38312" formatCode="General">
                  <c:v>0.78911299999999929</c:v>
                </c:pt>
                <c:pt idx="38313" formatCode="General">
                  <c:v>0.78912700000000002</c:v>
                </c:pt>
                <c:pt idx="38314" formatCode="General">
                  <c:v>0.78915000000000002</c:v>
                </c:pt>
                <c:pt idx="38315" formatCode="General">
                  <c:v>0.78917300000000001</c:v>
                </c:pt>
                <c:pt idx="38316" formatCode="General">
                  <c:v>0.78919499999999998</c:v>
                </c:pt>
                <c:pt idx="38317" formatCode="General">
                  <c:v>0.78920999999999997</c:v>
                </c:pt>
                <c:pt idx="38318" formatCode="General">
                  <c:v>0.7892319999999996</c:v>
                </c:pt>
                <c:pt idx="38319" formatCode="General">
                  <c:v>0.78925500000000004</c:v>
                </c:pt>
                <c:pt idx="38320" formatCode="General">
                  <c:v>0.78927700000000001</c:v>
                </c:pt>
                <c:pt idx="38321" formatCode="General">
                  <c:v>0.78929199999999999</c:v>
                </c:pt>
                <c:pt idx="38322" formatCode="General">
                  <c:v>0.78931499999999954</c:v>
                </c:pt>
                <c:pt idx="38323" formatCode="General">
                  <c:v>0.78933799999999943</c:v>
                </c:pt>
                <c:pt idx="38324" formatCode="General">
                  <c:v>0.78935999999999951</c:v>
                </c:pt>
                <c:pt idx="38325" formatCode="General">
                  <c:v>0.78937500000000005</c:v>
                </c:pt>
                <c:pt idx="38326" formatCode="General">
                  <c:v>0.78939800000000004</c:v>
                </c:pt>
                <c:pt idx="38327" formatCode="General">
                  <c:v>0.78942000000000001</c:v>
                </c:pt>
                <c:pt idx="38328" formatCode="General">
                  <c:v>0.78944199999999998</c:v>
                </c:pt>
                <c:pt idx="38329" formatCode="General">
                  <c:v>0.7894569999999993</c:v>
                </c:pt>
                <c:pt idx="38330" formatCode="General">
                  <c:v>0.78947999999999996</c:v>
                </c:pt>
                <c:pt idx="38331" formatCode="General">
                  <c:v>0.78950199999999959</c:v>
                </c:pt>
                <c:pt idx="38332" formatCode="General">
                  <c:v>0.78952500000000003</c:v>
                </c:pt>
                <c:pt idx="38333" formatCode="General">
                  <c:v>0.78954000000000002</c:v>
                </c:pt>
                <c:pt idx="38334" formatCode="General">
                  <c:v>0.78956299999999935</c:v>
                </c:pt>
                <c:pt idx="38335" formatCode="General">
                  <c:v>0.78958499999999943</c:v>
                </c:pt>
                <c:pt idx="38336" formatCode="General">
                  <c:v>0.78960799999999998</c:v>
                </c:pt>
                <c:pt idx="38337" formatCode="General">
                  <c:v>0.78962200000000005</c:v>
                </c:pt>
                <c:pt idx="38338" formatCode="General">
                  <c:v>0.78964500000000071</c:v>
                </c:pt>
                <c:pt idx="38339" formatCode="General">
                  <c:v>0.78966700000000001</c:v>
                </c:pt>
                <c:pt idx="38340" formatCode="General">
                  <c:v>0.78969000000000045</c:v>
                </c:pt>
                <c:pt idx="38341" formatCode="General">
                  <c:v>0.78970499999999999</c:v>
                </c:pt>
                <c:pt idx="38342" formatCode="General">
                  <c:v>0.78972699999999996</c:v>
                </c:pt>
                <c:pt idx="38343" formatCode="General">
                  <c:v>0.78974999999999995</c:v>
                </c:pt>
                <c:pt idx="38344" formatCode="General">
                  <c:v>0.7897729999999995</c:v>
                </c:pt>
                <c:pt idx="38345" formatCode="General">
                  <c:v>0.78978800000000005</c:v>
                </c:pt>
                <c:pt idx="38346" formatCode="General">
                  <c:v>0.78981000000000001</c:v>
                </c:pt>
                <c:pt idx="38347" formatCode="General">
                  <c:v>0.78983199999999998</c:v>
                </c:pt>
                <c:pt idx="38348" formatCode="General">
                  <c:v>0.78985499999999997</c:v>
                </c:pt>
                <c:pt idx="38349" formatCode="General">
                  <c:v>0.78986999999999996</c:v>
                </c:pt>
                <c:pt idx="38350" formatCode="General">
                  <c:v>0.78989200000000004</c:v>
                </c:pt>
                <c:pt idx="38351" formatCode="General">
                  <c:v>0.78991500000000003</c:v>
                </c:pt>
                <c:pt idx="38352" formatCode="General">
                  <c:v>0.78993800000000003</c:v>
                </c:pt>
                <c:pt idx="38353" formatCode="General">
                  <c:v>0.78995199999999999</c:v>
                </c:pt>
                <c:pt idx="38354" formatCode="General">
                  <c:v>0.78997499999999998</c:v>
                </c:pt>
                <c:pt idx="38355" formatCode="General">
                  <c:v>0.78999799999999998</c:v>
                </c:pt>
                <c:pt idx="38356" formatCode="General">
                  <c:v>0.7900199999999995</c:v>
                </c:pt>
                <c:pt idx="38357" formatCode="General">
                  <c:v>0.79003500000000004</c:v>
                </c:pt>
                <c:pt idx="38358" formatCode="General">
                  <c:v>0.79005700000000001</c:v>
                </c:pt>
                <c:pt idx="38359" formatCode="General">
                  <c:v>0.79008</c:v>
                </c:pt>
                <c:pt idx="38360" formatCode="General">
                  <c:v>0.79010199999999997</c:v>
                </c:pt>
                <c:pt idx="38361" formatCode="General">
                  <c:v>0.79011799999999943</c:v>
                </c:pt>
                <c:pt idx="38362" formatCode="General">
                  <c:v>0.79013999999999951</c:v>
                </c:pt>
                <c:pt idx="38363" formatCode="General">
                  <c:v>0.79016299999999928</c:v>
                </c:pt>
                <c:pt idx="38364" formatCode="General">
                  <c:v>0.79018500000000003</c:v>
                </c:pt>
                <c:pt idx="38365" formatCode="General">
                  <c:v>0.79020000000000001</c:v>
                </c:pt>
                <c:pt idx="38366" formatCode="General">
                  <c:v>0.79022300000000001</c:v>
                </c:pt>
                <c:pt idx="38367" formatCode="General">
                  <c:v>0.79024499999999998</c:v>
                </c:pt>
                <c:pt idx="38368" formatCode="General">
                  <c:v>0.79026699999999939</c:v>
                </c:pt>
                <c:pt idx="38369" formatCode="General">
                  <c:v>0.7902819999999996</c:v>
                </c:pt>
                <c:pt idx="38370" formatCode="General">
                  <c:v>0.79030500000000004</c:v>
                </c:pt>
                <c:pt idx="38371" formatCode="General">
                  <c:v>0.790327</c:v>
                </c:pt>
                <c:pt idx="38372" formatCode="General">
                  <c:v>0.79035</c:v>
                </c:pt>
                <c:pt idx="38373" formatCode="General">
                  <c:v>0.79036499999999943</c:v>
                </c:pt>
                <c:pt idx="38374" formatCode="General">
                  <c:v>0.79038799999999942</c:v>
                </c:pt>
                <c:pt idx="38375" formatCode="General">
                  <c:v>0.7904099999999995</c:v>
                </c:pt>
                <c:pt idx="38376" formatCode="General">
                  <c:v>0.79042500000000004</c:v>
                </c:pt>
                <c:pt idx="38377" formatCode="General">
                  <c:v>0.79044800000000004</c:v>
                </c:pt>
                <c:pt idx="38378" formatCode="General">
                  <c:v>0.79047000000000001</c:v>
                </c:pt>
                <c:pt idx="38379" formatCode="General">
                  <c:v>0.79049199999999997</c:v>
                </c:pt>
                <c:pt idx="38380" formatCode="General">
                  <c:v>0.79050699999999929</c:v>
                </c:pt>
                <c:pt idx="38381" formatCode="General">
                  <c:v>0.79052999999999951</c:v>
                </c:pt>
                <c:pt idx="38382" formatCode="General">
                  <c:v>0.79055199999999959</c:v>
                </c:pt>
                <c:pt idx="38383" formatCode="General">
                  <c:v>0.79057500000000003</c:v>
                </c:pt>
                <c:pt idx="38384" formatCode="General">
                  <c:v>0.79059000000000001</c:v>
                </c:pt>
                <c:pt idx="38385" formatCode="General">
                  <c:v>0.79061300000000001</c:v>
                </c:pt>
                <c:pt idx="38386" formatCode="General">
                  <c:v>0.79063499999999998</c:v>
                </c:pt>
                <c:pt idx="38387" formatCode="General">
                  <c:v>0.79065799999999997</c:v>
                </c:pt>
                <c:pt idx="38388" formatCode="General">
                  <c:v>0.79067299999999996</c:v>
                </c:pt>
                <c:pt idx="38389" formatCode="General">
                  <c:v>0.7906950000000007</c:v>
                </c:pt>
                <c:pt idx="38390" formatCode="General">
                  <c:v>0.790717</c:v>
                </c:pt>
                <c:pt idx="38391" formatCode="General">
                  <c:v>0.79074000000000044</c:v>
                </c:pt>
                <c:pt idx="38392" formatCode="General">
                  <c:v>0.79075499999999999</c:v>
                </c:pt>
                <c:pt idx="38393" formatCode="General">
                  <c:v>0.79077699999999951</c:v>
                </c:pt>
                <c:pt idx="38394" formatCode="General">
                  <c:v>0.79079999999999995</c:v>
                </c:pt>
                <c:pt idx="38395" formatCode="General">
                  <c:v>0.79082300000000005</c:v>
                </c:pt>
                <c:pt idx="38396" formatCode="General">
                  <c:v>0.79083800000000004</c:v>
                </c:pt>
                <c:pt idx="38397" formatCode="General">
                  <c:v>0.79086000000000001</c:v>
                </c:pt>
                <c:pt idx="38398" formatCode="General">
                  <c:v>0.790883</c:v>
                </c:pt>
                <c:pt idx="38399" formatCode="General">
                  <c:v>0.79090499999999997</c:v>
                </c:pt>
                <c:pt idx="38400" formatCode="General">
                  <c:v>0.79091999999999996</c:v>
                </c:pt>
                <c:pt idx="38401" formatCode="General">
                  <c:v>0.79094200000000003</c:v>
                </c:pt>
                <c:pt idx="38402" formatCode="General">
                  <c:v>0.79096500000000003</c:v>
                </c:pt>
                <c:pt idx="38403" formatCode="General">
                  <c:v>0.79098800000000002</c:v>
                </c:pt>
                <c:pt idx="38404" formatCode="General">
                  <c:v>0.79100199999999998</c:v>
                </c:pt>
                <c:pt idx="38405" formatCode="General">
                  <c:v>0.79102499999999998</c:v>
                </c:pt>
                <c:pt idx="38406" formatCode="General">
                  <c:v>0.79104799999999997</c:v>
                </c:pt>
                <c:pt idx="38407" formatCode="General">
                  <c:v>0.79107000000000005</c:v>
                </c:pt>
                <c:pt idx="38408" formatCode="General">
                  <c:v>0.79108500000000004</c:v>
                </c:pt>
                <c:pt idx="38409" formatCode="General">
                  <c:v>0.79110800000000003</c:v>
                </c:pt>
                <c:pt idx="38410" formatCode="General">
                  <c:v>0.79113</c:v>
                </c:pt>
                <c:pt idx="38411" formatCode="General">
                  <c:v>0.79115199999999997</c:v>
                </c:pt>
                <c:pt idx="38412" formatCode="General">
                  <c:v>0.79116699999999929</c:v>
                </c:pt>
                <c:pt idx="38413" formatCode="General">
                  <c:v>0.7911899999999995</c:v>
                </c:pt>
                <c:pt idx="38414" formatCode="General">
                  <c:v>0.79121199999999958</c:v>
                </c:pt>
                <c:pt idx="38415" formatCode="General">
                  <c:v>0.79123500000000002</c:v>
                </c:pt>
                <c:pt idx="38416" formatCode="General">
                  <c:v>0.79125000000000001</c:v>
                </c:pt>
                <c:pt idx="38417" formatCode="General">
                  <c:v>0.791273</c:v>
                </c:pt>
                <c:pt idx="38418" formatCode="General">
                  <c:v>0.79129499999999997</c:v>
                </c:pt>
                <c:pt idx="38419" formatCode="General">
                  <c:v>0.79131699999999938</c:v>
                </c:pt>
                <c:pt idx="38420" formatCode="General">
                  <c:v>0.79133199999999959</c:v>
                </c:pt>
                <c:pt idx="38421" formatCode="General">
                  <c:v>0.79135500000000003</c:v>
                </c:pt>
                <c:pt idx="38422" formatCode="General">
                  <c:v>0.791377</c:v>
                </c:pt>
                <c:pt idx="38423" formatCode="General">
                  <c:v>0.79139999999999999</c:v>
                </c:pt>
                <c:pt idx="38424" formatCode="General">
                  <c:v>0.79141499999999942</c:v>
                </c:pt>
                <c:pt idx="38425" formatCode="General">
                  <c:v>0.79143699999999928</c:v>
                </c:pt>
                <c:pt idx="38426" formatCode="General">
                  <c:v>0.79145999999999961</c:v>
                </c:pt>
                <c:pt idx="38427" formatCode="General">
                  <c:v>0.79148299999999938</c:v>
                </c:pt>
                <c:pt idx="38428" formatCode="General">
                  <c:v>0.79149800000000003</c:v>
                </c:pt>
                <c:pt idx="38429" formatCode="General">
                  <c:v>0.79152</c:v>
                </c:pt>
                <c:pt idx="38430" formatCode="General">
                  <c:v>0.79154199999999997</c:v>
                </c:pt>
                <c:pt idx="38431" formatCode="General">
                  <c:v>0.7915649999999993</c:v>
                </c:pt>
                <c:pt idx="38432" formatCode="General">
                  <c:v>0.79157999999999951</c:v>
                </c:pt>
                <c:pt idx="38433" formatCode="General">
                  <c:v>0.79160200000000003</c:v>
                </c:pt>
                <c:pt idx="38434" formatCode="General">
                  <c:v>0.79162500000000058</c:v>
                </c:pt>
                <c:pt idx="38435" formatCode="General">
                  <c:v>0.79164800000000046</c:v>
                </c:pt>
                <c:pt idx="38436" formatCode="General">
                  <c:v>0.79166199999999998</c:v>
                </c:pt>
                <c:pt idx="38437" formatCode="General">
                  <c:v>0.79168499999999997</c:v>
                </c:pt>
                <c:pt idx="38438" formatCode="General">
                  <c:v>0.79170799999999997</c:v>
                </c:pt>
                <c:pt idx="38439" formatCode="General">
                  <c:v>0.79173000000000004</c:v>
                </c:pt>
                <c:pt idx="38440" formatCode="General">
                  <c:v>0.79174500000000059</c:v>
                </c:pt>
                <c:pt idx="38441" formatCode="General">
                  <c:v>0.791767</c:v>
                </c:pt>
                <c:pt idx="38442" formatCode="General">
                  <c:v>0.79178999999999999</c:v>
                </c:pt>
                <c:pt idx="38443" formatCode="General">
                  <c:v>0.79181199999999996</c:v>
                </c:pt>
                <c:pt idx="38444" formatCode="General">
                  <c:v>0.7918269999999995</c:v>
                </c:pt>
                <c:pt idx="38445" formatCode="General">
                  <c:v>0.79185000000000005</c:v>
                </c:pt>
                <c:pt idx="38446" formatCode="General">
                  <c:v>0.79187300000000005</c:v>
                </c:pt>
                <c:pt idx="38447" formatCode="General">
                  <c:v>0.79188700000000001</c:v>
                </c:pt>
                <c:pt idx="38448" formatCode="General">
                  <c:v>0.79191</c:v>
                </c:pt>
                <c:pt idx="38449" formatCode="General">
                  <c:v>0.791933</c:v>
                </c:pt>
                <c:pt idx="38450" formatCode="General">
                  <c:v>0.79195499999999996</c:v>
                </c:pt>
                <c:pt idx="38451" formatCode="General">
                  <c:v>0.79196999999999951</c:v>
                </c:pt>
                <c:pt idx="38452" formatCode="General">
                  <c:v>0.79199200000000003</c:v>
                </c:pt>
                <c:pt idx="38453" formatCode="General">
                  <c:v>0.79201500000000002</c:v>
                </c:pt>
                <c:pt idx="38454" formatCode="General">
                  <c:v>0.79203699999999955</c:v>
                </c:pt>
                <c:pt idx="38455" formatCode="General">
                  <c:v>0.79205300000000001</c:v>
                </c:pt>
                <c:pt idx="38456" formatCode="General">
                  <c:v>0.79207499999999997</c:v>
                </c:pt>
                <c:pt idx="38457" formatCode="General">
                  <c:v>0.79209799999999997</c:v>
                </c:pt>
                <c:pt idx="38458" formatCode="General">
                  <c:v>0.79212000000000005</c:v>
                </c:pt>
                <c:pt idx="38459" formatCode="General">
                  <c:v>0.79213500000000003</c:v>
                </c:pt>
                <c:pt idx="38460" formatCode="General">
                  <c:v>0.79215800000000003</c:v>
                </c:pt>
                <c:pt idx="38461" formatCode="General">
                  <c:v>0.79218</c:v>
                </c:pt>
                <c:pt idx="38462" formatCode="General">
                  <c:v>0.79220199999999996</c:v>
                </c:pt>
                <c:pt idx="38463" formatCode="General">
                  <c:v>0.79221699999999928</c:v>
                </c:pt>
                <c:pt idx="38464" formatCode="General">
                  <c:v>0.7922400000000005</c:v>
                </c:pt>
                <c:pt idx="38465" formatCode="General">
                  <c:v>0.79226199999999958</c:v>
                </c:pt>
                <c:pt idx="38466" formatCode="General">
                  <c:v>0.79228500000000002</c:v>
                </c:pt>
                <c:pt idx="38467" formatCode="General">
                  <c:v>0.7923</c:v>
                </c:pt>
                <c:pt idx="38468" formatCode="General">
                  <c:v>0.792323</c:v>
                </c:pt>
                <c:pt idx="38469" formatCode="General">
                  <c:v>0.79234499999999997</c:v>
                </c:pt>
                <c:pt idx="38470" formatCode="General">
                  <c:v>0.7923679999999993</c:v>
                </c:pt>
                <c:pt idx="38471" formatCode="General">
                  <c:v>0.79238299999999928</c:v>
                </c:pt>
                <c:pt idx="38472" formatCode="General">
                  <c:v>0.79240500000000003</c:v>
                </c:pt>
                <c:pt idx="38473" formatCode="General">
                  <c:v>0.79242699999999955</c:v>
                </c:pt>
                <c:pt idx="38474" formatCode="General">
                  <c:v>0.79244999999999999</c:v>
                </c:pt>
                <c:pt idx="38475" formatCode="General">
                  <c:v>0.79246499999999942</c:v>
                </c:pt>
                <c:pt idx="38476" formatCode="General">
                  <c:v>0.79248699999999939</c:v>
                </c:pt>
                <c:pt idx="38477" formatCode="General">
                  <c:v>0.7925099999999996</c:v>
                </c:pt>
                <c:pt idx="38478" formatCode="General">
                  <c:v>0.79253299999999938</c:v>
                </c:pt>
                <c:pt idx="38479" formatCode="General">
                  <c:v>0.79254800000000003</c:v>
                </c:pt>
                <c:pt idx="38480" formatCode="General">
                  <c:v>0.79257</c:v>
                </c:pt>
                <c:pt idx="38481" formatCode="General">
                  <c:v>0.79259299999999955</c:v>
                </c:pt>
                <c:pt idx="38482" formatCode="General">
                  <c:v>0.79261499999999996</c:v>
                </c:pt>
                <c:pt idx="38483" formatCode="General">
                  <c:v>0.79262999999999995</c:v>
                </c:pt>
                <c:pt idx="38484" formatCode="General">
                  <c:v>0.79265200000000002</c:v>
                </c:pt>
                <c:pt idx="38485" formatCode="General">
                  <c:v>0.79267500000000046</c:v>
                </c:pt>
                <c:pt idx="38486" formatCode="General">
                  <c:v>0.79269800000000046</c:v>
                </c:pt>
                <c:pt idx="38487" formatCode="General">
                  <c:v>0.79271199999999997</c:v>
                </c:pt>
                <c:pt idx="38488" formatCode="General">
                  <c:v>0.79273499999999997</c:v>
                </c:pt>
                <c:pt idx="38489" formatCode="General">
                  <c:v>0.79275799999999996</c:v>
                </c:pt>
                <c:pt idx="38490" formatCode="General">
                  <c:v>0.79278000000000004</c:v>
                </c:pt>
                <c:pt idx="38491" formatCode="General">
                  <c:v>0.79279500000000058</c:v>
                </c:pt>
                <c:pt idx="38492" formatCode="General">
                  <c:v>0.79281800000000002</c:v>
                </c:pt>
                <c:pt idx="38493" formatCode="General">
                  <c:v>0.79283999999999999</c:v>
                </c:pt>
                <c:pt idx="38494" formatCode="General">
                  <c:v>0.79286199999999996</c:v>
                </c:pt>
                <c:pt idx="38495" formatCode="General">
                  <c:v>0.79287700000000005</c:v>
                </c:pt>
                <c:pt idx="38496" formatCode="General">
                  <c:v>0.79290000000000005</c:v>
                </c:pt>
                <c:pt idx="38497" formatCode="General">
                  <c:v>0.79292300000000004</c:v>
                </c:pt>
                <c:pt idx="38498" formatCode="General">
                  <c:v>0.79294500000000046</c:v>
                </c:pt>
                <c:pt idx="38499" formatCode="General">
                  <c:v>0.79296</c:v>
                </c:pt>
                <c:pt idx="38500" formatCode="General">
                  <c:v>0.79298299999999955</c:v>
                </c:pt>
                <c:pt idx="38501" formatCode="General">
                  <c:v>0.79300499999999996</c:v>
                </c:pt>
                <c:pt idx="38502" formatCode="General">
                  <c:v>0.79302700000000004</c:v>
                </c:pt>
                <c:pt idx="38503" formatCode="General">
                  <c:v>0.79304200000000002</c:v>
                </c:pt>
                <c:pt idx="38504" formatCode="General">
                  <c:v>0.79306500000000002</c:v>
                </c:pt>
                <c:pt idx="38505" formatCode="General">
                  <c:v>0.79308699999999943</c:v>
                </c:pt>
                <c:pt idx="38506" formatCode="General">
                  <c:v>0.79310999999999998</c:v>
                </c:pt>
                <c:pt idx="38507" formatCode="General">
                  <c:v>0.79312499999999997</c:v>
                </c:pt>
                <c:pt idx="38508" formatCode="General">
                  <c:v>0.79314799999999996</c:v>
                </c:pt>
                <c:pt idx="38509" formatCode="General">
                  <c:v>0.79317000000000004</c:v>
                </c:pt>
                <c:pt idx="38510" formatCode="General">
                  <c:v>0.79319300000000004</c:v>
                </c:pt>
                <c:pt idx="38511" formatCode="General">
                  <c:v>0.79320800000000002</c:v>
                </c:pt>
                <c:pt idx="38512" formatCode="General">
                  <c:v>0.79322999999999999</c:v>
                </c:pt>
                <c:pt idx="38513" formatCode="General">
                  <c:v>0.79325199999999996</c:v>
                </c:pt>
                <c:pt idx="38514" formatCode="General">
                  <c:v>0.79326700000000006</c:v>
                </c:pt>
                <c:pt idx="38515" formatCode="General">
                  <c:v>0.79329000000000005</c:v>
                </c:pt>
                <c:pt idx="38516" formatCode="General">
                  <c:v>0.79331199999999957</c:v>
                </c:pt>
                <c:pt idx="38517" formatCode="General">
                  <c:v>0.79333500000000001</c:v>
                </c:pt>
                <c:pt idx="38518" formatCode="General">
                  <c:v>0.79335</c:v>
                </c:pt>
                <c:pt idx="38519" formatCode="General">
                  <c:v>0.79337299999999955</c:v>
                </c:pt>
                <c:pt idx="38520" formatCode="General">
                  <c:v>0.79339499999999996</c:v>
                </c:pt>
                <c:pt idx="38521" formatCode="General">
                  <c:v>0.79341799999999929</c:v>
                </c:pt>
                <c:pt idx="38522" formatCode="General">
                  <c:v>0.79343299999999939</c:v>
                </c:pt>
                <c:pt idx="38523" formatCode="General">
                  <c:v>0.79345500000000002</c:v>
                </c:pt>
                <c:pt idx="38524" formatCode="General">
                  <c:v>0.79347699999999943</c:v>
                </c:pt>
                <c:pt idx="38525" formatCode="General">
                  <c:v>0.79349999999999998</c:v>
                </c:pt>
                <c:pt idx="38526" formatCode="General">
                  <c:v>0.79351499999999942</c:v>
                </c:pt>
                <c:pt idx="38527" formatCode="General">
                  <c:v>0.79353699999999938</c:v>
                </c:pt>
                <c:pt idx="38528" formatCode="General">
                  <c:v>0.7935599999999996</c:v>
                </c:pt>
                <c:pt idx="38529" formatCode="General">
                  <c:v>0.79358199999999957</c:v>
                </c:pt>
                <c:pt idx="38530" formatCode="General">
                  <c:v>0.793597</c:v>
                </c:pt>
                <c:pt idx="38531" formatCode="General">
                  <c:v>0.79361999999999999</c:v>
                </c:pt>
                <c:pt idx="38532" formatCode="General">
                  <c:v>0.79364299999999999</c:v>
                </c:pt>
                <c:pt idx="38533" formatCode="General">
                  <c:v>0.79366499999999951</c:v>
                </c:pt>
                <c:pt idx="38534" formatCode="General">
                  <c:v>0.79368000000000005</c:v>
                </c:pt>
                <c:pt idx="38535" formatCode="General">
                  <c:v>0.79370200000000002</c:v>
                </c:pt>
                <c:pt idx="38536" formatCode="General">
                  <c:v>0.79372500000000046</c:v>
                </c:pt>
                <c:pt idx="38537" formatCode="General">
                  <c:v>0.79374699999999998</c:v>
                </c:pt>
                <c:pt idx="38538" formatCode="General">
                  <c:v>0.793763</c:v>
                </c:pt>
                <c:pt idx="38539" formatCode="General">
                  <c:v>0.79378499999999996</c:v>
                </c:pt>
                <c:pt idx="38540" formatCode="General">
                  <c:v>0.79380799999999996</c:v>
                </c:pt>
                <c:pt idx="38541" formatCode="General">
                  <c:v>0.79383000000000004</c:v>
                </c:pt>
                <c:pt idx="38542" formatCode="General">
                  <c:v>0.79384500000000058</c:v>
                </c:pt>
                <c:pt idx="38543" formatCode="General">
                  <c:v>0.79386800000000002</c:v>
                </c:pt>
                <c:pt idx="38544" formatCode="General">
                  <c:v>0.79388999999999998</c:v>
                </c:pt>
                <c:pt idx="38545" formatCode="General">
                  <c:v>0.79391199999999951</c:v>
                </c:pt>
                <c:pt idx="38546" formatCode="General">
                  <c:v>0.79392700000000005</c:v>
                </c:pt>
                <c:pt idx="38547" formatCode="General">
                  <c:v>0.79395000000000004</c:v>
                </c:pt>
                <c:pt idx="38548" formatCode="General">
                  <c:v>0.79397200000000001</c:v>
                </c:pt>
                <c:pt idx="38549" formatCode="General">
                  <c:v>0.79399500000000045</c:v>
                </c:pt>
                <c:pt idx="38550" formatCode="General">
                  <c:v>0.79400999999999999</c:v>
                </c:pt>
                <c:pt idx="38551" formatCode="General">
                  <c:v>0.79403299999999954</c:v>
                </c:pt>
                <c:pt idx="38552" formatCode="General">
                  <c:v>0.79405499999999996</c:v>
                </c:pt>
                <c:pt idx="38553" formatCode="General">
                  <c:v>0.79407799999999951</c:v>
                </c:pt>
                <c:pt idx="38554" formatCode="General">
                  <c:v>0.79409300000000005</c:v>
                </c:pt>
                <c:pt idx="38555" formatCode="General">
                  <c:v>0.79411500000000002</c:v>
                </c:pt>
                <c:pt idx="38556" formatCode="General">
                  <c:v>0.79413699999999943</c:v>
                </c:pt>
                <c:pt idx="38557" formatCode="General">
                  <c:v>0.79415999999999998</c:v>
                </c:pt>
                <c:pt idx="38558" formatCode="General">
                  <c:v>0.79417499999999996</c:v>
                </c:pt>
                <c:pt idx="38559" formatCode="General">
                  <c:v>0.79419700000000004</c:v>
                </c:pt>
                <c:pt idx="38560" formatCode="General">
                  <c:v>0.79422000000000004</c:v>
                </c:pt>
                <c:pt idx="38561" formatCode="General">
                  <c:v>0.79424300000000003</c:v>
                </c:pt>
                <c:pt idx="38562" formatCode="General">
                  <c:v>0.79425800000000002</c:v>
                </c:pt>
                <c:pt idx="38563" formatCode="General">
                  <c:v>0.79427999999999999</c:v>
                </c:pt>
                <c:pt idx="38564" formatCode="General">
                  <c:v>0.79430299999999943</c:v>
                </c:pt>
                <c:pt idx="38565" formatCode="General">
                  <c:v>0.7943249999999995</c:v>
                </c:pt>
                <c:pt idx="38566" formatCode="General">
                  <c:v>0.79434000000000005</c:v>
                </c:pt>
                <c:pt idx="38567" formatCode="General">
                  <c:v>0.79436199999999957</c:v>
                </c:pt>
                <c:pt idx="38568" formatCode="General">
                  <c:v>0.79438500000000001</c:v>
                </c:pt>
                <c:pt idx="38569" formatCode="General">
                  <c:v>0.794408</c:v>
                </c:pt>
                <c:pt idx="38570" formatCode="General">
                  <c:v>0.79442199999999996</c:v>
                </c:pt>
                <c:pt idx="38571" formatCode="General">
                  <c:v>0.79444499999999996</c:v>
                </c:pt>
                <c:pt idx="38572" formatCode="General">
                  <c:v>0.79446799999999929</c:v>
                </c:pt>
                <c:pt idx="38573" formatCode="General">
                  <c:v>0.79449000000000003</c:v>
                </c:pt>
                <c:pt idx="38574" formatCode="General">
                  <c:v>0.79450500000000002</c:v>
                </c:pt>
                <c:pt idx="38575" formatCode="General">
                  <c:v>0.79452699999999943</c:v>
                </c:pt>
                <c:pt idx="38576" formatCode="General">
                  <c:v>0.79454999999999998</c:v>
                </c:pt>
                <c:pt idx="38577" formatCode="General">
                  <c:v>0.7945719999999995</c:v>
                </c:pt>
                <c:pt idx="38578" formatCode="General">
                  <c:v>0.79458699999999938</c:v>
                </c:pt>
                <c:pt idx="38579" formatCode="General">
                  <c:v>0.79461000000000004</c:v>
                </c:pt>
                <c:pt idx="38580" formatCode="General">
                  <c:v>0.79463300000000003</c:v>
                </c:pt>
                <c:pt idx="38581" formatCode="General">
                  <c:v>0.79464699999999999</c:v>
                </c:pt>
                <c:pt idx="38582" formatCode="General">
                  <c:v>0.79466999999999999</c:v>
                </c:pt>
                <c:pt idx="38583" formatCode="General">
                  <c:v>0.79469299999999998</c:v>
                </c:pt>
                <c:pt idx="38584" formatCode="General">
                  <c:v>0.79471499999999951</c:v>
                </c:pt>
                <c:pt idx="38585" formatCode="General">
                  <c:v>0.79473000000000005</c:v>
                </c:pt>
                <c:pt idx="38586" formatCode="General">
                  <c:v>0.79475200000000001</c:v>
                </c:pt>
                <c:pt idx="38587" formatCode="General">
                  <c:v>0.79477500000000045</c:v>
                </c:pt>
                <c:pt idx="38588" formatCode="General">
                  <c:v>0.79479699999999998</c:v>
                </c:pt>
                <c:pt idx="38589" formatCode="General">
                  <c:v>0.79481299999999955</c:v>
                </c:pt>
                <c:pt idx="38590" formatCode="General">
                  <c:v>0.79483499999999996</c:v>
                </c:pt>
                <c:pt idx="38591" formatCode="General">
                  <c:v>0.79485799999999951</c:v>
                </c:pt>
                <c:pt idx="38592" formatCode="General">
                  <c:v>0.79488000000000003</c:v>
                </c:pt>
                <c:pt idx="38593" formatCode="General">
                  <c:v>0.79489500000000046</c:v>
                </c:pt>
                <c:pt idx="38594" formatCode="General">
                  <c:v>0.79491800000000001</c:v>
                </c:pt>
                <c:pt idx="38595" formatCode="General">
                  <c:v>0.79493999999999998</c:v>
                </c:pt>
                <c:pt idx="38596" formatCode="General">
                  <c:v>0.7949619999999995</c:v>
                </c:pt>
                <c:pt idx="38597" formatCode="General">
                  <c:v>0.79497700000000004</c:v>
                </c:pt>
                <c:pt idx="38598" formatCode="General">
                  <c:v>0.79500000000000004</c:v>
                </c:pt>
                <c:pt idx="38599" formatCode="General">
                  <c:v>0.79502200000000001</c:v>
                </c:pt>
                <c:pt idx="38600" formatCode="General">
                  <c:v>0.79504500000000045</c:v>
                </c:pt>
                <c:pt idx="38601" formatCode="General">
                  <c:v>0.79505999999999999</c:v>
                </c:pt>
                <c:pt idx="38602" formatCode="General">
                  <c:v>0.79508299999999943</c:v>
                </c:pt>
                <c:pt idx="38603" formatCode="General">
                  <c:v>0.79510499999999951</c:v>
                </c:pt>
                <c:pt idx="38604" formatCode="General">
                  <c:v>0.7951279999999995</c:v>
                </c:pt>
                <c:pt idx="38605" formatCode="General">
                  <c:v>0.79514300000000004</c:v>
                </c:pt>
                <c:pt idx="38606" formatCode="General">
                  <c:v>0.79516500000000001</c:v>
                </c:pt>
                <c:pt idx="38607" formatCode="General">
                  <c:v>0.79518699999999942</c:v>
                </c:pt>
                <c:pt idx="38608" formatCode="General">
                  <c:v>0.79520999999999997</c:v>
                </c:pt>
                <c:pt idx="38609" formatCode="General">
                  <c:v>0.79522499999999996</c:v>
                </c:pt>
                <c:pt idx="38610" formatCode="General">
                  <c:v>0.79524700000000004</c:v>
                </c:pt>
                <c:pt idx="38611" formatCode="General">
                  <c:v>0.79527000000000003</c:v>
                </c:pt>
                <c:pt idx="38612" formatCode="General">
                  <c:v>0.795292</c:v>
                </c:pt>
                <c:pt idx="38613" formatCode="General">
                  <c:v>0.79530800000000001</c:v>
                </c:pt>
                <c:pt idx="38614" formatCode="General">
                  <c:v>0.79532999999999998</c:v>
                </c:pt>
                <c:pt idx="38615" formatCode="General">
                  <c:v>0.79535299999999942</c:v>
                </c:pt>
                <c:pt idx="38616" formatCode="General">
                  <c:v>0.79537500000000005</c:v>
                </c:pt>
                <c:pt idx="38617" formatCode="General">
                  <c:v>0.79539000000000004</c:v>
                </c:pt>
                <c:pt idx="38618" formatCode="General">
                  <c:v>0.79541199999999956</c:v>
                </c:pt>
                <c:pt idx="38619" formatCode="General">
                  <c:v>0.795435</c:v>
                </c:pt>
                <c:pt idx="38620" formatCode="General">
                  <c:v>0.795458</c:v>
                </c:pt>
                <c:pt idx="38621" formatCode="General">
                  <c:v>0.79547199999999996</c:v>
                </c:pt>
                <c:pt idx="38622" formatCode="General">
                  <c:v>0.79549499999999951</c:v>
                </c:pt>
                <c:pt idx="38623" formatCode="General">
                  <c:v>0.79551799999999928</c:v>
                </c:pt>
                <c:pt idx="38624" formatCode="General">
                  <c:v>0.79554000000000002</c:v>
                </c:pt>
                <c:pt idx="38625" formatCode="General">
                  <c:v>0.79555500000000001</c:v>
                </c:pt>
                <c:pt idx="38626" formatCode="General">
                  <c:v>0.79557800000000001</c:v>
                </c:pt>
                <c:pt idx="38627" formatCode="General">
                  <c:v>0.79559999999999997</c:v>
                </c:pt>
                <c:pt idx="38628" formatCode="General">
                  <c:v>0.79562200000000005</c:v>
                </c:pt>
                <c:pt idx="38629" formatCode="General">
                  <c:v>0.79563700000000004</c:v>
                </c:pt>
                <c:pt idx="38630" formatCode="General">
                  <c:v>0.79566000000000003</c:v>
                </c:pt>
                <c:pt idx="38631" formatCode="General">
                  <c:v>0.79568300000000003</c:v>
                </c:pt>
                <c:pt idx="38632" formatCode="General">
                  <c:v>0.79570500000000044</c:v>
                </c:pt>
                <c:pt idx="38633" formatCode="General">
                  <c:v>0.79571999999999998</c:v>
                </c:pt>
                <c:pt idx="38634" formatCode="General">
                  <c:v>0.79574299999999998</c:v>
                </c:pt>
                <c:pt idx="38635" formatCode="General">
                  <c:v>0.7957649999999995</c:v>
                </c:pt>
                <c:pt idx="38636" formatCode="General">
                  <c:v>0.79578800000000005</c:v>
                </c:pt>
                <c:pt idx="38637" formatCode="General">
                  <c:v>0.79580300000000004</c:v>
                </c:pt>
                <c:pt idx="38638" formatCode="General">
                  <c:v>0.79582500000000045</c:v>
                </c:pt>
                <c:pt idx="38639" formatCode="General">
                  <c:v>0.79584699999999997</c:v>
                </c:pt>
                <c:pt idx="38640" formatCode="General">
                  <c:v>0.79586999999999997</c:v>
                </c:pt>
                <c:pt idx="38641" formatCode="General">
                  <c:v>0.79588499999999951</c:v>
                </c:pt>
                <c:pt idx="38642" formatCode="General">
                  <c:v>0.79590700000000003</c:v>
                </c:pt>
                <c:pt idx="38643" formatCode="General">
                  <c:v>0.79593000000000003</c:v>
                </c:pt>
                <c:pt idx="38644" formatCode="General">
                  <c:v>0.79595199999999999</c:v>
                </c:pt>
                <c:pt idx="38645" formatCode="General">
                  <c:v>0.79596800000000001</c:v>
                </c:pt>
                <c:pt idx="38646" formatCode="General">
                  <c:v>0.79598999999999998</c:v>
                </c:pt>
                <c:pt idx="38647" formatCode="General">
                  <c:v>0.79601299999999942</c:v>
                </c:pt>
                <c:pt idx="38648" formatCode="General">
                  <c:v>0.79602700000000004</c:v>
                </c:pt>
                <c:pt idx="38649" formatCode="General">
                  <c:v>0.79605000000000004</c:v>
                </c:pt>
                <c:pt idx="38650" formatCode="General">
                  <c:v>0.796072</c:v>
                </c:pt>
                <c:pt idx="38651" formatCode="General">
                  <c:v>0.79609500000000044</c:v>
                </c:pt>
                <c:pt idx="38652" formatCode="General">
                  <c:v>0.79610999999999998</c:v>
                </c:pt>
                <c:pt idx="38653" formatCode="General">
                  <c:v>0.79613199999999951</c:v>
                </c:pt>
                <c:pt idx="38654" formatCode="General">
                  <c:v>0.7961549999999995</c:v>
                </c:pt>
                <c:pt idx="38655" formatCode="General">
                  <c:v>0.79617800000000005</c:v>
                </c:pt>
                <c:pt idx="38656" formatCode="General">
                  <c:v>0.79619300000000004</c:v>
                </c:pt>
                <c:pt idx="38657" formatCode="General">
                  <c:v>0.79621500000000001</c:v>
                </c:pt>
                <c:pt idx="38658" formatCode="General">
                  <c:v>0.79623699999999942</c:v>
                </c:pt>
                <c:pt idx="38659" formatCode="General">
                  <c:v>0.79625999999999997</c:v>
                </c:pt>
                <c:pt idx="38660" formatCode="General">
                  <c:v>0.79627499999999996</c:v>
                </c:pt>
                <c:pt idx="38661" formatCode="General">
                  <c:v>0.79629700000000003</c:v>
                </c:pt>
                <c:pt idx="38662" formatCode="General">
                  <c:v>0.79632000000000003</c:v>
                </c:pt>
                <c:pt idx="38663" formatCode="General">
                  <c:v>0.79634300000000002</c:v>
                </c:pt>
                <c:pt idx="38664" formatCode="General">
                  <c:v>0.79635699999999943</c:v>
                </c:pt>
                <c:pt idx="38665" formatCode="General">
                  <c:v>0.79637999999999998</c:v>
                </c:pt>
                <c:pt idx="38666" formatCode="General">
                  <c:v>0.79640299999999942</c:v>
                </c:pt>
                <c:pt idx="38667" formatCode="General">
                  <c:v>0.79642500000000005</c:v>
                </c:pt>
                <c:pt idx="38668" formatCode="General">
                  <c:v>0.79644000000000004</c:v>
                </c:pt>
                <c:pt idx="38669" formatCode="General">
                  <c:v>0.79646199999999956</c:v>
                </c:pt>
                <c:pt idx="38670" formatCode="General">
                  <c:v>0.796485</c:v>
                </c:pt>
                <c:pt idx="38671" formatCode="General">
                  <c:v>0.7965069999999993</c:v>
                </c:pt>
                <c:pt idx="38672" formatCode="General">
                  <c:v>0.79652199999999951</c:v>
                </c:pt>
                <c:pt idx="38673" formatCode="General">
                  <c:v>0.7965449999999995</c:v>
                </c:pt>
                <c:pt idx="38674" formatCode="General">
                  <c:v>0.79656799999999939</c:v>
                </c:pt>
                <c:pt idx="38675" formatCode="General">
                  <c:v>0.79659000000000002</c:v>
                </c:pt>
                <c:pt idx="38676" formatCode="General">
                  <c:v>0.79660500000000045</c:v>
                </c:pt>
                <c:pt idx="38677" formatCode="General">
                  <c:v>0.79662800000000045</c:v>
                </c:pt>
                <c:pt idx="38678" formatCode="General">
                  <c:v>0.79665000000000041</c:v>
                </c:pt>
                <c:pt idx="38679" formatCode="General">
                  <c:v>0.79667200000000005</c:v>
                </c:pt>
                <c:pt idx="38680" formatCode="General">
                  <c:v>0.79668700000000003</c:v>
                </c:pt>
                <c:pt idx="38681" formatCode="General">
                  <c:v>0.79671000000000003</c:v>
                </c:pt>
                <c:pt idx="38682" formatCode="General">
                  <c:v>0.796732</c:v>
                </c:pt>
                <c:pt idx="38683" formatCode="General">
                  <c:v>0.79675499999999999</c:v>
                </c:pt>
                <c:pt idx="38684" formatCode="General">
                  <c:v>0.79676999999999998</c:v>
                </c:pt>
                <c:pt idx="38685" formatCode="General">
                  <c:v>0.79679299999999997</c:v>
                </c:pt>
                <c:pt idx="38686" formatCode="General">
                  <c:v>0.79681500000000005</c:v>
                </c:pt>
                <c:pt idx="38687" formatCode="General">
                  <c:v>0.79683800000000005</c:v>
                </c:pt>
                <c:pt idx="38688" formatCode="General">
                  <c:v>0.79685300000000003</c:v>
                </c:pt>
                <c:pt idx="38689" formatCode="General">
                  <c:v>0.79687500000000044</c:v>
                </c:pt>
                <c:pt idx="38690" formatCode="General">
                  <c:v>0.79689699999999997</c:v>
                </c:pt>
                <c:pt idx="38691" formatCode="General">
                  <c:v>0.79691999999999996</c:v>
                </c:pt>
                <c:pt idx="38692" formatCode="General">
                  <c:v>0.7969349999999995</c:v>
                </c:pt>
                <c:pt idx="38693" formatCode="General">
                  <c:v>0.79695700000000003</c:v>
                </c:pt>
                <c:pt idx="38694" formatCode="General">
                  <c:v>0.79698000000000002</c:v>
                </c:pt>
                <c:pt idx="38695" formatCode="General">
                  <c:v>0.79700199999999999</c:v>
                </c:pt>
                <c:pt idx="38696" formatCode="General">
                  <c:v>0.797018</c:v>
                </c:pt>
                <c:pt idx="38697" formatCode="General">
                  <c:v>0.79703999999999997</c:v>
                </c:pt>
                <c:pt idx="38698" formatCode="General">
                  <c:v>0.7970629999999993</c:v>
                </c:pt>
                <c:pt idx="38699" formatCode="General">
                  <c:v>0.79708500000000004</c:v>
                </c:pt>
                <c:pt idx="38700" formatCode="General">
                  <c:v>0.79710000000000003</c:v>
                </c:pt>
                <c:pt idx="38701" formatCode="General">
                  <c:v>0.797122</c:v>
                </c:pt>
                <c:pt idx="38702" formatCode="General">
                  <c:v>0.79714499999999999</c:v>
                </c:pt>
                <c:pt idx="38703" formatCode="General">
                  <c:v>0.79716799999999943</c:v>
                </c:pt>
                <c:pt idx="38704" formatCode="General">
                  <c:v>0.7971819999999995</c:v>
                </c:pt>
                <c:pt idx="38705" formatCode="General">
                  <c:v>0.79720500000000005</c:v>
                </c:pt>
                <c:pt idx="38706" formatCode="General">
                  <c:v>0.79722800000000005</c:v>
                </c:pt>
                <c:pt idx="38707" formatCode="General">
                  <c:v>0.79725000000000001</c:v>
                </c:pt>
                <c:pt idx="38708" formatCode="General">
                  <c:v>0.797265</c:v>
                </c:pt>
                <c:pt idx="38709" formatCode="General">
                  <c:v>0.797288</c:v>
                </c:pt>
                <c:pt idx="38710" formatCode="General">
                  <c:v>0.79730999999999996</c:v>
                </c:pt>
                <c:pt idx="38711" formatCode="General">
                  <c:v>0.7973319999999996</c:v>
                </c:pt>
                <c:pt idx="38712" formatCode="General">
                  <c:v>0.79734700000000003</c:v>
                </c:pt>
                <c:pt idx="38713" formatCode="General">
                  <c:v>0.79737000000000002</c:v>
                </c:pt>
                <c:pt idx="38714" formatCode="General">
                  <c:v>0.79739300000000002</c:v>
                </c:pt>
                <c:pt idx="38715" formatCode="General">
                  <c:v>0.79740699999999942</c:v>
                </c:pt>
                <c:pt idx="38716" formatCode="General">
                  <c:v>0.79742999999999997</c:v>
                </c:pt>
                <c:pt idx="38717" formatCode="General">
                  <c:v>0.79745299999999941</c:v>
                </c:pt>
                <c:pt idx="38718" formatCode="General">
                  <c:v>0.79747500000000004</c:v>
                </c:pt>
                <c:pt idx="38719" formatCode="General">
                  <c:v>0.79749000000000003</c:v>
                </c:pt>
                <c:pt idx="38720" formatCode="General">
                  <c:v>0.79751299999999936</c:v>
                </c:pt>
                <c:pt idx="38721" formatCode="General">
                  <c:v>0.79753499999999955</c:v>
                </c:pt>
                <c:pt idx="38722" formatCode="General">
                  <c:v>0.79755699999999929</c:v>
                </c:pt>
                <c:pt idx="38723" formatCode="General">
                  <c:v>0.7975719999999995</c:v>
                </c:pt>
                <c:pt idx="38724" formatCode="General">
                  <c:v>0.79759500000000005</c:v>
                </c:pt>
                <c:pt idx="38725" formatCode="General">
                  <c:v>0.79761800000000005</c:v>
                </c:pt>
                <c:pt idx="38726" formatCode="General">
                  <c:v>0.79764000000000046</c:v>
                </c:pt>
                <c:pt idx="38727" formatCode="General">
                  <c:v>0.79765500000000045</c:v>
                </c:pt>
                <c:pt idx="38728" formatCode="General">
                  <c:v>0.79767800000000044</c:v>
                </c:pt>
                <c:pt idx="38729" formatCode="General">
                  <c:v>0.79770000000000041</c:v>
                </c:pt>
                <c:pt idx="38730" formatCode="General">
                  <c:v>0.79772200000000004</c:v>
                </c:pt>
                <c:pt idx="38731" formatCode="General">
                  <c:v>0.79773700000000003</c:v>
                </c:pt>
                <c:pt idx="38732" formatCode="General">
                  <c:v>0.79776000000000002</c:v>
                </c:pt>
                <c:pt idx="38733" formatCode="General">
                  <c:v>0.79778199999999999</c:v>
                </c:pt>
                <c:pt idx="38734" formatCode="General">
                  <c:v>0.79780499999999999</c:v>
                </c:pt>
                <c:pt idx="38735" formatCode="General">
                  <c:v>0.79781999999999997</c:v>
                </c:pt>
                <c:pt idx="38736" formatCode="General">
                  <c:v>0.79784299999999997</c:v>
                </c:pt>
                <c:pt idx="38737" formatCode="General">
                  <c:v>0.79786500000000005</c:v>
                </c:pt>
                <c:pt idx="38738" formatCode="General">
                  <c:v>0.79788800000000004</c:v>
                </c:pt>
                <c:pt idx="38739" formatCode="General">
                  <c:v>0.79790300000000003</c:v>
                </c:pt>
                <c:pt idx="38740" formatCode="General">
                  <c:v>0.79792500000000044</c:v>
                </c:pt>
                <c:pt idx="38741" formatCode="General">
                  <c:v>0.79794699999999996</c:v>
                </c:pt>
                <c:pt idx="38742" formatCode="General">
                  <c:v>0.79796999999999996</c:v>
                </c:pt>
                <c:pt idx="38743" formatCode="General">
                  <c:v>0.7979850000000005</c:v>
                </c:pt>
                <c:pt idx="38744" formatCode="General">
                  <c:v>0.79800700000000002</c:v>
                </c:pt>
                <c:pt idx="38745" formatCode="General">
                  <c:v>0.79803000000000002</c:v>
                </c:pt>
                <c:pt idx="38746" formatCode="General">
                  <c:v>0.79805300000000001</c:v>
                </c:pt>
                <c:pt idx="38747" formatCode="General">
                  <c:v>0.798068</c:v>
                </c:pt>
                <c:pt idx="38748" formatCode="General">
                  <c:v>0.79808999999999997</c:v>
                </c:pt>
                <c:pt idx="38749" formatCode="General">
                  <c:v>0.7981129999999993</c:v>
                </c:pt>
                <c:pt idx="38750" formatCode="General">
                  <c:v>0.79813500000000004</c:v>
                </c:pt>
                <c:pt idx="38751" formatCode="General">
                  <c:v>0.79815000000000003</c:v>
                </c:pt>
                <c:pt idx="38752" formatCode="General">
                  <c:v>0.79817199999999999</c:v>
                </c:pt>
                <c:pt idx="38753" formatCode="General">
                  <c:v>0.79819499999999999</c:v>
                </c:pt>
                <c:pt idx="38754" formatCode="General">
                  <c:v>0.79821699999999929</c:v>
                </c:pt>
                <c:pt idx="38755" formatCode="General">
                  <c:v>0.79823199999999961</c:v>
                </c:pt>
                <c:pt idx="38756" formatCode="General">
                  <c:v>0.79825500000000005</c:v>
                </c:pt>
                <c:pt idx="38757" formatCode="General">
                  <c:v>0.79827800000000004</c:v>
                </c:pt>
                <c:pt idx="38758" formatCode="General">
                  <c:v>0.79830000000000001</c:v>
                </c:pt>
                <c:pt idx="38759" formatCode="General">
                  <c:v>0.798315</c:v>
                </c:pt>
                <c:pt idx="38760" formatCode="General">
                  <c:v>0.79833799999999955</c:v>
                </c:pt>
                <c:pt idx="38761" formatCode="General">
                  <c:v>0.79835999999999996</c:v>
                </c:pt>
                <c:pt idx="38762" formatCode="General">
                  <c:v>0.79838199999999959</c:v>
                </c:pt>
                <c:pt idx="38763" formatCode="General">
                  <c:v>0.79839700000000002</c:v>
                </c:pt>
                <c:pt idx="38764" formatCode="General">
                  <c:v>0.79842000000000002</c:v>
                </c:pt>
                <c:pt idx="38765" formatCode="General">
                  <c:v>0.79844199999999999</c:v>
                </c:pt>
                <c:pt idx="38766" formatCode="General">
                  <c:v>0.79846499999999943</c:v>
                </c:pt>
                <c:pt idx="38767" formatCode="General">
                  <c:v>0.79847999999999997</c:v>
                </c:pt>
                <c:pt idx="38768" formatCode="General">
                  <c:v>0.7985029999999993</c:v>
                </c:pt>
                <c:pt idx="38769" formatCode="General">
                  <c:v>0.79852500000000004</c:v>
                </c:pt>
                <c:pt idx="38770" formatCode="General">
                  <c:v>0.79854800000000004</c:v>
                </c:pt>
                <c:pt idx="38771" formatCode="General">
                  <c:v>0.79856299999999936</c:v>
                </c:pt>
                <c:pt idx="38772" formatCode="General">
                  <c:v>0.79858499999999955</c:v>
                </c:pt>
                <c:pt idx="38773" formatCode="General">
                  <c:v>0.79860699999999996</c:v>
                </c:pt>
                <c:pt idx="38774" formatCode="General">
                  <c:v>0.79862999999999995</c:v>
                </c:pt>
                <c:pt idx="38775" formatCode="General">
                  <c:v>0.79864500000000072</c:v>
                </c:pt>
                <c:pt idx="38776" formatCode="General">
                  <c:v>0.79866700000000002</c:v>
                </c:pt>
                <c:pt idx="38777" formatCode="General">
                  <c:v>0.79869000000000046</c:v>
                </c:pt>
                <c:pt idx="38778" formatCode="General">
                  <c:v>0.79871199999999998</c:v>
                </c:pt>
                <c:pt idx="38779" formatCode="General">
                  <c:v>0.79872799999999999</c:v>
                </c:pt>
                <c:pt idx="38780" formatCode="General">
                  <c:v>0.7987500000000004</c:v>
                </c:pt>
                <c:pt idx="38781" formatCode="General">
                  <c:v>0.79877299999999996</c:v>
                </c:pt>
                <c:pt idx="38782" formatCode="General">
                  <c:v>0.79878800000000005</c:v>
                </c:pt>
                <c:pt idx="38783" formatCode="General">
                  <c:v>0.79881000000000002</c:v>
                </c:pt>
                <c:pt idx="38784" formatCode="General">
                  <c:v>0.79883199999999999</c:v>
                </c:pt>
                <c:pt idx="38785" formatCode="General">
                  <c:v>0.79885499999999998</c:v>
                </c:pt>
                <c:pt idx="38786" formatCode="General">
                  <c:v>0.79886999999999997</c:v>
                </c:pt>
                <c:pt idx="38787" formatCode="General">
                  <c:v>0.79889200000000005</c:v>
                </c:pt>
                <c:pt idx="38788" formatCode="General">
                  <c:v>0.79891500000000004</c:v>
                </c:pt>
                <c:pt idx="38789" formatCode="General">
                  <c:v>0.79893700000000001</c:v>
                </c:pt>
                <c:pt idx="38790" formatCode="General">
                  <c:v>0.79895300000000002</c:v>
                </c:pt>
                <c:pt idx="38791" formatCode="General">
                  <c:v>0.79897499999999999</c:v>
                </c:pt>
                <c:pt idx="38792" formatCode="General">
                  <c:v>0.79899799999999999</c:v>
                </c:pt>
                <c:pt idx="38793" formatCode="General">
                  <c:v>0.79901999999999951</c:v>
                </c:pt>
                <c:pt idx="38794" formatCode="General">
                  <c:v>0.79903500000000005</c:v>
                </c:pt>
                <c:pt idx="38795" formatCode="General">
                  <c:v>0.79905700000000002</c:v>
                </c:pt>
                <c:pt idx="38796" formatCode="General">
                  <c:v>0.79908000000000001</c:v>
                </c:pt>
                <c:pt idx="38797" formatCode="General">
                  <c:v>0.79910300000000001</c:v>
                </c:pt>
                <c:pt idx="38798" formatCode="General">
                  <c:v>0.79911699999999941</c:v>
                </c:pt>
                <c:pt idx="38799" formatCode="General">
                  <c:v>0.79913999999999996</c:v>
                </c:pt>
                <c:pt idx="38800" formatCode="General">
                  <c:v>0.79916299999999929</c:v>
                </c:pt>
                <c:pt idx="38801" formatCode="General">
                  <c:v>0.79918500000000003</c:v>
                </c:pt>
                <c:pt idx="38802" formatCode="General">
                  <c:v>0.79920000000000002</c:v>
                </c:pt>
                <c:pt idx="38803" formatCode="General">
                  <c:v>0.79922300000000002</c:v>
                </c:pt>
                <c:pt idx="38804" formatCode="General">
                  <c:v>0.79924499999999998</c:v>
                </c:pt>
                <c:pt idx="38805" formatCode="General">
                  <c:v>0.79926699999999928</c:v>
                </c:pt>
                <c:pt idx="38806" formatCode="General">
                  <c:v>0.7992819999999996</c:v>
                </c:pt>
                <c:pt idx="38807" formatCode="General">
                  <c:v>0.79930500000000004</c:v>
                </c:pt>
                <c:pt idx="38808" formatCode="General">
                  <c:v>0.79932800000000004</c:v>
                </c:pt>
                <c:pt idx="38809" formatCode="General">
                  <c:v>0.79935</c:v>
                </c:pt>
                <c:pt idx="38810" formatCode="General">
                  <c:v>0.79936499999999955</c:v>
                </c:pt>
                <c:pt idx="38811" formatCode="General">
                  <c:v>0.79938799999999943</c:v>
                </c:pt>
                <c:pt idx="38812" formatCode="General">
                  <c:v>0.79940999999999951</c:v>
                </c:pt>
                <c:pt idx="38813" formatCode="General">
                  <c:v>0.79943199999999959</c:v>
                </c:pt>
                <c:pt idx="38814" formatCode="General">
                  <c:v>0.79944700000000002</c:v>
                </c:pt>
                <c:pt idx="38815" formatCode="General">
                  <c:v>0.79947000000000001</c:v>
                </c:pt>
                <c:pt idx="38816" formatCode="General">
                  <c:v>0.79949199999999998</c:v>
                </c:pt>
                <c:pt idx="38817" formatCode="General">
                  <c:v>0.79951499999999942</c:v>
                </c:pt>
                <c:pt idx="38818" formatCode="General">
                  <c:v>0.79952999999999996</c:v>
                </c:pt>
                <c:pt idx="38819" formatCode="General">
                  <c:v>0.79955299999999929</c:v>
                </c:pt>
                <c:pt idx="38820" formatCode="General">
                  <c:v>0.79957500000000004</c:v>
                </c:pt>
                <c:pt idx="38821" formatCode="General">
                  <c:v>0.79959800000000003</c:v>
                </c:pt>
                <c:pt idx="38822" formatCode="General">
                  <c:v>0.79961300000000002</c:v>
                </c:pt>
                <c:pt idx="38823" formatCode="General">
                  <c:v>0.79963499999999998</c:v>
                </c:pt>
                <c:pt idx="38824" formatCode="General">
                  <c:v>0.79965699999999951</c:v>
                </c:pt>
                <c:pt idx="38825" formatCode="General">
                  <c:v>0.79967999999999995</c:v>
                </c:pt>
                <c:pt idx="38826" formatCode="General">
                  <c:v>0.79969500000000071</c:v>
                </c:pt>
                <c:pt idx="38827" formatCode="General">
                  <c:v>0.79971700000000001</c:v>
                </c:pt>
                <c:pt idx="38828" formatCode="General">
                  <c:v>0.79974000000000045</c:v>
                </c:pt>
                <c:pt idx="38829" formatCode="General">
                  <c:v>0.799763</c:v>
                </c:pt>
                <c:pt idx="38830" formatCode="General">
                  <c:v>0.79977799999999999</c:v>
                </c:pt>
                <c:pt idx="38831" formatCode="General">
                  <c:v>0.7998000000000004</c:v>
                </c:pt>
                <c:pt idx="38832" formatCode="General">
                  <c:v>0.79982299999999951</c:v>
                </c:pt>
                <c:pt idx="38833" formatCode="General">
                  <c:v>0.79984500000000058</c:v>
                </c:pt>
                <c:pt idx="38834" formatCode="General">
                  <c:v>0.79986000000000002</c:v>
                </c:pt>
                <c:pt idx="38835" formatCode="General">
                  <c:v>0.79988199999999998</c:v>
                </c:pt>
                <c:pt idx="38836" formatCode="General">
                  <c:v>0.79990499999999998</c:v>
                </c:pt>
                <c:pt idx="38837" formatCode="General">
                  <c:v>0.79992799999999997</c:v>
                </c:pt>
                <c:pt idx="38838" formatCode="General">
                  <c:v>0.79994200000000004</c:v>
                </c:pt>
                <c:pt idx="38839" formatCode="General">
                  <c:v>0.79996500000000004</c:v>
                </c:pt>
                <c:pt idx="38840" formatCode="General">
                  <c:v>0.799987</c:v>
                </c:pt>
                <c:pt idx="38841" formatCode="General">
                  <c:v>0.80001</c:v>
                </c:pt>
                <c:pt idx="38842" formatCode="General">
                  <c:v>0.80002499999999999</c:v>
                </c:pt>
                <c:pt idx="38843" formatCode="General">
                  <c:v>0.80004799999999998</c:v>
                </c:pt>
                <c:pt idx="38844" formatCode="General">
                  <c:v>0.8000699999999995</c:v>
                </c:pt>
                <c:pt idx="38845" formatCode="General">
                  <c:v>0.80009200000000003</c:v>
                </c:pt>
                <c:pt idx="38846" formatCode="General">
                  <c:v>0.80010700000000001</c:v>
                </c:pt>
                <c:pt idx="38847" formatCode="General">
                  <c:v>0.80013000000000001</c:v>
                </c:pt>
                <c:pt idx="38848" formatCode="General">
                  <c:v>0.800153</c:v>
                </c:pt>
                <c:pt idx="38849" formatCode="General">
                  <c:v>0.80016799999999955</c:v>
                </c:pt>
                <c:pt idx="38850" formatCode="General">
                  <c:v>0.80018999999999996</c:v>
                </c:pt>
                <c:pt idx="38851" formatCode="General">
                  <c:v>0.80021299999999929</c:v>
                </c:pt>
                <c:pt idx="38852" formatCode="General">
                  <c:v>0.80023500000000003</c:v>
                </c:pt>
                <c:pt idx="38853" formatCode="General">
                  <c:v>0.80025000000000002</c:v>
                </c:pt>
                <c:pt idx="38854" formatCode="General">
                  <c:v>0.80027300000000001</c:v>
                </c:pt>
                <c:pt idx="38855" formatCode="General">
                  <c:v>0.80029499999999998</c:v>
                </c:pt>
                <c:pt idx="38856" formatCode="General">
                  <c:v>0.80031699999999928</c:v>
                </c:pt>
                <c:pt idx="38857" formatCode="General">
                  <c:v>0.8003319999999996</c:v>
                </c:pt>
                <c:pt idx="38858" formatCode="General">
                  <c:v>0.80035500000000004</c:v>
                </c:pt>
                <c:pt idx="38859" formatCode="General">
                  <c:v>0.80037700000000001</c:v>
                </c:pt>
                <c:pt idx="38860" formatCode="General">
                  <c:v>0.8004</c:v>
                </c:pt>
                <c:pt idx="38861" formatCode="General">
                  <c:v>0.80041499999999943</c:v>
                </c:pt>
                <c:pt idx="38862" formatCode="General">
                  <c:v>0.80043799999999943</c:v>
                </c:pt>
                <c:pt idx="38863" formatCode="General">
                  <c:v>0.80045999999999951</c:v>
                </c:pt>
                <c:pt idx="38864" formatCode="General">
                  <c:v>0.80048299999999928</c:v>
                </c:pt>
                <c:pt idx="38865" formatCode="General">
                  <c:v>0.80049800000000004</c:v>
                </c:pt>
                <c:pt idx="38866" formatCode="General">
                  <c:v>0.80052000000000001</c:v>
                </c:pt>
                <c:pt idx="38867" formatCode="General">
                  <c:v>0.80054199999999998</c:v>
                </c:pt>
                <c:pt idx="38868" formatCode="General">
                  <c:v>0.80056499999999942</c:v>
                </c:pt>
                <c:pt idx="38869" formatCode="General">
                  <c:v>0.80057999999999996</c:v>
                </c:pt>
                <c:pt idx="38870" formatCode="General">
                  <c:v>0.80060200000000004</c:v>
                </c:pt>
                <c:pt idx="38871" formatCode="General">
                  <c:v>0.80062500000000059</c:v>
                </c:pt>
                <c:pt idx="38872" formatCode="General">
                  <c:v>0.80064700000000044</c:v>
                </c:pt>
                <c:pt idx="38873" formatCode="General">
                  <c:v>0.80066300000000001</c:v>
                </c:pt>
                <c:pt idx="38874" formatCode="General">
                  <c:v>0.80068499999999998</c:v>
                </c:pt>
                <c:pt idx="38875" formatCode="General">
                  <c:v>0.80070799999999998</c:v>
                </c:pt>
                <c:pt idx="38876" formatCode="General">
                  <c:v>0.80073000000000005</c:v>
                </c:pt>
                <c:pt idx="38877" formatCode="General">
                  <c:v>0.80074500000000071</c:v>
                </c:pt>
                <c:pt idx="38878" formatCode="General">
                  <c:v>0.80076700000000001</c:v>
                </c:pt>
                <c:pt idx="38879" formatCode="General">
                  <c:v>0.80079000000000045</c:v>
                </c:pt>
                <c:pt idx="38880" formatCode="General">
                  <c:v>0.800813</c:v>
                </c:pt>
                <c:pt idx="38881" formatCode="General">
                  <c:v>0.80082699999999996</c:v>
                </c:pt>
                <c:pt idx="38882" formatCode="General">
                  <c:v>0.80084999999999995</c:v>
                </c:pt>
                <c:pt idx="38883" formatCode="General">
                  <c:v>0.8008729999999995</c:v>
                </c:pt>
                <c:pt idx="38884" formatCode="General">
                  <c:v>0.80089500000000058</c:v>
                </c:pt>
                <c:pt idx="38885" formatCode="General">
                  <c:v>0.80091000000000001</c:v>
                </c:pt>
                <c:pt idx="38886" formatCode="General">
                  <c:v>0.80093199999999998</c:v>
                </c:pt>
                <c:pt idx="38887" formatCode="General">
                  <c:v>0.80095499999999997</c:v>
                </c:pt>
                <c:pt idx="38888" formatCode="General">
                  <c:v>0.80097700000000005</c:v>
                </c:pt>
                <c:pt idx="38889" formatCode="General">
                  <c:v>0.80099200000000004</c:v>
                </c:pt>
                <c:pt idx="38890" formatCode="General">
                  <c:v>0.80101500000000003</c:v>
                </c:pt>
                <c:pt idx="38891" formatCode="General">
                  <c:v>0.80103800000000003</c:v>
                </c:pt>
                <c:pt idx="38892" formatCode="General">
                  <c:v>0.80105999999999999</c:v>
                </c:pt>
                <c:pt idx="38893" formatCode="General">
                  <c:v>0.80107499999999998</c:v>
                </c:pt>
                <c:pt idx="38894" formatCode="General">
                  <c:v>0.80109799999999998</c:v>
                </c:pt>
                <c:pt idx="38895" formatCode="General">
                  <c:v>0.80112000000000005</c:v>
                </c:pt>
                <c:pt idx="38896" formatCode="General">
                  <c:v>0.80114200000000002</c:v>
                </c:pt>
                <c:pt idx="38897" formatCode="General">
                  <c:v>0.80115700000000001</c:v>
                </c:pt>
                <c:pt idx="38898" formatCode="General">
                  <c:v>0.80118</c:v>
                </c:pt>
                <c:pt idx="38899" formatCode="General">
                  <c:v>0.80120199999999997</c:v>
                </c:pt>
                <c:pt idx="38900" formatCode="General">
                  <c:v>0.80122499999999997</c:v>
                </c:pt>
                <c:pt idx="38901" formatCode="General">
                  <c:v>0.80123999999999951</c:v>
                </c:pt>
                <c:pt idx="38902" formatCode="General">
                  <c:v>0.80126299999999928</c:v>
                </c:pt>
                <c:pt idx="38903" formatCode="General">
                  <c:v>0.80128500000000003</c:v>
                </c:pt>
                <c:pt idx="38904" formatCode="General">
                  <c:v>0.80130699999999955</c:v>
                </c:pt>
                <c:pt idx="38905" formatCode="General">
                  <c:v>0.80132300000000001</c:v>
                </c:pt>
                <c:pt idx="38906" formatCode="General">
                  <c:v>0.80134499999999997</c:v>
                </c:pt>
                <c:pt idx="38907" formatCode="General">
                  <c:v>0.80136699999999939</c:v>
                </c:pt>
                <c:pt idx="38908" formatCode="General">
                  <c:v>0.80139000000000005</c:v>
                </c:pt>
                <c:pt idx="38909" formatCode="General">
                  <c:v>0.80140500000000003</c:v>
                </c:pt>
                <c:pt idx="38910" formatCode="General">
                  <c:v>0.801427</c:v>
                </c:pt>
                <c:pt idx="38911" formatCode="General">
                  <c:v>0.80145</c:v>
                </c:pt>
                <c:pt idx="38912" formatCode="General">
                  <c:v>0.80147299999999955</c:v>
                </c:pt>
                <c:pt idx="38913" formatCode="General">
                  <c:v>0.80148799999999942</c:v>
                </c:pt>
                <c:pt idx="38914" formatCode="General">
                  <c:v>0.8015099999999995</c:v>
                </c:pt>
                <c:pt idx="38915" formatCode="General">
                  <c:v>0.80153299999999938</c:v>
                </c:pt>
                <c:pt idx="38916" formatCode="General">
                  <c:v>0.80154800000000004</c:v>
                </c:pt>
                <c:pt idx="38917" formatCode="General">
                  <c:v>0.80157</c:v>
                </c:pt>
                <c:pt idx="38918" formatCode="General">
                  <c:v>0.80159199999999997</c:v>
                </c:pt>
                <c:pt idx="38919" formatCode="General">
                  <c:v>0.80161499999999997</c:v>
                </c:pt>
                <c:pt idx="38920" formatCode="General">
                  <c:v>0.80162999999999995</c:v>
                </c:pt>
                <c:pt idx="38921" formatCode="General">
                  <c:v>0.80165200000000003</c:v>
                </c:pt>
                <c:pt idx="38922" formatCode="General">
                  <c:v>0.80167500000000058</c:v>
                </c:pt>
                <c:pt idx="38923" formatCode="General">
                  <c:v>0.80169699999999999</c:v>
                </c:pt>
                <c:pt idx="38924" formatCode="General">
                  <c:v>0.80171300000000001</c:v>
                </c:pt>
                <c:pt idx="38925" formatCode="General">
                  <c:v>0.80173499999999998</c:v>
                </c:pt>
                <c:pt idx="38926" formatCode="General">
                  <c:v>0.80175799999999997</c:v>
                </c:pt>
                <c:pt idx="38927" formatCode="General">
                  <c:v>0.80178000000000005</c:v>
                </c:pt>
                <c:pt idx="38928" formatCode="General">
                  <c:v>0.8017950000000007</c:v>
                </c:pt>
                <c:pt idx="38929" formatCode="General">
                  <c:v>0.801817</c:v>
                </c:pt>
                <c:pt idx="38930" formatCode="General">
                  <c:v>0.80184000000000044</c:v>
                </c:pt>
                <c:pt idx="38931" formatCode="General">
                  <c:v>0.80186299999999955</c:v>
                </c:pt>
                <c:pt idx="38932" formatCode="General">
                  <c:v>0.80187699999999951</c:v>
                </c:pt>
                <c:pt idx="38933" formatCode="General">
                  <c:v>0.80189999999999995</c:v>
                </c:pt>
                <c:pt idx="38934" formatCode="General">
                  <c:v>0.80192300000000005</c:v>
                </c:pt>
                <c:pt idx="38935" formatCode="General">
                  <c:v>0.80194500000000046</c:v>
                </c:pt>
                <c:pt idx="38936" formatCode="General">
                  <c:v>0.80196000000000001</c:v>
                </c:pt>
                <c:pt idx="38937" formatCode="General">
                  <c:v>0.801983</c:v>
                </c:pt>
                <c:pt idx="38938" formatCode="General">
                  <c:v>0.80200499999999997</c:v>
                </c:pt>
                <c:pt idx="38939" formatCode="General">
                  <c:v>0.80202700000000005</c:v>
                </c:pt>
                <c:pt idx="38940" formatCode="General">
                  <c:v>0.80204200000000003</c:v>
                </c:pt>
                <c:pt idx="38941" formatCode="General">
                  <c:v>0.80206500000000003</c:v>
                </c:pt>
                <c:pt idx="38942" formatCode="General">
                  <c:v>0.80208800000000002</c:v>
                </c:pt>
                <c:pt idx="38943" formatCode="General">
                  <c:v>0.80210999999999999</c:v>
                </c:pt>
                <c:pt idx="38944" formatCode="General">
                  <c:v>0.80212499999999998</c:v>
                </c:pt>
                <c:pt idx="38945" formatCode="General">
                  <c:v>0.80214799999999997</c:v>
                </c:pt>
                <c:pt idx="38946" formatCode="General">
                  <c:v>0.80217000000000005</c:v>
                </c:pt>
                <c:pt idx="38947" formatCode="General">
                  <c:v>0.80219300000000004</c:v>
                </c:pt>
                <c:pt idx="38948" formatCode="General">
                  <c:v>0.80220800000000003</c:v>
                </c:pt>
                <c:pt idx="38949" formatCode="General">
                  <c:v>0.80223</c:v>
                </c:pt>
                <c:pt idx="38950" formatCode="General">
                  <c:v>0.80225199999999997</c:v>
                </c:pt>
                <c:pt idx="38951" formatCode="General">
                  <c:v>0.80227499999999996</c:v>
                </c:pt>
                <c:pt idx="38952" formatCode="General">
                  <c:v>0.8022899999999995</c:v>
                </c:pt>
                <c:pt idx="38953" formatCode="General">
                  <c:v>0.80231299999999939</c:v>
                </c:pt>
                <c:pt idx="38954" formatCode="General">
                  <c:v>0.80233500000000002</c:v>
                </c:pt>
                <c:pt idx="38955" formatCode="General">
                  <c:v>0.80235699999999943</c:v>
                </c:pt>
                <c:pt idx="38956" formatCode="General">
                  <c:v>0.802373</c:v>
                </c:pt>
                <c:pt idx="38957" formatCode="General">
                  <c:v>0.80239499999999997</c:v>
                </c:pt>
                <c:pt idx="38958" formatCode="General">
                  <c:v>0.8024179999999993</c:v>
                </c:pt>
                <c:pt idx="38959" formatCode="General">
                  <c:v>0.80244000000000004</c:v>
                </c:pt>
                <c:pt idx="38960" formatCode="General">
                  <c:v>0.80245500000000003</c:v>
                </c:pt>
                <c:pt idx="38961" formatCode="General">
                  <c:v>0.802477</c:v>
                </c:pt>
                <c:pt idx="38962" formatCode="General">
                  <c:v>0.80249999999999999</c:v>
                </c:pt>
                <c:pt idx="38963" formatCode="General">
                  <c:v>0.80252299999999943</c:v>
                </c:pt>
                <c:pt idx="38964" formatCode="General">
                  <c:v>0.80253799999999942</c:v>
                </c:pt>
                <c:pt idx="38965" formatCode="General">
                  <c:v>0.80255999999999961</c:v>
                </c:pt>
                <c:pt idx="38966" formatCode="General">
                  <c:v>0.80258299999999938</c:v>
                </c:pt>
                <c:pt idx="38967" formatCode="General">
                  <c:v>0.80260500000000046</c:v>
                </c:pt>
                <c:pt idx="38968" formatCode="General">
                  <c:v>0.80262000000000044</c:v>
                </c:pt>
                <c:pt idx="38969" formatCode="General">
                  <c:v>0.80264200000000041</c:v>
                </c:pt>
                <c:pt idx="38970" formatCode="General">
                  <c:v>0.80266499999999996</c:v>
                </c:pt>
                <c:pt idx="38971" formatCode="General">
                  <c:v>0.80268700000000004</c:v>
                </c:pt>
                <c:pt idx="38972" formatCode="General">
                  <c:v>0.80270200000000003</c:v>
                </c:pt>
                <c:pt idx="38973" formatCode="General">
                  <c:v>0.80272500000000047</c:v>
                </c:pt>
                <c:pt idx="38974" formatCode="General">
                  <c:v>0.80274800000000046</c:v>
                </c:pt>
                <c:pt idx="38975" formatCode="General">
                  <c:v>0.80276999999999998</c:v>
                </c:pt>
                <c:pt idx="38976" formatCode="General">
                  <c:v>0.80278499999999997</c:v>
                </c:pt>
                <c:pt idx="38977" formatCode="General">
                  <c:v>0.80280799999999997</c:v>
                </c:pt>
                <c:pt idx="38978" formatCode="General">
                  <c:v>0.80283000000000004</c:v>
                </c:pt>
                <c:pt idx="38979" formatCode="General">
                  <c:v>0.80284500000000059</c:v>
                </c:pt>
                <c:pt idx="38980" formatCode="General">
                  <c:v>0.802867</c:v>
                </c:pt>
                <c:pt idx="38981" formatCode="General">
                  <c:v>0.80288999999999999</c:v>
                </c:pt>
                <c:pt idx="38982" formatCode="General">
                  <c:v>0.80291199999999996</c:v>
                </c:pt>
                <c:pt idx="38983" formatCode="General">
                  <c:v>0.8029269999999995</c:v>
                </c:pt>
                <c:pt idx="38984" formatCode="General">
                  <c:v>0.80295000000000005</c:v>
                </c:pt>
                <c:pt idx="38985" formatCode="General">
                  <c:v>0.80297300000000005</c:v>
                </c:pt>
                <c:pt idx="38986" formatCode="General">
                  <c:v>0.80299500000000046</c:v>
                </c:pt>
                <c:pt idx="38987" formatCode="General">
                  <c:v>0.80301</c:v>
                </c:pt>
                <c:pt idx="38988" formatCode="General">
                  <c:v>0.803033</c:v>
                </c:pt>
                <c:pt idx="38989" formatCode="General">
                  <c:v>0.80305499999999996</c:v>
                </c:pt>
                <c:pt idx="38990" formatCode="General">
                  <c:v>0.80307700000000004</c:v>
                </c:pt>
                <c:pt idx="38991" formatCode="General">
                  <c:v>0.80309200000000003</c:v>
                </c:pt>
                <c:pt idx="38992" formatCode="General">
                  <c:v>0.80311500000000002</c:v>
                </c:pt>
                <c:pt idx="38993" formatCode="General">
                  <c:v>0.80313699999999955</c:v>
                </c:pt>
                <c:pt idx="38994" formatCode="General">
                  <c:v>0.80315999999999999</c:v>
                </c:pt>
                <c:pt idx="38995" formatCode="General">
                  <c:v>0.80317499999999997</c:v>
                </c:pt>
                <c:pt idx="38996" formatCode="General">
                  <c:v>0.80319799999999997</c:v>
                </c:pt>
                <c:pt idx="38997" formatCode="General">
                  <c:v>0.80322000000000005</c:v>
                </c:pt>
                <c:pt idx="38998" formatCode="General">
                  <c:v>0.80324300000000004</c:v>
                </c:pt>
                <c:pt idx="38999" formatCode="General">
                  <c:v>0.80325800000000003</c:v>
                </c:pt>
                <c:pt idx="39000" formatCode="General">
                  <c:v>0.80327999999999999</c:v>
                </c:pt>
                <c:pt idx="39001" formatCode="General">
                  <c:v>0.80330199999999996</c:v>
                </c:pt>
                <c:pt idx="39002" formatCode="General">
                  <c:v>0.80332499999999996</c:v>
                </c:pt>
                <c:pt idx="39003" formatCode="General">
                  <c:v>0.80334000000000005</c:v>
                </c:pt>
                <c:pt idx="39004" formatCode="General">
                  <c:v>0.80336199999999958</c:v>
                </c:pt>
                <c:pt idx="39005" formatCode="General">
                  <c:v>0.80338500000000002</c:v>
                </c:pt>
                <c:pt idx="39006" formatCode="General">
                  <c:v>0.80340699999999943</c:v>
                </c:pt>
                <c:pt idx="39007" formatCode="General">
                  <c:v>0.803423</c:v>
                </c:pt>
                <c:pt idx="39008" formatCode="General">
                  <c:v>0.80344499999999996</c:v>
                </c:pt>
                <c:pt idx="39009" formatCode="General">
                  <c:v>0.80346799999999929</c:v>
                </c:pt>
                <c:pt idx="39010" formatCode="General">
                  <c:v>0.80349000000000004</c:v>
                </c:pt>
                <c:pt idx="39011" formatCode="General">
                  <c:v>0.80350500000000002</c:v>
                </c:pt>
                <c:pt idx="39012" formatCode="General">
                  <c:v>0.80352699999999955</c:v>
                </c:pt>
                <c:pt idx="39013" formatCode="General">
                  <c:v>0.80354999999999999</c:v>
                </c:pt>
                <c:pt idx="39014" formatCode="General">
                  <c:v>0.80357299999999943</c:v>
                </c:pt>
                <c:pt idx="39015" formatCode="General">
                  <c:v>0.80358699999999939</c:v>
                </c:pt>
                <c:pt idx="39016" formatCode="General">
                  <c:v>0.80361000000000005</c:v>
                </c:pt>
                <c:pt idx="39017" formatCode="General">
                  <c:v>0.80363200000000001</c:v>
                </c:pt>
                <c:pt idx="39018" formatCode="General">
                  <c:v>0.80365500000000045</c:v>
                </c:pt>
                <c:pt idx="39019" formatCode="General">
                  <c:v>0.80367000000000044</c:v>
                </c:pt>
                <c:pt idx="39020" formatCode="General">
                  <c:v>0.80369299999999999</c:v>
                </c:pt>
                <c:pt idx="39021" formatCode="General">
                  <c:v>0.80371499999999996</c:v>
                </c:pt>
                <c:pt idx="39022" formatCode="General">
                  <c:v>0.80373700000000003</c:v>
                </c:pt>
                <c:pt idx="39023" formatCode="General">
                  <c:v>0.80375200000000002</c:v>
                </c:pt>
                <c:pt idx="39024" formatCode="General">
                  <c:v>0.80377500000000046</c:v>
                </c:pt>
                <c:pt idx="39025" formatCode="General">
                  <c:v>0.80379800000000046</c:v>
                </c:pt>
                <c:pt idx="39026" formatCode="General">
                  <c:v>0.80381999999999998</c:v>
                </c:pt>
                <c:pt idx="39027" formatCode="General">
                  <c:v>0.80383499999999997</c:v>
                </c:pt>
                <c:pt idx="39028" formatCode="General">
                  <c:v>0.80385799999999996</c:v>
                </c:pt>
                <c:pt idx="39029" formatCode="General">
                  <c:v>0.80388000000000004</c:v>
                </c:pt>
                <c:pt idx="39030" formatCode="General">
                  <c:v>0.80390300000000003</c:v>
                </c:pt>
                <c:pt idx="39031" formatCode="General">
                  <c:v>0.80391800000000002</c:v>
                </c:pt>
                <c:pt idx="39032" formatCode="General">
                  <c:v>0.80393999999999999</c:v>
                </c:pt>
                <c:pt idx="39033" formatCode="General">
                  <c:v>0.80396199999999951</c:v>
                </c:pt>
                <c:pt idx="39034" formatCode="General">
                  <c:v>0.80398499999999951</c:v>
                </c:pt>
                <c:pt idx="39035" formatCode="General">
                  <c:v>0.80400000000000005</c:v>
                </c:pt>
                <c:pt idx="39036" formatCode="General">
                  <c:v>0.80402300000000004</c:v>
                </c:pt>
                <c:pt idx="39037" formatCode="General">
                  <c:v>0.80404500000000045</c:v>
                </c:pt>
                <c:pt idx="39038" formatCode="General">
                  <c:v>0.80406699999999942</c:v>
                </c:pt>
                <c:pt idx="39039" formatCode="General">
                  <c:v>0.80408299999999955</c:v>
                </c:pt>
                <c:pt idx="39040" formatCode="General">
                  <c:v>0.80410499999999996</c:v>
                </c:pt>
                <c:pt idx="39041" formatCode="General">
                  <c:v>0.80412799999999951</c:v>
                </c:pt>
                <c:pt idx="39042" formatCode="General">
                  <c:v>0.80415000000000003</c:v>
                </c:pt>
                <c:pt idx="39043" formatCode="General">
                  <c:v>0.80416500000000002</c:v>
                </c:pt>
                <c:pt idx="39044" formatCode="General">
                  <c:v>0.80418699999999943</c:v>
                </c:pt>
                <c:pt idx="39045" formatCode="General">
                  <c:v>0.80420999999999998</c:v>
                </c:pt>
                <c:pt idx="39046" formatCode="General">
                  <c:v>0.80423299999999942</c:v>
                </c:pt>
                <c:pt idx="39047" formatCode="General">
                  <c:v>0.80424799999999996</c:v>
                </c:pt>
                <c:pt idx="39048" formatCode="General">
                  <c:v>0.80427000000000004</c:v>
                </c:pt>
                <c:pt idx="39049" formatCode="General">
                  <c:v>0.80429300000000004</c:v>
                </c:pt>
                <c:pt idx="39050" formatCode="General">
                  <c:v>0.80430800000000002</c:v>
                </c:pt>
                <c:pt idx="39051" formatCode="General">
                  <c:v>0.80432999999999999</c:v>
                </c:pt>
                <c:pt idx="39052" formatCode="General">
                  <c:v>0.80435199999999996</c:v>
                </c:pt>
                <c:pt idx="39053" formatCode="General">
                  <c:v>0.80437499999999951</c:v>
                </c:pt>
                <c:pt idx="39054" formatCode="General">
                  <c:v>0.80439000000000005</c:v>
                </c:pt>
                <c:pt idx="39055" formatCode="General">
                  <c:v>0.80441199999999957</c:v>
                </c:pt>
                <c:pt idx="39056" formatCode="General">
                  <c:v>0.80443500000000001</c:v>
                </c:pt>
                <c:pt idx="39057" formatCode="General">
                  <c:v>0.80445800000000001</c:v>
                </c:pt>
                <c:pt idx="39058" formatCode="General">
                  <c:v>0.80447299999999955</c:v>
                </c:pt>
                <c:pt idx="39059" formatCode="General">
                  <c:v>0.80449499999999996</c:v>
                </c:pt>
                <c:pt idx="39060" formatCode="General">
                  <c:v>0.80451799999999929</c:v>
                </c:pt>
                <c:pt idx="39061" formatCode="General">
                  <c:v>0.80454000000000003</c:v>
                </c:pt>
                <c:pt idx="39062" formatCode="General">
                  <c:v>0.80455500000000002</c:v>
                </c:pt>
                <c:pt idx="39063" formatCode="General">
                  <c:v>0.80457699999999943</c:v>
                </c:pt>
                <c:pt idx="39064" formatCode="General">
                  <c:v>0.80459999999999998</c:v>
                </c:pt>
                <c:pt idx="39065" formatCode="General">
                  <c:v>0.80462299999999998</c:v>
                </c:pt>
                <c:pt idx="39066" formatCode="General">
                  <c:v>0.80463700000000005</c:v>
                </c:pt>
                <c:pt idx="39067" formatCode="General">
                  <c:v>0.80466000000000004</c:v>
                </c:pt>
                <c:pt idx="39068" formatCode="General">
                  <c:v>0.80468300000000004</c:v>
                </c:pt>
                <c:pt idx="39069" formatCode="General">
                  <c:v>0.80470500000000045</c:v>
                </c:pt>
                <c:pt idx="39070" formatCode="General">
                  <c:v>0.80471999999999999</c:v>
                </c:pt>
                <c:pt idx="39071" formatCode="General">
                  <c:v>0.80474299999999999</c:v>
                </c:pt>
                <c:pt idx="39072" formatCode="General">
                  <c:v>0.80476499999999951</c:v>
                </c:pt>
                <c:pt idx="39073" formatCode="General">
                  <c:v>0.80478700000000003</c:v>
                </c:pt>
                <c:pt idx="39074" formatCode="General">
                  <c:v>0.80480200000000002</c:v>
                </c:pt>
                <c:pt idx="39075" formatCode="General">
                  <c:v>0.80482500000000046</c:v>
                </c:pt>
                <c:pt idx="39076" formatCode="General">
                  <c:v>0.80484800000000045</c:v>
                </c:pt>
                <c:pt idx="39077" formatCode="General">
                  <c:v>0.80486999999999997</c:v>
                </c:pt>
                <c:pt idx="39078" formatCode="General">
                  <c:v>0.80488499999999996</c:v>
                </c:pt>
                <c:pt idx="39079" formatCode="General">
                  <c:v>0.80490799999999996</c:v>
                </c:pt>
                <c:pt idx="39080" formatCode="General">
                  <c:v>0.80493000000000003</c:v>
                </c:pt>
                <c:pt idx="39081" formatCode="General">
                  <c:v>0.80495300000000003</c:v>
                </c:pt>
                <c:pt idx="39082" formatCode="General">
                  <c:v>0.80496800000000002</c:v>
                </c:pt>
                <c:pt idx="39083" formatCode="General">
                  <c:v>0.80498999999999998</c:v>
                </c:pt>
                <c:pt idx="39084" formatCode="General">
                  <c:v>0.80501199999999951</c:v>
                </c:pt>
                <c:pt idx="39085" formatCode="General">
                  <c:v>0.8050349999999995</c:v>
                </c:pt>
                <c:pt idx="39086" formatCode="General">
                  <c:v>0.80505000000000004</c:v>
                </c:pt>
                <c:pt idx="39087" formatCode="General">
                  <c:v>0.80507200000000001</c:v>
                </c:pt>
                <c:pt idx="39088" formatCode="General">
                  <c:v>0.80509500000000045</c:v>
                </c:pt>
                <c:pt idx="39089" formatCode="General">
                  <c:v>0.80511699999999942</c:v>
                </c:pt>
                <c:pt idx="39090" formatCode="General">
                  <c:v>0.80513299999999943</c:v>
                </c:pt>
                <c:pt idx="39091" formatCode="General">
                  <c:v>0.80515499999999951</c:v>
                </c:pt>
                <c:pt idx="39092" formatCode="General">
                  <c:v>0.80517799999999951</c:v>
                </c:pt>
                <c:pt idx="39093" formatCode="General">
                  <c:v>0.80520000000000003</c:v>
                </c:pt>
                <c:pt idx="39094" formatCode="General">
                  <c:v>0.80521500000000001</c:v>
                </c:pt>
                <c:pt idx="39095" formatCode="General">
                  <c:v>0.80523699999999943</c:v>
                </c:pt>
                <c:pt idx="39096" formatCode="General">
                  <c:v>0.80525999999999998</c:v>
                </c:pt>
                <c:pt idx="39097" formatCode="General">
                  <c:v>0.80528299999999942</c:v>
                </c:pt>
                <c:pt idx="39098" formatCode="General">
                  <c:v>0.80529700000000004</c:v>
                </c:pt>
                <c:pt idx="39099" formatCode="General">
                  <c:v>0.80532000000000004</c:v>
                </c:pt>
                <c:pt idx="39100" formatCode="General">
                  <c:v>0.805342</c:v>
                </c:pt>
                <c:pt idx="39101" formatCode="General">
                  <c:v>0.805365</c:v>
                </c:pt>
                <c:pt idx="39102" formatCode="General">
                  <c:v>0.80537999999999998</c:v>
                </c:pt>
                <c:pt idx="39103" formatCode="General">
                  <c:v>0.80540299999999942</c:v>
                </c:pt>
                <c:pt idx="39104" formatCode="General">
                  <c:v>0.8054249999999995</c:v>
                </c:pt>
                <c:pt idx="39105" formatCode="General">
                  <c:v>0.80544700000000002</c:v>
                </c:pt>
                <c:pt idx="39106" formatCode="General">
                  <c:v>0.80546199999999957</c:v>
                </c:pt>
                <c:pt idx="39107" formatCode="General">
                  <c:v>0.80548500000000001</c:v>
                </c:pt>
                <c:pt idx="39108" formatCode="General">
                  <c:v>0.805508</c:v>
                </c:pt>
                <c:pt idx="39109" formatCode="General">
                  <c:v>0.80552999999999997</c:v>
                </c:pt>
                <c:pt idx="39110" formatCode="General">
                  <c:v>0.80554499999999996</c:v>
                </c:pt>
                <c:pt idx="39111" formatCode="General">
                  <c:v>0.80556799999999928</c:v>
                </c:pt>
                <c:pt idx="39112" formatCode="General">
                  <c:v>0.80559000000000003</c:v>
                </c:pt>
                <c:pt idx="39113" formatCode="General">
                  <c:v>0.80560500000000046</c:v>
                </c:pt>
                <c:pt idx="39114" formatCode="General">
                  <c:v>0.80562800000000045</c:v>
                </c:pt>
                <c:pt idx="39115" formatCode="General">
                  <c:v>0.80565000000000042</c:v>
                </c:pt>
                <c:pt idx="39116" formatCode="General">
                  <c:v>0.80567200000000005</c:v>
                </c:pt>
                <c:pt idx="39117" formatCode="General">
                  <c:v>0.80568700000000004</c:v>
                </c:pt>
                <c:pt idx="39118" formatCode="General">
                  <c:v>0.80571000000000004</c:v>
                </c:pt>
                <c:pt idx="39119" formatCode="General">
                  <c:v>0.80573300000000003</c:v>
                </c:pt>
                <c:pt idx="39120" formatCode="General">
                  <c:v>0.80575500000000044</c:v>
                </c:pt>
                <c:pt idx="39121" formatCode="General">
                  <c:v>0.80576999999999999</c:v>
                </c:pt>
                <c:pt idx="39122" formatCode="General">
                  <c:v>0.80579299999999998</c:v>
                </c:pt>
                <c:pt idx="39123" formatCode="General">
                  <c:v>0.8058149999999995</c:v>
                </c:pt>
                <c:pt idx="39124" formatCode="General">
                  <c:v>0.80583700000000003</c:v>
                </c:pt>
                <c:pt idx="39125" formatCode="General">
                  <c:v>0.80585200000000001</c:v>
                </c:pt>
                <c:pt idx="39126" formatCode="General">
                  <c:v>0.80587500000000045</c:v>
                </c:pt>
                <c:pt idx="39127" formatCode="General">
                  <c:v>0.80589699999999997</c:v>
                </c:pt>
                <c:pt idx="39128" formatCode="General">
                  <c:v>0.80591999999999997</c:v>
                </c:pt>
                <c:pt idx="39129" formatCode="General">
                  <c:v>0.80593499999999996</c:v>
                </c:pt>
                <c:pt idx="39130" formatCode="General">
                  <c:v>0.80595799999999951</c:v>
                </c:pt>
                <c:pt idx="39131" formatCode="General">
                  <c:v>0.80598000000000003</c:v>
                </c:pt>
                <c:pt idx="39132" formatCode="General">
                  <c:v>0.806002</c:v>
                </c:pt>
                <c:pt idx="39133" formatCode="General">
                  <c:v>0.80601800000000001</c:v>
                </c:pt>
                <c:pt idx="39134" formatCode="General">
                  <c:v>0.80603999999999998</c:v>
                </c:pt>
                <c:pt idx="39135" formatCode="General">
                  <c:v>0.8060619999999995</c:v>
                </c:pt>
                <c:pt idx="39136" formatCode="General">
                  <c:v>0.80608500000000005</c:v>
                </c:pt>
                <c:pt idx="39137" formatCode="General">
                  <c:v>0.80610000000000004</c:v>
                </c:pt>
                <c:pt idx="39138" formatCode="General">
                  <c:v>0.80612200000000001</c:v>
                </c:pt>
                <c:pt idx="39139" formatCode="General">
                  <c:v>0.80614500000000044</c:v>
                </c:pt>
                <c:pt idx="39140" formatCode="General">
                  <c:v>0.806168</c:v>
                </c:pt>
                <c:pt idx="39141" formatCode="General">
                  <c:v>0.80618299999999943</c:v>
                </c:pt>
                <c:pt idx="39142" formatCode="General">
                  <c:v>0.80620499999999951</c:v>
                </c:pt>
                <c:pt idx="39143" formatCode="General">
                  <c:v>0.8062279999999995</c:v>
                </c:pt>
                <c:pt idx="39144" formatCode="General">
                  <c:v>0.80625000000000002</c:v>
                </c:pt>
                <c:pt idx="39145" formatCode="General">
                  <c:v>0.80626500000000001</c:v>
                </c:pt>
                <c:pt idx="39146" formatCode="General">
                  <c:v>0.80628699999999942</c:v>
                </c:pt>
                <c:pt idx="39147" formatCode="General">
                  <c:v>0.80630999999999997</c:v>
                </c:pt>
                <c:pt idx="39148" formatCode="General">
                  <c:v>0.80633299999999941</c:v>
                </c:pt>
                <c:pt idx="39149" formatCode="General">
                  <c:v>0.80634700000000004</c:v>
                </c:pt>
                <c:pt idx="39150" formatCode="General">
                  <c:v>0.80637000000000003</c:v>
                </c:pt>
                <c:pt idx="39151" formatCode="General">
                  <c:v>0.806392</c:v>
                </c:pt>
                <c:pt idx="39152" formatCode="General">
                  <c:v>0.80641499999999955</c:v>
                </c:pt>
                <c:pt idx="39153" formatCode="General">
                  <c:v>0.80642999999999998</c:v>
                </c:pt>
                <c:pt idx="39154" formatCode="General">
                  <c:v>0.80645299999999942</c:v>
                </c:pt>
                <c:pt idx="39155" formatCode="General">
                  <c:v>0.80647500000000005</c:v>
                </c:pt>
                <c:pt idx="39156" formatCode="General">
                  <c:v>0.80649700000000002</c:v>
                </c:pt>
                <c:pt idx="39157" formatCode="General">
                  <c:v>0.80651199999999956</c:v>
                </c:pt>
                <c:pt idx="39158" formatCode="General">
                  <c:v>0.806535</c:v>
                </c:pt>
                <c:pt idx="39159" formatCode="General">
                  <c:v>0.806558</c:v>
                </c:pt>
                <c:pt idx="39160" formatCode="General">
                  <c:v>0.80657999999999996</c:v>
                </c:pt>
                <c:pt idx="39161" formatCode="General">
                  <c:v>0.80659499999999951</c:v>
                </c:pt>
                <c:pt idx="39162" formatCode="General">
                  <c:v>0.80661700000000003</c:v>
                </c:pt>
                <c:pt idx="39163" formatCode="General">
                  <c:v>0.80664000000000058</c:v>
                </c:pt>
                <c:pt idx="39164" formatCode="General">
                  <c:v>0.80666199999999999</c:v>
                </c:pt>
                <c:pt idx="39165" formatCode="General">
                  <c:v>0.80667800000000045</c:v>
                </c:pt>
                <c:pt idx="39166" formatCode="General">
                  <c:v>0.80670000000000042</c:v>
                </c:pt>
                <c:pt idx="39167" formatCode="General">
                  <c:v>0.80672200000000005</c:v>
                </c:pt>
                <c:pt idx="39168" formatCode="General">
                  <c:v>0.80674500000000071</c:v>
                </c:pt>
                <c:pt idx="39169" formatCode="General">
                  <c:v>0.80676000000000003</c:v>
                </c:pt>
                <c:pt idx="39170" formatCode="General">
                  <c:v>0.80678300000000003</c:v>
                </c:pt>
                <c:pt idx="39171" formatCode="General">
                  <c:v>0.80680499999999999</c:v>
                </c:pt>
                <c:pt idx="39172" formatCode="General">
                  <c:v>0.80682699999999996</c:v>
                </c:pt>
                <c:pt idx="39173" formatCode="General">
                  <c:v>0.80684299999999998</c:v>
                </c:pt>
                <c:pt idx="39174" formatCode="General">
                  <c:v>0.80686500000000005</c:v>
                </c:pt>
                <c:pt idx="39175" formatCode="General">
                  <c:v>0.80688800000000005</c:v>
                </c:pt>
                <c:pt idx="39176" formatCode="General">
                  <c:v>0.80691000000000002</c:v>
                </c:pt>
                <c:pt idx="39177" formatCode="General">
                  <c:v>0.80692500000000045</c:v>
                </c:pt>
                <c:pt idx="39178" formatCode="General">
                  <c:v>0.80694699999999997</c:v>
                </c:pt>
                <c:pt idx="39179" formatCode="General">
                  <c:v>0.80696999999999997</c:v>
                </c:pt>
                <c:pt idx="39180" formatCode="General">
                  <c:v>0.80699299999999996</c:v>
                </c:pt>
                <c:pt idx="39181" formatCode="General">
                  <c:v>0.8070079999999995</c:v>
                </c:pt>
                <c:pt idx="39182" formatCode="General">
                  <c:v>0.80703000000000003</c:v>
                </c:pt>
                <c:pt idx="39183" formatCode="General">
                  <c:v>0.80705199999999999</c:v>
                </c:pt>
                <c:pt idx="39184" formatCode="General">
                  <c:v>0.80706800000000001</c:v>
                </c:pt>
                <c:pt idx="39185" formatCode="General">
                  <c:v>0.80708999999999997</c:v>
                </c:pt>
                <c:pt idx="39186" formatCode="General">
                  <c:v>0.80711299999999941</c:v>
                </c:pt>
                <c:pt idx="39187" formatCode="General">
                  <c:v>0.80713500000000005</c:v>
                </c:pt>
                <c:pt idx="39188" formatCode="General">
                  <c:v>0.80715000000000003</c:v>
                </c:pt>
                <c:pt idx="39189" formatCode="General">
                  <c:v>0.807172</c:v>
                </c:pt>
                <c:pt idx="39190" formatCode="General">
                  <c:v>0.80719500000000044</c:v>
                </c:pt>
                <c:pt idx="39191" formatCode="General">
                  <c:v>0.80721799999999955</c:v>
                </c:pt>
                <c:pt idx="39192" formatCode="General">
                  <c:v>0.80723299999999942</c:v>
                </c:pt>
                <c:pt idx="39193" formatCode="General">
                  <c:v>0.8072549999999995</c:v>
                </c:pt>
                <c:pt idx="39194" formatCode="General">
                  <c:v>0.80727800000000005</c:v>
                </c:pt>
                <c:pt idx="39195" formatCode="General">
                  <c:v>0.80730000000000002</c:v>
                </c:pt>
                <c:pt idx="39196" formatCode="General">
                  <c:v>0.807315</c:v>
                </c:pt>
                <c:pt idx="39197" formatCode="General">
                  <c:v>0.80733699999999942</c:v>
                </c:pt>
                <c:pt idx="39198" formatCode="General">
                  <c:v>0.80735999999999997</c:v>
                </c:pt>
                <c:pt idx="39199" formatCode="General">
                  <c:v>0.8073819999999996</c:v>
                </c:pt>
                <c:pt idx="39200" formatCode="General">
                  <c:v>0.80739700000000003</c:v>
                </c:pt>
                <c:pt idx="39201" formatCode="General">
                  <c:v>0.80742000000000003</c:v>
                </c:pt>
                <c:pt idx="39202" formatCode="General">
                  <c:v>0.80744300000000002</c:v>
                </c:pt>
                <c:pt idx="39203" formatCode="General">
                  <c:v>0.80746499999999954</c:v>
                </c:pt>
                <c:pt idx="39204" formatCode="General">
                  <c:v>0.80747999999999998</c:v>
                </c:pt>
                <c:pt idx="39205" formatCode="General">
                  <c:v>0.80750299999999942</c:v>
                </c:pt>
                <c:pt idx="39206" formatCode="General">
                  <c:v>0.80752500000000005</c:v>
                </c:pt>
                <c:pt idx="39207" formatCode="General">
                  <c:v>0.80754700000000001</c:v>
                </c:pt>
                <c:pt idx="39208" formatCode="General">
                  <c:v>0.80756199999999956</c:v>
                </c:pt>
                <c:pt idx="39209" formatCode="General">
                  <c:v>0.807585</c:v>
                </c:pt>
                <c:pt idx="39210" formatCode="General">
                  <c:v>0.80760699999999996</c:v>
                </c:pt>
                <c:pt idx="39211" formatCode="General">
                  <c:v>0.8076300000000004</c:v>
                </c:pt>
                <c:pt idx="39212" formatCode="General">
                  <c:v>0.80764499999999995</c:v>
                </c:pt>
                <c:pt idx="39213" formatCode="General">
                  <c:v>0.80766800000000005</c:v>
                </c:pt>
                <c:pt idx="39214" formatCode="General">
                  <c:v>0.80769000000000046</c:v>
                </c:pt>
                <c:pt idx="39215" formatCode="General">
                  <c:v>0.80771199999999999</c:v>
                </c:pt>
                <c:pt idx="39216" formatCode="General">
                  <c:v>0.80772800000000045</c:v>
                </c:pt>
                <c:pt idx="39217" formatCode="General">
                  <c:v>0.80775000000000041</c:v>
                </c:pt>
                <c:pt idx="39218" formatCode="General">
                  <c:v>0.80777200000000005</c:v>
                </c:pt>
                <c:pt idx="39219" formatCode="General">
                  <c:v>0.80779500000000071</c:v>
                </c:pt>
                <c:pt idx="39220" formatCode="General">
                  <c:v>0.80781000000000003</c:v>
                </c:pt>
                <c:pt idx="39221" formatCode="General">
                  <c:v>0.80783199999999999</c:v>
                </c:pt>
                <c:pt idx="39222" formatCode="General">
                  <c:v>0.80785499999999999</c:v>
                </c:pt>
                <c:pt idx="39223" formatCode="General">
                  <c:v>0.80787799999999999</c:v>
                </c:pt>
                <c:pt idx="39224" formatCode="General">
                  <c:v>0.80789299999999997</c:v>
                </c:pt>
                <c:pt idx="39225" formatCode="General">
                  <c:v>0.80791500000000005</c:v>
                </c:pt>
                <c:pt idx="39226" formatCode="General">
                  <c:v>0.80793800000000005</c:v>
                </c:pt>
                <c:pt idx="39227" formatCode="General">
                  <c:v>0.80796000000000001</c:v>
                </c:pt>
                <c:pt idx="39228" formatCode="General">
                  <c:v>0.80797500000000044</c:v>
                </c:pt>
                <c:pt idx="39229" formatCode="General">
                  <c:v>0.80799699999999997</c:v>
                </c:pt>
                <c:pt idx="39230" formatCode="General">
                  <c:v>0.80801999999999996</c:v>
                </c:pt>
                <c:pt idx="39231" formatCode="General">
                  <c:v>0.80804299999999996</c:v>
                </c:pt>
                <c:pt idx="39232" formatCode="General">
                  <c:v>0.80805700000000003</c:v>
                </c:pt>
                <c:pt idx="39233" formatCode="General">
                  <c:v>0.80808000000000002</c:v>
                </c:pt>
                <c:pt idx="39234" formatCode="General">
                  <c:v>0.80810199999999999</c:v>
                </c:pt>
                <c:pt idx="39235" formatCode="General">
                  <c:v>0.80812499999999998</c:v>
                </c:pt>
                <c:pt idx="39236" formatCode="General">
                  <c:v>0.80813999999999997</c:v>
                </c:pt>
                <c:pt idx="39237" formatCode="General">
                  <c:v>0.8081629999999993</c:v>
                </c:pt>
                <c:pt idx="39238" formatCode="General">
                  <c:v>0.80818500000000004</c:v>
                </c:pt>
                <c:pt idx="39239" formatCode="General">
                  <c:v>0.80820700000000001</c:v>
                </c:pt>
                <c:pt idx="39240" formatCode="General">
                  <c:v>0.808222</c:v>
                </c:pt>
                <c:pt idx="39241" formatCode="General">
                  <c:v>0.80824499999999999</c:v>
                </c:pt>
                <c:pt idx="39242" formatCode="General">
                  <c:v>0.80826799999999943</c:v>
                </c:pt>
                <c:pt idx="39243" formatCode="General">
                  <c:v>0.80828999999999951</c:v>
                </c:pt>
                <c:pt idx="39244" formatCode="General">
                  <c:v>0.80830500000000005</c:v>
                </c:pt>
                <c:pt idx="39245" formatCode="General">
                  <c:v>0.80832700000000002</c:v>
                </c:pt>
                <c:pt idx="39246" formatCode="General">
                  <c:v>0.80835000000000001</c:v>
                </c:pt>
                <c:pt idx="39247" formatCode="General">
                  <c:v>0.808365</c:v>
                </c:pt>
                <c:pt idx="39248" formatCode="General">
                  <c:v>0.808388</c:v>
                </c:pt>
                <c:pt idx="39249" formatCode="General">
                  <c:v>0.80840999999999996</c:v>
                </c:pt>
                <c:pt idx="39250" formatCode="General">
                  <c:v>0.8084319999999996</c:v>
                </c:pt>
                <c:pt idx="39251" formatCode="General">
                  <c:v>0.80844700000000003</c:v>
                </c:pt>
                <c:pt idx="39252" formatCode="General">
                  <c:v>0.80847000000000002</c:v>
                </c:pt>
                <c:pt idx="39253" formatCode="General">
                  <c:v>0.80849300000000002</c:v>
                </c:pt>
                <c:pt idx="39254" formatCode="General">
                  <c:v>0.80851499999999943</c:v>
                </c:pt>
                <c:pt idx="39255" formatCode="General">
                  <c:v>0.80852999999999997</c:v>
                </c:pt>
                <c:pt idx="39256" formatCode="General">
                  <c:v>0.80855299999999941</c:v>
                </c:pt>
                <c:pt idx="39257" formatCode="General">
                  <c:v>0.80857500000000004</c:v>
                </c:pt>
                <c:pt idx="39258" formatCode="General">
                  <c:v>0.80859800000000004</c:v>
                </c:pt>
                <c:pt idx="39259" formatCode="General">
                  <c:v>0.80861300000000003</c:v>
                </c:pt>
                <c:pt idx="39260" formatCode="General">
                  <c:v>0.80863499999999999</c:v>
                </c:pt>
                <c:pt idx="39261" formatCode="General">
                  <c:v>0.80865699999999996</c:v>
                </c:pt>
                <c:pt idx="39262" formatCode="General">
                  <c:v>0.80867999999999995</c:v>
                </c:pt>
                <c:pt idx="39263" formatCode="General">
                  <c:v>0.80869500000000072</c:v>
                </c:pt>
                <c:pt idx="39264" formatCode="General">
                  <c:v>0.80871800000000005</c:v>
                </c:pt>
                <c:pt idx="39265" formatCode="General">
                  <c:v>0.80874000000000046</c:v>
                </c:pt>
                <c:pt idx="39266" formatCode="General">
                  <c:v>0.80876199999999998</c:v>
                </c:pt>
                <c:pt idx="39267" formatCode="General">
                  <c:v>0.80877800000000044</c:v>
                </c:pt>
                <c:pt idx="39268" formatCode="General">
                  <c:v>0.80880000000000041</c:v>
                </c:pt>
                <c:pt idx="39269" formatCode="General">
                  <c:v>0.80882299999999996</c:v>
                </c:pt>
                <c:pt idx="39270" formatCode="General">
                  <c:v>0.8088450000000007</c:v>
                </c:pt>
                <c:pt idx="39271" formatCode="General">
                  <c:v>0.80886000000000002</c:v>
                </c:pt>
                <c:pt idx="39272" formatCode="General">
                  <c:v>0.80888199999999999</c:v>
                </c:pt>
                <c:pt idx="39273" formatCode="General">
                  <c:v>0.80890499999999999</c:v>
                </c:pt>
                <c:pt idx="39274" formatCode="General">
                  <c:v>0.80892799999999998</c:v>
                </c:pt>
                <c:pt idx="39275" formatCode="General">
                  <c:v>0.80894299999999997</c:v>
                </c:pt>
                <c:pt idx="39276" formatCode="General">
                  <c:v>0.80896500000000005</c:v>
                </c:pt>
                <c:pt idx="39277" formatCode="General">
                  <c:v>0.80898700000000001</c:v>
                </c:pt>
                <c:pt idx="39278" formatCode="General">
                  <c:v>0.80901000000000001</c:v>
                </c:pt>
                <c:pt idx="39279" formatCode="General">
                  <c:v>0.80902499999999999</c:v>
                </c:pt>
                <c:pt idx="39280" formatCode="General">
                  <c:v>0.80904699999999996</c:v>
                </c:pt>
                <c:pt idx="39281" formatCode="General">
                  <c:v>0.80906999999999996</c:v>
                </c:pt>
                <c:pt idx="39282" formatCode="General">
                  <c:v>0.80909299999999951</c:v>
                </c:pt>
                <c:pt idx="39283" formatCode="General">
                  <c:v>0.80910700000000002</c:v>
                </c:pt>
                <c:pt idx="39284" formatCode="General">
                  <c:v>0.80913000000000002</c:v>
                </c:pt>
                <c:pt idx="39285" formatCode="General">
                  <c:v>0.80915300000000001</c:v>
                </c:pt>
                <c:pt idx="39286" formatCode="General">
                  <c:v>0.80917499999999998</c:v>
                </c:pt>
                <c:pt idx="39287" formatCode="General">
                  <c:v>0.80918999999999996</c:v>
                </c:pt>
                <c:pt idx="39288" formatCode="General">
                  <c:v>0.80921299999999929</c:v>
                </c:pt>
                <c:pt idx="39289" formatCode="General">
                  <c:v>0.80923500000000004</c:v>
                </c:pt>
                <c:pt idx="39290" formatCode="General">
                  <c:v>0.809257</c:v>
                </c:pt>
                <c:pt idx="39291" formatCode="General">
                  <c:v>0.80927199999999999</c:v>
                </c:pt>
                <c:pt idx="39292" formatCode="General">
                  <c:v>0.80929499999999999</c:v>
                </c:pt>
                <c:pt idx="39293" formatCode="General">
                  <c:v>0.80931799999999943</c:v>
                </c:pt>
                <c:pt idx="39294" formatCode="General">
                  <c:v>0.8093399999999995</c:v>
                </c:pt>
                <c:pt idx="39295" formatCode="General">
                  <c:v>0.80935500000000005</c:v>
                </c:pt>
                <c:pt idx="39296" formatCode="General">
                  <c:v>0.80937800000000004</c:v>
                </c:pt>
                <c:pt idx="39297" formatCode="General">
                  <c:v>0.80940000000000001</c:v>
                </c:pt>
                <c:pt idx="39298" formatCode="General">
                  <c:v>0.80942199999999997</c:v>
                </c:pt>
                <c:pt idx="39299" formatCode="General">
                  <c:v>0.80943799999999955</c:v>
                </c:pt>
                <c:pt idx="39300" formatCode="General">
                  <c:v>0.80945999999999996</c:v>
                </c:pt>
                <c:pt idx="39301" formatCode="General">
                  <c:v>0.80948199999999959</c:v>
                </c:pt>
                <c:pt idx="39302" formatCode="General">
                  <c:v>0.80950500000000003</c:v>
                </c:pt>
                <c:pt idx="39303" formatCode="General">
                  <c:v>0.80952000000000002</c:v>
                </c:pt>
                <c:pt idx="39304" formatCode="General">
                  <c:v>0.80954199999999998</c:v>
                </c:pt>
                <c:pt idx="39305" formatCode="General">
                  <c:v>0.80956499999999942</c:v>
                </c:pt>
                <c:pt idx="39306" formatCode="General">
                  <c:v>0.80958799999999942</c:v>
                </c:pt>
                <c:pt idx="39307" formatCode="General">
                  <c:v>0.80960200000000004</c:v>
                </c:pt>
                <c:pt idx="39308" formatCode="General">
                  <c:v>0.80962500000000071</c:v>
                </c:pt>
                <c:pt idx="39309" formatCode="General">
                  <c:v>0.8096480000000007</c:v>
                </c:pt>
                <c:pt idx="39310" formatCode="General">
                  <c:v>0.80967000000000044</c:v>
                </c:pt>
                <c:pt idx="39311" formatCode="General">
                  <c:v>0.80968499999999999</c:v>
                </c:pt>
                <c:pt idx="39312" formatCode="General">
                  <c:v>0.80970699999999951</c:v>
                </c:pt>
                <c:pt idx="39313" formatCode="General">
                  <c:v>0.80972999999999995</c:v>
                </c:pt>
                <c:pt idx="39314" formatCode="General">
                  <c:v>0.8097529999999995</c:v>
                </c:pt>
                <c:pt idx="39315" formatCode="General">
                  <c:v>0.80976700000000001</c:v>
                </c:pt>
                <c:pt idx="39316" formatCode="General">
                  <c:v>0.80979000000000045</c:v>
                </c:pt>
                <c:pt idx="39317" formatCode="General">
                  <c:v>0.80981199999999998</c:v>
                </c:pt>
                <c:pt idx="39318" formatCode="General">
                  <c:v>0.80982799999999999</c:v>
                </c:pt>
                <c:pt idx="39319" formatCode="General">
                  <c:v>0.8098500000000004</c:v>
                </c:pt>
                <c:pt idx="39320" formatCode="General">
                  <c:v>0.80987299999999951</c:v>
                </c:pt>
                <c:pt idx="39321" formatCode="General">
                  <c:v>0.80989500000000059</c:v>
                </c:pt>
                <c:pt idx="39322" formatCode="General">
                  <c:v>0.80991000000000002</c:v>
                </c:pt>
                <c:pt idx="39323" formatCode="General">
                  <c:v>0.80993199999999999</c:v>
                </c:pt>
                <c:pt idx="39324" formatCode="General">
                  <c:v>0.80995499999999998</c:v>
                </c:pt>
                <c:pt idx="39325" formatCode="General">
                  <c:v>0.80997799999999998</c:v>
                </c:pt>
                <c:pt idx="39326" formatCode="General">
                  <c:v>0.80999200000000005</c:v>
                </c:pt>
                <c:pt idx="39327" formatCode="General">
                  <c:v>0.81001500000000004</c:v>
                </c:pt>
                <c:pt idx="39328" formatCode="General">
                  <c:v>0.81003700000000001</c:v>
                </c:pt>
                <c:pt idx="39329" formatCode="General">
                  <c:v>0.81006</c:v>
                </c:pt>
                <c:pt idx="39330" formatCode="General">
                  <c:v>0.81007499999999999</c:v>
                </c:pt>
                <c:pt idx="39331" formatCode="General">
                  <c:v>0.81009799999999998</c:v>
                </c:pt>
                <c:pt idx="39332" formatCode="General">
                  <c:v>0.81011999999999951</c:v>
                </c:pt>
                <c:pt idx="39333" formatCode="General">
                  <c:v>0.81014200000000003</c:v>
                </c:pt>
                <c:pt idx="39334" formatCode="General">
                  <c:v>0.81015700000000002</c:v>
                </c:pt>
                <c:pt idx="39335" formatCode="General">
                  <c:v>0.81018000000000001</c:v>
                </c:pt>
                <c:pt idx="39336" formatCode="General">
                  <c:v>0.81020300000000001</c:v>
                </c:pt>
                <c:pt idx="39337" formatCode="General">
                  <c:v>0.81022499999999997</c:v>
                </c:pt>
                <c:pt idx="39338" formatCode="General">
                  <c:v>0.81023999999999996</c:v>
                </c:pt>
                <c:pt idx="39339" formatCode="General">
                  <c:v>0.81026299999999929</c:v>
                </c:pt>
                <c:pt idx="39340" formatCode="General">
                  <c:v>0.81028500000000003</c:v>
                </c:pt>
                <c:pt idx="39341" formatCode="General">
                  <c:v>0.81030800000000003</c:v>
                </c:pt>
                <c:pt idx="39342" formatCode="General">
                  <c:v>0.81032300000000002</c:v>
                </c:pt>
                <c:pt idx="39343" formatCode="General">
                  <c:v>0.81034499999999998</c:v>
                </c:pt>
                <c:pt idx="39344" formatCode="General">
                  <c:v>0.81036699999999928</c:v>
                </c:pt>
                <c:pt idx="39345" formatCode="General">
                  <c:v>0.81039000000000005</c:v>
                </c:pt>
                <c:pt idx="39346" formatCode="General">
                  <c:v>0.81040500000000004</c:v>
                </c:pt>
                <c:pt idx="39347" formatCode="General">
                  <c:v>0.81042800000000004</c:v>
                </c:pt>
                <c:pt idx="39348" formatCode="General">
                  <c:v>0.81045</c:v>
                </c:pt>
                <c:pt idx="39349" formatCode="General">
                  <c:v>0.81047199999999997</c:v>
                </c:pt>
                <c:pt idx="39350" formatCode="General">
                  <c:v>0.81048799999999943</c:v>
                </c:pt>
                <c:pt idx="39351" formatCode="General">
                  <c:v>0.81050999999999951</c:v>
                </c:pt>
                <c:pt idx="39352" formatCode="General">
                  <c:v>0.81053299999999928</c:v>
                </c:pt>
                <c:pt idx="39353" formatCode="General">
                  <c:v>0.81055500000000003</c:v>
                </c:pt>
                <c:pt idx="39354" formatCode="General">
                  <c:v>0.81057000000000001</c:v>
                </c:pt>
                <c:pt idx="39355" formatCode="General">
                  <c:v>0.81059199999999998</c:v>
                </c:pt>
                <c:pt idx="39356" formatCode="General">
                  <c:v>0.81061499999999997</c:v>
                </c:pt>
                <c:pt idx="39357" formatCode="General">
                  <c:v>0.81063799999999997</c:v>
                </c:pt>
                <c:pt idx="39358" formatCode="General">
                  <c:v>0.81065299999999996</c:v>
                </c:pt>
                <c:pt idx="39359" formatCode="General">
                  <c:v>0.8106750000000007</c:v>
                </c:pt>
                <c:pt idx="39360" formatCode="General">
                  <c:v>0.81069700000000045</c:v>
                </c:pt>
                <c:pt idx="39361" formatCode="General">
                  <c:v>0.81072000000000044</c:v>
                </c:pt>
                <c:pt idx="39362" formatCode="General">
                  <c:v>0.81073499999999998</c:v>
                </c:pt>
                <c:pt idx="39363" formatCode="General">
                  <c:v>0.81075699999999951</c:v>
                </c:pt>
                <c:pt idx="39364" formatCode="General">
                  <c:v>0.81077999999999995</c:v>
                </c:pt>
                <c:pt idx="39365" formatCode="General">
                  <c:v>0.81080300000000005</c:v>
                </c:pt>
                <c:pt idx="39366" formatCode="General">
                  <c:v>0.81081700000000001</c:v>
                </c:pt>
                <c:pt idx="39367" formatCode="General">
                  <c:v>0.81084000000000045</c:v>
                </c:pt>
                <c:pt idx="39368" formatCode="General">
                  <c:v>0.810863</c:v>
                </c:pt>
                <c:pt idx="39369" formatCode="General">
                  <c:v>0.81088499999999997</c:v>
                </c:pt>
                <c:pt idx="39370" formatCode="General">
                  <c:v>0.81089999999999995</c:v>
                </c:pt>
                <c:pt idx="39371" formatCode="General">
                  <c:v>0.81092299999999951</c:v>
                </c:pt>
                <c:pt idx="39372" formatCode="General">
                  <c:v>0.81094500000000058</c:v>
                </c:pt>
                <c:pt idx="39373" formatCode="General">
                  <c:v>0.81096699999999955</c:v>
                </c:pt>
                <c:pt idx="39374" formatCode="General">
                  <c:v>0.81098199999999998</c:v>
                </c:pt>
                <c:pt idx="39375" formatCode="General">
                  <c:v>0.81100499999999998</c:v>
                </c:pt>
                <c:pt idx="39376" formatCode="General">
                  <c:v>0.81102799999999997</c:v>
                </c:pt>
                <c:pt idx="39377" formatCode="General">
                  <c:v>0.81105000000000005</c:v>
                </c:pt>
                <c:pt idx="39378" formatCode="General">
                  <c:v>0.81106500000000004</c:v>
                </c:pt>
                <c:pt idx="39379" formatCode="General">
                  <c:v>0.81108800000000003</c:v>
                </c:pt>
                <c:pt idx="39380" formatCode="General">
                  <c:v>0.81111</c:v>
                </c:pt>
                <c:pt idx="39381" formatCode="General">
                  <c:v>0.81112499999999998</c:v>
                </c:pt>
                <c:pt idx="39382" formatCode="General">
                  <c:v>0.81114799999999998</c:v>
                </c:pt>
                <c:pt idx="39383" formatCode="General">
                  <c:v>0.8111699999999995</c:v>
                </c:pt>
                <c:pt idx="39384" formatCode="General">
                  <c:v>0.81119200000000002</c:v>
                </c:pt>
                <c:pt idx="39385" formatCode="General">
                  <c:v>0.81120700000000001</c:v>
                </c:pt>
                <c:pt idx="39386" formatCode="General">
                  <c:v>0.81123000000000001</c:v>
                </c:pt>
                <c:pt idx="39387" formatCode="General">
                  <c:v>0.811253</c:v>
                </c:pt>
                <c:pt idx="39388" formatCode="General">
                  <c:v>0.81127499999999997</c:v>
                </c:pt>
                <c:pt idx="39389" formatCode="General">
                  <c:v>0.81128999999999996</c:v>
                </c:pt>
                <c:pt idx="39390" formatCode="General">
                  <c:v>0.81131199999999959</c:v>
                </c:pt>
                <c:pt idx="39391" formatCode="General">
                  <c:v>0.81133500000000003</c:v>
                </c:pt>
                <c:pt idx="39392" formatCode="General">
                  <c:v>0.81135699999999955</c:v>
                </c:pt>
                <c:pt idx="39393" formatCode="General">
                  <c:v>0.81137300000000001</c:v>
                </c:pt>
                <c:pt idx="39394" formatCode="General">
                  <c:v>0.81139499999999998</c:v>
                </c:pt>
                <c:pt idx="39395" formatCode="General">
                  <c:v>0.81141699999999939</c:v>
                </c:pt>
                <c:pt idx="39396" formatCode="General">
                  <c:v>0.81144000000000005</c:v>
                </c:pt>
                <c:pt idx="39397" formatCode="General">
                  <c:v>0.81145500000000004</c:v>
                </c:pt>
                <c:pt idx="39398" formatCode="General">
                  <c:v>0.81147800000000003</c:v>
                </c:pt>
                <c:pt idx="39399" formatCode="General">
                  <c:v>0.8115</c:v>
                </c:pt>
                <c:pt idx="39400" formatCode="General">
                  <c:v>0.81152199999999997</c:v>
                </c:pt>
                <c:pt idx="39401" formatCode="General">
                  <c:v>0.81153799999999943</c:v>
                </c:pt>
                <c:pt idx="39402" formatCode="General">
                  <c:v>0.8115599999999995</c:v>
                </c:pt>
                <c:pt idx="39403" formatCode="General">
                  <c:v>0.81158299999999939</c:v>
                </c:pt>
                <c:pt idx="39404" formatCode="General">
                  <c:v>0.81160500000000046</c:v>
                </c:pt>
                <c:pt idx="39405" formatCode="General">
                  <c:v>0.81162000000000045</c:v>
                </c:pt>
                <c:pt idx="39406" formatCode="General">
                  <c:v>0.81164200000000042</c:v>
                </c:pt>
                <c:pt idx="39407" formatCode="General">
                  <c:v>0.81166499999999997</c:v>
                </c:pt>
                <c:pt idx="39408" formatCode="General">
                  <c:v>0.81168799999999997</c:v>
                </c:pt>
                <c:pt idx="39409" formatCode="General">
                  <c:v>0.81170299999999951</c:v>
                </c:pt>
                <c:pt idx="39410" formatCode="General">
                  <c:v>0.81172500000000058</c:v>
                </c:pt>
                <c:pt idx="39411" formatCode="General">
                  <c:v>0.81174700000000044</c:v>
                </c:pt>
                <c:pt idx="39412" formatCode="General">
                  <c:v>0.81176999999999999</c:v>
                </c:pt>
                <c:pt idx="39413" formatCode="General">
                  <c:v>0.81178499999999998</c:v>
                </c:pt>
                <c:pt idx="39414" formatCode="General">
                  <c:v>0.81180799999999997</c:v>
                </c:pt>
                <c:pt idx="39415" formatCode="General">
                  <c:v>0.81183000000000005</c:v>
                </c:pt>
                <c:pt idx="39416" formatCode="General">
                  <c:v>0.81185200000000002</c:v>
                </c:pt>
                <c:pt idx="39417" formatCode="General">
                  <c:v>0.81186700000000001</c:v>
                </c:pt>
                <c:pt idx="39418" formatCode="General">
                  <c:v>0.81189000000000044</c:v>
                </c:pt>
                <c:pt idx="39419" formatCode="General">
                  <c:v>0.811913</c:v>
                </c:pt>
                <c:pt idx="39420" formatCode="General">
                  <c:v>0.81193499999999996</c:v>
                </c:pt>
                <c:pt idx="39421" formatCode="General">
                  <c:v>0.81194999999999995</c:v>
                </c:pt>
                <c:pt idx="39422" formatCode="General">
                  <c:v>0.81197200000000003</c:v>
                </c:pt>
                <c:pt idx="39423" formatCode="General">
                  <c:v>0.81199500000000058</c:v>
                </c:pt>
                <c:pt idx="39424" formatCode="General">
                  <c:v>0.81201800000000002</c:v>
                </c:pt>
                <c:pt idx="39425" formatCode="General">
                  <c:v>0.812033</c:v>
                </c:pt>
                <c:pt idx="39426" formatCode="General">
                  <c:v>0.81205499999999997</c:v>
                </c:pt>
                <c:pt idx="39427" formatCode="General">
                  <c:v>0.81207700000000005</c:v>
                </c:pt>
                <c:pt idx="39428" formatCode="General">
                  <c:v>0.81210000000000004</c:v>
                </c:pt>
                <c:pt idx="39429" formatCode="General">
                  <c:v>0.81211500000000003</c:v>
                </c:pt>
                <c:pt idx="39430" formatCode="General">
                  <c:v>0.81213800000000003</c:v>
                </c:pt>
                <c:pt idx="39431" formatCode="General">
                  <c:v>0.81215999999999999</c:v>
                </c:pt>
                <c:pt idx="39432" formatCode="General">
                  <c:v>0.81218199999999996</c:v>
                </c:pt>
                <c:pt idx="39433" formatCode="General">
                  <c:v>0.81219799999999998</c:v>
                </c:pt>
                <c:pt idx="39434" formatCode="General">
                  <c:v>0.81222000000000005</c:v>
                </c:pt>
                <c:pt idx="39435" formatCode="General">
                  <c:v>0.81224200000000002</c:v>
                </c:pt>
                <c:pt idx="39436" formatCode="General">
                  <c:v>0.81226500000000001</c:v>
                </c:pt>
                <c:pt idx="39437" formatCode="General">
                  <c:v>0.81228</c:v>
                </c:pt>
                <c:pt idx="39438" formatCode="General">
                  <c:v>0.81230199999999997</c:v>
                </c:pt>
                <c:pt idx="39439" formatCode="General">
                  <c:v>0.81232499999999996</c:v>
                </c:pt>
                <c:pt idx="39440" formatCode="General">
                  <c:v>0.81234799999999996</c:v>
                </c:pt>
                <c:pt idx="39441" formatCode="General">
                  <c:v>0.81236299999999928</c:v>
                </c:pt>
                <c:pt idx="39442" formatCode="General">
                  <c:v>0.81238500000000002</c:v>
                </c:pt>
                <c:pt idx="39443" formatCode="General">
                  <c:v>0.81240699999999955</c:v>
                </c:pt>
                <c:pt idx="39444" formatCode="General">
                  <c:v>0.81242999999999999</c:v>
                </c:pt>
                <c:pt idx="39445" formatCode="General">
                  <c:v>0.81244499999999997</c:v>
                </c:pt>
                <c:pt idx="39446" formatCode="General">
                  <c:v>0.81246699999999938</c:v>
                </c:pt>
                <c:pt idx="39447" formatCode="General">
                  <c:v>0.81249000000000005</c:v>
                </c:pt>
                <c:pt idx="39448" formatCode="General">
                  <c:v>0.81250500000000003</c:v>
                </c:pt>
                <c:pt idx="39449" formatCode="General">
                  <c:v>0.812527</c:v>
                </c:pt>
                <c:pt idx="39450" formatCode="General">
                  <c:v>0.81254999999999999</c:v>
                </c:pt>
                <c:pt idx="39451" formatCode="General">
                  <c:v>0.81257299999999955</c:v>
                </c:pt>
                <c:pt idx="39452" formatCode="General">
                  <c:v>0.81258799999999942</c:v>
                </c:pt>
                <c:pt idx="39453" formatCode="General">
                  <c:v>0.81261000000000005</c:v>
                </c:pt>
                <c:pt idx="39454" formatCode="General">
                  <c:v>0.81263300000000005</c:v>
                </c:pt>
                <c:pt idx="39455" formatCode="General">
                  <c:v>0.81265500000000046</c:v>
                </c:pt>
                <c:pt idx="39456" formatCode="General">
                  <c:v>0.81267000000000045</c:v>
                </c:pt>
                <c:pt idx="39457" formatCode="General">
                  <c:v>0.81269200000000041</c:v>
                </c:pt>
                <c:pt idx="39458" formatCode="General">
                  <c:v>0.81271499999999997</c:v>
                </c:pt>
                <c:pt idx="39459" formatCode="General">
                  <c:v>0.81273799999999996</c:v>
                </c:pt>
                <c:pt idx="39460" formatCode="General">
                  <c:v>0.81275200000000003</c:v>
                </c:pt>
                <c:pt idx="39461" formatCode="General">
                  <c:v>0.81277500000000058</c:v>
                </c:pt>
                <c:pt idx="39462" formatCode="General">
                  <c:v>0.81279699999999999</c:v>
                </c:pt>
                <c:pt idx="39463" formatCode="General">
                  <c:v>0.81281999999999999</c:v>
                </c:pt>
                <c:pt idx="39464" formatCode="General">
                  <c:v>0.81283499999999997</c:v>
                </c:pt>
                <c:pt idx="39465" formatCode="General">
                  <c:v>0.81285799999999997</c:v>
                </c:pt>
                <c:pt idx="39466" formatCode="General">
                  <c:v>0.81288000000000005</c:v>
                </c:pt>
                <c:pt idx="39467" formatCode="General">
                  <c:v>0.81290200000000001</c:v>
                </c:pt>
                <c:pt idx="39468" formatCode="General">
                  <c:v>0.812917</c:v>
                </c:pt>
                <c:pt idx="39469" formatCode="General">
                  <c:v>0.81294000000000044</c:v>
                </c:pt>
                <c:pt idx="39470" formatCode="General">
                  <c:v>0.81296299999999955</c:v>
                </c:pt>
                <c:pt idx="39471" formatCode="General">
                  <c:v>0.81298499999999996</c:v>
                </c:pt>
                <c:pt idx="39472" formatCode="General">
                  <c:v>0.81299999999999994</c:v>
                </c:pt>
                <c:pt idx="39473" formatCode="General">
                  <c:v>0.81302200000000002</c:v>
                </c:pt>
                <c:pt idx="39474" formatCode="General">
                  <c:v>0.81304500000000046</c:v>
                </c:pt>
                <c:pt idx="39475" formatCode="General">
                  <c:v>0.81306699999999943</c:v>
                </c:pt>
                <c:pt idx="39476" formatCode="General">
                  <c:v>0.813083</c:v>
                </c:pt>
                <c:pt idx="39477" formatCode="General">
                  <c:v>0.81310499999999997</c:v>
                </c:pt>
                <c:pt idx="39478" formatCode="General">
                  <c:v>0.81312700000000004</c:v>
                </c:pt>
                <c:pt idx="39479" formatCode="General">
                  <c:v>0.81315000000000004</c:v>
                </c:pt>
                <c:pt idx="39480" formatCode="General">
                  <c:v>0.81316500000000003</c:v>
                </c:pt>
                <c:pt idx="39481" formatCode="General">
                  <c:v>0.81318800000000002</c:v>
                </c:pt>
                <c:pt idx="39482" formatCode="General">
                  <c:v>0.81320999999999999</c:v>
                </c:pt>
                <c:pt idx="39483" formatCode="General">
                  <c:v>0.81323199999999951</c:v>
                </c:pt>
                <c:pt idx="39484" formatCode="General">
                  <c:v>0.81324799999999997</c:v>
                </c:pt>
                <c:pt idx="39485" formatCode="General">
                  <c:v>0.81327000000000005</c:v>
                </c:pt>
                <c:pt idx="39486" formatCode="General">
                  <c:v>0.81329300000000004</c:v>
                </c:pt>
                <c:pt idx="39487" formatCode="General">
                  <c:v>0.81331500000000001</c:v>
                </c:pt>
                <c:pt idx="39488" formatCode="General">
                  <c:v>0.81333</c:v>
                </c:pt>
                <c:pt idx="39489" formatCode="General">
                  <c:v>0.81335199999999996</c:v>
                </c:pt>
                <c:pt idx="39490" formatCode="General">
                  <c:v>0.81337499999999996</c:v>
                </c:pt>
                <c:pt idx="39491" formatCode="General">
                  <c:v>0.81339799999999951</c:v>
                </c:pt>
                <c:pt idx="39492" formatCode="General">
                  <c:v>0.81341299999999939</c:v>
                </c:pt>
                <c:pt idx="39493" formatCode="General">
                  <c:v>0.81343500000000002</c:v>
                </c:pt>
                <c:pt idx="39494" formatCode="General">
                  <c:v>0.81345699999999943</c:v>
                </c:pt>
                <c:pt idx="39495" formatCode="General">
                  <c:v>0.81347999999999998</c:v>
                </c:pt>
                <c:pt idx="39496" formatCode="General">
                  <c:v>0.81349499999999997</c:v>
                </c:pt>
                <c:pt idx="39497" formatCode="General">
                  <c:v>0.8135179999999993</c:v>
                </c:pt>
                <c:pt idx="39498" formatCode="General">
                  <c:v>0.81354000000000004</c:v>
                </c:pt>
                <c:pt idx="39499" formatCode="General">
                  <c:v>0.81356299999999937</c:v>
                </c:pt>
                <c:pt idx="39500" formatCode="General">
                  <c:v>0.81357699999999955</c:v>
                </c:pt>
                <c:pt idx="39501" formatCode="General">
                  <c:v>0.81359999999999999</c:v>
                </c:pt>
                <c:pt idx="39502" formatCode="General">
                  <c:v>0.81362299999999999</c:v>
                </c:pt>
                <c:pt idx="39503" formatCode="General">
                  <c:v>0.81364499999999995</c:v>
                </c:pt>
                <c:pt idx="39504" formatCode="General">
                  <c:v>0.81366000000000005</c:v>
                </c:pt>
                <c:pt idx="39505" formatCode="General">
                  <c:v>0.81368200000000002</c:v>
                </c:pt>
                <c:pt idx="39506" formatCode="General">
                  <c:v>0.81370500000000046</c:v>
                </c:pt>
                <c:pt idx="39507" formatCode="General">
                  <c:v>0.81372699999999998</c:v>
                </c:pt>
                <c:pt idx="39508" formatCode="General">
                  <c:v>0.81374200000000041</c:v>
                </c:pt>
                <c:pt idx="39509" formatCode="General">
                  <c:v>0.81376499999999996</c:v>
                </c:pt>
                <c:pt idx="39510" formatCode="General">
                  <c:v>0.81378799999999996</c:v>
                </c:pt>
                <c:pt idx="39511" formatCode="General">
                  <c:v>0.81381000000000003</c:v>
                </c:pt>
                <c:pt idx="39512" formatCode="General">
                  <c:v>0.81382500000000046</c:v>
                </c:pt>
                <c:pt idx="39513" formatCode="General">
                  <c:v>0.81384800000000046</c:v>
                </c:pt>
                <c:pt idx="39514" formatCode="General">
                  <c:v>0.81386999999999998</c:v>
                </c:pt>
                <c:pt idx="39515" formatCode="General">
                  <c:v>0.81388499999999997</c:v>
                </c:pt>
                <c:pt idx="39516" formatCode="General">
                  <c:v>0.81390799999999996</c:v>
                </c:pt>
                <c:pt idx="39517" formatCode="General">
                  <c:v>0.81393000000000004</c:v>
                </c:pt>
                <c:pt idx="39518" formatCode="General">
                  <c:v>0.81395200000000001</c:v>
                </c:pt>
                <c:pt idx="39519" formatCode="General">
                  <c:v>0.813967</c:v>
                </c:pt>
                <c:pt idx="39520" formatCode="General">
                  <c:v>0.81398999999999999</c:v>
                </c:pt>
                <c:pt idx="39521" formatCode="General">
                  <c:v>0.81401299999999943</c:v>
                </c:pt>
                <c:pt idx="39522" formatCode="General">
                  <c:v>0.81403499999999951</c:v>
                </c:pt>
                <c:pt idx="39523" formatCode="General">
                  <c:v>0.81405000000000005</c:v>
                </c:pt>
                <c:pt idx="39524" formatCode="General">
                  <c:v>0.81407300000000005</c:v>
                </c:pt>
                <c:pt idx="39525" formatCode="General">
                  <c:v>0.81409500000000046</c:v>
                </c:pt>
                <c:pt idx="39526" formatCode="General">
                  <c:v>0.81411699999999942</c:v>
                </c:pt>
                <c:pt idx="39527" formatCode="General">
                  <c:v>0.814133</c:v>
                </c:pt>
                <c:pt idx="39528" formatCode="General">
                  <c:v>0.81415499999999996</c:v>
                </c:pt>
                <c:pt idx="39529" formatCode="General">
                  <c:v>0.81417700000000004</c:v>
                </c:pt>
                <c:pt idx="39530" formatCode="General">
                  <c:v>0.81420000000000003</c:v>
                </c:pt>
                <c:pt idx="39531" formatCode="General">
                  <c:v>0.81421500000000002</c:v>
                </c:pt>
                <c:pt idx="39532" formatCode="General">
                  <c:v>0.81423699999999954</c:v>
                </c:pt>
                <c:pt idx="39533" formatCode="General">
                  <c:v>0.81425999999999998</c:v>
                </c:pt>
                <c:pt idx="39534" formatCode="General">
                  <c:v>0.81428299999999942</c:v>
                </c:pt>
                <c:pt idx="39535" formatCode="General">
                  <c:v>0.81429799999999997</c:v>
                </c:pt>
                <c:pt idx="39536" formatCode="General">
                  <c:v>0.81432000000000004</c:v>
                </c:pt>
                <c:pt idx="39537" formatCode="General">
                  <c:v>0.81434200000000001</c:v>
                </c:pt>
                <c:pt idx="39538" formatCode="General">
                  <c:v>0.81436500000000001</c:v>
                </c:pt>
                <c:pt idx="39539" formatCode="General">
                  <c:v>0.81437999999999999</c:v>
                </c:pt>
                <c:pt idx="39540" formatCode="General">
                  <c:v>0.81440199999999996</c:v>
                </c:pt>
                <c:pt idx="39541" formatCode="General">
                  <c:v>0.81442499999999951</c:v>
                </c:pt>
                <c:pt idx="39542" formatCode="General">
                  <c:v>0.81444799999999951</c:v>
                </c:pt>
                <c:pt idx="39543" formatCode="General">
                  <c:v>0.81446199999999958</c:v>
                </c:pt>
                <c:pt idx="39544" formatCode="General">
                  <c:v>0.81448500000000001</c:v>
                </c:pt>
                <c:pt idx="39545" formatCode="General">
                  <c:v>0.81450699999999943</c:v>
                </c:pt>
                <c:pt idx="39546" formatCode="General">
                  <c:v>0.81452999999999998</c:v>
                </c:pt>
                <c:pt idx="39547" formatCode="General">
                  <c:v>0.81454499999999996</c:v>
                </c:pt>
                <c:pt idx="39548" formatCode="General">
                  <c:v>0.81456799999999929</c:v>
                </c:pt>
                <c:pt idx="39549" formatCode="General">
                  <c:v>0.81459000000000004</c:v>
                </c:pt>
                <c:pt idx="39550" formatCode="General">
                  <c:v>0.814612</c:v>
                </c:pt>
                <c:pt idx="39551" formatCode="General">
                  <c:v>0.81462699999999999</c:v>
                </c:pt>
                <c:pt idx="39552" formatCode="General">
                  <c:v>0.81465000000000043</c:v>
                </c:pt>
                <c:pt idx="39553" formatCode="General">
                  <c:v>0.81467299999999998</c:v>
                </c:pt>
                <c:pt idx="39554" formatCode="General">
                  <c:v>0.81469499999999995</c:v>
                </c:pt>
                <c:pt idx="39555" formatCode="General">
                  <c:v>0.81471000000000005</c:v>
                </c:pt>
                <c:pt idx="39556" formatCode="General">
                  <c:v>0.81473200000000001</c:v>
                </c:pt>
                <c:pt idx="39557" formatCode="General">
                  <c:v>0.81475500000000045</c:v>
                </c:pt>
                <c:pt idx="39558" formatCode="General">
                  <c:v>0.81477699999999997</c:v>
                </c:pt>
                <c:pt idx="39559" formatCode="General">
                  <c:v>0.81479299999999999</c:v>
                </c:pt>
                <c:pt idx="39560" formatCode="General">
                  <c:v>0.81481499999999996</c:v>
                </c:pt>
                <c:pt idx="39561" formatCode="General">
                  <c:v>0.81483700000000003</c:v>
                </c:pt>
                <c:pt idx="39562" formatCode="General">
                  <c:v>0.81486000000000003</c:v>
                </c:pt>
                <c:pt idx="39563" formatCode="General">
                  <c:v>0.81487500000000046</c:v>
                </c:pt>
                <c:pt idx="39564" formatCode="General">
                  <c:v>0.81489800000000046</c:v>
                </c:pt>
                <c:pt idx="39565" formatCode="General">
                  <c:v>0.81491999999999998</c:v>
                </c:pt>
                <c:pt idx="39566" formatCode="General">
                  <c:v>0.8149420000000005</c:v>
                </c:pt>
                <c:pt idx="39567" formatCode="General">
                  <c:v>0.81495700000000004</c:v>
                </c:pt>
                <c:pt idx="39568" formatCode="General">
                  <c:v>0.81498000000000004</c:v>
                </c:pt>
                <c:pt idx="39569" formatCode="General">
                  <c:v>0.81500300000000003</c:v>
                </c:pt>
                <c:pt idx="39570" formatCode="General">
                  <c:v>0.81502500000000044</c:v>
                </c:pt>
                <c:pt idx="39571" formatCode="General">
                  <c:v>0.81503999999999999</c:v>
                </c:pt>
                <c:pt idx="39572" formatCode="General">
                  <c:v>0.81506199999999951</c:v>
                </c:pt>
                <c:pt idx="39573" formatCode="General">
                  <c:v>0.8150849999999995</c:v>
                </c:pt>
                <c:pt idx="39574" formatCode="General">
                  <c:v>0.81510800000000005</c:v>
                </c:pt>
                <c:pt idx="39575" formatCode="General">
                  <c:v>0.81512300000000004</c:v>
                </c:pt>
                <c:pt idx="39576" formatCode="General">
                  <c:v>0.81514500000000045</c:v>
                </c:pt>
                <c:pt idx="39577" formatCode="General">
                  <c:v>0.81516699999999942</c:v>
                </c:pt>
                <c:pt idx="39578" formatCode="General">
                  <c:v>0.81518999999999997</c:v>
                </c:pt>
                <c:pt idx="39579" formatCode="General">
                  <c:v>0.81520499999999996</c:v>
                </c:pt>
                <c:pt idx="39580" formatCode="General">
                  <c:v>0.81522799999999951</c:v>
                </c:pt>
                <c:pt idx="39581" formatCode="General">
                  <c:v>0.81525000000000003</c:v>
                </c:pt>
                <c:pt idx="39582" formatCode="General">
                  <c:v>0.81526500000000002</c:v>
                </c:pt>
                <c:pt idx="39583" formatCode="General">
                  <c:v>0.81528699999999943</c:v>
                </c:pt>
                <c:pt idx="39584" formatCode="General">
                  <c:v>0.81530999999999998</c:v>
                </c:pt>
                <c:pt idx="39585" formatCode="General">
                  <c:v>0.81533299999999942</c:v>
                </c:pt>
                <c:pt idx="39586" formatCode="General">
                  <c:v>0.81534799999999996</c:v>
                </c:pt>
                <c:pt idx="39587" formatCode="General">
                  <c:v>0.81537000000000004</c:v>
                </c:pt>
                <c:pt idx="39588" formatCode="General">
                  <c:v>0.81539200000000001</c:v>
                </c:pt>
                <c:pt idx="39589" formatCode="General">
                  <c:v>0.815415</c:v>
                </c:pt>
                <c:pt idx="39590" formatCode="General">
                  <c:v>0.81542999999999999</c:v>
                </c:pt>
                <c:pt idx="39591" formatCode="General">
                  <c:v>0.81545199999999951</c:v>
                </c:pt>
                <c:pt idx="39592" formatCode="General">
                  <c:v>0.81547499999999951</c:v>
                </c:pt>
                <c:pt idx="39593" formatCode="General">
                  <c:v>0.8154979999999995</c:v>
                </c:pt>
                <c:pt idx="39594" formatCode="General">
                  <c:v>0.81551199999999957</c:v>
                </c:pt>
                <c:pt idx="39595" formatCode="General">
                  <c:v>0.81553500000000001</c:v>
                </c:pt>
                <c:pt idx="39596" formatCode="General">
                  <c:v>0.81555800000000001</c:v>
                </c:pt>
                <c:pt idx="39597" formatCode="General">
                  <c:v>0.81557999999999997</c:v>
                </c:pt>
                <c:pt idx="39598" formatCode="General">
                  <c:v>0.81559499999999996</c:v>
                </c:pt>
                <c:pt idx="39599" formatCode="General">
                  <c:v>0.81561799999999951</c:v>
                </c:pt>
                <c:pt idx="39600" formatCode="General">
                  <c:v>0.81564000000000059</c:v>
                </c:pt>
                <c:pt idx="39601" formatCode="General">
                  <c:v>0.815662</c:v>
                </c:pt>
                <c:pt idx="39602" formatCode="General">
                  <c:v>0.81567699999999999</c:v>
                </c:pt>
                <c:pt idx="39603" formatCode="General">
                  <c:v>0.81570000000000042</c:v>
                </c:pt>
                <c:pt idx="39604" formatCode="General">
                  <c:v>0.81572299999999998</c:v>
                </c:pt>
                <c:pt idx="39605" formatCode="General">
                  <c:v>0.81574500000000072</c:v>
                </c:pt>
                <c:pt idx="39606" formatCode="General">
                  <c:v>0.81576000000000004</c:v>
                </c:pt>
                <c:pt idx="39607" formatCode="General">
                  <c:v>0.81578300000000004</c:v>
                </c:pt>
                <c:pt idx="39608" formatCode="General">
                  <c:v>0.81580500000000045</c:v>
                </c:pt>
                <c:pt idx="39609" formatCode="General">
                  <c:v>0.81582699999999997</c:v>
                </c:pt>
                <c:pt idx="39610" formatCode="General">
                  <c:v>0.81584299999999998</c:v>
                </c:pt>
                <c:pt idx="39611" formatCode="General">
                  <c:v>0.81586499999999951</c:v>
                </c:pt>
                <c:pt idx="39612" formatCode="General">
                  <c:v>0.81588700000000003</c:v>
                </c:pt>
                <c:pt idx="39613" formatCode="General">
                  <c:v>0.81591000000000002</c:v>
                </c:pt>
                <c:pt idx="39614" formatCode="General">
                  <c:v>0.81592500000000046</c:v>
                </c:pt>
                <c:pt idx="39615" formatCode="General">
                  <c:v>0.81594800000000045</c:v>
                </c:pt>
                <c:pt idx="39616" formatCode="General">
                  <c:v>0.81596999999999997</c:v>
                </c:pt>
                <c:pt idx="39617" formatCode="General">
                  <c:v>0.81599299999999997</c:v>
                </c:pt>
                <c:pt idx="39618" formatCode="General">
                  <c:v>0.81600700000000004</c:v>
                </c:pt>
                <c:pt idx="39619" formatCode="General">
                  <c:v>0.81603000000000003</c:v>
                </c:pt>
                <c:pt idx="39620" formatCode="General">
                  <c:v>0.816052</c:v>
                </c:pt>
                <c:pt idx="39621" formatCode="General">
                  <c:v>0.81607499999999999</c:v>
                </c:pt>
                <c:pt idx="39622" formatCode="General">
                  <c:v>0.81608999999999998</c:v>
                </c:pt>
                <c:pt idx="39623" formatCode="General">
                  <c:v>0.8161119999999995</c:v>
                </c:pt>
                <c:pt idx="39624" formatCode="General">
                  <c:v>0.81613500000000005</c:v>
                </c:pt>
                <c:pt idx="39625" formatCode="General">
                  <c:v>0.81615800000000005</c:v>
                </c:pt>
                <c:pt idx="39626" formatCode="General">
                  <c:v>0.81617300000000004</c:v>
                </c:pt>
                <c:pt idx="39627" formatCode="General">
                  <c:v>0.81619500000000045</c:v>
                </c:pt>
                <c:pt idx="39628" formatCode="General">
                  <c:v>0.81621699999999942</c:v>
                </c:pt>
                <c:pt idx="39629" formatCode="General">
                  <c:v>0.81623999999999997</c:v>
                </c:pt>
                <c:pt idx="39630" formatCode="General">
                  <c:v>0.81625499999999951</c:v>
                </c:pt>
                <c:pt idx="39631" formatCode="General">
                  <c:v>0.8162779999999995</c:v>
                </c:pt>
                <c:pt idx="39632" formatCode="General">
                  <c:v>0.81630000000000003</c:v>
                </c:pt>
                <c:pt idx="39633" formatCode="General">
                  <c:v>0.81632300000000002</c:v>
                </c:pt>
                <c:pt idx="39634" formatCode="General">
                  <c:v>0.81633699999999942</c:v>
                </c:pt>
                <c:pt idx="39635" formatCode="General">
                  <c:v>0.81635999999999997</c:v>
                </c:pt>
                <c:pt idx="39636" formatCode="General">
                  <c:v>0.81638299999999941</c:v>
                </c:pt>
                <c:pt idx="39637" formatCode="General">
                  <c:v>0.81640500000000005</c:v>
                </c:pt>
                <c:pt idx="39638" formatCode="General">
                  <c:v>0.81642000000000003</c:v>
                </c:pt>
                <c:pt idx="39639" formatCode="General">
                  <c:v>0.816442</c:v>
                </c:pt>
                <c:pt idx="39640" formatCode="General">
                  <c:v>0.816465</c:v>
                </c:pt>
                <c:pt idx="39641" formatCode="General">
                  <c:v>0.8164869999999993</c:v>
                </c:pt>
                <c:pt idx="39642" formatCode="General">
                  <c:v>0.81650299999999942</c:v>
                </c:pt>
                <c:pt idx="39643" formatCode="General">
                  <c:v>0.8165249999999995</c:v>
                </c:pt>
                <c:pt idx="39644" formatCode="General">
                  <c:v>0.81654700000000002</c:v>
                </c:pt>
                <c:pt idx="39645" formatCode="General">
                  <c:v>0.81657000000000002</c:v>
                </c:pt>
                <c:pt idx="39646" formatCode="General">
                  <c:v>0.81658500000000001</c:v>
                </c:pt>
                <c:pt idx="39647" formatCode="General">
                  <c:v>0.81660800000000044</c:v>
                </c:pt>
                <c:pt idx="39648" formatCode="General">
                  <c:v>0.81663000000000041</c:v>
                </c:pt>
                <c:pt idx="39649" formatCode="General">
                  <c:v>0.81664499999999995</c:v>
                </c:pt>
                <c:pt idx="39650" formatCode="General">
                  <c:v>0.81666700000000003</c:v>
                </c:pt>
                <c:pt idx="39651" formatCode="General">
                  <c:v>0.81669000000000058</c:v>
                </c:pt>
                <c:pt idx="39652" formatCode="General">
                  <c:v>0.81671199999999999</c:v>
                </c:pt>
                <c:pt idx="39653" formatCode="General">
                  <c:v>0.81672800000000045</c:v>
                </c:pt>
                <c:pt idx="39654" formatCode="General">
                  <c:v>0.81675000000000042</c:v>
                </c:pt>
                <c:pt idx="39655" formatCode="General">
                  <c:v>0.81677200000000005</c:v>
                </c:pt>
                <c:pt idx="39656" formatCode="General">
                  <c:v>0.81679500000000071</c:v>
                </c:pt>
                <c:pt idx="39657" formatCode="General">
                  <c:v>0.81681000000000004</c:v>
                </c:pt>
                <c:pt idx="39658" formatCode="General">
                  <c:v>0.81683300000000003</c:v>
                </c:pt>
                <c:pt idx="39659" formatCode="General">
                  <c:v>0.81685500000000044</c:v>
                </c:pt>
                <c:pt idx="39660" formatCode="General">
                  <c:v>0.81687699999999996</c:v>
                </c:pt>
                <c:pt idx="39661" formatCode="General">
                  <c:v>0.81689299999999998</c:v>
                </c:pt>
                <c:pt idx="39662" formatCode="General">
                  <c:v>0.8169149999999995</c:v>
                </c:pt>
                <c:pt idx="39663" formatCode="General">
                  <c:v>0.81693800000000005</c:v>
                </c:pt>
                <c:pt idx="39664" formatCode="General">
                  <c:v>0.81696000000000002</c:v>
                </c:pt>
                <c:pt idx="39665" formatCode="General">
                  <c:v>0.81697500000000045</c:v>
                </c:pt>
                <c:pt idx="39666" formatCode="General">
                  <c:v>0.81699699999999997</c:v>
                </c:pt>
                <c:pt idx="39667" formatCode="General">
                  <c:v>0.81701999999999997</c:v>
                </c:pt>
                <c:pt idx="39668" formatCode="General">
                  <c:v>0.81704299999999996</c:v>
                </c:pt>
                <c:pt idx="39669" formatCode="General">
                  <c:v>0.81705799999999951</c:v>
                </c:pt>
                <c:pt idx="39670" formatCode="General">
                  <c:v>0.81708000000000003</c:v>
                </c:pt>
                <c:pt idx="39671" formatCode="General">
                  <c:v>0.81710199999999999</c:v>
                </c:pt>
                <c:pt idx="39672" formatCode="General">
                  <c:v>0.81712499999999999</c:v>
                </c:pt>
                <c:pt idx="39673" formatCode="General">
                  <c:v>0.81713999999999998</c:v>
                </c:pt>
                <c:pt idx="39674" formatCode="General">
                  <c:v>0.81716199999999961</c:v>
                </c:pt>
                <c:pt idx="39675" formatCode="General">
                  <c:v>0.81718500000000005</c:v>
                </c:pt>
                <c:pt idx="39676" formatCode="General">
                  <c:v>0.81720800000000005</c:v>
                </c:pt>
                <c:pt idx="39677" formatCode="General">
                  <c:v>0.817222</c:v>
                </c:pt>
                <c:pt idx="39678" formatCode="General">
                  <c:v>0.81724500000000044</c:v>
                </c:pt>
                <c:pt idx="39679" formatCode="General">
                  <c:v>0.81726799999999955</c:v>
                </c:pt>
                <c:pt idx="39680" formatCode="General">
                  <c:v>0.81728999999999996</c:v>
                </c:pt>
                <c:pt idx="39681" formatCode="General">
                  <c:v>0.8173049999999995</c:v>
                </c:pt>
                <c:pt idx="39682" formatCode="General">
                  <c:v>0.81732700000000003</c:v>
                </c:pt>
                <c:pt idx="39683" formatCode="General">
                  <c:v>0.81735000000000002</c:v>
                </c:pt>
                <c:pt idx="39684" formatCode="General">
                  <c:v>0.81737199999999999</c:v>
                </c:pt>
                <c:pt idx="39685" formatCode="General">
                  <c:v>0.81738699999999942</c:v>
                </c:pt>
                <c:pt idx="39686" formatCode="General">
                  <c:v>0.81740999999999997</c:v>
                </c:pt>
                <c:pt idx="39687" formatCode="General">
                  <c:v>0.8174329999999993</c:v>
                </c:pt>
                <c:pt idx="39688" formatCode="General">
                  <c:v>0.81745500000000004</c:v>
                </c:pt>
                <c:pt idx="39689" formatCode="General">
                  <c:v>0.81747000000000003</c:v>
                </c:pt>
                <c:pt idx="39690" formatCode="General">
                  <c:v>0.81749300000000003</c:v>
                </c:pt>
                <c:pt idx="39691" formatCode="General">
                  <c:v>0.81751499999999955</c:v>
                </c:pt>
                <c:pt idx="39692" formatCode="General">
                  <c:v>0.81753699999999929</c:v>
                </c:pt>
                <c:pt idx="39693" formatCode="General">
                  <c:v>0.81755299999999942</c:v>
                </c:pt>
                <c:pt idx="39694" formatCode="General">
                  <c:v>0.81757500000000005</c:v>
                </c:pt>
                <c:pt idx="39695" formatCode="General">
                  <c:v>0.81759700000000002</c:v>
                </c:pt>
                <c:pt idx="39696" formatCode="General">
                  <c:v>0.81762000000000046</c:v>
                </c:pt>
                <c:pt idx="39697" formatCode="General">
                  <c:v>0.81763500000000044</c:v>
                </c:pt>
                <c:pt idx="39698" formatCode="General">
                  <c:v>0.81765800000000044</c:v>
                </c:pt>
                <c:pt idx="39699" formatCode="General">
                  <c:v>0.81768000000000041</c:v>
                </c:pt>
                <c:pt idx="39700" formatCode="General">
                  <c:v>0.81770200000000004</c:v>
                </c:pt>
                <c:pt idx="39701" formatCode="General">
                  <c:v>0.81771700000000003</c:v>
                </c:pt>
                <c:pt idx="39702" formatCode="General">
                  <c:v>0.81774000000000058</c:v>
                </c:pt>
                <c:pt idx="39703" formatCode="General">
                  <c:v>0.81776199999999999</c:v>
                </c:pt>
                <c:pt idx="39704" formatCode="General">
                  <c:v>0.81778499999999998</c:v>
                </c:pt>
                <c:pt idx="39705" formatCode="General">
                  <c:v>0.81780000000000042</c:v>
                </c:pt>
                <c:pt idx="39706" formatCode="General">
                  <c:v>0.81782200000000005</c:v>
                </c:pt>
                <c:pt idx="39707" formatCode="General">
                  <c:v>0.81784500000000071</c:v>
                </c:pt>
                <c:pt idx="39708" formatCode="General">
                  <c:v>0.81786800000000004</c:v>
                </c:pt>
                <c:pt idx="39709" formatCode="General">
                  <c:v>0.81788300000000003</c:v>
                </c:pt>
                <c:pt idx="39710" formatCode="General">
                  <c:v>0.81790499999999999</c:v>
                </c:pt>
                <c:pt idx="39711" formatCode="General">
                  <c:v>0.81792699999999996</c:v>
                </c:pt>
                <c:pt idx="39712" formatCode="General">
                  <c:v>0.81794999999999995</c:v>
                </c:pt>
                <c:pt idx="39713" formatCode="General">
                  <c:v>0.81796500000000005</c:v>
                </c:pt>
                <c:pt idx="39714" formatCode="General">
                  <c:v>0.81798800000000005</c:v>
                </c:pt>
                <c:pt idx="39715" formatCode="General">
                  <c:v>0.81801000000000001</c:v>
                </c:pt>
                <c:pt idx="39716" formatCode="General">
                  <c:v>0.81802500000000045</c:v>
                </c:pt>
                <c:pt idx="39717" formatCode="General">
                  <c:v>0.81804699999999997</c:v>
                </c:pt>
                <c:pt idx="39718" formatCode="General">
                  <c:v>0.81806999999999996</c:v>
                </c:pt>
                <c:pt idx="39719" formatCode="General">
                  <c:v>0.81809299999999996</c:v>
                </c:pt>
                <c:pt idx="39720" formatCode="General">
                  <c:v>0.8181079999999995</c:v>
                </c:pt>
                <c:pt idx="39721" formatCode="General">
                  <c:v>0.81813000000000002</c:v>
                </c:pt>
                <c:pt idx="39722" formatCode="General">
                  <c:v>0.81815199999999999</c:v>
                </c:pt>
                <c:pt idx="39723" formatCode="General">
                  <c:v>0.81817499999999999</c:v>
                </c:pt>
                <c:pt idx="39724" formatCode="General">
                  <c:v>0.81818999999999997</c:v>
                </c:pt>
                <c:pt idx="39725" formatCode="General">
                  <c:v>0.81821299999999941</c:v>
                </c:pt>
                <c:pt idx="39726" formatCode="General">
                  <c:v>0.81823500000000005</c:v>
                </c:pt>
                <c:pt idx="39727" formatCode="General">
                  <c:v>0.81825800000000004</c:v>
                </c:pt>
                <c:pt idx="39728" formatCode="General">
                  <c:v>0.818272</c:v>
                </c:pt>
                <c:pt idx="39729" formatCode="General">
                  <c:v>0.81829499999999999</c:v>
                </c:pt>
                <c:pt idx="39730" formatCode="General">
                  <c:v>0.81831799999999955</c:v>
                </c:pt>
                <c:pt idx="39731" formatCode="General">
                  <c:v>0.81833999999999996</c:v>
                </c:pt>
                <c:pt idx="39732" formatCode="General">
                  <c:v>0.81835500000000005</c:v>
                </c:pt>
                <c:pt idx="39733" formatCode="General">
                  <c:v>0.81837700000000002</c:v>
                </c:pt>
                <c:pt idx="39734" formatCode="General">
                  <c:v>0.81840000000000002</c:v>
                </c:pt>
                <c:pt idx="39735" formatCode="General">
                  <c:v>0.81842199999999998</c:v>
                </c:pt>
                <c:pt idx="39736" formatCode="General">
                  <c:v>0.818438</c:v>
                </c:pt>
                <c:pt idx="39737" formatCode="General">
                  <c:v>0.81845999999999997</c:v>
                </c:pt>
                <c:pt idx="39738" formatCode="General">
                  <c:v>0.81848299999999929</c:v>
                </c:pt>
                <c:pt idx="39739" formatCode="General">
                  <c:v>0.81850500000000004</c:v>
                </c:pt>
                <c:pt idx="39740" formatCode="General">
                  <c:v>0.81852000000000003</c:v>
                </c:pt>
                <c:pt idx="39741" formatCode="General">
                  <c:v>0.81854300000000002</c:v>
                </c:pt>
                <c:pt idx="39742" formatCode="General">
                  <c:v>0.81856499999999943</c:v>
                </c:pt>
                <c:pt idx="39743" formatCode="General">
                  <c:v>0.81858699999999929</c:v>
                </c:pt>
                <c:pt idx="39744" formatCode="General">
                  <c:v>0.81860299999999997</c:v>
                </c:pt>
                <c:pt idx="39745" formatCode="General">
                  <c:v>0.81862500000000071</c:v>
                </c:pt>
                <c:pt idx="39746" formatCode="General">
                  <c:v>0.81864700000000046</c:v>
                </c:pt>
                <c:pt idx="39747" formatCode="General">
                  <c:v>0.81867000000000045</c:v>
                </c:pt>
                <c:pt idx="39748" formatCode="General">
                  <c:v>0.81868500000000044</c:v>
                </c:pt>
                <c:pt idx="39749" formatCode="General">
                  <c:v>0.81870699999999996</c:v>
                </c:pt>
                <c:pt idx="39750" formatCode="General">
                  <c:v>0.8187300000000004</c:v>
                </c:pt>
                <c:pt idx="39751" formatCode="General">
                  <c:v>0.81875299999999951</c:v>
                </c:pt>
                <c:pt idx="39752" formatCode="General">
                  <c:v>0.81876800000000005</c:v>
                </c:pt>
                <c:pt idx="39753" formatCode="General">
                  <c:v>0.81879000000000046</c:v>
                </c:pt>
                <c:pt idx="39754" formatCode="General">
                  <c:v>0.81881199999999998</c:v>
                </c:pt>
                <c:pt idx="39755" formatCode="General">
                  <c:v>0.81883499999999998</c:v>
                </c:pt>
                <c:pt idx="39756" formatCode="General">
                  <c:v>0.81885000000000041</c:v>
                </c:pt>
                <c:pt idx="39757" formatCode="General">
                  <c:v>0.81887200000000004</c:v>
                </c:pt>
                <c:pt idx="39758" formatCode="General">
                  <c:v>0.81889500000000071</c:v>
                </c:pt>
                <c:pt idx="39759" formatCode="General">
                  <c:v>0.81891800000000003</c:v>
                </c:pt>
                <c:pt idx="39760" formatCode="General">
                  <c:v>0.81893199999999999</c:v>
                </c:pt>
                <c:pt idx="39761" formatCode="General">
                  <c:v>0.81895499999999999</c:v>
                </c:pt>
                <c:pt idx="39762" formatCode="General">
                  <c:v>0.81897799999999998</c:v>
                </c:pt>
                <c:pt idx="39763" formatCode="General">
                  <c:v>0.81899999999999995</c:v>
                </c:pt>
                <c:pt idx="39764" formatCode="General">
                  <c:v>0.81901500000000005</c:v>
                </c:pt>
                <c:pt idx="39765" formatCode="General">
                  <c:v>0.81903700000000002</c:v>
                </c:pt>
                <c:pt idx="39766" formatCode="General">
                  <c:v>0.81906000000000001</c:v>
                </c:pt>
                <c:pt idx="39767" formatCode="General">
                  <c:v>0.81908199999999998</c:v>
                </c:pt>
                <c:pt idx="39768" formatCode="General">
                  <c:v>0.81909699999999996</c:v>
                </c:pt>
                <c:pt idx="39769" formatCode="General">
                  <c:v>0.81911999999999996</c:v>
                </c:pt>
                <c:pt idx="39770" formatCode="General">
                  <c:v>0.81914299999999951</c:v>
                </c:pt>
                <c:pt idx="39771" formatCode="General">
                  <c:v>0.81916500000000003</c:v>
                </c:pt>
                <c:pt idx="39772" formatCode="General">
                  <c:v>0.81918000000000002</c:v>
                </c:pt>
                <c:pt idx="39773" formatCode="General">
                  <c:v>0.81920300000000001</c:v>
                </c:pt>
                <c:pt idx="39774" formatCode="General">
                  <c:v>0.81922499999999998</c:v>
                </c:pt>
                <c:pt idx="39775" formatCode="General">
                  <c:v>0.8192469999999995</c:v>
                </c:pt>
                <c:pt idx="39776" formatCode="General">
                  <c:v>0.8192629999999993</c:v>
                </c:pt>
                <c:pt idx="39777" formatCode="General">
                  <c:v>0.81928500000000004</c:v>
                </c:pt>
                <c:pt idx="39778" formatCode="General">
                  <c:v>0.81930700000000001</c:v>
                </c:pt>
                <c:pt idx="39779" formatCode="General">
                  <c:v>0.81933</c:v>
                </c:pt>
                <c:pt idx="39780" formatCode="General">
                  <c:v>0.81934499999999999</c:v>
                </c:pt>
                <c:pt idx="39781" formatCode="General">
                  <c:v>0.81936799999999943</c:v>
                </c:pt>
                <c:pt idx="39782" formatCode="General">
                  <c:v>0.81938999999999951</c:v>
                </c:pt>
                <c:pt idx="39783" formatCode="General">
                  <c:v>0.81940500000000005</c:v>
                </c:pt>
                <c:pt idx="39784" formatCode="General">
                  <c:v>0.81942700000000002</c:v>
                </c:pt>
                <c:pt idx="39785" formatCode="General">
                  <c:v>0.81945000000000001</c:v>
                </c:pt>
                <c:pt idx="39786" formatCode="General">
                  <c:v>0.81947199999999998</c:v>
                </c:pt>
                <c:pt idx="39787" formatCode="General">
                  <c:v>0.81948799999999955</c:v>
                </c:pt>
                <c:pt idx="39788" formatCode="General">
                  <c:v>0.81950999999999996</c:v>
                </c:pt>
                <c:pt idx="39789" formatCode="General">
                  <c:v>0.81953199999999959</c:v>
                </c:pt>
                <c:pt idx="39790" formatCode="General">
                  <c:v>0.81955500000000003</c:v>
                </c:pt>
                <c:pt idx="39791" formatCode="General">
                  <c:v>0.81957000000000002</c:v>
                </c:pt>
                <c:pt idx="39792" formatCode="General">
                  <c:v>0.81959300000000002</c:v>
                </c:pt>
                <c:pt idx="39793" formatCode="General">
                  <c:v>0.81961499999999998</c:v>
                </c:pt>
                <c:pt idx="39794" formatCode="General">
                  <c:v>0.8196369999999995</c:v>
                </c:pt>
                <c:pt idx="39795" formatCode="General">
                  <c:v>0.81965200000000005</c:v>
                </c:pt>
                <c:pt idx="39796" formatCode="General">
                  <c:v>0.81967500000000071</c:v>
                </c:pt>
                <c:pt idx="39797" formatCode="General">
                  <c:v>0.81969700000000045</c:v>
                </c:pt>
                <c:pt idx="39798" formatCode="General">
                  <c:v>0.81972000000000045</c:v>
                </c:pt>
                <c:pt idx="39799" formatCode="General">
                  <c:v>0.81973499999999999</c:v>
                </c:pt>
                <c:pt idx="39800" formatCode="General">
                  <c:v>0.81975699999999996</c:v>
                </c:pt>
                <c:pt idx="39801" formatCode="General">
                  <c:v>0.81977999999999995</c:v>
                </c:pt>
                <c:pt idx="39802" formatCode="General">
                  <c:v>0.8198029999999995</c:v>
                </c:pt>
                <c:pt idx="39803" formatCode="General">
                  <c:v>0.81981800000000005</c:v>
                </c:pt>
                <c:pt idx="39804" formatCode="General">
                  <c:v>0.81984000000000046</c:v>
                </c:pt>
                <c:pt idx="39805" formatCode="General">
                  <c:v>0.81986199999999998</c:v>
                </c:pt>
                <c:pt idx="39806" formatCode="General">
                  <c:v>0.81988499999999997</c:v>
                </c:pt>
                <c:pt idx="39807" formatCode="General">
                  <c:v>0.81990000000000041</c:v>
                </c:pt>
                <c:pt idx="39808" formatCode="General">
                  <c:v>0.81992299999999996</c:v>
                </c:pt>
                <c:pt idx="39809" formatCode="General">
                  <c:v>0.8199450000000007</c:v>
                </c:pt>
                <c:pt idx="39810" formatCode="General">
                  <c:v>0.81996800000000003</c:v>
                </c:pt>
                <c:pt idx="39811" formatCode="General">
                  <c:v>0.81998199999999999</c:v>
                </c:pt>
                <c:pt idx="39812" formatCode="General">
                  <c:v>0.82000499999999998</c:v>
                </c:pt>
                <c:pt idx="39813" formatCode="General">
                  <c:v>0.82002799999999998</c:v>
                </c:pt>
                <c:pt idx="39814" formatCode="General">
                  <c:v>0.82004999999999995</c:v>
                </c:pt>
                <c:pt idx="39815" formatCode="General">
                  <c:v>0.82006500000000004</c:v>
                </c:pt>
                <c:pt idx="39816" formatCode="General">
                  <c:v>0.82008700000000001</c:v>
                </c:pt>
                <c:pt idx="39817" formatCode="General">
                  <c:v>0.82011000000000001</c:v>
                </c:pt>
                <c:pt idx="39818" formatCode="General">
                  <c:v>0.82013199999999997</c:v>
                </c:pt>
                <c:pt idx="39819" formatCode="General">
                  <c:v>0.82014799999999999</c:v>
                </c:pt>
                <c:pt idx="39820" formatCode="General">
                  <c:v>0.82016999999999951</c:v>
                </c:pt>
                <c:pt idx="39821" formatCode="General">
                  <c:v>0.82019299999999951</c:v>
                </c:pt>
                <c:pt idx="39822" formatCode="General">
                  <c:v>0.82021500000000003</c:v>
                </c:pt>
                <c:pt idx="39823" formatCode="General">
                  <c:v>0.82023000000000001</c:v>
                </c:pt>
                <c:pt idx="39824" formatCode="General">
                  <c:v>0.82025300000000001</c:v>
                </c:pt>
                <c:pt idx="39825" formatCode="General">
                  <c:v>0.82027499999999998</c:v>
                </c:pt>
                <c:pt idx="39826" formatCode="General">
                  <c:v>0.82029700000000005</c:v>
                </c:pt>
                <c:pt idx="39827" formatCode="General">
                  <c:v>0.82031299999999929</c:v>
                </c:pt>
                <c:pt idx="39828" formatCode="General">
                  <c:v>0.82033500000000004</c:v>
                </c:pt>
                <c:pt idx="39829" formatCode="General">
                  <c:v>0.820357</c:v>
                </c:pt>
                <c:pt idx="39830" formatCode="General">
                  <c:v>0.82038</c:v>
                </c:pt>
                <c:pt idx="39831" formatCode="General">
                  <c:v>0.82039499999999999</c:v>
                </c:pt>
                <c:pt idx="39832" formatCode="General">
                  <c:v>0.82041799999999943</c:v>
                </c:pt>
                <c:pt idx="39833" formatCode="General">
                  <c:v>0.8204399999999995</c:v>
                </c:pt>
                <c:pt idx="39834" formatCode="General">
                  <c:v>0.82046299999999939</c:v>
                </c:pt>
                <c:pt idx="39835" formatCode="General">
                  <c:v>0.82047800000000004</c:v>
                </c:pt>
                <c:pt idx="39836" formatCode="General">
                  <c:v>0.82050000000000001</c:v>
                </c:pt>
                <c:pt idx="39837" formatCode="General">
                  <c:v>0.82052199999999997</c:v>
                </c:pt>
                <c:pt idx="39838" formatCode="General">
                  <c:v>0.82054499999999997</c:v>
                </c:pt>
                <c:pt idx="39839" formatCode="General">
                  <c:v>0.82055999999999996</c:v>
                </c:pt>
                <c:pt idx="39840" formatCode="General">
                  <c:v>0.82058199999999959</c:v>
                </c:pt>
                <c:pt idx="39841" formatCode="General">
                  <c:v>0.82060500000000058</c:v>
                </c:pt>
                <c:pt idx="39842" formatCode="General">
                  <c:v>0.82062800000000058</c:v>
                </c:pt>
                <c:pt idx="39843" formatCode="General">
                  <c:v>0.82064300000000046</c:v>
                </c:pt>
                <c:pt idx="39844" formatCode="General">
                  <c:v>0.82066499999999998</c:v>
                </c:pt>
                <c:pt idx="39845" formatCode="General">
                  <c:v>0.82068799999999997</c:v>
                </c:pt>
                <c:pt idx="39846" formatCode="General">
                  <c:v>0.82071000000000005</c:v>
                </c:pt>
                <c:pt idx="39847" formatCode="General">
                  <c:v>0.8207250000000007</c:v>
                </c:pt>
                <c:pt idx="39848" formatCode="General">
                  <c:v>0.82074700000000045</c:v>
                </c:pt>
                <c:pt idx="39849" formatCode="General">
                  <c:v>0.82077000000000044</c:v>
                </c:pt>
                <c:pt idx="39850" formatCode="General">
                  <c:v>0.82078499999999999</c:v>
                </c:pt>
                <c:pt idx="39851" formatCode="General">
                  <c:v>0.82080699999999951</c:v>
                </c:pt>
                <c:pt idx="39852" formatCode="General">
                  <c:v>0.82082999999999995</c:v>
                </c:pt>
                <c:pt idx="39853" formatCode="General">
                  <c:v>0.82085300000000005</c:v>
                </c:pt>
                <c:pt idx="39854" formatCode="General">
                  <c:v>0.82086800000000004</c:v>
                </c:pt>
                <c:pt idx="39855" formatCode="General">
                  <c:v>0.82089000000000045</c:v>
                </c:pt>
                <c:pt idx="39856" formatCode="General">
                  <c:v>0.82091199999999998</c:v>
                </c:pt>
                <c:pt idx="39857" formatCode="General">
                  <c:v>0.82093499999999997</c:v>
                </c:pt>
                <c:pt idx="39858" formatCode="General">
                  <c:v>0.8209500000000004</c:v>
                </c:pt>
                <c:pt idx="39859" formatCode="General">
                  <c:v>0.82097299999999951</c:v>
                </c:pt>
                <c:pt idx="39860" formatCode="General">
                  <c:v>0.82099500000000059</c:v>
                </c:pt>
                <c:pt idx="39861" formatCode="General">
                  <c:v>0.821017</c:v>
                </c:pt>
                <c:pt idx="39862" formatCode="General">
                  <c:v>0.82103199999999998</c:v>
                </c:pt>
                <c:pt idx="39863" formatCode="General">
                  <c:v>0.82105499999999998</c:v>
                </c:pt>
                <c:pt idx="39864" formatCode="General">
                  <c:v>0.82107799999999997</c:v>
                </c:pt>
                <c:pt idx="39865" formatCode="General">
                  <c:v>0.82110000000000005</c:v>
                </c:pt>
                <c:pt idx="39866" formatCode="General">
                  <c:v>0.82111500000000004</c:v>
                </c:pt>
                <c:pt idx="39867" formatCode="General">
                  <c:v>0.82113700000000001</c:v>
                </c:pt>
                <c:pt idx="39868" formatCode="General">
                  <c:v>0.82116</c:v>
                </c:pt>
                <c:pt idx="39869" formatCode="General">
                  <c:v>0.82118199999999997</c:v>
                </c:pt>
                <c:pt idx="39870" formatCode="General">
                  <c:v>0.82119799999999998</c:v>
                </c:pt>
                <c:pt idx="39871" formatCode="General">
                  <c:v>0.82121999999999951</c:v>
                </c:pt>
                <c:pt idx="39872" formatCode="General">
                  <c:v>0.82124200000000003</c:v>
                </c:pt>
                <c:pt idx="39873" formatCode="General">
                  <c:v>0.82126500000000002</c:v>
                </c:pt>
                <c:pt idx="39874" formatCode="General">
                  <c:v>0.82128000000000001</c:v>
                </c:pt>
                <c:pt idx="39875" formatCode="General">
                  <c:v>0.82130300000000001</c:v>
                </c:pt>
                <c:pt idx="39876" formatCode="General">
                  <c:v>0.82132499999999997</c:v>
                </c:pt>
                <c:pt idx="39877" formatCode="General">
                  <c:v>0.82134700000000005</c:v>
                </c:pt>
                <c:pt idx="39878" formatCode="General">
                  <c:v>0.82136199999999959</c:v>
                </c:pt>
                <c:pt idx="39879" formatCode="General">
                  <c:v>0.82138500000000003</c:v>
                </c:pt>
                <c:pt idx="39880" formatCode="General">
                  <c:v>0.821407</c:v>
                </c:pt>
                <c:pt idx="39881" formatCode="General">
                  <c:v>0.82142999999999999</c:v>
                </c:pt>
                <c:pt idx="39882" formatCode="General">
                  <c:v>0.82144499999999998</c:v>
                </c:pt>
                <c:pt idx="39883" formatCode="General">
                  <c:v>0.82146699999999928</c:v>
                </c:pt>
                <c:pt idx="39884" formatCode="General">
                  <c:v>0.82149000000000005</c:v>
                </c:pt>
                <c:pt idx="39885" formatCode="General">
                  <c:v>0.82151299999999938</c:v>
                </c:pt>
                <c:pt idx="39886" formatCode="General">
                  <c:v>0.82152800000000004</c:v>
                </c:pt>
                <c:pt idx="39887" formatCode="General">
                  <c:v>0.82155</c:v>
                </c:pt>
                <c:pt idx="39888" formatCode="General">
                  <c:v>0.82157199999999997</c:v>
                </c:pt>
                <c:pt idx="39889" formatCode="General">
                  <c:v>0.82159499999999996</c:v>
                </c:pt>
                <c:pt idx="39890" formatCode="General">
                  <c:v>0.82160999999999995</c:v>
                </c:pt>
                <c:pt idx="39891" formatCode="General">
                  <c:v>0.8216329999999995</c:v>
                </c:pt>
                <c:pt idx="39892" formatCode="General">
                  <c:v>0.82165500000000058</c:v>
                </c:pt>
                <c:pt idx="39893" formatCode="General">
                  <c:v>0.82167800000000046</c:v>
                </c:pt>
                <c:pt idx="39894" formatCode="General">
                  <c:v>0.82169200000000042</c:v>
                </c:pt>
                <c:pt idx="39895" formatCode="General">
                  <c:v>0.82171499999999997</c:v>
                </c:pt>
                <c:pt idx="39896" formatCode="General">
                  <c:v>0.82173799999999997</c:v>
                </c:pt>
                <c:pt idx="39897" formatCode="General">
                  <c:v>0.82176000000000005</c:v>
                </c:pt>
                <c:pt idx="39898" formatCode="General">
                  <c:v>0.8217750000000007</c:v>
                </c:pt>
                <c:pt idx="39899" formatCode="General">
                  <c:v>0.82179700000000044</c:v>
                </c:pt>
                <c:pt idx="39900" formatCode="General">
                  <c:v>0.82181999999999999</c:v>
                </c:pt>
                <c:pt idx="39901" formatCode="General">
                  <c:v>0.82184200000000041</c:v>
                </c:pt>
                <c:pt idx="39902" formatCode="General">
                  <c:v>0.8218569999999995</c:v>
                </c:pt>
                <c:pt idx="39903" formatCode="General">
                  <c:v>0.82188000000000005</c:v>
                </c:pt>
                <c:pt idx="39904" formatCode="General">
                  <c:v>0.82190300000000005</c:v>
                </c:pt>
                <c:pt idx="39905" formatCode="General">
                  <c:v>0.82192500000000046</c:v>
                </c:pt>
                <c:pt idx="39906" formatCode="General">
                  <c:v>0.82194000000000045</c:v>
                </c:pt>
                <c:pt idx="39907" formatCode="General">
                  <c:v>0.821963</c:v>
                </c:pt>
                <c:pt idx="39908" formatCode="General">
                  <c:v>0.82198499999999997</c:v>
                </c:pt>
                <c:pt idx="39909" formatCode="General">
                  <c:v>0.82200700000000004</c:v>
                </c:pt>
                <c:pt idx="39910" formatCode="General">
                  <c:v>0.82202200000000003</c:v>
                </c:pt>
                <c:pt idx="39911" formatCode="General">
                  <c:v>0.82204500000000058</c:v>
                </c:pt>
                <c:pt idx="39912" formatCode="General">
                  <c:v>0.82206699999999955</c:v>
                </c:pt>
                <c:pt idx="39913" formatCode="General">
                  <c:v>0.82208999999999999</c:v>
                </c:pt>
                <c:pt idx="39914" formatCode="General">
                  <c:v>0.82210499999999997</c:v>
                </c:pt>
                <c:pt idx="39915" formatCode="General">
                  <c:v>0.82212799999999997</c:v>
                </c:pt>
                <c:pt idx="39916" formatCode="General">
                  <c:v>0.82215000000000005</c:v>
                </c:pt>
                <c:pt idx="39917" formatCode="General">
                  <c:v>0.82216500000000003</c:v>
                </c:pt>
                <c:pt idx="39918" formatCode="General">
                  <c:v>0.82218800000000003</c:v>
                </c:pt>
                <c:pt idx="39919" formatCode="General">
                  <c:v>0.82221</c:v>
                </c:pt>
                <c:pt idx="39920" formatCode="General">
                  <c:v>0.82223199999999996</c:v>
                </c:pt>
                <c:pt idx="39921" formatCode="General">
                  <c:v>0.82224799999999998</c:v>
                </c:pt>
                <c:pt idx="39922" formatCode="General">
                  <c:v>0.8222699999999995</c:v>
                </c:pt>
                <c:pt idx="39923" formatCode="General">
                  <c:v>0.82229200000000002</c:v>
                </c:pt>
                <c:pt idx="39924" formatCode="General">
                  <c:v>0.82231500000000002</c:v>
                </c:pt>
                <c:pt idx="39925" formatCode="General">
                  <c:v>0.82233000000000001</c:v>
                </c:pt>
                <c:pt idx="39926" formatCode="General">
                  <c:v>0.822353</c:v>
                </c:pt>
                <c:pt idx="39927" formatCode="General">
                  <c:v>0.82237499999999997</c:v>
                </c:pt>
                <c:pt idx="39928" formatCode="General">
                  <c:v>0.82239799999999996</c:v>
                </c:pt>
                <c:pt idx="39929" formatCode="General">
                  <c:v>0.82241199999999959</c:v>
                </c:pt>
                <c:pt idx="39930" formatCode="General">
                  <c:v>0.82243500000000003</c:v>
                </c:pt>
                <c:pt idx="39931" formatCode="General">
                  <c:v>0.82245699999999955</c:v>
                </c:pt>
                <c:pt idx="39932" formatCode="General">
                  <c:v>0.82247999999999999</c:v>
                </c:pt>
                <c:pt idx="39933" formatCode="General">
                  <c:v>0.82249499999999998</c:v>
                </c:pt>
                <c:pt idx="39934" formatCode="General">
                  <c:v>0.82251699999999939</c:v>
                </c:pt>
                <c:pt idx="39935" formatCode="General">
                  <c:v>0.82254000000000005</c:v>
                </c:pt>
                <c:pt idx="39936" formatCode="General">
                  <c:v>0.82256299999999938</c:v>
                </c:pt>
                <c:pt idx="39937" formatCode="General">
                  <c:v>0.82257800000000003</c:v>
                </c:pt>
                <c:pt idx="39938" formatCode="General">
                  <c:v>0.82260000000000044</c:v>
                </c:pt>
                <c:pt idx="39939" formatCode="General">
                  <c:v>0.82262200000000041</c:v>
                </c:pt>
                <c:pt idx="39940" formatCode="General">
                  <c:v>0.82264500000000074</c:v>
                </c:pt>
                <c:pt idx="39941" formatCode="General">
                  <c:v>0.82265999999999995</c:v>
                </c:pt>
                <c:pt idx="39942" formatCode="General">
                  <c:v>0.82268200000000002</c:v>
                </c:pt>
                <c:pt idx="39943" formatCode="General">
                  <c:v>0.82270500000000046</c:v>
                </c:pt>
                <c:pt idx="39944" formatCode="General">
                  <c:v>0.82272800000000046</c:v>
                </c:pt>
                <c:pt idx="39945" formatCode="General">
                  <c:v>0.82274200000000042</c:v>
                </c:pt>
                <c:pt idx="39946" formatCode="General">
                  <c:v>0.82276499999999997</c:v>
                </c:pt>
                <c:pt idx="39947" formatCode="General">
                  <c:v>0.82278799999999996</c:v>
                </c:pt>
                <c:pt idx="39948" formatCode="General">
                  <c:v>0.82281000000000004</c:v>
                </c:pt>
                <c:pt idx="39949" formatCode="General">
                  <c:v>0.82282500000000058</c:v>
                </c:pt>
                <c:pt idx="39950" formatCode="General">
                  <c:v>0.82284700000000044</c:v>
                </c:pt>
                <c:pt idx="39951" formatCode="General">
                  <c:v>0.82286999999999999</c:v>
                </c:pt>
                <c:pt idx="39952" formatCode="General">
                  <c:v>0.8228920000000004</c:v>
                </c:pt>
                <c:pt idx="39953" formatCode="General">
                  <c:v>0.82290799999999997</c:v>
                </c:pt>
                <c:pt idx="39954" formatCode="General">
                  <c:v>0.82293000000000005</c:v>
                </c:pt>
                <c:pt idx="39955" formatCode="General">
                  <c:v>0.82295300000000005</c:v>
                </c:pt>
                <c:pt idx="39956" formatCode="General">
                  <c:v>0.82297500000000046</c:v>
                </c:pt>
                <c:pt idx="39957" formatCode="General">
                  <c:v>0.82299000000000044</c:v>
                </c:pt>
                <c:pt idx="39958" formatCode="General">
                  <c:v>0.82301299999999955</c:v>
                </c:pt>
                <c:pt idx="39959" formatCode="General">
                  <c:v>0.82303499999999996</c:v>
                </c:pt>
                <c:pt idx="39960" formatCode="General">
                  <c:v>0.82305700000000004</c:v>
                </c:pt>
                <c:pt idx="39961" formatCode="General">
                  <c:v>0.82307200000000003</c:v>
                </c:pt>
                <c:pt idx="39962" formatCode="General">
                  <c:v>0.82309500000000047</c:v>
                </c:pt>
                <c:pt idx="39963" formatCode="General">
                  <c:v>0.82311699999999943</c:v>
                </c:pt>
                <c:pt idx="39964" formatCode="General">
                  <c:v>0.82313999999999998</c:v>
                </c:pt>
                <c:pt idx="39965" formatCode="General">
                  <c:v>0.82315499999999997</c:v>
                </c:pt>
                <c:pt idx="39966" formatCode="General">
                  <c:v>0.82317799999999997</c:v>
                </c:pt>
                <c:pt idx="39967" formatCode="General">
                  <c:v>0.82320000000000004</c:v>
                </c:pt>
                <c:pt idx="39968" formatCode="General">
                  <c:v>0.82322300000000004</c:v>
                </c:pt>
                <c:pt idx="39969" formatCode="General">
                  <c:v>0.82323800000000003</c:v>
                </c:pt>
                <c:pt idx="39970" formatCode="General">
                  <c:v>0.82325999999999999</c:v>
                </c:pt>
                <c:pt idx="39971" formatCode="General">
                  <c:v>0.82328199999999996</c:v>
                </c:pt>
                <c:pt idx="39972" formatCode="General">
                  <c:v>0.82330499999999951</c:v>
                </c:pt>
                <c:pt idx="39973" formatCode="General">
                  <c:v>0.82332000000000005</c:v>
                </c:pt>
                <c:pt idx="39974" formatCode="General">
                  <c:v>0.82334300000000005</c:v>
                </c:pt>
                <c:pt idx="39975" formatCode="General">
                  <c:v>0.82336500000000001</c:v>
                </c:pt>
                <c:pt idx="39976" formatCode="General">
                  <c:v>0.82338800000000001</c:v>
                </c:pt>
                <c:pt idx="39977" formatCode="General">
                  <c:v>0.82340199999999997</c:v>
                </c:pt>
                <c:pt idx="39978" formatCode="General">
                  <c:v>0.82342499999999996</c:v>
                </c:pt>
                <c:pt idx="39979" formatCode="General">
                  <c:v>0.82344799999999996</c:v>
                </c:pt>
                <c:pt idx="39980" formatCode="General">
                  <c:v>0.82347000000000004</c:v>
                </c:pt>
                <c:pt idx="39981" formatCode="General">
                  <c:v>0.82348500000000002</c:v>
                </c:pt>
                <c:pt idx="39982" formatCode="General">
                  <c:v>0.82350699999999954</c:v>
                </c:pt>
                <c:pt idx="39983" formatCode="General">
                  <c:v>0.82352999999999998</c:v>
                </c:pt>
                <c:pt idx="39984" formatCode="General">
                  <c:v>0.82354499999999997</c:v>
                </c:pt>
                <c:pt idx="39985" formatCode="General">
                  <c:v>0.82356699999999938</c:v>
                </c:pt>
                <c:pt idx="39986" formatCode="General">
                  <c:v>0.82359000000000004</c:v>
                </c:pt>
                <c:pt idx="39987" formatCode="General">
                  <c:v>0.82361300000000004</c:v>
                </c:pt>
                <c:pt idx="39988" formatCode="General">
                  <c:v>0.82362700000000044</c:v>
                </c:pt>
                <c:pt idx="39989" formatCode="General">
                  <c:v>0.82365000000000044</c:v>
                </c:pt>
                <c:pt idx="39990" formatCode="General">
                  <c:v>0.82367299999999999</c:v>
                </c:pt>
                <c:pt idx="39991" formatCode="General">
                  <c:v>0.82369499999999995</c:v>
                </c:pt>
                <c:pt idx="39992" formatCode="General">
                  <c:v>0.82371000000000005</c:v>
                </c:pt>
                <c:pt idx="39993" formatCode="General">
                  <c:v>0.82373200000000002</c:v>
                </c:pt>
                <c:pt idx="39994" formatCode="General">
                  <c:v>0.82375500000000046</c:v>
                </c:pt>
                <c:pt idx="39995" formatCode="General">
                  <c:v>0.82377699999999998</c:v>
                </c:pt>
                <c:pt idx="39996" formatCode="General">
                  <c:v>0.82379200000000041</c:v>
                </c:pt>
                <c:pt idx="39997" formatCode="General">
                  <c:v>0.82381499999999996</c:v>
                </c:pt>
                <c:pt idx="39998" formatCode="General">
                  <c:v>0.82383799999999996</c:v>
                </c:pt>
                <c:pt idx="39999" formatCode="General">
                  <c:v>0.82386000000000004</c:v>
                </c:pt>
                <c:pt idx="40000" formatCode="General">
                  <c:v>0.82387500000000058</c:v>
                </c:pt>
                <c:pt idx="40001" formatCode="General">
                  <c:v>0.82389800000000046</c:v>
                </c:pt>
                <c:pt idx="40002" formatCode="General">
                  <c:v>0.82391999999999999</c:v>
                </c:pt>
                <c:pt idx="40003" formatCode="General">
                  <c:v>0.82394199999999995</c:v>
                </c:pt>
                <c:pt idx="40004" formatCode="General">
                  <c:v>0.82395799999999997</c:v>
                </c:pt>
                <c:pt idx="40005" formatCode="General">
                  <c:v>0.82398000000000005</c:v>
                </c:pt>
                <c:pt idx="40006" formatCode="General">
                  <c:v>0.82400200000000001</c:v>
                </c:pt>
                <c:pt idx="40007" formatCode="General">
                  <c:v>0.82402500000000045</c:v>
                </c:pt>
                <c:pt idx="40008" formatCode="General">
                  <c:v>0.82403999999999999</c:v>
                </c:pt>
                <c:pt idx="40009" formatCode="General">
                  <c:v>0.82406299999999955</c:v>
                </c:pt>
                <c:pt idx="40010" formatCode="General">
                  <c:v>0.82408499999999996</c:v>
                </c:pt>
                <c:pt idx="40011" formatCode="General">
                  <c:v>0.82410700000000003</c:v>
                </c:pt>
                <c:pt idx="40012" formatCode="General">
                  <c:v>0.82412200000000002</c:v>
                </c:pt>
                <c:pt idx="40013" formatCode="General">
                  <c:v>0.82414500000000046</c:v>
                </c:pt>
                <c:pt idx="40014" formatCode="General">
                  <c:v>0.82416699999999943</c:v>
                </c:pt>
                <c:pt idx="40015" formatCode="General">
                  <c:v>0.82418999999999998</c:v>
                </c:pt>
                <c:pt idx="40016" formatCode="General">
                  <c:v>0.82420499999999997</c:v>
                </c:pt>
                <c:pt idx="40017" formatCode="General">
                  <c:v>0.82422700000000004</c:v>
                </c:pt>
                <c:pt idx="40018" formatCode="General">
                  <c:v>0.82425000000000004</c:v>
                </c:pt>
                <c:pt idx="40019" formatCode="General">
                  <c:v>0.82427300000000003</c:v>
                </c:pt>
                <c:pt idx="40020" formatCode="General">
                  <c:v>0.82428800000000002</c:v>
                </c:pt>
                <c:pt idx="40021" formatCode="General">
                  <c:v>0.82430999999999999</c:v>
                </c:pt>
                <c:pt idx="40022" formatCode="General">
                  <c:v>0.82433199999999951</c:v>
                </c:pt>
                <c:pt idx="40023" formatCode="General">
                  <c:v>0.8243549999999995</c:v>
                </c:pt>
                <c:pt idx="40024" formatCode="General">
                  <c:v>0.82437000000000005</c:v>
                </c:pt>
                <c:pt idx="40025" formatCode="General">
                  <c:v>0.82439200000000001</c:v>
                </c:pt>
                <c:pt idx="40026" formatCode="General">
                  <c:v>0.82441500000000001</c:v>
                </c:pt>
                <c:pt idx="40027" formatCode="General">
                  <c:v>0.824438</c:v>
                </c:pt>
                <c:pt idx="40028" formatCode="General">
                  <c:v>0.82445199999999996</c:v>
                </c:pt>
                <c:pt idx="40029" formatCode="General">
                  <c:v>0.82447499999999996</c:v>
                </c:pt>
                <c:pt idx="40030" formatCode="General">
                  <c:v>0.82449799999999951</c:v>
                </c:pt>
                <c:pt idx="40031" formatCode="General">
                  <c:v>0.82452000000000003</c:v>
                </c:pt>
                <c:pt idx="40032" formatCode="General">
                  <c:v>0.82453500000000002</c:v>
                </c:pt>
                <c:pt idx="40033" formatCode="General">
                  <c:v>0.82455699999999943</c:v>
                </c:pt>
                <c:pt idx="40034" formatCode="General">
                  <c:v>0.82457999999999998</c:v>
                </c:pt>
                <c:pt idx="40035" formatCode="General">
                  <c:v>0.82460199999999995</c:v>
                </c:pt>
                <c:pt idx="40036" formatCode="General">
                  <c:v>0.82461799999999996</c:v>
                </c:pt>
                <c:pt idx="40037" formatCode="General">
                  <c:v>0.82464000000000071</c:v>
                </c:pt>
                <c:pt idx="40038" formatCode="General">
                  <c:v>0.82466300000000003</c:v>
                </c:pt>
                <c:pt idx="40039" formatCode="General">
                  <c:v>0.82468500000000045</c:v>
                </c:pt>
                <c:pt idx="40040" formatCode="General">
                  <c:v>0.82470000000000043</c:v>
                </c:pt>
                <c:pt idx="40041" formatCode="General">
                  <c:v>0.82472299999999998</c:v>
                </c:pt>
                <c:pt idx="40042" formatCode="General">
                  <c:v>0.82474499999999995</c:v>
                </c:pt>
                <c:pt idx="40043" formatCode="General">
                  <c:v>0.82476700000000003</c:v>
                </c:pt>
                <c:pt idx="40044" formatCode="General">
                  <c:v>0.82478200000000002</c:v>
                </c:pt>
                <c:pt idx="40045" formatCode="General">
                  <c:v>0.82480500000000045</c:v>
                </c:pt>
                <c:pt idx="40046" formatCode="General">
                  <c:v>0.82482699999999998</c:v>
                </c:pt>
                <c:pt idx="40047" formatCode="General">
                  <c:v>0.82485000000000042</c:v>
                </c:pt>
                <c:pt idx="40048" formatCode="General">
                  <c:v>0.82486499999999996</c:v>
                </c:pt>
                <c:pt idx="40049" formatCode="General">
                  <c:v>0.82488799999999951</c:v>
                </c:pt>
                <c:pt idx="40050" formatCode="General">
                  <c:v>0.82491000000000003</c:v>
                </c:pt>
                <c:pt idx="40051" formatCode="General">
                  <c:v>0.82492500000000046</c:v>
                </c:pt>
                <c:pt idx="40052" formatCode="General">
                  <c:v>0.82494800000000046</c:v>
                </c:pt>
                <c:pt idx="40053" formatCode="General">
                  <c:v>0.82496999999999998</c:v>
                </c:pt>
                <c:pt idx="40054" formatCode="General">
                  <c:v>0.82499199999999995</c:v>
                </c:pt>
                <c:pt idx="40055" formatCode="General">
                  <c:v>0.82500700000000005</c:v>
                </c:pt>
                <c:pt idx="40056" formatCode="General">
                  <c:v>0.82503000000000004</c:v>
                </c:pt>
                <c:pt idx="40057" formatCode="General">
                  <c:v>0.82505200000000001</c:v>
                </c:pt>
                <c:pt idx="40058" formatCode="General">
                  <c:v>0.82507500000000045</c:v>
                </c:pt>
                <c:pt idx="40059" formatCode="General">
                  <c:v>0.82508999999999999</c:v>
                </c:pt>
                <c:pt idx="40060" formatCode="General">
                  <c:v>0.82511299999999943</c:v>
                </c:pt>
                <c:pt idx="40061" formatCode="General">
                  <c:v>0.82513499999999951</c:v>
                </c:pt>
                <c:pt idx="40062" formatCode="General">
                  <c:v>0.8251579999999995</c:v>
                </c:pt>
                <c:pt idx="40063" formatCode="General">
                  <c:v>0.82517300000000005</c:v>
                </c:pt>
                <c:pt idx="40064" formatCode="General">
                  <c:v>0.82519500000000046</c:v>
                </c:pt>
                <c:pt idx="40065" formatCode="General">
                  <c:v>0.82521699999999942</c:v>
                </c:pt>
                <c:pt idx="40066" formatCode="General">
                  <c:v>0.82523999999999997</c:v>
                </c:pt>
                <c:pt idx="40067" formatCode="General">
                  <c:v>0.82525499999999996</c:v>
                </c:pt>
                <c:pt idx="40068" formatCode="General">
                  <c:v>0.82527700000000004</c:v>
                </c:pt>
                <c:pt idx="40069" formatCode="General">
                  <c:v>0.82530000000000003</c:v>
                </c:pt>
                <c:pt idx="40070" formatCode="General">
                  <c:v>0.82532300000000003</c:v>
                </c:pt>
                <c:pt idx="40071" formatCode="General">
                  <c:v>0.82533800000000002</c:v>
                </c:pt>
                <c:pt idx="40072" formatCode="General">
                  <c:v>0.82535999999999998</c:v>
                </c:pt>
                <c:pt idx="40073" formatCode="General">
                  <c:v>0.82538299999999942</c:v>
                </c:pt>
                <c:pt idx="40074" formatCode="General">
                  <c:v>0.8254050000000005</c:v>
                </c:pt>
                <c:pt idx="40075" formatCode="General">
                  <c:v>0.82542000000000004</c:v>
                </c:pt>
                <c:pt idx="40076" formatCode="General">
                  <c:v>0.82544200000000001</c:v>
                </c:pt>
                <c:pt idx="40077" formatCode="General">
                  <c:v>0.825465</c:v>
                </c:pt>
                <c:pt idx="40078" formatCode="General">
                  <c:v>0.825488</c:v>
                </c:pt>
                <c:pt idx="40079" formatCode="General">
                  <c:v>0.82550199999999996</c:v>
                </c:pt>
                <c:pt idx="40080" formatCode="General">
                  <c:v>0.82552499999999951</c:v>
                </c:pt>
                <c:pt idx="40081" formatCode="General">
                  <c:v>0.8255479999999995</c:v>
                </c:pt>
                <c:pt idx="40082" formatCode="General">
                  <c:v>0.82557000000000003</c:v>
                </c:pt>
                <c:pt idx="40083" formatCode="General">
                  <c:v>0.82558500000000001</c:v>
                </c:pt>
                <c:pt idx="40084" formatCode="General">
                  <c:v>0.82560800000000045</c:v>
                </c:pt>
                <c:pt idx="40085" formatCode="General">
                  <c:v>0.82563000000000042</c:v>
                </c:pt>
                <c:pt idx="40086" formatCode="General">
                  <c:v>0.82565200000000005</c:v>
                </c:pt>
                <c:pt idx="40087" formatCode="General">
                  <c:v>0.82566799999999996</c:v>
                </c:pt>
                <c:pt idx="40088" formatCode="General">
                  <c:v>0.8256900000000007</c:v>
                </c:pt>
                <c:pt idx="40089" formatCode="General">
                  <c:v>0.825712</c:v>
                </c:pt>
                <c:pt idx="40090" formatCode="General">
                  <c:v>0.82573500000000044</c:v>
                </c:pt>
                <c:pt idx="40091" formatCode="General">
                  <c:v>0.82575000000000043</c:v>
                </c:pt>
                <c:pt idx="40092" formatCode="General">
                  <c:v>0.82577299999999998</c:v>
                </c:pt>
                <c:pt idx="40093" formatCode="General">
                  <c:v>0.82579499999999995</c:v>
                </c:pt>
                <c:pt idx="40094" formatCode="General">
                  <c:v>0.82581700000000002</c:v>
                </c:pt>
                <c:pt idx="40095" formatCode="General">
                  <c:v>0.82583200000000001</c:v>
                </c:pt>
                <c:pt idx="40096" formatCode="General">
                  <c:v>0.82585500000000045</c:v>
                </c:pt>
                <c:pt idx="40097" formatCode="General">
                  <c:v>0.82587699999999997</c:v>
                </c:pt>
                <c:pt idx="40098" formatCode="General">
                  <c:v>0.82590000000000041</c:v>
                </c:pt>
                <c:pt idx="40099" formatCode="General">
                  <c:v>0.82591499999999951</c:v>
                </c:pt>
                <c:pt idx="40100" formatCode="General">
                  <c:v>0.82593700000000003</c:v>
                </c:pt>
                <c:pt idx="40101" formatCode="General">
                  <c:v>0.82596000000000003</c:v>
                </c:pt>
                <c:pt idx="40102" formatCode="General">
                  <c:v>0.82598300000000002</c:v>
                </c:pt>
                <c:pt idx="40103" formatCode="General">
                  <c:v>0.82599800000000045</c:v>
                </c:pt>
                <c:pt idx="40104" formatCode="General">
                  <c:v>0.82601999999999998</c:v>
                </c:pt>
                <c:pt idx="40105" formatCode="General">
                  <c:v>0.82604200000000005</c:v>
                </c:pt>
                <c:pt idx="40106" formatCode="General">
                  <c:v>0.82606500000000005</c:v>
                </c:pt>
                <c:pt idx="40107" formatCode="General">
                  <c:v>0.82608000000000004</c:v>
                </c:pt>
                <c:pt idx="40108" formatCode="General">
                  <c:v>0.826102</c:v>
                </c:pt>
                <c:pt idx="40109" formatCode="General">
                  <c:v>0.82612500000000044</c:v>
                </c:pt>
                <c:pt idx="40110" formatCode="General">
                  <c:v>0.82614799999999999</c:v>
                </c:pt>
                <c:pt idx="40111" formatCode="General">
                  <c:v>0.82616199999999951</c:v>
                </c:pt>
                <c:pt idx="40112" formatCode="General">
                  <c:v>0.8261849999999995</c:v>
                </c:pt>
                <c:pt idx="40113" formatCode="General">
                  <c:v>0.82620800000000005</c:v>
                </c:pt>
                <c:pt idx="40114" formatCode="General">
                  <c:v>0.82623000000000002</c:v>
                </c:pt>
                <c:pt idx="40115" formatCode="General">
                  <c:v>0.82624500000000045</c:v>
                </c:pt>
                <c:pt idx="40116" formatCode="General">
                  <c:v>0.82626699999999942</c:v>
                </c:pt>
                <c:pt idx="40117" formatCode="General">
                  <c:v>0.82628999999999997</c:v>
                </c:pt>
                <c:pt idx="40118" formatCode="General">
                  <c:v>0.82630499999999996</c:v>
                </c:pt>
                <c:pt idx="40119" formatCode="General">
                  <c:v>0.82632799999999951</c:v>
                </c:pt>
                <c:pt idx="40120" formatCode="General">
                  <c:v>0.82635000000000003</c:v>
                </c:pt>
                <c:pt idx="40121" formatCode="General">
                  <c:v>0.82637300000000002</c:v>
                </c:pt>
                <c:pt idx="40122" formatCode="General">
                  <c:v>0.82638699999999943</c:v>
                </c:pt>
                <c:pt idx="40123" formatCode="General">
                  <c:v>0.82640999999999998</c:v>
                </c:pt>
                <c:pt idx="40124" formatCode="General">
                  <c:v>0.82643299999999942</c:v>
                </c:pt>
                <c:pt idx="40125" formatCode="General">
                  <c:v>0.82645500000000005</c:v>
                </c:pt>
                <c:pt idx="40126" formatCode="General">
                  <c:v>0.82647000000000004</c:v>
                </c:pt>
                <c:pt idx="40127" formatCode="General">
                  <c:v>0.826492</c:v>
                </c:pt>
                <c:pt idx="40128" formatCode="General">
                  <c:v>0.826515</c:v>
                </c:pt>
                <c:pt idx="40129" formatCode="General">
                  <c:v>0.82653699999999941</c:v>
                </c:pt>
                <c:pt idx="40130" formatCode="General">
                  <c:v>0.82655299999999943</c:v>
                </c:pt>
                <c:pt idx="40131" formatCode="General">
                  <c:v>0.8265749999999995</c:v>
                </c:pt>
                <c:pt idx="40132" formatCode="General">
                  <c:v>0.82659800000000005</c:v>
                </c:pt>
                <c:pt idx="40133" formatCode="General">
                  <c:v>0.82662000000000047</c:v>
                </c:pt>
                <c:pt idx="40134" formatCode="General">
                  <c:v>0.82663500000000045</c:v>
                </c:pt>
                <c:pt idx="40135" formatCode="General">
                  <c:v>0.82665800000000045</c:v>
                </c:pt>
                <c:pt idx="40136" formatCode="General">
                  <c:v>0.82668000000000041</c:v>
                </c:pt>
                <c:pt idx="40137" formatCode="General">
                  <c:v>0.82670200000000005</c:v>
                </c:pt>
                <c:pt idx="40138" formatCode="General">
                  <c:v>0.82671700000000004</c:v>
                </c:pt>
                <c:pt idx="40139" formatCode="General">
                  <c:v>0.82674000000000059</c:v>
                </c:pt>
                <c:pt idx="40140" formatCode="General">
                  <c:v>0.826762</c:v>
                </c:pt>
                <c:pt idx="40141" formatCode="General">
                  <c:v>0.82678499999999999</c:v>
                </c:pt>
                <c:pt idx="40142" formatCode="General">
                  <c:v>0.82680000000000042</c:v>
                </c:pt>
                <c:pt idx="40143" formatCode="General">
                  <c:v>0.82682299999999997</c:v>
                </c:pt>
                <c:pt idx="40144" formatCode="General">
                  <c:v>0.82684500000000072</c:v>
                </c:pt>
                <c:pt idx="40145" formatCode="General">
                  <c:v>0.82686800000000005</c:v>
                </c:pt>
                <c:pt idx="40146" formatCode="General">
                  <c:v>0.82688300000000003</c:v>
                </c:pt>
                <c:pt idx="40147" formatCode="General">
                  <c:v>0.82690500000000045</c:v>
                </c:pt>
                <c:pt idx="40148" formatCode="General">
                  <c:v>0.82692699999999997</c:v>
                </c:pt>
                <c:pt idx="40149" formatCode="General">
                  <c:v>0.82695000000000041</c:v>
                </c:pt>
                <c:pt idx="40150" formatCode="General">
                  <c:v>0.82696499999999951</c:v>
                </c:pt>
                <c:pt idx="40151" formatCode="General">
                  <c:v>0.82698700000000003</c:v>
                </c:pt>
                <c:pt idx="40152" formatCode="General">
                  <c:v>0.82701000000000002</c:v>
                </c:pt>
                <c:pt idx="40153" formatCode="General">
                  <c:v>0.82703300000000002</c:v>
                </c:pt>
                <c:pt idx="40154" formatCode="General">
                  <c:v>0.82704800000000045</c:v>
                </c:pt>
                <c:pt idx="40155" formatCode="General">
                  <c:v>0.82706999999999997</c:v>
                </c:pt>
                <c:pt idx="40156" formatCode="General">
                  <c:v>0.82709299999999997</c:v>
                </c:pt>
                <c:pt idx="40157" formatCode="General">
                  <c:v>0.82711500000000004</c:v>
                </c:pt>
                <c:pt idx="40158" formatCode="General">
                  <c:v>0.82713000000000003</c:v>
                </c:pt>
                <c:pt idx="40159" formatCode="General">
                  <c:v>0.827152</c:v>
                </c:pt>
                <c:pt idx="40160" formatCode="General">
                  <c:v>0.82717499999999999</c:v>
                </c:pt>
                <c:pt idx="40161" formatCode="General">
                  <c:v>0.82719799999999999</c:v>
                </c:pt>
                <c:pt idx="40162" formatCode="General">
                  <c:v>0.8272119999999995</c:v>
                </c:pt>
                <c:pt idx="40163" formatCode="General">
                  <c:v>0.82723500000000005</c:v>
                </c:pt>
                <c:pt idx="40164" formatCode="General">
                  <c:v>0.82725800000000005</c:v>
                </c:pt>
                <c:pt idx="40165" formatCode="General">
                  <c:v>0.82728000000000002</c:v>
                </c:pt>
                <c:pt idx="40166" formatCode="General">
                  <c:v>0.82729500000000045</c:v>
                </c:pt>
                <c:pt idx="40167" formatCode="General">
                  <c:v>0.82731699999999941</c:v>
                </c:pt>
                <c:pt idx="40168" formatCode="General">
                  <c:v>0.82733999999999996</c:v>
                </c:pt>
                <c:pt idx="40169" formatCode="General">
                  <c:v>0.8273619999999996</c:v>
                </c:pt>
                <c:pt idx="40170" formatCode="General">
                  <c:v>0.82737700000000003</c:v>
                </c:pt>
                <c:pt idx="40171" formatCode="General">
                  <c:v>0.82740000000000002</c:v>
                </c:pt>
                <c:pt idx="40172" formatCode="General">
                  <c:v>0.82742300000000002</c:v>
                </c:pt>
                <c:pt idx="40173" formatCode="General">
                  <c:v>0.82744499999999999</c:v>
                </c:pt>
                <c:pt idx="40174" formatCode="General">
                  <c:v>0.82745999999999997</c:v>
                </c:pt>
                <c:pt idx="40175" formatCode="General">
                  <c:v>0.82748299999999941</c:v>
                </c:pt>
                <c:pt idx="40176" formatCode="General">
                  <c:v>0.82750500000000005</c:v>
                </c:pt>
                <c:pt idx="40177" formatCode="General">
                  <c:v>0.82752700000000001</c:v>
                </c:pt>
                <c:pt idx="40178" formatCode="General">
                  <c:v>0.827542</c:v>
                </c:pt>
                <c:pt idx="40179" formatCode="General">
                  <c:v>0.827565</c:v>
                </c:pt>
                <c:pt idx="40180" formatCode="General">
                  <c:v>0.8275869999999993</c:v>
                </c:pt>
                <c:pt idx="40181" formatCode="General">
                  <c:v>0.8276100000000004</c:v>
                </c:pt>
                <c:pt idx="40182" formatCode="General">
                  <c:v>0.82762500000000083</c:v>
                </c:pt>
                <c:pt idx="40183" formatCode="General">
                  <c:v>0.82764800000000072</c:v>
                </c:pt>
                <c:pt idx="40184" formatCode="General">
                  <c:v>0.82767000000000046</c:v>
                </c:pt>
                <c:pt idx="40185" formatCode="General">
                  <c:v>0.82768500000000045</c:v>
                </c:pt>
                <c:pt idx="40186" formatCode="General">
                  <c:v>0.82770800000000044</c:v>
                </c:pt>
                <c:pt idx="40187" formatCode="General">
                  <c:v>0.82773000000000041</c:v>
                </c:pt>
                <c:pt idx="40188" formatCode="General">
                  <c:v>0.82775200000000004</c:v>
                </c:pt>
                <c:pt idx="40189" formatCode="General">
                  <c:v>0.82776700000000003</c:v>
                </c:pt>
                <c:pt idx="40190" formatCode="General">
                  <c:v>0.82779000000000058</c:v>
                </c:pt>
                <c:pt idx="40191" formatCode="General">
                  <c:v>0.82781199999999999</c:v>
                </c:pt>
                <c:pt idx="40192" formatCode="General">
                  <c:v>0.82783499999999999</c:v>
                </c:pt>
                <c:pt idx="40193" formatCode="General">
                  <c:v>0.82785000000000042</c:v>
                </c:pt>
                <c:pt idx="40194" formatCode="General">
                  <c:v>0.82787299999999997</c:v>
                </c:pt>
                <c:pt idx="40195" formatCode="General">
                  <c:v>0.82789500000000071</c:v>
                </c:pt>
                <c:pt idx="40196" formatCode="General">
                  <c:v>0.82791800000000004</c:v>
                </c:pt>
                <c:pt idx="40197" formatCode="General">
                  <c:v>0.82793300000000003</c:v>
                </c:pt>
                <c:pt idx="40198" formatCode="General">
                  <c:v>0.82795500000000044</c:v>
                </c:pt>
                <c:pt idx="40199" formatCode="General">
                  <c:v>0.82797699999999996</c:v>
                </c:pt>
                <c:pt idx="40200" formatCode="General">
                  <c:v>0.8280000000000004</c:v>
                </c:pt>
                <c:pt idx="40201" formatCode="General">
                  <c:v>0.8280149999999995</c:v>
                </c:pt>
                <c:pt idx="40202" formatCode="General">
                  <c:v>0.82803800000000005</c:v>
                </c:pt>
                <c:pt idx="40203" formatCode="General">
                  <c:v>0.82806000000000002</c:v>
                </c:pt>
                <c:pt idx="40204" formatCode="General">
                  <c:v>0.82808300000000001</c:v>
                </c:pt>
                <c:pt idx="40205" formatCode="General">
                  <c:v>0.82809699999999997</c:v>
                </c:pt>
                <c:pt idx="40206" formatCode="General">
                  <c:v>0.82811999999999997</c:v>
                </c:pt>
                <c:pt idx="40207" formatCode="General">
                  <c:v>0.82814299999999996</c:v>
                </c:pt>
                <c:pt idx="40208" formatCode="General">
                  <c:v>0.82816500000000004</c:v>
                </c:pt>
                <c:pt idx="40209" formatCode="General">
                  <c:v>0.82818000000000003</c:v>
                </c:pt>
                <c:pt idx="40210" formatCode="General">
                  <c:v>0.82820199999999999</c:v>
                </c:pt>
                <c:pt idx="40211" formatCode="General">
                  <c:v>0.82822499999999999</c:v>
                </c:pt>
                <c:pt idx="40212" formatCode="General">
                  <c:v>0.82824699999999996</c:v>
                </c:pt>
                <c:pt idx="40213" formatCode="General">
                  <c:v>0.82826199999999961</c:v>
                </c:pt>
                <c:pt idx="40214" formatCode="General">
                  <c:v>0.82828500000000005</c:v>
                </c:pt>
                <c:pt idx="40215" formatCode="General">
                  <c:v>0.82830800000000004</c:v>
                </c:pt>
                <c:pt idx="40216" formatCode="General">
                  <c:v>0.82833000000000001</c:v>
                </c:pt>
                <c:pt idx="40217" formatCode="General">
                  <c:v>0.82834500000000044</c:v>
                </c:pt>
                <c:pt idx="40218" formatCode="General">
                  <c:v>0.82836799999999955</c:v>
                </c:pt>
                <c:pt idx="40219" formatCode="General">
                  <c:v>0.82838999999999996</c:v>
                </c:pt>
                <c:pt idx="40220" formatCode="General">
                  <c:v>0.82841199999999959</c:v>
                </c:pt>
                <c:pt idx="40221" formatCode="General">
                  <c:v>0.82842700000000002</c:v>
                </c:pt>
                <c:pt idx="40222" formatCode="General">
                  <c:v>0.82845000000000002</c:v>
                </c:pt>
                <c:pt idx="40223" formatCode="General">
                  <c:v>0.82847199999999999</c:v>
                </c:pt>
                <c:pt idx="40224" formatCode="General">
                  <c:v>0.82849499999999998</c:v>
                </c:pt>
                <c:pt idx="40225" formatCode="General">
                  <c:v>0.82850999999999997</c:v>
                </c:pt>
                <c:pt idx="40226" formatCode="General">
                  <c:v>0.8285329999999993</c:v>
                </c:pt>
                <c:pt idx="40227" formatCode="General">
                  <c:v>0.82855500000000004</c:v>
                </c:pt>
                <c:pt idx="40228" formatCode="General">
                  <c:v>0.82857800000000004</c:v>
                </c:pt>
                <c:pt idx="40229" formatCode="General">
                  <c:v>0.82859300000000002</c:v>
                </c:pt>
                <c:pt idx="40230" formatCode="General">
                  <c:v>0.82861499999999999</c:v>
                </c:pt>
                <c:pt idx="40231" formatCode="General">
                  <c:v>0.82863699999999996</c:v>
                </c:pt>
                <c:pt idx="40232" formatCode="General">
                  <c:v>0.82865999999999995</c:v>
                </c:pt>
                <c:pt idx="40233" formatCode="General">
                  <c:v>0.82867500000000072</c:v>
                </c:pt>
                <c:pt idx="40234" formatCode="General">
                  <c:v>0.82869700000000046</c:v>
                </c:pt>
                <c:pt idx="40235" formatCode="General">
                  <c:v>0.82872000000000046</c:v>
                </c:pt>
                <c:pt idx="40236" formatCode="General">
                  <c:v>0.82874300000000045</c:v>
                </c:pt>
                <c:pt idx="40237" formatCode="General">
                  <c:v>0.82875799999999999</c:v>
                </c:pt>
                <c:pt idx="40238" formatCode="General">
                  <c:v>0.82878000000000041</c:v>
                </c:pt>
                <c:pt idx="40239" formatCode="General">
                  <c:v>0.82880299999999996</c:v>
                </c:pt>
                <c:pt idx="40240" formatCode="General">
                  <c:v>0.8288250000000007</c:v>
                </c:pt>
                <c:pt idx="40241" formatCode="General">
                  <c:v>0.82884000000000047</c:v>
                </c:pt>
                <c:pt idx="40242" formatCode="General">
                  <c:v>0.82886199999999999</c:v>
                </c:pt>
                <c:pt idx="40243" formatCode="General">
                  <c:v>0.82888499999999998</c:v>
                </c:pt>
                <c:pt idx="40244" formatCode="General">
                  <c:v>0.82890799999999998</c:v>
                </c:pt>
                <c:pt idx="40245" formatCode="General">
                  <c:v>0.82892200000000005</c:v>
                </c:pt>
                <c:pt idx="40246" formatCode="General">
                  <c:v>0.82894500000000071</c:v>
                </c:pt>
                <c:pt idx="40247" formatCode="General">
                  <c:v>0.82896800000000004</c:v>
                </c:pt>
                <c:pt idx="40248" formatCode="General">
                  <c:v>0.82899000000000045</c:v>
                </c:pt>
                <c:pt idx="40249" formatCode="General">
                  <c:v>0.82900499999999999</c:v>
                </c:pt>
                <c:pt idx="40250" formatCode="General">
                  <c:v>0.82902699999999996</c:v>
                </c:pt>
                <c:pt idx="40251" formatCode="General">
                  <c:v>0.82904999999999995</c:v>
                </c:pt>
                <c:pt idx="40252" formatCode="General">
                  <c:v>0.82906500000000005</c:v>
                </c:pt>
                <c:pt idx="40253" formatCode="General">
                  <c:v>0.82908700000000002</c:v>
                </c:pt>
                <c:pt idx="40254" formatCode="General">
                  <c:v>0.82911000000000001</c:v>
                </c:pt>
                <c:pt idx="40255" formatCode="General">
                  <c:v>0.82913300000000001</c:v>
                </c:pt>
                <c:pt idx="40256" formatCode="General">
                  <c:v>0.82914699999999997</c:v>
                </c:pt>
                <c:pt idx="40257" formatCode="General">
                  <c:v>0.82916999999999996</c:v>
                </c:pt>
                <c:pt idx="40258" formatCode="General">
                  <c:v>0.82919299999999996</c:v>
                </c:pt>
                <c:pt idx="40259" formatCode="General">
                  <c:v>0.82921500000000004</c:v>
                </c:pt>
                <c:pt idx="40260" formatCode="General">
                  <c:v>0.82923000000000002</c:v>
                </c:pt>
                <c:pt idx="40261" formatCode="General">
                  <c:v>0.82925199999999999</c:v>
                </c:pt>
                <c:pt idx="40262" formatCode="General">
                  <c:v>0.82927499999999998</c:v>
                </c:pt>
                <c:pt idx="40263" formatCode="General">
                  <c:v>0.82929699999999951</c:v>
                </c:pt>
                <c:pt idx="40264" formatCode="General">
                  <c:v>0.82931299999999941</c:v>
                </c:pt>
                <c:pt idx="40265" formatCode="General">
                  <c:v>0.82933500000000004</c:v>
                </c:pt>
                <c:pt idx="40266" formatCode="General">
                  <c:v>0.82935800000000004</c:v>
                </c:pt>
                <c:pt idx="40267" formatCode="General">
                  <c:v>0.82938000000000001</c:v>
                </c:pt>
                <c:pt idx="40268" formatCode="General">
                  <c:v>0.82939499999999999</c:v>
                </c:pt>
                <c:pt idx="40269" formatCode="General">
                  <c:v>0.82941799999999954</c:v>
                </c:pt>
                <c:pt idx="40270" formatCode="General">
                  <c:v>0.82943999999999996</c:v>
                </c:pt>
                <c:pt idx="40271" formatCode="General">
                  <c:v>0.82946199999999959</c:v>
                </c:pt>
                <c:pt idx="40272" formatCode="General">
                  <c:v>0.82947700000000002</c:v>
                </c:pt>
                <c:pt idx="40273" formatCode="General">
                  <c:v>0.82950000000000002</c:v>
                </c:pt>
                <c:pt idx="40274" formatCode="General">
                  <c:v>0.82952199999999998</c:v>
                </c:pt>
                <c:pt idx="40275" formatCode="General">
                  <c:v>0.82954499999999998</c:v>
                </c:pt>
                <c:pt idx="40276" formatCode="General">
                  <c:v>0.82955999999999996</c:v>
                </c:pt>
                <c:pt idx="40277" formatCode="General">
                  <c:v>0.82958299999999929</c:v>
                </c:pt>
                <c:pt idx="40278" formatCode="General">
                  <c:v>0.8296050000000007</c:v>
                </c:pt>
                <c:pt idx="40279" formatCode="General">
                  <c:v>0.82962800000000059</c:v>
                </c:pt>
                <c:pt idx="40280" formatCode="General">
                  <c:v>0.82964300000000046</c:v>
                </c:pt>
                <c:pt idx="40281" formatCode="General">
                  <c:v>0.82966499999999999</c:v>
                </c:pt>
                <c:pt idx="40282" formatCode="General">
                  <c:v>0.82968699999999951</c:v>
                </c:pt>
                <c:pt idx="40283" formatCode="General">
                  <c:v>0.82970999999999995</c:v>
                </c:pt>
                <c:pt idx="40284" formatCode="General">
                  <c:v>0.82972500000000071</c:v>
                </c:pt>
                <c:pt idx="40285" formatCode="General">
                  <c:v>0.82974700000000046</c:v>
                </c:pt>
                <c:pt idx="40286" formatCode="General">
                  <c:v>0.82977000000000045</c:v>
                </c:pt>
                <c:pt idx="40287" formatCode="General">
                  <c:v>0.82979200000000042</c:v>
                </c:pt>
                <c:pt idx="40288" formatCode="General">
                  <c:v>0.82980799999999999</c:v>
                </c:pt>
                <c:pt idx="40289" formatCode="General">
                  <c:v>0.8298300000000004</c:v>
                </c:pt>
                <c:pt idx="40290" formatCode="General">
                  <c:v>0.82985299999999951</c:v>
                </c:pt>
                <c:pt idx="40291" formatCode="General">
                  <c:v>0.82987500000000058</c:v>
                </c:pt>
                <c:pt idx="40292" formatCode="General">
                  <c:v>0.82989000000000046</c:v>
                </c:pt>
                <c:pt idx="40293" formatCode="General">
                  <c:v>0.82991199999999998</c:v>
                </c:pt>
                <c:pt idx="40294" formatCode="General">
                  <c:v>0.82993499999999998</c:v>
                </c:pt>
                <c:pt idx="40295" formatCode="General">
                  <c:v>0.82995799999999997</c:v>
                </c:pt>
                <c:pt idx="40296" formatCode="General">
                  <c:v>0.82997200000000004</c:v>
                </c:pt>
                <c:pt idx="40297" formatCode="General">
                  <c:v>0.8299950000000007</c:v>
                </c:pt>
                <c:pt idx="40298" formatCode="General">
                  <c:v>0.83001800000000003</c:v>
                </c:pt>
                <c:pt idx="40299" formatCode="General">
                  <c:v>0.83004000000000044</c:v>
                </c:pt>
                <c:pt idx="40300" formatCode="General">
                  <c:v>0.83005499999999999</c:v>
                </c:pt>
                <c:pt idx="40301" formatCode="General">
                  <c:v>0.83007799999999998</c:v>
                </c:pt>
                <c:pt idx="40302" formatCode="General">
                  <c:v>0.83009999999999995</c:v>
                </c:pt>
                <c:pt idx="40303" formatCode="General">
                  <c:v>0.83012200000000003</c:v>
                </c:pt>
                <c:pt idx="40304" formatCode="General">
                  <c:v>0.83013700000000001</c:v>
                </c:pt>
                <c:pt idx="40305" formatCode="General">
                  <c:v>0.83016000000000001</c:v>
                </c:pt>
                <c:pt idx="40306" formatCode="General">
                  <c:v>0.83018199999999998</c:v>
                </c:pt>
                <c:pt idx="40307" formatCode="General">
                  <c:v>0.83020499999999997</c:v>
                </c:pt>
                <c:pt idx="40308" formatCode="General">
                  <c:v>0.83021999999999996</c:v>
                </c:pt>
                <c:pt idx="40309" formatCode="General">
                  <c:v>0.83024299999999951</c:v>
                </c:pt>
                <c:pt idx="40310" formatCode="General">
                  <c:v>0.83026500000000003</c:v>
                </c:pt>
                <c:pt idx="40311" formatCode="General">
                  <c:v>0.83028800000000003</c:v>
                </c:pt>
                <c:pt idx="40312" formatCode="General">
                  <c:v>0.83030300000000001</c:v>
                </c:pt>
                <c:pt idx="40313" formatCode="General">
                  <c:v>0.83032499999999998</c:v>
                </c:pt>
                <c:pt idx="40314" formatCode="General">
                  <c:v>0.8303469999999995</c:v>
                </c:pt>
                <c:pt idx="40315" formatCode="General">
                  <c:v>0.8303619999999996</c:v>
                </c:pt>
                <c:pt idx="40316" formatCode="General">
                  <c:v>0.83038500000000004</c:v>
                </c:pt>
                <c:pt idx="40317" formatCode="General">
                  <c:v>0.83040700000000001</c:v>
                </c:pt>
                <c:pt idx="40318" formatCode="General">
                  <c:v>0.83043</c:v>
                </c:pt>
                <c:pt idx="40319" formatCode="General">
                  <c:v>0.83044499999999999</c:v>
                </c:pt>
                <c:pt idx="40320" formatCode="General">
                  <c:v>0.83046799999999943</c:v>
                </c:pt>
                <c:pt idx="40321" formatCode="General">
                  <c:v>0.83048999999999951</c:v>
                </c:pt>
                <c:pt idx="40322" formatCode="General">
                  <c:v>0.83051299999999928</c:v>
                </c:pt>
                <c:pt idx="40323" formatCode="General">
                  <c:v>0.83052700000000002</c:v>
                </c:pt>
                <c:pt idx="40324" formatCode="General">
                  <c:v>0.83055000000000001</c:v>
                </c:pt>
                <c:pt idx="40325" formatCode="General">
                  <c:v>0.83057199999999998</c:v>
                </c:pt>
                <c:pt idx="40326" formatCode="General">
                  <c:v>0.83059499999999997</c:v>
                </c:pt>
                <c:pt idx="40327" formatCode="General">
                  <c:v>0.8306100000000004</c:v>
                </c:pt>
                <c:pt idx="40328" formatCode="General">
                  <c:v>0.83063200000000004</c:v>
                </c:pt>
                <c:pt idx="40329" formatCode="General">
                  <c:v>0.83065500000000059</c:v>
                </c:pt>
                <c:pt idx="40330" formatCode="General">
                  <c:v>0.83067800000000058</c:v>
                </c:pt>
                <c:pt idx="40331" formatCode="General">
                  <c:v>0.83069300000000046</c:v>
                </c:pt>
                <c:pt idx="40332" formatCode="General">
                  <c:v>0.83071499999999998</c:v>
                </c:pt>
                <c:pt idx="40333" formatCode="General">
                  <c:v>0.8307369999999995</c:v>
                </c:pt>
                <c:pt idx="40334" formatCode="General">
                  <c:v>0.83076000000000005</c:v>
                </c:pt>
                <c:pt idx="40335" formatCode="General">
                  <c:v>0.83077500000000071</c:v>
                </c:pt>
                <c:pt idx="40336" formatCode="General">
                  <c:v>0.83079700000000045</c:v>
                </c:pt>
                <c:pt idx="40337" formatCode="General">
                  <c:v>0.83082000000000045</c:v>
                </c:pt>
                <c:pt idx="40338" formatCode="General">
                  <c:v>0.83084300000000044</c:v>
                </c:pt>
                <c:pt idx="40339" formatCode="General">
                  <c:v>0.83085699999999996</c:v>
                </c:pt>
                <c:pt idx="40340" formatCode="General">
                  <c:v>0.83087999999999995</c:v>
                </c:pt>
                <c:pt idx="40341" formatCode="General">
                  <c:v>0.8309029999999995</c:v>
                </c:pt>
                <c:pt idx="40342" formatCode="General">
                  <c:v>0.83092500000000058</c:v>
                </c:pt>
                <c:pt idx="40343" formatCode="General">
                  <c:v>0.83094000000000046</c:v>
                </c:pt>
                <c:pt idx="40344" formatCode="General">
                  <c:v>0.83096199999999998</c:v>
                </c:pt>
                <c:pt idx="40345" formatCode="General">
                  <c:v>0.83098499999999997</c:v>
                </c:pt>
                <c:pt idx="40346" formatCode="General">
                  <c:v>0.83100700000000005</c:v>
                </c:pt>
                <c:pt idx="40347" formatCode="General">
                  <c:v>0.83102299999999996</c:v>
                </c:pt>
                <c:pt idx="40348" formatCode="General">
                  <c:v>0.8310450000000007</c:v>
                </c:pt>
                <c:pt idx="40349" formatCode="General">
                  <c:v>0.83106800000000003</c:v>
                </c:pt>
                <c:pt idx="40350" formatCode="General">
                  <c:v>0.83109000000000044</c:v>
                </c:pt>
                <c:pt idx="40351" formatCode="General">
                  <c:v>0.83110499999999998</c:v>
                </c:pt>
                <c:pt idx="40352" formatCode="General">
                  <c:v>0.83112799999999998</c:v>
                </c:pt>
                <c:pt idx="40353" formatCode="General">
                  <c:v>0.8311500000000005</c:v>
                </c:pt>
                <c:pt idx="40354" formatCode="General">
                  <c:v>0.83117200000000002</c:v>
                </c:pt>
                <c:pt idx="40355" formatCode="General">
                  <c:v>0.83118700000000001</c:v>
                </c:pt>
                <c:pt idx="40356" formatCode="General">
                  <c:v>0.83121</c:v>
                </c:pt>
                <c:pt idx="40357" formatCode="General">
                  <c:v>0.83123199999999997</c:v>
                </c:pt>
                <c:pt idx="40358" formatCode="General">
                  <c:v>0.83125499999999997</c:v>
                </c:pt>
                <c:pt idx="40359" formatCode="General">
                  <c:v>0.83126999999999951</c:v>
                </c:pt>
                <c:pt idx="40360" formatCode="General">
                  <c:v>0.8312929999999995</c:v>
                </c:pt>
                <c:pt idx="40361" formatCode="General">
                  <c:v>0.83131500000000003</c:v>
                </c:pt>
                <c:pt idx="40362" formatCode="General">
                  <c:v>0.83133800000000002</c:v>
                </c:pt>
                <c:pt idx="40363" formatCode="General">
                  <c:v>0.83135300000000001</c:v>
                </c:pt>
                <c:pt idx="40364" formatCode="General">
                  <c:v>0.83137499999999998</c:v>
                </c:pt>
                <c:pt idx="40365" formatCode="General">
                  <c:v>0.83139700000000005</c:v>
                </c:pt>
                <c:pt idx="40366" formatCode="General">
                  <c:v>0.83142000000000005</c:v>
                </c:pt>
                <c:pt idx="40367" formatCode="General">
                  <c:v>0.83143500000000004</c:v>
                </c:pt>
                <c:pt idx="40368" formatCode="General">
                  <c:v>0.831457</c:v>
                </c:pt>
                <c:pt idx="40369" formatCode="General">
                  <c:v>0.83148</c:v>
                </c:pt>
                <c:pt idx="40370" formatCode="General">
                  <c:v>0.83150199999999996</c:v>
                </c:pt>
                <c:pt idx="40371" formatCode="General">
                  <c:v>0.83151799999999942</c:v>
                </c:pt>
                <c:pt idx="40372" formatCode="General">
                  <c:v>0.8315399999999995</c:v>
                </c:pt>
                <c:pt idx="40373" formatCode="General">
                  <c:v>0.83156299999999939</c:v>
                </c:pt>
                <c:pt idx="40374" formatCode="General">
                  <c:v>0.83158500000000002</c:v>
                </c:pt>
                <c:pt idx="40375" formatCode="General">
                  <c:v>0.83160000000000045</c:v>
                </c:pt>
                <c:pt idx="40376" formatCode="General">
                  <c:v>0.83162200000000042</c:v>
                </c:pt>
                <c:pt idx="40377" formatCode="General">
                  <c:v>0.83164500000000074</c:v>
                </c:pt>
                <c:pt idx="40378" formatCode="General">
                  <c:v>0.83166799999999996</c:v>
                </c:pt>
                <c:pt idx="40379" formatCode="General">
                  <c:v>0.83168200000000003</c:v>
                </c:pt>
                <c:pt idx="40380" formatCode="General">
                  <c:v>0.83170500000000058</c:v>
                </c:pt>
                <c:pt idx="40381" formatCode="General">
                  <c:v>0.83172800000000058</c:v>
                </c:pt>
                <c:pt idx="40382" formatCode="General">
                  <c:v>0.83175000000000043</c:v>
                </c:pt>
                <c:pt idx="40383" formatCode="General">
                  <c:v>0.83176499999999998</c:v>
                </c:pt>
                <c:pt idx="40384" formatCode="General">
                  <c:v>0.83178799999999997</c:v>
                </c:pt>
                <c:pt idx="40385" formatCode="General">
                  <c:v>0.83181000000000005</c:v>
                </c:pt>
                <c:pt idx="40386" formatCode="General">
                  <c:v>0.8318250000000007</c:v>
                </c:pt>
                <c:pt idx="40387" formatCode="General">
                  <c:v>0.83184700000000045</c:v>
                </c:pt>
                <c:pt idx="40388" formatCode="General">
                  <c:v>0.83187000000000044</c:v>
                </c:pt>
                <c:pt idx="40389" formatCode="General">
                  <c:v>0.83189299999999999</c:v>
                </c:pt>
                <c:pt idx="40390" formatCode="General">
                  <c:v>0.83190699999999951</c:v>
                </c:pt>
                <c:pt idx="40391" formatCode="General">
                  <c:v>0.83192999999999995</c:v>
                </c:pt>
                <c:pt idx="40392" formatCode="General">
                  <c:v>0.83195300000000005</c:v>
                </c:pt>
                <c:pt idx="40393" formatCode="General">
                  <c:v>0.83197500000000046</c:v>
                </c:pt>
                <c:pt idx="40394" formatCode="General">
                  <c:v>0.83199000000000045</c:v>
                </c:pt>
                <c:pt idx="40395" formatCode="General">
                  <c:v>0.832013</c:v>
                </c:pt>
                <c:pt idx="40396" formatCode="General">
                  <c:v>0.83203499999999997</c:v>
                </c:pt>
                <c:pt idx="40397" formatCode="General">
                  <c:v>0.83205700000000005</c:v>
                </c:pt>
                <c:pt idx="40398" formatCode="General">
                  <c:v>0.83207200000000003</c:v>
                </c:pt>
                <c:pt idx="40399" formatCode="General">
                  <c:v>0.83209500000000058</c:v>
                </c:pt>
                <c:pt idx="40400" formatCode="General">
                  <c:v>0.83211800000000002</c:v>
                </c:pt>
                <c:pt idx="40401" formatCode="General">
                  <c:v>0.83213999999999999</c:v>
                </c:pt>
                <c:pt idx="40402" formatCode="General">
                  <c:v>0.83215499999999998</c:v>
                </c:pt>
                <c:pt idx="40403" formatCode="General">
                  <c:v>0.83217799999999997</c:v>
                </c:pt>
                <c:pt idx="40404" formatCode="General">
                  <c:v>0.83220000000000005</c:v>
                </c:pt>
                <c:pt idx="40405" formatCode="General">
                  <c:v>0.83222200000000002</c:v>
                </c:pt>
                <c:pt idx="40406" formatCode="General">
                  <c:v>0.832237</c:v>
                </c:pt>
                <c:pt idx="40407" formatCode="General">
                  <c:v>0.83226</c:v>
                </c:pt>
                <c:pt idx="40408" formatCode="General">
                  <c:v>0.83228199999999997</c:v>
                </c:pt>
                <c:pt idx="40409" formatCode="General">
                  <c:v>0.83230499999999996</c:v>
                </c:pt>
                <c:pt idx="40410" formatCode="General">
                  <c:v>0.8323199999999995</c:v>
                </c:pt>
                <c:pt idx="40411" formatCode="General">
                  <c:v>0.8323430000000005</c:v>
                </c:pt>
                <c:pt idx="40412" formatCode="General">
                  <c:v>0.83236500000000002</c:v>
                </c:pt>
                <c:pt idx="40413" formatCode="General">
                  <c:v>0.83238800000000002</c:v>
                </c:pt>
                <c:pt idx="40414" formatCode="General">
                  <c:v>0.832403</c:v>
                </c:pt>
                <c:pt idx="40415" formatCode="General">
                  <c:v>0.83242499999999997</c:v>
                </c:pt>
                <c:pt idx="40416" formatCode="General">
                  <c:v>0.83244700000000005</c:v>
                </c:pt>
                <c:pt idx="40417" formatCode="General">
                  <c:v>0.83247000000000004</c:v>
                </c:pt>
                <c:pt idx="40418" formatCode="General">
                  <c:v>0.83248500000000003</c:v>
                </c:pt>
                <c:pt idx="40419" formatCode="General">
                  <c:v>0.832507</c:v>
                </c:pt>
                <c:pt idx="40420" formatCode="General">
                  <c:v>0.83252999999999999</c:v>
                </c:pt>
                <c:pt idx="40421" formatCode="General">
                  <c:v>0.83255299999999943</c:v>
                </c:pt>
                <c:pt idx="40422" formatCode="General">
                  <c:v>0.83256699999999928</c:v>
                </c:pt>
                <c:pt idx="40423" formatCode="General">
                  <c:v>0.83259000000000005</c:v>
                </c:pt>
                <c:pt idx="40424" formatCode="General">
                  <c:v>0.83261300000000005</c:v>
                </c:pt>
                <c:pt idx="40425" formatCode="General">
                  <c:v>0.83263500000000046</c:v>
                </c:pt>
                <c:pt idx="40426" formatCode="General">
                  <c:v>0.83265000000000045</c:v>
                </c:pt>
                <c:pt idx="40427" formatCode="General">
                  <c:v>0.83267200000000041</c:v>
                </c:pt>
                <c:pt idx="40428" formatCode="General">
                  <c:v>0.83269500000000074</c:v>
                </c:pt>
                <c:pt idx="40429" formatCode="General">
                  <c:v>0.83271700000000004</c:v>
                </c:pt>
                <c:pt idx="40430" formatCode="General">
                  <c:v>0.83273200000000003</c:v>
                </c:pt>
                <c:pt idx="40431" formatCode="General">
                  <c:v>0.83275500000000058</c:v>
                </c:pt>
                <c:pt idx="40432" formatCode="General">
                  <c:v>0.83277800000000046</c:v>
                </c:pt>
                <c:pt idx="40433" formatCode="General">
                  <c:v>0.83280000000000043</c:v>
                </c:pt>
                <c:pt idx="40434" formatCode="General">
                  <c:v>0.83281499999999997</c:v>
                </c:pt>
                <c:pt idx="40435" formatCode="General">
                  <c:v>0.83283799999999997</c:v>
                </c:pt>
                <c:pt idx="40436" formatCode="General">
                  <c:v>0.83286000000000004</c:v>
                </c:pt>
                <c:pt idx="40437" formatCode="General">
                  <c:v>0.83288200000000001</c:v>
                </c:pt>
                <c:pt idx="40438" formatCode="General">
                  <c:v>0.83289700000000044</c:v>
                </c:pt>
                <c:pt idx="40439" formatCode="General">
                  <c:v>0.83291999999999999</c:v>
                </c:pt>
                <c:pt idx="40440" formatCode="General">
                  <c:v>0.8329420000000004</c:v>
                </c:pt>
                <c:pt idx="40441" formatCode="General">
                  <c:v>0.83296499999999996</c:v>
                </c:pt>
                <c:pt idx="40442" formatCode="General">
                  <c:v>0.83298000000000005</c:v>
                </c:pt>
                <c:pt idx="40443" formatCode="General">
                  <c:v>0.83300300000000005</c:v>
                </c:pt>
                <c:pt idx="40444" formatCode="General">
                  <c:v>0.83302500000000046</c:v>
                </c:pt>
                <c:pt idx="40445" formatCode="General">
                  <c:v>0.83304800000000045</c:v>
                </c:pt>
                <c:pt idx="40446" formatCode="General">
                  <c:v>0.833063</c:v>
                </c:pt>
                <c:pt idx="40447" formatCode="General">
                  <c:v>0.83308499999999996</c:v>
                </c:pt>
                <c:pt idx="40448" formatCode="General">
                  <c:v>0.83310700000000004</c:v>
                </c:pt>
                <c:pt idx="40449" formatCode="General">
                  <c:v>0.83313000000000004</c:v>
                </c:pt>
                <c:pt idx="40450" formatCode="General">
                  <c:v>0.83314500000000058</c:v>
                </c:pt>
                <c:pt idx="40451" formatCode="General">
                  <c:v>0.83316699999999955</c:v>
                </c:pt>
                <c:pt idx="40452" formatCode="General">
                  <c:v>0.83318999999999999</c:v>
                </c:pt>
                <c:pt idx="40453" formatCode="General">
                  <c:v>0.83320499999999997</c:v>
                </c:pt>
                <c:pt idx="40454" formatCode="General">
                  <c:v>0.83322799999999997</c:v>
                </c:pt>
                <c:pt idx="40455" formatCode="General">
                  <c:v>0.83325000000000005</c:v>
                </c:pt>
                <c:pt idx="40456" formatCode="General">
                  <c:v>0.83327300000000004</c:v>
                </c:pt>
                <c:pt idx="40457" formatCode="General">
                  <c:v>0.83328800000000003</c:v>
                </c:pt>
                <c:pt idx="40458" formatCode="General">
                  <c:v>0.83331</c:v>
                </c:pt>
                <c:pt idx="40459" formatCode="General">
                  <c:v>0.83333199999999996</c:v>
                </c:pt>
                <c:pt idx="40460" formatCode="General">
                  <c:v>0.83335499999999996</c:v>
                </c:pt>
                <c:pt idx="40461" formatCode="General">
                  <c:v>0.8333700000000005</c:v>
                </c:pt>
                <c:pt idx="40462" formatCode="General">
                  <c:v>0.83339200000000002</c:v>
                </c:pt>
                <c:pt idx="40463" formatCode="General">
                  <c:v>0.83341500000000002</c:v>
                </c:pt>
                <c:pt idx="40464" formatCode="General">
                  <c:v>0.83343800000000001</c:v>
                </c:pt>
                <c:pt idx="40465" formatCode="General">
                  <c:v>0.833453</c:v>
                </c:pt>
                <c:pt idx="40466" formatCode="General">
                  <c:v>0.83347499999999997</c:v>
                </c:pt>
                <c:pt idx="40467" formatCode="General">
                  <c:v>0.83349799999999996</c:v>
                </c:pt>
                <c:pt idx="40468" formatCode="General">
                  <c:v>0.83352000000000004</c:v>
                </c:pt>
                <c:pt idx="40469" formatCode="General">
                  <c:v>0.83353500000000003</c:v>
                </c:pt>
                <c:pt idx="40470" formatCode="General">
                  <c:v>0.83355699999999955</c:v>
                </c:pt>
                <c:pt idx="40471" formatCode="General">
                  <c:v>0.83357999999999999</c:v>
                </c:pt>
                <c:pt idx="40472" formatCode="General">
                  <c:v>0.83360299999999998</c:v>
                </c:pt>
                <c:pt idx="40473" formatCode="General">
                  <c:v>0.83361700000000005</c:v>
                </c:pt>
                <c:pt idx="40474" formatCode="General">
                  <c:v>0.83364000000000071</c:v>
                </c:pt>
                <c:pt idx="40475" formatCode="General">
                  <c:v>0.83366300000000004</c:v>
                </c:pt>
                <c:pt idx="40476" formatCode="General">
                  <c:v>0.83368500000000045</c:v>
                </c:pt>
                <c:pt idx="40477" formatCode="General">
                  <c:v>0.83370000000000044</c:v>
                </c:pt>
                <c:pt idx="40478" formatCode="General">
                  <c:v>0.83372200000000041</c:v>
                </c:pt>
                <c:pt idx="40479" formatCode="General">
                  <c:v>0.83374500000000074</c:v>
                </c:pt>
                <c:pt idx="40480" formatCode="General">
                  <c:v>0.83376700000000004</c:v>
                </c:pt>
                <c:pt idx="40481" formatCode="General">
                  <c:v>0.83378200000000002</c:v>
                </c:pt>
                <c:pt idx="40482" formatCode="General">
                  <c:v>0.83380500000000046</c:v>
                </c:pt>
                <c:pt idx="40483" formatCode="General">
                  <c:v>0.83382800000000046</c:v>
                </c:pt>
                <c:pt idx="40484" formatCode="General">
                  <c:v>0.83385000000000042</c:v>
                </c:pt>
                <c:pt idx="40485" formatCode="General">
                  <c:v>0.83386499999999997</c:v>
                </c:pt>
                <c:pt idx="40486" formatCode="General">
                  <c:v>0.83388799999999996</c:v>
                </c:pt>
                <c:pt idx="40487" formatCode="General">
                  <c:v>0.83391000000000004</c:v>
                </c:pt>
                <c:pt idx="40488" formatCode="General">
                  <c:v>0.83393200000000001</c:v>
                </c:pt>
                <c:pt idx="40489" formatCode="General">
                  <c:v>0.83394699999999999</c:v>
                </c:pt>
                <c:pt idx="40490" formatCode="General">
                  <c:v>0.83396999999999999</c:v>
                </c:pt>
                <c:pt idx="40491" formatCode="General">
                  <c:v>0.8339920000000004</c:v>
                </c:pt>
                <c:pt idx="40492" formatCode="General">
                  <c:v>0.83401499999999951</c:v>
                </c:pt>
                <c:pt idx="40493" formatCode="General">
                  <c:v>0.83403000000000005</c:v>
                </c:pt>
                <c:pt idx="40494" formatCode="General">
                  <c:v>0.83405300000000004</c:v>
                </c:pt>
                <c:pt idx="40495" formatCode="General">
                  <c:v>0.83407500000000045</c:v>
                </c:pt>
                <c:pt idx="40496" formatCode="General">
                  <c:v>0.83409800000000045</c:v>
                </c:pt>
                <c:pt idx="40497" formatCode="General">
                  <c:v>0.83411299999999955</c:v>
                </c:pt>
                <c:pt idx="40498" formatCode="General">
                  <c:v>0.83413499999999996</c:v>
                </c:pt>
                <c:pt idx="40499" formatCode="General">
                  <c:v>0.83415700000000004</c:v>
                </c:pt>
                <c:pt idx="40500" formatCode="General">
                  <c:v>0.83418000000000003</c:v>
                </c:pt>
                <c:pt idx="40501" formatCode="General">
                  <c:v>0.83419500000000046</c:v>
                </c:pt>
                <c:pt idx="40502" formatCode="General">
                  <c:v>0.83421699999999943</c:v>
                </c:pt>
                <c:pt idx="40503" formatCode="General">
                  <c:v>0.83423999999999998</c:v>
                </c:pt>
                <c:pt idx="40504" formatCode="General">
                  <c:v>0.83426299999999942</c:v>
                </c:pt>
                <c:pt idx="40505" formatCode="General">
                  <c:v>0.83427799999999996</c:v>
                </c:pt>
                <c:pt idx="40506" formatCode="General">
                  <c:v>0.83430000000000004</c:v>
                </c:pt>
                <c:pt idx="40507" formatCode="General">
                  <c:v>0.83432300000000004</c:v>
                </c:pt>
                <c:pt idx="40508" formatCode="General">
                  <c:v>0.83434500000000045</c:v>
                </c:pt>
                <c:pt idx="40509" formatCode="General">
                  <c:v>0.83435999999999999</c:v>
                </c:pt>
                <c:pt idx="40510" formatCode="General">
                  <c:v>0.83438199999999996</c:v>
                </c:pt>
                <c:pt idx="40511" formatCode="General">
                  <c:v>0.83440499999999951</c:v>
                </c:pt>
                <c:pt idx="40512" formatCode="General">
                  <c:v>0.8344279999999995</c:v>
                </c:pt>
                <c:pt idx="40513" formatCode="General">
                  <c:v>0.83444200000000002</c:v>
                </c:pt>
                <c:pt idx="40514" formatCode="General">
                  <c:v>0.83446500000000001</c:v>
                </c:pt>
                <c:pt idx="40515" formatCode="General">
                  <c:v>0.83448699999999942</c:v>
                </c:pt>
                <c:pt idx="40516" formatCode="General">
                  <c:v>0.83450999999999997</c:v>
                </c:pt>
                <c:pt idx="40517" formatCode="General">
                  <c:v>0.83452499999999996</c:v>
                </c:pt>
                <c:pt idx="40518" formatCode="General">
                  <c:v>0.83454799999999996</c:v>
                </c:pt>
                <c:pt idx="40519" formatCode="General">
                  <c:v>0.83457000000000003</c:v>
                </c:pt>
                <c:pt idx="40520" formatCode="General">
                  <c:v>0.83458500000000002</c:v>
                </c:pt>
                <c:pt idx="40521" formatCode="General">
                  <c:v>0.83460699999999999</c:v>
                </c:pt>
                <c:pt idx="40522" formatCode="General">
                  <c:v>0.83463000000000043</c:v>
                </c:pt>
                <c:pt idx="40523" formatCode="General">
                  <c:v>0.83465299999999998</c:v>
                </c:pt>
                <c:pt idx="40524" formatCode="General">
                  <c:v>0.83466700000000005</c:v>
                </c:pt>
                <c:pt idx="40525" formatCode="General">
                  <c:v>0.83469000000000071</c:v>
                </c:pt>
                <c:pt idx="40526" formatCode="General">
                  <c:v>0.83471300000000004</c:v>
                </c:pt>
                <c:pt idx="40527" formatCode="General">
                  <c:v>0.83473500000000045</c:v>
                </c:pt>
                <c:pt idx="40528" formatCode="General">
                  <c:v>0.83475000000000044</c:v>
                </c:pt>
                <c:pt idx="40529" formatCode="General">
                  <c:v>0.83477299999999999</c:v>
                </c:pt>
                <c:pt idx="40530" formatCode="General">
                  <c:v>0.83479499999999995</c:v>
                </c:pt>
                <c:pt idx="40531" formatCode="General">
                  <c:v>0.83481700000000003</c:v>
                </c:pt>
                <c:pt idx="40532" formatCode="General">
                  <c:v>0.83483200000000002</c:v>
                </c:pt>
                <c:pt idx="40533" formatCode="General">
                  <c:v>0.83485500000000046</c:v>
                </c:pt>
                <c:pt idx="40534" formatCode="General">
                  <c:v>0.83487699999999998</c:v>
                </c:pt>
                <c:pt idx="40535" formatCode="General">
                  <c:v>0.83490000000000042</c:v>
                </c:pt>
                <c:pt idx="40536" formatCode="General">
                  <c:v>0.83491499999999996</c:v>
                </c:pt>
                <c:pt idx="40537" formatCode="General">
                  <c:v>0.83493799999999996</c:v>
                </c:pt>
                <c:pt idx="40538" formatCode="General">
                  <c:v>0.83496000000000004</c:v>
                </c:pt>
                <c:pt idx="40539" formatCode="General">
                  <c:v>0.83498300000000003</c:v>
                </c:pt>
                <c:pt idx="40540" formatCode="General">
                  <c:v>0.83499800000000046</c:v>
                </c:pt>
                <c:pt idx="40541" formatCode="General">
                  <c:v>0.83501999999999998</c:v>
                </c:pt>
                <c:pt idx="40542" formatCode="General">
                  <c:v>0.83504199999999995</c:v>
                </c:pt>
                <c:pt idx="40543" formatCode="General">
                  <c:v>0.8350649999999995</c:v>
                </c:pt>
                <c:pt idx="40544" formatCode="General">
                  <c:v>0.83508000000000004</c:v>
                </c:pt>
                <c:pt idx="40545" formatCode="General">
                  <c:v>0.83510200000000001</c:v>
                </c:pt>
                <c:pt idx="40546" formatCode="General">
                  <c:v>0.83512500000000045</c:v>
                </c:pt>
                <c:pt idx="40547" formatCode="General">
                  <c:v>0.83514800000000045</c:v>
                </c:pt>
                <c:pt idx="40548" formatCode="General">
                  <c:v>0.83516299999999954</c:v>
                </c:pt>
                <c:pt idx="40549" formatCode="General">
                  <c:v>0.83518499999999996</c:v>
                </c:pt>
                <c:pt idx="40550" formatCode="General">
                  <c:v>0.83520799999999951</c:v>
                </c:pt>
                <c:pt idx="40551" formatCode="General">
                  <c:v>0.83523000000000003</c:v>
                </c:pt>
                <c:pt idx="40552" formatCode="General">
                  <c:v>0.83524500000000046</c:v>
                </c:pt>
                <c:pt idx="40553" formatCode="General">
                  <c:v>0.83526699999999943</c:v>
                </c:pt>
                <c:pt idx="40554" formatCode="General">
                  <c:v>0.83528999999999998</c:v>
                </c:pt>
                <c:pt idx="40555" formatCode="General">
                  <c:v>0.83531299999999942</c:v>
                </c:pt>
                <c:pt idx="40556" formatCode="General">
                  <c:v>0.83532700000000004</c:v>
                </c:pt>
                <c:pt idx="40557" formatCode="General">
                  <c:v>0.83535000000000004</c:v>
                </c:pt>
                <c:pt idx="40558" formatCode="General">
                  <c:v>0.83537300000000003</c:v>
                </c:pt>
                <c:pt idx="40559" formatCode="General">
                  <c:v>0.83539500000000044</c:v>
                </c:pt>
                <c:pt idx="40560" formatCode="General">
                  <c:v>0.83540999999999999</c:v>
                </c:pt>
                <c:pt idx="40561" formatCode="General">
                  <c:v>0.83543199999999951</c:v>
                </c:pt>
                <c:pt idx="40562" formatCode="General">
                  <c:v>0.8354549999999995</c:v>
                </c:pt>
                <c:pt idx="40563" formatCode="General">
                  <c:v>0.83547700000000003</c:v>
                </c:pt>
                <c:pt idx="40564" formatCode="General">
                  <c:v>0.83549200000000001</c:v>
                </c:pt>
                <c:pt idx="40565" formatCode="General">
                  <c:v>0.83551500000000001</c:v>
                </c:pt>
                <c:pt idx="40566" formatCode="General">
                  <c:v>0.835538</c:v>
                </c:pt>
                <c:pt idx="40567" formatCode="General">
                  <c:v>0.83555999999999997</c:v>
                </c:pt>
                <c:pt idx="40568" formatCode="General">
                  <c:v>0.83557499999999996</c:v>
                </c:pt>
                <c:pt idx="40569" formatCode="General">
                  <c:v>0.83559799999999951</c:v>
                </c:pt>
                <c:pt idx="40570" formatCode="General">
                  <c:v>0.83562000000000058</c:v>
                </c:pt>
                <c:pt idx="40571" formatCode="General">
                  <c:v>0.83564200000000044</c:v>
                </c:pt>
                <c:pt idx="40572" formatCode="General">
                  <c:v>0.83565699999999998</c:v>
                </c:pt>
                <c:pt idx="40573" formatCode="General">
                  <c:v>0.83568000000000042</c:v>
                </c:pt>
                <c:pt idx="40574" formatCode="General">
                  <c:v>0.83570199999999994</c:v>
                </c:pt>
                <c:pt idx="40575" formatCode="General">
                  <c:v>0.83572500000000072</c:v>
                </c:pt>
                <c:pt idx="40576" formatCode="General">
                  <c:v>0.8357400000000007</c:v>
                </c:pt>
                <c:pt idx="40577" formatCode="General">
                  <c:v>0.83576300000000003</c:v>
                </c:pt>
                <c:pt idx="40578" formatCode="General">
                  <c:v>0.83578500000000044</c:v>
                </c:pt>
                <c:pt idx="40579" formatCode="General">
                  <c:v>0.83580800000000044</c:v>
                </c:pt>
                <c:pt idx="40580" formatCode="General">
                  <c:v>0.83582299999999998</c:v>
                </c:pt>
                <c:pt idx="40581" formatCode="General">
                  <c:v>0.83584499999999995</c:v>
                </c:pt>
                <c:pt idx="40582" formatCode="General">
                  <c:v>0.83586700000000003</c:v>
                </c:pt>
                <c:pt idx="40583" formatCode="General">
                  <c:v>0.83589000000000047</c:v>
                </c:pt>
                <c:pt idx="40584" formatCode="General">
                  <c:v>0.83590500000000045</c:v>
                </c:pt>
                <c:pt idx="40585" formatCode="General">
                  <c:v>0.83592699999999998</c:v>
                </c:pt>
                <c:pt idx="40586" formatCode="General">
                  <c:v>0.83595000000000041</c:v>
                </c:pt>
                <c:pt idx="40587" formatCode="General">
                  <c:v>0.83596499999999996</c:v>
                </c:pt>
                <c:pt idx="40588" formatCode="General">
                  <c:v>0.83598799999999951</c:v>
                </c:pt>
                <c:pt idx="40589" formatCode="General">
                  <c:v>0.83601000000000003</c:v>
                </c:pt>
                <c:pt idx="40590" formatCode="General">
                  <c:v>0.83603300000000003</c:v>
                </c:pt>
                <c:pt idx="40591" formatCode="General">
                  <c:v>0.83604800000000046</c:v>
                </c:pt>
                <c:pt idx="40592" formatCode="General">
                  <c:v>0.83606999999999998</c:v>
                </c:pt>
                <c:pt idx="40593" formatCode="General">
                  <c:v>0.83609199999999995</c:v>
                </c:pt>
                <c:pt idx="40594" formatCode="General">
                  <c:v>0.83611500000000005</c:v>
                </c:pt>
                <c:pt idx="40595" formatCode="General">
                  <c:v>0.83613000000000004</c:v>
                </c:pt>
                <c:pt idx="40596" formatCode="General">
                  <c:v>0.83615200000000001</c:v>
                </c:pt>
                <c:pt idx="40597" formatCode="General">
                  <c:v>0.83617500000000045</c:v>
                </c:pt>
                <c:pt idx="40598" formatCode="General">
                  <c:v>0.83619699999999997</c:v>
                </c:pt>
                <c:pt idx="40599" formatCode="General">
                  <c:v>0.83621299999999943</c:v>
                </c:pt>
                <c:pt idx="40600" formatCode="General">
                  <c:v>0.83623499999999951</c:v>
                </c:pt>
                <c:pt idx="40601" formatCode="General">
                  <c:v>0.8362579999999995</c:v>
                </c:pt>
                <c:pt idx="40602" formatCode="General">
                  <c:v>0.83628000000000002</c:v>
                </c:pt>
                <c:pt idx="40603" formatCode="General">
                  <c:v>0.83629500000000045</c:v>
                </c:pt>
                <c:pt idx="40604" formatCode="General">
                  <c:v>0.83631699999999942</c:v>
                </c:pt>
                <c:pt idx="40605" formatCode="General">
                  <c:v>0.83633999999999997</c:v>
                </c:pt>
                <c:pt idx="40606" formatCode="General">
                  <c:v>0.83636299999999941</c:v>
                </c:pt>
                <c:pt idx="40607" formatCode="General">
                  <c:v>0.83637700000000004</c:v>
                </c:pt>
                <c:pt idx="40608" formatCode="General">
                  <c:v>0.83640000000000003</c:v>
                </c:pt>
                <c:pt idx="40609" formatCode="General">
                  <c:v>0.83642300000000003</c:v>
                </c:pt>
                <c:pt idx="40610" formatCode="General">
                  <c:v>0.83644499999999999</c:v>
                </c:pt>
                <c:pt idx="40611" formatCode="General">
                  <c:v>0.83645999999999998</c:v>
                </c:pt>
                <c:pt idx="40612" formatCode="General">
                  <c:v>0.83648299999999942</c:v>
                </c:pt>
                <c:pt idx="40613" formatCode="General">
                  <c:v>0.83650500000000005</c:v>
                </c:pt>
                <c:pt idx="40614" formatCode="General">
                  <c:v>0.83652700000000002</c:v>
                </c:pt>
                <c:pt idx="40615" formatCode="General">
                  <c:v>0.83654200000000001</c:v>
                </c:pt>
                <c:pt idx="40616" formatCode="General">
                  <c:v>0.836565</c:v>
                </c:pt>
                <c:pt idx="40617" formatCode="General">
                  <c:v>0.836588</c:v>
                </c:pt>
                <c:pt idx="40618" formatCode="General">
                  <c:v>0.83661000000000041</c:v>
                </c:pt>
                <c:pt idx="40619" formatCode="General">
                  <c:v>0.83662499999999995</c:v>
                </c:pt>
                <c:pt idx="40620" formatCode="General">
                  <c:v>0.83664799999999995</c:v>
                </c:pt>
                <c:pt idx="40621" formatCode="General">
                  <c:v>0.83667000000000058</c:v>
                </c:pt>
                <c:pt idx="40622" formatCode="General">
                  <c:v>0.83669300000000046</c:v>
                </c:pt>
                <c:pt idx="40623" formatCode="General">
                  <c:v>0.83670800000000045</c:v>
                </c:pt>
                <c:pt idx="40624" formatCode="General">
                  <c:v>0.83673000000000042</c:v>
                </c:pt>
                <c:pt idx="40625" formatCode="General">
                  <c:v>0.83675200000000005</c:v>
                </c:pt>
                <c:pt idx="40626" formatCode="General">
                  <c:v>0.83677500000000071</c:v>
                </c:pt>
                <c:pt idx="40627" formatCode="General">
                  <c:v>0.8367900000000007</c:v>
                </c:pt>
                <c:pt idx="40628" formatCode="General">
                  <c:v>0.83681300000000003</c:v>
                </c:pt>
                <c:pt idx="40629" formatCode="General">
                  <c:v>0.83683500000000044</c:v>
                </c:pt>
                <c:pt idx="40630" formatCode="General">
                  <c:v>0.83685699999999996</c:v>
                </c:pt>
                <c:pt idx="40631" formatCode="General">
                  <c:v>0.83687299999999998</c:v>
                </c:pt>
                <c:pt idx="40632" formatCode="General">
                  <c:v>0.83689499999999994</c:v>
                </c:pt>
                <c:pt idx="40633" formatCode="General">
                  <c:v>0.83691800000000005</c:v>
                </c:pt>
                <c:pt idx="40634" formatCode="General">
                  <c:v>0.83694000000000046</c:v>
                </c:pt>
                <c:pt idx="40635" formatCode="General">
                  <c:v>0.83695500000000045</c:v>
                </c:pt>
                <c:pt idx="40636" formatCode="General">
                  <c:v>0.83697699999999997</c:v>
                </c:pt>
                <c:pt idx="40637" formatCode="General">
                  <c:v>0.83700000000000041</c:v>
                </c:pt>
                <c:pt idx="40638" formatCode="General">
                  <c:v>0.83702299999999996</c:v>
                </c:pt>
                <c:pt idx="40639" formatCode="General">
                  <c:v>0.8370379999999995</c:v>
                </c:pt>
                <c:pt idx="40640" formatCode="General">
                  <c:v>0.83706000000000003</c:v>
                </c:pt>
                <c:pt idx="40641" formatCode="General">
                  <c:v>0.83708300000000002</c:v>
                </c:pt>
                <c:pt idx="40642" formatCode="General">
                  <c:v>0.83710499999999999</c:v>
                </c:pt>
                <c:pt idx="40643" formatCode="General">
                  <c:v>0.83711999999999998</c:v>
                </c:pt>
                <c:pt idx="40644" formatCode="General">
                  <c:v>0.83714200000000005</c:v>
                </c:pt>
                <c:pt idx="40645" formatCode="General">
                  <c:v>0.83716500000000005</c:v>
                </c:pt>
                <c:pt idx="40646" formatCode="General">
                  <c:v>0.83718700000000001</c:v>
                </c:pt>
                <c:pt idx="40647" formatCode="General">
                  <c:v>0.837202</c:v>
                </c:pt>
                <c:pt idx="40648" formatCode="General">
                  <c:v>0.83722500000000044</c:v>
                </c:pt>
                <c:pt idx="40649" formatCode="General">
                  <c:v>0.83724799999999999</c:v>
                </c:pt>
                <c:pt idx="40650" formatCode="General">
                  <c:v>0.83726999999999996</c:v>
                </c:pt>
                <c:pt idx="40651" formatCode="General">
                  <c:v>0.8372849999999995</c:v>
                </c:pt>
                <c:pt idx="40652" formatCode="General">
                  <c:v>0.83730800000000005</c:v>
                </c:pt>
                <c:pt idx="40653" formatCode="General">
                  <c:v>0.83733000000000002</c:v>
                </c:pt>
                <c:pt idx="40654" formatCode="General">
                  <c:v>0.83734500000000045</c:v>
                </c:pt>
                <c:pt idx="40655" formatCode="General">
                  <c:v>0.83736699999999942</c:v>
                </c:pt>
                <c:pt idx="40656" formatCode="General">
                  <c:v>0.83738999999999997</c:v>
                </c:pt>
                <c:pt idx="40657" formatCode="General">
                  <c:v>0.8374119999999996</c:v>
                </c:pt>
                <c:pt idx="40658" formatCode="General">
                  <c:v>0.83742700000000003</c:v>
                </c:pt>
                <c:pt idx="40659" formatCode="General">
                  <c:v>0.83745000000000003</c:v>
                </c:pt>
                <c:pt idx="40660" formatCode="General">
                  <c:v>0.83747300000000002</c:v>
                </c:pt>
                <c:pt idx="40661" formatCode="General">
                  <c:v>0.83749499999999999</c:v>
                </c:pt>
                <c:pt idx="40662" formatCode="General">
                  <c:v>0.83750999999999998</c:v>
                </c:pt>
                <c:pt idx="40663" formatCode="General">
                  <c:v>0.83753299999999942</c:v>
                </c:pt>
                <c:pt idx="40664" formatCode="General">
                  <c:v>0.83755500000000005</c:v>
                </c:pt>
                <c:pt idx="40665" formatCode="General">
                  <c:v>0.83757700000000002</c:v>
                </c:pt>
                <c:pt idx="40666" formatCode="General">
                  <c:v>0.837592</c:v>
                </c:pt>
                <c:pt idx="40667" formatCode="General">
                  <c:v>0.83761500000000044</c:v>
                </c:pt>
                <c:pt idx="40668" formatCode="General">
                  <c:v>0.83763699999999996</c:v>
                </c:pt>
                <c:pt idx="40669" formatCode="General">
                  <c:v>0.8376600000000004</c:v>
                </c:pt>
                <c:pt idx="40670" formatCode="General">
                  <c:v>0.83767499999999995</c:v>
                </c:pt>
                <c:pt idx="40671" formatCode="General">
                  <c:v>0.83769800000000072</c:v>
                </c:pt>
                <c:pt idx="40672" formatCode="General">
                  <c:v>0.83772000000000046</c:v>
                </c:pt>
                <c:pt idx="40673" formatCode="General">
                  <c:v>0.83774300000000046</c:v>
                </c:pt>
                <c:pt idx="40674" formatCode="General">
                  <c:v>0.83775800000000045</c:v>
                </c:pt>
                <c:pt idx="40675" formatCode="General">
                  <c:v>0.83778000000000041</c:v>
                </c:pt>
                <c:pt idx="40676" formatCode="General">
                  <c:v>0.83780200000000005</c:v>
                </c:pt>
                <c:pt idx="40677" formatCode="General">
                  <c:v>0.83782500000000071</c:v>
                </c:pt>
                <c:pt idx="40678" formatCode="General">
                  <c:v>0.83784000000000058</c:v>
                </c:pt>
                <c:pt idx="40679" formatCode="General">
                  <c:v>0.837862</c:v>
                </c:pt>
                <c:pt idx="40680" formatCode="General">
                  <c:v>0.83788499999999999</c:v>
                </c:pt>
                <c:pt idx="40681" formatCode="General">
                  <c:v>0.83790699999999996</c:v>
                </c:pt>
                <c:pt idx="40682" formatCode="General">
                  <c:v>0.83792299999999997</c:v>
                </c:pt>
                <c:pt idx="40683" formatCode="General">
                  <c:v>0.83794500000000072</c:v>
                </c:pt>
                <c:pt idx="40684" formatCode="General">
                  <c:v>0.83796800000000005</c:v>
                </c:pt>
                <c:pt idx="40685" formatCode="General">
                  <c:v>0.83799000000000046</c:v>
                </c:pt>
                <c:pt idx="40686" formatCode="General">
                  <c:v>0.83800500000000044</c:v>
                </c:pt>
                <c:pt idx="40687" formatCode="General">
                  <c:v>0.83802699999999997</c:v>
                </c:pt>
                <c:pt idx="40688" formatCode="General">
                  <c:v>0.83805000000000041</c:v>
                </c:pt>
                <c:pt idx="40689" formatCode="General">
                  <c:v>0.83807299999999996</c:v>
                </c:pt>
                <c:pt idx="40690" formatCode="General">
                  <c:v>0.83808700000000003</c:v>
                </c:pt>
                <c:pt idx="40691" formatCode="General">
                  <c:v>0.83811000000000002</c:v>
                </c:pt>
                <c:pt idx="40692" formatCode="General">
                  <c:v>0.83813300000000002</c:v>
                </c:pt>
                <c:pt idx="40693" formatCode="General">
                  <c:v>0.83815499999999998</c:v>
                </c:pt>
                <c:pt idx="40694" formatCode="General">
                  <c:v>0.83816999999999997</c:v>
                </c:pt>
                <c:pt idx="40695" formatCode="General">
                  <c:v>0.83819299999999997</c:v>
                </c:pt>
                <c:pt idx="40696" formatCode="General">
                  <c:v>0.83821500000000004</c:v>
                </c:pt>
                <c:pt idx="40697" formatCode="General">
                  <c:v>0.83823700000000001</c:v>
                </c:pt>
                <c:pt idx="40698" formatCode="General">
                  <c:v>0.838252</c:v>
                </c:pt>
                <c:pt idx="40699" formatCode="General">
                  <c:v>0.83827499999999999</c:v>
                </c:pt>
                <c:pt idx="40700" formatCode="General">
                  <c:v>0.83829799999999999</c:v>
                </c:pt>
                <c:pt idx="40701" formatCode="General">
                  <c:v>0.83831999999999951</c:v>
                </c:pt>
                <c:pt idx="40702" formatCode="General">
                  <c:v>0.83833500000000005</c:v>
                </c:pt>
                <c:pt idx="40703" formatCode="General">
                  <c:v>0.83835800000000005</c:v>
                </c:pt>
                <c:pt idx="40704" formatCode="General">
                  <c:v>0.83838000000000001</c:v>
                </c:pt>
                <c:pt idx="40705" formatCode="General">
                  <c:v>0.83840300000000001</c:v>
                </c:pt>
                <c:pt idx="40706" formatCode="General">
                  <c:v>0.838418</c:v>
                </c:pt>
                <c:pt idx="40707" formatCode="General">
                  <c:v>0.83843999999999996</c:v>
                </c:pt>
                <c:pt idx="40708" formatCode="General">
                  <c:v>0.8384619999999996</c:v>
                </c:pt>
                <c:pt idx="40709" formatCode="General">
                  <c:v>0.83848500000000004</c:v>
                </c:pt>
                <c:pt idx="40710" formatCode="General">
                  <c:v>0.83850000000000002</c:v>
                </c:pt>
                <c:pt idx="40711" formatCode="General">
                  <c:v>0.83852300000000002</c:v>
                </c:pt>
                <c:pt idx="40712" formatCode="General">
                  <c:v>0.83854499999999998</c:v>
                </c:pt>
                <c:pt idx="40713" formatCode="General">
                  <c:v>0.83856699999999929</c:v>
                </c:pt>
                <c:pt idx="40714" formatCode="General">
                  <c:v>0.83858299999999941</c:v>
                </c:pt>
                <c:pt idx="40715" formatCode="General">
                  <c:v>0.83860500000000071</c:v>
                </c:pt>
                <c:pt idx="40716" formatCode="General">
                  <c:v>0.83862700000000046</c:v>
                </c:pt>
                <c:pt idx="40717" formatCode="General">
                  <c:v>0.83865000000000045</c:v>
                </c:pt>
                <c:pt idx="40718" formatCode="General">
                  <c:v>0.83866499999999999</c:v>
                </c:pt>
                <c:pt idx="40719" formatCode="General">
                  <c:v>0.83868699999999996</c:v>
                </c:pt>
                <c:pt idx="40720" formatCode="General">
                  <c:v>0.8387100000000004</c:v>
                </c:pt>
                <c:pt idx="40721" formatCode="General">
                  <c:v>0.83872500000000072</c:v>
                </c:pt>
                <c:pt idx="40722" formatCode="General">
                  <c:v>0.83874800000000072</c:v>
                </c:pt>
                <c:pt idx="40723" formatCode="General">
                  <c:v>0.83877000000000046</c:v>
                </c:pt>
                <c:pt idx="40724" formatCode="General">
                  <c:v>0.83879300000000045</c:v>
                </c:pt>
                <c:pt idx="40725" formatCode="General">
                  <c:v>0.83880800000000044</c:v>
                </c:pt>
                <c:pt idx="40726" formatCode="General">
                  <c:v>0.83883000000000041</c:v>
                </c:pt>
                <c:pt idx="40727" formatCode="General">
                  <c:v>0.83885200000000004</c:v>
                </c:pt>
                <c:pt idx="40728" formatCode="General">
                  <c:v>0.8388750000000007</c:v>
                </c:pt>
                <c:pt idx="40729" formatCode="General">
                  <c:v>0.83889000000000058</c:v>
                </c:pt>
                <c:pt idx="40730" formatCode="General">
                  <c:v>0.83891199999999999</c:v>
                </c:pt>
                <c:pt idx="40731" formatCode="General">
                  <c:v>0.83893499999999999</c:v>
                </c:pt>
                <c:pt idx="40732" formatCode="General">
                  <c:v>0.83895799999999998</c:v>
                </c:pt>
                <c:pt idx="40733" formatCode="General">
                  <c:v>0.83897299999999997</c:v>
                </c:pt>
                <c:pt idx="40734" formatCode="General">
                  <c:v>0.83899500000000071</c:v>
                </c:pt>
                <c:pt idx="40735" formatCode="General">
                  <c:v>0.83901800000000004</c:v>
                </c:pt>
                <c:pt idx="40736" formatCode="General">
                  <c:v>0.83904000000000045</c:v>
                </c:pt>
                <c:pt idx="40737" formatCode="General">
                  <c:v>0.83905500000000044</c:v>
                </c:pt>
                <c:pt idx="40738" formatCode="General">
                  <c:v>0.83907699999999996</c:v>
                </c:pt>
                <c:pt idx="40739" formatCode="General">
                  <c:v>0.8391000000000004</c:v>
                </c:pt>
                <c:pt idx="40740" formatCode="General">
                  <c:v>0.83912299999999951</c:v>
                </c:pt>
                <c:pt idx="40741" formatCode="General">
                  <c:v>0.83913700000000002</c:v>
                </c:pt>
                <c:pt idx="40742" formatCode="General">
                  <c:v>0.83916000000000002</c:v>
                </c:pt>
                <c:pt idx="40743" formatCode="General">
                  <c:v>0.83918199999999998</c:v>
                </c:pt>
                <c:pt idx="40744" formatCode="General">
                  <c:v>0.83920499999999998</c:v>
                </c:pt>
                <c:pt idx="40745" formatCode="General">
                  <c:v>0.83921999999999997</c:v>
                </c:pt>
                <c:pt idx="40746" formatCode="General">
                  <c:v>0.83924299999999996</c:v>
                </c:pt>
                <c:pt idx="40747" formatCode="General">
                  <c:v>0.83926500000000004</c:v>
                </c:pt>
                <c:pt idx="40748" formatCode="General">
                  <c:v>0.83928700000000001</c:v>
                </c:pt>
                <c:pt idx="40749" formatCode="General">
                  <c:v>0.83930199999999999</c:v>
                </c:pt>
                <c:pt idx="40750" formatCode="General">
                  <c:v>0.83932499999999999</c:v>
                </c:pt>
                <c:pt idx="40751" formatCode="General">
                  <c:v>0.83934699999999951</c:v>
                </c:pt>
                <c:pt idx="40752" formatCode="General">
                  <c:v>0.83936999999999951</c:v>
                </c:pt>
                <c:pt idx="40753" formatCode="General">
                  <c:v>0.83938500000000005</c:v>
                </c:pt>
                <c:pt idx="40754" formatCode="General">
                  <c:v>0.83940800000000004</c:v>
                </c:pt>
                <c:pt idx="40755" formatCode="General">
                  <c:v>0.83943000000000001</c:v>
                </c:pt>
                <c:pt idx="40756" formatCode="General">
                  <c:v>0.839453</c:v>
                </c:pt>
                <c:pt idx="40757" formatCode="General">
                  <c:v>0.83946799999999955</c:v>
                </c:pt>
                <c:pt idx="40758" formatCode="General">
                  <c:v>0.83948999999999996</c:v>
                </c:pt>
                <c:pt idx="40759" formatCode="General">
                  <c:v>0.83951199999999959</c:v>
                </c:pt>
                <c:pt idx="40760" formatCode="General">
                  <c:v>0.83953500000000003</c:v>
                </c:pt>
                <c:pt idx="40761" formatCode="General">
                  <c:v>0.83955000000000002</c:v>
                </c:pt>
                <c:pt idx="40762" formatCode="General">
                  <c:v>0.83957199999999998</c:v>
                </c:pt>
                <c:pt idx="40763" formatCode="General">
                  <c:v>0.83959499999999998</c:v>
                </c:pt>
                <c:pt idx="40764" formatCode="General">
                  <c:v>0.8396169999999995</c:v>
                </c:pt>
                <c:pt idx="40765" formatCode="General">
                  <c:v>0.83963299999999996</c:v>
                </c:pt>
                <c:pt idx="40766" formatCode="General">
                  <c:v>0.83965500000000071</c:v>
                </c:pt>
                <c:pt idx="40767" formatCode="General">
                  <c:v>0.8396780000000007</c:v>
                </c:pt>
                <c:pt idx="40768" formatCode="General">
                  <c:v>0.83970000000000045</c:v>
                </c:pt>
                <c:pt idx="40769" formatCode="General">
                  <c:v>0.83971499999999999</c:v>
                </c:pt>
                <c:pt idx="40770" formatCode="General">
                  <c:v>0.83973699999999996</c:v>
                </c:pt>
                <c:pt idx="40771" formatCode="General">
                  <c:v>0.83975999999999995</c:v>
                </c:pt>
                <c:pt idx="40772" formatCode="General">
                  <c:v>0.8397829999999995</c:v>
                </c:pt>
                <c:pt idx="40773" formatCode="General">
                  <c:v>0.83979700000000046</c:v>
                </c:pt>
                <c:pt idx="40774" formatCode="General">
                  <c:v>0.83982000000000046</c:v>
                </c:pt>
                <c:pt idx="40775" formatCode="General">
                  <c:v>0.83984200000000042</c:v>
                </c:pt>
                <c:pt idx="40776" formatCode="General">
                  <c:v>0.83986499999999997</c:v>
                </c:pt>
                <c:pt idx="40777" formatCode="General">
                  <c:v>0.8398800000000004</c:v>
                </c:pt>
                <c:pt idx="40778" formatCode="General">
                  <c:v>0.83990299999999996</c:v>
                </c:pt>
                <c:pt idx="40779" formatCode="General">
                  <c:v>0.83992500000000059</c:v>
                </c:pt>
                <c:pt idx="40780" formatCode="General">
                  <c:v>0.83994700000000044</c:v>
                </c:pt>
                <c:pt idx="40781" formatCode="General">
                  <c:v>0.83996199999999999</c:v>
                </c:pt>
                <c:pt idx="40782" formatCode="General">
                  <c:v>0.83998499999999998</c:v>
                </c:pt>
                <c:pt idx="40783" formatCode="General">
                  <c:v>0.84000799999999998</c:v>
                </c:pt>
                <c:pt idx="40784" formatCode="General">
                  <c:v>0.84002200000000005</c:v>
                </c:pt>
                <c:pt idx="40785" formatCode="General">
                  <c:v>0.84004500000000071</c:v>
                </c:pt>
                <c:pt idx="40786" formatCode="General">
                  <c:v>0.84006800000000004</c:v>
                </c:pt>
                <c:pt idx="40787" formatCode="General">
                  <c:v>0.84009000000000045</c:v>
                </c:pt>
                <c:pt idx="40788" formatCode="General">
                  <c:v>0.84010499999999999</c:v>
                </c:pt>
                <c:pt idx="40789" formatCode="General">
                  <c:v>0.84012699999999996</c:v>
                </c:pt>
                <c:pt idx="40790" formatCode="General">
                  <c:v>0.84014999999999995</c:v>
                </c:pt>
                <c:pt idx="40791" formatCode="General">
                  <c:v>0.84017200000000003</c:v>
                </c:pt>
                <c:pt idx="40792" formatCode="General">
                  <c:v>0.84018700000000002</c:v>
                </c:pt>
                <c:pt idx="40793" formatCode="General">
                  <c:v>0.84021000000000001</c:v>
                </c:pt>
                <c:pt idx="40794" formatCode="General">
                  <c:v>0.84023300000000001</c:v>
                </c:pt>
                <c:pt idx="40795" formatCode="General">
                  <c:v>0.84025499999999997</c:v>
                </c:pt>
                <c:pt idx="40796" formatCode="General">
                  <c:v>0.84026999999999996</c:v>
                </c:pt>
                <c:pt idx="40797" formatCode="General">
                  <c:v>0.84029299999999996</c:v>
                </c:pt>
                <c:pt idx="40798" formatCode="General">
                  <c:v>0.84031500000000003</c:v>
                </c:pt>
                <c:pt idx="40799" formatCode="General">
                  <c:v>0.840337</c:v>
                </c:pt>
                <c:pt idx="40800" formatCode="General">
                  <c:v>0.84035199999999999</c:v>
                </c:pt>
                <c:pt idx="40801" formatCode="General">
                  <c:v>0.84037499999999998</c:v>
                </c:pt>
                <c:pt idx="40802" formatCode="General">
                  <c:v>0.84039699999999951</c:v>
                </c:pt>
                <c:pt idx="40803" formatCode="General">
                  <c:v>0.8404199999999995</c:v>
                </c:pt>
                <c:pt idx="40804" formatCode="General">
                  <c:v>0.84043500000000004</c:v>
                </c:pt>
                <c:pt idx="40805" formatCode="General">
                  <c:v>0.84045800000000004</c:v>
                </c:pt>
                <c:pt idx="40806" formatCode="General">
                  <c:v>0.84048</c:v>
                </c:pt>
                <c:pt idx="40807" formatCode="General">
                  <c:v>0.840503</c:v>
                </c:pt>
                <c:pt idx="40808" formatCode="General">
                  <c:v>0.84051799999999943</c:v>
                </c:pt>
                <c:pt idx="40809" formatCode="General">
                  <c:v>0.84053999999999951</c:v>
                </c:pt>
                <c:pt idx="40810" formatCode="General">
                  <c:v>0.84056199999999959</c:v>
                </c:pt>
                <c:pt idx="40811" formatCode="General">
                  <c:v>0.84058500000000003</c:v>
                </c:pt>
                <c:pt idx="40812" formatCode="General">
                  <c:v>0.84060000000000046</c:v>
                </c:pt>
                <c:pt idx="40813" formatCode="General">
                  <c:v>0.84062200000000042</c:v>
                </c:pt>
                <c:pt idx="40814" formatCode="General">
                  <c:v>0.84064500000000075</c:v>
                </c:pt>
                <c:pt idx="40815" formatCode="General">
                  <c:v>0.84066799999999997</c:v>
                </c:pt>
                <c:pt idx="40816" formatCode="General">
                  <c:v>0.84068299999999996</c:v>
                </c:pt>
                <c:pt idx="40817" formatCode="General">
                  <c:v>0.8407050000000007</c:v>
                </c:pt>
                <c:pt idx="40818" formatCode="General">
                  <c:v>0.84072800000000059</c:v>
                </c:pt>
                <c:pt idx="40819" formatCode="General">
                  <c:v>0.84075000000000044</c:v>
                </c:pt>
                <c:pt idx="40820" formatCode="General">
                  <c:v>0.84076499999999998</c:v>
                </c:pt>
                <c:pt idx="40821" formatCode="General">
                  <c:v>0.84078699999999951</c:v>
                </c:pt>
                <c:pt idx="40822" formatCode="General">
                  <c:v>0.84080999999999995</c:v>
                </c:pt>
                <c:pt idx="40823" formatCode="General">
                  <c:v>0.84083300000000005</c:v>
                </c:pt>
                <c:pt idx="40824" formatCode="General">
                  <c:v>0.84084700000000046</c:v>
                </c:pt>
                <c:pt idx="40825" formatCode="General">
                  <c:v>0.84087000000000045</c:v>
                </c:pt>
                <c:pt idx="40826" formatCode="General">
                  <c:v>0.84089200000000042</c:v>
                </c:pt>
                <c:pt idx="40827" formatCode="General">
                  <c:v>0.84091499999999997</c:v>
                </c:pt>
                <c:pt idx="40828" formatCode="General">
                  <c:v>0.8409300000000004</c:v>
                </c:pt>
                <c:pt idx="40829" formatCode="General">
                  <c:v>0.84095299999999951</c:v>
                </c:pt>
                <c:pt idx="40830" formatCode="General">
                  <c:v>0.84097500000000058</c:v>
                </c:pt>
                <c:pt idx="40831" formatCode="General">
                  <c:v>0.84099699999999999</c:v>
                </c:pt>
                <c:pt idx="40832" formatCode="General">
                  <c:v>0.84101199999999998</c:v>
                </c:pt>
                <c:pt idx="40833" formatCode="General">
                  <c:v>0.84103499999999998</c:v>
                </c:pt>
                <c:pt idx="40834" formatCode="General">
                  <c:v>0.84105799999999997</c:v>
                </c:pt>
                <c:pt idx="40835" formatCode="General">
                  <c:v>0.84108000000000005</c:v>
                </c:pt>
                <c:pt idx="40836" formatCode="General">
                  <c:v>0.8410950000000007</c:v>
                </c:pt>
                <c:pt idx="40837" formatCode="General">
                  <c:v>0.84111800000000003</c:v>
                </c:pt>
                <c:pt idx="40838" formatCode="General">
                  <c:v>0.84114000000000044</c:v>
                </c:pt>
                <c:pt idx="40839" formatCode="General">
                  <c:v>0.84116299999999955</c:v>
                </c:pt>
                <c:pt idx="40840" formatCode="General">
                  <c:v>0.84117799999999998</c:v>
                </c:pt>
                <c:pt idx="40841" formatCode="General">
                  <c:v>0.84119999999999995</c:v>
                </c:pt>
                <c:pt idx="40842" formatCode="General">
                  <c:v>0.84122200000000003</c:v>
                </c:pt>
                <c:pt idx="40843" formatCode="General">
                  <c:v>0.84124500000000046</c:v>
                </c:pt>
                <c:pt idx="40844" formatCode="General">
                  <c:v>0.84126000000000001</c:v>
                </c:pt>
                <c:pt idx="40845" formatCode="General">
                  <c:v>0.841283</c:v>
                </c:pt>
                <c:pt idx="40846" formatCode="General">
                  <c:v>0.84130499999999997</c:v>
                </c:pt>
                <c:pt idx="40847" formatCode="General">
                  <c:v>0.84132700000000005</c:v>
                </c:pt>
                <c:pt idx="40848" formatCode="General">
                  <c:v>0.84134299999999951</c:v>
                </c:pt>
                <c:pt idx="40849" formatCode="General">
                  <c:v>0.84136500000000003</c:v>
                </c:pt>
                <c:pt idx="40850" formatCode="General">
                  <c:v>0.84138800000000002</c:v>
                </c:pt>
                <c:pt idx="40851" formatCode="General">
                  <c:v>0.84140999999999999</c:v>
                </c:pt>
                <c:pt idx="40852" formatCode="General">
                  <c:v>0.84142499999999998</c:v>
                </c:pt>
                <c:pt idx="40853" formatCode="General">
                  <c:v>0.8414469999999995</c:v>
                </c:pt>
                <c:pt idx="40854" formatCode="General">
                  <c:v>0.84147000000000005</c:v>
                </c:pt>
                <c:pt idx="40855" formatCode="General">
                  <c:v>0.84148500000000004</c:v>
                </c:pt>
                <c:pt idx="40856" formatCode="General">
                  <c:v>0.84150800000000003</c:v>
                </c:pt>
                <c:pt idx="40857" formatCode="General">
                  <c:v>0.84153</c:v>
                </c:pt>
                <c:pt idx="40858" formatCode="General">
                  <c:v>0.84155199999999997</c:v>
                </c:pt>
                <c:pt idx="40859" formatCode="General">
                  <c:v>0.84156799999999943</c:v>
                </c:pt>
                <c:pt idx="40860" formatCode="General">
                  <c:v>0.84158999999999951</c:v>
                </c:pt>
                <c:pt idx="40861" formatCode="General">
                  <c:v>0.8416130000000005</c:v>
                </c:pt>
                <c:pt idx="40862" formatCode="General">
                  <c:v>0.84163500000000058</c:v>
                </c:pt>
                <c:pt idx="40863" formatCode="General">
                  <c:v>0.84165000000000045</c:v>
                </c:pt>
                <c:pt idx="40864" formatCode="General">
                  <c:v>0.84167200000000042</c:v>
                </c:pt>
                <c:pt idx="40865" formatCode="General">
                  <c:v>0.84169500000000075</c:v>
                </c:pt>
                <c:pt idx="40866" formatCode="General">
                  <c:v>0.84171799999999997</c:v>
                </c:pt>
                <c:pt idx="40867" formatCode="General">
                  <c:v>0.84173200000000004</c:v>
                </c:pt>
                <c:pt idx="40868" formatCode="General">
                  <c:v>0.84175500000000059</c:v>
                </c:pt>
                <c:pt idx="40869" formatCode="General">
                  <c:v>0.84177800000000058</c:v>
                </c:pt>
                <c:pt idx="40870" formatCode="General">
                  <c:v>0.84180000000000044</c:v>
                </c:pt>
                <c:pt idx="40871" formatCode="General">
                  <c:v>0.84181499999999998</c:v>
                </c:pt>
                <c:pt idx="40872" formatCode="General">
                  <c:v>0.8418369999999995</c:v>
                </c:pt>
                <c:pt idx="40873" formatCode="General">
                  <c:v>0.84186000000000005</c:v>
                </c:pt>
                <c:pt idx="40874" formatCode="General">
                  <c:v>0.84188200000000002</c:v>
                </c:pt>
                <c:pt idx="40875" formatCode="General">
                  <c:v>0.84189700000000045</c:v>
                </c:pt>
                <c:pt idx="40876" formatCode="General">
                  <c:v>0.84192000000000045</c:v>
                </c:pt>
                <c:pt idx="40877" formatCode="General">
                  <c:v>0.84194300000000044</c:v>
                </c:pt>
                <c:pt idx="40878" formatCode="General">
                  <c:v>0.84196499999999996</c:v>
                </c:pt>
                <c:pt idx="40879" formatCode="General">
                  <c:v>0.84197999999999995</c:v>
                </c:pt>
                <c:pt idx="40880" formatCode="General">
                  <c:v>0.8420029999999995</c:v>
                </c:pt>
                <c:pt idx="40881" formatCode="General">
                  <c:v>0.84202500000000058</c:v>
                </c:pt>
                <c:pt idx="40882" formatCode="General">
                  <c:v>0.84204699999999999</c:v>
                </c:pt>
                <c:pt idx="40883" formatCode="General">
                  <c:v>0.84206199999999998</c:v>
                </c:pt>
                <c:pt idx="40884" formatCode="General">
                  <c:v>0.84208499999999997</c:v>
                </c:pt>
                <c:pt idx="40885" formatCode="General">
                  <c:v>0.84210700000000005</c:v>
                </c:pt>
                <c:pt idx="40886" formatCode="General">
                  <c:v>0.84213000000000005</c:v>
                </c:pt>
                <c:pt idx="40887" formatCode="General">
                  <c:v>0.84214500000000059</c:v>
                </c:pt>
                <c:pt idx="40888" formatCode="General">
                  <c:v>0.84216800000000003</c:v>
                </c:pt>
                <c:pt idx="40889" formatCode="General">
                  <c:v>0.84218999999999999</c:v>
                </c:pt>
                <c:pt idx="40890" formatCode="General">
                  <c:v>0.84221199999999996</c:v>
                </c:pt>
                <c:pt idx="40891" formatCode="General">
                  <c:v>0.84222799999999998</c:v>
                </c:pt>
                <c:pt idx="40892" formatCode="General">
                  <c:v>0.84225000000000005</c:v>
                </c:pt>
                <c:pt idx="40893" formatCode="General">
                  <c:v>0.84227200000000002</c:v>
                </c:pt>
                <c:pt idx="40894" formatCode="General">
                  <c:v>0.84229500000000046</c:v>
                </c:pt>
                <c:pt idx="40895" formatCode="General">
                  <c:v>0.84231</c:v>
                </c:pt>
                <c:pt idx="40896" formatCode="General">
                  <c:v>0.84233199999999997</c:v>
                </c:pt>
                <c:pt idx="40897" formatCode="General">
                  <c:v>0.84235499999999996</c:v>
                </c:pt>
                <c:pt idx="40898" formatCode="General">
                  <c:v>0.84237799999999996</c:v>
                </c:pt>
                <c:pt idx="40899" formatCode="General">
                  <c:v>0.8423929999999995</c:v>
                </c:pt>
                <c:pt idx="40900" formatCode="General">
                  <c:v>0.84241500000000002</c:v>
                </c:pt>
                <c:pt idx="40901" formatCode="General">
                  <c:v>0.84243800000000002</c:v>
                </c:pt>
                <c:pt idx="40902" formatCode="General">
                  <c:v>0.84245999999999999</c:v>
                </c:pt>
                <c:pt idx="40903" formatCode="General">
                  <c:v>0.84247499999999997</c:v>
                </c:pt>
                <c:pt idx="40904" formatCode="General">
                  <c:v>0.84249700000000005</c:v>
                </c:pt>
                <c:pt idx="40905" formatCode="General">
                  <c:v>0.84252000000000005</c:v>
                </c:pt>
                <c:pt idx="40906" formatCode="General">
                  <c:v>0.84254300000000004</c:v>
                </c:pt>
                <c:pt idx="40907" formatCode="General">
                  <c:v>0.842557</c:v>
                </c:pt>
                <c:pt idx="40908" formatCode="General">
                  <c:v>0.84258</c:v>
                </c:pt>
                <c:pt idx="40909" formatCode="General">
                  <c:v>0.84260200000000041</c:v>
                </c:pt>
                <c:pt idx="40910" formatCode="General">
                  <c:v>0.84262500000000073</c:v>
                </c:pt>
                <c:pt idx="40911" formatCode="General">
                  <c:v>0.84263999999999994</c:v>
                </c:pt>
                <c:pt idx="40912" formatCode="General">
                  <c:v>0.84266300000000005</c:v>
                </c:pt>
                <c:pt idx="40913" formatCode="General">
                  <c:v>0.84268500000000046</c:v>
                </c:pt>
                <c:pt idx="40914" formatCode="General">
                  <c:v>0.84270699999999998</c:v>
                </c:pt>
                <c:pt idx="40915" formatCode="General">
                  <c:v>0.84272200000000042</c:v>
                </c:pt>
                <c:pt idx="40916" formatCode="General">
                  <c:v>0.84274500000000074</c:v>
                </c:pt>
                <c:pt idx="40917" formatCode="General">
                  <c:v>0.84276799999999996</c:v>
                </c:pt>
                <c:pt idx="40918" formatCode="General">
                  <c:v>0.84278200000000003</c:v>
                </c:pt>
                <c:pt idx="40919" formatCode="General">
                  <c:v>0.84280500000000058</c:v>
                </c:pt>
                <c:pt idx="40920" formatCode="General">
                  <c:v>0.84282699999999999</c:v>
                </c:pt>
                <c:pt idx="40921" formatCode="General">
                  <c:v>0.84285000000000043</c:v>
                </c:pt>
                <c:pt idx="40922" formatCode="General">
                  <c:v>0.84286499999999998</c:v>
                </c:pt>
                <c:pt idx="40923" formatCode="General">
                  <c:v>0.84288799999999997</c:v>
                </c:pt>
                <c:pt idx="40924" formatCode="General">
                  <c:v>0.84291000000000005</c:v>
                </c:pt>
                <c:pt idx="40925" formatCode="General">
                  <c:v>0.84293200000000001</c:v>
                </c:pt>
                <c:pt idx="40926" formatCode="General">
                  <c:v>0.84294700000000045</c:v>
                </c:pt>
                <c:pt idx="40927" formatCode="General">
                  <c:v>0.84297000000000044</c:v>
                </c:pt>
                <c:pt idx="40928" formatCode="General">
                  <c:v>0.84299299999999999</c:v>
                </c:pt>
                <c:pt idx="40929" formatCode="General">
                  <c:v>0.84301499999999996</c:v>
                </c:pt>
                <c:pt idx="40930" formatCode="General">
                  <c:v>0.84302999999999995</c:v>
                </c:pt>
                <c:pt idx="40931" formatCode="General">
                  <c:v>0.84305300000000005</c:v>
                </c:pt>
                <c:pt idx="40932" formatCode="General">
                  <c:v>0.84307500000000046</c:v>
                </c:pt>
                <c:pt idx="40933" formatCode="General">
                  <c:v>0.84309800000000046</c:v>
                </c:pt>
                <c:pt idx="40934" formatCode="General">
                  <c:v>0.843113</c:v>
                </c:pt>
                <c:pt idx="40935" formatCode="General">
                  <c:v>0.84313499999999997</c:v>
                </c:pt>
                <c:pt idx="40936" formatCode="General">
                  <c:v>0.84315700000000005</c:v>
                </c:pt>
                <c:pt idx="40937" formatCode="General">
                  <c:v>0.84318000000000004</c:v>
                </c:pt>
                <c:pt idx="40938" formatCode="General">
                  <c:v>0.84319500000000058</c:v>
                </c:pt>
                <c:pt idx="40939" formatCode="General">
                  <c:v>0.84321800000000002</c:v>
                </c:pt>
                <c:pt idx="40940" formatCode="General">
                  <c:v>0.84323999999999999</c:v>
                </c:pt>
                <c:pt idx="40941" formatCode="General">
                  <c:v>0.84326199999999996</c:v>
                </c:pt>
                <c:pt idx="40942" formatCode="General">
                  <c:v>0.84327799999999997</c:v>
                </c:pt>
                <c:pt idx="40943" formatCode="General">
                  <c:v>0.84330000000000005</c:v>
                </c:pt>
                <c:pt idx="40944" formatCode="General">
                  <c:v>0.84332300000000004</c:v>
                </c:pt>
                <c:pt idx="40945" formatCode="General">
                  <c:v>0.84334500000000046</c:v>
                </c:pt>
                <c:pt idx="40946" formatCode="General">
                  <c:v>0.84336</c:v>
                </c:pt>
                <c:pt idx="40947" formatCode="General">
                  <c:v>0.84338199999999997</c:v>
                </c:pt>
                <c:pt idx="40948" formatCode="General">
                  <c:v>0.84340499999999996</c:v>
                </c:pt>
                <c:pt idx="40949" formatCode="General">
                  <c:v>0.84342799999999996</c:v>
                </c:pt>
                <c:pt idx="40950" formatCode="General">
                  <c:v>0.84344300000000005</c:v>
                </c:pt>
                <c:pt idx="40951" formatCode="General">
                  <c:v>0.84346500000000002</c:v>
                </c:pt>
                <c:pt idx="40952" formatCode="General">
                  <c:v>0.84348800000000002</c:v>
                </c:pt>
                <c:pt idx="40953" formatCode="General">
                  <c:v>0.84350999999999998</c:v>
                </c:pt>
                <c:pt idx="40954" formatCode="General">
                  <c:v>0.84352499999999997</c:v>
                </c:pt>
                <c:pt idx="40955" formatCode="General">
                  <c:v>0.84354700000000005</c:v>
                </c:pt>
                <c:pt idx="40956" formatCode="General">
                  <c:v>0.84357000000000004</c:v>
                </c:pt>
                <c:pt idx="40957" formatCode="General">
                  <c:v>0.84359300000000004</c:v>
                </c:pt>
                <c:pt idx="40958" formatCode="General">
                  <c:v>0.84360700000000044</c:v>
                </c:pt>
                <c:pt idx="40959" formatCode="General">
                  <c:v>0.84363000000000044</c:v>
                </c:pt>
                <c:pt idx="40960" formatCode="General">
                  <c:v>0.84365299999999999</c:v>
                </c:pt>
                <c:pt idx="40961" formatCode="General">
                  <c:v>0.84367499999999995</c:v>
                </c:pt>
                <c:pt idx="40962" formatCode="General">
                  <c:v>0.84369000000000072</c:v>
                </c:pt>
                <c:pt idx="40963" formatCode="General">
                  <c:v>0.84371300000000005</c:v>
                </c:pt>
                <c:pt idx="40964" formatCode="General">
                  <c:v>0.84373500000000046</c:v>
                </c:pt>
                <c:pt idx="40965" formatCode="General">
                  <c:v>0.84375699999999998</c:v>
                </c:pt>
                <c:pt idx="40966" formatCode="General">
                  <c:v>0.84377200000000041</c:v>
                </c:pt>
                <c:pt idx="40967" formatCode="General">
                  <c:v>0.84379500000000074</c:v>
                </c:pt>
                <c:pt idx="40968" formatCode="General">
                  <c:v>0.84381799999999996</c:v>
                </c:pt>
                <c:pt idx="40969" formatCode="General">
                  <c:v>0.8438400000000007</c:v>
                </c:pt>
                <c:pt idx="40970" formatCode="General">
                  <c:v>0.84385500000000047</c:v>
                </c:pt>
                <c:pt idx="40971" formatCode="General">
                  <c:v>0.84387800000000046</c:v>
                </c:pt>
                <c:pt idx="40972" formatCode="General">
                  <c:v>0.84390000000000043</c:v>
                </c:pt>
                <c:pt idx="40973" formatCode="General">
                  <c:v>0.84392199999999995</c:v>
                </c:pt>
                <c:pt idx="40974" formatCode="General">
                  <c:v>0.84393799999999997</c:v>
                </c:pt>
                <c:pt idx="40975" formatCode="General">
                  <c:v>0.84396000000000004</c:v>
                </c:pt>
                <c:pt idx="40976" formatCode="General">
                  <c:v>0.84398200000000001</c:v>
                </c:pt>
                <c:pt idx="40977" formatCode="General">
                  <c:v>0.84400500000000045</c:v>
                </c:pt>
                <c:pt idx="40978" formatCode="General">
                  <c:v>0.84401999999999999</c:v>
                </c:pt>
                <c:pt idx="40979" formatCode="General">
                  <c:v>0.8440420000000004</c:v>
                </c:pt>
                <c:pt idx="40980" formatCode="General">
                  <c:v>0.84406499999999951</c:v>
                </c:pt>
                <c:pt idx="40981" formatCode="General">
                  <c:v>0.84408700000000003</c:v>
                </c:pt>
                <c:pt idx="40982" formatCode="General">
                  <c:v>0.84410300000000005</c:v>
                </c:pt>
                <c:pt idx="40983" formatCode="General">
                  <c:v>0.84412500000000046</c:v>
                </c:pt>
                <c:pt idx="40984" formatCode="General">
                  <c:v>0.84414800000000045</c:v>
                </c:pt>
                <c:pt idx="40985" formatCode="General">
                  <c:v>0.84416999999999998</c:v>
                </c:pt>
                <c:pt idx="40986" formatCode="General">
                  <c:v>0.84418499999999996</c:v>
                </c:pt>
                <c:pt idx="40987" formatCode="General">
                  <c:v>0.84420700000000004</c:v>
                </c:pt>
                <c:pt idx="40988" formatCode="General">
                  <c:v>0.84423000000000004</c:v>
                </c:pt>
                <c:pt idx="40989" formatCode="General">
                  <c:v>0.84424500000000058</c:v>
                </c:pt>
                <c:pt idx="40990" formatCode="General">
                  <c:v>0.84426699999999955</c:v>
                </c:pt>
                <c:pt idx="40991" formatCode="General">
                  <c:v>0.84428999999999998</c:v>
                </c:pt>
                <c:pt idx="40992" formatCode="General">
                  <c:v>0.84431199999999951</c:v>
                </c:pt>
                <c:pt idx="40993" formatCode="General">
                  <c:v>0.84432799999999997</c:v>
                </c:pt>
                <c:pt idx="40994" formatCode="General">
                  <c:v>0.84435000000000004</c:v>
                </c:pt>
                <c:pt idx="40995" formatCode="General">
                  <c:v>0.84437300000000004</c:v>
                </c:pt>
                <c:pt idx="40996" formatCode="General">
                  <c:v>0.84439500000000045</c:v>
                </c:pt>
                <c:pt idx="40997" formatCode="General">
                  <c:v>0.84440999999999999</c:v>
                </c:pt>
                <c:pt idx="40998" formatCode="General">
                  <c:v>0.84443199999999996</c:v>
                </c:pt>
                <c:pt idx="40999" formatCode="General">
                  <c:v>0.84445499999999996</c:v>
                </c:pt>
                <c:pt idx="41000" formatCode="General">
                  <c:v>0.84447799999999951</c:v>
                </c:pt>
                <c:pt idx="41001" formatCode="General">
                  <c:v>0.84449200000000002</c:v>
                </c:pt>
                <c:pt idx="41002" formatCode="General">
                  <c:v>0.84451500000000002</c:v>
                </c:pt>
                <c:pt idx="41003" formatCode="General">
                  <c:v>0.84453699999999943</c:v>
                </c:pt>
                <c:pt idx="41004" formatCode="General">
                  <c:v>0.84455999999999998</c:v>
                </c:pt>
                <c:pt idx="41005" formatCode="General">
                  <c:v>0.84457499999999996</c:v>
                </c:pt>
                <c:pt idx="41006" formatCode="General">
                  <c:v>0.84459799999999996</c:v>
                </c:pt>
                <c:pt idx="41007" formatCode="General">
                  <c:v>0.8446200000000007</c:v>
                </c:pt>
                <c:pt idx="41008" formatCode="General">
                  <c:v>0.84464200000000045</c:v>
                </c:pt>
                <c:pt idx="41009" formatCode="General">
                  <c:v>0.84465699999999999</c:v>
                </c:pt>
                <c:pt idx="41010" formatCode="General">
                  <c:v>0.84468000000000043</c:v>
                </c:pt>
                <c:pt idx="41011" formatCode="General">
                  <c:v>0.84470299999999998</c:v>
                </c:pt>
                <c:pt idx="41012" formatCode="General">
                  <c:v>0.84472499999999995</c:v>
                </c:pt>
                <c:pt idx="41013" formatCode="General">
                  <c:v>0.84474000000000071</c:v>
                </c:pt>
                <c:pt idx="41014" formatCode="General">
                  <c:v>0.84476300000000004</c:v>
                </c:pt>
                <c:pt idx="41015" formatCode="General">
                  <c:v>0.84478500000000045</c:v>
                </c:pt>
                <c:pt idx="41016" formatCode="General">
                  <c:v>0.84480800000000045</c:v>
                </c:pt>
                <c:pt idx="41017" formatCode="General">
                  <c:v>0.84482299999999999</c:v>
                </c:pt>
                <c:pt idx="41018" formatCode="General">
                  <c:v>0.84484500000000073</c:v>
                </c:pt>
                <c:pt idx="41019" formatCode="General">
                  <c:v>0.84486700000000003</c:v>
                </c:pt>
                <c:pt idx="41020" formatCode="General">
                  <c:v>0.84489000000000058</c:v>
                </c:pt>
                <c:pt idx="41021" formatCode="General">
                  <c:v>0.84490500000000046</c:v>
                </c:pt>
                <c:pt idx="41022" formatCode="General">
                  <c:v>0.84492800000000046</c:v>
                </c:pt>
                <c:pt idx="41023" formatCode="General">
                  <c:v>0.84495000000000042</c:v>
                </c:pt>
                <c:pt idx="41024" formatCode="General">
                  <c:v>0.84497199999999995</c:v>
                </c:pt>
                <c:pt idx="41025" formatCode="General">
                  <c:v>0.84498799999999996</c:v>
                </c:pt>
                <c:pt idx="41026" formatCode="General">
                  <c:v>0.84501000000000004</c:v>
                </c:pt>
                <c:pt idx="41027" formatCode="General">
                  <c:v>0.84503200000000001</c:v>
                </c:pt>
                <c:pt idx="41028" formatCode="General">
                  <c:v>0.84505500000000044</c:v>
                </c:pt>
                <c:pt idx="41029" formatCode="General">
                  <c:v>0.84506999999999999</c:v>
                </c:pt>
                <c:pt idx="41030" formatCode="General">
                  <c:v>0.84509199999999995</c:v>
                </c:pt>
                <c:pt idx="41031" formatCode="General">
                  <c:v>0.84511499999999951</c:v>
                </c:pt>
                <c:pt idx="41032" formatCode="General">
                  <c:v>0.8451379999999995</c:v>
                </c:pt>
                <c:pt idx="41033" formatCode="General">
                  <c:v>0.84515300000000004</c:v>
                </c:pt>
                <c:pt idx="41034" formatCode="General">
                  <c:v>0.84517500000000045</c:v>
                </c:pt>
                <c:pt idx="41035" formatCode="General">
                  <c:v>0.84519699999999998</c:v>
                </c:pt>
                <c:pt idx="41036" formatCode="General">
                  <c:v>0.84521999999999997</c:v>
                </c:pt>
                <c:pt idx="41037" formatCode="General">
                  <c:v>0.84523499999999996</c:v>
                </c:pt>
                <c:pt idx="41038" formatCode="General">
                  <c:v>0.84525700000000004</c:v>
                </c:pt>
                <c:pt idx="41039" formatCode="General">
                  <c:v>0.84528000000000003</c:v>
                </c:pt>
                <c:pt idx="41040" formatCode="General">
                  <c:v>0.84530300000000003</c:v>
                </c:pt>
                <c:pt idx="41041" formatCode="General">
                  <c:v>0.84531699999999943</c:v>
                </c:pt>
                <c:pt idx="41042" formatCode="General">
                  <c:v>0.84533999999999998</c:v>
                </c:pt>
                <c:pt idx="41043" formatCode="General">
                  <c:v>0.84536299999999942</c:v>
                </c:pt>
                <c:pt idx="41044" formatCode="General">
                  <c:v>0.84538500000000005</c:v>
                </c:pt>
                <c:pt idx="41045" formatCode="General">
                  <c:v>0.84540000000000004</c:v>
                </c:pt>
                <c:pt idx="41046" formatCode="General">
                  <c:v>0.84542300000000004</c:v>
                </c:pt>
                <c:pt idx="41047" formatCode="General">
                  <c:v>0.84544500000000045</c:v>
                </c:pt>
                <c:pt idx="41048" formatCode="General">
                  <c:v>0.84546699999999941</c:v>
                </c:pt>
                <c:pt idx="41049" formatCode="General">
                  <c:v>0.84548199999999996</c:v>
                </c:pt>
                <c:pt idx="41050" formatCode="General">
                  <c:v>0.84550499999999951</c:v>
                </c:pt>
                <c:pt idx="41051" formatCode="General">
                  <c:v>0.8455279999999995</c:v>
                </c:pt>
                <c:pt idx="41052" formatCode="General">
                  <c:v>0.84554200000000002</c:v>
                </c:pt>
                <c:pt idx="41053" formatCode="General">
                  <c:v>0.84556500000000001</c:v>
                </c:pt>
                <c:pt idx="41054" formatCode="General">
                  <c:v>0.84558699999999942</c:v>
                </c:pt>
                <c:pt idx="41055" formatCode="General">
                  <c:v>0.84561000000000042</c:v>
                </c:pt>
                <c:pt idx="41056" formatCode="General">
                  <c:v>0.84562500000000074</c:v>
                </c:pt>
                <c:pt idx="41057" formatCode="General">
                  <c:v>0.84564800000000073</c:v>
                </c:pt>
                <c:pt idx="41058" formatCode="General">
                  <c:v>0.84567000000000059</c:v>
                </c:pt>
                <c:pt idx="41059" formatCode="General">
                  <c:v>0.84569200000000044</c:v>
                </c:pt>
                <c:pt idx="41060" formatCode="General">
                  <c:v>0.84570699999999999</c:v>
                </c:pt>
                <c:pt idx="41061" formatCode="General">
                  <c:v>0.84573000000000043</c:v>
                </c:pt>
                <c:pt idx="41062" formatCode="General">
                  <c:v>0.84575299999999998</c:v>
                </c:pt>
                <c:pt idx="41063" formatCode="General">
                  <c:v>0.84577500000000072</c:v>
                </c:pt>
                <c:pt idx="41064" formatCode="General">
                  <c:v>0.84579000000000071</c:v>
                </c:pt>
                <c:pt idx="41065" formatCode="General">
                  <c:v>0.84581200000000001</c:v>
                </c:pt>
                <c:pt idx="41066" formatCode="General">
                  <c:v>0.84583500000000045</c:v>
                </c:pt>
                <c:pt idx="41067" formatCode="General">
                  <c:v>0.84585800000000044</c:v>
                </c:pt>
                <c:pt idx="41068" formatCode="General">
                  <c:v>0.84587299999999999</c:v>
                </c:pt>
                <c:pt idx="41069" formatCode="General">
                  <c:v>0.84589499999999995</c:v>
                </c:pt>
                <c:pt idx="41070" formatCode="General">
                  <c:v>0.84591700000000003</c:v>
                </c:pt>
                <c:pt idx="41071" formatCode="General">
                  <c:v>0.84594000000000058</c:v>
                </c:pt>
                <c:pt idx="41072" formatCode="General">
                  <c:v>0.84595500000000046</c:v>
                </c:pt>
                <c:pt idx="41073" formatCode="General">
                  <c:v>0.84597800000000045</c:v>
                </c:pt>
                <c:pt idx="41074" formatCode="General">
                  <c:v>0.84600000000000042</c:v>
                </c:pt>
                <c:pt idx="41075" formatCode="General">
                  <c:v>0.84602200000000005</c:v>
                </c:pt>
                <c:pt idx="41076" formatCode="General">
                  <c:v>0.84603799999999996</c:v>
                </c:pt>
                <c:pt idx="41077" formatCode="General">
                  <c:v>0.84606000000000003</c:v>
                </c:pt>
                <c:pt idx="41078" formatCode="General">
                  <c:v>0.84608300000000003</c:v>
                </c:pt>
                <c:pt idx="41079" formatCode="General">
                  <c:v>0.84610500000000044</c:v>
                </c:pt>
                <c:pt idx="41080" formatCode="General">
                  <c:v>0.84611999999999998</c:v>
                </c:pt>
                <c:pt idx="41081" formatCode="General">
                  <c:v>0.84614199999999995</c:v>
                </c:pt>
                <c:pt idx="41082" formatCode="General">
                  <c:v>0.8461649999999995</c:v>
                </c:pt>
                <c:pt idx="41083" formatCode="General">
                  <c:v>0.84618800000000005</c:v>
                </c:pt>
                <c:pt idx="41084" formatCode="General">
                  <c:v>0.84620300000000004</c:v>
                </c:pt>
                <c:pt idx="41085" formatCode="General">
                  <c:v>0.84622500000000045</c:v>
                </c:pt>
                <c:pt idx="41086" formatCode="General">
                  <c:v>0.84624699999999997</c:v>
                </c:pt>
                <c:pt idx="41087" formatCode="General">
                  <c:v>0.84626999999999997</c:v>
                </c:pt>
                <c:pt idx="41088" formatCode="General">
                  <c:v>0.84628499999999951</c:v>
                </c:pt>
                <c:pt idx="41089" formatCode="General">
                  <c:v>0.84630799999999951</c:v>
                </c:pt>
                <c:pt idx="41090" formatCode="General">
                  <c:v>0.84633000000000003</c:v>
                </c:pt>
                <c:pt idx="41091" formatCode="General">
                  <c:v>0.84635199999999999</c:v>
                </c:pt>
                <c:pt idx="41092" formatCode="General">
                  <c:v>0.84636699999999943</c:v>
                </c:pt>
                <c:pt idx="41093" formatCode="General">
                  <c:v>0.84638999999999998</c:v>
                </c:pt>
                <c:pt idx="41094" formatCode="General">
                  <c:v>0.84641299999999942</c:v>
                </c:pt>
                <c:pt idx="41095" formatCode="General">
                  <c:v>0.84643500000000005</c:v>
                </c:pt>
                <c:pt idx="41096" formatCode="General">
                  <c:v>0.84645000000000004</c:v>
                </c:pt>
                <c:pt idx="41097" formatCode="General">
                  <c:v>0.84647300000000003</c:v>
                </c:pt>
                <c:pt idx="41098" formatCode="General">
                  <c:v>0.84649500000000044</c:v>
                </c:pt>
                <c:pt idx="41099" formatCode="General">
                  <c:v>0.84651799999999955</c:v>
                </c:pt>
                <c:pt idx="41100" formatCode="General">
                  <c:v>0.84653199999999951</c:v>
                </c:pt>
                <c:pt idx="41101" formatCode="General">
                  <c:v>0.8465549999999995</c:v>
                </c:pt>
                <c:pt idx="41102" formatCode="General">
                  <c:v>0.84657700000000002</c:v>
                </c:pt>
                <c:pt idx="41103" formatCode="General">
                  <c:v>0.84660000000000046</c:v>
                </c:pt>
                <c:pt idx="41104" formatCode="General">
                  <c:v>0.84661500000000045</c:v>
                </c:pt>
                <c:pt idx="41105" formatCode="General">
                  <c:v>0.84663800000000045</c:v>
                </c:pt>
                <c:pt idx="41106" formatCode="General">
                  <c:v>0.84666000000000041</c:v>
                </c:pt>
                <c:pt idx="41107" formatCode="General">
                  <c:v>0.84668200000000005</c:v>
                </c:pt>
                <c:pt idx="41108" formatCode="General">
                  <c:v>0.84669799999999995</c:v>
                </c:pt>
                <c:pt idx="41109" formatCode="General">
                  <c:v>0.84672000000000058</c:v>
                </c:pt>
                <c:pt idx="41110" formatCode="General">
                  <c:v>0.84674200000000044</c:v>
                </c:pt>
                <c:pt idx="41111" formatCode="General">
                  <c:v>0.84676499999999999</c:v>
                </c:pt>
                <c:pt idx="41112" formatCode="General">
                  <c:v>0.84678000000000042</c:v>
                </c:pt>
                <c:pt idx="41113" formatCode="General">
                  <c:v>0.84680200000000005</c:v>
                </c:pt>
                <c:pt idx="41114" formatCode="General">
                  <c:v>0.84682500000000072</c:v>
                </c:pt>
                <c:pt idx="41115" formatCode="General">
                  <c:v>0.84684800000000071</c:v>
                </c:pt>
                <c:pt idx="41116" formatCode="General">
                  <c:v>0.84686300000000003</c:v>
                </c:pt>
                <c:pt idx="41117" formatCode="General">
                  <c:v>0.84688500000000044</c:v>
                </c:pt>
                <c:pt idx="41118" formatCode="General">
                  <c:v>0.84690699999999997</c:v>
                </c:pt>
                <c:pt idx="41119" formatCode="General">
                  <c:v>0.8469300000000004</c:v>
                </c:pt>
                <c:pt idx="41120" formatCode="General">
                  <c:v>0.84694499999999995</c:v>
                </c:pt>
                <c:pt idx="41121" formatCode="General">
                  <c:v>0.84696700000000003</c:v>
                </c:pt>
                <c:pt idx="41122" formatCode="General">
                  <c:v>0.84699000000000046</c:v>
                </c:pt>
                <c:pt idx="41123" formatCode="General">
                  <c:v>0.84700500000000045</c:v>
                </c:pt>
                <c:pt idx="41124" formatCode="General">
                  <c:v>0.84702699999999997</c:v>
                </c:pt>
                <c:pt idx="41125" formatCode="General">
                  <c:v>0.84705000000000041</c:v>
                </c:pt>
                <c:pt idx="41126" formatCode="General">
                  <c:v>0.84707299999999996</c:v>
                </c:pt>
                <c:pt idx="41127" formatCode="General">
                  <c:v>0.84708799999999951</c:v>
                </c:pt>
                <c:pt idx="41128" formatCode="General">
                  <c:v>0.84711000000000003</c:v>
                </c:pt>
                <c:pt idx="41129" formatCode="General">
                  <c:v>0.84713300000000002</c:v>
                </c:pt>
                <c:pt idx="41130" formatCode="General">
                  <c:v>0.84715499999999999</c:v>
                </c:pt>
                <c:pt idx="41131" formatCode="General">
                  <c:v>0.84716999999999998</c:v>
                </c:pt>
                <c:pt idx="41132" formatCode="General">
                  <c:v>0.84719199999999995</c:v>
                </c:pt>
                <c:pt idx="41133" formatCode="General">
                  <c:v>0.84721500000000005</c:v>
                </c:pt>
                <c:pt idx="41134" formatCode="General">
                  <c:v>0.84723800000000005</c:v>
                </c:pt>
                <c:pt idx="41135" formatCode="General">
                  <c:v>0.84725200000000001</c:v>
                </c:pt>
                <c:pt idx="41136" formatCode="General">
                  <c:v>0.84727500000000044</c:v>
                </c:pt>
                <c:pt idx="41137" formatCode="General">
                  <c:v>0.84729699999999997</c:v>
                </c:pt>
                <c:pt idx="41138" formatCode="General">
                  <c:v>0.84731999999999996</c:v>
                </c:pt>
                <c:pt idx="41139" formatCode="General">
                  <c:v>0.84733499999999951</c:v>
                </c:pt>
                <c:pt idx="41140" formatCode="General">
                  <c:v>0.8473579999999995</c:v>
                </c:pt>
                <c:pt idx="41141" formatCode="General">
                  <c:v>0.84738000000000002</c:v>
                </c:pt>
                <c:pt idx="41142" formatCode="General">
                  <c:v>0.84740199999999999</c:v>
                </c:pt>
                <c:pt idx="41143" formatCode="General">
                  <c:v>0.84741699999999942</c:v>
                </c:pt>
                <c:pt idx="41144" formatCode="General">
                  <c:v>0.84743999999999997</c:v>
                </c:pt>
                <c:pt idx="41145" formatCode="General">
                  <c:v>0.84746299999999941</c:v>
                </c:pt>
                <c:pt idx="41146" formatCode="General">
                  <c:v>0.84748500000000004</c:v>
                </c:pt>
                <c:pt idx="41147" formatCode="General">
                  <c:v>0.84750000000000003</c:v>
                </c:pt>
                <c:pt idx="41148" formatCode="General">
                  <c:v>0.847522</c:v>
                </c:pt>
                <c:pt idx="41149" formatCode="General">
                  <c:v>0.84754499999999999</c:v>
                </c:pt>
                <c:pt idx="41150" formatCode="General">
                  <c:v>0.84756699999999929</c:v>
                </c:pt>
                <c:pt idx="41151" formatCode="General">
                  <c:v>0.84758299999999942</c:v>
                </c:pt>
                <c:pt idx="41152" formatCode="General">
                  <c:v>0.84760500000000072</c:v>
                </c:pt>
                <c:pt idx="41153" formatCode="General">
                  <c:v>0.84762700000000046</c:v>
                </c:pt>
                <c:pt idx="41154" formatCode="General">
                  <c:v>0.84765000000000046</c:v>
                </c:pt>
                <c:pt idx="41155" formatCode="General">
                  <c:v>0.84766500000000045</c:v>
                </c:pt>
                <c:pt idx="41156" formatCode="General">
                  <c:v>0.84768800000000044</c:v>
                </c:pt>
                <c:pt idx="41157" formatCode="General">
                  <c:v>0.84771000000000041</c:v>
                </c:pt>
                <c:pt idx="41158" formatCode="General">
                  <c:v>0.84773200000000004</c:v>
                </c:pt>
                <c:pt idx="41159" formatCode="General">
                  <c:v>0.84774799999999995</c:v>
                </c:pt>
                <c:pt idx="41160" formatCode="General">
                  <c:v>0.84777000000000058</c:v>
                </c:pt>
                <c:pt idx="41161" formatCode="General">
                  <c:v>0.84779300000000046</c:v>
                </c:pt>
                <c:pt idx="41162" formatCode="General">
                  <c:v>0.84781499999999999</c:v>
                </c:pt>
                <c:pt idx="41163" formatCode="General">
                  <c:v>0.84783000000000042</c:v>
                </c:pt>
                <c:pt idx="41164" formatCode="General">
                  <c:v>0.84785200000000005</c:v>
                </c:pt>
                <c:pt idx="41165" formatCode="General">
                  <c:v>0.84787500000000071</c:v>
                </c:pt>
                <c:pt idx="41166" formatCode="General">
                  <c:v>0.84789800000000071</c:v>
                </c:pt>
                <c:pt idx="41167" formatCode="General">
                  <c:v>0.84791300000000003</c:v>
                </c:pt>
                <c:pt idx="41168" formatCode="General">
                  <c:v>0.84793499999999999</c:v>
                </c:pt>
                <c:pt idx="41169" formatCode="General">
                  <c:v>0.84795699999999996</c:v>
                </c:pt>
                <c:pt idx="41170" formatCode="General">
                  <c:v>0.8479800000000004</c:v>
                </c:pt>
                <c:pt idx="41171" formatCode="General">
                  <c:v>0.84799500000000072</c:v>
                </c:pt>
                <c:pt idx="41172" formatCode="General">
                  <c:v>0.84801800000000005</c:v>
                </c:pt>
                <c:pt idx="41173" formatCode="General">
                  <c:v>0.84804000000000046</c:v>
                </c:pt>
                <c:pt idx="41174" formatCode="General">
                  <c:v>0.84806300000000001</c:v>
                </c:pt>
                <c:pt idx="41175" formatCode="General">
                  <c:v>0.84807699999999997</c:v>
                </c:pt>
                <c:pt idx="41176" formatCode="General">
                  <c:v>0.84810000000000041</c:v>
                </c:pt>
                <c:pt idx="41177" formatCode="General">
                  <c:v>0.84812299999999996</c:v>
                </c:pt>
                <c:pt idx="41178" formatCode="General">
                  <c:v>0.8481450000000007</c:v>
                </c:pt>
                <c:pt idx="41179" formatCode="General">
                  <c:v>0.84816000000000003</c:v>
                </c:pt>
                <c:pt idx="41180" formatCode="General">
                  <c:v>0.84818199999999999</c:v>
                </c:pt>
                <c:pt idx="41181" formatCode="General">
                  <c:v>0.84820499999999999</c:v>
                </c:pt>
                <c:pt idx="41182" formatCode="General">
                  <c:v>0.84822799999999998</c:v>
                </c:pt>
                <c:pt idx="41183" formatCode="General">
                  <c:v>0.84824200000000005</c:v>
                </c:pt>
                <c:pt idx="41184" formatCode="General">
                  <c:v>0.84826500000000005</c:v>
                </c:pt>
                <c:pt idx="41185" formatCode="General">
                  <c:v>0.84828800000000004</c:v>
                </c:pt>
                <c:pt idx="41186" formatCode="General">
                  <c:v>0.848302</c:v>
                </c:pt>
                <c:pt idx="41187" formatCode="General">
                  <c:v>0.84832500000000044</c:v>
                </c:pt>
                <c:pt idx="41188" formatCode="General">
                  <c:v>0.84834799999999999</c:v>
                </c:pt>
                <c:pt idx="41189" formatCode="General">
                  <c:v>0.84836999999999996</c:v>
                </c:pt>
                <c:pt idx="41190" formatCode="General">
                  <c:v>0.8483849999999995</c:v>
                </c:pt>
                <c:pt idx="41191" formatCode="General">
                  <c:v>0.84840800000000005</c:v>
                </c:pt>
                <c:pt idx="41192" formatCode="General">
                  <c:v>0.84843000000000002</c:v>
                </c:pt>
                <c:pt idx="41193" formatCode="General">
                  <c:v>0.84845199999999998</c:v>
                </c:pt>
                <c:pt idx="41194" formatCode="General">
                  <c:v>0.84846699999999942</c:v>
                </c:pt>
                <c:pt idx="41195" formatCode="General">
                  <c:v>0.84848999999999997</c:v>
                </c:pt>
                <c:pt idx="41196" formatCode="General">
                  <c:v>0.8485129999999993</c:v>
                </c:pt>
                <c:pt idx="41197" formatCode="General">
                  <c:v>0.84853500000000004</c:v>
                </c:pt>
                <c:pt idx="41198" formatCode="General">
                  <c:v>0.84855000000000003</c:v>
                </c:pt>
                <c:pt idx="41199" formatCode="General">
                  <c:v>0.84857300000000002</c:v>
                </c:pt>
                <c:pt idx="41200" formatCode="General">
                  <c:v>0.84859499999999999</c:v>
                </c:pt>
                <c:pt idx="41201" formatCode="General">
                  <c:v>0.84861699999999951</c:v>
                </c:pt>
                <c:pt idx="41202" formatCode="General">
                  <c:v>0.84863299999999997</c:v>
                </c:pt>
                <c:pt idx="41203" formatCode="General">
                  <c:v>0.84865500000000071</c:v>
                </c:pt>
                <c:pt idx="41204" formatCode="General">
                  <c:v>0.84867700000000046</c:v>
                </c:pt>
                <c:pt idx="41205" formatCode="General">
                  <c:v>0.84870000000000045</c:v>
                </c:pt>
                <c:pt idx="41206" formatCode="General">
                  <c:v>0.84871500000000044</c:v>
                </c:pt>
                <c:pt idx="41207" formatCode="General">
                  <c:v>0.84873699999999996</c:v>
                </c:pt>
                <c:pt idx="41208" formatCode="General">
                  <c:v>0.8487600000000004</c:v>
                </c:pt>
                <c:pt idx="41209" formatCode="General">
                  <c:v>0.84878299999999951</c:v>
                </c:pt>
                <c:pt idx="41210" formatCode="General">
                  <c:v>0.84879800000000072</c:v>
                </c:pt>
                <c:pt idx="41211" formatCode="General">
                  <c:v>0.84882000000000046</c:v>
                </c:pt>
                <c:pt idx="41212" formatCode="General">
                  <c:v>0.84884300000000046</c:v>
                </c:pt>
                <c:pt idx="41213" formatCode="General">
                  <c:v>0.84886499999999998</c:v>
                </c:pt>
                <c:pt idx="41214" formatCode="General">
                  <c:v>0.84888000000000041</c:v>
                </c:pt>
                <c:pt idx="41215" formatCode="General">
                  <c:v>0.84890200000000005</c:v>
                </c:pt>
                <c:pt idx="41216" formatCode="General">
                  <c:v>0.84892500000000071</c:v>
                </c:pt>
                <c:pt idx="41217" formatCode="General">
                  <c:v>0.8489480000000007</c:v>
                </c:pt>
                <c:pt idx="41218" formatCode="General">
                  <c:v>0.84896199999999999</c:v>
                </c:pt>
                <c:pt idx="41219" formatCode="General">
                  <c:v>0.84898499999999999</c:v>
                </c:pt>
                <c:pt idx="41220" formatCode="General">
                  <c:v>0.84900699999999996</c:v>
                </c:pt>
                <c:pt idx="41221" formatCode="General">
                  <c:v>0.84902999999999995</c:v>
                </c:pt>
                <c:pt idx="41222" formatCode="General">
                  <c:v>0.84904500000000072</c:v>
                </c:pt>
                <c:pt idx="41223" formatCode="General">
                  <c:v>0.84906800000000004</c:v>
                </c:pt>
                <c:pt idx="41224" formatCode="General">
                  <c:v>0.84909000000000046</c:v>
                </c:pt>
                <c:pt idx="41225" formatCode="General">
                  <c:v>0.84911199999999998</c:v>
                </c:pt>
                <c:pt idx="41226" formatCode="General">
                  <c:v>0.84912699999999997</c:v>
                </c:pt>
                <c:pt idx="41227" formatCode="General">
                  <c:v>0.8491500000000004</c:v>
                </c:pt>
                <c:pt idx="41228" formatCode="General">
                  <c:v>0.84917299999999996</c:v>
                </c:pt>
                <c:pt idx="41229" formatCode="General">
                  <c:v>0.8491950000000007</c:v>
                </c:pt>
                <c:pt idx="41230" formatCode="General">
                  <c:v>0.84921000000000002</c:v>
                </c:pt>
                <c:pt idx="41231" formatCode="General">
                  <c:v>0.84923199999999999</c:v>
                </c:pt>
                <c:pt idx="41232" formatCode="General">
                  <c:v>0.84925499999999998</c:v>
                </c:pt>
                <c:pt idx="41233" formatCode="General">
                  <c:v>0.8492769999999995</c:v>
                </c:pt>
                <c:pt idx="41234" formatCode="General">
                  <c:v>0.84929299999999996</c:v>
                </c:pt>
                <c:pt idx="41235" formatCode="General">
                  <c:v>0.84931500000000004</c:v>
                </c:pt>
                <c:pt idx="41236" formatCode="General">
                  <c:v>0.84933700000000001</c:v>
                </c:pt>
                <c:pt idx="41237" formatCode="General">
                  <c:v>0.84936</c:v>
                </c:pt>
                <c:pt idx="41238" formatCode="General">
                  <c:v>0.84937499999999999</c:v>
                </c:pt>
                <c:pt idx="41239" formatCode="General">
                  <c:v>0.84939799999999999</c:v>
                </c:pt>
                <c:pt idx="41240" formatCode="General">
                  <c:v>0.84941999999999951</c:v>
                </c:pt>
                <c:pt idx="41241" formatCode="General">
                  <c:v>0.84944200000000003</c:v>
                </c:pt>
                <c:pt idx="41242" formatCode="General">
                  <c:v>0.84945800000000005</c:v>
                </c:pt>
                <c:pt idx="41243" formatCode="General">
                  <c:v>0.84948000000000001</c:v>
                </c:pt>
                <c:pt idx="41244" formatCode="General">
                  <c:v>0.84950300000000001</c:v>
                </c:pt>
                <c:pt idx="41245" formatCode="General">
                  <c:v>0.84952499999999997</c:v>
                </c:pt>
                <c:pt idx="41246" formatCode="General">
                  <c:v>0.84953999999999996</c:v>
                </c:pt>
                <c:pt idx="41247" formatCode="General">
                  <c:v>0.8495619999999996</c:v>
                </c:pt>
                <c:pt idx="41248" formatCode="General">
                  <c:v>0.84958500000000003</c:v>
                </c:pt>
                <c:pt idx="41249" formatCode="General">
                  <c:v>0.84960800000000058</c:v>
                </c:pt>
                <c:pt idx="41250" formatCode="General">
                  <c:v>0.84962300000000046</c:v>
                </c:pt>
                <c:pt idx="41251" formatCode="General">
                  <c:v>0.84964500000000076</c:v>
                </c:pt>
                <c:pt idx="41252" formatCode="General">
                  <c:v>0.84966699999999951</c:v>
                </c:pt>
                <c:pt idx="41253" formatCode="General">
                  <c:v>0.84968999999999995</c:v>
                </c:pt>
                <c:pt idx="41254" formatCode="General">
                  <c:v>0.84970500000000071</c:v>
                </c:pt>
                <c:pt idx="41255" formatCode="General">
                  <c:v>0.8497280000000007</c:v>
                </c:pt>
                <c:pt idx="41256" formatCode="General">
                  <c:v>0.84975000000000045</c:v>
                </c:pt>
                <c:pt idx="41257" formatCode="General">
                  <c:v>0.84976499999999999</c:v>
                </c:pt>
                <c:pt idx="41258" formatCode="General">
                  <c:v>0.84978699999999996</c:v>
                </c:pt>
                <c:pt idx="41259" formatCode="General">
                  <c:v>0.84980999999999995</c:v>
                </c:pt>
                <c:pt idx="41260" formatCode="General">
                  <c:v>0.84983299999999951</c:v>
                </c:pt>
                <c:pt idx="41261" formatCode="General">
                  <c:v>0.84984800000000071</c:v>
                </c:pt>
                <c:pt idx="41262" formatCode="General">
                  <c:v>0.84987000000000046</c:v>
                </c:pt>
                <c:pt idx="41263" formatCode="General">
                  <c:v>0.84989200000000042</c:v>
                </c:pt>
                <c:pt idx="41264" formatCode="General">
                  <c:v>0.84991499999999998</c:v>
                </c:pt>
                <c:pt idx="41265" formatCode="General">
                  <c:v>0.84993000000000041</c:v>
                </c:pt>
                <c:pt idx="41266" formatCode="General">
                  <c:v>0.84995200000000004</c:v>
                </c:pt>
                <c:pt idx="41267" formatCode="General">
                  <c:v>0.8499750000000007</c:v>
                </c:pt>
                <c:pt idx="41268" formatCode="General">
                  <c:v>0.84999800000000059</c:v>
                </c:pt>
                <c:pt idx="41269" formatCode="General">
                  <c:v>0.85001199999999999</c:v>
                </c:pt>
                <c:pt idx="41270" formatCode="General">
                  <c:v>0.85003499999999999</c:v>
                </c:pt>
                <c:pt idx="41271" formatCode="General">
                  <c:v>0.85005799999999998</c:v>
                </c:pt>
                <c:pt idx="41272" formatCode="General">
                  <c:v>0.85007999999999995</c:v>
                </c:pt>
                <c:pt idx="41273" formatCode="General">
                  <c:v>0.85009500000000071</c:v>
                </c:pt>
                <c:pt idx="41274" formatCode="General">
                  <c:v>0.85011800000000004</c:v>
                </c:pt>
                <c:pt idx="41275" formatCode="General">
                  <c:v>0.85014000000000045</c:v>
                </c:pt>
                <c:pt idx="41276" formatCode="General">
                  <c:v>0.85016199999999997</c:v>
                </c:pt>
                <c:pt idx="41277" formatCode="General">
                  <c:v>0.85017699999999996</c:v>
                </c:pt>
                <c:pt idx="41278" formatCode="General">
                  <c:v>0.8502000000000004</c:v>
                </c:pt>
                <c:pt idx="41279" formatCode="General">
                  <c:v>0.85022299999999951</c:v>
                </c:pt>
                <c:pt idx="41280" formatCode="General">
                  <c:v>0.85024500000000058</c:v>
                </c:pt>
                <c:pt idx="41281" formatCode="General">
                  <c:v>0.85026000000000002</c:v>
                </c:pt>
                <c:pt idx="41282" formatCode="General">
                  <c:v>0.85028300000000001</c:v>
                </c:pt>
                <c:pt idx="41283" formatCode="General">
                  <c:v>0.85030499999999998</c:v>
                </c:pt>
                <c:pt idx="41284" formatCode="General">
                  <c:v>0.8503270000000005</c:v>
                </c:pt>
                <c:pt idx="41285" formatCode="General">
                  <c:v>0.85034299999999996</c:v>
                </c:pt>
                <c:pt idx="41286" formatCode="General">
                  <c:v>0.85036500000000004</c:v>
                </c:pt>
                <c:pt idx="41287" formatCode="General">
                  <c:v>0.850387</c:v>
                </c:pt>
                <c:pt idx="41288" formatCode="General">
                  <c:v>0.85041</c:v>
                </c:pt>
                <c:pt idx="41289" formatCode="General">
                  <c:v>0.85042499999999999</c:v>
                </c:pt>
                <c:pt idx="41290" formatCode="General">
                  <c:v>0.85044799999999998</c:v>
                </c:pt>
                <c:pt idx="41291" formatCode="General">
                  <c:v>0.8504699999999995</c:v>
                </c:pt>
                <c:pt idx="41292" formatCode="General">
                  <c:v>0.85049200000000003</c:v>
                </c:pt>
                <c:pt idx="41293" formatCode="General">
                  <c:v>0.85050700000000001</c:v>
                </c:pt>
                <c:pt idx="41294" formatCode="General">
                  <c:v>0.85053000000000001</c:v>
                </c:pt>
                <c:pt idx="41295" formatCode="General">
                  <c:v>0.85055199999999997</c:v>
                </c:pt>
                <c:pt idx="41296" formatCode="General">
                  <c:v>0.85057499999999997</c:v>
                </c:pt>
                <c:pt idx="41297" formatCode="General">
                  <c:v>0.85058999999999996</c:v>
                </c:pt>
                <c:pt idx="41298" formatCode="General">
                  <c:v>0.85061200000000003</c:v>
                </c:pt>
                <c:pt idx="41299" formatCode="General">
                  <c:v>0.85063500000000059</c:v>
                </c:pt>
                <c:pt idx="41300" formatCode="General">
                  <c:v>0.85065800000000058</c:v>
                </c:pt>
                <c:pt idx="41301" formatCode="General">
                  <c:v>0.85067300000000046</c:v>
                </c:pt>
                <c:pt idx="41302" formatCode="General">
                  <c:v>0.85069500000000076</c:v>
                </c:pt>
                <c:pt idx="41303" formatCode="General">
                  <c:v>0.8507169999999995</c:v>
                </c:pt>
                <c:pt idx="41304" formatCode="General">
                  <c:v>0.85074000000000072</c:v>
                </c:pt>
                <c:pt idx="41305" formatCode="General">
                  <c:v>0.85075500000000071</c:v>
                </c:pt>
                <c:pt idx="41306" formatCode="General">
                  <c:v>0.8507780000000007</c:v>
                </c:pt>
                <c:pt idx="41307" formatCode="General">
                  <c:v>0.85080000000000044</c:v>
                </c:pt>
                <c:pt idx="41308" formatCode="General">
                  <c:v>0.85082200000000041</c:v>
                </c:pt>
                <c:pt idx="41309" formatCode="General">
                  <c:v>0.85083699999999951</c:v>
                </c:pt>
                <c:pt idx="41310" formatCode="General">
                  <c:v>0.85085999999999995</c:v>
                </c:pt>
                <c:pt idx="41311" formatCode="General">
                  <c:v>0.8508829999999995</c:v>
                </c:pt>
                <c:pt idx="41312" formatCode="General">
                  <c:v>0.85090500000000058</c:v>
                </c:pt>
                <c:pt idx="41313" formatCode="General">
                  <c:v>0.85092000000000045</c:v>
                </c:pt>
                <c:pt idx="41314" formatCode="General">
                  <c:v>0.85094200000000042</c:v>
                </c:pt>
                <c:pt idx="41315" formatCode="General">
                  <c:v>0.85096499999999997</c:v>
                </c:pt>
                <c:pt idx="41316" formatCode="General">
                  <c:v>0.85098700000000005</c:v>
                </c:pt>
                <c:pt idx="41317" formatCode="General">
                  <c:v>0.85100299999999951</c:v>
                </c:pt>
                <c:pt idx="41318" formatCode="General">
                  <c:v>0.85102500000000059</c:v>
                </c:pt>
                <c:pt idx="41319" formatCode="General">
                  <c:v>0.85104700000000044</c:v>
                </c:pt>
                <c:pt idx="41320" formatCode="General">
                  <c:v>0.85106199999999999</c:v>
                </c:pt>
                <c:pt idx="41321" formatCode="General">
                  <c:v>0.85108499999999998</c:v>
                </c:pt>
                <c:pt idx="41322" formatCode="General">
                  <c:v>0.85110799999999998</c:v>
                </c:pt>
                <c:pt idx="41323" formatCode="General">
                  <c:v>0.85113000000000005</c:v>
                </c:pt>
                <c:pt idx="41324" formatCode="General">
                  <c:v>0.85114500000000071</c:v>
                </c:pt>
                <c:pt idx="41325" formatCode="General">
                  <c:v>0.85116800000000004</c:v>
                </c:pt>
                <c:pt idx="41326" formatCode="General">
                  <c:v>0.85119000000000045</c:v>
                </c:pt>
                <c:pt idx="41327" formatCode="General">
                  <c:v>0.851213</c:v>
                </c:pt>
                <c:pt idx="41328" formatCode="General">
                  <c:v>0.85122799999999998</c:v>
                </c:pt>
                <c:pt idx="41329" formatCode="General">
                  <c:v>0.85124999999999995</c:v>
                </c:pt>
                <c:pt idx="41330" formatCode="General">
                  <c:v>0.85127200000000003</c:v>
                </c:pt>
                <c:pt idx="41331" formatCode="General">
                  <c:v>0.85129500000000058</c:v>
                </c:pt>
                <c:pt idx="41332" formatCode="General">
                  <c:v>0.85131000000000001</c:v>
                </c:pt>
                <c:pt idx="41333" formatCode="General">
                  <c:v>0.85133300000000001</c:v>
                </c:pt>
                <c:pt idx="41334" formatCode="General">
                  <c:v>0.85135499999999997</c:v>
                </c:pt>
                <c:pt idx="41335" formatCode="General">
                  <c:v>0.85137700000000005</c:v>
                </c:pt>
                <c:pt idx="41336" formatCode="General">
                  <c:v>0.85139299999999996</c:v>
                </c:pt>
                <c:pt idx="41337" formatCode="General">
                  <c:v>0.85141500000000003</c:v>
                </c:pt>
                <c:pt idx="41338" formatCode="General">
                  <c:v>0.851437</c:v>
                </c:pt>
                <c:pt idx="41339" formatCode="General">
                  <c:v>0.85145999999999999</c:v>
                </c:pt>
                <c:pt idx="41340" formatCode="General">
                  <c:v>0.85147499999999998</c:v>
                </c:pt>
                <c:pt idx="41341" formatCode="General">
                  <c:v>0.8514969999999995</c:v>
                </c:pt>
                <c:pt idx="41342" formatCode="General">
                  <c:v>0.85152000000000005</c:v>
                </c:pt>
                <c:pt idx="41343" formatCode="General">
                  <c:v>0.85154300000000005</c:v>
                </c:pt>
                <c:pt idx="41344" formatCode="General">
                  <c:v>0.85155800000000004</c:v>
                </c:pt>
                <c:pt idx="41345" formatCode="General">
                  <c:v>0.85158</c:v>
                </c:pt>
                <c:pt idx="41346" formatCode="General">
                  <c:v>0.85160200000000041</c:v>
                </c:pt>
                <c:pt idx="41347" formatCode="General">
                  <c:v>0.85162500000000074</c:v>
                </c:pt>
                <c:pt idx="41348" formatCode="General">
                  <c:v>0.85163999999999995</c:v>
                </c:pt>
                <c:pt idx="41349" formatCode="General">
                  <c:v>0.85166200000000003</c:v>
                </c:pt>
                <c:pt idx="41350" formatCode="General">
                  <c:v>0.85168500000000058</c:v>
                </c:pt>
                <c:pt idx="41351" formatCode="General">
                  <c:v>0.85170800000000046</c:v>
                </c:pt>
                <c:pt idx="41352" formatCode="General">
                  <c:v>0.85172200000000042</c:v>
                </c:pt>
                <c:pt idx="41353" formatCode="General">
                  <c:v>0.85174500000000075</c:v>
                </c:pt>
                <c:pt idx="41354" formatCode="General">
                  <c:v>0.85176799999999997</c:v>
                </c:pt>
                <c:pt idx="41355" formatCode="General">
                  <c:v>0.85179000000000071</c:v>
                </c:pt>
                <c:pt idx="41356" formatCode="General">
                  <c:v>0.8518050000000007</c:v>
                </c:pt>
                <c:pt idx="41357" formatCode="General">
                  <c:v>0.85182800000000058</c:v>
                </c:pt>
                <c:pt idx="41358" formatCode="General">
                  <c:v>0.85185000000000044</c:v>
                </c:pt>
                <c:pt idx="41359" formatCode="General">
                  <c:v>0.85187200000000041</c:v>
                </c:pt>
                <c:pt idx="41360" formatCode="General">
                  <c:v>0.85188699999999951</c:v>
                </c:pt>
                <c:pt idx="41361" formatCode="General">
                  <c:v>0.85190999999999995</c:v>
                </c:pt>
                <c:pt idx="41362" formatCode="General">
                  <c:v>0.85193300000000005</c:v>
                </c:pt>
                <c:pt idx="41363" formatCode="General">
                  <c:v>0.85195500000000046</c:v>
                </c:pt>
                <c:pt idx="41364" formatCode="General">
                  <c:v>0.85197000000000045</c:v>
                </c:pt>
                <c:pt idx="41365" formatCode="General">
                  <c:v>0.85199200000000042</c:v>
                </c:pt>
                <c:pt idx="41366" formatCode="General">
                  <c:v>0.85201499999999997</c:v>
                </c:pt>
                <c:pt idx="41367" formatCode="General">
                  <c:v>0.85203700000000004</c:v>
                </c:pt>
                <c:pt idx="41368" formatCode="General">
                  <c:v>0.85205299999999951</c:v>
                </c:pt>
                <c:pt idx="41369" formatCode="General">
                  <c:v>0.85207500000000058</c:v>
                </c:pt>
                <c:pt idx="41370" formatCode="General">
                  <c:v>0.85209699999999999</c:v>
                </c:pt>
                <c:pt idx="41371" formatCode="General">
                  <c:v>0.85211999999999999</c:v>
                </c:pt>
                <c:pt idx="41372" formatCode="General">
                  <c:v>0.85213499999999998</c:v>
                </c:pt>
                <c:pt idx="41373" formatCode="General">
                  <c:v>0.85215799999999997</c:v>
                </c:pt>
                <c:pt idx="41374" formatCode="General">
                  <c:v>0.85218000000000005</c:v>
                </c:pt>
                <c:pt idx="41375" formatCode="General">
                  <c:v>0.85220200000000002</c:v>
                </c:pt>
                <c:pt idx="41376" formatCode="General">
                  <c:v>0.852217</c:v>
                </c:pt>
                <c:pt idx="41377" formatCode="General">
                  <c:v>0.85224000000000044</c:v>
                </c:pt>
                <c:pt idx="41378" formatCode="General">
                  <c:v>0.85226199999999996</c:v>
                </c:pt>
                <c:pt idx="41379" formatCode="General">
                  <c:v>0.85228499999999996</c:v>
                </c:pt>
                <c:pt idx="41380" formatCode="General">
                  <c:v>0.85229999999999995</c:v>
                </c:pt>
                <c:pt idx="41381" formatCode="General">
                  <c:v>0.85232200000000002</c:v>
                </c:pt>
                <c:pt idx="41382" formatCode="General">
                  <c:v>0.85234500000000046</c:v>
                </c:pt>
                <c:pt idx="41383" formatCode="General">
                  <c:v>0.85236800000000001</c:v>
                </c:pt>
                <c:pt idx="41384" formatCode="General">
                  <c:v>0.852383</c:v>
                </c:pt>
                <c:pt idx="41385" formatCode="General">
                  <c:v>0.85240499999999997</c:v>
                </c:pt>
                <c:pt idx="41386" formatCode="General">
                  <c:v>0.85242700000000005</c:v>
                </c:pt>
                <c:pt idx="41387" formatCode="General">
                  <c:v>0.85244299999999951</c:v>
                </c:pt>
                <c:pt idx="41388" formatCode="General">
                  <c:v>0.85246500000000003</c:v>
                </c:pt>
                <c:pt idx="41389" formatCode="General">
                  <c:v>0.85248800000000002</c:v>
                </c:pt>
                <c:pt idx="41390" formatCode="General">
                  <c:v>0.85250999999999999</c:v>
                </c:pt>
                <c:pt idx="41391" formatCode="General">
                  <c:v>0.85252499999999998</c:v>
                </c:pt>
                <c:pt idx="41392" formatCode="General">
                  <c:v>0.85254700000000005</c:v>
                </c:pt>
                <c:pt idx="41393" formatCode="General">
                  <c:v>0.85257000000000005</c:v>
                </c:pt>
                <c:pt idx="41394" formatCode="General">
                  <c:v>0.85259300000000005</c:v>
                </c:pt>
                <c:pt idx="41395" formatCode="General">
                  <c:v>0.85260800000000059</c:v>
                </c:pt>
                <c:pt idx="41396" formatCode="General">
                  <c:v>0.85263000000000044</c:v>
                </c:pt>
                <c:pt idx="41397" formatCode="General">
                  <c:v>0.85265200000000041</c:v>
                </c:pt>
                <c:pt idx="41398" formatCode="General">
                  <c:v>0.85267500000000074</c:v>
                </c:pt>
                <c:pt idx="41399" formatCode="General">
                  <c:v>0.85268999999999995</c:v>
                </c:pt>
                <c:pt idx="41400" formatCode="General">
                  <c:v>0.85271300000000005</c:v>
                </c:pt>
                <c:pt idx="41401" formatCode="General">
                  <c:v>0.85273500000000046</c:v>
                </c:pt>
                <c:pt idx="41402" formatCode="General">
                  <c:v>0.85275800000000046</c:v>
                </c:pt>
                <c:pt idx="41403" formatCode="General">
                  <c:v>0.85277200000000042</c:v>
                </c:pt>
                <c:pt idx="41404" formatCode="General">
                  <c:v>0.85279500000000075</c:v>
                </c:pt>
                <c:pt idx="41405" formatCode="General">
                  <c:v>0.85281799999999996</c:v>
                </c:pt>
                <c:pt idx="41406" formatCode="General">
                  <c:v>0.85284000000000071</c:v>
                </c:pt>
                <c:pt idx="41407" formatCode="General">
                  <c:v>0.85285500000000058</c:v>
                </c:pt>
                <c:pt idx="41408" formatCode="General">
                  <c:v>0.85287700000000044</c:v>
                </c:pt>
                <c:pt idx="41409" formatCode="General">
                  <c:v>0.85290000000000044</c:v>
                </c:pt>
                <c:pt idx="41410" formatCode="General">
                  <c:v>0.8529220000000004</c:v>
                </c:pt>
                <c:pt idx="41411" formatCode="General">
                  <c:v>0.85293799999999997</c:v>
                </c:pt>
                <c:pt idx="41412" formatCode="General">
                  <c:v>0.85296000000000005</c:v>
                </c:pt>
                <c:pt idx="41413" formatCode="General">
                  <c:v>0.85298300000000005</c:v>
                </c:pt>
                <c:pt idx="41414" formatCode="General">
                  <c:v>0.85300500000000046</c:v>
                </c:pt>
                <c:pt idx="41415" formatCode="General">
                  <c:v>0.85302000000000044</c:v>
                </c:pt>
                <c:pt idx="41416" formatCode="General">
                  <c:v>0.85304300000000044</c:v>
                </c:pt>
                <c:pt idx="41417" formatCode="General">
                  <c:v>0.85306499999999996</c:v>
                </c:pt>
                <c:pt idx="41418" formatCode="General">
                  <c:v>0.85308700000000004</c:v>
                </c:pt>
                <c:pt idx="41419" formatCode="General">
                  <c:v>0.8531029999999995</c:v>
                </c:pt>
                <c:pt idx="41420" formatCode="General">
                  <c:v>0.85312500000000058</c:v>
                </c:pt>
                <c:pt idx="41421" formatCode="General">
                  <c:v>0.85314699999999999</c:v>
                </c:pt>
                <c:pt idx="41422" formatCode="General">
                  <c:v>0.85316999999999998</c:v>
                </c:pt>
                <c:pt idx="41423" formatCode="General">
                  <c:v>0.85318499999999997</c:v>
                </c:pt>
                <c:pt idx="41424" formatCode="General">
                  <c:v>0.85320700000000005</c:v>
                </c:pt>
                <c:pt idx="41425" formatCode="General">
                  <c:v>0.85323000000000004</c:v>
                </c:pt>
                <c:pt idx="41426" formatCode="General">
                  <c:v>0.85325300000000004</c:v>
                </c:pt>
                <c:pt idx="41427" formatCode="General">
                  <c:v>0.85326800000000003</c:v>
                </c:pt>
                <c:pt idx="41428" formatCode="General">
                  <c:v>0.85328999999999999</c:v>
                </c:pt>
                <c:pt idx="41429" formatCode="General">
                  <c:v>0.85331199999999996</c:v>
                </c:pt>
                <c:pt idx="41430" formatCode="General">
                  <c:v>0.85333499999999951</c:v>
                </c:pt>
                <c:pt idx="41431" formatCode="General">
                  <c:v>0.85335000000000005</c:v>
                </c:pt>
                <c:pt idx="41432" formatCode="General">
                  <c:v>0.85337200000000002</c:v>
                </c:pt>
                <c:pt idx="41433" formatCode="General">
                  <c:v>0.85339500000000046</c:v>
                </c:pt>
                <c:pt idx="41434" formatCode="General">
                  <c:v>0.85341800000000001</c:v>
                </c:pt>
                <c:pt idx="41435" formatCode="General">
                  <c:v>0.85343199999999997</c:v>
                </c:pt>
                <c:pt idx="41436" formatCode="General">
                  <c:v>0.85345499999999996</c:v>
                </c:pt>
                <c:pt idx="41437" formatCode="General">
                  <c:v>0.85347799999999996</c:v>
                </c:pt>
                <c:pt idx="41438" formatCode="General">
                  <c:v>0.85350000000000004</c:v>
                </c:pt>
                <c:pt idx="41439" formatCode="General">
                  <c:v>0.85351500000000002</c:v>
                </c:pt>
                <c:pt idx="41440" formatCode="General">
                  <c:v>0.85353699999999955</c:v>
                </c:pt>
                <c:pt idx="41441" formatCode="General">
                  <c:v>0.85355999999999999</c:v>
                </c:pt>
                <c:pt idx="41442" formatCode="General">
                  <c:v>0.85358199999999951</c:v>
                </c:pt>
                <c:pt idx="41443" formatCode="General">
                  <c:v>0.85359700000000005</c:v>
                </c:pt>
                <c:pt idx="41444" formatCode="General">
                  <c:v>0.85362000000000071</c:v>
                </c:pt>
                <c:pt idx="41445" formatCode="General">
                  <c:v>0.85364300000000071</c:v>
                </c:pt>
                <c:pt idx="41446" formatCode="General">
                  <c:v>0.85366500000000045</c:v>
                </c:pt>
                <c:pt idx="41447" formatCode="General">
                  <c:v>0.85368000000000044</c:v>
                </c:pt>
                <c:pt idx="41448" formatCode="General">
                  <c:v>0.8537020000000004</c:v>
                </c:pt>
                <c:pt idx="41449" formatCode="General">
                  <c:v>0.85372500000000073</c:v>
                </c:pt>
                <c:pt idx="41450" formatCode="General">
                  <c:v>0.8537470000000007</c:v>
                </c:pt>
                <c:pt idx="41451" formatCode="General">
                  <c:v>0.85376300000000005</c:v>
                </c:pt>
                <c:pt idx="41452" formatCode="General">
                  <c:v>0.85378500000000046</c:v>
                </c:pt>
                <c:pt idx="41453" formatCode="General">
                  <c:v>0.85380699999999998</c:v>
                </c:pt>
                <c:pt idx="41454" formatCode="General">
                  <c:v>0.85382200000000041</c:v>
                </c:pt>
                <c:pt idx="41455" formatCode="General">
                  <c:v>0.85384500000000074</c:v>
                </c:pt>
                <c:pt idx="41456" formatCode="General">
                  <c:v>0.85386799999999996</c:v>
                </c:pt>
                <c:pt idx="41457" formatCode="General">
                  <c:v>0.8538900000000007</c:v>
                </c:pt>
                <c:pt idx="41458" formatCode="General">
                  <c:v>0.85390500000000058</c:v>
                </c:pt>
                <c:pt idx="41459" formatCode="General">
                  <c:v>0.85392699999999999</c:v>
                </c:pt>
                <c:pt idx="41460" formatCode="General">
                  <c:v>0.85395000000000043</c:v>
                </c:pt>
                <c:pt idx="41461" formatCode="General">
                  <c:v>0.85397199999999995</c:v>
                </c:pt>
                <c:pt idx="41462" formatCode="General">
                  <c:v>0.85398799999999997</c:v>
                </c:pt>
                <c:pt idx="41463" formatCode="General">
                  <c:v>0.85401000000000005</c:v>
                </c:pt>
                <c:pt idx="41464" formatCode="General">
                  <c:v>0.85403200000000001</c:v>
                </c:pt>
                <c:pt idx="41465" formatCode="General">
                  <c:v>0.85405500000000045</c:v>
                </c:pt>
                <c:pt idx="41466" formatCode="General">
                  <c:v>0.85407000000000044</c:v>
                </c:pt>
                <c:pt idx="41467" formatCode="General">
                  <c:v>0.85409299999999999</c:v>
                </c:pt>
                <c:pt idx="41468" formatCode="General">
                  <c:v>0.85411499999999996</c:v>
                </c:pt>
                <c:pt idx="41469" formatCode="General">
                  <c:v>0.85413700000000004</c:v>
                </c:pt>
                <c:pt idx="41470" formatCode="General">
                  <c:v>0.85415300000000005</c:v>
                </c:pt>
                <c:pt idx="41471" formatCode="General">
                  <c:v>0.85417500000000046</c:v>
                </c:pt>
                <c:pt idx="41472" formatCode="General">
                  <c:v>0.85419800000000046</c:v>
                </c:pt>
                <c:pt idx="41473" formatCode="General">
                  <c:v>0.85421999999999998</c:v>
                </c:pt>
                <c:pt idx="41474" formatCode="General">
                  <c:v>0.85423499999999997</c:v>
                </c:pt>
                <c:pt idx="41475" formatCode="General">
                  <c:v>0.85425700000000004</c:v>
                </c:pt>
                <c:pt idx="41476" formatCode="General">
                  <c:v>0.85428000000000004</c:v>
                </c:pt>
                <c:pt idx="41477" formatCode="General">
                  <c:v>0.85430300000000003</c:v>
                </c:pt>
                <c:pt idx="41478" formatCode="General">
                  <c:v>0.85431800000000002</c:v>
                </c:pt>
                <c:pt idx="41479" formatCode="General">
                  <c:v>0.85433999999999999</c:v>
                </c:pt>
                <c:pt idx="41480" formatCode="General">
                  <c:v>0.85436199999999951</c:v>
                </c:pt>
                <c:pt idx="41481" formatCode="General">
                  <c:v>0.85438499999999951</c:v>
                </c:pt>
                <c:pt idx="41482" formatCode="General">
                  <c:v>0.85440000000000005</c:v>
                </c:pt>
                <c:pt idx="41483" formatCode="General">
                  <c:v>0.85442300000000004</c:v>
                </c:pt>
                <c:pt idx="41484" formatCode="General">
                  <c:v>0.85444500000000045</c:v>
                </c:pt>
                <c:pt idx="41485" formatCode="General">
                  <c:v>0.85446800000000001</c:v>
                </c:pt>
                <c:pt idx="41486" formatCode="General">
                  <c:v>0.85448199999999996</c:v>
                </c:pt>
                <c:pt idx="41487" formatCode="General">
                  <c:v>0.85450499999999996</c:v>
                </c:pt>
                <c:pt idx="41488" formatCode="General">
                  <c:v>0.85452799999999951</c:v>
                </c:pt>
                <c:pt idx="41489" formatCode="General">
                  <c:v>0.85455000000000003</c:v>
                </c:pt>
                <c:pt idx="41490" formatCode="General">
                  <c:v>0.85456500000000002</c:v>
                </c:pt>
                <c:pt idx="41491" formatCode="General">
                  <c:v>0.85458699999999943</c:v>
                </c:pt>
                <c:pt idx="41492" formatCode="General">
                  <c:v>0.85461000000000042</c:v>
                </c:pt>
                <c:pt idx="41493" formatCode="General">
                  <c:v>0.85463199999999995</c:v>
                </c:pt>
                <c:pt idx="41494" formatCode="General">
                  <c:v>0.85464700000000071</c:v>
                </c:pt>
                <c:pt idx="41495" formatCode="General">
                  <c:v>0.85467000000000071</c:v>
                </c:pt>
                <c:pt idx="41496" formatCode="General">
                  <c:v>0.8546930000000007</c:v>
                </c:pt>
                <c:pt idx="41497" formatCode="General">
                  <c:v>0.85471500000000045</c:v>
                </c:pt>
                <c:pt idx="41498" formatCode="General">
                  <c:v>0.85473000000000043</c:v>
                </c:pt>
                <c:pt idx="41499" formatCode="General">
                  <c:v>0.85475299999999999</c:v>
                </c:pt>
                <c:pt idx="41500" formatCode="General">
                  <c:v>0.85477499999999995</c:v>
                </c:pt>
                <c:pt idx="41501" formatCode="General">
                  <c:v>0.85479700000000058</c:v>
                </c:pt>
                <c:pt idx="41502" formatCode="General">
                  <c:v>0.85481300000000005</c:v>
                </c:pt>
                <c:pt idx="41503" formatCode="General">
                  <c:v>0.85483500000000046</c:v>
                </c:pt>
                <c:pt idx="41504" formatCode="General">
                  <c:v>0.85485699999999998</c:v>
                </c:pt>
                <c:pt idx="41505" formatCode="General">
                  <c:v>0.85488000000000042</c:v>
                </c:pt>
                <c:pt idx="41506" formatCode="General">
                  <c:v>0.85489500000000074</c:v>
                </c:pt>
                <c:pt idx="41507" formatCode="General">
                  <c:v>0.85491799999999996</c:v>
                </c:pt>
                <c:pt idx="41508" formatCode="General">
                  <c:v>0.8549400000000007</c:v>
                </c:pt>
                <c:pt idx="41509" formatCode="General">
                  <c:v>0.85496300000000003</c:v>
                </c:pt>
                <c:pt idx="41510" formatCode="General">
                  <c:v>0.85497800000000046</c:v>
                </c:pt>
                <c:pt idx="41511" formatCode="General">
                  <c:v>0.85500000000000043</c:v>
                </c:pt>
                <c:pt idx="41512" formatCode="General">
                  <c:v>0.85502199999999995</c:v>
                </c:pt>
                <c:pt idx="41513" formatCode="General">
                  <c:v>0.85504500000000072</c:v>
                </c:pt>
                <c:pt idx="41514" formatCode="General">
                  <c:v>0.85506000000000004</c:v>
                </c:pt>
                <c:pt idx="41515" formatCode="General">
                  <c:v>0.85508200000000001</c:v>
                </c:pt>
                <c:pt idx="41516" formatCode="General">
                  <c:v>0.85510500000000045</c:v>
                </c:pt>
                <c:pt idx="41517" formatCode="General">
                  <c:v>0.85512800000000044</c:v>
                </c:pt>
                <c:pt idx="41518" formatCode="General">
                  <c:v>0.85514299999999999</c:v>
                </c:pt>
                <c:pt idx="41519" formatCode="General">
                  <c:v>0.85516499999999951</c:v>
                </c:pt>
                <c:pt idx="41520" formatCode="General">
                  <c:v>0.8551879999999995</c:v>
                </c:pt>
                <c:pt idx="41521" formatCode="General">
                  <c:v>0.85520200000000002</c:v>
                </c:pt>
                <c:pt idx="41522" formatCode="General">
                  <c:v>0.85522500000000046</c:v>
                </c:pt>
                <c:pt idx="41523" formatCode="General">
                  <c:v>0.85524699999999998</c:v>
                </c:pt>
                <c:pt idx="41524" formatCode="General">
                  <c:v>0.85526999999999997</c:v>
                </c:pt>
                <c:pt idx="41525" formatCode="General">
                  <c:v>0.85528499999999996</c:v>
                </c:pt>
                <c:pt idx="41526" formatCode="General">
                  <c:v>0.85530700000000004</c:v>
                </c:pt>
                <c:pt idx="41527" formatCode="General">
                  <c:v>0.85533000000000003</c:v>
                </c:pt>
                <c:pt idx="41528" formatCode="General">
                  <c:v>0.85535300000000003</c:v>
                </c:pt>
                <c:pt idx="41529" formatCode="General">
                  <c:v>0.85536800000000002</c:v>
                </c:pt>
                <c:pt idx="41530" formatCode="General">
                  <c:v>0.85538999999999998</c:v>
                </c:pt>
                <c:pt idx="41531" formatCode="General">
                  <c:v>0.85541199999999951</c:v>
                </c:pt>
                <c:pt idx="41532" formatCode="General">
                  <c:v>0.8554349999999995</c:v>
                </c:pt>
                <c:pt idx="41533" formatCode="General">
                  <c:v>0.85545000000000004</c:v>
                </c:pt>
                <c:pt idx="41534" formatCode="General">
                  <c:v>0.85547300000000004</c:v>
                </c:pt>
                <c:pt idx="41535" formatCode="General">
                  <c:v>0.85549500000000045</c:v>
                </c:pt>
                <c:pt idx="41536" formatCode="General">
                  <c:v>0.85551699999999942</c:v>
                </c:pt>
                <c:pt idx="41537" formatCode="General">
                  <c:v>0.85553199999999996</c:v>
                </c:pt>
                <c:pt idx="41538" formatCode="General">
                  <c:v>0.85555499999999951</c:v>
                </c:pt>
                <c:pt idx="41539" formatCode="General">
                  <c:v>0.85557799999999951</c:v>
                </c:pt>
                <c:pt idx="41540" formatCode="General">
                  <c:v>0.85560000000000058</c:v>
                </c:pt>
                <c:pt idx="41541" formatCode="General">
                  <c:v>0.85561500000000046</c:v>
                </c:pt>
                <c:pt idx="41542" formatCode="General">
                  <c:v>0.85563699999999998</c:v>
                </c:pt>
                <c:pt idx="41543" formatCode="General">
                  <c:v>0.85566000000000042</c:v>
                </c:pt>
                <c:pt idx="41544" formatCode="General">
                  <c:v>0.85568200000000005</c:v>
                </c:pt>
                <c:pt idx="41545" formatCode="General">
                  <c:v>0.85569800000000074</c:v>
                </c:pt>
                <c:pt idx="41546" formatCode="General">
                  <c:v>0.8557200000000007</c:v>
                </c:pt>
                <c:pt idx="41547" formatCode="General">
                  <c:v>0.85574200000000045</c:v>
                </c:pt>
                <c:pt idx="41548" formatCode="General">
                  <c:v>0.85576500000000044</c:v>
                </c:pt>
                <c:pt idx="41549" formatCode="General">
                  <c:v>0.85578000000000043</c:v>
                </c:pt>
                <c:pt idx="41550" formatCode="General">
                  <c:v>0.85580299999999998</c:v>
                </c:pt>
                <c:pt idx="41551" formatCode="General">
                  <c:v>0.85582499999999995</c:v>
                </c:pt>
                <c:pt idx="41552" formatCode="General">
                  <c:v>0.85584700000000058</c:v>
                </c:pt>
                <c:pt idx="41553" formatCode="General">
                  <c:v>0.85586200000000001</c:v>
                </c:pt>
                <c:pt idx="41554" formatCode="General">
                  <c:v>0.85588500000000045</c:v>
                </c:pt>
                <c:pt idx="41555" formatCode="General">
                  <c:v>0.85590699999999997</c:v>
                </c:pt>
                <c:pt idx="41556" formatCode="General">
                  <c:v>0.85593000000000041</c:v>
                </c:pt>
                <c:pt idx="41557" formatCode="General">
                  <c:v>0.85594500000000073</c:v>
                </c:pt>
                <c:pt idx="41558" formatCode="General">
                  <c:v>0.85596700000000003</c:v>
                </c:pt>
                <c:pt idx="41559" formatCode="General">
                  <c:v>0.85599000000000058</c:v>
                </c:pt>
                <c:pt idx="41560" formatCode="General">
                  <c:v>0.85601300000000002</c:v>
                </c:pt>
                <c:pt idx="41561" formatCode="General">
                  <c:v>0.85602800000000046</c:v>
                </c:pt>
                <c:pt idx="41562" formatCode="General">
                  <c:v>0.85605000000000042</c:v>
                </c:pt>
                <c:pt idx="41563" formatCode="General">
                  <c:v>0.8560720000000005</c:v>
                </c:pt>
                <c:pt idx="41564" formatCode="General">
                  <c:v>0.85609500000000072</c:v>
                </c:pt>
                <c:pt idx="41565" formatCode="General">
                  <c:v>0.85611000000000004</c:v>
                </c:pt>
                <c:pt idx="41566" formatCode="General">
                  <c:v>0.85613300000000003</c:v>
                </c:pt>
                <c:pt idx="41567" formatCode="General">
                  <c:v>0.85615500000000044</c:v>
                </c:pt>
                <c:pt idx="41568" formatCode="General">
                  <c:v>0.85617799999999999</c:v>
                </c:pt>
                <c:pt idx="41569" formatCode="General">
                  <c:v>0.85619199999999995</c:v>
                </c:pt>
                <c:pt idx="41570" formatCode="General">
                  <c:v>0.8562149999999995</c:v>
                </c:pt>
                <c:pt idx="41571" formatCode="General">
                  <c:v>0.85623800000000005</c:v>
                </c:pt>
                <c:pt idx="41572" formatCode="General">
                  <c:v>0.85626000000000002</c:v>
                </c:pt>
                <c:pt idx="41573" formatCode="General">
                  <c:v>0.85627500000000045</c:v>
                </c:pt>
                <c:pt idx="41574" formatCode="General">
                  <c:v>0.85629699999999997</c:v>
                </c:pt>
                <c:pt idx="41575" formatCode="General">
                  <c:v>0.85631999999999997</c:v>
                </c:pt>
                <c:pt idx="41576" formatCode="General">
                  <c:v>0.85634200000000005</c:v>
                </c:pt>
                <c:pt idx="41577" formatCode="General">
                  <c:v>0.85635700000000003</c:v>
                </c:pt>
                <c:pt idx="41578" formatCode="General">
                  <c:v>0.85638000000000003</c:v>
                </c:pt>
                <c:pt idx="41579" formatCode="General">
                  <c:v>0.85640300000000003</c:v>
                </c:pt>
                <c:pt idx="41580" formatCode="General">
                  <c:v>0.85642499999999999</c:v>
                </c:pt>
                <c:pt idx="41581" formatCode="General">
                  <c:v>0.85643999999999998</c:v>
                </c:pt>
                <c:pt idx="41582" formatCode="General">
                  <c:v>0.85646299999999942</c:v>
                </c:pt>
                <c:pt idx="41583" formatCode="General">
                  <c:v>0.85648500000000005</c:v>
                </c:pt>
                <c:pt idx="41584" formatCode="General">
                  <c:v>0.85650700000000002</c:v>
                </c:pt>
                <c:pt idx="41585" formatCode="General">
                  <c:v>0.85652300000000003</c:v>
                </c:pt>
                <c:pt idx="41586" formatCode="General">
                  <c:v>0.85654500000000044</c:v>
                </c:pt>
                <c:pt idx="41587" formatCode="General">
                  <c:v>0.85656699999999941</c:v>
                </c:pt>
                <c:pt idx="41588" formatCode="General">
                  <c:v>0.85658199999999951</c:v>
                </c:pt>
                <c:pt idx="41589" formatCode="General">
                  <c:v>0.85660499999999995</c:v>
                </c:pt>
                <c:pt idx="41590" formatCode="General">
                  <c:v>0.85662799999999995</c:v>
                </c:pt>
                <c:pt idx="41591" formatCode="General">
                  <c:v>0.85665000000000058</c:v>
                </c:pt>
                <c:pt idx="41592" formatCode="General">
                  <c:v>0.85666500000000045</c:v>
                </c:pt>
                <c:pt idx="41593" formatCode="General">
                  <c:v>0.85668800000000045</c:v>
                </c:pt>
                <c:pt idx="41594" formatCode="General">
                  <c:v>0.85671000000000042</c:v>
                </c:pt>
                <c:pt idx="41595" formatCode="General">
                  <c:v>0.85673200000000005</c:v>
                </c:pt>
                <c:pt idx="41596" formatCode="General">
                  <c:v>0.85674799999999995</c:v>
                </c:pt>
                <c:pt idx="41597" formatCode="General">
                  <c:v>0.85677000000000059</c:v>
                </c:pt>
                <c:pt idx="41598" formatCode="General">
                  <c:v>0.85679200000000044</c:v>
                </c:pt>
                <c:pt idx="41599" formatCode="General">
                  <c:v>0.85681499999999999</c:v>
                </c:pt>
                <c:pt idx="41600" formatCode="General">
                  <c:v>0.85683000000000042</c:v>
                </c:pt>
                <c:pt idx="41601" formatCode="General">
                  <c:v>0.85685299999999998</c:v>
                </c:pt>
                <c:pt idx="41602" formatCode="General">
                  <c:v>0.85687500000000072</c:v>
                </c:pt>
                <c:pt idx="41603" formatCode="General">
                  <c:v>0.85689700000000046</c:v>
                </c:pt>
                <c:pt idx="41604" formatCode="General">
                  <c:v>0.85691200000000001</c:v>
                </c:pt>
                <c:pt idx="41605" formatCode="General">
                  <c:v>0.85693500000000045</c:v>
                </c:pt>
                <c:pt idx="41606" formatCode="General">
                  <c:v>0.85695699999999997</c:v>
                </c:pt>
                <c:pt idx="41607" formatCode="General">
                  <c:v>0.85698000000000041</c:v>
                </c:pt>
                <c:pt idx="41608" formatCode="General">
                  <c:v>0.85699499999999995</c:v>
                </c:pt>
                <c:pt idx="41609" formatCode="General">
                  <c:v>0.85701700000000003</c:v>
                </c:pt>
                <c:pt idx="41610" formatCode="General">
                  <c:v>0.85704000000000058</c:v>
                </c:pt>
                <c:pt idx="41611" formatCode="General">
                  <c:v>0.85706300000000002</c:v>
                </c:pt>
                <c:pt idx="41612" formatCode="General">
                  <c:v>0.85707800000000045</c:v>
                </c:pt>
                <c:pt idx="41613" formatCode="General">
                  <c:v>0.85710000000000042</c:v>
                </c:pt>
                <c:pt idx="41614" formatCode="General">
                  <c:v>0.85712200000000005</c:v>
                </c:pt>
                <c:pt idx="41615" formatCode="General">
                  <c:v>0.85714500000000071</c:v>
                </c:pt>
                <c:pt idx="41616" formatCode="General">
                  <c:v>0.85716000000000003</c:v>
                </c:pt>
                <c:pt idx="41617" formatCode="General">
                  <c:v>0.85718300000000003</c:v>
                </c:pt>
                <c:pt idx="41618" formatCode="General">
                  <c:v>0.85720499999999999</c:v>
                </c:pt>
                <c:pt idx="41619" formatCode="General">
                  <c:v>0.85722799999999999</c:v>
                </c:pt>
                <c:pt idx="41620" formatCode="General">
                  <c:v>0.85724199999999995</c:v>
                </c:pt>
                <c:pt idx="41621" formatCode="General">
                  <c:v>0.85726500000000005</c:v>
                </c:pt>
                <c:pt idx="41622" formatCode="General">
                  <c:v>0.85728800000000005</c:v>
                </c:pt>
                <c:pt idx="41623" formatCode="General">
                  <c:v>0.85731000000000002</c:v>
                </c:pt>
                <c:pt idx="41624" formatCode="General">
                  <c:v>0.85732500000000045</c:v>
                </c:pt>
                <c:pt idx="41625" formatCode="General">
                  <c:v>0.85734699999999997</c:v>
                </c:pt>
                <c:pt idx="41626" formatCode="General">
                  <c:v>0.85736999999999997</c:v>
                </c:pt>
                <c:pt idx="41627" formatCode="General">
                  <c:v>0.85739200000000004</c:v>
                </c:pt>
                <c:pt idx="41628" formatCode="General">
                  <c:v>0.8574079999999995</c:v>
                </c:pt>
                <c:pt idx="41629" formatCode="General">
                  <c:v>0.85743000000000003</c:v>
                </c:pt>
                <c:pt idx="41630" formatCode="General">
                  <c:v>0.85745300000000002</c:v>
                </c:pt>
                <c:pt idx="41631" formatCode="General">
                  <c:v>0.85747499999999999</c:v>
                </c:pt>
                <c:pt idx="41632" formatCode="General">
                  <c:v>0.85748999999999997</c:v>
                </c:pt>
                <c:pt idx="41633" formatCode="General">
                  <c:v>0.85751299999999941</c:v>
                </c:pt>
                <c:pt idx="41634" formatCode="General">
                  <c:v>0.85753500000000005</c:v>
                </c:pt>
                <c:pt idx="41635" formatCode="General">
                  <c:v>0.85755700000000001</c:v>
                </c:pt>
                <c:pt idx="41636" formatCode="General">
                  <c:v>0.857572</c:v>
                </c:pt>
                <c:pt idx="41637" formatCode="General">
                  <c:v>0.85759500000000044</c:v>
                </c:pt>
                <c:pt idx="41638" formatCode="General">
                  <c:v>0.85761699999999996</c:v>
                </c:pt>
                <c:pt idx="41639" formatCode="General">
                  <c:v>0.85764000000000074</c:v>
                </c:pt>
                <c:pt idx="41640" formatCode="General">
                  <c:v>0.85765499999999995</c:v>
                </c:pt>
                <c:pt idx="41641" formatCode="General">
                  <c:v>0.85767800000000072</c:v>
                </c:pt>
                <c:pt idx="41642" formatCode="General">
                  <c:v>0.85770000000000046</c:v>
                </c:pt>
                <c:pt idx="41643" formatCode="General">
                  <c:v>0.85772300000000046</c:v>
                </c:pt>
                <c:pt idx="41644" formatCode="General">
                  <c:v>0.85773800000000044</c:v>
                </c:pt>
                <c:pt idx="41645" formatCode="General">
                  <c:v>0.85776000000000041</c:v>
                </c:pt>
                <c:pt idx="41646" formatCode="General">
                  <c:v>0.85778200000000004</c:v>
                </c:pt>
                <c:pt idx="41647" formatCode="General">
                  <c:v>0.85780500000000071</c:v>
                </c:pt>
                <c:pt idx="41648" formatCode="General">
                  <c:v>0.85782000000000058</c:v>
                </c:pt>
                <c:pt idx="41649" formatCode="General">
                  <c:v>0.85784200000000044</c:v>
                </c:pt>
                <c:pt idx="41650" formatCode="General">
                  <c:v>0.85786499999999999</c:v>
                </c:pt>
                <c:pt idx="41651" formatCode="General">
                  <c:v>0.85788799999999998</c:v>
                </c:pt>
                <c:pt idx="41652" formatCode="General">
                  <c:v>0.85790200000000005</c:v>
                </c:pt>
                <c:pt idx="41653" formatCode="General">
                  <c:v>0.85792500000000071</c:v>
                </c:pt>
                <c:pt idx="41654" formatCode="General">
                  <c:v>0.85794800000000071</c:v>
                </c:pt>
                <c:pt idx="41655" formatCode="General">
                  <c:v>0.85796300000000003</c:v>
                </c:pt>
                <c:pt idx="41656" formatCode="General">
                  <c:v>0.85798500000000044</c:v>
                </c:pt>
                <c:pt idx="41657" formatCode="General">
                  <c:v>0.85800699999999996</c:v>
                </c:pt>
                <c:pt idx="41658" formatCode="General">
                  <c:v>0.8580300000000004</c:v>
                </c:pt>
                <c:pt idx="41659" formatCode="General">
                  <c:v>0.85804499999999995</c:v>
                </c:pt>
                <c:pt idx="41660" formatCode="General">
                  <c:v>0.85806700000000002</c:v>
                </c:pt>
                <c:pt idx="41661" formatCode="General">
                  <c:v>0.85809000000000046</c:v>
                </c:pt>
                <c:pt idx="41662" formatCode="General">
                  <c:v>0.85811300000000001</c:v>
                </c:pt>
                <c:pt idx="41663" formatCode="General">
                  <c:v>0.85812699999999997</c:v>
                </c:pt>
                <c:pt idx="41664" formatCode="General">
                  <c:v>0.85815000000000041</c:v>
                </c:pt>
                <c:pt idx="41665" formatCode="General">
                  <c:v>0.85817299999999996</c:v>
                </c:pt>
                <c:pt idx="41666" formatCode="General">
                  <c:v>0.85819500000000071</c:v>
                </c:pt>
                <c:pt idx="41667" formatCode="General">
                  <c:v>0.85821000000000003</c:v>
                </c:pt>
                <c:pt idx="41668" formatCode="General">
                  <c:v>0.85823199999999999</c:v>
                </c:pt>
                <c:pt idx="41669" formatCode="General">
                  <c:v>0.85825499999999999</c:v>
                </c:pt>
                <c:pt idx="41670" formatCode="General">
                  <c:v>0.85827699999999996</c:v>
                </c:pt>
                <c:pt idx="41671" formatCode="General">
                  <c:v>0.85829200000000005</c:v>
                </c:pt>
                <c:pt idx="41672" formatCode="General">
                  <c:v>0.85831500000000005</c:v>
                </c:pt>
                <c:pt idx="41673" formatCode="General">
                  <c:v>0.85833800000000005</c:v>
                </c:pt>
                <c:pt idx="41674" formatCode="General">
                  <c:v>0.85836000000000001</c:v>
                </c:pt>
                <c:pt idx="41675" formatCode="General">
                  <c:v>0.85837500000000044</c:v>
                </c:pt>
                <c:pt idx="41676" formatCode="General">
                  <c:v>0.85839799999999999</c:v>
                </c:pt>
                <c:pt idx="41677" formatCode="General">
                  <c:v>0.85841999999999996</c:v>
                </c:pt>
                <c:pt idx="41678" formatCode="General">
                  <c:v>0.85844200000000004</c:v>
                </c:pt>
                <c:pt idx="41679" formatCode="General">
                  <c:v>0.85845800000000005</c:v>
                </c:pt>
                <c:pt idx="41680" formatCode="General">
                  <c:v>0.85848000000000002</c:v>
                </c:pt>
                <c:pt idx="41681" formatCode="General">
                  <c:v>0.85850199999999999</c:v>
                </c:pt>
                <c:pt idx="41682" formatCode="General">
                  <c:v>0.85852499999999998</c:v>
                </c:pt>
                <c:pt idx="41683" formatCode="General">
                  <c:v>0.85853999999999997</c:v>
                </c:pt>
                <c:pt idx="41684" formatCode="General">
                  <c:v>0.8585629999999993</c:v>
                </c:pt>
                <c:pt idx="41685" formatCode="General">
                  <c:v>0.85858500000000004</c:v>
                </c:pt>
                <c:pt idx="41686" formatCode="General">
                  <c:v>0.85860700000000045</c:v>
                </c:pt>
                <c:pt idx="41687" formatCode="General">
                  <c:v>0.85862200000000044</c:v>
                </c:pt>
                <c:pt idx="41688" formatCode="General">
                  <c:v>0.85864500000000077</c:v>
                </c:pt>
                <c:pt idx="41689" formatCode="General">
                  <c:v>0.85866699999999996</c:v>
                </c:pt>
                <c:pt idx="41690" formatCode="General">
                  <c:v>0.85868999999999995</c:v>
                </c:pt>
                <c:pt idx="41691" formatCode="General">
                  <c:v>0.85870500000000072</c:v>
                </c:pt>
                <c:pt idx="41692" formatCode="General">
                  <c:v>0.85872700000000046</c:v>
                </c:pt>
                <c:pt idx="41693" formatCode="General">
                  <c:v>0.85875000000000046</c:v>
                </c:pt>
                <c:pt idx="41694" formatCode="General">
                  <c:v>0.85877300000000045</c:v>
                </c:pt>
                <c:pt idx="41695" formatCode="General">
                  <c:v>0.85878800000000044</c:v>
                </c:pt>
                <c:pt idx="41696" formatCode="General">
                  <c:v>0.85881000000000041</c:v>
                </c:pt>
                <c:pt idx="41697" formatCode="General">
                  <c:v>0.85883200000000004</c:v>
                </c:pt>
                <c:pt idx="41698" formatCode="General">
                  <c:v>0.8588550000000007</c:v>
                </c:pt>
                <c:pt idx="41699" formatCode="General">
                  <c:v>0.85887000000000058</c:v>
                </c:pt>
                <c:pt idx="41700" formatCode="General">
                  <c:v>0.85889300000000046</c:v>
                </c:pt>
                <c:pt idx="41701" formatCode="General">
                  <c:v>0.85891499999999998</c:v>
                </c:pt>
                <c:pt idx="41702" formatCode="General">
                  <c:v>0.85893799999999998</c:v>
                </c:pt>
                <c:pt idx="41703" formatCode="General">
                  <c:v>0.85895200000000005</c:v>
                </c:pt>
                <c:pt idx="41704" formatCode="General">
                  <c:v>0.85897500000000071</c:v>
                </c:pt>
                <c:pt idx="41705" formatCode="General">
                  <c:v>0.85899800000000071</c:v>
                </c:pt>
                <c:pt idx="41706" formatCode="General">
                  <c:v>0.85902000000000045</c:v>
                </c:pt>
                <c:pt idx="41707" formatCode="General">
                  <c:v>0.85903499999999999</c:v>
                </c:pt>
                <c:pt idx="41708" formatCode="General">
                  <c:v>0.85905699999999996</c:v>
                </c:pt>
                <c:pt idx="41709" formatCode="General">
                  <c:v>0.85907999999999995</c:v>
                </c:pt>
                <c:pt idx="41710" formatCode="General">
                  <c:v>0.85910200000000003</c:v>
                </c:pt>
                <c:pt idx="41711" formatCode="General">
                  <c:v>0.85911800000000005</c:v>
                </c:pt>
                <c:pt idx="41712" formatCode="General">
                  <c:v>0.85914000000000046</c:v>
                </c:pt>
                <c:pt idx="41713" formatCode="General">
                  <c:v>0.85916300000000001</c:v>
                </c:pt>
                <c:pt idx="41714" formatCode="General">
                  <c:v>0.85918499999999998</c:v>
                </c:pt>
                <c:pt idx="41715" formatCode="General">
                  <c:v>0.85920000000000041</c:v>
                </c:pt>
                <c:pt idx="41716" formatCode="General">
                  <c:v>0.85922299999999996</c:v>
                </c:pt>
                <c:pt idx="41717" formatCode="General">
                  <c:v>0.8592450000000007</c:v>
                </c:pt>
                <c:pt idx="41718" formatCode="General">
                  <c:v>0.859267</c:v>
                </c:pt>
                <c:pt idx="41719" formatCode="General">
                  <c:v>0.85928199999999999</c:v>
                </c:pt>
                <c:pt idx="41720" formatCode="General">
                  <c:v>0.85930499999999999</c:v>
                </c:pt>
                <c:pt idx="41721" formatCode="General">
                  <c:v>0.85932699999999951</c:v>
                </c:pt>
                <c:pt idx="41722" formatCode="General">
                  <c:v>0.85934299999999997</c:v>
                </c:pt>
                <c:pt idx="41723" formatCode="General">
                  <c:v>0.85936500000000005</c:v>
                </c:pt>
                <c:pt idx="41724" formatCode="General">
                  <c:v>0.85938800000000004</c:v>
                </c:pt>
                <c:pt idx="41725" formatCode="General">
                  <c:v>0.85941000000000001</c:v>
                </c:pt>
                <c:pt idx="41726" formatCode="General">
                  <c:v>0.85942499999999999</c:v>
                </c:pt>
                <c:pt idx="41727" formatCode="General">
                  <c:v>0.85944799999999999</c:v>
                </c:pt>
                <c:pt idx="41728" formatCode="General">
                  <c:v>0.85946999999999996</c:v>
                </c:pt>
                <c:pt idx="41729" formatCode="General">
                  <c:v>0.85949200000000003</c:v>
                </c:pt>
                <c:pt idx="41730" formatCode="General">
                  <c:v>0.85950800000000005</c:v>
                </c:pt>
                <c:pt idx="41731" formatCode="General">
                  <c:v>0.85953000000000002</c:v>
                </c:pt>
                <c:pt idx="41732" formatCode="General">
                  <c:v>0.85955199999999998</c:v>
                </c:pt>
                <c:pt idx="41733" formatCode="General">
                  <c:v>0.85957499999999998</c:v>
                </c:pt>
                <c:pt idx="41734" formatCode="General">
                  <c:v>0.85958999999999997</c:v>
                </c:pt>
                <c:pt idx="41735" formatCode="General">
                  <c:v>0.85961299999999996</c:v>
                </c:pt>
                <c:pt idx="41736" formatCode="General">
                  <c:v>0.8596350000000007</c:v>
                </c:pt>
                <c:pt idx="41737" formatCode="General">
                  <c:v>0.8596580000000007</c:v>
                </c:pt>
                <c:pt idx="41738" formatCode="General">
                  <c:v>0.85967300000000046</c:v>
                </c:pt>
                <c:pt idx="41739" formatCode="General">
                  <c:v>0.85969500000000076</c:v>
                </c:pt>
                <c:pt idx="41740" formatCode="General">
                  <c:v>0.85971699999999951</c:v>
                </c:pt>
                <c:pt idx="41741" formatCode="General">
                  <c:v>0.85973999999999995</c:v>
                </c:pt>
                <c:pt idx="41742" formatCode="General">
                  <c:v>0.85975500000000071</c:v>
                </c:pt>
                <c:pt idx="41743" formatCode="General">
                  <c:v>0.85977700000000046</c:v>
                </c:pt>
                <c:pt idx="41744" formatCode="General">
                  <c:v>0.85980000000000045</c:v>
                </c:pt>
                <c:pt idx="41745" formatCode="General">
                  <c:v>0.85982300000000045</c:v>
                </c:pt>
                <c:pt idx="41746" formatCode="General">
                  <c:v>0.85983799999999999</c:v>
                </c:pt>
                <c:pt idx="41747" formatCode="General">
                  <c:v>0.8598600000000004</c:v>
                </c:pt>
                <c:pt idx="41748" formatCode="General">
                  <c:v>0.85988299999999951</c:v>
                </c:pt>
                <c:pt idx="41749" formatCode="General">
                  <c:v>0.85990500000000059</c:v>
                </c:pt>
                <c:pt idx="41750" formatCode="General">
                  <c:v>0.85992000000000046</c:v>
                </c:pt>
                <c:pt idx="41751" formatCode="General">
                  <c:v>0.85994200000000043</c:v>
                </c:pt>
                <c:pt idx="41752" formatCode="General">
                  <c:v>0.85996499999999998</c:v>
                </c:pt>
                <c:pt idx="41753" formatCode="General">
                  <c:v>0.8599869999999995</c:v>
                </c:pt>
                <c:pt idx="41754" formatCode="General">
                  <c:v>0.86000200000000004</c:v>
                </c:pt>
                <c:pt idx="41755" formatCode="General">
                  <c:v>0.86002500000000071</c:v>
                </c:pt>
                <c:pt idx="41756" formatCode="General">
                  <c:v>0.8600480000000007</c:v>
                </c:pt>
                <c:pt idx="41757" formatCode="General">
                  <c:v>0.86007000000000045</c:v>
                </c:pt>
                <c:pt idx="41758" formatCode="General">
                  <c:v>0.86008499999999999</c:v>
                </c:pt>
                <c:pt idx="41759" formatCode="General">
                  <c:v>0.86010699999999951</c:v>
                </c:pt>
                <c:pt idx="41760" formatCode="General">
                  <c:v>0.86012999999999995</c:v>
                </c:pt>
                <c:pt idx="41761" formatCode="General">
                  <c:v>0.86015200000000003</c:v>
                </c:pt>
                <c:pt idx="41762" formatCode="General">
                  <c:v>0.86016800000000004</c:v>
                </c:pt>
                <c:pt idx="41763" formatCode="General">
                  <c:v>0.86019000000000045</c:v>
                </c:pt>
                <c:pt idx="41764" formatCode="General">
                  <c:v>0.86021199999999998</c:v>
                </c:pt>
                <c:pt idx="41765" formatCode="General">
                  <c:v>0.86023499999999997</c:v>
                </c:pt>
                <c:pt idx="41766" formatCode="General">
                  <c:v>0.8602500000000004</c:v>
                </c:pt>
                <c:pt idx="41767" formatCode="General">
                  <c:v>0.86027299999999951</c:v>
                </c:pt>
                <c:pt idx="41768" formatCode="General">
                  <c:v>0.86029500000000059</c:v>
                </c:pt>
                <c:pt idx="41769" formatCode="General">
                  <c:v>0.860317</c:v>
                </c:pt>
                <c:pt idx="41770" formatCode="General">
                  <c:v>0.86033199999999999</c:v>
                </c:pt>
                <c:pt idx="41771" formatCode="General">
                  <c:v>0.86035499999999998</c:v>
                </c:pt>
                <c:pt idx="41772" formatCode="General">
                  <c:v>0.8603769999999995</c:v>
                </c:pt>
                <c:pt idx="41773" formatCode="General">
                  <c:v>0.86040000000000005</c:v>
                </c:pt>
                <c:pt idx="41774" formatCode="General">
                  <c:v>0.86041500000000004</c:v>
                </c:pt>
                <c:pt idx="41775" formatCode="General">
                  <c:v>0.86043700000000001</c:v>
                </c:pt>
                <c:pt idx="41776" formatCode="General">
                  <c:v>0.86046</c:v>
                </c:pt>
                <c:pt idx="41777" formatCode="General">
                  <c:v>0.860483</c:v>
                </c:pt>
                <c:pt idx="41778" formatCode="General">
                  <c:v>0.86049799999999999</c:v>
                </c:pt>
                <c:pt idx="41779" formatCode="General">
                  <c:v>0.86051999999999951</c:v>
                </c:pt>
                <c:pt idx="41780" formatCode="General">
                  <c:v>0.86054200000000003</c:v>
                </c:pt>
                <c:pt idx="41781" formatCode="General">
                  <c:v>0.86056500000000002</c:v>
                </c:pt>
                <c:pt idx="41782" formatCode="General">
                  <c:v>0.86058000000000001</c:v>
                </c:pt>
                <c:pt idx="41783" formatCode="General">
                  <c:v>0.86060200000000042</c:v>
                </c:pt>
                <c:pt idx="41784" formatCode="General">
                  <c:v>0.86062500000000075</c:v>
                </c:pt>
                <c:pt idx="41785" formatCode="General">
                  <c:v>0.86064800000000075</c:v>
                </c:pt>
                <c:pt idx="41786" formatCode="General">
                  <c:v>0.86066200000000004</c:v>
                </c:pt>
                <c:pt idx="41787" formatCode="General">
                  <c:v>0.8606850000000007</c:v>
                </c:pt>
                <c:pt idx="41788" formatCode="General">
                  <c:v>0.86070800000000058</c:v>
                </c:pt>
                <c:pt idx="41789" formatCode="General">
                  <c:v>0.86072300000000046</c:v>
                </c:pt>
                <c:pt idx="41790" formatCode="General">
                  <c:v>0.86074500000000076</c:v>
                </c:pt>
                <c:pt idx="41791" formatCode="General">
                  <c:v>0.8607669999999995</c:v>
                </c:pt>
                <c:pt idx="41792" formatCode="General">
                  <c:v>0.86079000000000083</c:v>
                </c:pt>
                <c:pt idx="41793" formatCode="General">
                  <c:v>0.86080500000000071</c:v>
                </c:pt>
                <c:pt idx="41794" formatCode="General">
                  <c:v>0.8608280000000007</c:v>
                </c:pt>
                <c:pt idx="41795" formatCode="General">
                  <c:v>0.86085000000000045</c:v>
                </c:pt>
                <c:pt idx="41796" formatCode="General">
                  <c:v>0.86087300000000044</c:v>
                </c:pt>
                <c:pt idx="41797" formatCode="General">
                  <c:v>0.86088699999999996</c:v>
                </c:pt>
                <c:pt idx="41798" formatCode="General">
                  <c:v>0.86090999999999995</c:v>
                </c:pt>
                <c:pt idx="41799" formatCode="General">
                  <c:v>0.8609329999999995</c:v>
                </c:pt>
                <c:pt idx="41800" formatCode="General">
                  <c:v>0.86095500000000058</c:v>
                </c:pt>
                <c:pt idx="41801" formatCode="General">
                  <c:v>0.86097000000000046</c:v>
                </c:pt>
                <c:pt idx="41802" formatCode="General">
                  <c:v>0.86099200000000042</c:v>
                </c:pt>
                <c:pt idx="41803" formatCode="General">
                  <c:v>0.86101499999999997</c:v>
                </c:pt>
                <c:pt idx="41804" formatCode="General">
                  <c:v>0.86103700000000005</c:v>
                </c:pt>
                <c:pt idx="41805" formatCode="General">
                  <c:v>0.86105200000000004</c:v>
                </c:pt>
                <c:pt idx="41806" formatCode="General">
                  <c:v>0.8610750000000007</c:v>
                </c:pt>
                <c:pt idx="41807" formatCode="General">
                  <c:v>0.86109800000000059</c:v>
                </c:pt>
                <c:pt idx="41808" formatCode="General">
                  <c:v>0.86112000000000044</c:v>
                </c:pt>
                <c:pt idx="41809" formatCode="General">
                  <c:v>0.86113499999999998</c:v>
                </c:pt>
                <c:pt idx="41810" formatCode="General">
                  <c:v>0.86115799999999998</c:v>
                </c:pt>
                <c:pt idx="41811" formatCode="General">
                  <c:v>0.86117999999999995</c:v>
                </c:pt>
                <c:pt idx="41812" formatCode="General">
                  <c:v>0.86120200000000002</c:v>
                </c:pt>
                <c:pt idx="41813" formatCode="General">
                  <c:v>0.86121700000000001</c:v>
                </c:pt>
                <c:pt idx="41814" formatCode="General">
                  <c:v>0.86124000000000045</c:v>
                </c:pt>
                <c:pt idx="41815" formatCode="General">
                  <c:v>0.86126199999999997</c:v>
                </c:pt>
                <c:pt idx="41816" formatCode="General">
                  <c:v>0.86128499999999997</c:v>
                </c:pt>
                <c:pt idx="41817" formatCode="General">
                  <c:v>0.86129999999999995</c:v>
                </c:pt>
                <c:pt idx="41818" formatCode="General">
                  <c:v>0.86132299999999951</c:v>
                </c:pt>
                <c:pt idx="41819" formatCode="General">
                  <c:v>0.86134500000000058</c:v>
                </c:pt>
                <c:pt idx="41820" formatCode="General">
                  <c:v>0.86136800000000002</c:v>
                </c:pt>
                <c:pt idx="41821" formatCode="General">
                  <c:v>0.86138300000000001</c:v>
                </c:pt>
                <c:pt idx="41822" formatCode="General">
                  <c:v>0.86140499999999998</c:v>
                </c:pt>
                <c:pt idx="41823" formatCode="General">
                  <c:v>0.86142700000000005</c:v>
                </c:pt>
                <c:pt idx="41824" formatCode="General">
                  <c:v>0.86145000000000005</c:v>
                </c:pt>
                <c:pt idx="41825" formatCode="General">
                  <c:v>0.86146500000000004</c:v>
                </c:pt>
                <c:pt idx="41826" formatCode="General">
                  <c:v>0.861487</c:v>
                </c:pt>
                <c:pt idx="41827" formatCode="General">
                  <c:v>0.86151</c:v>
                </c:pt>
                <c:pt idx="41828" formatCode="General">
                  <c:v>0.86153299999999955</c:v>
                </c:pt>
                <c:pt idx="41829" formatCode="General">
                  <c:v>0.86154799999999998</c:v>
                </c:pt>
                <c:pt idx="41830" formatCode="General">
                  <c:v>0.8615699999999995</c:v>
                </c:pt>
                <c:pt idx="41831" formatCode="General">
                  <c:v>0.86159300000000005</c:v>
                </c:pt>
                <c:pt idx="41832" formatCode="General">
                  <c:v>0.86161500000000046</c:v>
                </c:pt>
                <c:pt idx="41833" formatCode="General">
                  <c:v>0.86163000000000045</c:v>
                </c:pt>
                <c:pt idx="41834" formatCode="General">
                  <c:v>0.86165200000000042</c:v>
                </c:pt>
                <c:pt idx="41835" formatCode="General">
                  <c:v>0.86167500000000075</c:v>
                </c:pt>
                <c:pt idx="41836" formatCode="General">
                  <c:v>0.86169800000000074</c:v>
                </c:pt>
                <c:pt idx="41837" formatCode="General">
                  <c:v>0.86171200000000003</c:v>
                </c:pt>
                <c:pt idx="41838" formatCode="General">
                  <c:v>0.86173500000000058</c:v>
                </c:pt>
                <c:pt idx="41839" formatCode="General">
                  <c:v>0.86175800000000058</c:v>
                </c:pt>
                <c:pt idx="41840" formatCode="General">
                  <c:v>0.86178000000000043</c:v>
                </c:pt>
                <c:pt idx="41841" formatCode="General">
                  <c:v>0.86179500000000075</c:v>
                </c:pt>
                <c:pt idx="41842" formatCode="General">
                  <c:v>0.8618170000000005</c:v>
                </c:pt>
                <c:pt idx="41843" formatCode="General">
                  <c:v>0.86184000000000072</c:v>
                </c:pt>
                <c:pt idx="41844" formatCode="General">
                  <c:v>0.86186200000000002</c:v>
                </c:pt>
                <c:pt idx="41845" formatCode="General">
                  <c:v>0.8618780000000007</c:v>
                </c:pt>
                <c:pt idx="41846" formatCode="General">
                  <c:v>0.86190000000000044</c:v>
                </c:pt>
                <c:pt idx="41847" formatCode="General">
                  <c:v>0.86192299999999999</c:v>
                </c:pt>
                <c:pt idx="41848" formatCode="General">
                  <c:v>0.86194500000000074</c:v>
                </c:pt>
                <c:pt idx="41849" formatCode="General">
                  <c:v>0.86195999999999995</c:v>
                </c:pt>
                <c:pt idx="41850" formatCode="General">
                  <c:v>0.86198300000000005</c:v>
                </c:pt>
                <c:pt idx="41851" formatCode="General">
                  <c:v>0.86200500000000047</c:v>
                </c:pt>
                <c:pt idx="41852" formatCode="General">
                  <c:v>0.86202699999999999</c:v>
                </c:pt>
                <c:pt idx="41853" formatCode="General">
                  <c:v>0.86204200000000042</c:v>
                </c:pt>
                <c:pt idx="41854" formatCode="General">
                  <c:v>0.86206499999999997</c:v>
                </c:pt>
                <c:pt idx="41855" formatCode="General">
                  <c:v>0.86208700000000005</c:v>
                </c:pt>
                <c:pt idx="41856" formatCode="General">
                  <c:v>0.86210299999999951</c:v>
                </c:pt>
                <c:pt idx="41857" formatCode="General">
                  <c:v>0.86212500000000059</c:v>
                </c:pt>
                <c:pt idx="41858" formatCode="General">
                  <c:v>0.86214800000000058</c:v>
                </c:pt>
                <c:pt idx="41859" formatCode="General">
                  <c:v>0.86216999999999999</c:v>
                </c:pt>
                <c:pt idx="41860" formatCode="General">
                  <c:v>0.86218499999999998</c:v>
                </c:pt>
                <c:pt idx="41861" formatCode="General">
                  <c:v>0.86220799999999997</c:v>
                </c:pt>
                <c:pt idx="41862" formatCode="General">
                  <c:v>0.86223000000000005</c:v>
                </c:pt>
                <c:pt idx="41863" formatCode="General">
                  <c:v>0.86225200000000002</c:v>
                </c:pt>
                <c:pt idx="41864" formatCode="General">
                  <c:v>0.86226700000000001</c:v>
                </c:pt>
                <c:pt idx="41865" formatCode="General">
                  <c:v>0.86229000000000045</c:v>
                </c:pt>
                <c:pt idx="41866" formatCode="General">
                  <c:v>0.86231199999999997</c:v>
                </c:pt>
                <c:pt idx="41867" formatCode="General">
                  <c:v>0.86233499999999996</c:v>
                </c:pt>
                <c:pt idx="41868" formatCode="General">
                  <c:v>0.86234999999999995</c:v>
                </c:pt>
                <c:pt idx="41869" formatCode="General">
                  <c:v>0.86237200000000003</c:v>
                </c:pt>
                <c:pt idx="41870" formatCode="General">
                  <c:v>0.86239500000000058</c:v>
                </c:pt>
                <c:pt idx="41871" formatCode="General">
                  <c:v>0.86241800000000002</c:v>
                </c:pt>
                <c:pt idx="41872" formatCode="General">
                  <c:v>0.86243300000000001</c:v>
                </c:pt>
                <c:pt idx="41873" formatCode="General">
                  <c:v>0.86245499999999997</c:v>
                </c:pt>
                <c:pt idx="41874" formatCode="General">
                  <c:v>0.86247700000000005</c:v>
                </c:pt>
                <c:pt idx="41875" formatCode="General">
                  <c:v>0.86250000000000004</c:v>
                </c:pt>
                <c:pt idx="41876" formatCode="General">
                  <c:v>0.86251500000000003</c:v>
                </c:pt>
                <c:pt idx="41877" formatCode="General">
                  <c:v>0.86253800000000003</c:v>
                </c:pt>
                <c:pt idx="41878" formatCode="General">
                  <c:v>0.86255999999999999</c:v>
                </c:pt>
                <c:pt idx="41879" formatCode="General">
                  <c:v>0.86258299999999954</c:v>
                </c:pt>
                <c:pt idx="41880" formatCode="General">
                  <c:v>0.8625969999999995</c:v>
                </c:pt>
                <c:pt idx="41881" formatCode="General">
                  <c:v>0.86262000000000072</c:v>
                </c:pt>
                <c:pt idx="41882" formatCode="General">
                  <c:v>0.86264300000000071</c:v>
                </c:pt>
                <c:pt idx="41883" formatCode="General">
                  <c:v>0.86266500000000046</c:v>
                </c:pt>
                <c:pt idx="41884" formatCode="General">
                  <c:v>0.86268000000000045</c:v>
                </c:pt>
                <c:pt idx="41885" formatCode="General">
                  <c:v>0.86270200000000041</c:v>
                </c:pt>
                <c:pt idx="41886" formatCode="General">
                  <c:v>0.86272500000000074</c:v>
                </c:pt>
                <c:pt idx="41887" formatCode="General">
                  <c:v>0.86274700000000071</c:v>
                </c:pt>
                <c:pt idx="41888" formatCode="General">
                  <c:v>0.86276200000000003</c:v>
                </c:pt>
                <c:pt idx="41889" formatCode="General">
                  <c:v>0.86278500000000058</c:v>
                </c:pt>
                <c:pt idx="41890" formatCode="General">
                  <c:v>0.86280800000000046</c:v>
                </c:pt>
                <c:pt idx="41891" formatCode="General">
                  <c:v>0.86283000000000043</c:v>
                </c:pt>
                <c:pt idx="41892" formatCode="General">
                  <c:v>0.86284500000000075</c:v>
                </c:pt>
                <c:pt idx="41893" formatCode="General">
                  <c:v>0.86286799999999997</c:v>
                </c:pt>
                <c:pt idx="41894" formatCode="General">
                  <c:v>0.86289000000000071</c:v>
                </c:pt>
                <c:pt idx="41895" formatCode="General">
                  <c:v>0.86291200000000001</c:v>
                </c:pt>
                <c:pt idx="41896" formatCode="General">
                  <c:v>0.86292700000000044</c:v>
                </c:pt>
                <c:pt idx="41897" formatCode="General">
                  <c:v>0.86295000000000044</c:v>
                </c:pt>
                <c:pt idx="41898" formatCode="General">
                  <c:v>0.86297200000000041</c:v>
                </c:pt>
                <c:pt idx="41899" formatCode="General">
                  <c:v>0.86299500000000073</c:v>
                </c:pt>
                <c:pt idx="41900" formatCode="General">
                  <c:v>0.86301000000000005</c:v>
                </c:pt>
                <c:pt idx="41901" formatCode="General">
                  <c:v>0.86303300000000005</c:v>
                </c:pt>
                <c:pt idx="41902" formatCode="General">
                  <c:v>0.86305500000000046</c:v>
                </c:pt>
                <c:pt idx="41903" formatCode="General">
                  <c:v>0.86307800000000046</c:v>
                </c:pt>
                <c:pt idx="41904" formatCode="General">
                  <c:v>0.86309300000000044</c:v>
                </c:pt>
                <c:pt idx="41905" formatCode="General">
                  <c:v>0.86311499999999997</c:v>
                </c:pt>
                <c:pt idx="41906" formatCode="General">
                  <c:v>0.86313700000000004</c:v>
                </c:pt>
                <c:pt idx="41907" formatCode="General">
                  <c:v>0.86316000000000004</c:v>
                </c:pt>
                <c:pt idx="41908" formatCode="General">
                  <c:v>0.86317500000000058</c:v>
                </c:pt>
                <c:pt idx="41909" formatCode="General">
                  <c:v>0.86319699999999999</c:v>
                </c:pt>
                <c:pt idx="41910" formatCode="General">
                  <c:v>0.86321999999999999</c:v>
                </c:pt>
                <c:pt idx="41911" formatCode="General">
                  <c:v>0.86324299999999998</c:v>
                </c:pt>
                <c:pt idx="41912" formatCode="General">
                  <c:v>0.86325799999999997</c:v>
                </c:pt>
                <c:pt idx="41913" formatCode="General">
                  <c:v>0.86328000000000005</c:v>
                </c:pt>
                <c:pt idx="41914" formatCode="General">
                  <c:v>0.86330200000000001</c:v>
                </c:pt>
                <c:pt idx="41915" formatCode="General">
                  <c:v>0.86332500000000045</c:v>
                </c:pt>
                <c:pt idx="41916" formatCode="General">
                  <c:v>0.86334000000000044</c:v>
                </c:pt>
                <c:pt idx="41917" formatCode="General">
                  <c:v>0.86336199999999996</c:v>
                </c:pt>
                <c:pt idx="41918" formatCode="General">
                  <c:v>0.86338499999999996</c:v>
                </c:pt>
                <c:pt idx="41919" formatCode="General">
                  <c:v>0.86340799999999951</c:v>
                </c:pt>
                <c:pt idx="41920" formatCode="General">
                  <c:v>0.86342200000000002</c:v>
                </c:pt>
                <c:pt idx="41921" formatCode="General">
                  <c:v>0.86344500000000046</c:v>
                </c:pt>
                <c:pt idx="41922" formatCode="General">
                  <c:v>0.86346800000000001</c:v>
                </c:pt>
                <c:pt idx="41923" formatCode="General">
                  <c:v>0.863483</c:v>
                </c:pt>
                <c:pt idx="41924" formatCode="General">
                  <c:v>0.86350499999999997</c:v>
                </c:pt>
                <c:pt idx="41925" formatCode="General">
                  <c:v>0.86352700000000004</c:v>
                </c:pt>
                <c:pt idx="41926" formatCode="General">
                  <c:v>0.86355000000000004</c:v>
                </c:pt>
                <c:pt idx="41927" formatCode="General">
                  <c:v>0.86356500000000003</c:v>
                </c:pt>
                <c:pt idx="41928" formatCode="General">
                  <c:v>0.86358699999999955</c:v>
                </c:pt>
                <c:pt idx="41929" formatCode="General">
                  <c:v>0.86361000000000043</c:v>
                </c:pt>
                <c:pt idx="41930" formatCode="General">
                  <c:v>0.86363299999999998</c:v>
                </c:pt>
                <c:pt idx="41931" formatCode="General">
                  <c:v>0.86364700000000072</c:v>
                </c:pt>
                <c:pt idx="41932" formatCode="General">
                  <c:v>0.86367000000000071</c:v>
                </c:pt>
                <c:pt idx="41933" formatCode="General">
                  <c:v>0.86369300000000071</c:v>
                </c:pt>
                <c:pt idx="41934" formatCode="General">
                  <c:v>0.86371500000000045</c:v>
                </c:pt>
                <c:pt idx="41935" formatCode="General">
                  <c:v>0.86373000000000044</c:v>
                </c:pt>
                <c:pt idx="41936" formatCode="General">
                  <c:v>0.86375200000000041</c:v>
                </c:pt>
                <c:pt idx="41937" formatCode="General">
                  <c:v>0.86377500000000074</c:v>
                </c:pt>
                <c:pt idx="41938" formatCode="General">
                  <c:v>0.8637970000000007</c:v>
                </c:pt>
                <c:pt idx="41939" formatCode="General">
                  <c:v>0.86381300000000005</c:v>
                </c:pt>
                <c:pt idx="41940" formatCode="General">
                  <c:v>0.86383500000000046</c:v>
                </c:pt>
                <c:pt idx="41941" formatCode="General">
                  <c:v>0.86385800000000046</c:v>
                </c:pt>
                <c:pt idx="41942" formatCode="General">
                  <c:v>0.86388000000000043</c:v>
                </c:pt>
                <c:pt idx="41943" formatCode="General">
                  <c:v>0.86389500000000075</c:v>
                </c:pt>
                <c:pt idx="41944" formatCode="General">
                  <c:v>0.86391799999999996</c:v>
                </c:pt>
                <c:pt idx="41945" formatCode="General">
                  <c:v>0.86394000000000071</c:v>
                </c:pt>
                <c:pt idx="41946" formatCode="General">
                  <c:v>0.86396200000000001</c:v>
                </c:pt>
                <c:pt idx="41947" formatCode="General">
                  <c:v>0.86397699999999999</c:v>
                </c:pt>
                <c:pt idx="41948" formatCode="General">
                  <c:v>0.86400000000000043</c:v>
                </c:pt>
                <c:pt idx="41949" formatCode="General">
                  <c:v>0.8640220000000004</c:v>
                </c:pt>
                <c:pt idx="41950" formatCode="General">
                  <c:v>0.86404499999999995</c:v>
                </c:pt>
                <c:pt idx="41951" formatCode="General">
                  <c:v>0.86406000000000005</c:v>
                </c:pt>
                <c:pt idx="41952" formatCode="General">
                  <c:v>0.86408300000000005</c:v>
                </c:pt>
                <c:pt idx="41953" formatCode="General">
                  <c:v>0.86410500000000046</c:v>
                </c:pt>
                <c:pt idx="41954" formatCode="General">
                  <c:v>0.86412800000000045</c:v>
                </c:pt>
                <c:pt idx="41955" formatCode="General">
                  <c:v>0.86414299999999999</c:v>
                </c:pt>
                <c:pt idx="41956" formatCode="General">
                  <c:v>0.86416499999999996</c:v>
                </c:pt>
                <c:pt idx="41957" formatCode="General">
                  <c:v>0.86418700000000004</c:v>
                </c:pt>
                <c:pt idx="41958" formatCode="General">
                  <c:v>0.86421000000000003</c:v>
                </c:pt>
                <c:pt idx="41959" formatCode="General">
                  <c:v>0.86422500000000047</c:v>
                </c:pt>
                <c:pt idx="41960" formatCode="General">
                  <c:v>0.86424800000000046</c:v>
                </c:pt>
                <c:pt idx="41961" formatCode="General">
                  <c:v>0.86426999999999998</c:v>
                </c:pt>
                <c:pt idx="41962" formatCode="General">
                  <c:v>0.86429299999999998</c:v>
                </c:pt>
                <c:pt idx="41963" formatCode="General">
                  <c:v>0.86430799999999997</c:v>
                </c:pt>
                <c:pt idx="41964" formatCode="General">
                  <c:v>0.86433000000000004</c:v>
                </c:pt>
                <c:pt idx="41965" formatCode="General">
                  <c:v>0.86435300000000004</c:v>
                </c:pt>
                <c:pt idx="41966" formatCode="General">
                  <c:v>0.86437500000000045</c:v>
                </c:pt>
                <c:pt idx="41967" formatCode="General">
                  <c:v>0.86438999999999999</c:v>
                </c:pt>
                <c:pt idx="41968" formatCode="General">
                  <c:v>0.86441199999999996</c:v>
                </c:pt>
                <c:pt idx="41969" formatCode="General">
                  <c:v>0.86443499999999951</c:v>
                </c:pt>
                <c:pt idx="41970" formatCode="General">
                  <c:v>0.8644579999999995</c:v>
                </c:pt>
                <c:pt idx="41971" formatCode="General">
                  <c:v>0.86447200000000002</c:v>
                </c:pt>
                <c:pt idx="41972" formatCode="General">
                  <c:v>0.86449500000000046</c:v>
                </c:pt>
                <c:pt idx="41973" formatCode="General">
                  <c:v>0.86451800000000001</c:v>
                </c:pt>
                <c:pt idx="41974" formatCode="General">
                  <c:v>0.86453999999999998</c:v>
                </c:pt>
                <c:pt idx="41975" formatCode="General">
                  <c:v>0.86455499999999996</c:v>
                </c:pt>
                <c:pt idx="41976" formatCode="General">
                  <c:v>0.86457799999999996</c:v>
                </c:pt>
                <c:pt idx="41977" formatCode="General">
                  <c:v>0.8646000000000007</c:v>
                </c:pt>
                <c:pt idx="41978" formatCode="General">
                  <c:v>0.86462200000000045</c:v>
                </c:pt>
                <c:pt idx="41979" formatCode="General">
                  <c:v>0.86463699999999999</c:v>
                </c:pt>
                <c:pt idx="41980" formatCode="General">
                  <c:v>0.86466000000000043</c:v>
                </c:pt>
                <c:pt idx="41981" formatCode="General">
                  <c:v>0.86468199999999995</c:v>
                </c:pt>
                <c:pt idx="41982" formatCode="General">
                  <c:v>0.86470499999999995</c:v>
                </c:pt>
                <c:pt idx="41983" formatCode="General">
                  <c:v>0.86472000000000071</c:v>
                </c:pt>
                <c:pt idx="41984" formatCode="General">
                  <c:v>0.86474300000000071</c:v>
                </c:pt>
                <c:pt idx="41985" formatCode="General">
                  <c:v>0.86476500000000045</c:v>
                </c:pt>
                <c:pt idx="41986" formatCode="General">
                  <c:v>0.86478800000000045</c:v>
                </c:pt>
                <c:pt idx="41987" formatCode="General">
                  <c:v>0.86480299999999999</c:v>
                </c:pt>
                <c:pt idx="41988" formatCode="General">
                  <c:v>0.86482499999999995</c:v>
                </c:pt>
                <c:pt idx="41989" formatCode="General">
                  <c:v>0.86484700000000059</c:v>
                </c:pt>
                <c:pt idx="41990" formatCode="General">
                  <c:v>0.86486300000000005</c:v>
                </c:pt>
                <c:pt idx="41991" formatCode="General">
                  <c:v>0.86488500000000046</c:v>
                </c:pt>
                <c:pt idx="41992" formatCode="General">
                  <c:v>0.86490699999999998</c:v>
                </c:pt>
                <c:pt idx="41993" formatCode="General">
                  <c:v>0.86493000000000042</c:v>
                </c:pt>
                <c:pt idx="41994" formatCode="General">
                  <c:v>0.86494500000000074</c:v>
                </c:pt>
                <c:pt idx="41995" formatCode="General">
                  <c:v>0.86496799999999996</c:v>
                </c:pt>
                <c:pt idx="41996" formatCode="General">
                  <c:v>0.8649900000000007</c:v>
                </c:pt>
                <c:pt idx="41997" formatCode="General">
                  <c:v>0.865012</c:v>
                </c:pt>
                <c:pt idx="41998" formatCode="General">
                  <c:v>0.86502699999999999</c:v>
                </c:pt>
                <c:pt idx="41999" formatCode="General">
                  <c:v>0.86505000000000043</c:v>
                </c:pt>
                <c:pt idx="42000" formatCode="General">
                  <c:v>0.86507199999999995</c:v>
                </c:pt>
                <c:pt idx="42001" formatCode="General">
                  <c:v>0.86509499999999995</c:v>
                </c:pt>
                <c:pt idx="42002" formatCode="General">
                  <c:v>0.86511000000000005</c:v>
                </c:pt>
                <c:pt idx="42003" formatCode="General">
                  <c:v>0.86513200000000001</c:v>
                </c:pt>
                <c:pt idx="42004" formatCode="General">
                  <c:v>0.86515500000000045</c:v>
                </c:pt>
                <c:pt idx="42005" formatCode="General">
                  <c:v>0.86517800000000045</c:v>
                </c:pt>
                <c:pt idx="42006" formatCode="General">
                  <c:v>0.86519299999999999</c:v>
                </c:pt>
                <c:pt idx="42007" formatCode="General">
                  <c:v>0.86521499999999996</c:v>
                </c:pt>
                <c:pt idx="42008" formatCode="General">
                  <c:v>0.86523700000000003</c:v>
                </c:pt>
                <c:pt idx="42009" formatCode="General">
                  <c:v>0.86526000000000003</c:v>
                </c:pt>
                <c:pt idx="42010" formatCode="General">
                  <c:v>0.86527500000000046</c:v>
                </c:pt>
                <c:pt idx="42011" formatCode="General">
                  <c:v>0.86529699999999998</c:v>
                </c:pt>
                <c:pt idx="42012" formatCode="General">
                  <c:v>0.86531999999999998</c:v>
                </c:pt>
                <c:pt idx="42013" formatCode="General">
                  <c:v>0.86534299999999997</c:v>
                </c:pt>
                <c:pt idx="42014" formatCode="General">
                  <c:v>0.86535700000000004</c:v>
                </c:pt>
                <c:pt idx="42015" formatCode="General">
                  <c:v>0.86538000000000004</c:v>
                </c:pt>
                <c:pt idx="42016" formatCode="General">
                  <c:v>0.86540300000000003</c:v>
                </c:pt>
                <c:pt idx="42017" formatCode="General">
                  <c:v>0.86542500000000044</c:v>
                </c:pt>
                <c:pt idx="42018" formatCode="General">
                  <c:v>0.86543999999999999</c:v>
                </c:pt>
                <c:pt idx="42019" formatCode="General">
                  <c:v>0.86546199999999951</c:v>
                </c:pt>
                <c:pt idx="42020" formatCode="General">
                  <c:v>0.8654849999999995</c:v>
                </c:pt>
                <c:pt idx="42021" formatCode="General">
                  <c:v>0.86550700000000003</c:v>
                </c:pt>
                <c:pt idx="42022" formatCode="General">
                  <c:v>0.86552300000000004</c:v>
                </c:pt>
                <c:pt idx="42023" formatCode="General">
                  <c:v>0.86554500000000045</c:v>
                </c:pt>
                <c:pt idx="42024" formatCode="General">
                  <c:v>0.865568</c:v>
                </c:pt>
                <c:pt idx="42025" formatCode="General">
                  <c:v>0.86558999999999997</c:v>
                </c:pt>
                <c:pt idx="42026" formatCode="General">
                  <c:v>0.86560500000000073</c:v>
                </c:pt>
                <c:pt idx="42027" formatCode="General">
                  <c:v>0.86562799999999995</c:v>
                </c:pt>
                <c:pt idx="42028" formatCode="General">
                  <c:v>0.86565000000000059</c:v>
                </c:pt>
                <c:pt idx="42029" formatCode="General">
                  <c:v>0.86567200000000044</c:v>
                </c:pt>
                <c:pt idx="42030" formatCode="General">
                  <c:v>0.86568699999999998</c:v>
                </c:pt>
                <c:pt idx="42031" formatCode="General">
                  <c:v>0.86571000000000042</c:v>
                </c:pt>
                <c:pt idx="42032" formatCode="General">
                  <c:v>0.86573199999999995</c:v>
                </c:pt>
                <c:pt idx="42033" formatCode="General">
                  <c:v>0.86575500000000072</c:v>
                </c:pt>
                <c:pt idx="42034" formatCode="General">
                  <c:v>0.86577000000000071</c:v>
                </c:pt>
                <c:pt idx="42035" formatCode="General">
                  <c:v>0.8657930000000007</c:v>
                </c:pt>
                <c:pt idx="42036" formatCode="General">
                  <c:v>0.86581500000000045</c:v>
                </c:pt>
                <c:pt idx="42037" formatCode="General">
                  <c:v>0.86583800000000044</c:v>
                </c:pt>
                <c:pt idx="42038" formatCode="General">
                  <c:v>0.86585299999999998</c:v>
                </c:pt>
                <c:pt idx="42039" formatCode="General">
                  <c:v>0.86587499999999995</c:v>
                </c:pt>
                <c:pt idx="42040" formatCode="General">
                  <c:v>0.86589700000000058</c:v>
                </c:pt>
                <c:pt idx="42041" formatCode="General">
                  <c:v>0.86592000000000058</c:v>
                </c:pt>
                <c:pt idx="42042" formatCode="General">
                  <c:v>0.86593500000000045</c:v>
                </c:pt>
                <c:pt idx="42043" formatCode="General">
                  <c:v>0.86595699999999998</c:v>
                </c:pt>
                <c:pt idx="42044" formatCode="General">
                  <c:v>0.86598000000000042</c:v>
                </c:pt>
                <c:pt idx="42045" formatCode="General">
                  <c:v>0.86600299999999997</c:v>
                </c:pt>
                <c:pt idx="42046" formatCode="General">
                  <c:v>0.86601799999999951</c:v>
                </c:pt>
                <c:pt idx="42047" formatCode="General">
                  <c:v>0.86604000000000059</c:v>
                </c:pt>
                <c:pt idx="42048" formatCode="General">
                  <c:v>0.86606300000000003</c:v>
                </c:pt>
                <c:pt idx="42049" formatCode="General">
                  <c:v>0.86608499999999999</c:v>
                </c:pt>
                <c:pt idx="42050" formatCode="General">
                  <c:v>0.86610000000000043</c:v>
                </c:pt>
                <c:pt idx="42051" formatCode="General">
                  <c:v>0.86612199999999995</c:v>
                </c:pt>
                <c:pt idx="42052" formatCode="General">
                  <c:v>0.86614500000000072</c:v>
                </c:pt>
                <c:pt idx="42053" formatCode="General">
                  <c:v>0.86616800000000005</c:v>
                </c:pt>
                <c:pt idx="42054" formatCode="General">
                  <c:v>0.86618200000000001</c:v>
                </c:pt>
                <c:pt idx="42055" formatCode="General">
                  <c:v>0.86620500000000045</c:v>
                </c:pt>
                <c:pt idx="42056" formatCode="General">
                  <c:v>0.86622800000000044</c:v>
                </c:pt>
                <c:pt idx="42057" formatCode="General">
                  <c:v>0.86624299999999999</c:v>
                </c:pt>
                <c:pt idx="42058" formatCode="General">
                  <c:v>0.86626499999999951</c:v>
                </c:pt>
                <c:pt idx="42059" formatCode="General">
                  <c:v>0.8662879999999995</c:v>
                </c:pt>
                <c:pt idx="42060" formatCode="General">
                  <c:v>0.86631000000000002</c:v>
                </c:pt>
                <c:pt idx="42061" formatCode="General">
                  <c:v>0.86632500000000046</c:v>
                </c:pt>
                <c:pt idx="42062" formatCode="General">
                  <c:v>0.86634699999999998</c:v>
                </c:pt>
                <c:pt idx="42063" formatCode="General">
                  <c:v>0.86636999999999997</c:v>
                </c:pt>
                <c:pt idx="42064" formatCode="General">
                  <c:v>0.86639299999999997</c:v>
                </c:pt>
                <c:pt idx="42065" formatCode="General">
                  <c:v>0.86640700000000004</c:v>
                </c:pt>
                <c:pt idx="42066" formatCode="General">
                  <c:v>0.86643000000000003</c:v>
                </c:pt>
                <c:pt idx="42067" formatCode="General">
                  <c:v>0.86645300000000003</c:v>
                </c:pt>
                <c:pt idx="42068" formatCode="General">
                  <c:v>0.86647500000000044</c:v>
                </c:pt>
                <c:pt idx="42069" formatCode="General">
                  <c:v>0.86648999999999998</c:v>
                </c:pt>
                <c:pt idx="42070" formatCode="General">
                  <c:v>0.8665119999999995</c:v>
                </c:pt>
                <c:pt idx="42071" formatCode="General">
                  <c:v>0.8665350000000005</c:v>
                </c:pt>
                <c:pt idx="42072" formatCode="General">
                  <c:v>0.86655700000000002</c:v>
                </c:pt>
                <c:pt idx="42073" formatCode="General">
                  <c:v>0.86657200000000001</c:v>
                </c:pt>
                <c:pt idx="42074" formatCode="General">
                  <c:v>0.86659500000000045</c:v>
                </c:pt>
                <c:pt idx="42075" formatCode="General">
                  <c:v>0.86661800000000044</c:v>
                </c:pt>
                <c:pt idx="42076" formatCode="General">
                  <c:v>0.86664000000000074</c:v>
                </c:pt>
                <c:pt idx="42077" formatCode="General">
                  <c:v>0.86665499999999995</c:v>
                </c:pt>
                <c:pt idx="42078" formatCode="General">
                  <c:v>0.86667799999999995</c:v>
                </c:pt>
                <c:pt idx="42079" formatCode="General">
                  <c:v>0.86670000000000058</c:v>
                </c:pt>
                <c:pt idx="42080" formatCode="General">
                  <c:v>0.86672200000000044</c:v>
                </c:pt>
                <c:pt idx="42081" formatCode="General">
                  <c:v>0.86673699999999998</c:v>
                </c:pt>
                <c:pt idx="42082" formatCode="General">
                  <c:v>0.86676000000000042</c:v>
                </c:pt>
                <c:pt idx="42083" formatCode="General">
                  <c:v>0.86678200000000005</c:v>
                </c:pt>
                <c:pt idx="42084" formatCode="General">
                  <c:v>0.86680500000000071</c:v>
                </c:pt>
                <c:pt idx="42085" formatCode="General">
                  <c:v>0.8668200000000007</c:v>
                </c:pt>
                <c:pt idx="42086" formatCode="General">
                  <c:v>0.86684300000000059</c:v>
                </c:pt>
                <c:pt idx="42087" formatCode="General">
                  <c:v>0.86686500000000044</c:v>
                </c:pt>
                <c:pt idx="42088" formatCode="General">
                  <c:v>0.86688799999999999</c:v>
                </c:pt>
                <c:pt idx="42089" formatCode="General">
                  <c:v>0.86690299999999998</c:v>
                </c:pt>
                <c:pt idx="42090" formatCode="General">
                  <c:v>0.86692499999999995</c:v>
                </c:pt>
                <c:pt idx="42091" formatCode="General">
                  <c:v>0.86694700000000058</c:v>
                </c:pt>
                <c:pt idx="42092" formatCode="General">
                  <c:v>0.86697000000000046</c:v>
                </c:pt>
                <c:pt idx="42093" formatCode="General">
                  <c:v>0.86698500000000045</c:v>
                </c:pt>
                <c:pt idx="42094" formatCode="General">
                  <c:v>0.86700699999999997</c:v>
                </c:pt>
                <c:pt idx="42095" formatCode="General">
                  <c:v>0.86703000000000041</c:v>
                </c:pt>
                <c:pt idx="42096" formatCode="General">
                  <c:v>0.86705299999999996</c:v>
                </c:pt>
                <c:pt idx="42097" formatCode="General">
                  <c:v>0.86706700000000003</c:v>
                </c:pt>
                <c:pt idx="42098" formatCode="General">
                  <c:v>0.86709000000000058</c:v>
                </c:pt>
                <c:pt idx="42099" formatCode="General">
                  <c:v>0.86711300000000002</c:v>
                </c:pt>
                <c:pt idx="42100" formatCode="General">
                  <c:v>0.86713499999999999</c:v>
                </c:pt>
                <c:pt idx="42101" formatCode="General">
                  <c:v>0.86715000000000042</c:v>
                </c:pt>
                <c:pt idx="42102" formatCode="General">
                  <c:v>0.86717200000000005</c:v>
                </c:pt>
                <c:pt idx="42103" formatCode="General">
                  <c:v>0.86719500000000072</c:v>
                </c:pt>
                <c:pt idx="42104" formatCode="General">
                  <c:v>0.86721700000000002</c:v>
                </c:pt>
                <c:pt idx="42105" formatCode="General">
                  <c:v>0.86723300000000003</c:v>
                </c:pt>
                <c:pt idx="42106" formatCode="General">
                  <c:v>0.86725500000000044</c:v>
                </c:pt>
                <c:pt idx="42107" formatCode="General">
                  <c:v>0.86727799999999999</c:v>
                </c:pt>
                <c:pt idx="42108" formatCode="General">
                  <c:v>0.8673000000000004</c:v>
                </c:pt>
                <c:pt idx="42109" formatCode="General">
                  <c:v>0.8673149999999995</c:v>
                </c:pt>
                <c:pt idx="42110" formatCode="General">
                  <c:v>0.86733800000000005</c:v>
                </c:pt>
                <c:pt idx="42111" formatCode="General">
                  <c:v>0.86736000000000002</c:v>
                </c:pt>
                <c:pt idx="42112" formatCode="General">
                  <c:v>0.86738199999999999</c:v>
                </c:pt>
                <c:pt idx="42113" formatCode="General">
                  <c:v>0.86739699999999997</c:v>
                </c:pt>
                <c:pt idx="42114" formatCode="General">
                  <c:v>0.86741999999999997</c:v>
                </c:pt>
                <c:pt idx="42115" formatCode="General">
                  <c:v>0.86744200000000005</c:v>
                </c:pt>
                <c:pt idx="42116" formatCode="General">
                  <c:v>0.86746500000000004</c:v>
                </c:pt>
                <c:pt idx="42117" formatCode="General">
                  <c:v>0.86748000000000003</c:v>
                </c:pt>
                <c:pt idx="42118" formatCode="General">
                  <c:v>0.86750300000000002</c:v>
                </c:pt>
                <c:pt idx="42119" formatCode="General">
                  <c:v>0.86752499999999999</c:v>
                </c:pt>
                <c:pt idx="42120" formatCode="General">
                  <c:v>0.86754799999999999</c:v>
                </c:pt>
                <c:pt idx="42121" formatCode="General">
                  <c:v>0.86756299999999942</c:v>
                </c:pt>
                <c:pt idx="42122" formatCode="General">
                  <c:v>0.86758500000000005</c:v>
                </c:pt>
                <c:pt idx="42123" formatCode="General">
                  <c:v>0.86760700000000046</c:v>
                </c:pt>
                <c:pt idx="42124" formatCode="General">
                  <c:v>0.86762200000000045</c:v>
                </c:pt>
                <c:pt idx="42125" formatCode="General">
                  <c:v>0.86764500000000089</c:v>
                </c:pt>
                <c:pt idx="42126" formatCode="General">
                  <c:v>0.86766699999999997</c:v>
                </c:pt>
                <c:pt idx="42127" formatCode="General">
                  <c:v>0.86769000000000074</c:v>
                </c:pt>
                <c:pt idx="42128" formatCode="General">
                  <c:v>0.86770499999999995</c:v>
                </c:pt>
                <c:pt idx="42129" formatCode="General">
                  <c:v>0.86772800000000072</c:v>
                </c:pt>
                <c:pt idx="42130" formatCode="General">
                  <c:v>0.86775000000000047</c:v>
                </c:pt>
                <c:pt idx="42131" formatCode="General">
                  <c:v>0.86777300000000046</c:v>
                </c:pt>
                <c:pt idx="42132" formatCode="General">
                  <c:v>0.86778800000000045</c:v>
                </c:pt>
                <c:pt idx="42133" formatCode="General">
                  <c:v>0.86781000000000041</c:v>
                </c:pt>
                <c:pt idx="42134" formatCode="General">
                  <c:v>0.86783200000000005</c:v>
                </c:pt>
                <c:pt idx="42135" formatCode="General">
                  <c:v>0.86785500000000071</c:v>
                </c:pt>
                <c:pt idx="42136" formatCode="General">
                  <c:v>0.86787000000000059</c:v>
                </c:pt>
                <c:pt idx="42137" formatCode="General">
                  <c:v>0.86789200000000044</c:v>
                </c:pt>
                <c:pt idx="42138" formatCode="General">
                  <c:v>0.86791499999999999</c:v>
                </c:pt>
                <c:pt idx="42139" formatCode="General">
                  <c:v>0.86793799999999999</c:v>
                </c:pt>
                <c:pt idx="42140" formatCode="General">
                  <c:v>0.86795299999999997</c:v>
                </c:pt>
                <c:pt idx="42141" formatCode="General">
                  <c:v>0.86797500000000072</c:v>
                </c:pt>
                <c:pt idx="42142" formatCode="General">
                  <c:v>0.86799800000000071</c:v>
                </c:pt>
                <c:pt idx="42143" formatCode="General">
                  <c:v>0.86802000000000046</c:v>
                </c:pt>
                <c:pt idx="42144" formatCode="General">
                  <c:v>0.86803500000000045</c:v>
                </c:pt>
                <c:pt idx="42145" formatCode="General">
                  <c:v>0.86805699999999997</c:v>
                </c:pt>
                <c:pt idx="42146" formatCode="General">
                  <c:v>0.86808000000000041</c:v>
                </c:pt>
                <c:pt idx="42147" formatCode="General">
                  <c:v>0.86810299999999996</c:v>
                </c:pt>
                <c:pt idx="42148" formatCode="General">
                  <c:v>0.86811700000000003</c:v>
                </c:pt>
                <c:pt idx="42149" formatCode="General">
                  <c:v>0.86814000000000058</c:v>
                </c:pt>
                <c:pt idx="42150" formatCode="General">
                  <c:v>0.86816300000000002</c:v>
                </c:pt>
                <c:pt idx="42151" formatCode="General">
                  <c:v>0.86818499999999998</c:v>
                </c:pt>
                <c:pt idx="42152" formatCode="General">
                  <c:v>0.86820000000000042</c:v>
                </c:pt>
                <c:pt idx="42153" formatCode="General">
                  <c:v>0.86822200000000005</c:v>
                </c:pt>
                <c:pt idx="42154" formatCode="General">
                  <c:v>0.86824500000000071</c:v>
                </c:pt>
                <c:pt idx="42155" formatCode="General">
                  <c:v>0.86826700000000001</c:v>
                </c:pt>
                <c:pt idx="42156" formatCode="General">
                  <c:v>0.868282</c:v>
                </c:pt>
                <c:pt idx="42157" formatCode="General">
                  <c:v>0.86830499999999999</c:v>
                </c:pt>
                <c:pt idx="42158" formatCode="General">
                  <c:v>0.86832799999999999</c:v>
                </c:pt>
                <c:pt idx="42159" formatCode="General">
                  <c:v>0.8683500000000004</c:v>
                </c:pt>
                <c:pt idx="42160" formatCode="General">
                  <c:v>0.86836500000000005</c:v>
                </c:pt>
                <c:pt idx="42161" formatCode="General">
                  <c:v>0.86838800000000005</c:v>
                </c:pt>
                <c:pt idx="42162" formatCode="General">
                  <c:v>0.86841000000000002</c:v>
                </c:pt>
                <c:pt idx="42163" formatCode="General">
                  <c:v>0.86843199999999998</c:v>
                </c:pt>
                <c:pt idx="42164" formatCode="General">
                  <c:v>0.86844699999999997</c:v>
                </c:pt>
                <c:pt idx="42165" formatCode="General">
                  <c:v>0.86846999999999996</c:v>
                </c:pt>
                <c:pt idx="42166" formatCode="General">
                  <c:v>0.86849200000000004</c:v>
                </c:pt>
                <c:pt idx="42167" formatCode="General">
                  <c:v>0.86851500000000004</c:v>
                </c:pt>
                <c:pt idx="42168" formatCode="General">
                  <c:v>0.86853000000000002</c:v>
                </c:pt>
                <c:pt idx="42169" formatCode="General">
                  <c:v>0.86855300000000002</c:v>
                </c:pt>
                <c:pt idx="42170" formatCode="General">
                  <c:v>0.86857499999999999</c:v>
                </c:pt>
                <c:pt idx="42171" formatCode="General">
                  <c:v>0.86859799999999998</c:v>
                </c:pt>
                <c:pt idx="42172" formatCode="General">
                  <c:v>0.86861299999999997</c:v>
                </c:pt>
                <c:pt idx="42173" formatCode="General">
                  <c:v>0.86863500000000071</c:v>
                </c:pt>
                <c:pt idx="42174" formatCode="General">
                  <c:v>0.86865700000000046</c:v>
                </c:pt>
                <c:pt idx="42175" formatCode="General">
                  <c:v>0.86868000000000045</c:v>
                </c:pt>
                <c:pt idx="42176" formatCode="General">
                  <c:v>0.86869500000000077</c:v>
                </c:pt>
                <c:pt idx="42177" formatCode="General">
                  <c:v>0.86871699999999996</c:v>
                </c:pt>
                <c:pt idx="42178" formatCode="General">
                  <c:v>0.86874000000000073</c:v>
                </c:pt>
                <c:pt idx="42179" formatCode="General">
                  <c:v>0.86876299999999951</c:v>
                </c:pt>
                <c:pt idx="42180" formatCode="General">
                  <c:v>0.86877800000000072</c:v>
                </c:pt>
                <c:pt idx="42181" formatCode="General">
                  <c:v>0.86880000000000046</c:v>
                </c:pt>
                <c:pt idx="42182" formatCode="General">
                  <c:v>0.86882300000000046</c:v>
                </c:pt>
                <c:pt idx="42183" formatCode="General">
                  <c:v>0.86884500000000076</c:v>
                </c:pt>
                <c:pt idx="42184" formatCode="General">
                  <c:v>0.86886000000000041</c:v>
                </c:pt>
                <c:pt idx="42185" formatCode="General">
                  <c:v>0.86888200000000004</c:v>
                </c:pt>
                <c:pt idx="42186" formatCode="General">
                  <c:v>0.8689050000000007</c:v>
                </c:pt>
                <c:pt idx="42187" formatCode="General">
                  <c:v>0.8689280000000007</c:v>
                </c:pt>
                <c:pt idx="42188" formatCode="General">
                  <c:v>0.86894200000000044</c:v>
                </c:pt>
                <c:pt idx="42189" formatCode="General">
                  <c:v>0.86896499999999999</c:v>
                </c:pt>
                <c:pt idx="42190" formatCode="General">
                  <c:v>0.86898799999999998</c:v>
                </c:pt>
                <c:pt idx="42191" formatCode="General">
                  <c:v>0.86900299999999997</c:v>
                </c:pt>
                <c:pt idx="42192" formatCode="General">
                  <c:v>0.86902500000000071</c:v>
                </c:pt>
                <c:pt idx="42193" formatCode="General">
                  <c:v>0.86904800000000071</c:v>
                </c:pt>
                <c:pt idx="42194" formatCode="General">
                  <c:v>0.86907000000000045</c:v>
                </c:pt>
                <c:pt idx="42195" formatCode="General">
                  <c:v>0.86908500000000044</c:v>
                </c:pt>
                <c:pt idx="42196" formatCode="General">
                  <c:v>0.86910699999999996</c:v>
                </c:pt>
                <c:pt idx="42197" formatCode="General">
                  <c:v>0.8691300000000004</c:v>
                </c:pt>
                <c:pt idx="42198" formatCode="General">
                  <c:v>0.86915299999999951</c:v>
                </c:pt>
                <c:pt idx="42199" formatCode="General">
                  <c:v>0.86916700000000002</c:v>
                </c:pt>
                <c:pt idx="42200" formatCode="General">
                  <c:v>0.86919000000000046</c:v>
                </c:pt>
                <c:pt idx="42201" formatCode="General">
                  <c:v>0.86921300000000001</c:v>
                </c:pt>
                <c:pt idx="42202" formatCode="General">
                  <c:v>0.86923499999999998</c:v>
                </c:pt>
                <c:pt idx="42203" formatCode="General">
                  <c:v>0.86925000000000041</c:v>
                </c:pt>
                <c:pt idx="42204" formatCode="General">
                  <c:v>0.86927299999999996</c:v>
                </c:pt>
                <c:pt idx="42205" formatCode="General">
                  <c:v>0.86929500000000071</c:v>
                </c:pt>
                <c:pt idx="42206" formatCode="General">
                  <c:v>0.86931700000000001</c:v>
                </c:pt>
                <c:pt idx="42207" formatCode="General">
                  <c:v>0.86933199999999999</c:v>
                </c:pt>
                <c:pt idx="42208" formatCode="General">
                  <c:v>0.86935499999999999</c:v>
                </c:pt>
                <c:pt idx="42209" formatCode="General">
                  <c:v>0.86937699999999996</c:v>
                </c:pt>
                <c:pt idx="42210" formatCode="General">
                  <c:v>0.86939999999999995</c:v>
                </c:pt>
                <c:pt idx="42211" formatCode="General">
                  <c:v>0.86941500000000005</c:v>
                </c:pt>
                <c:pt idx="42212" formatCode="General">
                  <c:v>0.86943800000000004</c:v>
                </c:pt>
                <c:pt idx="42213" formatCode="General">
                  <c:v>0.86946000000000001</c:v>
                </c:pt>
                <c:pt idx="42214" formatCode="General">
                  <c:v>0.86948300000000001</c:v>
                </c:pt>
                <c:pt idx="42215" formatCode="General">
                  <c:v>0.86949799999999999</c:v>
                </c:pt>
                <c:pt idx="42216" formatCode="General">
                  <c:v>0.86951999999999996</c:v>
                </c:pt>
                <c:pt idx="42217" formatCode="General">
                  <c:v>0.86954200000000004</c:v>
                </c:pt>
                <c:pt idx="42218" formatCode="General">
                  <c:v>0.86956500000000003</c:v>
                </c:pt>
                <c:pt idx="42219" formatCode="General">
                  <c:v>0.86958000000000002</c:v>
                </c:pt>
                <c:pt idx="42220" formatCode="General">
                  <c:v>0.86960200000000043</c:v>
                </c:pt>
                <c:pt idx="42221" formatCode="General">
                  <c:v>0.86962500000000076</c:v>
                </c:pt>
                <c:pt idx="42222" formatCode="General">
                  <c:v>0.86964800000000075</c:v>
                </c:pt>
                <c:pt idx="42223" formatCode="General">
                  <c:v>0.86966299999999996</c:v>
                </c:pt>
                <c:pt idx="42224" formatCode="General">
                  <c:v>0.86968500000000071</c:v>
                </c:pt>
                <c:pt idx="42225" formatCode="General">
                  <c:v>0.8697080000000007</c:v>
                </c:pt>
                <c:pt idx="42226" formatCode="General">
                  <c:v>0.86973000000000045</c:v>
                </c:pt>
                <c:pt idx="42227" formatCode="General">
                  <c:v>0.86974500000000077</c:v>
                </c:pt>
                <c:pt idx="42228" formatCode="General">
                  <c:v>0.86976699999999996</c:v>
                </c:pt>
                <c:pt idx="42229" formatCode="General">
                  <c:v>0.86978999999999995</c:v>
                </c:pt>
                <c:pt idx="42230" formatCode="General">
                  <c:v>0.8698129999999995</c:v>
                </c:pt>
                <c:pt idx="42231" formatCode="General">
                  <c:v>0.86982700000000046</c:v>
                </c:pt>
                <c:pt idx="42232" formatCode="General">
                  <c:v>0.86985000000000046</c:v>
                </c:pt>
                <c:pt idx="42233" formatCode="General">
                  <c:v>0.86987300000000045</c:v>
                </c:pt>
                <c:pt idx="42234" formatCode="General">
                  <c:v>0.86989500000000075</c:v>
                </c:pt>
                <c:pt idx="42235" formatCode="General">
                  <c:v>0.86991000000000041</c:v>
                </c:pt>
                <c:pt idx="42236" formatCode="General">
                  <c:v>0.86993200000000004</c:v>
                </c:pt>
                <c:pt idx="42237" formatCode="General">
                  <c:v>0.8699550000000007</c:v>
                </c:pt>
                <c:pt idx="42238" formatCode="General">
                  <c:v>0.86997700000000044</c:v>
                </c:pt>
                <c:pt idx="42239" formatCode="General">
                  <c:v>0.86999200000000043</c:v>
                </c:pt>
                <c:pt idx="42240" formatCode="General">
                  <c:v>0.87001499999999998</c:v>
                </c:pt>
                <c:pt idx="42241" formatCode="General">
                  <c:v>0.87003799999999998</c:v>
                </c:pt>
                <c:pt idx="42242" formatCode="General">
                  <c:v>0.87005999999999994</c:v>
                </c:pt>
                <c:pt idx="42243" formatCode="General">
                  <c:v>0.87007500000000071</c:v>
                </c:pt>
                <c:pt idx="42244" formatCode="General">
                  <c:v>0.8700980000000007</c:v>
                </c:pt>
                <c:pt idx="42245" formatCode="General">
                  <c:v>0.87012000000000045</c:v>
                </c:pt>
                <c:pt idx="42246" formatCode="General">
                  <c:v>0.87014200000000042</c:v>
                </c:pt>
                <c:pt idx="42247" formatCode="General">
                  <c:v>0.87015699999999996</c:v>
                </c:pt>
                <c:pt idx="42248" formatCode="General">
                  <c:v>0.87017999999999995</c:v>
                </c:pt>
                <c:pt idx="42249" formatCode="General">
                  <c:v>0.87020200000000003</c:v>
                </c:pt>
                <c:pt idx="42250" formatCode="General">
                  <c:v>0.87022500000000058</c:v>
                </c:pt>
                <c:pt idx="42251" formatCode="General">
                  <c:v>0.87024000000000046</c:v>
                </c:pt>
                <c:pt idx="42252" formatCode="General">
                  <c:v>0.87026300000000001</c:v>
                </c:pt>
                <c:pt idx="42253" formatCode="General">
                  <c:v>0.87028499999999998</c:v>
                </c:pt>
                <c:pt idx="42254" formatCode="General">
                  <c:v>0.87030000000000041</c:v>
                </c:pt>
                <c:pt idx="42255" formatCode="General">
                  <c:v>0.87032299999999996</c:v>
                </c:pt>
                <c:pt idx="42256" formatCode="General">
                  <c:v>0.8703450000000007</c:v>
                </c:pt>
                <c:pt idx="42257" formatCode="General">
                  <c:v>0.870367</c:v>
                </c:pt>
                <c:pt idx="42258" formatCode="General">
                  <c:v>0.87038199999999999</c:v>
                </c:pt>
                <c:pt idx="42259" formatCode="General">
                  <c:v>0.87040499999999998</c:v>
                </c:pt>
                <c:pt idx="42260" formatCode="General">
                  <c:v>0.87042699999999951</c:v>
                </c:pt>
                <c:pt idx="42261" formatCode="General">
                  <c:v>0.87044999999999995</c:v>
                </c:pt>
                <c:pt idx="42262" formatCode="General">
                  <c:v>0.87046500000000004</c:v>
                </c:pt>
                <c:pt idx="42263" formatCode="General">
                  <c:v>0.87048800000000004</c:v>
                </c:pt>
                <c:pt idx="42264" formatCode="General">
                  <c:v>0.87051000000000001</c:v>
                </c:pt>
                <c:pt idx="42265" formatCode="General">
                  <c:v>0.870533</c:v>
                </c:pt>
                <c:pt idx="42266" formatCode="General">
                  <c:v>0.87054799999999999</c:v>
                </c:pt>
                <c:pt idx="42267" formatCode="General">
                  <c:v>0.87056999999999951</c:v>
                </c:pt>
                <c:pt idx="42268" formatCode="General">
                  <c:v>0.87059200000000003</c:v>
                </c:pt>
                <c:pt idx="42269" formatCode="General">
                  <c:v>0.87061500000000058</c:v>
                </c:pt>
                <c:pt idx="42270" formatCode="General">
                  <c:v>0.87063000000000046</c:v>
                </c:pt>
                <c:pt idx="42271" formatCode="General">
                  <c:v>0.87065200000000043</c:v>
                </c:pt>
                <c:pt idx="42272" formatCode="General">
                  <c:v>0.87067500000000075</c:v>
                </c:pt>
                <c:pt idx="42273" formatCode="General">
                  <c:v>0.87069700000000072</c:v>
                </c:pt>
                <c:pt idx="42274" formatCode="General">
                  <c:v>0.87071299999999996</c:v>
                </c:pt>
                <c:pt idx="42275" formatCode="General">
                  <c:v>0.8707350000000007</c:v>
                </c:pt>
                <c:pt idx="42276" formatCode="General">
                  <c:v>0.87075800000000059</c:v>
                </c:pt>
                <c:pt idx="42277" formatCode="General">
                  <c:v>0.87078000000000044</c:v>
                </c:pt>
                <c:pt idx="42278" formatCode="General">
                  <c:v>0.87079500000000076</c:v>
                </c:pt>
                <c:pt idx="42279" formatCode="General">
                  <c:v>0.87081699999999951</c:v>
                </c:pt>
                <c:pt idx="42280" formatCode="General">
                  <c:v>0.87083999999999995</c:v>
                </c:pt>
                <c:pt idx="42281" formatCode="General">
                  <c:v>0.87086300000000005</c:v>
                </c:pt>
                <c:pt idx="42282" formatCode="General">
                  <c:v>0.87087700000000046</c:v>
                </c:pt>
                <c:pt idx="42283" formatCode="General">
                  <c:v>0.87090000000000045</c:v>
                </c:pt>
                <c:pt idx="42284" formatCode="General">
                  <c:v>0.87092300000000045</c:v>
                </c:pt>
                <c:pt idx="42285" formatCode="General">
                  <c:v>0.87094500000000075</c:v>
                </c:pt>
                <c:pt idx="42286" formatCode="General">
                  <c:v>0.8709600000000004</c:v>
                </c:pt>
                <c:pt idx="42287" formatCode="General">
                  <c:v>0.87098299999999951</c:v>
                </c:pt>
                <c:pt idx="42288" formatCode="General">
                  <c:v>0.87100500000000058</c:v>
                </c:pt>
                <c:pt idx="42289" formatCode="General">
                  <c:v>0.87102700000000044</c:v>
                </c:pt>
                <c:pt idx="42290" formatCode="General">
                  <c:v>0.87104200000000043</c:v>
                </c:pt>
                <c:pt idx="42291" formatCode="General">
                  <c:v>0.87106499999999998</c:v>
                </c:pt>
                <c:pt idx="42292" formatCode="General">
                  <c:v>0.87108799999999997</c:v>
                </c:pt>
                <c:pt idx="42293" formatCode="General">
                  <c:v>0.87111000000000005</c:v>
                </c:pt>
                <c:pt idx="42294" formatCode="General">
                  <c:v>0.8711250000000007</c:v>
                </c:pt>
                <c:pt idx="42295" formatCode="General">
                  <c:v>0.8711480000000007</c:v>
                </c:pt>
                <c:pt idx="42296" formatCode="General">
                  <c:v>0.87117000000000044</c:v>
                </c:pt>
                <c:pt idx="42297" formatCode="General">
                  <c:v>0.87119300000000044</c:v>
                </c:pt>
                <c:pt idx="42298" formatCode="General">
                  <c:v>0.87120799999999998</c:v>
                </c:pt>
                <c:pt idx="42299" formatCode="General">
                  <c:v>0.87122999999999995</c:v>
                </c:pt>
                <c:pt idx="42300" formatCode="General">
                  <c:v>0.87125200000000003</c:v>
                </c:pt>
                <c:pt idx="42301" formatCode="General">
                  <c:v>0.87127500000000047</c:v>
                </c:pt>
                <c:pt idx="42302" formatCode="General">
                  <c:v>0.87129000000000045</c:v>
                </c:pt>
                <c:pt idx="42303" formatCode="General">
                  <c:v>0.871313</c:v>
                </c:pt>
                <c:pt idx="42304" formatCode="General">
                  <c:v>0.87133499999999997</c:v>
                </c:pt>
                <c:pt idx="42305" formatCode="General">
                  <c:v>0.87135799999999997</c:v>
                </c:pt>
                <c:pt idx="42306" formatCode="General">
                  <c:v>0.87137299999999951</c:v>
                </c:pt>
                <c:pt idx="42307" formatCode="General">
                  <c:v>0.87139500000000059</c:v>
                </c:pt>
                <c:pt idx="42308" formatCode="General">
                  <c:v>0.871417</c:v>
                </c:pt>
                <c:pt idx="42309" formatCode="General">
                  <c:v>0.87143999999999999</c:v>
                </c:pt>
                <c:pt idx="42310" formatCode="General">
                  <c:v>0.87145499999999998</c:v>
                </c:pt>
                <c:pt idx="42311" formatCode="General">
                  <c:v>0.8714769999999995</c:v>
                </c:pt>
                <c:pt idx="42312" formatCode="General">
                  <c:v>0.87150000000000005</c:v>
                </c:pt>
                <c:pt idx="42313" formatCode="General">
                  <c:v>0.87152300000000005</c:v>
                </c:pt>
                <c:pt idx="42314" formatCode="General">
                  <c:v>0.87153700000000001</c:v>
                </c:pt>
                <c:pt idx="42315" formatCode="General">
                  <c:v>0.87156</c:v>
                </c:pt>
                <c:pt idx="42316" formatCode="General">
                  <c:v>0.871583</c:v>
                </c:pt>
                <c:pt idx="42317" formatCode="General">
                  <c:v>0.87160500000000074</c:v>
                </c:pt>
                <c:pt idx="42318" formatCode="General">
                  <c:v>0.87161999999999995</c:v>
                </c:pt>
                <c:pt idx="42319" formatCode="General">
                  <c:v>0.87164200000000058</c:v>
                </c:pt>
                <c:pt idx="42320" formatCode="General">
                  <c:v>0.87166500000000058</c:v>
                </c:pt>
                <c:pt idx="42321" formatCode="General">
                  <c:v>0.87168699999999999</c:v>
                </c:pt>
                <c:pt idx="42322" formatCode="General">
                  <c:v>0.87170200000000042</c:v>
                </c:pt>
                <c:pt idx="42323" formatCode="General">
                  <c:v>0.87172500000000075</c:v>
                </c:pt>
                <c:pt idx="42324" formatCode="General">
                  <c:v>0.87174800000000074</c:v>
                </c:pt>
                <c:pt idx="42325" formatCode="General">
                  <c:v>0.87176200000000004</c:v>
                </c:pt>
                <c:pt idx="42326" formatCode="General">
                  <c:v>0.87178500000000059</c:v>
                </c:pt>
                <c:pt idx="42327" formatCode="General">
                  <c:v>0.87180800000000058</c:v>
                </c:pt>
                <c:pt idx="42328" formatCode="General">
                  <c:v>0.87183000000000044</c:v>
                </c:pt>
                <c:pt idx="42329" formatCode="General">
                  <c:v>0.87184500000000076</c:v>
                </c:pt>
                <c:pt idx="42330" formatCode="General">
                  <c:v>0.8718669999999995</c:v>
                </c:pt>
                <c:pt idx="42331" formatCode="General">
                  <c:v>0.87189000000000072</c:v>
                </c:pt>
                <c:pt idx="42332" formatCode="General">
                  <c:v>0.87191200000000002</c:v>
                </c:pt>
                <c:pt idx="42333" formatCode="General">
                  <c:v>0.87192700000000045</c:v>
                </c:pt>
                <c:pt idx="42334" formatCode="General">
                  <c:v>0.87195000000000045</c:v>
                </c:pt>
                <c:pt idx="42335" formatCode="General">
                  <c:v>0.87197300000000044</c:v>
                </c:pt>
                <c:pt idx="42336" formatCode="General">
                  <c:v>0.87199500000000074</c:v>
                </c:pt>
                <c:pt idx="42337" formatCode="General">
                  <c:v>0.87200999999999995</c:v>
                </c:pt>
                <c:pt idx="42338" formatCode="General">
                  <c:v>0.8720329999999995</c:v>
                </c:pt>
                <c:pt idx="42339" formatCode="General">
                  <c:v>0.87205500000000058</c:v>
                </c:pt>
                <c:pt idx="42340" formatCode="General">
                  <c:v>0.87207699999999999</c:v>
                </c:pt>
                <c:pt idx="42341" formatCode="General">
                  <c:v>0.87209200000000042</c:v>
                </c:pt>
                <c:pt idx="42342" formatCode="General">
                  <c:v>0.87211499999999997</c:v>
                </c:pt>
                <c:pt idx="42343" formatCode="General">
                  <c:v>0.87213700000000005</c:v>
                </c:pt>
                <c:pt idx="42344" formatCode="General">
                  <c:v>0.87216000000000005</c:v>
                </c:pt>
                <c:pt idx="42345" formatCode="General">
                  <c:v>0.8721750000000007</c:v>
                </c:pt>
                <c:pt idx="42346" formatCode="General">
                  <c:v>0.87219800000000058</c:v>
                </c:pt>
                <c:pt idx="42347" formatCode="General">
                  <c:v>0.87222000000000044</c:v>
                </c:pt>
                <c:pt idx="42348" formatCode="General">
                  <c:v>0.87224299999999999</c:v>
                </c:pt>
                <c:pt idx="42349" formatCode="General">
                  <c:v>0.87225799999999998</c:v>
                </c:pt>
                <c:pt idx="42350" formatCode="General">
                  <c:v>0.8722800000000005</c:v>
                </c:pt>
                <c:pt idx="42351" formatCode="General">
                  <c:v>0.87230200000000002</c:v>
                </c:pt>
                <c:pt idx="42352" formatCode="General">
                  <c:v>0.87232500000000046</c:v>
                </c:pt>
                <c:pt idx="42353" formatCode="General">
                  <c:v>0.87234000000000045</c:v>
                </c:pt>
                <c:pt idx="42354" formatCode="General">
                  <c:v>0.87236199999999997</c:v>
                </c:pt>
                <c:pt idx="42355" formatCode="General">
                  <c:v>0.87238499999999997</c:v>
                </c:pt>
                <c:pt idx="42356" formatCode="General">
                  <c:v>0.87240700000000004</c:v>
                </c:pt>
                <c:pt idx="42357" formatCode="General">
                  <c:v>0.8724229999999995</c:v>
                </c:pt>
                <c:pt idx="42358" formatCode="General">
                  <c:v>0.87244500000000058</c:v>
                </c:pt>
                <c:pt idx="42359" formatCode="General">
                  <c:v>0.87246800000000002</c:v>
                </c:pt>
                <c:pt idx="42360" formatCode="General">
                  <c:v>0.87248999999999999</c:v>
                </c:pt>
                <c:pt idx="42361" formatCode="General">
                  <c:v>0.87250499999999998</c:v>
                </c:pt>
                <c:pt idx="42362" formatCode="General">
                  <c:v>0.87252700000000005</c:v>
                </c:pt>
                <c:pt idx="42363" formatCode="General">
                  <c:v>0.87255000000000005</c:v>
                </c:pt>
                <c:pt idx="42364" formatCode="General">
                  <c:v>0.87257300000000004</c:v>
                </c:pt>
                <c:pt idx="42365" formatCode="General">
                  <c:v>0.872587</c:v>
                </c:pt>
                <c:pt idx="42366" formatCode="General">
                  <c:v>0.87261000000000044</c:v>
                </c:pt>
                <c:pt idx="42367" formatCode="General">
                  <c:v>0.87263299999999999</c:v>
                </c:pt>
                <c:pt idx="42368" formatCode="General">
                  <c:v>0.87265500000000074</c:v>
                </c:pt>
                <c:pt idx="42369" formatCode="General">
                  <c:v>0.87266999999999995</c:v>
                </c:pt>
                <c:pt idx="42370" formatCode="General">
                  <c:v>0.87269300000000072</c:v>
                </c:pt>
                <c:pt idx="42371" formatCode="General">
                  <c:v>0.87271500000000046</c:v>
                </c:pt>
                <c:pt idx="42372" formatCode="General">
                  <c:v>0.87273699999999999</c:v>
                </c:pt>
                <c:pt idx="42373" formatCode="General">
                  <c:v>0.87275200000000042</c:v>
                </c:pt>
                <c:pt idx="42374" formatCode="General">
                  <c:v>0.87277500000000074</c:v>
                </c:pt>
                <c:pt idx="42375" formatCode="General">
                  <c:v>0.87279800000000074</c:v>
                </c:pt>
                <c:pt idx="42376" formatCode="General">
                  <c:v>0.87282000000000071</c:v>
                </c:pt>
                <c:pt idx="42377" formatCode="General">
                  <c:v>0.87283500000000058</c:v>
                </c:pt>
                <c:pt idx="42378" formatCode="General">
                  <c:v>0.87285800000000058</c:v>
                </c:pt>
                <c:pt idx="42379" formatCode="General">
                  <c:v>0.87288000000000043</c:v>
                </c:pt>
                <c:pt idx="42380" formatCode="General">
                  <c:v>0.87290299999999998</c:v>
                </c:pt>
                <c:pt idx="42381" formatCode="General">
                  <c:v>0.87291700000000005</c:v>
                </c:pt>
                <c:pt idx="42382" formatCode="General">
                  <c:v>0.87294000000000072</c:v>
                </c:pt>
                <c:pt idx="42383" formatCode="General">
                  <c:v>0.87296200000000002</c:v>
                </c:pt>
                <c:pt idx="42384" formatCode="General">
                  <c:v>0.87298500000000046</c:v>
                </c:pt>
                <c:pt idx="42385" formatCode="General">
                  <c:v>0.87300000000000044</c:v>
                </c:pt>
                <c:pt idx="42386" formatCode="General">
                  <c:v>0.87302299999999999</c:v>
                </c:pt>
                <c:pt idx="42387" formatCode="General">
                  <c:v>0.87304500000000074</c:v>
                </c:pt>
                <c:pt idx="42388" formatCode="General">
                  <c:v>0.87305999999999995</c:v>
                </c:pt>
                <c:pt idx="42389" formatCode="General">
                  <c:v>0.87308300000000005</c:v>
                </c:pt>
                <c:pt idx="42390" formatCode="General">
                  <c:v>0.87310500000000046</c:v>
                </c:pt>
                <c:pt idx="42391" formatCode="General">
                  <c:v>0.87312699999999999</c:v>
                </c:pt>
                <c:pt idx="42392" formatCode="General">
                  <c:v>0.87314200000000042</c:v>
                </c:pt>
                <c:pt idx="42393" formatCode="General">
                  <c:v>0.87316499999999997</c:v>
                </c:pt>
                <c:pt idx="42394" formatCode="General">
                  <c:v>0.87318700000000005</c:v>
                </c:pt>
                <c:pt idx="42395" formatCode="General">
                  <c:v>0.87321000000000004</c:v>
                </c:pt>
                <c:pt idx="42396" formatCode="General">
                  <c:v>0.87322500000000058</c:v>
                </c:pt>
                <c:pt idx="42397" formatCode="General">
                  <c:v>0.87324800000000058</c:v>
                </c:pt>
                <c:pt idx="42398" formatCode="General">
                  <c:v>0.87326999999999999</c:v>
                </c:pt>
                <c:pt idx="42399" formatCode="General">
                  <c:v>0.87329299999999999</c:v>
                </c:pt>
                <c:pt idx="42400" formatCode="General">
                  <c:v>0.87330799999999997</c:v>
                </c:pt>
                <c:pt idx="42401" formatCode="General">
                  <c:v>0.87333000000000005</c:v>
                </c:pt>
                <c:pt idx="42402" formatCode="General">
                  <c:v>0.87335200000000002</c:v>
                </c:pt>
                <c:pt idx="42403" formatCode="General">
                  <c:v>0.87337500000000046</c:v>
                </c:pt>
                <c:pt idx="42404" formatCode="General">
                  <c:v>0.87339000000000044</c:v>
                </c:pt>
                <c:pt idx="42405" formatCode="General">
                  <c:v>0.87341199999999997</c:v>
                </c:pt>
                <c:pt idx="42406" formatCode="General">
                  <c:v>0.87343499999999996</c:v>
                </c:pt>
                <c:pt idx="42407" formatCode="General">
                  <c:v>0.87345799999999996</c:v>
                </c:pt>
                <c:pt idx="42408" formatCode="General">
                  <c:v>0.87347300000000005</c:v>
                </c:pt>
                <c:pt idx="42409" formatCode="General">
                  <c:v>0.87349500000000047</c:v>
                </c:pt>
                <c:pt idx="42410" formatCode="General">
                  <c:v>0.87351800000000002</c:v>
                </c:pt>
                <c:pt idx="42411" formatCode="General">
                  <c:v>0.87353999999999998</c:v>
                </c:pt>
                <c:pt idx="42412" formatCode="General">
                  <c:v>0.87355499999999997</c:v>
                </c:pt>
                <c:pt idx="42413" formatCode="General">
                  <c:v>0.87357700000000005</c:v>
                </c:pt>
                <c:pt idx="42414" formatCode="General">
                  <c:v>0.87360000000000071</c:v>
                </c:pt>
                <c:pt idx="42415" formatCode="General">
                  <c:v>0.8736230000000007</c:v>
                </c:pt>
                <c:pt idx="42416" formatCode="General">
                  <c:v>0.87363700000000044</c:v>
                </c:pt>
                <c:pt idx="42417" formatCode="General">
                  <c:v>0.87366000000000044</c:v>
                </c:pt>
                <c:pt idx="42418" formatCode="General">
                  <c:v>0.8736820000000004</c:v>
                </c:pt>
                <c:pt idx="42419" formatCode="General">
                  <c:v>0.87370499999999995</c:v>
                </c:pt>
                <c:pt idx="42420" formatCode="General">
                  <c:v>0.87372000000000072</c:v>
                </c:pt>
                <c:pt idx="42421" formatCode="General">
                  <c:v>0.87374300000000071</c:v>
                </c:pt>
                <c:pt idx="42422" formatCode="General">
                  <c:v>0.87376500000000046</c:v>
                </c:pt>
                <c:pt idx="42423" formatCode="General">
                  <c:v>0.87378699999999998</c:v>
                </c:pt>
                <c:pt idx="42424" formatCode="General">
                  <c:v>0.87380200000000041</c:v>
                </c:pt>
                <c:pt idx="42425" formatCode="General">
                  <c:v>0.87382500000000074</c:v>
                </c:pt>
                <c:pt idx="42426" formatCode="General">
                  <c:v>0.87384700000000071</c:v>
                </c:pt>
                <c:pt idx="42427" formatCode="General">
                  <c:v>0.8738700000000007</c:v>
                </c:pt>
                <c:pt idx="42428" formatCode="General">
                  <c:v>0.87388500000000058</c:v>
                </c:pt>
                <c:pt idx="42429" formatCode="General">
                  <c:v>0.87390800000000046</c:v>
                </c:pt>
                <c:pt idx="42430" formatCode="General">
                  <c:v>0.87393000000000043</c:v>
                </c:pt>
                <c:pt idx="42431" formatCode="General">
                  <c:v>0.87395299999999998</c:v>
                </c:pt>
                <c:pt idx="42432" formatCode="General">
                  <c:v>0.87396799999999997</c:v>
                </c:pt>
                <c:pt idx="42433" formatCode="General">
                  <c:v>0.87399000000000071</c:v>
                </c:pt>
                <c:pt idx="42434" formatCode="General">
                  <c:v>0.87401200000000001</c:v>
                </c:pt>
                <c:pt idx="42435" formatCode="General">
                  <c:v>0.87403500000000045</c:v>
                </c:pt>
                <c:pt idx="42436" formatCode="General">
                  <c:v>0.87405000000000044</c:v>
                </c:pt>
                <c:pt idx="42437" formatCode="General">
                  <c:v>0.8740720000000004</c:v>
                </c:pt>
                <c:pt idx="42438" formatCode="General">
                  <c:v>0.87409500000000073</c:v>
                </c:pt>
                <c:pt idx="42439" formatCode="General">
                  <c:v>0.87411700000000003</c:v>
                </c:pt>
                <c:pt idx="42440" formatCode="General">
                  <c:v>0.87413300000000005</c:v>
                </c:pt>
                <c:pt idx="42441" formatCode="General">
                  <c:v>0.87415500000000046</c:v>
                </c:pt>
                <c:pt idx="42442" formatCode="General">
                  <c:v>0.87417800000000045</c:v>
                </c:pt>
                <c:pt idx="42443" formatCode="General">
                  <c:v>0.87420000000000042</c:v>
                </c:pt>
                <c:pt idx="42444" formatCode="General">
                  <c:v>0.87421499999999996</c:v>
                </c:pt>
                <c:pt idx="42445" formatCode="General">
                  <c:v>0.87423700000000004</c:v>
                </c:pt>
                <c:pt idx="42446" formatCode="General">
                  <c:v>0.87426000000000004</c:v>
                </c:pt>
                <c:pt idx="42447" formatCode="General">
                  <c:v>0.87428300000000003</c:v>
                </c:pt>
                <c:pt idx="42448" formatCode="General">
                  <c:v>0.87429699999999999</c:v>
                </c:pt>
                <c:pt idx="42449" formatCode="General">
                  <c:v>0.87431999999999999</c:v>
                </c:pt>
                <c:pt idx="42450" formatCode="General">
                  <c:v>0.87434299999999998</c:v>
                </c:pt>
                <c:pt idx="42451" formatCode="General">
                  <c:v>0.8743649999999995</c:v>
                </c:pt>
                <c:pt idx="42452" formatCode="General">
                  <c:v>0.87438000000000005</c:v>
                </c:pt>
                <c:pt idx="42453" formatCode="General">
                  <c:v>0.87440300000000004</c:v>
                </c:pt>
                <c:pt idx="42454" formatCode="General">
                  <c:v>0.87442500000000045</c:v>
                </c:pt>
                <c:pt idx="42455" formatCode="General">
                  <c:v>0.87444699999999997</c:v>
                </c:pt>
                <c:pt idx="42456" formatCode="General">
                  <c:v>0.87446199999999996</c:v>
                </c:pt>
                <c:pt idx="42457" formatCode="General">
                  <c:v>0.87448499999999996</c:v>
                </c:pt>
                <c:pt idx="42458" formatCode="General">
                  <c:v>0.87450799999999951</c:v>
                </c:pt>
                <c:pt idx="42459" formatCode="General">
                  <c:v>0.87452200000000002</c:v>
                </c:pt>
                <c:pt idx="42460" formatCode="General">
                  <c:v>0.87454500000000046</c:v>
                </c:pt>
                <c:pt idx="42461" formatCode="General">
                  <c:v>0.87456800000000001</c:v>
                </c:pt>
                <c:pt idx="42462" formatCode="General">
                  <c:v>0.87458999999999998</c:v>
                </c:pt>
                <c:pt idx="42463" formatCode="General">
                  <c:v>0.87460500000000074</c:v>
                </c:pt>
                <c:pt idx="42464" formatCode="General">
                  <c:v>0.87462700000000071</c:v>
                </c:pt>
                <c:pt idx="42465" formatCode="General">
                  <c:v>0.8746500000000007</c:v>
                </c:pt>
                <c:pt idx="42466" formatCode="General">
                  <c:v>0.87467200000000045</c:v>
                </c:pt>
                <c:pt idx="42467" formatCode="General">
                  <c:v>0.87468699999999999</c:v>
                </c:pt>
                <c:pt idx="42468" formatCode="General">
                  <c:v>0.87471000000000043</c:v>
                </c:pt>
                <c:pt idx="42469" formatCode="General">
                  <c:v>0.87473299999999998</c:v>
                </c:pt>
                <c:pt idx="42470" formatCode="General">
                  <c:v>0.87475499999999995</c:v>
                </c:pt>
                <c:pt idx="42471" formatCode="General">
                  <c:v>0.87477000000000071</c:v>
                </c:pt>
                <c:pt idx="42472" formatCode="General">
                  <c:v>0.87479300000000071</c:v>
                </c:pt>
                <c:pt idx="42473" formatCode="General">
                  <c:v>0.87481500000000045</c:v>
                </c:pt>
                <c:pt idx="42474" formatCode="General">
                  <c:v>0.87483699999999998</c:v>
                </c:pt>
                <c:pt idx="42475" formatCode="General">
                  <c:v>0.87485200000000041</c:v>
                </c:pt>
                <c:pt idx="42476" formatCode="General">
                  <c:v>0.87487500000000074</c:v>
                </c:pt>
                <c:pt idx="42477" formatCode="General">
                  <c:v>0.8748970000000007</c:v>
                </c:pt>
                <c:pt idx="42478" formatCode="General">
                  <c:v>0.87492000000000059</c:v>
                </c:pt>
                <c:pt idx="42479" formatCode="General">
                  <c:v>0.87493500000000046</c:v>
                </c:pt>
                <c:pt idx="42480" formatCode="General">
                  <c:v>0.87495800000000046</c:v>
                </c:pt>
                <c:pt idx="42481" formatCode="General">
                  <c:v>0.87498000000000042</c:v>
                </c:pt>
                <c:pt idx="42482" formatCode="General">
                  <c:v>0.87500299999999998</c:v>
                </c:pt>
                <c:pt idx="42483" formatCode="General">
                  <c:v>0.87501799999999996</c:v>
                </c:pt>
                <c:pt idx="42484" formatCode="General">
                  <c:v>0.87504000000000071</c:v>
                </c:pt>
                <c:pt idx="42485" formatCode="General">
                  <c:v>0.87506200000000001</c:v>
                </c:pt>
                <c:pt idx="42486" formatCode="General">
                  <c:v>0.87508500000000045</c:v>
                </c:pt>
                <c:pt idx="42487" formatCode="General">
                  <c:v>0.87510000000000043</c:v>
                </c:pt>
                <c:pt idx="42488" formatCode="General">
                  <c:v>0.8751220000000004</c:v>
                </c:pt>
                <c:pt idx="42489" formatCode="General">
                  <c:v>0.87514499999999995</c:v>
                </c:pt>
                <c:pt idx="42490" formatCode="General">
                  <c:v>0.8751679999999995</c:v>
                </c:pt>
                <c:pt idx="42491" formatCode="General">
                  <c:v>0.87518300000000004</c:v>
                </c:pt>
                <c:pt idx="42492" formatCode="General">
                  <c:v>0.87520500000000045</c:v>
                </c:pt>
                <c:pt idx="42493" formatCode="General">
                  <c:v>0.87522800000000045</c:v>
                </c:pt>
                <c:pt idx="42494" formatCode="General">
                  <c:v>0.87525000000000042</c:v>
                </c:pt>
                <c:pt idx="42495" formatCode="General">
                  <c:v>0.87526499999999996</c:v>
                </c:pt>
                <c:pt idx="42496" formatCode="General">
                  <c:v>0.87528700000000004</c:v>
                </c:pt>
                <c:pt idx="42497" formatCode="General">
                  <c:v>0.87531000000000003</c:v>
                </c:pt>
                <c:pt idx="42498" formatCode="General">
                  <c:v>0.87533300000000003</c:v>
                </c:pt>
                <c:pt idx="42499" formatCode="General">
                  <c:v>0.87534699999999999</c:v>
                </c:pt>
                <c:pt idx="42500" formatCode="General">
                  <c:v>0.87536999999999998</c:v>
                </c:pt>
                <c:pt idx="42501" formatCode="General">
                  <c:v>0.87539199999999995</c:v>
                </c:pt>
                <c:pt idx="42502" formatCode="General">
                  <c:v>0.87541500000000005</c:v>
                </c:pt>
                <c:pt idx="42503" formatCode="General">
                  <c:v>0.87543000000000004</c:v>
                </c:pt>
                <c:pt idx="42504" formatCode="General">
                  <c:v>0.87545300000000004</c:v>
                </c:pt>
                <c:pt idx="42505" formatCode="General">
                  <c:v>0.87547500000000045</c:v>
                </c:pt>
                <c:pt idx="42506" formatCode="General">
                  <c:v>0.87549699999999997</c:v>
                </c:pt>
                <c:pt idx="42507" formatCode="General">
                  <c:v>0.87551199999999996</c:v>
                </c:pt>
                <c:pt idx="42508" formatCode="General">
                  <c:v>0.87553499999999951</c:v>
                </c:pt>
                <c:pt idx="42509" formatCode="General">
                  <c:v>0.8755579999999995</c:v>
                </c:pt>
                <c:pt idx="42510" formatCode="General">
                  <c:v>0.87558000000000002</c:v>
                </c:pt>
                <c:pt idx="42511" formatCode="General">
                  <c:v>0.87559500000000046</c:v>
                </c:pt>
                <c:pt idx="42512" formatCode="General">
                  <c:v>0.87561800000000045</c:v>
                </c:pt>
                <c:pt idx="42513" formatCode="General">
                  <c:v>0.87564000000000075</c:v>
                </c:pt>
                <c:pt idx="42514" formatCode="General">
                  <c:v>0.87566299999999997</c:v>
                </c:pt>
                <c:pt idx="42515" formatCode="General">
                  <c:v>0.87567800000000073</c:v>
                </c:pt>
                <c:pt idx="42516" formatCode="General">
                  <c:v>0.8757000000000007</c:v>
                </c:pt>
                <c:pt idx="42517" formatCode="General">
                  <c:v>0.87572200000000044</c:v>
                </c:pt>
                <c:pt idx="42518" formatCode="General">
                  <c:v>0.87574500000000088</c:v>
                </c:pt>
                <c:pt idx="42519" formatCode="General">
                  <c:v>0.87576000000000043</c:v>
                </c:pt>
                <c:pt idx="42520" formatCode="General">
                  <c:v>0.87578299999999998</c:v>
                </c:pt>
                <c:pt idx="42521" formatCode="General">
                  <c:v>0.87580499999999994</c:v>
                </c:pt>
                <c:pt idx="42522" formatCode="General">
                  <c:v>0.87582700000000058</c:v>
                </c:pt>
                <c:pt idx="42523" formatCode="General">
                  <c:v>0.8758430000000007</c:v>
                </c:pt>
                <c:pt idx="42524" formatCode="General">
                  <c:v>0.87586500000000045</c:v>
                </c:pt>
                <c:pt idx="42525" formatCode="General">
                  <c:v>0.87588800000000044</c:v>
                </c:pt>
                <c:pt idx="42526" formatCode="General">
                  <c:v>0.87590299999999999</c:v>
                </c:pt>
                <c:pt idx="42527" formatCode="General">
                  <c:v>0.87592499999999995</c:v>
                </c:pt>
                <c:pt idx="42528" formatCode="General">
                  <c:v>0.87594700000000059</c:v>
                </c:pt>
                <c:pt idx="42529" formatCode="General">
                  <c:v>0.87597000000000058</c:v>
                </c:pt>
                <c:pt idx="42530" formatCode="General">
                  <c:v>0.87598500000000046</c:v>
                </c:pt>
                <c:pt idx="42531" formatCode="General">
                  <c:v>0.87600800000000045</c:v>
                </c:pt>
                <c:pt idx="42532" formatCode="General">
                  <c:v>0.87603000000000042</c:v>
                </c:pt>
                <c:pt idx="42533" formatCode="General">
                  <c:v>0.87605200000000005</c:v>
                </c:pt>
                <c:pt idx="42534" formatCode="General">
                  <c:v>0.87606799999999996</c:v>
                </c:pt>
                <c:pt idx="42535" formatCode="General">
                  <c:v>0.8760900000000007</c:v>
                </c:pt>
                <c:pt idx="42536" formatCode="General">
                  <c:v>0.87611300000000003</c:v>
                </c:pt>
                <c:pt idx="42537" formatCode="General">
                  <c:v>0.87613500000000044</c:v>
                </c:pt>
                <c:pt idx="42538" formatCode="General">
                  <c:v>0.87615000000000043</c:v>
                </c:pt>
                <c:pt idx="42539" formatCode="General">
                  <c:v>0.87617199999999995</c:v>
                </c:pt>
                <c:pt idx="42540" formatCode="General">
                  <c:v>0.87619499999999995</c:v>
                </c:pt>
                <c:pt idx="42541" formatCode="General">
                  <c:v>0.87621800000000005</c:v>
                </c:pt>
                <c:pt idx="42542" formatCode="General">
                  <c:v>0.87623200000000001</c:v>
                </c:pt>
                <c:pt idx="42543" formatCode="General">
                  <c:v>0.87625500000000045</c:v>
                </c:pt>
                <c:pt idx="42544" formatCode="General">
                  <c:v>0.87627800000000045</c:v>
                </c:pt>
                <c:pt idx="42545" formatCode="General">
                  <c:v>0.87630000000000041</c:v>
                </c:pt>
                <c:pt idx="42546" formatCode="General">
                  <c:v>0.87631499999999996</c:v>
                </c:pt>
                <c:pt idx="42547" formatCode="General">
                  <c:v>0.87633700000000003</c:v>
                </c:pt>
                <c:pt idx="42548" formatCode="General">
                  <c:v>0.87636000000000003</c:v>
                </c:pt>
                <c:pt idx="42549" formatCode="General">
                  <c:v>0.87638199999999999</c:v>
                </c:pt>
                <c:pt idx="42550" formatCode="General">
                  <c:v>0.87639699999999998</c:v>
                </c:pt>
                <c:pt idx="42551" formatCode="General">
                  <c:v>0.87641999999999998</c:v>
                </c:pt>
                <c:pt idx="42552" formatCode="General">
                  <c:v>0.87644299999999997</c:v>
                </c:pt>
                <c:pt idx="42553" formatCode="General">
                  <c:v>0.87646500000000005</c:v>
                </c:pt>
                <c:pt idx="42554" formatCode="General">
                  <c:v>0.87648000000000004</c:v>
                </c:pt>
                <c:pt idx="42555" formatCode="General">
                  <c:v>0.87650300000000003</c:v>
                </c:pt>
                <c:pt idx="42556" formatCode="General">
                  <c:v>0.87652500000000044</c:v>
                </c:pt>
                <c:pt idx="42557" formatCode="General">
                  <c:v>0.87654699999999997</c:v>
                </c:pt>
                <c:pt idx="42558" formatCode="General">
                  <c:v>0.87656199999999951</c:v>
                </c:pt>
                <c:pt idx="42559" formatCode="General">
                  <c:v>0.8765849999999995</c:v>
                </c:pt>
                <c:pt idx="42560" formatCode="General">
                  <c:v>0.87660700000000058</c:v>
                </c:pt>
                <c:pt idx="42561" formatCode="General">
                  <c:v>0.87663000000000046</c:v>
                </c:pt>
                <c:pt idx="42562" formatCode="General">
                  <c:v>0.8766450000000009</c:v>
                </c:pt>
                <c:pt idx="42563" formatCode="General">
                  <c:v>0.87666800000000045</c:v>
                </c:pt>
                <c:pt idx="42564" formatCode="General">
                  <c:v>0.87669000000000075</c:v>
                </c:pt>
                <c:pt idx="42565" formatCode="General">
                  <c:v>0.87671299999999996</c:v>
                </c:pt>
                <c:pt idx="42566" formatCode="General">
                  <c:v>0.87672799999999995</c:v>
                </c:pt>
                <c:pt idx="42567" formatCode="General">
                  <c:v>0.87675000000000058</c:v>
                </c:pt>
                <c:pt idx="42568" formatCode="General">
                  <c:v>0.87677200000000044</c:v>
                </c:pt>
                <c:pt idx="42569" formatCode="General">
                  <c:v>0.87679500000000077</c:v>
                </c:pt>
                <c:pt idx="42570" formatCode="General">
                  <c:v>0.87681000000000042</c:v>
                </c:pt>
                <c:pt idx="42571" formatCode="General">
                  <c:v>0.87683199999999994</c:v>
                </c:pt>
                <c:pt idx="42572" formatCode="General">
                  <c:v>0.87685500000000072</c:v>
                </c:pt>
                <c:pt idx="42573" formatCode="General">
                  <c:v>0.87687700000000046</c:v>
                </c:pt>
                <c:pt idx="42574" formatCode="General">
                  <c:v>0.8768930000000007</c:v>
                </c:pt>
                <c:pt idx="42575" formatCode="General">
                  <c:v>0.87691500000000044</c:v>
                </c:pt>
                <c:pt idx="42576" formatCode="General">
                  <c:v>0.87693800000000044</c:v>
                </c:pt>
                <c:pt idx="42577" formatCode="General">
                  <c:v>0.87696000000000041</c:v>
                </c:pt>
                <c:pt idx="42578" formatCode="General">
                  <c:v>0.87697499999999995</c:v>
                </c:pt>
                <c:pt idx="42579" formatCode="General">
                  <c:v>0.87699700000000058</c:v>
                </c:pt>
                <c:pt idx="42580" formatCode="General">
                  <c:v>0.87702000000000047</c:v>
                </c:pt>
                <c:pt idx="42581" formatCode="General">
                  <c:v>0.87704300000000046</c:v>
                </c:pt>
                <c:pt idx="42582" formatCode="General">
                  <c:v>0.87705699999999998</c:v>
                </c:pt>
                <c:pt idx="42583" formatCode="General">
                  <c:v>0.87708000000000041</c:v>
                </c:pt>
                <c:pt idx="42584" formatCode="General">
                  <c:v>0.87710200000000005</c:v>
                </c:pt>
                <c:pt idx="42585" formatCode="General">
                  <c:v>0.87712500000000071</c:v>
                </c:pt>
                <c:pt idx="42586" formatCode="General">
                  <c:v>0.87714000000000059</c:v>
                </c:pt>
                <c:pt idx="42587" formatCode="General">
                  <c:v>0.87716300000000003</c:v>
                </c:pt>
                <c:pt idx="42588" formatCode="General">
                  <c:v>0.87718499999999999</c:v>
                </c:pt>
                <c:pt idx="42589" formatCode="General">
                  <c:v>0.87720699999999996</c:v>
                </c:pt>
                <c:pt idx="42590" formatCode="General">
                  <c:v>0.87722199999999995</c:v>
                </c:pt>
                <c:pt idx="42591" formatCode="General">
                  <c:v>0.87724500000000072</c:v>
                </c:pt>
                <c:pt idx="42592" formatCode="General">
                  <c:v>0.87726800000000005</c:v>
                </c:pt>
                <c:pt idx="42593" formatCode="General">
                  <c:v>0.87728200000000001</c:v>
                </c:pt>
                <c:pt idx="42594" formatCode="General">
                  <c:v>0.87730500000000045</c:v>
                </c:pt>
                <c:pt idx="42595" formatCode="General">
                  <c:v>0.87732800000000044</c:v>
                </c:pt>
                <c:pt idx="42596" formatCode="General">
                  <c:v>0.87735000000000041</c:v>
                </c:pt>
                <c:pt idx="42597" formatCode="General">
                  <c:v>0.87736499999999951</c:v>
                </c:pt>
                <c:pt idx="42598" formatCode="General">
                  <c:v>0.8773879999999995</c:v>
                </c:pt>
                <c:pt idx="42599" formatCode="General">
                  <c:v>0.87741000000000002</c:v>
                </c:pt>
                <c:pt idx="42600" formatCode="General">
                  <c:v>0.87743199999999999</c:v>
                </c:pt>
                <c:pt idx="42601" formatCode="General">
                  <c:v>0.87744699999999998</c:v>
                </c:pt>
                <c:pt idx="42602" formatCode="General">
                  <c:v>0.87746999999999997</c:v>
                </c:pt>
                <c:pt idx="42603" formatCode="General">
                  <c:v>0.87749299999999997</c:v>
                </c:pt>
                <c:pt idx="42604" formatCode="General">
                  <c:v>0.87751500000000004</c:v>
                </c:pt>
                <c:pt idx="42605" formatCode="General">
                  <c:v>0.87753000000000003</c:v>
                </c:pt>
                <c:pt idx="42606" formatCode="General">
                  <c:v>0.87755300000000003</c:v>
                </c:pt>
                <c:pt idx="42607" formatCode="General">
                  <c:v>0.87757499999999999</c:v>
                </c:pt>
                <c:pt idx="42608" formatCode="General">
                  <c:v>0.87759799999999999</c:v>
                </c:pt>
                <c:pt idx="42609" formatCode="General">
                  <c:v>0.87761299999999998</c:v>
                </c:pt>
                <c:pt idx="42610" formatCode="General">
                  <c:v>0.87763500000000072</c:v>
                </c:pt>
                <c:pt idx="42611" formatCode="General">
                  <c:v>0.87765700000000046</c:v>
                </c:pt>
                <c:pt idx="42612" formatCode="General">
                  <c:v>0.87768000000000046</c:v>
                </c:pt>
                <c:pt idx="42613" formatCode="General">
                  <c:v>0.87769500000000089</c:v>
                </c:pt>
                <c:pt idx="42614" formatCode="General">
                  <c:v>0.87771800000000044</c:v>
                </c:pt>
                <c:pt idx="42615" formatCode="General">
                  <c:v>0.87774000000000074</c:v>
                </c:pt>
                <c:pt idx="42616" formatCode="General">
                  <c:v>0.87776200000000004</c:v>
                </c:pt>
                <c:pt idx="42617" formatCode="General">
                  <c:v>0.87777799999999995</c:v>
                </c:pt>
                <c:pt idx="42618" formatCode="General">
                  <c:v>0.87780000000000058</c:v>
                </c:pt>
                <c:pt idx="42619" formatCode="General">
                  <c:v>0.87782200000000044</c:v>
                </c:pt>
                <c:pt idx="42620" formatCode="General">
                  <c:v>0.87784500000000076</c:v>
                </c:pt>
                <c:pt idx="42621" formatCode="General">
                  <c:v>0.87786000000000042</c:v>
                </c:pt>
                <c:pt idx="42622" formatCode="General">
                  <c:v>0.87788200000000005</c:v>
                </c:pt>
                <c:pt idx="42623" formatCode="General">
                  <c:v>0.87790500000000071</c:v>
                </c:pt>
                <c:pt idx="42624" formatCode="General">
                  <c:v>0.87792800000000071</c:v>
                </c:pt>
                <c:pt idx="42625" formatCode="General">
                  <c:v>0.87794300000000058</c:v>
                </c:pt>
                <c:pt idx="42626" formatCode="General">
                  <c:v>0.87796500000000044</c:v>
                </c:pt>
                <c:pt idx="42627" formatCode="General">
                  <c:v>0.87798799999999999</c:v>
                </c:pt>
                <c:pt idx="42628" formatCode="General">
                  <c:v>0.8780100000000004</c:v>
                </c:pt>
                <c:pt idx="42629" formatCode="General">
                  <c:v>0.87802500000000083</c:v>
                </c:pt>
                <c:pt idx="42630" formatCode="General">
                  <c:v>0.87804700000000047</c:v>
                </c:pt>
                <c:pt idx="42631" formatCode="General">
                  <c:v>0.87807000000000046</c:v>
                </c:pt>
                <c:pt idx="42632" formatCode="General">
                  <c:v>0.87809300000000046</c:v>
                </c:pt>
                <c:pt idx="42633" formatCode="General">
                  <c:v>0.87810699999999997</c:v>
                </c:pt>
                <c:pt idx="42634" formatCode="General">
                  <c:v>0.87813000000000041</c:v>
                </c:pt>
                <c:pt idx="42635" formatCode="General">
                  <c:v>0.87815299999999996</c:v>
                </c:pt>
                <c:pt idx="42636" formatCode="General">
                  <c:v>0.87817500000000071</c:v>
                </c:pt>
                <c:pt idx="42637" formatCode="General">
                  <c:v>0.87819000000000058</c:v>
                </c:pt>
                <c:pt idx="42638" formatCode="General">
                  <c:v>0.87821300000000002</c:v>
                </c:pt>
                <c:pt idx="42639" formatCode="General">
                  <c:v>0.87823499999999999</c:v>
                </c:pt>
                <c:pt idx="42640" formatCode="General">
                  <c:v>0.87825699999999951</c:v>
                </c:pt>
                <c:pt idx="42641" formatCode="General">
                  <c:v>0.87827200000000005</c:v>
                </c:pt>
                <c:pt idx="42642" formatCode="General">
                  <c:v>0.87829500000000071</c:v>
                </c:pt>
                <c:pt idx="42643" formatCode="General">
                  <c:v>0.87831800000000004</c:v>
                </c:pt>
                <c:pt idx="42644" formatCode="General">
                  <c:v>0.87834000000000045</c:v>
                </c:pt>
                <c:pt idx="42645" formatCode="General">
                  <c:v>0.87835500000000044</c:v>
                </c:pt>
                <c:pt idx="42646" formatCode="General">
                  <c:v>0.87837699999999996</c:v>
                </c:pt>
                <c:pt idx="42647" formatCode="General">
                  <c:v>0.8784000000000004</c:v>
                </c:pt>
                <c:pt idx="42648" formatCode="General">
                  <c:v>0.87842200000000004</c:v>
                </c:pt>
                <c:pt idx="42649" formatCode="General">
                  <c:v>0.87843800000000005</c:v>
                </c:pt>
                <c:pt idx="42650" formatCode="General">
                  <c:v>0.87846000000000002</c:v>
                </c:pt>
                <c:pt idx="42651" formatCode="General">
                  <c:v>0.87848199999999999</c:v>
                </c:pt>
                <c:pt idx="42652" formatCode="General">
                  <c:v>0.87850499999999998</c:v>
                </c:pt>
                <c:pt idx="42653" formatCode="General">
                  <c:v>0.87851999999999997</c:v>
                </c:pt>
                <c:pt idx="42654" formatCode="General">
                  <c:v>0.87854200000000005</c:v>
                </c:pt>
                <c:pt idx="42655" formatCode="General">
                  <c:v>0.87856500000000004</c:v>
                </c:pt>
                <c:pt idx="42656" formatCode="General">
                  <c:v>0.87858700000000001</c:v>
                </c:pt>
                <c:pt idx="42657" formatCode="General">
                  <c:v>0.87860300000000058</c:v>
                </c:pt>
                <c:pt idx="42658" formatCode="General">
                  <c:v>0.87862500000000077</c:v>
                </c:pt>
                <c:pt idx="42659" formatCode="General">
                  <c:v>0.87864800000000076</c:v>
                </c:pt>
                <c:pt idx="42660" formatCode="General">
                  <c:v>0.87866299999999997</c:v>
                </c:pt>
                <c:pt idx="42661" formatCode="General">
                  <c:v>0.87868500000000072</c:v>
                </c:pt>
                <c:pt idx="42662" formatCode="General">
                  <c:v>0.87870700000000046</c:v>
                </c:pt>
                <c:pt idx="42663" formatCode="General">
                  <c:v>0.87873000000000046</c:v>
                </c:pt>
                <c:pt idx="42664" formatCode="General">
                  <c:v>0.87874500000000089</c:v>
                </c:pt>
                <c:pt idx="42665" formatCode="General">
                  <c:v>0.87876699999999996</c:v>
                </c:pt>
                <c:pt idx="42666" formatCode="General">
                  <c:v>0.87879000000000074</c:v>
                </c:pt>
                <c:pt idx="42667" formatCode="General">
                  <c:v>0.87881200000000004</c:v>
                </c:pt>
                <c:pt idx="42668" formatCode="General">
                  <c:v>0.87882800000000072</c:v>
                </c:pt>
                <c:pt idx="42669" formatCode="General">
                  <c:v>0.87885000000000046</c:v>
                </c:pt>
                <c:pt idx="42670" formatCode="General">
                  <c:v>0.87887300000000046</c:v>
                </c:pt>
                <c:pt idx="42671" formatCode="General">
                  <c:v>0.87889500000000076</c:v>
                </c:pt>
                <c:pt idx="42672" formatCode="General">
                  <c:v>0.87891000000000041</c:v>
                </c:pt>
                <c:pt idx="42673" formatCode="General">
                  <c:v>0.87893200000000005</c:v>
                </c:pt>
                <c:pt idx="42674" formatCode="General">
                  <c:v>0.87895500000000071</c:v>
                </c:pt>
                <c:pt idx="42675" formatCode="General">
                  <c:v>0.8789780000000007</c:v>
                </c:pt>
                <c:pt idx="42676" formatCode="General">
                  <c:v>0.87899200000000044</c:v>
                </c:pt>
                <c:pt idx="42677" formatCode="General">
                  <c:v>0.87901499999999999</c:v>
                </c:pt>
                <c:pt idx="42678" formatCode="General">
                  <c:v>0.87903699999999996</c:v>
                </c:pt>
                <c:pt idx="42679" formatCode="General">
                  <c:v>0.87905999999999995</c:v>
                </c:pt>
                <c:pt idx="42680" formatCode="General">
                  <c:v>0.87907500000000072</c:v>
                </c:pt>
                <c:pt idx="42681" formatCode="General">
                  <c:v>0.87909800000000071</c:v>
                </c:pt>
                <c:pt idx="42682" formatCode="General">
                  <c:v>0.87912000000000046</c:v>
                </c:pt>
                <c:pt idx="42683" formatCode="General">
                  <c:v>0.87914200000000042</c:v>
                </c:pt>
                <c:pt idx="42684" formatCode="General">
                  <c:v>0.87915699999999997</c:v>
                </c:pt>
                <c:pt idx="42685" formatCode="General">
                  <c:v>0.87918000000000041</c:v>
                </c:pt>
                <c:pt idx="42686" formatCode="General">
                  <c:v>0.87920299999999996</c:v>
                </c:pt>
                <c:pt idx="42687" formatCode="General">
                  <c:v>0.8792250000000007</c:v>
                </c:pt>
                <c:pt idx="42688" formatCode="General">
                  <c:v>0.87924000000000047</c:v>
                </c:pt>
                <c:pt idx="42689" formatCode="General">
                  <c:v>0.87926300000000002</c:v>
                </c:pt>
                <c:pt idx="42690" formatCode="General">
                  <c:v>0.87928499999999998</c:v>
                </c:pt>
                <c:pt idx="42691" formatCode="General">
                  <c:v>0.87930799999999998</c:v>
                </c:pt>
                <c:pt idx="42692" formatCode="General">
                  <c:v>0.87932200000000005</c:v>
                </c:pt>
                <c:pt idx="42693" formatCode="General">
                  <c:v>0.87934500000000071</c:v>
                </c:pt>
                <c:pt idx="42694" formatCode="General">
                  <c:v>0.87936700000000001</c:v>
                </c:pt>
                <c:pt idx="42695" formatCode="General">
                  <c:v>0.87939000000000045</c:v>
                </c:pt>
                <c:pt idx="42696" formatCode="General">
                  <c:v>0.87940499999999999</c:v>
                </c:pt>
                <c:pt idx="42697" formatCode="General">
                  <c:v>0.87942799999999999</c:v>
                </c:pt>
                <c:pt idx="42698" formatCode="General">
                  <c:v>0.87944999999999995</c:v>
                </c:pt>
                <c:pt idx="42699" formatCode="General">
                  <c:v>0.87947200000000003</c:v>
                </c:pt>
                <c:pt idx="42700" formatCode="General">
                  <c:v>0.87948800000000005</c:v>
                </c:pt>
                <c:pt idx="42701" formatCode="General">
                  <c:v>0.87951000000000001</c:v>
                </c:pt>
                <c:pt idx="42702" formatCode="General">
                  <c:v>0.87953199999999998</c:v>
                </c:pt>
                <c:pt idx="42703" formatCode="General">
                  <c:v>0.87955499999999998</c:v>
                </c:pt>
                <c:pt idx="42704" formatCode="General">
                  <c:v>0.87956999999999996</c:v>
                </c:pt>
                <c:pt idx="42705" formatCode="General">
                  <c:v>0.87959200000000004</c:v>
                </c:pt>
                <c:pt idx="42706" formatCode="General">
                  <c:v>0.8796150000000007</c:v>
                </c:pt>
                <c:pt idx="42707" formatCode="General">
                  <c:v>0.87963800000000059</c:v>
                </c:pt>
                <c:pt idx="42708" formatCode="General">
                  <c:v>0.87965300000000046</c:v>
                </c:pt>
                <c:pt idx="42709" formatCode="General">
                  <c:v>0.87967500000000076</c:v>
                </c:pt>
                <c:pt idx="42710" formatCode="General">
                  <c:v>0.87969800000000076</c:v>
                </c:pt>
                <c:pt idx="42711" formatCode="General">
                  <c:v>0.87971999999999995</c:v>
                </c:pt>
                <c:pt idx="42712" formatCode="General">
                  <c:v>0.87973500000000071</c:v>
                </c:pt>
                <c:pt idx="42713" formatCode="General">
                  <c:v>0.87975700000000046</c:v>
                </c:pt>
                <c:pt idx="42714" formatCode="General">
                  <c:v>0.87978000000000045</c:v>
                </c:pt>
                <c:pt idx="42715" formatCode="General">
                  <c:v>0.87980300000000045</c:v>
                </c:pt>
                <c:pt idx="42716" formatCode="General">
                  <c:v>0.87981699999999996</c:v>
                </c:pt>
                <c:pt idx="42717" formatCode="General">
                  <c:v>0.87984000000000073</c:v>
                </c:pt>
                <c:pt idx="42718" formatCode="General">
                  <c:v>0.87986299999999951</c:v>
                </c:pt>
                <c:pt idx="42719" formatCode="General">
                  <c:v>0.87988500000000058</c:v>
                </c:pt>
                <c:pt idx="42720" formatCode="General">
                  <c:v>0.87990000000000046</c:v>
                </c:pt>
                <c:pt idx="42721" formatCode="General">
                  <c:v>0.87992300000000045</c:v>
                </c:pt>
                <c:pt idx="42722" formatCode="General">
                  <c:v>0.87994500000000075</c:v>
                </c:pt>
                <c:pt idx="42723" formatCode="General">
                  <c:v>0.87996000000000041</c:v>
                </c:pt>
                <c:pt idx="42724" formatCode="General">
                  <c:v>0.87998200000000004</c:v>
                </c:pt>
                <c:pt idx="42725" formatCode="General">
                  <c:v>0.88000500000000004</c:v>
                </c:pt>
                <c:pt idx="42726" formatCode="General">
                  <c:v>0.88002800000000003</c:v>
                </c:pt>
                <c:pt idx="42727" formatCode="General">
                  <c:v>0.88004199999999999</c:v>
                </c:pt>
                <c:pt idx="42728" formatCode="General">
                  <c:v>0.88006499999999943</c:v>
                </c:pt>
                <c:pt idx="42729" formatCode="General">
                  <c:v>0.88008699999999929</c:v>
                </c:pt>
                <c:pt idx="42730" formatCode="General">
                  <c:v>0.8801099999999995</c:v>
                </c:pt>
                <c:pt idx="42731" formatCode="General">
                  <c:v>0.88012500000000005</c:v>
                </c:pt>
                <c:pt idx="42732" formatCode="General">
                  <c:v>0.88014800000000004</c:v>
                </c:pt>
                <c:pt idx="42733" formatCode="General">
                  <c:v>0.88017000000000001</c:v>
                </c:pt>
                <c:pt idx="42734" formatCode="General">
                  <c:v>0.88019199999999997</c:v>
                </c:pt>
                <c:pt idx="42735" formatCode="General">
                  <c:v>0.8802069999999993</c:v>
                </c:pt>
                <c:pt idx="42736" formatCode="General">
                  <c:v>0.88022999999999996</c:v>
                </c:pt>
                <c:pt idx="42737" formatCode="General">
                  <c:v>0.88025299999999929</c:v>
                </c:pt>
                <c:pt idx="42738" formatCode="General">
                  <c:v>0.88027500000000003</c:v>
                </c:pt>
                <c:pt idx="42739" formatCode="General">
                  <c:v>0.88029000000000002</c:v>
                </c:pt>
                <c:pt idx="42740" formatCode="General">
                  <c:v>0.88031299999999935</c:v>
                </c:pt>
                <c:pt idx="42741" formatCode="General">
                  <c:v>0.88033499999999942</c:v>
                </c:pt>
                <c:pt idx="42742" formatCode="General">
                  <c:v>0.88035799999999942</c:v>
                </c:pt>
                <c:pt idx="42743" formatCode="General">
                  <c:v>0.8803729999999993</c:v>
                </c:pt>
                <c:pt idx="42744" formatCode="General">
                  <c:v>0.88039500000000004</c:v>
                </c:pt>
                <c:pt idx="42745" formatCode="General">
                  <c:v>0.88041699999999923</c:v>
                </c:pt>
                <c:pt idx="42746" formatCode="General">
                  <c:v>0.88044</c:v>
                </c:pt>
                <c:pt idx="42747" formatCode="General">
                  <c:v>0.88045499999999943</c:v>
                </c:pt>
                <c:pt idx="42748" formatCode="General">
                  <c:v>0.88047799999999943</c:v>
                </c:pt>
                <c:pt idx="42749" formatCode="General">
                  <c:v>0.88049999999999951</c:v>
                </c:pt>
                <c:pt idx="42750" formatCode="General">
                  <c:v>0.88052199999999958</c:v>
                </c:pt>
                <c:pt idx="42751" formatCode="General">
                  <c:v>0.88053799999999938</c:v>
                </c:pt>
                <c:pt idx="42752" formatCode="General">
                  <c:v>0.88055999999999957</c:v>
                </c:pt>
                <c:pt idx="42753" formatCode="General">
                  <c:v>0.88058299999999923</c:v>
                </c:pt>
                <c:pt idx="42754" formatCode="General">
                  <c:v>0.88060499999999997</c:v>
                </c:pt>
                <c:pt idx="42755" formatCode="General">
                  <c:v>0.88061999999999996</c:v>
                </c:pt>
                <c:pt idx="42756" formatCode="General">
                  <c:v>0.88064200000000004</c:v>
                </c:pt>
                <c:pt idx="42757" formatCode="General">
                  <c:v>0.88066500000000003</c:v>
                </c:pt>
                <c:pt idx="42758" formatCode="General">
                  <c:v>0.88068800000000003</c:v>
                </c:pt>
                <c:pt idx="42759" formatCode="General">
                  <c:v>0.88070199999999998</c:v>
                </c:pt>
                <c:pt idx="42760" formatCode="General">
                  <c:v>0.88072499999999998</c:v>
                </c:pt>
                <c:pt idx="42761" formatCode="General">
                  <c:v>0.8807469999999995</c:v>
                </c:pt>
                <c:pt idx="42762" formatCode="General">
                  <c:v>0.88077000000000005</c:v>
                </c:pt>
                <c:pt idx="42763" formatCode="General">
                  <c:v>0.88078500000000004</c:v>
                </c:pt>
                <c:pt idx="42764" formatCode="General">
                  <c:v>0.88080800000000004</c:v>
                </c:pt>
                <c:pt idx="42765" formatCode="General">
                  <c:v>0.88083</c:v>
                </c:pt>
                <c:pt idx="42766" formatCode="General">
                  <c:v>0.88085199999999997</c:v>
                </c:pt>
                <c:pt idx="42767" formatCode="General">
                  <c:v>0.88086699999999929</c:v>
                </c:pt>
                <c:pt idx="42768" formatCode="General">
                  <c:v>0.88088999999999951</c:v>
                </c:pt>
                <c:pt idx="42769" formatCode="General">
                  <c:v>0.88091299999999928</c:v>
                </c:pt>
                <c:pt idx="42770" formatCode="General">
                  <c:v>0.88093500000000002</c:v>
                </c:pt>
                <c:pt idx="42771" formatCode="General">
                  <c:v>0.88095000000000001</c:v>
                </c:pt>
                <c:pt idx="42772" formatCode="General">
                  <c:v>0.88097300000000001</c:v>
                </c:pt>
                <c:pt idx="42773" formatCode="General">
                  <c:v>0.88099499999999997</c:v>
                </c:pt>
                <c:pt idx="42774" formatCode="General">
                  <c:v>0.88101799999999941</c:v>
                </c:pt>
                <c:pt idx="42775" formatCode="General">
                  <c:v>0.88103199999999959</c:v>
                </c:pt>
                <c:pt idx="42776" formatCode="General">
                  <c:v>0.88105500000000003</c:v>
                </c:pt>
                <c:pt idx="42777" formatCode="General">
                  <c:v>0.881077</c:v>
                </c:pt>
                <c:pt idx="42778" formatCode="General">
                  <c:v>0.88109999999999999</c:v>
                </c:pt>
                <c:pt idx="42779" formatCode="General">
                  <c:v>0.88111499999999943</c:v>
                </c:pt>
                <c:pt idx="42780" formatCode="General">
                  <c:v>0.88113799999999942</c:v>
                </c:pt>
                <c:pt idx="42781" formatCode="General">
                  <c:v>0.88115999999999961</c:v>
                </c:pt>
                <c:pt idx="42782" formatCode="General">
                  <c:v>0.88118199999999958</c:v>
                </c:pt>
                <c:pt idx="42783" formatCode="General">
                  <c:v>0.88119800000000004</c:v>
                </c:pt>
                <c:pt idx="42784" formatCode="General">
                  <c:v>0.88122</c:v>
                </c:pt>
                <c:pt idx="42785" formatCode="General">
                  <c:v>0.88124199999999997</c:v>
                </c:pt>
                <c:pt idx="42786" formatCode="General">
                  <c:v>0.8812649999999993</c:v>
                </c:pt>
                <c:pt idx="42787" formatCode="General">
                  <c:v>0.88127999999999951</c:v>
                </c:pt>
                <c:pt idx="42788" formatCode="General">
                  <c:v>0.88130199999999959</c:v>
                </c:pt>
                <c:pt idx="42789" formatCode="General">
                  <c:v>0.88132500000000003</c:v>
                </c:pt>
                <c:pt idx="42790" formatCode="General">
                  <c:v>0.88134800000000002</c:v>
                </c:pt>
                <c:pt idx="42791" formatCode="General">
                  <c:v>0.88136299999999923</c:v>
                </c:pt>
                <c:pt idx="42792" formatCode="General">
                  <c:v>0.88138499999999942</c:v>
                </c:pt>
                <c:pt idx="42793" formatCode="General">
                  <c:v>0.88140699999999939</c:v>
                </c:pt>
                <c:pt idx="42794" formatCode="General">
                  <c:v>0.88142299999999929</c:v>
                </c:pt>
                <c:pt idx="42795" formatCode="General">
                  <c:v>0.88144500000000003</c:v>
                </c:pt>
                <c:pt idx="42796" formatCode="General">
                  <c:v>0.88146699999999922</c:v>
                </c:pt>
                <c:pt idx="42797" formatCode="General">
                  <c:v>0.88149</c:v>
                </c:pt>
                <c:pt idx="42798" formatCode="General">
                  <c:v>0.88150499999999943</c:v>
                </c:pt>
                <c:pt idx="42799" formatCode="General">
                  <c:v>0.88152699999999928</c:v>
                </c:pt>
                <c:pt idx="42800" formatCode="General">
                  <c:v>0.8815499999999995</c:v>
                </c:pt>
                <c:pt idx="42801" formatCode="General">
                  <c:v>0.88157299999999938</c:v>
                </c:pt>
                <c:pt idx="42802" formatCode="General">
                  <c:v>0.88158799999999937</c:v>
                </c:pt>
                <c:pt idx="42803" formatCode="General">
                  <c:v>0.88161</c:v>
                </c:pt>
                <c:pt idx="42804" formatCode="General">
                  <c:v>0.881633</c:v>
                </c:pt>
                <c:pt idx="42805" formatCode="General">
                  <c:v>0.88165499999999997</c:v>
                </c:pt>
                <c:pt idx="42806" formatCode="General">
                  <c:v>0.88166999999999951</c:v>
                </c:pt>
                <c:pt idx="42807" formatCode="General">
                  <c:v>0.88169200000000003</c:v>
                </c:pt>
                <c:pt idx="42808" formatCode="General">
                  <c:v>0.88171500000000003</c:v>
                </c:pt>
                <c:pt idx="42809" formatCode="General">
                  <c:v>0.88173800000000002</c:v>
                </c:pt>
                <c:pt idx="42810" formatCode="General">
                  <c:v>0.88175199999999998</c:v>
                </c:pt>
                <c:pt idx="42811" formatCode="General">
                  <c:v>0.88177499999999998</c:v>
                </c:pt>
                <c:pt idx="42812" formatCode="General">
                  <c:v>0.88179700000000005</c:v>
                </c:pt>
                <c:pt idx="42813" formatCode="General">
                  <c:v>0.88182000000000005</c:v>
                </c:pt>
                <c:pt idx="42814" formatCode="General">
                  <c:v>0.88183500000000004</c:v>
                </c:pt>
                <c:pt idx="42815" formatCode="General">
                  <c:v>0.88185800000000003</c:v>
                </c:pt>
                <c:pt idx="42816" formatCode="General">
                  <c:v>0.88188</c:v>
                </c:pt>
                <c:pt idx="42817" formatCode="General">
                  <c:v>0.88190199999999996</c:v>
                </c:pt>
                <c:pt idx="42818" formatCode="General">
                  <c:v>0.88191699999999928</c:v>
                </c:pt>
                <c:pt idx="42819" formatCode="General">
                  <c:v>0.8819399999999995</c:v>
                </c:pt>
                <c:pt idx="42820" formatCode="General">
                  <c:v>0.88196299999999939</c:v>
                </c:pt>
                <c:pt idx="42821" formatCode="General">
                  <c:v>0.88198500000000002</c:v>
                </c:pt>
                <c:pt idx="42822" formatCode="General">
                  <c:v>0.88200000000000001</c:v>
                </c:pt>
                <c:pt idx="42823" formatCode="General">
                  <c:v>0.882023</c:v>
                </c:pt>
                <c:pt idx="42824" formatCode="General">
                  <c:v>0.88204499999999997</c:v>
                </c:pt>
                <c:pt idx="42825" formatCode="General">
                  <c:v>0.8820679999999993</c:v>
                </c:pt>
                <c:pt idx="42826" formatCode="General">
                  <c:v>0.88208299999999928</c:v>
                </c:pt>
                <c:pt idx="42827" formatCode="General">
                  <c:v>0.88210500000000003</c:v>
                </c:pt>
                <c:pt idx="42828" formatCode="General">
                  <c:v>0.88212699999999955</c:v>
                </c:pt>
                <c:pt idx="42829" formatCode="General">
                  <c:v>0.88214999999999999</c:v>
                </c:pt>
                <c:pt idx="42830" formatCode="General">
                  <c:v>0.88216499999999942</c:v>
                </c:pt>
                <c:pt idx="42831" formatCode="General">
                  <c:v>0.88218799999999942</c:v>
                </c:pt>
                <c:pt idx="42832" formatCode="General">
                  <c:v>0.88220999999999961</c:v>
                </c:pt>
                <c:pt idx="42833" formatCode="General">
                  <c:v>0.88223199999999957</c:v>
                </c:pt>
                <c:pt idx="42834" formatCode="General">
                  <c:v>0.88224800000000003</c:v>
                </c:pt>
                <c:pt idx="42835" formatCode="General">
                  <c:v>0.88227</c:v>
                </c:pt>
                <c:pt idx="42836" formatCode="General">
                  <c:v>0.88229299999999955</c:v>
                </c:pt>
                <c:pt idx="42837" formatCode="General">
                  <c:v>0.88231499999999929</c:v>
                </c:pt>
                <c:pt idx="42838" formatCode="General">
                  <c:v>0.8823299999999995</c:v>
                </c:pt>
                <c:pt idx="42839" formatCode="General">
                  <c:v>0.88235199999999958</c:v>
                </c:pt>
                <c:pt idx="42840" formatCode="General">
                  <c:v>0.88237500000000002</c:v>
                </c:pt>
                <c:pt idx="42841" formatCode="General">
                  <c:v>0.88239800000000002</c:v>
                </c:pt>
                <c:pt idx="42842" formatCode="General">
                  <c:v>0.88241299999999923</c:v>
                </c:pt>
                <c:pt idx="42843" formatCode="General">
                  <c:v>0.88243499999999941</c:v>
                </c:pt>
                <c:pt idx="42844" formatCode="General">
                  <c:v>0.88245699999999938</c:v>
                </c:pt>
                <c:pt idx="42845" formatCode="General">
                  <c:v>0.8824799999999996</c:v>
                </c:pt>
                <c:pt idx="42846" formatCode="General">
                  <c:v>0.88249500000000003</c:v>
                </c:pt>
                <c:pt idx="42847" formatCode="General">
                  <c:v>0.88251799999999936</c:v>
                </c:pt>
                <c:pt idx="42848" formatCode="General">
                  <c:v>0.88253999999999955</c:v>
                </c:pt>
                <c:pt idx="42849" formatCode="General">
                  <c:v>0.8825629999999991</c:v>
                </c:pt>
                <c:pt idx="42850" formatCode="General">
                  <c:v>0.88257699999999928</c:v>
                </c:pt>
                <c:pt idx="42851" formatCode="General">
                  <c:v>0.88260000000000005</c:v>
                </c:pt>
                <c:pt idx="42852" formatCode="General">
                  <c:v>0.88262300000000005</c:v>
                </c:pt>
                <c:pt idx="42853" formatCode="General">
                  <c:v>0.88264500000000046</c:v>
                </c:pt>
                <c:pt idx="42854" formatCode="General">
                  <c:v>0.88266</c:v>
                </c:pt>
                <c:pt idx="42855" formatCode="General">
                  <c:v>0.882683</c:v>
                </c:pt>
                <c:pt idx="42856" formatCode="General">
                  <c:v>0.88270499999999996</c:v>
                </c:pt>
                <c:pt idx="42857" formatCode="General">
                  <c:v>0.88271999999999951</c:v>
                </c:pt>
                <c:pt idx="42858" formatCode="General">
                  <c:v>0.88274200000000003</c:v>
                </c:pt>
                <c:pt idx="42859" formatCode="General">
                  <c:v>0.88276500000000002</c:v>
                </c:pt>
                <c:pt idx="42860" formatCode="General">
                  <c:v>0.88278800000000002</c:v>
                </c:pt>
                <c:pt idx="42861" formatCode="General">
                  <c:v>0.88280199999999998</c:v>
                </c:pt>
                <c:pt idx="42862" formatCode="General">
                  <c:v>0.88282499999999997</c:v>
                </c:pt>
                <c:pt idx="42863" formatCode="General">
                  <c:v>0.88284799999999997</c:v>
                </c:pt>
                <c:pt idx="42864" formatCode="General">
                  <c:v>0.88287000000000004</c:v>
                </c:pt>
                <c:pt idx="42865" formatCode="General">
                  <c:v>0.88288500000000003</c:v>
                </c:pt>
                <c:pt idx="42866" formatCode="General">
                  <c:v>0.88290800000000003</c:v>
                </c:pt>
                <c:pt idx="42867" formatCode="General">
                  <c:v>0.88292999999999999</c:v>
                </c:pt>
                <c:pt idx="42868" formatCode="General">
                  <c:v>0.88295199999999996</c:v>
                </c:pt>
                <c:pt idx="42869" formatCode="General">
                  <c:v>0.88296699999999928</c:v>
                </c:pt>
                <c:pt idx="42870" formatCode="General">
                  <c:v>0.88299000000000005</c:v>
                </c:pt>
                <c:pt idx="42871" formatCode="General">
                  <c:v>0.88301199999999958</c:v>
                </c:pt>
                <c:pt idx="42872" formatCode="General">
                  <c:v>0.88303500000000001</c:v>
                </c:pt>
                <c:pt idx="42873" formatCode="General">
                  <c:v>0.88305</c:v>
                </c:pt>
                <c:pt idx="42874" formatCode="General">
                  <c:v>0.883073</c:v>
                </c:pt>
                <c:pt idx="42875" formatCode="General">
                  <c:v>0.88309499999999996</c:v>
                </c:pt>
                <c:pt idx="42876" formatCode="General">
                  <c:v>0.88311699999999937</c:v>
                </c:pt>
                <c:pt idx="42877" formatCode="General">
                  <c:v>0.88313299999999928</c:v>
                </c:pt>
                <c:pt idx="42878" formatCode="General">
                  <c:v>0.88315500000000002</c:v>
                </c:pt>
                <c:pt idx="42879" formatCode="General">
                  <c:v>0.88317699999999955</c:v>
                </c:pt>
                <c:pt idx="42880" formatCode="General">
                  <c:v>0.88319999999999999</c:v>
                </c:pt>
                <c:pt idx="42881" formatCode="General">
                  <c:v>0.88321499999999942</c:v>
                </c:pt>
                <c:pt idx="42882" formatCode="General">
                  <c:v>0.88323699999999938</c:v>
                </c:pt>
                <c:pt idx="42883" formatCode="General">
                  <c:v>0.8832599999999996</c:v>
                </c:pt>
                <c:pt idx="42884" formatCode="General">
                  <c:v>0.88328199999999957</c:v>
                </c:pt>
                <c:pt idx="42885" formatCode="General">
                  <c:v>0.88329800000000003</c:v>
                </c:pt>
                <c:pt idx="42886" formatCode="General">
                  <c:v>0.88331999999999955</c:v>
                </c:pt>
                <c:pt idx="42887" formatCode="General">
                  <c:v>0.88334299999999955</c:v>
                </c:pt>
                <c:pt idx="42888" formatCode="General">
                  <c:v>0.88336499999999929</c:v>
                </c:pt>
                <c:pt idx="42889" formatCode="General">
                  <c:v>0.88337999999999961</c:v>
                </c:pt>
                <c:pt idx="42890" formatCode="General">
                  <c:v>0.88340199999999958</c:v>
                </c:pt>
                <c:pt idx="42891" formatCode="General">
                  <c:v>0.88342500000000002</c:v>
                </c:pt>
                <c:pt idx="42892" formatCode="General">
                  <c:v>0.88344800000000001</c:v>
                </c:pt>
                <c:pt idx="42893" formatCode="General">
                  <c:v>0.88346199999999941</c:v>
                </c:pt>
                <c:pt idx="42894" formatCode="General">
                  <c:v>0.8834849999999993</c:v>
                </c:pt>
                <c:pt idx="42895" formatCode="General">
                  <c:v>0.88350699999999938</c:v>
                </c:pt>
                <c:pt idx="42896" formatCode="General">
                  <c:v>0.88352999999999959</c:v>
                </c:pt>
                <c:pt idx="42897" formatCode="General">
                  <c:v>0.88354500000000002</c:v>
                </c:pt>
                <c:pt idx="42898" formatCode="General">
                  <c:v>0.88356799999999935</c:v>
                </c:pt>
                <c:pt idx="42899" formatCode="General">
                  <c:v>0.88358999999999943</c:v>
                </c:pt>
                <c:pt idx="42900" formatCode="General">
                  <c:v>0.88361199999999951</c:v>
                </c:pt>
                <c:pt idx="42901" formatCode="General">
                  <c:v>0.88362700000000005</c:v>
                </c:pt>
                <c:pt idx="42902" formatCode="General">
                  <c:v>0.88365000000000005</c:v>
                </c:pt>
                <c:pt idx="42903" formatCode="General">
                  <c:v>0.88367300000000004</c:v>
                </c:pt>
                <c:pt idx="42904" formatCode="General">
                  <c:v>0.88369500000000045</c:v>
                </c:pt>
                <c:pt idx="42905" formatCode="General">
                  <c:v>0.88371</c:v>
                </c:pt>
                <c:pt idx="42906" formatCode="General">
                  <c:v>0.88373199999999996</c:v>
                </c:pt>
                <c:pt idx="42907" formatCode="General">
                  <c:v>0.88375499999999996</c:v>
                </c:pt>
                <c:pt idx="42908" formatCode="General">
                  <c:v>0.88377700000000003</c:v>
                </c:pt>
                <c:pt idx="42909" formatCode="General">
                  <c:v>0.88379300000000005</c:v>
                </c:pt>
                <c:pt idx="42910" formatCode="General">
                  <c:v>0.88381500000000002</c:v>
                </c:pt>
                <c:pt idx="42911" formatCode="General">
                  <c:v>0.88383699999999943</c:v>
                </c:pt>
                <c:pt idx="42912" formatCode="General">
                  <c:v>0.88385999999999998</c:v>
                </c:pt>
                <c:pt idx="42913" formatCode="General">
                  <c:v>0.88387499999999997</c:v>
                </c:pt>
                <c:pt idx="42914" formatCode="General">
                  <c:v>0.88389799999999996</c:v>
                </c:pt>
                <c:pt idx="42915" formatCode="General">
                  <c:v>0.88392000000000004</c:v>
                </c:pt>
                <c:pt idx="42916" formatCode="General">
                  <c:v>0.88394200000000001</c:v>
                </c:pt>
                <c:pt idx="42917" formatCode="General">
                  <c:v>0.88395800000000002</c:v>
                </c:pt>
                <c:pt idx="42918" formatCode="General">
                  <c:v>0.88397999999999999</c:v>
                </c:pt>
                <c:pt idx="42919" formatCode="General">
                  <c:v>0.88400299999999943</c:v>
                </c:pt>
                <c:pt idx="42920" formatCode="General">
                  <c:v>0.88402499999999951</c:v>
                </c:pt>
                <c:pt idx="42921" formatCode="General">
                  <c:v>0.88404000000000005</c:v>
                </c:pt>
                <c:pt idx="42922" formatCode="General">
                  <c:v>0.88406199999999957</c:v>
                </c:pt>
                <c:pt idx="42923" formatCode="General">
                  <c:v>0.88408500000000001</c:v>
                </c:pt>
                <c:pt idx="42924" formatCode="General">
                  <c:v>0.884108</c:v>
                </c:pt>
                <c:pt idx="42925" formatCode="General">
                  <c:v>0.88412299999999955</c:v>
                </c:pt>
                <c:pt idx="42926" formatCode="General">
                  <c:v>0.88414499999999996</c:v>
                </c:pt>
                <c:pt idx="42927" formatCode="General">
                  <c:v>0.88416699999999937</c:v>
                </c:pt>
                <c:pt idx="42928" formatCode="General">
                  <c:v>0.88418299999999939</c:v>
                </c:pt>
                <c:pt idx="42929" formatCode="General">
                  <c:v>0.88420500000000002</c:v>
                </c:pt>
                <c:pt idx="42930" formatCode="General">
                  <c:v>0.88422699999999943</c:v>
                </c:pt>
                <c:pt idx="42931" formatCode="General">
                  <c:v>0.88424999999999998</c:v>
                </c:pt>
                <c:pt idx="42932" formatCode="General">
                  <c:v>0.88426499999999941</c:v>
                </c:pt>
                <c:pt idx="42933" formatCode="General">
                  <c:v>0.88428699999999938</c:v>
                </c:pt>
                <c:pt idx="42934" formatCode="General">
                  <c:v>0.8843099999999996</c:v>
                </c:pt>
                <c:pt idx="42935" formatCode="General">
                  <c:v>0.88433299999999937</c:v>
                </c:pt>
                <c:pt idx="42936" formatCode="General">
                  <c:v>0.88434800000000002</c:v>
                </c:pt>
                <c:pt idx="42937" formatCode="General">
                  <c:v>0.88436999999999955</c:v>
                </c:pt>
                <c:pt idx="42938" formatCode="General">
                  <c:v>0.88439199999999996</c:v>
                </c:pt>
                <c:pt idx="42939" formatCode="General">
                  <c:v>0.88441499999999929</c:v>
                </c:pt>
                <c:pt idx="42940" formatCode="General">
                  <c:v>0.88442999999999961</c:v>
                </c:pt>
                <c:pt idx="42941" formatCode="General">
                  <c:v>0.88445199999999957</c:v>
                </c:pt>
                <c:pt idx="42942" formatCode="General">
                  <c:v>0.88447500000000001</c:v>
                </c:pt>
                <c:pt idx="42943" formatCode="General">
                  <c:v>0.88449800000000001</c:v>
                </c:pt>
                <c:pt idx="42944" formatCode="General">
                  <c:v>0.8845119999999993</c:v>
                </c:pt>
                <c:pt idx="42945" formatCode="General">
                  <c:v>0.88453499999999929</c:v>
                </c:pt>
                <c:pt idx="42946" formatCode="General">
                  <c:v>0.88455799999999929</c:v>
                </c:pt>
                <c:pt idx="42947" formatCode="General">
                  <c:v>0.88457999999999959</c:v>
                </c:pt>
                <c:pt idx="42948" formatCode="General">
                  <c:v>0.88459500000000002</c:v>
                </c:pt>
                <c:pt idx="42949" formatCode="General">
                  <c:v>0.88461800000000002</c:v>
                </c:pt>
                <c:pt idx="42950" formatCode="General">
                  <c:v>0.88463999999999998</c:v>
                </c:pt>
                <c:pt idx="42951" formatCode="General">
                  <c:v>0.8846619999999995</c:v>
                </c:pt>
                <c:pt idx="42952" formatCode="General">
                  <c:v>0.88467700000000005</c:v>
                </c:pt>
                <c:pt idx="42953" formatCode="General">
                  <c:v>0.88470000000000004</c:v>
                </c:pt>
                <c:pt idx="42954" formatCode="General">
                  <c:v>0.88472300000000004</c:v>
                </c:pt>
                <c:pt idx="42955" formatCode="General">
                  <c:v>0.88474500000000045</c:v>
                </c:pt>
                <c:pt idx="42956" formatCode="General">
                  <c:v>0.88475999999999999</c:v>
                </c:pt>
                <c:pt idx="42957" formatCode="General">
                  <c:v>0.88478299999999943</c:v>
                </c:pt>
                <c:pt idx="42958" formatCode="General">
                  <c:v>0.88480499999999951</c:v>
                </c:pt>
                <c:pt idx="42959" formatCode="General">
                  <c:v>0.88482700000000003</c:v>
                </c:pt>
                <c:pt idx="42960" formatCode="General">
                  <c:v>0.88484300000000005</c:v>
                </c:pt>
                <c:pt idx="42961" formatCode="General">
                  <c:v>0.88486500000000001</c:v>
                </c:pt>
                <c:pt idx="42962" formatCode="General">
                  <c:v>0.88488699999999942</c:v>
                </c:pt>
                <c:pt idx="42963" formatCode="General">
                  <c:v>0.88490999999999997</c:v>
                </c:pt>
                <c:pt idx="42964" formatCode="General">
                  <c:v>0.88492499999999996</c:v>
                </c:pt>
                <c:pt idx="42965" formatCode="General">
                  <c:v>0.88494799999999996</c:v>
                </c:pt>
                <c:pt idx="42966" formatCode="General">
                  <c:v>0.88497000000000003</c:v>
                </c:pt>
                <c:pt idx="42967" formatCode="General">
                  <c:v>0.884992</c:v>
                </c:pt>
                <c:pt idx="42968" formatCode="General">
                  <c:v>0.88500800000000002</c:v>
                </c:pt>
                <c:pt idx="42969" formatCode="General">
                  <c:v>0.88502999999999998</c:v>
                </c:pt>
                <c:pt idx="42970" formatCode="General">
                  <c:v>0.88505299999999942</c:v>
                </c:pt>
                <c:pt idx="42971" formatCode="General">
                  <c:v>0.8850749999999995</c:v>
                </c:pt>
                <c:pt idx="42972" formatCode="General">
                  <c:v>0.88509000000000004</c:v>
                </c:pt>
                <c:pt idx="42973" formatCode="General">
                  <c:v>0.88511199999999957</c:v>
                </c:pt>
                <c:pt idx="42974" formatCode="General">
                  <c:v>0.88513500000000001</c:v>
                </c:pt>
                <c:pt idx="42975" formatCode="General">
                  <c:v>0.885158</c:v>
                </c:pt>
                <c:pt idx="42976" formatCode="General">
                  <c:v>0.88517299999999943</c:v>
                </c:pt>
                <c:pt idx="42977" formatCode="General">
                  <c:v>0.88519499999999951</c:v>
                </c:pt>
                <c:pt idx="42978" formatCode="General">
                  <c:v>0.88521699999999937</c:v>
                </c:pt>
                <c:pt idx="42979" formatCode="General">
                  <c:v>0.88524000000000003</c:v>
                </c:pt>
                <c:pt idx="42980" formatCode="General">
                  <c:v>0.88525500000000001</c:v>
                </c:pt>
                <c:pt idx="42981" formatCode="General">
                  <c:v>0.88527800000000001</c:v>
                </c:pt>
                <c:pt idx="42982" formatCode="General">
                  <c:v>0.88529999999999998</c:v>
                </c:pt>
                <c:pt idx="42983" formatCode="General">
                  <c:v>0.88532199999999961</c:v>
                </c:pt>
                <c:pt idx="42984" formatCode="General">
                  <c:v>0.88533699999999937</c:v>
                </c:pt>
                <c:pt idx="42985" formatCode="General">
                  <c:v>0.88535999999999959</c:v>
                </c:pt>
                <c:pt idx="42986" formatCode="General">
                  <c:v>0.88538299999999936</c:v>
                </c:pt>
                <c:pt idx="42987" formatCode="General">
                  <c:v>0.885405</c:v>
                </c:pt>
                <c:pt idx="42988" formatCode="General">
                  <c:v>0.88541999999999943</c:v>
                </c:pt>
                <c:pt idx="42989" formatCode="General">
                  <c:v>0.88544199999999951</c:v>
                </c:pt>
                <c:pt idx="42990" formatCode="General">
                  <c:v>0.88546499999999928</c:v>
                </c:pt>
                <c:pt idx="42991" formatCode="General">
                  <c:v>0.8854799999999996</c:v>
                </c:pt>
                <c:pt idx="42992" formatCode="General">
                  <c:v>0.88550299999999937</c:v>
                </c:pt>
                <c:pt idx="42993" formatCode="General">
                  <c:v>0.88552500000000001</c:v>
                </c:pt>
                <c:pt idx="42994" formatCode="General">
                  <c:v>0.88554699999999942</c:v>
                </c:pt>
                <c:pt idx="42995" formatCode="General">
                  <c:v>0.88556199999999929</c:v>
                </c:pt>
                <c:pt idx="42996" formatCode="General">
                  <c:v>0.88558499999999929</c:v>
                </c:pt>
                <c:pt idx="42997" formatCode="General">
                  <c:v>0.88560799999999951</c:v>
                </c:pt>
                <c:pt idx="42998" formatCode="General">
                  <c:v>0.88563000000000003</c:v>
                </c:pt>
                <c:pt idx="42999" formatCode="General">
                  <c:v>0.88564500000000046</c:v>
                </c:pt>
                <c:pt idx="43000" formatCode="General">
                  <c:v>0.88566800000000001</c:v>
                </c:pt>
                <c:pt idx="43001" formatCode="General">
                  <c:v>0.88568999999999998</c:v>
                </c:pt>
                <c:pt idx="43002" formatCode="General">
                  <c:v>0.88571299999999942</c:v>
                </c:pt>
                <c:pt idx="43003" formatCode="General">
                  <c:v>0.88572799999999996</c:v>
                </c:pt>
                <c:pt idx="43004" formatCode="General">
                  <c:v>0.88575000000000004</c:v>
                </c:pt>
                <c:pt idx="43005" formatCode="General">
                  <c:v>0.885772</c:v>
                </c:pt>
                <c:pt idx="43006" formatCode="General">
                  <c:v>0.88579500000000044</c:v>
                </c:pt>
                <c:pt idx="43007" formatCode="General">
                  <c:v>0.88580999999999999</c:v>
                </c:pt>
                <c:pt idx="43008" formatCode="General">
                  <c:v>0.88583299999999943</c:v>
                </c:pt>
                <c:pt idx="43009" formatCode="General">
                  <c:v>0.8858549999999995</c:v>
                </c:pt>
                <c:pt idx="43010" formatCode="General">
                  <c:v>0.88587700000000003</c:v>
                </c:pt>
                <c:pt idx="43011" formatCode="General">
                  <c:v>0.88589300000000004</c:v>
                </c:pt>
                <c:pt idx="43012" formatCode="General">
                  <c:v>0.88591500000000001</c:v>
                </c:pt>
                <c:pt idx="43013" formatCode="General">
                  <c:v>0.88593699999999942</c:v>
                </c:pt>
                <c:pt idx="43014" formatCode="General">
                  <c:v>0.88595999999999997</c:v>
                </c:pt>
                <c:pt idx="43015" formatCode="General">
                  <c:v>0.88597499999999996</c:v>
                </c:pt>
                <c:pt idx="43016" formatCode="General">
                  <c:v>0.88599700000000003</c:v>
                </c:pt>
                <c:pt idx="43017" formatCode="General">
                  <c:v>0.88602000000000003</c:v>
                </c:pt>
                <c:pt idx="43018" formatCode="General">
                  <c:v>0.88604300000000003</c:v>
                </c:pt>
                <c:pt idx="43019" formatCode="General">
                  <c:v>0.88605800000000001</c:v>
                </c:pt>
                <c:pt idx="43020" formatCode="General">
                  <c:v>0.88607999999999998</c:v>
                </c:pt>
                <c:pt idx="43021" formatCode="General">
                  <c:v>0.8861019999999995</c:v>
                </c:pt>
                <c:pt idx="43022" formatCode="General">
                  <c:v>0.88612500000000005</c:v>
                </c:pt>
                <c:pt idx="43023" formatCode="General">
                  <c:v>0.88614000000000004</c:v>
                </c:pt>
                <c:pt idx="43024" formatCode="General">
                  <c:v>0.88616199999999956</c:v>
                </c:pt>
                <c:pt idx="43025" formatCode="General">
                  <c:v>0.886185</c:v>
                </c:pt>
                <c:pt idx="43026" formatCode="General">
                  <c:v>0.886208</c:v>
                </c:pt>
                <c:pt idx="43027" formatCode="General">
                  <c:v>0.88622199999999951</c:v>
                </c:pt>
                <c:pt idx="43028" formatCode="General">
                  <c:v>0.88624499999999951</c:v>
                </c:pt>
                <c:pt idx="43029" formatCode="General">
                  <c:v>0.88626799999999928</c:v>
                </c:pt>
                <c:pt idx="43030" formatCode="General">
                  <c:v>0.88629000000000002</c:v>
                </c:pt>
                <c:pt idx="43031" formatCode="General">
                  <c:v>0.88630500000000001</c:v>
                </c:pt>
                <c:pt idx="43032" formatCode="General">
                  <c:v>0.886328</c:v>
                </c:pt>
                <c:pt idx="43033" formatCode="General">
                  <c:v>0.88634999999999997</c:v>
                </c:pt>
                <c:pt idx="43034" formatCode="General">
                  <c:v>0.8863719999999996</c:v>
                </c:pt>
                <c:pt idx="43035" formatCode="General">
                  <c:v>0.88638699999999937</c:v>
                </c:pt>
                <c:pt idx="43036" formatCode="General">
                  <c:v>0.88640999999999959</c:v>
                </c:pt>
                <c:pt idx="43037" formatCode="General">
                  <c:v>0.88643299999999936</c:v>
                </c:pt>
                <c:pt idx="43038" formatCode="General">
                  <c:v>0.88645499999999955</c:v>
                </c:pt>
                <c:pt idx="43039" formatCode="General">
                  <c:v>0.88646999999999943</c:v>
                </c:pt>
                <c:pt idx="43040" formatCode="General">
                  <c:v>0.8864919999999995</c:v>
                </c:pt>
                <c:pt idx="43041" formatCode="General">
                  <c:v>0.88651499999999939</c:v>
                </c:pt>
                <c:pt idx="43042" formatCode="General">
                  <c:v>0.88653699999999935</c:v>
                </c:pt>
                <c:pt idx="43043" formatCode="General">
                  <c:v>0.88655299999999937</c:v>
                </c:pt>
                <c:pt idx="43044" formatCode="General">
                  <c:v>0.886575</c:v>
                </c:pt>
                <c:pt idx="43045" formatCode="General">
                  <c:v>0.88659699999999941</c:v>
                </c:pt>
                <c:pt idx="43046" formatCode="General">
                  <c:v>0.88661999999999996</c:v>
                </c:pt>
                <c:pt idx="43047" formatCode="General">
                  <c:v>0.88663499999999951</c:v>
                </c:pt>
                <c:pt idx="43048" formatCode="General">
                  <c:v>0.8866579999999995</c:v>
                </c:pt>
                <c:pt idx="43049" formatCode="General">
                  <c:v>0.88668000000000002</c:v>
                </c:pt>
                <c:pt idx="43050" formatCode="General">
                  <c:v>0.88670199999999999</c:v>
                </c:pt>
                <c:pt idx="43051" formatCode="General">
                  <c:v>0.88671699999999942</c:v>
                </c:pt>
                <c:pt idx="43052" formatCode="General">
                  <c:v>0.88673999999999997</c:v>
                </c:pt>
                <c:pt idx="43053" formatCode="General">
                  <c:v>0.88676199999999961</c:v>
                </c:pt>
                <c:pt idx="43054" formatCode="General">
                  <c:v>0.88678500000000005</c:v>
                </c:pt>
                <c:pt idx="43055" formatCode="General">
                  <c:v>0.88680000000000003</c:v>
                </c:pt>
                <c:pt idx="43056" formatCode="General">
                  <c:v>0.886822</c:v>
                </c:pt>
                <c:pt idx="43057" formatCode="General">
                  <c:v>0.88684499999999999</c:v>
                </c:pt>
                <c:pt idx="43058" formatCode="General">
                  <c:v>0.88686799999999955</c:v>
                </c:pt>
                <c:pt idx="43059" formatCode="General">
                  <c:v>0.88688299999999942</c:v>
                </c:pt>
                <c:pt idx="43060" formatCode="General">
                  <c:v>0.88690500000000005</c:v>
                </c:pt>
                <c:pt idx="43061" formatCode="General">
                  <c:v>0.88692700000000002</c:v>
                </c:pt>
                <c:pt idx="43062" formatCode="General">
                  <c:v>0.88694300000000004</c:v>
                </c:pt>
                <c:pt idx="43063" formatCode="General">
                  <c:v>0.886965</c:v>
                </c:pt>
                <c:pt idx="43064" formatCode="General">
                  <c:v>0.886988</c:v>
                </c:pt>
                <c:pt idx="43065" formatCode="General">
                  <c:v>0.88700999999999997</c:v>
                </c:pt>
                <c:pt idx="43066" formatCode="General">
                  <c:v>0.88702499999999951</c:v>
                </c:pt>
                <c:pt idx="43067" formatCode="General">
                  <c:v>0.88704700000000003</c:v>
                </c:pt>
                <c:pt idx="43068" formatCode="General">
                  <c:v>0.88707000000000003</c:v>
                </c:pt>
                <c:pt idx="43069" formatCode="General">
                  <c:v>0.88709300000000002</c:v>
                </c:pt>
                <c:pt idx="43070" formatCode="General">
                  <c:v>0.88710800000000001</c:v>
                </c:pt>
                <c:pt idx="43071" formatCode="General">
                  <c:v>0.88712999999999997</c:v>
                </c:pt>
                <c:pt idx="43072" formatCode="General">
                  <c:v>0.88715199999999961</c:v>
                </c:pt>
                <c:pt idx="43073" formatCode="General">
                  <c:v>0.88717500000000005</c:v>
                </c:pt>
                <c:pt idx="43074" formatCode="General">
                  <c:v>0.88719000000000003</c:v>
                </c:pt>
                <c:pt idx="43075" formatCode="General">
                  <c:v>0.88721299999999936</c:v>
                </c:pt>
                <c:pt idx="43076" formatCode="General">
                  <c:v>0.887235</c:v>
                </c:pt>
                <c:pt idx="43077" formatCode="General">
                  <c:v>0.88725799999999955</c:v>
                </c:pt>
                <c:pt idx="43078" formatCode="General">
                  <c:v>0.88727199999999951</c:v>
                </c:pt>
                <c:pt idx="43079" formatCode="General">
                  <c:v>0.8872949999999995</c:v>
                </c:pt>
                <c:pt idx="43080" formatCode="General">
                  <c:v>0.88731799999999938</c:v>
                </c:pt>
                <c:pt idx="43081" formatCode="General">
                  <c:v>0.88734000000000002</c:v>
                </c:pt>
                <c:pt idx="43082" formatCode="General">
                  <c:v>0.887355</c:v>
                </c:pt>
                <c:pt idx="43083" formatCode="General">
                  <c:v>0.887378</c:v>
                </c:pt>
                <c:pt idx="43084" formatCode="General">
                  <c:v>0.88739999999999997</c:v>
                </c:pt>
                <c:pt idx="43085" formatCode="General">
                  <c:v>0.8874229999999993</c:v>
                </c:pt>
                <c:pt idx="43086" formatCode="General">
                  <c:v>0.88743699999999937</c:v>
                </c:pt>
                <c:pt idx="43087" formatCode="General">
                  <c:v>0.88745999999999958</c:v>
                </c:pt>
                <c:pt idx="43088" formatCode="General">
                  <c:v>0.88748299999999936</c:v>
                </c:pt>
                <c:pt idx="43089" formatCode="General">
                  <c:v>0.88750499999999954</c:v>
                </c:pt>
                <c:pt idx="43090" formatCode="General">
                  <c:v>0.88751999999999942</c:v>
                </c:pt>
                <c:pt idx="43091" formatCode="General">
                  <c:v>0.88754299999999942</c:v>
                </c:pt>
                <c:pt idx="43092" formatCode="General">
                  <c:v>0.88756499999999938</c:v>
                </c:pt>
                <c:pt idx="43093" formatCode="General">
                  <c:v>0.88758699999999935</c:v>
                </c:pt>
                <c:pt idx="43094" formatCode="General">
                  <c:v>0.88760300000000003</c:v>
                </c:pt>
                <c:pt idx="43095" formatCode="General">
                  <c:v>0.88762500000000044</c:v>
                </c:pt>
                <c:pt idx="43096" formatCode="General">
                  <c:v>0.88764699999999996</c:v>
                </c:pt>
                <c:pt idx="43097" formatCode="General">
                  <c:v>0.88766999999999996</c:v>
                </c:pt>
                <c:pt idx="43098" formatCode="General">
                  <c:v>0.8876849999999995</c:v>
                </c:pt>
                <c:pt idx="43099" formatCode="General">
                  <c:v>0.88770700000000002</c:v>
                </c:pt>
                <c:pt idx="43100" formatCode="General">
                  <c:v>0.88773000000000002</c:v>
                </c:pt>
                <c:pt idx="43101" formatCode="General">
                  <c:v>0.88775300000000001</c:v>
                </c:pt>
                <c:pt idx="43102" formatCode="General">
                  <c:v>0.887768</c:v>
                </c:pt>
                <c:pt idx="43103" formatCode="General">
                  <c:v>0.88778999999999997</c:v>
                </c:pt>
                <c:pt idx="43104" formatCode="General">
                  <c:v>0.8878119999999996</c:v>
                </c:pt>
                <c:pt idx="43105" formatCode="General">
                  <c:v>0.88783500000000004</c:v>
                </c:pt>
                <c:pt idx="43106" formatCode="General">
                  <c:v>0.88785000000000003</c:v>
                </c:pt>
                <c:pt idx="43107" formatCode="General">
                  <c:v>0.88787199999999999</c:v>
                </c:pt>
                <c:pt idx="43108" formatCode="General">
                  <c:v>0.88789499999999999</c:v>
                </c:pt>
                <c:pt idx="43109" formatCode="General">
                  <c:v>0.88791799999999943</c:v>
                </c:pt>
                <c:pt idx="43110" formatCode="General">
                  <c:v>0.88793199999999961</c:v>
                </c:pt>
                <c:pt idx="43111" formatCode="General">
                  <c:v>0.88795500000000005</c:v>
                </c:pt>
                <c:pt idx="43112" formatCode="General">
                  <c:v>0.88797800000000005</c:v>
                </c:pt>
                <c:pt idx="43113" formatCode="General">
                  <c:v>0.88800000000000001</c:v>
                </c:pt>
                <c:pt idx="43114" formatCode="General">
                  <c:v>0.888015</c:v>
                </c:pt>
                <c:pt idx="43115" formatCode="General">
                  <c:v>0.88803799999999955</c:v>
                </c:pt>
                <c:pt idx="43116" formatCode="General">
                  <c:v>0.88805999999999996</c:v>
                </c:pt>
                <c:pt idx="43117" formatCode="General">
                  <c:v>0.88808199999999959</c:v>
                </c:pt>
                <c:pt idx="43118" formatCode="General">
                  <c:v>0.88809700000000003</c:v>
                </c:pt>
                <c:pt idx="43119" formatCode="General">
                  <c:v>0.88812000000000002</c:v>
                </c:pt>
                <c:pt idx="43120" formatCode="General">
                  <c:v>0.88814300000000002</c:v>
                </c:pt>
                <c:pt idx="43121" formatCode="General">
                  <c:v>0.88816499999999943</c:v>
                </c:pt>
                <c:pt idx="43122" formatCode="General">
                  <c:v>0.88817999999999997</c:v>
                </c:pt>
                <c:pt idx="43123" formatCode="General">
                  <c:v>0.8882019999999996</c:v>
                </c:pt>
                <c:pt idx="43124" formatCode="General">
                  <c:v>0.88822500000000004</c:v>
                </c:pt>
                <c:pt idx="43125" formatCode="General">
                  <c:v>0.88824000000000003</c:v>
                </c:pt>
                <c:pt idx="43126" formatCode="General">
                  <c:v>0.88826299999999936</c:v>
                </c:pt>
                <c:pt idx="43127" formatCode="General">
                  <c:v>0.88828499999999955</c:v>
                </c:pt>
                <c:pt idx="43128" formatCode="General">
                  <c:v>0.88830699999999929</c:v>
                </c:pt>
                <c:pt idx="43129" formatCode="General">
                  <c:v>0.8883219999999995</c:v>
                </c:pt>
                <c:pt idx="43130" formatCode="General">
                  <c:v>0.88834500000000005</c:v>
                </c:pt>
                <c:pt idx="43131" formatCode="General">
                  <c:v>0.88836799999999938</c:v>
                </c:pt>
                <c:pt idx="43132" formatCode="General">
                  <c:v>0.88839000000000001</c:v>
                </c:pt>
                <c:pt idx="43133" formatCode="General">
                  <c:v>0.888405</c:v>
                </c:pt>
                <c:pt idx="43134" formatCode="General">
                  <c:v>0.88842699999999941</c:v>
                </c:pt>
                <c:pt idx="43135" formatCode="General">
                  <c:v>0.88844999999999996</c:v>
                </c:pt>
                <c:pt idx="43136" formatCode="General">
                  <c:v>0.8884719999999996</c:v>
                </c:pt>
                <c:pt idx="43137" formatCode="General">
                  <c:v>0.88848800000000006</c:v>
                </c:pt>
                <c:pt idx="43138" formatCode="General">
                  <c:v>0.88850999999999958</c:v>
                </c:pt>
                <c:pt idx="43139" formatCode="General">
                  <c:v>0.88853199999999954</c:v>
                </c:pt>
                <c:pt idx="43140" formatCode="General">
                  <c:v>0.88855499999999943</c:v>
                </c:pt>
                <c:pt idx="43141" formatCode="General">
                  <c:v>0.88856999999999942</c:v>
                </c:pt>
                <c:pt idx="43142" formatCode="General">
                  <c:v>0.88859299999999941</c:v>
                </c:pt>
                <c:pt idx="43143" formatCode="General">
                  <c:v>0.88861500000000004</c:v>
                </c:pt>
                <c:pt idx="43144" formatCode="General">
                  <c:v>0.88863700000000001</c:v>
                </c:pt>
                <c:pt idx="43145" formatCode="General">
                  <c:v>0.88865300000000003</c:v>
                </c:pt>
                <c:pt idx="43146" formatCode="General">
                  <c:v>0.88867499999999999</c:v>
                </c:pt>
                <c:pt idx="43147" formatCode="General">
                  <c:v>0.88869799999999999</c:v>
                </c:pt>
                <c:pt idx="43148" formatCode="General">
                  <c:v>0.88871999999999951</c:v>
                </c:pt>
                <c:pt idx="43149" formatCode="General">
                  <c:v>0.88873500000000005</c:v>
                </c:pt>
                <c:pt idx="43150" formatCode="General">
                  <c:v>0.88875700000000002</c:v>
                </c:pt>
                <c:pt idx="43151" formatCode="General">
                  <c:v>0.88878000000000001</c:v>
                </c:pt>
                <c:pt idx="43152" formatCode="General">
                  <c:v>0.88880300000000001</c:v>
                </c:pt>
                <c:pt idx="43153" formatCode="General">
                  <c:v>0.888818</c:v>
                </c:pt>
                <c:pt idx="43154" formatCode="General">
                  <c:v>0.88883999999999996</c:v>
                </c:pt>
                <c:pt idx="43155" formatCode="General">
                  <c:v>0.8888619999999996</c:v>
                </c:pt>
                <c:pt idx="43156" formatCode="General">
                  <c:v>0.88888500000000004</c:v>
                </c:pt>
                <c:pt idx="43157" formatCode="General">
                  <c:v>0.88890000000000002</c:v>
                </c:pt>
                <c:pt idx="43158" formatCode="General">
                  <c:v>0.88892300000000002</c:v>
                </c:pt>
                <c:pt idx="43159" formatCode="General">
                  <c:v>0.88894499999999999</c:v>
                </c:pt>
                <c:pt idx="43160" formatCode="General">
                  <c:v>0.88896799999999943</c:v>
                </c:pt>
                <c:pt idx="43161" formatCode="General">
                  <c:v>0.88898199999999961</c:v>
                </c:pt>
                <c:pt idx="43162" formatCode="General">
                  <c:v>0.88900500000000005</c:v>
                </c:pt>
                <c:pt idx="43163" formatCode="General">
                  <c:v>0.88902800000000004</c:v>
                </c:pt>
                <c:pt idx="43164" formatCode="General">
                  <c:v>0.88905000000000001</c:v>
                </c:pt>
                <c:pt idx="43165" formatCode="General">
                  <c:v>0.88906499999999955</c:v>
                </c:pt>
                <c:pt idx="43166" formatCode="General">
                  <c:v>0.88908699999999929</c:v>
                </c:pt>
                <c:pt idx="43167" formatCode="General">
                  <c:v>0.88910999999999996</c:v>
                </c:pt>
                <c:pt idx="43168" formatCode="General">
                  <c:v>0.88913199999999959</c:v>
                </c:pt>
                <c:pt idx="43169" formatCode="General">
                  <c:v>0.88914700000000002</c:v>
                </c:pt>
                <c:pt idx="43170" formatCode="General">
                  <c:v>0.88917000000000002</c:v>
                </c:pt>
                <c:pt idx="43171" formatCode="General">
                  <c:v>0.88919300000000001</c:v>
                </c:pt>
                <c:pt idx="43172" formatCode="General">
                  <c:v>0.88921499999999942</c:v>
                </c:pt>
                <c:pt idx="43173" formatCode="General">
                  <c:v>0.88922999999999996</c:v>
                </c:pt>
                <c:pt idx="43174" formatCode="General">
                  <c:v>0.88925299999999929</c:v>
                </c:pt>
                <c:pt idx="43175" formatCode="General">
                  <c:v>0.88927500000000004</c:v>
                </c:pt>
                <c:pt idx="43176" formatCode="General">
                  <c:v>0.889297</c:v>
                </c:pt>
                <c:pt idx="43177" formatCode="General">
                  <c:v>0.88931299999999935</c:v>
                </c:pt>
                <c:pt idx="43178" formatCode="General">
                  <c:v>0.88933499999999943</c:v>
                </c:pt>
                <c:pt idx="43179" formatCode="General">
                  <c:v>0.88935699999999929</c:v>
                </c:pt>
                <c:pt idx="43180" formatCode="General">
                  <c:v>0.8893799999999995</c:v>
                </c:pt>
                <c:pt idx="43181" formatCode="General">
                  <c:v>0.88939500000000005</c:v>
                </c:pt>
                <c:pt idx="43182" formatCode="General">
                  <c:v>0.88941799999999938</c:v>
                </c:pt>
                <c:pt idx="43183" formatCode="General">
                  <c:v>0.88944000000000001</c:v>
                </c:pt>
                <c:pt idx="43184" formatCode="General">
                  <c:v>0.88946299999999923</c:v>
                </c:pt>
                <c:pt idx="43185" formatCode="General">
                  <c:v>0.88947799999999955</c:v>
                </c:pt>
                <c:pt idx="43186" formatCode="General">
                  <c:v>0.88949999999999996</c:v>
                </c:pt>
                <c:pt idx="43187" formatCode="General">
                  <c:v>0.88952199999999959</c:v>
                </c:pt>
                <c:pt idx="43188" formatCode="General">
                  <c:v>0.88954500000000003</c:v>
                </c:pt>
                <c:pt idx="43189" formatCode="General">
                  <c:v>0.88955999999999957</c:v>
                </c:pt>
                <c:pt idx="43190" formatCode="General">
                  <c:v>0.88958199999999943</c:v>
                </c:pt>
                <c:pt idx="43191" formatCode="General">
                  <c:v>0.88960499999999998</c:v>
                </c:pt>
                <c:pt idx="43192" formatCode="General">
                  <c:v>0.88962799999999997</c:v>
                </c:pt>
                <c:pt idx="43193" formatCode="General">
                  <c:v>0.88964299999999996</c:v>
                </c:pt>
                <c:pt idx="43194" formatCode="General">
                  <c:v>0.88966500000000004</c:v>
                </c:pt>
                <c:pt idx="43195" formatCode="General">
                  <c:v>0.88968700000000001</c:v>
                </c:pt>
                <c:pt idx="43196" formatCode="General">
                  <c:v>0.88970199999999999</c:v>
                </c:pt>
                <c:pt idx="43197" formatCode="General">
                  <c:v>0.88972499999999999</c:v>
                </c:pt>
                <c:pt idx="43198" formatCode="General">
                  <c:v>0.88974799999999998</c:v>
                </c:pt>
                <c:pt idx="43199" formatCode="General">
                  <c:v>0.88976999999999951</c:v>
                </c:pt>
                <c:pt idx="43200" formatCode="General">
                  <c:v>0.88978500000000005</c:v>
                </c:pt>
                <c:pt idx="43201" formatCode="General">
                  <c:v>0.88980700000000001</c:v>
                </c:pt>
                <c:pt idx="43202" formatCode="General">
                  <c:v>0.88983000000000001</c:v>
                </c:pt>
                <c:pt idx="43203" formatCode="General">
                  <c:v>0.88985300000000001</c:v>
                </c:pt>
                <c:pt idx="43204" formatCode="General">
                  <c:v>0.8898669999999993</c:v>
                </c:pt>
                <c:pt idx="43205" formatCode="General">
                  <c:v>0.88988999999999996</c:v>
                </c:pt>
                <c:pt idx="43206" formatCode="General">
                  <c:v>0.88991199999999959</c:v>
                </c:pt>
                <c:pt idx="43207" formatCode="General">
                  <c:v>0.88993500000000003</c:v>
                </c:pt>
                <c:pt idx="43208" formatCode="General">
                  <c:v>0.88995000000000002</c:v>
                </c:pt>
                <c:pt idx="43209" formatCode="General">
                  <c:v>0.88997300000000001</c:v>
                </c:pt>
                <c:pt idx="43210" formatCode="General">
                  <c:v>0.88999499999999998</c:v>
                </c:pt>
                <c:pt idx="43211" formatCode="General">
                  <c:v>0.89001699999999928</c:v>
                </c:pt>
                <c:pt idx="43212" formatCode="General">
                  <c:v>0.8900319999999996</c:v>
                </c:pt>
                <c:pt idx="43213" formatCode="General">
                  <c:v>0.89005500000000004</c:v>
                </c:pt>
                <c:pt idx="43214" formatCode="General">
                  <c:v>0.89007800000000004</c:v>
                </c:pt>
                <c:pt idx="43215" formatCode="General">
                  <c:v>0.8901</c:v>
                </c:pt>
                <c:pt idx="43216" formatCode="General">
                  <c:v>0.89011499999999955</c:v>
                </c:pt>
                <c:pt idx="43217" formatCode="General">
                  <c:v>0.89013699999999929</c:v>
                </c:pt>
                <c:pt idx="43218" formatCode="General">
                  <c:v>0.89015999999999951</c:v>
                </c:pt>
                <c:pt idx="43219" formatCode="General">
                  <c:v>0.89018199999999958</c:v>
                </c:pt>
                <c:pt idx="43220" formatCode="General">
                  <c:v>0.89019800000000004</c:v>
                </c:pt>
                <c:pt idx="43221" formatCode="General">
                  <c:v>0.89022000000000001</c:v>
                </c:pt>
                <c:pt idx="43222" formatCode="General">
                  <c:v>0.89024199999999998</c:v>
                </c:pt>
                <c:pt idx="43223" formatCode="General">
                  <c:v>0.89026499999999942</c:v>
                </c:pt>
                <c:pt idx="43224" formatCode="General">
                  <c:v>0.89027999999999996</c:v>
                </c:pt>
                <c:pt idx="43225" formatCode="General">
                  <c:v>0.89030299999999929</c:v>
                </c:pt>
                <c:pt idx="43226" formatCode="General">
                  <c:v>0.89032500000000003</c:v>
                </c:pt>
                <c:pt idx="43227" formatCode="General">
                  <c:v>0.890347</c:v>
                </c:pt>
                <c:pt idx="43228" formatCode="General">
                  <c:v>0.89036299999999935</c:v>
                </c:pt>
                <c:pt idx="43229" formatCode="General">
                  <c:v>0.89038499999999943</c:v>
                </c:pt>
                <c:pt idx="43230" formatCode="General">
                  <c:v>0.89040799999999942</c:v>
                </c:pt>
                <c:pt idx="43231" formatCode="General">
                  <c:v>0.89042999999999961</c:v>
                </c:pt>
                <c:pt idx="43232" formatCode="General">
                  <c:v>0.89044500000000004</c:v>
                </c:pt>
                <c:pt idx="43233" formatCode="General">
                  <c:v>0.89046699999999923</c:v>
                </c:pt>
                <c:pt idx="43234" formatCode="General">
                  <c:v>0.89049</c:v>
                </c:pt>
                <c:pt idx="43235" formatCode="General">
                  <c:v>0.89051299999999922</c:v>
                </c:pt>
                <c:pt idx="43236" formatCode="General">
                  <c:v>0.89052799999999943</c:v>
                </c:pt>
                <c:pt idx="43237" formatCode="General">
                  <c:v>0.89054999999999951</c:v>
                </c:pt>
                <c:pt idx="43238" formatCode="General">
                  <c:v>0.89057199999999959</c:v>
                </c:pt>
                <c:pt idx="43239" formatCode="General">
                  <c:v>0.89059500000000003</c:v>
                </c:pt>
                <c:pt idx="43240" formatCode="General">
                  <c:v>0.89061000000000001</c:v>
                </c:pt>
                <c:pt idx="43241" formatCode="General">
                  <c:v>0.89063199999999998</c:v>
                </c:pt>
                <c:pt idx="43242" formatCode="General">
                  <c:v>0.89065499999999997</c:v>
                </c:pt>
                <c:pt idx="43243" formatCode="General">
                  <c:v>0.89067799999999997</c:v>
                </c:pt>
                <c:pt idx="43244" formatCode="General">
                  <c:v>0.89069200000000004</c:v>
                </c:pt>
                <c:pt idx="43245" formatCode="General">
                  <c:v>0.89071500000000003</c:v>
                </c:pt>
                <c:pt idx="43246" formatCode="General">
                  <c:v>0.89073800000000003</c:v>
                </c:pt>
                <c:pt idx="43247" formatCode="General">
                  <c:v>0.89076</c:v>
                </c:pt>
                <c:pt idx="43248" formatCode="General">
                  <c:v>0.89077499999999998</c:v>
                </c:pt>
                <c:pt idx="43249" formatCode="General">
                  <c:v>0.89079699999999951</c:v>
                </c:pt>
                <c:pt idx="43250" formatCode="General">
                  <c:v>0.8908199999999995</c:v>
                </c:pt>
                <c:pt idx="43251" formatCode="General">
                  <c:v>0.89084200000000002</c:v>
                </c:pt>
                <c:pt idx="43252" formatCode="General">
                  <c:v>0.89085700000000001</c:v>
                </c:pt>
                <c:pt idx="43253" formatCode="General">
                  <c:v>0.89088000000000001</c:v>
                </c:pt>
                <c:pt idx="43254" formatCode="General">
                  <c:v>0.890903</c:v>
                </c:pt>
                <c:pt idx="43255" formatCode="General">
                  <c:v>0.89092499999999997</c:v>
                </c:pt>
                <c:pt idx="43256" formatCode="General">
                  <c:v>0.89093999999999951</c:v>
                </c:pt>
                <c:pt idx="43257" formatCode="General">
                  <c:v>0.89096299999999928</c:v>
                </c:pt>
                <c:pt idx="43258" formatCode="General">
                  <c:v>0.89098500000000003</c:v>
                </c:pt>
                <c:pt idx="43259" formatCode="General">
                  <c:v>0.89100000000000001</c:v>
                </c:pt>
                <c:pt idx="43260" formatCode="General">
                  <c:v>0.89102300000000001</c:v>
                </c:pt>
                <c:pt idx="43261" formatCode="General">
                  <c:v>0.89104499999999998</c:v>
                </c:pt>
                <c:pt idx="43262" formatCode="General">
                  <c:v>0.89106699999999939</c:v>
                </c:pt>
                <c:pt idx="43263" formatCode="General">
                  <c:v>0.8910819999999996</c:v>
                </c:pt>
                <c:pt idx="43264" formatCode="General">
                  <c:v>0.89110500000000004</c:v>
                </c:pt>
                <c:pt idx="43265" formatCode="General">
                  <c:v>0.89112800000000003</c:v>
                </c:pt>
                <c:pt idx="43266" formatCode="General">
                  <c:v>0.89115</c:v>
                </c:pt>
                <c:pt idx="43267" formatCode="General">
                  <c:v>0.89116499999999943</c:v>
                </c:pt>
                <c:pt idx="43268" formatCode="General">
                  <c:v>0.89118799999999943</c:v>
                </c:pt>
                <c:pt idx="43269" formatCode="General">
                  <c:v>0.8912099999999995</c:v>
                </c:pt>
                <c:pt idx="43270" formatCode="General">
                  <c:v>0.89123199999999958</c:v>
                </c:pt>
                <c:pt idx="43271" formatCode="General">
                  <c:v>0.89124800000000004</c:v>
                </c:pt>
                <c:pt idx="43272" formatCode="General">
                  <c:v>0.89127000000000001</c:v>
                </c:pt>
                <c:pt idx="43273" formatCode="General">
                  <c:v>0.89129199999999997</c:v>
                </c:pt>
                <c:pt idx="43274" formatCode="General">
                  <c:v>0.89131499999999941</c:v>
                </c:pt>
                <c:pt idx="43275" formatCode="General">
                  <c:v>0.89132999999999996</c:v>
                </c:pt>
                <c:pt idx="43276" formatCode="General">
                  <c:v>0.89135299999999928</c:v>
                </c:pt>
                <c:pt idx="43277" formatCode="General">
                  <c:v>0.89137500000000003</c:v>
                </c:pt>
                <c:pt idx="43278" formatCode="General">
                  <c:v>0.89139699999999955</c:v>
                </c:pt>
                <c:pt idx="43279" formatCode="General">
                  <c:v>0.89141199999999943</c:v>
                </c:pt>
                <c:pt idx="43280" formatCode="General">
                  <c:v>0.89143499999999942</c:v>
                </c:pt>
                <c:pt idx="43281" formatCode="General">
                  <c:v>0.89145699999999939</c:v>
                </c:pt>
                <c:pt idx="43282" formatCode="General">
                  <c:v>0.89147999999999961</c:v>
                </c:pt>
                <c:pt idx="43283" formatCode="General">
                  <c:v>0.89149500000000004</c:v>
                </c:pt>
                <c:pt idx="43284" formatCode="General">
                  <c:v>0.89151699999999923</c:v>
                </c:pt>
                <c:pt idx="43285" formatCode="General">
                  <c:v>0.89154</c:v>
                </c:pt>
                <c:pt idx="43286" formatCode="General">
                  <c:v>0.89156299999999911</c:v>
                </c:pt>
                <c:pt idx="43287" formatCode="General">
                  <c:v>0.89157799999999943</c:v>
                </c:pt>
                <c:pt idx="43288" formatCode="General">
                  <c:v>0.8915999999999995</c:v>
                </c:pt>
                <c:pt idx="43289" formatCode="General">
                  <c:v>0.89162200000000003</c:v>
                </c:pt>
                <c:pt idx="43290" formatCode="General">
                  <c:v>0.89164500000000046</c:v>
                </c:pt>
                <c:pt idx="43291" formatCode="General">
                  <c:v>0.89166000000000001</c:v>
                </c:pt>
                <c:pt idx="43292" formatCode="General">
                  <c:v>0.891683</c:v>
                </c:pt>
                <c:pt idx="43293" formatCode="General">
                  <c:v>0.89170499999999997</c:v>
                </c:pt>
                <c:pt idx="43294" formatCode="General">
                  <c:v>0.89172799999999997</c:v>
                </c:pt>
                <c:pt idx="43295" formatCode="General">
                  <c:v>0.89174200000000003</c:v>
                </c:pt>
                <c:pt idx="43296" formatCode="General">
                  <c:v>0.89176500000000003</c:v>
                </c:pt>
                <c:pt idx="43297" formatCode="General">
                  <c:v>0.89178800000000003</c:v>
                </c:pt>
                <c:pt idx="43298" formatCode="General">
                  <c:v>0.89180999999999999</c:v>
                </c:pt>
                <c:pt idx="43299" formatCode="General">
                  <c:v>0.89182499999999998</c:v>
                </c:pt>
                <c:pt idx="43300" formatCode="General">
                  <c:v>0.8918469999999995</c:v>
                </c:pt>
                <c:pt idx="43301" formatCode="General">
                  <c:v>0.89187000000000005</c:v>
                </c:pt>
                <c:pt idx="43302" formatCode="General">
                  <c:v>0.89189200000000002</c:v>
                </c:pt>
                <c:pt idx="43303" formatCode="General">
                  <c:v>0.89190800000000003</c:v>
                </c:pt>
                <c:pt idx="43304" formatCode="General">
                  <c:v>0.89193</c:v>
                </c:pt>
                <c:pt idx="43305" formatCode="General">
                  <c:v>0.891953</c:v>
                </c:pt>
                <c:pt idx="43306" formatCode="General">
                  <c:v>0.89197499999999996</c:v>
                </c:pt>
                <c:pt idx="43307" formatCode="General">
                  <c:v>0.89198999999999951</c:v>
                </c:pt>
                <c:pt idx="43308" formatCode="General">
                  <c:v>0.89201299999999928</c:v>
                </c:pt>
                <c:pt idx="43309" formatCode="General">
                  <c:v>0.89203500000000002</c:v>
                </c:pt>
                <c:pt idx="43310" formatCode="General">
                  <c:v>0.89205699999999954</c:v>
                </c:pt>
                <c:pt idx="43311" formatCode="General">
                  <c:v>0.89207199999999998</c:v>
                </c:pt>
                <c:pt idx="43312" formatCode="General">
                  <c:v>0.89209499999999997</c:v>
                </c:pt>
                <c:pt idx="43313" formatCode="General">
                  <c:v>0.89211799999999941</c:v>
                </c:pt>
                <c:pt idx="43314" formatCode="General">
                  <c:v>0.89214000000000004</c:v>
                </c:pt>
                <c:pt idx="43315" formatCode="General">
                  <c:v>0.89215500000000003</c:v>
                </c:pt>
                <c:pt idx="43316" formatCode="General">
                  <c:v>0.892177</c:v>
                </c:pt>
                <c:pt idx="43317" formatCode="General">
                  <c:v>0.89219999999999999</c:v>
                </c:pt>
                <c:pt idx="43318" formatCode="General">
                  <c:v>0.89222299999999954</c:v>
                </c:pt>
                <c:pt idx="43319" formatCode="General">
                  <c:v>0.89223799999999942</c:v>
                </c:pt>
                <c:pt idx="43320" formatCode="General">
                  <c:v>0.89225999999999961</c:v>
                </c:pt>
                <c:pt idx="43321" formatCode="General">
                  <c:v>0.89228199999999958</c:v>
                </c:pt>
                <c:pt idx="43322" formatCode="General">
                  <c:v>0.89230500000000001</c:v>
                </c:pt>
                <c:pt idx="43323" formatCode="General">
                  <c:v>0.89232</c:v>
                </c:pt>
                <c:pt idx="43324" formatCode="General">
                  <c:v>0.89234199999999997</c:v>
                </c:pt>
                <c:pt idx="43325" formatCode="General">
                  <c:v>0.8923649999999993</c:v>
                </c:pt>
                <c:pt idx="43326" formatCode="General">
                  <c:v>0.89237999999999951</c:v>
                </c:pt>
                <c:pt idx="43327" formatCode="General">
                  <c:v>0.89240199999999958</c:v>
                </c:pt>
                <c:pt idx="43328" formatCode="General">
                  <c:v>0.89242500000000002</c:v>
                </c:pt>
                <c:pt idx="43329" formatCode="General">
                  <c:v>0.89244800000000002</c:v>
                </c:pt>
                <c:pt idx="43330" formatCode="General">
                  <c:v>0.89246299999999923</c:v>
                </c:pt>
                <c:pt idx="43331" formatCode="General">
                  <c:v>0.89248499999999942</c:v>
                </c:pt>
                <c:pt idx="43332" formatCode="General">
                  <c:v>0.89250699999999938</c:v>
                </c:pt>
                <c:pt idx="43333" formatCode="General">
                  <c:v>0.8925299999999996</c:v>
                </c:pt>
                <c:pt idx="43334" formatCode="General">
                  <c:v>0.89254500000000003</c:v>
                </c:pt>
                <c:pt idx="43335" formatCode="General">
                  <c:v>0.89256699999999922</c:v>
                </c:pt>
                <c:pt idx="43336" formatCode="General">
                  <c:v>0.89258999999999955</c:v>
                </c:pt>
                <c:pt idx="43337" formatCode="General">
                  <c:v>0.89261299999999955</c:v>
                </c:pt>
                <c:pt idx="43338" formatCode="General">
                  <c:v>0.8926269999999995</c:v>
                </c:pt>
                <c:pt idx="43339" formatCode="General">
                  <c:v>0.89265000000000005</c:v>
                </c:pt>
                <c:pt idx="43340" formatCode="General">
                  <c:v>0.89267300000000005</c:v>
                </c:pt>
                <c:pt idx="43341" formatCode="General">
                  <c:v>0.89269500000000046</c:v>
                </c:pt>
                <c:pt idx="43342" formatCode="General">
                  <c:v>0.89271</c:v>
                </c:pt>
                <c:pt idx="43343" formatCode="General">
                  <c:v>0.892733</c:v>
                </c:pt>
                <c:pt idx="43344" formatCode="General">
                  <c:v>0.89275499999999997</c:v>
                </c:pt>
                <c:pt idx="43345" formatCode="General">
                  <c:v>0.89277700000000004</c:v>
                </c:pt>
                <c:pt idx="43346" formatCode="General">
                  <c:v>0.89279200000000003</c:v>
                </c:pt>
                <c:pt idx="43347" formatCode="General">
                  <c:v>0.89281500000000003</c:v>
                </c:pt>
                <c:pt idx="43348" formatCode="General">
                  <c:v>0.89283800000000002</c:v>
                </c:pt>
                <c:pt idx="43349" formatCode="General">
                  <c:v>0.89285999999999999</c:v>
                </c:pt>
                <c:pt idx="43350" formatCode="General">
                  <c:v>0.89287499999999997</c:v>
                </c:pt>
                <c:pt idx="43351" formatCode="General">
                  <c:v>0.89289700000000005</c:v>
                </c:pt>
                <c:pt idx="43352" formatCode="General">
                  <c:v>0.89292000000000005</c:v>
                </c:pt>
                <c:pt idx="43353" formatCode="General">
                  <c:v>0.89294200000000001</c:v>
                </c:pt>
                <c:pt idx="43354" formatCode="General">
                  <c:v>0.89295800000000003</c:v>
                </c:pt>
                <c:pt idx="43355" formatCode="General">
                  <c:v>0.89298</c:v>
                </c:pt>
                <c:pt idx="43356" formatCode="General">
                  <c:v>0.89300199999999996</c:v>
                </c:pt>
                <c:pt idx="43357" formatCode="General">
                  <c:v>0.89302499999999996</c:v>
                </c:pt>
                <c:pt idx="43358" formatCode="General">
                  <c:v>0.8930399999999995</c:v>
                </c:pt>
                <c:pt idx="43359" formatCode="General">
                  <c:v>0.89306299999999939</c:v>
                </c:pt>
                <c:pt idx="43360" formatCode="General">
                  <c:v>0.89308500000000002</c:v>
                </c:pt>
                <c:pt idx="43361" formatCode="General">
                  <c:v>0.89310699999999943</c:v>
                </c:pt>
                <c:pt idx="43362" formatCode="General">
                  <c:v>0.89312199999999997</c:v>
                </c:pt>
                <c:pt idx="43363" formatCode="General">
                  <c:v>0.89314499999999997</c:v>
                </c:pt>
                <c:pt idx="43364" formatCode="General">
                  <c:v>0.89316699999999938</c:v>
                </c:pt>
                <c:pt idx="43365" formatCode="General">
                  <c:v>0.89319000000000004</c:v>
                </c:pt>
                <c:pt idx="43366" formatCode="General">
                  <c:v>0.89320500000000003</c:v>
                </c:pt>
                <c:pt idx="43367" formatCode="General">
                  <c:v>0.89322699999999955</c:v>
                </c:pt>
                <c:pt idx="43368" formatCode="General">
                  <c:v>0.89324999999999999</c:v>
                </c:pt>
                <c:pt idx="43369" formatCode="General">
                  <c:v>0.89327299999999943</c:v>
                </c:pt>
                <c:pt idx="43370" formatCode="General">
                  <c:v>0.89328799999999942</c:v>
                </c:pt>
                <c:pt idx="43371" formatCode="General">
                  <c:v>0.8933099999999996</c:v>
                </c:pt>
                <c:pt idx="43372" formatCode="General">
                  <c:v>0.89333199999999957</c:v>
                </c:pt>
                <c:pt idx="43373" formatCode="General">
                  <c:v>0.89335500000000001</c:v>
                </c:pt>
                <c:pt idx="43374" formatCode="General">
                  <c:v>0.89337</c:v>
                </c:pt>
                <c:pt idx="43375" formatCode="General">
                  <c:v>0.89339299999999955</c:v>
                </c:pt>
                <c:pt idx="43376" formatCode="General">
                  <c:v>0.89341499999999929</c:v>
                </c:pt>
                <c:pt idx="43377" formatCode="General">
                  <c:v>0.89343799999999929</c:v>
                </c:pt>
                <c:pt idx="43378" formatCode="General">
                  <c:v>0.89345199999999958</c:v>
                </c:pt>
                <c:pt idx="43379" formatCode="General">
                  <c:v>0.89347500000000002</c:v>
                </c:pt>
                <c:pt idx="43380" formatCode="General">
                  <c:v>0.89349800000000001</c:v>
                </c:pt>
                <c:pt idx="43381" formatCode="General">
                  <c:v>0.89351999999999943</c:v>
                </c:pt>
                <c:pt idx="43382" formatCode="General">
                  <c:v>0.89353499999999941</c:v>
                </c:pt>
                <c:pt idx="43383" formatCode="General">
                  <c:v>0.89355699999999938</c:v>
                </c:pt>
                <c:pt idx="43384" formatCode="General">
                  <c:v>0.8935799999999996</c:v>
                </c:pt>
                <c:pt idx="43385" formatCode="General">
                  <c:v>0.89360200000000001</c:v>
                </c:pt>
                <c:pt idx="43386" formatCode="General">
                  <c:v>0.89361800000000002</c:v>
                </c:pt>
                <c:pt idx="43387" formatCode="General">
                  <c:v>0.89363999999999999</c:v>
                </c:pt>
                <c:pt idx="43388" formatCode="General">
                  <c:v>0.89366299999999943</c:v>
                </c:pt>
                <c:pt idx="43389" formatCode="General">
                  <c:v>0.89368499999999951</c:v>
                </c:pt>
                <c:pt idx="43390" formatCode="General">
                  <c:v>0.89370000000000005</c:v>
                </c:pt>
                <c:pt idx="43391" formatCode="General">
                  <c:v>0.89372300000000005</c:v>
                </c:pt>
                <c:pt idx="43392" formatCode="General">
                  <c:v>0.89374500000000046</c:v>
                </c:pt>
                <c:pt idx="43393" formatCode="General">
                  <c:v>0.89376</c:v>
                </c:pt>
                <c:pt idx="43394" formatCode="General">
                  <c:v>0.89378199999999997</c:v>
                </c:pt>
                <c:pt idx="43395" formatCode="General">
                  <c:v>0.89380499999999996</c:v>
                </c:pt>
                <c:pt idx="43396" formatCode="General">
                  <c:v>0.89382700000000004</c:v>
                </c:pt>
                <c:pt idx="43397" formatCode="General">
                  <c:v>0.89384200000000003</c:v>
                </c:pt>
                <c:pt idx="43398" formatCode="General">
                  <c:v>0.89386500000000002</c:v>
                </c:pt>
                <c:pt idx="43399" formatCode="General">
                  <c:v>0.89388800000000002</c:v>
                </c:pt>
                <c:pt idx="43400" formatCode="General">
                  <c:v>0.89390999999999998</c:v>
                </c:pt>
                <c:pt idx="43401" formatCode="General">
                  <c:v>0.89392499999999997</c:v>
                </c:pt>
                <c:pt idx="43402" formatCode="General">
                  <c:v>0.89394799999999996</c:v>
                </c:pt>
                <c:pt idx="43403" formatCode="General">
                  <c:v>0.89397000000000004</c:v>
                </c:pt>
                <c:pt idx="43404" formatCode="General">
                  <c:v>0.89399200000000001</c:v>
                </c:pt>
                <c:pt idx="43405" formatCode="General">
                  <c:v>0.89400800000000002</c:v>
                </c:pt>
                <c:pt idx="43406" formatCode="General">
                  <c:v>0.89402999999999999</c:v>
                </c:pt>
                <c:pt idx="43407" formatCode="General">
                  <c:v>0.89405199999999996</c:v>
                </c:pt>
                <c:pt idx="43408" formatCode="General">
                  <c:v>0.89407499999999951</c:v>
                </c:pt>
                <c:pt idx="43409" formatCode="General">
                  <c:v>0.89409000000000005</c:v>
                </c:pt>
                <c:pt idx="43410" formatCode="General">
                  <c:v>0.89411299999999938</c:v>
                </c:pt>
                <c:pt idx="43411" formatCode="General">
                  <c:v>0.89413500000000001</c:v>
                </c:pt>
                <c:pt idx="43412" formatCode="General">
                  <c:v>0.89415800000000001</c:v>
                </c:pt>
                <c:pt idx="43413" formatCode="General">
                  <c:v>0.894173</c:v>
                </c:pt>
                <c:pt idx="43414" formatCode="General">
                  <c:v>0.89419499999999996</c:v>
                </c:pt>
                <c:pt idx="43415" formatCode="General">
                  <c:v>0.89421699999999937</c:v>
                </c:pt>
                <c:pt idx="43416" formatCode="General">
                  <c:v>0.89424000000000003</c:v>
                </c:pt>
                <c:pt idx="43417" formatCode="General">
                  <c:v>0.89425500000000002</c:v>
                </c:pt>
                <c:pt idx="43418" formatCode="General">
                  <c:v>0.89427699999999954</c:v>
                </c:pt>
                <c:pt idx="43419" formatCode="General">
                  <c:v>0.89429999999999998</c:v>
                </c:pt>
                <c:pt idx="43420" formatCode="General">
                  <c:v>0.89432299999999942</c:v>
                </c:pt>
                <c:pt idx="43421" formatCode="General">
                  <c:v>0.89433799999999941</c:v>
                </c:pt>
                <c:pt idx="43422" formatCode="General">
                  <c:v>0.8943599999999996</c:v>
                </c:pt>
                <c:pt idx="43423" formatCode="General">
                  <c:v>0.89438299999999937</c:v>
                </c:pt>
                <c:pt idx="43424" formatCode="General">
                  <c:v>0.89440500000000001</c:v>
                </c:pt>
                <c:pt idx="43425" formatCode="General">
                  <c:v>0.89441999999999955</c:v>
                </c:pt>
                <c:pt idx="43426" formatCode="General">
                  <c:v>0.89444199999999996</c:v>
                </c:pt>
                <c:pt idx="43427" formatCode="General">
                  <c:v>0.89446499999999929</c:v>
                </c:pt>
                <c:pt idx="43428" formatCode="General">
                  <c:v>0.89448699999999937</c:v>
                </c:pt>
                <c:pt idx="43429" formatCode="General">
                  <c:v>0.89450199999999958</c:v>
                </c:pt>
                <c:pt idx="43430" formatCode="General">
                  <c:v>0.89452500000000001</c:v>
                </c:pt>
                <c:pt idx="43431" formatCode="General">
                  <c:v>0.89454800000000001</c:v>
                </c:pt>
                <c:pt idx="43432" formatCode="General">
                  <c:v>0.89456999999999942</c:v>
                </c:pt>
                <c:pt idx="43433" formatCode="General">
                  <c:v>0.8945849999999993</c:v>
                </c:pt>
                <c:pt idx="43434" formatCode="General">
                  <c:v>0.89460700000000004</c:v>
                </c:pt>
                <c:pt idx="43435" formatCode="General">
                  <c:v>0.89463000000000004</c:v>
                </c:pt>
                <c:pt idx="43436" formatCode="General">
                  <c:v>0.894652</c:v>
                </c:pt>
                <c:pt idx="43437" formatCode="General">
                  <c:v>0.89466800000000002</c:v>
                </c:pt>
                <c:pt idx="43438" formatCode="General">
                  <c:v>0.89468999999999999</c:v>
                </c:pt>
                <c:pt idx="43439" formatCode="General">
                  <c:v>0.89471199999999951</c:v>
                </c:pt>
                <c:pt idx="43440" formatCode="General">
                  <c:v>0.8947349999999995</c:v>
                </c:pt>
                <c:pt idx="43441" formatCode="General">
                  <c:v>0.89475000000000005</c:v>
                </c:pt>
                <c:pt idx="43442" formatCode="General">
                  <c:v>0.89477300000000004</c:v>
                </c:pt>
                <c:pt idx="43443" formatCode="General">
                  <c:v>0.89479500000000045</c:v>
                </c:pt>
                <c:pt idx="43444" formatCode="General">
                  <c:v>0.89481699999999942</c:v>
                </c:pt>
                <c:pt idx="43445" formatCode="General">
                  <c:v>0.89483199999999996</c:v>
                </c:pt>
                <c:pt idx="43446" formatCode="General">
                  <c:v>0.89485499999999996</c:v>
                </c:pt>
                <c:pt idx="43447" formatCode="General">
                  <c:v>0.89487700000000003</c:v>
                </c:pt>
                <c:pt idx="43448" formatCode="General">
                  <c:v>0.89490000000000003</c:v>
                </c:pt>
                <c:pt idx="43449" formatCode="General">
                  <c:v>0.89491500000000002</c:v>
                </c:pt>
                <c:pt idx="43450" formatCode="General">
                  <c:v>0.89493699999999943</c:v>
                </c:pt>
                <c:pt idx="43451" formatCode="General">
                  <c:v>0.89495999999999998</c:v>
                </c:pt>
                <c:pt idx="43452" formatCode="General">
                  <c:v>0.89498299999999942</c:v>
                </c:pt>
                <c:pt idx="43453" formatCode="General">
                  <c:v>0.89499799999999996</c:v>
                </c:pt>
                <c:pt idx="43454" formatCode="General">
                  <c:v>0.89502000000000004</c:v>
                </c:pt>
                <c:pt idx="43455" formatCode="General">
                  <c:v>0.895042</c:v>
                </c:pt>
                <c:pt idx="43456" formatCode="General">
                  <c:v>0.895065</c:v>
                </c:pt>
                <c:pt idx="43457" formatCode="General">
                  <c:v>0.89507999999999999</c:v>
                </c:pt>
                <c:pt idx="43458" formatCode="General">
                  <c:v>0.89510299999999943</c:v>
                </c:pt>
                <c:pt idx="43459" formatCode="General">
                  <c:v>0.8951249999999995</c:v>
                </c:pt>
                <c:pt idx="43460" formatCode="General">
                  <c:v>0.89514000000000005</c:v>
                </c:pt>
                <c:pt idx="43461" formatCode="General">
                  <c:v>0.89516199999999957</c:v>
                </c:pt>
                <c:pt idx="43462" formatCode="General">
                  <c:v>0.89518500000000001</c:v>
                </c:pt>
                <c:pt idx="43463" formatCode="General">
                  <c:v>0.895208</c:v>
                </c:pt>
                <c:pt idx="43464" formatCode="General">
                  <c:v>0.89522299999999955</c:v>
                </c:pt>
                <c:pt idx="43465" formatCode="General">
                  <c:v>0.89524499999999996</c:v>
                </c:pt>
                <c:pt idx="43466" formatCode="General">
                  <c:v>0.89526699999999937</c:v>
                </c:pt>
                <c:pt idx="43467" formatCode="General">
                  <c:v>0.89529000000000003</c:v>
                </c:pt>
                <c:pt idx="43468" formatCode="General">
                  <c:v>0.89530500000000002</c:v>
                </c:pt>
                <c:pt idx="43469" formatCode="General">
                  <c:v>0.89532800000000001</c:v>
                </c:pt>
                <c:pt idx="43470" formatCode="General">
                  <c:v>0.89534999999999998</c:v>
                </c:pt>
                <c:pt idx="43471" formatCode="General">
                  <c:v>0.89537299999999942</c:v>
                </c:pt>
                <c:pt idx="43472" formatCode="General">
                  <c:v>0.89538699999999938</c:v>
                </c:pt>
                <c:pt idx="43473" formatCode="General">
                  <c:v>0.8954099999999996</c:v>
                </c:pt>
                <c:pt idx="43474" formatCode="General">
                  <c:v>0.89543299999999937</c:v>
                </c:pt>
                <c:pt idx="43475" formatCode="General">
                  <c:v>0.895455</c:v>
                </c:pt>
                <c:pt idx="43476" formatCode="General">
                  <c:v>0.89546999999999954</c:v>
                </c:pt>
                <c:pt idx="43477" formatCode="General">
                  <c:v>0.89549199999999951</c:v>
                </c:pt>
                <c:pt idx="43478" formatCode="General">
                  <c:v>0.89551499999999928</c:v>
                </c:pt>
                <c:pt idx="43479" formatCode="General">
                  <c:v>0.89553699999999936</c:v>
                </c:pt>
                <c:pt idx="43480" formatCode="General">
                  <c:v>0.89555199999999957</c:v>
                </c:pt>
                <c:pt idx="43481" formatCode="General">
                  <c:v>0.89557500000000001</c:v>
                </c:pt>
                <c:pt idx="43482" formatCode="General">
                  <c:v>0.89559800000000001</c:v>
                </c:pt>
                <c:pt idx="43483" formatCode="General">
                  <c:v>0.89561999999999997</c:v>
                </c:pt>
                <c:pt idx="43484" formatCode="General">
                  <c:v>0.89563499999999996</c:v>
                </c:pt>
                <c:pt idx="43485" formatCode="General">
                  <c:v>0.89565799999999951</c:v>
                </c:pt>
                <c:pt idx="43486" formatCode="General">
                  <c:v>0.89568000000000003</c:v>
                </c:pt>
                <c:pt idx="43487" formatCode="General">
                  <c:v>0.895702</c:v>
                </c:pt>
                <c:pt idx="43488" formatCode="General">
                  <c:v>0.89571800000000001</c:v>
                </c:pt>
                <c:pt idx="43489" formatCode="General">
                  <c:v>0.89573999999999998</c:v>
                </c:pt>
                <c:pt idx="43490" formatCode="General">
                  <c:v>0.8957619999999995</c:v>
                </c:pt>
                <c:pt idx="43491" formatCode="General">
                  <c:v>0.89578500000000005</c:v>
                </c:pt>
                <c:pt idx="43492" formatCode="General">
                  <c:v>0.89580000000000004</c:v>
                </c:pt>
                <c:pt idx="43493" formatCode="General">
                  <c:v>0.89582300000000004</c:v>
                </c:pt>
                <c:pt idx="43494" formatCode="General">
                  <c:v>0.89584500000000045</c:v>
                </c:pt>
                <c:pt idx="43495" formatCode="General">
                  <c:v>0.895868</c:v>
                </c:pt>
                <c:pt idx="43496" formatCode="General">
                  <c:v>0.89588299999999943</c:v>
                </c:pt>
                <c:pt idx="43497" formatCode="General">
                  <c:v>0.89590499999999951</c:v>
                </c:pt>
                <c:pt idx="43498" formatCode="General">
                  <c:v>0.89592700000000003</c:v>
                </c:pt>
                <c:pt idx="43499" formatCode="General">
                  <c:v>0.89595000000000002</c:v>
                </c:pt>
                <c:pt idx="43500" formatCode="General">
                  <c:v>0.89596500000000001</c:v>
                </c:pt>
                <c:pt idx="43501" formatCode="General">
                  <c:v>0.89598699999999942</c:v>
                </c:pt>
                <c:pt idx="43502" formatCode="General">
                  <c:v>0.89600999999999997</c:v>
                </c:pt>
                <c:pt idx="43503" formatCode="General">
                  <c:v>0.89603299999999941</c:v>
                </c:pt>
                <c:pt idx="43504" formatCode="General">
                  <c:v>0.89604799999999996</c:v>
                </c:pt>
                <c:pt idx="43505" formatCode="General">
                  <c:v>0.89607000000000003</c:v>
                </c:pt>
                <c:pt idx="43506" formatCode="General">
                  <c:v>0.89609300000000003</c:v>
                </c:pt>
                <c:pt idx="43507" formatCode="General">
                  <c:v>0.89611499999999955</c:v>
                </c:pt>
                <c:pt idx="43508" formatCode="General">
                  <c:v>0.89612999999999998</c:v>
                </c:pt>
                <c:pt idx="43509" formatCode="General">
                  <c:v>0.8961519999999995</c:v>
                </c:pt>
                <c:pt idx="43510" formatCode="General">
                  <c:v>0.89617500000000005</c:v>
                </c:pt>
                <c:pt idx="43511" formatCode="General">
                  <c:v>0.89619800000000005</c:v>
                </c:pt>
                <c:pt idx="43512" formatCode="General">
                  <c:v>0.89621199999999956</c:v>
                </c:pt>
                <c:pt idx="43513" formatCode="General">
                  <c:v>0.896235</c:v>
                </c:pt>
                <c:pt idx="43514" formatCode="General">
                  <c:v>0.896258</c:v>
                </c:pt>
                <c:pt idx="43515" formatCode="General">
                  <c:v>0.89627999999999997</c:v>
                </c:pt>
                <c:pt idx="43516" formatCode="General">
                  <c:v>0.89629499999999951</c:v>
                </c:pt>
                <c:pt idx="43517" formatCode="General">
                  <c:v>0.89631699999999936</c:v>
                </c:pt>
                <c:pt idx="43518" formatCode="General">
                  <c:v>0.89634000000000003</c:v>
                </c:pt>
                <c:pt idx="43519" formatCode="General">
                  <c:v>0.89636199999999955</c:v>
                </c:pt>
                <c:pt idx="43520" formatCode="General">
                  <c:v>0.89637800000000001</c:v>
                </c:pt>
                <c:pt idx="43521" formatCode="General">
                  <c:v>0.89639999999999997</c:v>
                </c:pt>
                <c:pt idx="43522" formatCode="General">
                  <c:v>0.89642299999999941</c:v>
                </c:pt>
                <c:pt idx="43523" formatCode="General">
                  <c:v>0.89644500000000005</c:v>
                </c:pt>
                <c:pt idx="43524" formatCode="General">
                  <c:v>0.89645999999999959</c:v>
                </c:pt>
                <c:pt idx="43525" formatCode="General">
                  <c:v>0.89648299999999936</c:v>
                </c:pt>
                <c:pt idx="43526" formatCode="General">
                  <c:v>0.896505</c:v>
                </c:pt>
                <c:pt idx="43527" formatCode="General">
                  <c:v>0.89651999999999943</c:v>
                </c:pt>
                <c:pt idx="43528" formatCode="General">
                  <c:v>0.89654199999999951</c:v>
                </c:pt>
                <c:pt idx="43529" formatCode="General">
                  <c:v>0.89656499999999928</c:v>
                </c:pt>
                <c:pt idx="43530" formatCode="General">
                  <c:v>0.89658699999999936</c:v>
                </c:pt>
                <c:pt idx="43531" formatCode="General">
                  <c:v>0.89660300000000004</c:v>
                </c:pt>
                <c:pt idx="43532" formatCode="General">
                  <c:v>0.89662500000000045</c:v>
                </c:pt>
                <c:pt idx="43533" formatCode="General">
                  <c:v>0.89664800000000044</c:v>
                </c:pt>
                <c:pt idx="43534" formatCode="General">
                  <c:v>0.89666999999999997</c:v>
                </c:pt>
                <c:pt idx="43535" formatCode="General">
                  <c:v>0.89668499999999951</c:v>
                </c:pt>
                <c:pt idx="43536" formatCode="General">
                  <c:v>0.89670799999999951</c:v>
                </c:pt>
                <c:pt idx="43537" formatCode="General">
                  <c:v>0.89673000000000003</c:v>
                </c:pt>
                <c:pt idx="43538" formatCode="General">
                  <c:v>0.89675199999999999</c:v>
                </c:pt>
                <c:pt idx="43539" formatCode="General">
                  <c:v>0.89676699999999943</c:v>
                </c:pt>
                <c:pt idx="43540" formatCode="General">
                  <c:v>0.89678999999999998</c:v>
                </c:pt>
                <c:pt idx="43541" formatCode="General">
                  <c:v>0.89681199999999961</c:v>
                </c:pt>
                <c:pt idx="43542" formatCode="General">
                  <c:v>0.89683500000000005</c:v>
                </c:pt>
                <c:pt idx="43543" formatCode="General">
                  <c:v>0.89685000000000004</c:v>
                </c:pt>
                <c:pt idx="43544" formatCode="General">
                  <c:v>0.896872</c:v>
                </c:pt>
                <c:pt idx="43545" formatCode="General">
                  <c:v>0.89689500000000044</c:v>
                </c:pt>
                <c:pt idx="43546" formatCode="General">
                  <c:v>0.89691799999999955</c:v>
                </c:pt>
                <c:pt idx="43547" formatCode="General">
                  <c:v>0.89693299999999943</c:v>
                </c:pt>
                <c:pt idx="43548" formatCode="General">
                  <c:v>0.8969549999999995</c:v>
                </c:pt>
                <c:pt idx="43549" formatCode="General">
                  <c:v>0.89697700000000002</c:v>
                </c:pt>
                <c:pt idx="43550" formatCode="General">
                  <c:v>0.89700000000000002</c:v>
                </c:pt>
                <c:pt idx="43551" formatCode="General">
                  <c:v>0.89701500000000001</c:v>
                </c:pt>
                <c:pt idx="43552" formatCode="General">
                  <c:v>0.897038</c:v>
                </c:pt>
                <c:pt idx="43553" formatCode="General">
                  <c:v>0.89705999999999997</c:v>
                </c:pt>
                <c:pt idx="43554" formatCode="General">
                  <c:v>0.8970829999999993</c:v>
                </c:pt>
                <c:pt idx="43555" formatCode="General">
                  <c:v>0.89709700000000003</c:v>
                </c:pt>
                <c:pt idx="43556" formatCode="General">
                  <c:v>0.89712000000000003</c:v>
                </c:pt>
                <c:pt idx="43557" formatCode="General">
                  <c:v>0.89714300000000002</c:v>
                </c:pt>
                <c:pt idx="43558" formatCode="General">
                  <c:v>0.89716499999999955</c:v>
                </c:pt>
                <c:pt idx="43559" formatCode="General">
                  <c:v>0.89717999999999998</c:v>
                </c:pt>
                <c:pt idx="43560" formatCode="General">
                  <c:v>0.89720200000000006</c:v>
                </c:pt>
                <c:pt idx="43561" formatCode="General">
                  <c:v>0.89722500000000005</c:v>
                </c:pt>
                <c:pt idx="43562" formatCode="General">
                  <c:v>0.89724700000000002</c:v>
                </c:pt>
                <c:pt idx="43563" formatCode="General">
                  <c:v>0.89726199999999956</c:v>
                </c:pt>
                <c:pt idx="43564" formatCode="General">
                  <c:v>0.897285</c:v>
                </c:pt>
                <c:pt idx="43565" formatCode="General">
                  <c:v>0.89730799999999955</c:v>
                </c:pt>
                <c:pt idx="43566" formatCode="General">
                  <c:v>0.89732999999999996</c:v>
                </c:pt>
                <c:pt idx="43567" formatCode="General">
                  <c:v>0.8973449999999995</c:v>
                </c:pt>
                <c:pt idx="43568" formatCode="General">
                  <c:v>0.89736799999999939</c:v>
                </c:pt>
                <c:pt idx="43569" formatCode="General">
                  <c:v>0.89739000000000002</c:v>
                </c:pt>
                <c:pt idx="43570" formatCode="General">
                  <c:v>0.89741199999999943</c:v>
                </c:pt>
                <c:pt idx="43571" formatCode="General">
                  <c:v>0.89742699999999942</c:v>
                </c:pt>
                <c:pt idx="43572" formatCode="General">
                  <c:v>0.89744999999999997</c:v>
                </c:pt>
                <c:pt idx="43573" formatCode="General">
                  <c:v>0.8974719999999996</c:v>
                </c:pt>
                <c:pt idx="43574" formatCode="General">
                  <c:v>0.89749500000000004</c:v>
                </c:pt>
                <c:pt idx="43575" formatCode="General">
                  <c:v>0.89750999999999959</c:v>
                </c:pt>
                <c:pt idx="43576" formatCode="General">
                  <c:v>0.89753299999999936</c:v>
                </c:pt>
                <c:pt idx="43577" formatCode="General">
                  <c:v>0.89755499999999955</c:v>
                </c:pt>
                <c:pt idx="43578" formatCode="General">
                  <c:v>0.89757799999999943</c:v>
                </c:pt>
                <c:pt idx="43579" formatCode="General">
                  <c:v>0.89759299999999942</c:v>
                </c:pt>
                <c:pt idx="43580" formatCode="General">
                  <c:v>0.89761500000000005</c:v>
                </c:pt>
                <c:pt idx="43581" formatCode="General">
                  <c:v>0.89763700000000002</c:v>
                </c:pt>
                <c:pt idx="43582" formatCode="General">
                  <c:v>0.89766000000000001</c:v>
                </c:pt>
                <c:pt idx="43583" formatCode="General">
                  <c:v>0.89767500000000044</c:v>
                </c:pt>
                <c:pt idx="43584" formatCode="General">
                  <c:v>0.89769699999999997</c:v>
                </c:pt>
                <c:pt idx="43585" formatCode="General">
                  <c:v>0.89771999999999996</c:v>
                </c:pt>
                <c:pt idx="43586" formatCode="General">
                  <c:v>0.89774299999999996</c:v>
                </c:pt>
                <c:pt idx="43587" formatCode="General">
                  <c:v>0.8977579999999995</c:v>
                </c:pt>
                <c:pt idx="43588" formatCode="General">
                  <c:v>0.89778000000000002</c:v>
                </c:pt>
                <c:pt idx="43589" formatCode="General">
                  <c:v>0.89780199999999999</c:v>
                </c:pt>
                <c:pt idx="43590" formatCode="General">
                  <c:v>0.89782499999999998</c:v>
                </c:pt>
                <c:pt idx="43591" formatCode="General">
                  <c:v>0.89783999999999997</c:v>
                </c:pt>
                <c:pt idx="43592" formatCode="General">
                  <c:v>0.8978619999999996</c:v>
                </c:pt>
                <c:pt idx="43593" formatCode="General">
                  <c:v>0.89788500000000004</c:v>
                </c:pt>
                <c:pt idx="43594" formatCode="General">
                  <c:v>0.89790000000000003</c:v>
                </c:pt>
                <c:pt idx="43595" formatCode="General">
                  <c:v>0.897922</c:v>
                </c:pt>
                <c:pt idx="43596" formatCode="General">
                  <c:v>0.89794499999999999</c:v>
                </c:pt>
                <c:pt idx="43597" formatCode="General">
                  <c:v>0.89796799999999954</c:v>
                </c:pt>
                <c:pt idx="43598" formatCode="General">
                  <c:v>0.89798299999999942</c:v>
                </c:pt>
                <c:pt idx="43599" formatCode="General">
                  <c:v>0.89800500000000005</c:v>
                </c:pt>
                <c:pt idx="43600" formatCode="General">
                  <c:v>0.89802700000000002</c:v>
                </c:pt>
                <c:pt idx="43601" formatCode="General">
                  <c:v>0.89805000000000001</c:v>
                </c:pt>
                <c:pt idx="43602" formatCode="General">
                  <c:v>0.898065</c:v>
                </c:pt>
                <c:pt idx="43603" formatCode="General">
                  <c:v>0.898088</c:v>
                </c:pt>
                <c:pt idx="43604" formatCode="General">
                  <c:v>0.89810999999999996</c:v>
                </c:pt>
                <c:pt idx="43605" formatCode="General">
                  <c:v>0.89813299999999929</c:v>
                </c:pt>
                <c:pt idx="43606" formatCode="General">
                  <c:v>0.89814700000000003</c:v>
                </c:pt>
                <c:pt idx="43607" formatCode="General">
                  <c:v>0.89817000000000002</c:v>
                </c:pt>
                <c:pt idx="43608" formatCode="General">
                  <c:v>0.89819300000000002</c:v>
                </c:pt>
                <c:pt idx="43609" formatCode="General">
                  <c:v>0.89821499999999943</c:v>
                </c:pt>
                <c:pt idx="43610" formatCode="General">
                  <c:v>0.89822999999999997</c:v>
                </c:pt>
                <c:pt idx="43611" formatCode="General">
                  <c:v>0.89825199999999961</c:v>
                </c:pt>
                <c:pt idx="43612" formatCode="General">
                  <c:v>0.89827500000000005</c:v>
                </c:pt>
                <c:pt idx="43613" formatCode="General">
                  <c:v>0.89829700000000001</c:v>
                </c:pt>
                <c:pt idx="43614" formatCode="General">
                  <c:v>0.89831299999999936</c:v>
                </c:pt>
                <c:pt idx="43615" formatCode="General">
                  <c:v>0.89833499999999955</c:v>
                </c:pt>
                <c:pt idx="43616" formatCode="General">
                  <c:v>0.89835799999999955</c:v>
                </c:pt>
                <c:pt idx="43617" formatCode="General">
                  <c:v>0.89837999999999996</c:v>
                </c:pt>
                <c:pt idx="43618" formatCode="General">
                  <c:v>0.89839500000000005</c:v>
                </c:pt>
                <c:pt idx="43619" formatCode="General">
                  <c:v>0.89841799999999938</c:v>
                </c:pt>
                <c:pt idx="43620" formatCode="General">
                  <c:v>0.89844000000000002</c:v>
                </c:pt>
                <c:pt idx="43621" formatCode="General">
                  <c:v>0.89846199999999943</c:v>
                </c:pt>
                <c:pt idx="43622" formatCode="General">
                  <c:v>0.89847699999999942</c:v>
                </c:pt>
                <c:pt idx="43623" formatCode="General">
                  <c:v>0.89849999999999997</c:v>
                </c:pt>
                <c:pt idx="43624" formatCode="General">
                  <c:v>0.8985219999999996</c:v>
                </c:pt>
                <c:pt idx="43625" formatCode="General">
                  <c:v>0.89854500000000004</c:v>
                </c:pt>
                <c:pt idx="43626" formatCode="General">
                  <c:v>0.89855999999999958</c:v>
                </c:pt>
                <c:pt idx="43627" formatCode="General">
                  <c:v>0.89858299999999935</c:v>
                </c:pt>
                <c:pt idx="43628" formatCode="General">
                  <c:v>0.89860499999999999</c:v>
                </c:pt>
                <c:pt idx="43629" formatCode="General">
                  <c:v>0.89862799999999998</c:v>
                </c:pt>
                <c:pt idx="43630" formatCode="General">
                  <c:v>0.89864299999999997</c:v>
                </c:pt>
                <c:pt idx="43631" formatCode="General">
                  <c:v>0.89866500000000005</c:v>
                </c:pt>
                <c:pt idx="43632" formatCode="General">
                  <c:v>0.89868700000000001</c:v>
                </c:pt>
                <c:pt idx="43633" formatCode="General">
                  <c:v>0.89871000000000001</c:v>
                </c:pt>
                <c:pt idx="43634" formatCode="General">
                  <c:v>0.89872500000000044</c:v>
                </c:pt>
                <c:pt idx="43635" formatCode="General">
                  <c:v>0.89874699999999996</c:v>
                </c:pt>
                <c:pt idx="43636" formatCode="General">
                  <c:v>0.89876999999999996</c:v>
                </c:pt>
                <c:pt idx="43637" formatCode="General">
                  <c:v>0.89879299999999951</c:v>
                </c:pt>
                <c:pt idx="43638" formatCode="General">
                  <c:v>0.89880800000000005</c:v>
                </c:pt>
                <c:pt idx="43639" formatCode="General">
                  <c:v>0.89883000000000002</c:v>
                </c:pt>
                <c:pt idx="43640" formatCode="General">
                  <c:v>0.89885300000000001</c:v>
                </c:pt>
                <c:pt idx="43641" formatCode="General">
                  <c:v>0.89887499999999998</c:v>
                </c:pt>
                <c:pt idx="43642" formatCode="General">
                  <c:v>0.89888999999999997</c:v>
                </c:pt>
                <c:pt idx="43643" formatCode="General">
                  <c:v>0.8989119999999996</c:v>
                </c:pt>
                <c:pt idx="43644" formatCode="General">
                  <c:v>0.89893500000000004</c:v>
                </c:pt>
                <c:pt idx="43645" formatCode="General">
                  <c:v>0.89895800000000003</c:v>
                </c:pt>
                <c:pt idx="43646" formatCode="General">
                  <c:v>0.89897199999999999</c:v>
                </c:pt>
                <c:pt idx="43647" formatCode="General">
                  <c:v>0.89899499999999999</c:v>
                </c:pt>
                <c:pt idx="43648" formatCode="General">
                  <c:v>0.89901799999999943</c:v>
                </c:pt>
                <c:pt idx="43649" formatCode="General">
                  <c:v>0.89903999999999951</c:v>
                </c:pt>
                <c:pt idx="43650" formatCode="General">
                  <c:v>0.89905500000000005</c:v>
                </c:pt>
                <c:pt idx="43651" formatCode="General">
                  <c:v>0.89907800000000004</c:v>
                </c:pt>
                <c:pt idx="43652" formatCode="General">
                  <c:v>0.89910000000000001</c:v>
                </c:pt>
                <c:pt idx="43653" formatCode="General">
                  <c:v>0.89912199999999998</c:v>
                </c:pt>
                <c:pt idx="43654" formatCode="General">
                  <c:v>0.8991369999999993</c:v>
                </c:pt>
                <c:pt idx="43655" formatCode="General">
                  <c:v>0.89915999999999996</c:v>
                </c:pt>
                <c:pt idx="43656" formatCode="General">
                  <c:v>0.89918199999999959</c:v>
                </c:pt>
                <c:pt idx="43657" formatCode="General">
                  <c:v>0.89920500000000003</c:v>
                </c:pt>
                <c:pt idx="43658" formatCode="General">
                  <c:v>0.89922000000000002</c:v>
                </c:pt>
                <c:pt idx="43659" formatCode="General">
                  <c:v>0.89924300000000001</c:v>
                </c:pt>
                <c:pt idx="43660" formatCode="General">
                  <c:v>0.89926499999999943</c:v>
                </c:pt>
                <c:pt idx="43661" formatCode="General">
                  <c:v>0.89927999999999997</c:v>
                </c:pt>
                <c:pt idx="43662" formatCode="General">
                  <c:v>0.8993019999999996</c:v>
                </c:pt>
                <c:pt idx="43663" formatCode="General">
                  <c:v>0.89932500000000004</c:v>
                </c:pt>
                <c:pt idx="43664" formatCode="General">
                  <c:v>0.89934700000000001</c:v>
                </c:pt>
                <c:pt idx="43665" formatCode="General">
                  <c:v>0.89936299999999936</c:v>
                </c:pt>
                <c:pt idx="43666" formatCode="General">
                  <c:v>0.89938499999999955</c:v>
                </c:pt>
                <c:pt idx="43667" formatCode="General">
                  <c:v>0.89940699999999929</c:v>
                </c:pt>
                <c:pt idx="43668" formatCode="General">
                  <c:v>0.89942999999999951</c:v>
                </c:pt>
                <c:pt idx="43669" formatCode="General">
                  <c:v>0.89944500000000005</c:v>
                </c:pt>
                <c:pt idx="43670" formatCode="General">
                  <c:v>0.89946799999999938</c:v>
                </c:pt>
                <c:pt idx="43671" formatCode="General">
                  <c:v>0.89949000000000001</c:v>
                </c:pt>
                <c:pt idx="43672" formatCode="General">
                  <c:v>0.89951199999999942</c:v>
                </c:pt>
                <c:pt idx="43673" formatCode="General">
                  <c:v>0.8995269999999993</c:v>
                </c:pt>
                <c:pt idx="43674" formatCode="General">
                  <c:v>0.89954999999999996</c:v>
                </c:pt>
                <c:pt idx="43675" formatCode="General">
                  <c:v>0.89957199999999959</c:v>
                </c:pt>
                <c:pt idx="43676" formatCode="General">
                  <c:v>0.89959500000000003</c:v>
                </c:pt>
                <c:pt idx="43677" formatCode="General">
                  <c:v>0.89961000000000002</c:v>
                </c:pt>
                <c:pt idx="43678" formatCode="General">
                  <c:v>0.89963199999999999</c:v>
                </c:pt>
                <c:pt idx="43679" formatCode="General">
                  <c:v>0.89965499999999998</c:v>
                </c:pt>
                <c:pt idx="43680" formatCode="General">
                  <c:v>0.89967799999999998</c:v>
                </c:pt>
                <c:pt idx="43681" formatCode="General">
                  <c:v>0.89969299999999996</c:v>
                </c:pt>
                <c:pt idx="43682" formatCode="General">
                  <c:v>0.89971500000000004</c:v>
                </c:pt>
                <c:pt idx="43683" formatCode="General">
                  <c:v>0.89973700000000001</c:v>
                </c:pt>
                <c:pt idx="43684" formatCode="General">
                  <c:v>0.89976</c:v>
                </c:pt>
                <c:pt idx="43685" formatCode="General">
                  <c:v>0.89977499999999999</c:v>
                </c:pt>
                <c:pt idx="43686" formatCode="General">
                  <c:v>0.89979699999999996</c:v>
                </c:pt>
                <c:pt idx="43687" formatCode="General">
                  <c:v>0.89981999999999951</c:v>
                </c:pt>
                <c:pt idx="43688" formatCode="General">
                  <c:v>0.8998429999999995</c:v>
                </c:pt>
                <c:pt idx="43689" formatCode="General">
                  <c:v>0.89985700000000002</c:v>
                </c:pt>
                <c:pt idx="43690" formatCode="General">
                  <c:v>0.89988000000000001</c:v>
                </c:pt>
                <c:pt idx="43691" formatCode="General">
                  <c:v>0.89990300000000001</c:v>
                </c:pt>
                <c:pt idx="43692" formatCode="General">
                  <c:v>0.89992499999999997</c:v>
                </c:pt>
                <c:pt idx="43693" formatCode="General">
                  <c:v>0.89993999999999996</c:v>
                </c:pt>
                <c:pt idx="43694" formatCode="General">
                  <c:v>0.8999619999999996</c:v>
                </c:pt>
                <c:pt idx="43695" formatCode="General">
                  <c:v>0.89998500000000003</c:v>
                </c:pt>
                <c:pt idx="43696" formatCode="General">
                  <c:v>0.900007</c:v>
                </c:pt>
                <c:pt idx="43697" formatCode="General">
                  <c:v>0.90002300000000002</c:v>
                </c:pt>
                <c:pt idx="43698" formatCode="General">
                  <c:v>0.90004499999999998</c:v>
                </c:pt>
                <c:pt idx="43699" formatCode="General">
                  <c:v>0.90006799999999942</c:v>
                </c:pt>
                <c:pt idx="43700" formatCode="General">
                  <c:v>0.9000899999999995</c:v>
                </c:pt>
                <c:pt idx="43701" formatCode="General">
                  <c:v>0.90010500000000004</c:v>
                </c:pt>
                <c:pt idx="43702" formatCode="General">
                  <c:v>0.90012800000000004</c:v>
                </c:pt>
                <c:pt idx="43703" formatCode="General">
                  <c:v>0.90015000000000001</c:v>
                </c:pt>
                <c:pt idx="43704" formatCode="General">
                  <c:v>0.90017199999999997</c:v>
                </c:pt>
                <c:pt idx="43705" formatCode="General">
                  <c:v>0.90018699999999929</c:v>
                </c:pt>
                <c:pt idx="43706" formatCode="General">
                  <c:v>0.90020999999999951</c:v>
                </c:pt>
                <c:pt idx="43707" formatCode="General">
                  <c:v>0.90023199999999959</c:v>
                </c:pt>
                <c:pt idx="43708" formatCode="General">
                  <c:v>0.90025500000000003</c:v>
                </c:pt>
                <c:pt idx="43709" formatCode="General">
                  <c:v>0.90027000000000001</c:v>
                </c:pt>
                <c:pt idx="43710" formatCode="General">
                  <c:v>0.90029300000000001</c:v>
                </c:pt>
                <c:pt idx="43711" formatCode="General">
                  <c:v>0.90031499999999942</c:v>
                </c:pt>
                <c:pt idx="43712" formatCode="General">
                  <c:v>0.90033799999999942</c:v>
                </c:pt>
                <c:pt idx="43713" formatCode="General">
                  <c:v>0.90035299999999929</c:v>
                </c:pt>
                <c:pt idx="43714" formatCode="General">
                  <c:v>0.90037500000000004</c:v>
                </c:pt>
                <c:pt idx="43715" formatCode="General">
                  <c:v>0.900397</c:v>
                </c:pt>
                <c:pt idx="43716" formatCode="General">
                  <c:v>0.90042</c:v>
                </c:pt>
                <c:pt idx="43717" formatCode="General">
                  <c:v>0.90043499999999943</c:v>
                </c:pt>
                <c:pt idx="43718" formatCode="General">
                  <c:v>0.90045699999999929</c:v>
                </c:pt>
                <c:pt idx="43719" formatCode="General">
                  <c:v>0.9004799999999995</c:v>
                </c:pt>
                <c:pt idx="43720" formatCode="General">
                  <c:v>0.90050299999999939</c:v>
                </c:pt>
                <c:pt idx="43721" formatCode="General">
                  <c:v>0.90051799999999937</c:v>
                </c:pt>
                <c:pt idx="43722" formatCode="General">
                  <c:v>0.90054000000000001</c:v>
                </c:pt>
                <c:pt idx="43723" formatCode="General">
                  <c:v>0.90056299999999923</c:v>
                </c:pt>
                <c:pt idx="43724" formatCode="General">
                  <c:v>0.90058499999999941</c:v>
                </c:pt>
                <c:pt idx="43725" formatCode="General">
                  <c:v>0.90059999999999996</c:v>
                </c:pt>
                <c:pt idx="43726" formatCode="General">
                  <c:v>0.90062200000000003</c:v>
                </c:pt>
                <c:pt idx="43727" formatCode="General">
                  <c:v>0.90064500000000058</c:v>
                </c:pt>
                <c:pt idx="43728" formatCode="General">
                  <c:v>0.90066000000000002</c:v>
                </c:pt>
                <c:pt idx="43729" formatCode="General">
                  <c:v>0.90068199999999998</c:v>
                </c:pt>
                <c:pt idx="43730" formatCode="General">
                  <c:v>0.90070499999999998</c:v>
                </c:pt>
                <c:pt idx="43731" formatCode="General">
                  <c:v>0.90072799999999997</c:v>
                </c:pt>
                <c:pt idx="43732" formatCode="General">
                  <c:v>0.90074299999999996</c:v>
                </c:pt>
                <c:pt idx="43733" formatCode="General">
                  <c:v>0.90076500000000004</c:v>
                </c:pt>
                <c:pt idx="43734" formatCode="General">
                  <c:v>0.90078800000000003</c:v>
                </c:pt>
                <c:pt idx="43735" formatCode="General">
                  <c:v>0.90081</c:v>
                </c:pt>
                <c:pt idx="43736" formatCode="General">
                  <c:v>0.90082499999999999</c:v>
                </c:pt>
                <c:pt idx="43737" formatCode="General">
                  <c:v>0.90084699999999951</c:v>
                </c:pt>
                <c:pt idx="43738" formatCode="General">
                  <c:v>0.9008699999999995</c:v>
                </c:pt>
                <c:pt idx="43739" formatCode="General">
                  <c:v>0.90089300000000005</c:v>
                </c:pt>
                <c:pt idx="43740" formatCode="General">
                  <c:v>0.90090700000000001</c:v>
                </c:pt>
                <c:pt idx="43741" formatCode="General">
                  <c:v>0.90093000000000001</c:v>
                </c:pt>
                <c:pt idx="43742" formatCode="General">
                  <c:v>0.900953</c:v>
                </c:pt>
                <c:pt idx="43743" formatCode="General">
                  <c:v>0.90097499999999997</c:v>
                </c:pt>
                <c:pt idx="43744" formatCode="General">
                  <c:v>0.90098999999999996</c:v>
                </c:pt>
                <c:pt idx="43745" formatCode="General">
                  <c:v>0.90101199999999959</c:v>
                </c:pt>
                <c:pt idx="43746" formatCode="General">
                  <c:v>0.90103500000000003</c:v>
                </c:pt>
                <c:pt idx="43747" formatCode="General">
                  <c:v>0.901057</c:v>
                </c:pt>
                <c:pt idx="43748" formatCode="General">
                  <c:v>0.90107300000000001</c:v>
                </c:pt>
                <c:pt idx="43749" formatCode="General">
                  <c:v>0.90109499999999998</c:v>
                </c:pt>
                <c:pt idx="43750" formatCode="General">
                  <c:v>0.90111799999999942</c:v>
                </c:pt>
                <c:pt idx="43751" formatCode="General">
                  <c:v>0.90114000000000005</c:v>
                </c:pt>
                <c:pt idx="43752" formatCode="General">
                  <c:v>0.90115500000000004</c:v>
                </c:pt>
                <c:pt idx="43753" formatCode="General">
                  <c:v>0.90117800000000003</c:v>
                </c:pt>
                <c:pt idx="43754" formatCode="General">
                  <c:v>0.9012</c:v>
                </c:pt>
                <c:pt idx="43755" formatCode="General">
                  <c:v>0.90122199999999997</c:v>
                </c:pt>
                <c:pt idx="43756" formatCode="General">
                  <c:v>0.90123699999999929</c:v>
                </c:pt>
                <c:pt idx="43757" formatCode="General">
                  <c:v>0.90125999999999951</c:v>
                </c:pt>
                <c:pt idx="43758" formatCode="General">
                  <c:v>0.90128199999999958</c:v>
                </c:pt>
                <c:pt idx="43759" formatCode="General">
                  <c:v>0.90130500000000002</c:v>
                </c:pt>
                <c:pt idx="43760" formatCode="General">
                  <c:v>0.90132000000000001</c:v>
                </c:pt>
                <c:pt idx="43761" formatCode="General">
                  <c:v>0.90134199999999998</c:v>
                </c:pt>
                <c:pt idx="43762" formatCode="General">
                  <c:v>0.90136499999999942</c:v>
                </c:pt>
                <c:pt idx="43763" formatCode="General">
                  <c:v>0.90138799999999941</c:v>
                </c:pt>
                <c:pt idx="43764" formatCode="General">
                  <c:v>0.90140299999999929</c:v>
                </c:pt>
                <c:pt idx="43765" formatCode="General">
                  <c:v>0.90142500000000003</c:v>
                </c:pt>
                <c:pt idx="43766" formatCode="General">
                  <c:v>0.901447</c:v>
                </c:pt>
                <c:pt idx="43767" formatCode="General">
                  <c:v>0.90146999999999955</c:v>
                </c:pt>
                <c:pt idx="43768" formatCode="General">
                  <c:v>0.90148499999999943</c:v>
                </c:pt>
                <c:pt idx="43769" formatCode="General">
                  <c:v>0.90150699999999928</c:v>
                </c:pt>
                <c:pt idx="43770" formatCode="General">
                  <c:v>0.90152999999999961</c:v>
                </c:pt>
                <c:pt idx="43771" formatCode="General">
                  <c:v>0.90155299999999938</c:v>
                </c:pt>
                <c:pt idx="43772" formatCode="General">
                  <c:v>0.90156699999999923</c:v>
                </c:pt>
                <c:pt idx="43773" formatCode="General">
                  <c:v>0.90159</c:v>
                </c:pt>
                <c:pt idx="43774" formatCode="General">
                  <c:v>0.901613</c:v>
                </c:pt>
                <c:pt idx="43775" formatCode="General">
                  <c:v>0.90163499999999996</c:v>
                </c:pt>
                <c:pt idx="43776" formatCode="General">
                  <c:v>0.90164999999999995</c:v>
                </c:pt>
                <c:pt idx="43777" formatCode="General">
                  <c:v>0.90167200000000003</c:v>
                </c:pt>
                <c:pt idx="43778" formatCode="General">
                  <c:v>0.90169500000000058</c:v>
                </c:pt>
                <c:pt idx="43779" formatCode="General">
                  <c:v>0.90171699999999955</c:v>
                </c:pt>
                <c:pt idx="43780" formatCode="General">
                  <c:v>0.90173300000000001</c:v>
                </c:pt>
                <c:pt idx="43781" formatCode="General">
                  <c:v>0.90175499999999997</c:v>
                </c:pt>
                <c:pt idx="43782" formatCode="General">
                  <c:v>0.90177799999999997</c:v>
                </c:pt>
                <c:pt idx="43783" formatCode="General">
                  <c:v>0.90180000000000005</c:v>
                </c:pt>
                <c:pt idx="43784" formatCode="General">
                  <c:v>0.90181500000000003</c:v>
                </c:pt>
                <c:pt idx="43785" formatCode="General">
                  <c:v>0.90183800000000003</c:v>
                </c:pt>
                <c:pt idx="43786" formatCode="General">
                  <c:v>0.90185999999999999</c:v>
                </c:pt>
                <c:pt idx="43787" formatCode="General">
                  <c:v>0.90188199999999996</c:v>
                </c:pt>
                <c:pt idx="43788" formatCode="General">
                  <c:v>0.9018969999999995</c:v>
                </c:pt>
                <c:pt idx="43789" formatCode="General">
                  <c:v>0.90192000000000005</c:v>
                </c:pt>
                <c:pt idx="43790" formatCode="General">
                  <c:v>0.90194200000000002</c:v>
                </c:pt>
                <c:pt idx="43791" formatCode="General">
                  <c:v>0.90196500000000002</c:v>
                </c:pt>
                <c:pt idx="43792" formatCode="General">
                  <c:v>0.90198</c:v>
                </c:pt>
                <c:pt idx="43793" formatCode="General">
                  <c:v>0.902003</c:v>
                </c:pt>
                <c:pt idx="43794" formatCode="General">
                  <c:v>0.90202499999999997</c:v>
                </c:pt>
                <c:pt idx="43795" formatCode="General">
                  <c:v>0.90203999999999951</c:v>
                </c:pt>
                <c:pt idx="43796" formatCode="General">
                  <c:v>0.90206299999999928</c:v>
                </c:pt>
                <c:pt idx="43797" formatCode="General">
                  <c:v>0.90208500000000003</c:v>
                </c:pt>
                <c:pt idx="43798" formatCode="General">
                  <c:v>0.90210699999999955</c:v>
                </c:pt>
                <c:pt idx="43799" formatCode="General">
                  <c:v>0.90212199999999998</c:v>
                </c:pt>
                <c:pt idx="43800" formatCode="General">
                  <c:v>0.90214499999999997</c:v>
                </c:pt>
                <c:pt idx="43801" formatCode="General">
                  <c:v>0.90216699999999939</c:v>
                </c:pt>
                <c:pt idx="43802" formatCode="General">
                  <c:v>0.90219000000000005</c:v>
                </c:pt>
                <c:pt idx="43803" formatCode="General">
                  <c:v>0.90220500000000003</c:v>
                </c:pt>
                <c:pt idx="43804" formatCode="General">
                  <c:v>0.90222800000000003</c:v>
                </c:pt>
                <c:pt idx="43805" formatCode="General">
                  <c:v>0.90225</c:v>
                </c:pt>
                <c:pt idx="43806" formatCode="General">
                  <c:v>0.90227299999999955</c:v>
                </c:pt>
                <c:pt idx="43807" formatCode="General">
                  <c:v>0.90228799999999942</c:v>
                </c:pt>
                <c:pt idx="43808" formatCode="General">
                  <c:v>0.9023099999999995</c:v>
                </c:pt>
                <c:pt idx="43809" formatCode="General">
                  <c:v>0.90233199999999958</c:v>
                </c:pt>
                <c:pt idx="43810" formatCode="General">
                  <c:v>0.90235500000000002</c:v>
                </c:pt>
                <c:pt idx="43811" formatCode="General">
                  <c:v>0.90237000000000001</c:v>
                </c:pt>
                <c:pt idx="43812" formatCode="General">
                  <c:v>0.90239199999999997</c:v>
                </c:pt>
                <c:pt idx="43813" formatCode="General">
                  <c:v>0.90241499999999941</c:v>
                </c:pt>
                <c:pt idx="43814" formatCode="General">
                  <c:v>0.9024379999999993</c:v>
                </c:pt>
                <c:pt idx="43815" formatCode="General">
                  <c:v>0.90245299999999928</c:v>
                </c:pt>
                <c:pt idx="43816" formatCode="General">
                  <c:v>0.90247500000000003</c:v>
                </c:pt>
                <c:pt idx="43817" formatCode="General">
                  <c:v>0.90249800000000002</c:v>
                </c:pt>
                <c:pt idx="43818" formatCode="General">
                  <c:v>0.90251999999999954</c:v>
                </c:pt>
                <c:pt idx="43819" formatCode="General">
                  <c:v>0.90253499999999942</c:v>
                </c:pt>
                <c:pt idx="43820" formatCode="General">
                  <c:v>0.90255699999999939</c:v>
                </c:pt>
                <c:pt idx="43821" formatCode="General">
                  <c:v>0.9025799999999996</c:v>
                </c:pt>
                <c:pt idx="43822" formatCode="General">
                  <c:v>0.90260300000000004</c:v>
                </c:pt>
                <c:pt idx="43823" formatCode="General">
                  <c:v>0.902617</c:v>
                </c:pt>
                <c:pt idx="43824" formatCode="General">
                  <c:v>0.90264000000000044</c:v>
                </c:pt>
                <c:pt idx="43825" formatCode="General">
                  <c:v>0.90266299999999955</c:v>
                </c:pt>
                <c:pt idx="43826" formatCode="General">
                  <c:v>0.90268499999999996</c:v>
                </c:pt>
                <c:pt idx="43827" formatCode="General">
                  <c:v>0.90269999999999995</c:v>
                </c:pt>
                <c:pt idx="43828" formatCode="General">
                  <c:v>0.90272200000000002</c:v>
                </c:pt>
                <c:pt idx="43829" formatCode="General">
                  <c:v>0.90274500000000046</c:v>
                </c:pt>
                <c:pt idx="43830" formatCode="General">
                  <c:v>0.90276699999999943</c:v>
                </c:pt>
                <c:pt idx="43831" formatCode="General">
                  <c:v>0.90278199999999997</c:v>
                </c:pt>
                <c:pt idx="43832" formatCode="General">
                  <c:v>0.90280499999999997</c:v>
                </c:pt>
                <c:pt idx="43833" formatCode="General">
                  <c:v>0.90282799999999996</c:v>
                </c:pt>
                <c:pt idx="43834" formatCode="General">
                  <c:v>0.90285000000000004</c:v>
                </c:pt>
                <c:pt idx="43835" formatCode="General">
                  <c:v>0.90286500000000003</c:v>
                </c:pt>
                <c:pt idx="43836" formatCode="General">
                  <c:v>0.90288800000000002</c:v>
                </c:pt>
                <c:pt idx="43837" formatCode="General">
                  <c:v>0.90290999999999999</c:v>
                </c:pt>
                <c:pt idx="43838" formatCode="General">
                  <c:v>0.90293199999999996</c:v>
                </c:pt>
                <c:pt idx="43839" formatCode="General">
                  <c:v>0.9029470000000005</c:v>
                </c:pt>
                <c:pt idx="43840" formatCode="General">
                  <c:v>0.90297000000000005</c:v>
                </c:pt>
                <c:pt idx="43841" formatCode="General">
                  <c:v>0.90299200000000002</c:v>
                </c:pt>
                <c:pt idx="43842" formatCode="General">
                  <c:v>0.90301500000000001</c:v>
                </c:pt>
                <c:pt idx="43843" formatCode="General">
                  <c:v>0.90303</c:v>
                </c:pt>
                <c:pt idx="43844" formatCode="General">
                  <c:v>0.90305299999999955</c:v>
                </c:pt>
                <c:pt idx="43845" formatCode="General">
                  <c:v>0.90307499999999996</c:v>
                </c:pt>
                <c:pt idx="43846" formatCode="General">
                  <c:v>0.90309799999999996</c:v>
                </c:pt>
                <c:pt idx="43847" formatCode="General">
                  <c:v>0.90311299999999939</c:v>
                </c:pt>
                <c:pt idx="43848" formatCode="General">
                  <c:v>0.90313500000000002</c:v>
                </c:pt>
                <c:pt idx="43849" formatCode="General">
                  <c:v>0.90315699999999943</c:v>
                </c:pt>
                <c:pt idx="43850" formatCode="General">
                  <c:v>0.90317999999999998</c:v>
                </c:pt>
                <c:pt idx="43851" formatCode="General">
                  <c:v>0.90319499999999997</c:v>
                </c:pt>
                <c:pt idx="43852" formatCode="General">
                  <c:v>0.90321699999999938</c:v>
                </c:pt>
                <c:pt idx="43853" formatCode="General">
                  <c:v>0.90324000000000004</c:v>
                </c:pt>
                <c:pt idx="43854" formatCode="General">
                  <c:v>0.90326199999999957</c:v>
                </c:pt>
                <c:pt idx="43855" formatCode="General">
                  <c:v>0.90327800000000003</c:v>
                </c:pt>
                <c:pt idx="43856" formatCode="General">
                  <c:v>0.90329999999999999</c:v>
                </c:pt>
                <c:pt idx="43857" formatCode="General">
                  <c:v>0.90332299999999943</c:v>
                </c:pt>
                <c:pt idx="43858" formatCode="General">
                  <c:v>0.90334499999999951</c:v>
                </c:pt>
                <c:pt idx="43859" formatCode="General">
                  <c:v>0.90335999999999961</c:v>
                </c:pt>
                <c:pt idx="43860" formatCode="General">
                  <c:v>0.90338199999999957</c:v>
                </c:pt>
                <c:pt idx="43861" formatCode="General">
                  <c:v>0.90340500000000001</c:v>
                </c:pt>
                <c:pt idx="43862" formatCode="General">
                  <c:v>0.90342</c:v>
                </c:pt>
                <c:pt idx="43863" formatCode="General">
                  <c:v>0.903443</c:v>
                </c:pt>
                <c:pt idx="43864" formatCode="General">
                  <c:v>0.9034649999999993</c:v>
                </c:pt>
                <c:pt idx="43865" formatCode="General">
                  <c:v>0.90348799999999929</c:v>
                </c:pt>
                <c:pt idx="43866" formatCode="General">
                  <c:v>0.90350299999999928</c:v>
                </c:pt>
                <c:pt idx="43867" formatCode="General">
                  <c:v>0.90352500000000002</c:v>
                </c:pt>
                <c:pt idx="43868" formatCode="General">
                  <c:v>0.90354800000000002</c:v>
                </c:pt>
                <c:pt idx="43869" formatCode="General">
                  <c:v>0.90356999999999943</c:v>
                </c:pt>
                <c:pt idx="43870" formatCode="General">
                  <c:v>0.90358499999999942</c:v>
                </c:pt>
                <c:pt idx="43871" formatCode="General">
                  <c:v>0.90360700000000005</c:v>
                </c:pt>
                <c:pt idx="43872" formatCode="General">
                  <c:v>0.90363000000000004</c:v>
                </c:pt>
                <c:pt idx="43873" formatCode="General">
                  <c:v>0.90365200000000001</c:v>
                </c:pt>
                <c:pt idx="43874" formatCode="General">
                  <c:v>0.903667</c:v>
                </c:pt>
                <c:pt idx="43875" formatCode="General">
                  <c:v>0.90368999999999999</c:v>
                </c:pt>
                <c:pt idx="43876" formatCode="General">
                  <c:v>0.90371299999999954</c:v>
                </c:pt>
                <c:pt idx="43877" formatCode="General">
                  <c:v>0.90373499999999996</c:v>
                </c:pt>
                <c:pt idx="43878" formatCode="General">
                  <c:v>0.90375000000000005</c:v>
                </c:pt>
                <c:pt idx="43879" formatCode="General">
                  <c:v>0.90377300000000005</c:v>
                </c:pt>
                <c:pt idx="43880" formatCode="General">
                  <c:v>0.90379500000000046</c:v>
                </c:pt>
                <c:pt idx="43881" formatCode="General">
                  <c:v>0.90381699999999943</c:v>
                </c:pt>
                <c:pt idx="43882" formatCode="General">
                  <c:v>0.90383199999999997</c:v>
                </c:pt>
                <c:pt idx="43883" formatCode="General">
                  <c:v>0.90385499999999996</c:v>
                </c:pt>
                <c:pt idx="43884" formatCode="General">
                  <c:v>0.90387700000000004</c:v>
                </c:pt>
                <c:pt idx="43885" formatCode="General">
                  <c:v>0.90390000000000004</c:v>
                </c:pt>
                <c:pt idx="43886" formatCode="General">
                  <c:v>0.90391500000000002</c:v>
                </c:pt>
                <c:pt idx="43887" formatCode="General">
                  <c:v>0.90393800000000002</c:v>
                </c:pt>
                <c:pt idx="43888" formatCode="General">
                  <c:v>0.90395999999999999</c:v>
                </c:pt>
                <c:pt idx="43889" formatCode="General">
                  <c:v>0.90398299999999943</c:v>
                </c:pt>
                <c:pt idx="43890" formatCode="General">
                  <c:v>0.90399799999999997</c:v>
                </c:pt>
                <c:pt idx="43891" formatCode="General">
                  <c:v>0.90402000000000005</c:v>
                </c:pt>
                <c:pt idx="43892" formatCode="General">
                  <c:v>0.90404200000000001</c:v>
                </c:pt>
                <c:pt idx="43893" formatCode="General">
                  <c:v>0.90406500000000001</c:v>
                </c:pt>
                <c:pt idx="43894" formatCode="General">
                  <c:v>0.90407999999999999</c:v>
                </c:pt>
                <c:pt idx="43895" formatCode="General">
                  <c:v>0.90410199999999996</c:v>
                </c:pt>
                <c:pt idx="43896" formatCode="General">
                  <c:v>0.90412499999999996</c:v>
                </c:pt>
                <c:pt idx="43897" formatCode="General">
                  <c:v>0.90414799999999951</c:v>
                </c:pt>
                <c:pt idx="43898" formatCode="General">
                  <c:v>0.90416299999999938</c:v>
                </c:pt>
                <c:pt idx="43899" formatCode="General">
                  <c:v>0.90418500000000002</c:v>
                </c:pt>
                <c:pt idx="43900" formatCode="General">
                  <c:v>0.90420699999999943</c:v>
                </c:pt>
                <c:pt idx="43901" formatCode="General">
                  <c:v>0.90422999999999998</c:v>
                </c:pt>
                <c:pt idx="43902" formatCode="General">
                  <c:v>0.90424499999999997</c:v>
                </c:pt>
                <c:pt idx="43903" formatCode="General">
                  <c:v>0.90426699999999938</c:v>
                </c:pt>
                <c:pt idx="43904" formatCode="General">
                  <c:v>0.90429000000000004</c:v>
                </c:pt>
                <c:pt idx="43905" formatCode="General">
                  <c:v>0.90431299999999937</c:v>
                </c:pt>
                <c:pt idx="43906" formatCode="General">
                  <c:v>0.90432699999999955</c:v>
                </c:pt>
                <c:pt idx="43907" formatCode="General">
                  <c:v>0.90434999999999999</c:v>
                </c:pt>
                <c:pt idx="43908" formatCode="General">
                  <c:v>0.90437299999999943</c:v>
                </c:pt>
                <c:pt idx="43909" formatCode="General">
                  <c:v>0.9043949999999995</c:v>
                </c:pt>
                <c:pt idx="43910" formatCode="General">
                  <c:v>0.9044099999999996</c:v>
                </c:pt>
                <c:pt idx="43911" formatCode="General">
                  <c:v>0.90443199999999957</c:v>
                </c:pt>
                <c:pt idx="43912" formatCode="General">
                  <c:v>0.90445500000000001</c:v>
                </c:pt>
                <c:pt idx="43913" formatCode="General">
                  <c:v>0.90447699999999942</c:v>
                </c:pt>
                <c:pt idx="43914" formatCode="General">
                  <c:v>0.90449199999999996</c:v>
                </c:pt>
                <c:pt idx="43915" formatCode="General">
                  <c:v>0.90451499999999929</c:v>
                </c:pt>
                <c:pt idx="43916" formatCode="General">
                  <c:v>0.90453799999999929</c:v>
                </c:pt>
                <c:pt idx="43917" formatCode="General">
                  <c:v>0.90455999999999959</c:v>
                </c:pt>
                <c:pt idx="43918" formatCode="General">
                  <c:v>0.90457500000000002</c:v>
                </c:pt>
                <c:pt idx="43919" formatCode="General">
                  <c:v>0.90459800000000001</c:v>
                </c:pt>
                <c:pt idx="43920" formatCode="General">
                  <c:v>0.90461999999999998</c:v>
                </c:pt>
                <c:pt idx="43921" formatCode="General">
                  <c:v>0.90464199999999995</c:v>
                </c:pt>
                <c:pt idx="43922" formatCode="General">
                  <c:v>0.90465700000000004</c:v>
                </c:pt>
                <c:pt idx="43923" formatCode="General">
                  <c:v>0.90468000000000004</c:v>
                </c:pt>
                <c:pt idx="43924" formatCode="General">
                  <c:v>0.90470200000000001</c:v>
                </c:pt>
                <c:pt idx="43925" formatCode="General">
                  <c:v>0.90472500000000045</c:v>
                </c:pt>
                <c:pt idx="43926" formatCode="General">
                  <c:v>0.90473999999999999</c:v>
                </c:pt>
                <c:pt idx="43927" formatCode="General">
                  <c:v>0.90476299999999943</c:v>
                </c:pt>
                <c:pt idx="43928" formatCode="General">
                  <c:v>0.90478499999999951</c:v>
                </c:pt>
                <c:pt idx="43929" formatCode="General">
                  <c:v>0.90480000000000005</c:v>
                </c:pt>
                <c:pt idx="43930" formatCode="General">
                  <c:v>0.90482300000000004</c:v>
                </c:pt>
                <c:pt idx="43931" formatCode="General">
                  <c:v>0.90484500000000045</c:v>
                </c:pt>
                <c:pt idx="43932" formatCode="General">
                  <c:v>0.90486699999999942</c:v>
                </c:pt>
                <c:pt idx="43933" formatCode="General">
                  <c:v>0.90488199999999996</c:v>
                </c:pt>
                <c:pt idx="43934" formatCode="General">
                  <c:v>0.90490499999999996</c:v>
                </c:pt>
                <c:pt idx="43935" formatCode="General">
                  <c:v>0.90492700000000004</c:v>
                </c:pt>
                <c:pt idx="43936" formatCode="General">
                  <c:v>0.90495000000000003</c:v>
                </c:pt>
                <c:pt idx="43937" formatCode="General">
                  <c:v>0.90496500000000002</c:v>
                </c:pt>
                <c:pt idx="43938" formatCode="General">
                  <c:v>0.90498800000000001</c:v>
                </c:pt>
                <c:pt idx="43939" formatCode="General">
                  <c:v>0.90500999999999998</c:v>
                </c:pt>
                <c:pt idx="43940" formatCode="General">
                  <c:v>0.90503299999999942</c:v>
                </c:pt>
                <c:pt idx="43941" formatCode="General">
                  <c:v>0.90504799999999996</c:v>
                </c:pt>
                <c:pt idx="43942" formatCode="General">
                  <c:v>0.90507000000000004</c:v>
                </c:pt>
                <c:pt idx="43943" formatCode="General">
                  <c:v>0.90509200000000001</c:v>
                </c:pt>
                <c:pt idx="43944" formatCode="General">
                  <c:v>0.905115</c:v>
                </c:pt>
                <c:pt idx="43945" formatCode="General">
                  <c:v>0.90512999999999999</c:v>
                </c:pt>
                <c:pt idx="43946" formatCode="General">
                  <c:v>0.90515199999999996</c:v>
                </c:pt>
                <c:pt idx="43947" formatCode="General">
                  <c:v>0.90517499999999951</c:v>
                </c:pt>
                <c:pt idx="43948" formatCode="General">
                  <c:v>0.9051979999999995</c:v>
                </c:pt>
                <c:pt idx="43949" formatCode="General">
                  <c:v>0.90521299999999938</c:v>
                </c:pt>
                <c:pt idx="43950" formatCode="General">
                  <c:v>0.90523500000000001</c:v>
                </c:pt>
                <c:pt idx="43951" formatCode="General">
                  <c:v>0.90525800000000001</c:v>
                </c:pt>
                <c:pt idx="43952" formatCode="General">
                  <c:v>0.90527999999999997</c:v>
                </c:pt>
                <c:pt idx="43953" formatCode="General">
                  <c:v>0.90529499999999996</c:v>
                </c:pt>
                <c:pt idx="43954" formatCode="General">
                  <c:v>0.90531699999999937</c:v>
                </c:pt>
                <c:pt idx="43955" formatCode="General">
                  <c:v>0.90534000000000003</c:v>
                </c:pt>
                <c:pt idx="43956" formatCode="General">
                  <c:v>0.90536299999999936</c:v>
                </c:pt>
                <c:pt idx="43957" formatCode="General">
                  <c:v>0.90537699999999943</c:v>
                </c:pt>
                <c:pt idx="43958" formatCode="General">
                  <c:v>0.90539999999999998</c:v>
                </c:pt>
                <c:pt idx="43959" formatCode="General">
                  <c:v>0.90542299999999942</c:v>
                </c:pt>
                <c:pt idx="43960" formatCode="General">
                  <c:v>0.9054450000000005</c:v>
                </c:pt>
                <c:pt idx="43961" formatCode="General">
                  <c:v>0.9054599999999996</c:v>
                </c:pt>
                <c:pt idx="43962" formatCode="General">
                  <c:v>0.90548299999999937</c:v>
                </c:pt>
                <c:pt idx="43963" formatCode="General">
                  <c:v>0.905505</c:v>
                </c:pt>
                <c:pt idx="43964" formatCode="General">
                  <c:v>0.90552699999999942</c:v>
                </c:pt>
                <c:pt idx="43965" formatCode="General">
                  <c:v>0.90554199999999996</c:v>
                </c:pt>
                <c:pt idx="43966" formatCode="General">
                  <c:v>0.90556499999999929</c:v>
                </c:pt>
                <c:pt idx="43967" formatCode="General">
                  <c:v>0.90558799999999928</c:v>
                </c:pt>
                <c:pt idx="43968" formatCode="General">
                  <c:v>0.90561000000000003</c:v>
                </c:pt>
                <c:pt idx="43969" formatCode="General">
                  <c:v>0.90562500000000046</c:v>
                </c:pt>
                <c:pt idx="43970" formatCode="General">
                  <c:v>0.90564800000000045</c:v>
                </c:pt>
                <c:pt idx="43971" formatCode="General">
                  <c:v>0.90566999999999998</c:v>
                </c:pt>
                <c:pt idx="43972" formatCode="General">
                  <c:v>0.90569299999999997</c:v>
                </c:pt>
                <c:pt idx="43973" formatCode="General">
                  <c:v>0.90570700000000004</c:v>
                </c:pt>
                <c:pt idx="43974" formatCode="General">
                  <c:v>0.90573000000000004</c:v>
                </c:pt>
                <c:pt idx="43975" formatCode="General">
                  <c:v>0.905752</c:v>
                </c:pt>
                <c:pt idx="43976" formatCode="General">
                  <c:v>0.90577500000000044</c:v>
                </c:pt>
                <c:pt idx="43977" formatCode="General">
                  <c:v>0.90578999999999998</c:v>
                </c:pt>
                <c:pt idx="43978" formatCode="General">
                  <c:v>0.90581299999999942</c:v>
                </c:pt>
                <c:pt idx="43979" formatCode="General">
                  <c:v>0.9058349999999995</c:v>
                </c:pt>
                <c:pt idx="43980" formatCode="General">
                  <c:v>0.90585800000000005</c:v>
                </c:pt>
                <c:pt idx="43981" formatCode="General">
                  <c:v>0.90587300000000004</c:v>
                </c:pt>
                <c:pt idx="43982" formatCode="General">
                  <c:v>0.90589500000000045</c:v>
                </c:pt>
                <c:pt idx="43983" formatCode="General">
                  <c:v>0.90591699999999942</c:v>
                </c:pt>
                <c:pt idx="43984" formatCode="General">
                  <c:v>0.90593999999999997</c:v>
                </c:pt>
                <c:pt idx="43985" formatCode="General">
                  <c:v>0.90595499999999951</c:v>
                </c:pt>
                <c:pt idx="43986" formatCode="General">
                  <c:v>0.90597700000000003</c:v>
                </c:pt>
                <c:pt idx="43987" formatCode="General">
                  <c:v>0.90600000000000003</c:v>
                </c:pt>
                <c:pt idx="43988" formatCode="General">
                  <c:v>0.90602300000000002</c:v>
                </c:pt>
                <c:pt idx="43989" formatCode="General">
                  <c:v>0.90603699999999943</c:v>
                </c:pt>
                <c:pt idx="43990" formatCode="General">
                  <c:v>0.90605999999999998</c:v>
                </c:pt>
                <c:pt idx="43991" formatCode="General">
                  <c:v>0.90608299999999942</c:v>
                </c:pt>
                <c:pt idx="43992" formatCode="General">
                  <c:v>0.90610500000000005</c:v>
                </c:pt>
                <c:pt idx="43993" formatCode="General">
                  <c:v>0.90612000000000004</c:v>
                </c:pt>
                <c:pt idx="43994" formatCode="General">
                  <c:v>0.906142</c:v>
                </c:pt>
                <c:pt idx="43995" formatCode="General">
                  <c:v>0.906165</c:v>
                </c:pt>
                <c:pt idx="43996" formatCode="General">
                  <c:v>0.90617999999999999</c:v>
                </c:pt>
                <c:pt idx="43997" formatCode="General">
                  <c:v>0.90620199999999951</c:v>
                </c:pt>
                <c:pt idx="43998" formatCode="General">
                  <c:v>0.9062249999999995</c:v>
                </c:pt>
                <c:pt idx="43999" formatCode="General">
                  <c:v>0.90624800000000005</c:v>
                </c:pt>
                <c:pt idx="44000" formatCode="General">
                  <c:v>0.90626199999999957</c:v>
                </c:pt>
                <c:pt idx="44001" formatCode="General">
                  <c:v>0.90628500000000001</c:v>
                </c:pt>
                <c:pt idx="44002" formatCode="General">
                  <c:v>0.906308</c:v>
                </c:pt>
                <c:pt idx="44003" formatCode="General">
                  <c:v>0.90632999999999997</c:v>
                </c:pt>
                <c:pt idx="44004" formatCode="General">
                  <c:v>0.90634499999999996</c:v>
                </c:pt>
                <c:pt idx="44005" formatCode="General">
                  <c:v>0.90636699999999937</c:v>
                </c:pt>
                <c:pt idx="44006" formatCode="General">
                  <c:v>0.90639000000000003</c:v>
                </c:pt>
                <c:pt idx="44007" formatCode="General">
                  <c:v>0.90641199999999955</c:v>
                </c:pt>
                <c:pt idx="44008" formatCode="General">
                  <c:v>0.90642800000000001</c:v>
                </c:pt>
                <c:pt idx="44009" formatCode="General">
                  <c:v>0.90644999999999998</c:v>
                </c:pt>
                <c:pt idx="44010" formatCode="General">
                  <c:v>0.90647299999999942</c:v>
                </c:pt>
                <c:pt idx="44011" formatCode="General">
                  <c:v>0.90649500000000005</c:v>
                </c:pt>
                <c:pt idx="44012" formatCode="General">
                  <c:v>0.90650999999999959</c:v>
                </c:pt>
                <c:pt idx="44013" formatCode="General">
                  <c:v>0.90653299999999937</c:v>
                </c:pt>
                <c:pt idx="44014" formatCode="General">
                  <c:v>0.906555</c:v>
                </c:pt>
                <c:pt idx="44015" formatCode="General">
                  <c:v>0.90657699999999941</c:v>
                </c:pt>
                <c:pt idx="44016" formatCode="General">
                  <c:v>0.90659199999999951</c:v>
                </c:pt>
                <c:pt idx="44017" formatCode="General">
                  <c:v>0.9066149999999995</c:v>
                </c:pt>
                <c:pt idx="44018" formatCode="General">
                  <c:v>0.90663700000000003</c:v>
                </c:pt>
                <c:pt idx="44019" formatCode="General">
                  <c:v>0.90666000000000002</c:v>
                </c:pt>
                <c:pt idx="44020" formatCode="General">
                  <c:v>0.90667500000000045</c:v>
                </c:pt>
                <c:pt idx="44021" formatCode="General">
                  <c:v>0.90669800000000045</c:v>
                </c:pt>
                <c:pt idx="44022" formatCode="General">
                  <c:v>0.90671999999999997</c:v>
                </c:pt>
                <c:pt idx="44023" formatCode="General">
                  <c:v>0.90674299999999997</c:v>
                </c:pt>
                <c:pt idx="44024" formatCode="General">
                  <c:v>0.90675799999999951</c:v>
                </c:pt>
                <c:pt idx="44025" formatCode="General">
                  <c:v>0.90678000000000003</c:v>
                </c:pt>
                <c:pt idx="44026" formatCode="General">
                  <c:v>0.906802</c:v>
                </c:pt>
                <c:pt idx="44027" formatCode="General">
                  <c:v>0.90682499999999999</c:v>
                </c:pt>
                <c:pt idx="44028" formatCode="General">
                  <c:v>0.90683999999999998</c:v>
                </c:pt>
                <c:pt idx="44029" formatCode="General">
                  <c:v>0.9068619999999995</c:v>
                </c:pt>
                <c:pt idx="44030" formatCode="General">
                  <c:v>0.90688500000000005</c:v>
                </c:pt>
                <c:pt idx="44031" formatCode="General">
                  <c:v>0.90690700000000002</c:v>
                </c:pt>
                <c:pt idx="44032" formatCode="General">
                  <c:v>0.90692300000000003</c:v>
                </c:pt>
                <c:pt idx="44033" formatCode="General">
                  <c:v>0.90694500000000045</c:v>
                </c:pt>
                <c:pt idx="44034" formatCode="General">
                  <c:v>0.906968</c:v>
                </c:pt>
                <c:pt idx="44035" formatCode="General">
                  <c:v>0.90698999999999996</c:v>
                </c:pt>
                <c:pt idx="44036" formatCode="General">
                  <c:v>0.90700499999999951</c:v>
                </c:pt>
                <c:pt idx="44037" formatCode="General">
                  <c:v>0.90702700000000003</c:v>
                </c:pt>
                <c:pt idx="44038" formatCode="General">
                  <c:v>0.90705000000000002</c:v>
                </c:pt>
                <c:pt idx="44039" formatCode="General">
                  <c:v>0.90707300000000002</c:v>
                </c:pt>
                <c:pt idx="44040" formatCode="General">
                  <c:v>0.90708699999999942</c:v>
                </c:pt>
                <c:pt idx="44041" formatCode="General">
                  <c:v>0.90710999999999997</c:v>
                </c:pt>
                <c:pt idx="44042" formatCode="General">
                  <c:v>0.90713299999999941</c:v>
                </c:pt>
                <c:pt idx="44043" formatCode="General">
                  <c:v>0.90715500000000004</c:v>
                </c:pt>
                <c:pt idx="44044" formatCode="General">
                  <c:v>0.90717000000000003</c:v>
                </c:pt>
                <c:pt idx="44045" formatCode="General">
                  <c:v>0.90719300000000003</c:v>
                </c:pt>
                <c:pt idx="44046" formatCode="General">
                  <c:v>0.90721499999999955</c:v>
                </c:pt>
                <c:pt idx="44047" formatCode="General">
                  <c:v>0.90723699999999929</c:v>
                </c:pt>
                <c:pt idx="44048" formatCode="General">
                  <c:v>0.9072519999999995</c:v>
                </c:pt>
                <c:pt idx="44049" formatCode="General">
                  <c:v>0.90727500000000005</c:v>
                </c:pt>
                <c:pt idx="44050" formatCode="General">
                  <c:v>0.90729800000000005</c:v>
                </c:pt>
                <c:pt idx="44051" formatCode="General">
                  <c:v>0.90732000000000002</c:v>
                </c:pt>
                <c:pt idx="44052" formatCode="General">
                  <c:v>0.907335</c:v>
                </c:pt>
                <c:pt idx="44053" formatCode="General">
                  <c:v>0.907358</c:v>
                </c:pt>
                <c:pt idx="44054" formatCode="General">
                  <c:v>0.90737999999999996</c:v>
                </c:pt>
                <c:pt idx="44055" formatCode="General">
                  <c:v>0.90740299999999929</c:v>
                </c:pt>
                <c:pt idx="44056" formatCode="General">
                  <c:v>0.90741699999999936</c:v>
                </c:pt>
                <c:pt idx="44057" formatCode="General">
                  <c:v>0.90744000000000002</c:v>
                </c:pt>
                <c:pt idx="44058" formatCode="General">
                  <c:v>0.90746199999999955</c:v>
                </c:pt>
                <c:pt idx="44059" formatCode="General">
                  <c:v>0.90748499999999943</c:v>
                </c:pt>
                <c:pt idx="44060" formatCode="General">
                  <c:v>0.90749999999999997</c:v>
                </c:pt>
                <c:pt idx="44061" formatCode="General">
                  <c:v>0.90752299999999941</c:v>
                </c:pt>
                <c:pt idx="44062" formatCode="General">
                  <c:v>0.90754500000000005</c:v>
                </c:pt>
                <c:pt idx="44063" formatCode="General">
                  <c:v>0.90755999999999959</c:v>
                </c:pt>
                <c:pt idx="44064" formatCode="General">
                  <c:v>0.90758299999999936</c:v>
                </c:pt>
                <c:pt idx="44065" formatCode="General">
                  <c:v>0.90760500000000044</c:v>
                </c:pt>
                <c:pt idx="44066" formatCode="General">
                  <c:v>0.90762699999999996</c:v>
                </c:pt>
                <c:pt idx="44067" formatCode="General">
                  <c:v>0.90764199999999995</c:v>
                </c:pt>
                <c:pt idx="44068" formatCode="General">
                  <c:v>0.9076650000000005</c:v>
                </c:pt>
                <c:pt idx="44069" formatCode="General">
                  <c:v>0.90768700000000002</c:v>
                </c:pt>
                <c:pt idx="44070" formatCode="General">
                  <c:v>0.90771000000000002</c:v>
                </c:pt>
                <c:pt idx="44071" formatCode="General">
                  <c:v>0.90772500000000045</c:v>
                </c:pt>
                <c:pt idx="44072" formatCode="General">
                  <c:v>0.90774800000000044</c:v>
                </c:pt>
                <c:pt idx="44073" formatCode="General">
                  <c:v>0.90776999999999997</c:v>
                </c:pt>
                <c:pt idx="44074" formatCode="General">
                  <c:v>0.90779299999999996</c:v>
                </c:pt>
                <c:pt idx="44075" formatCode="General">
                  <c:v>0.9078079999999995</c:v>
                </c:pt>
                <c:pt idx="44076" formatCode="General">
                  <c:v>0.90783000000000003</c:v>
                </c:pt>
                <c:pt idx="44077" formatCode="General">
                  <c:v>0.90785199999999999</c:v>
                </c:pt>
                <c:pt idx="44078" formatCode="General">
                  <c:v>0.90787499999999999</c:v>
                </c:pt>
                <c:pt idx="44079" formatCode="General">
                  <c:v>0.90788999999999997</c:v>
                </c:pt>
                <c:pt idx="44080" formatCode="General">
                  <c:v>0.90791199999999961</c:v>
                </c:pt>
                <c:pt idx="44081" formatCode="General">
                  <c:v>0.90793500000000005</c:v>
                </c:pt>
                <c:pt idx="44082" formatCode="General">
                  <c:v>0.90795800000000004</c:v>
                </c:pt>
                <c:pt idx="44083" formatCode="General">
                  <c:v>0.90797300000000003</c:v>
                </c:pt>
                <c:pt idx="44084" formatCode="General">
                  <c:v>0.90799500000000044</c:v>
                </c:pt>
                <c:pt idx="44085" formatCode="General">
                  <c:v>0.90801799999999955</c:v>
                </c:pt>
                <c:pt idx="44086" formatCode="General">
                  <c:v>0.90803999999999996</c:v>
                </c:pt>
                <c:pt idx="44087" formatCode="General">
                  <c:v>0.9080549999999995</c:v>
                </c:pt>
                <c:pt idx="44088" formatCode="General">
                  <c:v>0.90807700000000002</c:v>
                </c:pt>
                <c:pt idx="44089" formatCode="General">
                  <c:v>0.90810000000000002</c:v>
                </c:pt>
                <c:pt idx="44090" formatCode="General">
                  <c:v>0.90812300000000001</c:v>
                </c:pt>
                <c:pt idx="44091" formatCode="General">
                  <c:v>0.908138</c:v>
                </c:pt>
                <c:pt idx="44092" formatCode="General">
                  <c:v>0.90815999999999997</c:v>
                </c:pt>
                <c:pt idx="44093" formatCode="General">
                  <c:v>0.9081829999999993</c:v>
                </c:pt>
                <c:pt idx="44094" formatCode="General">
                  <c:v>0.90820500000000004</c:v>
                </c:pt>
                <c:pt idx="44095" formatCode="General">
                  <c:v>0.90822000000000003</c:v>
                </c:pt>
                <c:pt idx="44096" formatCode="General">
                  <c:v>0.90824300000000002</c:v>
                </c:pt>
                <c:pt idx="44097" formatCode="General">
                  <c:v>0.90826499999999954</c:v>
                </c:pt>
                <c:pt idx="44098" formatCode="General">
                  <c:v>0.90828699999999929</c:v>
                </c:pt>
                <c:pt idx="44099" formatCode="General">
                  <c:v>0.90830199999999961</c:v>
                </c:pt>
                <c:pt idx="44100" formatCode="General">
                  <c:v>0.90832500000000005</c:v>
                </c:pt>
                <c:pt idx="44101" formatCode="General">
                  <c:v>0.90834700000000002</c:v>
                </c:pt>
                <c:pt idx="44102" formatCode="General">
                  <c:v>0.90837000000000001</c:v>
                </c:pt>
                <c:pt idx="44103" formatCode="General">
                  <c:v>0.908385</c:v>
                </c:pt>
                <c:pt idx="44104" formatCode="General">
                  <c:v>0.90840799999999955</c:v>
                </c:pt>
                <c:pt idx="44105" formatCode="General">
                  <c:v>0.90842999999999996</c:v>
                </c:pt>
                <c:pt idx="44106" formatCode="General">
                  <c:v>0.90845299999999929</c:v>
                </c:pt>
                <c:pt idx="44107" formatCode="General">
                  <c:v>0.90846799999999939</c:v>
                </c:pt>
                <c:pt idx="44108" formatCode="General">
                  <c:v>0.90849000000000002</c:v>
                </c:pt>
                <c:pt idx="44109" formatCode="General">
                  <c:v>0.90851199999999943</c:v>
                </c:pt>
                <c:pt idx="44110" formatCode="General">
                  <c:v>0.90853499999999943</c:v>
                </c:pt>
                <c:pt idx="44111" formatCode="General">
                  <c:v>0.90854999999999997</c:v>
                </c:pt>
                <c:pt idx="44112" formatCode="General">
                  <c:v>0.9085719999999996</c:v>
                </c:pt>
                <c:pt idx="44113" formatCode="General">
                  <c:v>0.90859500000000004</c:v>
                </c:pt>
                <c:pt idx="44114" formatCode="General">
                  <c:v>0.90861700000000001</c:v>
                </c:pt>
                <c:pt idx="44115" formatCode="General">
                  <c:v>0.90863300000000002</c:v>
                </c:pt>
                <c:pt idx="44116" formatCode="General">
                  <c:v>0.90865499999999999</c:v>
                </c:pt>
                <c:pt idx="44117" formatCode="General">
                  <c:v>0.90867799999999999</c:v>
                </c:pt>
                <c:pt idx="44118" formatCode="General">
                  <c:v>0.90869999999999995</c:v>
                </c:pt>
                <c:pt idx="44119" formatCode="General">
                  <c:v>0.90871500000000005</c:v>
                </c:pt>
                <c:pt idx="44120" formatCode="General">
                  <c:v>0.90873700000000002</c:v>
                </c:pt>
                <c:pt idx="44121" formatCode="General">
                  <c:v>0.90876000000000001</c:v>
                </c:pt>
                <c:pt idx="44122" formatCode="General">
                  <c:v>0.90878300000000001</c:v>
                </c:pt>
                <c:pt idx="44123" formatCode="General">
                  <c:v>0.90879699999999997</c:v>
                </c:pt>
                <c:pt idx="44124" formatCode="General">
                  <c:v>0.90881999999999996</c:v>
                </c:pt>
                <c:pt idx="44125" formatCode="General">
                  <c:v>0.90884299999999996</c:v>
                </c:pt>
                <c:pt idx="44126" formatCode="General">
                  <c:v>0.90886500000000003</c:v>
                </c:pt>
                <c:pt idx="44127" formatCode="General">
                  <c:v>0.90888000000000002</c:v>
                </c:pt>
                <c:pt idx="44128" formatCode="General">
                  <c:v>0.90890300000000002</c:v>
                </c:pt>
                <c:pt idx="44129" formatCode="General">
                  <c:v>0.90892499999999998</c:v>
                </c:pt>
                <c:pt idx="44130" formatCode="General">
                  <c:v>0.90893999999999997</c:v>
                </c:pt>
                <c:pt idx="44131" formatCode="General">
                  <c:v>0.9089619999999996</c:v>
                </c:pt>
                <c:pt idx="44132" formatCode="General">
                  <c:v>0.90898500000000004</c:v>
                </c:pt>
                <c:pt idx="44133" formatCode="General">
                  <c:v>0.90900800000000004</c:v>
                </c:pt>
                <c:pt idx="44134" formatCode="General">
                  <c:v>0.909022</c:v>
                </c:pt>
                <c:pt idx="44135" formatCode="General">
                  <c:v>0.90904499999999999</c:v>
                </c:pt>
                <c:pt idx="44136" formatCode="General">
                  <c:v>0.90906799999999943</c:v>
                </c:pt>
                <c:pt idx="44137" formatCode="General">
                  <c:v>0.90908999999999951</c:v>
                </c:pt>
                <c:pt idx="44138" formatCode="General">
                  <c:v>0.90910500000000005</c:v>
                </c:pt>
                <c:pt idx="44139" formatCode="General">
                  <c:v>0.90912700000000002</c:v>
                </c:pt>
                <c:pt idx="44140" formatCode="General">
                  <c:v>0.90915000000000001</c:v>
                </c:pt>
                <c:pt idx="44141" formatCode="General">
                  <c:v>0.90917199999999998</c:v>
                </c:pt>
                <c:pt idx="44142" formatCode="General">
                  <c:v>0.90918699999999941</c:v>
                </c:pt>
                <c:pt idx="44143" formatCode="General">
                  <c:v>0.90920999999999996</c:v>
                </c:pt>
                <c:pt idx="44144" formatCode="General">
                  <c:v>0.90923299999999929</c:v>
                </c:pt>
                <c:pt idx="44145" formatCode="General">
                  <c:v>0.90925500000000004</c:v>
                </c:pt>
                <c:pt idx="44146" formatCode="General">
                  <c:v>0.90927000000000002</c:v>
                </c:pt>
                <c:pt idx="44147" formatCode="General">
                  <c:v>0.90929300000000002</c:v>
                </c:pt>
                <c:pt idx="44148" formatCode="General">
                  <c:v>0.90931499999999943</c:v>
                </c:pt>
                <c:pt idx="44149" formatCode="General">
                  <c:v>0.90933699999999928</c:v>
                </c:pt>
                <c:pt idx="44150" formatCode="General">
                  <c:v>0.90935199999999961</c:v>
                </c:pt>
                <c:pt idx="44151" formatCode="General">
                  <c:v>0.90937500000000004</c:v>
                </c:pt>
                <c:pt idx="44152" formatCode="General">
                  <c:v>0.90939700000000001</c:v>
                </c:pt>
                <c:pt idx="44153" formatCode="General">
                  <c:v>0.90942000000000001</c:v>
                </c:pt>
                <c:pt idx="44154" formatCode="General">
                  <c:v>0.90943499999999955</c:v>
                </c:pt>
                <c:pt idx="44155" formatCode="General">
                  <c:v>0.90945799999999954</c:v>
                </c:pt>
                <c:pt idx="44156" formatCode="General">
                  <c:v>0.90947999999999996</c:v>
                </c:pt>
                <c:pt idx="44157" formatCode="General">
                  <c:v>0.90950299999999928</c:v>
                </c:pt>
                <c:pt idx="44158" formatCode="General">
                  <c:v>0.90951799999999938</c:v>
                </c:pt>
                <c:pt idx="44159" formatCode="General">
                  <c:v>0.90954000000000002</c:v>
                </c:pt>
                <c:pt idx="44160" formatCode="General">
                  <c:v>0.90956199999999943</c:v>
                </c:pt>
                <c:pt idx="44161" formatCode="General">
                  <c:v>0.90958499999999942</c:v>
                </c:pt>
                <c:pt idx="44162" formatCode="General">
                  <c:v>0.90959999999999996</c:v>
                </c:pt>
                <c:pt idx="44163" formatCode="General">
                  <c:v>0.90962200000000004</c:v>
                </c:pt>
                <c:pt idx="44164" formatCode="General">
                  <c:v>0.9096450000000007</c:v>
                </c:pt>
                <c:pt idx="44165" formatCode="General">
                  <c:v>0.909667</c:v>
                </c:pt>
                <c:pt idx="44166" formatCode="General">
                  <c:v>0.90968300000000002</c:v>
                </c:pt>
                <c:pt idx="44167" formatCode="General">
                  <c:v>0.90970499999999999</c:v>
                </c:pt>
                <c:pt idx="44168" formatCode="General">
                  <c:v>0.90972799999999998</c:v>
                </c:pt>
                <c:pt idx="44169" formatCode="General">
                  <c:v>0.90974999999999995</c:v>
                </c:pt>
                <c:pt idx="44170" formatCode="General">
                  <c:v>0.90976500000000005</c:v>
                </c:pt>
                <c:pt idx="44171" formatCode="General">
                  <c:v>0.90978700000000001</c:v>
                </c:pt>
                <c:pt idx="44172" formatCode="General">
                  <c:v>0.90981000000000001</c:v>
                </c:pt>
                <c:pt idx="44173" formatCode="General">
                  <c:v>0.909833</c:v>
                </c:pt>
                <c:pt idx="44174" formatCode="General">
                  <c:v>0.90984699999999996</c:v>
                </c:pt>
                <c:pt idx="44175" formatCode="General">
                  <c:v>0.90986999999999996</c:v>
                </c:pt>
                <c:pt idx="44176" formatCode="General">
                  <c:v>0.90989200000000003</c:v>
                </c:pt>
                <c:pt idx="44177" formatCode="General">
                  <c:v>0.90991500000000003</c:v>
                </c:pt>
                <c:pt idx="44178" formatCode="General">
                  <c:v>0.90993000000000002</c:v>
                </c:pt>
                <c:pt idx="44179" formatCode="General">
                  <c:v>0.90995300000000001</c:v>
                </c:pt>
                <c:pt idx="44180" formatCode="General">
                  <c:v>0.90997499999999998</c:v>
                </c:pt>
                <c:pt idx="44181" formatCode="General">
                  <c:v>0.9099969999999995</c:v>
                </c:pt>
                <c:pt idx="44182" formatCode="General">
                  <c:v>0.9100119999999996</c:v>
                </c:pt>
                <c:pt idx="44183" formatCode="General">
                  <c:v>0.91003500000000004</c:v>
                </c:pt>
                <c:pt idx="44184" formatCode="General">
                  <c:v>0.91005800000000003</c:v>
                </c:pt>
                <c:pt idx="44185" formatCode="General">
                  <c:v>0.91008</c:v>
                </c:pt>
                <c:pt idx="44186" formatCode="General">
                  <c:v>0.91009499999999999</c:v>
                </c:pt>
                <c:pt idx="44187" formatCode="General">
                  <c:v>0.91011799999999943</c:v>
                </c:pt>
                <c:pt idx="44188" formatCode="General">
                  <c:v>0.9101399999999995</c:v>
                </c:pt>
                <c:pt idx="44189" formatCode="General">
                  <c:v>0.91016300000000006</c:v>
                </c:pt>
                <c:pt idx="44190" formatCode="General">
                  <c:v>0.91017800000000004</c:v>
                </c:pt>
                <c:pt idx="44191" formatCode="General">
                  <c:v>0.91020000000000001</c:v>
                </c:pt>
                <c:pt idx="44192" formatCode="General">
                  <c:v>0.91022199999999998</c:v>
                </c:pt>
                <c:pt idx="44193" formatCode="General">
                  <c:v>0.9102369999999993</c:v>
                </c:pt>
                <c:pt idx="44194" formatCode="General">
                  <c:v>0.91025999999999996</c:v>
                </c:pt>
                <c:pt idx="44195" formatCode="General">
                  <c:v>0.91028299999999929</c:v>
                </c:pt>
                <c:pt idx="44196" formatCode="General">
                  <c:v>0.91030500000000003</c:v>
                </c:pt>
                <c:pt idx="44197" formatCode="General">
                  <c:v>0.91032000000000002</c:v>
                </c:pt>
                <c:pt idx="44198" formatCode="General">
                  <c:v>0.91034300000000001</c:v>
                </c:pt>
                <c:pt idx="44199" formatCode="General">
                  <c:v>0.91036499999999942</c:v>
                </c:pt>
                <c:pt idx="44200" formatCode="General">
                  <c:v>0.91038799999999942</c:v>
                </c:pt>
                <c:pt idx="44201" formatCode="General">
                  <c:v>0.9104029999999993</c:v>
                </c:pt>
                <c:pt idx="44202" formatCode="General">
                  <c:v>0.91042500000000004</c:v>
                </c:pt>
                <c:pt idx="44203" formatCode="General">
                  <c:v>0.91044700000000001</c:v>
                </c:pt>
                <c:pt idx="44204" formatCode="General">
                  <c:v>0.91047</c:v>
                </c:pt>
                <c:pt idx="44205" formatCode="General">
                  <c:v>0.91048499999999954</c:v>
                </c:pt>
                <c:pt idx="44206" formatCode="General">
                  <c:v>0.91050699999999929</c:v>
                </c:pt>
                <c:pt idx="44207" formatCode="General">
                  <c:v>0.91052999999999951</c:v>
                </c:pt>
                <c:pt idx="44208" formatCode="General">
                  <c:v>0.91055299999999928</c:v>
                </c:pt>
                <c:pt idx="44209" formatCode="General">
                  <c:v>0.91056799999999938</c:v>
                </c:pt>
                <c:pt idx="44210" formatCode="General">
                  <c:v>0.91059000000000001</c:v>
                </c:pt>
                <c:pt idx="44211" formatCode="General">
                  <c:v>0.91061199999999998</c:v>
                </c:pt>
                <c:pt idx="44212" formatCode="General">
                  <c:v>0.91063499999999997</c:v>
                </c:pt>
                <c:pt idx="44213" formatCode="General">
                  <c:v>0.9106500000000004</c:v>
                </c:pt>
                <c:pt idx="44214" formatCode="General">
                  <c:v>0.91067200000000004</c:v>
                </c:pt>
                <c:pt idx="44215" formatCode="General">
                  <c:v>0.91069500000000059</c:v>
                </c:pt>
                <c:pt idx="44216" formatCode="General">
                  <c:v>0.91071800000000003</c:v>
                </c:pt>
                <c:pt idx="44217" formatCode="General">
                  <c:v>0.91073199999999999</c:v>
                </c:pt>
                <c:pt idx="44218" formatCode="General">
                  <c:v>0.91075499999999998</c:v>
                </c:pt>
                <c:pt idx="44219" formatCode="General">
                  <c:v>0.91077799999999998</c:v>
                </c:pt>
                <c:pt idx="44220" formatCode="General">
                  <c:v>0.91080000000000005</c:v>
                </c:pt>
                <c:pt idx="44221" formatCode="General">
                  <c:v>0.91081500000000004</c:v>
                </c:pt>
                <c:pt idx="44222" formatCode="General">
                  <c:v>0.91083700000000001</c:v>
                </c:pt>
                <c:pt idx="44223" formatCode="General">
                  <c:v>0.91086</c:v>
                </c:pt>
                <c:pt idx="44224" formatCode="General">
                  <c:v>0.91088199999999997</c:v>
                </c:pt>
                <c:pt idx="44225" formatCode="General">
                  <c:v>0.91089699999999996</c:v>
                </c:pt>
                <c:pt idx="44226" formatCode="General">
                  <c:v>0.91091999999999951</c:v>
                </c:pt>
                <c:pt idx="44227" formatCode="General">
                  <c:v>0.9109429999999995</c:v>
                </c:pt>
                <c:pt idx="44228" formatCode="General">
                  <c:v>0.91096500000000002</c:v>
                </c:pt>
                <c:pt idx="44229" formatCode="General">
                  <c:v>0.91098000000000001</c:v>
                </c:pt>
                <c:pt idx="44230" formatCode="General">
                  <c:v>0.91100300000000001</c:v>
                </c:pt>
                <c:pt idx="44231" formatCode="General">
                  <c:v>0.91102499999999997</c:v>
                </c:pt>
                <c:pt idx="44232" formatCode="General">
                  <c:v>0.91104700000000005</c:v>
                </c:pt>
                <c:pt idx="44233" formatCode="General">
                  <c:v>0.91106199999999959</c:v>
                </c:pt>
                <c:pt idx="44234" formatCode="General">
                  <c:v>0.91108500000000003</c:v>
                </c:pt>
                <c:pt idx="44235" formatCode="General">
                  <c:v>0.911107</c:v>
                </c:pt>
                <c:pt idx="44236" formatCode="General">
                  <c:v>0.91113</c:v>
                </c:pt>
                <c:pt idx="44237" formatCode="General">
                  <c:v>0.91114499999999998</c:v>
                </c:pt>
                <c:pt idx="44238" formatCode="General">
                  <c:v>0.91116799999999942</c:v>
                </c:pt>
                <c:pt idx="44239" formatCode="General">
                  <c:v>0.9111900000000005</c:v>
                </c:pt>
                <c:pt idx="44240" formatCode="General">
                  <c:v>0.91121299999999938</c:v>
                </c:pt>
                <c:pt idx="44241" formatCode="General">
                  <c:v>0.91122800000000004</c:v>
                </c:pt>
                <c:pt idx="44242" formatCode="General">
                  <c:v>0.91125</c:v>
                </c:pt>
                <c:pt idx="44243" formatCode="General">
                  <c:v>0.91127199999999997</c:v>
                </c:pt>
                <c:pt idx="44244" formatCode="General">
                  <c:v>0.91129499999999997</c:v>
                </c:pt>
                <c:pt idx="44245" formatCode="General">
                  <c:v>0.91130999999999951</c:v>
                </c:pt>
                <c:pt idx="44246" formatCode="General">
                  <c:v>0.91133199999999959</c:v>
                </c:pt>
                <c:pt idx="44247" formatCode="General">
                  <c:v>0.91135500000000003</c:v>
                </c:pt>
                <c:pt idx="44248" formatCode="General">
                  <c:v>0.91137699999999955</c:v>
                </c:pt>
                <c:pt idx="44249" formatCode="General">
                  <c:v>0.91139300000000001</c:v>
                </c:pt>
                <c:pt idx="44250" formatCode="General">
                  <c:v>0.91141499999999942</c:v>
                </c:pt>
                <c:pt idx="44251" formatCode="General">
                  <c:v>0.91143799999999942</c:v>
                </c:pt>
                <c:pt idx="44252" formatCode="General">
                  <c:v>0.9114599999999996</c:v>
                </c:pt>
                <c:pt idx="44253" formatCode="General">
                  <c:v>0.91147500000000004</c:v>
                </c:pt>
                <c:pt idx="44254" formatCode="General">
                  <c:v>0.911497</c:v>
                </c:pt>
                <c:pt idx="44255" formatCode="General">
                  <c:v>0.91152</c:v>
                </c:pt>
                <c:pt idx="44256" formatCode="General">
                  <c:v>0.91154299999999955</c:v>
                </c:pt>
                <c:pt idx="44257" formatCode="General">
                  <c:v>0.91155699999999928</c:v>
                </c:pt>
                <c:pt idx="44258" formatCode="General">
                  <c:v>0.9115799999999995</c:v>
                </c:pt>
                <c:pt idx="44259" formatCode="General">
                  <c:v>0.91160200000000002</c:v>
                </c:pt>
                <c:pt idx="44260" formatCode="General">
                  <c:v>0.91162500000000046</c:v>
                </c:pt>
                <c:pt idx="44261" formatCode="General">
                  <c:v>0.91164000000000045</c:v>
                </c:pt>
                <c:pt idx="44262" formatCode="General">
                  <c:v>0.911663</c:v>
                </c:pt>
                <c:pt idx="44263" formatCode="General">
                  <c:v>0.91168499999999997</c:v>
                </c:pt>
                <c:pt idx="44264" formatCode="General">
                  <c:v>0.91169999999999995</c:v>
                </c:pt>
                <c:pt idx="44265" formatCode="General">
                  <c:v>0.91172200000000003</c:v>
                </c:pt>
                <c:pt idx="44266" formatCode="General">
                  <c:v>0.91174500000000058</c:v>
                </c:pt>
                <c:pt idx="44267" formatCode="General">
                  <c:v>0.91176800000000002</c:v>
                </c:pt>
                <c:pt idx="44268" formatCode="General">
                  <c:v>0.91178199999999998</c:v>
                </c:pt>
                <c:pt idx="44269" formatCode="General">
                  <c:v>0.91180499999999998</c:v>
                </c:pt>
                <c:pt idx="44270" formatCode="General">
                  <c:v>0.91182799999999997</c:v>
                </c:pt>
                <c:pt idx="44271" formatCode="General">
                  <c:v>0.91185000000000005</c:v>
                </c:pt>
                <c:pt idx="44272" formatCode="General">
                  <c:v>0.91186500000000004</c:v>
                </c:pt>
                <c:pt idx="44273" formatCode="General">
                  <c:v>0.91188800000000003</c:v>
                </c:pt>
                <c:pt idx="44274" formatCode="General">
                  <c:v>0.91191</c:v>
                </c:pt>
                <c:pt idx="44275" formatCode="General">
                  <c:v>0.91193199999999996</c:v>
                </c:pt>
                <c:pt idx="44276" formatCode="General">
                  <c:v>0.91194699999999951</c:v>
                </c:pt>
                <c:pt idx="44277" formatCode="General">
                  <c:v>0.9119699999999995</c:v>
                </c:pt>
                <c:pt idx="44278" formatCode="General">
                  <c:v>0.91199300000000005</c:v>
                </c:pt>
                <c:pt idx="44279" formatCode="General">
                  <c:v>0.91201500000000002</c:v>
                </c:pt>
                <c:pt idx="44280" formatCode="General">
                  <c:v>0.91203000000000001</c:v>
                </c:pt>
                <c:pt idx="44281" formatCode="General">
                  <c:v>0.912053</c:v>
                </c:pt>
                <c:pt idx="44282" formatCode="General">
                  <c:v>0.91207499999999997</c:v>
                </c:pt>
                <c:pt idx="44283" formatCode="General">
                  <c:v>0.91209799999999996</c:v>
                </c:pt>
                <c:pt idx="44284" formatCode="General">
                  <c:v>0.91211199999999959</c:v>
                </c:pt>
                <c:pt idx="44285" formatCode="General">
                  <c:v>0.91213500000000003</c:v>
                </c:pt>
                <c:pt idx="44286" formatCode="General">
                  <c:v>0.912157</c:v>
                </c:pt>
                <c:pt idx="44287" formatCode="General">
                  <c:v>0.91217999999999999</c:v>
                </c:pt>
                <c:pt idx="44288" formatCode="General">
                  <c:v>0.91219499999999998</c:v>
                </c:pt>
                <c:pt idx="44289" formatCode="General">
                  <c:v>0.91221799999999942</c:v>
                </c:pt>
                <c:pt idx="44290" formatCode="General">
                  <c:v>0.91224000000000005</c:v>
                </c:pt>
                <c:pt idx="44291" formatCode="General">
                  <c:v>0.91226199999999957</c:v>
                </c:pt>
                <c:pt idx="44292" formatCode="General">
                  <c:v>0.91227800000000003</c:v>
                </c:pt>
                <c:pt idx="44293" formatCode="General">
                  <c:v>0.9123</c:v>
                </c:pt>
                <c:pt idx="44294" formatCode="General">
                  <c:v>0.91232199999999997</c:v>
                </c:pt>
                <c:pt idx="44295" formatCode="General">
                  <c:v>0.91234499999999996</c:v>
                </c:pt>
                <c:pt idx="44296" formatCode="General">
                  <c:v>0.9123599999999995</c:v>
                </c:pt>
                <c:pt idx="44297" formatCode="General">
                  <c:v>0.91238199999999958</c:v>
                </c:pt>
                <c:pt idx="44298" formatCode="General">
                  <c:v>0.91240500000000002</c:v>
                </c:pt>
                <c:pt idx="44299" formatCode="General">
                  <c:v>0.91242800000000002</c:v>
                </c:pt>
                <c:pt idx="44300" formatCode="General">
                  <c:v>0.912443</c:v>
                </c:pt>
                <c:pt idx="44301" formatCode="General">
                  <c:v>0.91246499999999942</c:v>
                </c:pt>
                <c:pt idx="44302" formatCode="General">
                  <c:v>0.9124879999999993</c:v>
                </c:pt>
                <c:pt idx="44303" formatCode="General">
                  <c:v>0.9125099999999996</c:v>
                </c:pt>
                <c:pt idx="44304" formatCode="General">
                  <c:v>0.91252500000000003</c:v>
                </c:pt>
                <c:pt idx="44305" formatCode="General">
                  <c:v>0.912547</c:v>
                </c:pt>
                <c:pt idx="44306" formatCode="General">
                  <c:v>0.91256999999999955</c:v>
                </c:pt>
                <c:pt idx="44307" formatCode="General">
                  <c:v>0.91259299999999943</c:v>
                </c:pt>
                <c:pt idx="44308" formatCode="General">
                  <c:v>0.9126069999999995</c:v>
                </c:pt>
                <c:pt idx="44309" formatCode="General">
                  <c:v>0.91263000000000005</c:v>
                </c:pt>
                <c:pt idx="44310" formatCode="General">
                  <c:v>0.91265300000000005</c:v>
                </c:pt>
                <c:pt idx="44311" formatCode="General">
                  <c:v>0.91267500000000046</c:v>
                </c:pt>
                <c:pt idx="44312" formatCode="General">
                  <c:v>0.91269000000000045</c:v>
                </c:pt>
                <c:pt idx="44313" formatCode="General">
                  <c:v>0.912713</c:v>
                </c:pt>
                <c:pt idx="44314" formatCode="General">
                  <c:v>0.91273499999999996</c:v>
                </c:pt>
                <c:pt idx="44315" formatCode="General">
                  <c:v>0.91275700000000004</c:v>
                </c:pt>
                <c:pt idx="44316" formatCode="General">
                  <c:v>0.91277200000000003</c:v>
                </c:pt>
                <c:pt idx="44317" formatCode="General">
                  <c:v>0.91279500000000058</c:v>
                </c:pt>
                <c:pt idx="44318" formatCode="General">
                  <c:v>0.91281699999999955</c:v>
                </c:pt>
                <c:pt idx="44319" formatCode="General">
                  <c:v>0.91283999999999998</c:v>
                </c:pt>
                <c:pt idx="44320" formatCode="General">
                  <c:v>0.91285499999999997</c:v>
                </c:pt>
                <c:pt idx="44321" formatCode="General">
                  <c:v>0.91287799999999997</c:v>
                </c:pt>
                <c:pt idx="44322" formatCode="General">
                  <c:v>0.91290000000000004</c:v>
                </c:pt>
                <c:pt idx="44323" formatCode="General">
                  <c:v>0.91292300000000004</c:v>
                </c:pt>
                <c:pt idx="44324" formatCode="General">
                  <c:v>0.91293800000000003</c:v>
                </c:pt>
                <c:pt idx="44325" formatCode="General">
                  <c:v>0.91295999999999999</c:v>
                </c:pt>
                <c:pt idx="44326" formatCode="General">
                  <c:v>0.91298199999999996</c:v>
                </c:pt>
                <c:pt idx="44327" formatCode="General">
                  <c:v>0.9129969999999995</c:v>
                </c:pt>
                <c:pt idx="44328" formatCode="General">
                  <c:v>0.91302000000000005</c:v>
                </c:pt>
                <c:pt idx="44329" formatCode="General">
                  <c:v>0.91304200000000002</c:v>
                </c:pt>
                <c:pt idx="44330" formatCode="General">
                  <c:v>0.91306500000000002</c:v>
                </c:pt>
                <c:pt idx="44331" formatCode="General">
                  <c:v>0.91308</c:v>
                </c:pt>
                <c:pt idx="44332" formatCode="General">
                  <c:v>0.913103</c:v>
                </c:pt>
                <c:pt idx="44333" formatCode="General">
                  <c:v>0.91312499999999996</c:v>
                </c:pt>
                <c:pt idx="44334" formatCode="General">
                  <c:v>0.91314799999999996</c:v>
                </c:pt>
                <c:pt idx="44335" formatCode="General">
                  <c:v>0.91316299999999928</c:v>
                </c:pt>
                <c:pt idx="44336" formatCode="General">
                  <c:v>0.91318500000000002</c:v>
                </c:pt>
                <c:pt idx="44337" formatCode="General">
                  <c:v>0.91320699999999955</c:v>
                </c:pt>
                <c:pt idx="44338" formatCode="General">
                  <c:v>0.91322999999999999</c:v>
                </c:pt>
                <c:pt idx="44339" formatCode="General">
                  <c:v>0.91324499999999997</c:v>
                </c:pt>
                <c:pt idx="44340" formatCode="General">
                  <c:v>0.91326699999999938</c:v>
                </c:pt>
                <c:pt idx="44341" formatCode="General">
                  <c:v>0.91329000000000005</c:v>
                </c:pt>
                <c:pt idx="44342" formatCode="General">
                  <c:v>0.91331199999999957</c:v>
                </c:pt>
                <c:pt idx="44343" formatCode="General">
                  <c:v>0.91332800000000003</c:v>
                </c:pt>
                <c:pt idx="44344" formatCode="General">
                  <c:v>0.91335</c:v>
                </c:pt>
                <c:pt idx="44345" formatCode="General">
                  <c:v>0.91337299999999955</c:v>
                </c:pt>
                <c:pt idx="44346" formatCode="General">
                  <c:v>0.91339499999999996</c:v>
                </c:pt>
                <c:pt idx="44347" formatCode="General">
                  <c:v>0.91341000000000006</c:v>
                </c:pt>
                <c:pt idx="44348" formatCode="General">
                  <c:v>0.91343199999999958</c:v>
                </c:pt>
                <c:pt idx="44349" formatCode="General">
                  <c:v>0.91345500000000002</c:v>
                </c:pt>
                <c:pt idx="44350" formatCode="General">
                  <c:v>0.91347800000000001</c:v>
                </c:pt>
                <c:pt idx="44351" formatCode="General">
                  <c:v>0.91349199999999997</c:v>
                </c:pt>
                <c:pt idx="44352" formatCode="General">
                  <c:v>0.9135149999999993</c:v>
                </c:pt>
                <c:pt idx="44353" formatCode="General">
                  <c:v>0.9135379999999993</c:v>
                </c:pt>
                <c:pt idx="44354" formatCode="General">
                  <c:v>0.91355999999999959</c:v>
                </c:pt>
                <c:pt idx="44355" formatCode="General">
                  <c:v>0.91357500000000003</c:v>
                </c:pt>
                <c:pt idx="44356" formatCode="General">
                  <c:v>0.91359800000000002</c:v>
                </c:pt>
                <c:pt idx="44357" formatCode="General">
                  <c:v>0.91361999999999999</c:v>
                </c:pt>
                <c:pt idx="44358" formatCode="General">
                  <c:v>0.91364199999999995</c:v>
                </c:pt>
                <c:pt idx="44359" formatCode="General">
                  <c:v>0.91365700000000005</c:v>
                </c:pt>
                <c:pt idx="44360" formatCode="General">
                  <c:v>0.91368000000000005</c:v>
                </c:pt>
                <c:pt idx="44361" formatCode="General">
                  <c:v>0.91370300000000004</c:v>
                </c:pt>
                <c:pt idx="44362" formatCode="General">
                  <c:v>0.91372500000000045</c:v>
                </c:pt>
                <c:pt idx="44363" formatCode="General">
                  <c:v>0.91374000000000044</c:v>
                </c:pt>
                <c:pt idx="44364" formatCode="General">
                  <c:v>0.91376299999999955</c:v>
                </c:pt>
                <c:pt idx="44365" formatCode="General">
                  <c:v>0.91378499999999996</c:v>
                </c:pt>
                <c:pt idx="44366" formatCode="General">
                  <c:v>0.91380799999999951</c:v>
                </c:pt>
                <c:pt idx="44367" formatCode="General">
                  <c:v>0.91382200000000002</c:v>
                </c:pt>
                <c:pt idx="44368" formatCode="General">
                  <c:v>0.91384500000000046</c:v>
                </c:pt>
                <c:pt idx="44369" formatCode="General">
                  <c:v>0.91386699999999943</c:v>
                </c:pt>
                <c:pt idx="44370" formatCode="General">
                  <c:v>0.91388999999999998</c:v>
                </c:pt>
                <c:pt idx="44371" formatCode="General">
                  <c:v>0.91390499999999997</c:v>
                </c:pt>
                <c:pt idx="44372" formatCode="General">
                  <c:v>0.91392799999999996</c:v>
                </c:pt>
                <c:pt idx="44373" formatCode="General">
                  <c:v>0.91395000000000004</c:v>
                </c:pt>
                <c:pt idx="44374" formatCode="General">
                  <c:v>0.91397200000000001</c:v>
                </c:pt>
                <c:pt idx="44375" formatCode="General">
                  <c:v>0.91398800000000002</c:v>
                </c:pt>
                <c:pt idx="44376" formatCode="General">
                  <c:v>0.91400999999999999</c:v>
                </c:pt>
                <c:pt idx="44377" formatCode="General">
                  <c:v>0.91403199999999996</c:v>
                </c:pt>
                <c:pt idx="44378" formatCode="General">
                  <c:v>0.91405499999999951</c:v>
                </c:pt>
                <c:pt idx="44379" formatCode="General">
                  <c:v>0.91407000000000005</c:v>
                </c:pt>
                <c:pt idx="44380" formatCode="General">
                  <c:v>0.91409200000000002</c:v>
                </c:pt>
                <c:pt idx="44381" formatCode="General">
                  <c:v>0.91411500000000001</c:v>
                </c:pt>
                <c:pt idx="44382" formatCode="General">
                  <c:v>0.91413800000000001</c:v>
                </c:pt>
                <c:pt idx="44383" formatCode="General">
                  <c:v>0.91415299999999955</c:v>
                </c:pt>
                <c:pt idx="44384" formatCode="General">
                  <c:v>0.91417499999999996</c:v>
                </c:pt>
                <c:pt idx="44385" formatCode="General">
                  <c:v>0.91419799999999996</c:v>
                </c:pt>
                <c:pt idx="44386" formatCode="General">
                  <c:v>0.91422000000000003</c:v>
                </c:pt>
                <c:pt idx="44387" formatCode="General">
                  <c:v>0.91423500000000002</c:v>
                </c:pt>
                <c:pt idx="44388" formatCode="General">
                  <c:v>0.91425699999999943</c:v>
                </c:pt>
                <c:pt idx="44389" formatCode="General">
                  <c:v>0.91427999999999998</c:v>
                </c:pt>
                <c:pt idx="44390" formatCode="General">
                  <c:v>0.91430299999999942</c:v>
                </c:pt>
                <c:pt idx="44391" formatCode="General">
                  <c:v>0.91431699999999938</c:v>
                </c:pt>
                <c:pt idx="44392" formatCode="General">
                  <c:v>0.91434000000000004</c:v>
                </c:pt>
                <c:pt idx="44393" formatCode="General">
                  <c:v>0.91436299999999937</c:v>
                </c:pt>
                <c:pt idx="44394" formatCode="General">
                  <c:v>0.914385</c:v>
                </c:pt>
                <c:pt idx="44395" formatCode="General">
                  <c:v>0.91439999999999999</c:v>
                </c:pt>
                <c:pt idx="44396" formatCode="General">
                  <c:v>0.91442299999999943</c:v>
                </c:pt>
                <c:pt idx="44397" formatCode="General">
                  <c:v>0.91444499999999951</c:v>
                </c:pt>
                <c:pt idx="44398" formatCode="General">
                  <c:v>0.91445999999999961</c:v>
                </c:pt>
                <c:pt idx="44399" formatCode="General">
                  <c:v>0.91448199999999957</c:v>
                </c:pt>
                <c:pt idx="44400" formatCode="General">
                  <c:v>0.91450500000000001</c:v>
                </c:pt>
                <c:pt idx="44401" formatCode="General">
                  <c:v>0.91452800000000001</c:v>
                </c:pt>
                <c:pt idx="44402" formatCode="General">
                  <c:v>0.91454199999999997</c:v>
                </c:pt>
                <c:pt idx="44403" formatCode="General">
                  <c:v>0.9145649999999993</c:v>
                </c:pt>
                <c:pt idx="44404" formatCode="General">
                  <c:v>0.91458699999999937</c:v>
                </c:pt>
                <c:pt idx="44405" formatCode="General">
                  <c:v>0.91461000000000003</c:v>
                </c:pt>
                <c:pt idx="44406" formatCode="General">
                  <c:v>0.91462500000000047</c:v>
                </c:pt>
                <c:pt idx="44407" formatCode="General">
                  <c:v>0.91464800000000046</c:v>
                </c:pt>
                <c:pt idx="44408" formatCode="General">
                  <c:v>0.91466999999999998</c:v>
                </c:pt>
                <c:pt idx="44409" formatCode="General">
                  <c:v>0.91469199999999995</c:v>
                </c:pt>
                <c:pt idx="44410" formatCode="General">
                  <c:v>0.91470700000000005</c:v>
                </c:pt>
                <c:pt idx="44411" formatCode="General">
                  <c:v>0.91473000000000004</c:v>
                </c:pt>
                <c:pt idx="44412" formatCode="General">
                  <c:v>0.91475300000000004</c:v>
                </c:pt>
                <c:pt idx="44413" formatCode="General">
                  <c:v>0.91477500000000045</c:v>
                </c:pt>
                <c:pt idx="44414" formatCode="General">
                  <c:v>0.91478999999999999</c:v>
                </c:pt>
                <c:pt idx="44415" formatCode="General">
                  <c:v>0.91481299999999943</c:v>
                </c:pt>
                <c:pt idx="44416" formatCode="General">
                  <c:v>0.91483499999999951</c:v>
                </c:pt>
                <c:pt idx="44417" formatCode="General">
                  <c:v>0.9148579999999995</c:v>
                </c:pt>
                <c:pt idx="44418" formatCode="General">
                  <c:v>0.91487300000000005</c:v>
                </c:pt>
                <c:pt idx="44419" formatCode="General">
                  <c:v>0.91489500000000046</c:v>
                </c:pt>
                <c:pt idx="44420" formatCode="General">
                  <c:v>0.91491699999999943</c:v>
                </c:pt>
                <c:pt idx="44421" formatCode="General">
                  <c:v>0.91493999999999998</c:v>
                </c:pt>
                <c:pt idx="44422" formatCode="General">
                  <c:v>0.91495499999999996</c:v>
                </c:pt>
                <c:pt idx="44423" formatCode="General">
                  <c:v>0.91497799999999996</c:v>
                </c:pt>
                <c:pt idx="44424" formatCode="General">
                  <c:v>0.91500000000000004</c:v>
                </c:pt>
                <c:pt idx="44425" formatCode="General">
                  <c:v>0.915022</c:v>
                </c:pt>
                <c:pt idx="44426" formatCode="General">
                  <c:v>0.91503800000000002</c:v>
                </c:pt>
                <c:pt idx="44427" formatCode="General">
                  <c:v>0.91505999999999998</c:v>
                </c:pt>
                <c:pt idx="44428" formatCode="General">
                  <c:v>0.91508299999999942</c:v>
                </c:pt>
                <c:pt idx="44429" formatCode="General">
                  <c:v>0.9151049999999995</c:v>
                </c:pt>
                <c:pt idx="44430" formatCode="General">
                  <c:v>0.91512000000000004</c:v>
                </c:pt>
                <c:pt idx="44431" formatCode="General">
                  <c:v>0.91514200000000001</c:v>
                </c:pt>
                <c:pt idx="44432" formatCode="General">
                  <c:v>0.91516500000000001</c:v>
                </c:pt>
                <c:pt idx="44433" formatCode="General">
                  <c:v>0.915188</c:v>
                </c:pt>
                <c:pt idx="44434" formatCode="General">
                  <c:v>0.91520199999999996</c:v>
                </c:pt>
                <c:pt idx="44435" formatCode="General">
                  <c:v>0.91522499999999996</c:v>
                </c:pt>
                <c:pt idx="44436" formatCode="General">
                  <c:v>0.91524700000000003</c:v>
                </c:pt>
                <c:pt idx="44437" formatCode="General">
                  <c:v>0.91527000000000003</c:v>
                </c:pt>
                <c:pt idx="44438" formatCode="General">
                  <c:v>0.91528500000000002</c:v>
                </c:pt>
                <c:pt idx="44439" formatCode="General">
                  <c:v>0.91530800000000001</c:v>
                </c:pt>
                <c:pt idx="44440" formatCode="General">
                  <c:v>0.91532999999999998</c:v>
                </c:pt>
                <c:pt idx="44441" formatCode="General">
                  <c:v>0.91535199999999961</c:v>
                </c:pt>
                <c:pt idx="44442" formatCode="General">
                  <c:v>0.91536699999999938</c:v>
                </c:pt>
                <c:pt idx="44443" formatCode="General">
                  <c:v>0.91539000000000004</c:v>
                </c:pt>
                <c:pt idx="44444" formatCode="General">
                  <c:v>0.91541299999999937</c:v>
                </c:pt>
                <c:pt idx="44445" formatCode="General">
                  <c:v>0.915435</c:v>
                </c:pt>
                <c:pt idx="44446" formatCode="General">
                  <c:v>0.91544999999999999</c:v>
                </c:pt>
                <c:pt idx="44447" formatCode="General">
                  <c:v>0.91547299999999943</c:v>
                </c:pt>
                <c:pt idx="44448" formatCode="General">
                  <c:v>0.9154949999999995</c:v>
                </c:pt>
                <c:pt idx="44449" formatCode="General">
                  <c:v>0.91551699999999936</c:v>
                </c:pt>
                <c:pt idx="44450" formatCode="General">
                  <c:v>0.91553199999999957</c:v>
                </c:pt>
                <c:pt idx="44451" formatCode="General">
                  <c:v>0.91555500000000001</c:v>
                </c:pt>
                <c:pt idx="44452" formatCode="General">
                  <c:v>0.91557699999999942</c:v>
                </c:pt>
                <c:pt idx="44453" formatCode="General">
                  <c:v>0.91559999999999997</c:v>
                </c:pt>
                <c:pt idx="44454" formatCode="General">
                  <c:v>0.91561499999999996</c:v>
                </c:pt>
                <c:pt idx="44455" formatCode="General">
                  <c:v>0.91563799999999951</c:v>
                </c:pt>
                <c:pt idx="44456" formatCode="General">
                  <c:v>0.91566000000000003</c:v>
                </c:pt>
                <c:pt idx="44457" formatCode="General">
                  <c:v>0.915682</c:v>
                </c:pt>
                <c:pt idx="44458" formatCode="General">
                  <c:v>0.91569800000000046</c:v>
                </c:pt>
                <c:pt idx="44459" formatCode="General">
                  <c:v>0.91571999999999998</c:v>
                </c:pt>
                <c:pt idx="44460" formatCode="General">
                  <c:v>0.91574199999999994</c:v>
                </c:pt>
                <c:pt idx="44461" formatCode="General">
                  <c:v>0.91576500000000005</c:v>
                </c:pt>
                <c:pt idx="44462" formatCode="General">
                  <c:v>0.91578000000000004</c:v>
                </c:pt>
                <c:pt idx="44463" formatCode="General">
                  <c:v>0.915802</c:v>
                </c:pt>
                <c:pt idx="44464" formatCode="General">
                  <c:v>0.91582500000000044</c:v>
                </c:pt>
                <c:pt idx="44465" formatCode="General">
                  <c:v>0.91583999999999999</c:v>
                </c:pt>
                <c:pt idx="44466" formatCode="General">
                  <c:v>0.91586299999999943</c:v>
                </c:pt>
                <c:pt idx="44467" formatCode="General">
                  <c:v>0.91588499999999951</c:v>
                </c:pt>
                <c:pt idx="44468" formatCode="General">
                  <c:v>0.9159080000000005</c:v>
                </c:pt>
                <c:pt idx="44469" formatCode="General">
                  <c:v>0.91592300000000004</c:v>
                </c:pt>
                <c:pt idx="44470" formatCode="General">
                  <c:v>0.91594500000000045</c:v>
                </c:pt>
                <c:pt idx="44471" formatCode="General">
                  <c:v>0.91596699999999942</c:v>
                </c:pt>
                <c:pt idx="44472" formatCode="General">
                  <c:v>0.91598999999999997</c:v>
                </c:pt>
                <c:pt idx="44473" formatCode="General">
                  <c:v>0.91600499999999996</c:v>
                </c:pt>
                <c:pt idx="44474" formatCode="General">
                  <c:v>0.91602700000000004</c:v>
                </c:pt>
                <c:pt idx="44475" formatCode="General">
                  <c:v>0.91605000000000003</c:v>
                </c:pt>
                <c:pt idx="44476" formatCode="General">
                  <c:v>0.916072</c:v>
                </c:pt>
                <c:pt idx="44477" formatCode="General">
                  <c:v>0.91608800000000001</c:v>
                </c:pt>
                <c:pt idx="44478" formatCode="General">
                  <c:v>0.91610999999999998</c:v>
                </c:pt>
                <c:pt idx="44479" formatCode="General">
                  <c:v>0.91613299999999942</c:v>
                </c:pt>
                <c:pt idx="44480" formatCode="General">
                  <c:v>0.91615500000000005</c:v>
                </c:pt>
                <c:pt idx="44481" formatCode="General">
                  <c:v>0.91617000000000004</c:v>
                </c:pt>
                <c:pt idx="44482" formatCode="General">
                  <c:v>0.91619200000000001</c:v>
                </c:pt>
                <c:pt idx="44483" formatCode="General">
                  <c:v>0.916215</c:v>
                </c:pt>
                <c:pt idx="44484" formatCode="General">
                  <c:v>0.916238</c:v>
                </c:pt>
                <c:pt idx="44485" formatCode="General">
                  <c:v>0.91625199999999996</c:v>
                </c:pt>
                <c:pt idx="44486" formatCode="General">
                  <c:v>0.91627499999999951</c:v>
                </c:pt>
                <c:pt idx="44487" formatCode="General">
                  <c:v>0.91629700000000003</c:v>
                </c:pt>
                <c:pt idx="44488" formatCode="General">
                  <c:v>0.91632000000000002</c:v>
                </c:pt>
                <c:pt idx="44489" formatCode="General">
                  <c:v>0.91633500000000001</c:v>
                </c:pt>
                <c:pt idx="44490" formatCode="General">
                  <c:v>0.91635800000000001</c:v>
                </c:pt>
                <c:pt idx="44491" formatCode="General">
                  <c:v>0.91637999999999997</c:v>
                </c:pt>
                <c:pt idx="44492" formatCode="General">
                  <c:v>0.91640199999999961</c:v>
                </c:pt>
                <c:pt idx="44493" formatCode="General">
                  <c:v>0.91641699999999937</c:v>
                </c:pt>
                <c:pt idx="44494" formatCode="General">
                  <c:v>0.91644000000000003</c:v>
                </c:pt>
                <c:pt idx="44495" formatCode="General">
                  <c:v>0.91646299999999936</c:v>
                </c:pt>
                <c:pt idx="44496" formatCode="General">
                  <c:v>0.91648499999999955</c:v>
                </c:pt>
                <c:pt idx="44497" formatCode="General">
                  <c:v>0.91649999999999998</c:v>
                </c:pt>
                <c:pt idx="44498" formatCode="General">
                  <c:v>0.91652299999999942</c:v>
                </c:pt>
                <c:pt idx="44499" formatCode="General">
                  <c:v>0.91654500000000005</c:v>
                </c:pt>
                <c:pt idx="44500" formatCode="General">
                  <c:v>0.91656799999999938</c:v>
                </c:pt>
                <c:pt idx="44501" formatCode="General">
                  <c:v>0.91658299999999937</c:v>
                </c:pt>
                <c:pt idx="44502" formatCode="General">
                  <c:v>0.91660500000000045</c:v>
                </c:pt>
                <c:pt idx="44503" formatCode="General">
                  <c:v>0.91662699999999997</c:v>
                </c:pt>
                <c:pt idx="44504" formatCode="General">
                  <c:v>0.91665000000000041</c:v>
                </c:pt>
                <c:pt idx="44505" formatCode="General">
                  <c:v>0.91666499999999951</c:v>
                </c:pt>
                <c:pt idx="44506" formatCode="General">
                  <c:v>0.9166879999999995</c:v>
                </c:pt>
                <c:pt idx="44507" formatCode="General">
                  <c:v>0.91671000000000002</c:v>
                </c:pt>
                <c:pt idx="44508" formatCode="General">
                  <c:v>0.91673199999999999</c:v>
                </c:pt>
                <c:pt idx="44509" formatCode="General">
                  <c:v>0.91674800000000045</c:v>
                </c:pt>
                <c:pt idx="44510" formatCode="General">
                  <c:v>0.91676999999999997</c:v>
                </c:pt>
                <c:pt idx="44511" formatCode="General">
                  <c:v>0.91679299999999997</c:v>
                </c:pt>
                <c:pt idx="44512" formatCode="General">
                  <c:v>0.91681500000000005</c:v>
                </c:pt>
                <c:pt idx="44513" formatCode="General">
                  <c:v>0.91683000000000003</c:v>
                </c:pt>
                <c:pt idx="44514" formatCode="General">
                  <c:v>0.916852</c:v>
                </c:pt>
                <c:pt idx="44515" formatCode="General">
                  <c:v>0.91687500000000044</c:v>
                </c:pt>
                <c:pt idx="44516" formatCode="General">
                  <c:v>0.91689799999999999</c:v>
                </c:pt>
                <c:pt idx="44517" formatCode="General">
                  <c:v>0.91691299999999942</c:v>
                </c:pt>
                <c:pt idx="44518" formatCode="General">
                  <c:v>0.9169350000000005</c:v>
                </c:pt>
                <c:pt idx="44519" formatCode="General">
                  <c:v>0.91695700000000002</c:v>
                </c:pt>
                <c:pt idx="44520" formatCode="General">
                  <c:v>0.91698000000000002</c:v>
                </c:pt>
                <c:pt idx="44521" formatCode="General">
                  <c:v>0.91699500000000045</c:v>
                </c:pt>
                <c:pt idx="44522" formatCode="General">
                  <c:v>0.91701699999999942</c:v>
                </c:pt>
                <c:pt idx="44523" formatCode="General">
                  <c:v>0.91703999999999997</c:v>
                </c:pt>
                <c:pt idx="44524" formatCode="General">
                  <c:v>0.9170629999999993</c:v>
                </c:pt>
                <c:pt idx="44525" formatCode="General">
                  <c:v>0.91707700000000003</c:v>
                </c:pt>
                <c:pt idx="44526" formatCode="General">
                  <c:v>0.91710000000000003</c:v>
                </c:pt>
                <c:pt idx="44527" formatCode="General">
                  <c:v>0.91712300000000002</c:v>
                </c:pt>
                <c:pt idx="44528" formatCode="General">
                  <c:v>0.91714499999999999</c:v>
                </c:pt>
                <c:pt idx="44529" formatCode="General">
                  <c:v>0.91715999999999998</c:v>
                </c:pt>
                <c:pt idx="44530" formatCode="General">
                  <c:v>0.91718299999999942</c:v>
                </c:pt>
                <c:pt idx="44531" formatCode="General">
                  <c:v>0.91720500000000005</c:v>
                </c:pt>
                <c:pt idx="44532" formatCode="General">
                  <c:v>0.91722000000000004</c:v>
                </c:pt>
                <c:pt idx="44533" formatCode="General">
                  <c:v>0.917242</c:v>
                </c:pt>
                <c:pt idx="44534" formatCode="General">
                  <c:v>0.917265</c:v>
                </c:pt>
                <c:pt idx="44535" formatCode="General">
                  <c:v>0.91728799999999955</c:v>
                </c:pt>
                <c:pt idx="44536" formatCode="General">
                  <c:v>0.91730199999999951</c:v>
                </c:pt>
                <c:pt idx="44537" formatCode="General">
                  <c:v>0.9173249999999995</c:v>
                </c:pt>
                <c:pt idx="44538" formatCode="General">
                  <c:v>0.91734800000000005</c:v>
                </c:pt>
                <c:pt idx="44539" formatCode="General">
                  <c:v>0.91737000000000002</c:v>
                </c:pt>
                <c:pt idx="44540" formatCode="General">
                  <c:v>0.91738500000000001</c:v>
                </c:pt>
                <c:pt idx="44541" formatCode="General">
                  <c:v>0.917408</c:v>
                </c:pt>
                <c:pt idx="44542" formatCode="General">
                  <c:v>0.91742999999999997</c:v>
                </c:pt>
                <c:pt idx="44543" formatCode="General">
                  <c:v>0.9174519999999996</c:v>
                </c:pt>
                <c:pt idx="44544" formatCode="General">
                  <c:v>0.91746699999999937</c:v>
                </c:pt>
                <c:pt idx="44545" formatCode="General">
                  <c:v>0.91749000000000003</c:v>
                </c:pt>
                <c:pt idx="44546" formatCode="General">
                  <c:v>0.91751199999999955</c:v>
                </c:pt>
                <c:pt idx="44547" formatCode="General">
                  <c:v>0.91753499999999955</c:v>
                </c:pt>
                <c:pt idx="44548" formatCode="General">
                  <c:v>0.91754999999999998</c:v>
                </c:pt>
                <c:pt idx="44549" formatCode="General">
                  <c:v>0.91757199999999961</c:v>
                </c:pt>
                <c:pt idx="44550" formatCode="General">
                  <c:v>0.91759500000000005</c:v>
                </c:pt>
                <c:pt idx="44551" formatCode="General">
                  <c:v>0.91761700000000002</c:v>
                </c:pt>
                <c:pt idx="44552" formatCode="General">
                  <c:v>0.91763300000000003</c:v>
                </c:pt>
                <c:pt idx="44553" formatCode="General">
                  <c:v>0.91765500000000044</c:v>
                </c:pt>
                <c:pt idx="44554" formatCode="General">
                  <c:v>0.91767699999999996</c:v>
                </c:pt>
                <c:pt idx="44555" formatCode="General">
                  <c:v>0.9177000000000004</c:v>
                </c:pt>
                <c:pt idx="44556" formatCode="General">
                  <c:v>0.9177149999999995</c:v>
                </c:pt>
                <c:pt idx="44557" formatCode="General">
                  <c:v>0.91773700000000002</c:v>
                </c:pt>
                <c:pt idx="44558" formatCode="General">
                  <c:v>0.91776000000000002</c:v>
                </c:pt>
                <c:pt idx="44559" formatCode="General">
                  <c:v>0.91778199999999999</c:v>
                </c:pt>
                <c:pt idx="44560" formatCode="General">
                  <c:v>0.91779800000000045</c:v>
                </c:pt>
                <c:pt idx="44561" formatCode="General">
                  <c:v>0.91781999999999997</c:v>
                </c:pt>
                <c:pt idx="44562" formatCode="General">
                  <c:v>0.91784299999999996</c:v>
                </c:pt>
                <c:pt idx="44563" formatCode="General">
                  <c:v>0.91786500000000004</c:v>
                </c:pt>
                <c:pt idx="44564" formatCode="General">
                  <c:v>0.91788000000000003</c:v>
                </c:pt>
                <c:pt idx="44565" formatCode="General">
                  <c:v>0.917902</c:v>
                </c:pt>
                <c:pt idx="44566" formatCode="General">
                  <c:v>0.91792499999999999</c:v>
                </c:pt>
                <c:pt idx="44567" formatCode="General">
                  <c:v>0.91794799999999999</c:v>
                </c:pt>
                <c:pt idx="44568" formatCode="General">
                  <c:v>0.9179619999999995</c:v>
                </c:pt>
                <c:pt idx="44569" formatCode="General">
                  <c:v>0.91798500000000005</c:v>
                </c:pt>
                <c:pt idx="44570" formatCode="General">
                  <c:v>0.91800700000000002</c:v>
                </c:pt>
                <c:pt idx="44571" formatCode="General">
                  <c:v>0.91803000000000001</c:v>
                </c:pt>
                <c:pt idx="44572" formatCode="General">
                  <c:v>0.91804500000000044</c:v>
                </c:pt>
                <c:pt idx="44573" formatCode="General">
                  <c:v>0.918068</c:v>
                </c:pt>
                <c:pt idx="44574" formatCode="General">
                  <c:v>0.91808999999999996</c:v>
                </c:pt>
                <c:pt idx="44575" formatCode="General">
                  <c:v>0.9181119999999996</c:v>
                </c:pt>
                <c:pt idx="44576" formatCode="General">
                  <c:v>0.91812700000000003</c:v>
                </c:pt>
                <c:pt idx="44577" formatCode="General">
                  <c:v>0.91815000000000002</c:v>
                </c:pt>
                <c:pt idx="44578" formatCode="General">
                  <c:v>0.91817300000000002</c:v>
                </c:pt>
                <c:pt idx="44579" formatCode="General">
                  <c:v>0.91819499999999998</c:v>
                </c:pt>
                <c:pt idx="44580" formatCode="General">
                  <c:v>0.91820999999999997</c:v>
                </c:pt>
                <c:pt idx="44581" formatCode="General">
                  <c:v>0.9182329999999993</c:v>
                </c:pt>
                <c:pt idx="44582" formatCode="General">
                  <c:v>0.91825500000000004</c:v>
                </c:pt>
                <c:pt idx="44583" formatCode="General">
                  <c:v>0.91827800000000004</c:v>
                </c:pt>
                <c:pt idx="44584" formatCode="General">
                  <c:v>0.91829300000000003</c:v>
                </c:pt>
                <c:pt idx="44585" formatCode="General">
                  <c:v>0.91831499999999955</c:v>
                </c:pt>
                <c:pt idx="44586" formatCode="General">
                  <c:v>0.91833699999999929</c:v>
                </c:pt>
                <c:pt idx="44587" formatCode="General">
                  <c:v>0.91835999999999951</c:v>
                </c:pt>
                <c:pt idx="44588" formatCode="General">
                  <c:v>0.91837500000000005</c:v>
                </c:pt>
                <c:pt idx="44589" formatCode="General">
                  <c:v>0.91839800000000005</c:v>
                </c:pt>
                <c:pt idx="44590" formatCode="General">
                  <c:v>0.91842000000000001</c:v>
                </c:pt>
                <c:pt idx="44591" formatCode="General">
                  <c:v>0.91844199999999998</c:v>
                </c:pt>
                <c:pt idx="44592" formatCode="General">
                  <c:v>0.918458</c:v>
                </c:pt>
                <c:pt idx="44593" formatCode="General">
                  <c:v>0.91847999999999996</c:v>
                </c:pt>
                <c:pt idx="44594" formatCode="General">
                  <c:v>0.91850299999999929</c:v>
                </c:pt>
                <c:pt idx="44595" formatCode="General">
                  <c:v>0.91852500000000004</c:v>
                </c:pt>
                <c:pt idx="44596" formatCode="General">
                  <c:v>0.91854000000000002</c:v>
                </c:pt>
                <c:pt idx="44597" formatCode="General">
                  <c:v>0.91856199999999955</c:v>
                </c:pt>
                <c:pt idx="44598" formatCode="General">
                  <c:v>0.91858499999999943</c:v>
                </c:pt>
                <c:pt idx="44599" formatCode="General">
                  <c:v>0.91859999999999997</c:v>
                </c:pt>
                <c:pt idx="44600" formatCode="General">
                  <c:v>0.91862299999999997</c:v>
                </c:pt>
                <c:pt idx="44601" formatCode="General">
                  <c:v>0.91864500000000071</c:v>
                </c:pt>
                <c:pt idx="44602" formatCode="General">
                  <c:v>0.91866700000000001</c:v>
                </c:pt>
                <c:pt idx="44603" formatCode="General">
                  <c:v>0.91868300000000003</c:v>
                </c:pt>
                <c:pt idx="44604" formatCode="General">
                  <c:v>0.91870499999999999</c:v>
                </c:pt>
                <c:pt idx="44605" formatCode="General">
                  <c:v>0.91872699999999996</c:v>
                </c:pt>
                <c:pt idx="44606" formatCode="General">
                  <c:v>0.9187500000000004</c:v>
                </c:pt>
                <c:pt idx="44607" formatCode="General">
                  <c:v>0.91876500000000005</c:v>
                </c:pt>
                <c:pt idx="44608" formatCode="General">
                  <c:v>0.91878700000000002</c:v>
                </c:pt>
                <c:pt idx="44609" formatCode="General">
                  <c:v>0.91881000000000002</c:v>
                </c:pt>
                <c:pt idx="44610" formatCode="General">
                  <c:v>0.91883300000000001</c:v>
                </c:pt>
                <c:pt idx="44611" formatCode="General">
                  <c:v>0.91884800000000044</c:v>
                </c:pt>
                <c:pt idx="44612" formatCode="General">
                  <c:v>0.91886999999999996</c:v>
                </c:pt>
                <c:pt idx="44613" formatCode="General">
                  <c:v>0.91889299999999996</c:v>
                </c:pt>
                <c:pt idx="44614" formatCode="General">
                  <c:v>0.91891500000000004</c:v>
                </c:pt>
                <c:pt idx="44615" formatCode="General">
                  <c:v>0.91893000000000002</c:v>
                </c:pt>
                <c:pt idx="44616" formatCode="General">
                  <c:v>0.91895199999999999</c:v>
                </c:pt>
                <c:pt idx="44617" formatCode="General">
                  <c:v>0.91897499999999999</c:v>
                </c:pt>
                <c:pt idx="44618" formatCode="General">
                  <c:v>0.91899799999999998</c:v>
                </c:pt>
                <c:pt idx="44619" formatCode="General">
                  <c:v>0.91901199999999961</c:v>
                </c:pt>
                <c:pt idx="44620" formatCode="General">
                  <c:v>0.91903500000000005</c:v>
                </c:pt>
                <c:pt idx="44621" formatCode="General">
                  <c:v>0.91905800000000004</c:v>
                </c:pt>
                <c:pt idx="44622" formatCode="General">
                  <c:v>0.91908000000000001</c:v>
                </c:pt>
                <c:pt idx="44623" formatCode="General">
                  <c:v>0.91909500000000044</c:v>
                </c:pt>
                <c:pt idx="44624" formatCode="General">
                  <c:v>0.91911799999999955</c:v>
                </c:pt>
                <c:pt idx="44625" formatCode="General">
                  <c:v>0.91913999999999996</c:v>
                </c:pt>
                <c:pt idx="44626" formatCode="General">
                  <c:v>0.91916199999999959</c:v>
                </c:pt>
                <c:pt idx="44627" formatCode="General">
                  <c:v>0.91917700000000002</c:v>
                </c:pt>
                <c:pt idx="44628" formatCode="General">
                  <c:v>0.91920000000000002</c:v>
                </c:pt>
                <c:pt idx="44629" formatCode="General">
                  <c:v>0.91922300000000001</c:v>
                </c:pt>
                <c:pt idx="44630" formatCode="General">
                  <c:v>0.91924499999999998</c:v>
                </c:pt>
                <c:pt idx="44631" formatCode="General">
                  <c:v>0.91925999999999997</c:v>
                </c:pt>
                <c:pt idx="44632" formatCode="General">
                  <c:v>0.9192819999999996</c:v>
                </c:pt>
                <c:pt idx="44633" formatCode="General">
                  <c:v>0.91930500000000004</c:v>
                </c:pt>
                <c:pt idx="44634" formatCode="General">
                  <c:v>0.91932700000000001</c:v>
                </c:pt>
                <c:pt idx="44635" formatCode="General">
                  <c:v>0.91934300000000002</c:v>
                </c:pt>
                <c:pt idx="44636" formatCode="General">
                  <c:v>0.91936499999999943</c:v>
                </c:pt>
                <c:pt idx="44637" formatCode="General">
                  <c:v>0.91938699999999929</c:v>
                </c:pt>
                <c:pt idx="44638" formatCode="General">
                  <c:v>0.91940999999999951</c:v>
                </c:pt>
                <c:pt idx="44639" formatCode="General">
                  <c:v>0.91942500000000005</c:v>
                </c:pt>
                <c:pt idx="44640" formatCode="General">
                  <c:v>0.91944800000000004</c:v>
                </c:pt>
                <c:pt idx="44641" formatCode="General">
                  <c:v>0.91947000000000001</c:v>
                </c:pt>
                <c:pt idx="44642" formatCode="General">
                  <c:v>0.91949199999999998</c:v>
                </c:pt>
                <c:pt idx="44643" formatCode="General">
                  <c:v>0.91950799999999955</c:v>
                </c:pt>
                <c:pt idx="44644" formatCode="General">
                  <c:v>0.91952999999999996</c:v>
                </c:pt>
                <c:pt idx="44645" formatCode="General">
                  <c:v>0.91955299999999929</c:v>
                </c:pt>
                <c:pt idx="44646" formatCode="General">
                  <c:v>0.91957500000000003</c:v>
                </c:pt>
                <c:pt idx="44647" formatCode="General">
                  <c:v>0.91959000000000002</c:v>
                </c:pt>
                <c:pt idx="44648" formatCode="General">
                  <c:v>0.91961199999999999</c:v>
                </c:pt>
                <c:pt idx="44649" formatCode="General">
                  <c:v>0.91963499999999998</c:v>
                </c:pt>
                <c:pt idx="44650" formatCode="General">
                  <c:v>0.91965799999999998</c:v>
                </c:pt>
                <c:pt idx="44651" formatCode="General">
                  <c:v>0.91967200000000005</c:v>
                </c:pt>
                <c:pt idx="44652" formatCode="General">
                  <c:v>0.91969500000000071</c:v>
                </c:pt>
                <c:pt idx="44653" formatCode="General">
                  <c:v>0.91971700000000001</c:v>
                </c:pt>
                <c:pt idx="44654" formatCode="General">
                  <c:v>0.91974000000000045</c:v>
                </c:pt>
                <c:pt idx="44655" formatCode="General">
                  <c:v>0.91975499999999999</c:v>
                </c:pt>
                <c:pt idx="44656" formatCode="General">
                  <c:v>0.91977799999999998</c:v>
                </c:pt>
                <c:pt idx="44657" formatCode="General">
                  <c:v>0.91979999999999995</c:v>
                </c:pt>
                <c:pt idx="44658" formatCode="General">
                  <c:v>0.91982200000000003</c:v>
                </c:pt>
                <c:pt idx="44659" formatCode="General">
                  <c:v>0.91983700000000002</c:v>
                </c:pt>
                <c:pt idx="44660" formatCode="General">
                  <c:v>0.91986000000000001</c:v>
                </c:pt>
                <c:pt idx="44661" formatCode="General">
                  <c:v>0.91988300000000001</c:v>
                </c:pt>
                <c:pt idx="44662" formatCode="General">
                  <c:v>0.91989699999999996</c:v>
                </c:pt>
                <c:pt idx="44663" formatCode="General">
                  <c:v>0.91991999999999996</c:v>
                </c:pt>
                <c:pt idx="44664" formatCode="General">
                  <c:v>0.91994200000000004</c:v>
                </c:pt>
                <c:pt idx="44665" formatCode="General">
                  <c:v>0.91996500000000003</c:v>
                </c:pt>
                <c:pt idx="44666" formatCode="General">
                  <c:v>0.91998000000000002</c:v>
                </c:pt>
                <c:pt idx="44667" formatCode="General">
                  <c:v>0.92000300000000002</c:v>
                </c:pt>
                <c:pt idx="44668" formatCode="General">
                  <c:v>0.92002499999999998</c:v>
                </c:pt>
                <c:pt idx="44669" formatCode="General">
                  <c:v>0.9200469999999995</c:v>
                </c:pt>
                <c:pt idx="44670" formatCode="General">
                  <c:v>0.9200619999999996</c:v>
                </c:pt>
                <c:pt idx="44671" formatCode="General">
                  <c:v>0.92008500000000004</c:v>
                </c:pt>
                <c:pt idx="44672" formatCode="General">
                  <c:v>0.92010800000000004</c:v>
                </c:pt>
                <c:pt idx="44673" formatCode="General">
                  <c:v>0.92013</c:v>
                </c:pt>
                <c:pt idx="44674" formatCode="General">
                  <c:v>0.92014499999999999</c:v>
                </c:pt>
                <c:pt idx="44675" formatCode="General">
                  <c:v>0.92016799999999943</c:v>
                </c:pt>
                <c:pt idx="44676" formatCode="General">
                  <c:v>0.92018999999999951</c:v>
                </c:pt>
                <c:pt idx="44677" formatCode="General">
                  <c:v>0.92021299999999928</c:v>
                </c:pt>
                <c:pt idx="44678" formatCode="General">
                  <c:v>0.92022700000000002</c:v>
                </c:pt>
                <c:pt idx="44679" formatCode="General">
                  <c:v>0.92025000000000001</c:v>
                </c:pt>
                <c:pt idx="44680" formatCode="General">
                  <c:v>0.92027199999999998</c:v>
                </c:pt>
                <c:pt idx="44681" formatCode="General">
                  <c:v>0.92029499999999997</c:v>
                </c:pt>
                <c:pt idx="44682" formatCode="General">
                  <c:v>0.92030999999999996</c:v>
                </c:pt>
                <c:pt idx="44683" formatCode="General">
                  <c:v>0.92033299999999929</c:v>
                </c:pt>
                <c:pt idx="44684" formatCode="General">
                  <c:v>0.92035500000000003</c:v>
                </c:pt>
                <c:pt idx="44685" formatCode="General">
                  <c:v>0.920377</c:v>
                </c:pt>
                <c:pt idx="44686" formatCode="General">
                  <c:v>0.92039300000000002</c:v>
                </c:pt>
                <c:pt idx="44687" formatCode="General">
                  <c:v>0.92041499999999943</c:v>
                </c:pt>
                <c:pt idx="44688" formatCode="General">
                  <c:v>0.92043699999999928</c:v>
                </c:pt>
                <c:pt idx="44689" formatCode="General">
                  <c:v>0.9204599999999995</c:v>
                </c:pt>
                <c:pt idx="44690" formatCode="General">
                  <c:v>0.92047500000000004</c:v>
                </c:pt>
                <c:pt idx="44691" formatCode="General">
                  <c:v>0.92049700000000001</c:v>
                </c:pt>
                <c:pt idx="44692" formatCode="General">
                  <c:v>0.92052</c:v>
                </c:pt>
                <c:pt idx="44693" formatCode="General">
                  <c:v>0.920543</c:v>
                </c:pt>
                <c:pt idx="44694" formatCode="General">
                  <c:v>0.92055799999999943</c:v>
                </c:pt>
                <c:pt idx="44695" formatCode="General">
                  <c:v>0.92057999999999951</c:v>
                </c:pt>
                <c:pt idx="44696" formatCode="General">
                  <c:v>0.92060299999999951</c:v>
                </c:pt>
                <c:pt idx="44697" formatCode="General">
                  <c:v>0.92062500000000058</c:v>
                </c:pt>
                <c:pt idx="44698" formatCode="General">
                  <c:v>0.92064000000000046</c:v>
                </c:pt>
                <c:pt idx="44699" formatCode="General">
                  <c:v>0.92066199999999998</c:v>
                </c:pt>
                <c:pt idx="44700" formatCode="General">
                  <c:v>0.92068499999999998</c:v>
                </c:pt>
                <c:pt idx="44701" formatCode="General">
                  <c:v>0.92070799999999997</c:v>
                </c:pt>
                <c:pt idx="44702" formatCode="General">
                  <c:v>0.92072200000000004</c:v>
                </c:pt>
                <c:pt idx="44703" formatCode="General">
                  <c:v>0.9207450000000007</c:v>
                </c:pt>
                <c:pt idx="44704" formatCode="General">
                  <c:v>0.92076800000000003</c:v>
                </c:pt>
                <c:pt idx="44705" formatCode="General">
                  <c:v>0.92079000000000044</c:v>
                </c:pt>
                <c:pt idx="44706" formatCode="General">
                  <c:v>0.92080499999999998</c:v>
                </c:pt>
                <c:pt idx="44707" formatCode="General">
                  <c:v>0.92082799999999998</c:v>
                </c:pt>
                <c:pt idx="44708" formatCode="General">
                  <c:v>0.92084999999999995</c:v>
                </c:pt>
                <c:pt idx="44709" formatCode="General">
                  <c:v>0.92087200000000002</c:v>
                </c:pt>
                <c:pt idx="44710" formatCode="General">
                  <c:v>0.92088700000000001</c:v>
                </c:pt>
                <c:pt idx="44711" formatCode="General">
                  <c:v>0.92091000000000001</c:v>
                </c:pt>
                <c:pt idx="44712" formatCode="General">
                  <c:v>0.920933</c:v>
                </c:pt>
                <c:pt idx="44713" formatCode="General">
                  <c:v>0.92095499999999997</c:v>
                </c:pt>
                <c:pt idx="44714" formatCode="General">
                  <c:v>0.92096999999999996</c:v>
                </c:pt>
                <c:pt idx="44715" formatCode="General">
                  <c:v>0.92099200000000003</c:v>
                </c:pt>
                <c:pt idx="44716" formatCode="General">
                  <c:v>0.92101500000000003</c:v>
                </c:pt>
                <c:pt idx="44717" formatCode="General">
                  <c:v>0.92103699999999955</c:v>
                </c:pt>
                <c:pt idx="44718" formatCode="General">
                  <c:v>0.92105300000000001</c:v>
                </c:pt>
                <c:pt idx="44719" formatCode="General">
                  <c:v>0.92107499999999998</c:v>
                </c:pt>
                <c:pt idx="44720" formatCode="General">
                  <c:v>0.92109700000000005</c:v>
                </c:pt>
                <c:pt idx="44721" formatCode="General">
                  <c:v>0.92112000000000005</c:v>
                </c:pt>
                <c:pt idx="44722" formatCode="General">
                  <c:v>0.92113500000000004</c:v>
                </c:pt>
                <c:pt idx="44723" formatCode="General">
                  <c:v>0.92115800000000003</c:v>
                </c:pt>
                <c:pt idx="44724" formatCode="General">
                  <c:v>0.92118</c:v>
                </c:pt>
                <c:pt idx="44725" formatCode="General">
                  <c:v>0.92120199999999997</c:v>
                </c:pt>
                <c:pt idx="44726" formatCode="General">
                  <c:v>0.92121799999999943</c:v>
                </c:pt>
                <c:pt idx="44727" formatCode="General">
                  <c:v>0.9212399999999995</c:v>
                </c:pt>
                <c:pt idx="44728" formatCode="General">
                  <c:v>0.92126299999999939</c:v>
                </c:pt>
                <c:pt idx="44729" formatCode="General">
                  <c:v>0.92128500000000002</c:v>
                </c:pt>
                <c:pt idx="44730" formatCode="General">
                  <c:v>0.92130000000000001</c:v>
                </c:pt>
                <c:pt idx="44731" formatCode="General">
                  <c:v>0.92132199999999997</c:v>
                </c:pt>
                <c:pt idx="44732" formatCode="General">
                  <c:v>0.92134499999999997</c:v>
                </c:pt>
                <c:pt idx="44733" formatCode="General">
                  <c:v>0.92135999999999996</c:v>
                </c:pt>
                <c:pt idx="44734" formatCode="General">
                  <c:v>0.92138299999999929</c:v>
                </c:pt>
                <c:pt idx="44735" formatCode="General">
                  <c:v>0.92140500000000003</c:v>
                </c:pt>
                <c:pt idx="44736" formatCode="General">
                  <c:v>0.921427</c:v>
                </c:pt>
                <c:pt idx="44737" formatCode="General">
                  <c:v>0.92144300000000001</c:v>
                </c:pt>
                <c:pt idx="44738" formatCode="General">
                  <c:v>0.92146499999999942</c:v>
                </c:pt>
                <c:pt idx="44739" formatCode="General">
                  <c:v>0.92148799999999942</c:v>
                </c:pt>
                <c:pt idx="44740" formatCode="General">
                  <c:v>0.92150999999999961</c:v>
                </c:pt>
                <c:pt idx="44741" formatCode="General">
                  <c:v>0.92152500000000004</c:v>
                </c:pt>
                <c:pt idx="44742" formatCode="General">
                  <c:v>0.92154700000000001</c:v>
                </c:pt>
                <c:pt idx="44743" formatCode="General">
                  <c:v>0.92157</c:v>
                </c:pt>
                <c:pt idx="44744" formatCode="General">
                  <c:v>0.921593</c:v>
                </c:pt>
                <c:pt idx="44745" formatCode="General">
                  <c:v>0.92160799999999998</c:v>
                </c:pt>
                <c:pt idx="44746" formatCode="General">
                  <c:v>0.92162999999999995</c:v>
                </c:pt>
                <c:pt idx="44747" formatCode="General">
                  <c:v>0.92165200000000003</c:v>
                </c:pt>
                <c:pt idx="44748" formatCode="General">
                  <c:v>0.92167500000000058</c:v>
                </c:pt>
                <c:pt idx="44749" formatCode="General">
                  <c:v>0.92169000000000045</c:v>
                </c:pt>
                <c:pt idx="44750" formatCode="General">
                  <c:v>0.921713</c:v>
                </c:pt>
                <c:pt idx="44751" formatCode="General">
                  <c:v>0.92173499999999997</c:v>
                </c:pt>
                <c:pt idx="44752" formatCode="General">
                  <c:v>0.92175799999999997</c:v>
                </c:pt>
                <c:pt idx="44753" formatCode="General">
                  <c:v>0.92177200000000004</c:v>
                </c:pt>
                <c:pt idx="44754" formatCode="General">
                  <c:v>0.92179500000000059</c:v>
                </c:pt>
                <c:pt idx="44755" formatCode="General">
                  <c:v>0.92181800000000003</c:v>
                </c:pt>
                <c:pt idx="44756" formatCode="General">
                  <c:v>0.92183999999999999</c:v>
                </c:pt>
                <c:pt idx="44757" formatCode="General">
                  <c:v>0.92185499999999998</c:v>
                </c:pt>
                <c:pt idx="44758" formatCode="General">
                  <c:v>0.92187799999999998</c:v>
                </c:pt>
                <c:pt idx="44759" formatCode="General">
                  <c:v>0.92190000000000005</c:v>
                </c:pt>
                <c:pt idx="44760" formatCode="General">
                  <c:v>0.92192200000000002</c:v>
                </c:pt>
                <c:pt idx="44761" formatCode="General">
                  <c:v>0.92193700000000001</c:v>
                </c:pt>
                <c:pt idx="44762" formatCode="General">
                  <c:v>0.92196</c:v>
                </c:pt>
                <c:pt idx="44763" formatCode="General">
                  <c:v>0.92198199999999997</c:v>
                </c:pt>
                <c:pt idx="44764" formatCode="General">
                  <c:v>0.92200499999999996</c:v>
                </c:pt>
                <c:pt idx="44765" formatCode="General">
                  <c:v>0.92201999999999951</c:v>
                </c:pt>
                <c:pt idx="44766" formatCode="General">
                  <c:v>0.9220429999999995</c:v>
                </c:pt>
                <c:pt idx="44767" formatCode="General">
                  <c:v>0.92206500000000002</c:v>
                </c:pt>
                <c:pt idx="44768" formatCode="General">
                  <c:v>0.92208699999999955</c:v>
                </c:pt>
                <c:pt idx="44769" formatCode="General">
                  <c:v>0.92210300000000001</c:v>
                </c:pt>
                <c:pt idx="44770" formatCode="General">
                  <c:v>0.92212499999999997</c:v>
                </c:pt>
                <c:pt idx="44771" formatCode="General">
                  <c:v>0.92214700000000005</c:v>
                </c:pt>
                <c:pt idx="44772" formatCode="General">
                  <c:v>0.92217000000000005</c:v>
                </c:pt>
                <c:pt idx="44773" formatCode="General">
                  <c:v>0.92218500000000003</c:v>
                </c:pt>
                <c:pt idx="44774" formatCode="General">
                  <c:v>0.922207</c:v>
                </c:pt>
                <c:pt idx="44775" formatCode="General">
                  <c:v>0.92222999999999999</c:v>
                </c:pt>
                <c:pt idx="44776" formatCode="General">
                  <c:v>0.92225299999999955</c:v>
                </c:pt>
                <c:pt idx="44777" formatCode="General">
                  <c:v>0.92226799999999942</c:v>
                </c:pt>
                <c:pt idx="44778" formatCode="General">
                  <c:v>0.92229000000000005</c:v>
                </c:pt>
                <c:pt idx="44779" formatCode="General">
                  <c:v>0.92231199999999958</c:v>
                </c:pt>
                <c:pt idx="44780" formatCode="General">
                  <c:v>0.92233500000000002</c:v>
                </c:pt>
                <c:pt idx="44781" formatCode="General">
                  <c:v>0.92235</c:v>
                </c:pt>
                <c:pt idx="44782" formatCode="General">
                  <c:v>0.92237199999999997</c:v>
                </c:pt>
                <c:pt idx="44783" formatCode="General">
                  <c:v>0.92239499999999996</c:v>
                </c:pt>
                <c:pt idx="44784" formatCode="General">
                  <c:v>0.92241799999999929</c:v>
                </c:pt>
                <c:pt idx="44785" formatCode="General">
                  <c:v>0.92243199999999959</c:v>
                </c:pt>
                <c:pt idx="44786" formatCode="General">
                  <c:v>0.92245500000000002</c:v>
                </c:pt>
                <c:pt idx="44787" formatCode="General">
                  <c:v>0.92247699999999955</c:v>
                </c:pt>
                <c:pt idx="44788" formatCode="General">
                  <c:v>0.92249999999999999</c:v>
                </c:pt>
                <c:pt idx="44789" formatCode="General">
                  <c:v>0.92251499999999942</c:v>
                </c:pt>
                <c:pt idx="44790" formatCode="General">
                  <c:v>0.92253799999999941</c:v>
                </c:pt>
                <c:pt idx="44791" formatCode="General">
                  <c:v>0.9225599999999996</c:v>
                </c:pt>
                <c:pt idx="44792" formatCode="General">
                  <c:v>0.92258199999999957</c:v>
                </c:pt>
                <c:pt idx="44793" formatCode="General">
                  <c:v>0.922597</c:v>
                </c:pt>
                <c:pt idx="44794" formatCode="General">
                  <c:v>0.92262000000000044</c:v>
                </c:pt>
                <c:pt idx="44795" formatCode="General">
                  <c:v>0.92264299999999999</c:v>
                </c:pt>
                <c:pt idx="44796" formatCode="General">
                  <c:v>0.92265699999999951</c:v>
                </c:pt>
                <c:pt idx="44797" formatCode="General">
                  <c:v>0.92267999999999994</c:v>
                </c:pt>
                <c:pt idx="44798" formatCode="General">
                  <c:v>0.92270200000000002</c:v>
                </c:pt>
                <c:pt idx="44799" formatCode="General">
                  <c:v>0.92272500000000046</c:v>
                </c:pt>
                <c:pt idx="44800" formatCode="General">
                  <c:v>0.92274000000000045</c:v>
                </c:pt>
                <c:pt idx="44801" formatCode="General">
                  <c:v>0.922763</c:v>
                </c:pt>
                <c:pt idx="44802" formatCode="General">
                  <c:v>0.92278499999999997</c:v>
                </c:pt>
                <c:pt idx="44803" formatCode="General">
                  <c:v>0.92280700000000004</c:v>
                </c:pt>
                <c:pt idx="44804" formatCode="General">
                  <c:v>0.92282200000000003</c:v>
                </c:pt>
                <c:pt idx="44805" formatCode="General">
                  <c:v>0.92284500000000058</c:v>
                </c:pt>
                <c:pt idx="44806" formatCode="General">
                  <c:v>0.92286800000000002</c:v>
                </c:pt>
                <c:pt idx="44807" formatCode="General">
                  <c:v>0.92288999999999999</c:v>
                </c:pt>
                <c:pt idx="44808" formatCode="General">
                  <c:v>0.92290499999999998</c:v>
                </c:pt>
                <c:pt idx="44809" formatCode="General">
                  <c:v>0.92292700000000005</c:v>
                </c:pt>
                <c:pt idx="44810" formatCode="General">
                  <c:v>0.92295000000000005</c:v>
                </c:pt>
                <c:pt idx="44811" formatCode="General">
                  <c:v>0.92297300000000004</c:v>
                </c:pt>
                <c:pt idx="44812" formatCode="General">
                  <c:v>0.92298800000000003</c:v>
                </c:pt>
                <c:pt idx="44813" formatCode="General">
                  <c:v>0.92301</c:v>
                </c:pt>
                <c:pt idx="44814" formatCode="General">
                  <c:v>0.92303199999999996</c:v>
                </c:pt>
                <c:pt idx="44815" formatCode="General">
                  <c:v>0.92305499999999996</c:v>
                </c:pt>
                <c:pt idx="44816" formatCode="General">
                  <c:v>0.9230699999999995</c:v>
                </c:pt>
                <c:pt idx="44817" formatCode="General">
                  <c:v>0.92309300000000005</c:v>
                </c:pt>
                <c:pt idx="44818" formatCode="General">
                  <c:v>0.92311500000000002</c:v>
                </c:pt>
                <c:pt idx="44819" formatCode="General">
                  <c:v>0.92313699999999943</c:v>
                </c:pt>
                <c:pt idx="44820" formatCode="General">
                  <c:v>0.923153</c:v>
                </c:pt>
                <c:pt idx="44821" formatCode="General">
                  <c:v>0.92317499999999997</c:v>
                </c:pt>
                <c:pt idx="44822" formatCode="General">
                  <c:v>0.92319799999999996</c:v>
                </c:pt>
                <c:pt idx="44823" formatCode="General">
                  <c:v>0.92322000000000004</c:v>
                </c:pt>
                <c:pt idx="44824" formatCode="General">
                  <c:v>0.92323500000000003</c:v>
                </c:pt>
                <c:pt idx="44825" formatCode="General">
                  <c:v>0.92325699999999955</c:v>
                </c:pt>
                <c:pt idx="44826" formatCode="General">
                  <c:v>0.92327999999999999</c:v>
                </c:pt>
                <c:pt idx="44827" formatCode="General">
                  <c:v>0.92330299999999943</c:v>
                </c:pt>
                <c:pt idx="44828" formatCode="General">
                  <c:v>0.92331799999999942</c:v>
                </c:pt>
                <c:pt idx="44829" formatCode="General">
                  <c:v>0.92334000000000005</c:v>
                </c:pt>
                <c:pt idx="44830" formatCode="General">
                  <c:v>0.92336199999999957</c:v>
                </c:pt>
                <c:pt idx="44831" formatCode="General">
                  <c:v>0.92338500000000001</c:v>
                </c:pt>
                <c:pt idx="44832" formatCode="General">
                  <c:v>0.9234</c:v>
                </c:pt>
                <c:pt idx="44833" formatCode="General">
                  <c:v>0.92342199999999997</c:v>
                </c:pt>
                <c:pt idx="44834" formatCode="General">
                  <c:v>0.92344499999999996</c:v>
                </c:pt>
                <c:pt idx="44835" formatCode="General">
                  <c:v>0.92346799999999929</c:v>
                </c:pt>
                <c:pt idx="44836" formatCode="General">
                  <c:v>0.92348199999999958</c:v>
                </c:pt>
                <c:pt idx="44837" formatCode="General">
                  <c:v>0.92350500000000002</c:v>
                </c:pt>
                <c:pt idx="44838" formatCode="General">
                  <c:v>0.92352800000000002</c:v>
                </c:pt>
                <c:pt idx="44839" formatCode="General">
                  <c:v>0.92354999999999998</c:v>
                </c:pt>
                <c:pt idx="44840" formatCode="General">
                  <c:v>0.92356499999999941</c:v>
                </c:pt>
                <c:pt idx="44841" formatCode="General">
                  <c:v>0.9235879999999993</c:v>
                </c:pt>
                <c:pt idx="44842" formatCode="General">
                  <c:v>0.92361000000000004</c:v>
                </c:pt>
                <c:pt idx="44843" formatCode="General">
                  <c:v>0.92363200000000001</c:v>
                </c:pt>
                <c:pt idx="44844" formatCode="General">
                  <c:v>0.92364700000000044</c:v>
                </c:pt>
                <c:pt idx="44845" formatCode="General">
                  <c:v>0.92366999999999999</c:v>
                </c:pt>
                <c:pt idx="44846" formatCode="General">
                  <c:v>0.92369299999999999</c:v>
                </c:pt>
                <c:pt idx="44847" formatCode="General">
                  <c:v>0.92371499999999951</c:v>
                </c:pt>
                <c:pt idx="44848" formatCode="General">
                  <c:v>0.92373000000000005</c:v>
                </c:pt>
                <c:pt idx="44849" formatCode="General">
                  <c:v>0.92375300000000005</c:v>
                </c:pt>
                <c:pt idx="44850" formatCode="General">
                  <c:v>0.92377500000000046</c:v>
                </c:pt>
                <c:pt idx="44851" formatCode="General">
                  <c:v>0.92379699999999998</c:v>
                </c:pt>
                <c:pt idx="44852" formatCode="General">
                  <c:v>0.923813</c:v>
                </c:pt>
                <c:pt idx="44853" formatCode="General">
                  <c:v>0.92383499999999996</c:v>
                </c:pt>
                <c:pt idx="44854" formatCode="General">
                  <c:v>0.92385700000000004</c:v>
                </c:pt>
                <c:pt idx="44855" formatCode="General">
                  <c:v>0.92388000000000003</c:v>
                </c:pt>
                <c:pt idx="44856" formatCode="General">
                  <c:v>0.92389500000000047</c:v>
                </c:pt>
                <c:pt idx="44857" formatCode="General">
                  <c:v>0.92391800000000002</c:v>
                </c:pt>
                <c:pt idx="44858" formatCode="General">
                  <c:v>0.92393999999999998</c:v>
                </c:pt>
                <c:pt idx="44859" formatCode="General">
                  <c:v>0.92396299999999942</c:v>
                </c:pt>
                <c:pt idx="44860" formatCode="General">
                  <c:v>0.92397799999999997</c:v>
                </c:pt>
                <c:pt idx="44861" formatCode="General">
                  <c:v>0.92400000000000004</c:v>
                </c:pt>
                <c:pt idx="44862" formatCode="General">
                  <c:v>0.92402200000000001</c:v>
                </c:pt>
                <c:pt idx="44863" formatCode="General">
                  <c:v>0.92404500000000045</c:v>
                </c:pt>
                <c:pt idx="44864" formatCode="General">
                  <c:v>0.92405999999999999</c:v>
                </c:pt>
                <c:pt idx="44865" formatCode="General">
                  <c:v>0.92408199999999996</c:v>
                </c:pt>
                <c:pt idx="44866" formatCode="General">
                  <c:v>0.92410499999999951</c:v>
                </c:pt>
                <c:pt idx="44867" formatCode="General">
                  <c:v>0.92412000000000005</c:v>
                </c:pt>
                <c:pt idx="44868" formatCode="General">
                  <c:v>0.92414300000000005</c:v>
                </c:pt>
                <c:pt idx="44869" formatCode="General">
                  <c:v>0.92416500000000001</c:v>
                </c:pt>
                <c:pt idx="44870" formatCode="General">
                  <c:v>0.92418699999999943</c:v>
                </c:pt>
                <c:pt idx="44871" formatCode="General">
                  <c:v>0.924203</c:v>
                </c:pt>
                <c:pt idx="44872" formatCode="General">
                  <c:v>0.92422499999999996</c:v>
                </c:pt>
                <c:pt idx="44873" formatCode="General">
                  <c:v>0.92424799999999996</c:v>
                </c:pt>
                <c:pt idx="44874" formatCode="General">
                  <c:v>0.92427000000000004</c:v>
                </c:pt>
                <c:pt idx="44875" formatCode="General">
                  <c:v>0.92428500000000002</c:v>
                </c:pt>
                <c:pt idx="44876" formatCode="General">
                  <c:v>0.92430699999999955</c:v>
                </c:pt>
                <c:pt idx="44877" formatCode="General">
                  <c:v>0.92432999999999998</c:v>
                </c:pt>
                <c:pt idx="44878" formatCode="General">
                  <c:v>0.92435299999999943</c:v>
                </c:pt>
                <c:pt idx="44879" formatCode="General">
                  <c:v>0.92436699999999938</c:v>
                </c:pt>
                <c:pt idx="44880" formatCode="General">
                  <c:v>0.92439000000000004</c:v>
                </c:pt>
                <c:pt idx="44881" formatCode="General">
                  <c:v>0.92441199999999957</c:v>
                </c:pt>
                <c:pt idx="44882" formatCode="General">
                  <c:v>0.92443500000000001</c:v>
                </c:pt>
                <c:pt idx="44883" formatCode="General">
                  <c:v>0.92444999999999999</c:v>
                </c:pt>
                <c:pt idx="44884" formatCode="General">
                  <c:v>0.92447299999999955</c:v>
                </c:pt>
                <c:pt idx="44885" formatCode="General">
                  <c:v>0.92449499999999996</c:v>
                </c:pt>
                <c:pt idx="44886" formatCode="General">
                  <c:v>0.92451699999999937</c:v>
                </c:pt>
                <c:pt idx="44887" formatCode="General">
                  <c:v>0.92453199999999958</c:v>
                </c:pt>
                <c:pt idx="44888" formatCode="General">
                  <c:v>0.92455500000000002</c:v>
                </c:pt>
                <c:pt idx="44889" formatCode="General">
                  <c:v>0.92457800000000001</c:v>
                </c:pt>
                <c:pt idx="44890" formatCode="General">
                  <c:v>0.92459999999999998</c:v>
                </c:pt>
                <c:pt idx="44891" formatCode="General">
                  <c:v>0.92461499999999996</c:v>
                </c:pt>
                <c:pt idx="44892" formatCode="General">
                  <c:v>0.92463700000000004</c:v>
                </c:pt>
                <c:pt idx="44893" formatCode="General">
                  <c:v>0.92466000000000004</c:v>
                </c:pt>
                <c:pt idx="44894" formatCode="General">
                  <c:v>0.924682</c:v>
                </c:pt>
                <c:pt idx="44895" formatCode="General">
                  <c:v>0.92469800000000046</c:v>
                </c:pt>
                <c:pt idx="44896" formatCode="General">
                  <c:v>0.92471999999999999</c:v>
                </c:pt>
                <c:pt idx="44897" formatCode="General">
                  <c:v>0.92474199999999995</c:v>
                </c:pt>
                <c:pt idx="44898" formatCode="General">
                  <c:v>0.9247649999999995</c:v>
                </c:pt>
                <c:pt idx="44899" formatCode="General">
                  <c:v>0.92478000000000005</c:v>
                </c:pt>
                <c:pt idx="44900" formatCode="General">
                  <c:v>0.92480300000000004</c:v>
                </c:pt>
                <c:pt idx="44901" formatCode="General">
                  <c:v>0.92482500000000045</c:v>
                </c:pt>
                <c:pt idx="44902" formatCode="General">
                  <c:v>0.92484699999999997</c:v>
                </c:pt>
                <c:pt idx="44903" formatCode="General">
                  <c:v>0.92486299999999955</c:v>
                </c:pt>
                <c:pt idx="44904" formatCode="General">
                  <c:v>0.92488499999999996</c:v>
                </c:pt>
                <c:pt idx="44905" formatCode="General">
                  <c:v>0.92490799999999951</c:v>
                </c:pt>
                <c:pt idx="44906" formatCode="General">
                  <c:v>0.92493000000000003</c:v>
                </c:pt>
                <c:pt idx="44907" formatCode="General">
                  <c:v>0.92494500000000046</c:v>
                </c:pt>
                <c:pt idx="44908" formatCode="General">
                  <c:v>0.92496699999999943</c:v>
                </c:pt>
                <c:pt idx="44909" formatCode="General">
                  <c:v>0.92498999999999998</c:v>
                </c:pt>
                <c:pt idx="44910" formatCode="General">
                  <c:v>0.92501299999999942</c:v>
                </c:pt>
                <c:pt idx="44911" formatCode="General">
                  <c:v>0.92502799999999996</c:v>
                </c:pt>
                <c:pt idx="44912" formatCode="General">
                  <c:v>0.92505000000000004</c:v>
                </c:pt>
                <c:pt idx="44913" formatCode="General">
                  <c:v>0.92507200000000001</c:v>
                </c:pt>
                <c:pt idx="44914" formatCode="General">
                  <c:v>0.92509500000000044</c:v>
                </c:pt>
                <c:pt idx="44915" formatCode="General">
                  <c:v>0.92510999999999999</c:v>
                </c:pt>
                <c:pt idx="44916" formatCode="General">
                  <c:v>0.92513199999999951</c:v>
                </c:pt>
                <c:pt idx="44917" formatCode="General">
                  <c:v>0.92515499999999951</c:v>
                </c:pt>
                <c:pt idx="44918" formatCode="General">
                  <c:v>0.9251779999999995</c:v>
                </c:pt>
                <c:pt idx="44919" formatCode="General">
                  <c:v>0.92519200000000001</c:v>
                </c:pt>
                <c:pt idx="44920" formatCode="General">
                  <c:v>0.92521500000000001</c:v>
                </c:pt>
                <c:pt idx="44921" formatCode="General">
                  <c:v>0.925238</c:v>
                </c:pt>
                <c:pt idx="44922" formatCode="General">
                  <c:v>0.92525999999999997</c:v>
                </c:pt>
                <c:pt idx="44923" formatCode="General">
                  <c:v>0.92527499999999996</c:v>
                </c:pt>
                <c:pt idx="44924" formatCode="General">
                  <c:v>0.92529700000000004</c:v>
                </c:pt>
                <c:pt idx="44925" formatCode="General">
                  <c:v>0.92532000000000003</c:v>
                </c:pt>
                <c:pt idx="44926" formatCode="General">
                  <c:v>0.925342</c:v>
                </c:pt>
                <c:pt idx="44927" formatCode="General">
                  <c:v>0.92535699999999943</c:v>
                </c:pt>
                <c:pt idx="44928" formatCode="General">
                  <c:v>0.92537999999999998</c:v>
                </c:pt>
                <c:pt idx="44929" formatCode="General">
                  <c:v>0.92540299999999942</c:v>
                </c:pt>
                <c:pt idx="44930" formatCode="General">
                  <c:v>0.92541699999999938</c:v>
                </c:pt>
                <c:pt idx="44931" formatCode="General">
                  <c:v>0.92544000000000004</c:v>
                </c:pt>
                <c:pt idx="44932" formatCode="General">
                  <c:v>0.92546299999999937</c:v>
                </c:pt>
                <c:pt idx="44933" formatCode="General">
                  <c:v>0.925485</c:v>
                </c:pt>
                <c:pt idx="44934" formatCode="General">
                  <c:v>0.92549999999999999</c:v>
                </c:pt>
                <c:pt idx="44935" formatCode="General">
                  <c:v>0.92552299999999943</c:v>
                </c:pt>
                <c:pt idx="44936" formatCode="General">
                  <c:v>0.92554499999999951</c:v>
                </c:pt>
                <c:pt idx="44937" formatCode="General">
                  <c:v>0.92556699999999936</c:v>
                </c:pt>
                <c:pt idx="44938" formatCode="General">
                  <c:v>0.92558199999999957</c:v>
                </c:pt>
                <c:pt idx="44939" formatCode="General">
                  <c:v>0.92560500000000046</c:v>
                </c:pt>
                <c:pt idx="44940" formatCode="General">
                  <c:v>0.92562800000000045</c:v>
                </c:pt>
                <c:pt idx="44941" formatCode="General">
                  <c:v>0.92565000000000042</c:v>
                </c:pt>
                <c:pt idx="44942" formatCode="General">
                  <c:v>0.92566499999999996</c:v>
                </c:pt>
                <c:pt idx="44943" formatCode="General">
                  <c:v>0.92568700000000004</c:v>
                </c:pt>
                <c:pt idx="44944" formatCode="General">
                  <c:v>0.92571000000000003</c:v>
                </c:pt>
                <c:pt idx="44945" formatCode="General">
                  <c:v>0.925732</c:v>
                </c:pt>
                <c:pt idx="44946" formatCode="General">
                  <c:v>0.92574800000000046</c:v>
                </c:pt>
                <c:pt idx="44947" formatCode="General">
                  <c:v>0.92576999999999998</c:v>
                </c:pt>
                <c:pt idx="44948" formatCode="General">
                  <c:v>0.92579199999999995</c:v>
                </c:pt>
                <c:pt idx="44949" formatCode="General">
                  <c:v>0.92581500000000005</c:v>
                </c:pt>
                <c:pt idx="44950" formatCode="General">
                  <c:v>0.92583000000000004</c:v>
                </c:pt>
                <c:pt idx="44951" formatCode="General">
                  <c:v>0.92585300000000004</c:v>
                </c:pt>
                <c:pt idx="44952" formatCode="General">
                  <c:v>0.92587500000000045</c:v>
                </c:pt>
                <c:pt idx="44953" formatCode="General">
                  <c:v>0.92589699999999997</c:v>
                </c:pt>
                <c:pt idx="44954" formatCode="General">
                  <c:v>0.92591199999999996</c:v>
                </c:pt>
                <c:pt idx="44955" formatCode="General">
                  <c:v>0.92593499999999951</c:v>
                </c:pt>
                <c:pt idx="44956" formatCode="General">
                  <c:v>0.9259579999999995</c:v>
                </c:pt>
                <c:pt idx="44957" formatCode="General">
                  <c:v>0.92598000000000003</c:v>
                </c:pt>
                <c:pt idx="44958" formatCode="General">
                  <c:v>0.92599500000000046</c:v>
                </c:pt>
                <c:pt idx="44959" formatCode="General">
                  <c:v>0.92601699999999942</c:v>
                </c:pt>
                <c:pt idx="44960" formatCode="General">
                  <c:v>0.92603999999999997</c:v>
                </c:pt>
                <c:pt idx="44961" formatCode="General">
                  <c:v>0.92606299999999941</c:v>
                </c:pt>
                <c:pt idx="44962" formatCode="General">
                  <c:v>0.92607799999999996</c:v>
                </c:pt>
                <c:pt idx="44963" formatCode="General">
                  <c:v>0.92610000000000003</c:v>
                </c:pt>
                <c:pt idx="44964" formatCode="General">
                  <c:v>0.926122</c:v>
                </c:pt>
                <c:pt idx="44965" formatCode="General">
                  <c:v>0.92614500000000044</c:v>
                </c:pt>
                <c:pt idx="44966" formatCode="General">
                  <c:v>0.92615999999999998</c:v>
                </c:pt>
                <c:pt idx="44967" formatCode="General">
                  <c:v>0.92618299999999942</c:v>
                </c:pt>
                <c:pt idx="44968" formatCode="General">
                  <c:v>0.9262049999999995</c:v>
                </c:pt>
                <c:pt idx="44969" formatCode="General">
                  <c:v>0.92622800000000005</c:v>
                </c:pt>
                <c:pt idx="44970" formatCode="General">
                  <c:v>0.92624200000000001</c:v>
                </c:pt>
                <c:pt idx="44971" formatCode="General">
                  <c:v>0.92626500000000001</c:v>
                </c:pt>
                <c:pt idx="44972" formatCode="General">
                  <c:v>0.926288</c:v>
                </c:pt>
                <c:pt idx="44973" formatCode="General">
                  <c:v>0.92630999999999997</c:v>
                </c:pt>
                <c:pt idx="44974" formatCode="General">
                  <c:v>0.92632499999999951</c:v>
                </c:pt>
                <c:pt idx="44975" formatCode="General">
                  <c:v>0.92634700000000003</c:v>
                </c:pt>
                <c:pt idx="44976" formatCode="General">
                  <c:v>0.92637000000000003</c:v>
                </c:pt>
                <c:pt idx="44977" formatCode="General">
                  <c:v>0.92639199999999999</c:v>
                </c:pt>
                <c:pt idx="44978" formatCode="General">
                  <c:v>0.92640800000000001</c:v>
                </c:pt>
                <c:pt idx="44979" formatCode="General">
                  <c:v>0.92642999999999998</c:v>
                </c:pt>
                <c:pt idx="44980" formatCode="General">
                  <c:v>0.92645299999999942</c:v>
                </c:pt>
                <c:pt idx="44981" formatCode="General">
                  <c:v>0.92647500000000005</c:v>
                </c:pt>
                <c:pt idx="44982" formatCode="General">
                  <c:v>0.92649000000000004</c:v>
                </c:pt>
                <c:pt idx="44983" formatCode="General">
                  <c:v>0.92651299999999936</c:v>
                </c:pt>
                <c:pt idx="44984" formatCode="General">
                  <c:v>0.926535</c:v>
                </c:pt>
                <c:pt idx="44985" formatCode="General">
                  <c:v>0.9265569999999993</c:v>
                </c:pt>
                <c:pt idx="44986" formatCode="General">
                  <c:v>0.92657299999999942</c:v>
                </c:pt>
                <c:pt idx="44987" formatCode="General">
                  <c:v>0.9265949999999995</c:v>
                </c:pt>
                <c:pt idx="44988" formatCode="General">
                  <c:v>0.92661800000000005</c:v>
                </c:pt>
                <c:pt idx="44989" formatCode="General">
                  <c:v>0.92664000000000046</c:v>
                </c:pt>
                <c:pt idx="44990" formatCode="General">
                  <c:v>0.92665500000000045</c:v>
                </c:pt>
                <c:pt idx="44991" formatCode="General">
                  <c:v>0.92667699999999997</c:v>
                </c:pt>
                <c:pt idx="44992" formatCode="General">
                  <c:v>0.92670000000000041</c:v>
                </c:pt>
                <c:pt idx="44993" formatCode="General">
                  <c:v>0.92672299999999996</c:v>
                </c:pt>
                <c:pt idx="44994" formatCode="General">
                  <c:v>0.92673799999999951</c:v>
                </c:pt>
                <c:pt idx="44995" formatCode="General">
                  <c:v>0.92676000000000003</c:v>
                </c:pt>
                <c:pt idx="44996" formatCode="General">
                  <c:v>0.92678199999999999</c:v>
                </c:pt>
                <c:pt idx="44997" formatCode="General">
                  <c:v>0.92680499999999999</c:v>
                </c:pt>
                <c:pt idx="44998" formatCode="General">
                  <c:v>0.92681999999999998</c:v>
                </c:pt>
                <c:pt idx="44999" formatCode="General">
                  <c:v>0.92684200000000005</c:v>
                </c:pt>
                <c:pt idx="45000" formatCode="General">
                  <c:v>0.92686500000000005</c:v>
                </c:pt>
                <c:pt idx="45001" formatCode="General">
                  <c:v>0.92688000000000004</c:v>
                </c:pt>
                <c:pt idx="45002" formatCode="General">
                  <c:v>0.926902</c:v>
                </c:pt>
                <c:pt idx="45003" formatCode="General">
                  <c:v>0.92692500000000044</c:v>
                </c:pt>
                <c:pt idx="45004" formatCode="General">
                  <c:v>0.92694799999999999</c:v>
                </c:pt>
                <c:pt idx="45005" formatCode="General">
                  <c:v>0.92696299999999943</c:v>
                </c:pt>
                <c:pt idx="45006" formatCode="General">
                  <c:v>0.9269849999999995</c:v>
                </c:pt>
                <c:pt idx="45007" formatCode="General">
                  <c:v>0.92700700000000003</c:v>
                </c:pt>
                <c:pt idx="45008" formatCode="General">
                  <c:v>0.92703000000000002</c:v>
                </c:pt>
                <c:pt idx="45009" formatCode="General">
                  <c:v>0.92704500000000045</c:v>
                </c:pt>
                <c:pt idx="45010" formatCode="General">
                  <c:v>0.92706699999999942</c:v>
                </c:pt>
                <c:pt idx="45011" formatCode="General">
                  <c:v>0.92708999999999997</c:v>
                </c:pt>
                <c:pt idx="45012" formatCode="General">
                  <c:v>0.9271129999999993</c:v>
                </c:pt>
                <c:pt idx="45013" formatCode="General">
                  <c:v>0.92712700000000003</c:v>
                </c:pt>
                <c:pt idx="45014" formatCode="General">
                  <c:v>0.92715000000000003</c:v>
                </c:pt>
                <c:pt idx="45015" formatCode="General">
                  <c:v>0.92717300000000002</c:v>
                </c:pt>
                <c:pt idx="45016" formatCode="General">
                  <c:v>0.92719499999999999</c:v>
                </c:pt>
                <c:pt idx="45017" formatCode="General">
                  <c:v>0.92720999999999998</c:v>
                </c:pt>
                <c:pt idx="45018" formatCode="General">
                  <c:v>0.92723299999999942</c:v>
                </c:pt>
                <c:pt idx="45019" formatCode="General">
                  <c:v>0.92725500000000005</c:v>
                </c:pt>
                <c:pt idx="45020" formatCode="General">
                  <c:v>0.92727700000000002</c:v>
                </c:pt>
                <c:pt idx="45021" formatCode="General">
                  <c:v>0.92729200000000001</c:v>
                </c:pt>
                <c:pt idx="45022" formatCode="General">
                  <c:v>0.927315</c:v>
                </c:pt>
                <c:pt idx="45023" formatCode="General">
                  <c:v>0.927338</c:v>
                </c:pt>
                <c:pt idx="45024" formatCode="General">
                  <c:v>0.92735999999999996</c:v>
                </c:pt>
                <c:pt idx="45025" formatCode="General">
                  <c:v>0.92737499999999951</c:v>
                </c:pt>
                <c:pt idx="45026" formatCode="General">
                  <c:v>0.92739700000000003</c:v>
                </c:pt>
                <c:pt idx="45027" formatCode="General">
                  <c:v>0.92742000000000002</c:v>
                </c:pt>
                <c:pt idx="45028" formatCode="General">
                  <c:v>0.92744199999999999</c:v>
                </c:pt>
                <c:pt idx="45029" formatCode="General">
                  <c:v>0.927458</c:v>
                </c:pt>
                <c:pt idx="45030" formatCode="General">
                  <c:v>0.92747999999999997</c:v>
                </c:pt>
                <c:pt idx="45031" formatCode="General">
                  <c:v>0.9275019999999996</c:v>
                </c:pt>
                <c:pt idx="45032" formatCode="General">
                  <c:v>0.92752500000000004</c:v>
                </c:pt>
                <c:pt idx="45033" formatCode="General">
                  <c:v>0.92754000000000003</c:v>
                </c:pt>
                <c:pt idx="45034" formatCode="General">
                  <c:v>0.92756299999999936</c:v>
                </c:pt>
                <c:pt idx="45035" formatCode="General">
                  <c:v>0.92758499999999955</c:v>
                </c:pt>
                <c:pt idx="45036" formatCode="General">
                  <c:v>0.92760699999999996</c:v>
                </c:pt>
                <c:pt idx="45037" formatCode="General">
                  <c:v>0.92762199999999995</c:v>
                </c:pt>
                <c:pt idx="45038" formatCode="General">
                  <c:v>0.92764500000000072</c:v>
                </c:pt>
                <c:pt idx="45039" formatCode="General">
                  <c:v>0.92766700000000002</c:v>
                </c:pt>
                <c:pt idx="45040" formatCode="General">
                  <c:v>0.92769000000000046</c:v>
                </c:pt>
                <c:pt idx="45041" formatCode="General">
                  <c:v>0.92770500000000045</c:v>
                </c:pt>
                <c:pt idx="45042" formatCode="General">
                  <c:v>0.92772699999999997</c:v>
                </c:pt>
                <c:pt idx="45043" formatCode="General">
                  <c:v>0.92775000000000041</c:v>
                </c:pt>
                <c:pt idx="45044" formatCode="General">
                  <c:v>0.92777299999999996</c:v>
                </c:pt>
                <c:pt idx="45045" formatCode="General">
                  <c:v>0.9277879999999995</c:v>
                </c:pt>
                <c:pt idx="45046" formatCode="General">
                  <c:v>0.92781000000000002</c:v>
                </c:pt>
                <c:pt idx="45047" formatCode="General">
                  <c:v>0.92783199999999999</c:v>
                </c:pt>
                <c:pt idx="45048" formatCode="General">
                  <c:v>0.92785499999999999</c:v>
                </c:pt>
                <c:pt idx="45049" formatCode="General">
                  <c:v>0.92786999999999997</c:v>
                </c:pt>
                <c:pt idx="45050" formatCode="General">
                  <c:v>0.92789299999999997</c:v>
                </c:pt>
                <c:pt idx="45051" formatCode="General">
                  <c:v>0.92791500000000005</c:v>
                </c:pt>
                <c:pt idx="45052" formatCode="General">
                  <c:v>0.92793800000000004</c:v>
                </c:pt>
                <c:pt idx="45053" formatCode="General">
                  <c:v>0.927952</c:v>
                </c:pt>
                <c:pt idx="45054" formatCode="General">
                  <c:v>0.92797499999999999</c:v>
                </c:pt>
                <c:pt idx="45055" formatCode="General">
                  <c:v>0.92799799999999999</c:v>
                </c:pt>
                <c:pt idx="45056" formatCode="General">
                  <c:v>0.92801999999999996</c:v>
                </c:pt>
                <c:pt idx="45057" formatCode="General">
                  <c:v>0.92803500000000005</c:v>
                </c:pt>
                <c:pt idx="45058" formatCode="General">
                  <c:v>0.92805700000000002</c:v>
                </c:pt>
                <c:pt idx="45059" formatCode="General">
                  <c:v>0.92808000000000002</c:v>
                </c:pt>
                <c:pt idx="45060" formatCode="General">
                  <c:v>0.92810199999999998</c:v>
                </c:pt>
                <c:pt idx="45061" formatCode="General">
                  <c:v>0.928118</c:v>
                </c:pt>
                <c:pt idx="45062" formatCode="General">
                  <c:v>0.92813999999999997</c:v>
                </c:pt>
                <c:pt idx="45063" formatCode="General">
                  <c:v>0.92816299999999929</c:v>
                </c:pt>
                <c:pt idx="45064" formatCode="General">
                  <c:v>0.92817700000000003</c:v>
                </c:pt>
                <c:pt idx="45065" formatCode="General">
                  <c:v>0.92820000000000003</c:v>
                </c:pt>
                <c:pt idx="45066" formatCode="General">
                  <c:v>0.92822300000000002</c:v>
                </c:pt>
                <c:pt idx="45067" formatCode="General">
                  <c:v>0.92824499999999999</c:v>
                </c:pt>
                <c:pt idx="45068" formatCode="General">
                  <c:v>0.92825999999999997</c:v>
                </c:pt>
                <c:pt idx="45069" formatCode="General">
                  <c:v>0.92828199999999961</c:v>
                </c:pt>
                <c:pt idx="45070" formatCode="General">
                  <c:v>0.92830500000000005</c:v>
                </c:pt>
                <c:pt idx="45071" formatCode="General">
                  <c:v>0.92832700000000001</c:v>
                </c:pt>
                <c:pt idx="45072" formatCode="General">
                  <c:v>0.928342</c:v>
                </c:pt>
                <c:pt idx="45073" formatCode="General">
                  <c:v>0.928365</c:v>
                </c:pt>
                <c:pt idx="45074" formatCode="General">
                  <c:v>0.92838799999999955</c:v>
                </c:pt>
                <c:pt idx="45075" formatCode="General">
                  <c:v>0.92840999999999996</c:v>
                </c:pt>
                <c:pt idx="45076" formatCode="General">
                  <c:v>0.9284249999999995</c:v>
                </c:pt>
                <c:pt idx="45077" formatCode="General">
                  <c:v>0.92844800000000005</c:v>
                </c:pt>
                <c:pt idx="45078" formatCode="General">
                  <c:v>0.92847000000000002</c:v>
                </c:pt>
                <c:pt idx="45079" formatCode="General">
                  <c:v>0.92849199999999998</c:v>
                </c:pt>
                <c:pt idx="45080" formatCode="General">
                  <c:v>0.928508</c:v>
                </c:pt>
                <c:pt idx="45081" formatCode="General">
                  <c:v>0.92852999999999997</c:v>
                </c:pt>
                <c:pt idx="45082" formatCode="General">
                  <c:v>0.9285519999999996</c:v>
                </c:pt>
                <c:pt idx="45083" formatCode="General">
                  <c:v>0.92857500000000004</c:v>
                </c:pt>
                <c:pt idx="45084" formatCode="General">
                  <c:v>0.92859000000000003</c:v>
                </c:pt>
                <c:pt idx="45085" formatCode="General">
                  <c:v>0.92861300000000002</c:v>
                </c:pt>
                <c:pt idx="45086" formatCode="General">
                  <c:v>0.92863499999999999</c:v>
                </c:pt>
                <c:pt idx="45087" formatCode="General">
                  <c:v>0.92865799999999998</c:v>
                </c:pt>
                <c:pt idx="45088" formatCode="General">
                  <c:v>0.92867299999999997</c:v>
                </c:pt>
                <c:pt idx="45089" formatCode="General">
                  <c:v>0.92869500000000071</c:v>
                </c:pt>
                <c:pt idx="45090" formatCode="General">
                  <c:v>0.92871700000000001</c:v>
                </c:pt>
                <c:pt idx="45091" formatCode="General">
                  <c:v>0.92874000000000045</c:v>
                </c:pt>
                <c:pt idx="45092" formatCode="General">
                  <c:v>0.92875500000000044</c:v>
                </c:pt>
                <c:pt idx="45093" formatCode="General">
                  <c:v>0.92877699999999996</c:v>
                </c:pt>
                <c:pt idx="45094" formatCode="General">
                  <c:v>0.9288000000000004</c:v>
                </c:pt>
                <c:pt idx="45095" formatCode="General">
                  <c:v>0.92882299999999951</c:v>
                </c:pt>
                <c:pt idx="45096" formatCode="General">
                  <c:v>0.92883700000000002</c:v>
                </c:pt>
                <c:pt idx="45097" formatCode="General">
                  <c:v>0.92886000000000002</c:v>
                </c:pt>
                <c:pt idx="45098" formatCode="General">
                  <c:v>0.92888199999999999</c:v>
                </c:pt>
                <c:pt idx="45099" formatCode="General">
                  <c:v>0.92890499999999998</c:v>
                </c:pt>
                <c:pt idx="45100" formatCode="General">
                  <c:v>0.92891999999999997</c:v>
                </c:pt>
                <c:pt idx="45101" formatCode="General">
                  <c:v>0.92894299999999996</c:v>
                </c:pt>
                <c:pt idx="45102" formatCode="General">
                  <c:v>0.92896500000000004</c:v>
                </c:pt>
                <c:pt idx="45103" formatCode="General">
                  <c:v>0.92898700000000001</c:v>
                </c:pt>
                <c:pt idx="45104" formatCode="General">
                  <c:v>0.92900199999999999</c:v>
                </c:pt>
                <c:pt idx="45105" formatCode="General">
                  <c:v>0.92902499999999999</c:v>
                </c:pt>
                <c:pt idx="45106" formatCode="General">
                  <c:v>0.92904799999999998</c:v>
                </c:pt>
                <c:pt idx="45107" formatCode="General">
                  <c:v>0.92906999999999951</c:v>
                </c:pt>
                <c:pt idx="45108" formatCode="General">
                  <c:v>0.92908500000000005</c:v>
                </c:pt>
                <c:pt idx="45109" formatCode="General">
                  <c:v>0.92910700000000002</c:v>
                </c:pt>
                <c:pt idx="45110" formatCode="General">
                  <c:v>0.92913000000000001</c:v>
                </c:pt>
                <c:pt idx="45111" formatCode="General">
                  <c:v>0.92915199999999998</c:v>
                </c:pt>
                <c:pt idx="45112" formatCode="General">
                  <c:v>0.92916799999999955</c:v>
                </c:pt>
                <c:pt idx="45113" formatCode="General">
                  <c:v>0.92918999999999996</c:v>
                </c:pt>
                <c:pt idx="45114" formatCode="General">
                  <c:v>0.92921199999999959</c:v>
                </c:pt>
                <c:pt idx="45115" formatCode="General">
                  <c:v>0.92923500000000003</c:v>
                </c:pt>
                <c:pt idx="45116" formatCode="General">
                  <c:v>0.92925000000000002</c:v>
                </c:pt>
                <c:pt idx="45117" formatCode="General">
                  <c:v>0.92927300000000002</c:v>
                </c:pt>
                <c:pt idx="45118" formatCode="General">
                  <c:v>0.92929499999999998</c:v>
                </c:pt>
                <c:pt idx="45119" formatCode="General">
                  <c:v>0.92931699999999928</c:v>
                </c:pt>
                <c:pt idx="45120" formatCode="General">
                  <c:v>0.9293319999999996</c:v>
                </c:pt>
                <c:pt idx="45121" formatCode="General">
                  <c:v>0.92935500000000004</c:v>
                </c:pt>
                <c:pt idx="45122" formatCode="General">
                  <c:v>0.92937700000000001</c:v>
                </c:pt>
                <c:pt idx="45123" formatCode="General">
                  <c:v>0.9294</c:v>
                </c:pt>
                <c:pt idx="45124" formatCode="General">
                  <c:v>0.92941499999999955</c:v>
                </c:pt>
                <c:pt idx="45125" formatCode="General">
                  <c:v>0.92943699999999929</c:v>
                </c:pt>
                <c:pt idx="45126" formatCode="General">
                  <c:v>0.92945999999999951</c:v>
                </c:pt>
                <c:pt idx="45127" formatCode="General">
                  <c:v>0.92948299999999928</c:v>
                </c:pt>
                <c:pt idx="45128" formatCode="General">
                  <c:v>0.92949800000000005</c:v>
                </c:pt>
                <c:pt idx="45129" formatCode="General">
                  <c:v>0.92952000000000001</c:v>
                </c:pt>
                <c:pt idx="45130" formatCode="General">
                  <c:v>0.92954199999999998</c:v>
                </c:pt>
                <c:pt idx="45131" formatCode="General">
                  <c:v>0.92956499999999942</c:v>
                </c:pt>
                <c:pt idx="45132" formatCode="General">
                  <c:v>0.92957999999999996</c:v>
                </c:pt>
                <c:pt idx="45133" formatCode="General">
                  <c:v>0.92960299999999996</c:v>
                </c:pt>
                <c:pt idx="45134" formatCode="General">
                  <c:v>0.9296250000000007</c:v>
                </c:pt>
                <c:pt idx="45135" formatCode="General">
                  <c:v>0.92964000000000047</c:v>
                </c:pt>
                <c:pt idx="45136" formatCode="General">
                  <c:v>0.92966199999999999</c:v>
                </c:pt>
                <c:pt idx="45137" formatCode="General">
                  <c:v>0.92968499999999998</c:v>
                </c:pt>
                <c:pt idx="45138" formatCode="General">
                  <c:v>0.92970799999999998</c:v>
                </c:pt>
                <c:pt idx="45139" formatCode="General">
                  <c:v>0.92972299999999997</c:v>
                </c:pt>
                <c:pt idx="45140" formatCode="General">
                  <c:v>0.92974500000000071</c:v>
                </c:pt>
                <c:pt idx="45141" formatCode="General">
                  <c:v>0.92976700000000001</c:v>
                </c:pt>
                <c:pt idx="45142" formatCode="General">
                  <c:v>0.92979000000000045</c:v>
                </c:pt>
                <c:pt idx="45143" formatCode="General">
                  <c:v>0.92980499999999999</c:v>
                </c:pt>
                <c:pt idx="45144" formatCode="General">
                  <c:v>0.92982799999999999</c:v>
                </c:pt>
                <c:pt idx="45145" formatCode="General">
                  <c:v>0.92984999999999995</c:v>
                </c:pt>
                <c:pt idx="45146" formatCode="General">
                  <c:v>0.92987299999999951</c:v>
                </c:pt>
                <c:pt idx="45147" formatCode="General">
                  <c:v>0.92988700000000002</c:v>
                </c:pt>
                <c:pt idx="45148" formatCode="General">
                  <c:v>0.92991000000000001</c:v>
                </c:pt>
                <c:pt idx="45149" formatCode="General">
                  <c:v>0.92993300000000001</c:v>
                </c:pt>
                <c:pt idx="45150" formatCode="General">
                  <c:v>0.92995499999999998</c:v>
                </c:pt>
                <c:pt idx="45151" formatCode="General">
                  <c:v>0.92996999999999996</c:v>
                </c:pt>
                <c:pt idx="45152" formatCode="General">
                  <c:v>0.92999200000000004</c:v>
                </c:pt>
                <c:pt idx="45153" formatCode="General">
                  <c:v>0.93001500000000004</c:v>
                </c:pt>
                <c:pt idx="45154" formatCode="General">
                  <c:v>0.930037</c:v>
                </c:pt>
                <c:pt idx="45155" formatCode="General">
                  <c:v>0.93005199999999999</c:v>
                </c:pt>
                <c:pt idx="45156" formatCode="General">
                  <c:v>0.93007499999999999</c:v>
                </c:pt>
                <c:pt idx="45157" formatCode="General">
                  <c:v>0.93009799999999998</c:v>
                </c:pt>
                <c:pt idx="45158" formatCode="General">
                  <c:v>0.9301199999999995</c:v>
                </c:pt>
                <c:pt idx="45159" formatCode="General">
                  <c:v>0.93013500000000005</c:v>
                </c:pt>
                <c:pt idx="45160" formatCode="General">
                  <c:v>0.93015800000000004</c:v>
                </c:pt>
                <c:pt idx="45161" formatCode="General">
                  <c:v>0.93018000000000001</c:v>
                </c:pt>
                <c:pt idx="45162" formatCode="General">
                  <c:v>0.93020199999999997</c:v>
                </c:pt>
                <c:pt idx="45163" formatCode="General">
                  <c:v>0.93021799999999955</c:v>
                </c:pt>
                <c:pt idx="45164" formatCode="General">
                  <c:v>0.93023999999999996</c:v>
                </c:pt>
                <c:pt idx="45165" formatCode="General">
                  <c:v>0.93026199999999959</c:v>
                </c:pt>
                <c:pt idx="45166" formatCode="General">
                  <c:v>0.93028500000000003</c:v>
                </c:pt>
                <c:pt idx="45167" formatCode="General">
                  <c:v>0.93030000000000002</c:v>
                </c:pt>
                <c:pt idx="45168" formatCode="General">
                  <c:v>0.93032300000000001</c:v>
                </c:pt>
                <c:pt idx="45169" formatCode="General">
                  <c:v>0.93034499999999998</c:v>
                </c:pt>
                <c:pt idx="45170" formatCode="General">
                  <c:v>0.93036799999999942</c:v>
                </c:pt>
                <c:pt idx="45171" formatCode="General">
                  <c:v>0.93038299999999929</c:v>
                </c:pt>
                <c:pt idx="45172" formatCode="General">
                  <c:v>0.93040500000000004</c:v>
                </c:pt>
                <c:pt idx="45173" formatCode="General">
                  <c:v>0.930427</c:v>
                </c:pt>
                <c:pt idx="45174" formatCode="General">
                  <c:v>0.93045</c:v>
                </c:pt>
                <c:pt idx="45175" formatCode="General">
                  <c:v>0.93046499999999943</c:v>
                </c:pt>
                <c:pt idx="45176" formatCode="General">
                  <c:v>0.93048699999999929</c:v>
                </c:pt>
                <c:pt idx="45177" formatCode="General">
                  <c:v>0.9305099999999995</c:v>
                </c:pt>
                <c:pt idx="45178" formatCode="General">
                  <c:v>0.93053299999999939</c:v>
                </c:pt>
                <c:pt idx="45179" formatCode="General">
                  <c:v>0.93054800000000004</c:v>
                </c:pt>
                <c:pt idx="45180" formatCode="General">
                  <c:v>0.93057000000000001</c:v>
                </c:pt>
                <c:pt idx="45181" formatCode="General">
                  <c:v>0.93059199999999997</c:v>
                </c:pt>
                <c:pt idx="45182" formatCode="General">
                  <c:v>0.93061499999999997</c:v>
                </c:pt>
                <c:pt idx="45183" formatCode="General">
                  <c:v>0.9306300000000004</c:v>
                </c:pt>
                <c:pt idx="45184" formatCode="General">
                  <c:v>0.93065200000000003</c:v>
                </c:pt>
                <c:pt idx="45185" formatCode="General">
                  <c:v>0.93067500000000059</c:v>
                </c:pt>
                <c:pt idx="45186" formatCode="General">
                  <c:v>0.93069800000000058</c:v>
                </c:pt>
                <c:pt idx="45187" formatCode="General">
                  <c:v>0.93071199999999998</c:v>
                </c:pt>
                <c:pt idx="45188" formatCode="General">
                  <c:v>0.93073499999999998</c:v>
                </c:pt>
                <c:pt idx="45189" formatCode="General">
                  <c:v>0.93075799999999997</c:v>
                </c:pt>
                <c:pt idx="45190" formatCode="General">
                  <c:v>0.93078000000000005</c:v>
                </c:pt>
                <c:pt idx="45191" formatCode="General">
                  <c:v>0.93079500000000071</c:v>
                </c:pt>
                <c:pt idx="45192" formatCode="General">
                  <c:v>0.93081700000000001</c:v>
                </c:pt>
                <c:pt idx="45193" formatCode="General">
                  <c:v>0.93084000000000044</c:v>
                </c:pt>
                <c:pt idx="45194" formatCode="General">
                  <c:v>0.93086199999999997</c:v>
                </c:pt>
                <c:pt idx="45195" formatCode="General">
                  <c:v>0.93087799999999998</c:v>
                </c:pt>
                <c:pt idx="45196" formatCode="General">
                  <c:v>0.93089999999999995</c:v>
                </c:pt>
                <c:pt idx="45197" formatCode="General">
                  <c:v>0.9309229999999995</c:v>
                </c:pt>
                <c:pt idx="45198" formatCode="General">
                  <c:v>0.93093700000000001</c:v>
                </c:pt>
                <c:pt idx="45199" formatCode="General">
                  <c:v>0.93096000000000001</c:v>
                </c:pt>
                <c:pt idx="45200" formatCode="General">
                  <c:v>0.930983</c:v>
                </c:pt>
                <c:pt idx="45201" formatCode="General">
                  <c:v>0.93100499999999997</c:v>
                </c:pt>
                <c:pt idx="45202" formatCode="General">
                  <c:v>0.93101999999999996</c:v>
                </c:pt>
                <c:pt idx="45203" formatCode="General">
                  <c:v>0.93104200000000004</c:v>
                </c:pt>
                <c:pt idx="45204" formatCode="General">
                  <c:v>0.93106500000000003</c:v>
                </c:pt>
                <c:pt idx="45205" formatCode="General">
                  <c:v>0.931087</c:v>
                </c:pt>
                <c:pt idx="45206" formatCode="General">
                  <c:v>0.93110300000000001</c:v>
                </c:pt>
                <c:pt idx="45207" formatCode="General">
                  <c:v>0.93112499999999998</c:v>
                </c:pt>
                <c:pt idx="45208" formatCode="General">
                  <c:v>0.9311469999999995</c:v>
                </c:pt>
                <c:pt idx="45209" formatCode="General">
                  <c:v>0.93117000000000005</c:v>
                </c:pt>
                <c:pt idx="45210" formatCode="General">
                  <c:v>0.93118500000000004</c:v>
                </c:pt>
                <c:pt idx="45211" formatCode="General">
                  <c:v>0.93120800000000004</c:v>
                </c:pt>
                <c:pt idx="45212" formatCode="General">
                  <c:v>0.93123</c:v>
                </c:pt>
                <c:pt idx="45213" formatCode="General">
                  <c:v>0.93125199999999997</c:v>
                </c:pt>
                <c:pt idx="45214" formatCode="General">
                  <c:v>0.93126699999999929</c:v>
                </c:pt>
                <c:pt idx="45215" formatCode="General">
                  <c:v>0.93128999999999951</c:v>
                </c:pt>
                <c:pt idx="45216" formatCode="General">
                  <c:v>0.93131299999999928</c:v>
                </c:pt>
                <c:pt idx="45217" formatCode="General">
                  <c:v>0.93133500000000002</c:v>
                </c:pt>
                <c:pt idx="45218" formatCode="General">
                  <c:v>0.93135000000000001</c:v>
                </c:pt>
                <c:pt idx="45219" formatCode="General">
                  <c:v>0.93137199999999998</c:v>
                </c:pt>
                <c:pt idx="45220" formatCode="General">
                  <c:v>0.93139499999999997</c:v>
                </c:pt>
                <c:pt idx="45221" formatCode="General">
                  <c:v>0.93141799999999941</c:v>
                </c:pt>
                <c:pt idx="45222" formatCode="General">
                  <c:v>0.93143299999999929</c:v>
                </c:pt>
                <c:pt idx="45223" formatCode="General">
                  <c:v>0.93145500000000003</c:v>
                </c:pt>
                <c:pt idx="45224" formatCode="General">
                  <c:v>0.931477</c:v>
                </c:pt>
                <c:pt idx="45225" formatCode="General">
                  <c:v>0.93149999999999999</c:v>
                </c:pt>
                <c:pt idx="45226" formatCode="General">
                  <c:v>0.93151499999999943</c:v>
                </c:pt>
                <c:pt idx="45227" formatCode="General">
                  <c:v>0.93153699999999928</c:v>
                </c:pt>
                <c:pt idx="45228" formatCode="General">
                  <c:v>0.93155999999999961</c:v>
                </c:pt>
                <c:pt idx="45229" formatCode="General">
                  <c:v>0.93158299999999938</c:v>
                </c:pt>
                <c:pt idx="45230" formatCode="General">
                  <c:v>0.93159700000000001</c:v>
                </c:pt>
                <c:pt idx="45231" formatCode="General">
                  <c:v>0.93162000000000045</c:v>
                </c:pt>
                <c:pt idx="45232" formatCode="General">
                  <c:v>0.93164300000000044</c:v>
                </c:pt>
                <c:pt idx="45233" formatCode="General">
                  <c:v>0.93166499999999997</c:v>
                </c:pt>
                <c:pt idx="45234" formatCode="General">
                  <c:v>0.93167999999999995</c:v>
                </c:pt>
                <c:pt idx="45235" formatCode="General">
                  <c:v>0.93170200000000003</c:v>
                </c:pt>
                <c:pt idx="45236" formatCode="General">
                  <c:v>0.93172500000000058</c:v>
                </c:pt>
                <c:pt idx="45237" formatCode="General">
                  <c:v>0.93174699999999999</c:v>
                </c:pt>
                <c:pt idx="45238" formatCode="General">
                  <c:v>0.93176199999999998</c:v>
                </c:pt>
                <c:pt idx="45239" formatCode="General">
                  <c:v>0.93178499999999997</c:v>
                </c:pt>
                <c:pt idx="45240" formatCode="General">
                  <c:v>0.93180799999999997</c:v>
                </c:pt>
                <c:pt idx="45241" formatCode="General">
                  <c:v>0.93183000000000005</c:v>
                </c:pt>
                <c:pt idx="45242" formatCode="General">
                  <c:v>0.9318450000000007</c:v>
                </c:pt>
                <c:pt idx="45243" formatCode="General">
                  <c:v>0.93186800000000003</c:v>
                </c:pt>
                <c:pt idx="45244" formatCode="General">
                  <c:v>0.93189000000000044</c:v>
                </c:pt>
                <c:pt idx="45245" formatCode="General">
                  <c:v>0.93191199999999996</c:v>
                </c:pt>
                <c:pt idx="45246" formatCode="General">
                  <c:v>0.93192799999999998</c:v>
                </c:pt>
                <c:pt idx="45247" formatCode="General">
                  <c:v>0.93194999999999995</c:v>
                </c:pt>
                <c:pt idx="45248" formatCode="General">
                  <c:v>0.93197200000000002</c:v>
                </c:pt>
                <c:pt idx="45249" formatCode="General">
                  <c:v>0.93199500000000046</c:v>
                </c:pt>
                <c:pt idx="45250" formatCode="General">
                  <c:v>0.93201000000000001</c:v>
                </c:pt>
                <c:pt idx="45251" formatCode="General">
                  <c:v>0.932033</c:v>
                </c:pt>
                <c:pt idx="45252" formatCode="General">
                  <c:v>0.93205499999999997</c:v>
                </c:pt>
                <c:pt idx="45253" formatCode="General">
                  <c:v>0.93207799999999996</c:v>
                </c:pt>
                <c:pt idx="45254" formatCode="General">
                  <c:v>0.93209200000000003</c:v>
                </c:pt>
                <c:pt idx="45255" formatCode="General">
                  <c:v>0.93211500000000003</c:v>
                </c:pt>
                <c:pt idx="45256" formatCode="General">
                  <c:v>0.93213699999999955</c:v>
                </c:pt>
                <c:pt idx="45257" formatCode="General">
                  <c:v>0.93215999999999999</c:v>
                </c:pt>
                <c:pt idx="45258" formatCode="General">
                  <c:v>0.93217499999999998</c:v>
                </c:pt>
                <c:pt idx="45259" formatCode="General">
                  <c:v>0.93219700000000005</c:v>
                </c:pt>
                <c:pt idx="45260" formatCode="General">
                  <c:v>0.93222000000000005</c:v>
                </c:pt>
                <c:pt idx="45261" formatCode="General">
                  <c:v>0.93224300000000004</c:v>
                </c:pt>
                <c:pt idx="45262" formatCode="General">
                  <c:v>0.93225800000000003</c:v>
                </c:pt>
                <c:pt idx="45263" formatCode="General">
                  <c:v>0.93228</c:v>
                </c:pt>
                <c:pt idx="45264" formatCode="General">
                  <c:v>0.93230199999999996</c:v>
                </c:pt>
                <c:pt idx="45265" formatCode="General">
                  <c:v>0.93231699999999929</c:v>
                </c:pt>
                <c:pt idx="45266" formatCode="General">
                  <c:v>0.9323399999999995</c:v>
                </c:pt>
                <c:pt idx="45267" formatCode="General">
                  <c:v>0.93236199999999958</c:v>
                </c:pt>
                <c:pt idx="45268" formatCode="General">
                  <c:v>0.93238500000000002</c:v>
                </c:pt>
                <c:pt idx="45269" formatCode="General">
                  <c:v>0.93240000000000001</c:v>
                </c:pt>
                <c:pt idx="45270" formatCode="General">
                  <c:v>0.93242199999999997</c:v>
                </c:pt>
                <c:pt idx="45271" formatCode="General">
                  <c:v>0.93244499999999997</c:v>
                </c:pt>
                <c:pt idx="45272" formatCode="General">
                  <c:v>0.9324679999999993</c:v>
                </c:pt>
                <c:pt idx="45273" formatCode="General">
                  <c:v>0.93248299999999928</c:v>
                </c:pt>
                <c:pt idx="45274" formatCode="General">
                  <c:v>0.93250500000000003</c:v>
                </c:pt>
                <c:pt idx="45275" formatCode="General">
                  <c:v>0.93252699999999955</c:v>
                </c:pt>
                <c:pt idx="45276" formatCode="General">
                  <c:v>0.93254999999999999</c:v>
                </c:pt>
                <c:pt idx="45277" formatCode="General">
                  <c:v>0.93256499999999942</c:v>
                </c:pt>
                <c:pt idx="45278" formatCode="General">
                  <c:v>0.93258799999999942</c:v>
                </c:pt>
                <c:pt idx="45279" formatCode="General">
                  <c:v>0.93261000000000005</c:v>
                </c:pt>
                <c:pt idx="45280" formatCode="General">
                  <c:v>0.93263300000000005</c:v>
                </c:pt>
                <c:pt idx="45281" formatCode="General">
                  <c:v>0.93264700000000045</c:v>
                </c:pt>
                <c:pt idx="45282" formatCode="General">
                  <c:v>0.93267000000000044</c:v>
                </c:pt>
                <c:pt idx="45283" formatCode="General">
                  <c:v>0.93269299999999999</c:v>
                </c:pt>
                <c:pt idx="45284" formatCode="General">
                  <c:v>0.93271499999999996</c:v>
                </c:pt>
                <c:pt idx="45285" formatCode="General">
                  <c:v>0.93272999999999995</c:v>
                </c:pt>
                <c:pt idx="45286" formatCode="General">
                  <c:v>0.93275200000000003</c:v>
                </c:pt>
                <c:pt idx="45287" formatCode="General">
                  <c:v>0.93277500000000046</c:v>
                </c:pt>
                <c:pt idx="45288" formatCode="General">
                  <c:v>0.93279699999999999</c:v>
                </c:pt>
                <c:pt idx="45289" formatCode="General">
                  <c:v>0.932813</c:v>
                </c:pt>
                <c:pt idx="45290" formatCode="General">
                  <c:v>0.93283499999999997</c:v>
                </c:pt>
                <c:pt idx="45291" formatCode="General">
                  <c:v>0.93285799999999997</c:v>
                </c:pt>
                <c:pt idx="45292" formatCode="General">
                  <c:v>0.93288000000000004</c:v>
                </c:pt>
                <c:pt idx="45293" formatCode="General">
                  <c:v>0.93289500000000058</c:v>
                </c:pt>
                <c:pt idx="45294" formatCode="General">
                  <c:v>0.93291800000000003</c:v>
                </c:pt>
                <c:pt idx="45295" formatCode="General">
                  <c:v>0.93293999999999999</c:v>
                </c:pt>
                <c:pt idx="45296" formatCode="General">
                  <c:v>0.93296199999999996</c:v>
                </c:pt>
                <c:pt idx="45297" formatCode="General">
                  <c:v>0.9329769999999995</c:v>
                </c:pt>
                <c:pt idx="45298" formatCode="General">
                  <c:v>0.93300000000000005</c:v>
                </c:pt>
                <c:pt idx="45299" formatCode="General">
                  <c:v>0.93302200000000002</c:v>
                </c:pt>
                <c:pt idx="45300" formatCode="General">
                  <c:v>0.93304500000000046</c:v>
                </c:pt>
                <c:pt idx="45301" formatCode="General">
                  <c:v>0.93306</c:v>
                </c:pt>
                <c:pt idx="45302" formatCode="General">
                  <c:v>0.933083</c:v>
                </c:pt>
                <c:pt idx="45303" formatCode="General">
                  <c:v>0.93310499999999996</c:v>
                </c:pt>
                <c:pt idx="45304" formatCode="General">
                  <c:v>0.93312799999999996</c:v>
                </c:pt>
                <c:pt idx="45305" formatCode="General">
                  <c:v>0.9331429999999995</c:v>
                </c:pt>
                <c:pt idx="45306" formatCode="General">
                  <c:v>0.93316500000000002</c:v>
                </c:pt>
                <c:pt idx="45307" formatCode="General">
                  <c:v>0.93318699999999954</c:v>
                </c:pt>
                <c:pt idx="45308" formatCode="General">
                  <c:v>0.93320999999999998</c:v>
                </c:pt>
                <c:pt idx="45309" formatCode="General">
                  <c:v>0.93322499999999997</c:v>
                </c:pt>
                <c:pt idx="45310" formatCode="General">
                  <c:v>0.93324700000000005</c:v>
                </c:pt>
                <c:pt idx="45311" formatCode="General">
                  <c:v>0.93327000000000004</c:v>
                </c:pt>
                <c:pt idx="45312" formatCode="General">
                  <c:v>0.93329300000000004</c:v>
                </c:pt>
                <c:pt idx="45313" formatCode="General">
                  <c:v>0.93330800000000003</c:v>
                </c:pt>
                <c:pt idx="45314" formatCode="General">
                  <c:v>0.93332999999999999</c:v>
                </c:pt>
                <c:pt idx="45315" formatCode="General">
                  <c:v>0.93335299999999954</c:v>
                </c:pt>
                <c:pt idx="45316" formatCode="General">
                  <c:v>0.93337499999999951</c:v>
                </c:pt>
                <c:pt idx="45317" formatCode="General">
                  <c:v>0.93339000000000005</c:v>
                </c:pt>
                <c:pt idx="45318" formatCode="General">
                  <c:v>0.93341199999999958</c:v>
                </c:pt>
                <c:pt idx="45319" formatCode="General">
                  <c:v>0.93343500000000001</c:v>
                </c:pt>
                <c:pt idx="45320" formatCode="General">
                  <c:v>0.93345699999999943</c:v>
                </c:pt>
                <c:pt idx="45321" formatCode="General">
                  <c:v>0.93347199999999997</c:v>
                </c:pt>
                <c:pt idx="45322" formatCode="General">
                  <c:v>0.93349499999999996</c:v>
                </c:pt>
                <c:pt idx="45323" formatCode="General">
                  <c:v>0.93351799999999929</c:v>
                </c:pt>
                <c:pt idx="45324" formatCode="General">
                  <c:v>0.93354000000000004</c:v>
                </c:pt>
                <c:pt idx="45325" formatCode="General">
                  <c:v>0.93355500000000002</c:v>
                </c:pt>
                <c:pt idx="45326" formatCode="General">
                  <c:v>0.93357800000000002</c:v>
                </c:pt>
                <c:pt idx="45327" formatCode="General">
                  <c:v>0.93359999999999999</c:v>
                </c:pt>
                <c:pt idx="45328" formatCode="General">
                  <c:v>0.93362199999999995</c:v>
                </c:pt>
                <c:pt idx="45329" formatCode="General">
                  <c:v>0.93363700000000005</c:v>
                </c:pt>
                <c:pt idx="45330" formatCode="General">
                  <c:v>0.93366000000000005</c:v>
                </c:pt>
                <c:pt idx="45331" formatCode="General">
                  <c:v>0.93368200000000001</c:v>
                </c:pt>
                <c:pt idx="45332" formatCode="General">
                  <c:v>0.93369700000000044</c:v>
                </c:pt>
                <c:pt idx="45333" formatCode="General">
                  <c:v>0.93371999999999999</c:v>
                </c:pt>
                <c:pt idx="45334" formatCode="General">
                  <c:v>0.93374299999999999</c:v>
                </c:pt>
                <c:pt idx="45335" formatCode="General">
                  <c:v>0.93376499999999996</c:v>
                </c:pt>
                <c:pt idx="45336" formatCode="General">
                  <c:v>0.93378000000000005</c:v>
                </c:pt>
                <c:pt idx="45337" formatCode="General">
                  <c:v>0.93380200000000002</c:v>
                </c:pt>
                <c:pt idx="45338" formatCode="General">
                  <c:v>0.93382500000000046</c:v>
                </c:pt>
                <c:pt idx="45339" formatCode="General">
                  <c:v>0.93384699999999998</c:v>
                </c:pt>
                <c:pt idx="45340" formatCode="General">
                  <c:v>0.933863</c:v>
                </c:pt>
                <c:pt idx="45341" formatCode="General">
                  <c:v>0.93388499999999997</c:v>
                </c:pt>
                <c:pt idx="45342" formatCode="General">
                  <c:v>0.93390700000000004</c:v>
                </c:pt>
                <c:pt idx="45343" formatCode="General">
                  <c:v>0.93393000000000004</c:v>
                </c:pt>
                <c:pt idx="45344" formatCode="General">
                  <c:v>0.93394500000000058</c:v>
                </c:pt>
                <c:pt idx="45345" formatCode="General">
                  <c:v>0.93396800000000002</c:v>
                </c:pt>
                <c:pt idx="45346" formatCode="General">
                  <c:v>0.93398999999999999</c:v>
                </c:pt>
                <c:pt idx="45347" formatCode="General">
                  <c:v>0.93401199999999951</c:v>
                </c:pt>
                <c:pt idx="45348" formatCode="General">
                  <c:v>0.93402700000000005</c:v>
                </c:pt>
                <c:pt idx="45349" formatCode="General">
                  <c:v>0.93405000000000005</c:v>
                </c:pt>
                <c:pt idx="45350" formatCode="General">
                  <c:v>0.93407200000000001</c:v>
                </c:pt>
                <c:pt idx="45351" formatCode="General">
                  <c:v>0.93409500000000045</c:v>
                </c:pt>
                <c:pt idx="45352" formatCode="General">
                  <c:v>0.93411</c:v>
                </c:pt>
                <c:pt idx="45353" formatCode="General">
                  <c:v>0.93413199999999996</c:v>
                </c:pt>
                <c:pt idx="45354" formatCode="General">
                  <c:v>0.93415499999999996</c:v>
                </c:pt>
                <c:pt idx="45355" formatCode="General">
                  <c:v>0.93417799999999951</c:v>
                </c:pt>
                <c:pt idx="45356" formatCode="General">
                  <c:v>0.93419300000000005</c:v>
                </c:pt>
                <c:pt idx="45357" formatCode="General">
                  <c:v>0.93421500000000002</c:v>
                </c:pt>
                <c:pt idx="45358" formatCode="General">
                  <c:v>0.93423699999999943</c:v>
                </c:pt>
                <c:pt idx="45359" formatCode="General">
                  <c:v>0.93425999999999998</c:v>
                </c:pt>
                <c:pt idx="45360" formatCode="General">
                  <c:v>0.93427499999999997</c:v>
                </c:pt>
                <c:pt idx="45361" formatCode="General">
                  <c:v>0.93429799999999996</c:v>
                </c:pt>
                <c:pt idx="45362" formatCode="General">
                  <c:v>0.93432000000000004</c:v>
                </c:pt>
                <c:pt idx="45363" formatCode="General">
                  <c:v>0.93434300000000003</c:v>
                </c:pt>
                <c:pt idx="45364" formatCode="General">
                  <c:v>0.93435699999999955</c:v>
                </c:pt>
                <c:pt idx="45365" formatCode="General">
                  <c:v>0.93437999999999999</c:v>
                </c:pt>
                <c:pt idx="45366" formatCode="General">
                  <c:v>0.93440299999999943</c:v>
                </c:pt>
                <c:pt idx="45367" formatCode="General">
                  <c:v>0.93442499999999951</c:v>
                </c:pt>
                <c:pt idx="45368" formatCode="General">
                  <c:v>0.93444000000000005</c:v>
                </c:pt>
                <c:pt idx="45369" formatCode="General">
                  <c:v>0.93446199999999957</c:v>
                </c:pt>
                <c:pt idx="45370" formatCode="General">
                  <c:v>0.93448500000000001</c:v>
                </c:pt>
                <c:pt idx="45371" formatCode="General">
                  <c:v>0.93450699999999942</c:v>
                </c:pt>
                <c:pt idx="45372" formatCode="General">
                  <c:v>0.93452299999999955</c:v>
                </c:pt>
                <c:pt idx="45373" formatCode="General">
                  <c:v>0.93454499999999996</c:v>
                </c:pt>
                <c:pt idx="45374" formatCode="General">
                  <c:v>0.93456799999999929</c:v>
                </c:pt>
                <c:pt idx="45375" formatCode="General">
                  <c:v>0.93459000000000003</c:v>
                </c:pt>
                <c:pt idx="45376" formatCode="General">
                  <c:v>0.93460500000000046</c:v>
                </c:pt>
                <c:pt idx="45377" formatCode="General">
                  <c:v>0.93462800000000046</c:v>
                </c:pt>
                <c:pt idx="45378" formatCode="General">
                  <c:v>0.93465000000000042</c:v>
                </c:pt>
                <c:pt idx="45379" formatCode="General">
                  <c:v>0.93467199999999995</c:v>
                </c:pt>
                <c:pt idx="45380" formatCode="General">
                  <c:v>0.93468700000000005</c:v>
                </c:pt>
                <c:pt idx="45381" formatCode="General">
                  <c:v>0.93471000000000004</c:v>
                </c:pt>
                <c:pt idx="45382" formatCode="General">
                  <c:v>0.93473200000000001</c:v>
                </c:pt>
                <c:pt idx="45383" formatCode="General">
                  <c:v>0.93475500000000045</c:v>
                </c:pt>
                <c:pt idx="45384" formatCode="General">
                  <c:v>0.93476999999999999</c:v>
                </c:pt>
                <c:pt idx="45385" formatCode="General">
                  <c:v>0.93479299999999999</c:v>
                </c:pt>
                <c:pt idx="45386" formatCode="General">
                  <c:v>0.93481499999999951</c:v>
                </c:pt>
                <c:pt idx="45387" formatCode="General">
                  <c:v>0.9348379999999995</c:v>
                </c:pt>
                <c:pt idx="45388" formatCode="General">
                  <c:v>0.93485300000000005</c:v>
                </c:pt>
                <c:pt idx="45389" formatCode="General">
                  <c:v>0.93487500000000046</c:v>
                </c:pt>
                <c:pt idx="45390" formatCode="General">
                  <c:v>0.93489699999999998</c:v>
                </c:pt>
                <c:pt idx="45391" formatCode="General">
                  <c:v>0.93491999999999997</c:v>
                </c:pt>
                <c:pt idx="45392" formatCode="General">
                  <c:v>0.93493499999999996</c:v>
                </c:pt>
                <c:pt idx="45393" formatCode="General">
                  <c:v>0.93495700000000004</c:v>
                </c:pt>
                <c:pt idx="45394" formatCode="General">
                  <c:v>0.93498000000000003</c:v>
                </c:pt>
                <c:pt idx="45395" formatCode="General">
                  <c:v>0.93500300000000003</c:v>
                </c:pt>
                <c:pt idx="45396" formatCode="General">
                  <c:v>0.93501800000000002</c:v>
                </c:pt>
                <c:pt idx="45397" formatCode="General">
                  <c:v>0.93503999999999998</c:v>
                </c:pt>
                <c:pt idx="45398" formatCode="General">
                  <c:v>0.93506299999999942</c:v>
                </c:pt>
                <c:pt idx="45399" formatCode="General">
                  <c:v>0.93507799999999996</c:v>
                </c:pt>
                <c:pt idx="45400" formatCode="General">
                  <c:v>0.93510000000000004</c:v>
                </c:pt>
                <c:pt idx="45401" formatCode="General">
                  <c:v>0.93512200000000001</c:v>
                </c:pt>
                <c:pt idx="45402" formatCode="General">
                  <c:v>0.93514500000000045</c:v>
                </c:pt>
                <c:pt idx="45403" formatCode="General">
                  <c:v>0.93515999999999999</c:v>
                </c:pt>
                <c:pt idx="45404" formatCode="General">
                  <c:v>0.93518199999999996</c:v>
                </c:pt>
                <c:pt idx="45405" formatCode="General">
                  <c:v>0.93520499999999951</c:v>
                </c:pt>
                <c:pt idx="45406" formatCode="General">
                  <c:v>0.9352279999999995</c:v>
                </c:pt>
                <c:pt idx="45407" formatCode="General">
                  <c:v>0.93524300000000005</c:v>
                </c:pt>
                <c:pt idx="45408" formatCode="General">
                  <c:v>0.93526500000000001</c:v>
                </c:pt>
                <c:pt idx="45409" formatCode="General">
                  <c:v>0.93528800000000001</c:v>
                </c:pt>
                <c:pt idx="45410" formatCode="General">
                  <c:v>0.93530999999999997</c:v>
                </c:pt>
                <c:pt idx="45411" formatCode="General">
                  <c:v>0.93532499999999996</c:v>
                </c:pt>
                <c:pt idx="45412" formatCode="General">
                  <c:v>0.93534700000000004</c:v>
                </c:pt>
                <c:pt idx="45413" formatCode="General">
                  <c:v>0.93537000000000003</c:v>
                </c:pt>
                <c:pt idx="45414" formatCode="General">
                  <c:v>0.93539300000000003</c:v>
                </c:pt>
                <c:pt idx="45415" formatCode="General">
                  <c:v>0.93540699999999954</c:v>
                </c:pt>
                <c:pt idx="45416" formatCode="General">
                  <c:v>0.93542999999999998</c:v>
                </c:pt>
                <c:pt idx="45417" formatCode="General">
                  <c:v>0.93545299999999942</c:v>
                </c:pt>
                <c:pt idx="45418" formatCode="General">
                  <c:v>0.9354749999999995</c:v>
                </c:pt>
                <c:pt idx="45419" formatCode="General">
                  <c:v>0.93549000000000004</c:v>
                </c:pt>
                <c:pt idx="45420" formatCode="General">
                  <c:v>0.93551199999999957</c:v>
                </c:pt>
                <c:pt idx="45421" formatCode="General">
                  <c:v>0.93553500000000001</c:v>
                </c:pt>
                <c:pt idx="45422" formatCode="General">
                  <c:v>0.93555699999999942</c:v>
                </c:pt>
                <c:pt idx="45423" formatCode="General">
                  <c:v>0.93557299999999943</c:v>
                </c:pt>
                <c:pt idx="45424" formatCode="General">
                  <c:v>0.93559499999999951</c:v>
                </c:pt>
                <c:pt idx="45425" formatCode="General">
                  <c:v>0.93561799999999951</c:v>
                </c:pt>
                <c:pt idx="45426" formatCode="General">
                  <c:v>0.93564000000000058</c:v>
                </c:pt>
                <c:pt idx="45427" formatCode="General">
                  <c:v>0.93565500000000046</c:v>
                </c:pt>
                <c:pt idx="45428" formatCode="General">
                  <c:v>0.93567800000000045</c:v>
                </c:pt>
                <c:pt idx="45429" formatCode="General">
                  <c:v>0.93570000000000042</c:v>
                </c:pt>
                <c:pt idx="45430" formatCode="General">
                  <c:v>0.93572200000000005</c:v>
                </c:pt>
                <c:pt idx="45431" formatCode="General">
                  <c:v>0.93573700000000004</c:v>
                </c:pt>
                <c:pt idx="45432" formatCode="General">
                  <c:v>0.93576000000000004</c:v>
                </c:pt>
                <c:pt idx="45433" formatCode="General">
                  <c:v>0.935782</c:v>
                </c:pt>
                <c:pt idx="45434" formatCode="General">
                  <c:v>0.93580500000000044</c:v>
                </c:pt>
                <c:pt idx="45435" formatCode="General">
                  <c:v>0.93581999999999999</c:v>
                </c:pt>
                <c:pt idx="45436" formatCode="General">
                  <c:v>0.93584199999999995</c:v>
                </c:pt>
                <c:pt idx="45437" formatCode="General">
                  <c:v>0.9358649999999995</c:v>
                </c:pt>
                <c:pt idx="45438" formatCode="General">
                  <c:v>0.93588800000000005</c:v>
                </c:pt>
                <c:pt idx="45439" formatCode="General">
                  <c:v>0.93590300000000004</c:v>
                </c:pt>
                <c:pt idx="45440" formatCode="General">
                  <c:v>0.93592500000000045</c:v>
                </c:pt>
                <c:pt idx="45441" formatCode="General">
                  <c:v>0.93594699999999997</c:v>
                </c:pt>
                <c:pt idx="45442" formatCode="General">
                  <c:v>0.93596999999999997</c:v>
                </c:pt>
                <c:pt idx="45443" formatCode="General">
                  <c:v>0.93598499999999996</c:v>
                </c:pt>
                <c:pt idx="45444" formatCode="General">
                  <c:v>0.93600700000000003</c:v>
                </c:pt>
                <c:pt idx="45445" formatCode="General">
                  <c:v>0.93603000000000003</c:v>
                </c:pt>
                <c:pt idx="45446" formatCode="General">
                  <c:v>0.93605300000000002</c:v>
                </c:pt>
                <c:pt idx="45447" formatCode="General">
                  <c:v>0.93606699999999943</c:v>
                </c:pt>
                <c:pt idx="45448" formatCode="General">
                  <c:v>0.93608999999999998</c:v>
                </c:pt>
                <c:pt idx="45449" formatCode="General">
                  <c:v>0.93611299999999942</c:v>
                </c:pt>
                <c:pt idx="45450" formatCode="General">
                  <c:v>0.93613500000000005</c:v>
                </c:pt>
                <c:pt idx="45451" formatCode="General">
                  <c:v>0.93615000000000004</c:v>
                </c:pt>
                <c:pt idx="45452" formatCode="General">
                  <c:v>0.936172</c:v>
                </c:pt>
                <c:pt idx="45453" formatCode="General">
                  <c:v>0.93619500000000044</c:v>
                </c:pt>
                <c:pt idx="45454" formatCode="General">
                  <c:v>0.9362169999999993</c:v>
                </c:pt>
                <c:pt idx="45455" formatCode="General">
                  <c:v>0.93623299999999943</c:v>
                </c:pt>
                <c:pt idx="45456" formatCode="General">
                  <c:v>0.9362549999999995</c:v>
                </c:pt>
                <c:pt idx="45457" formatCode="General">
                  <c:v>0.93627800000000005</c:v>
                </c:pt>
                <c:pt idx="45458" formatCode="General">
                  <c:v>0.93630000000000002</c:v>
                </c:pt>
                <c:pt idx="45459" formatCode="General">
                  <c:v>0.93631500000000001</c:v>
                </c:pt>
                <c:pt idx="45460" formatCode="General">
                  <c:v>0.936338</c:v>
                </c:pt>
                <c:pt idx="45461" formatCode="General">
                  <c:v>0.93635999999999997</c:v>
                </c:pt>
                <c:pt idx="45462" formatCode="General">
                  <c:v>0.9363819999999996</c:v>
                </c:pt>
                <c:pt idx="45463" formatCode="General">
                  <c:v>0.93639700000000003</c:v>
                </c:pt>
                <c:pt idx="45464" formatCode="General">
                  <c:v>0.93642000000000003</c:v>
                </c:pt>
                <c:pt idx="45465" formatCode="General">
                  <c:v>0.936442</c:v>
                </c:pt>
                <c:pt idx="45466" formatCode="General">
                  <c:v>0.93645699999999943</c:v>
                </c:pt>
                <c:pt idx="45467" formatCode="General">
                  <c:v>0.93647999999999998</c:v>
                </c:pt>
                <c:pt idx="45468" formatCode="General">
                  <c:v>0.93650299999999942</c:v>
                </c:pt>
                <c:pt idx="45469" formatCode="General">
                  <c:v>0.93652500000000005</c:v>
                </c:pt>
                <c:pt idx="45470" formatCode="General">
                  <c:v>0.93654000000000004</c:v>
                </c:pt>
                <c:pt idx="45471" formatCode="General">
                  <c:v>0.93656299999999937</c:v>
                </c:pt>
                <c:pt idx="45472" formatCode="General">
                  <c:v>0.936585</c:v>
                </c:pt>
                <c:pt idx="45473" formatCode="General">
                  <c:v>0.93660699999999997</c:v>
                </c:pt>
                <c:pt idx="45474" formatCode="General">
                  <c:v>0.93662299999999998</c:v>
                </c:pt>
                <c:pt idx="45475" formatCode="General">
                  <c:v>0.93664499999999995</c:v>
                </c:pt>
                <c:pt idx="45476" formatCode="General">
                  <c:v>0.93666700000000003</c:v>
                </c:pt>
                <c:pt idx="45477" formatCode="General">
                  <c:v>0.93669000000000058</c:v>
                </c:pt>
                <c:pt idx="45478" formatCode="General">
                  <c:v>0.93670500000000045</c:v>
                </c:pt>
                <c:pt idx="45479" formatCode="General">
                  <c:v>0.93672800000000045</c:v>
                </c:pt>
                <c:pt idx="45480" formatCode="General">
                  <c:v>0.93675000000000042</c:v>
                </c:pt>
                <c:pt idx="45481" formatCode="General">
                  <c:v>0.93677299999999997</c:v>
                </c:pt>
                <c:pt idx="45482" formatCode="General">
                  <c:v>0.93678799999999951</c:v>
                </c:pt>
                <c:pt idx="45483" formatCode="General">
                  <c:v>0.93681000000000003</c:v>
                </c:pt>
                <c:pt idx="45484" formatCode="General">
                  <c:v>0.936832</c:v>
                </c:pt>
                <c:pt idx="45485" formatCode="General">
                  <c:v>0.93685499999999999</c:v>
                </c:pt>
                <c:pt idx="45486" formatCode="General">
                  <c:v>0.93686999999999998</c:v>
                </c:pt>
                <c:pt idx="45487" formatCode="General">
                  <c:v>0.93689199999999995</c:v>
                </c:pt>
                <c:pt idx="45488" formatCode="General">
                  <c:v>0.93691500000000005</c:v>
                </c:pt>
                <c:pt idx="45489" formatCode="General">
                  <c:v>0.93693800000000005</c:v>
                </c:pt>
                <c:pt idx="45490" formatCode="General">
                  <c:v>0.93695300000000004</c:v>
                </c:pt>
                <c:pt idx="45491" formatCode="General">
                  <c:v>0.93697500000000045</c:v>
                </c:pt>
                <c:pt idx="45492" formatCode="General">
                  <c:v>0.93699699999999997</c:v>
                </c:pt>
                <c:pt idx="45493" formatCode="General">
                  <c:v>0.93701999999999996</c:v>
                </c:pt>
                <c:pt idx="45494" formatCode="General">
                  <c:v>0.93703499999999951</c:v>
                </c:pt>
                <c:pt idx="45495" formatCode="General">
                  <c:v>0.93705700000000003</c:v>
                </c:pt>
                <c:pt idx="45496" formatCode="General">
                  <c:v>0.93708000000000002</c:v>
                </c:pt>
                <c:pt idx="45497" formatCode="General">
                  <c:v>0.93710300000000002</c:v>
                </c:pt>
                <c:pt idx="45498" formatCode="General">
                  <c:v>0.93711699999999942</c:v>
                </c:pt>
                <c:pt idx="45499" formatCode="General">
                  <c:v>0.93713999999999997</c:v>
                </c:pt>
                <c:pt idx="45500" formatCode="General">
                  <c:v>0.93716299999999941</c:v>
                </c:pt>
                <c:pt idx="45501" formatCode="General">
                  <c:v>0.93718500000000005</c:v>
                </c:pt>
                <c:pt idx="45502" formatCode="General">
                  <c:v>0.93720000000000003</c:v>
                </c:pt>
                <c:pt idx="45503" formatCode="General">
                  <c:v>0.937222</c:v>
                </c:pt>
                <c:pt idx="45504" formatCode="General">
                  <c:v>0.93724499999999999</c:v>
                </c:pt>
                <c:pt idx="45505" formatCode="General">
                  <c:v>0.9372669999999993</c:v>
                </c:pt>
                <c:pt idx="45506" formatCode="General">
                  <c:v>0.93728299999999942</c:v>
                </c:pt>
                <c:pt idx="45507" formatCode="General">
                  <c:v>0.93730500000000005</c:v>
                </c:pt>
                <c:pt idx="45508" formatCode="General">
                  <c:v>0.93732800000000005</c:v>
                </c:pt>
                <c:pt idx="45509" formatCode="General">
                  <c:v>0.93735000000000002</c:v>
                </c:pt>
                <c:pt idx="45510" formatCode="General">
                  <c:v>0.937365</c:v>
                </c:pt>
                <c:pt idx="45511" formatCode="General">
                  <c:v>0.937388</c:v>
                </c:pt>
                <c:pt idx="45512" formatCode="General">
                  <c:v>0.93740999999999997</c:v>
                </c:pt>
                <c:pt idx="45513" formatCode="General">
                  <c:v>0.9374319999999996</c:v>
                </c:pt>
                <c:pt idx="45514" formatCode="General">
                  <c:v>0.93744700000000003</c:v>
                </c:pt>
                <c:pt idx="45515" formatCode="General">
                  <c:v>0.93747000000000003</c:v>
                </c:pt>
                <c:pt idx="45516" formatCode="General">
                  <c:v>0.93749199999999999</c:v>
                </c:pt>
                <c:pt idx="45517" formatCode="General">
                  <c:v>0.93751499999999943</c:v>
                </c:pt>
                <c:pt idx="45518" formatCode="General">
                  <c:v>0.93752999999999997</c:v>
                </c:pt>
                <c:pt idx="45519" formatCode="General">
                  <c:v>0.93755299999999941</c:v>
                </c:pt>
                <c:pt idx="45520" formatCode="General">
                  <c:v>0.93757500000000005</c:v>
                </c:pt>
                <c:pt idx="45521" formatCode="General">
                  <c:v>0.93759800000000004</c:v>
                </c:pt>
                <c:pt idx="45522" formatCode="General">
                  <c:v>0.93761300000000003</c:v>
                </c:pt>
                <c:pt idx="45523" formatCode="General">
                  <c:v>0.93763500000000044</c:v>
                </c:pt>
                <c:pt idx="45524" formatCode="General">
                  <c:v>0.93765699999999996</c:v>
                </c:pt>
                <c:pt idx="45525" formatCode="General">
                  <c:v>0.9376800000000004</c:v>
                </c:pt>
                <c:pt idx="45526" formatCode="General">
                  <c:v>0.93769499999999995</c:v>
                </c:pt>
                <c:pt idx="45527" formatCode="General">
                  <c:v>0.93771700000000002</c:v>
                </c:pt>
                <c:pt idx="45528" formatCode="General">
                  <c:v>0.93774000000000046</c:v>
                </c:pt>
                <c:pt idx="45529" formatCode="General">
                  <c:v>0.93776199999999998</c:v>
                </c:pt>
                <c:pt idx="45530" formatCode="General">
                  <c:v>0.93777800000000044</c:v>
                </c:pt>
                <c:pt idx="45531" formatCode="General">
                  <c:v>0.93780000000000041</c:v>
                </c:pt>
                <c:pt idx="45532" formatCode="General">
                  <c:v>0.93782299999999996</c:v>
                </c:pt>
                <c:pt idx="45533" formatCode="General">
                  <c:v>0.93783799999999951</c:v>
                </c:pt>
                <c:pt idx="45534" formatCode="General">
                  <c:v>0.93786000000000003</c:v>
                </c:pt>
                <c:pt idx="45535" formatCode="General">
                  <c:v>0.93788199999999999</c:v>
                </c:pt>
                <c:pt idx="45536" formatCode="General">
                  <c:v>0.93790499999999999</c:v>
                </c:pt>
                <c:pt idx="45537" formatCode="General">
                  <c:v>0.93791999999999998</c:v>
                </c:pt>
                <c:pt idx="45538" formatCode="General">
                  <c:v>0.93794200000000005</c:v>
                </c:pt>
                <c:pt idx="45539" formatCode="General">
                  <c:v>0.93796500000000005</c:v>
                </c:pt>
                <c:pt idx="45540" formatCode="General">
                  <c:v>0.93798800000000004</c:v>
                </c:pt>
                <c:pt idx="45541" formatCode="General">
                  <c:v>0.938002</c:v>
                </c:pt>
                <c:pt idx="45542" formatCode="General">
                  <c:v>0.93802500000000044</c:v>
                </c:pt>
                <c:pt idx="45543" formatCode="General">
                  <c:v>0.93804799999999999</c:v>
                </c:pt>
                <c:pt idx="45544" formatCode="General">
                  <c:v>0.93806999999999996</c:v>
                </c:pt>
                <c:pt idx="45545" formatCode="General">
                  <c:v>0.9380849999999995</c:v>
                </c:pt>
                <c:pt idx="45546" formatCode="General">
                  <c:v>0.93810700000000002</c:v>
                </c:pt>
                <c:pt idx="45547" formatCode="General">
                  <c:v>0.93813000000000002</c:v>
                </c:pt>
                <c:pt idx="45548" formatCode="General">
                  <c:v>0.93815199999999999</c:v>
                </c:pt>
                <c:pt idx="45549" formatCode="General">
                  <c:v>0.93816699999999942</c:v>
                </c:pt>
                <c:pt idx="45550" formatCode="General">
                  <c:v>0.93818999999999997</c:v>
                </c:pt>
                <c:pt idx="45551" formatCode="General">
                  <c:v>0.9382129999999993</c:v>
                </c:pt>
                <c:pt idx="45552" formatCode="General">
                  <c:v>0.93823500000000004</c:v>
                </c:pt>
                <c:pt idx="45553" formatCode="General">
                  <c:v>0.93825000000000003</c:v>
                </c:pt>
                <c:pt idx="45554" formatCode="General">
                  <c:v>0.93827300000000002</c:v>
                </c:pt>
                <c:pt idx="45555" formatCode="General">
                  <c:v>0.93829499999999999</c:v>
                </c:pt>
                <c:pt idx="45556" formatCode="General">
                  <c:v>0.93831699999999929</c:v>
                </c:pt>
                <c:pt idx="45557" formatCode="General">
                  <c:v>0.93833199999999961</c:v>
                </c:pt>
                <c:pt idx="45558" formatCode="General">
                  <c:v>0.93835500000000005</c:v>
                </c:pt>
                <c:pt idx="45559" formatCode="General">
                  <c:v>0.93837700000000002</c:v>
                </c:pt>
                <c:pt idx="45560" formatCode="General">
                  <c:v>0.93840000000000001</c:v>
                </c:pt>
                <c:pt idx="45561" formatCode="General">
                  <c:v>0.938415</c:v>
                </c:pt>
                <c:pt idx="45562" formatCode="General">
                  <c:v>0.93843799999999955</c:v>
                </c:pt>
                <c:pt idx="45563" formatCode="General">
                  <c:v>0.93845999999999996</c:v>
                </c:pt>
                <c:pt idx="45564" formatCode="General">
                  <c:v>0.93848299999999929</c:v>
                </c:pt>
                <c:pt idx="45565" formatCode="General">
                  <c:v>0.93849700000000003</c:v>
                </c:pt>
                <c:pt idx="45566" formatCode="General">
                  <c:v>0.93852000000000002</c:v>
                </c:pt>
                <c:pt idx="45567" formatCode="General">
                  <c:v>0.93854199999999999</c:v>
                </c:pt>
                <c:pt idx="45568" formatCode="General">
                  <c:v>0.93856499999999943</c:v>
                </c:pt>
                <c:pt idx="45569" formatCode="General">
                  <c:v>0.93857999999999997</c:v>
                </c:pt>
                <c:pt idx="45570" formatCode="General">
                  <c:v>0.93860200000000005</c:v>
                </c:pt>
                <c:pt idx="45571" formatCode="General">
                  <c:v>0.93862500000000071</c:v>
                </c:pt>
                <c:pt idx="45572" formatCode="General">
                  <c:v>0.9386480000000007</c:v>
                </c:pt>
                <c:pt idx="45573" formatCode="General">
                  <c:v>0.93866300000000003</c:v>
                </c:pt>
                <c:pt idx="45574" formatCode="General">
                  <c:v>0.93868499999999999</c:v>
                </c:pt>
                <c:pt idx="45575" formatCode="General">
                  <c:v>0.93870699999999996</c:v>
                </c:pt>
                <c:pt idx="45576" formatCode="General">
                  <c:v>0.93872999999999995</c:v>
                </c:pt>
                <c:pt idx="45577" formatCode="General">
                  <c:v>0.93874500000000072</c:v>
                </c:pt>
                <c:pt idx="45578" formatCode="General">
                  <c:v>0.93876700000000002</c:v>
                </c:pt>
                <c:pt idx="45579" formatCode="General">
                  <c:v>0.93879000000000046</c:v>
                </c:pt>
                <c:pt idx="45580" formatCode="General">
                  <c:v>0.93881300000000001</c:v>
                </c:pt>
                <c:pt idx="45581" formatCode="General">
                  <c:v>0.93882699999999997</c:v>
                </c:pt>
                <c:pt idx="45582" formatCode="General">
                  <c:v>0.93885000000000041</c:v>
                </c:pt>
                <c:pt idx="45583" formatCode="General">
                  <c:v>0.93887299999999996</c:v>
                </c:pt>
                <c:pt idx="45584" formatCode="General">
                  <c:v>0.9388950000000007</c:v>
                </c:pt>
                <c:pt idx="45585" formatCode="General">
                  <c:v>0.93891000000000002</c:v>
                </c:pt>
                <c:pt idx="45586" formatCode="General">
                  <c:v>0.93893199999999999</c:v>
                </c:pt>
                <c:pt idx="45587" formatCode="General">
                  <c:v>0.93895499999999998</c:v>
                </c:pt>
                <c:pt idx="45588" formatCode="General">
                  <c:v>0.93897699999999951</c:v>
                </c:pt>
                <c:pt idx="45589" formatCode="General">
                  <c:v>0.93899299999999997</c:v>
                </c:pt>
                <c:pt idx="45590" formatCode="General">
                  <c:v>0.93901500000000004</c:v>
                </c:pt>
                <c:pt idx="45591" formatCode="General">
                  <c:v>0.93903800000000004</c:v>
                </c:pt>
                <c:pt idx="45592" formatCode="General">
                  <c:v>0.93906000000000001</c:v>
                </c:pt>
                <c:pt idx="45593" formatCode="General">
                  <c:v>0.93907499999999999</c:v>
                </c:pt>
                <c:pt idx="45594" formatCode="General">
                  <c:v>0.93909799999999999</c:v>
                </c:pt>
                <c:pt idx="45595" formatCode="General">
                  <c:v>0.93911999999999951</c:v>
                </c:pt>
                <c:pt idx="45596" formatCode="General">
                  <c:v>0.93914200000000003</c:v>
                </c:pt>
                <c:pt idx="45597" formatCode="General">
                  <c:v>0.93915700000000002</c:v>
                </c:pt>
                <c:pt idx="45598" formatCode="General">
                  <c:v>0.93918000000000001</c:v>
                </c:pt>
                <c:pt idx="45599" formatCode="General">
                  <c:v>0.93920199999999998</c:v>
                </c:pt>
                <c:pt idx="45600" formatCode="General">
                  <c:v>0.939218</c:v>
                </c:pt>
                <c:pt idx="45601" formatCode="General">
                  <c:v>0.93923999999999996</c:v>
                </c:pt>
                <c:pt idx="45602" formatCode="General">
                  <c:v>0.93926299999999929</c:v>
                </c:pt>
                <c:pt idx="45603" formatCode="General">
                  <c:v>0.93928500000000004</c:v>
                </c:pt>
                <c:pt idx="45604" formatCode="General">
                  <c:v>0.93930000000000002</c:v>
                </c:pt>
                <c:pt idx="45605" formatCode="General">
                  <c:v>0.93932300000000002</c:v>
                </c:pt>
                <c:pt idx="45606" formatCode="General">
                  <c:v>0.93934499999999999</c:v>
                </c:pt>
                <c:pt idx="45607" formatCode="General">
                  <c:v>0.93936699999999929</c:v>
                </c:pt>
                <c:pt idx="45608" formatCode="General">
                  <c:v>0.93938199999999961</c:v>
                </c:pt>
                <c:pt idx="45609" formatCode="General">
                  <c:v>0.93940500000000005</c:v>
                </c:pt>
                <c:pt idx="45610" formatCode="General">
                  <c:v>0.93942700000000001</c:v>
                </c:pt>
                <c:pt idx="45611" formatCode="General">
                  <c:v>0.93945000000000001</c:v>
                </c:pt>
                <c:pt idx="45612" formatCode="General">
                  <c:v>0.93946499999999955</c:v>
                </c:pt>
                <c:pt idx="45613" formatCode="General">
                  <c:v>0.93948799999999955</c:v>
                </c:pt>
                <c:pt idx="45614" formatCode="General">
                  <c:v>0.93950999999999996</c:v>
                </c:pt>
                <c:pt idx="45615" formatCode="General">
                  <c:v>0.93953299999999929</c:v>
                </c:pt>
                <c:pt idx="45616" formatCode="General">
                  <c:v>0.93954800000000005</c:v>
                </c:pt>
                <c:pt idx="45617" formatCode="General">
                  <c:v>0.93957000000000002</c:v>
                </c:pt>
                <c:pt idx="45618" formatCode="General">
                  <c:v>0.93959199999999998</c:v>
                </c:pt>
                <c:pt idx="45619" formatCode="General">
                  <c:v>0.93961499999999998</c:v>
                </c:pt>
                <c:pt idx="45620" formatCode="General">
                  <c:v>0.93963000000000041</c:v>
                </c:pt>
                <c:pt idx="45621" formatCode="General">
                  <c:v>0.93965200000000004</c:v>
                </c:pt>
                <c:pt idx="45622" formatCode="General">
                  <c:v>0.9396750000000007</c:v>
                </c:pt>
                <c:pt idx="45623" formatCode="General">
                  <c:v>0.9396980000000007</c:v>
                </c:pt>
                <c:pt idx="45624" formatCode="General">
                  <c:v>0.93971300000000002</c:v>
                </c:pt>
                <c:pt idx="45625" formatCode="General">
                  <c:v>0.93973499999999999</c:v>
                </c:pt>
                <c:pt idx="45626" formatCode="General">
                  <c:v>0.93975799999999998</c:v>
                </c:pt>
                <c:pt idx="45627" formatCode="General">
                  <c:v>0.93977999999999995</c:v>
                </c:pt>
                <c:pt idx="45628" formatCode="General">
                  <c:v>0.93979500000000071</c:v>
                </c:pt>
                <c:pt idx="45629" formatCode="General">
                  <c:v>0.93981700000000001</c:v>
                </c:pt>
                <c:pt idx="45630" formatCode="General">
                  <c:v>0.93984000000000045</c:v>
                </c:pt>
                <c:pt idx="45631" formatCode="General">
                  <c:v>0.939863</c:v>
                </c:pt>
                <c:pt idx="45632" formatCode="General">
                  <c:v>0.93987699999999996</c:v>
                </c:pt>
                <c:pt idx="45633" formatCode="General">
                  <c:v>0.9399000000000004</c:v>
                </c:pt>
                <c:pt idx="45634" formatCode="General">
                  <c:v>0.93992299999999951</c:v>
                </c:pt>
                <c:pt idx="45635" formatCode="General">
                  <c:v>0.93994500000000059</c:v>
                </c:pt>
                <c:pt idx="45636" formatCode="General">
                  <c:v>0.93996000000000002</c:v>
                </c:pt>
                <c:pt idx="45637" formatCode="General">
                  <c:v>0.93998300000000001</c:v>
                </c:pt>
                <c:pt idx="45638" formatCode="General">
                  <c:v>0.94000499999999998</c:v>
                </c:pt>
                <c:pt idx="45639" formatCode="General">
                  <c:v>0.9400269999999995</c:v>
                </c:pt>
                <c:pt idx="45640" formatCode="General">
                  <c:v>0.94004200000000004</c:v>
                </c:pt>
                <c:pt idx="45641" formatCode="General">
                  <c:v>0.94006500000000004</c:v>
                </c:pt>
                <c:pt idx="45642" formatCode="General">
                  <c:v>0.94008800000000003</c:v>
                </c:pt>
                <c:pt idx="45643" formatCode="General">
                  <c:v>0.94011</c:v>
                </c:pt>
                <c:pt idx="45644" formatCode="General">
                  <c:v>0.94012499999999999</c:v>
                </c:pt>
                <c:pt idx="45645" formatCode="General">
                  <c:v>0.94014799999999998</c:v>
                </c:pt>
                <c:pt idx="45646" formatCode="General">
                  <c:v>0.94016999999999951</c:v>
                </c:pt>
                <c:pt idx="45647" formatCode="General">
                  <c:v>0.94019200000000003</c:v>
                </c:pt>
                <c:pt idx="45648" formatCode="General">
                  <c:v>0.94020700000000001</c:v>
                </c:pt>
                <c:pt idx="45649" formatCode="General">
                  <c:v>0.94023000000000001</c:v>
                </c:pt>
                <c:pt idx="45650" formatCode="General">
                  <c:v>0.94025199999999998</c:v>
                </c:pt>
                <c:pt idx="45651" formatCode="General">
                  <c:v>0.94027499999999997</c:v>
                </c:pt>
                <c:pt idx="45652" formatCode="General">
                  <c:v>0.94028999999999996</c:v>
                </c:pt>
                <c:pt idx="45653" formatCode="General">
                  <c:v>0.94031199999999959</c:v>
                </c:pt>
                <c:pt idx="45654" formatCode="General">
                  <c:v>0.94033500000000003</c:v>
                </c:pt>
                <c:pt idx="45655" formatCode="General">
                  <c:v>0.94035800000000003</c:v>
                </c:pt>
                <c:pt idx="45656" formatCode="General">
                  <c:v>0.94037300000000001</c:v>
                </c:pt>
                <c:pt idx="45657" formatCode="General">
                  <c:v>0.94039499999999998</c:v>
                </c:pt>
                <c:pt idx="45658" formatCode="General">
                  <c:v>0.94041699999999928</c:v>
                </c:pt>
                <c:pt idx="45659" formatCode="General">
                  <c:v>0.94044000000000005</c:v>
                </c:pt>
                <c:pt idx="45660" formatCode="General">
                  <c:v>0.94045500000000004</c:v>
                </c:pt>
                <c:pt idx="45661" formatCode="General">
                  <c:v>0.94047700000000001</c:v>
                </c:pt>
                <c:pt idx="45662" formatCode="General">
                  <c:v>0.9405</c:v>
                </c:pt>
                <c:pt idx="45663" formatCode="General">
                  <c:v>0.940523</c:v>
                </c:pt>
                <c:pt idx="45664" formatCode="General">
                  <c:v>0.94053699999999929</c:v>
                </c:pt>
                <c:pt idx="45665" formatCode="General">
                  <c:v>0.94055999999999951</c:v>
                </c:pt>
                <c:pt idx="45666" formatCode="General">
                  <c:v>0.94058299999999928</c:v>
                </c:pt>
                <c:pt idx="45667" formatCode="General">
                  <c:v>0.94059800000000005</c:v>
                </c:pt>
                <c:pt idx="45668" formatCode="General">
                  <c:v>0.94062000000000046</c:v>
                </c:pt>
                <c:pt idx="45669" formatCode="General">
                  <c:v>0.94064200000000042</c:v>
                </c:pt>
                <c:pt idx="45670" formatCode="General">
                  <c:v>0.94066499999999997</c:v>
                </c:pt>
                <c:pt idx="45671" formatCode="General">
                  <c:v>0.9406800000000004</c:v>
                </c:pt>
                <c:pt idx="45672" formatCode="General">
                  <c:v>0.94070200000000004</c:v>
                </c:pt>
                <c:pt idx="45673" formatCode="General">
                  <c:v>0.9407250000000007</c:v>
                </c:pt>
                <c:pt idx="45674" formatCode="General">
                  <c:v>0.94074800000000058</c:v>
                </c:pt>
                <c:pt idx="45675" formatCode="General">
                  <c:v>0.94076199999999999</c:v>
                </c:pt>
                <c:pt idx="45676" formatCode="General">
                  <c:v>0.94078499999999998</c:v>
                </c:pt>
                <c:pt idx="45677" formatCode="General">
                  <c:v>0.94080799999999998</c:v>
                </c:pt>
                <c:pt idx="45678" formatCode="General">
                  <c:v>0.9408300000000005</c:v>
                </c:pt>
                <c:pt idx="45679" formatCode="General">
                  <c:v>0.94084500000000071</c:v>
                </c:pt>
                <c:pt idx="45680" formatCode="General">
                  <c:v>0.94086700000000001</c:v>
                </c:pt>
                <c:pt idx="45681" formatCode="General">
                  <c:v>0.94089000000000045</c:v>
                </c:pt>
                <c:pt idx="45682" formatCode="General">
                  <c:v>0.94091199999999997</c:v>
                </c:pt>
                <c:pt idx="45683" formatCode="General">
                  <c:v>0.94092799999999999</c:v>
                </c:pt>
                <c:pt idx="45684" formatCode="General">
                  <c:v>0.94094999999999995</c:v>
                </c:pt>
                <c:pt idx="45685" formatCode="General">
                  <c:v>0.9409729999999995</c:v>
                </c:pt>
                <c:pt idx="45686" formatCode="General">
                  <c:v>0.94099500000000058</c:v>
                </c:pt>
                <c:pt idx="45687" formatCode="General">
                  <c:v>0.94101000000000001</c:v>
                </c:pt>
                <c:pt idx="45688" formatCode="General">
                  <c:v>0.94103300000000001</c:v>
                </c:pt>
                <c:pt idx="45689" formatCode="General">
                  <c:v>0.94105499999999997</c:v>
                </c:pt>
                <c:pt idx="45690" formatCode="General">
                  <c:v>0.94107700000000005</c:v>
                </c:pt>
                <c:pt idx="45691" formatCode="General">
                  <c:v>0.94109200000000004</c:v>
                </c:pt>
                <c:pt idx="45692" formatCode="General">
                  <c:v>0.94111500000000003</c:v>
                </c:pt>
                <c:pt idx="45693" formatCode="General">
                  <c:v>0.941137</c:v>
                </c:pt>
                <c:pt idx="45694" formatCode="General">
                  <c:v>0.94116</c:v>
                </c:pt>
                <c:pt idx="45695" formatCode="General">
                  <c:v>0.94117499999999998</c:v>
                </c:pt>
                <c:pt idx="45696" formatCode="General">
                  <c:v>0.94119799999999998</c:v>
                </c:pt>
                <c:pt idx="45697" formatCode="General">
                  <c:v>0.9412199999999995</c:v>
                </c:pt>
                <c:pt idx="45698" formatCode="General">
                  <c:v>0.94124300000000005</c:v>
                </c:pt>
                <c:pt idx="45699" formatCode="General">
                  <c:v>0.94125800000000004</c:v>
                </c:pt>
                <c:pt idx="45700" formatCode="General">
                  <c:v>0.94128000000000001</c:v>
                </c:pt>
                <c:pt idx="45701" formatCode="General">
                  <c:v>0.94130199999999997</c:v>
                </c:pt>
                <c:pt idx="45702" formatCode="General">
                  <c:v>0.94132499999999997</c:v>
                </c:pt>
                <c:pt idx="45703" formatCode="General">
                  <c:v>0.94133999999999951</c:v>
                </c:pt>
                <c:pt idx="45704" formatCode="General">
                  <c:v>0.94136199999999959</c:v>
                </c:pt>
                <c:pt idx="45705" formatCode="General">
                  <c:v>0.94138500000000003</c:v>
                </c:pt>
                <c:pt idx="45706" formatCode="General">
                  <c:v>0.94140800000000002</c:v>
                </c:pt>
                <c:pt idx="45707" formatCode="General">
                  <c:v>0.94142300000000001</c:v>
                </c:pt>
                <c:pt idx="45708" formatCode="General">
                  <c:v>0.94144499999999998</c:v>
                </c:pt>
                <c:pt idx="45709" formatCode="General">
                  <c:v>0.94146799999999942</c:v>
                </c:pt>
                <c:pt idx="45710" formatCode="General">
                  <c:v>0.94149000000000005</c:v>
                </c:pt>
                <c:pt idx="45711" formatCode="General">
                  <c:v>0.94150500000000004</c:v>
                </c:pt>
                <c:pt idx="45712" formatCode="General">
                  <c:v>0.941527</c:v>
                </c:pt>
                <c:pt idx="45713" formatCode="General">
                  <c:v>0.94155</c:v>
                </c:pt>
                <c:pt idx="45714" formatCode="General">
                  <c:v>0.94157299999999955</c:v>
                </c:pt>
                <c:pt idx="45715" formatCode="General">
                  <c:v>0.94158699999999929</c:v>
                </c:pt>
                <c:pt idx="45716" formatCode="General">
                  <c:v>0.94160999999999995</c:v>
                </c:pt>
                <c:pt idx="45717" formatCode="General">
                  <c:v>0.94163300000000005</c:v>
                </c:pt>
                <c:pt idx="45718" formatCode="General">
                  <c:v>0.94165500000000046</c:v>
                </c:pt>
                <c:pt idx="45719" formatCode="General">
                  <c:v>0.94167000000000045</c:v>
                </c:pt>
                <c:pt idx="45720" formatCode="General">
                  <c:v>0.94169300000000045</c:v>
                </c:pt>
                <c:pt idx="45721" formatCode="General">
                  <c:v>0.94171499999999997</c:v>
                </c:pt>
                <c:pt idx="45722" formatCode="General">
                  <c:v>0.94173700000000005</c:v>
                </c:pt>
                <c:pt idx="45723" formatCode="General">
                  <c:v>0.94175200000000003</c:v>
                </c:pt>
                <c:pt idx="45724" formatCode="General">
                  <c:v>0.94177500000000058</c:v>
                </c:pt>
                <c:pt idx="45725" formatCode="General">
                  <c:v>0.94179800000000058</c:v>
                </c:pt>
                <c:pt idx="45726" formatCode="General">
                  <c:v>0.94181999999999999</c:v>
                </c:pt>
                <c:pt idx="45727" formatCode="General">
                  <c:v>0.94183499999999998</c:v>
                </c:pt>
                <c:pt idx="45728" formatCode="General">
                  <c:v>0.94185799999999997</c:v>
                </c:pt>
                <c:pt idx="45729" formatCode="General">
                  <c:v>0.94188000000000005</c:v>
                </c:pt>
                <c:pt idx="45730" formatCode="General">
                  <c:v>0.94190200000000002</c:v>
                </c:pt>
                <c:pt idx="45731" formatCode="General">
                  <c:v>0.941917</c:v>
                </c:pt>
                <c:pt idx="45732" formatCode="General">
                  <c:v>0.94194000000000044</c:v>
                </c:pt>
                <c:pt idx="45733" formatCode="General">
                  <c:v>0.94196199999999997</c:v>
                </c:pt>
                <c:pt idx="45734" formatCode="General">
                  <c:v>0.94197799999999998</c:v>
                </c:pt>
                <c:pt idx="45735" formatCode="General">
                  <c:v>0.94199999999999995</c:v>
                </c:pt>
                <c:pt idx="45736" formatCode="General">
                  <c:v>0.94202300000000005</c:v>
                </c:pt>
                <c:pt idx="45737" formatCode="General">
                  <c:v>0.94204500000000047</c:v>
                </c:pt>
                <c:pt idx="45738" formatCode="General">
                  <c:v>0.94206000000000001</c:v>
                </c:pt>
                <c:pt idx="45739" formatCode="General">
                  <c:v>0.942083</c:v>
                </c:pt>
                <c:pt idx="45740" formatCode="General">
                  <c:v>0.94210499999999997</c:v>
                </c:pt>
                <c:pt idx="45741" formatCode="General">
                  <c:v>0.94212700000000005</c:v>
                </c:pt>
                <c:pt idx="45742" formatCode="General">
                  <c:v>0.94214200000000003</c:v>
                </c:pt>
                <c:pt idx="45743" formatCode="General">
                  <c:v>0.94216500000000003</c:v>
                </c:pt>
                <c:pt idx="45744" formatCode="General">
                  <c:v>0.942187</c:v>
                </c:pt>
                <c:pt idx="45745" formatCode="General">
                  <c:v>0.94220999999999999</c:v>
                </c:pt>
                <c:pt idx="45746" formatCode="General">
                  <c:v>0.94222499999999998</c:v>
                </c:pt>
                <c:pt idx="45747" formatCode="General">
                  <c:v>0.94224799999999997</c:v>
                </c:pt>
                <c:pt idx="45748" formatCode="General">
                  <c:v>0.94227000000000005</c:v>
                </c:pt>
                <c:pt idx="45749" formatCode="General">
                  <c:v>0.94229300000000005</c:v>
                </c:pt>
                <c:pt idx="45750" formatCode="General">
                  <c:v>0.94230800000000003</c:v>
                </c:pt>
                <c:pt idx="45751" formatCode="General">
                  <c:v>0.94233</c:v>
                </c:pt>
                <c:pt idx="45752" formatCode="General">
                  <c:v>0.94235199999999997</c:v>
                </c:pt>
                <c:pt idx="45753" formatCode="General">
                  <c:v>0.94237499999999996</c:v>
                </c:pt>
                <c:pt idx="45754" formatCode="General">
                  <c:v>0.94238999999999951</c:v>
                </c:pt>
                <c:pt idx="45755" formatCode="General">
                  <c:v>0.94241199999999958</c:v>
                </c:pt>
                <c:pt idx="45756" formatCode="General">
                  <c:v>0.94243500000000002</c:v>
                </c:pt>
                <c:pt idx="45757" formatCode="General">
                  <c:v>0.94245699999999955</c:v>
                </c:pt>
                <c:pt idx="45758" formatCode="General">
                  <c:v>0.94247300000000001</c:v>
                </c:pt>
                <c:pt idx="45759" formatCode="General">
                  <c:v>0.94249499999999997</c:v>
                </c:pt>
                <c:pt idx="45760" formatCode="General">
                  <c:v>0.94251799999999941</c:v>
                </c:pt>
                <c:pt idx="45761" formatCode="General">
                  <c:v>0.94254000000000004</c:v>
                </c:pt>
                <c:pt idx="45762" formatCode="General">
                  <c:v>0.94255500000000003</c:v>
                </c:pt>
                <c:pt idx="45763" formatCode="General">
                  <c:v>0.942577</c:v>
                </c:pt>
                <c:pt idx="45764" formatCode="General">
                  <c:v>0.94259999999999999</c:v>
                </c:pt>
                <c:pt idx="45765" formatCode="General">
                  <c:v>0.9426220000000004</c:v>
                </c:pt>
                <c:pt idx="45766" formatCode="General">
                  <c:v>0.94263799999999998</c:v>
                </c:pt>
                <c:pt idx="45767" formatCode="General">
                  <c:v>0.94266000000000005</c:v>
                </c:pt>
                <c:pt idx="45768" formatCode="General">
                  <c:v>0.94268300000000005</c:v>
                </c:pt>
                <c:pt idx="45769" formatCode="General">
                  <c:v>0.94270500000000046</c:v>
                </c:pt>
                <c:pt idx="45770" formatCode="General">
                  <c:v>0.94272000000000045</c:v>
                </c:pt>
                <c:pt idx="45771" formatCode="General">
                  <c:v>0.94274300000000044</c:v>
                </c:pt>
                <c:pt idx="45772" formatCode="General">
                  <c:v>0.94276499999999996</c:v>
                </c:pt>
                <c:pt idx="45773" formatCode="General">
                  <c:v>0.94278700000000004</c:v>
                </c:pt>
                <c:pt idx="45774" formatCode="General">
                  <c:v>0.94280200000000003</c:v>
                </c:pt>
                <c:pt idx="45775" formatCode="General">
                  <c:v>0.94282500000000058</c:v>
                </c:pt>
                <c:pt idx="45776" formatCode="General">
                  <c:v>0.94284699999999999</c:v>
                </c:pt>
                <c:pt idx="45777" formatCode="General">
                  <c:v>0.94286999999999999</c:v>
                </c:pt>
                <c:pt idx="45778" formatCode="General">
                  <c:v>0.94288499999999997</c:v>
                </c:pt>
                <c:pt idx="45779" formatCode="General">
                  <c:v>0.94290799999999997</c:v>
                </c:pt>
                <c:pt idx="45780" formatCode="General">
                  <c:v>0.94293000000000005</c:v>
                </c:pt>
                <c:pt idx="45781" formatCode="General">
                  <c:v>0.94295300000000004</c:v>
                </c:pt>
                <c:pt idx="45782" formatCode="General">
                  <c:v>0.94296800000000003</c:v>
                </c:pt>
                <c:pt idx="45783" formatCode="General">
                  <c:v>0.94298999999999999</c:v>
                </c:pt>
                <c:pt idx="45784" formatCode="General">
                  <c:v>0.94301199999999996</c:v>
                </c:pt>
                <c:pt idx="45785" formatCode="General">
                  <c:v>0.94303499999999996</c:v>
                </c:pt>
                <c:pt idx="45786" formatCode="General">
                  <c:v>0.94305000000000005</c:v>
                </c:pt>
                <c:pt idx="45787" formatCode="General">
                  <c:v>0.94307200000000002</c:v>
                </c:pt>
                <c:pt idx="45788" formatCode="General">
                  <c:v>0.94309500000000046</c:v>
                </c:pt>
                <c:pt idx="45789" formatCode="General">
                  <c:v>0.94311699999999943</c:v>
                </c:pt>
                <c:pt idx="45790" formatCode="General">
                  <c:v>0.943133</c:v>
                </c:pt>
                <c:pt idx="45791" formatCode="General">
                  <c:v>0.94315499999999997</c:v>
                </c:pt>
                <c:pt idx="45792" formatCode="General">
                  <c:v>0.94317799999999996</c:v>
                </c:pt>
                <c:pt idx="45793" formatCode="General">
                  <c:v>0.94320000000000004</c:v>
                </c:pt>
                <c:pt idx="45794" formatCode="General">
                  <c:v>0.94321500000000003</c:v>
                </c:pt>
                <c:pt idx="45795" formatCode="General">
                  <c:v>0.94323699999999955</c:v>
                </c:pt>
                <c:pt idx="45796" formatCode="General">
                  <c:v>0.94325999999999999</c:v>
                </c:pt>
                <c:pt idx="45797" formatCode="General">
                  <c:v>0.94328299999999943</c:v>
                </c:pt>
                <c:pt idx="45798" formatCode="General">
                  <c:v>0.94329700000000005</c:v>
                </c:pt>
                <c:pt idx="45799" formatCode="General">
                  <c:v>0.94332000000000005</c:v>
                </c:pt>
                <c:pt idx="45800" formatCode="General">
                  <c:v>0.94334300000000004</c:v>
                </c:pt>
                <c:pt idx="45801" formatCode="General">
                  <c:v>0.94335800000000003</c:v>
                </c:pt>
                <c:pt idx="45802" formatCode="General">
                  <c:v>0.94338</c:v>
                </c:pt>
                <c:pt idx="45803" formatCode="General">
                  <c:v>0.94340199999999996</c:v>
                </c:pt>
                <c:pt idx="45804" formatCode="General">
                  <c:v>0.94342499999999996</c:v>
                </c:pt>
                <c:pt idx="45805" formatCode="General">
                  <c:v>0.9434399999999995</c:v>
                </c:pt>
                <c:pt idx="45806" formatCode="General">
                  <c:v>0.94346199999999958</c:v>
                </c:pt>
                <c:pt idx="45807" formatCode="General">
                  <c:v>0.94348500000000002</c:v>
                </c:pt>
                <c:pt idx="45808" formatCode="General">
                  <c:v>0.94350800000000001</c:v>
                </c:pt>
                <c:pt idx="45809" formatCode="General">
                  <c:v>0.94352199999999997</c:v>
                </c:pt>
                <c:pt idx="45810" formatCode="General">
                  <c:v>0.94354499999999997</c:v>
                </c:pt>
                <c:pt idx="45811" formatCode="General">
                  <c:v>0.9435679999999993</c:v>
                </c:pt>
                <c:pt idx="45812" formatCode="General">
                  <c:v>0.94359000000000004</c:v>
                </c:pt>
                <c:pt idx="45813" formatCode="General">
                  <c:v>0.94360500000000058</c:v>
                </c:pt>
                <c:pt idx="45814" formatCode="General">
                  <c:v>0.94362699999999999</c:v>
                </c:pt>
                <c:pt idx="45815" formatCode="General">
                  <c:v>0.94365000000000043</c:v>
                </c:pt>
                <c:pt idx="45816" formatCode="General">
                  <c:v>0.9436720000000004</c:v>
                </c:pt>
                <c:pt idx="45817" formatCode="General">
                  <c:v>0.94368700000000005</c:v>
                </c:pt>
                <c:pt idx="45818" formatCode="General">
                  <c:v>0.94371000000000005</c:v>
                </c:pt>
                <c:pt idx="45819" formatCode="General">
                  <c:v>0.94373300000000004</c:v>
                </c:pt>
                <c:pt idx="45820" formatCode="General">
                  <c:v>0.94375500000000045</c:v>
                </c:pt>
                <c:pt idx="45821" formatCode="General">
                  <c:v>0.94377000000000044</c:v>
                </c:pt>
                <c:pt idx="45822" formatCode="General">
                  <c:v>0.94379299999999999</c:v>
                </c:pt>
                <c:pt idx="45823" formatCode="General">
                  <c:v>0.94381499999999996</c:v>
                </c:pt>
                <c:pt idx="45824" formatCode="General">
                  <c:v>0.94383700000000004</c:v>
                </c:pt>
                <c:pt idx="45825" formatCode="General">
                  <c:v>0.94385200000000002</c:v>
                </c:pt>
                <c:pt idx="45826" formatCode="General">
                  <c:v>0.94387500000000046</c:v>
                </c:pt>
                <c:pt idx="45827" formatCode="General">
                  <c:v>0.94389699999999999</c:v>
                </c:pt>
                <c:pt idx="45828" formatCode="General">
                  <c:v>0.94391999999999998</c:v>
                </c:pt>
                <c:pt idx="45829" formatCode="General">
                  <c:v>0.94393499999999997</c:v>
                </c:pt>
                <c:pt idx="45830" formatCode="General">
                  <c:v>0.94395799999999996</c:v>
                </c:pt>
                <c:pt idx="45831" formatCode="General">
                  <c:v>0.94398000000000004</c:v>
                </c:pt>
                <c:pt idx="45832" formatCode="General">
                  <c:v>0.94400300000000004</c:v>
                </c:pt>
                <c:pt idx="45833" formatCode="General">
                  <c:v>0.94401800000000002</c:v>
                </c:pt>
                <c:pt idx="45834" formatCode="General">
                  <c:v>0.94403999999999999</c:v>
                </c:pt>
                <c:pt idx="45835" formatCode="General">
                  <c:v>0.94406199999999996</c:v>
                </c:pt>
                <c:pt idx="45836" formatCode="General">
                  <c:v>0.94408499999999951</c:v>
                </c:pt>
                <c:pt idx="45837" formatCode="General">
                  <c:v>0.94410000000000005</c:v>
                </c:pt>
                <c:pt idx="45838" formatCode="General">
                  <c:v>0.94412200000000002</c:v>
                </c:pt>
                <c:pt idx="45839" formatCode="General">
                  <c:v>0.94414500000000046</c:v>
                </c:pt>
                <c:pt idx="45840" formatCode="General">
                  <c:v>0.94416699999999942</c:v>
                </c:pt>
                <c:pt idx="45841" formatCode="General">
                  <c:v>0.94418299999999955</c:v>
                </c:pt>
                <c:pt idx="45842" formatCode="General">
                  <c:v>0.94420499999999996</c:v>
                </c:pt>
                <c:pt idx="45843" formatCode="General">
                  <c:v>0.94422799999999996</c:v>
                </c:pt>
                <c:pt idx="45844" formatCode="General">
                  <c:v>0.94425000000000003</c:v>
                </c:pt>
                <c:pt idx="45845" formatCode="General">
                  <c:v>0.94426500000000002</c:v>
                </c:pt>
                <c:pt idx="45846" formatCode="General">
                  <c:v>0.94428699999999943</c:v>
                </c:pt>
                <c:pt idx="45847" formatCode="General">
                  <c:v>0.94430999999999998</c:v>
                </c:pt>
                <c:pt idx="45848" formatCode="General">
                  <c:v>0.94433299999999942</c:v>
                </c:pt>
                <c:pt idx="45849" formatCode="General">
                  <c:v>0.94434700000000005</c:v>
                </c:pt>
                <c:pt idx="45850" formatCode="General">
                  <c:v>0.94437000000000004</c:v>
                </c:pt>
                <c:pt idx="45851" formatCode="General">
                  <c:v>0.94439300000000004</c:v>
                </c:pt>
                <c:pt idx="45852" formatCode="General">
                  <c:v>0.944415</c:v>
                </c:pt>
                <c:pt idx="45853" formatCode="General">
                  <c:v>0.94442999999999999</c:v>
                </c:pt>
                <c:pt idx="45854" formatCode="General">
                  <c:v>0.94445299999999943</c:v>
                </c:pt>
                <c:pt idx="45855" formatCode="General">
                  <c:v>0.94447499999999951</c:v>
                </c:pt>
                <c:pt idx="45856" formatCode="General">
                  <c:v>0.94449700000000003</c:v>
                </c:pt>
                <c:pt idx="45857" formatCode="General">
                  <c:v>0.94451199999999957</c:v>
                </c:pt>
                <c:pt idx="45858" formatCode="General">
                  <c:v>0.94453500000000001</c:v>
                </c:pt>
                <c:pt idx="45859" formatCode="General">
                  <c:v>0.94455800000000001</c:v>
                </c:pt>
                <c:pt idx="45860" formatCode="General">
                  <c:v>0.94457999999999998</c:v>
                </c:pt>
                <c:pt idx="45861" formatCode="General">
                  <c:v>0.94459499999999996</c:v>
                </c:pt>
                <c:pt idx="45862" formatCode="General">
                  <c:v>0.94461799999999996</c:v>
                </c:pt>
                <c:pt idx="45863" formatCode="General">
                  <c:v>0.9446400000000007</c:v>
                </c:pt>
                <c:pt idx="45864" formatCode="General">
                  <c:v>0.94466300000000003</c:v>
                </c:pt>
                <c:pt idx="45865" formatCode="General">
                  <c:v>0.94467800000000046</c:v>
                </c:pt>
                <c:pt idx="45866" formatCode="General">
                  <c:v>0.94470000000000043</c:v>
                </c:pt>
                <c:pt idx="45867" formatCode="General">
                  <c:v>0.94472199999999995</c:v>
                </c:pt>
                <c:pt idx="45868" formatCode="General">
                  <c:v>0.94473700000000005</c:v>
                </c:pt>
                <c:pt idx="45869" formatCode="General">
                  <c:v>0.94476000000000004</c:v>
                </c:pt>
                <c:pt idx="45870" formatCode="General">
                  <c:v>0.94478300000000004</c:v>
                </c:pt>
                <c:pt idx="45871" formatCode="General">
                  <c:v>0.94480500000000045</c:v>
                </c:pt>
                <c:pt idx="45872" formatCode="General">
                  <c:v>0.94481999999999999</c:v>
                </c:pt>
                <c:pt idx="45873" formatCode="General">
                  <c:v>0.94484299999999999</c:v>
                </c:pt>
                <c:pt idx="45874" formatCode="General">
                  <c:v>0.94486499999999951</c:v>
                </c:pt>
                <c:pt idx="45875" formatCode="General">
                  <c:v>0.94488799999999951</c:v>
                </c:pt>
                <c:pt idx="45876" formatCode="General">
                  <c:v>0.94490200000000002</c:v>
                </c:pt>
                <c:pt idx="45877" formatCode="General">
                  <c:v>0.94492500000000046</c:v>
                </c:pt>
                <c:pt idx="45878" formatCode="General">
                  <c:v>0.94494699999999998</c:v>
                </c:pt>
                <c:pt idx="45879" formatCode="General">
                  <c:v>0.94496999999999998</c:v>
                </c:pt>
                <c:pt idx="45880" formatCode="General">
                  <c:v>0.94498499999999996</c:v>
                </c:pt>
                <c:pt idx="45881" formatCode="General">
                  <c:v>0.94500700000000004</c:v>
                </c:pt>
                <c:pt idx="45882" formatCode="General">
                  <c:v>0.94503000000000004</c:v>
                </c:pt>
                <c:pt idx="45883" formatCode="General">
                  <c:v>0.94505300000000003</c:v>
                </c:pt>
                <c:pt idx="45884" formatCode="General">
                  <c:v>0.94506800000000002</c:v>
                </c:pt>
                <c:pt idx="45885" formatCode="General">
                  <c:v>0.94508999999999999</c:v>
                </c:pt>
                <c:pt idx="45886" formatCode="General">
                  <c:v>0.94511199999999951</c:v>
                </c:pt>
                <c:pt idx="45887" formatCode="General">
                  <c:v>0.9451349999999995</c:v>
                </c:pt>
                <c:pt idx="45888" formatCode="General">
                  <c:v>0.94515000000000005</c:v>
                </c:pt>
                <c:pt idx="45889" formatCode="General">
                  <c:v>0.94517200000000001</c:v>
                </c:pt>
                <c:pt idx="45890" formatCode="General">
                  <c:v>0.94519500000000045</c:v>
                </c:pt>
                <c:pt idx="45891" formatCode="General">
                  <c:v>0.945218</c:v>
                </c:pt>
                <c:pt idx="45892" formatCode="General">
                  <c:v>0.94523199999999996</c:v>
                </c:pt>
                <c:pt idx="45893" formatCode="General">
                  <c:v>0.94525499999999996</c:v>
                </c:pt>
                <c:pt idx="45894" formatCode="General">
                  <c:v>0.94527799999999951</c:v>
                </c:pt>
                <c:pt idx="45895" formatCode="General">
                  <c:v>0.94530000000000003</c:v>
                </c:pt>
                <c:pt idx="45896" formatCode="General">
                  <c:v>0.94531500000000002</c:v>
                </c:pt>
                <c:pt idx="45897" formatCode="General">
                  <c:v>0.94533699999999943</c:v>
                </c:pt>
                <c:pt idx="45898" formatCode="General">
                  <c:v>0.94535999999999998</c:v>
                </c:pt>
                <c:pt idx="45899" formatCode="General">
                  <c:v>0.9453819999999995</c:v>
                </c:pt>
                <c:pt idx="45900" formatCode="General">
                  <c:v>0.94539700000000004</c:v>
                </c:pt>
                <c:pt idx="45901" formatCode="General">
                  <c:v>0.94542000000000004</c:v>
                </c:pt>
                <c:pt idx="45902" formatCode="General">
                  <c:v>0.94544300000000003</c:v>
                </c:pt>
                <c:pt idx="45903" formatCode="General">
                  <c:v>0.945465</c:v>
                </c:pt>
                <c:pt idx="45904" formatCode="General">
                  <c:v>0.94547999999999999</c:v>
                </c:pt>
                <c:pt idx="45905" formatCode="General">
                  <c:v>0.94550299999999943</c:v>
                </c:pt>
                <c:pt idx="45906" formatCode="General">
                  <c:v>0.9455249999999995</c:v>
                </c:pt>
                <c:pt idx="45907" formatCode="General">
                  <c:v>0.94554700000000003</c:v>
                </c:pt>
                <c:pt idx="45908" formatCode="General">
                  <c:v>0.94556199999999957</c:v>
                </c:pt>
                <c:pt idx="45909" formatCode="General">
                  <c:v>0.94558500000000001</c:v>
                </c:pt>
                <c:pt idx="45910" formatCode="General">
                  <c:v>0.94560699999999998</c:v>
                </c:pt>
                <c:pt idx="45911" formatCode="General">
                  <c:v>0.94563000000000041</c:v>
                </c:pt>
                <c:pt idx="45912" formatCode="General">
                  <c:v>0.94564500000000073</c:v>
                </c:pt>
                <c:pt idx="45913" formatCode="General">
                  <c:v>0.94566799999999951</c:v>
                </c:pt>
                <c:pt idx="45914" formatCode="General">
                  <c:v>0.94569000000000059</c:v>
                </c:pt>
                <c:pt idx="45915" formatCode="General">
                  <c:v>0.94571300000000003</c:v>
                </c:pt>
                <c:pt idx="45916" formatCode="General">
                  <c:v>0.94572800000000046</c:v>
                </c:pt>
                <c:pt idx="45917" formatCode="General">
                  <c:v>0.94575000000000042</c:v>
                </c:pt>
                <c:pt idx="45918" formatCode="General">
                  <c:v>0.94577199999999995</c:v>
                </c:pt>
                <c:pt idx="45919" formatCode="General">
                  <c:v>0.94579500000000072</c:v>
                </c:pt>
                <c:pt idx="45920" formatCode="General">
                  <c:v>0.94581000000000004</c:v>
                </c:pt>
                <c:pt idx="45921" formatCode="General">
                  <c:v>0.94583200000000001</c:v>
                </c:pt>
                <c:pt idx="45922" formatCode="General">
                  <c:v>0.94585500000000045</c:v>
                </c:pt>
                <c:pt idx="45923" formatCode="General">
                  <c:v>0.94587699999999997</c:v>
                </c:pt>
                <c:pt idx="45924" formatCode="General">
                  <c:v>0.94589299999999998</c:v>
                </c:pt>
                <c:pt idx="45925" formatCode="General">
                  <c:v>0.94591499999999951</c:v>
                </c:pt>
                <c:pt idx="45926" formatCode="General">
                  <c:v>0.9459379999999995</c:v>
                </c:pt>
                <c:pt idx="45927" formatCode="General">
                  <c:v>0.94596000000000002</c:v>
                </c:pt>
                <c:pt idx="45928" formatCode="General">
                  <c:v>0.94597500000000045</c:v>
                </c:pt>
                <c:pt idx="45929" formatCode="General">
                  <c:v>0.94599699999999998</c:v>
                </c:pt>
                <c:pt idx="45930" formatCode="General">
                  <c:v>0.94601999999999997</c:v>
                </c:pt>
                <c:pt idx="45931" formatCode="General">
                  <c:v>0.94604299999999997</c:v>
                </c:pt>
                <c:pt idx="45932" formatCode="General">
                  <c:v>0.94605700000000004</c:v>
                </c:pt>
                <c:pt idx="45933" formatCode="General">
                  <c:v>0.94608000000000003</c:v>
                </c:pt>
                <c:pt idx="45934" formatCode="General">
                  <c:v>0.946102</c:v>
                </c:pt>
                <c:pt idx="45935" formatCode="General">
                  <c:v>0.94611800000000001</c:v>
                </c:pt>
                <c:pt idx="45936" formatCode="General">
                  <c:v>0.94613999999999998</c:v>
                </c:pt>
                <c:pt idx="45937" formatCode="General">
                  <c:v>0.94616299999999942</c:v>
                </c:pt>
                <c:pt idx="45938" formatCode="General">
                  <c:v>0.94618500000000005</c:v>
                </c:pt>
                <c:pt idx="45939" formatCode="General">
                  <c:v>0.94620000000000004</c:v>
                </c:pt>
                <c:pt idx="45940" formatCode="General">
                  <c:v>0.94622200000000001</c:v>
                </c:pt>
                <c:pt idx="45941" formatCode="General">
                  <c:v>0.94624500000000045</c:v>
                </c:pt>
                <c:pt idx="45942" formatCode="General">
                  <c:v>0.946268</c:v>
                </c:pt>
                <c:pt idx="45943" formatCode="General">
                  <c:v>0.94628199999999996</c:v>
                </c:pt>
                <c:pt idx="45944" formatCode="General">
                  <c:v>0.94630499999999951</c:v>
                </c:pt>
                <c:pt idx="45945" formatCode="General">
                  <c:v>0.9463279999999995</c:v>
                </c:pt>
                <c:pt idx="45946" formatCode="General">
                  <c:v>0.94635000000000002</c:v>
                </c:pt>
                <c:pt idx="45947" formatCode="General">
                  <c:v>0.94636500000000001</c:v>
                </c:pt>
                <c:pt idx="45948" formatCode="General">
                  <c:v>0.94638800000000001</c:v>
                </c:pt>
                <c:pt idx="45949" formatCode="General">
                  <c:v>0.94640999999999997</c:v>
                </c:pt>
                <c:pt idx="45950" formatCode="General">
                  <c:v>0.94643199999999961</c:v>
                </c:pt>
                <c:pt idx="45951" formatCode="General">
                  <c:v>0.94644700000000004</c:v>
                </c:pt>
                <c:pt idx="45952" formatCode="General">
                  <c:v>0.94647000000000003</c:v>
                </c:pt>
                <c:pt idx="45953" formatCode="General">
                  <c:v>0.94649300000000003</c:v>
                </c:pt>
                <c:pt idx="45954" formatCode="General">
                  <c:v>0.946515</c:v>
                </c:pt>
                <c:pt idx="45955" formatCode="General">
                  <c:v>0.94652999999999998</c:v>
                </c:pt>
                <c:pt idx="45956" formatCode="General">
                  <c:v>0.94655299999999942</c:v>
                </c:pt>
                <c:pt idx="45957" formatCode="General">
                  <c:v>0.9465750000000005</c:v>
                </c:pt>
                <c:pt idx="45958" formatCode="General">
                  <c:v>0.94659800000000005</c:v>
                </c:pt>
                <c:pt idx="45959" formatCode="General">
                  <c:v>0.94661200000000001</c:v>
                </c:pt>
                <c:pt idx="45960" formatCode="General">
                  <c:v>0.94663500000000045</c:v>
                </c:pt>
                <c:pt idx="45961" formatCode="General">
                  <c:v>0.94665699999999997</c:v>
                </c:pt>
                <c:pt idx="45962" formatCode="General">
                  <c:v>0.94668000000000041</c:v>
                </c:pt>
                <c:pt idx="45963" formatCode="General">
                  <c:v>0.94669499999999995</c:v>
                </c:pt>
                <c:pt idx="45964" formatCode="General">
                  <c:v>0.9467179999999995</c:v>
                </c:pt>
                <c:pt idx="45965" formatCode="General">
                  <c:v>0.94674000000000058</c:v>
                </c:pt>
                <c:pt idx="45966" formatCode="General">
                  <c:v>0.94676300000000002</c:v>
                </c:pt>
                <c:pt idx="45967" formatCode="General">
                  <c:v>0.94677800000000045</c:v>
                </c:pt>
                <c:pt idx="45968" formatCode="General">
                  <c:v>0.94680000000000042</c:v>
                </c:pt>
                <c:pt idx="45969" formatCode="General">
                  <c:v>0.94682200000000005</c:v>
                </c:pt>
                <c:pt idx="45970" formatCode="General">
                  <c:v>0.94684500000000071</c:v>
                </c:pt>
                <c:pt idx="45971" formatCode="General">
                  <c:v>0.94686000000000003</c:v>
                </c:pt>
                <c:pt idx="45972" formatCode="General">
                  <c:v>0.946882</c:v>
                </c:pt>
                <c:pt idx="45973" formatCode="General">
                  <c:v>0.94690500000000044</c:v>
                </c:pt>
                <c:pt idx="45974" formatCode="General">
                  <c:v>0.94692799999999999</c:v>
                </c:pt>
                <c:pt idx="45975" formatCode="General">
                  <c:v>0.94694299999999998</c:v>
                </c:pt>
                <c:pt idx="45976" formatCode="General">
                  <c:v>0.9469649999999995</c:v>
                </c:pt>
                <c:pt idx="45977" formatCode="General">
                  <c:v>0.94698800000000005</c:v>
                </c:pt>
                <c:pt idx="45978" formatCode="General">
                  <c:v>0.94701000000000002</c:v>
                </c:pt>
                <c:pt idx="45979" formatCode="General">
                  <c:v>0.94702500000000045</c:v>
                </c:pt>
                <c:pt idx="45980" formatCode="General">
                  <c:v>0.94704699999999997</c:v>
                </c:pt>
                <c:pt idx="45981" formatCode="General">
                  <c:v>0.94706999999999997</c:v>
                </c:pt>
                <c:pt idx="45982" formatCode="General">
                  <c:v>0.94709299999999996</c:v>
                </c:pt>
                <c:pt idx="45983" formatCode="General">
                  <c:v>0.94710700000000003</c:v>
                </c:pt>
                <c:pt idx="45984" formatCode="General">
                  <c:v>0.94713000000000003</c:v>
                </c:pt>
                <c:pt idx="45985" formatCode="General">
                  <c:v>0.94715300000000002</c:v>
                </c:pt>
                <c:pt idx="45986" formatCode="General">
                  <c:v>0.94717499999999999</c:v>
                </c:pt>
                <c:pt idx="45987" formatCode="General">
                  <c:v>0.94718999999999998</c:v>
                </c:pt>
                <c:pt idx="45988" formatCode="General">
                  <c:v>0.94721299999999942</c:v>
                </c:pt>
                <c:pt idx="45989" formatCode="General">
                  <c:v>0.94723500000000005</c:v>
                </c:pt>
                <c:pt idx="45990" formatCode="General">
                  <c:v>0.94725700000000002</c:v>
                </c:pt>
                <c:pt idx="45991" formatCode="General">
                  <c:v>0.947272</c:v>
                </c:pt>
                <c:pt idx="45992" formatCode="General">
                  <c:v>0.94729500000000044</c:v>
                </c:pt>
                <c:pt idx="45993" formatCode="General">
                  <c:v>0.9473169999999993</c:v>
                </c:pt>
                <c:pt idx="45994" formatCode="General">
                  <c:v>0.94733999999999996</c:v>
                </c:pt>
                <c:pt idx="45995" formatCode="General">
                  <c:v>0.9473549999999995</c:v>
                </c:pt>
                <c:pt idx="45996" formatCode="General">
                  <c:v>0.94737800000000005</c:v>
                </c:pt>
                <c:pt idx="45997" formatCode="General">
                  <c:v>0.94740000000000002</c:v>
                </c:pt>
                <c:pt idx="45998" formatCode="General">
                  <c:v>0.94742300000000002</c:v>
                </c:pt>
                <c:pt idx="45999" formatCode="General">
                  <c:v>0.947438</c:v>
                </c:pt>
                <c:pt idx="46000" formatCode="General">
                  <c:v>0.94745999999999997</c:v>
                </c:pt>
                <c:pt idx="46001" formatCode="General">
                  <c:v>0.9474819999999996</c:v>
                </c:pt>
                <c:pt idx="46002" formatCode="General">
                  <c:v>0.94749700000000003</c:v>
                </c:pt>
                <c:pt idx="46003" formatCode="General">
                  <c:v>0.94752000000000003</c:v>
                </c:pt>
                <c:pt idx="46004" formatCode="General">
                  <c:v>0.947542</c:v>
                </c:pt>
                <c:pt idx="46005" formatCode="General">
                  <c:v>0.94756499999999955</c:v>
                </c:pt>
                <c:pt idx="46006" formatCode="General">
                  <c:v>0.94757999999999998</c:v>
                </c:pt>
                <c:pt idx="46007" formatCode="General">
                  <c:v>0.94760299999999997</c:v>
                </c:pt>
                <c:pt idx="46008" formatCode="General">
                  <c:v>0.94762500000000072</c:v>
                </c:pt>
                <c:pt idx="46009" formatCode="General">
                  <c:v>0.94764800000000071</c:v>
                </c:pt>
                <c:pt idx="46010" formatCode="General">
                  <c:v>0.94766300000000003</c:v>
                </c:pt>
                <c:pt idx="46011" formatCode="General">
                  <c:v>0.94768500000000044</c:v>
                </c:pt>
                <c:pt idx="46012" formatCode="General">
                  <c:v>0.94770699999999997</c:v>
                </c:pt>
                <c:pt idx="46013" formatCode="General">
                  <c:v>0.94773000000000041</c:v>
                </c:pt>
                <c:pt idx="46014" formatCode="General">
                  <c:v>0.94774499999999995</c:v>
                </c:pt>
                <c:pt idx="46015" formatCode="General">
                  <c:v>0.94776700000000003</c:v>
                </c:pt>
                <c:pt idx="46016" formatCode="General">
                  <c:v>0.94779000000000047</c:v>
                </c:pt>
                <c:pt idx="46017" formatCode="General">
                  <c:v>0.94781199999999999</c:v>
                </c:pt>
                <c:pt idx="46018" formatCode="General">
                  <c:v>0.94782800000000045</c:v>
                </c:pt>
                <c:pt idx="46019" formatCode="General">
                  <c:v>0.94785000000000041</c:v>
                </c:pt>
                <c:pt idx="46020" formatCode="General">
                  <c:v>0.94787299999999997</c:v>
                </c:pt>
                <c:pt idx="46021" formatCode="General">
                  <c:v>0.94789500000000071</c:v>
                </c:pt>
                <c:pt idx="46022" formatCode="General">
                  <c:v>0.94791000000000003</c:v>
                </c:pt>
                <c:pt idx="46023" formatCode="General">
                  <c:v>0.947932</c:v>
                </c:pt>
                <c:pt idx="46024" formatCode="General">
                  <c:v>0.94795499999999999</c:v>
                </c:pt>
                <c:pt idx="46025" formatCode="General">
                  <c:v>0.94797799999999999</c:v>
                </c:pt>
                <c:pt idx="46026" formatCode="General">
                  <c:v>0.94799199999999995</c:v>
                </c:pt>
                <c:pt idx="46027" formatCode="General">
                  <c:v>0.94801500000000005</c:v>
                </c:pt>
                <c:pt idx="46028" formatCode="General">
                  <c:v>0.94803800000000005</c:v>
                </c:pt>
                <c:pt idx="46029" formatCode="General">
                  <c:v>0.94806000000000001</c:v>
                </c:pt>
                <c:pt idx="46030" formatCode="General">
                  <c:v>0.94807500000000045</c:v>
                </c:pt>
                <c:pt idx="46031" formatCode="General">
                  <c:v>0.94809800000000044</c:v>
                </c:pt>
                <c:pt idx="46032" formatCode="General">
                  <c:v>0.94811999999999996</c:v>
                </c:pt>
                <c:pt idx="46033" formatCode="General">
                  <c:v>0.94814200000000004</c:v>
                </c:pt>
                <c:pt idx="46034" formatCode="General">
                  <c:v>0.94815700000000003</c:v>
                </c:pt>
                <c:pt idx="46035" formatCode="General">
                  <c:v>0.94818000000000002</c:v>
                </c:pt>
                <c:pt idx="46036" formatCode="General">
                  <c:v>0.94820300000000002</c:v>
                </c:pt>
                <c:pt idx="46037" formatCode="General">
                  <c:v>0.94822499999999998</c:v>
                </c:pt>
                <c:pt idx="46038" formatCode="General">
                  <c:v>0.94823999999999997</c:v>
                </c:pt>
                <c:pt idx="46039" formatCode="General">
                  <c:v>0.94826299999999941</c:v>
                </c:pt>
                <c:pt idx="46040" formatCode="General">
                  <c:v>0.94828500000000004</c:v>
                </c:pt>
                <c:pt idx="46041" formatCode="General">
                  <c:v>0.94830700000000001</c:v>
                </c:pt>
                <c:pt idx="46042" formatCode="General">
                  <c:v>0.948322</c:v>
                </c:pt>
                <c:pt idx="46043" formatCode="General">
                  <c:v>0.94834499999999999</c:v>
                </c:pt>
                <c:pt idx="46044" formatCode="General">
                  <c:v>0.94836699999999929</c:v>
                </c:pt>
                <c:pt idx="46045" formatCode="General">
                  <c:v>0.94838999999999996</c:v>
                </c:pt>
                <c:pt idx="46046" formatCode="General">
                  <c:v>0.94840500000000005</c:v>
                </c:pt>
                <c:pt idx="46047" formatCode="General">
                  <c:v>0.94842800000000005</c:v>
                </c:pt>
                <c:pt idx="46048" formatCode="General">
                  <c:v>0.94845000000000002</c:v>
                </c:pt>
                <c:pt idx="46049" formatCode="General">
                  <c:v>0.94847199999999998</c:v>
                </c:pt>
                <c:pt idx="46050" formatCode="General">
                  <c:v>0.948488</c:v>
                </c:pt>
                <c:pt idx="46051" formatCode="General">
                  <c:v>0.94850999999999996</c:v>
                </c:pt>
                <c:pt idx="46052" formatCode="General">
                  <c:v>0.9485319999999996</c:v>
                </c:pt>
                <c:pt idx="46053" formatCode="General">
                  <c:v>0.94855500000000004</c:v>
                </c:pt>
                <c:pt idx="46054" formatCode="General">
                  <c:v>0.94857000000000002</c:v>
                </c:pt>
                <c:pt idx="46055" formatCode="General">
                  <c:v>0.94859199999999999</c:v>
                </c:pt>
                <c:pt idx="46056" formatCode="General">
                  <c:v>0.94861499999999999</c:v>
                </c:pt>
                <c:pt idx="46057" formatCode="General">
                  <c:v>0.94863799999999998</c:v>
                </c:pt>
                <c:pt idx="46058" formatCode="General">
                  <c:v>0.94865299999999997</c:v>
                </c:pt>
                <c:pt idx="46059" formatCode="General">
                  <c:v>0.94867500000000071</c:v>
                </c:pt>
                <c:pt idx="46060" formatCode="General">
                  <c:v>0.94869800000000071</c:v>
                </c:pt>
                <c:pt idx="46061" formatCode="General">
                  <c:v>0.94872000000000045</c:v>
                </c:pt>
                <c:pt idx="46062" formatCode="General">
                  <c:v>0.94873499999999999</c:v>
                </c:pt>
                <c:pt idx="46063" formatCode="General">
                  <c:v>0.94875699999999996</c:v>
                </c:pt>
                <c:pt idx="46064" formatCode="General">
                  <c:v>0.9487800000000004</c:v>
                </c:pt>
                <c:pt idx="46065" formatCode="General">
                  <c:v>0.94880299999999951</c:v>
                </c:pt>
                <c:pt idx="46066" formatCode="General">
                  <c:v>0.94881700000000002</c:v>
                </c:pt>
                <c:pt idx="46067" formatCode="General">
                  <c:v>0.94884000000000046</c:v>
                </c:pt>
                <c:pt idx="46068" formatCode="General">
                  <c:v>0.94886199999999998</c:v>
                </c:pt>
                <c:pt idx="46069" formatCode="General">
                  <c:v>0.94887800000000044</c:v>
                </c:pt>
                <c:pt idx="46070" formatCode="General">
                  <c:v>0.94890000000000041</c:v>
                </c:pt>
                <c:pt idx="46071" formatCode="General">
                  <c:v>0.94892299999999996</c:v>
                </c:pt>
                <c:pt idx="46072" formatCode="General">
                  <c:v>0.9489450000000007</c:v>
                </c:pt>
                <c:pt idx="46073" formatCode="General">
                  <c:v>0.94896000000000003</c:v>
                </c:pt>
                <c:pt idx="46074" formatCode="General">
                  <c:v>0.94898199999999999</c:v>
                </c:pt>
                <c:pt idx="46075" formatCode="General">
                  <c:v>0.94900499999999999</c:v>
                </c:pt>
                <c:pt idx="46076" formatCode="General">
                  <c:v>0.94902799999999998</c:v>
                </c:pt>
                <c:pt idx="46077" formatCode="General">
                  <c:v>0.94904200000000005</c:v>
                </c:pt>
                <c:pt idx="46078" formatCode="General">
                  <c:v>0.94906500000000005</c:v>
                </c:pt>
                <c:pt idx="46079" formatCode="General">
                  <c:v>0.94908800000000004</c:v>
                </c:pt>
                <c:pt idx="46080" formatCode="General">
                  <c:v>0.94911000000000001</c:v>
                </c:pt>
                <c:pt idx="46081" formatCode="General">
                  <c:v>0.94912500000000044</c:v>
                </c:pt>
                <c:pt idx="46082" formatCode="General">
                  <c:v>0.94914799999999999</c:v>
                </c:pt>
                <c:pt idx="46083" formatCode="General">
                  <c:v>0.94916999999999996</c:v>
                </c:pt>
                <c:pt idx="46084" formatCode="General">
                  <c:v>0.94919200000000004</c:v>
                </c:pt>
                <c:pt idx="46085" formatCode="General">
                  <c:v>0.94920700000000002</c:v>
                </c:pt>
                <c:pt idx="46086" formatCode="General">
                  <c:v>0.94923000000000002</c:v>
                </c:pt>
                <c:pt idx="46087" formatCode="General">
                  <c:v>0.94925300000000001</c:v>
                </c:pt>
                <c:pt idx="46088" formatCode="General">
                  <c:v>0.94927499999999998</c:v>
                </c:pt>
                <c:pt idx="46089" formatCode="General">
                  <c:v>0.94928999999999997</c:v>
                </c:pt>
                <c:pt idx="46090" formatCode="General">
                  <c:v>0.9493129999999993</c:v>
                </c:pt>
                <c:pt idx="46091" formatCode="General">
                  <c:v>0.94933500000000004</c:v>
                </c:pt>
                <c:pt idx="46092" formatCode="General">
                  <c:v>0.94935800000000004</c:v>
                </c:pt>
                <c:pt idx="46093" formatCode="General">
                  <c:v>0.94937300000000002</c:v>
                </c:pt>
                <c:pt idx="46094" formatCode="General">
                  <c:v>0.94939499999999999</c:v>
                </c:pt>
                <c:pt idx="46095" formatCode="General">
                  <c:v>0.94941699999999929</c:v>
                </c:pt>
                <c:pt idx="46096" formatCode="General">
                  <c:v>0.94943999999999951</c:v>
                </c:pt>
                <c:pt idx="46097" formatCode="General">
                  <c:v>0.94945500000000005</c:v>
                </c:pt>
                <c:pt idx="46098" formatCode="General">
                  <c:v>0.94947700000000002</c:v>
                </c:pt>
                <c:pt idx="46099" formatCode="General">
                  <c:v>0.94950000000000001</c:v>
                </c:pt>
                <c:pt idx="46100" formatCode="General">
                  <c:v>0.94952199999999998</c:v>
                </c:pt>
                <c:pt idx="46101" formatCode="General">
                  <c:v>0.94953799999999955</c:v>
                </c:pt>
                <c:pt idx="46102" formatCode="General">
                  <c:v>0.94955999999999996</c:v>
                </c:pt>
                <c:pt idx="46103" formatCode="General">
                  <c:v>0.94958299999999929</c:v>
                </c:pt>
                <c:pt idx="46104" formatCode="General">
                  <c:v>0.94960500000000059</c:v>
                </c:pt>
                <c:pt idx="46105" formatCode="General">
                  <c:v>0.94962000000000046</c:v>
                </c:pt>
                <c:pt idx="46106" formatCode="General">
                  <c:v>0.94964200000000043</c:v>
                </c:pt>
                <c:pt idx="46107" formatCode="General">
                  <c:v>0.94966499999999998</c:v>
                </c:pt>
                <c:pt idx="46108" formatCode="General">
                  <c:v>0.94968799999999998</c:v>
                </c:pt>
                <c:pt idx="46109" formatCode="General">
                  <c:v>0.94970200000000005</c:v>
                </c:pt>
                <c:pt idx="46110" formatCode="General">
                  <c:v>0.94972500000000071</c:v>
                </c:pt>
                <c:pt idx="46111" formatCode="General">
                  <c:v>0.9497480000000007</c:v>
                </c:pt>
                <c:pt idx="46112" formatCode="General">
                  <c:v>0.94977000000000045</c:v>
                </c:pt>
                <c:pt idx="46113" formatCode="General">
                  <c:v>0.94978499999999999</c:v>
                </c:pt>
                <c:pt idx="46114" formatCode="General">
                  <c:v>0.94980699999999996</c:v>
                </c:pt>
                <c:pt idx="46115" formatCode="General">
                  <c:v>0.94982999999999995</c:v>
                </c:pt>
                <c:pt idx="46116" formatCode="General">
                  <c:v>0.94985200000000003</c:v>
                </c:pt>
                <c:pt idx="46117" formatCode="General">
                  <c:v>0.94986700000000002</c:v>
                </c:pt>
                <c:pt idx="46118" formatCode="General">
                  <c:v>0.94989000000000046</c:v>
                </c:pt>
                <c:pt idx="46119" formatCode="General">
                  <c:v>0.94991300000000001</c:v>
                </c:pt>
                <c:pt idx="46120" formatCode="General">
                  <c:v>0.94993499999999997</c:v>
                </c:pt>
                <c:pt idx="46121" formatCode="General">
                  <c:v>0.94995000000000041</c:v>
                </c:pt>
                <c:pt idx="46122" formatCode="General">
                  <c:v>0.94997299999999996</c:v>
                </c:pt>
                <c:pt idx="46123" formatCode="General">
                  <c:v>0.9499950000000007</c:v>
                </c:pt>
                <c:pt idx="46124" formatCode="General">
                  <c:v>0.950017</c:v>
                </c:pt>
                <c:pt idx="46125" formatCode="General">
                  <c:v>0.95003199999999999</c:v>
                </c:pt>
                <c:pt idx="46126" formatCode="General">
                  <c:v>0.95005499999999998</c:v>
                </c:pt>
                <c:pt idx="46127" formatCode="General">
                  <c:v>0.95007699999999951</c:v>
                </c:pt>
                <c:pt idx="46128" formatCode="General">
                  <c:v>0.95009999999999994</c:v>
                </c:pt>
                <c:pt idx="46129" formatCode="General">
                  <c:v>0.95011500000000004</c:v>
                </c:pt>
                <c:pt idx="46130" formatCode="General">
                  <c:v>0.95013800000000004</c:v>
                </c:pt>
                <c:pt idx="46131" formatCode="General">
                  <c:v>0.95016</c:v>
                </c:pt>
                <c:pt idx="46132" formatCode="General">
                  <c:v>0.95017499999999999</c:v>
                </c:pt>
                <c:pt idx="46133" formatCode="General">
                  <c:v>0.95019799999999999</c:v>
                </c:pt>
                <c:pt idx="46134" formatCode="General">
                  <c:v>0.95021999999999951</c:v>
                </c:pt>
                <c:pt idx="46135" formatCode="General">
                  <c:v>0.95024200000000003</c:v>
                </c:pt>
                <c:pt idx="46136" formatCode="General">
                  <c:v>0.95025700000000002</c:v>
                </c:pt>
                <c:pt idx="46137" formatCode="General">
                  <c:v>0.95028000000000001</c:v>
                </c:pt>
                <c:pt idx="46138" formatCode="General">
                  <c:v>0.95030199999999998</c:v>
                </c:pt>
                <c:pt idx="46139" formatCode="General">
                  <c:v>0.95032499999999998</c:v>
                </c:pt>
                <c:pt idx="46140" formatCode="General">
                  <c:v>0.95033999999999996</c:v>
                </c:pt>
                <c:pt idx="46141" formatCode="General">
                  <c:v>0.95036299999999929</c:v>
                </c:pt>
                <c:pt idx="46142" formatCode="General">
                  <c:v>0.95038500000000004</c:v>
                </c:pt>
                <c:pt idx="46143" formatCode="General">
                  <c:v>0.95040800000000003</c:v>
                </c:pt>
                <c:pt idx="46144" formatCode="General">
                  <c:v>0.95042300000000002</c:v>
                </c:pt>
                <c:pt idx="46145" formatCode="General">
                  <c:v>0.95044499999999998</c:v>
                </c:pt>
                <c:pt idx="46146" formatCode="General">
                  <c:v>0.95046699999999928</c:v>
                </c:pt>
                <c:pt idx="46147" formatCode="General">
                  <c:v>0.9504899999999995</c:v>
                </c:pt>
                <c:pt idx="46148" formatCode="General">
                  <c:v>0.95050500000000004</c:v>
                </c:pt>
                <c:pt idx="46149" formatCode="General">
                  <c:v>0.95052700000000001</c:v>
                </c:pt>
                <c:pt idx="46150" formatCode="General">
                  <c:v>0.95055000000000001</c:v>
                </c:pt>
                <c:pt idx="46151" formatCode="General">
                  <c:v>0.95057199999999997</c:v>
                </c:pt>
                <c:pt idx="46152" formatCode="General">
                  <c:v>0.95058799999999954</c:v>
                </c:pt>
                <c:pt idx="46153" formatCode="General">
                  <c:v>0.9506100000000004</c:v>
                </c:pt>
                <c:pt idx="46154" formatCode="General">
                  <c:v>0.95063299999999951</c:v>
                </c:pt>
                <c:pt idx="46155" formatCode="General">
                  <c:v>0.95065500000000058</c:v>
                </c:pt>
                <c:pt idx="46156" formatCode="General">
                  <c:v>0.95067000000000046</c:v>
                </c:pt>
                <c:pt idx="46157" formatCode="General">
                  <c:v>0.95069200000000043</c:v>
                </c:pt>
                <c:pt idx="46158" formatCode="General">
                  <c:v>0.95071499999999998</c:v>
                </c:pt>
                <c:pt idx="46159" formatCode="General">
                  <c:v>0.95073799999999997</c:v>
                </c:pt>
                <c:pt idx="46160" formatCode="General">
                  <c:v>0.95075200000000004</c:v>
                </c:pt>
                <c:pt idx="46161" formatCode="General">
                  <c:v>0.9507750000000007</c:v>
                </c:pt>
                <c:pt idx="46162" formatCode="General">
                  <c:v>0.95079700000000045</c:v>
                </c:pt>
                <c:pt idx="46163" formatCode="General">
                  <c:v>0.95082000000000044</c:v>
                </c:pt>
                <c:pt idx="46164" formatCode="General">
                  <c:v>0.95083499999999999</c:v>
                </c:pt>
                <c:pt idx="46165" formatCode="General">
                  <c:v>0.95085799999999998</c:v>
                </c:pt>
                <c:pt idx="46166" formatCode="General">
                  <c:v>0.95087999999999995</c:v>
                </c:pt>
                <c:pt idx="46167" formatCode="General">
                  <c:v>0.95090200000000003</c:v>
                </c:pt>
                <c:pt idx="46168" formatCode="General">
                  <c:v>0.95091700000000001</c:v>
                </c:pt>
                <c:pt idx="46169" formatCode="General">
                  <c:v>0.95094000000000045</c:v>
                </c:pt>
                <c:pt idx="46170" formatCode="General">
                  <c:v>0.950963</c:v>
                </c:pt>
                <c:pt idx="46171" formatCode="General">
                  <c:v>0.95098499999999997</c:v>
                </c:pt>
                <c:pt idx="46172" formatCode="General">
                  <c:v>0.9510000000000004</c:v>
                </c:pt>
                <c:pt idx="46173" formatCode="General">
                  <c:v>0.95102299999999951</c:v>
                </c:pt>
                <c:pt idx="46174" formatCode="General">
                  <c:v>0.95104500000000058</c:v>
                </c:pt>
                <c:pt idx="46175" formatCode="General">
                  <c:v>0.95106800000000002</c:v>
                </c:pt>
                <c:pt idx="46176" formatCode="General">
                  <c:v>0.95108300000000001</c:v>
                </c:pt>
                <c:pt idx="46177" formatCode="General">
                  <c:v>0.95110499999999998</c:v>
                </c:pt>
                <c:pt idx="46178" formatCode="General">
                  <c:v>0.9511269999999995</c:v>
                </c:pt>
                <c:pt idx="46179" formatCode="General">
                  <c:v>0.95115000000000005</c:v>
                </c:pt>
                <c:pt idx="46180" formatCode="General">
                  <c:v>0.95116500000000004</c:v>
                </c:pt>
                <c:pt idx="46181" formatCode="General">
                  <c:v>0.95118800000000003</c:v>
                </c:pt>
                <c:pt idx="46182" formatCode="General">
                  <c:v>0.95121</c:v>
                </c:pt>
                <c:pt idx="46183" formatCode="General">
                  <c:v>0.95123199999999997</c:v>
                </c:pt>
                <c:pt idx="46184" formatCode="General">
                  <c:v>0.95124799999999998</c:v>
                </c:pt>
                <c:pt idx="46185" formatCode="General">
                  <c:v>0.9512699999999995</c:v>
                </c:pt>
                <c:pt idx="46186" formatCode="General">
                  <c:v>0.9512930000000005</c:v>
                </c:pt>
                <c:pt idx="46187" formatCode="General">
                  <c:v>0.95131500000000002</c:v>
                </c:pt>
                <c:pt idx="46188" formatCode="General">
                  <c:v>0.95133000000000001</c:v>
                </c:pt>
                <c:pt idx="46189" formatCode="General">
                  <c:v>0.95135199999999998</c:v>
                </c:pt>
                <c:pt idx="46190" formatCode="General">
                  <c:v>0.95137499999999997</c:v>
                </c:pt>
                <c:pt idx="46191" formatCode="General">
                  <c:v>0.95139799999999997</c:v>
                </c:pt>
                <c:pt idx="46192" formatCode="General">
                  <c:v>0.95141299999999929</c:v>
                </c:pt>
                <c:pt idx="46193" formatCode="General">
                  <c:v>0.95143500000000003</c:v>
                </c:pt>
                <c:pt idx="46194" formatCode="General">
                  <c:v>0.95145800000000003</c:v>
                </c:pt>
                <c:pt idx="46195" formatCode="General">
                  <c:v>0.95147999999999999</c:v>
                </c:pt>
                <c:pt idx="46196" formatCode="General">
                  <c:v>0.95149499999999998</c:v>
                </c:pt>
                <c:pt idx="46197" formatCode="General">
                  <c:v>0.95151699999999928</c:v>
                </c:pt>
                <c:pt idx="46198" formatCode="General">
                  <c:v>0.95154000000000005</c:v>
                </c:pt>
                <c:pt idx="46199" formatCode="General">
                  <c:v>0.95156299999999938</c:v>
                </c:pt>
                <c:pt idx="46200" formatCode="General">
                  <c:v>0.95157700000000001</c:v>
                </c:pt>
                <c:pt idx="46201" formatCode="General">
                  <c:v>0.95160000000000045</c:v>
                </c:pt>
                <c:pt idx="46202" formatCode="General">
                  <c:v>0.95162300000000044</c:v>
                </c:pt>
                <c:pt idx="46203" formatCode="General">
                  <c:v>0.95163799999999998</c:v>
                </c:pt>
                <c:pt idx="46204" formatCode="General">
                  <c:v>0.95165999999999995</c:v>
                </c:pt>
                <c:pt idx="46205" formatCode="General">
                  <c:v>0.9516829999999995</c:v>
                </c:pt>
                <c:pt idx="46206" formatCode="General">
                  <c:v>0.95170500000000058</c:v>
                </c:pt>
                <c:pt idx="46207" formatCode="General">
                  <c:v>0.95172000000000045</c:v>
                </c:pt>
                <c:pt idx="46208" formatCode="General">
                  <c:v>0.95174200000000042</c:v>
                </c:pt>
                <c:pt idx="46209" formatCode="General">
                  <c:v>0.95176499999999997</c:v>
                </c:pt>
                <c:pt idx="46210" formatCode="General">
                  <c:v>0.95178700000000005</c:v>
                </c:pt>
                <c:pt idx="46211" formatCode="General">
                  <c:v>0.95180200000000004</c:v>
                </c:pt>
                <c:pt idx="46212" formatCode="General">
                  <c:v>0.95182500000000059</c:v>
                </c:pt>
                <c:pt idx="46213" formatCode="General">
                  <c:v>0.95184800000000058</c:v>
                </c:pt>
                <c:pt idx="46214" formatCode="General">
                  <c:v>0.95186999999999999</c:v>
                </c:pt>
                <c:pt idx="46215" formatCode="General">
                  <c:v>0.95188499999999998</c:v>
                </c:pt>
                <c:pt idx="46216" formatCode="General">
                  <c:v>0.95190799999999998</c:v>
                </c:pt>
                <c:pt idx="46217" formatCode="General">
                  <c:v>0.95193000000000005</c:v>
                </c:pt>
                <c:pt idx="46218" formatCode="General">
                  <c:v>0.95195200000000002</c:v>
                </c:pt>
                <c:pt idx="46219" formatCode="General">
                  <c:v>0.95196700000000001</c:v>
                </c:pt>
                <c:pt idx="46220" formatCode="General">
                  <c:v>0.95199000000000045</c:v>
                </c:pt>
                <c:pt idx="46221" formatCode="General">
                  <c:v>0.95201199999999997</c:v>
                </c:pt>
                <c:pt idx="46222" formatCode="General">
                  <c:v>0.95203499999999996</c:v>
                </c:pt>
                <c:pt idx="46223" formatCode="General">
                  <c:v>0.95204999999999995</c:v>
                </c:pt>
                <c:pt idx="46224" formatCode="General">
                  <c:v>0.9520729999999995</c:v>
                </c:pt>
                <c:pt idx="46225" formatCode="General">
                  <c:v>0.95209500000000058</c:v>
                </c:pt>
                <c:pt idx="46226" formatCode="General">
                  <c:v>0.95211800000000002</c:v>
                </c:pt>
                <c:pt idx="46227" formatCode="General">
                  <c:v>0.95213300000000001</c:v>
                </c:pt>
                <c:pt idx="46228" formatCode="General">
                  <c:v>0.95215499999999997</c:v>
                </c:pt>
                <c:pt idx="46229" formatCode="General">
                  <c:v>0.95217700000000005</c:v>
                </c:pt>
                <c:pt idx="46230" formatCode="General">
                  <c:v>0.95220000000000005</c:v>
                </c:pt>
                <c:pt idx="46231" formatCode="General">
                  <c:v>0.95221500000000003</c:v>
                </c:pt>
                <c:pt idx="46232" formatCode="General">
                  <c:v>0.952237</c:v>
                </c:pt>
                <c:pt idx="46233" formatCode="General">
                  <c:v>0.95226</c:v>
                </c:pt>
                <c:pt idx="46234" formatCode="General">
                  <c:v>0.95228199999999996</c:v>
                </c:pt>
                <c:pt idx="46235" formatCode="General">
                  <c:v>0.95229799999999998</c:v>
                </c:pt>
                <c:pt idx="46236" formatCode="General">
                  <c:v>0.9523200000000005</c:v>
                </c:pt>
                <c:pt idx="46237" formatCode="General">
                  <c:v>0.95234300000000005</c:v>
                </c:pt>
                <c:pt idx="46238" formatCode="General">
                  <c:v>0.95236500000000002</c:v>
                </c:pt>
                <c:pt idx="46239" formatCode="General">
                  <c:v>0.95238</c:v>
                </c:pt>
                <c:pt idx="46240" formatCode="General">
                  <c:v>0.95240199999999997</c:v>
                </c:pt>
                <c:pt idx="46241" formatCode="General">
                  <c:v>0.95242499999999997</c:v>
                </c:pt>
                <c:pt idx="46242" formatCode="General">
                  <c:v>0.95244799999999996</c:v>
                </c:pt>
                <c:pt idx="46243" formatCode="General">
                  <c:v>0.95246199999999959</c:v>
                </c:pt>
                <c:pt idx="46244" formatCode="General">
                  <c:v>0.95248500000000003</c:v>
                </c:pt>
                <c:pt idx="46245" formatCode="General">
                  <c:v>0.95250699999999955</c:v>
                </c:pt>
                <c:pt idx="46246" formatCode="General">
                  <c:v>0.95252999999999999</c:v>
                </c:pt>
                <c:pt idx="46247" formatCode="General">
                  <c:v>0.95254499999999998</c:v>
                </c:pt>
                <c:pt idx="46248" formatCode="General">
                  <c:v>0.95256799999999942</c:v>
                </c:pt>
                <c:pt idx="46249" formatCode="General">
                  <c:v>0.95259000000000005</c:v>
                </c:pt>
                <c:pt idx="46250" formatCode="General">
                  <c:v>0.95261200000000001</c:v>
                </c:pt>
                <c:pt idx="46251" formatCode="General">
                  <c:v>0.95262700000000045</c:v>
                </c:pt>
                <c:pt idx="46252" formatCode="General">
                  <c:v>0.95265000000000044</c:v>
                </c:pt>
                <c:pt idx="46253" formatCode="General">
                  <c:v>0.95267299999999999</c:v>
                </c:pt>
                <c:pt idx="46254" formatCode="General">
                  <c:v>0.95269500000000074</c:v>
                </c:pt>
                <c:pt idx="46255" formatCode="General">
                  <c:v>0.95270999999999995</c:v>
                </c:pt>
                <c:pt idx="46256" formatCode="General">
                  <c:v>0.95273300000000005</c:v>
                </c:pt>
                <c:pt idx="46257" formatCode="General">
                  <c:v>0.95275500000000046</c:v>
                </c:pt>
                <c:pt idx="46258" formatCode="General">
                  <c:v>0.95277800000000046</c:v>
                </c:pt>
                <c:pt idx="46259" formatCode="General">
                  <c:v>0.95279300000000045</c:v>
                </c:pt>
                <c:pt idx="46260" formatCode="General">
                  <c:v>0.95281499999999997</c:v>
                </c:pt>
                <c:pt idx="46261" formatCode="General">
                  <c:v>0.95283700000000005</c:v>
                </c:pt>
                <c:pt idx="46262" formatCode="General">
                  <c:v>0.95286000000000004</c:v>
                </c:pt>
                <c:pt idx="46263" formatCode="General">
                  <c:v>0.95287500000000058</c:v>
                </c:pt>
                <c:pt idx="46264" formatCode="General">
                  <c:v>0.95289800000000058</c:v>
                </c:pt>
                <c:pt idx="46265" formatCode="General">
                  <c:v>0.95291999999999999</c:v>
                </c:pt>
                <c:pt idx="46266" formatCode="General">
                  <c:v>0.95293499999999998</c:v>
                </c:pt>
                <c:pt idx="46267" formatCode="General">
                  <c:v>0.95295799999999997</c:v>
                </c:pt>
                <c:pt idx="46268" formatCode="General">
                  <c:v>0.95298000000000005</c:v>
                </c:pt>
                <c:pt idx="46269" formatCode="General">
                  <c:v>0.95300300000000004</c:v>
                </c:pt>
                <c:pt idx="46270" formatCode="General">
                  <c:v>0.953017</c:v>
                </c:pt>
                <c:pt idx="46271" formatCode="General">
                  <c:v>0.95304000000000044</c:v>
                </c:pt>
                <c:pt idx="46272" formatCode="General">
                  <c:v>0.95306199999999996</c:v>
                </c:pt>
                <c:pt idx="46273" formatCode="General">
                  <c:v>0.95308499999999996</c:v>
                </c:pt>
                <c:pt idx="46274" formatCode="General">
                  <c:v>0.95309999999999995</c:v>
                </c:pt>
                <c:pt idx="46275" formatCode="General">
                  <c:v>0.95312300000000005</c:v>
                </c:pt>
                <c:pt idx="46276" formatCode="General">
                  <c:v>0.95314500000000046</c:v>
                </c:pt>
                <c:pt idx="46277" formatCode="General">
                  <c:v>0.95316699999999943</c:v>
                </c:pt>
                <c:pt idx="46278" formatCode="General">
                  <c:v>0.953183</c:v>
                </c:pt>
                <c:pt idx="46279" formatCode="General">
                  <c:v>0.95320499999999997</c:v>
                </c:pt>
                <c:pt idx="46280" formatCode="General">
                  <c:v>0.95322700000000005</c:v>
                </c:pt>
                <c:pt idx="46281" formatCode="General">
                  <c:v>0.95325000000000004</c:v>
                </c:pt>
                <c:pt idx="46282" formatCode="General">
                  <c:v>0.95326500000000003</c:v>
                </c:pt>
                <c:pt idx="46283" formatCode="General">
                  <c:v>0.953287</c:v>
                </c:pt>
                <c:pt idx="46284" formatCode="General">
                  <c:v>0.95330999999999999</c:v>
                </c:pt>
                <c:pt idx="46285" formatCode="General">
                  <c:v>0.95333299999999943</c:v>
                </c:pt>
                <c:pt idx="46286" formatCode="General">
                  <c:v>0.95334799999999997</c:v>
                </c:pt>
                <c:pt idx="46287" formatCode="General">
                  <c:v>0.95337000000000005</c:v>
                </c:pt>
                <c:pt idx="46288" formatCode="General">
                  <c:v>0.95339300000000005</c:v>
                </c:pt>
                <c:pt idx="46289" formatCode="General">
                  <c:v>0.95341500000000001</c:v>
                </c:pt>
                <c:pt idx="46290" formatCode="General">
                  <c:v>0.95343</c:v>
                </c:pt>
                <c:pt idx="46291" formatCode="General">
                  <c:v>0.95345199999999997</c:v>
                </c:pt>
                <c:pt idx="46292" formatCode="General">
                  <c:v>0.95347499999999996</c:v>
                </c:pt>
                <c:pt idx="46293" formatCode="General">
                  <c:v>0.95349799999999996</c:v>
                </c:pt>
                <c:pt idx="46294" formatCode="General">
                  <c:v>0.95351199999999958</c:v>
                </c:pt>
                <c:pt idx="46295" formatCode="General">
                  <c:v>0.95353500000000002</c:v>
                </c:pt>
                <c:pt idx="46296" formatCode="General">
                  <c:v>0.95355800000000002</c:v>
                </c:pt>
                <c:pt idx="46297" formatCode="General">
                  <c:v>0.95357999999999998</c:v>
                </c:pt>
                <c:pt idx="46298" formatCode="General">
                  <c:v>0.95359499999999997</c:v>
                </c:pt>
                <c:pt idx="46299" formatCode="General">
                  <c:v>0.95361799999999997</c:v>
                </c:pt>
                <c:pt idx="46300" formatCode="General">
                  <c:v>0.95364000000000071</c:v>
                </c:pt>
                <c:pt idx="46301" formatCode="General">
                  <c:v>0.95366200000000001</c:v>
                </c:pt>
                <c:pt idx="46302" formatCode="General">
                  <c:v>0.95367700000000044</c:v>
                </c:pt>
                <c:pt idx="46303" formatCode="General">
                  <c:v>0.95370000000000044</c:v>
                </c:pt>
                <c:pt idx="46304" formatCode="General">
                  <c:v>0.95372299999999999</c:v>
                </c:pt>
                <c:pt idx="46305" formatCode="General">
                  <c:v>0.95374499999999995</c:v>
                </c:pt>
                <c:pt idx="46306" formatCode="General">
                  <c:v>0.95376000000000005</c:v>
                </c:pt>
                <c:pt idx="46307" formatCode="General">
                  <c:v>0.95378200000000002</c:v>
                </c:pt>
                <c:pt idx="46308" formatCode="General">
                  <c:v>0.95380500000000046</c:v>
                </c:pt>
                <c:pt idx="46309" formatCode="General">
                  <c:v>0.95382800000000045</c:v>
                </c:pt>
                <c:pt idx="46310" formatCode="General">
                  <c:v>0.95384300000000044</c:v>
                </c:pt>
                <c:pt idx="46311" formatCode="General">
                  <c:v>0.95386499999999996</c:v>
                </c:pt>
                <c:pt idx="46312" formatCode="General">
                  <c:v>0.95388700000000004</c:v>
                </c:pt>
                <c:pt idx="46313" formatCode="General">
                  <c:v>0.95391000000000004</c:v>
                </c:pt>
                <c:pt idx="46314" formatCode="General">
                  <c:v>0.95392500000000058</c:v>
                </c:pt>
                <c:pt idx="46315" formatCode="General">
                  <c:v>0.95394800000000046</c:v>
                </c:pt>
                <c:pt idx="46316" formatCode="General">
                  <c:v>0.95396999999999998</c:v>
                </c:pt>
                <c:pt idx="46317" formatCode="General">
                  <c:v>0.95399199999999995</c:v>
                </c:pt>
                <c:pt idx="46318" formatCode="General">
                  <c:v>0.95400799999999997</c:v>
                </c:pt>
                <c:pt idx="46319" formatCode="General">
                  <c:v>0.95403000000000004</c:v>
                </c:pt>
                <c:pt idx="46320" formatCode="General">
                  <c:v>0.95405300000000004</c:v>
                </c:pt>
                <c:pt idx="46321" formatCode="General">
                  <c:v>0.95407500000000045</c:v>
                </c:pt>
                <c:pt idx="46322" formatCode="General">
                  <c:v>0.95408999999999999</c:v>
                </c:pt>
                <c:pt idx="46323" formatCode="General">
                  <c:v>0.95411199999999996</c:v>
                </c:pt>
                <c:pt idx="46324" formatCode="General">
                  <c:v>0.95413499999999996</c:v>
                </c:pt>
                <c:pt idx="46325" formatCode="General">
                  <c:v>0.95415799999999951</c:v>
                </c:pt>
                <c:pt idx="46326" formatCode="General">
                  <c:v>0.95417200000000002</c:v>
                </c:pt>
                <c:pt idx="46327" formatCode="General">
                  <c:v>0.95419500000000046</c:v>
                </c:pt>
                <c:pt idx="46328" formatCode="General">
                  <c:v>0.95421699999999943</c:v>
                </c:pt>
                <c:pt idx="46329" formatCode="General">
                  <c:v>0.95423999999999998</c:v>
                </c:pt>
                <c:pt idx="46330" formatCode="General">
                  <c:v>0.95425499999999996</c:v>
                </c:pt>
                <c:pt idx="46331" formatCode="General">
                  <c:v>0.95427799999999996</c:v>
                </c:pt>
                <c:pt idx="46332" formatCode="General">
                  <c:v>0.95430000000000004</c:v>
                </c:pt>
                <c:pt idx="46333" formatCode="General">
                  <c:v>0.954322</c:v>
                </c:pt>
                <c:pt idx="46334" formatCode="General">
                  <c:v>0.95433699999999955</c:v>
                </c:pt>
                <c:pt idx="46335" formatCode="General">
                  <c:v>0.95435999999999999</c:v>
                </c:pt>
                <c:pt idx="46336" formatCode="General">
                  <c:v>0.95438299999999943</c:v>
                </c:pt>
                <c:pt idx="46337" formatCode="General">
                  <c:v>0.95439700000000005</c:v>
                </c:pt>
                <c:pt idx="46338" formatCode="General">
                  <c:v>0.95442000000000005</c:v>
                </c:pt>
                <c:pt idx="46339" formatCode="General">
                  <c:v>0.95444300000000004</c:v>
                </c:pt>
                <c:pt idx="46340" formatCode="General">
                  <c:v>0.95446500000000001</c:v>
                </c:pt>
                <c:pt idx="46341" formatCode="General">
                  <c:v>0.95448</c:v>
                </c:pt>
                <c:pt idx="46342" formatCode="General">
                  <c:v>0.95450299999999955</c:v>
                </c:pt>
                <c:pt idx="46343" formatCode="General">
                  <c:v>0.95452499999999996</c:v>
                </c:pt>
                <c:pt idx="46344" formatCode="General">
                  <c:v>0.95454700000000003</c:v>
                </c:pt>
                <c:pt idx="46345" formatCode="General">
                  <c:v>0.95456199999999958</c:v>
                </c:pt>
                <c:pt idx="46346" formatCode="General">
                  <c:v>0.95458500000000002</c:v>
                </c:pt>
                <c:pt idx="46347" formatCode="General">
                  <c:v>0.95460800000000046</c:v>
                </c:pt>
                <c:pt idx="46348" formatCode="General">
                  <c:v>0.95463000000000042</c:v>
                </c:pt>
                <c:pt idx="46349" formatCode="General">
                  <c:v>0.95464500000000074</c:v>
                </c:pt>
                <c:pt idx="46350" formatCode="General">
                  <c:v>0.95466799999999996</c:v>
                </c:pt>
                <c:pt idx="46351" formatCode="General">
                  <c:v>0.9546900000000007</c:v>
                </c:pt>
                <c:pt idx="46352" formatCode="General">
                  <c:v>0.95471200000000001</c:v>
                </c:pt>
                <c:pt idx="46353" formatCode="General">
                  <c:v>0.95472699999999999</c:v>
                </c:pt>
                <c:pt idx="46354" formatCode="General">
                  <c:v>0.95475000000000043</c:v>
                </c:pt>
                <c:pt idx="46355" formatCode="General">
                  <c:v>0.95477199999999995</c:v>
                </c:pt>
                <c:pt idx="46356" formatCode="General">
                  <c:v>0.95479499999999995</c:v>
                </c:pt>
                <c:pt idx="46357" formatCode="General">
                  <c:v>0.95481000000000005</c:v>
                </c:pt>
                <c:pt idx="46358" formatCode="General">
                  <c:v>0.95483300000000004</c:v>
                </c:pt>
                <c:pt idx="46359" formatCode="General">
                  <c:v>0.95485500000000045</c:v>
                </c:pt>
                <c:pt idx="46360" formatCode="General">
                  <c:v>0.95487699999999998</c:v>
                </c:pt>
                <c:pt idx="46361" formatCode="General">
                  <c:v>0.95489299999999999</c:v>
                </c:pt>
                <c:pt idx="46362" formatCode="General">
                  <c:v>0.95491499999999996</c:v>
                </c:pt>
                <c:pt idx="46363" formatCode="General">
                  <c:v>0.95493700000000004</c:v>
                </c:pt>
                <c:pt idx="46364" formatCode="General">
                  <c:v>0.95496000000000003</c:v>
                </c:pt>
                <c:pt idx="46365" formatCode="General">
                  <c:v>0.95497500000000046</c:v>
                </c:pt>
                <c:pt idx="46366" formatCode="General">
                  <c:v>0.95499699999999998</c:v>
                </c:pt>
                <c:pt idx="46367" formatCode="General">
                  <c:v>0.95501999999999998</c:v>
                </c:pt>
                <c:pt idx="46368" formatCode="General">
                  <c:v>0.95504299999999998</c:v>
                </c:pt>
                <c:pt idx="46369" formatCode="General">
                  <c:v>0.95505799999999996</c:v>
                </c:pt>
                <c:pt idx="46370" formatCode="General">
                  <c:v>0.95508000000000004</c:v>
                </c:pt>
                <c:pt idx="46371" formatCode="General">
                  <c:v>0.95510300000000004</c:v>
                </c:pt>
                <c:pt idx="46372" formatCode="General">
                  <c:v>0.95512500000000045</c:v>
                </c:pt>
                <c:pt idx="46373" formatCode="General">
                  <c:v>0.95513999999999999</c:v>
                </c:pt>
                <c:pt idx="46374" formatCode="General">
                  <c:v>0.95516199999999996</c:v>
                </c:pt>
                <c:pt idx="46375" formatCode="General">
                  <c:v>0.95518499999999951</c:v>
                </c:pt>
                <c:pt idx="46376" formatCode="General">
                  <c:v>0.9552079999999995</c:v>
                </c:pt>
                <c:pt idx="46377" formatCode="General">
                  <c:v>0.95522200000000002</c:v>
                </c:pt>
                <c:pt idx="46378" formatCode="General">
                  <c:v>0.95524500000000045</c:v>
                </c:pt>
                <c:pt idx="46379" formatCode="General">
                  <c:v>0.95526699999999942</c:v>
                </c:pt>
                <c:pt idx="46380" formatCode="General">
                  <c:v>0.95528999999999997</c:v>
                </c:pt>
                <c:pt idx="46381" formatCode="General">
                  <c:v>0.95530499999999996</c:v>
                </c:pt>
                <c:pt idx="46382" formatCode="General">
                  <c:v>0.95532799999999951</c:v>
                </c:pt>
                <c:pt idx="46383" formatCode="General">
                  <c:v>0.95535000000000003</c:v>
                </c:pt>
                <c:pt idx="46384" formatCode="General">
                  <c:v>0.955372</c:v>
                </c:pt>
                <c:pt idx="46385" formatCode="General">
                  <c:v>0.95538699999999943</c:v>
                </c:pt>
                <c:pt idx="46386" formatCode="General">
                  <c:v>0.95540999999999998</c:v>
                </c:pt>
                <c:pt idx="46387" formatCode="General">
                  <c:v>0.95543299999999942</c:v>
                </c:pt>
                <c:pt idx="46388" formatCode="General">
                  <c:v>0.95545500000000005</c:v>
                </c:pt>
                <c:pt idx="46389" formatCode="General">
                  <c:v>0.95547000000000004</c:v>
                </c:pt>
                <c:pt idx="46390" formatCode="General">
                  <c:v>0.95549200000000001</c:v>
                </c:pt>
                <c:pt idx="46391" formatCode="General">
                  <c:v>0.955515</c:v>
                </c:pt>
                <c:pt idx="46392" formatCode="General">
                  <c:v>0.95553699999999941</c:v>
                </c:pt>
                <c:pt idx="46393" formatCode="General">
                  <c:v>0.95555299999999943</c:v>
                </c:pt>
                <c:pt idx="46394" formatCode="General">
                  <c:v>0.95557499999999951</c:v>
                </c:pt>
                <c:pt idx="46395" formatCode="General">
                  <c:v>0.95559700000000003</c:v>
                </c:pt>
                <c:pt idx="46396" formatCode="General">
                  <c:v>0.95562000000000058</c:v>
                </c:pt>
                <c:pt idx="46397" formatCode="General">
                  <c:v>0.95563500000000046</c:v>
                </c:pt>
                <c:pt idx="46398" formatCode="General">
                  <c:v>0.95565800000000045</c:v>
                </c:pt>
                <c:pt idx="46399" formatCode="General">
                  <c:v>0.95568000000000042</c:v>
                </c:pt>
                <c:pt idx="46400" formatCode="General">
                  <c:v>0.95569500000000074</c:v>
                </c:pt>
                <c:pt idx="46401" formatCode="General">
                  <c:v>0.95571799999999996</c:v>
                </c:pt>
                <c:pt idx="46402" formatCode="General">
                  <c:v>0.9557400000000007</c:v>
                </c:pt>
                <c:pt idx="46403" formatCode="General">
                  <c:v>0.95576300000000003</c:v>
                </c:pt>
                <c:pt idx="46404" formatCode="General">
                  <c:v>0.95577800000000046</c:v>
                </c:pt>
                <c:pt idx="46405" formatCode="General">
                  <c:v>0.95580000000000043</c:v>
                </c:pt>
                <c:pt idx="46406" formatCode="General">
                  <c:v>0.95582199999999995</c:v>
                </c:pt>
                <c:pt idx="46407" formatCode="General">
                  <c:v>0.95584499999999994</c:v>
                </c:pt>
                <c:pt idx="46408" formatCode="General">
                  <c:v>0.95586000000000004</c:v>
                </c:pt>
                <c:pt idx="46409" formatCode="General">
                  <c:v>0.95588300000000004</c:v>
                </c:pt>
                <c:pt idx="46410" formatCode="General">
                  <c:v>0.95590500000000045</c:v>
                </c:pt>
                <c:pt idx="46411" formatCode="General">
                  <c:v>0.95592699999999997</c:v>
                </c:pt>
                <c:pt idx="46412" formatCode="General">
                  <c:v>0.95594299999999999</c:v>
                </c:pt>
                <c:pt idx="46413" formatCode="General">
                  <c:v>0.95596499999999951</c:v>
                </c:pt>
                <c:pt idx="46414" formatCode="General">
                  <c:v>0.9559879999999995</c:v>
                </c:pt>
                <c:pt idx="46415" formatCode="General">
                  <c:v>0.95601000000000003</c:v>
                </c:pt>
                <c:pt idx="46416" formatCode="General">
                  <c:v>0.95602500000000046</c:v>
                </c:pt>
                <c:pt idx="46417" formatCode="General">
                  <c:v>0.95604699999999998</c:v>
                </c:pt>
                <c:pt idx="46418" formatCode="General">
                  <c:v>0.95606999999999998</c:v>
                </c:pt>
                <c:pt idx="46419" formatCode="General">
                  <c:v>0.95609299999999997</c:v>
                </c:pt>
                <c:pt idx="46420" formatCode="General">
                  <c:v>0.95610799999999996</c:v>
                </c:pt>
                <c:pt idx="46421" formatCode="General">
                  <c:v>0.95613000000000004</c:v>
                </c:pt>
                <c:pt idx="46422" formatCode="General">
                  <c:v>0.956152</c:v>
                </c:pt>
                <c:pt idx="46423" formatCode="General">
                  <c:v>0.95617500000000044</c:v>
                </c:pt>
                <c:pt idx="46424" formatCode="General">
                  <c:v>0.95618999999999998</c:v>
                </c:pt>
                <c:pt idx="46425" formatCode="General">
                  <c:v>0.95621199999999951</c:v>
                </c:pt>
                <c:pt idx="46426" formatCode="General">
                  <c:v>0.9562349999999995</c:v>
                </c:pt>
                <c:pt idx="46427" formatCode="General">
                  <c:v>0.95625800000000005</c:v>
                </c:pt>
                <c:pt idx="46428" formatCode="General">
                  <c:v>0.95627200000000001</c:v>
                </c:pt>
                <c:pt idx="46429" formatCode="General">
                  <c:v>0.95629500000000045</c:v>
                </c:pt>
                <c:pt idx="46430" formatCode="General">
                  <c:v>0.956318</c:v>
                </c:pt>
                <c:pt idx="46431" formatCode="General">
                  <c:v>0.95633999999999997</c:v>
                </c:pt>
                <c:pt idx="46432" formatCode="General">
                  <c:v>0.95635499999999996</c:v>
                </c:pt>
                <c:pt idx="46433" formatCode="General">
                  <c:v>0.95637799999999951</c:v>
                </c:pt>
                <c:pt idx="46434" formatCode="General">
                  <c:v>0.95640000000000003</c:v>
                </c:pt>
                <c:pt idx="46435" formatCode="General">
                  <c:v>0.95642199999999999</c:v>
                </c:pt>
                <c:pt idx="46436" formatCode="General">
                  <c:v>0.95643699999999943</c:v>
                </c:pt>
                <c:pt idx="46437" formatCode="General">
                  <c:v>0.95645999999999998</c:v>
                </c:pt>
                <c:pt idx="46438" formatCode="General">
                  <c:v>0.95648199999999961</c:v>
                </c:pt>
                <c:pt idx="46439" formatCode="General">
                  <c:v>0.95650500000000005</c:v>
                </c:pt>
                <c:pt idx="46440" formatCode="General">
                  <c:v>0.95652000000000004</c:v>
                </c:pt>
                <c:pt idx="46441" formatCode="General">
                  <c:v>0.95654300000000003</c:v>
                </c:pt>
                <c:pt idx="46442" formatCode="General">
                  <c:v>0.956565</c:v>
                </c:pt>
                <c:pt idx="46443" formatCode="General">
                  <c:v>0.9565869999999993</c:v>
                </c:pt>
                <c:pt idx="46444" formatCode="General">
                  <c:v>0.95660299999999998</c:v>
                </c:pt>
                <c:pt idx="46445" formatCode="General">
                  <c:v>0.95662499999999995</c:v>
                </c:pt>
                <c:pt idx="46446" formatCode="General">
                  <c:v>0.95664700000000058</c:v>
                </c:pt>
                <c:pt idx="46447" formatCode="General">
                  <c:v>0.95667000000000046</c:v>
                </c:pt>
                <c:pt idx="46448" formatCode="General">
                  <c:v>0.95668500000000045</c:v>
                </c:pt>
                <c:pt idx="46449" formatCode="General">
                  <c:v>0.95670699999999997</c:v>
                </c:pt>
                <c:pt idx="46450" formatCode="General">
                  <c:v>0.95673000000000041</c:v>
                </c:pt>
                <c:pt idx="46451" formatCode="General">
                  <c:v>0.95675299999999996</c:v>
                </c:pt>
                <c:pt idx="46452" formatCode="General">
                  <c:v>0.95676799999999951</c:v>
                </c:pt>
                <c:pt idx="46453" formatCode="General">
                  <c:v>0.95679000000000058</c:v>
                </c:pt>
                <c:pt idx="46454" formatCode="General">
                  <c:v>0.95681300000000002</c:v>
                </c:pt>
                <c:pt idx="46455" formatCode="General">
                  <c:v>0.95683499999999999</c:v>
                </c:pt>
                <c:pt idx="46456" formatCode="General">
                  <c:v>0.95685000000000042</c:v>
                </c:pt>
                <c:pt idx="46457" formatCode="General">
                  <c:v>0.95687199999999994</c:v>
                </c:pt>
                <c:pt idx="46458" formatCode="General">
                  <c:v>0.95689500000000072</c:v>
                </c:pt>
                <c:pt idx="46459" formatCode="General">
                  <c:v>0.95691800000000005</c:v>
                </c:pt>
                <c:pt idx="46460" formatCode="General">
                  <c:v>0.956932</c:v>
                </c:pt>
                <c:pt idx="46461" formatCode="General">
                  <c:v>0.95695500000000044</c:v>
                </c:pt>
                <c:pt idx="46462" formatCode="General">
                  <c:v>0.95697699999999997</c:v>
                </c:pt>
                <c:pt idx="46463" formatCode="General">
                  <c:v>0.95700000000000041</c:v>
                </c:pt>
                <c:pt idx="46464" formatCode="General">
                  <c:v>0.9570149999999995</c:v>
                </c:pt>
                <c:pt idx="46465" formatCode="General">
                  <c:v>0.9570380000000005</c:v>
                </c:pt>
                <c:pt idx="46466" formatCode="General">
                  <c:v>0.95706000000000002</c:v>
                </c:pt>
                <c:pt idx="46467" formatCode="General">
                  <c:v>0.95708199999999999</c:v>
                </c:pt>
                <c:pt idx="46468" formatCode="General">
                  <c:v>0.95709699999999998</c:v>
                </c:pt>
                <c:pt idx="46469" formatCode="General">
                  <c:v>0.95711999999999997</c:v>
                </c:pt>
                <c:pt idx="46470" formatCode="General">
                  <c:v>0.95714299999999997</c:v>
                </c:pt>
                <c:pt idx="46471" formatCode="General">
                  <c:v>0.95715700000000004</c:v>
                </c:pt>
                <c:pt idx="46472" formatCode="General">
                  <c:v>0.95718000000000003</c:v>
                </c:pt>
                <c:pt idx="46473" formatCode="General">
                  <c:v>0.957202</c:v>
                </c:pt>
                <c:pt idx="46474" formatCode="General">
                  <c:v>0.95722499999999999</c:v>
                </c:pt>
                <c:pt idx="46475" formatCode="General">
                  <c:v>0.95723999999999998</c:v>
                </c:pt>
                <c:pt idx="46476" formatCode="General">
                  <c:v>0.95726299999999942</c:v>
                </c:pt>
                <c:pt idx="46477" formatCode="General">
                  <c:v>0.95728500000000005</c:v>
                </c:pt>
                <c:pt idx="46478" formatCode="General">
                  <c:v>0.95730700000000002</c:v>
                </c:pt>
                <c:pt idx="46479" formatCode="General">
                  <c:v>0.95732200000000001</c:v>
                </c:pt>
                <c:pt idx="46480" formatCode="General">
                  <c:v>0.95734500000000045</c:v>
                </c:pt>
                <c:pt idx="46481" formatCode="General">
                  <c:v>0.957368</c:v>
                </c:pt>
                <c:pt idx="46482" formatCode="General">
                  <c:v>0.95738999999999996</c:v>
                </c:pt>
                <c:pt idx="46483" formatCode="General">
                  <c:v>0.95740499999999951</c:v>
                </c:pt>
                <c:pt idx="46484" formatCode="General">
                  <c:v>0.9574279999999995</c:v>
                </c:pt>
                <c:pt idx="46485" formatCode="General">
                  <c:v>0.95745000000000002</c:v>
                </c:pt>
                <c:pt idx="46486" formatCode="General">
                  <c:v>0.95747300000000002</c:v>
                </c:pt>
                <c:pt idx="46487" formatCode="General">
                  <c:v>0.95748800000000001</c:v>
                </c:pt>
                <c:pt idx="46488" formatCode="General">
                  <c:v>0.95750999999999997</c:v>
                </c:pt>
                <c:pt idx="46489" formatCode="General">
                  <c:v>0.95753199999999961</c:v>
                </c:pt>
                <c:pt idx="46490" formatCode="General">
                  <c:v>0.95755500000000005</c:v>
                </c:pt>
                <c:pt idx="46491" formatCode="General">
                  <c:v>0.95757000000000003</c:v>
                </c:pt>
                <c:pt idx="46492" formatCode="General">
                  <c:v>0.95759300000000003</c:v>
                </c:pt>
                <c:pt idx="46493" formatCode="General">
                  <c:v>0.95761499999999999</c:v>
                </c:pt>
                <c:pt idx="46494" formatCode="General">
                  <c:v>0.95763699999999996</c:v>
                </c:pt>
                <c:pt idx="46495" formatCode="General">
                  <c:v>0.95765299999999998</c:v>
                </c:pt>
                <c:pt idx="46496" formatCode="General">
                  <c:v>0.95767500000000072</c:v>
                </c:pt>
                <c:pt idx="46497" formatCode="General">
                  <c:v>0.95769800000000072</c:v>
                </c:pt>
                <c:pt idx="46498" formatCode="General">
                  <c:v>0.95772000000000046</c:v>
                </c:pt>
                <c:pt idx="46499" formatCode="General">
                  <c:v>0.95773500000000045</c:v>
                </c:pt>
                <c:pt idx="46500" formatCode="General">
                  <c:v>0.95775699999999997</c:v>
                </c:pt>
                <c:pt idx="46501" formatCode="General">
                  <c:v>0.95778000000000041</c:v>
                </c:pt>
                <c:pt idx="46502" formatCode="General">
                  <c:v>0.95780299999999996</c:v>
                </c:pt>
                <c:pt idx="46503" formatCode="General">
                  <c:v>0.9578179999999995</c:v>
                </c:pt>
                <c:pt idx="46504" formatCode="General">
                  <c:v>0.95784000000000058</c:v>
                </c:pt>
                <c:pt idx="46505" formatCode="General">
                  <c:v>0.95786199999999999</c:v>
                </c:pt>
                <c:pt idx="46506" formatCode="General">
                  <c:v>0.95788499999999999</c:v>
                </c:pt>
                <c:pt idx="46507" formatCode="General">
                  <c:v>0.95790000000000042</c:v>
                </c:pt>
                <c:pt idx="46508" formatCode="General">
                  <c:v>0.95792200000000005</c:v>
                </c:pt>
                <c:pt idx="46509" formatCode="General">
                  <c:v>0.95794500000000071</c:v>
                </c:pt>
                <c:pt idx="46510" formatCode="General">
                  <c:v>0.95796800000000004</c:v>
                </c:pt>
                <c:pt idx="46511" formatCode="General">
                  <c:v>0.957982</c:v>
                </c:pt>
                <c:pt idx="46512" formatCode="General">
                  <c:v>0.95800500000000044</c:v>
                </c:pt>
                <c:pt idx="46513" formatCode="General">
                  <c:v>0.95802799999999999</c:v>
                </c:pt>
                <c:pt idx="46514" formatCode="General">
                  <c:v>0.9580500000000004</c:v>
                </c:pt>
                <c:pt idx="46515" formatCode="General">
                  <c:v>0.9580650000000005</c:v>
                </c:pt>
                <c:pt idx="46516" formatCode="General">
                  <c:v>0.95808800000000005</c:v>
                </c:pt>
                <c:pt idx="46517" formatCode="General">
                  <c:v>0.95811000000000002</c:v>
                </c:pt>
                <c:pt idx="46518" formatCode="General">
                  <c:v>0.95813199999999998</c:v>
                </c:pt>
                <c:pt idx="46519" formatCode="General">
                  <c:v>0.95814699999999997</c:v>
                </c:pt>
                <c:pt idx="46520" formatCode="General">
                  <c:v>0.95816999999999997</c:v>
                </c:pt>
                <c:pt idx="46521" formatCode="General">
                  <c:v>0.95819299999999996</c:v>
                </c:pt>
                <c:pt idx="46522" formatCode="General">
                  <c:v>0.95821500000000004</c:v>
                </c:pt>
                <c:pt idx="46523" formatCode="General">
                  <c:v>0.95823000000000003</c:v>
                </c:pt>
                <c:pt idx="46524" formatCode="General">
                  <c:v>0.95825300000000002</c:v>
                </c:pt>
                <c:pt idx="46525" formatCode="General">
                  <c:v>0.95827499999999999</c:v>
                </c:pt>
                <c:pt idx="46526" formatCode="General">
                  <c:v>0.95829699999999951</c:v>
                </c:pt>
                <c:pt idx="46527" formatCode="General">
                  <c:v>0.95831299999999942</c:v>
                </c:pt>
                <c:pt idx="46528" formatCode="General">
                  <c:v>0.95833500000000005</c:v>
                </c:pt>
                <c:pt idx="46529" formatCode="General">
                  <c:v>0.95835700000000001</c:v>
                </c:pt>
                <c:pt idx="46530" formatCode="General">
                  <c:v>0.95838000000000001</c:v>
                </c:pt>
                <c:pt idx="46531" formatCode="General">
                  <c:v>0.95839500000000044</c:v>
                </c:pt>
                <c:pt idx="46532" formatCode="General">
                  <c:v>0.95841799999999955</c:v>
                </c:pt>
                <c:pt idx="46533" formatCode="General">
                  <c:v>0.95843999999999996</c:v>
                </c:pt>
                <c:pt idx="46534" formatCode="General">
                  <c:v>0.95846299999999929</c:v>
                </c:pt>
                <c:pt idx="46535" formatCode="General">
                  <c:v>0.95847700000000002</c:v>
                </c:pt>
                <c:pt idx="46536" formatCode="General">
                  <c:v>0.95850000000000002</c:v>
                </c:pt>
                <c:pt idx="46537" formatCode="General">
                  <c:v>0.95852199999999999</c:v>
                </c:pt>
                <c:pt idx="46538" formatCode="General">
                  <c:v>0.958538</c:v>
                </c:pt>
                <c:pt idx="46539" formatCode="General">
                  <c:v>0.95855999999999997</c:v>
                </c:pt>
                <c:pt idx="46540" formatCode="General">
                  <c:v>0.9585819999999996</c:v>
                </c:pt>
                <c:pt idx="46541" formatCode="General">
                  <c:v>0.95860500000000071</c:v>
                </c:pt>
                <c:pt idx="46542" formatCode="General">
                  <c:v>0.95862000000000058</c:v>
                </c:pt>
                <c:pt idx="46543" formatCode="General">
                  <c:v>0.95864200000000044</c:v>
                </c:pt>
                <c:pt idx="46544" formatCode="General">
                  <c:v>0.95866499999999999</c:v>
                </c:pt>
                <c:pt idx="46545" formatCode="General">
                  <c:v>0.95868699999999996</c:v>
                </c:pt>
                <c:pt idx="46546" formatCode="General">
                  <c:v>0.95870299999999997</c:v>
                </c:pt>
                <c:pt idx="46547" formatCode="General">
                  <c:v>0.95872500000000072</c:v>
                </c:pt>
                <c:pt idx="46548" formatCode="General">
                  <c:v>0.95874800000000071</c:v>
                </c:pt>
                <c:pt idx="46549" formatCode="General">
                  <c:v>0.95877000000000046</c:v>
                </c:pt>
                <c:pt idx="46550" formatCode="General">
                  <c:v>0.95878500000000044</c:v>
                </c:pt>
                <c:pt idx="46551" formatCode="General">
                  <c:v>0.95880699999999996</c:v>
                </c:pt>
                <c:pt idx="46552" formatCode="General">
                  <c:v>0.9588300000000004</c:v>
                </c:pt>
                <c:pt idx="46553" formatCode="General">
                  <c:v>0.95885299999999996</c:v>
                </c:pt>
                <c:pt idx="46554" formatCode="General">
                  <c:v>0.95886700000000002</c:v>
                </c:pt>
                <c:pt idx="46555" formatCode="General">
                  <c:v>0.95889000000000046</c:v>
                </c:pt>
                <c:pt idx="46556" formatCode="General">
                  <c:v>0.95891199999999999</c:v>
                </c:pt>
                <c:pt idx="46557" formatCode="General">
                  <c:v>0.95893499999999998</c:v>
                </c:pt>
                <c:pt idx="46558" formatCode="General">
                  <c:v>0.95895000000000041</c:v>
                </c:pt>
                <c:pt idx="46559" formatCode="General">
                  <c:v>0.95897299999999996</c:v>
                </c:pt>
                <c:pt idx="46560" formatCode="General">
                  <c:v>0.95899500000000071</c:v>
                </c:pt>
                <c:pt idx="46561" formatCode="General">
                  <c:v>0.95901700000000001</c:v>
                </c:pt>
                <c:pt idx="46562" formatCode="General">
                  <c:v>0.959032</c:v>
                </c:pt>
                <c:pt idx="46563" formatCode="General">
                  <c:v>0.95905499999999999</c:v>
                </c:pt>
                <c:pt idx="46564" formatCode="General">
                  <c:v>0.95907799999999999</c:v>
                </c:pt>
                <c:pt idx="46565" formatCode="General">
                  <c:v>0.95909999999999995</c:v>
                </c:pt>
                <c:pt idx="46566" formatCode="General">
                  <c:v>0.95911500000000005</c:v>
                </c:pt>
                <c:pt idx="46567" formatCode="General">
                  <c:v>0.95913700000000002</c:v>
                </c:pt>
                <c:pt idx="46568" formatCode="General">
                  <c:v>0.95916000000000001</c:v>
                </c:pt>
                <c:pt idx="46569" formatCode="General">
                  <c:v>0.95918300000000001</c:v>
                </c:pt>
                <c:pt idx="46570" formatCode="General">
                  <c:v>0.95919800000000044</c:v>
                </c:pt>
                <c:pt idx="46571" formatCode="General">
                  <c:v>0.95921999999999996</c:v>
                </c:pt>
                <c:pt idx="46572" formatCode="General">
                  <c:v>0.95924200000000004</c:v>
                </c:pt>
                <c:pt idx="46573" formatCode="General">
                  <c:v>0.95926500000000003</c:v>
                </c:pt>
                <c:pt idx="46574" formatCode="General">
                  <c:v>0.95928000000000002</c:v>
                </c:pt>
                <c:pt idx="46575" formatCode="General">
                  <c:v>0.95930300000000002</c:v>
                </c:pt>
                <c:pt idx="46576" formatCode="General">
                  <c:v>0.95932499999999998</c:v>
                </c:pt>
                <c:pt idx="46577" formatCode="General">
                  <c:v>0.95934699999999951</c:v>
                </c:pt>
                <c:pt idx="46578" formatCode="General">
                  <c:v>0.9593629999999993</c:v>
                </c:pt>
                <c:pt idx="46579" formatCode="General">
                  <c:v>0.95938500000000004</c:v>
                </c:pt>
                <c:pt idx="46580" formatCode="General">
                  <c:v>0.95940800000000004</c:v>
                </c:pt>
                <c:pt idx="46581" formatCode="General">
                  <c:v>0.95943000000000001</c:v>
                </c:pt>
                <c:pt idx="46582" formatCode="General">
                  <c:v>0.95944499999999999</c:v>
                </c:pt>
                <c:pt idx="46583" formatCode="General">
                  <c:v>0.95946699999999929</c:v>
                </c:pt>
                <c:pt idx="46584" formatCode="General">
                  <c:v>0.95948999999999951</c:v>
                </c:pt>
                <c:pt idx="46585" formatCode="General">
                  <c:v>0.95951299999999928</c:v>
                </c:pt>
                <c:pt idx="46586" formatCode="General">
                  <c:v>0.95952800000000005</c:v>
                </c:pt>
                <c:pt idx="46587" formatCode="General">
                  <c:v>0.95955000000000001</c:v>
                </c:pt>
                <c:pt idx="46588" formatCode="General">
                  <c:v>0.95957199999999998</c:v>
                </c:pt>
                <c:pt idx="46589" formatCode="General">
                  <c:v>0.95959499999999998</c:v>
                </c:pt>
                <c:pt idx="46590" formatCode="General">
                  <c:v>0.95961000000000041</c:v>
                </c:pt>
                <c:pt idx="46591" formatCode="General">
                  <c:v>0.95963200000000004</c:v>
                </c:pt>
                <c:pt idx="46592" formatCode="General">
                  <c:v>0.9596550000000007</c:v>
                </c:pt>
                <c:pt idx="46593" formatCode="General">
                  <c:v>0.95967800000000059</c:v>
                </c:pt>
                <c:pt idx="46594" formatCode="General">
                  <c:v>0.95969200000000043</c:v>
                </c:pt>
                <c:pt idx="46595" formatCode="General">
                  <c:v>0.95971499999999998</c:v>
                </c:pt>
                <c:pt idx="46596" formatCode="General">
                  <c:v>0.95973799999999998</c:v>
                </c:pt>
                <c:pt idx="46597" formatCode="General">
                  <c:v>0.95975999999999995</c:v>
                </c:pt>
                <c:pt idx="46598" formatCode="General">
                  <c:v>0.95977500000000071</c:v>
                </c:pt>
                <c:pt idx="46599" formatCode="General">
                  <c:v>0.95979800000000071</c:v>
                </c:pt>
                <c:pt idx="46600" formatCode="General">
                  <c:v>0.95982000000000045</c:v>
                </c:pt>
                <c:pt idx="46601" formatCode="General">
                  <c:v>0.95983499999999999</c:v>
                </c:pt>
                <c:pt idx="46602" formatCode="General">
                  <c:v>0.95985699999999996</c:v>
                </c:pt>
                <c:pt idx="46603" formatCode="General">
                  <c:v>0.9598800000000004</c:v>
                </c:pt>
                <c:pt idx="46604" formatCode="General">
                  <c:v>0.95990299999999951</c:v>
                </c:pt>
                <c:pt idx="46605" formatCode="General">
                  <c:v>0.95991700000000002</c:v>
                </c:pt>
                <c:pt idx="46606" formatCode="General">
                  <c:v>0.95994000000000046</c:v>
                </c:pt>
                <c:pt idx="46607" formatCode="General">
                  <c:v>0.95996300000000001</c:v>
                </c:pt>
                <c:pt idx="46608" formatCode="General">
                  <c:v>0.95998499999999998</c:v>
                </c:pt>
                <c:pt idx="46609" formatCode="General">
                  <c:v>0.96000000000000041</c:v>
                </c:pt>
                <c:pt idx="46610" formatCode="General">
                  <c:v>0.96002299999999996</c:v>
                </c:pt>
                <c:pt idx="46611" formatCode="General">
                  <c:v>0.9600450000000007</c:v>
                </c:pt>
                <c:pt idx="46612" formatCode="General">
                  <c:v>0.960067</c:v>
                </c:pt>
                <c:pt idx="46613" formatCode="General">
                  <c:v>0.96008199999999999</c:v>
                </c:pt>
                <c:pt idx="46614" formatCode="General">
                  <c:v>0.96010499999999999</c:v>
                </c:pt>
                <c:pt idx="46615" formatCode="General">
                  <c:v>0.96012799999999998</c:v>
                </c:pt>
                <c:pt idx="46616" formatCode="General">
                  <c:v>0.96014999999999995</c:v>
                </c:pt>
                <c:pt idx="46617" formatCode="General">
                  <c:v>0.96016500000000005</c:v>
                </c:pt>
                <c:pt idx="46618" formatCode="General">
                  <c:v>0.96018700000000001</c:v>
                </c:pt>
                <c:pt idx="46619" formatCode="General">
                  <c:v>0.96021000000000001</c:v>
                </c:pt>
                <c:pt idx="46620" formatCode="General">
                  <c:v>0.96023199999999997</c:v>
                </c:pt>
                <c:pt idx="46621" formatCode="General">
                  <c:v>0.96024799999999999</c:v>
                </c:pt>
                <c:pt idx="46622" formatCode="General">
                  <c:v>0.96026999999999996</c:v>
                </c:pt>
                <c:pt idx="46623" formatCode="General">
                  <c:v>0.96029200000000003</c:v>
                </c:pt>
                <c:pt idx="46624" formatCode="General">
                  <c:v>0.96031500000000003</c:v>
                </c:pt>
                <c:pt idx="46625" formatCode="General">
                  <c:v>0.96033000000000002</c:v>
                </c:pt>
                <c:pt idx="46626" formatCode="General">
                  <c:v>0.96035300000000001</c:v>
                </c:pt>
                <c:pt idx="46627" formatCode="General">
                  <c:v>0.96037499999999998</c:v>
                </c:pt>
                <c:pt idx="46628" formatCode="General">
                  <c:v>0.9603969999999995</c:v>
                </c:pt>
                <c:pt idx="46629" formatCode="General">
                  <c:v>0.9604129999999993</c:v>
                </c:pt>
                <c:pt idx="46630" formatCode="General">
                  <c:v>0.96043500000000004</c:v>
                </c:pt>
                <c:pt idx="46631" formatCode="General">
                  <c:v>0.96045800000000003</c:v>
                </c:pt>
                <c:pt idx="46632" formatCode="General">
                  <c:v>0.96048</c:v>
                </c:pt>
                <c:pt idx="46633" formatCode="General">
                  <c:v>0.96049499999999999</c:v>
                </c:pt>
                <c:pt idx="46634" formatCode="General">
                  <c:v>0.96051699999999929</c:v>
                </c:pt>
                <c:pt idx="46635" formatCode="General">
                  <c:v>0.96053999999999951</c:v>
                </c:pt>
                <c:pt idx="46636" formatCode="General">
                  <c:v>0.96056299999999928</c:v>
                </c:pt>
                <c:pt idx="46637" formatCode="General">
                  <c:v>0.96057800000000004</c:v>
                </c:pt>
                <c:pt idx="46638" formatCode="General">
                  <c:v>0.96060000000000045</c:v>
                </c:pt>
                <c:pt idx="46639" formatCode="General">
                  <c:v>0.96062200000000042</c:v>
                </c:pt>
                <c:pt idx="46640" formatCode="General">
                  <c:v>0.96064500000000075</c:v>
                </c:pt>
                <c:pt idx="46641" formatCode="General">
                  <c:v>0.9606600000000004</c:v>
                </c:pt>
                <c:pt idx="46642" formatCode="General">
                  <c:v>0.96068299999999951</c:v>
                </c:pt>
                <c:pt idx="46643" formatCode="General">
                  <c:v>0.96070500000000059</c:v>
                </c:pt>
                <c:pt idx="46644" formatCode="General">
                  <c:v>0.96072800000000058</c:v>
                </c:pt>
                <c:pt idx="46645" formatCode="General">
                  <c:v>0.96074200000000043</c:v>
                </c:pt>
                <c:pt idx="46646" formatCode="General">
                  <c:v>0.96076499999999998</c:v>
                </c:pt>
                <c:pt idx="46647" formatCode="General">
                  <c:v>0.96078799999999998</c:v>
                </c:pt>
                <c:pt idx="46648" formatCode="General">
                  <c:v>0.96081000000000005</c:v>
                </c:pt>
                <c:pt idx="46649" formatCode="General">
                  <c:v>0.96082500000000071</c:v>
                </c:pt>
                <c:pt idx="46650" formatCode="General">
                  <c:v>0.96084700000000045</c:v>
                </c:pt>
                <c:pt idx="46651" formatCode="General">
                  <c:v>0.96087000000000045</c:v>
                </c:pt>
                <c:pt idx="46652" formatCode="General">
                  <c:v>0.96089200000000041</c:v>
                </c:pt>
                <c:pt idx="46653" formatCode="General">
                  <c:v>0.96090799999999998</c:v>
                </c:pt>
                <c:pt idx="46654" formatCode="General">
                  <c:v>0.96092999999999995</c:v>
                </c:pt>
                <c:pt idx="46655" formatCode="General">
                  <c:v>0.96095200000000003</c:v>
                </c:pt>
                <c:pt idx="46656" formatCode="General">
                  <c:v>0.96097500000000058</c:v>
                </c:pt>
                <c:pt idx="46657" formatCode="General">
                  <c:v>0.96099000000000045</c:v>
                </c:pt>
                <c:pt idx="46658" formatCode="General">
                  <c:v>0.96101300000000001</c:v>
                </c:pt>
                <c:pt idx="46659" formatCode="General">
                  <c:v>0.96103499999999997</c:v>
                </c:pt>
                <c:pt idx="46660" formatCode="General">
                  <c:v>0.96105700000000005</c:v>
                </c:pt>
                <c:pt idx="46661" formatCode="General">
                  <c:v>0.96107299999999996</c:v>
                </c:pt>
                <c:pt idx="46662" formatCode="General">
                  <c:v>0.96109500000000059</c:v>
                </c:pt>
                <c:pt idx="46663" formatCode="General">
                  <c:v>0.961117</c:v>
                </c:pt>
                <c:pt idx="46664" formatCode="General">
                  <c:v>0.96113999999999999</c:v>
                </c:pt>
                <c:pt idx="46665" formatCode="General">
                  <c:v>0.96115499999999998</c:v>
                </c:pt>
                <c:pt idx="46666" formatCode="General">
                  <c:v>0.9611769999999995</c:v>
                </c:pt>
                <c:pt idx="46667" formatCode="General">
                  <c:v>0.96120000000000005</c:v>
                </c:pt>
                <c:pt idx="46668" formatCode="General">
                  <c:v>0.96122300000000005</c:v>
                </c:pt>
                <c:pt idx="46669" formatCode="General">
                  <c:v>0.96123800000000004</c:v>
                </c:pt>
                <c:pt idx="46670" formatCode="General">
                  <c:v>0.96126</c:v>
                </c:pt>
                <c:pt idx="46671" formatCode="General">
                  <c:v>0.96128199999999997</c:v>
                </c:pt>
                <c:pt idx="46672" formatCode="General">
                  <c:v>0.96129799999999999</c:v>
                </c:pt>
                <c:pt idx="46673" formatCode="General">
                  <c:v>0.96131999999999951</c:v>
                </c:pt>
                <c:pt idx="46674" formatCode="General">
                  <c:v>0.96134200000000003</c:v>
                </c:pt>
                <c:pt idx="46675" formatCode="General">
                  <c:v>0.96136500000000003</c:v>
                </c:pt>
                <c:pt idx="46676" formatCode="General">
                  <c:v>0.96138000000000001</c:v>
                </c:pt>
                <c:pt idx="46677" formatCode="General">
                  <c:v>0.96140199999999998</c:v>
                </c:pt>
                <c:pt idx="46678" formatCode="General">
                  <c:v>0.96142499999999997</c:v>
                </c:pt>
                <c:pt idx="46679" formatCode="General">
                  <c:v>0.96144799999999997</c:v>
                </c:pt>
                <c:pt idx="46680" formatCode="General">
                  <c:v>0.96146299999999929</c:v>
                </c:pt>
                <c:pt idx="46681" formatCode="General">
                  <c:v>0.96148500000000003</c:v>
                </c:pt>
                <c:pt idx="46682" formatCode="General">
                  <c:v>0.961507</c:v>
                </c:pt>
                <c:pt idx="46683" formatCode="General">
                  <c:v>0.96153</c:v>
                </c:pt>
                <c:pt idx="46684" formatCode="General">
                  <c:v>0.96154499999999998</c:v>
                </c:pt>
                <c:pt idx="46685" formatCode="General">
                  <c:v>0.96156699999999928</c:v>
                </c:pt>
                <c:pt idx="46686" formatCode="General">
                  <c:v>0.9615899999999995</c:v>
                </c:pt>
                <c:pt idx="46687" formatCode="General">
                  <c:v>0.96161300000000005</c:v>
                </c:pt>
                <c:pt idx="46688" formatCode="General">
                  <c:v>0.96162700000000045</c:v>
                </c:pt>
                <c:pt idx="46689" formatCode="General">
                  <c:v>0.96165000000000045</c:v>
                </c:pt>
                <c:pt idx="46690" formatCode="General">
                  <c:v>0.96167300000000044</c:v>
                </c:pt>
                <c:pt idx="46691" formatCode="General">
                  <c:v>0.96169500000000074</c:v>
                </c:pt>
                <c:pt idx="46692" formatCode="General">
                  <c:v>0.96170999999999995</c:v>
                </c:pt>
                <c:pt idx="46693" formatCode="General">
                  <c:v>0.9617329999999995</c:v>
                </c:pt>
                <c:pt idx="46694" formatCode="General">
                  <c:v>0.96175500000000058</c:v>
                </c:pt>
                <c:pt idx="46695" formatCode="General">
                  <c:v>0.96177699999999999</c:v>
                </c:pt>
                <c:pt idx="46696" formatCode="General">
                  <c:v>0.96179200000000042</c:v>
                </c:pt>
                <c:pt idx="46697" formatCode="General">
                  <c:v>0.96181499999999998</c:v>
                </c:pt>
                <c:pt idx="46698" formatCode="General">
                  <c:v>0.96183799999999997</c:v>
                </c:pt>
                <c:pt idx="46699" formatCode="General">
                  <c:v>0.96186000000000005</c:v>
                </c:pt>
                <c:pt idx="46700" formatCode="General">
                  <c:v>0.9618750000000007</c:v>
                </c:pt>
                <c:pt idx="46701" formatCode="General">
                  <c:v>0.96189700000000045</c:v>
                </c:pt>
                <c:pt idx="46702" formatCode="General">
                  <c:v>0.96192000000000044</c:v>
                </c:pt>
                <c:pt idx="46703" formatCode="General">
                  <c:v>0.96194200000000041</c:v>
                </c:pt>
                <c:pt idx="46704" formatCode="General">
                  <c:v>0.96195799999999998</c:v>
                </c:pt>
                <c:pt idx="46705" formatCode="General">
                  <c:v>0.96197999999999995</c:v>
                </c:pt>
                <c:pt idx="46706" formatCode="General">
                  <c:v>0.96200200000000002</c:v>
                </c:pt>
                <c:pt idx="46707" formatCode="General">
                  <c:v>0.96202500000000046</c:v>
                </c:pt>
                <c:pt idx="46708" formatCode="General">
                  <c:v>0.96204000000000045</c:v>
                </c:pt>
                <c:pt idx="46709" formatCode="General">
                  <c:v>0.962063</c:v>
                </c:pt>
                <c:pt idx="46710" formatCode="General">
                  <c:v>0.96208499999999997</c:v>
                </c:pt>
                <c:pt idx="46711" formatCode="General">
                  <c:v>0.96210700000000005</c:v>
                </c:pt>
                <c:pt idx="46712" formatCode="General">
                  <c:v>0.96212200000000003</c:v>
                </c:pt>
                <c:pt idx="46713" formatCode="General">
                  <c:v>0.96214500000000058</c:v>
                </c:pt>
                <c:pt idx="46714" formatCode="General">
                  <c:v>0.96216800000000002</c:v>
                </c:pt>
                <c:pt idx="46715" formatCode="General">
                  <c:v>0.96218999999999999</c:v>
                </c:pt>
                <c:pt idx="46716" formatCode="General">
                  <c:v>0.96220499999999998</c:v>
                </c:pt>
                <c:pt idx="46717" formatCode="General">
                  <c:v>0.96222700000000005</c:v>
                </c:pt>
                <c:pt idx="46718" formatCode="General">
                  <c:v>0.96225000000000005</c:v>
                </c:pt>
                <c:pt idx="46719" formatCode="General">
                  <c:v>0.96227300000000004</c:v>
                </c:pt>
                <c:pt idx="46720" formatCode="General">
                  <c:v>0.96228800000000003</c:v>
                </c:pt>
                <c:pt idx="46721" formatCode="General">
                  <c:v>0.96231</c:v>
                </c:pt>
                <c:pt idx="46722" formatCode="General">
                  <c:v>0.96233199999999997</c:v>
                </c:pt>
                <c:pt idx="46723" formatCode="General">
                  <c:v>0.96235499999999996</c:v>
                </c:pt>
                <c:pt idx="46724" formatCode="General">
                  <c:v>0.9623699999999995</c:v>
                </c:pt>
                <c:pt idx="46725" formatCode="General">
                  <c:v>0.96239300000000005</c:v>
                </c:pt>
                <c:pt idx="46726" formatCode="General">
                  <c:v>0.96241500000000002</c:v>
                </c:pt>
                <c:pt idx="46727" formatCode="General">
                  <c:v>0.96243800000000002</c:v>
                </c:pt>
                <c:pt idx="46728" formatCode="General">
                  <c:v>0.96245199999999997</c:v>
                </c:pt>
                <c:pt idx="46729" formatCode="General">
                  <c:v>0.96247499999999997</c:v>
                </c:pt>
                <c:pt idx="46730" formatCode="General">
                  <c:v>0.96249799999999996</c:v>
                </c:pt>
                <c:pt idx="46731" formatCode="General">
                  <c:v>0.96252000000000004</c:v>
                </c:pt>
                <c:pt idx="46732" formatCode="General">
                  <c:v>0.96253500000000003</c:v>
                </c:pt>
                <c:pt idx="46733" formatCode="General">
                  <c:v>0.962557</c:v>
                </c:pt>
                <c:pt idx="46734" formatCode="General">
                  <c:v>0.96257999999999999</c:v>
                </c:pt>
                <c:pt idx="46735" formatCode="General">
                  <c:v>0.96259499999999998</c:v>
                </c:pt>
                <c:pt idx="46736" formatCode="General">
                  <c:v>0.96261799999999997</c:v>
                </c:pt>
                <c:pt idx="46737" formatCode="General">
                  <c:v>0.96264000000000072</c:v>
                </c:pt>
                <c:pt idx="46738" formatCode="General">
                  <c:v>0.96266300000000005</c:v>
                </c:pt>
                <c:pt idx="46739" formatCode="General">
                  <c:v>0.96267700000000045</c:v>
                </c:pt>
                <c:pt idx="46740" formatCode="General">
                  <c:v>0.96270000000000044</c:v>
                </c:pt>
                <c:pt idx="46741" formatCode="General">
                  <c:v>0.96272300000000044</c:v>
                </c:pt>
                <c:pt idx="46742" formatCode="General">
                  <c:v>0.96274500000000074</c:v>
                </c:pt>
                <c:pt idx="46743" formatCode="General">
                  <c:v>0.96275999999999995</c:v>
                </c:pt>
                <c:pt idx="46744" formatCode="General">
                  <c:v>0.9627830000000005</c:v>
                </c:pt>
                <c:pt idx="46745" formatCode="General">
                  <c:v>0.96280500000000047</c:v>
                </c:pt>
                <c:pt idx="46746" formatCode="General">
                  <c:v>0.96282699999999999</c:v>
                </c:pt>
                <c:pt idx="46747" formatCode="General">
                  <c:v>0.96284200000000042</c:v>
                </c:pt>
                <c:pt idx="46748" formatCode="General">
                  <c:v>0.96286499999999997</c:v>
                </c:pt>
                <c:pt idx="46749" formatCode="General">
                  <c:v>0.96288799999999997</c:v>
                </c:pt>
                <c:pt idx="46750" formatCode="General">
                  <c:v>0.96291000000000004</c:v>
                </c:pt>
                <c:pt idx="46751" formatCode="General">
                  <c:v>0.96292500000000059</c:v>
                </c:pt>
                <c:pt idx="46752" formatCode="General">
                  <c:v>0.96294800000000058</c:v>
                </c:pt>
                <c:pt idx="46753" formatCode="General">
                  <c:v>0.96296999999999999</c:v>
                </c:pt>
                <c:pt idx="46754" formatCode="General">
                  <c:v>0.9629920000000004</c:v>
                </c:pt>
                <c:pt idx="46755" formatCode="General">
                  <c:v>0.96300799999999998</c:v>
                </c:pt>
                <c:pt idx="46756" formatCode="General">
                  <c:v>0.96303000000000005</c:v>
                </c:pt>
                <c:pt idx="46757" formatCode="General">
                  <c:v>0.96305200000000002</c:v>
                </c:pt>
                <c:pt idx="46758" formatCode="General">
                  <c:v>0.96307500000000046</c:v>
                </c:pt>
                <c:pt idx="46759" formatCode="General">
                  <c:v>0.96309000000000045</c:v>
                </c:pt>
                <c:pt idx="46760" formatCode="General">
                  <c:v>0.963113</c:v>
                </c:pt>
                <c:pt idx="46761" formatCode="General">
                  <c:v>0.96313499999999996</c:v>
                </c:pt>
                <c:pt idx="46762" formatCode="General">
                  <c:v>0.96315799999999996</c:v>
                </c:pt>
                <c:pt idx="46763" formatCode="General">
                  <c:v>0.9631729999999995</c:v>
                </c:pt>
                <c:pt idx="46764" formatCode="General">
                  <c:v>0.96319500000000058</c:v>
                </c:pt>
                <c:pt idx="46765" formatCode="General">
                  <c:v>0.96321699999999955</c:v>
                </c:pt>
                <c:pt idx="46766" formatCode="General">
                  <c:v>0.96323999999999999</c:v>
                </c:pt>
                <c:pt idx="46767" formatCode="General">
                  <c:v>0.96325499999999997</c:v>
                </c:pt>
                <c:pt idx="46768" formatCode="General">
                  <c:v>0.96327700000000005</c:v>
                </c:pt>
                <c:pt idx="46769" formatCode="General">
                  <c:v>0.96330000000000005</c:v>
                </c:pt>
                <c:pt idx="46770" formatCode="General">
                  <c:v>0.96332300000000004</c:v>
                </c:pt>
                <c:pt idx="46771" formatCode="General">
                  <c:v>0.963337</c:v>
                </c:pt>
                <c:pt idx="46772" formatCode="General">
                  <c:v>0.96335999999999999</c:v>
                </c:pt>
                <c:pt idx="46773" formatCode="General">
                  <c:v>0.96338199999999996</c:v>
                </c:pt>
                <c:pt idx="46774" formatCode="General">
                  <c:v>0.96340499999999996</c:v>
                </c:pt>
                <c:pt idx="46775" formatCode="General">
                  <c:v>0.96342000000000005</c:v>
                </c:pt>
                <c:pt idx="46776" formatCode="General">
                  <c:v>0.96344300000000005</c:v>
                </c:pt>
                <c:pt idx="46777" formatCode="General">
                  <c:v>0.96346500000000002</c:v>
                </c:pt>
                <c:pt idx="46778" formatCode="General">
                  <c:v>0.96348699999999943</c:v>
                </c:pt>
                <c:pt idx="46779" formatCode="General">
                  <c:v>0.96350199999999997</c:v>
                </c:pt>
                <c:pt idx="46780" formatCode="General">
                  <c:v>0.96352499999999996</c:v>
                </c:pt>
                <c:pt idx="46781" formatCode="General">
                  <c:v>0.96354799999999996</c:v>
                </c:pt>
                <c:pt idx="46782" formatCode="General">
                  <c:v>0.96357000000000004</c:v>
                </c:pt>
                <c:pt idx="46783" formatCode="General">
                  <c:v>0.96358500000000002</c:v>
                </c:pt>
                <c:pt idx="46784" formatCode="General">
                  <c:v>0.96360699999999999</c:v>
                </c:pt>
                <c:pt idx="46785" formatCode="General">
                  <c:v>0.96363000000000043</c:v>
                </c:pt>
                <c:pt idx="46786" formatCode="General">
                  <c:v>0.96365199999999995</c:v>
                </c:pt>
                <c:pt idx="46787" formatCode="General">
                  <c:v>0.96366799999999997</c:v>
                </c:pt>
                <c:pt idx="46788" formatCode="General">
                  <c:v>0.96369000000000071</c:v>
                </c:pt>
                <c:pt idx="46789" formatCode="General">
                  <c:v>0.96371200000000001</c:v>
                </c:pt>
                <c:pt idx="46790" formatCode="General">
                  <c:v>0.96373500000000045</c:v>
                </c:pt>
                <c:pt idx="46791" formatCode="General">
                  <c:v>0.96375000000000044</c:v>
                </c:pt>
                <c:pt idx="46792" formatCode="General">
                  <c:v>0.96377299999999999</c:v>
                </c:pt>
                <c:pt idx="46793" formatCode="General">
                  <c:v>0.96379500000000073</c:v>
                </c:pt>
                <c:pt idx="46794" formatCode="General">
                  <c:v>0.96381700000000003</c:v>
                </c:pt>
                <c:pt idx="46795" formatCode="General">
                  <c:v>0.96383200000000002</c:v>
                </c:pt>
                <c:pt idx="46796" formatCode="General">
                  <c:v>0.96385500000000046</c:v>
                </c:pt>
                <c:pt idx="46797" formatCode="General">
                  <c:v>0.96387699999999998</c:v>
                </c:pt>
                <c:pt idx="46798" formatCode="General">
                  <c:v>0.96390000000000042</c:v>
                </c:pt>
                <c:pt idx="46799" formatCode="General">
                  <c:v>0.96391499999999997</c:v>
                </c:pt>
                <c:pt idx="46800" formatCode="General">
                  <c:v>0.96393700000000004</c:v>
                </c:pt>
                <c:pt idx="46801" formatCode="General">
                  <c:v>0.96396000000000004</c:v>
                </c:pt>
                <c:pt idx="46802" formatCode="General">
                  <c:v>0.96398300000000003</c:v>
                </c:pt>
                <c:pt idx="46803" formatCode="General">
                  <c:v>0.96399800000000047</c:v>
                </c:pt>
                <c:pt idx="46804" formatCode="General">
                  <c:v>0.96401999999999999</c:v>
                </c:pt>
                <c:pt idx="46805" formatCode="General">
                  <c:v>0.96404199999999995</c:v>
                </c:pt>
                <c:pt idx="46806" formatCode="General">
                  <c:v>0.96405799999999997</c:v>
                </c:pt>
                <c:pt idx="46807" formatCode="General">
                  <c:v>0.96408000000000005</c:v>
                </c:pt>
                <c:pt idx="46808" formatCode="General">
                  <c:v>0.96410300000000004</c:v>
                </c:pt>
                <c:pt idx="46809" formatCode="General">
                  <c:v>0.96412500000000045</c:v>
                </c:pt>
                <c:pt idx="46810" formatCode="General">
                  <c:v>0.96414000000000044</c:v>
                </c:pt>
                <c:pt idx="46811" formatCode="General">
                  <c:v>0.96416199999999996</c:v>
                </c:pt>
                <c:pt idx="46812" formatCode="General">
                  <c:v>0.96418499999999996</c:v>
                </c:pt>
                <c:pt idx="46813" formatCode="General">
                  <c:v>0.96420799999999951</c:v>
                </c:pt>
                <c:pt idx="46814" formatCode="General">
                  <c:v>0.96422300000000005</c:v>
                </c:pt>
                <c:pt idx="46815" formatCode="General">
                  <c:v>0.96424500000000046</c:v>
                </c:pt>
                <c:pt idx="46816" formatCode="General">
                  <c:v>0.96426699999999943</c:v>
                </c:pt>
                <c:pt idx="46817" formatCode="General">
                  <c:v>0.96428999999999998</c:v>
                </c:pt>
                <c:pt idx="46818" formatCode="General">
                  <c:v>0.96430499999999997</c:v>
                </c:pt>
                <c:pt idx="46819" formatCode="General">
                  <c:v>0.96432700000000005</c:v>
                </c:pt>
                <c:pt idx="46820" formatCode="General">
                  <c:v>0.96435000000000004</c:v>
                </c:pt>
                <c:pt idx="46821" formatCode="General">
                  <c:v>0.96437300000000004</c:v>
                </c:pt>
                <c:pt idx="46822" formatCode="General">
                  <c:v>0.96438699999999955</c:v>
                </c:pt>
                <c:pt idx="46823" formatCode="General">
                  <c:v>0.96440999999999999</c:v>
                </c:pt>
                <c:pt idx="46824" formatCode="General">
                  <c:v>0.96443299999999943</c:v>
                </c:pt>
                <c:pt idx="46825" formatCode="General">
                  <c:v>0.96445499999999951</c:v>
                </c:pt>
                <c:pt idx="46826" formatCode="General">
                  <c:v>0.96447000000000005</c:v>
                </c:pt>
                <c:pt idx="46827" formatCode="General">
                  <c:v>0.96449200000000002</c:v>
                </c:pt>
                <c:pt idx="46828" formatCode="General">
                  <c:v>0.96451500000000001</c:v>
                </c:pt>
                <c:pt idx="46829" formatCode="General">
                  <c:v>0.96453699999999942</c:v>
                </c:pt>
                <c:pt idx="46830" formatCode="General">
                  <c:v>0.96455199999999996</c:v>
                </c:pt>
                <c:pt idx="46831" formatCode="General">
                  <c:v>0.96457499999999996</c:v>
                </c:pt>
                <c:pt idx="46832" formatCode="General">
                  <c:v>0.96459799999999996</c:v>
                </c:pt>
                <c:pt idx="46833" formatCode="General">
                  <c:v>0.9646200000000007</c:v>
                </c:pt>
                <c:pt idx="46834" formatCode="General">
                  <c:v>0.96463500000000046</c:v>
                </c:pt>
                <c:pt idx="46835" formatCode="General">
                  <c:v>0.96465800000000046</c:v>
                </c:pt>
                <c:pt idx="46836" formatCode="General">
                  <c:v>0.96468000000000043</c:v>
                </c:pt>
                <c:pt idx="46837" formatCode="General">
                  <c:v>0.96470199999999995</c:v>
                </c:pt>
                <c:pt idx="46838" formatCode="General">
                  <c:v>0.96471799999999996</c:v>
                </c:pt>
                <c:pt idx="46839" formatCode="General">
                  <c:v>0.96474000000000071</c:v>
                </c:pt>
                <c:pt idx="46840" formatCode="General">
                  <c:v>0.96476200000000001</c:v>
                </c:pt>
                <c:pt idx="46841" formatCode="General">
                  <c:v>0.96478500000000045</c:v>
                </c:pt>
                <c:pt idx="46842" formatCode="General">
                  <c:v>0.96480000000000044</c:v>
                </c:pt>
                <c:pt idx="46843" formatCode="General">
                  <c:v>0.96482299999999999</c:v>
                </c:pt>
                <c:pt idx="46844" formatCode="General">
                  <c:v>0.96484499999999995</c:v>
                </c:pt>
                <c:pt idx="46845" formatCode="General">
                  <c:v>0.9648679999999995</c:v>
                </c:pt>
                <c:pt idx="46846" formatCode="General">
                  <c:v>0.96488200000000002</c:v>
                </c:pt>
                <c:pt idx="46847" formatCode="General">
                  <c:v>0.96490500000000046</c:v>
                </c:pt>
                <c:pt idx="46848" formatCode="General">
                  <c:v>0.96492699999999998</c:v>
                </c:pt>
                <c:pt idx="46849" formatCode="General">
                  <c:v>0.96495000000000042</c:v>
                </c:pt>
                <c:pt idx="46850" formatCode="General">
                  <c:v>0.96496499999999996</c:v>
                </c:pt>
                <c:pt idx="46851" formatCode="General">
                  <c:v>0.96498700000000004</c:v>
                </c:pt>
                <c:pt idx="46852" formatCode="General">
                  <c:v>0.96501000000000003</c:v>
                </c:pt>
                <c:pt idx="46853" formatCode="General">
                  <c:v>0.96503300000000003</c:v>
                </c:pt>
                <c:pt idx="46854" formatCode="General">
                  <c:v>0.96504800000000046</c:v>
                </c:pt>
                <c:pt idx="46855" formatCode="General">
                  <c:v>0.96506999999999998</c:v>
                </c:pt>
                <c:pt idx="46856" formatCode="General">
                  <c:v>0.96509199999999995</c:v>
                </c:pt>
                <c:pt idx="46857" formatCode="General">
                  <c:v>0.9651149999999995</c:v>
                </c:pt>
                <c:pt idx="46858" formatCode="General">
                  <c:v>0.96513000000000004</c:v>
                </c:pt>
                <c:pt idx="46859" formatCode="General">
                  <c:v>0.96515300000000004</c:v>
                </c:pt>
                <c:pt idx="46860" formatCode="General">
                  <c:v>0.96517500000000045</c:v>
                </c:pt>
                <c:pt idx="46861" formatCode="General">
                  <c:v>0.96519800000000044</c:v>
                </c:pt>
                <c:pt idx="46862" formatCode="General">
                  <c:v>0.96521199999999996</c:v>
                </c:pt>
                <c:pt idx="46863" formatCode="General">
                  <c:v>0.96523499999999951</c:v>
                </c:pt>
                <c:pt idx="46864" formatCode="General">
                  <c:v>0.96525799999999951</c:v>
                </c:pt>
                <c:pt idx="46865" formatCode="General">
                  <c:v>0.96528000000000003</c:v>
                </c:pt>
                <c:pt idx="46866" formatCode="General">
                  <c:v>0.96529500000000046</c:v>
                </c:pt>
                <c:pt idx="46867" formatCode="General">
                  <c:v>0.96531699999999943</c:v>
                </c:pt>
                <c:pt idx="46868" formatCode="General">
                  <c:v>0.96533999999999998</c:v>
                </c:pt>
                <c:pt idx="46869" formatCode="General">
                  <c:v>0.96535499999999996</c:v>
                </c:pt>
                <c:pt idx="46870" formatCode="General">
                  <c:v>0.96537799999999996</c:v>
                </c:pt>
                <c:pt idx="46871" formatCode="General">
                  <c:v>0.96540000000000004</c:v>
                </c:pt>
                <c:pt idx="46872" formatCode="General">
                  <c:v>0.96542300000000003</c:v>
                </c:pt>
                <c:pt idx="46873" formatCode="General">
                  <c:v>0.96543699999999955</c:v>
                </c:pt>
                <c:pt idx="46874" formatCode="General">
                  <c:v>0.96545999999999998</c:v>
                </c:pt>
                <c:pt idx="46875" formatCode="General">
                  <c:v>0.96548299999999943</c:v>
                </c:pt>
                <c:pt idx="46876" formatCode="General">
                  <c:v>0.9655049999999995</c:v>
                </c:pt>
                <c:pt idx="46877" formatCode="General">
                  <c:v>0.96552000000000004</c:v>
                </c:pt>
                <c:pt idx="46878" formatCode="General">
                  <c:v>0.96554200000000001</c:v>
                </c:pt>
                <c:pt idx="46879" formatCode="General">
                  <c:v>0.96556500000000001</c:v>
                </c:pt>
                <c:pt idx="46880" formatCode="General">
                  <c:v>0.96558699999999942</c:v>
                </c:pt>
                <c:pt idx="46881" formatCode="General">
                  <c:v>0.96560299999999999</c:v>
                </c:pt>
                <c:pt idx="46882" formatCode="General">
                  <c:v>0.96562500000000073</c:v>
                </c:pt>
                <c:pt idx="46883" formatCode="General">
                  <c:v>0.9656470000000007</c:v>
                </c:pt>
                <c:pt idx="46884" formatCode="General">
                  <c:v>0.96567000000000058</c:v>
                </c:pt>
                <c:pt idx="46885" formatCode="General">
                  <c:v>0.96568500000000046</c:v>
                </c:pt>
                <c:pt idx="46886" formatCode="General">
                  <c:v>0.96570800000000045</c:v>
                </c:pt>
                <c:pt idx="46887" formatCode="General">
                  <c:v>0.96573000000000042</c:v>
                </c:pt>
                <c:pt idx="46888" formatCode="General">
                  <c:v>0.96575200000000005</c:v>
                </c:pt>
                <c:pt idx="46889" formatCode="General">
                  <c:v>0.96576799999999996</c:v>
                </c:pt>
                <c:pt idx="46890" formatCode="General">
                  <c:v>0.9657900000000007</c:v>
                </c:pt>
                <c:pt idx="46891" formatCode="General">
                  <c:v>0.96581300000000003</c:v>
                </c:pt>
                <c:pt idx="46892" formatCode="General">
                  <c:v>0.96583500000000044</c:v>
                </c:pt>
                <c:pt idx="46893" formatCode="General">
                  <c:v>0.96585000000000043</c:v>
                </c:pt>
                <c:pt idx="46894" formatCode="General">
                  <c:v>0.96587199999999995</c:v>
                </c:pt>
                <c:pt idx="46895" formatCode="General">
                  <c:v>0.96589499999999995</c:v>
                </c:pt>
                <c:pt idx="46896" formatCode="General">
                  <c:v>0.96591800000000005</c:v>
                </c:pt>
                <c:pt idx="46897" formatCode="General">
                  <c:v>0.96593300000000004</c:v>
                </c:pt>
                <c:pt idx="46898" formatCode="General">
                  <c:v>0.96595500000000045</c:v>
                </c:pt>
                <c:pt idx="46899" formatCode="General">
                  <c:v>0.96597699999999997</c:v>
                </c:pt>
                <c:pt idx="46900" formatCode="General">
                  <c:v>0.96600000000000041</c:v>
                </c:pt>
                <c:pt idx="46901" formatCode="General">
                  <c:v>0.96601499999999996</c:v>
                </c:pt>
                <c:pt idx="46902" formatCode="General">
                  <c:v>0.96603700000000003</c:v>
                </c:pt>
                <c:pt idx="46903" formatCode="General">
                  <c:v>0.96606000000000003</c:v>
                </c:pt>
                <c:pt idx="46904" formatCode="General">
                  <c:v>0.96608300000000003</c:v>
                </c:pt>
                <c:pt idx="46905" formatCode="General">
                  <c:v>0.96609699999999998</c:v>
                </c:pt>
                <c:pt idx="46906" formatCode="General">
                  <c:v>0.96611999999999998</c:v>
                </c:pt>
                <c:pt idx="46907" formatCode="General">
                  <c:v>0.96614299999999997</c:v>
                </c:pt>
                <c:pt idx="46908" formatCode="General">
                  <c:v>0.96616500000000005</c:v>
                </c:pt>
                <c:pt idx="46909" formatCode="General">
                  <c:v>0.96618000000000004</c:v>
                </c:pt>
                <c:pt idx="46910" formatCode="General">
                  <c:v>0.96620200000000001</c:v>
                </c:pt>
                <c:pt idx="46911" formatCode="General">
                  <c:v>0.96622500000000044</c:v>
                </c:pt>
                <c:pt idx="46912" formatCode="General">
                  <c:v>0.96624699999999997</c:v>
                </c:pt>
                <c:pt idx="46913" formatCode="General">
                  <c:v>0.96626199999999951</c:v>
                </c:pt>
                <c:pt idx="46914" formatCode="General">
                  <c:v>0.96628499999999951</c:v>
                </c:pt>
                <c:pt idx="46915" formatCode="General">
                  <c:v>0.9663079999999995</c:v>
                </c:pt>
                <c:pt idx="46916" formatCode="General">
                  <c:v>0.96633000000000002</c:v>
                </c:pt>
                <c:pt idx="46917" formatCode="General">
                  <c:v>0.96634500000000045</c:v>
                </c:pt>
                <c:pt idx="46918" formatCode="General">
                  <c:v>0.966368</c:v>
                </c:pt>
                <c:pt idx="46919" formatCode="General">
                  <c:v>0.96638999999999997</c:v>
                </c:pt>
                <c:pt idx="46920" formatCode="General">
                  <c:v>0.9664119999999996</c:v>
                </c:pt>
                <c:pt idx="46921" formatCode="General">
                  <c:v>0.96642799999999951</c:v>
                </c:pt>
                <c:pt idx="46922" formatCode="General">
                  <c:v>0.96645000000000003</c:v>
                </c:pt>
                <c:pt idx="46923" formatCode="General">
                  <c:v>0.966472</c:v>
                </c:pt>
                <c:pt idx="46924" formatCode="General">
                  <c:v>0.96649499999999999</c:v>
                </c:pt>
                <c:pt idx="46925" formatCode="General">
                  <c:v>0.96650999999999998</c:v>
                </c:pt>
                <c:pt idx="46926" formatCode="General">
                  <c:v>0.96653299999999942</c:v>
                </c:pt>
                <c:pt idx="46927" formatCode="General">
                  <c:v>0.96655500000000005</c:v>
                </c:pt>
                <c:pt idx="46928" formatCode="General">
                  <c:v>0.96657700000000002</c:v>
                </c:pt>
                <c:pt idx="46929" formatCode="General">
                  <c:v>0.96659200000000001</c:v>
                </c:pt>
                <c:pt idx="46930" formatCode="General">
                  <c:v>0.96661500000000045</c:v>
                </c:pt>
                <c:pt idx="46931" formatCode="General">
                  <c:v>0.96663699999999997</c:v>
                </c:pt>
                <c:pt idx="46932" formatCode="General">
                  <c:v>0.96666000000000041</c:v>
                </c:pt>
                <c:pt idx="46933" formatCode="General">
                  <c:v>0.96667499999999995</c:v>
                </c:pt>
                <c:pt idx="46934" formatCode="General">
                  <c:v>0.96669700000000058</c:v>
                </c:pt>
                <c:pt idx="46935" formatCode="General">
                  <c:v>0.96672000000000058</c:v>
                </c:pt>
                <c:pt idx="46936" formatCode="General">
                  <c:v>0.96674300000000046</c:v>
                </c:pt>
                <c:pt idx="46937" formatCode="General">
                  <c:v>0.96675800000000045</c:v>
                </c:pt>
                <c:pt idx="46938" formatCode="General">
                  <c:v>0.96678000000000042</c:v>
                </c:pt>
                <c:pt idx="46939" formatCode="General">
                  <c:v>0.96680200000000005</c:v>
                </c:pt>
                <c:pt idx="46940" formatCode="General">
                  <c:v>0.96681700000000004</c:v>
                </c:pt>
                <c:pt idx="46941" formatCode="General">
                  <c:v>0.96684000000000059</c:v>
                </c:pt>
                <c:pt idx="46942" formatCode="General">
                  <c:v>0.966862</c:v>
                </c:pt>
                <c:pt idx="46943" formatCode="General">
                  <c:v>0.96688499999999999</c:v>
                </c:pt>
                <c:pt idx="46944" formatCode="General">
                  <c:v>0.96690000000000043</c:v>
                </c:pt>
                <c:pt idx="46945" formatCode="General">
                  <c:v>0.96692199999999995</c:v>
                </c:pt>
                <c:pt idx="46946" formatCode="General">
                  <c:v>0.96694500000000072</c:v>
                </c:pt>
                <c:pt idx="46947" formatCode="General">
                  <c:v>0.96696800000000005</c:v>
                </c:pt>
                <c:pt idx="46948" formatCode="General">
                  <c:v>0.96698300000000004</c:v>
                </c:pt>
                <c:pt idx="46949" formatCode="General">
                  <c:v>0.96700500000000045</c:v>
                </c:pt>
                <c:pt idx="46950" formatCode="General">
                  <c:v>0.96702699999999997</c:v>
                </c:pt>
                <c:pt idx="46951" formatCode="General">
                  <c:v>0.96705000000000041</c:v>
                </c:pt>
                <c:pt idx="46952" formatCode="General">
                  <c:v>0.96706499999999951</c:v>
                </c:pt>
                <c:pt idx="46953" formatCode="General">
                  <c:v>0.9670879999999995</c:v>
                </c:pt>
                <c:pt idx="46954" formatCode="General">
                  <c:v>0.96711000000000003</c:v>
                </c:pt>
                <c:pt idx="46955" formatCode="General">
                  <c:v>0.96713300000000002</c:v>
                </c:pt>
                <c:pt idx="46956" formatCode="General">
                  <c:v>0.96714699999999998</c:v>
                </c:pt>
                <c:pt idx="46957" formatCode="General">
                  <c:v>0.96716999999999997</c:v>
                </c:pt>
                <c:pt idx="46958" formatCode="General">
                  <c:v>0.96719299999999997</c:v>
                </c:pt>
                <c:pt idx="46959" formatCode="General">
                  <c:v>0.96721500000000005</c:v>
                </c:pt>
                <c:pt idx="46960" formatCode="General">
                  <c:v>0.96723000000000003</c:v>
                </c:pt>
                <c:pt idx="46961" formatCode="General">
                  <c:v>0.967252</c:v>
                </c:pt>
                <c:pt idx="46962" formatCode="General">
                  <c:v>0.96727500000000044</c:v>
                </c:pt>
                <c:pt idx="46963" formatCode="General">
                  <c:v>0.96729699999999996</c:v>
                </c:pt>
                <c:pt idx="46964" formatCode="General">
                  <c:v>0.96731299999999942</c:v>
                </c:pt>
                <c:pt idx="46965" formatCode="General">
                  <c:v>0.9673349999999995</c:v>
                </c:pt>
                <c:pt idx="46966" formatCode="General">
                  <c:v>0.96735800000000005</c:v>
                </c:pt>
                <c:pt idx="46967" formatCode="General">
                  <c:v>0.96738000000000002</c:v>
                </c:pt>
                <c:pt idx="46968" formatCode="General">
                  <c:v>0.96739500000000045</c:v>
                </c:pt>
                <c:pt idx="46969" formatCode="General">
                  <c:v>0.967418</c:v>
                </c:pt>
                <c:pt idx="46970" formatCode="General">
                  <c:v>0.96743999999999997</c:v>
                </c:pt>
                <c:pt idx="46971" formatCode="General">
                  <c:v>0.9674619999999996</c:v>
                </c:pt>
                <c:pt idx="46972" formatCode="General">
                  <c:v>0.96747799999999951</c:v>
                </c:pt>
                <c:pt idx="46973" formatCode="General">
                  <c:v>0.96750000000000003</c:v>
                </c:pt>
                <c:pt idx="46974" formatCode="General">
                  <c:v>0.96752199999999999</c:v>
                </c:pt>
                <c:pt idx="46975" formatCode="General">
                  <c:v>0.96754499999999999</c:v>
                </c:pt>
                <c:pt idx="46976" formatCode="General">
                  <c:v>0.96755999999999998</c:v>
                </c:pt>
                <c:pt idx="46977" formatCode="General">
                  <c:v>0.96758299999999942</c:v>
                </c:pt>
                <c:pt idx="46978" formatCode="General">
                  <c:v>0.96760500000000071</c:v>
                </c:pt>
                <c:pt idx="46979" formatCode="General">
                  <c:v>0.96762800000000071</c:v>
                </c:pt>
                <c:pt idx="46980" formatCode="General">
                  <c:v>0.96764300000000059</c:v>
                </c:pt>
                <c:pt idx="46981" formatCode="General">
                  <c:v>0.96766500000000044</c:v>
                </c:pt>
                <c:pt idx="46982" formatCode="General">
                  <c:v>0.96768699999999996</c:v>
                </c:pt>
                <c:pt idx="46983" formatCode="General">
                  <c:v>0.9677100000000004</c:v>
                </c:pt>
                <c:pt idx="46984" formatCode="General">
                  <c:v>0.96772499999999995</c:v>
                </c:pt>
                <c:pt idx="46985" formatCode="General">
                  <c:v>0.96774700000000058</c:v>
                </c:pt>
                <c:pt idx="46986" formatCode="General">
                  <c:v>0.96777000000000046</c:v>
                </c:pt>
                <c:pt idx="46987" formatCode="General">
                  <c:v>0.96779300000000046</c:v>
                </c:pt>
                <c:pt idx="46988" formatCode="General">
                  <c:v>0.96780699999999997</c:v>
                </c:pt>
                <c:pt idx="46989" formatCode="General">
                  <c:v>0.96783000000000041</c:v>
                </c:pt>
                <c:pt idx="46990" formatCode="General">
                  <c:v>0.96785299999999996</c:v>
                </c:pt>
                <c:pt idx="46991" formatCode="General">
                  <c:v>0.96787500000000071</c:v>
                </c:pt>
                <c:pt idx="46992" formatCode="General">
                  <c:v>0.96789000000000058</c:v>
                </c:pt>
                <c:pt idx="46993" formatCode="General">
                  <c:v>0.96791199999999999</c:v>
                </c:pt>
                <c:pt idx="46994" formatCode="General">
                  <c:v>0.96793499999999999</c:v>
                </c:pt>
                <c:pt idx="46995" formatCode="General">
                  <c:v>0.96795699999999996</c:v>
                </c:pt>
                <c:pt idx="46996" formatCode="General">
                  <c:v>0.96797200000000005</c:v>
                </c:pt>
                <c:pt idx="46997" formatCode="General">
                  <c:v>0.96799500000000072</c:v>
                </c:pt>
                <c:pt idx="46998" formatCode="General">
                  <c:v>0.96801800000000005</c:v>
                </c:pt>
                <c:pt idx="46999" formatCode="General">
                  <c:v>0.96804000000000046</c:v>
                </c:pt>
                <c:pt idx="47000" formatCode="General">
                  <c:v>0.96805500000000044</c:v>
                </c:pt>
                <c:pt idx="47001" formatCode="General">
                  <c:v>0.96807799999999999</c:v>
                </c:pt>
                <c:pt idx="47002" formatCode="General">
                  <c:v>0.9681000000000004</c:v>
                </c:pt>
                <c:pt idx="47003" formatCode="General">
                  <c:v>0.9681149999999995</c:v>
                </c:pt>
                <c:pt idx="47004" formatCode="General">
                  <c:v>0.96813800000000005</c:v>
                </c:pt>
                <c:pt idx="47005" formatCode="General">
                  <c:v>0.96816000000000002</c:v>
                </c:pt>
                <c:pt idx="47006" formatCode="General">
                  <c:v>0.96818199999999999</c:v>
                </c:pt>
                <c:pt idx="47007" formatCode="General">
                  <c:v>0.96819699999999997</c:v>
                </c:pt>
                <c:pt idx="47008" formatCode="General">
                  <c:v>0.96821999999999997</c:v>
                </c:pt>
                <c:pt idx="47009" formatCode="General">
                  <c:v>0.96824299999999996</c:v>
                </c:pt>
                <c:pt idx="47010" formatCode="General">
                  <c:v>0.96826500000000004</c:v>
                </c:pt>
                <c:pt idx="47011" formatCode="General">
                  <c:v>0.96828000000000003</c:v>
                </c:pt>
                <c:pt idx="47012" formatCode="General">
                  <c:v>0.968302</c:v>
                </c:pt>
                <c:pt idx="47013" formatCode="General">
                  <c:v>0.96832499999999999</c:v>
                </c:pt>
                <c:pt idx="47014" formatCode="General">
                  <c:v>0.96834699999999996</c:v>
                </c:pt>
                <c:pt idx="47015" formatCode="General">
                  <c:v>0.96836299999999942</c:v>
                </c:pt>
                <c:pt idx="47016" formatCode="General">
                  <c:v>0.96838500000000005</c:v>
                </c:pt>
                <c:pt idx="47017" formatCode="General">
                  <c:v>0.96840700000000002</c:v>
                </c:pt>
                <c:pt idx="47018" formatCode="General">
                  <c:v>0.96843000000000001</c:v>
                </c:pt>
                <c:pt idx="47019" formatCode="General">
                  <c:v>0.96844500000000044</c:v>
                </c:pt>
                <c:pt idx="47020" formatCode="General">
                  <c:v>0.968468</c:v>
                </c:pt>
                <c:pt idx="47021" formatCode="General">
                  <c:v>0.96848999999999996</c:v>
                </c:pt>
                <c:pt idx="47022" formatCode="General">
                  <c:v>0.9685119999999996</c:v>
                </c:pt>
                <c:pt idx="47023" formatCode="General">
                  <c:v>0.96852700000000003</c:v>
                </c:pt>
                <c:pt idx="47024" formatCode="General">
                  <c:v>0.96855000000000002</c:v>
                </c:pt>
                <c:pt idx="47025" formatCode="General">
                  <c:v>0.96857199999999999</c:v>
                </c:pt>
                <c:pt idx="47026" formatCode="General">
                  <c:v>0.96859499999999998</c:v>
                </c:pt>
                <c:pt idx="47027" formatCode="General">
                  <c:v>0.96861000000000042</c:v>
                </c:pt>
                <c:pt idx="47028" formatCode="General">
                  <c:v>0.96863200000000005</c:v>
                </c:pt>
                <c:pt idx="47029" formatCode="General">
                  <c:v>0.96865500000000071</c:v>
                </c:pt>
                <c:pt idx="47030" formatCode="General">
                  <c:v>0.96867800000000071</c:v>
                </c:pt>
                <c:pt idx="47031" formatCode="General">
                  <c:v>0.96869300000000058</c:v>
                </c:pt>
                <c:pt idx="47032" formatCode="General">
                  <c:v>0.96871499999999999</c:v>
                </c:pt>
                <c:pt idx="47033" formatCode="General">
                  <c:v>0.96873699999999996</c:v>
                </c:pt>
                <c:pt idx="47034" formatCode="General">
                  <c:v>0.96875999999999995</c:v>
                </c:pt>
                <c:pt idx="47035" formatCode="General">
                  <c:v>0.96877500000000072</c:v>
                </c:pt>
                <c:pt idx="47036" formatCode="General">
                  <c:v>0.96879800000000071</c:v>
                </c:pt>
                <c:pt idx="47037" formatCode="General">
                  <c:v>0.96882000000000046</c:v>
                </c:pt>
                <c:pt idx="47038" formatCode="General">
                  <c:v>0.96884300000000045</c:v>
                </c:pt>
                <c:pt idx="47039" formatCode="General">
                  <c:v>0.96885699999999997</c:v>
                </c:pt>
                <c:pt idx="47040" formatCode="General">
                  <c:v>0.96888000000000041</c:v>
                </c:pt>
                <c:pt idx="47041" formatCode="General">
                  <c:v>0.96890299999999996</c:v>
                </c:pt>
                <c:pt idx="47042" formatCode="General">
                  <c:v>0.9689250000000007</c:v>
                </c:pt>
                <c:pt idx="47043" formatCode="General">
                  <c:v>0.96894000000000058</c:v>
                </c:pt>
                <c:pt idx="47044" formatCode="General">
                  <c:v>0.96896199999999999</c:v>
                </c:pt>
                <c:pt idx="47045" formatCode="General">
                  <c:v>0.96898499999999999</c:v>
                </c:pt>
                <c:pt idx="47046" formatCode="General">
                  <c:v>0.96900699999999951</c:v>
                </c:pt>
                <c:pt idx="47047" formatCode="General">
                  <c:v>0.96902299999999997</c:v>
                </c:pt>
                <c:pt idx="47048" formatCode="General">
                  <c:v>0.96904500000000071</c:v>
                </c:pt>
                <c:pt idx="47049" formatCode="General">
                  <c:v>0.96906800000000004</c:v>
                </c:pt>
                <c:pt idx="47050" formatCode="General">
                  <c:v>0.96909000000000045</c:v>
                </c:pt>
                <c:pt idx="47051" formatCode="General">
                  <c:v>0.96910499999999999</c:v>
                </c:pt>
                <c:pt idx="47052" formatCode="General">
                  <c:v>0.96912799999999999</c:v>
                </c:pt>
                <c:pt idx="47053" formatCode="General">
                  <c:v>0.9691500000000004</c:v>
                </c:pt>
                <c:pt idx="47054" formatCode="General">
                  <c:v>0.96917200000000003</c:v>
                </c:pt>
                <c:pt idx="47055" formatCode="General">
                  <c:v>0.96918700000000002</c:v>
                </c:pt>
                <c:pt idx="47056" formatCode="General">
                  <c:v>0.96921000000000002</c:v>
                </c:pt>
                <c:pt idx="47057" formatCode="General">
                  <c:v>0.96923199999999998</c:v>
                </c:pt>
                <c:pt idx="47058" formatCode="General">
                  <c:v>0.96925499999999998</c:v>
                </c:pt>
                <c:pt idx="47059" formatCode="General">
                  <c:v>0.96926999999999996</c:v>
                </c:pt>
                <c:pt idx="47060" formatCode="General">
                  <c:v>0.96929299999999996</c:v>
                </c:pt>
                <c:pt idx="47061" formatCode="General">
                  <c:v>0.96931500000000004</c:v>
                </c:pt>
                <c:pt idx="47062" formatCode="General">
                  <c:v>0.96933800000000003</c:v>
                </c:pt>
                <c:pt idx="47063" formatCode="General">
                  <c:v>0.96935300000000002</c:v>
                </c:pt>
                <c:pt idx="47064" formatCode="General">
                  <c:v>0.96937499999999999</c:v>
                </c:pt>
                <c:pt idx="47065" formatCode="General">
                  <c:v>0.96939699999999951</c:v>
                </c:pt>
                <c:pt idx="47066" formatCode="General">
                  <c:v>0.9694199999999995</c:v>
                </c:pt>
                <c:pt idx="47067" formatCode="General">
                  <c:v>0.96943500000000005</c:v>
                </c:pt>
                <c:pt idx="47068" formatCode="General">
                  <c:v>0.96945700000000001</c:v>
                </c:pt>
                <c:pt idx="47069" formatCode="General">
                  <c:v>0.96948000000000001</c:v>
                </c:pt>
                <c:pt idx="47070" formatCode="General">
                  <c:v>0.969503</c:v>
                </c:pt>
                <c:pt idx="47071" formatCode="General">
                  <c:v>0.96951799999999955</c:v>
                </c:pt>
                <c:pt idx="47072" formatCode="General">
                  <c:v>0.96953999999999996</c:v>
                </c:pt>
                <c:pt idx="47073" formatCode="General">
                  <c:v>0.96956299999999929</c:v>
                </c:pt>
                <c:pt idx="47074" formatCode="General">
                  <c:v>0.96957800000000005</c:v>
                </c:pt>
                <c:pt idx="47075" formatCode="General">
                  <c:v>0.96960000000000046</c:v>
                </c:pt>
                <c:pt idx="47076" formatCode="General">
                  <c:v>0.96962200000000043</c:v>
                </c:pt>
                <c:pt idx="47077" formatCode="General">
                  <c:v>0.96964500000000076</c:v>
                </c:pt>
                <c:pt idx="47078" formatCode="General">
                  <c:v>0.96966000000000041</c:v>
                </c:pt>
                <c:pt idx="47079" formatCode="General">
                  <c:v>0.96968200000000004</c:v>
                </c:pt>
                <c:pt idx="47080" formatCode="General">
                  <c:v>0.96970500000000071</c:v>
                </c:pt>
                <c:pt idx="47081" formatCode="General">
                  <c:v>0.9697280000000007</c:v>
                </c:pt>
                <c:pt idx="47082" formatCode="General">
                  <c:v>0.96974300000000047</c:v>
                </c:pt>
                <c:pt idx="47083" formatCode="General">
                  <c:v>0.96976499999999999</c:v>
                </c:pt>
                <c:pt idx="47084" formatCode="General">
                  <c:v>0.96978699999999951</c:v>
                </c:pt>
                <c:pt idx="47085" formatCode="General">
                  <c:v>0.96980999999999995</c:v>
                </c:pt>
                <c:pt idx="47086" formatCode="General">
                  <c:v>0.96982500000000071</c:v>
                </c:pt>
                <c:pt idx="47087" formatCode="General">
                  <c:v>0.96984800000000071</c:v>
                </c:pt>
                <c:pt idx="47088" formatCode="General">
                  <c:v>0.96987000000000045</c:v>
                </c:pt>
                <c:pt idx="47089" formatCode="General">
                  <c:v>0.96989300000000045</c:v>
                </c:pt>
                <c:pt idx="47090" formatCode="General">
                  <c:v>0.96990699999999996</c:v>
                </c:pt>
                <c:pt idx="47091" formatCode="General">
                  <c:v>0.9699300000000004</c:v>
                </c:pt>
                <c:pt idx="47092" formatCode="General">
                  <c:v>0.96995299999999951</c:v>
                </c:pt>
                <c:pt idx="47093" formatCode="General">
                  <c:v>0.96997500000000059</c:v>
                </c:pt>
                <c:pt idx="47094" formatCode="General">
                  <c:v>0.96999000000000046</c:v>
                </c:pt>
                <c:pt idx="47095" formatCode="General">
                  <c:v>0.97001199999999999</c:v>
                </c:pt>
                <c:pt idx="47096" formatCode="General">
                  <c:v>0.97003499999999998</c:v>
                </c:pt>
                <c:pt idx="47097" formatCode="General">
                  <c:v>0.9700569999999995</c:v>
                </c:pt>
                <c:pt idx="47098" formatCode="General">
                  <c:v>0.97007299999999996</c:v>
                </c:pt>
                <c:pt idx="47099" formatCode="General">
                  <c:v>0.97009500000000071</c:v>
                </c:pt>
                <c:pt idx="47100" formatCode="General">
                  <c:v>0.97011700000000001</c:v>
                </c:pt>
                <c:pt idx="47101" formatCode="General">
                  <c:v>0.97014000000000045</c:v>
                </c:pt>
                <c:pt idx="47102" formatCode="General">
                  <c:v>0.97015499999999999</c:v>
                </c:pt>
                <c:pt idx="47103" formatCode="General">
                  <c:v>0.97017799999999998</c:v>
                </c:pt>
                <c:pt idx="47104" formatCode="General">
                  <c:v>0.97019999999999995</c:v>
                </c:pt>
                <c:pt idx="47105" formatCode="General">
                  <c:v>0.97022200000000003</c:v>
                </c:pt>
                <c:pt idx="47106" formatCode="General">
                  <c:v>0.97023700000000002</c:v>
                </c:pt>
                <c:pt idx="47107" formatCode="General">
                  <c:v>0.97026000000000001</c:v>
                </c:pt>
                <c:pt idx="47108" formatCode="General">
                  <c:v>0.97028199999999998</c:v>
                </c:pt>
                <c:pt idx="47109" formatCode="General">
                  <c:v>0.97030499999999997</c:v>
                </c:pt>
                <c:pt idx="47110" formatCode="General">
                  <c:v>0.97031999999999996</c:v>
                </c:pt>
                <c:pt idx="47111" formatCode="General">
                  <c:v>0.97034200000000004</c:v>
                </c:pt>
                <c:pt idx="47112" formatCode="General">
                  <c:v>0.97036500000000003</c:v>
                </c:pt>
                <c:pt idx="47113" formatCode="General">
                  <c:v>0.97038800000000003</c:v>
                </c:pt>
                <c:pt idx="47114" formatCode="General">
                  <c:v>0.97040300000000002</c:v>
                </c:pt>
                <c:pt idx="47115" formatCode="General">
                  <c:v>0.97042499999999998</c:v>
                </c:pt>
                <c:pt idx="47116" formatCode="General">
                  <c:v>0.9704469999999995</c:v>
                </c:pt>
                <c:pt idx="47117" formatCode="General">
                  <c:v>0.97047000000000005</c:v>
                </c:pt>
                <c:pt idx="47118" formatCode="General">
                  <c:v>0.97048500000000004</c:v>
                </c:pt>
                <c:pt idx="47119" formatCode="General">
                  <c:v>0.97050800000000004</c:v>
                </c:pt>
                <c:pt idx="47120" formatCode="General">
                  <c:v>0.97053</c:v>
                </c:pt>
                <c:pt idx="47121" formatCode="General">
                  <c:v>0.970553</c:v>
                </c:pt>
                <c:pt idx="47122" formatCode="General">
                  <c:v>0.97056699999999929</c:v>
                </c:pt>
                <c:pt idx="47123" formatCode="General">
                  <c:v>0.97058999999999951</c:v>
                </c:pt>
                <c:pt idx="47124" formatCode="General">
                  <c:v>0.9706129999999995</c:v>
                </c:pt>
                <c:pt idx="47125" formatCode="General">
                  <c:v>0.97063500000000058</c:v>
                </c:pt>
                <c:pt idx="47126" formatCode="General">
                  <c:v>0.97065000000000046</c:v>
                </c:pt>
                <c:pt idx="47127" formatCode="General">
                  <c:v>0.97067200000000042</c:v>
                </c:pt>
                <c:pt idx="47128" formatCode="General">
                  <c:v>0.97069500000000075</c:v>
                </c:pt>
                <c:pt idx="47129" formatCode="General">
                  <c:v>0.97071700000000005</c:v>
                </c:pt>
                <c:pt idx="47130" formatCode="General">
                  <c:v>0.97073200000000004</c:v>
                </c:pt>
                <c:pt idx="47131" formatCode="General">
                  <c:v>0.9707550000000007</c:v>
                </c:pt>
                <c:pt idx="47132" formatCode="General">
                  <c:v>0.97077800000000058</c:v>
                </c:pt>
                <c:pt idx="47133" formatCode="General">
                  <c:v>0.97080000000000044</c:v>
                </c:pt>
                <c:pt idx="47134" formatCode="General">
                  <c:v>0.97081499999999998</c:v>
                </c:pt>
                <c:pt idx="47135" formatCode="General">
                  <c:v>0.97083799999999998</c:v>
                </c:pt>
                <c:pt idx="47136" formatCode="General">
                  <c:v>0.97085999999999995</c:v>
                </c:pt>
                <c:pt idx="47137" formatCode="General">
                  <c:v>0.97087500000000071</c:v>
                </c:pt>
                <c:pt idx="47138" formatCode="General">
                  <c:v>0.97089700000000045</c:v>
                </c:pt>
                <c:pt idx="47139" formatCode="General">
                  <c:v>0.97092000000000045</c:v>
                </c:pt>
                <c:pt idx="47140" formatCode="General">
                  <c:v>0.97094200000000042</c:v>
                </c:pt>
                <c:pt idx="47141" formatCode="General">
                  <c:v>0.97095699999999996</c:v>
                </c:pt>
                <c:pt idx="47142" formatCode="General">
                  <c:v>0.97097999999999995</c:v>
                </c:pt>
                <c:pt idx="47143" formatCode="General">
                  <c:v>0.97100299999999951</c:v>
                </c:pt>
                <c:pt idx="47144" formatCode="General">
                  <c:v>0.97102500000000058</c:v>
                </c:pt>
                <c:pt idx="47145" formatCode="General">
                  <c:v>0.97104000000000046</c:v>
                </c:pt>
                <c:pt idx="47146" formatCode="General">
                  <c:v>0.97106300000000001</c:v>
                </c:pt>
                <c:pt idx="47147" formatCode="General">
                  <c:v>0.97108499999999998</c:v>
                </c:pt>
                <c:pt idx="47148" formatCode="General">
                  <c:v>0.97110700000000005</c:v>
                </c:pt>
                <c:pt idx="47149" formatCode="General">
                  <c:v>0.97112299999999996</c:v>
                </c:pt>
                <c:pt idx="47150" formatCode="General">
                  <c:v>0.9711450000000007</c:v>
                </c:pt>
                <c:pt idx="47151" formatCode="General">
                  <c:v>0.971167</c:v>
                </c:pt>
                <c:pt idx="47152" formatCode="General">
                  <c:v>0.97119000000000044</c:v>
                </c:pt>
                <c:pt idx="47153" formatCode="General">
                  <c:v>0.97120499999999998</c:v>
                </c:pt>
                <c:pt idx="47154" formatCode="General">
                  <c:v>0.97122799999999998</c:v>
                </c:pt>
                <c:pt idx="47155" formatCode="General">
                  <c:v>0.97124999999999995</c:v>
                </c:pt>
                <c:pt idx="47156" formatCode="General">
                  <c:v>0.97127300000000005</c:v>
                </c:pt>
                <c:pt idx="47157" formatCode="General">
                  <c:v>0.97128700000000001</c:v>
                </c:pt>
                <c:pt idx="47158" formatCode="General">
                  <c:v>0.97131000000000001</c:v>
                </c:pt>
                <c:pt idx="47159" formatCode="General">
                  <c:v>0.97133199999999997</c:v>
                </c:pt>
                <c:pt idx="47160" formatCode="General">
                  <c:v>0.97135499999999997</c:v>
                </c:pt>
                <c:pt idx="47161" formatCode="General">
                  <c:v>0.97136999999999996</c:v>
                </c:pt>
                <c:pt idx="47162" formatCode="General">
                  <c:v>0.97139200000000003</c:v>
                </c:pt>
                <c:pt idx="47163" formatCode="General">
                  <c:v>0.97141500000000003</c:v>
                </c:pt>
                <c:pt idx="47164" formatCode="General">
                  <c:v>0.97143800000000002</c:v>
                </c:pt>
                <c:pt idx="47165" formatCode="General">
                  <c:v>0.97145300000000001</c:v>
                </c:pt>
                <c:pt idx="47166" formatCode="General">
                  <c:v>0.97147499999999998</c:v>
                </c:pt>
                <c:pt idx="47167" formatCode="General">
                  <c:v>0.97149700000000005</c:v>
                </c:pt>
                <c:pt idx="47168" formatCode="General">
                  <c:v>0.97152000000000005</c:v>
                </c:pt>
                <c:pt idx="47169" formatCode="General">
                  <c:v>0.97153500000000004</c:v>
                </c:pt>
                <c:pt idx="47170" formatCode="General">
                  <c:v>0.971557</c:v>
                </c:pt>
                <c:pt idx="47171" formatCode="General">
                  <c:v>0.97158</c:v>
                </c:pt>
                <c:pt idx="47172" formatCode="General">
                  <c:v>0.97160299999999999</c:v>
                </c:pt>
                <c:pt idx="47173" formatCode="General">
                  <c:v>0.97161699999999951</c:v>
                </c:pt>
                <c:pt idx="47174" formatCode="General">
                  <c:v>0.97163999999999995</c:v>
                </c:pt>
                <c:pt idx="47175" formatCode="General">
                  <c:v>0.97166300000000005</c:v>
                </c:pt>
                <c:pt idx="47176" formatCode="General">
                  <c:v>0.97168500000000047</c:v>
                </c:pt>
                <c:pt idx="47177" formatCode="General">
                  <c:v>0.97170000000000045</c:v>
                </c:pt>
                <c:pt idx="47178" formatCode="General">
                  <c:v>0.97172200000000042</c:v>
                </c:pt>
                <c:pt idx="47179" formatCode="General">
                  <c:v>0.97174500000000075</c:v>
                </c:pt>
                <c:pt idx="47180" formatCode="General">
                  <c:v>0.97176700000000005</c:v>
                </c:pt>
                <c:pt idx="47181" formatCode="General">
                  <c:v>0.97178299999999951</c:v>
                </c:pt>
                <c:pt idx="47182" formatCode="General">
                  <c:v>0.97180500000000059</c:v>
                </c:pt>
                <c:pt idx="47183" formatCode="General">
                  <c:v>0.97182800000000058</c:v>
                </c:pt>
                <c:pt idx="47184" formatCode="General">
                  <c:v>0.97185000000000044</c:v>
                </c:pt>
                <c:pt idx="47185" formatCode="General">
                  <c:v>0.97186499999999998</c:v>
                </c:pt>
                <c:pt idx="47186" formatCode="General">
                  <c:v>0.97188799999999997</c:v>
                </c:pt>
                <c:pt idx="47187" formatCode="General">
                  <c:v>0.97191000000000005</c:v>
                </c:pt>
                <c:pt idx="47188" formatCode="General">
                  <c:v>0.97193200000000002</c:v>
                </c:pt>
                <c:pt idx="47189" formatCode="General">
                  <c:v>0.97194700000000045</c:v>
                </c:pt>
                <c:pt idx="47190" formatCode="General">
                  <c:v>0.97197000000000044</c:v>
                </c:pt>
                <c:pt idx="47191" formatCode="General">
                  <c:v>0.97199200000000041</c:v>
                </c:pt>
                <c:pt idx="47192" formatCode="General">
                  <c:v>0.97201499999999996</c:v>
                </c:pt>
                <c:pt idx="47193" formatCode="General">
                  <c:v>0.97202999999999995</c:v>
                </c:pt>
                <c:pt idx="47194" formatCode="General">
                  <c:v>0.9720529999999995</c:v>
                </c:pt>
                <c:pt idx="47195" formatCode="General">
                  <c:v>0.97207500000000058</c:v>
                </c:pt>
                <c:pt idx="47196" formatCode="General">
                  <c:v>0.97209800000000046</c:v>
                </c:pt>
                <c:pt idx="47197" formatCode="General">
                  <c:v>0.972113</c:v>
                </c:pt>
                <c:pt idx="47198" formatCode="General">
                  <c:v>0.97213499999999997</c:v>
                </c:pt>
                <c:pt idx="47199" formatCode="General">
                  <c:v>0.97215700000000005</c:v>
                </c:pt>
                <c:pt idx="47200" formatCode="General">
                  <c:v>0.97218000000000004</c:v>
                </c:pt>
                <c:pt idx="47201" formatCode="General">
                  <c:v>0.97219500000000059</c:v>
                </c:pt>
                <c:pt idx="47202" formatCode="General">
                  <c:v>0.97221800000000003</c:v>
                </c:pt>
                <c:pt idx="47203" formatCode="General">
                  <c:v>0.97223999999999999</c:v>
                </c:pt>
                <c:pt idx="47204" formatCode="General">
                  <c:v>0.97225499999999998</c:v>
                </c:pt>
                <c:pt idx="47205" formatCode="General">
                  <c:v>0.97227799999999998</c:v>
                </c:pt>
                <c:pt idx="47206" formatCode="General">
                  <c:v>0.97230000000000005</c:v>
                </c:pt>
                <c:pt idx="47207" formatCode="General">
                  <c:v>0.97232300000000005</c:v>
                </c:pt>
                <c:pt idx="47208" formatCode="General">
                  <c:v>0.97233800000000004</c:v>
                </c:pt>
                <c:pt idx="47209" formatCode="General">
                  <c:v>0.97236</c:v>
                </c:pt>
                <c:pt idx="47210" formatCode="General">
                  <c:v>0.97238199999999997</c:v>
                </c:pt>
                <c:pt idx="47211" formatCode="General">
                  <c:v>0.97240499999999996</c:v>
                </c:pt>
                <c:pt idx="47212" formatCode="General">
                  <c:v>0.97241999999999951</c:v>
                </c:pt>
                <c:pt idx="47213" formatCode="General">
                  <c:v>0.97244200000000003</c:v>
                </c:pt>
                <c:pt idx="47214" formatCode="General">
                  <c:v>0.97246500000000002</c:v>
                </c:pt>
                <c:pt idx="47215" formatCode="General">
                  <c:v>0.97248800000000002</c:v>
                </c:pt>
                <c:pt idx="47216" formatCode="General">
                  <c:v>0.97250199999999998</c:v>
                </c:pt>
                <c:pt idx="47217" formatCode="General">
                  <c:v>0.97252499999999997</c:v>
                </c:pt>
                <c:pt idx="47218" formatCode="General">
                  <c:v>0.97254799999999997</c:v>
                </c:pt>
                <c:pt idx="47219" formatCode="General">
                  <c:v>0.97257000000000005</c:v>
                </c:pt>
                <c:pt idx="47220" formatCode="General">
                  <c:v>0.97258500000000003</c:v>
                </c:pt>
                <c:pt idx="47221" formatCode="General">
                  <c:v>0.97260700000000044</c:v>
                </c:pt>
                <c:pt idx="47222" formatCode="General">
                  <c:v>0.97263000000000044</c:v>
                </c:pt>
                <c:pt idx="47223" formatCode="General">
                  <c:v>0.97265200000000041</c:v>
                </c:pt>
                <c:pt idx="47224" formatCode="General">
                  <c:v>0.9726669999999995</c:v>
                </c:pt>
                <c:pt idx="47225" formatCode="General">
                  <c:v>0.97269000000000072</c:v>
                </c:pt>
                <c:pt idx="47226" formatCode="General">
                  <c:v>0.97271300000000005</c:v>
                </c:pt>
                <c:pt idx="47227" formatCode="General">
                  <c:v>0.97273500000000046</c:v>
                </c:pt>
                <c:pt idx="47228" formatCode="General">
                  <c:v>0.97275000000000045</c:v>
                </c:pt>
                <c:pt idx="47229" formatCode="General">
                  <c:v>0.97277300000000044</c:v>
                </c:pt>
                <c:pt idx="47230" formatCode="General">
                  <c:v>0.97279500000000074</c:v>
                </c:pt>
                <c:pt idx="47231" formatCode="General">
                  <c:v>0.97281700000000004</c:v>
                </c:pt>
                <c:pt idx="47232" formatCode="General">
                  <c:v>0.9728329999999995</c:v>
                </c:pt>
                <c:pt idx="47233" formatCode="General">
                  <c:v>0.97285500000000058</c:v>
                </c:pt>
                <c:pt idx="47234" formatCode="General">
                  <c:v>0.97287699999999999</c:v>
                </c:pt>
                <c:pt idx="47235" formatCode="General">
                  <c:v>0.97290000000000043</c:v>
                </c:pt>
                <c:pt idx="47236" formatCode="General">
                  <c:v>0.97291499999999997</c:v>
                </c:pt>
                <c:pt idx="47237" formatCode="General">
                  <c:v>0.97293799999999997</c:v>
                </c:pt>
                <c:pt idx="47238" formatCode="General">
                  <c:v>0.97296000000000005</c:v>
                </c:pt>
                <c:pt idx="47239" formatCode="General">
                  <c:v>0.97298300000000004</c:v>
                </c:pt>
                <c:pt idx="47240" formatCode="General">
                  <c:v>0.97299700000000044</c:v>
                </c:pt>
                <c:pt idx="47241" formatCode="General">
                  <c:v>0.97302000000000044</c:v>
                </c:pt>
                <c:pt idx="47242" formatCode="General">
                  <c:v>0.97304200000000041</c:v>
                </c:pt>
                <c:pt idx="47243" formatCode="General">
                  <c:v>0.97306499999999996</c:v>
                </c:pt>
                <c:pt idx="47244" formatCode="General">
                  <c:v>0.97307999999999995</c:v>
                </c:pt>
                <c:pt idx="47245" formatCode="General">
                  <c:v>0.97310200000000002</c:v>
                </c:pt>
                <c:pt idx="47246" formatCode="General">
                  <c:v>0.97312500000000046</c:v>
                </c:pt>
                <c:pt idx="47247" formatCode="General">
                  <c:v>0.97314800000000046</c:v>
                </c:pt>
                <c:pt idx="47248" formatCode="General">
                  <c:v>0.973163</c:v>
                </c:pt>
                <c:pt idx="47249" formatCode="General">
                  <c:v>0.97318499999999997</c:v>
                </c:pt>
                <c:pt idx="47250" formatCode="General">
                  <c:v>0.97320700000000004</c:v>
                </c:pt>
                <c:pt idx="47251" formatCode="General">
                  <c:v>0.97323000000000004</c:v>
                </c:pt>
                <c:pt idx="47252" formatCode="General">
                  <c:v>0.97324500000000058</c:v>
                </c:pt>
                <c:pt idx="47253" formatCode="General">
                  <c:v>0.97326699999999955</c:v>
                </c:pt>
                <c:pt idx="47254" formatCode="General">
                  <c:v>0.97328999999999999</c:v>
                </c:pt>
                <c:pt idx="47255" formatCode="General">
                  <c:v>0.97331299999999943</c:v>
                </c:pt>
                <c:pt idx="47256" formatCode="General">
                  <c:v>0.97332700000000005</c:v>
                </c:pt>
                <c:pt idx="47257" formatCode="General">
                  <c:v>0.97335000000000005</c:v>
                </c:pt>
                <c:pt idx="47258" formatCode="General">
                  <c:v>0.97337300000000004</c:v>
                </c:pt>
                <c:pt idx="47259" formatCode="General">
                  <c:v>0.97339500000000045</c:v>
                </c:pt>
                <c:pt idx="47260" formatCode="General">
                  <c:v>0.97341</c:v>
                </c:pt>
                <c:pt idx="47261" formatCode="General">
                  <c:v>0.97343199999999996</c:v>
                </c:pt>
                <c:pt idx="47262" formatCode="General">
                  <c:v>0.97345499999999996</c:v>
                </c:pt>
                <c:pt idx="47263" formatCode="General">
                  <c:v>0.97347700000000004</c:v>
                </c:pt>
                <c:pt idx="47264" formatCode="General">
                  <c:v>0.97349300000000005</c:v>
                </c:pt>
                <c:pt idx="47265" formatCode="General">
                  <c:v>0.97351500000000002</c:v>
                </c:pt>
                <c:pt idx="47266" formatCode="General">
                  <c:v>0.97353800000000001</c:v>
                </c:pt>
                <c:pt idx="47267" formatCode="General">
                  <c:v>0.97355999999999998</c:v>
                </c:pt>
                <c:pt idx="47268" formatCode="General">
                  <c:v>0.97357499999999997</c:v>
                </c:pt>
                <c:pt idx="47269" formatCode="General">
                  <c:v>0.97359799999999996</c:v>
                </c:pt>
                <c:pt idx="47270" formatCode="General">
                  <c:v>0.97362000000000071</c:v>
                </c:pt>
                <c:pt idx="47271" formatCode="General">
                  <c:v>0.97363500000000058</c:v>
                </c:pt>
                <c:pt idx="47272" formatCode="General">
                  <c:v>0.97365699999999999</c:v>
                </c:pt>
                <c:pt idx="47273" formatCode="General">
                  <c:v>0.97368000000000043</c:v>
                </c:pt>
                <c:pt idx="47274" formatCode="General">
                  <c:v>0.9737020000000004</c:v>
                </c:pt>
                <c:pt idx="47275" formatCode="General">
                  <c:v>0.97371799999999997</c:v>
                </c:pt>
                <c:pt idx="47276" formatCode="General">
                  <c:v>0.97374000000000072</c:v>
                </c:pt>
                <c:pt idx="47277" formatCode="General">
                  <c:v>0.97376300000000005</c:v>
                </c:pt>
                <c:pt idx="47278" formatCode="General">
                  <c:v>0.97378500000000046</c:v>
                </c:pt>
                <c:pt idx="47279" formatCode="General">
                  <c:v>0.97380000000000044</c:v>
                </c:pt>
                <c:pt idx="47280" formatCode="General">
                  <c:v>0.97382299999999999</c:v>
                </c:pt>
                <c:pt idx="47281" formatCode="General">
                  <c:v>0.97384500000000074</c:v>
                </c:pt>
                <c:pt idx="47282" formatCode="General">
                  <c:v>0.97386700000000004</c:v>
                </c:pt>
                <c:pt idx="47283" formatCode="General">
                  <c:v>0.97388200000000003</c:v>
                </c:pt>
                <c:pt idx="47284" formatCode="General">
                  <c:v>0.97390500000000046</c:v>
                </c:pt>
                <c:pt idx="47285" formatCode="General">
                  <c:v>0.97392699999999999</c:v>
                </c:pt>
                <c:pt idx="47286" formatCode="General">
                  <c:v>0.97395000000000043</c:v>
                </c:pt>
                <c:pt idx="47287" formatCode="General">
                  <c:v>0.97396499999999997</c:v>
                </c:pt>
                <c:pt idx="47288" formatCode="General">
                  <c:v>0.97398799999999996</c:v>
                </c:pt>
                <c:pt idx="47289" formatCode="General">
                  <c:v>0.97401000000000004</c:v>
                </c:pt>
                <c:pt idx="47290" formatCode="General">
                  <c:v>0.97403300000000004</c:v>
                </c:pt>
                <c:pt idx="47291" formatCode="General">
                  <c:v>0.97404800000000058</c:v>
                </c:pt>
                <c:pt idx="47292" formatCode="General">
                  <c:v>0.97406999999999999</c:v>
                </c:pt>
                <c:pt idx="47293" formatCode="General">
                  <c:v>0.9740920000000004</c:v>
                </c:pt>
                <c:pt idx="47294" formatCode="General">
                  <c:v>0.97411499999999951</c:v>
                </c:pt>
                <c:pt idx="47295" formatCode="General">
                  <c:v>0.97413000000000005</c:v>
                </c:pt>
                <c:pt idx="47296" formatCode="General">
                  <c:v>0.97415200000000002</c:v>
                </c:pt>
                <c:pt idx="47297" formatCode="General">
                  <c:v>0.97417500000000046</c:v>
                </c:pt>
                <c:pt idx="47298" formatCode="General">
                  <c:v>0.97419800000000045</c:v>
                </c:pt>
                <c:pt idx="47299" formatCode="General">
                  <c:v>0.974213</c:v>
                </c:pt>
                <c:pt idx="47300" formatCode="General">
                  <c:v>0.97423499999999996</c:v>
                </c:pt>
                <c:pt idx="47301" formatCode="General">
                  <c:v>0.97425799999999996</c:v>
                </c:pt>
                <c:pt idx="47302" formatCode="General">
                  <c:v>0.97428000000000003</c:v>
                </c:pt>
                <c:pt idx="47303" formatCode="General">
                  <c:v>0.97429500000000058</c:v>
                </c:pt>
                <c:pt idx="47304" formatCode="General">
                  <c:v>0.97431699999999954</c:v>
                </c:pt>
                <c:pt idx="47305" formatCode="General">
                  <c:v>0.97433999999999998</c:v>
                </c:pt>
                <c:pt idx="47306" formatCode="General">
                  <c:v>0.97436299999999942</c:v>
                </c:pt>
                <c:pt idx="47307" formatCode="General">
                  <c:v>0.97437700000000005</c:v>
                </c:pt>
                <c:pt idx="47308" formatCode="General">
                  <c:v>0.97440000000000004</c:v>
                </c:pt>
                <c:pt idx="47309" formatCode="General">
                  <c:v>0.97442300000000004</c:v>
                </c:pt>
                <c:pt idx="47310" formatCode="General">
                  <c:v>0.97444500000000045</c:v>
                </c:pt>
                <c:pt idx="47311" formatCode="General">
                  <c:v>0.97445999999999999</c:v>
                </c:pt>
                <c:pt idx="47312" formatCode="General">
                  <c:v>0.97448299999999954</c:v>
                </c:pt>
                <c:pt idx="47313" formatCode="General">
                  <c:v>0.97450499999999951</c:v>
                </c:pt>
                <c:pt idx="47314" formatCode="General">
                  <c:v>0.97452700000000003</c:v>
                </c:pt>
                <c:pt idx="47315" formatCode="General">
                  <c:v>0.97454200000000002</c:v>
                </c:pt>
                <c:pt idx="47316" formatCode="General">
                  <c:v>0.97456500000000001</c:v>
                </c:pt>
                <c:pt idx="47317" formatCode="General">
                  <c:v>0.97458800000000001</c:v>
                </c:pt>
                <c:pt idx="47318" formatCode="General">
                  <c:v>0.97461000000000042</c:v>
                </c:pt>
                <c:pt idx="47319" formatCode="General">
                  <c:v>0.97462500000000074</c:v>
                </c:pt>
                <c:pt idx="47320" formatCode="General">
                  <c:v>0.97464800000000074</c:v>
                </c:pt>
                <c:pt idx="47321" formatCode="General">
                  <c:v>0.9746700000000007</c:v>
                </c:pt>
                <c:pt idx="47322" formatCode="General">
                  <c:v>0.97469200000000045</c:v>
                </c:pt>
                <c:pt idx="47323" formatCode="General">
                  <c:v>0.97470699999999999</c:v>
                </c:pt>
                <c:pt idx="47324" formatCode="General">
                  <c:v>0.97473000000000043</c:v>
                </c:pt>
                <c:pt idx="47325" formatCode="General">
                  <c:v>0.97475199999999995</c:v>
                </c:pt>
                <c:pt idx="47326" formatCode="General">
                  <c:v>0.97477499999999995</c:v>
                </c:pt>
                <c:pt idx="47327" formatCode="General">
                  <c:v>0.97479000000000071</c:v>
                </c:pt>
                <c:pt idx="47328" formatCode="General">
                  <c:v>0.97481200000000001</c:v>
                </c:pt>
                <c:pt idx="47329" formatCode="General">
                  <c:v>0.97483500000000045</c:v>
                </c:pt>
                <c:pt idx="47330" formatCode="General">
                  <c:v>0.97485800000000045</c:v>
                </c:pt>
                <c:pt idx="47331" formatCode="General">
                  <c:v>0.97487299999999999</c:v>
                </c:pt>
                <c:pt idx="47332" formatCode="General">
                  <c:v>0.97489500000000073</c:v>
                </c:pt>
                <c:pt idx="47333" formatCode="General">
                  <c:v>0.97491700000000003</c:v>
                </c:pt>
                <c:pt idx="47334" formatCode="General">
                  <c:v>0.97494000000000058</c:v>
                </c:pt>
                <c:pt idx="47335" formatCode="General">
                  <c:v>0.97495500000000046</c:v>
                </c:pt>
                <c:pt idx="47336" formatCode="General">
                  <c:v>0.97497699999999998</c:v>
                </c:pt>
                <c:pt idx="47337" formatCode="General">
                  <c:v>0.97500000000000042</c:v>
                </c:pt>
                <c:pt idx="47338" formatCode="General">
                  <c:v>0.97501499999999997</c:v>
                </c:pt>
                <c:pt idx="47339" formatCode="General">
                  <c:v>0.97503700000000004</c:v>
                </c:pt>
                <c:pt idx="47340" formatCode="General">
                  <c:v>0.97506000000000004</c:v>
                </c:pt>
                <c:pt idx="47341" formatCode="General">
                  <c:v>0.97508300000000003</c:v>
                </c:pt>
                <c:pt idx="47342" formatCode="General">
                  <c:v>0.97509800000000046</c:v>
                </c:pt>
                <c:pt idx="47343" formatCode="General">
                  <c:v>0.97511999999999999</c:v>
                </c:pt>
                <c:pt idx="47344" formatCode="General">
                  <c:v>0.97514199999999995</c:v>
                </c:pt>
                <c:pt idx="47345" formatCode="General">
                  <c:v>0.9751649999999995</c:v>
                </c:pt>
                <c:pt idx="47346" formatCode="General">
                  <c:v>0.97518000000000005</c:v>
                </c:pt>
                <c:pt idx="47347" formatCode="General">
                  <c:v>0.97520300000000004</c:v>
                </c:pt>
                <c:pt idx="47348" formatCode="General">
                  <c:v>0.97522500000000045</c:v>
                </c:pt>
                <c:pt idx="47349" formatCode="General">
                  <c:v>0.97524800000000045</c:v>
                </c:pt>
                <c:pt idx="47350" formatCode="General">
                  <c:v>0.97526199999999996</c:v>
                </c:pt>
                <c:pt idx="47351" formatCode="General">
                  <c:v>0.97528499999999996</c:v>
                </c:pt>
                <c:pt idx="47352" formatCode="General">
                  <c:v>0.97530799999999951</c:v>
                </c:pt>
                <c:pt idx="47353" formatCode="General">
                  <c:v>0.97533000000000003</c:v>
                </c:pt>
                <c:pt idx="47354" formatCode="General">
                  <c:v>0.97534500000000046</c:v>
                </c:pt>
                <c:pt idx="47355" formatCode="General">
                  <c:v>0.97536699999999943</c:v>
                </c:pt>
                <c:pt idx="47356" formatCode="General">
                  <c:v>0.97538999999999998</c:v>
                </c:pt>
                <c:pt idx="47357" formatCode="General">
                  <c:v>0.9754119999999995</c:v>
                </c:pt>
                <c:pt idx="47358" formatCode="General">
                  <c:v>0.97542799999999996</c:v>
                </c:pt>
                <c:pt idx="47359" formatCode="General">
                  <c:v>0.97545000000000004</c:v>
                </c:pt>
                <c:pt idx="47360" formatCode="General">
                  <c:v>0.97547300000000003</c:v>
                </c:pt>
                <c:pt idx="47361" formatCode="General">
                  <c:v>0.97549500000000045</c:v>
                </c:pt>
                <c:pt idx="47362" formatCode="General">
                  <c:v>0.97550999999999999</c:v>
                </c:pt>
                <c:pt idx="47363" formatCode="General">
                  <c:v>0.97553299999999943</c:v>
                </c:pt>
                <c:pt idx="47364" formatCode="General">
                  <c:v>0.97555499999999951</c:v>
                </c:pt>
                <c:pt idx="47365" formatCode="General">
                  <c:v>0.97557700000000003</c:v>
                </c:pt>
                <c:pt idx="47366" formatCode="General">
                  <c:v>0.97559200000000001</c:v>
                </c:pt>
                <c:pt idx="47367" formatCode="General">
                  <c:v>0.97561500000000045</c:v>
                </c:pt>
                <c:pt idx="47368" formatCode="General">
                  <c:v>0.97563699999999998</c:v>
                </c:pt>
                <c:pt idx="47369" formatCode="General">
                  <c:v>0.97566000000000042</c:v>
                </c:pt>
                <c:pt idx="47370" formatCode="General">
                  <c:v>0.97567500000000074</c:v>
                </c:pt>
                <c:pt idx="47371" formatCode="General">
                  <c:v>0.97569799999999995</c:v>
                </c:pt>
                <c:pt idx="47372" formatCode="General">
                  <c:v>0.97572000000000059</c:v>
                </c:pt>
                <c:pt idx="47373" formatCode="General">
                  <c:v>0.97574300000000058</c:v>
                </c:pt>
                <c:pt idx="47374" formatCode="General">
                  <c:v>0.97575800000000046</c:v>
                </c:pt>
                <c:pt idx="47375" formatCode="General">
                  <c:v>0.97578000000000042</c:v>
                </c:pt>
                <c:pt idx="47376" formatCode="General">
                  <c:v>0.97580199999999995</c:v>
                </c:pt>
                <c:pt idx="47377" formatCode="General">
                  <c:v>0.97582500000000072</c:v>
                </c:pt>
                <c:pt idx="47378" formatCode="General">
                  <c:v>0.97584000000000071</c:v>
                </c:pt>
                <c:pt idx="47379" formatCode="General">
                  <c:v>0.97586200000000001</c:v>
                </c:pt>
                <c:pt idx="47380" formatCode="General">
                  <c:v>0.97588500000000045</c:v>
                </c:pt>
                <c:pt idx="47381" formatCode="General">
                  <c:v>0.97590800000000044</c:v>
                </c:pt>
                <c:pt idx="47382" formatCode="General">
                  <c:v>0.97592299999999998</c:v>
                </c:pt>
                <c:pt idx="47383" formatCode="General">
                  <c:v>0.97594499999999995</c:v>
                </c:pt>
                <c:pt idx="47384" formatCode="General">
                  <c:v>0.9759679999999995</c:v>
                </c:pt>
                <c:pt idx="47385" formatCode="General">
                  <c:v>0.97599000000000058</c:v>
                </c:pt>
                <c:pt idx="47386" formatCode="General">
                  <c:v>0.97600500000000046</c:v>
                </c:pt>
                <c:pt idx="47387" formatCode="General">
                  <c:v>0.97602699999999998</c:v>
                </c:pt>
                <c:pt idx="47388" formatCode="General">
                  <c:v>0.97605000000000042</c:v>
                </c:pt>
                <c:pt idx="47389" formatCode="General">
                  <c:v>0.97607299999999997</c:v>
                </c:pt>
                <c:pt idx="47390" formatCode="General">
                  <c:v>0.97608700000000004</c:v>
                </c:pt>
                <c:pt idx="47391" formatCode="General">
                  <c:v>0.97611000000000003</c:v>
                </c:pt>
                <c:pt idx="47392" formatCode="General">
                  <c:v>0.97613300000000003</c:v>
                </c:pt>
                <c:pt idx="47393" formatCode="General">
                  <c:v>0.97615499999999999</c:v>
                </c:pt>
                <c:pt idx="47394" formatCode="General">
                  <c:v>0.97616999999999998</c:v>
                </c:pt>
                <c:pt idx="47395" formatCode="General">
                  <c:v>0.97619199999999995</c:v>
                </c:pt>
                <c:pt idx="47396" formatCode="General">
                  <c:v>0.97621500000000005</c:v>
                </c:pt>
                <c:pt idx="47397" formatCode="General">
                  <c:v>0.97623700000000002</c:v>
                </c:pt>
                <c:pt idx="47398" formatCode="General">
                  <c:v>0.97625200000000001</c:v>
                </c:pt>
                <c:pt idx="47399" formatCode="General">
                  <c:v>0.97627500000000045</c:v>
                </c:pt>
                <c:pt idx="47400" formatCode="General">
                  <c:v>0.97629800000000044</c:v>
                </c:pt>
                <c:pt idx="47401" formatCode="General">
                  <c:v>0.97631999999999997</c:v>
                </c:pt>
                <c:pt idx="47402" formatCode="General">
                  <c:v>0.97633499999999951</c:v>
                </c:pt>
                <c:pt idx="47403" formatCode="General">
                  <c:v>0.9763579999999995</c:v>
                </c:pt>
                <c:pt idx="47404" formatCode="General">
                  <c:v>0.97638000000000003</c:v>
                </c:pt>
                <c:pt idx="47405" formatCode="General">
                  <c:v>0.97639500000000046</c:v>
                </c:pt>
                <c:pt idx="47406" formatCode="General">
                  <c:v>0.97641699999999942</c:v>
                </c:pt>
                <c:pt idx="47407" formatCode="General">
                  <c:v>0.97643999999999997</c:v>
                </c:pt>
                <c:pt idx="47408" formatCode="General">
                  <c:v>0.97646199999999961</c:v>
                </c:pt>
                <c:pt idx="47409" formatCode="General">
                  <c:v>0.97647799999999996</c:v>
                </c:pt>
                <c:pt idx="47410" formatCode="General">
                  <c:v>0.97650000000000003</c:v>
                </c:pt>
                <c:pt idx="47411" formatCode="General">
                  <c:v>0.97652300000000003</c:v>
                </c:pt>
                <c:pt idx="47412" formatCode="General">
                  <c:v>0.97654500000000044</c:v>
                </c:pt>
                <c:pt idx="47413" formatCode="General">
                  <c:v>0.97655999999999998</c:v>
                </c:pt>
                <c:pt idx="47414" formatCode="General">
                  <c:v>0.97658299999999942</c:v>
                </c:pt>
                <c:pt idx="47415" formatCode="General">
                  <c:v>0.97660499999999995</c:v>
                </c:pt>
                <c:pt idx="47416" formatCode="General">
                  <c:v>0.97662700000000058</c:v>
                </c:pt>
                <c:pt idx="47417" formatCode="General">
                  <c:v>0.97664200000000045</c:v>
                </c:pt>
                <c:pt idx="47418" formatCode="General">
                  <c:v>0.97666500000000045</c:v>
                </c:pt>
                <c:pt idx="47419" formatCode="General">
                  <c:v>0.97668699999999997</c:v>
                </c:pt>
                <c:pt idx="47420" formatCode="General">
                  <c:v>0.97671000000000041</c:v>
                </c:pt>
                <c:pt idx="47421" formatCode="General">
                  <c:v>0.97672499999999995</c:v>
                </c:pt>
                <c:pt idx="47422" formatCode="General">
                  <c:v>0.97674799999999995</c:v>
                </c:pt>
                <c:pt idx="47423" formatCode="General">
                  <c:v>0.97677000000000058</c:v>
                </c:pt>
                <c:pt idx="47424" formatCode="General">
                  <c:v>0.97679300000000058</c:v>
                </c:pt>
                <c:pt idx="47425" formatCode="General">
                  <c:v>0.97680800000000045</c:v>
                </c:pt>
                <c:pt idx="47426" formatCode="General">
                  <c:v>0.97683000000000042</c:v>
                </c:pt>
                <c:pt idx="47427" formatCode="General">
                  <c:v>0.97685200000000005</c:v>
                </c:pt>
                <c:pt idx="47428" formatCode="General">
                  <c:v>0.97687500000000071</c:v>
                </c:pt>
                <c:pt idx="47429" formatCode="General">
                  <c:v>0.9768900000000007</c:v>
                </c:pt>
                <c:pt idx="47430" formatCode="General">
                  <c:v>0.976912</c:v>
                </c:pt>
                <c:pt idx="47431" formatCode="General">
                  <c:v>0.97693500000000044</c:v>
                </c:pt>
                <c:pt idx="47432" formatCode="General">
                  <c:v>0.97695699999999996</c:v>
                </c:pt>
                <c:pt idx="47433" formatCode="General">
                  <c:v>0.97697199999999995</c:v>
                </c:pt>
                <c:pt idx="47434" formatCode="General">
                  <c:v>0.97699499999999995</c:v>
                </c:pt>
                <c:pt idx="47435" formatCode="General">
                  <c:v>0.97701800000000005</c:v>
                </c:pt>
                <c:pt idx="47436" formatCode="General">
                  <c:v>0.97704000000000046</c:v>
                </c:pt>
                <c:pt idx="47437" formatCode="General">
                  <c:v>0.97705500000000045</c:v>
                </c:pt>
                <c:pt idx="47438" formatCode="General">
                  <c:v>0.97707699999999997</c:v>
                </c:pt>
                <c:pt idx="47439" formatCode="General">
                  <c:v>0.97710000000000041</c:v>
                </c:pt>
                <c:pt idx="47440" formatCode="General">
                  <c:v>0.97712200000000005</c:v>
                </c:pt>
                <c:pt idx="47441" formatCode="General">
                  <c:v>0.97713700000000003</c:v>
                </c:pt>
                <c:pt idx="47442" formatCode="General">
                  <c:v>0.97716000000000003</c:v>
                </c:pt>
                <c:pt idx="47443" formatCode="General">
                  <c:v>0.97718300000000002</c:v>
                </c:pt>
                <c:pt idx="47444" formatCode="General">
                  <c:v>0.97720499999999999</c:v>
                </c:pt>
                <c:pt idx="47445" formatCode="General">
                  <c:v>0.97721999999999998</c:v>
                </c:pt>
                <c:pt idx="47446" formatCode="General">
                  <c:v>0.97724299999999997</c:v>
                </c:pt>
                <c:pt idx="47447" formatCode="General">
                  <c:v>0.97726500000000005</c:v>
                </c:pt>
                <c:pt idx="47448" formatCode="General">
                  <c:v>0.97728700000000002</c:v>
                </c:pt>
                <c:pt idx="47449" formatCode="General">
                  <c:v>0.977302</c:v>
                </c:pt>
                <c:pt idx="47450" formatCode="General">
                  <c:v>0.97732500000000044</c:v>
                </c:pt>
                <c:pt idx="47451" formatCode="General">
                  <c:v>0.97734699999999997</c:v>
                </c:pt>
                <c:pt idx="47452" formatCode="General">
                  <c:v>0.97736999999999996</c:v>
                </c:pt>
                <c:pt idx="47453" formatCode="General">
                  <c:v>0.9773849999999995</c:v>
                </c:pt>
                <c:pt idx="47454" formatCode="General">
                  <c:v>0.97740800000000005</c:v>
                </c:pt>
                <c:pt idx="47455" formatCode="General">
                  <c:v>0.97743000000000002</c:v>
                </c:pt>
                <c:pt idx="47456" formatCode="General">
                  <c:v>0.97745300000000002</c:v>
                </c:pt>
                <c:pt idx="47457" formatCode="General">
                  <c:v>0.977468</c:v>
                </c:pt>
                <c:pt idx="47458" formatCode="General">
                  <c:v>0.97748999999999997</c:v>
                </c:pt>
                <c:pt idx="47459" formatCode="General">
                  <c:v>0.9775119999999996</c:v>
                </c:pt>
                <c:pt idx="47460" formatCode="General">
                  <c:v>0.97753500000000004</c:v>
                </c:pt>
                <c:pt idx="47461" formatCode="General">
                  <c:v>0.97755000000000003</c:v>
                </c:pt>
                <c:pt idx="47462" formatCode="General">
                  <c:v>0.977572</c:v>
                </c:pt>
                <c:pt idx="47463" formatCode="General">
                  <c:v>0.97759499999999999</c:v>
                </c:pt>
                <c:pt idx="47464" formatCode="General">
                  <c:v>0.97761799999999999</c:v>
                </c:pt>
                <c:pt idx="47465" formatCode="General">
                  <c:v>0.97763299999999997</c:v>
                </c:pt>
                <c:pt idx="47466" formatCode="General">
                  <c:v>0.97765500000000072</c:v>
                </c:pt>
                <c:pt idx="47467" formatCode="General">
                  <c:v>0.97767800000000071</c:v>
                </c:pt>
                <c:pt idx="47468" formatCode="General">
                  <c:v>0.97770000000000046</c:v>
                </c:pt>
                <c:pt idx="47469" formatCode="General">
                  <c:v>0.97771500000000044</c:v>
                </c:pt>
                <c:pt idx="47470" formatCode="General">
                  <c:v>0.97773699999999997</c:v>
                </c:pt>
                <c:pt idx="47471" formatCode="General">
                  <c:v>0.97776000000000041</c:v>
                </c:pt>
                <c:pt idx="47472" formatCode="General">
                  <c:v>0.97777499999999995</c:v>
                </c:pt>
                <c:pt idx="47473" formatCode="General">
                  <c:v>0.97779700000000058</c:v>
                </c:pt>
                <c:pt idx="47474" formatCode="General">
                  <c:v>0.97782000000000058</c:v>
                </c:pt>
                <c:pt idx="47475" formatCode="General">
                  <c:v>0.97784300000000046</c:v>
                </c:pt>
                <c:pt idx="47476" formatCode="General">
                  <c:v>0.97785800000000045</c:v>
                </c:pt>
                <c:pt idx="47477" formatCode="General">
                  <c:v>0.97788000000000042</c:v>
                </c:pt>
                <c:pt idx="47478" formatCode="General">
                  <c:v>0.97790200000000005</c:v>
                </c:pt>
                <c:pt idx="47479" formatCode="General">
                  <c:v>0.97792500000000071</c:v>
                </c:pt>
                <c:pt idx="47480" formatCode="General">
                  <c:v>0.97794000000000059</c:v>
                </c:pt>
                <c:pt idx="47481" formatCode="General">
                  <c:v>0.977962</c:v>
                </c:pt>
                <c:pt idx="47482" formatCode="General">
                  <c:v>0.97798499999999999</c:v>
                </c:pt>
                <c:pt idx="47483" formatCode="General">
                  <c:v>0.97800799999999999</c:v>
                </c:pt>
                <c:pt idx="47484" formatCode="General">
                  <c:v>0.97802199999999995</c:v>
                </c:pt>
                <c:pt idx="47485" formatCode="General">
                  <c:v>0.97804500000000072</c:v>
                </c:pt>
                <c:pt idx="47486" formatCode="General">
                  <c:v>0.97806800000000005</c:v>
                </c:pt>
                <c:pt idx="47487" formatCode="General">
                  <c:v>0.97809000000000046</c:v>
                </c:pt>
                <c:pt idx="47488" formatCode="General">
                  <c:v>0.97810500000000045</c:v>
                </c:pt>
                <c:pt idx="47489" formatCode="General">
                  <c:v>0.97812699999999997</c:v>
                </c:pt>
                <c:pt idx="47490" formatCode="General">
                  <c:v>0.97815000000000041</c:v>
                </c:pt>
                <c:pt idx="47491" formatCode="General">
                  <c:v>0.97817200000000004</c:v>
                </c:pt>
                <c:pt idx="47492" formatCode="General">
                  <c:v>0.9781879999999995</c:v>
                </c:pt>
                <c:pt idx="47493" formatCode="General">
                  <c:v>0.97821000000000002</c:v>
                </c:pt>
                <c:pt idx="47494" formatCode="General">
                  <c:v>0.97823300000000002</c:v>
                </c:pt>
                <c:pt idx="47495" formatCode="General">
                  <c:v>0.97825499999999999</c:v>
                </c:pt>
                <c:pt idx="47496" formatCode="General">
                  <c:v>0.97826999999999997</c:v>
                </c:pt>
                <c:pt idx="47497" formatCode="General">
                  <c:v>0.97829299999999997</c:v>
                </c:pt>
                <c:pt idx="47498" formatCode="General">
                  <c:v>0.97831500000000005</c:v>
                </c:pt>
                <c:pt idx="47499" formatCode="General">
                  <c:v>0.97833700000000001</c:v>
                </c:pt>
                <c:pt idx="47500" formatCode="General">
                  <c:v>0.978352</c:v>
                </c:pt>
                <c:pt idx="47501" formatCode="General">
                  <c:v>0.97837499999999999</c:v>
                </c:pt>
                <c:pt idx="47502" formatCode="General">
                  <c:v>0.97839699999999996</c:v>
                </c:pt>
                <c:pt idx="47503" formatCode="General">
                  <c:v>0.97841999999999996</c:v>
                </c:pt>
                <c:pt idx="47504" formatCode="General">
                  <c:v>0.97843500000000005</c:v>
                </c:pt>
                <c:pt idx="47505" formatCode="General">
                  <c:v>0.97845800000000005</c:v>
                </c:pt>
                <c:pt idx="47506" formatCode="General">
                  <c:v>0.97848000000000002</c:v>
                </c:pt>
                <c:pt idx="47507" formatCode="General">
                  <c:v>0.97850300000000001</c:v>
                </c:pt>
                <c:pt idx="47508" formatCode="General">
                  <c:v>0.978518</c:v>
                </c:pt>
                <c:pt idx="47509" formatCode="General">
                  <c:v>0.97853999999999997</c:v>
                </c:pt>
                <c:pt idx="47510" formatCode="General">
                  <c:v>0.9785619999999996</c:v>
                </c:pt>
                <c:pt idx="47511" formatCode="General">
                  <c:v>0.97858500000000004</c:v>
                </c:pt>
                <c:pt idx="47512" formatCode="General">
                  <c:v>0.97860000000000058</c:v>
                </c:pt>
                <c:pt idx="47513" formatCode="General">
                  <c:v>0.97862200000000044</c:v>
                </c:pt>
                <c:pt idx="47514" formatCode="General">
                  <c:v>0.97864500000000076</c:v>
                </c:pt>
                <c:pt idx="47515" formatCode="General">
                  <c:v>0.97866699999999951</c:v>
                </c:pt>
                <c:pt idx="47516" formatCode="General">
                  <c:v>0.97868299999999997</c:v>
                </c:pt>
                <c:pt idx="47517" formatCode="General">
                  <c:v>0.97870500000000071</c:v>
                </c:pt>
                <c:pt idx="47518" formatCode="General">
                  <c:v>0.97872800000000071</c:v>
                </c:pt>
                <c:pt idx="47519" formatCode="General">
                  <c:v>0.97875000000000045</c:v>
                </c:pt>
                <c:pt idx="47520" formatCode="General">
                  <c:v>0.97876500000000044</c:v>
                </c:pt>
                <c:pt idx="47521" formatCode="General">
                  <c:v>0.97878699999999996</c:v>
                </c:pt>
                <c:pt idx="47522" formatCode="General">
                  <c:v>0.9788100000000004</c:v>
                </c:pt>
                <c:pt idx="47523" formatCode="General">
                  <c:v>0.97883299999999951</c:v>
                </c:pt>
                <c:pt idx="47524" formatCode="General">
                  <c:v>0.97884700000000058</c:v>
                </c:pt>
                <c:pt idx="47525" formatCode="General">
                  <c:v>0.97887000000000046</c:v>
                </c:pt>
                <c:pt idx="47526" formatCode="General">
                  <c:v>0.97889300000000046</c:v>
                </c:pt>
                <c:pt idx="47527" formatCode="General">
                  <c:v>0.97891499999999998</c:v>
                </c:pt>
                <c:pt idx="47528" formatCode="General">
                  <c:v>0.97893000000000041</c:v>
                </c:pt>
                <c:pt idx="47529" formatCode="General">
                  <c:v>0.97895299999999996</c:v>
                </c:pt>
                <c:pt idx="47530" formatCode="General">
                  <c:v>0.97897500000000071</c:v>
                </c:pt>
                <c:pt idx="47531" formatCode="General">
                  <c:v>0.97899700000000045</c:v>
                </c:pt>
                <c:pt idx="47532" formatCode="General">
                  <c:v>0.97901199999999999</c:v>
                </c:pt>
                <c:pt idx="47533" formatCode="General">
                  <c:v>0.97903499999999999</c:v>
                </c:pt>
                <c:pt idx="47534" formatCode="General">
                  <c:v>0.97905799999999998</c:v>
                </c:pt>
                <c:pt idx="47535" formatCode="General">
                  <c:v>0.97907999999999995</c:v>
                </c:pt>
                <c:pt idx="47536" formatCode="General">
                  <c:v>0.97909500000000071</c:v>
                </c:pt>
                <c:pt idx="47537" formatCode="General">
                  <c:v>0.97911800000000004</c:v>
                </c:pt>
                <c:pt idx="47538" formatCode="General">
                  <c:v>0.97914000000000045</c:v>
                </c:pt>
                <c:pt idx="47539" formatCode="General">
                  <c:v>0.97915500000000044</c:v>
                </c:pt>
                <c:pt idx="47540" formatCode="General">
                  <c:v>0.97917799999999999</c:v>
                </c:pt>
                <c:pt idx="47541" formatCode="General">
                  <c:v>0.9792000000000004</c:v>
                </c:pt>
                <c:pt idx="47542" formatCode="General">
                  <c:v>0.97922200000000004</c:v>
                </c:pt>
                <c:pt idx="47543" formatCode="General">
                  <c:v>0.97923700000000002</c:v>
                </c:pt>
                <c:pt idx="47544" formatCode="General">
                  <c:v>0.97926000000000002</c:v>
                </c:pt>
                <c:pt idx="47545" formatCode="General">
                  <c:v>0.97928199999999999</c:v>
                </c:pt>
                <c:pt idx="47546" formatCode="General">
                  <c:v>0.97930499999999998</c:v>
                </c:pt>
                <c:pt idx="47547" formatCode="General">
                  <c:v>0.97931999999999997</c:v>
                </c:pt>
                <c:pt idx="47548" formatCode="General">
                  <c:v>0.97934299999999996</c:v>
                </c:pt>
                <c:pt idx="47549" formatCode="General">
                  <c:v>0.97936500000000004</c:v>
                </c:pt>
                <c:pt idx="47550" formatCode="General">
                  <c:v>0.97938800000000004</c:v>
                </c:pt>
                <c:pt idx="47551" formatCode="General">
                  <c:v>0.97940199999999999</c:v>
                </c:pt>
                <c:pt idx="47552" formatCode="General">
                  <c:v>0.97942499999999999</c:v>
                </c:pt>
                <c:pt idx="47553" formatCode="General">
                  <c:v>0.97944699999999996</c:v>
                </c:pt>
                <c:pt idx="47554" formatCode="General">
                  <c:v>0.97946999999999951</c:v>
                </c:pt>
                <c:pt idx="47555" formatCode="General">
                  <c:v>0.97948500000000005</c:v>
                </c:pt>
                <c:pt idx="47556" formatCode="General">
                  <c:v>0.97950700000000002</c:v>
                </c:pt>
                <c:pt idx="47557" formatCode="General">
                  <c:v>0.97953000000000001</c:v>
                </c:pt>
                <c:pt idx="47558" formatCode="General">
                  <c:v>0.97955300000000001</c:v>
                </c:pt>
                <c:pt idx="47559" formatCode="General">
                  <c:v>0.97956799999999955</c:v>
                </c:pt>
                <c:pt idx="47560" formatCode="General">
                  <c:v>0.97958999999999996</c:v>
                </c:pt>
                <c:pt idx="47561" formatCode="General">
                  <c:v>0.97961200000000004</c:v>
                </c:pt>
                <c:pt idx="47562" formatCode="General">
                  <c:v>0.9796350000000007</c:v>
                </c:pt>
                <c:pt idx="47563" formatCode="General">
                  <c:v>0.97965000000000046</c:v>
                </c:pt>
                <c:pt idx="47564" formatCode="General">
                  <c:v>0.97967200000000043</c:v>
                </c:pt>
                <c:pt idx="47565" formatCode="General">
                  <c:v>0.97969500000000076</c:v>
                </c:pt>
                <c:pt idx="47566" formatCode="General">
                  <c:v>0.97971799999999998</c:v>
                </c:pt>
                <c:pt idx="47567" formatCode="General">
                  <c:v>0.97973200000000005</c:v>
                </c:pt>
                <c:pt idx="47568" formatCode="General">
                  <c:v>0.97975500000000071</c:v>
                </c:pt>
                <c:pt idx="47569" formatCode="General">
                  <c:v>0.9797780000000007</c:v>
                </c:pt>
                <c:pt idx="47570" formatCode="General">
                  <c:v>0.97980000000000045</c:v>
                </c:pt>
                <c:pt idx="47571" formatCode="General">
                  <c:v>0.97981499999999999</c:v>
                </c:pt>
                <c:pt idx="47572" formatCode="General">
                  <c:v>0.97983699999999996</c:v>
                </c:pt>
                <c:pt idx="47573" formatCode="General">
                  <c:v>0.97985999999999995</c:v>
                </c:pt>
                <c:pt idx="47574" formatCode="General">
                  <c:v>0.97988200000000003</c:v>
                </c:pt>
                <c:pt idx="47575" formatCode="General">
                  <c:v>0.97989700000000046</c:v>
                </c:pt>
                <c:pt idx="47576" formatCode="General">
                  <c:v>0.97992000000000046</c:v>
                </c:pt>
                <c:pt idx="47577" formatCode="General">
                  <c:v>0.97994300000000045</c:v>
                </c:pt>
                <c:pt idx="47578" formatCode="General">
                  <c:v>0.97996499999999997</c:v>
                </c:pt>
                <c:pt idx="47579" formatCode="General">
                  <c:v>0.97998000000000041</c:v>
                </c:pt>
                <c:pt idx="47580" formatCode="General">
                  <c:v>0.98000299999999929</c:v>
                </c:pt>
                <c:pt idx="47581" formatCode="General">
                  <c:v>0.98002500000000003</c:v>
                </c:pt>
                <c:pt idx="47582" formatCode="General">
                  <c:v>0.980047</c:v>
                </c:pt>
                <c:pt idx="47583" formatCode="General">
                  <c:v>0.98006199999999954</c:v>
                </c:pt>
                <c:pt idx="47584" formatCode="General">
                  <c:v>0.98008499999999943</c:v>
                </c:pt>
                <c:pt idx="47585" formatCode="General">
                  <c:v>0.98010699999999928</c:v>
                </c:pt>
                <c:pt idx="47586" formatCode="General">
                  <c:v>0.9801299999999995</c:v>
                </c:pt>
                <c:pt idx="47587" formatCode="General">
                  <c:v>0.98014500000000004</c:v>
                </c:pt>
                <c:pt idx="47588" formatCode="General">
                  <c:v>0.98016799999999937</c:v>
                </c:pt>
                <c:pt idx="47589" formatCode="General">
                  <c:v>0.98019000000000001</c:v>
                </c:pt>
                <c:pt idx="47590" formatCode="General">
                  <c:v>0.98021299999999922</c:v>
                </c:pt>
                <c:pt idx="47591" formatCode="General">
                  <c:v>0.98022799999999954</c:v>
                </c:pt>
                <c:pt idx="47592" formatCode="General">
                  <c:v>0.98024999999999951</c:v>
                </c:pt>
                <c:pt idx="47593" formatCode="General">
                  <c:v>0.98027199999999959</c:v>
                </c:pt>
                <c:pt idx="47594" formatCode="General">
                  <c:v>0.98029500000000003</c:v>
                </c:pt>
                <c:pt idx="47595" formatCode="General">
                  <c:v>0.98030999999999957</c:v>
                </c:pt>
                <c:pt idx="47596" formatCode="General">
                  <c:v>0.98033199999999943</c:v>
                </c:pt>
                <c:pt idx="47597" formatCode="General">
                  <c:v>0.98035499999999942</c:v>
                </c:pt>
                <c:pt idx="47598" formatCode="General">
                  <c:v>0.98037699999999939</c:v>
                </c:pt>
                <c:pt idx="47599" formatCode="General">
                  <c:v>0.98039299999999929</c:v>
                </c:pt>
                <c:pt idx="47600" formatCode="General">
                  <c:v>0.98041499999999937</c:v>
                </c:pt>
                <c:pt idx="47601" formatCode="General">
                  <c:v>0.98043799999999937</c:v>
                </c:pt>
                <c:pt idx="47602" formatCode="General">
                  <c:v>0.98045999999999955</c:v>
                </c:pt>
                <c:pt idx="47603" formatCode="General">
                  <c:v>0.98047499999999943</c:v>
                </c:pt>
                <c:pt idx="47604" formatCode="General">
                  <c:v>0.98049699999999929</c:v>
                </c:pt>
                <c:pt idx="47605" formatCode="General">
                  <c:v>0.98051999999999928</c:v>
                </c:pt>
                <c:pt idx="47606" formatCode="General">
                  <c:v>0.98053499999999938</c:v>
                </c:pt>
                <c:pt idx="47607" formatCode="General">
                  <c:v>0.98055699999999935</c:v>
                </c:pt>
                <c:pt idx="47608" formatCode="General">
                  <c:v>0.98057999999999956</c:v>
                </c:pt>
                <c:pt idx="47609" formatCode="General">
                  <c:v>0.980603</c:v>
                </c:pt>
                <c:pt idx="47610" formatCode="General">
                  <c:v>0.98061799999999955</c:v>
                </c:pt>
                <c:pt idx="47611" formatCode="General">
                  <c:v>0.98063999999999996</c:v>
                </c:pt>
                <c:pt idx="47612" formatCode="General">
                  <c:v>0.98066299999999929</c:v>
                </c:pt>
                <c:pt idx="47613" formatCode="General">
                  <c:v>0.98068500000000003</c:v>
                </c:pt>
                <c:pt idx="47614" formatCode="General">
                  <c:v>0.98070000000000002</c:v>
                </c:pt>
                <c:pt idx="47615" formatCode="General">
                  <c:v>0.98072199999999998</c:v>
                </c:pt>
                <c:pt idx="47616" formatCode="General">
                  <c:v>0.98074499999999998</c:v>
                </c:pt>
                <c:pt idx="47617" formatCode="General">
                  <c:v>0.98076799999999942</c:v>
                </c:pt>
                <c:pt idx="47618" formatCode="General">
                  <c:v>0.9807819999999996</c:v>
                </c:pt>
                <c:pt idx="47619" formatCode="General">
                  <c:v>0.98080500000000004</c:v>
                </c:pt>
                <c:pt idx="47620" formatCode="General">
                  <c:v>0.98082800000000003</c:v>
                </c:pt>
                <c:pt idx="47621" formatCode="General">
                  <c:v>0.98085</c:v>
                </c:pt>
                <c:pt idx="47622" formatCode="General">
                  <c:v>0.98086499999999943</c:v>
                </c:pt>
                <c:pt idx="47623" formatCode="General">
                  <c:v>0.98088799999999943</c:v>
                </c:pt>
                <c:pt idx="47624" formatCode="General">
                  <c:v>0.9809099999999995</c:v>
                </c:pt>
                <c:pt idx="47625" formatCode="General">
                  <c:v>0.98093199999999958</c:v>
                </c:pt>
                <c:pt idx="47626" formatCode="General">
                  <c:v>0.98094700000000001</c:v>
                </c:pt>
                <c:pt idx="47627" formatCode="General">
                  <c:v>0.98097000000000001</c:v>
                </c:pt>
                <c:pt idx="47628" formatCode="General">
                  <c:v>0.980993</c:v>
                </c:pt>
                <c:pt idx="47629" formatCode="General">
                  <c:v>0.98101499999999942</c:v>
                </c:pt>
                <c:pt idx="47630" formatCode="General">
                  <c:v>0.98102999999999996</c:v>
                </c:pt>
                <c:pt idx="47631" formatCode="General">
                  <c:v>0.98105299999999929</c:v>
                </c:pt>
                <c:pt idx="47632" formatCode="General">
                  <c:v>0.98107500000000003</c:v>
                </c:pt>
                <c:pt idx="47633" formatCode="General">
                  <c:v>0.981097</c:v>
                </c:pt>
                <c:pt idx="47634" formatCode="General">
                  <c:v>0.98111199999999943</c:v>
                </c:pt>
                <c:pt idx="47635" formatCode="General">
                  <c:v>0.98113499999999942</c:v>
                </c:pt>
                <c:pt idx="47636" formatCode="General">
                  <c:v>0.98115699999999928</c:v>
                </c:pt>
                <c:pt idx="47637" formatCode="General">
                  <c:v>0.98117999999999961</c:v>
                </c:pt>
                <c:pt idx="47638" formatCode="General">
                  <c:v>0.98119500000000004</c:v>
                </c:pt>
                <c:pt idx="47639" formatCode="General">
                  <c:v>0.98121799999999937</c:v>
                </c:pt>
                <c:pt idx="47640" formatCode="General">
                  <c:v>0.98124</c:v>
                </c:pt>
                <c:pt idx="47641" formatCode="General">
                  <c:v>0.98126299999999922</c:v>
                </c:pt>
                <c:pt idx="47642" formatCode="General">
                  <c:v>0.98127799999999943</c:v>
                </c:pt>
                <c:pt idx="47643" formatCode="General">
                  <c:v>0.98129999999999951</c:v>
                </c:pt>
                <c:pt idx="47644" formatCode="General">
                  <c:v>0.98132199999999958</c:v>
                </c:pt>
                <c:pt idx="47645" formatCode="General">
                  <c:v>0.98134500000000002</c:v>
                </c:pt>
                <c:pt idx="47646" formatCode="General">
                  <c:v>0.98135999999999957</c:v>
                </c:pt>
                <c:pt idx="47647" formatCode="General">
                  <c:v>0.98138199999999942</c:v>
                </c:pt>
                <c:pt idx="47648" formatCode="General">
                  <c:v>0.98140499999999942</c:v>
                </c:pt>
                <c:pt idx="47649" formatCode="General">
                  <c:v>0.98142799999999941</c:v>
                </c:pt>
                <c:pt idx="47650" formatCode="General">
                  <c:v>0.98144299999999929</c:v>
                </c:pt>
                <c:pt idx="47651" formatCode="General">
                  <c:v>0.98146499999999937</c:v>
                </c:pt>
                <c:pt idx="47652" formatCode="General">
                  <c:v>0.98148799999999936</c:v>
                </c:pt>
                <c:pt idx="47653" formatCode="General">
                  <c:v>0.98150999999999955</c:v>
                </c:pt>
                <c:pt idx="47654" formatCode="General">
                  <c:v>0.98152499999999943</c:v>
                </c:pt>
                <c:pt idx="47655" formatCode="General">
                  <c:v>0.98154699999999928</c:v>
                </c:pt>
                <c:pt idx="47656" formatCode="General">
                  <c:v>0.98156999999999939</c:v>
                </c:pt>
                <c:pt idx="47657" formatCode="General">
                  <c:v>0.98159199999999958</c:v>
                </c:pt>
                <c:pt idx="47658" formatCode="General">
                  <c:v>0.98160700000000001</c:v>
                </c:pt>
                <c:pt idx="47659" formatCode="General">
                  <c:v>0.98163</c:v>
                </c:pt>
                <c:pt idx="47660" formatCode="General">
                  <c:v>0.98165199999999997</c:v>
                </c:pt>
                <c:pt idx="47661" formatCode="General">
                  <c:v>0.98167499999999996</c:v>
                </c:pt>
                <c:pt idx="47662" formatCode="General">
                  <c:v>0.98168999999999951</c:v>
                </c:pt>
                <c:pt idx="47663" formatCode="General">
                  <c:v>0.98171299999999928</c:v>
                </c:pt>
                <c:pt idx="47664" formatCode="General">
                  <c:v>0.98173500000000002</c:v>
                </c:pt>
                <c:pt idx="47665" formatCode="General">
                  <c:v>0.98175699999999955</c:v>
                </c:pt>
                <c:pt idx="47666" formatCode="General">
                  <c:v>0.98177199999999998</c:v>
                </c:pt>
                <c:pt idx="47667" formatCode="General">
                  <c:v>0.98179499999999997</c:v>
                </c:pt>
                <c:pt idx="47668" formatCode="General">
                  <c:v>0.98181699999999938</c:v>
                </c:pt>
                <c:pt idx="47669" formatCode="General">
                  <c:v>0.98184000000000005</c:v>
                </c:pt>
                <c:pt idx="47670" formatCode="General">
                  <c:v>0.98185500000000003</c:v>
                </c:pt>
                <c:pt idx="47671" formatCode="General">
                  <c:v>0.98187800000000003</c:v>
                </c:pt>
                <c:pt idx="47672" formatCode="General">
                  <c:v>0.9819</c:v>
                </c:pt>
                <c:pt idx="47673" formatCode="General">
                  <c:v>0.98191499999999943</c:v>
                </c:pt>
                <c:pt idx="47674" formatCode="General">
                  <c:v>0.98193799999999942</c:v>
                </c:pt>
                <c:pt idx="47675" formatCode="General">
                  <c:v>0.98196000000000006</c:v>
                </c:pt>
                <c:pt idx="47676" formatCode="General">
                  <c:v>0.98198199999999958</c:v>
                </c:pt>
                <c:pt idx="47677" formatCode="General">
                  <c:v>0.98199700000000001</c:v>
                </c:pt>
                <c:pt idx="47678" formatCode="General">
                  <c:v>0.98202</c:v>
                </c:pt>
                <c:pt idx="47679" formatCode="General">
                  <c:v>0.98204199999999997</c:v>
                </c:pt>
                <c:pt idx="47680" formatCode="General">
                  <c:v>0.9820649999999993</c:v>
                </c:pt>
                <c:pt idx="47681" formatCode="General">
                  <c:v>0.98207999999999951</c:v>
                </c:pt>
                <c:pt idx="47682" formatCode="General">
                  <c:v>0.98210299999999928</c:v>
                </c:pt>
                <c:pt idx="47683" formatCode="General">
                  <c:v>0.98212500000000003</c:v>
                </c:pt>
                <c:pt idx="47684" formatCode="General">
                  <c:v>0.98214800000000002</c:v>
                </c:pt>
                <c:pt idx="47685" formatCode="General">
                  <c:v>0.98216299999999923</c:v>
                </c:pt>
                <c:pt idx="47686" formatCode="General">
                  <c:v>0.98218499999999942</c:v>
                </c:pt>
                <c:pt idx="47687" formatCode="General">
                  <c:v>0.98220699999999939</c:v>
                </c:pt>
                <c:pt idx="47688" formatCode="General">
                  <c:v>0.9822299999999996</c:v>
                </c:pt>
                <c:pt idx="47689" formatCode="General">
                  <c:v>0.98224500000000003</c:v>
                </c:pt>
                <c:pt idx="47690" formatCode="General">
                  <c:v>0.98226699999999922</c:v>
                </c:pt>
                <c:pt idx="47691" formatCode="General">
                  <c:v>0.98229</c:v>
                </c:pt>
                <c:pt idx="47692" formatCode="General">
                  <c:v>0.9823129999999991</c:v>
                </c:pt>
                <c:pt idx="47693" formatCode="General">
                  <c:v>0.98232799999999942</c:v>
                </c:pt>
                <c:pt idx="47694" formatCode="General">
                  <c:v>0.9823499999999995</c:v>
                </c:pt>
                <c:pt idx="47695" formatCode="General">
                  <c:v>0.98237299999999939</c:v>
                </c:pt>
                <c:pt idx="47696" formatCode="General">
                  <c:v>0.98239500000000002</c:v>
                </c:pt>
                <c:pt idx="47697" formatCode="General">
                  <c:v>0.98240999999999956</c:v>
                </c:pt>
                <c:pt idx="47698" formatCode="General">
                  <c:v>0.98243199999999942</c:v>
                </c:pt>
                <c:pt idx="47699" formatCode="General">
                  <c:v>0.98245499999999941</c:v>
                </c:pt>
                <c:pt idx="47700" formatCode="General">
                  <c:v>0.9824779999999993</c:v>
                </c:pt>
                <c:pt idx="47701" formatCode="General">
                  <c:v>0.98249199999999959</c:v>
                </c:pt>
                <c:pt idx="47702" formatCode="General">
                  <c:v>0.98251499999999936</c:v>
                </c:pt>
                <c:pt idx="47703" formatCode="General">
                  <c:v>0.98253799999999936</c:v>
                </c:pt>
                <c:pt idx="47704" formatCode="General">
                  <c:v>0.98255999999999954</c:v>
                </c:pt>
                <c:pt idx="47705" formatCode="General">
                  <c:v>0.98257499999999942</c:v>
                </c:pt>
                <c:pt idx="47706" formatCode="General">
                  <c:v>0.98259699999999939</c:v>
                </c:pt>
                <c:pt idx="47707" formatCode="General">
                  <c:v>0.98262000000000005</c:v>
                </c:pt>
                <c:pt idx="47708" formatCode="General">
                  <c:v>0.98264200000000002</c:v>
                </c:pt>
                <c:pt idx="47709" formatCode="General">
                  <c:v>0.982657</c:v>
                </c:pt>
                <c:pt idx="47710" formatCode="General">
                  <c:v>0.98268</c:v>
                </c:pt>
                <c:pt idx="47711" formatCode="General">
                  <c:v>0.98270299999999955</c:v>
                </c:pt>
                <c:pt idx="47712" formatCode="General">
                  <c:v>0.98272499999999996</c:v>
                </c:pt>
                <c:pt idx="47713" formatCode="General">
                  <c:v>0.9827399999999995</c:v>
                </c:pt>
                <c:pt idx="47714" formatCode="General">
                  <c:v>0.98276299999999939</c:v>
                </c:pt>
                <c:pt idx="47715" formatCode="General">
                  <c:v>0.98278500000000002</c:v>
                </c:pt>
                <c:pt idx="47716" formatCode="General">
                  <c:v>0.98280699999999943</c:v>
                </c:pt>
                <c:pt idx="47717" formatCode="General">
                  <c:v>0.98282199999999997</c:v>
                </c:pt>
                <c:pt idx="47718" formatCode="General">
                  <c:v>0.98284499999999997</c:v>
                </c:pt>
                <c:pt idx="47719" formatCode="General">
                  <c:v>0.98286699999999938</c:v>
                </c:pt>
                <c:pt idx="47720" formatCode="General">
                  <c:v>0.98289000000000004</c:v>
                </c:pt>
                <c:pt idx="47721" formatCode="General">
                  <c:v>0.98290500000000003</c:v>
                </c:pt>
                <c:pt idx="47722" formatCode="General">
                  <c:v>0.98292800000000002</c:v>
                </c:pt>
                <c:pt idx="47723" formatCode="General">
                  <c:v>0.98294999999999999</c:v>
                </c:pt>
                <c:pt idx="47724" formatCode="General">
                  <c:v>0.98297299999999943</c:v>
                </c:pt>
                <c:pt idx="47725" formatCode="General">
                  <c:v>0.98298799999999942</c:v>
                </c:pt>
                <c:pt idx="47726" formatCode="General">
                  <c:v>0.98300999999999961</c:v>
                </c:pt>
                <c:pt idx="47727" formatCode="General">
                  <c:v>0.98303199999999957</c:v>
                </c:pt>
                <c:pt idx="47728" formatCode="General">
                  <c:v>0.98305500000000001</c:v>
                </c:pt>
                <c:pt idx="47729" formatCode="General">
                  <c:v>0.98307</c:v>
                </c:pt>
                <c:pt idx="47730" formatCode="General">
                  <c:v>0.98309199999999997</c:v>
                </c:pt>
                <c:pt idx="47731" formatCode="General">
                  <c:v>0.98311499999999929</c:v>
                </c:pt>
                <c:pt idx="47732" formatCode="General">
                  <c:v>0.98313799999999929</c:v>
                </c:pt>
                <c:pt idx="47733" formatCode="General">
                  <c:v>0.98315299999999939</c:v>
                </c:pt>
                <c:pt idx="47734" formatCode="General">
                  <c:v>0.98317500000000002</c:v>
                </c:pt>
                <c:pt idx="47735" formatCode="General">
                  <c:v>0.98319800000000002</c:v>
                </c:pt>
                <c:pt idx="47736" formatCode="General">
                  <c:v>0.98321999999999943</c:v>
                </c:pt>
                <c:pt idx="47737" formatCode="General">
                  <c:v>0.98323499999999942</c:v>
                </c:pt>
                <c:pt idx="47738" formatCode="General">
                  <c:v>0.98325699999999938</c:v>
                </c:pt>
                <c:pt idx="47739" formatCode="General">
                  <c:v>0.9832799999999996</c:v>
                </c:pt>
                <c:pt idx="47740" formatCode="General">
                  <c:v>0.98329500000000003</c:v>
                </c:pt>
                <c:pt idx="47741" formatCode="General">
                  <c:v>0.98331699999999922</c:v>
                </c:pt>
                <c:pt idx="47742" formatCode="General">
                  <c:v>0.98333999999999955</c:v>
                </c:pt>
                <c:pt idx="47743" formatCode="General">
                  <c:v>0.98336199999999929</c:v>
                </c:pt>
                <c:pt idx="47744" formatCode="General">
                  <c:v>0.98337799999999942</c:v>
                </c:pt>
                <c:pt idx="47745" formatCode="General">
                  <c:v>0.98339999999999961</c:v>
                </c:pt>
                <c:pt idx="47746" formatCode="General">
                  <c:v>0.98342299999999938</c:v>
                </c:pt>
                <c:pt idx="47747" formatCode="General">
                  <c:v>0.98344500000000001</c:v>
                </c:pt>
                <c:pt idx="47748" formatCode="General">
                  <c:v>0.98345999999999956</c:v>
                </c:pt>
                <c:pt idx="47749" formatCode="General">
                  <c:v>0.98348199999999941</c:v>
                </c:pt>
                <c:pt idx="47750" formatCode="General">
                  <c:v>0.9835049999999993</c:v>
                </c:pt>
                <c:pt idx="47751" formatCode="General">
                  <c:v>0.98352799999999929</c:v>
                </c:pt>
                <c:pt idx="47752" formatCode="General">
                  <c:v>0.98354199999999958</c:v>
                </c:pt>
                <c:pt idx="47753" formatCode="General">
                  <c:v>0.98356499999999936</c:v>
                </c:pt>
                <c:pt idx="47754" formatCode="General">
                  <c:v>0.98358799999999935</c:v>
                </c:pt>
                <c:pt idx="47755" formatCode="General">
                  <c:v>0.98360999999999998</c:v>
                </c:pt>
                <c:pt idx="47756" formatCode="General">
                  <c:v>0.98362499999999997</c:v>
                </c:pt>
                <c:pt idx="47757" formatCode="General">
                  <c:v>0.98364799999999997</c:v>
                </c:pt>
                <c:pt idx="47758" formatCode="General">
                  <c:v>0.98367000000000004</c:v>
                </c:pt>
                <c:pt idx="47759" formatCode="General">
                  <c:v>0.98369200000000001</c:v>
                </c:pt>
                <c:pt idx="47760" formatCode="General">
                  <c:v>0.983707</c:v>
                </c:pt>
                <c:pt idx="47761" formatCode="General">
                  <c:v>0.98372999999999999</c:v>
                </c:pt>
                <c:pt idx="47762" formatCode="General">
                  <c:v>0.98375299999999954</c:v>
                </c:pt>
                <c:pt idx="47763" formatCode="General">
                  <c:v>0.98377499999999996</c:v>
                </c:pt>
                <c:pt idx="47764" formatCode="General">
                  <c:v>0.98379000000000005</c:v>
                </c:pt>
                <c:pt idx="47765" formatCode="General">
                  <c:v>0.98381299999999938</c:v>
                </c:pt>
                <c:pt idx="47766" formatCode="General">
                  <c:v>0.98383500000000002</c:v>
                </c:pt>
                <c:pt idx="47767" formatCode="General">
                  <c:v>0.98385800000000001</c:v>
                </c:pt>
                <c:pt idx="47768" formatCode="General">
                  <c:v>0.983873</c:v>
                </c:pt>
                <c:pt idx="47769" formatCode="General">
                  <c:v>0.98389499999999996</c:v>
                </c:pt>
                <c:pt idx="47770" formatCode="General">
                  <c:v>0.98391699999999938</c:v>
                </c:pt>
                <c:pt idx="47771" formatCode="General">
                  <c:v>0.98394000000000004</c:v>
                </c:pt>
                <c:pt idx="47772" formatCode="General">
                  <c:v>0.98395500000000002</c:v>
                </c:pt>
                <c:pt idx="47773" formatCode="General">
                  <c:v>0.98397699999999955</c:v>
                </c:pt>
                <c:pt idx="47774" formatCode="General">
                  <c:v>0.98399999999999999</c:v>
                </c:pt>
                <c:pt idx="47775" formatCode="General">
                  <c:v>0.98402199999999951</c:v>
                </c:pt>
                <c:pt idx="47776" formatCode="General">
                  <c:v>0.98403799999999941</c:v>
                </c:pt>
                <c:pt idx="47777" formatCode="General">
                  <c:v>0.9840599999999996</c:v>
                </c:pt>
                <c:pt idx="47778" formatCode="General">
                  <c:v>0.98408299999999937</c:v>
                </c:pt>
                <c:pt idx="47779" formatCode="General">
                  <c:v>0.98410500000000001</c:v>
                </c:pt>
                <c:pt idx="47780" formatCode="General">
                  <c:v>0.98411999999999955</c:v>
                </c:pt>
                <c:pt idx="47781" formatCode="General">
                  <c:v>0.98414199999999996</c:v>
                </c:pt>
                <c:pt idx="47782" formatCode="General">
                  <c:v>0.98416499999999929</c:v>
                </c:pt>
                <c:pt idx="47783" formatCode="General">
                  <c:v>0.98418799999999929</c:v>
                </c:pt>
                <c:pt idx="47784" formatCode="General">
                  <c:v>0.98420199999999958</c:v>
                </c:pt>
                <c:pt idx="47785" formatCode="General">
                  <c:v>0.98422500000000002</c:v>
                </c:pt>
                <c:pt idx="47786" formatCode="General">
                  <c:v>0.98424800000000001</c:v>
                </c:pt>
                <c:pt idx="47787" formatCode="General">
                  <c:v>0.98426999999999942</c:v>
                </c:pt>
                <c:pt idx="47788" formatCode="General">
                  <c:v>0.9842849999999993</c:v>
                </c:pt>
                <c:pt idx="47789" formatCode="General">
                  <c:v>0.98430699999999938</c:v>
                </c:pt>
                <c:pt idx="47790" formatCode="General">
                  <c:v>0.98432999999999959</c:v>
                </c:pt>
                <c:pt idx="47791" formatCode="General">
                  <c:v>0.98435199999999956</c:v>
                </c:pt>
                <c:pt idx="47792" formatCode="General">
                  <c:v>0.9843669999999991</c:v>
                </c:pt>
                <c:pt idx="47793" formatCode="General">
                  <c:v>0.98438999999999943</c:v>
                </c:pt>
                <c:pt idx="47794" formatCode="General">
                  <c:v>0.98441299999999909</c:v>
                </c:pt>
                <c:pt idx="47795" formatCode="General">
                  <c:v>0.98443499999999928</c:v>
                </c:pt>
                <c:pt idx="47796" formatCode="General">
                  <c:v>0.9844499999999996</c:v>
                </c:pt>
                <c:pt idx="47797" formatCode="General">
                  <c:v>0.98447299999999938</c:v>
                </c:pt>
                <c:pt idx="47798" formatCode="General">
                  <c:v>0.98449500000000001</c:v>
                </c:pt>
                <c:pt idx="47799" formatCode="General">
                  <c:v>0.98451699999999898</c:v>
                </c:pt>
                <c:pt idx="47800" formatCode="General">
                  <c:v>0.9845319999999993</c:v>
                </c:pt>
                <c:pt idx="47801" formatCode="General">
                  <c:v>0.98455499999999929</c:v>
                </c:pt>
                <c:pt idx="47802" formatCode="General">
                  <c:v>0.98457699999999937</c:v>
                </c:pt>
                <c:pt idx="47803" formatCode="General">
                  <c:v>0.98460000000000003</c:v>
                </c:pt>
                <c:pt idx="47804" formatCode="General">
                  <c:v>0.98461500000000002</c:v>
                </c:pt>
                <c:pt idx="47805" formatCode="General">
                  <c:v>0.98463800000000001</c:v>
                </c:pt>
                <c:pt idx="47806" formatCode="General">
                  <c:v>0.98465999999999998</c:v>
                </c:pt>
                <c:pt idx="47807" formatCode="General">
                  <c:v>0.98467499999999997</c:v>
                </c:pt>
                <c:pt idx="47808" formatCode="General">
                  <c:v>0.98469799999999996</c:v>
                </c:pt>
                <c:pt idx="47809" formatCode="General">
                  <c:v>0.98472000000000004</c:v>
                </c:pt>
                <c:pt idx="47810" formatCode="General">
                  <c:v>0.98474200000000001</c:v>
                </c:pt>
                <c:pt idx="47811" formatCode="General">
                  <c:v>0.98475699999999955</c:v>
                </c:pt>
                <c:pt idx="47812" formatCode="General">
                  <c:v>0.98477999999999999</c:v>
                </c:pt>
                <c:pt idx="47813" formatCode="General">
                  <c:v>0.98480199999999996</c:v>
                </c:pt>
                <c:pt idx="47814" formatCode="General">
                  <c:v>0.98482499999999951</c:v>
                </c:pt>
                <c:pt idx="47815" formatCode="General">
                  <c:v>0.98484000000000005</c:v>
                </c:pt>
                <c:pt idx="47816" formatCode="General">
                  <c:v>0.98486299999999938</c:v>
                </c:pt>
                <c:pt idx="47817" formatCode="General">
                  <c:v>0.98488500000000001</c:v>
                </c:pt>
                <c:pt idx="47818" formatCode="General">
                  <c:v>0.98490800000000001</c:v>
                </c:pt>
                <c:pt idx="47819" formatCode="General">
                  <c:v>0.98492299999999955</c:v>
                </c:pt>
                <c:pt idx="47820" formatCode="General">
                  <c:v>0.98494499999999996</c:v>
                </c:pt>
                <c:pt idx="47821" formatCode="General">
                  <c:v>0.98496699999999937</c:v>
                </c:pt>
                <c:pt idx="47822" formatCode="General">
                  <c:v>0.98499000000000003</c:v>
                </c:pt>
                <c:pt idx="47823" formatCode="General">
                  <c:v>0.98500500000000002</c:v>
                </c:pt>
                <c:pt idx="47824" formatCode="General">
                  <c:v>0.98502699999999943</c:v>
                </c:pt>
                <c:pt idx="47825" formatCode="General">
                  <c:v>0.98504999999999998</c:v>
                </c:pt>
                <c:pt idx="47826" formatCode="General">
                  <c:v>0.9850719999999995</c:v>
                </c:pt>
                <c:pt idx="47827" formatCode="General">
                  <c:v>0.9850879999999993</c:v>
                </c:pt>
                <c:pt idx="47828" formatCode="General">
                  <c:v>0.9851099999999996</c:v>
                </c:pt>
                <c:pt idx="47829" formatCode="General">
                  <c:v>0.98513299999999937</c:v>
                </c:pt>
                <c:pt idx="47830" formatCode="General">
                  <c:v>0.985155</c:v>
                </c:pt>
                <c:pt idx="47831" formatCode="General">
                  <c:v>0.98516999999999955</c:v>
                </c:pt>
                <c:pt idx="47832" formatCode="General">
                  <c:v>0.98519199999999996</c:v>
                </c:pt>
                <c:pt idx="47833" formatCode="General">
                  <c:v>0.98521499999999929</c:v>
                </c:pt>
                <c:pt idx="47834" formatCode="General">
                  <c:v>0.98523799999999928</c:v>
                </c:pt>
                <c:pt idx="47835" formatCode="General">
                  <c:v>0.98525199999999957</c:v>
                </c:pt>
                <c:pt idx="47836" formatCode="General">
                  <c:v>0.98527500000000001</c:v>
                </c:pt>
                <c:pt idx="47837" formatCode="General">
                  <c:v>0.98529800000000001</c:v>
                </c:pt>
                <c:pt idx="47838" formatCode="General">
                  <c:v>0.98531999999999942</c:v>
                </c:pt>
                <c:pt idx="47839" formatCode="General">
                  <c:v>0.98533499999999929</c:v>
                </c:pt>
                <c:pt idx="47840" formatCode="General">
                  <c:v>0.98535799999999929</c:v>
                </c:pt>
                <c:pt idx="47841" formatCode="General">
                  <c:v>0.98537999999999959</c:v>
                </c:pt>
                <c:pt idx="47842" formatCode="General">
                  <c:v>0.98540199999999956</c:v>
                </c:pt>
                <c:pt idx="47843" formatCode="General">
                  <c:v>0.9854169999999991</c:v>
                </c:pt>
                <c:pt idx="47844" formatCode="General">
                  <c:v>0.98543999999999943</c:v>
                </c:pt>
                <c:pt idx="47845" formatCode="General">
                  <c:v>0.98546299999999909</c:v>
                </c:pt>
                <c:pt idx="47846" formatCode="General">
                  <c:v>0.98548500000000006</c:v>
                </c:pt>
                <c:pt idx="47847" formatCode="General">
                  <c:v>0.9854999999999996</c:v>
                </c:pt>
                <c:pt idx="47848" formatCode="General">
                  <c:v>0.98552299999999937</c:v>
                </c:pt>
                <c:pt idx="47849" formatCode="General">
                  <c:v>0.985545</c:v>
                </c:pt>
                <c:pt idx="47850" formatCode="General">
                  <c:v>0.98556799999999922</c:v>
                </c:pt>
                <c:pt idx="47851" formatCode="General">
                  <c:v>0.9855829999999991</c:v>
                </c:pt>
                <c:pt idx="47852" formatCode="General">
                  <c:v>0.98560499999999951</c:v>
                </c:pt>
                <c:pt idx="47853" formatCode="General">
                  <c:v>0.98562700000000003</c:v>
                </c:pt>
                <c:pt idx="47854" formatCode="General">
                  <c:v>0.98565000000000003</c:v>
                </c:pt>
                <c:pt idx="47855" formatCode="General">
                  <c:v>0.98566500000000001</c:v>
                </c:pt>
                <c:pt idx="47856" formatCode="General">
                  <c:v>0.98568800000000001</c:v>
                </c:pt>
                <c:pt idx="47857" formatCode="General">
                  <c:v>0.98570999999999998</c:v>
                </c:pt>
                <c:pt idx="47858" formatCode="General">
                  <c:v>0.98573199999999961</c:v>
                </c:pt>
                <c:pt idx="47859" formatCode="General">
                  <c:v>0.98574799999999996</c:v>
                </c:pt>
                <c:pt idx="47860" formatCode="General">
                  <c:v>0.98577000000000004</c:v>
                </c:pt>
                <c:pt idx="47861" formatCode="General">
                  <c:v>0.98579300000000003</c:v>
                </c:pt>
                <c:pt idx="47862" formatCode="General">
                  <c:v>0.985815</c:v>
                </c:pt>
                <c:pt idx="47863" formatCode="General">
                  <c:v>0.98582999999999998</c:v>
                </c:pt>
                <c:pt idx="47864" formatCode="General">
                  <c:v>0.98585199999999951</c:v>
                </c:pt>
                <c:pt idx="47865" formatCode="General">
                  <c:v>0.9858749999999995</c:v>
                </c:pt>
                <c:pt idx="47866" formatCode="General">
                  <c:v>0.98589800000000005</c:v>
                </c:pt>
                <c:pt idx="47867" formatCode="General">
                  <c:v>0.98591299999999937</c:v>
                </c:pt>
                <c:pt idx="47868" formatCode="General">
                  <c:v>0.98593500000000001</c:v>
                </c:pt>
                <c:pt idx="47869" formatCode="General">
                  <c:v>0.985958</c:v>
                </c:pt>
                <c:pt idx="47870" formatCode="General">
                  <c:v>0.98597999999999997</c:v>
                </c:pt>
                <c:pt idx="47871" formatCode="General">
                  <c:v>0.98599499999999951</c:v>
                </c:pt>
                <c:pt idx="47872" formatCode="General">
                  <c:v>0.98601699999999937</c:v>
                </c:pt>
                <c:pt idx="47873" formatCode="General">
                  <c:v>0.98604000000000003</c:v>
                </c:pt>
                <c:pt idx="47874" formatCode="General">
                  <c:v>0.98605500000000001</c:v>
                </c:pt>
                <c:pt idx="47875" formatCode="General">
                  <c:v>0.98607699999999943</c:v>
                </c:pt>
                <c:pt idx="47876" formatCode="General">
                  <c:v>0.98609999999999998</c:v>
                </c:pt>
                <c:pt idx="47877" formatCode="General">
                  <c:v>0.98612299999999942</c:v>
                </c:pt>
                <c:pt idx="47878" formatCode="General">
                  <c:v>0.98613699999999938</c:v>
                </c:pt>
                <c:pt idx="47879" formatCode="General">
                  <c:v>0.98615999999999959</c:v>
                </c:pt>
                <c:pt idx="47880" formatCode="General">
                  <c:v>0.98618299999999937</c:v>
                </c:pt>
                <c:pt idx="47881" formatCode="General">
                  <c:v>0.986205</c:v>
                </c:pt>
                <c:pt idx="47882" formatCode="General">
                  <c:v>0.98621999999999943</c:v>
                </c:pt>
                <c:pt idx="47883" formatCode="General">
                  <c:v>0.98624199999999951</c:v>
                </c:pt>
                <c:pt idx="47884" formatCode="General">
                  <c:v>0.98626499999999928</c:v>
                </c:pt>
                <c:pt idx="47885" formatCode="General">
                  <c:v>0.98628699999999936</c:v>
                </c:pt>
                <c:pt idx="47886" formatCode="General">
                  <c:v>0.98630199999999957</c:v>
                </c:pt>
                <c:pt idx="47887" formatCode="General">
                  <c:v>0.98632500000000001</c:v>
                </c:pt>
                <c:pt idx="47888" formatCode="General">
                  <c:v>0.986348</c:v>
                </c:pt>
                <c:pt idx="47889" formatCode="General">
                  <c:v>0.98636999999999941</c:v>
                </c:pt>
                <c:pt idx="47890" formatCode="General">
                  <c:v>0.98638499999999929</c:v>
                </c:pt>
                <c:pt idx="47891" formatCode="General">
                  <c:v>0.98640799999999929</c:v>
                </c:pt>
                <c:pt idx="47892" formatCode="General">
                  <c:v>0.98642999999999958</c:v>
                </c:pt>
                <c:pt idx="47893" formatCode="General">
                  <c:v>0.98645199999999955</c:v>
                </c:pt>
                <c:pt idx="47894" formatCode="General">
                  <c:v>0.98646699999999909</c:v>
                </c:pt>
                <c:pt idx="47895" formatCode="General">
                  <c:v>0.98648999999999942</c:v>
                </c:pt>
                <c:pt idx="47896" formatCode="General">
                  <c:v>0.98651199999999939</c:v>
                </c:pt>
                <c:pt idx="47897" formatCode="General">
                  <c:v>0.98653499999999938</c:v>
                </c:pt>
                <c:pt idx="47898" formatCode="General">
                  <c:v>0.98654999999999959</c:v>
                </c:pt>
                <c:pt idx="47899" formatCode="General">
                  <c:v>0.98657299999999937</c:v>
                </c:pt>
                <c:pt idx="47900" formatCode="General">
                  <c:v>0.986595</c:v>
                </c:pt>
                <c:pt idx="47901" formatCode="General">
                  <c:v>0.98661799999999955</c:v>
                </c:pt>
                <c:pt idx="47902" formatCode="General">
                  <c:v>0.98663299999999943</c:v>
                </c:pt>
                <c:pt idx="47903" formatCode="General">
                  <c:v>0.9866549999999995</c:v>
                </c:pt>
                <c:pt idx="47904" formatCode="General">
                  <c:v>0.98667700000000003</c:v>
                </c:pt>
                <c:pt idx="47905" formatCode="General">
                  <c:v>0.98670000000000002</c:v>
                </c:pt>
                <c:pt idx="47906" formatCode="General">
                  <c:v>0.98671500000000001</c:v>
                </c:pt>
                <c:pt idx="47907" formatCode="General">
                  <c:v>0.98673699999999942</c:v>
                </c:pt>
                <c:pt idx="47908" formatCode="General">
                  <c:v>0.98675999999999997</c:v>
                </c:pt>
                <c:pt idx="47909" formatCode="General">
                  <c:v>0.9867819999999996</c:v>
                </c:pt>
                <c:pt idx="47910" formatCode="General">
                  <c:v>0.98679799999999951</c:v>
                </c:pt>
                <c:pt idx="47911" formatCode="General">
                  <c:v>0.98682000000000003</c:v>
                </c:pt>
                <c:pt idx="47912" formatCode="General">
                  <c:v>0.98684300000000003</c:v>
                </c:pt>
                <c:pt idx="47913" formatCode="General">
                  <c:v>0.98686499999999955</c:v>
                </c:pt>
                <c:pt idx="47914" formatCode="General">
                  <c:v>0.98687999999999998</c:v>
                </c:pt>
                <c:pt idx="47915" formatCode="General">
                  <c:v>0.9869019999999995</c:v>
                </c:pt>
                <c:pt idx="47916" formatCode="General">
                  <c:v>0.98692500000000005</c:v>
                </c:pt>
                <c:pt idx="47917" formatCode="General">
                  <c:v>0.98694800000000005</c:v>
                </c:pt>
                <c:pt idx="47918" formatCode="General">
                  <c:v>0.98696199999999956</c:v>
                </c:pt>
                <c:pt idx="47919" formatCode="General">
                  <c:v>0.986985</c:v>
                </c:pt>
                <c:pt idx="47920" formatCode="General">
                  <c:v>0.98700699999999941</c:v>
                </c:pt>
                <c:pt idx="47921" formatCode="General">
                  <c:v>0.98702999999999996</c:v>
                </c:pt>
                <c:pt idx="47922" formatCode="General">
                  <c:v>0.98704499999999951</c:v>
                </c:pt>
                <c:pt idx="47923" formatCode="General">
                  <c:v>0.98706799999999928</c:v>
                </c:pt>
                <c:pt idx="47924" formatCode="General">
                  <c:v>0.98709000000000002</c:v>
                </c:pt>
                <c:pt idx="47925" formatCode="General">
                  <c:v>0.98711199999999955</c:v>
                </c:pt>
                <c:pt idx="47926" formatCode="General">
                  <c:v>0.98712699999999942</c:v>
                </c:pt>
                <c:pt idx="47927" formatCode="General">
                  <c:v>0.98714999999999997</c:v>
                </c:pt>
                <c:pt idx="47928" formatCode="General">
                  <c:v>0.98717299999999941</c:v>
                </c:pt>
                <c:pt idx="47929" formatCode="General">
                  <c:v>0.98719500000000004</c:v>
                </c:pt>
                <c:pt idx="47930" formatCode="General">
                  <c:v>0.98720999999999959</c:v>
                </c:pt>
                <c:pt idx="47931" formatCode="General">
                  <c:v>0.98723299999999936</c:v>
                </c:pt>
                <c:pt idx="47932" formatCode="General">
                  <c:v>0.98725499999999955</c:v>
                </c:pt>
                <c:pt idx="47933" formatCode="General">
                  <c:v>0.98727799999999954</c:v>
                </c:pt>
                <c:pt idx="47934" formatCode="General">
                  <c:v>0.98729299999999942</c:v>
                </c:pt>
                <c:pt idx="47935" formatCode="General">
                  <c:v>0.98731499999999939</c:v>
                </c:pt>
                <c:pt idx="47936" formatCode="General">
                  <c:v>0.98733699999999935</c:v>
                </c:pt>
                <c:pt idx="47937" formatCode="General">
                  <c:v>0.98735999999999957</c:v>
                </c:pt>
                <c:pt idx="47938" formatCode="General">
                  <c:v>0.987375</c:v>
                </c:pt>
                <c:pt idx="47939" formatCode="General">
                  <c:v>0.987398</c:v>
                </c:pt>
                <c:pt idx="47940" formatCode="General">
                  <c:v>0.9874199999999993</c:v>
                </c:pt>
                <c:pt idx="47941" formatCode="General">
                  <c:v>0.98743499999999929</c:v>
                </c:pt>
                <c:pt idx="47942" formatCode="General">
                  <c:v>0.98745799999999928</c:v>
                </c:pt>
                <c:pt idx="47943" formatCode="General">
                  <c:v>0.98747999999999958</c:v>
                </c:pt>
                <c:pt idx="47944" formatCode="General">
                  <c:v>0.98750199999999955</c:v>
                </c:pt>
                <c:pt idx="47945" formatCode="General">
                  <c:v>0.98751699999999909</c:v>
                </c:pt>
                <c:pt idx="47946" formatCode="General">
                  <c:v>0.98753999999999942</c:v>
                </c:pt>
                <c:pt idx="47947" formatCode="General">
                  <c:v>0.98756199999999927</c:v>
                </c:pt>
                <c:pt idx="47948" formatCode="General">
                  <c:v>0.98758499999999938</c:v>
                </c:pt>
                <c:pt idx="47949" formatCode="General">
                  <c:v>0.98760000000000003</c:v>
                </c:pt>
                <c:pt idx="47950" formatCode="General">
                  <c:v>0.98762300000000003</c:v>
                </c:pt>
                <c:pt idx="47951" formatCode="General">
                  <c:v>0.98764500000000044</c:v>
                </c:pt>
                <c:pt idx="47952" formatCode="General">
                  <c:v>0.98766799999999955</c:v>
                </c:pt>
                <c:pt idx="47953" formatCode="General">
                  <c:v>0.98768299999999942</c:v>
                </c:pt>
                <c:pt idx="47954" formatCode="General">
                  <c:v>0.9877050000000005</c:v>
                </c:pt>
                <c:pt idx="47955" formatCode="General">
                  <c:v>0.98772700000000002</c:v>
                </c:pt>
                <c:pt idx="47956" formatCode="General">
                  <c:v>0.98775000000000002</c:v>
                </c:pt>
                <c:pt idx="47957" formatCode="General">
                  <c:v>0.987765</c:v>
                </c:pt>
                <c:pt idx="47958" formatCode="General">
                  <c:v>0.98778699999999942</c:v>
                </c:pt>
                <c:pt idx="47959" formatCode="General">
                  <c:v>0.98780999999999997</c:v>
                </c:pt>
                <c:pt idx="47960" formatCode="General">
                  <c:v>0.98783299999999929</c:v>
                </c:pt>
                <c:pt idx="47961" formatCode="General">
                  <c:v>0.9878479999999995</c:v>
                </c:pt>
                <c:pt idx="47962" formatCode="General">
                  <c:v>0.98787000000000003</c:v>
                </c:pt>
                <c:pt idx="47963" formatCode="General">
                  <c:v>0.98789300000000002</c:v>
                </c:pt>
                <c:pt idx="47964" formatCode="General">
                  <c:v>0.98791499999999943</c:v>
                </c:pt>
                <c:pt idx="47965" formatCode="General">
                  <c:v>0.98792999999999997</c:v>
                </c:pt>
                <c:pt idx="47966" formatCode="General">
                  <c:v>0.98795199999999961</c:v>
                </c:pt>
                <c:pt idx="47967" formatCode="General">
                  <c:v>0.98797500000000005</c:v>
                </c:pt>
                <c:pt idx="47968" formatCode="General">
                  <c:v>0.98799800000000004</c:v>
                </c:pt>
                <c:pt idx="47969" formatCode="General">
                  <c:v>0.98801199999999956</c:v>
                </c:pt>
                <c:pt idx="47970" formatCode="General">
                  <c:v>0.988035</c:v>
                </c:pt>
                <c:pt idx="47971" formatCode="General">
                  <c:v>0.9880569999999993</c:v>
                </c:pt>
                <c:pt idx="47972" formatCode="General">
                  <c:v>0.98807999999999996</c:v>
                </c:pt>
                <c:pt idx="47973" formatCode="General">
                  <c:v>0.9880949999999995</c:v>
                </c:pt>
                <c:pt idx="47974" formatCode="General">
                  <c:v>0.98811799999999939</c:v>
                </c:pt>
                <c:pt idx="47975" formatCode="General">
                  <c:v>0.98814000000000002</c:v>
                </c:pt>
                <c:pt idx="47976" formatCode="General">
                  <c:v>0.98816199999999943</c:v>
                </c:pt>
                <c:pt idx="47977" formatCode="General">
                  <c:v>0.98817699999999942</c:v>
                </c:pt>
                <c:pt idx="47978" formatCode="General">
                  <c:v>0.98819999999999997</c:v>
                </c:pt>
                <c:pt idx="47979" formatCode="General">
                  <c:v>0.9882229999999993</c:v>
                </c:pt>
                <c:pt idx="47980" formatCode="General">
                  <c:v>0.98824500000000004</c:v>
                </c:pt>
                <c:pt idx="47981" formatCode="General">
                  <c:v>0.98825999999999958</c:v>
                </c:pt>
                <c:pt idx="47982" formatCode="General">
                  <c:v>0.98828299999999936</c:v>
                </c:pt>
                <c:pt idx="47983" formatCode="General">
                  <c:v>0.98830499999999954</c:v>
                </c:pt>
                <c:pt idx="47984" formatCode="General">
                  <c:v>0.98832799999999943</c:v>
                </c:pt>
                <c:pt idx="47985" formatCode="General">
                  <c:v>0.98834299999999942</c:v>
                </c:pt>
                <c:pt idx="47986" formatCode="General">
                  <c:v>0.98836499999999938</c:v>
                </c:pt>
                <c:pt idx="47987" formatCode="General">
                  <c:v>0.98838699999999935</c:v>
                </c:pt>
                <c:pt idx="47988" formatCode="General">
                  <c:v>0.98840999999999957</c:v>
                </c:pt>
                <c:pt idx="47989" formatCode="General">
                  <c:v>0.988425</c:v>
                </c:pt>
                <c:pt idx="47990" formatCode="General">
                  <c:v>0.9884469999999993</c:v>
                </c:pt>
                <c:pt idx="47991" formatCode="General">
                  <c:v>0.98846999999999929</c:v>
                </c:pt>
                <c:pt idx="47992" formatCode="General">
                  <c:v>0.98849199999999959</c:v>
                </c:pt>
                <c:pt idx="47993" formatCode="General">
                  <c:v>0.98850799999999939</c:v>
                </c:pt>
                <c:pt idx="47994" formatCode="General">
                  <c:v>0.98852999999999958</c:v>
                </c:pt>
                <c:pt idx="47995" formatCode="General">
                  <c:v>0.98855299999999935</c:v>
                </c:pt>
                <c:pt idx="47996" formatCode="General">
                  <c:v>0.98857499999999943</c:v>
                </c:pt>
                <c:pt idx="47997" formatCode="General">
                  <c:v>0.98858999999999941</c:v>
                </c:pt>
                <c:pt idx="47998" formatCode="General">
                  <c:v>0.9886119999999996</c:v>
                </c:pt>
                <c:pt idx="47999" formatCode="General">
                  <c:v>0.98863500000000004</c:v>
                </c:pt>
                <c:pt idx="48000" formatCode="General">
                  <c:v>0.98865800000000004</c:v>
                </c:pt>
                <c:pt idx="48001" formatCode="General">
                  <c:v>0.988672</c:v>
                </c:pt>
                <c:pt idx="48002" formatCode="General">
                  <c:v>0.98869499999999999</c:v>
                </c:pt>
                <c:pt idx="48003" formatCode="General">
                  <c:v>0.98871699999999929</c:v>
                </c:pt>
                <c:pt idx="48004" formatCode="General">
                  <c:v>0.98873999999999951</c:v>
                </c:pt>
                <c:pt idx="48005" formatCode="General">
                  <c:v>0.98875500000000005</c:v>
                </c:pt>
                <c:pt idx="48006" formatCode="General">
                  <c:v>0.98877800000000005</c:v>
                </c:pt>
                <c:pt idx="48007" formatCode="General">
                  <c:v>0.98880000000000001</c:v>
                </c:pt>
                <c:pt idx="48008" formatCode="General">
                  <c:v>0.988815</c:v>
                </c:pt>
                <c:pt idx="48009" formatCode="General">
                  <c:v>0.9888369999999993</c:v>
                </c:pt>
                <c:pt idx="48010" formatCode="General">
                  <c:v>0.98885999999999996</c:v>
                </c:pt>
                <c:pt idx="48011" formatCode="General">
                  <c:v>0.98888299999999929</c:v>
                </c:pt>
                <c:pt idx="48012" formatCode="General">
                  <c:v>0.98889700000000003</c:v>
                </c:pt>
                <c:pt idx="48013" formatCode="General">
                  <c:v>0.98892000000000002</c:v>
                </c:pt>
                <c:pt idx="48014" formatCode="General">
                  <c:v>0.98894300000000002</c:v>
                </c:pt>
                <c:pt idx="48015" formatCode="General">
                  <c:v>0.98896499999999943</c:v>
                </c:pt>
                <c:pt idx="48016" formatCode="General">
                  <c:v>0.98897999999999997</c:v>
                </c:pt>
                <c:pt idx="48017" formatCode="General">
                  <c:v>0.9890019999999996</c:v>
                </c:pt>
                <c:pt idx="48018" formatCode="General">
                  <c:v>0.98902500000000004</c:v>
                </c:pt>
                <c:pt idx="48019" formatCode="General">
                  <c:v>0.98904700000000001</c:v>
                </c:pt>
                <c:pt idx="48020" formatCode="General">
                  <c:v>0.98906199999999955</c:v>
                </c:pt>
                <c:pt idx="48021" formatCode="General">
                  <c:v>0.98908499999999955</c:v>
                </c:pt>
                <c:pt idx="48022" formatCode="General">
                  <c:v>0.98910799999999943</c:v>
                </c:pt>
                <c:pt idx="48023" formatCode="General">
                  <c:v>0.98912999999999951</c:v>
                </c:pt>
                <c:pt idx="48024" formatCode="General">
                  <c:v>0.98914500000000005</c:v>
                </c:pt>
                <c:pt idx="48025" formatCode="General">
                  <c:v>0.98916799999999938</c:v>
                </c:pt>
                <c:pt idx="48026" formatCode="General">
                  <c:v>0.98919000000000001</c:v>
                </c:pt>
                <c:pt idx="48027" formatCode="General">
                  <c:v>0.98921199999999943</c:v>
                </c:pt>
                <c:pt idx="48028" formatCode="General">
                  <c:v>0.98922699999999941</c:v>
                </c:pt>
                <c:pt idx="48029" formatCode="General">
                  <c:v>0.98924999999999996</c:v>
                </c:pt>
                <c:pt idx="48030" formatCode="General">
                  <c:v>0.9892719999999996</c:v>
                </c:pt>
                <c:pt idx="48031" formatCode="General">
                  <c:v>0.98929500000000004</c:v>
                </c:pt>
                <c:pt idx="48032" formatCode="General">
                  <c:v>0.98930999999999958</c:v>
                </c:pt>
                <c:pt idx="48033" formatCode="General">
                  <c:v>0.98933299999999935</c:v>
                </c:pt>
                <c:pt idx="48034" formatCode="General">
                  <c:v>0.98935499999999943</c:v>
                </c:pt>
                <c:pt idx="48035" formatCode="General">
                  <c:v>0.98937699999999928</c:v>
                </c:pt>
                <c:pt idx="48036" formatCode="General">
                  <c:v>0.98939299999999941</c:v>
                </c:pt>
                <c:pt idx="48037" formatCode="General">
                  <c:v>0.98941499999999938</c:v>
                </c:pt>
                <c:pt idx="48038" formatCode="General">
                  <c:v>0.98943699999999934</c:v>
                </c:pt>
                <c:pt idx="48039" formatCode="General">
                  <c:v>0.98945999999999956</c:v>
                </c:pt>
                <c:pt idx="48040" formatCode="General">
                  <c:v>0.98947499999999955</c:v>
                </c:pt>
                <c:pt idx="48041" formatCode="General">
                  <c:v>0.98949699999999929</c:v>
                </c:pt>
                <c:pt idx="48042" formatCode="General">
                  <c:v>0.98951999999999929</c:v>
                </c:pt>
                <c:pt idx="48043" formatCode="General">
                  <c:v>0.98954299999999928</c:v>
                </c:pt>
                <c:pt idx="48044" formatCode="General">
                  <c:v>0.98955799999999938</c:v>
                </c:pt>
                <c:pt idx="48045" formatCode="General">
                  <c:v>0.98957999999999957</c:v>
                </c:pt>
                <c:pt idx="48046" formatCode="General">
                  <c:v>0.98960300000000001</c:v>
                </c:pt>
                <c:pt idx="48047" formatCode="General">
                  <c:v>0.98962499999999998</c:v>
                </c:pt>
                <c:pt idx="48048" formatCode="General">
                  <c:v>0.98963999999999996</c:v>
                </c:pt>
                <c:pt idx="48049" formatCode="General">
                  <c:v>0.9896619999999996</c:v>
                </c:pt>
                <c:pt idx="48050" formatCode="General">
                  <c:v>0.98968500000000004</c:v>
                </c:pt>
                <c:pt idx="48051" formatCode="General">
                  <c:v>0.98970800000000003</c:v>
                </c:pt>
                <c:pt idx="48052" formatCode="General">
                  <c:v>0.98972199999999999</c:v>
                </c:pt>
                <c:pt idx="48053" formatCode="General">
                  <c:v>0.98974499999999999</c:v>
                </c:pt>
                <c:pt idx="48054" formatCode="General">
                  <c:v>0.98976699999999929</c:v>
                </c:pt>
                <c:pt idx="48055" formatCode="General">
                  <c:v>0.9897899999999995</c:v>
                </c:pt>
                <c:pt idx="48056" formatCode="General">
                  <c:v>0.98980500000000005</c:v>
                </c:pt>
                <c:pt idx="48057" formatCode="General">
                  <c:v>0.98982800000000004</c:v>
                </c:pt>
                <c:pt idx="48058" formatCode="General">
                  <c:v>0.98985000000000001</c:v>
                </c:pt>
                <c:pt idx="48059" formatCode="General">
                  <c:v>0.98987199999999997</c:v>
                </c:pt>
                <c:pt idx="48060" formatCode="General">
                  <c:v>0.9898869999999993</c:v>
                </c:pt>
                <c:pt idx="48061" formatCode="General">
                  <c:v>0.98990999999999996</c:v>
                </c:pt>
                <c:pt idx="48062" formatCode="General">
                  <c:v>0.98993299999999929</c:v>
                </c:pt>
                <c:pt idx="48063" formatCode="General">
                  <c:v>0.98995500000000003</c:v>
                </c:pt>
                <c:pt idx="48064" formatCode="General">
                  <c:v>0.98997000000000002</c:v>
                </c:pt>
                <c:pt idx="48065" formatCode="General">
                  <c:v>0.98999199999999998</c:v>
                </c:pt>
                <c:pt idx="48066" formatCode="General">
                  <c:v>0.99001499999999942</c:v>
                </c:pt>
                <c:pt idx="48067" formatCode="General">
                  <c:v>0.99003799999999942</c:v>
                </c:pt>
                <c:pt idx="48068" formatCode="General">
                  <c:v>0.99005299999999929</c:v>
                </c:pt>
                <c:pt idx="48069" formatCode="General">
                  <c:v>0.99007500000000004</c:v>
                </c:pt>
                <c:pt idx="48070" formatCode="General">
                  <c:v>0.990097</c:v>
                </c:pt>
                <c:pt idx="48071" formatCode="General">
                  <c:v>0.99011199999999955</c:v>
                </c:pt>
                <c:pt idx="48072" formatCode="General">
                  <c:v>0.99013499999999943</c:v>
                </c:pt>
                <c:pt idx="48073" formatCode="General">
                  <c:v>0.99015799999999943</c:v>
                </c:pt>
                <c:pt idx="48074" formatCode="General">
                  <c:v>0.99017999999999951</c:v>
                </c:pt>
                <c:pt idx="48075" formatCode="General">
                  <c:v>0.99019500000000005</c:v>
                </c:pt>
                <c:pt idx="48076" formatCode="General">
                  <c:v>0.99021799999999938</c:v>
                </c:pt>
                <c:pt idx="48077" formatCode="General">
                  <c:v>0.99024000000000001</c:v>
                </c:pt>
                <c:pt idx="48078" formatCode="General">
                  <c:v>0.99026299999999923</c:v>
                </c:pt>
                <c:pt idx="48079" formatCode="General">
                  <c:v>0.99027799999999955</c:v>
                </c:pt>
                <c:pt idx="48080" formatCode="General">
                  <c:v>0.99029999999999996</c:v>
                </c:pt>
                <c:pt idx="48081" formatCode="General">
                  <c:v>0.99032199999999959</c:v>
                </c:pt>
                <c:pt idx="48082" formatCode="General">
                  <c:v>0.99034500000000003</c:v>
                </c:pt>
                <c:pt idx="48083" formatCode="General">
                  <c:v>0.99035999999999957</c:v>
                </c:pt>
                <c:pt idx="48084" formatCode="General">
                  <c:v>0.99038299999999935</c:v>
                </c:pt>
                <c:pt idx="48085" formatCode="General">
                  <c:v>0.99040499999999942</c:v>
                </c:pt>
                <c:pt idx="48086" formatCode="General">
                  <c:v>0.99042699999999928</c:v>
                </c:pt>
                <c:pt idx="48087" formatCode="General">
                  <c:v>0.9904429999999993</c:v>
                </c:pt>
                <c:pt idx="48088" formatCode="General">
                  <c:v>0.99046499999999937</c:v>
                </c:pt>
                <c:pt idx="48089" formatCode="General">
                  <c:v>0.99048799999999937</c:v>
                </c:pt>
                <c:pt idx="48090" formatCode="General">
                  <c:v>0.99050999999999956</c:v>
                </c:pt>
                <c:pt idx="48091" formatCode="General">
                  <c:v>0.99052499999999954</c:v>
                </c:pt>
                <c:pt idx="48092" formatCode="General">
                  <c:v>0.99054699999999929</c:v>
                </c:pt>
                <c:pt idx="48093" formatCode="General">
                  <c:v>0.99056999999999928</c:v>
                </c:pt>
                <c:pt idx="48094" formatCode="General">
                  <c:v>0.99059299999999928</c:v>
                </c:pt>
                <c:pt idx="48095" formatCode="General">
                  <c:v>0.99060800000000004</c:v>
                </c:pt>
                <c:pt idx="48096" formatCode="General">
                  <c:v>0.99063000000000001</c:v>
                </c:pt>
                <c:pt idx="48097" formatCode="General">
                  <c:v>0.99065300000000001</c:v>
                </c:pt>
                <c:pt idx="48098" formatCode="General">
                  <c:v>0.99067499999999997</c:v>
                </c:pt>
                <c:pt idx="48099" formatCode="General">
                  <c:v>0.99068999999999996</c:v>
                </c:pt>
                <c:pt idx="48100" formatCode="General">
                  <c:v>0.99071199999999959</c:v>
                </c:pt>
                <c:pt idx="48101" formatCode="General">
                  <c:v>0.99073500000000003</c:v>
                </c:pt>
                <c:pt idx="48102" formatCode="General">
                  <c:v>0.990757</c:v>
                </c:pt>
                <c:pt idx="48103" formatCode="General">
                  <c:v>0.99077199999999999</c:v>
                </c:pt>
                <c:pt idx="48104" formatCode="General">
                  <c:v>0.99079499999999998</c:v>
                </c:pt>
                <c:pt idx="48105" formatCode="General">
                  <c:v>0.99081799999999942</c:v>
                </c:pt>
                <c:pt idx="48106" formatCode="General">
                  <c:v>0.99084000000000005</c:v>
                </c:pt>
                <c:pt idx="48107" formatCode="General">
                  <c:v>0.99085500000000004</c:v>
                </c:pt>
                <c:pt idx="48108" formatCode="General">
                  <c:v>0.99087800000000004</c:v>
                </c:pt>
                <c:pt idx="48109" formatCode="General">
                  <c:v>0.9909</c:v>
                </c:pt>
                <c:pt idx="48110" formatCode="General">
                  <c:v>0.99092199999999997</c:v>
                </c:pt>
                <c:pt idx="48111" formatCode="General">
                  <c:v>0.99093699999999929</c:v>
                </c:pt>
                <c:pt idx="48112" formatCode="General">
                  <c:v>0.99095999999999951</c:v>
                </c:pt>
                <c:pt idx="48113" formatCode="General">
                  <c:v>0.99098199999999959</c:v>
                </c:pt>
                <c:pt idx="48114" formatCode="General">
                  <c:v>0.99100500000000002</c:v>
                </c:pt>
                <c:pt idx="48115" formatCode="General">
                  <c:v>0.99102000000000001</c:v>
                </c:pt>
                <c:pt idx="48116" formatCode="General">
                  <c:v>0.99104300000000001</c:v>
                </c:pt>
                <c:pt idx="48117" formatCode="General">
                  <c:v>0.99106499999999942</c:v>
                </c:pt>
                <c:pt idx="48118" formatCode="General">
                  <c:v>0.99108699999999939</c:v>
                </c:pt>
                <c:pt idx="48119" formatCode="General">
                  <c:v>0.99110299999999929</c:v>
                </c:pt>
                <c:pt idx="48120" formatCode="General">
                  <c:v>0.99112500000000003</c:v>
                </c:pt>
                <c:pt idx="48121" formatCode="General">
                  <c:v>0.991147</c:v>
                </c:pt>
                <c:pt idx="48122" formatCode="General">
                  <c:v>0.99117</c:v>
                </c:pt>
                <c:pt idx="48123" formatCode="General">
                  <c:v>0.99118499999999943</c:v>
                </c:pt>
                <c:pt idx="48124" formatCode="General">
                  <c:v>0.99120699999999928</c:v>
                </c:pt>
                <c:pt idx="48125" formatCode="General">
                  <c:v>0.99123000000000006</c:v>
                </c:pt>
                <c:pt idx="48126" formatCode="General">
                  <c:v>0.99125299999999938</c:v>
                </c:pt>
                <c:pt idx="48127" formatCode="General">
                  <c:v>0.99126799999999937</c:v>
                </c:pt>
                <c:pt idx="48128" formatCode="General">
                  <c:v>0.99129</c:v>
                </c:pt>
                <c:pt idx="48129" formatCode="General">
                  <c:v>0.99131299999999922</c:v>
                </c:pt>
                <c:pt idx="48130" formatCode="General">
                  <c:v>0.99133499999999941</c:v>
                </c:pt>
                <c:pt idx="48131" formatCode="General">
                  <c:v>0.99134999999999951</c:v>
                </c:pt>
                <c:pt idx="48132" formatCode="General">
                  <c:v>0.99137199999999959</c:v>
                </c:pt>
                <c:pt idx="48133" formatCode="General">
                  <c:v>0.99139500000000003</c:v>
                </c:pt>
                <c:pt idx="48134" formatCode="General">
                  <c:v>0.99141799999999936</c:v>
                </c:pt>
                <c:pt idx="48135" formatCode="General">
                  <c:v>0.99143199999999942</c:v>
                </c:pt>
                <c:pt idx="48136" formatCode="General">
                  <c:v>0.99145499999999942</c:v>
                </c:pt>
                <c:pt idx="48137" formatCode="General">
                  <c:v>0.99147699999999939</c:v>
                </c:pt>
                <c:pt idx="48138" formatCode="General">
                  <c:v>0.9914999999999996</c:v>
                </c:pt>
                <c:pt idx="48139" formatCode="General">
                  <c:v>0.99151499999999937</c:v>
                </c:pt>
                <c:pt idx="48140" formatCode="General">
                  <c:v>0.99153799999999936</c:v>
                </c:pt>
                <c:pt idx="48141" formatCode="General">
                  <c:v>0.99155999999999955</c:v>
                </c:pt>
                <c:pt idx="48142" formatCode="General">
                  <c:v>0.99157499999999943</c:v>
                </c:pt>
                <c:pt idx="48143" formatCode="General">
                  <c:v>0.99159699999999928</c:v>
                </c:pt>
                <c:pt idx="48144" formatCode="General">
                  <c:v>0.9916199999999995</c:v>
                </c:pt>
                <c:pt idx="48145" formatCode="General">
                  <c:v>0.99164300000000005</c:v>
                </c:pt>
                <c:pt idx="48146" formatCode="General">
                  <c:v>0.99165700000000001</c:v>
                </c:pt>
                <c:pt idx="48147" formatCode="General">
                  <c:v>0.99168000000000001</c:v>
                </c:pt>
                <c:pt idx="48148" formatCode="General">
                  <c:v>0.99170199999999997</c:v>
                </c:pt>
                <c:pt idx="48149" formatCode="General">
                  <c:v>0.99172499999999997</c:v>
                </c:pt>
                <c:pt idx="48150" formatCode="General">
                  <c:v>0.99173999999999951</c:v>
                </c:pt>
                <c:pt idx="48151" formatCode="General">
                  <c:v>0.99176299999999928</c:v>
                </c:pt>
                <c:pt idx="48152" formatCode="General">
                  <c:v>0.99178500000000003</c:v>
                </c:pt>
                <c:pt idx="48153" formatCode="General">
                  <c:v>0.99180699999999955</c:v>
                </c:pt>
                <c:pt idx="48154" formatCode="General">
                  <c:v>0.99182199999999998</c:v>
                </c:pt>
                <c:pt idx="48155" formatCode="General">
                  <c:v>0.99184499999999998</c:v>
                </c:pt>
                <c:pt idx="48156" formatCode="General">
                  <c:v>0.99186799999999942</c:v>
                </c:pt>
                <c:pt idx="48157" formatCode="General">
                  <c:v>0.99189000000000005</c:v>
                </c:pt>
                <c:pt idx="48158" formatCode="General">
                  <c:v>0.99190500000000004</c:v>
                </c:pt>
                <c:pt idx="48159" formatCode="General">
                  <c:v>0.99192800000000003</c:v>
                </c:pt>
                <c:pt idx="48160" formatCode="General">
                  <c:v>0.99195</c:v>
                </c:pt>
                <c:pt idx="48161" formatCode="General">
                  <c:v>0.99197299999999955</c:v>
                </c:pt>
                <c:pt idx="48162" formatCode="General">
                  <c:v>0.99198799999999943</c:v>
                </c:pt>
                <c:pt idx="48163" formatCode="General">
                  <c:v>0.9920099999999995</c:v>
                </c:pt>
                <c:pt idx="48164" formatCode="General">
                  <c:v>0.99203199999999958</c:v>
                </c:pt>
                <c:pt idx="48165" formatCode="General">
                  <c:v>0.99205500000000002</c:v>
                </c:pt>
                <c:pt idx="48166" formatCode="General">
                  <c:v>0.99207000000000001</c:v>
                </c:pt>
                <c:pt idx="48167" formatCode="General">
                  <c:v>0.992093</c:v>
                </c:pt>
                <c:pt idx="48168" formatCode="General">
                  <c:v>0.99211499999999941</c:v>
                </c:pt>
                <c:pt idx="48169" formatCode="General">
                  <c:v>0.99213699999999938</c:v>
                </c:pt>
                <c:pt idx="48170" formatCode="General">
                  <c:v>0.99215299999999929</c:v>
                </c:pt>
                <c:pt idx="48171" formatCode="General">
                  <c:v>0.99217500000000003</c:v>
                </c:pt>
                <c:pt idx="48172" formatCode="General">
                  <c:v>0.99219800000000002</c:v>
                </c:pt>
                <c:pt idx="48173" formatCode="General">
                  <c:v>0.99221999999999955</c:v>
                </c:pt>
                <c:pt idx="48174" formatCode="General">
                  <c:v>0.99223499999999942</c:v>
                </c:pt>
                <c:pt idx="48175" formatCode="General">
                  <c:v>0.99225699999999928</c:v>
                </c:pt>
                <c:pt idx="48176" formatCode="General">
                  <c:v>0.99227999999999961</c:v>
                </c:pt>
                <c:pt idx="48177" formatCode="General">
                  <c:v>0.99230299999999938</c:v>
                </c:pt>
                <c:pt idx="48178" formatCode="General">
                  <c:v>0.99231799999999937</c:v>
                </c:pt>
                <c:pt idx="48179" formatCode="General">
                  <c:v>0.99234</c:v>
                </c:pt>
                <c:pt idx="48180" formatCode="General">
                  <c:v>0.99236199999999941</c:v>
                </c:pt>
                <c:pt idx="48181" formatCode="General">
                  <c:v>0.9923849999999993</c:v>
                </c:pt>
                <c:pt idx="48182" formatCode="General">
                  <c:v>0.9923999999999995</c:v>
                </c:pt>
                <c:pt idx="48183" formatCode="General">
                  <c:v>0.99242199999999958</c:v>
                </c:pt>
                <c:pt idx="48184" formatCode="General">
                  <c:v>0.99244500000000002</c:v>
                </c:pt>
                <c:pt idx="48185" formatCode="General">
                  <c:v>0.99246799999999935</c:v>
                </c:pt>
                <c:pt idx="48186" formatCode="General">
                  <c:v>0.99248199999999942</c:v>
                </c:pt>
                <c:pt idx="48187" formatCode="General">
                  <c:v>0.99250499999999942</c:v>
                </c:pt>
                <c:pt idx="48188" formatCode="General">
                  <c:v>0.9925279999999993</c:v>
                </c:pt>
                <c:pt idx="48189" formatCode="General">
                  <c:v>0.9925499999999996</c:v>
                </c:pt>
                <c:pt idx="48190" formatCode="General">
                  <c:v>0.99256499999999936</c:v>
                </c:pt>
                <c:pt idx="48191" formatCode="General">
                  <c:v>0.99258799999999936</c:v>
                </c:pt>
                <c:pt idx="48192" formatCode="General">
                  <c:v>0.99260999999999999</c:v>
                </c:pt>
                <c:pt idx="48193" formatCode="General">
                  <c:v>0.99263199999999996</c:v>
                </c:pt>
                <c:pt idx="48194" formatCode="General">
                  <c:v>0.9926469999999995</c:v>
                </c:pt>
                <c:pt idx="48195" formatCode="General">
                  <c:v>0.99267000000000005</c:v>
                </c:pt>
                <c:pt idx="48196" formatCode="General">
                  <c:v>0.99269300000000005</c:v>
                </c:pt>
                <c:pt idx="48197" formatCode="General">
                  <c:v>0.99271500000000001</c:v>
                </c:pt>
                <c:pt idx="48198" formatCode="General">
                  <c:v>0.99273</c:v>
                </c:pt>
                <c:pt idx="48199" formatCode="General">
                  <c:v>0.992753</c:v>
                </c:pt>
                <c:pt idx="48200" formatCode="General">
                  <c:v>0.99277499999999996</c:v>
                </c:pt>
                <c:pt idx="48201" formatCode="General">
                  <c:v>0.99279700000000004</c:v>
                </c:pt>
                <c:pt idx="48202" formatCode="General">
                  <c:v>0.99281299999999928</c:v>
                </c:pt>
                <c:pt idx="48203" formatCode="General">
                  <c:v>0.99283500000000002</c:v>
                </c:pt>
                <c:pt idx="48204" formatCode="General">
                  <c:v>0.99285699999999955</c:v>
                </c:pt>
                <c:pt idx="48205" formatCode="General">
                  <c:v>0.99287199999999998</c:v>
                </c:pt>
                <c:pt idx="48206" formatCode="General">
                  <c:v>0.99289499999999997</c:v>
                </c:pt>
                <c:pt idx="48207" formatCode="General">
                  <c:v>0.99291799999999941</c:v>
                </c:pt>
                <c:pt idx="48208" formatCode="General">
                  <c:v>0.99294000000000004</c:v>
                </c:pt>
                <c:pt idx="48209" formatCode="General">
                  <c:v>0.99295500000000003</c:v>
                </c:pt>
                <c:pt idx="48210" formatCode="General">
                  <c:v>0.992977</c:v>
                </c:pt>
                <c:pt idx="48211" formatCode="General">
                  <c:v>0.99299999999999999</c:v>
                </c:pt>
                <c:pt idx="48212" formatCode="General">
                  <c:v>0.99302299999999954</c:v>
                </c:pt>
                <c:pt idx="48213" formatCode="General">
                  <c:v>0.99303799999999942</c:v>
                </c:pt>
                <c:pt idx="48214" formatCode="General">
                  <c:v>0.99305999999999961</c:v>
                </c:pt>
                <c:pt idx="48215" formatCode="General">
                  <c:v>0.99308199999999958</c:v>
                </c:pt>
                <c:pt idx="48216" formatCode="General">
                  <c:v>0.99310500000000002</c:v>
                </c:pt>
                <c:pt idx="48217" formatCode="General">
                  <c:v>0.99312</c:v>
                </c:pt>
                <c:pt idx="48218" formatCode="General">
                  <c:v>0.99314199999999997</c:v>
                </c:pt>
                <c:pt idx="48219" formatCode="General">
                  <c:v>0.9931649999999993</c:v>
                </c:pt>
                <c:pt idx="48220" formatCode="General">
                  <c:v>0.99318699999999938</c:v>
                </c:pt>
                <c:pt idx="48221" formatCode="General">
                  <c:v>0.99320299999999928</c:v>
                </c:pt>
                <c:pt idx="48222" formatCode="General">
                  <c:v>0.99322500000000002</c:v>
                </c:pt>
                <c:pt idx="48223" formatCode="General">
                  <c:v>0.99324800000000002</c:v>
                </c:pt>
                <c:pt idx="48224" formatCode="General">
                  <c:v>0.99326999999999943</c:v>
                </c:pt>
                <c:pt idx="48225" formatCode="General">
                  <c:v>0.99328499999999942</c:v>
                </c:pt>
                <c:pt idx="48226" formatCode="General">
                  <c:v>0.99330699999999938</c:v>
                </c:pt>
                <c:pt idx="48227" formatCode="General">
                  <c:v>0.9933299999999996</c:v>
                </c:pt>
                <c:pt idx="48228" formatCode="General">
                  <c:v>0.99335299999999938</c:v>
                </c:pt>
                <c:pt idx="48229" formatCode="General">
                  <c:v>0.99336699999999922</c:v>
                </c:pt>
                <c:pt idx="48230" formatCode="General">
                  <c:v>0.99339</c:v>
                </c:pt>
                <c:pt idx="48231" formatCode="General">
                  <c:v>0.9934119999999993</c:v>
                </c:pt>
                <c:pt idx="48232" formatCode="General">
                  <c:v>0.99343499999999929</c:v>
                </c:pt>
                <c:pt idx="48233" formatCode="General">
                  <c:v>0.99345000000000006</c:v>
                </c:pt>
                <c:pt idx="48234" formatCode="General">
                  <c:v>0.99347299999999938</c:v>
                </c:pt>
                <c:pt idx="48235" formatCode="General">
                  <c:v>0.99349500000000002</c:v>
                </c:pt>
                <c:pt idx="48236" formatCode="General">
                  <c:v>0.9935169999999991</c:v>
                </c:pt>
                <c:pt idx="48237" formatCode="General">
                  <c:v>0.99353199999999942</c:v>
                </c:pt>
                <c:pt idx="48238" formatCode="General">
                  <c:v>0.9935549999999993</c:v>
                </c:pt>
                <c:pt idx="48239" formatCode="General">
                  <c:v>0.9935779999999993</c:v>
                </c:pt>
                <c:pt idx="48240" formatCode="General">
                  <c:v>0.99360000000000004</c:v>
                </c:pt>
                <c:pt idx="48241" formatCode="General">
                  <c:v>0.99361500000000003</c:v>
                </c:pt>
                <c:pt idx="48242" formatCode="General">
                  <c:v>0.99363800000000002</c:v>
                </c:pt>
                <c:pt idx="48243" formatCode="General">
                  <c:v>0.99365999999999999</c:v>
                </c:pt>
                <c:pt idx="48244" formatCode="General">
                  <c:v>0.99368299999999943</c:v>
                </c:pt>
                <c:pt idx="48245" formatCode="General">
                  <c:v>0.99369799999999997</c:v>
                </c:pt>
                <c:pt idx="48246" formatCode="General">
                  <c:v>0.99372000000000005</c:v>
                </c:pt>
                <c:pt idx="48247" formatCode="General">
                  <c:v>0.99374200000000001</c:v>
                </c:pt>
                <c:pt idx="48248" formatCode="General">
                  <c:v>0.99376500000000001</c:v>
                </c:pt>
                <c:pt idx="48249" formatCode="General">
                  <c:v>0.99378</c:v>
                </c:pt>
                <c:pt idx="48250" formatCode="General">
                  <c:v>0.99380299999999955</c:v>
                </c:pt>
                <c:pt idx="48251" formatCode="General">
                  <c:v>0.99382499999999996</c:v>
                </c:pt>
                <c:pt idx="48252" formatCode="General">
                  <c:v>0.99384700000000004</c:v>
                </c:pt>
                <c:pt idx="48253" formatCode="General">
                  <c:v>0.99386299999999939</c:v>
                </c:pt>
                <c:pt idx="48254" formatCode="General">
                  <c:v>0.99388500000000002</c:v>
                </c:pt>
                <c:pt idx="48255" formatCode="General">
                  <c:v>0.99390699999999943</c:v>
                </c:pt>
                <c:pt idx="48256" formatCode="General">
                  <c:v>0.99392999999999998</c:v>
                </c:pt>
                <c:pt idx="48257" formatCode="General">
                  <c:v>0.99394499999999997</c:v>
                </c:pt>
                <c:pt idx="48258" formatCode="General">
                  <c:v>0.99396699999999938</c:v>
                </c:pt>
                <c:pt idx="48259" formatCode="General">
                  <c:v>0.99399000000000004</c:v>
                </c:pt>
                <c:pt idx="48260" formatCode="General">
                  <c:v>0.99401299999999937</c:v>
                </c:pt>
                <c:pt idx="48261" formatCode="General">
                  <c:v>0.99402800000000002</c:v>
                </c:pt>
                <c:pt idx="48262" formatCode="General">
                  <c:v>0.99404999999999999</c:v>
                </c:pt>
                <c:pt idx="48263" formatCode="General">
                  <c:v>0.99407199999999996</c:v>
                </c:pt>
                <c:pt idx="48264" formatCode="General">
                  <c:v>0.99409499999999951</c:v>
                </c:pt>
                <c:pt idx="48265" formatCode="General">
                  <c:v>0.99410999999999961</c:v>
                </c:pt>
                <c:pt idx="48266" formatCode="General">
                  <c:v>0.99413199999999957</c:v>
                </c:pt>
                <c:pt idx="48267" formatCode="General">
                  <c:v>0.99415500000000001</c:v>
                </c:pt>
                <c:pt idx="48268" formatCode="General">
                  <c:v>0.99417800000000001</c:v>
                </c:pt>
                <c:pt idx="48269" formatCode="General">
                  <c:v>0.99419199999999996</c:v>
                </c:pt>
                <c:pt idx="48270" formatCode="General">
                  <c:v>0.99421499999999929</c:v>
                </c:pt>
                <c:pt idx="48271" formatCode="General">
                  <c:v>0.99423799999999929</c:v>
                </c:pt>
                <c:pt idx="48272" formatCode="General">
                  <c:v>0.99425999999999959</c:v>
                </c:pt>
                <c:pt idx="48273" formatCode="General">
                  <c:v>0.99427500000000002</c:v>
                </c:pt>
                <c:pt idx="48274" formatCode="General">
                  <c:v>0.99429800000000002</c:v>
                </c:pt>
                <c:pt idx="48275" formatCode="General">
                  <c:v>0.99431999999999943</c:v>
                </c:pt>
                <c:pt idx="48276" formatCode="General">
                  <c:v>0.99433499999999941</c:v>
                </c:pt>
                <c:pt idx="48277" formatCode="General">
                  <c:v>0.99435699999999938</c:v>
                </c:pt>
                <c:pt idx="48278" formatCode="General">
                  <c:v>0.9943799999999996</c:v>
                </c:pt>
                <c:pt idx="48279" formatCode="General">
                  <c:v>0.99440299999999937</c:v>
                </c:pt>
                <c:pt idx="48280" formatCode="General">
                  <c:v>0.99441699999999922</c:v>
                </c:pt>
                <c:pt idx="48281" formatCode="General">
                  <c:v>0.99443999999999955</c:v>
                </c:pt>
                <c:pt idx="48282" formatCode="General">
                  <c:v>0.99446199999999929</c:v>
                </c:pt>
                <c:pt idx="48283" formatCode="General">
                  <c:v>0.99448499999999929</c:v>
                </c:pt>
                <c:pt idx="48284" formatCode="General">
                  <c:v>0.99449999999999961</c:v>
                </c:pt>
                <c:pt idx="48285" formatCode="General">
                  <c:v>0.99452299999999938</c:v>
                </c:pt>
                <c:pt idx="48286" formatCode="General">
                  <c:v>0.99454500000000001</c:v>
                </c:pt>
                <c:pt idx="48287" formatCode="General">
                  <c:v>0.99456699999999909</c:v>
                </c:pt>
                <c:pt idx="48288" formatCode="General">
                  <c:v>0.99458199999999941</c:v>
                </c:pt>
                <c:pt idx="48289" formatCode="General">
                  <c:v>0.99460499999999996</c:v>
                </c:pt>
                <c:pt idx="48290" formatCode="General">
                  <c:v>0.99462799999999996</c:v>
                </c:pt>
                <c:pt idx="48291" formatCode="General">
                  <c:v>0.99465000000000003</c:v>
                </c:pt>
                <c:pt idx="48292" formatCode="General">
                  <c:v>0.99466500000000002</c:v>
                </c:pt>
                <c:pt idx="48293" formatCode="General">
                  <c:v>0.99468699999999943</c:v>
                </c:pt>
                <c:pt idx="48294" formatCode="General">
                  <c:v>0.99470999999999998</c:v>
                </c:pt>
                <c:pt idx="48295" formatCode="General">
                  <c:v>0.99473199999999951</c:v>
                </c:pt>
                <c:pt idx="48296" formatCode="General">
                  <c:v>0.99474799999999997</c:v>
                </c:pt>
                <c:pt idx="48297" formatCode="General">
                  <c:v>0.99477000000000004</c:v>
                </c:pt>
                <c:pt idx="48298" formatCode="General">
                  <c:v>0.99479200000000001</c:v>
                </c:pt>
                <c:pt idx="48299" formatCode="General">
                  <c:v>0.994815</c:v>
                </c:pt>
                <c:pt idx="48300" formatCode="General">
                  <c:v>0.99482999999999999</c:v>
                </c:pt>
                <c:pt idx="48301" formatCode="General">
                  <c:v>0.99485299999999943</c:v>
                </c:pt>
                <c:pt idx="48302" formatCode="General">
                  <c:v>0.99487499999999951</c:v>
                </c:pt>
                <c:pt idx="48303" formatCode="General">
                  <c:v>0.99489700000000003</c:v>
                </c:pt>
                <c:pt idx="48304" formatCode="General">
                  <c:v>0.99491299999999938</c:v>
                </c:pt>
                <c:pt idx="48305" formatCode="General">
                  <c:v>0.99493500000000001</c:v>
                </c:pt>
                <c:pt idx="48306" formatCode="General">
                  <c:v>0.99495800000000001</c:v>
                </c:pt>
                <c:pt idx="48307" formatCode="General">
                  <c:v>0.99497999999999998</c:v>
                </c:pt>
                <c:pt idx="48308" formatCode="General">
                  <c:v>0.99499499999999996</c:v>
                </c:pt>
                <c:pt idx="48309" formatCode="General">
                  <c:v>0.99501699999999937</c:v>
                </c:pt>
                <c:pt idx="48310" formatCode="General">
                  <c:v>0.99504000000000004</c:v>
                </c:pt>
                <c:pt idx="48311" formatCode="General">
                  <c:v>0.99506299999999936</c:v>
                </c:pt>
                <c:pt idx="48312" formatCode="General">
                  <c:v>0.99507800000000002</c:v>
                </c:pt>
                <c:pt idx="48313" formatCode="General">
                  <c:v>0.99509999999999998</c:v>
                </c:pt>
                <c:pt idx="48314" formatCode="General">
                  <c:v>0.99512199999999951</c:v>
                </c:pt>
                <c:pt idx="48315" formatCode="General">
                  <c:v>0.9951449999999995</c:v>
                </c:pt>
                <c:pt idx="48316" formatCode="General">
                  <c:v>0.9951599999999996</c:v>
                </c:pt>
                <c:pt idx="48317" formatCode="General">
                  <c:v>0.99518299999999937</c:v>
                </c:pt>
                <c:pt idx="48318" formatCode="General">
                  <c:v>0.99520500000000001</c:v>
                </c:pt>
                <c:pt idx="48319" formatCode="General">
                  <c:v>0.995228</c:v>
                </c:pt>
                <c:pt idx="48320" formatCode="General">
                  <c:v>0.99524199999999996</c:v>
                </c:pt>
                <c:pt idx="48321" formatCode="General">
                  <c:v>0.99526499999999929</c:v>
                </c:pt>
                <c:pt idx="48322" formatCode="General">
                  <c:v>0.99528799999999928</c:v>
                </c:pt>
                <c:pt idx="48323" formatCode="General">
                  <c:v>0.99530999999999958</c:v>
                </c:pt>
                <c:pt idx="48324" formatCode="General">
                  <c:v>0.99532500000000002</c:v>
                </c:pt>
                <c:pt idx="48325" formatCode="General">
                  <c:v>0.99534699999999943</c:v>
                </c:pt>
                <c:pt idx="48326" formatCode="General">
                  <c:v>0.99536999999999942</c:v>
                </c:pt>
                <c:pt idx="48327" formatCode="General">
                  <c:v>0.99539299999999942</c:v>
                </c:pt>
                <c:pt idx="48328" formatCode="General">
                  <c:v>0.99540799999999929</c:v>
                </c:pt>
                <c:pt idx="48329" formatCode="General">
                  <c:v>0.99542999999999959</c:v>
                </c:pt>
                <c:pt idx="48330" formatCode="General">
                  <c:v>0.99545199999999956</c:v>
                </c:pt>
                <c:pt idx="48331" formatCode="General">
                  <c:v>0.995475</c:v>
                </c:pt>
                <c:pt idx="48332" formatCode="General">
                  <c:v>0.99548999999999943</c:v>
                </c:pt>
                <c:pt idx="48333" formatCode="General">
                  <c:v>0.99551299999999909</c:v>
                </c:pt>
                <c:pt idx="48334" formatCode="General">
                  <c:v>0.99553499999999928</c:v>
                </c:pt>
                <c:pt idx="48335" formatCode="General">
                  <c:v>0.99555699999999936</c:v>
                </c:pt>
                <c:pt idx="48336" formatCode="General">
                  <c:v>0.99557299999999938</c:v>
                </c:pt>
                <c:pt idx="48337" formatCode="General">
                  <c:v>0.99559500000000001</c:v>
                </c:pt>
                <c:pt idx="48338" formatCode="General">
                  <c:v>0.99561699999999942</c:v>
                </c:pt>
                <c:pt idx="48339" formatCode="General">
                  <c:v>0.99563199999999996</c:v>
                </c:pt>
                <c:pt idx="48340" formatCode="General">
                  <c:v>0.99565499999999996</c:v>
                </c:pt>
                <c:pt idx="48341" formatCode="General">
                  <c:v>0.99567700000000003</c:v>
                </c:pt>
                <c:pt idx="48342" formatCode="General">
                  <c:v>0.99570000000000003</c:v>
                </c:pt>
                <c:pt idx="48343" formatCode="General">
                  <c:v>0.99571500000000002</c:v>
                </c:pt>
                <c:pt idx="48344" formatCode="General">
                  <c:v>0.99573800000000001</c:v>
                </c:pt>
                <c:pt idx="48345" formatCode="General">
                  <c:v>0.99575999999999998</c:v>
                </c:pt>
                <c:pt idx="48346" formatCode="General">
                  <c:v>0.9957819999999995</c:v>
                </c:pt>
                <c:pt idx="48347" formatCode="General">
                  <c:v>0.99579799999999996</c:v>
                </c:pt>
                <c:pt idx="48348" formatCode="General">
                  <c:v>0.99582000000000004</c:v>
                </c:pt>
                <c:pt idx="48349" formatCode="General">
                  <c:v>0.995842</c:v>
                </c:pt>
                <c:pt idx="48350" formatCode="General">
                  <c:v>0.995865</c:v>
                </c:pt>
                <c:pt idx="48351" formatCode="General">
                  <c:v>0.99587999999999999</c:v>
                </c:pt>
                <c:pt idx="48352" formatCode="General">
                  <c:v>0.99590199999999951</c:v>
                </c:pt>
                <c:pt idx="48353" formatCode="General">
                  <c:v>0.99592499999999951</c:v>
                </c:pt>
                <c:pt idx="48354" formatCode="General">
                  <c:v>0.9959480000000005</c:v>
                </c:pt>
                <c:pt idx="48355" formatCode="General">
                  <c:v>0.99596299999999938</c:v>
                </c:pt>
                <c:pt idx="48356" formatCode="General">
                  <c:v>0.99598500000000001</c:v>
                </c:pt>
                <c:pt idx="48357" formatCode="General">
                  <c:v>0.996008</c:v>
                </c:pt>
                <c:pt idx="48358" formatCode="General">
                  <c:v>0.99602999999999997</c:v>
                </c:pt>
                <c:pt idx="48359" formatCode="General">
                  <c:v>0.99604499999999996</c:v>
                </c:pt>
                <c:pt idx="48360" formatCode="General">
                  <c:v>0.99606699999999937</c:v>
                </c:pt>
                <c:pt idx="48361" formatCode="General">
                  <c:v>0.99609000000000003</c:v>
                </c:pt>
                <c:pt idx="48362" formatCode="General">
                  <c:v>0.99611299999999936</c:v>
                </c:pt>
                <c:pt idx="48363" formatCode="General">
                  <c:v>0.99612699999999943</c:v>
                </c:pt>
                <c:pt idx="48364" formatCode="General">
                  <c:v>0.99614999999999998</c:v>
                </c:pt>
                <c:pt idx="48365" formatCode="General">
                  <c:v>0.9961719999999995</c:v>
                </c:pt>
                <c:pt idx="48366" formatCode="General">
                  <c:v>0.99619500000000005</c:v>
                </c:pt>
                <c:pt idx="48367" formatCode="General">
                  <c:v>0.9962099999999996</c:v>
                </c:pt>
                <c:pt idx="48368" formatCode="General">
                  <c:v>0.99623299999999937</c:v>
                </c:pt>
                <c:pt idx="48369" formatCode="General">
                  <c:v>0.996255</c:v>
                </c:pt>
                <c:pt idx="48370" formatCode="General">
                  <c:v>0.99627699999999941</c:v>
                </c:pt>
                <c:pt idx="48371" formatCode="General">
                  <c:v>0.99629199999999996</c:v>
                </c:pt>
                <c:pt idx="48372" formatCode="General">
                  <c:v>0.99631499999999928</c:v>
                </c:pt>
                <c:pt idx="48373" formatCode="General">
                  <c:v>0.99633799999999928</c:v>
                </c:pt>
                <c:pt idx="48374" formatCode="General">
                  <c:v>0.99635999999999958</c:v>
                </c:pt>
                <c:pt idx="48375" formatCode="General">
                  <c:v>0.99637500000000001</c:v>
                </c:pt>
                <c:pt idx="48376" formatCode="General">
                  <c:v>0.99639699999999942</c:v>
                </c:pt>
                <c:pt idx="48377" formatCode="General">
                  <c:v>0.99641999999999942</c:v>
                </c:pt>
                <c:pt idx="48378" formatCode="General">
                  <c:v>0.99644199999999961</c:v>
                </c:pt>
                <c:pt idx="48379" formatCode="General">
                  <c:v>0.99645799999999929</c:v>
                </c:pt>
                <c:pt idx="48380" formatCode="General">
                  <c:v>0.99647999999999959</c:v>
                </c:pt>
                <c:pt idx="48381" formatCode="General">
                  <c:v>0.99650199999999955</c:v>
                </c:pt>
                <c:pt idx="48382" formatCode="General">
                  <c:v>0.99652499999999955</c:v>
                </c:pt>
                <c:pt idx="48383" formatCode="General">
                  <c:v>0.99653999999999943</c:v>
                </c:pt>
                <c:pt idx="48384" formatCode="General">
                  <c:v>0.99656299999999898</c:v>
                </c:pt>
                <c:pt idx="48385" formatCode="General">
                  <c:v>0.99658499999999939</c:v>
                </c:pt>
                <c:pt idx="48386" formatCode="General">
                  <c:v>0.99660700000000002</c:v>
                </c:pt>
                <c:pt idx="48387" formatCode="General">
                  <c:v>0.99662300000000004</c:v>
                </c:pt>
                <c:pt idx="48388" formatCode="General">
                  <c:v>0.99664500000000045</c:v>
                </c:pt>
                <c:pt idx="48389" formatCode="General">
                  <c:v>0.996668</c:v>
                </c:pt>
                <c:pt idx="48390" formatCode="General">
                  <c:v>0.99668999999999996</c:v>
                </c:pt>
                <c:pt idx="48391" formatCode="General">
                  <c:v>0.99670499999999951</c:v>
                </c:pt>
                <c:pt idx="48392" formatCode="General">
                  <c:v>0.99672700000000003</c:v>
                </c:pt>
                <c:pt idx="48393" formatCode="General">
                  <c:v>0.99675000000000002</c:v>
                </c:pt>
                <c:pt idx="48394" formatCode="General">
                  <c:v>0.99677300000000002</c:v>
                </c:pt>
                <c:pt idx="48395" formatCode="General">
                  <c:v>0.99678800000000001</c:v>
                </c:pt>
                <c:pt idx="48396" formatCode="General">
                  <c:v>0.99680999999999997</c:v>
                </c:pt>
                <c:pt idx="48397" formatCode="General">
                  <c:v>0.99683199999999961</c:v>
                </c:pt>
                <c:pt idx="48398" formatCode="General">
                  <c:v>0.99685500000000005</c:v>
                </c:pt>
                <c:pt idx="48399" formatCode="General">
                  <c:v>0.99687000000000003</c:v>
                </c:pt>
                <c:pt idx="48400" formatCode="General">
                  <c:v>0.99689300000000003</c:v>
                </c:pt>
                <c:pt idx="48401" formatCode="General">
                  <c:v>0.996915</c:v>
                </c:pt>
                <c:pt idx="48402" formatCode="General">
                  <c:v>0.99693799999999955</c:v>
                </c:pt>
                <c:pt idx="48403" formatCode="General">
                  <c:v>0.99695199999999951</c:v>
                </c:pt>
                <c:pt idx="48404" formatCode="General">
                  <c:v>0.9969749999999995</c:v>
                </c:pt>
                <c:pt idx="48405" formatCode="General">
                  <c:v>0.99699800000000005</c:v>
                </c:pt>
                <c:pt idx="48406" formatCode="General">
                  <c:v>0.99702000000000002</c:v>
                </c:pt>
                <c:pt idx="48407" formatCode="General">
                  <c:v>0.997035</c:v>
                </c:pt>
                <c:pt idx="48408" formatCode="General">
                  <c:v>0.99705699999999942</c:v>
                </c:pt>
                <c:pt idx="48409" formatCode="General">
                  <c:v>0.99707999999999997</c:v>
                </c:pt>
                <c:pt idx="48410" formatCode="General">
                  <c:v>0.99709499999999951</c:v>
                </c:pt>
                <c:pt idx="48411" formatCode="General">
                  <c:v>0.99711699999999936</c:v>
                </c:pt>
                <c:pt idx="48412" formatCode="General">
                  <c:v>0.99714000000000003</c:v>
                </c:pt>
                <c:pt idx="48413" formatCode="General">
                  <c:v>0.99716299999999936</c:v>
                </c:pt>
                <c:pt idx="48414" formatCode="General">
                  <c:v>0.99717699999999942</c:v>
                </c:pt>
                <c:pt idx="48415" formatCode="General">
                  <c:v>0.99719999999999998</c:v>
                </c:pt>
                <c:pt idx="48416" formatCode="General">
                  <c:v>0.99722299999999942</c:v>
                </c:pt>
                <c:pt idx="48417" formatCode="General">
                  <c:v>0.99724500000000005</c:v>
                </c:pt>
                <c:pt idx="48418" formatCode="General">
                  <c:v>0.99725999999999959</c:v>
                </c:pt>
                <c:pt idx="48419" formatCode="General">
                  <c:v>0.99728299999999936</c:v>
                </c:pt>
                <c:pt idx="48420" formatCode="General">
                  <c:v>0.997305</c:v>
                </c:pt>
                <c:pt idx="48421" formatCode="General">
                  <c:v>0.9973269999999993</c:v>
                </c:pt>
                <c:pt idx="48422" formatCode="General">
                  <c:v>0.99734199999999951</c:v>
                </c:pt>
                <c:pt idx="48423" formatCode="General">
                  <c:v>0.99736499999999928</c:v>
                </c:pt>
                <c:pt idx="48424" formatCode="General">
                  <c:v>0.99738799999999939</c:v>
                </c:pt>
                <c:pt idx="48425" formatCode="General">
                  <c:v>0.99740999999999957</c:v>
                </c:pt>
                <c:pt idx="48426" formatCode="General">
                  <c:v>0.99742500000000001</c:v>
                </c:pt>
                <c:pt idx="48427" formatCode="General">
                  <c:v>0.997448</c:v>
                </c:pt>
                <c:pt idx="48428" formatCode="General">
                  <c:v>0.99746999999999941</c:v>
                </c:pt>
                <c:pt idx="48429" formatCode="General">
                  <c:v>0.9974919999999996</c:v>
                </c:pt>
                <c:pt idx="48430" formatCode="General">
                  <c:v>0.99750799999999928</c:v>
                </c:pt>
                <c:pt idx="48431" formatCode="General">
                  <c:v>0.99752999999999958</c:v>
                </c:pt>
                <c:pt idx="48432" formatCode="General">
                  <c:v>0.99755199999999955</c:v>
                </c:pt>
                <c:pt idx="48433" formatCode="General">
                  <c:v>0.99757499999999955</c:v>
                </c:pt>
                <c:pt idx="48434" formatCode="General">
                  <c:v>0.99758999999999942</c:v>
                </c:pt>
                <c:pt idx="48435" formatCode="General">
                  <c:v>0.99761199999999961</c:v>
                </c:pt>
                <c:pt idx="48436" formatCode="General">
                  <c:v>0.99763500000000005</c:v>
                </c:pt>
                <c:pt idx="48437" formatCode="General">
                  <c:v>0.99765800000000004</c:v>
                </c:pt>
                <c:pt idx="48438" formatCode="General">
                  <c:v>0.997672</c:v>
                </c:pt>
                <c:pt idx="48439" formatCode="General">
                  <c:v>0.99769500000000044</c:v>
                </c:pt>
                <c:pt idx="48440" formatCode="General">
                  <c:v>0.9977169999999993</c:v>
                </c:pt>
                <c:pt idx="48441" formatCode="General">
                  <c:v>0.99773999999999996</c:v>
                </c:pt>
                <c:pt idx="48442" formatCode="General">
                  <c:v>0.9977549999999995</c:v>
                </c:pt>
                <c:pt idx="48443" formatCode="General">
                  <c:v>0.99777700000000003</c:v>
                </c:pt>
                <c:pt idx="48444" formatCode="General">
                  <c:v>0.99780000000000002</c:v>
                </c:pt>
                <c:pt idx="48445" formatCode="General">
                  <c:v>0.99782300000000002</c:v>
                </c:pt>
                <c:pt idx="48446" formatCode="General">
                  <c:v>0.99783699999999942</c:v>
                </c:pt>
                <c:pt idx="48447" formatCode="General">
                  <c:v>0.99785999999999997</c:v>
                </c:pt>
                <c:pt idx="48448" formatCode="General">
                  <c:v>0.9978819999999996</c:v>
                </c:pt>
                <c:pt idx="48449" formatCode="General">
                  <c:v>0.99790500000000004</c:v>
                </c:pt>
                <c:pt idx="48450" formatCode="General">
                  <c:v>0.99792000000000003</c:v>
                </c:pt>
                <c:pt idx="48451" formatCode="General">
                  <c:v>0.99794300000000002</c:v>
                </c:pt>
                <c:pt idx="48452" formatCode="General">
                  <c:v>0.99796499999999955</c:v>
                </c:pt>
                <c:pt idx="48453" formatCode="General">
                  <c:v>0.99798699999999929</c:v>
                </c:pt>
                <c:pt idx="48454" formatCode="General">
                  <c:v>0.9980019999999995</c:v>
                </c:pt>
                <c:pt idx="48455" formatCode="General">
                  <c:v>0.99802500000000005</c:v>
                </c:pt>
                <c:pt idx="48456" formatCode="General">
                  <c:v>0.99804800000000005</c:v>
                </c:pt>
                <c:pt idx="48457" formatCode="General">
                  <c:v>0.99807000000000001</c:v>
                </c:pt>
                <c:pt idx="48458" formatCode="General">
                  <c:v>0.998085</c:v>
                </c:pt>
                <c:pt idx="48459" formatCode="General">
                  <c:v>0.99810699999999941</c:v>
                </c:pt>
                <c:pt idx="48460" formatCode="General">
                  <c:v>0.99812999999999996</c:v>
                </c:pt>
                <c:pt idx="48461" formatCode="General">
                  <c:v>0.9981519999999996</c:v>
                </c:pt>
                <c:pt idx="48462" formatCode="General">
                  <c:v>0.99816800000000006</c:v>
                </c:pt>
                <c:pt idx="48463" formatCode="General">
                  <c:v>0.99819000000000002</c:v>
                </c:pt>
                <c:pt idx="48464" formatCode="General">
                  <c:v>0.99821199999999954</c:v>
                </c:pt>
                <c:pt idx="48465" formatCode="General">
                  <c:v>0.99823499999999943</c:v>
                </c:pt>
                <c:pt idx="48466" formatCode="General">
                  <c:v>0.99824999999999997</c:v>
                </c:pt>
                <c:pt idx="48467" formatCode="General">
                  <c:v>0.9982729999999993</c:v>
                </c:pt>
                <c:pt idx="48468" formatCode="General">
                  <c:v>0.99829500000000004</c:v>
                </c:pt>
                <c:pt idx="48469" formatCode="General">
                  <c:v>0.99831699999999923</c:v>
                </c:pt>
                <c:pt idx="48470" formatCode="General">
                  <c:v>0.99833299999999936</c:v>
                </c:pt>
                <c:pt idx="48471" formatCode="General">
                  <c:v>0.99835499999999955</c:v>
                </c:pt>
                <c:pt idx="48472" formatCode="General">
                  <c:v>0.99837799999999943</c:v>
                </c:pt>
                <c:pt idx="48473" formatCode="General">
                  <c:v>0.99839999999999951</c:v>
                </c:pt>
                <c:pt idx="48474" formatCode="General">
                  <c:v>0.99841499999999939</c:v>
                </c:pt>
                <c:pt idx="48475" formatCode="General">
                  <c:v>0.99843699999999935</c:v>
                </c:pt>
                <c:pt idx="48476" formatCode="General">
                  <c:v>0.99845999999999957</c:v>
                </c:pt>
                <c:pt idx="48477" formatCode="General">
                  <c:v>0.998475</c:v>
                </c:pt>
                <c:pt idx="48478" formatCode="General">
                  <c:v>0.998498</c:v>
                </c:pt>
                <c:pt idx="48479" formatCode="General">
                  <c:v>0.9985199999999993</c:v>
                </c:pt>
                <c:pt idx="48480" formatCode="General">
                  <c:v>0.9985419999999996</c:v>
                </c:pt>
                <c:pt idx="48481" formatCode="General">
                  <c:v>0.99855799999999928</c:v>
                </c:pt>
                <c:pt idx="48482" formatCode="General">
                  <c:v>0.99857999999999958</c:v>
                </c:pt>
                <c:pt idx="48483" formatCode="General">
                  <c:v>0.99860300000000002</c:v>
                </c:pt>
                <c:pt idx="48484" formatCode="General">
                  <c:v>0.99862499999999998</c:v>
                </c:pt>
                <c:pt idx="48485" formatCode="General">
                  <c:v>0.99863999999999997</c:v>
                </c:pt>
                <c:pt idx="48486" formatCode="General">
                  <c:v>0.99866199999999961</c:v>
                </c:pt>
                <c:pt idx="48487" formatCode="General">
                  <c:v>0.99868500000000004</c:v>
                </c:pt>
                <c:pt idx="48488" formatCode="General">
                  <c:v>0.99870800000000004</c:v>
                </c:pt>
                <c:pt idx="48489" formatCode="General">
                  <c:v>0.99872300000000003</c:v>
                </c:pt>
                <c:pt idx="48490" formatCode="General">
                  <c:v>0.99874499999999999</c:v>
                </c:pt>
                <c:pt idx="48491" formatCode="General">
                  <c:v>0.99876699999999929</c:v>
                </c:pt>
                <c:pt idx="48492" formatCode="General">
                  <c:v>0.99878999999999996</c:v>
                </c:pt>
                <c:pt idx="48493" formatCode="General">
                  <c:v>0.99880500000000005</c:v>
                </c:pt>
                <c:pt idx="48494" formatCode="General">
                  <c:v>0.99882700000000002</c:v>
                </c:pt>
                <c:pt idx="48495" formatCode="General">
                  <c:v>0.99885000000000002</c:v>
                </c:pt>
                <c:pt idx="48496" formatCode="General">
                  <c:v>0.99887300000000001</c:v>
                </c:pt>
                <c:pt idx="48497" formatCode="General">
                  <c:v>0.99888699999999941</c:v>
                </c:pt>
                <c:pt idx="48498" formatCode="General">
                  <c:v>0.99890999999999996</c:v>
                </c:pt>
                <c:pt idx="48499" formatCode="General">
                  <c:v>0.99893299999999929</c:v>
                </c:pt>
                <c:pt idx="48500" formatCode="General">
                  <c:v>0.99895500000000004</c:v>
                </c:pt>
                <c:pt idx="48501" formatCode="General">
                  <c:v>0.99897000000000002</c:v>
                </c:pt>
                <c:pt idx="48502" formatCode="General">
                  <c:v>0.99899300000000002</c:v>
                </c:pt>
                <c:pt idx="48503" formatCode="General">
                  <c:v>0.99901499999999943</c:v>
                </c:pt>
                <c:pt idx="48504" formatCode="General">
                  <c:v>0.99903699999999929</c:v>
                </c:pt>
                <c:pt idx="48505" formatCode="General">
                  <c:v>0.99905199999999961</c:v>
                </c:pt>
                <c:pt idx="48506" formatCode="General">
                  <c:v>0.99907500000000005</c:v>
                </c:pt>
                <c:pt idx="48507" formatCode="General">
                  <c:v>0.99909800000000004</c:v>
                </c:pt>
                <c:pt idx="48508" formatCode="General">
                  <c:v>0.99912000000000001</c:v>
                </c:pt>
                <c:pt idx="48509" formatCode="General">
                  <c:v>0.999135</c:v>
                </c:pt>
                <c:pt idx="48510" formatCode="General">
                  <c:v>0.99915799999999955</c:v>
                </c:pt>
                <c:pt idx="48511" formatCode="General">
                  <c:v>0.99917999999999996</c:v>
                </c:pt>
                <c:pt idx="48512" formatCode="General">
                  <c:v>0.99920199999999959</c:v>
                </c:pt>
                <c:pt idx="48513" formatCode="General">
                  <c:v>0.99921799999999938</c:v>
                </c:pt>
                <c:pt idx="48514" formatCode="General">
                  <c:v>0.99924000000000002</c:v>
                </c:pt>
                <c:pt idx="48515" formatCode="General">
                  <c:v>0.99926199999999943</c:v>
                </c:pt>
                <c:pt idx="48516" formatCode="General">
                  <c:v>0.99928499999999942</c:v>
                </c:pt>
                <c:pt idx="48517" formatCode="General">
                  <c:v>0.99929999999999997</c:v>
                </c:pt>
                <c:pt idx="48518" formatCode="General">
                  <c:v>0.9993229999999993</c:v>
                </c:pt>
                <c:pt idx="48519" formatCode="General">
                  <c:v>0.99934500000000004</c:v>
                </c:pt>
                <c:pt idx="48520" formatCode="General">
                  <c:v>0.99936699999999923</c:v>
                </c:pt>
                <c:pt idx="48521" formatCode="General">
                  <c:v>0.99938199999999955</c:v>
                </c:pt>
                <c:pt idx="48522" formatCode="General">
                  <c:v>0.99940499999999943</c:v>
                </c:pt>
                <c:pt idx="48523" formatCode="General">
                  <c:v>0.99942699999999929</c:v>
                </c:pt>
                <c:pt idx="48524" formatCode="General">
                  <c:v>0.99944999999999951</c:v>
                </c:pt>
                <c:pt idx="48525" formatCode="General">
                  <c:v>0.99946499999999938</c:v>
                </c:pt>
                <c:pt idx="48526" formatCode="General">
                  <c:v>0.99948699999999935</c:v>
                </c:pt>
                <c:pt idx="48527" formatCode="General">
                  <c:v>0.99950999999999957</c:v>
                </c:pt>
                <c:pt idx="48528" formatCode="General">
                  <c:v>0.99953299999999923</c:v>
                </c:pt>
                <c:pt idx="48529" formatCode="General">
                  <c:v>0.99954799999999955</c:v>
                </c:pt>
                <c:pt idx="48530" formatCode="General">
                  <c:v>0.99956999999999929</c:v>
                </c:pt>
                <c:pt idx="48531" formatCode="General">
                  <c:v>0.99959199999999959</c:v>
                </c:pt>
                <c:pt idx="48532" formatCode="General">
                  <c:v>0.99961500000000003</c:v>
                </c:pt>
                <c:pt idx="48533" formatCode="General">
                  <c:v>0.99963000000000002</c:v>
                </c:pt>
                <c:pt idx="48534" formatCode="General">
                  <c:v>0.99965300000000001</c:v>
                </c:pt>
                <c:pt idx="48535" formatCode="General">
                  <c:v>0.99967499999999998</c:v>
                </c:pt>
                <c:pt idx="48536" formatCode="General">
                  <c:v>0.99969799999999998</c:v>
                </c:pt>
                <c:pt idx="48537" formatCode="General">
                  <c:v>0.9997119999999996</c:v>
                </c:pt>
                <c:pt idx="48538" formatCode="General">
                  <c:v>0.99973500000000004</c:v>
                </c:pt>
                <c:pt idx="48539" formatCode="General">
                  <c:v>0.99975800000000004</c:v>
                </c:pt>
                <c:pt idx="48540" formatCode="General">
                  <c:v>0.99977300000000002</c:v>
                </c:pt>
                <c:pt idx="48541" formatCode="General">
                  <c:v>0.99979499999999999</c:v>
                </c:pt>
                <c:pt idx="48542" formatCode="General">
                  <c:v>0.99981699999999929</c:v>
                </c:pt>
                <c:pt idx="48543" formatCode="General">
                  <c:v>0.99983999999999951</c:v>
                </c:pt>
                <c:pt idx="48544" formatCode="General">
                  <c:v>0.99985500000000005</c:v>
                </c:pt>
                <c:pt idx="48545" formatCode="General">
                  <c:v>0.99987800000000004</c:v>
                </c:pt>
                <c:pt idx="48546" formatCode="General">
                  <c:v>0.99990000000000001</c:v>
                </c:pt>
                <c:pt idx="48547" formatCode="General">
                  <c:v>0.99992199999999998</c:v>
                </c:pt>
                <c:pt idx="48548" formatCode="General">
                  <c:v>0.9999369999999993</c:v>
                </c:pt>
                <c:pt idx="48549" formatCode="General">
                  <c:v>0.99995999999999996</c:v>
                </c:pt>
                <c:pt idx="48550" formatCode="General">
                  <c:v>0.99998299999999929</c:v>
                </c:pt>
                <c:pt idx="48551" formatCode="General">
                  <c:v>1.0000100000000001</c:v>
                </c:pt>
                <c:pt idx="48552" formatCode="General">
                  <c:v>1.0000199999999999</c:v>
                </c:pt>
                <c:pt idx="48553" formatCode="General">
                  <c:v>1.00004</c:v>
                </c:pt>
                <c:pt idx="48554" formatCode="General">
                  <c:v>1.00007</c:v>
                </c:pt>
                <c:pt idx="48555" formatCode="General">
                  <c:v>1.0000899999999999</c:v>
                </c:pt>
                <c:pt idx="48556" formatCode="General">
                  <c:v>1.0001</c:v>
                </c:pt>
                <c:pt idx="48557" formatCode="General">
                  <c:v>1.00013</c:v>
                </c:pt>
                <c:pt idx="48558" formatCode="General">
                  <c:v>1.0001500000000001</c:v>
                </c:pt>
                <c:pt idx="48559" formatCode="General">
                  <c:v>1.00017</c:v>
                </c:pt>
                <c:pt idx="48560" formatCode="General">
                  <c:v>1.0001899999999999</c:v>
                </c:pt>
                <c:pt idx="48561" formatCode="General">
                  <c:v>1.00021</c:v>
                </c:pt>
                <c:pt idx="48562" formatCode="General">
                  <c:v>1.00023</c:v>
                </c:pt>
                <c:pt idx="48563" formatCode="General">
                  <c:v>1.0002500000000001</c:v>
                </c:pt>
                <c:pt idx="48564" formatCode="General">
                  <c:v>1.00027</c:v>
                </c:pt>
                <c:pt idx="48565" formatCode="General">
                  <c:v>1.0002899999999999</c:v>
                </c:pt>
                <c:pt idx="48566" formatCode="General">
                  <c:v>1.00031</c:v>
                </c:pt>
                <c:pt idx="48567" formatCode="General">
                  <c:v>1.0003299999999991</c:v>
                </c:pt>
                <c:pt idx="48568" formatCode="General">
                  <c:v>1.0003500000000001</c:v>
                </c:pt>
                <c:pt idx="48569" formatCode="General">
                  <c:v>1.00037</c:v>
                </c:pt>
                <c:pt idx="48570" formatCode="General">
                  <c:v>1.0003899999999999</c:v>
                </c:pt>
                <c:pt idx="48571" formatCode="General">
                  <c:v>1.0004199999999999</c:v>
                </c:pt>
                <c:pt idx="48572" formatCode="General">
                  <c:v>1.000429999999999</c:v>
                </c:pt>
                <c:pt idx="48573" formatCode="General">
                  <c:v>1.0004599999999999</c:v>
                </c:pt>
                <c:pt idx="48574" formatCode="General">
                  <c:v>1.00048</c:v>
                </c:pt>
                <c:pt idx="48575" formatCode="General">
                  <c:v>1.0004999999999991</c:v>
                </c:pt>
                <c:pt idx="48576" formatCode="General">
                  <c:v>1.00051</c:v>
                </c:pt>
                <c:pt idx="48577" formatCode="General">
                  <c:v>1.00054</c:v>
                </c:pt>
                <c:pt idx="48578" formatCode="General">
                  <c:v>1.0005599999999999</c:v>
                </c:pt>
                <c:pt idx="48579" formatCode="General">
                  <c:v>1.00058</c:v>
                </c:pt>
                <c:pt idx="48580" formatCode="General">
                  <c:v>1.000599999999999</c:v>
                </c:pt>
                <c:pt idx="48581" formatCode="General">
                  <c:v>1.0006199999999998</c:v>
                </c:pt>
                <c:pt idx="48582" formatCode="General">
                  <c:v>1.00064</c:v>
                </c:pt>
                <c:pt idx="48583" formatCode="General">
                  <c:v>1.0006699999999991</c:v>
                </c:pt>
                <c:pt idx="48584" formatCode="General">
                  <c:v>1.00068</c:v>
                </c:pt>
                <c:pt idx="48585" formatCode="General">
                  <c:v>1.000699999999999</c:v>
                </c:pt>
                <c:pt idx="48586" formatCode="General">
                  <c:v>1.000729999999999</c:v>
                </c:pt>
                <c:pt idx="48587" formatCode="General">
                  <c:v>1.00075</c:v>
                </c:pt>
                <c:pt idx="48588" formatCode="General">
                  <c:v>1.0007599999999999</c:v>
                </c:pt>
                <c:pt idx="48589" formatCode="General">
                  <c:v>1.00078</c:v>
                </c:pt>
                <c:pt idx="48590" formatCode="General">
                  <c:v>1.00081</c:v>
                </c:pt>
                <c:pt idx="48591" formatCode="General">
                  <c:v>1.0008299999999992</c:v>
                </c:pt>
                <c:pt idx="48592" formatCode="General">
                  <c:v>1.00084</c:v>
                </c:pt>
                <c:pt idx="48593" formatCode="General">
                  <c:v>1.000869999999999</c:v>
                </c:pt>
                <c:pt idx="48594" formatCode="General">
                  <c:v>1.0008899999999998</c:v>
                </c:pt>
                <c:pt idx="48595" formatCode="General">
                  <c:v>1.00091</c:v>
                </c:pt>
                <c:pt idx="48596" formatCode="General">
                  <c:v>1.0009299999999992</c:v>
                </c:pt>
                <c:pt idx="48597" formatCode="General">
                  <c:v>1.00095</c:v>
                </c:pt>
                <c:pt idx="48598" formatCode="General">
                  <c:v>1.000969999999999</c:v>
                </c:pt>
                <c:pt idx="48599" formatCode="General">
                  <c:v>1.000999999999999</c:v>
                </c:pt>
                <c:pt idx="48600" formatCode="General">
                  <c:v>1.00101</c:v>
                </c:pt>
                <c:pt idx="48601" formatCode="General">
                  <c:v>1.0010299999999992</c:v>
                </c:pt>
                <c:pt idx="48602" formatCode="General">
                  <c:v>1.0010599999999998</c:v>
                </c:pt>
                <c:pt idx="48603" formatCode="General">
                  <c:v>1.00108</c:v>
                </c:pt>
                <c:pt idx="48604" formatCode="General">
                  <c:v>1.0010899999999998</c:v>
                </c:pt>
                <c:pt idx="48605" formatCode="General">
                  <c:v>1.0011099999999991</c:v>
                </c:pt>
                <c:pt idx="48606" formatCode="General">
                  <c:v>1.001139999999999</c:v>
                </c:pt>
                <c:pt idx="48607" formatCode="General">
                  <c:v>1.0011599999999998</c:v>
                </c:pt>
                <c:pt idx="48608" formatCode="General">
                  <c:v>1.00118</c:v>
                </c:pt>
                <c:pt idx="48609" formatCode="General">
                  <c:v>1.0011999999999992</c:v>
                </c:pt>
                <c:pt idx="48610" formatCode="General">
                  <c:v>1.0012199999999998</c:v>
                </c:pt>
                <c:pt idx="48611" formatCode="General">
                  <c:v>1.001239999999999</c:v>
                </c:pt>
                <c:pt idx="48612" formatCode="General">
                  <c:v>1.0012599999999998</c:v>
                </c:pt>
                <c:pt idx="48613" formatCode="General">
                  <c:v>1.0012799999999991</c:v>
                </c:pt>
                <c:pt idx="48614" formatCode="General">
                  <c:v>1.0012999999999992</c:v>
                </c:pt>
                <c:pt idx="48615" formatCode="General">
                  <c:v>1.0013199999999998</c:v>
                </c:pt>
                <c:pt idx="48616" formatCode="General">
                  <c:v>1.001339999999999</c:v>
                </c:pt>
                <c:pt idx="48617" formatCode="General">
                  <c:v>1.0013599999999998</c:v>
                </c:pt>
                <c:pt idx="48618" formatCode="General">
                  <c:v>1.001379999999999</c:v>
                </c:pt>
                <c:pt idx="48619" formatCode="General">
                  <c:v>1.0013999999999992</c:v>
                </c:pt>
                <c:pt idx="48620" formatCode="General">
                  <c:v>1.0014199999999998</c:v>
                </c:pt>
                <c:pt idx="48621" formatCode="General">
                  <c:v>1.0014399999999992</c:v>
                </c:pt>
                <c:pt idx="48622" formatCode="General">
                  <c:v>1.0014699999999992</c:v>
                </c:pt>
                <c:pt idx="48623" formatCode="General">
                  <c:v>1.001479999999999</c:v>
                </c:pt>
                <c:pt idx="48624" formatCode="General">
                  <c:v>1.001509999999999</c:v>
                </c:pt>
                <c:pt idx="48625" formatCode="General">
                  <c:v>1.0015299999999991</c:v>
                </c:pt>
                <c:pt idx="48626" formatCode="General">
                  <c:v>1.0015499999999991</c:v>
                </c:pt>
                <c:pt idx="48627" formatCode="General">
                  <c:v>1.0015599999999998</c:v>
                </c:pt>
                <c:pt idx="48628" formatCode="General">
                  <c:v>1.0015899999999998</c:v>
                </c:pt>
                <c:pt idx="48629" formatCode="General">
                  <c:v>1.001609999999999</c:v>
                </c:pt>
                <c:pt idx="48630" formatCode="General">
                  <c:v>1.0016299999999991</c:v>
                </c:pt>
                <c:pt idx="48631" formatCode="General">
                  <c:v>1.001649999999999</c:v>
                </c:pt>
                <c:pt idx="48632" formatCode="General">
                  <c:v>1.0016699999999992</c:v>
                </c:pt>
                <c:pt idx="48633" formatCode="General">
                  <c:v>1.0016899999999991</c:v>
                </c:pt>
                <c:pt idx="48634" formatCode="General">
                  <c:v>1.0017099999999992</c:v>
                </c:pt>
                <c:pt idx="48635" formatCode="General">
                  <c:v>1.0017299999999989</c:v>
                </c:pt>
                <c:pt idx="48636" formatCode="General">
                  <c:v>1.001749999999999</c:v>
                </c:pt>
                <c:pt idx="48637" formatCode="General">
                  <c:v>1.001779999999999</c:v>
                </c:pt>
                <c:pt idx="48638" formatCode="General">
                  <c:v>1.0017999999999991</c:v>
                </c:pt>
                <c:pt idx="48639" formatCode="General">
                  <c:v>1.0018099999999992</c:v>
                </c:pt>
                <c:pt idx="48640" formatCode="General">
                  <c:v>1.0018299999999989</c:v>
                </c:pt>
                <c:pt idx="48641" formatCode="General">
                  <c:v>1.0018599999999998</c:v>
                </c:pt>
                <c:pt idx="48642" formatCode="General">
                  <c:v>1.0018799999999992</c:v>
                </c:pt>
                <c:pt idx="48643" formatCode="General">
                  <c:v>1.0018899999999991</c:v>
                </c:pt>
                <c:pt idx="48644" formatCode="General">
                  <c:v>1.001919999999999</c:v>
                </c:pt>
                <c:pt idx="48645" formatCode="General">
                  <c:v>1.0019399999999992</c:v>
                </c:pt>
                <c:pt idx="48646" formatCode="General">
                  <c:v>1.0019599999999991</c:v>
                </c:pt>
                <c:pt idx="48647" formatCode="General">
                  <c:v>1.0019799999999992</c:v>
                </c:pt>
                <c:pt idx="48648" formatCode="General">
                  <c:v>1.002</c:v>
                </c:pt>
                <c:pt idx="48649" formatCode="General">
                  <c:v>1.0020199999999999</c:v>
                </c:pt>
                <c:pt idx="48650" formatCode="General">
                  <c:v>1.0020500000000001</c:v>
                </c:pt>
                <c:pt idx="48651" formatCode="General">
                  <c:v>1.00206</c:v>
                </c:pt>
                <c:pt idx="48652" formatCode="General">
                  <c:v>1.0020800000000001</c:v>
                </c:pt>
                <c:pt idx="48653" formatCode="General">
                  <c:v>1.0021</c:v>
                </c:pt>
                <c:pt idx="48654" formatCode="General">
                  <c:v>1.00213</c:v>
                </c:pt>
                <c:pt idx="48655" formatCode="General">
                  <c:v>1.00214</c:v>
                </c:pt>
                <c:pt idx="48656" formatCode="General">
                  <c:v>1.0021599999999999</c:v>
                </c:pt>
                <c:pt idx="48657" formatCode="General">
                  <c:v>1.0021899999999999</c:v>
                </c:pt>
                <c:pt idx="48658" formatCode="General">
                  <c:v>1.00221</c:v>
                </c:pt>
                <c:pt idx="48659" formatCode="General">
                  <c:v>1.00223</c:v>
                </c:pt>
                <c:pt idx="48660" formatCode="General">
                  <c:v>1.0022500000000001</c:v>
                </c:pt>
                <c:pt idx="48661" formatCode="General">
                  <c:v>1.00227</c:v>
                </c:pt>
                <c:pt idx="48662" formatCode="General">
                  <c:v>1.0022899999999999</c:v>
                </c:pt>
                <c:pt idx="48663" formatCode="General">
                  <c:v>1.00231</c:v>
                </c:pt>
                <c:pt idx="48664" formatCode="General">
                  <c:v>1.0023299999999991</c:v>
                </c:pt>
                <c:pt idx="48665" formatCode="General">
                  <c:v>1.0023500000000001</c:v>
                </c:pt>
                <c:pt idx="48666" formatCode="General">
                  <c:v>1.00238</c:v>
                </c:pt>
                <c:pt idx="48667" formatCode="General">
                  <c:v>1.0023899999999999</c:v>
                </c:pt>
                <c:pt idx="48668" formatCode="General">
                  <c:v>1.00241</c:v>
                </c:pt>
                <c:pt idx="48669" formatCode="General">
                  <c:v>1.002429999999999</c:v>
                </c:pt>
                <c:pt idx="48670" formatCode="General">
                  <c:v>1.0024599999999999</c:v>
                </c:pt>
                <c:pt idx="48671" formatCode="General">
                  <c:v>1.00247</c:v>
                </c:pt>
                <c:pt idx="48672" formatCode="General">
                  <c:v>1.0024999999999991</c:v>
                </c:pt>
                <c:pt idx="48673" formatCode="General">
                  <c:v>1.0025199999999999</c:v>
                </c:pt>
                <c:pt idx="48674" formatCode="General">
                  <c:v>1.002529999999999</c:v>
                </c:pt>
                <c:pt idx="48675" formatCode="General">
                  <c:v>1.0025599999999999</c:v>
                </c:pt>
                <c:pt idx="48676" formatCode="General">
                  <c:v>1.00258</c:v>
                </c:pt>
                <c:pt idx="48677" formatCode="General">
                  <c:v>1.002599999999999</c:v>
                </c:pt>
                <c:pt idx="48678" formatCode="General">
                  <c:v>1.00261</c:v>
                </c:pt>
                <c:pt idx="48679" formatCode="General">
                  <c:v>1.00264</c:v>
                </c:pt>
                <c:pt idx="48680" formatCode="General">
                  <c:v>1.0026599999999999</c:v>
                </c:pt>
                <c:pt idx="48681" formatCode="General">
                  <c:v>1.00268</c:v>
                </c:pt>
                <c:pt idx="48682" formatCode="General">
                  <c:v>1.002699999999999</c:v>
                </c:pt>
                <c:pt idx="48683" formatCode="General">
                  <c:v>1.0027199999999998</c:v>
                </c:pt>
                <c:pt idx="48684" formatCode="General">
                  <c:v>1.00274</c:v>
                </c:pt>
                <c:pt idx="48685" formatCode="General">
                  <c:v>1.0027599999999999</c:v>
                </c:pt>
                <c:pt idx="48686" formatCode="General">
                  <c:v>1.00278</c:v>
                </c:pt>
                <c:pt idx="48687" formatCode="General">
                  <c:v>1.002799999999999</c:v>
                </c:pt>
                <c:pt idx="48688" formatCode="General">
                  <c:v>1.0028299999999992</c:v>
                </c:pt>
                <c:pt idx="48689" formatCode="General">
                  <c:v>1.00285</c:v>
                </c:pt>
                <c:pt idx="48690" formatCode="General">
                  <c:v>1.0028599999999999</c:v>
                </c:pt>
                <c:pt idx="48691" formatCode="General">
                  <c:v>1.00288</c:v>
                </c:pt>
                <c:pt idx="48692" formatCode="General">
                  <c:v>1.00291</c:v>
                </c:pt>
                <c:pt idx="48693" formatCode="General">
                  <c:v>1.0029299999999992</c:v>
                </c:pt>
                <c:pt idx="48694" formatCode="General">
                  <c:v>1.0029399999999991</c:v>
                </c:pt>
                <c:pt idx="48695" formatCode="General">
                  <c:v>1.002969999999999</c:v>
                </c:pt>
                <c:pt idx="48696" formatCode="General">
                  <c:v>1.0029899999999998</c:v>
                </c:pt>
                <c:pt idx="48697" formatCode="General">
                  <c:v>1.00301</c:v>
                </c:pt>
                <c:pt idx="48698" formatCode="General">
                  <c:v>1.0030299999999992</c:v>
                </c:pt>
                <c:pt idx="48699" formatCode="General">
                  <c:v>1.00305</c:v>
                </c:pt>
                <c:pt idx="48700" formatCode="General">
                  <c:v>1.003069999999999</c:v>
                </c:pt>
                <c:pt idx="48701" formatCode="General">
                  <c:v>1.0030999999999992</c:v>
                </c:pt>
                <c:pt idx="48702" formatCode="General">
                  <c:v>1.0031099999999991</c:v>
                </c:pt>
                <c:pt idx="48703" formatCode="General">
                  <c:v>1.0031299999999992</c:v>
                </c:pt>
                <c:pt idx="48704" formatCode="General">
                  <c:v>1.00315</c:v>
                </c:pt>
                <c:pt idx="48705" formatCode="General">
                  <c:v>1.00318</c:v>
                </c:pt>
                <c:pt idx="48706" formatCode="General">
                  <c:v>1.0031899999999998</c:v>
                </c:pt>
                <c:pt idx="48707" formatCode="General">
                  <c:v>1.003209999999999</c:v>
                </c:pt>
                <c:pt idx="48708" formatCode="General">
                  <c:v>1.003239999999999</c:v>
                </c:pt>
                <c:pt idx="48709" formatCode="General">
                  <c:v>1.0032599999999998</c:v>
                </c:pt>
                <c:pt idx="48710" formatCode="General">
                  <c:v>1.0032799999999991</c:v>
                </c:pt>
                <c:pt idx="48711" formatCode="General">
                  <c:v>1.0032999999999992</c:v>
                </c:pt>
                <c:pt idx="48712" formatCode="General">
                  <c:v>1.0033199999999998</c:v>
                </c:pt>
                <c:pt idx="48713" formatCode="General">
                  <c:v>1.003339999999999</c:v>
                </c:pt>
                <c:pt idx="48714" formatCode="General">
                  <c:v>1.0033599999999998</c:v>
                </c:pt>
                <c:pt idx="48715" formatCode="General">
                  <c:v>1.0033799999999991</c:v>
                </c:pt>
                <c:pt idx="48716" formatCode="General">
                  <c:v>1.0033999999999992</c:v>
                </c:pt>
                <c:pt idx="48717" formatCode="General">
                  <c:v>1.0034299999999992</c:v>
                </c:pt>
                <c:pt idx="48718" formatCode="General">
                  <c:v>1.0034399999999992</c:v>
                </c:pt>
                <c:pt idx="48719" formatCode="General">
                  <c:v>1.0034599999999998</c:v>
                </c:pt>
                <c:pt idx="48720" formatCode="General">
                  <c:v>1.0034899999999998</c:v>
                </c:pt>
                <c:pt idx="48721" formatCode="General">
                  <c:v>1.003509999999999</c:v>
                </c:pt>
                <c:pt idx="48722" formatCode="General">
                  <c:v>1.0035199999999991</c:v>
                </c:pt>
                <c:pt idx="48723" formatCode="General">
                  <c:v>1.0035499999999991</c:v>
                </c:pt>
                <c:pt idx="48724" formatCode="General">
                  <c:v>1.0035699999999992</c:v>
                </c:pt>
                <c:pt idx="48725" formatCode="General">
                  <c:v>1.0035899999999998</c:v>
                </c:pt>
                <c:pt idx="48726" formatCode="General">
                  <c:v>1.003609999999999</c:v>
                </c:pt>
                <c:pt idx="48727" formatCode="General">
                  <c:v>1.0036299999999991</c:v>
                </c:pt>
                <c:pt idx="48728" formatCode="General">
                  <c:v>1.003649999999999</c:v>
                </c:pt>
                <c:pt idx="48729" formatCode="General">
                  <c:v>1.0036699999999992</c:v>
                </c:pt>
                <c:pt idx="48730" formatCode="General">
                  <c:v>1.0036899999999991</c:v>
                </c:pt>
                <c:pt idx="48731" formatCode="General">
                  <c:v>1.0037099999999992</c:v>
                </c:pt>
                <c:pt idx="48732" formatCode="General">
                  <c:v>1.0037299999999989</c:v>
                </c:pt>
                <c:pt idx="48733" formatCode="General">
                  <c:v>1.003749999999999</c:v>
                </c:pt>
                <c:pt idx="48734" formatCode="General">
                  <c:v>1.0037699999999992</c:v>
                </c:pt>
                <c:pt idx="48735" formatCode="General">
                  <c:v>1.0037899999999991</c:v>
                </c:pt>
                <c:pt idx="48736" formatCode="General">
                  <c:v>1.0038099999999992</c:v>
                </c:pt>
                <c:pt idx="48737" formatCode="General">
                  <c:v>1.0038399999999992</c:v>
                </c:pt>
                <c:pt idx="48738" formatCode="General">
                  <c:v>1.003849999999999</c:v>
                </c:pt>
                <c:pt idx="48739" formatCode="General">
                  <c:v>1.0038799999999992</c:v>
                </c:pt>
                <c:pt idx="48740" formatCode="General">
                  <c:v>1.0038999999999989</c:v>
                </c:pt>
                <c:pt idx="48741" formatCode="General">
                  <c:v>1.003919999999999</c:v>
                </c:pt>
                <c:pt idx="48742" formatCode="General">
                  <c:v>1.0039299999999987</c:v>
                </c:pt>
                <c:pt idx="48743" formatCode="General">
                  <c:v>1.0039599999999991</c:v>
                </c:pt>
                <c:pt idx="48744" formatCode="General">
                  <c:v>1.0039799999999992</c:v>
                </c:pt>
                <c:pt idx="48745" formatCode="General">
                  <c:v>1.004</c:v>
                </c:pt>
                <c:pt idx="48746" formatCode="General">
                  <c:v>1.0040199999999999</c:v>
                </c:pt>
                <c:pt idx="48747" formatCode="General">
                  <c:v>1.00404</c:v>
                </c:pt>
                <c:pt idx="48748" formatCode="General">
                  <c:v>1.00406</c:v>
                </c:pt>
                <c:pt idx="48749" formatCode="General">
                  <c:v>1.0040800000000001</c:v>
                </c:pt>
                <c:pt idx="48750" formatCode="General">
                  <c:v>1.0041</c:v>
                </c:pt>
                <c:pt idx="48751" formatCode="General">
                  <c:v>1.0041199999999999</c:v>
                </c:pt>
                <c:pt idx="48752" formatCode="General">
                  <c:v>1.0041500000000001</c:v>
                </c:pt>
                <c:pt idx="48753" formatCode="General">
                  <c:v>1.0041599999999999</c:v>
                </c:pt>
                <c:pt idx="48754" formatCode="General">
                  <c:v>1.0041800000000001</c:v>
                </c:pt>
                <c:pt idx="48755" formatCode="General">
                  <c:v>1.0042</c:v>
                </c:pt>
                <c:pt idx="48756" formatCode="General">
                  <c:v>1.00423</c:v>
                </c:pt>
                <c:pt idx="48757" formatCode="General">
                  <c:v>1.00424</c:v>
                </c:pt>
                <c:pt idx="48758" formatCode="General">
                  <c:v>1.0042599999999999</c:v>
                </c:pt>
                <c:pt idx="48759" formatCode="General">
                  <c:v>1.0042899999999999</c:v>
                </c:pt>
                <c:pt idx="48760" formatCode="General">
                  <c:v>1.00431</c:v>
                </c:pt>
                <c:pt idx="48761" formatCode="General">
                  <c:v>1.0043199999999999</c:v>
                </c:pt>
                <c:pt idx="48762" formatCode="General">
                  <c:v>1.0043500000000001</c:v>
                </c:pt>
                <c:pt idx="48763" formatCode="General">
                  <c:v>1.00437</c:v>
                </c:pt>
                <c:pt idx="48764" formatCode="General">
                  <c:v>1.0043899999999999</c:v>
                </c:pt>
                <c:pt idx="48765" formatCode="General">
                  <c:v>1.00441</c:v>
                </c:pt>
                <c:pt idx="48766" formatCode="General">
                  <c:v>1.004429999999999</c:v>
                </c:pt>
                <c:pt idx="48767" formatCode="General">
                  <c:v>1.0044500000000001</c:v>
                </c:pt>
                <c:pt idx="48768" formatCode="General">
                  <c:v>1.00447</c:v>
                </c:pt>
                <c:pt idx="48769" formatCode="General">
                  <c:v>1.0044899999999999</c:v>
                </c:pt>
                <c:pt idx="48770" formatCode="General">
                  <c:v>1.00451</c:v>
                </c:pt>
                <c:pt idx="48771" formatCode="General">
                  <c:v>1.00454</c:v>
                </c:pt>
                <c:pt idx="48772" formatCode="General">
                  <c:v>1.0045599999999999</c:v>
                </c:pt>
                <c:pt idx="48773" formatCode="General">
                  <c:v>1.00457</c:v>
                </c:pt>
                <c:pt idx="48774" formatCode="General">
                  <c:v>1.004599999999999</c:v>
                </c:pt>
                <c:pt idx="48775" formatCode="General">
                  <c:v>1.0046199999999998</c:v>
                </c:pt>
                <c:pt idx="48776" formatCode="General">
                  <c:v>1.00464</c:v>
                </c:pt>
                <c:pt idx="48777" formatCode="General">
                  <c:v>1.0046599999999999</c:v>
                </c:pt>
                <c:pt idx="48778" formatCode="General">
                  <c:v>1.00468</c:v>
                </c:pt>
                <c:pt idx="48779" formatCode="General">
                  <c:v>1.004699999999999</c:v>
                </c:pt>
                <c:pt idx="48780" formatCode="General">
                  <c:v>1.0047199999999998</c:v>
                </c:pt>
                <c:pt idx="48781" formatCode="General">
                  <c:v>1.00474</c:v>
                </c:pt>
                <c:pt idx="48782" formatCode="General">
                  <c:v>1.0047599999999999</c:v>
                </c:pt>
                <c:pt idx="48783" formatCode="General">
                  <c:v>1.00478</c:v>
                </c:pt>
                <c:pt idx="48784" formatCode="General">
                  <c:v>1.004799999999999</c:v>
                </c:pt>
                <c:pt idx="48785" formatCode="General">
                  <c:v>1.0048199999999998</c:v>
                </c:pt>
                <c:pt idx="48786" formatCode="General">
                  <c:v>1.00484</c:v>
                </c:pt>
                <c:pt idx="48787" formatCode="General">
                  <c:v>1.0048599999999999</c:v>
                </c:pt>
                <c:pt idx="48788" formatCode="General">
                  <c:v>1.0048899999999998</c:v>
                </c:pt>
                <c:pt idx="48789" formatCode="General">
                  <c:v>1.004899999999999</c:v>
                </c:pt>
                <c:pt idx="48790" formatCode="General">
                  <c:v>1.0049299999999992</c:v>
                </c:pt>
                <c:pt idx="48791" formatCode="General">
                  <c:v>1.00495</c:v>
                </c:pt>
                <c:pt idx="48792" formatCode="General">
                  <c:v>1.004969999999999</c:v>
                </c:pt>
                <c:pt idx="48793" formatCode="General">
                  <c:v>1.0049899999999998</c:v>
                </c:pt>
                <c:pt idx="48794" formatCode="General">
                  <c:v>1.00501</c:v>
                </c:pt>
                <c:pt idx="48795" formatCode="General">
                  <c:v>1.0050299999999992</c:v>
                </c:pt>
                <c:pt idx="48796" formatCode="General">
                  <c:v>1.00505</c:v>
                </c:pt>
                <c:pt idx="48797" formatCode="General">
                  <c:v>1.005069999999999</c:v>
                </c:pt>
                <c:pt idx="48798" formatCode="General">
                  <c:v>1.0050899999999998</c:v>
                </c:pt>
                <c:pt idx="48799" formatCode="General">
                  <c:v>1.0051099999999991</c:v>
                </c:pt>
                <c:pt idx="48800" formatCode="General">
                  <c:v>1.005139999999999</c:v>
                </c:pt>
                <c:pt idx="48801" formatCode="General">
                  <c:v>1.00515</c:v>
                </c:pt>
                <c:pt idx="48802" formatCode="General">
                  <c:v>1.005169999999999</c:v>
                </c:pt>
                <c:pt idx="48803" formatCode="General">
                  <c:v>1.0051999999999992</c:v>
                </c:pt>
                <c:pt idx="48804" formatCode="General">
                  <c:v>1.0052199999999998</c:v>
                </c:pt>
                <c:pt idx="48805" formatCode="General">
                  <c:v>1.0052299999999992</c:v>
                </c:pt>
                <c:pt idx="48806" formatCode="General">
                  <c:v>1.00525</c:v>
                </c:pt>
                <c:pt idx="48807" formatCode="General">
                  <c:v>1.00528</c:v>
                </c:pt>
                <c:pt idx="48808" formatCode="General">
                  <c:v>1.0052899999999998</c:v>
                </c:pt>
                <c:pt idx="48809" formatCode="General">
                  <c:v>1.005309999999999</c:v>
                </c:pt>
                <c:pt idx="48810" formatCode="General">
                  <c:v>1.005339999999999</c:v>
                </c:pt>
                <c:pt idx="48811" formatCode="General">
                  <c:v>1.0053599999999998</c:v>
                </c:pt>
                <c:pt idx="48812" formatCode="General">
                  <c:v>1.0053799999999991</c:v>
                </c:pt>
                <c:pt idx="48813" formatCode="General">
                  <c:v>1.0053999999999992</c:v>
                </c:pt>
                <c:pt idx="48814" formatCode="General">
                  <c:v>1.0054199999999998</c:v>
                </c:pt>
                <c:pt idx="48815" formatCode="General">
                  <c:v>1.005439999999999</c:v>
                </c:pt>
                <c:pt idx="48816" formatCode="General">
                  <c:v>1.0054599999999998</c:v>
                </c:pt>
                <c:pt idx="48817" formatCode="General">
                  <c:v>1.005479999999999</c:v>
                </c:pt>
                <c:pt idx="48818" formatCode="General">
                  <c:v>1.0054999999999992</c:v>
                </c:pt>
                <c:pt idx="48819" formatCode="General">
                  <c:v>1.0055199999999991</c:v>
                </c:pt>
                <c:pt idx="48820" formatCode="General">
                  <c:v>1.0055399999999992</c:v>
                </c:pt>
                <c:pt idx="48821" formatCode="General">
                  <c:v>1.0055599999999998</c:v>
                </c:pt>
                <c:pt idx="48822" formatCode="General">
                  <c:v>1.0055899999999998</c:v>
                </c:pt>
                <c:pt idx="48823" formatCode="General">
                  <c:v>1.005609999999999</c:v>
                </c:pt>
                <c:pt idx="48824" formatCode="General">
                  <c:v>1.0056199999999991</c:v>
                </c:pt>
                <c:pt idx="48825" formatCode="General">
                  <c:v>1.005649999999999</c:v>
                </c:pt>
                <c:pt idx="48826" formatCode="General">
                  <c:v>1.0056699999999992</c:v>
                </c:pt>
                <c:pt idx="48827" formatCode="General">
                  <c:v>1.0056899999999998</c:v>
                </c:pt>
                <c:pt idx="48828" formatCode="General">
                  <c:v>1.0056999999999992</c:v>
                </c:pt>
                <c:pt idx="48829" formatCode="General">
                  <c:v>1.0057299999999989</c:v>
                </c:pt>
                <c:pt idx="48830" formatCode="General">
                  <c:v>1.005749999999999</c:v>
                </c:pt>
                <c:pt idx="48831" formatCode="General">
                  <c:v>1.0057699999999992</c:v>
                </c:pt>
                <c:pt idx="48832" formatCode="General">
                  <c:v>1.0057899999999991</c:v>
                </c:pt>
                <c:pt idx="48833" formatCode="General">
                  <c:v>1.0058099999999992</c:v>
                </c:pt>
                <c:pt idx="48834" formatCode="General">
                  <c:v>1.0058299999999989</c:v>
                </c:pt>
                <c:pt idx="48835" formatCode="General">
                  <c:v>1.005849999999999</c:v>
                </c:pt>
                <c:pt idx="48836" formatCode="General">
                  <c:v>1.0058699999999992</c:v>
                </c:pt>
                <c:pt idx="48837" formatCode="General">
                  <c:v>1.0058899999999991</c:v>
                </c:pt>
                <c:pt idx="48838" formatCode="General">
                  <c:v>1.005919999999999</c:v>
                </c:pt>
                <c:pt idx="48839" formatCode="General">
                  <c:v>1.0059399999999992</c:v>
                </c:pt>
                <c:pt idx="48840" formatCode="General">
                  <c:v>1.005949999999999</c:v>
                </c:pt>
                <c:pt idx="48841" formatCode="General">
                  <c:v>1.0059799999999992</c:v>
                </c:pt>
                <c:pt idx="48842" formatCode="General">
                  <c:v>1.006</c:v>
                </c:pt>
                <c:pt idx="48843" formatCode="General">
                  <c:v>1.0060199999999999</c:v>
                </c:pt>
                <c:pt idx="48844" formatCode="General">
                  <c:v>1.00603</c:v>
                </c:pt>
                <c:pt idx="48845" formatCode="General">
                  <c:v>1.00606</c:v>
                </c:pt>
                <c:pt idx="48846" formatCode="General">
                  <c:v>1.0060800000000001</c:v>
                </c:pt>
                <c:pt idx="48847" formatCode="General">
                  <c:v>1.0061</c:v>
                </c:pt>
                <c:pt idx="48848" formatCode="General">
                  <c:v>1.0061199999999999</c:v>
                </c:pt>
                <c:pt idx="48849" formatCode="General">
                  <c:v>1.00614</c:v>
                </c:pt>
                <c:pt idx="48850" formatCode="General">
                  <c:v>1.0061599999999999</c:v>
                </c:pt>
                <c:pt idx="48851" formatCode="General">
                  <c:v>1.0061800000000001</c:v>
                </c:pt>
                <c:pt idx="48852" formatCode="General">
                  <c:v>1.0062</c:v>
                </c:pt>
                <c:pt idx="48853" formatCode="General">
                  <c:v>1.0062199999999999</c:v>
                </c:pt>
                <c:pt idx="48854" formatCode="General">
                  <c:v>1.0062500000000001</c:v>
                </c:pt>
                <c:pt idx="48855" formatCode="General">
                  <c:v>1.00627</c:v>
                </c:pt>
                <c:pt idx="48856" formatCode="General">
                  <c:v>1.0062800000000001</c:v>
                </c:pt>
                <c:pt idx="48857" formatCode="General">
                  <c:v>1.0063</c:v>
                </c:pt>
                <c:pt idx="48858" formatCode="General">
                  <c:v>1.0063299999999991</c:v>
                </c:pt>
                <c:pt idx="48859" formatCode="General">
                  <c:v>1.0063500000000001</c:v>
                </c:pt>
                <c:pt idx="48860" formatCode="General">
                  <c:v>1.0063599999999999</c:v>
                </c:pt>
                <c:pt idx="48861" formatCode="General">
                  <c:v>1.0063899999999999</c:v>
                </c:pt>
                <c:pt idx="48862" formatCode="General">
                  <c:v>1.00641</c:v>
                </c:pt>
                <c:pt idx="48863" formatCode="General">
                  <c:v>1.006429999999999</c:v>
                </c:pt>
                <c:pt idx="48864" formatCode="General">
                  <c:v>1.0064500000000001</c:v>
                </c:pt>
                <c:pt idx="48865" formatCode="General">
                  <c:v>1.00647</c:v>
                </c:pt>
                <c:pt idx="48866" formatCode="General">
                  <c:v>1.0064899999999999</c:v>
                </c:pt>
                <c:pt idx="48867" formatCode="General">
                  <c:v>1.0065199999999999</c:v>
                </c:pt>
                <c:pt idx="48868" formatCode="General">
                  <c:v>1.006529999999999</c:v>
                </c:pt>
                <c:pt idx="48869" formatCode="General">
                  <c:v>1.0065500000000001</c:v>
                </c:pt>
                <c:pt idx="48870" formatCode="General">
                  <c:v>1.00657</c:v>
                </c:pt>
                <c:pt idx="48871" formatCode="General">
                  <c:v>1.0065999999999991</c:v>
                </c:pt>
                <c:pt idx="48872" formatCode="General">
                  <c:v>1.00661</c:v>
                </c:pt>
                <c:pt idx="48873" formatCode="General">
                  <c:v>1.006629999999999</c:v>
                </c:pt>
                <c:pt idx="48874" formatCode="General">
                  <c:v>1.0066599999999999</c:v>
                </c:pt>
                <c:pt idx="48875" formatCode="General">
                  <c:v>1.00668</c:v>
                </c:pt>
                <c:pt idx="48876" formatCode="General">
                  <c:v>1.006699999999999</c:v>
                </c:pt>
                <c:pt idx="48877" formatCode="General">
                  <c:v>1.0067199999999998</c:v>
                </c:pt>
                <c:pt idx="48878" formatCode="General">
                  <c:v>1.00674</c:v>
                </c:pt>
                <c:pt idx="48879" formatCode="General">
                  <c:v>1.00675</c:v>
                </c:pt>
                <c:pt idx="48880" formatCode="General">
                  <c:v>1.00678</c:v>
                </c:pt>
                <c:pt idx="48881" formatCode="General">
                  <c:v>1.006799999999999</c:v>
                </c:pt>
                <c:pt idx="48882" formatCode="General">
                  <c:v>1.0068199999999998</c:v>
                </c:pt>
                <c:pt idx="48883" formatCode="General">
                  <c:v>1.00684</c:v>
                </c:pt>
                <c:pt idx="48884" formatCode="General">
                  <c:v>1.0068599999999999</c:v>
                </c:pt>
                <c:pt idx="48885" formatCode="General">
                  <c:v>1.00688</c:v>
                </c:pt>
                <c:pt idx="48886" formatCode="General">
                  <c:v>1.006899999999999</c:v>
                </c:pt>
                <c:pt idx="48887" formatCode="General">
                  <c:v>1.0069199999999998</c:v>
                </c:pt>
                <c:pt idx="48888" formatCode="General">
                  <c:v>1.0069399999999991</c:v>
                </c:pt>
                <c:pt idx="48889" formatCode="General">
                  <c:v>1.006969999999999</c:v>
                </c:pt>
                <c:pt idx="48890" formatCode="General">
                  <c:v>1.0069899999999998</c:v>
                </c:pt>
                <c:pt idx="48891" formatCode="General">
                  <c:v>1.006999999999999</c:v>
                </c:pt>
                <c:pt idx="48892" formatCode="General">
                  <c:v>1.0070299999999992</c:v>
                </c:pt>
                <c:pt idx="48893" formatCode="General">
                  <c:v>1.00705</c:v>
                </c:pt>
                <c:pt idx="48894" formatCode="General">
                  <c:v>1.007069999999999</c:v>
                </c:pt>
                <c:pt idx="48895" formatCode="General">
                  <c:v>1.00708</c:v>
                </c:pt>
                <c:pt idx="48896" formatCode="General">
                  <c:v>1.0071099999999991</c:v>
                </c:pt>
                <c:pt idx="48897" formatCode="General">
                  <c:v>1.0071299999999992</c:v>
                </c:pt>
                <c:pt idx="48898" formatCode="General">
                  <c:v>1.00715</c:v>
                </c:pt>
                <c:pt idx="48899" formatCode="General">
                  <c:v>1.007169999999999</c:v>
                </c:pt>
                <c:pt idx="48900" formatCode="General">
                  <c:v>1.0071899999999998</c:v>
                </c:pt>
                <c:pt idx="48901" formatCode="General">
                  <c:v>1.0072099999999991</c:v>
                </c:pt>
                <c:pt idx="48902" formatCode="General">
                  <c:v>1.0072299999999992</c:v>
                </c:pt>
                <c:pt idx="48903" formatCode="General">
                  <c:v>1.00725</c:v>
                </c:pt>
                <c:pt idx="48904" formatCode="General">
                  <c:v>1.0072699999999992</c:v>
                </c:pt>
                <c:pt idx="48905" formatCode="General">
                  <c:v>1.0072999999999992</c:v>
                </c:pt>
                <c:pt idx="48906" formatCode="General">
                  <c:v>1.0073199999999998</c:v>
                </c:pt>
                <c:pt idx="48907" formatCode="General">
                  <c:v>1.0073299999999992</c:v>
                </c:pt>
                <c:pt idx="48908" formatCode="General">
                  <c:v>1.00735</c:v>
                </c:pt>
                <c:pt idx="48909" formatCode="General">
                  <c:v>1.0073799999999991</c:v>
                </c:pt>
                <c:pt idx="48910" formatCode="General">
                  <c:v>1.0073999999999992</c:v>
                </c:pt>
                <c:pt idx="48911" formatCode="General">
                  <c:v>1.0074199999999998</c:v>
                </c:pt>
                <c:pt idx="48912" formatCode="General">
                  <c:v>1.007439999999999</c:v>
                </c:pt>
                <c:pt idx="48913" formatCode="General">
                  <c:v>1.0074599999999998</c:v>
                </c:pt>
                <c:pt idx="48914" formatCode="General">
                  <c:v>1.007479999999999</c:v>
                </c:pt>
                <c:pt idx="48915" formatCode="General">
                  <c:v>1.0074999999999992</c:v>
                </c:pt>
                <c:pt idx="48916" formatCode="General">
                  <c:v>1.0075199999999991</c:v>
                </c:pt>
                <c:pt idx="48917" formatCode="General">
                  <c:v>1.0075399999999992</c:v>
                </c:pt>
                <c:pt idx="48918" formatCode="General">
                  <c:v>1.0075699999999992</c:v>
                </c:pt>
                <c:pt idx="48919" formatCode="General">
                  <c:v>1.007579999999999</c:v>
                </c:pt>
                <c:pt idx="48920" formatCode="General">
                  <c:v>1.0075999999999992</c:v>
                </c:pt>
                <c:pt idx="48921" formatCode="General">
                  <c:v>1.0076199999999991</c:v>
                </c:pt>
                <c:pt idx="48922" formatCode="General">
                  <c:v>1.007649999999999</c:v>
                </c:pt>
                <c:pt idx="48923" formatCode="General">
                  <c:v>1.0076599999999998</c:v>
                </c:pt>
                <c:pt idx="48924" formatCode="General">
                  <c:v>1.007679999999999</c:v>
                </c:pt>
                <c:pt idx="48925" formatCode="General">
                  <c:v>1.0077099999999992</c:v>
                </c:pt>
                <c:pt idx="48926" formatCode="General">
                  <c:v>1.0077299999999989</c:v>
                </c:pt>
                <c:pt idx="48927" formatCode="General">
                  <c:v>1.007749999999999</c:v>
                </c:pt>
                <c:pt idx="48928" formatCode="General">
                  <c:v>1.0077699999999992</c:v>
                </c:pt>
                <c:pt idx="48929" formatCode="General">
                  <c:v>1.0077899999999991</c:v>
                </c:pt>
                <c:pt idx="48930" formatCode="General">
                  <c:v>1.0078099999999992</c:v>
                </c:pt>
                <c:pt idx="48931" formatCode="General">
                  <c:v>1.0078299999999989</c:v>
                </c:pt>
                <c:pt idx="48932" formatCode="General">
                  <c:v>1.007849999999999</c:v>
                </c:pt>
                <c:pt idx="48933" formatCode="General">
                  <c:v>1.0078699999999992</c:v>
                </c:pt>
                <c:pt idx="48934" formatCode="General">
                  <c:v>1.0078899999999991</c:v>
                </c:pt>
                <c:pt idx="48935" formatCode="General">
                  <c:v>1.0079099999999992</c:v>
                </c:pt>
                <c:pt idx="48936" formatCode="General">
                  <c:v>1.0079299999999987</c:v>
                </c:pt>
                <c:pt idx="48937" formatCode="General">
                  <c:v>1.0079599999999991</c:v>
                </c:pt>
                <c:pt idx="48938" formatCode="General">
                  <c:v>1.0079799999999992</c:v>
                </c:pt>
                <c:pt idx="48939" formatCode="General">
                  <c:v>1.0079899999999991</c:v>
                </c:pt>
                <c:pt idx="48940" formatCode="General">
                  <c:v>1.0080199999999999</c:v>
                </c:pt>
                <c:pt idx="48941" formatCode="General">
                  <c:v>1.00804</c:v>
                </c:pt>
                <c:pt idx="48942" formatCode="General">
                  <c:v>1.0080499999999999</c:v>
                </c:pt>
                <c:pt idx="48943" formatCode="General">
                  <c:v>1.00807</c:v>
                </c:pt>
                <c:pt idx="48944" formatCode="General">
                  <c:v>1.0081</c:v>
                </c:pt>
                <c:pt idx="48945" formatCode="General">
                  <c:v>1.0081199999999999</c:v>
                </c:pt>
                <c:pt idx="48946" formatCode="General">
                  <c:v>1.00813</c:v>
                </c:pt>
                <c:pt idx="48947" formatCode="General">
                  <c:v>1.0081599999999999</c:v>
                </c:pt>
                <c:pt idx="48948" formatCode="General">
                  <c:v>1.0081800000000001</c:v>
                </c:pt>
                <c:pt idx="48949" formatCode="General">
                  <c:v>1.0082</c:v>
                </c:pt>
                <c:pt idx="48950" formatCode="General">
                  <c:v>1.0082199999999999</c:v>
                </c:pt>
                <c:pt idx="48951" formatCode="General">
                  <c:v>1.00824</c:v>
                </c:pt>
                <c:pt idx="48952" formatCode="General">
                  <c:v>1.0082599999999999</c:v>
                </c:pt>
                <c:pt idx="48953" formatCode="General">
                  <c:v>1.0082800000000001</c:v>
                </c:pt>
                <c:pt idx="48954" formatCode="General">
                  <c:v>1.0083</c:v>
                </c:pt>
                <c:pt idx="48955" formatCode="General">
                  <c:v>1.0083199999999999</c:v>
                </c:pt>
                <c:pt idx="48956" formatCode="General">
                  <c:v>1.0083500000000001</c:v>
                </c:pt>
                <c:pt idx="48957" formatCode="General">
                  <c:v>1.00837</c:v>
                </c:pt>
                <c:pt idx="48958" formatCode="General">
                  <c:v>1.0083800000000001</c:v>
                </c:pt>
                <c:pt idx="48959" formatCode="General">
                  <c:v>1.00841</c:v>
                </c:pt>
                <c:pt idx="48960" formatCode="General">
                  <c:v>1.008429999999999</c:v>
                </c:pt>
                <c:pt idx="48961" formatCode="General">
                  <c:v>1.0084500000000001</c:v>
                </c:pt>
                <c:pt idx="48962" formatCode="General">
                  <c:v>1.00847</c:v>
                </c:pt>
                <c:pt idx="48963" formatCode="General">
                  <c:v>1.0084899999999999</c:v>
                </c:pt>
                <c:pt idx="48964" formatCode="General">
                  <c:v>1.00851</c:v>
                </c:pt>
                <c:pt idx="48965" formatCode="General">
                  <c:v>1.008529999999999</c:v>
                </c:pt>
                <c:pt idx="48966" formatCode="General">
                  <c:v>1.0085500000000001</c:v>
                </c:pt>
                <c:pt idx="48967" formatCode="General">
                  <c:v>1.00857</c:v>
                </c:pt>
                <c:pt idx="48968" formatCode="General">
                  <c:v>1.0085899999999999</c:v>
                </c:pt>
                <c:pt idx="48969" formatCode="General">
                  <c:v>1.0086199999999999</c:v>
                </c:pt>
                <c:pt idx="48970" formatCode="General">
                  <c:v>1.008629999999999</c:v>
                </c:pt>
                <c:pt idx="48971" formatCode="General">
                  <c:v>1.00865</c:v>
                </c:pt>
                <c:pt idx="48972" formatCode="General">
                  <c:v>1.00867</c:v>
                </c:pt>
                <c:pt idx="48973" formatCode="General">
                  <c:v>1.008699999999999</c:v>
                </c:pt>
                <c:pt idx="48974" formatCode="General">
                  <c:v>1.00871</c:v>
                </c:pt>
                <c:pt idx="48975" formatCode="General">
                  <c:v>1.008729999999999</c:v>
                </c:pt>
                <c:pt idx="48976" formatCode="General">
                  <c:v>1.0087599999999999</c:v>
                </c:pt>
                <c:pt idx="48977" formatCode="General">
                  <c:v>1.00878</c:v>
                </c:pt>
                <c:pt idx="48978" formatCode="General">
                  <c:v>1.0087899999999999</c:v>
                </c:pt>
                <c:pt idx="48979" formatCode="General">
                  <c:v>1.0088199999999998</c:v>
                </c:pt>
                <c:pt idx="48980" formatCode="General">
                  <c:v>1.00884</c:v>
                </c:pt>
                <c:pt idx="48981" formatCode="General">
                  <c:v>1.0088599999999999</c:v>
                </c:pt>
                <c:pt idx="48982" formatCode="General">
                  <c:v>1.00888</c:v>
                </c:pt>
                <c:pt idx="48983" formatCode="General">
                  <c:v>1.008899999999999</c:v>
                </c:pt>
                <c:pt idx="48984" formatCode="General">
                  <c:v>1.0089199999999998</c:v>
                </c:pt>
                <c:pt idx="48985" formatCode="General">
                  <c:v>1.0089399999999991</c:v>
                </c:pt>
                <c:pt idx="48986" formatCode="General">
                  <c:v>1.0089599999999999</c:v>
                </c:pt>
                <c:pt idx="48987" formatCode="General">
                  <c:v>1.00898</c:v>
                </c:pt>
                <c:pt idx="48988" formatCode="General">
                  <c:v>1.00901</c:v>
                </c:pt>
                <c:pt idx="48989" formatCode="General">
                  <c:v>1.0090299999999992</c:v>
                </c:pt>
                <c:pt idx="48990" formatCode="General">
                  <c:v>1.009039999999999</c:v>
                </c:pt>
                <c:pt idx="48991" formatCode="General">
                  <c:v>1.009069999999999</c:v>
                </c:pt>
                <c:pt idx="48992" formatCode="General">
                  <c:v>1.0090899999999998</c:v>
                </c:pt>
                <c:pt idx="48993" formatCode="General">
                  <c:v>1.00911</c:v>
                </c:pt>
                <c:pt idx="48994" formatCode="General">
                  <c:v>1.0091199999999998</c:v>
                </c:pt>
                <c:pt idx="48995" formatCode="General">
                  <c:v>1.00915</c:v>
                </c:pt>
                <c:pt idx="48996" formatCode="General">
                  <c:v>1.009169999999999</c:v>
                </c:pt>
                <c:pt idx="48997" formatCode="General">
                  <c:v>1.0091899999999998</c:v>
                </c:pt>
                <c:pt idx="48998" formatCode="General">
                  <c:v>1.0092099999999991</c:v>
                </c:pt>
                <c:pt idx="48999" formatCode="General">
                  <c:v>1.0092299999999992</c:v>
                </c:pt>
                <c:pt idx="49000" formatCode="General">
                  <c:v>1.00925</c:v>
                </c:pt>
                <c:pt idx="49001" formatCode="General">
                  <c:v>1.009269999999999</c:v>
                </c:pt>
                <c:pt idx="49002" formatCode="General">
                  <c:v>1.0092899999999998</c:v>
                </c:pt>
                <c:pt idx="49003" formatCode="General">
                  <c:v>1.009309999999999</c:v>
                </c:pt>
                <c:pt idx="49004" formatCode="General">
                  <c:v>1.009339999999999</c:v>
                </c:pt>
                <c:pt idx="49005" formatCode="General">
                  <c:v>1.0093599999999998</c:v>
                </c:pt>
                <c:pt idx="49006" formatCode="General">
                  <c:v>1.0093699999999992</c:v>
                </c:pt>
                <c:pt idx="49007" formatCode="General">
                  <c:v>1.0093999999999992</c:v>
                </c:pt>
                <c:pt idx="49008" formatCode="General">
                  <c:v>1.0094199999999998</c:v>
                </c:pt>
                <c:pt idx="49009" formatCode="General">
                  <c:v>1.009439999999999</c:v>
                </c:pt>
                <c:pt idx="49010" formatCode="General">
                  <c:v>1.0094599999999998</c:v>
                </c:pt>
                <c:pt idx="49011" formatCode="General">
                  <c:v>1.009479999999999</c:v>
                </c:pt>
                <c:pt idx="49012" formatCode="General">
                  <c:v>1.0094999999999992</c:v>
                </c:pt>
                <c:pt idx="49013" formatCode="General">
                  <c:v>1.0095199999999998</c:v>
                </c:pt>
                <c:pt idx="49014" formatCode="General">
                  <c:v>1.0095399999999992</c:v>
                </c:pt>
                <c:pt idx="49015" formatCode="General">
                  <c:v>1.0095599999999998</c:v>
                </c:pt>
                <c:pt idx="49016" formatCode="General">
                  <c:v>1.009579999999999</c:v>
                </c:pt>
                <c:pt idx="49017" formatCode="General">
                  <c:v>1.0095999999999992</c:v>
                </c:pt>
                <c:pt idx="49018" formatCode="General">
                  <c:v>1.0096199999999991</c:v>
                </c:pt>
                <c:pt idx="49019" formatCode="General">
                  <c:v>1.0096399999999992</c:v>
                </c:pt>
                <c:pt idx="49020" formatCode="General">
                  <c:v>1.0096699999999992</c:v>
                </c:pt>
                <c:pt idx="49021" formatCode="General">
                  <c:v>1.009679999999999</c:v>
                </c:pt>
                <c:pt idx="49022" formatCode="General">
                  <c:v>1.0096999999999992</c:v>
                </c:pt>
                <c:pt idx="49023" formatCode="General">
                  <c:v>1.0097199999999991</c:v>
                </c:pt>
                <c:pt idx="49024" formatCode="General">
                  <c:v>1.009749999999999</c:v>
                </c:pt>
                <c:pt idx="49025" formatCode="General">
                  <c:v>1.0097599999999998</c:v>
                </c:pt>
                <c:pt idx="49026" formatCode="General">
                  <c:v>1.009779999999999</c:v>
                </c:pt>
                <c:pt idx="49027" formatCode="General">
                  <c:v>1.0098099999999992</c:v>
                </c:pt>
                <c:pt idx="49028" formatCode="General">
                  <c:v>1.0098299999999989</c:v>
                </c:pt>
                <c:pt idx="49029" formatCode="General">
                  <c:v>1.009849999999999</c:v>
                </c:pt>
                <c:pt idx="49030" formatCode="General">
                  <c:v>1.0098699999999992</c:v>
                </c:pt>
                <c:pt idx="49031" formatCode="General">
                  <c:v>1.0098899999999991</c:v>
                </c:pt>
                <c:pt idx="49032" formatCode="General">
                  <c:v>1.0099099999999992</c:v>
                </c:pt>
                <c:pt idx="49033" formatCode="General">
                  <c:v>1.0099299999999989</c:v>
                </c:pt>
                <c:pt idx="49034" formatCode="General">
                  <c:v>1.009949999999999</c:v>
                </c:pt>
                <c:pt idx="49035" formatCode="General">
                  <c:v>1.0099699999999991</c:v>
                </c:pt>
                <c:pt idx="49036" formatCode="General">
                  <c:v>1.0099899999999991</c:v>
                </c:pt>
                <c:pt idx="49037" formatCode="General">
                  <c:v>1.0100100000000001</c:v>
                </c:pt>
                <c:pt idx="49038" formatCode="General">
                  <c:v>1.01003</c:v>
                </c:pt>
                <c:pt idx="49039" formatCode="General">
                  <c:v>1.01006</c:v>
                </c:pt>
                <c:pt idx="49040" formatCode="General">
                  <c:v>1.0100800000000001</c:v>
                </c:pt>
                <c:pt idx="49041" formatCode="General">
                  <c:v>1.0100899999999999</c:v>
                </c:pt>
                <c:pt idx="49042" formatCode="General">
                  <c:v>1.0101199999999999</c:v>
                </c:pt>
                <c:pt idx="49043" formatCode="General">
                  <c:v>1.01014</c:v>
                </c:pt>
                <c:pt idx="49044" formatCode="General">
                  <c:v>1.0101599999999999</c:v>
                </c:pt>
                <c:pt idx="49045" formatCode="General">
                  <c:v>1.01017</c:v>
                </c:pt>
                <c:pt idx="49046" formatCode="General">
                  <c:v>1.0102</c:v>
                </c:pt>
                <c:pt idx="49047" formatCode="General">
                  <c:v>1.0102199999999999</c:v>
                </c:pt>
                <c:pt idx="49048" formatCode="General">
                  <c:v>1.01024</c:v>
                </c:pt>
                <c:pt idx="49049" formatCode="General">
                  <c:v>1.0102599999999999</c:v>
                </c:pt>
                <c:pt idx="49050" formatCode="General">
                  <c:v>1.0102800000000001</c:v>
                </c:pt>
                <c:pt idx="49051" formatCode="General">
                  <c:v>1.0103</c:v>
                </c:pt>
                <c:pt idx="49052" formatCode="General">
                  <c:v>1.0103199999999999</c:v>
                </c:pt>
                <c:pt idx="49053" formatCode="General">
                  <c:v>1.01034</c:v>
                </c:pt>
                <c:pt idx="49054" formatCode="General">
                  <c:v>1.0103599999999999</c:v>
                </c:pt>
                <c:pt idx="49055" formatCode="General">
                  <c:v>1.0103899999999999</c:v>
                </c:pt>
                <c:pt idx="49056" formatCode="General">
                  <c:v>1.01041</c:v>
                </c:pt>
                <c:pt idx="49057" formatCode="General">
                  <c:v>1.0104199999999999</c:v>
                </c:pt>
                <c:pt idx="49058" formatCode="General">
                  <c:v>1.01044</c:v>
                </c:pt>
                <c:pt idx="49059" formatCode="General">
                  <c:v>1.01047</c:v>
                </c:pt>
                <c:pt idx="49060" formatCode="General">
                  <c:v>1.0104899999999999</c:v>
                </c:pt>
                <c:pt idx="49061" formatCode="General">
                  <c:v>1.0105</c:v>
                </c:pt>
                <c:pt idx="49062" formatCode="General">
                  <c:v>1.010529999999999</c:v>
                </c:pt>
                <c:pt idx="49063" formatCode="General">
                  <c:v>1.0105500000000001</c:v>
                </c:pt>
                <c:pt idx="49064" formatCode="General">
                  <c:v>1.01057</c:v>
                </c:pt>
                <c:pt idx="49065" formatCode="General">
                  <c:v>1.0105899999999999</c:v>
                </c:pt>
                <c:pt idx="49066" formatCode="General">
                  <c:v>1.01061</c:v>
                </c:pt>
                <c:pt idx="49067" formatCode="General">
                  <c:v>1.010629999999999</c:v>
                </c:pt>
                <c:pt idx="49068" formatCode="General">
                  <c:v>1.01065</c:v>
                </c:pt>
                <c:pt idx="49069" formatCode="General">
                  <c:v>1.01067</c:v>
                </c:pt>
                <c:pt idx="49070" formatCode="General">
                  <c:v>1.0106899999999999</c:v>
                </c:pt>
                <c:pt idx="49071" formatCode="General">
                  <c:v>1.0107199999999998</c:v>
                </c:pt>
                <c:pt idx="49072" formatCode="General">
                  <c:v>1.01074</c:v>
                </c:pt>
                <c:pt idx="49073" formatCode="General">
                  <c:v>1.01075</c:v>
                </c:pt>
                <c:pt idx="49074" formatCode="General">
                  <c:v>1.0107699999999991</c:v>
                </c:pt>
                <c:pt idx="49075" formatCode="General">
                  <c:v>1.010799999999999</c:v>
                </c:pt>
                <c:pt idx="49076" formatCode="General">
                  <c:v>1.01081</c:v>
                </c:pt>
                <c:pt idx="49077" formatCode="General">
                  <c:v>1.01084</c:v>
                </c:pt>
                <c:pt idx="49078" formatCode="General">
                  <c:v>1.0108599999999999</c:v>
                </c:pt>
                <c:pt idx="49079" formatCode="General">
                  <c:v>1.01088</c:v>
                </c:pt>
                <c:pt idx="49080" formatCode="General">
                  <c:v>1.010899999999999</c:v>
                </c:pt>
                <c:pt idx="49081" formatCode="General">
                  <c:v>1.0109199999999998</c:v>
                </c:pt>
                <c:pt idx="49082" formatCode="General">
                  <c:v>1.0109399999999991</c:v>
                </c:pt>
                <c:pt idx="49083" formatCode="General">
                  <c:v>1.0109599999999999</c:v>
                </c:pt>
                <c:pt idx="49084" formatCode="General">
                  <c:v>1.01098</c:v>
                </c:pt>
                <c:pt idx="49085" formatCode="General">
                  <c:v>1.010999999999999</c:v>
                </c:pt>
                <c:pt idx="49086" formatCode="General">
                  <c:v>1.0110199999999998</c:v>
                </c:pt>
                <c:pt idx="49087" formatCode="General">
                  <c:v>1.0110399999999991</c:v>
                </c:pt>
                <c:pt idx="49088" formatCode="General">
                  <c:v>1.0110599999999998</c:v>
                </c:pt>
                <c:pt idx="49089" formatCode="General">
                  <c:v>1.01108</c:v>
                </c:pt>
                <c:pt idx="49090" formatCode="General">
                  <c:v>1.0110999999999992</c:v>
                </c:pt>
                <c:pt idx="49091" formatCode="General">
                  <c:v>1.0111299999999992</c:v>
                </c:pt>
                <c:pt idx="49092" formatCode="General">
                  <c:v>1.011139999999999</c:v>
                </c:pt>
                <c:pt idx="49093" formatCode="General">
                  <c:v>1.011169999999999</c:v>
                </c:pt>
                <c:pt idx="49094" formatCode="General">
                  <c:v>1.0111899999999998</c:v>
                </c:pt>
                <c:pt idx="49095" formatCode="General">
                  <c:v>1.0112099999999991</c:v>
                </c:pt>
                <c:pt idx="49096" formatCode="General">
                  <c:v>1.0112199999999998</c:v>
                </c:pt>
                <c:pt idx="49097" formatCode="General">
                  <c:v>1.01125</c:v>
                </c:pt>
                <c:pt idx="49098" formatCode="General">
                  <c:v>1.011269999999999</c:v>
                </c:pt>
                <c:pt idx="49099" formatCode="General">
                  <c:v>1.0112899999999998</c:v>
                </c:pt>
                <c:pt idx="49100" formatCode="General">
                  <c:v>1.011309999999999</c:v>
                </c:pt>
                <c:pt idx="49101" formatCode="General">
                  <c:v>1.0113299999999992</c:v>
                </c:pt>
                <c:pt idx="49102" formatCode="General">
                  <c:v>1.01135</c:v>
                </c:pt>
                <c:pt idx="49103" formatCode="General">
                  <c:v>1.0113799999999991</c:v>
                </c:pt>
                <c:pt idx="49104" formatCode="General">
                  <c:v>1.0113899999999998</c:v>
                </c:pt>
                <c:pt idx="49105" formatCode="General">
                  <c:v>1.011409999999999</c:v>
                </c:pt>
                <c:pt idx="49106" formatCode="General">
                  <c:v>1.011439999999999</c:v>
                </c:pt>
                <c:pt idx="49107" formatCode="General">
                  <c:v>1.0114599999999998</c:v>
                </c:pt>
                <c:pt idx="49108" formatCode="General">
                  <c:v>1.0114699999999992</c:v>
                </c:pt>
                <c:pt idx="49109" formatCode="General">
                  <c:v>1.0114899999999998</c:v>
                </c:pt>
                <c:pt idx="49110" formatCode="General">
                  <c:v>1.0115199999999998</c:v>
                </c:pt>
                <c:pt idx="49111" formatCode="General">
                  <c:v>1.0115399999999992</c:v>
                </c:pt>
                <c:pt idx="49112" formatCode="General">
                  <c:v>1.0115499999999991</c:v>
                </c:pt>
                <c:pt idx="49113" formatCode="General">
                  <c:v>1.011579999999999</c:v>
                </c:pt>
                <c:pt idx="49114" formatCode="General">
                  <c:v>1.0115999999999992</c:v>
                </c:pt>
                <c:pt idx="49115" formatCode="General">
                  <c:v>1.0116199999999991</c:v>
                </c:pt>
                <c:pt idx="49116" formatCode="General">
                  <c:v>1.0116399999999992</c:v>
                </c:pt>
                <c:pt idx="49117" formatCode="General">
                  <c:v>1.0116599999999998</c:v>
                </c:pt>
                <c:pt idx="49118" formatCode="General">
                  <c:v>1.011679999999999</c:v>
                </c:pt>
                <c:pt idx="49119" formatCode="General">
                  <c:v>1.0116999999999992</c:v>
                </c:pt>
                <c:pt idx="49120" formatCode="General">
                  <c:v>1.0117199999999991</c:v>
                </c:pt>
                <c:pt idx="49121" formatCode="General">
                  <c:v>1.0117399999999992</c:v>
                </c:pt>
                <c:pt idx="49122" formatCode="General">
                  <c:v>1.0117699999999992</c:v>
                </c:pt>
                <c:pt idx="49123" formatCode="General">
                  <c:v>1.0117899999999991</c:v>
                </c:pt>
                <c:pt idx="49124" formatCode="General">
                  <c:v>1.0117999999999991</c:v>
                </c:pt>
                <c:pt idx="49125" formatCode="General">
                  <c:v>1.0118199999999991</c:v>
                </c:pt>
                <c:pt idx="49126" formatCode="General">
                  <c:v>1.011849999999999</c:v>
                </c:pt>
                <c:pt idx="49127" formatCode="General">
                  <c:v>1.0118699999999992</c:v>
                </c:pt>
                <c:pt idx="49128" formatCode="General">
                  <c:v>1.0118899999999991</c:v>
                </c:pt>
                <c:pt idx="49129" formatCode="General">
                  <c:v>1.0119099999999992</c:v>
                </c:pt>
                <c:pt idx="49130" formatCode="General">
                  <c:v>1.0119299999999989</c:v>
                </c:pt>
                <c:pt idx="49131" formatCode="General">
                  <c:v>1.011949999999999</c:v>
                </c:pt>
                <c:pt idx="49132" formatCode="General">
                  <c:v>1.0119699999999991</c:v>
                </c:pt>
                <c:pt idx="49133" formatCode="General">
                  <c:v>1.0119899999999991</c:v>
                </c:pt>
                <c:pt idx="49134" formatCode="General">
                  <c:v>1.0120100000000001</c:v>
                </c:pt>
                <c:pt idx="49135" formatCode="General">
                  <c:v>1.0120400000000001</c:v>
                </c:pt>
                <c:pt idx="49136" formatCode="General">
                  <c:v>1.0120499999999999</c:v>
                </c:pt>
                <c:pt idx="49137" formatCode="General">
                  <c:v>1.01207</c:v>
                </c:pt>
                <c:pt idx="49138" formatCode="General">
                  <c:v>1.0120899999999999</c:v>
                </c:pt>
                <c:pt idx="49139" formatCode="General">
                  <c:v>1.0121199999999999</c:v>
                </c:pt>
                <c:pt idx="49140" formatCode="General">
                  <c:v>1.01213</c:v>
                </c:pt>
                <c:pt idx="49141" formatCode="General">
                  <c:v>1.0121500000000001</c:v>
                </c:pt>
                <c:pt idx="49142" formatCode="General">
                  <c:v>1.0121800000000001</c:v>
                </c:pt>
                <c:pt idx="49143" formatCode="General">
                  <c:v>1.0121899999999999</c:v>
                </c:pt>
                <c:pt idx="49144" formatCode="General">
                  <c:v>1.0122199999999999</c:v>
                </c:pt>
                <c:pt idx="49145" formatCode="General">
                  <c:v>1.01224</c:v>
                </c:pt>
                <c:pt idx="49146" formatCode="General">
                  <c:v>1.0122599999999999</c:v>
                </c:pt>
                <c:pt idx="49147" formatCode="General">
                  <c:v>1.01227</c:v>
                </c:pt>
                <c:pt idx="49148" formatCode="General">
                  <c:v>1.0123</c:v>
                </c:pt>
                <c:pt idx="49149" formatCode="General">
                  <c:v>1.0123199999999999</c:v>
                </c:pt>
                <c:pt idx="49150" formatCode="General">
                  <c:v>1.01234</c:v>
                </c:pt>
                <c:pt idx="49151" formatCode="General">
                  <c:v>1.0123599999999999</c:v>
                </c:pt>
                <c:pt idx="49152" formatCode="General">
                  <c:v>1.0123800000000001</c:v>
                </c:pt>
                <c:pt idx="49153" formatCode="General">
                  <c:v>1.0124</c:v>
                </c:pt>
                <c:pt idx="49154" formatCode="General">
                  <c:v>1.0124299999999991</c:v>
                </c:pt>
                <c:pt idx="49155" formatCode="General">
                  <c:v>1.01244</c:v>
                </c:pt>
                <c:pt idx="49156" formatCode="General">
                  <c:v>1.0124599999999999</c:v>
                </c:pt>
                <c:pt idx="49157" formatCode="General">
                  <c:v>1.0124899999999999</c:v>
                </c:pt>
                <c:pt idx="49158" formatCode="General">
                  <c:v>1.01251</c:v>
                </c:pt>
                <c:pt idx="49159" formatCode="General">
                  <c:v>1.0125199999999999</c:v>
                </c:pt>
                <c:pt idx="49160" formatCode="General">
                  <c:v>1.01254</c:v>
                </c:pt>
                <c:pt idx="49161" formatCode="General">
                  <c:v>1.01257</c:v>
                </c:pt>
                <c:pt idx="49162" formatCode="General">
                  <c:v>1.0125899999999999</c:v>
                </c:pt>
                <c:pt idx="49163" formatCode="General">
                  <c:v>1.0125999999999991</c:v>
                </c:pt>
                <c:pt idx="49164" formatCode="General">
                  <c:v>1.012629999999999</c:v>
                </c:pt>
                <c:pt idx="49165" formatCode="General">
                  <c:v>1.0126500000000001</c:v>
                </c:pt>
                <c:pt idx="49166" formatCode="General">
                  <c:v>1.01267</c:v>
                </c:pt>
                <c:pt idx="49167" formatCode="General">
                  <c:v>1.0126899999999999</c:v>
                </c:pt>
                <c:pt idx="49168" formatCode="General">
                  <c:v>1.01271</c:v>
                </c:pt>
                <c:pt idx="49169" formatCode="General">
                  <c:v>1.012729999999999</c:v>
                </c:pt>
                <c:pt idx="49170" formatCode="General">
                  <c:v>1.01275</c:v>
                </c:pt>
                <c:pt idx="49171" formatCode="General">
                  <c:v>1.0127699999999991</c:v>
                </c:pt>
                <c:pt idx="49172" formatCode="General">
                  <c:v>1.0127899999999999</c:v>
                </c:pt>
                <c:pt idx="49173" formatCode="General">
                  <c:v>1.01281</c:v>
                </c:pt>
                <c:pt idx="49174" formatCode="General">
                  <c:v>1.01284</c:v>
                </c:pt>
                <c:pt idx="49175" formatCode="General">
                  <c:v>1.01285</c:v>
                </c:pt>
                <c:pt idx="49176" formatCode="General">
                  <c:v>1.01288</c:v>
                </c:pt>
                <c:pt idx="49177" formatCode="General">
                  <c:v>1.012899999999999</c:v>
                </c:pt>
                <c:pt idx="49178" formatCode="General">
                  <c:v>1.0129199999999998</c:v>
                </c:pt>
                <c:pt idx="49179" formatCode="General">
                  <c:v>1.01294</c:v>
                </c:pt>
                <c:pt idx="49180" formatCode="General">
                  <c:v>1.0129599999999999</c:v>
                </c:pt>
                <c:pt idx="49181" formatCode="General">
                  <c:v>1.01298</c:v>
                </c:pt>
                <c:pt idx="49182" formatCode="General">
                  <c:v>1.012999999999999</c:v>
                </c:pt>
                <c:pt idx="49183" formatCode="General">
                  <c:v>1.0130199999999998</c:v>
                </c:pt>
                <c:pt idx="49184" formatCode="General">
                  <c:v>1.0130399999999991</c:v>
                </c:pt>
                <c:pt idx="49185" formatCode="General">
                  <c:v>1.0130599999999998</c:v>
                </c:pt>
                <c:pt idx="49186" formatCode="General">
                  <c:v>1.0130899999999998</c:v>
                </c:pt>
                <c:pt idx="49187" formatCode="General">
                  <c:v>1.013099999999999</c:v>
                </c:pt>
                <c:pt idx="49188" formatCode="General">
                  <c:v>1.0131199999999998</c:v>
                </c:pt>
                <c:pt idx="49189" formatCode="General">
                  <c:v>1.013139999999999</c:v>
                </c:pt>
                <c:pt idx="49190" formatCode="General">
                  <c:v>1.013169999999999</c:v>
                </c:pt>
                <c:pt idx="49191" formatCode="General">
                  <c:v>1.01318</c:v>
                </c:pt>
                <c:pt idx="49192" formatCode="General">
                  <c:v>1.0131999999999992</c:v>
                </c:pt>
                <c:pt idx="49193" formatCode="General">
                  <c:v>1.0132299999999992</c:v>
                </c:pt>
                <c:pt idx="49194" formatCode="General">
                  <c:v>1.01325</c:v>
                </c:pt>
                <c:pt idx="49195" formatCode="General">
                  <c:v>1.013269999999999</c:v>
                </c:pt>
                <c:pt idx="49196" formatCode="General">
                  <c:v>1.0132899999999998</c:v>
                </c:pt>
                <c:pt idx="49197" formatCode="General">
                  <c:v>1.013309999999999</c:v>
                </c:pt>
                <c:pt idx="49198" formatCode="General">
                  <c:v>1.0133299999999992</c:v>
                </c:pt>
                <c:pt idx="49199" formatCode="General">
                  <c:v>1.01335</c:v>
                </c:pt>
                <c:pt idx="49200" formatCode="General">
                  <c:v>1.0133699999999992</c:v>
                </c:pt>
                <c:pt idx="49201" formatCode="General">
                  <c:v>1.0133899999999998</c:v>
                </c:pt>
                <c:pt idx="49202" formatCode="General">
                  <c:v>1.013409999999999</c:v>
                </c:pt>
                <c:pt idx="49203" formatCode="General">
                  <c:v>1.0134299999999992</c:v>
                </c:pt>
                <c:pt idx="49204" formatCode="General">
                  <c:v>1.01345</c:v>
                </c:pt>
                <c:pt idx="49205" formatCode="General">
                  <c:v>1.013479999999999</c:v>
                </c:pt>
                <c:pt idx="49206" formatCode="General">
                  <c:v>1.0134999999999992</c:v>
                </c:pt>
                <c:pt idx="49207" formatCode="General">
                  <c:v>1.013509999999999</c:v>
                </c:pt>
                <c:pt idx="49208" formatCode="General">
                  <c:v>1.0135399999999992</c:v>
                </c:pt>
                <c:pt idx="49209" formatCode="General">
                  <c:v>1.0135599999999998</c:v>
                </c:pt>
                <c:pt idx="49210" formatCode="General">
                  <c:v>1.0135699999999992</c:v>
                </c:pt>
                <c:pt idx="49211" formatCode="General">
                  <c:v>1.0135899999999998</c:v>
                </c:pt>
                <c:pt idx="49212" formatCode="General">
                  <c:v>1.0136199999999991</c:v>
                </c:pt>
                <c:pt idx="49213" formatCode="General">
                  <c:v>1.0136399999999992</c:v>
                </c:pt>
                <c:pt idx="49214" formatCode="General">
                  <c:v>1.0136499999999991</c:v>
                </c:pt>
                <c:pt idx="49215" formatCode="General">
                  <c:v>1.013679999999999</c:v>
                </c:pt>
                <c:pt idx="49216" formatCode="General">
                  <c:v>1.0136999999999992</c:v>
                </c:pt>
                <c:pt idx="49217" formatCode="General">
                  <c:v>1.0137199999999991</c:v>
                </c:pt>
                <c:pt idx="49218" formatCode="General">
                  <c:v>1.0137399999999992</c:v>
                </c:pt>
                <c:pt idx="49219" formatCode="General">
                  <c:v>1.0137599999999998</c:v>
                </c:pt>
                <c:pt idx="49220" formatCode="General">
                  <c:v>1.013779999999999</c:v>
                </c:pt>
                <c:pt idx="49221" formatCode="General">
                  <c:v>1.0138099999999992</c:v>
                </c:pt>
                <c:pt idx="49222" formatCode="General">
                  <c:v>1.0138199999999991</c:v>
                </c:pt>
                <c:pt idx="49223" formatCode="General">
                  <c:v>1.0138399999999992</c:v>
                </c:pt>
                <c:pt idx="49224" formatCode="General">
                  <c:v>1.0138599999999998</c:v>
                </c:pt>
                <c:pt idx="49225" formatCode="General">
                  <c:v>1.0138899999999991</c:v>
                </c:pt>
                <c:pt idx="49226" formatCode="General">
                  <c:v>1.0138999999999991</c:v>
                </c:pt>
                <c:pt idx="49227" formatCode="General">
                  <c:v>1.0139299999999989</c:v>
                </c:pt>
                <c:pt idx="49228" formatCode="General">
                  <c:v>1.013949999999999</c:v>
                </c:pt>
                <c:pt idx="49229" formatCode="General">
                  <c:v>1.0139699999999991</c:v>
                </c:pt>
                <c:pt idx="49230" formatCode="General">
                  <c:v>1.0139899999999991</c:v>
                </c:pt>
                <c:pt idx="49231" formatCode="General">
                  <c:v>1.0140100000000001</c:v>
                </c:pt>
                <c:pt idx="49232" formatCode="General">
                  <c:v>1.01403</c:v>
                </c:pt>
                <c:pt idx="49233" formatCode="General">
                  <c:v>1.0140499999999999</c:v>
                </c:pt>
                <c:pt idx="49234" formatCode="General">
                  <c:v>1.01407</c:v>
                </c:pt>
                <c:pt idx="49235" formatCode="General">
                  <c:v>1.0140899999999999</c:v>
                </c:pt>
                <c:pt idx="49236" formatCode="General">
                  <c:v>1.0141100000000001</c:v>
                </c:pt>
                <c:pt idx="49237" formatCode="General">
                  <c:v>1.01414</c:v>
                </c:pt>
                <c:pt idx="49238" formatCode="General">
                  <c:v>1.0141500000000001</c:v>
                </c:pt>
                <c:pt idx="49239" formatCode="General">
                  <c:v>1.01417</c:v>
                </c:pt>
                <c:pt idx="49240" formatCode="General">
                  <c:v>1.0141899999999999</c:v>
                </c:pt>
                <c:pt idx="49241" formatCode="General">
                  <c:v>1.0142199999999999</c:v>
                </c:pt>
                <c:pt idx="49242" formatCode="General">
                  <c:v>1.01423</c:v>
                </c:pt>
                <c:pt idx="49243" formatCode="General">
                  <c:v>1.0142599999999999</c:v>
                </c:pt>
                <c:pt idx="49244" formatCode="General">
                  <c:v>1.0142800000000001</c:v>
                </c:pt>
                <c:pt idx="49245" formatCode="General">
                  <c:v>1.0143</c:v>
                </c:pt>
                <c:pt idx="49246" formatCode="General">
                  <c:v>1.0143199999999999</c:v>
                </c:pt>
                <c:pt idx="49247" formatCode="General">
                  <c:v>1.01434</c:v>
                </c:pt>
                <c:pt idx="49248" formatCode="General">
                  <c:v>1.0143599999999999</c:v>
                </c:pt>
                <c:pt idx="49249" formatCode="General">
                  <c:v>1.0143800000000001</c:v>
                </c:pt>
                <c:pt idx="49250" formatCode="General">
                  <c:v>1.0144</c:v>
                </c:pt>
                <c:pt idx="49251" formatCode="General">
                  <c:v>1.0144199999999999</c:v>
                </c:pt>
                <c:pt idx="49252" formatCode="General">
                  <c:v>1.01444</c:v>
                </c:pt>
                <c:pt idx="49253" formatCode="General">
                  <c:v>1.0144599999999999</c:v>
                </c:pt>
                <c:pt idx="49254" formatCode="General">
                  <c:v>1.01448</c:v>
                </c:pt>
                <c:pt idx="49255" formatCode="General">
                  <c:v>1.0145</c:v>
                </c:pt>
                <c:pt idx="49256" formatCode="General">
                  <c:v>1.014529999999999</c:v>
                </c:pt>
                <c:pt idx="49257" formatCode="General">
                  <c:v>1.0145500000000001</c:v>
                </c:pt>
                <c:pt idx="49258" formatCode="General">
                  <c:v>1.0145599999999999</c:v>
                </c:pt>
                <c:pt idx="49259" formatCode="General">
                  <c:v>1.0145899999999999</c:v>
                </c:pt>
                <c:pt idx="49260" formatCode="General">
                  <c:v>1.01461</c:v>
                </c:pt>
                <c:pt idx="49261" formatCode="General">
                  <c:v>1.014629999999999</c:v>
                </c:pt>
                <c:pt idx="49262" formatCode="General">
                  <c:v>1.01464</c:v>
                </c:pt>
                <c:pt idx="49263" formatCode="General">
                  <c:v>1.01467</c:v>
                </c:pt>
                <c:pt idx="49264" formatCode="General">
                  <c:v>1.0146899999999999</c:v>
                </c:pt>
                <c:pt idx="49265" formatCode="General">
                  <c:v>1.01471</c:v>
                </c:pt>
                <c:pt idx="49266" formatCode="General">
                  <c:v>1.014729999999999</c:v>
                </c:pt>
                <c:pt idx="49267" formatCode="General">
                  <c:v>1.01475</c:v>
                </c:pt>
                <c:pt idx="49268" formatCode="General">
                  <c:v>1.0147699999999991</c:v>
                </c:pt>
                <c:pt idx="49269" formatCode="General">
                  <c:v>1.014799999999999</c:v>
                </c:pt>
                <c:pt idx="49270" formatCode="General">
                  <c:v>1.01481</c:v>
                </c:pt>
                <c:pt idx="49271" formatCode="General">
                  <c:v>1.014829999999999</c:v>
                </c:pt>
                <c:pt idx="49272" formatCode="General">
                  <c:v>1.0148599999999999</c:v>
                </c:pt>
                <c:pt idx="49273" formatCode="General">
                  <c:v>1.01488</c:v>
                </c:pt>
                <c:pt idx="49274" formatCode="General">
                  <c:v>1.0148899999999998</c:v>
                </c:pt>
                <c:pt idx="49275" formatCode="General">
                  <c:v>1.01491</c:v>
                </c:pt>
                <c:pt idx="49276" formatCode="General">
                  <c:v>1.01494</c:v>
                </c:pt>
                <c:pt idx="49277" formatCode="General">
                  <c:v>1.01495</c:v>
                </c:pt>
                <c:pt idx="49278" formatCode="General">
                  <c:v>1.014969999999999</c:v>
                </c:pt>
                <c:pt idx="49279" formatCode="General">
                  <c:v>1.014999999999999</c:v>
                </c:pt>
                <c:pt idx="49280" formatCode="General">
                  <c:v>1.0150199999999998</c:v>
                </c:pt>
                <c:pt idx="49281" formatCode="General">
                  <c:v>1.0150399999999991</c:v>
                </c:pt>
                <c:pt idx="49282" formatCode="General">
                  <c:v>1.0150599999999999</c:v>
                </c:pt>
                <c:pt idx="49283" formatCode="General">
                  <c:v>1.01508</c:v>
                </c:pt>
                <c:pt idx="49284" formatCode="General">
                  <c:v>1.015099999999999</c:v>
                </c:pt>
                <c:pt idx="49285" formatCode="General">
                  <c:v>1.0151199999999998</c:v>
                </c:pt>
                <c:pt idx="49286" formatCode="General">
                  <c:v>1.015139999999999</c:v>
                </c:pt>
                <c:pt idx="49287" formatCode="General">
                  <c:v>1.0151599999999998</c:v>
                </c:pt>
                <c:pt idx="49288" formatCode="General">
                  <c:v>1.01518</c:v>
                </c:pt>
                <c:pt idx="49289" formatCode="General">
                  <c:v>1.0151999999999992</c:v>
                </c:pt>
                <c:pt idx="49290" formatCode="General">
                  <c:v>1.0152199999999998</c:v>
                </c:pt>
                <c:pt idx="49291" formatCode="General">
                  <c:v>1.015239999999999</c:v>
                </c:pt>
                <c:pt idx="49292" formatCode="General">
                  <c:v>1.015269999999999</c:v>
                </c:pt>
                <c:pt idx="49293" formatCode="General">
                  <c:v>1.01528</c:v>
                </c:pt>
                <c:pt idx="49294" formatCode="General">
                  <c:v>1.015309999999999</c:v>
                </c:pt>
                <c:pt idx="49295" formatCode="General">
                  <c:v>1.0153299999999992</c:v>
                </c:pt>
                <c:pt idx="49296" formatCode="General">
                  <c:v>1.01535</c:v>
                </c:pt>
                <c:pt idx="49297" formatCode="General">
                  <c:v>1.0153699999999992</c:v>
                </c:pt>
                <c:pt idx="49298" formatCode="General">
                  <c:v>1.0153899999999998</c:v>
                </c:pt>
                <c:pt idx="49299" formatCode="General">
                  <c:v>1.015409999999999</c:v>
                </c:pt>
                <c:pt idx="49300" formatCode="General">
                  <c:v>1.0154299999999992</c:v>
                </c:pt>
                <c:pt idx="49301" formatCode="General">
                  <c:v>1.01545</c:v>
                </c:pt>
                <c:pt idx="49302" formatCode="General">
                  <c:v>1.0154699999999992</c:v>
                </c:pt>
                <c:pt idx="49303" formatCode="General">
                  <c:v>1.0154899999999998</c:v>
                </c:pt>
                <c:pt idx="49304" formatCode="General">
                  <c:v>1.015509999999999</c:v>
                </c:pt>
                <c:pt idx="49305" formatCode="General">
                  <c:v>1.0155299999999992</c:v>
                </c:pt>
                <c:pt idx="49306" formatCode="General">
                  <c:v>1.01555</c:v>
                </c:pt>
                <c:pt idx="49307" formatCode="General">
                  <c:v>1.0155699999999992</c:v>
                </c:pt>
                <c:pt idx="49308" formatCode="General">
                  <c:v>1.0155999999999992</c:v>
                </c:pt>
                <c:pt idx="49309" formatCode="General">
                  <c:v>1.015609999999999</c:v>
                </c:pt>
                <c:pt idx="49310" formatCode="General">
                  <c:v>1.0156399999999992</c:v>
                </c:pt>
                <c:pt idx="49311" formatCode="General">
                  <c:v>1.0156599999999998</c:v>
                </c:pt>
                <c:pt idx="49312" formatCode="General">
                  <c:v>1.015679999999999</c:v>
                </c:pt>
                <c:pt idx="49313" formatCode="General">
                  <c:v>1.0156899999999998</c:v>
                </c:pt>
                <c:pt idx="49314" formatCode="General">
                  <c:v>1.0157199999999991</c:v>
                </c:pt>
                <c:pt idx="49315" formatCode="General">
                  <c:v>1.0157399999999992</c:v>
                </c:pt>
                <c:pt idx="49316" formatCode="General">
                  <c:v>1.0157599999999998</c:v>
                </c:pt>
                <c:pt idx="49317" formatCode="General">
                  <c:v>1.015779999999999</c:v>
                </c:pt>
                <c:pt idx="49318" formatCode="General">
                  <c:v>1.0157999999999991</c:v>
                </c:pt>
                <c:pt idx="49319" formatCode="General">
                  <c:v>1.0158199999999991</c:v>
                </c:pt>
                <c:pt idx="49320" formatCode="General">
                  <c:v>1.015849999999999</c:v>
                </c:pt>
                <c:pt idx="49321" formatCode="General">
                  <c:v>1.0158599999999998</c:v>
                </c:pt>
                <c:pt idx="49322" formatCode="General">
                  <c:v>1.015879999999999</c:v>
                </c:pt>
                <c:pt idx="49323" formatCode="General">
                  <c:v>1.0159099999999992</c:v>
                </c:pt>
                <c:pt idx="49324" formatCode="General">
                  <c:v>1.0159299999999989</c:v>
                </c:pt>
                <c:pt idx="49325" formatCode="General">
                  <c:v>1.0159399999999992</c:v>
                </c:pt>
                <c:pt idx="49326" formatCode="General">
                  <c:v>1.0159599999999998</c:v>
                </c:pt>
                <c:pt idx="49327" formatCode="General">
                  <c:v>1.0159899999999991</c:v>
                </c:pt>
                <c:pt idx="49328" formatCode="General">
                  <c:v>1.0160100000000001</c:v>
                </c:pt>
                <c:pt idx="49329" formatCode="General">
                  <c:v>1.0160199999999999</c:v>
                </c:pt>
                <c:pt idx="49330" formatCode="General">
                  <c:v>1.0160499999999999</c:v>
                </c:pt>
                <c:pt idx="49331" formatCode="General">
                  <c:v>1.01607</c:v>
                </c:pt>
                <c:pt idx="49332" formatCode="General">
                  <c:v>1.0160899999999999</c:v>
                </c:pt>
                <c:pt idx="49333" formatCode="General">
                  <c:v>1.0161100000000001</c:v>
                </c:pt>
                <c:pt idx="49334" formatCode="General">
                  <c:v>1.01613</c:v>
                </c:pt>
                <c:pt idx="49335" formatCode="General">
                  <c:v>1.0161500000000001</c:v>
                </c:pt>
                <c:pt idx="49336" formatCode="General">
                  <c:v>1.01617</c:v>
                </c:pt>
                <c:pt idx="49337" formatCode="General">
                  <c:v>1.0161899999999999</c:v>
                </c:pt>
                <c:pt idx="49338" formatCode="General">
                  <c:v>1.0162100000000001</c:v>
                </c:pt>
                <c:pt idx="49339" formatCode="General">
                  <c:v>1.01623</c:v>
                </c:pt>
                <c:pt idx="49340" formatCode="General">
                  <c:v>1.0162599999999999</c:v>
                </c:pt>
                <c:pt idx="49341" formatCode="General">
                  <c:v>1.01627</c:v>
                </c:pt>
                <c:pt idx="49342" formatCode="General">
                  <c:v>1.0163</c:v>
                </c:pt>
                <c:pt idx="49343" formatCode="General">
                  <c:v>1.0163199999999999</c:v>
                </c:pt>
                <c:pt idx="49344" formatCode="General">
                  <c:v>1.01633</c:v>
                </c:pt>
                <c:pt idx="49345" formatCode="General">
                  <c:v>1.0163599999999999</c:v>
                </c:pt>
                <c:pt idx="49346" formatCode="General">
                  <c:v>1.0163800000000001</c:v>
                </c:pt>
                <c:pt idx="49347" formatCode="General">
                  <c:v>1.0164</c:v>
                </c:pt>
                <c:pt idx="49348" formatCode="General">
                  <c:v>1.01641</c:v>
                </c:pt>
                <c:pt idx="49349" formatCode="General">
                  <c:v>1.01644</c:v>
                </c:pt>
                <c:pt idx="49350" formatCode="General">
                  <c:v>1.0164599999999999</c:v>
                </c:pt>
                <c:pt idx="49351" formatCode="General">
                  <c:v>1.0164800000000001</c:v>
                </c:pt>
                <c:pt idx="49352" formatCode="General">
                  <c:v>1.0165</c:v>
                </c:pt>
                <c:pt idx="49353" formatCode="General">
                  <c:v>1.0165199999999999</c:v>
                </c:pt>
                <c:pt idx="49354" formatCode="General">
                  <c:v>1.01654</c:v>
                </c:pt>
                <c:pt idx="49355" formatCode="General">
                  <c:v>1.0165599999999999</c:v>
                </c:pt>
                <c:pt idx="49356" formatCode="General">
                  <c:v>1.01658</c:v>
                </c:pt>
                <c:pt idx="49357" formatCode="General">
                  <c:v>1.0165999999999991</c:v>
                </c:pt>
                <c:pt idx="49358" formatCode="General">
                  <c:v>1.0166199999999999</c:v>
                </c:pt>
                <c:pt idx="49359" formatCode="General">
                  <c:v>1.0166500000000001</c:v>
                </c:pt>
                <c:pt idx="49360" formatCode="General">
                  <c:v>1.0166599999999999</c:v>
                </c:pt>
                <c:pt idx="49361" formatCode="General">
                  <c:v>1.0166899999999999</c:v>
                </c:pt>
                <c:pt idx="49362" formatCode="General">
                  <c:v>1.01671</c:v>
                </c:pt>
                <c:pt idx="49363" formatCode="General">
                  <c:v>1.016729999999999</c:v>
                </c:pt>
                <c:pt idx="49364" formatCode="General">
                  <c:v>1.01674</c:v>
                </c:pt>
                <c:pt idx="49365" formatCode="General">
                  <c:v>1.01677</c:v>
                </c:pt>
                <c:pt idx="49366" formatCode="General">
                  <c:v>1.0167899999999999</c:v>
                </c:pt>
                <c:pt idx="49367" formatCode="General">
                  <c:v>1.01681</c:v>
                </c:pt>
                <c:pt idx="49368" formatCode="General">
                  <c:v>1.016829999999999</c:v>
                </c:pt>
                <c:pt idx="49369" formatCode="General">
                  <c:v>1.01685</c:v>
                </c:pt>
                <c:pt idx="49370" formatCode="General">
                  <c:v>1.0168699999999991</c:v>
                </c:pt>
                <c:pt idx="49371" formatCode="General">
                  <c:v>1.016899999999999</c:v>
                </c:pt>
                <c:pt idx="49372" formatCode="General">
                  <c:v>1.01691</c:v>
                </c:pt>
                <c:pt idx="49373" formatCode="General">
                  <c:v>1.016929999999999</c:v>
                </c:pt>
                <c:pt idx="49374" formatCode="General">
                  <c:v>1.0169599999999999</c:v>
                </c:pt>
                <c:pt idx="49375" formatCode="General">
                  <c:v>1.01698</c:v>
                </c:pt>
                <c:pt idx="49376" formatCode="General">
                  <c:v>1.0169899999999998</c:v>
                </c:pt>
                <c:pt idx="49377" formatCode="General">
                  <c:v>1.01701</c:v>
                </c:pt>
                <c:pt idx="49378" formatCode="General">
                  <c:v>1.0170399999999991</c:v>
                </c:pt>
                <c:pt idx="49379" formatCode="General">
                  <c:v>1.0170599999999999</c:v>
                </c:pt>
                <c:pt idx="49380" formatCode="General">
                  <c:v>1.017069999999999</c:v>
                </c:pt>
                <c:pt idx="49381" formatCode="General">
                  <c:v>1.017099999999999</c:v>
                </c:pt>
                <c:pt idx="49382" formatCode="General">
                  <c:v>1.0171199999999998</c:v>
                </c:pt>
                <c:pt idx="49383" formatCode="General">
                  <c:v>1.017139999999999</c:v>
                </c:pt>
                <c:pt idx="49384" formatCode="General">
                  <c:v>1.0171599999999998</c:v>
                </c:pt>
                <c:pt idx="49385" formatCode="General">
                  <c:v>1.01718</c:v>
                </c:pt>
                <c:pt idx="49386" formatCode="General">
                  <c:v>1.0171999999999992</c:v>
                </c:pt>
                <c:pt idx="49387" formatCode="General">
                  <c:v>1.0172299999999992</c:v>
                </c:pt>
                <c:pt idx="49388" formatCode="General">
                  <c:v>1.017239999999999</c:v>
                </c:pt>
                <c:pt idx="49389" formatCode="General">
                  <c:v>1.0172599999999998</c:v>
                </c:pt>
                <c:pt idx="49390" formatCode="General">
                  <c:v>1.01728</c:v>
                </c:pt>
                <c:pt idx="49391" formatCode="General">
                  <c:v>1.017309999999999</c:v>
                </c:pt>
                <c:pt idx="49392" formatCode="General">
                  <c:v>1.0173199999999998</c:v>
                </c:pt>
                <c:pt idx="49393" formatCode="General">
                  <c:v>1.01735</c:v>
                </c:pt>
                <c:pt idx="49394" formatCode="General">
                  <c:v>1.0173699999999992</c:v>
                </c:pt>
                <c:pt idx="49395" formatCode="General">
                  <c:v>1.0173899999999998</c:v>
                </c:pt>
                <c:pt idx="49396" formatCode="General">
                  <c:v>1.017409999999999</c:v>
                </c:pt>
                <c:pt idx="49397" formatCode="General">
                  <c:v>1.0174299999999992</c:v>
                </c:pt>
                <c:pt idx="49398" formatCode="General">
                  <c:v>1.01745</c:v>
                </c:pt>
                <c:pt idx="49399" formatCode="General">
                  <c:v>1.0174699999999992</c:v>
                </c:pt>
                <c:pt idx="49400" formatCode="General">
                  <c:v>1.0174899999999998</c:v>
                </c:pt>
                <c:pt idx="49401" formatCode="General">
                  <c:v>1.017509999999999</c:v>
                </c:pt>
                <c:pt idx="49402" formatCode="General">
                  <c:v>1.0175299999999992</c:v>
                </c:pt>
                <c:pt idx="49403" formatCode="General">
                  <c:v>1.01755</c:v>
                </c:pt>
                <c:pt idx="49404" formatCode="General">
                  <c:v>1.0175699999999992</c:v>
                </c:pt>
                <c:pt idx="49405" formatCode="General">
                  <c:v>1.0175899999999998</c:v>
                </c:pt>
                <c:pt idx="49406" formatCode="General">
                  <c:v>1.017609999999999</c:v>
                </c:pt>
                <c:pt idx="49407" formatCode="General">
                  <c:v>1.0176399999999992</c:v>
                </c:pt>
                <c:pt idx="49408" formatCode="General">
                  <c:v>1.0176499999999991</c:v>
                </c:pt>
                <c:pt idx="49409" formatCode="General">
                  <c:v>1.0176699999999992</c:v>
                </c:pt>
                <c:pt idx="49410" formatCode="General">
                  <c:v>1.0176999999999992</c:v>
                </c:pt>
                <c:pt idx="49411" formatCode="General">
                  <c:v>1.017709999999999</c:v>
                </c:pt>
                <c:pt idx="49412" formatCode="General">
                  <c:v>1.0177399999999992</c:v>
                </c:pt>
                <c:pt idx="49413" formatCode="General">
                  <c:v>1.0177599999999998</c:v>
                </c:pt>
                <c:pt idx="49414" formatCode="General">
                  <c:v>1.017779999999999</c:v>
                </c:pt>
                <c:pt idx="49415" formatCode="General">
                  <c:v>1.0177999999999991</c:v>
                </c:pt>
                <c:pt idx="49416" formatCode="General">
                  <c:v>1.0178199999999991</c:v>
                </c:pt>
                <c:pt idx="49417" formatCode="General">
                  <c:v>1.0178399999999992</c:v>
                </c:pt>
                <c:pt idx="49418" formatCode="General">
                  <c:v>1.0178599999999998</c:v>
                </c:pt>
                <c:pt idx="49419" formatCode="General">
                  <c:v>1.017879999999999</c:v>
                </c:pt>
                <c:pt idx="49420" formatCode="General">
                  <c:v>1.0178999999999991</c:v>
                </c:pt>
                <c:pt idx="49421" formatCode="General">
                  <c:v>1.017919999999999</c:v>
                </c:pt>
                <c:pt idx="49422" formatCode="General">
                  <c:v>1.017949999999999</c:v>
                </c:pt>
                <c:pt idx="49423" formatCode="General">
                  <c:v>1.0179599999999998</c:v>
                </c:pt>
                <c:pt idx="49424" formatCode="General">
                  <c:v>1.0179799999999992</c:v>
                </c:pt>
                <c:pt idx="49425" formatCode="General">
                  <c:v>1.0180100000000001</c:v>
                </c:pt>
                <c:pt idx="49426" formatCode="General">
                  <c:v>1.01803</c:v>
                </c:pt>
                <c:pt idx="49427" formatCode="General">
                  <c:v>1.0180400000000001</c:v>
                </c:pt>
                <c:pt idx="49428" formatCode="General">
                  <c:v>1.01806</c:v>
                </c:pt>
                <c:pt idx="49429" formatCode="General">
                  <c:v>1.0180899999999999</c:v>
                </c:pt>
                <c:pt idx="49430" formatCode="General">
                  <c:v>1.0181100000000001</c:v>
                </c:pt>
                <c:pt idx="49431" formatCode="General">
                  <c:v>1.0181199999999999</c:v>
                </c:pt>
                <c:pt idx="49432" formatCode="General">
                  <c:v>1.0181500000000001</c:v>
                </c:pt>
                <c:pt idx="49433" formatCode="General">
                  <c:v>1.01817</c:v>
                </c:pt>
                <c:pt idx="49434" formatCode="General">
                  <c:v>1.0181899999999999</c:v>
                </c:pt>
                <c:pt idx="49435" formatCode="General">
                  <c:v>1.0182100000000001</c:v>
                </c:pt>
                <c:pt idx="49436" formatCode="General">
                  <c:v>1.01823</c:v>
                </c:pt>
                <c:pt idx="49437" formatCode="General">
                  <c:v>1.0182500000000001</c:v>
                </c:pt>
                <c:pt idx="49438" formatCode="General">
                  <c:v>1.0182800000000001</c:v>
                </c:pt>
                <c:pt idx="49439" formatCode="General">
                  <c:v>1.0182899999999999</c:v>
                </c:pt>
                <c:pt idx="49440" formatCode="General">
                  <c:v>1.01831</c:v>
                </c:pt>
                <c:pt idx="49441" formatCode="General">
                  <c:v>1.01833</c:v>
                </c:pt>
                <c:pt idx="49442" formatCode="General">
                  <c:v>1.0183599999999999</c:v>
                </c:pt>
                <c:pt idx="49443" formatCode="General">
                  <c:v>1.01837</c:v>
                </c:pt>
                <c:pt idx="49444" formatCode="General">
                  <c:v>1.0184</c:v>
                </c:pt>
                <c:pt idx="49445" formatCode="General">
                  <c:v>1.0184199999999999</c:v>
                </c:pt>
                <c:pt idx="49446" formatCode="General">
                  <c:v>1.01844</c:v>
                </c:pt>
                <c:pt idx="49447" formatCode="General">
                  <c:v>1.0184599999999999</c:v>
                </c:pt>
                <c:pt idx="49448" formatCode="General">
                  <c:v>1.0184800000000001</c:v>
                </c:pt>
                <c:pt idx="49449" formatCode="General">
                  <c:v>1.0185</c:v>
                </c:pt>
                <c:pt idx="49450" formatCode="General">
                  <c:v>1.0185199999999999</c:v>
                </c:pt>
                <c:pt idx="49451" formatCode="General">
                  <c:v>1.01854</c:v>
                </c:pt>
                <c:pt idx="49452" formatCode="General">
                  <c:v>1.0185599999999999</c:v>
                </c:pt>
                <c:pt idx="49453" formatCode="General">
                  <c:v>1.01858</c:v>
                </c:pt>
                <c:pt idx="49454" formatCode="General">
                  <c:v>1.0185999999999991</c:v>
                </c:pt>
                <c:pt idx="49455" formatCode="General">
                  <c:v>1.0186199999999999</c:v>
                </c:pt>
                <c:pt idx="49456" formatCode="General">
                  <c:v>1.01864</c:v>
                </c:pt>
                <c:pt idx="49457" formatCode="General">
                  <c:v>1.0186599999999999</c:v>
                </c:pt>
                <c:pt idx="49458" formatCode="General">
                  <c:v>1.0186899999999999</c:v>
                </c:pt>
                <c:pt idx="49459" formatCode="General">
                  <c:v>1.0186999999999991</c:v>
                </c:pt>
                <c:pt idx="49460" formatCode="General">
                  <c:v>1.018729999999999</c:v>
                </c:pt>
                <c:pt idx="49461" formatCode="General">
                  <c:v>1.01875</c:v>
                </c:pt>
                <c:pt idx="49462" formatCode="General">
                  <c:v>1.01877</c:v>
                </c:pt>
                <c:pt idx="49463" formatCode="General">
                  <c:v>1.01878</c:v>
                </c:pt>
                <c:pt idx="49464" formatCode="General">
                  <c:v>1.01881</c:v>
                </c:pt>
                <c:pt idx="49465" formatCode="General">
                  <c:v>1.018829999999999</c:v>
                </c:pt>
                <c:pt idx="49466" formatCode="General">
                  <c:v>1.01885</c:v>
                </c:pt>
                <c:pt idx="49467" formatCode="General">
                  <c:v>1.0188699999999991</c:v>
                </c:pt>
                <c:pt idx="49468" formatCode="General">
                  <c:v>1.0188899999999999</c:v>
                </c:pt>
                <c:pt idx="49469" formatCode="General">
                  <c:v>1.01891</c:v>
                </c:pt>
                <c:pt idx="49470" formatCode="General">
                  <c:v>1.018929999999999</c:v>
                </c:pt>
                <c:pt idx="49471" formatCode="General">
                  <c:v>1.01895</c:v>
                </c:pt>
                <c:pt idx="49472" formatCode="General">
                  <c:v>1.018969999999999</c:v>
                </c:pt>
                <c:pt idx="49473" formatCode="General">
                  <c:v>1.018999999999999</c:v>
                </c:pt>
                <c:pt idx="49474" formatCode="General">
                  <c:v>1.0190199999999998</c:v>
                </c:pt>
                <c:pt idx="49475" formatCode="General">
                  <c:v>1.0190299999999992</c:v>
                </c:pt>
                <c:pt idx="49476" formatCode="General">
                  <c:v>1.0190599999999999</c:v>
                </c:pt>
                <c:pt idx="49477" formatCode="General">
                  <c:v>1.01908</c:v>
                </c:pt>
                <c:pt idx="49478" formatCode="General">
                  <c:v>1.0190899999999998</c:v>
                </c:pt>
                <c:pt idx="49479" formatCode="General">
                  <c:v>1.01911</c:v>
                </c:pt>
                <c:pt idx="49480" formatCode="General">
                  <c:v>1.019139999999999</c:v>
                </c:pt>
                <c:pt idx="49481" formatCode="General">
                  <c:v>1.0191599999999998</c:v>
                </c:pt>
                <c:pt idx="49482" formatCode="General">
                  <c:v>1.019169999999999</c:v>
                </c:pt>
                <c:pt idx="49483" formatCode="General">
                  <c:v>1.0191999999999992</c:v>
                </c:pt>
                <c:pt idx="49484" formatCode="General">
                  <c:v>1.0192199999999998</c:v>
                </c:pt>
                <c:pt idx="49485" formatCode="General">
                  <c:v>1.019239999999999</c:v>
                </c:pt>
                <c:pt idx="49486" formatCode="General">
                  <c:v>1.0192599999999998</c:v>
                </c:pt>
                <c:pt idx="49487" formatCode="General">
                  <c:v>1.01928</c:v>
                </c:pt>
                <c:pt idx="49488" formatCode="General">
                  <c:v>1.0192999999999992</c:v>
                </c:pt>
                <c:pt idx="49489" formatCode="General">
                  <c:v>1.0193299999999992</c:v>
                </c:pt>
                <c:pt idx="49490" formatCode="General">
                  <c:v>1.019339999999999</c:v>
                </c:pt>
                <c:pt idx="49491" formatCode="General">
                  <c:v>1.0193599999999998</c:v>
                </c:pt>
                <c:pt idx="49492" formatCode="General">
                  <c:v>1.01938</c:v>
                </c:pt>
                <c:pt idx="49493" formatCode="General">
                  <c:v>1.019409999999999</c:v>
                </c:pt>
                <c:pt idx="49494" formatCode="General">
                  <c:v>1.0194199999999998</c:v>
                </c:pt>
                <c:pt idx="49495" formatCode="General">
                  <c:v>1.019439999999999</c:v>
                </c:pt>
                <c:pt idx="49496" formatCode="General">
                  <c:v>1.0194699999999992</c:v>
                </c:pt>
                <c:pt idx="49497" formatCode="General">
                  <c:v>1.0194899999999998</c:v>
                </c:pt>
                <c:pt idx="49498" formatCode="General">
                  <c:v>1.019509999999999</c:v>
                </c:pt>
                <c:pt idx="49499" formatCode="General">
                  <c:v>1.0195299999999992</c:v>
                </c:pt>
                <c:pt idx="49500" formatCode="General">
                  <c:v>1.01955</c:v>
                </c:pt>
                <c:pt idx="49501" formatCode="General">
                  <c:v>1.0195699999999992</c:v>
                </c:pt>
                <c:pt idx="49502" formatCode="General">
                  <c:v>1.0195899999999998</c:v>
                </c:pt>
                <c:pt idx="49503" formatCode="General">
                  <c:v>1.019609999999999</c:v>
                </c:pt>
                <c:pt idx="49504" formatCode="General">
                  <c:v>1.0196299999999991</c:v>
                </c:pt>
                <c:pt idx="49505" formatCode="General">
                  <c:v>1.0196499999999991</c:v>
                </c:pt>
                <c:pt idx="49506" formatCode="General">
                  <c:v>1.0196699999999992</c:v>
                </c:pt>
                <c:pt idx="49507" formatCode="General">
                  <c:v>1.0196899999999998</c:v>
                </c:pt>
                <c:pt idx="49508" formatCode="General">
                  <c:v>1.0197199999999991</c:v>
                </c:pt>
                <c:pt idx="49509" formatCode="General">
                  <c:v>1.0197399999999992</c:v>
                </c:pt>
                <c:pt idx="49510" formatCode="General">
                  <c:v>1.019749999999999</c:v>
                </c:pt>
                <c:pt idx="49511" formatCode="General">
                  <c:v>1.019779999999999</c:v>
                </c:pt>
                <c:pt idx="49512" formatCode="General">
                  <c:v>1.0197999999999992</c:v>
                </c:pt>
                <c:pt idx="49513" formatCode="General">
                  <c:v>1.0198199999999991</c:v>
                </c:pt>
                <c:pt idx="49514" formatCode="General">
                  <c:v>1.0198299999999989</c:v>
                </c:pt>
                <c:pt idx="49515" formatCode="General">
                  <c:v>1.0198599999999998</c:v>
                </c:pt>
                <c:pt idx="49516" formatCode="General">
                  <c:v>1.019879999999999</c:v>
                </c:pt>
                <c:pt idx="49517" formatCode="General">
                  <c:v>1.0198999999999991</c:v>
                </c:pt>
                <c:pt idx="49518" formatCode="General">
                  <c:v>1.019919999999999</c:v>
                </c:pt>
                <c:pt idx="49519" formatCode="General">
                  <c:v>1.0199399999999992</c:v>
                </c:pt>
                <c:pt idx="49520" formatCode="General">
                  <c:v>1.0199599999999998</c:v>
                </c:pt>
                <c:pt idx="49521" formatCode="General">
                  <c:v>1.0199799999999992</c:v>
                </c:pt>
                <c:pt idx="49522" formatCode="General">
                  <c:v>1.02</c:v>
                </c:pt>
                <c:pt idx="49523" formatCode="General">
                  <c:v>1.0200199999999999</c:v>
                </c:pt>
                <c:pt idx="49524" formatCode="General">
                  <c:v>1.0200400000000001</c:v>
                </c:pt>
                <c:pt idx="49525" formatCode="General">
                  <c:v>1.02007</c:v>
                </c:pt>
                <c:pt idx="49526" formatCode="General">
                  <c:v>1.0200800000000001</c:v>
                </c:pt>
                <c:pt idx="49527" formatCode="General">
                  <c:v>1.0201100000000001</c:v>
                </c:pt>
                <c:pt idx="49528" formatCode="General">
                  <c:v>1.02013</c:v>
                </c:pt>
                <c:pt idx="49529" formatCode="General">
                  <c:v>1.0201499999999999</c:v>
                </c:pt>
                <c:pt idx="49530" formatCode="General">
                  <c:v>1.02016</c:v>
                </c:pt>
                <c:pt idx="49531" formatCode="General">
                  <c:v>1.0201899999999999</c:v>
                </c:pt>
                <c:pt idx="49532" formatCode="General">
                  <c:v>1.0202100000000001</c:v>
                </c:pt>
                <c:pt idx="49533" formatCode="General">
                  <c:v>1.02023</c:v>
                </c:pt>
                <c:pt idx="49534" formatCode="General">
                  <c:v>1.0202500000000001</c:v>
                </c:pt>
                <c:pt idx="49535" formatCode="General">
                  <c:v>1.02027</c:v>
                </c:pt>
                <c:pt idx="49536" formatCode="General">
                  <c:v>1.0202899999999999</c:v>
                </c:pt>
                <c:pt idx="49537" formatCode="General">
                  <c:v>1.0203199999999999</c:v>
                </c:pt>
                <c:pt idx="49538" formatCode="General">
                  <c:v>1.02033</c:v>
                </c:pt>
                <c:pt idx="49539" formatCode="General">
                  <c:v>1.0203500000000001</c:v>
                </c:pt>
                <c:pt idx="49540" formatCode="General">
                  <c:v>1.0203800000000001</c:v>
                </c:pt>
                <c:pt idx="49541" formatCode="General">
                  <c:v>1.0204</c:v>
                </c:pt>
                <c:pt idx="49542" formatCode="General">
                  <c:v>1.02041</c:v>
                </c:pt>
                <c:pt idx="49543" formatCode="General">
                  <c:v>1.0204299999999991</c:v>
                </c:pt>
                <c:pt idx="49544" formatCode="General">
                  <c:v>1.0204599999999999</c:v>
                </c:pt>
                <c:pt idx="49545" formatCode="General">
                  <c:v>1.02047</c:v>
                </c:pt>
                <c:pt idx="49546" formatCode="General">
                  <c:v>1.0204899999999999</c:v>
                </c:pt>
                <c:pt idx="49547" formatCode="General">
                  <c:v>1.0205199999999999</c:v>
                </c:pt>
                <c:pt idx="49548" formatCode="General">
                  <c:v>1.02054</c:v>
                </c:pt>
                <c:pt idx="49549" formatCode="General">
                  <c:v>1.0205599999999999</c:v>
                </c:pt>
                <c:pt idx="49550" formatCode="General">
                  <c:v>1.02058</c:v>
                </c:pt>
                <c:pt idx="49551" formatCode="General">
                  <c:v>1.0206</c:v>
                </c:pt>
                <c:pt idx="49552" formatCode="General">
                  <c:v>1.0206199999999999</c:v>
                </c:pt>
                <c:pt idx="49553" formatCode="General">
                  <c:v>1.02064</c:v>
                </c:pt>
                <c:pt idx="49554" formatCode="General">
                  <c:v>1.0206599999999999</c:v>
                </c:pt>
                <c:pt idx="49555" formatCode="General">
                  <c:v>1.02068</c:v>
                </c:pt>
                <c:pt idx="49556" formatCode="General">
                  <c:v>1.0206999999999991</c:v>
                </c:pt>
                <c:pt idx="49557" formatCode="General">
                  <c:v>1.0207199999999998</c:v>
                </c:pt>
                <c:pt idx="49558" formatCode="General">
                  <c:v>1.02074</c:v>
                </c:pt>
                <c:pt idx="49559" formatCode="General">
                  <c:v>1.02077</c:v>
                </c:pt>
                <c:pt idx="49560" formatCode="General">
                  <c:v>1.0207899999999999</c:v>
                </c:pt>
                <c:pt idx="49561" formatCode="General">
                  <c:v>1.020799999999999</c:v>
                </c:pt>
                <c:pt idx="49562" formatCode="General">
                  <c:v>1.020829999999999</c:v>
                </c:pt>
                <c:pt idx="49563" formatCode="General">
                  <c:v>1.02085</c:v>
                </c:pt>
                <c:pt idx="49564" formatCode="General">
                  <c:v>1.0208699999999991</c:v>
                </c:pt>
                <c:pt idx="49565" formatCode="General">
                  <c:v>1.02088</c:v>
                </c:pt>
                <c:pt idx="49566" formatCode="General">
                  <c:v>1.02091</c:v>
                </c:pt>
                <c:pt idx="49567" formatCode="General">
                  <c:v>1.020929999999999</c:v>
                </c:pt>
                <c:pt idx="49568" formatCode="General">
                  <c:v>1.02095</c:v>
                </c:pt>
                <c:pt idx="49569" formatCode="General">
                  <c:v>1.020969999999999</c:v>
                </c:pt>
                <c:pt idx="49570" formatCode="General">
                  <c:v>1.0209899999999998</c:v>
                </c:pt>
                <c:pt idx="49571" formatCode="General">
                  <c:v>1.02101</c:v>
                </c:pt>
                <c:pt idx="49572" formatCode="General">
                  <c:v>1.0210299999999992</c:v>
                </c:pt>
                <c:pt idx="49573" formatCode="General">
                  <c:v>1.02105</c:v>
                </c:pt>
                <c:pt idx="49574" formatCode="General">
                  <c:v>1.021069999999999</c:v>
                </c:pt>
                <c:pt idx="49575" formatCode="General">
                  <c:v>1.0210899999999998</c:v>
                </c:pt>
                <c:pt idx="49576" formatCode="General">
                  <c:v>1.0211199999999998</c:v>
                </c:pt>
                <c:pt idx="49577" formatCode="General">
                  <c:v>1.0211299999999992</c:v>
                </c:pt>
                <c:pt idx="49578" formatCode="General">
                  <c:v>1.02115</c:v>
                </c:pt>
                <c:pt idx="49579" formatCode="General">
                  <c:v>1.02118</c:v>
                </c:pt>
                <c:pt idx="49580" formatCode="General">
                  <c:v>1.0211999999999992</c:v>
                </c:pt>
                <c:pt idx="49581" formatCode="General">
                  <c:v>1.0212199999999998</c:v>
                </c:pt>
                <c:pt idx="49582" formatCode="General">
                  <c:v>1.021239999999999</c:v>
                </c:pt>
                <c:pt idx="49583" formatCode="General">
                  <c:v>1.0212599999999998</c:v>
                </c:pt>
                <c:pt idx="49584" formatCode="General">
                  <c:v>1.02128</c:v>
                </c:pt>
                <c:pt idx="49585" formatCode="General">
                  <c:v>1.0212999999999992</c:v>
                </c:pt>
                <c:pt idx="49586" formatCode="General">
                  <c:v>1.0213199999999998</c:v>
                </c:pt>
                <c:pt idx="49587" formatCode="General">
                  <c:v>1.021339999999999</c:v>
                </c:pt>
                <c:pt idx="49588" formatCode="General">
                  <c:v>1.021369999999999</c:v>
                </c:pt>
                <c:pt idx="49589" formatCode="General">
                  <c:v>1.02138</c:v>
                </c:pt>
                <c:pt idx="49590" formatCode="General">
                  <c:v>1.0213999999999992</c:v>
                </c:pt>
                <c:pt idx="49591" formatCode="General">
                  <c:v>1.0214299999999992</c:v>
                </c:pt>
                <c:pt idx="49592" formatCode="General">
                  <c:v>1.02145</c:v>
                </c:pt>
                <c:pt idx="49593" formatCode="General">
                  <c:v>1.0214599999999998</c:v>
                </c:pt>
                <c:pt idx="49594" formatCode="General">
                  <c:v>1.0214799999999991</c:v>
                </c:pt>
                <c:pt idx="49595" formatCode="General">
                  <c:v>1.021509999999999</c:v>
                </c:pt>
                <c:pt idx="49596" formatCode="General">
                  <c:v>1.0215299999999992</c:v>
                </c:pt>
                <c:pt idx="49597" formatCode="General">
                  <c:v>1.021539999999999</c:v>
                </c:pt>
                <c:pt idx="49598" formatCode="General">
                  <c:v>1.0215699999999992</c:v>
                </c:pt>
                <c:pt idx="49599" formatCode="General">
                  <c:v>1.0215899999999998</c:v>
                </c:pt>
                <c:pt idx="49600" formatCode="General">
                  <c:v>1.021609999999999</c:v>
                </c:pt>
                <c:pt idx="49601" formatCode="General">
                  <c:v>1.0216299999999991</c:v>
                </c:pt>
                <c:pt idx="49602" formatCode="General">
                  <c:v>1.0216499999999991</c:v>
                </c:pt>
                <c:pt idx="49603" formatCode="General">
                  <c:v>1.0216699999999992</c:v>
                </c:pt>
                <c:pt idx="49604" formatCode="General">
                  <c:v>1.0216999999999992</c:v>
                </c:pt>
                <c:pt idx="49605" formatCode="General">
                  <c:v>1.021709999999999</c:v>
                </c:pt>
                <c:pt idx="49606" formatCode="General">
                  <c:v>1.0217299999999991</c:v>
                </c:pt>
                <c:pt idx="49607" formatCode="General">
                  <c:v>1.021749999999999</c:v>
                </c:pt>
                <c:pt idx="49608" formatCode="General">
                  <c:v>1.021779999999999</c:v>
                </c:pt>
                <c:pt idx="49609" formatCode="General">
                  <c:v>1.0217899999999998</c:v>
                </c:pt>
                <c:pt idx="49610" formatCode="General">
                  <c:v>1.0218199999999991</c:v>
                </c:pt>
                <c:pt idx="49611" formatCode="General">
                  <c:v>1.0218399999999992</c:v>
                </c:pt>
                <c:pt idx="49612" formatCode="General">
                  <c:v>1.021849999999999</c:v>
                </c:pt>
                <c:pt idx="49613" formatCode="General">
                  <c:v>1.021879999999999</c:v>
                </c:pt>
                <c:pt idx="49614" formatCode="General">
                  <c:v>1.0218999999999991</c:v>
                </c:pt>
                <c:pt idx="49615" formatCode="General">
                  <c:v>1.0219199999999991</c:v>
                </c:pt>
                <c:pt idx="49616" formatCode="General">
                  <c:v>1.0219299999999989</c:v>
                </c:pt>
                <c:pt idx="49617" formatCode="General">
                  <c:v>1.0219599999999998</c:v>
                </c:pt>
                <c:pt idx="49618" formatCode="General">
                  <c:v>1.0219799999999992</c:v>
                </c:pt>
                <c:pt idx="49619" formatCode="General">
                  <c:v>1.022</c:v>
                </c:pt>
                <c:pt idx="49620" formatCode="General">
                  <c:v>1.0220199999999999</c:v>
                </c:pt>
                <c:pt idx="49621" formatCode="General">
                  <c:v>1.0220400000000001</c:v>
                </c:pt>
                <c:pt idx="49622" formatCode="General">
                  <c:v>1.02206</c:v>
                </c:pt>
                <c:pt idx="49623" formatCode="General">
                  <c:v>1.0220800000000001</c:v>
                </c:pt>
                <c:pt idx="49624" formatCode="General">
                  <c:v>1.0221</c:v>
                </c:pt>
                <c:pt idx="49625" formatCode="General">
                  <c:v>1.0221199999999999</c:v>
                </c:pt>
                <c:pt idx="49626" formatCode="General">
                  <c:v>1.0221499999999999</c:v>
                </c:pt>
                <c:pt idx="49627" formatCode="General">
                  <c:v>1.02217</c:v>
                </c:pt>
                <c:pt idx="49628" formatCode="General">
                  <c:v>1.0221800000000001</c:v>
                </c:pt>
                <c:pt idx="49629" formatCode="General">
                  <c:v>1.0222</c:v>
                </c:pt>
                <c:pt idx="49630" formatCode="General">
                  <c:v>1.02223</c:v>
                </c:pt>
                <c:pt idx="49631" formatCode="General">
                  <c:v>1.0222500000000001</c:v>
                </c:pt>
                <c:pt idx="49632" formatCode="General">
                  <c:v>1.02227</c:v>
                </c:pt>
                <c:pt idx="49633" formatCode="General">
                  <c:v>1.0222899999999999</c:v>
                </c:pt>
                <c:pt idx="49634" formatCode="General">
                  <c:v>1.0223100000000001</c:v>
                </c:pt>
                <c:pt idx="49635" formatCode="General">
                  <c:v>1.02233</c:v>
                </c:pt>
                <c:pt idx="49636" formatCode="General">
                  <c:v>1.0223500000000001</c:v>
                </c:pt>
                <c:pt idx="49637" formatCode="General">
                  <c:v>1.02237</c:v>
                </c:pt>
                <c:pt idx="49638" formatCode="General">
                  <c:v>1.0223899999999999</c:v>
                </c:pt>
                <c:pt idx="49639" formatCode="General">
                  <c:v>1.0224199999999999</c:v>
                </c:pt>
                <c:pt idx="49640" formatCode="General">
                  <c:v>1.0224299999999991</c:v>
                </c:pt>
                <c:pt idx="49641" formatCode="General">
                  <c:v>1.0224500000000001</c:v>
                </c:pt>
                <c:pt idx="49642" formatCode="General">
                  <c:v>1.0224800000000001</c:v>
                </c:pt>
                <c:pt idx="49643" formatCode="General">
                  <c:v>1.0225</c:v>
                </c:pt>
                <c:pt idx="49644" formatCode="General">
                  <c:v>1.02251</c:v>
                </c:pt>
                <c:pt idx="49645" formatCode="General">
                  <c:v>1.0225299999999991</c:v>
                </c:pt>
                <c:pt idx="49646" formatCode="General">
                  <c:v>1.0225599999999999</c:v>
                </c:pt>
                <c:pt idx="49647" formatCode="General">
                  <c:v>1.02258</c:v>
                </c:pt>
                <c:pt idx="49648" formatCode="General">
                  <c:v>1.0225899999999999</c:v>
                </c:pt>
                <c:pt idx="49649" formatCode="General">
                  <c:v>1.0226199999999999</c:v>
                </c:pt>
                <c:pt idx="49650" formatCode="General">
                  <c:v>1.02264</c:v>
                </c:pt>
                <c:pt idx="49651" formatCode="General">
                  <c:v>1.0226599999999999</c:v>
                </c:pt>
                <c:pt idx="49652" formatCode="General">
                  <c:v>1.02268</c:v>
                </c:pt>
                <c:pt idx="49653" formatCode="General">
                  <c:v>1.0226999999999991</c:v>
                </c:pt>
                <c:pt idx="49654" formatCode="General">
                  <c:v>1.0227199999999999</c:v>
                </c:pt>
                <c:pt idx="49655" formatCode="General">
                  <c:v>1.02275</c:v>
                </c:pt>
                <c:pt idx="49656" formatCode="General">
                  <c:v>1.0227599999999999</c:v>
                </c:pt>
                <c:pt idx="49657" formatCode="General">
                  <c:v>1.02278</c:v>
                </c:pt>
                <c:pt idx="49658" formatCode="General">
                  <c:v>1.022799999999999</c:v>
                </c:pt>
                <c:pt idx="49659" formatCode="General">
                  <c:v>1.022829999999999</c:v>
                </c:pt>
                <c:pt idx="49660" formatCode="General">
                  <c:v>1.02284</c:v>
                </c:pt>
                <c:pt idx="49661" formatCode="General">
                  <c:v>1.0228699999999991</c:v>
                </c:pt>
                <c:pt idx="49662" formatCode="General">
                  <c:v>1.0228899999999999</c:v>
                </c:pt>
                <c:pt idx="49663" formatCode="General">
                  <c:v>1.02291</c:v>
                </c:pt>
                <c:pt idx="49664" formatCode="General">
                  <c:v>1.022929999999999</c:v>
                </c:pt>
                <c:pt idx="49665" formatCode="General">
                  <c:v>1.02295</c:v>
                </c:pt>
                <c:pt idx="49666" formatCode="General">
                  <c:v>1.022969999999999</c:v>
                </c:pt>
                <c:pt idx="49667" formatCode="General">
                  <c:v>1.0229899999999998</c:v>
                </c:pt>
                <c:pt idx="49668" formatCode="General">
                  <c:v>1.02301</c:v>
                </c:pt>
                <c:pt idx="49669" formatCode="General">
                  <c:v>1.0230299999999992</c:v>
                </c:pt>
                <c:pt idx="49670" formatCode="General">
                  <c:v>1.02305</c:v>
                </c:pt>
                <c:pt idx="49671" formatCode="General">
                  <c:v>1.023069999999999</c:v>
                </c:pt>
                <c:pt idx="49672" formatCode="General">
                  <c:v>1.0230899999999998</c:v>
                </c:pt>
                <c:pt idx="49673" formatCode="General">
                  <c:v>1.02311</c:v>
                </c:pt>
                <c:pt idx="49674" formatCode="General">
                  <c:v>1.0231299999999992</c:v>
                </c:pt>
                <c:pt idx="49675" formatCode="General">
                  <c:v>1.0231599999999998</c:v>
                </c:pt>
                <c:pt idx="49676" formatCode="General">
                  <c:v>1.023169999999999</c:v>
                </c:pt>
                <c:pt idx="49677" formatCode="General">
                  <c:v>1.0231999999999992</c:v>
                </c:pt>
                <c:pt idx="49678" formatCode="General">
                  <c:v>1.0232199999999998</c:v>
                </c:pt>
                <c:pt idx="49679" formatCode="General">
                  <c:v>1.0232299999999992</c:v>
                </c:pt>
                <c:pt idx="49680" formatCode="General">
                  <c:v>1.02325</c:v>
                </c:pt>
                <c:pt idx="49681" formatCode="General">
                  <c:v>1.02328</c:v>
                </c:pt>
                <c:pt idx="49682" formatCode="General">
                  <c:v>1.0232999999999992</c:v>
                </c:pt>
                <c:pt idx="49683" formatCode="General">
                  <c:v>1.0233199999999998</c:v>
                </c:pt>
                <c:pt idx="49684" formatCode="General">
                  <c:v>1.023339999999999</c:v>
                </c:pt>
                <c:pt idx="49685" formatCode="General">
                  <c:v>1.0233599999999998</c:v>
                </c:pt>
                <c:pt idx="49686" formatCode="General">
                  <c:v>1.02338</c:v>
                </c:pt>
                <c:pt idx="49687" formatCode="General">
                  <c:v>1.0233999999999992</c:v>
                </c:pt>
                <c:pt idx="49688" formatCode="General">
                  <c:v>1.0234199999999998</c:v>
                </c:pt>
                <c:pt idx="49689" formatCode="General">
                  <c:v>1.023439999999999</c:v>
                </c:pt>
                <c:pt idx="49690" formatCode="General">
                  <c:v>1.0234699999999992</c:v>
                </c:pt>
                <c:pt idx="49691" formatCode="General">
                  <c:v>1.0234799999999991</c:v>
                </c:pt>
                <c:pt idx="49692" formatCode="General">
                  <c:v>1.0234999999999992</c:v>
                </c:pt>
                <c:pt idx="49693" formatCode="General">
                  <c:v>1.0235199999999998</c:v>
                </c:pt>
                <c:pt idx="49694" formatCode="General">
                  <c:v>1.02355</c:v>
                </c:pt>
                <c:pt idx="49695" formatCode="General">
                  <c:v>1.0235599999999998</c:v>
                </c:pt>
                <c:pt idx="49696" formatCode="General">
                  <c:v>1.023579999999999</c:v>
                </c:pt>
                <c:pt idx="49697" formatCode="General">
                  <c:v>1.023609999999999</c:v>
                </c:pt>
                <c:pt idx="49698" formatCode="General">
                  <c:v>1.0236299999999992</c:v>
                </c:pt>
                <c:pt idx="49699" formatCode="General">
                  <c:v>1.0236499999999991</c:v>
                </c:pt>
                <c:pt idx="49700" formatCode="General">
                  <c:v>1.0236699999999992</c:v>
                </c:pt>
                <c:pt idx="49701" formatCode="General">
                  <c:v>1.0236899999999998</c:v>
                </c:pt>
                <c:pt idx="49702" formatCode="General">
                  <c:v>1.023709999999999</c:v>
                </c:pt>
                <c:pt idx="49703" formatCode="General">
                  <c:v>1.0237299999999991</c:v>
                </c:pt>
                <c:pt idx="49704" formatCode="General">
                  <c:v>1.023749999999999</c:v>
                </c:pt>
                <c:pt idx="49705" formatCode="General">
                  <c:v>1.0237699999999992</c:v>
                </c:pt>
                <c:pt idx="49706" formatCode="General">
                  <c:v>1.0237999999999992</c:v>
                </c:pt>
                <c:pt idx="49707" formatCode="General">
                  <c:v>1.0238099999999992</c:v>
                </c:pt>
                <c:pt idx="49708" formatCode="General">
                  <c:v>1.0238299999999991</c:v>
                </c:pt>
                <c:pt idx="49709" formatCode="General">
                  <c:v>1.023849999999999</c:v>
                </c:pt>
                <c:pt idx="49710" formatCode="General">
                  <c:v>1.023879999999999</c:v>
                </c:pt>
                <c:pt idx="49711" formatCode="General">
                  <c:v>1.0238899999999991</c:v>
                </c:pt>
                <c:pt idx="49712" formatCode="General">
                  <c:v>1.0239199999999991</c:v>
                </c:pt>
                <c:pt idx="49713" formatCode="General">
                  <c:v>1.0239399999999992</c:v>
                </c:pt>
                <c:pt idx="49714" formatCode="General">
                  <c:v>1.0239599999999998</c:v>
                </c:pt>
                <c:pt idx="49715" formatCode="General">
                  <c:v>1.023979999999999</c:v>
                </c:pt>
                <c:pt idx="49716" formatCode="General">
                  <c:v>1.024</c:v>
                </c:pt>
                <c:pt idx="49717" formatCode="General">
                  <c:v>1.0240199999999999</c:v>
                </c:pt>
                <c:pt idx="49718" formatCode="General">
                  <c:v>1.0240400000000001</c:v>
                </c:pt>
                <c:pt idx="49719" formatCode="General">
                  <c:v>1.02406</c:v>
                </c:pt>
                <c:pt idx="49720" formatCode="General">
                  <c:v>1.0240800000000001</c:v>
                </c:pt>
                <c:pt idx="49721" formatCode="General">
                  <c:v>1.0241</c:v>
                </c:pt>
                <c:pt idx="49722" formatCode="General">
                  <c:v>1.0241199999999999</c:v>
                </c:pt>
                <c:pt idx="49723" formatCode="General">
                  <c:v>1.0241400000000001</c:v>
                </c:pt>
                <c:pt idx="49724" formatCode="General">
                  <c:v>1.02416</c:v>
                </c:pt>
                <c:pt idx="49725" formatCode="General">
                  <c:v>1.0241899999999999</c:v>
                </c:pt>
                <c:pt idx="49726" formatCode="General">
                  <c:v>1.0242100000000001</c:v>
                </c:pt>
                <c:pt idx="49727" formatCode="General">
                  <c:v>1.0242199999999999</c:v>
                </c:pt>
                <c:pt idx="49728" formatCode="General">
                  <c:v>1.0242500000000001</c:v>
                </c:pt>
                <c:pt idx="49729" formatCode="General">
                  <c:v>1.02427</c:v>
                </c:pt>
                <c:pt idx="49730" formatCode="General">
                  <c:v>1.0242899999999999</c:v>
                </c:pt>
                <c:pt idx="49731" formatCode="General">
                  <c:v>1.0243</c:v>
                </c:pt>
                <c:pt idx="49732" formatCode="General">
                  <c:v>1.02433</c:v>
                </c:pt>
                <c:pt idx="49733" formatCode="General">
                  <c:v>1.0243500000000001</c:v>
                </c:pt>
                <c:pt idx="49734" formatCode="General">
                  <c:v>1.02437</c:v>
                </c:pt>
                <c:pt idx="49735" formatCode="General">
                  <c:v>1.0243899999999999</c:v>
                </c:pt>
                <c:pt idx="49736" formatCode="General">
                  <c:v>1.02441</c:v>
                </c:pt>
                <c:pt idx="49737" formatCode="General">
                  <c:v>1.02443</c:v>
                </c:pt>
                <c:pt idx="49738" formatCode="General">
                  <c:v>1.0244500000000001</c:v>
                </c:pt>
                <c:pt idx="49739" formatCode="General">
                  <c:v>1.02447</c:v>
                </c:pt>
                <c:pt idx="49740" formatCode="General">
                  <c:v>1.0244899999999999</c:v>
                </c:pt>
                <c:pt idx="49741" formatCode="General">
                  <c:v>1.02451</c:v>
                </c:pt>
                <c:pt idx="49742" formatCode="General">
                  <c:v>1.02454</c:v>
                </c:pt>
                <c:pt idx="49743" formatCode="General">
                  <c:v>1.0245500000000001</c:v>
                </c:pt>
                <c:pt idx="49744" formatCode="General">
                  <c:v>1.02457</c:v>
                </c:pt>
                <c:pt idx="49745" formatCode="General">
                  <c:v>1.0246</c:v>
                </c:pt>
                <c:pt idx="49746" formatCode="General">
                  <c:v>1.02461</c:v>
                </c:pt>
                <c:pt idx="49747" formatCode="General">
                  <c:v>1.024629999999999</c:v>
                </c:pt>
                <c:pt idx="49748" formatCode="General">
                  <c:v>1.0246599999999999</c:v>
                </c:pt>
                <c:pt idx="49749" formatCode="General">
                  <c:v>1.02468</c:v>
                </c:pt>
                <c:pt idx="49750" formatCode="General">
                  <c:v>1.0246999999999991</c:v>
                </c:pt>
                <c:pt idx="49751" formatCode="General">
                  <c:v>1.0247199999999999</c:v>
                </c:pt>
                <c:pt idx="49752" formatCode="General">
                  <c:v>1.02474</c:v>
                </c:pt>
                <c:pt idx="49753" formatCode="General">
                  <c:v>1.0247599999999999</c:v>
                </c:pt>
                <c:pt idx="49754" formatCode="General">
                  <c:v>1.02478</c:v>
                </c:pt>
                <c:pt idx="49755" formatCode="General">
                  <c:v>1.024799999999999</c:v>
                </c:pt>
                <c:pt idx="49756" formatCode="General">
                  <c:v>1.0248199999999998</c:v>
                </c:pt>
                <c:pt idx="49757" formatCode="General">
                  <c:v>1.02485</c:v>
                </c:pt>
                <c:pt idx="49758" formatCode="General">
                  <c:v>1.0248599999999999</c:v>
                </c:pt>
                <c:pt idx="49759" formatCode="General">
                  <c:v>1.02488</c:v>
                </c:pt>
                <c:pt idx="49760" formatCode="General">
                  <c:v>1.024899999999999</c:v>
                </c:pt>
                <c:pt idx="49761" formatCode="General">
                  <c:v>1.024929999999999</c:v>
                </c:pt>
                <c:pt idx="49762" formatCode="General">
                  <c:v>1.02494</c:v>
                </c:pt>
                <c:pt idx="49763" formatCode="General">
                  <c:v>1.0249599999999999</c:v>
                </c:pt>
                <c:pt idx="49764" formatCode="General">
                  <c:v>1.0249899999999998</c:v>
                </c:pt>
                <c:pt idx="49765" formatCode="General">
                  <c:v>1.02501</c:v>
                </c:pt>
                <c:pt idx="49766" formatCode="General">
                  <c:v>1.0250299999999992</c:v>
                </c:pt>
                <c:pt idx="49767" formatCode="General">
                  <c:v>1.02505</c:v>
                </c:pt>
                <c:pt idx="49768" formatCode="General">
                  <c:v>1.025069999999999</c:v>
                </c:pt>
                <c:pt idx="49769" formatCode="General">
                  <c:v>1.0250899999999998</c:v>
                </c:pt>
                <c:pt idx="49770" formatCode="General">
                  <c:v>1.02511</c:v>
                </c:pt>
                <c:pt idx="49771" formatCode="General">
                  <c:v>1.0251299999999992</c:v>
                </c:pt>
                <c:pt idx="49772" formatCode="General">
                  <c:v>1.02515</c:v>
                </c:pt>
                <c:pt idx="49773" formatCode="General">
                  <c:v>1.02518</c:v>
                </c:pt>
                <c:pt idx="49774" formatCode="General">
                  <c:v>1.0251899999999998</c:v>
                </c:pt>
                <c:pt idx="49775" formatCode="General">
                  <c:v>1.02521</c:v>
                </c:pt>
                <c:pt idx="49776" formatCode="General">
                  <c:v>1.025239999999999</c:v>
                </c:pt>
                <c:pt idx="49777" formatCode="General">
                  <c:v>1.0252599999999998</c:v>
                </c:pt>
                <c:pt idx="49778" formatCode="General">
                  <c:v>1.025269999999999</c:v>
                </c:pt>
                <c:pt idx="49779" formatCode="General">
                  <c:v>1.0252999999999992</c:v>
                </c:pt>
                <c:pt idx="49780" formatCode="General">
                  <c:v>1.0253199999999998</c:v>
                </c:pt>
                <c:pt idx="49781" formatCode="General">
                  <c:v>1.025339999999999</c:v>
                </c:pt>
                <c:pt idx="49782" formatCode="General">
                  <c:v>1.02535</c:v>
                </c:pt>
                <c:pt idx="49783" formatCode="General">
                  <c:v>1.02538</c:v>
                </c:pt>
                <c:pt idx="49784" formatCode="General">
                  <c:v>1.0253999999999992</c:v>
                </c:pt>
                <c:pt idx="49785" formatCode="General">
                  <c:v>1.0254199999999998</c:v>
                </c:pt>
                <c:pt idx="49786" formatCode="General">
                  <c:v>1.025439999999999</c:v>
                </c:pt>
                <c:pt idx="49787" formatCode="General">
                  <c:v>1.0254599999999998</c:v>
                </c:pt>
                <c:pt idx="49788" formatCode="General">
                  <c:v>1.0254799999999991</c:v>
                </c:pt>
                <c:pt idx="49789" formatCode="General">
                  <c:v>1.0254999999999992</c:v>
                </c:pt>
                <c:pt idx="49790" formatCode="General">
                  <c:v>1.0255199999999998</c:v>
                </c:pt>
                <c:pt idx="49791" formatCode="General">
                  <c:v>1.025539999999999</c:v>
                </c:pt>
                <c:pt idx="49792" formatCode="General">
                  <c:v>1.0255599999999998</c:v>
                </c:pt>
                <c:pt idx="49793" formatCode="General">
                  <c:v>1.0255899999999998</c:v>
                </c:pt>
                <c:pt idx="49794" formatCode="General">
                  <c:v>1.0255999999999992</c:v>
                </c:pt>
                <c:pt idx="49795" formatCode="General">
                  <c:v>1.0256199999999998</c:v>
                </c:pt>
                <c:pt idx="49796" formatCode="General">
                  <c:v>1.02565</c:v>
                </c:pt>
                <c:pt idx="49797" formatCode="General">
                  <c:v>1.0256699999999992</c:v>
                </c:pt>
                <c:pt idx="49798" formatCode="General">
                  <c:v>1.0256899999999998</c:v>
                </c:pt>
                <c:pt idx="49799" formatCode="General">
                  <c:v>1.025709999999999</c:v>
                </c:pt>
                <c:pt idx="49800" formatCode="General">
                  <c:v>1.0257299999999991</c:v>
                </c:pt>
                <c:pt idx="49801" formatCode="General">
                  <c:v>1.0257499999999991</c:v>
                </c:pt>
                <c:pt idx="49802" formatCode="General">
                  <c:v>1.0257699999999992</c:v>
                </c:pt>
                <c:pt idx="49803" formatCode="General">
                  <c:v>1.0257899999999998</c:v>
                </c:pt>
                <c:pt idx="49804" formatCode="General">
                  <c:v>1.0258099999999992</c:v>
                </c:pt>
                <c:pt idx="49805" formatCode="General">
                  <c:v>1.0258399999999992</c:v>
                </c:pt>
                <c:pt idx="49806" formatCode="General">
                  <c:v>1.025849999999999</c:v>
                </c:pt>
                <c:pt idx="49807" formatCode="General">
                  <c:v>1.0258699999999992</c:v>
                </c:pt>
                <c:pt idx="49808" formatCode="General">
                  <c:v>1.0258899999999991</c:v>
                </c:pt>
                <c:pt idx="49809" formatCode="General">
                  <c:v>1.0259199999999991</c:v>
                </c:pt>
                <c:pt idx="49810" formatCode="General">
                  <c:v>1.0259299999999989</c:v>
                </c:pt>
                <c:pt idx="49811" formatCode="General">
                  <c:v>1.025949999999999</c:v>
                </c:pt>
                <c:pt idx="49812" formatCode="General">
                  <c:v>1.025979999999999</c:v>
                </c:pt>
                <c:pt idx="49813" formatCode="General">
                  <c:v>1.0259899999999991</c:v>
                </c:pt>
                <c:pt idx="49814" formatCode="General">
                  <c:v>1.0260100000000001</c:v>
                </c:pt>
                <c:pt idx="49815" formatCode="General">
                  <c:v>1.0260400000000001</c:v>
                </c:pt>
                <c:pt idx="49816" formatCode="General">
                  <c:v>1.02606</c:v>
                </c:pt>
                <c:pt idx="49817" formatCode="General">
                  <c:v>1.0260800000000001</c:v>
                </c:pt>
                <c:pt idx="49818" formatCode="General">
                  <c:v>1.0261</c:v>
                </c:pt>
                <c:pt idx="49819" formatCode="General">
                  <c:v>1.0261199999999999</c:v>
                </c:pt>
                <c:pt idx="49820" formatCode="General">
                  <c:v>1.0261400000000001</c:v>
                </c:pt>
                <c:pt idx="49821" formatCode="General">
                  <c:v>1.02616</c:v>
                </c:pt>
                <c:pt idx="49822" formatCode="General">
                  <c:v>1.0261800000000001</c:v>
                </c:pt>
                <c:pt idx="49823" formatCode="General">
                  <c:v>1.0262</c:v>
                </c:pt>
                <c:pt idx="49824" formatCode="General">
                  <c:v>1.02623</c:v>
                </c:pt>
                <c:pt idx="49825" formatCode="General">
                  <c:v>1.02624</c:v>
                </c:pt>
                <c:pt idx="49826" formatCode="General">
                  <c:v>1.02626</c:v>
                </c:pt>
                <c:pt idx="49827" formatCode="General">
                  <c:v>1.0262899999999999</c:v>
                </c:pt>
                <c:pt idx="49828" formatCode="General">
                  <c:v>1.0263100000000001</c:v>
                </c:pt>
                <c:pt idx="49829" formatCode="General">
                  <c:v>1.0263199999999999</c:v>
                </c:pt>
                <c:pt idx="49830" formatCode="General">
                  <c:v>1.0263500000000001</c:v>
                </c:pt>
                <c:pt idx="49831" formatCode="General">
                  <c:v>1.02637</c:v>
                </c:pt>
                <c:pt idx="49832" formatCode="General">
                  <c:v>1.0263899999999999</c:v>
                </c:pt>
                <c:pt idx="49833" formatCode="General">
                  <c:v>1.0264</c:v>
                </c:pt>
                <c:pt idx="49834" formatCode="General">
                  <c:v>1.02643</c:v>
                </c:pt>
                <c:pt idx="49835" formatCode="General">
                  <c:v>1.0264500000000001</c:v>
                </c:pt>
                <c:pt idx="49836" formatCode="General">
                  <c:v>1.02647</c:v>
                </c:pt>
                <c:pt idx="49837" formatCode="General">
                  <c:v>1.0264899999999999</c:v>
                </c:pt>
                <c:pt idx="49838" formatCode="General">
                  <c:v>1.02651</c:v>
                </c:pt>
                <c:pt idx="49839" formatCode="General">
                  <c:v>1.0265299999999991</c:v>
                </c:pt>
                <c:pt idx="49840" formatCode="General">
                  <c:v>1.0265500000000001</c:v>
                </c:pt>
                <c:pt idx="49841" formatCode="General">
                  <c:v>1.02657</c:v>
                </c:pt>
                <c:pt idx="49842" formatCode="General">
                  <c:v>1.0265899999999999</c:v>
                </c:pt>
                <c:pt idx="49843" formatCode="General">
                  <c:v>1.0266199999999999</c:v>
                </c:pt>
                <c:pt idx="49844" formatCode="General">
                  <c:v>1.02664</c:v>
                </c:pt>
                <c:pt idx="49845" formatCode="General">
                  <c:v>1.0266500000000001</c:v>
                </c:pt>
                <c:pt idx="49846" formatCode="General">
                  <c:v>1.02667</c:v>
                </c:pt>
                <c:pt idx="49847" formatCode="General">
                  <c:v>1.0266999999999991</c:v>
                </c:pt>
                <c:pt idx="49848" formatCode="General">
                  <c:v>1.0267199999999999</c:v>
                </c:pt>
                <c:pt idx="49849" formatCode="General">
                  <c:v>1.02674</c:v>
                </c:pt>
                <c:pt idx="49850" formatCode="General">
                  <c:v>1.0267599999999999</c:v>
                </c:pt>
                <c:pt idx="49851" formatCode="General">
                  <c:v>1.02678</c:v>
                </c:pt>
                <c:pt idx="49852" formatCode="General">
                  <c:v>1.026799999999999</c:v>
                </c:pt>
                <c:pt idx="49853" formatCode="General">
                  <c:v>1.0268199999999998</c:v>
                </c:pt>
                <c:pt idx="49854" formatCode="General">
                  <c:v>1.02684</c:v>
                </c:pt>
                <c:pt idx="49855" formatCode="General">
                  <c:v>1.0268599999999999</c:v>
                </c:pt>
                <c:pt idx="49856" formatCode="General">
                  <c:v>1.0268899999999999</c:v>
                </c:pt>
                <c:pt idx="49857" formatCode="General">
                  <c:v>1.026899999999999</c:v>
                </c:pt>
                <c:pt idx="49858" formatCode="General">
                  <c:v>1.0269199999999998</c:v>
                </c:pt>
                <c:pt idx="49859" formatCode="General">
                  <c:v>1.02694</c:v>
                </c:pt>
                <c:pt idx="49860" formatCode="General">
                  <c:v>1.0269699999999991</c:v>
                </c:pt>
                <c:pt idx="49861" formatCode="General">
                  <c:v>1.02698</c:v>
                </c:pt>
                <c:pt idx="49862" formatCode="General">
                  <c:v>1.026999999999999</c:v>
                </c:pt>
                <c:pt idx="49863" formatCode="General">
                  <c:v>1.0270299999999992</c:v>
                </c:pt>
                <c:pt idx="49864" formatCode="General">
                  <c:v>1.02705</c:v>
                </c:pt>
                <c:pt idx="49865" formatCode="General">
                  <c:v>1.027069999999999</c:v>
                </c:pt>
                <c:pt idx="49866" formatCode="General">
                  <c:v>1.0270899999999998</c:v>
                </c:pt>
                <c:pt idx="49867" formatCode="General">
                  <c:v>1.02711</c:v>
                </c:pt>
                <c:pt idx="49868" formatCode="General">
                  <c:v>1.0271299999999992</c:v>
                </c:pt>
                <c:pt idx="49869" formatCode="General">
                  <c:v>1.02715</c:v>
                </c:pt>
                <c:pt idx="49870" formatCode="General">
                  <c:v>1.027169999999999</c:v>
                </c:pt>
                <c:pt idx="49871" formatCode="General">
                  <c:v>1.0271899999999998</c:v>
                </c:pt>
                <c:pt idx="49872" formatCode="General">
                  <c:v>1.0272199999999998</c:v>
                </c:pt>
                <c:pt idx="49873" formatCode="General">
                  <c:v>1.0272299999999992</c:v>
                </c:pt>
                <c:pt idx="49874" formatCode="General">
                  <c:v>1.02725</c:v>
                </c:pt>
                <c:pt idx="49875" formatCode="General">
                  <c:v>1.027269999999999</c:v>
                </c:pt>
                <c:pt idx="49876" formatCode="General">
                  <c:v>1.0272999999999992</c:v>
                </c:pt>
                <c:pt idx="49877" formatCode="General">
                  <c:v>1.0273099999999991</c:v>
                </c:pt>
                <c:pt idx="49878" formatCode="General">
                  <c:v>1.027339999999999</c:v>
                </c:pt>
                <c:pt idx="49879" formatCode="General">
                  <c:v>1.0273599999999998</c:v>
                </c:pt>
                <c:pt idx="49880" formatCode="General">
                  <c:v>1.027369999999999</c:v>
                </c:pt>
                <c:pt idx="49881" formatCode="General">
                  <c:v>1.0273999999999992</c:v>
                </c:pt>
                <c:pt idx="49882" formatCode="General">
                  <c:v>1.0274199999999998</c:v>
                </c:pt>
                <c:pt idx="49883" formatCode="General">
                  <c:v>1.027439999999999</c:v>
                </c:pt>
                <c:pt idx="49884" formatCode="General">
                  <c:v>1.02745</c:v>
                </c:pt>
                <c:pt idx="49885" formatCode="General">
                  <c:v>1.0274799999999991</c:v>
                </c:pt>
                <c:pt idx="49886" formatCode="General">
                  <c:v>1.0274999999999992</c:v>
                </c:pt>
                <c:pt idx="49887" formatCode="General">
                  <c:v>1.0275199999999998</c:v>
                </c:pt>
                <c:pt idx="49888" formatCode="General">
                  <c:v>1.027539999999999</c:v>
                </c:pt>
                <c:pt idx="49889" formatCode="General">
                  <c:v>1.0275599999999998</c:v>
                </c:pt>
                <c:pt idx="49890" formatCode="General">
                  <c:v>1.027579999999999</c:v>
                </c:pt>
                <c:pt idx="49891" formatCode="General">
                  <c:v>1.027609999999999</c:v>
                </c:pt>
                <c:pt idx="49892" formatCode="General">
                  <c:v>1.0276199999999998</c:v>
                </c:pt>
                <c:pt idx="49893" formatCode="General">
                  <c:v>1.0276399999999992</c:v>
                </c:pt>
                <c:pt idx="49894" formatCode="General">
                  <c:v>1.0276699999999992</c:v>
                </c:pt>
                <c:pt idx="49895" formatCode="General">
                  <c:v>1.0276899999999998</c:v>
                </c:pt>
                <c:pt idx="49896" formatCode="General">
                  <c:v>1.0276999999999992</c:v>
                </c:pt>
                <c:pt idx="49897" formatCode="General">
                  <c:v>1.0277199999999991</c:v>
                </c:pt>
                <c:pt idx="49898" formatCode="General">
                  <c:v>1.0277499999999991</c:v>
                </c:pt>
                <c:pt idx="49899" formatCode="General">
                  <c:v>1.0277699999999992</c:v>
                </c:pt>
                <c:pt idx="49900" formatCode="General">
                  <c:v>1.0277899999999998</c:v>
                </c:pt>
                <c:pt idx="49901" formatCode="General">
                  <c:v>1.027809999999999</c:v>
                </c:pt>
                <c:pt idx="49902" formatCode="General">
                  <c:v>1.0278299999999991</c:v>
                </c:pt>
                <c:pt idx="49903" formatCode="General">
                  <c:v>1.027849999999999</c:v>
                </c:pt>
                <c:pt idx="49904" formatCode="General">
                  <c:v>1.0278699999999992</c:v>
                </c:pt>
                <c:pt idx="49905" formatCode="General">
                  <c:v>1.0278899999999991</c:v>
                </c:pt>
                <c:pt idx="49906" formatCode="General">
                  <c:v>1.0279099999999992</c:v>
                </c:pt>
                <c:pt idx="49907" formatCode="General">
                  <c:v>1.0279399999999992</c:v>
                </c:pt>
                <c:pt idx="49908" formatCode="General">
                  <c:v>1.027949999999999</c:v>
                </c:pt>
                <c:pt idx="49909" formatCode="General">
                  <c:v>1.0279699999999992</c:v>
                </c:pt>
                <c:pt idx="49910" formatCode="General">
                  <c:v>1.0279899999999991</c:v>
                </c:pt>
                <c:pt idx="49911" formatCode="General">
                  <c:v>1.0280199999999999</c:v>
                </c:pt>
                <c:pt idx="49912" formatCode="General">
                  <c:v>1.02803</c:v>
                </c:pt>
                <c:pt idx="49913" formatCode="General">
                  <c:v>1.0280499999999999</c:v>
                </c:pt>
                <c:pt idx="49914" formatCode="General">
                  <c:v>1.0280800000000001</c:v>
                </c:pt>
                <c:pt idx="49915" formatCode="General">
                  <c:v>1.0281</c:v>
                </c:pt>
                <c:pt idx="49916" formatCode="General">
                  <c:v>1.0281199999999999</c:v>
                </c:pt>
                <c:pt idx="49917" formatCode="General">
                  <c:v>1.0281400000000001</c:v>
                </c:pt>
                <c:pt idx="49918" formatCode="General">
                  <c:v>1.02816</c:v>
                </c:pt>
                <c:pt idx="49919" formatCode="General">
                  <c:v>1.0281800000000001</c:v>
                </c:pt>
                <c:pt idx="49920" formatCode="General">
                  <c:v>1.0282</c:v>
                </c:pt>
                <c:pt idx="49921" formatCode="General">
                  <c:v>1.0282199999999999</c:v>
                </c:pt>
                <c:pt idx="49922" formatCode="General">
                  <c:v>1.02824</c:v>
                </c:pt>
                <c:pt idx="49923" formatCode="General">
                  <c:v>1.02826</c:v>
                </c:pt>
                <c:pt idx="49924" formatCode="General">
                  <c:v>1.0282800000000001</c:v>
                </c:pt>
                <c:pt idx="49925" formatCode="General">
                  <c:v>1.0283</c:v>
                </c:pt>
                <c:pt idx="49926" formatCode="General">
                  <c:v>1.0283199999999999</c:v>
                </c:pt>
                <c:pt idx="49927" formatCode="General">
                  <c:v>1.0283500000000001</c:v>
                </c:pt>
                <c:pt idx="49928" formatCode="General">
                  <c:v>1.0283599999999999</c:v>
                </c:pt>
                <c:pt idx="49929" formatCode="General">
                  <c:v>1.0283899999999999</c:v>
                </c:pt>
                <c:pt idx="49930" formatCode="General">
                  <c:v>1.02841</c:v>
                </c:pt>
                <c:pt idx="49931" formatCode="General">
                  <c:v>1.02843</c:v>
                </c:pt>
                <c:pt idx="49932" formatCode="General">
                  <c:v>1.0284500000000001</c:v>
                </c:pt>
                <c:pt idx="49933" formatCode="General">
                  <c:v>1.02847</c:v>
                </c:pt>
                <c:pt idx="49934" formatCode="General">
                  <c:v>1.0284899999999999</c:v>
                </c:pt>
                <c:pt idx="49935" formatCode="General">
                  <c:v>1.02851</c:v>
                </c:pt>
                <c:pt idx="49936" formatCode="General">
                  <c:v>1.0285299999999991</c:v>
                </c:pt>
                <c:pt idx="49937" formatCode="General">
                  <c:v>1.0285500000000001</c:v>
                </c:pt>
                <c:pt idx="49938" formatCode="General">
                  <c:v>1.02857</c:v>
                </c:pt>
                <c:pt idx="49939" formatCode="General">
                  <c:v>1.0285899999999999</c:v>
                </c:pt>
                <c:pt idx="49940" formatCode="General">
                  <c:v>1.02861</c:v>
                </c:pt>
                <c:pt idx="49941" formatCode="General">
                  <c:v>1.028629999999999</c:v>
                </c:pt>
                <c:pt idx="49942" formatCode="General">
                  <c:v>1.0286599999999999</c:v>
                </c:pt>
                <c:pt idx="49943" formatCode="General">
                  <c:v>1.02868</c:v>
                </c:pt>
                <c:pt idx="49944" formatCode="General">
                  <c:v>1.0286899999999999</c:v>
                </c:pt>
                <c:pt idx="49945" formatCode="General">
                  <c:v>1.0287199999999999</c:v>
                </c:pt>
                <c:pt idx="49946" formatCode="General">
                  <c:v>1.02874</c:v>
                </c:pt>
                <c:pt idx="49947" formatCode="General">
                  <c:v>1.0287500000000001</c:v>
                </c:pt>
                <c:pt idx="49948" formatCode="General">
                  <c:v>1.02877</c:v>
                </c:pt>
                <c:pt idx="49949" formatCode="General">
                  <c:v>1.028799999999999</c:v>
                </c:pt>
                <c:pt idx="49950" formatCode="General">
                  <c:v>1.0288199999999998</c:v>
                </c:pt>
                <c:pt idx="49951" formatCode="General">
                  <c:v>1.028829999999999</c:v>
                </c:pt>
                <c:pt idx="49952" formatCode="General">
                  <c:v>1.0288599999999999</c:v>
                </c:pt>
                <c:pt idx="49953" formatCode="General">
                  <c:v>1.02888</c:v>
                </c:pt>
                <c:pt idx="49954" formatCode="General">
                  <c:v>1.028899999999999</c:v>
                </c:pt>
                <c:pt idx="49955" formatCode="General">
                  <c:v>1.0289199999999998</c:v>
                </c:pt>
                <c:pt idx="49956" formatCode="General">
                  <c:v>1.02894</c:v>
                </c:pt>
                <c:pt idx="49957" formatCode="General">
                  <c:v>1.0289599999999999</c:v>
                </c:pt>
                <c:pt idx="49958" formatCode="General">
                  <c:v>1.02898</c:v>
                </c:pt>
                <c:pt idx="49959" formatCode="General">
                  <c:v>1.028999999999999</c:v>
                </c:pt>
                <c:pt idx="49960" formatCode="General">
                  <c:v>1.0290199999999998</c:v>
                </c:pt>
                <c:pt idx="49961" formatCode="General">
                  <c:v>1.02904</c:v>
                </c:pt>
                <c:pt idx="49962" formatCode="General">
                  <c:v>1.029069999999999</c:v>
                </c:pt>
                <c:pt idx="49963" formatCode="General">
                  <c:v>1.02908</c:v>
                </c:pt>
                <c:pt idx="49964" formatCode="General">
                  <c:v>1.02911</c:v>
                </c:pt>
                <c:pt idx="49965" formatCode="General">
                  <c:v>1.0291299999999992</c:v>
                </c:pt>
                <c:pt idx="49966" formatCode="General">
                  <c:v>1.02915</c:v>
                </c:pt>
                <c:pt idx="49967" formatCode="General">
                  <c:v>1.029169999999999</c:v>
                </c:pt>
                <c:pt idx="49968" formatCode="General">
                  <c:v>1.0291899999999998</c:v>
                </c:pt>
                <c:pt idx="49969" formatCode="General">
                  <c:v>1.02921</c:v>
                </c:pt>
                <c:pt idx="49970" formatCode="General">
                  <c:v>1.0292299999999992</c:v>
                </c:pt>
                <c:pt idx="49971" formatCode="General">
                  <c:v>1.02925</c:v>
                </c:pt>
                <c:pt idx="49972" formatCode="General">
                  <c:v>1.029269999999999</c:v>
                </c:pt>
                <c:pt idx="49973" formatCode="General">
                  <c:v>1.0292899999999998</c:v>
                </c:pt>
                <c:pt idx="49974" formatCode="General">
                  <c:v>1.0293099999999991</c:v>
                </c:pt>
                <c:pt idx="49975" formatCode="General">
                  <c:v>1.0293299999999992</c:v>
                </c:pt>
                <c:pt idx="49976" formatCode="General">
                  <c:v>1.02935</c:v>
                </c:pt>
                <c:pt idx="49977" formatCode="General">
                  <c:v>1.029369999999999</c:v>
                </c:pt>
                <c:pt idx="49978" formatCode="General">
                  <c:v>1.0293999999999992</c:v>
                </c:pt>
                <c:pt idx="49979" formatCode="General">
                  <c:v>1.029409999999999</c:v>
                </c:pt>
                <c:pt idx="49980" formatCode="General">
                  <c:v>1.0294299999999992</c:v>
                </c:pt>
                <c:pt idx="49981" formatCode="General">
                  <c:v>1.0294599999999998</c:v>
                </c:pt>
                <c:pt idx="49982" formatCode="General">
                  <c:v>1.02948</c:v>
                </c:pt>
                <c:pt idx="49983" formatCode="General">
                  <c:v>1.0294999999999992</c:v>
                </c:pt>
                <c:pt idx="49984" formatCode="General">
                  <c:v>1.0295199999999998</c:v>
                </c:pt>
                <c:pt idx="49985" formatCode="General">
                  <c:v>1.029539999999999</c:v>
                </c:pt>
                <c:pt idx="49986" formatCode="General">
                  <c:v>1.0295599999999998</c:v>
                </c:pt>
                <c:pt idx="49987" formatCode="General">
                  <c:v>1.0295799999999991</c:v>
                </c:pt>
                <c:pt idx="49988" formatCode="General">
                  <c:v>1.0295999999999992</c:v>
                </c:pt>
                <c:pt idx="49989" formatCode="General">
                  <c:v>1.0296199999999998</c:v>
                </c:pt>
                <c:pt idx="49990" formatCode="General">
                  <c:v>1.02965</c:v>
                </c:pt>
                <c:pt idx="49991" formatCode="General">
                  <c:v>1.0296599999999998</c:v>
                </c:pt>
                <c:pt idx="49992" formatCode="General">
                  <c:v>1.029679999999999</c:v>
                </c:pt>
                <c:pt idx="49993" formatCode="General">
                  <c:v>1.029709999999999</c:v>
                </c:pt>
                <c:pt idx="49994" formatCode="General">
                  <c:v>1.0297299999999991</c:v>
                </c:pt>
                <c:pt idx="49995" formatCode="General">
                  <c:v>1.0297399999999992</c:v>
                </c:pt>
                <c:pt idx="49996" formatCode="General">
                  <c:v>1.0297699999999992</c:v>
                </c:pt>
                <c:pt idx="49997" formatCode="General">
                  <c:v>1.0297899999999998</c:v>
                </c:pt>
                <c:pt idx="49998" formatCode="General">
                  <c:v>1.029809999999999</c:v>
                </c:pt>
                <c:pt idx="49999" formatCode="General">
                  <c:v>1.0298199999999991</c:v>
                </c:pt>
                <c:pt idx="50000" formatCode="General">
                  <c:v>1.029849999999999</c:v>
                </c:pt>
                <c:pt idx="50001" formatCode="General">
                  <c:v>1.0298699999999992</c:v>
                </c:pt>
                <c:pt idx="50002" formatCode="General">
                  <c:v>1.0298899999999998</c:v>
                </c:pt>
                <c:pt idx="50003" formatCode="General">
                  <c:v>1.0299099999999992</c:v>
                </c:pt>
                <c:pt idx="50004" formatCode="General">
                  <c:v>1.0299299999999989</c:v>
                </c:pt>
                <c:pt idx="50005" formatCode="General">
                  <c:v>1.029949999999999</c:v>
                </c:pt>
                <c:pt idx="50006" formatCode="General">
                  <c:v>1.0299699999999992</c:v>
                </c:pt>
                <c:pt idx="50007" formatCode="General">
                  <c:v>1.0299899999999991</c:v>
                </c:pt>
                <c:pt idx="50008" formatCode="General">
                  <c:v>1.0300100000000001</c:v>
                </c:pt>
                <c:pt idx="50009" formatCode="General">
                  <c:v>1.0300400000000001</c:v>
                </c:pt>
                <c:pt idx="50010" formatCode="General">
                  <c:v>1.0300499999999999</c:v>
                </c:pt>
                <c:pt idx="50011" formatCode="General">
                  <c:v>1.03007</c:v>
                </c:pt>
                <c:pt idx="50012" formatCode="General">
                  <c:v>1.03009</c:v>
                </c:pt>
                <c:pt idx="50013" formatCode="General">
                  <c:v>1.0301199999999999</c:v>
                </c:pt>
                <c:pt idx="50014" formatCode="General">
                  <c:v>1.03013</c:v>
                </c:pt>
                <c:pt idx="50015" formatCode="General">
                  <c:v>1.03016</c:v>
                </c:pt>
                <c:pt idx="50016" formatCode="General">
                  <c:v>1.0301800000000001</c:v>
                </c:pt>
                <c:pt idx="50017" formatCode="General">
                  <c:v>1.0302</c:v>
                </c:pt>
                <c:pt idx="50018" formatCode="General">
                  <c:v>1.0302199999999999</c:v>
                </c:pt>
                <c:pt idx="50019" formatCode="General">
                  <c:v>1.03024</c:v>
                </c:pt>
                <c:pt idx="50020" formatCode="General">
                  <c:v>1.03026</c:v>
                </c:pt>
                <c:pt idx="50021" formatCode="General">
                  <c:v>1.0302800000000001</c:v>
                </c:pt>
                <c:pt idx="50022" formatCode="General">
                  <c:v>1.0303</c:v>
                </c:pt>
                <c:pt idx="50023" formatCode="General">
                  <c:v>1.0303199999999999</c:v>
                </c:pt>
                <c:pt idx="50024" formatCode="General">
                  <c:v>1.03034</c:v>
                </c:pt>
                <c:pt idx="50025" formatCode="General">
                  <c:v>1.0303599999999999</c:v>
                </c:pt>
                <c:pt idx="50026" formatCode="General">
                  <c:v>1.0303800000000001</c:v>
                </c:pt>
                <c:pt idx="50027" formatCode="General">
                  <c:v>1.0304</c:v>
                </c:pt>
                <c:pt idx="50028" formatCode="General">
                  <c:v>1.0304199999999999</c:v>
                </c:pt>
                <c:pt idx="50029" formatCode="General">
                  <c:v>1.0304500000000001</c:v>
                </c:pt>
                <c:pt idx="50030" formatCode="General">
                  <c:v>1.0304599999999999</c:v>
                </c:pt>
                <c:pt idx="50031" formatCode="General">
                  <c:v>1.0304800000000001</c:v>
                </c:pt>
                <c:pt idx="50032" formatCode="General">
                  <c:v>1.03051</c:v>
                </c:pt>
                <c:pt idx="50033" formatCode="General">
                  <c:v>1.0305299999999991</c:v>
                </c:pt>
                <c:pt idx="50034" formatCode="General">
                  <c:v>1.03054</c:v>
                </c:pt>
                <c:pt idx="50035" formatCode="General">
                  <c:v>1.03057</c:v>
                </c:pt>
                <c:pt idx="50036" formatCode="General">
                  <c:v>1.0305899999999999</c:v>
                </c:pt>
                <c:pt idx="50037" formatCode="General">
                  <c:v>1.03061</c:v>
                </c:pt>
                <c:pt idx="50038" formatCode="General">
                  <c:v>1.030629999999999</c:v>
                </c:pt>
                <c:pt idx="50039" formatCode="General">
                  <c:v>1.0306500000000001</c:v>
                </c:pt>
                <c:pt idx="50040" formatCode="General">
                  <c:v>1.03067</c:v>
                </c:pt>
                <c:pt idx="50041" formatCode="General">
                  <c:v>1.0306999999999991</c:v>
                </c:pt>
                <c:pt idx="50042" formatCode="General">
                  <c:v>1.03071</c:v>
                </c:pt>
                <c:pt idx="50043" formatCode="General">
                  <c:v>1.030729999999999</c:v>
                </c:pt>
                <c:pt idx="50044" formatCode="General">
                  <c:v>1.0307599999999999</c:v>
                </c:pt>
                <c:pt idx="50045" formatCode="General">
                  <c:v>1.03078</c:v>
                </c:pt>
                <c:pt idx="50046" formatCode="General">
                  <c:v>1.0307899999999999</c:v>
                </c:pt>
                <c:pt idx="50047" formatCode="General">
                  <c:v>1.0308199999999998</c:v>
                </c:pt>
                <c:pt idx="50048" formatCode="General">
                  <c:v>1.03084</c:v>
                </c:pt>
                <c:pt idx="50049" formatCode="General">
                  <c:v>1.0308599999999999</c:v>
                </c:pt>
                <c:pt idx="50050" formatCode="General">
                  <c:v>1.03087</c:v>
                </c:pt>
                <c:pt idx="50051" formatCode="General">
                  <c:v>1.030899999999999</c:v>
                </c:pt>
                <c:pt idx="50052" formatCode="General">
                  <c:v>1.0309199999999998</c:v>
                </c:pt>
                <c:pt idx="50053" formatCode="General">
                  <c:v>1.03094</c:v>
                </c:pt>
                <c:pt idx="50054" formatCode="General">
                  <c:v>1.0309599999999999</c:v>
                </c:pt>
                <c:pt idx="50055" formatCode="General">
                  <c:v>1.03098</c:v>
                </c:pt>
                <c:pt idx="50056" formatCode="General">
                  <c:v>1.030999999999999</c:v>
                </c:pt>
                <c:pt idx="50057" formatCode="General">
                  <c:v>1.031029999999999</c:v>
                </c:pt>
                <c:pt idx="50058" formatCode="General">
                  <c:v>1.03104</c:v>
                </c:pt>
                <c:pt idx="50059" formatCode="General">
                  <c:v>1.0310599999999999</c:v>
                </c:pt>
                <c:pt idx="50060" formatCode="General">
                  <c:v>1.0310899999999998</c:v>
                </c:pt>
                <c:pt idx="50061" formatCode="General">
                  <c:v>1.03111</c:v>
                </c:pt>
                <c:pt idx="50062" formatCode="General">
                  <c:v>1.0311199999999998</c:v>
                </c:pt>
                <c:pt idx="50063" formatCode="General">
                  <c:v>1.0311399999999991</c:v>
                </c:pt>
                <c:pt idx="50064" formatCode="General">
                  <c:v>1.031169999999999</c:v>
                </c:pt>
                <c:pt idx="50065" formatCode="General">
                  <c:v>1.0311899999999998</c:v>
                </c:pt>
                <c:pt idx="50066" formatCode="General">
                  <c:v>1.03121</c:v>
                </c:pt>
                <c:pt idx="50067" formatCode="General">
                  <c:v>1.0312299999999992</c:v>
                </c:pt>
                <c:pt idx="50068" formatCode="General">
                  <c:v>1.03125</c:v>
                </c:pt>
                <c:pt idx="50069" formatCode="General">
                  <c:v>1.031269999999999</c:v>
                </c:pt>
                <c:pt idx="50070" formatCode="General">
                  <c:v>1.0312899999999998</c:v>
                </c:pt>
                <c:pt idx="50071" formatCode="General">
                  <c:v>1.0313099999999991</c:v>
                </c:pt>
                <c:pt idx="50072" formatCode="General">
                  <c:v>1.0313299999999992</c:v>
                </c:pt>
                <c:pt idx="50073" formatCode="General">
                  <c:v>1.0313599999999998</c:v>
                </c:pt>
                <c:pt idx="50074" formatCode="General">
                  <c:v>1.031369999999999</c:v>
                </c:pt>
                <c:pt idx="50075" formatCode="General">
                  <c:v>1.0313899999999998</c:v>
                </c:pt>
                <c:pt idx="50076" formatCode="General">
                  <c:v>1.031409999999999</c:v>
                </c:pt>
                <c:pt idx="50077" formatCode="General">
                  <c:v>1.031439999999999</c:v>
                </c:pt>
                <c:pt idx="50078" formatCode="General">
                  <c:v>1.03145</c:v>
                </c:pt>
                <c:pt idx="50079" formatCode="General">
                  <c:v>1.0314699999999992</c:v>
                </c:pt>
                <c:pt idx="50080" formatCode="General">
                  <c:v>1.0314999999999992</c:v>
                </c:pt>
                <c:pt idx="50081" formatCode="General">
                  <c:v>1.031509999999999</c:v>
                </c:pt>
                <c:pt idx="50082" formatCode="General">
                  <c:v>1.031539999999999</c:v>
                </c:pt>
                <c:pt idx="50083" formatCode="General">
                  <c:v>1.0315599999999998</c:v>
                </c:pt>
                <c:pt idx="50084" formatCode="General">
                  <c:v>1.0315799999999991</c:v>
                </c:pt>
                <c:pt idx="50085" formatCode="General">
                  <c:v>1.0315899999999998</c:v>
                </c:pt>
                <c:pt idx="50086" formatCode="General">
                  <c:v>1.0316199999999998</c:v>
                </c:pt>
                <c:pt idx="50087" formatCode="General">
                  <c:v>1.031639999999999</c:v>
                </c:pt>
                <c:pt idx="50088" formatCode="General">
                  <c:v>1.0316599999999998</c:v>
                </c:pt>
                <c:pt idx="50089" formatCode="General">
                  <c:v>1.031679999999999</c:v>
                </c:pt>
                <c:pt idx="50090" formatCode="General">
                  <c:v>1.0316999999999992</c:v>
                </c:pt>
                <c:pt idx="50091" formatCode="General">
                  <c:v>1.0317199999999991</c:v>
                </c:pt>
                <c:pt idx="50092" formatCode="General">
                  <c:v>1.0317399999999992</c:v>
                </c:pt>
                <c:pt idx="50093" formatCode="General">
                  <c:v>1.0317599999999998</c:v>
                </c:pt>
                <c:pt idx="50094" formatCode="General">
                  <c:v>1.031779999999999</c:v>
                </c:pt>
                <c:pt idx="50095" formatCode="General">
                  <c:v>1.031809999999999</c:v>
                </c:pt>
                <c:pt idx="50096" formatCode="General">
                  <c:v>1.0318299999999991</c:v>
                </c:pt>
                <c:pt idx="50097" formatCode="General">
                  <c:v>1.0318399999999992</c:v>
                </c:pt>
                <c:pt idx="50098" formatCode="General">
                  <c:v>1.0318699999999992</c:v>
                </c:pt>
                <c:pt idx="50099" formatCode="General">
                  <c:v>1.0318899999999998</c:v>
                </c:pt>
                <c:pt idx="50100" formatCode="General">
                  <c:v>1.0319099999999992</c:v>
                </c:pt>
                <c:pt idx="50101" formatCode="General">
                  <c:v>1.0319199999999991</c:v>
                </c:pt>
                <c:pt idx="50102" formatCode="General">
                  <c:v>1.031949999999999</c:v>
                </c:pt>
                <c:pt idx="50103" formatCode="General">
                  <c:v>1.0319699999999992</c:v>
                </c:pt>
                <c:pt idx="50104" formatCode="General">
                  <c:v>1.0319899999999991</c:v>
                </c:pt>
                <c:pt idx="50105" formatCode="General">
                  <c:v>1.0320100000000001</c:v>
                </c:pt>
                <c:pt idx="50106" formatCode="General">
                  <c:v>1.03203</c:v>
                </c:pt>
                <c:pt idx="50107" formatCode="General">
                  <c:v>1.0320499999999999</c:v>
                </c:pt>
                <c:pt idx="50108" formatCode="General">
                  <c:v>1.0320800000000001</c:v>
                </c:pt>
                <c:pt idx="50109" formatCode="General">
                  <c:v>1.03209</c:v>
                </c:pt>
                <c:pt idx="50110" formatCode="General">
                  <c:v>1.0321100000000001</c:v>
                </c:pt>
                <c:pt idx="50111" formatCode="General">
                  <c:v>1.0321400000000001</c:v>
                </c:pt>
                <c:pt idx="50112" formatCode="General">
                  <c:v>1.03216</c:v>
                </c:pt>
                <c:pt idx="50113" formatCode="General">
                  <c:v>1.03217</c:v>
                </c:pt>
                <c:pt idx="50114" formatCode="General">
                  <c:v>1.0321899999999999</c:v>
                </c:pt>
                <c:pt idx="50115" formatCode="General">
                  <c:v>1.0322199999999999</c:v>
                </c:pt>
                <c:pt idx="50116" formatCode="General">
                  <c:v>1.03224</c:v>
                </c:pt>
                <c:pt idx="50117" formatCode="General">
                  <c:v>1.03226</c:v>
                </c:pt>
                <c:pt idx="50118" formatCode="General">
                  <c:v>1.0322800000000001</c:v>
                </c:pt>
                <c:pt idx="50119" formatCode="General">
                  <c:v>1.0323</c:v>
                </c:pt>
                <c:pt idx="50120" formatCode="General">
                  <c:v>1.0323199999999999</c:v>
                </c:pt>
                <c:pt idx="50121" formatCode="General">
                  <c:v>1.03234</c:v>
                </c:pt>
                <c:pt idx="50122" formatCode="General">
                  <c:v>1.0323599999999999</c:v>
                </c:pt>
                <c:pt idx="50123" formatCode="General">
                  <c:v>1.0323800000000001</c:v>
                </c:pt>
                <c:pt idx="50124" formatCode="General">
                  <c:v>1.03241</c:v>
                </c:pt>
                <c:pt idx="50125" formatCode="General">
                  <c:v>1.0324199999999999</c:v>
                </c:pt>
                <c:pt idx="50126" formatCode="General">
                  <c:v>1.03244</c:v>
                </c:pt>
                <c:pt idx="50127" formatCode="General">
                  <c:v>1.0324599999999999</c:v>
                </c:pt>
                <c:pt idx="50128" formatCode="General">
                  <c:v>1.0324899999999999</c:v>
                </c:pt>
                <c:pt idx="50129" formatCode="General">
                  <c:v>1.0325</c:v>
                </c:pt>
                <c:pt idx="50130" formatCode="General">
                  <c:v>1.0325299999999991</c:v>
                </c:pt>
                <c:pt idx="50131" formatCode="General">
                  <c:v>1.0325500000000001</c:v>
                </c:pt>
                <c:pt idx="50132" formatCode="General">
                  <c:v>1.03257</c:v>
                </c:pt>
                <c:pt idx="50133" formatCode="General">
                  <c:v>1.0325899999999999</c:v>
                </c:pt>
                <c:pt idx="50134" formatCode="General">
                  <c:v>1.03261</c:v>
                </c:pt>
                <c:pt idx="50135" formatCode="General">
                  <c:v>1.032629999999999</c:v>
                </c:pt>
                <c:pt idx="50136" formatCode="General">
                  <c:v>1.0326500000000001</c:v>
                </c:pt>
                <c:pt idx="50137" formatCode="General">
                  <c:v>1.03267</c:v>
                </c:pt>
                <c:pt idx="50138" formatCode="General">
                  <c:v>1.0326899999999999</c:v>
                </c:pt>
                <c:pt idx="50139" formatCode="General">
                  <c:v>1.03271</c:v>
                </c:pt>
                <c:pt idx="50140" formatCode="General">
                  <c:v>1.032729999999999</c:v>
                </c:pt>
                <c:pt idx="50141" formatCode="General">
                  <c:v>1.0327500000000001</c:v>
                </c:pt>
                <c:pt idx="50142" formatCode="General">
                  <c:v>1.03277</c:v>
                </c:pt>
                <c:pt idx="50143" formatCode="General">
                  <c:v>1.0327899999999999</c:v>
                </c:pt>
                <c:pt idx="50144" formatCode="General">
                  <c:v>1.03281</c:v>
                </c:pt>
                <c:pt idx="50145" formatCode="General">
                  <c:v>1.032829999999999</c:v>
                </c:pt>
                <c:pt idx="50146" formatCode="General">
                  <c:v>1.0328599999999999</c:v>
                </c:pt>
                <c:pt idx="50147" formatCode="General">
                  <c:v>1.03288</c:v>
                </c:pt>
                <c:pt idx="50148" formatCode="General">
                  <c:v>1.0328899999999999</c:v>
                </c:pt>
                <c:pt idx="50149" formatCode="General">
                  <c:v>1.03291</c:v>
                </c:pt>
                <c:pt idx="50150" formatCode="General">
                  <c:v>1.03294</c:v>
                </c:pt>
                <c:pt idx="50151" formatCode="General">
                  <c:v>1.0329599999999999</c:v>
                </c:pt>
                <c:pt idx="50152" formatCode="General">
                  <c:v>1.0329699999999991</c:v>
                </c:pt>
                <c:pt idx="50153" formatCode="General">
                  <c:v>1.032999999999999</c:v>
                </c:pt>
                <c:pt idx="50154" formatCode="General">
                  <c:v>1.0330199999999998</c:v>
                </c:pt>
                <c:pt idx="50155" formatCode="General">
                  <c:v>1.03304</c:v>
                </c:pt>
                <c:pt idx="50156" formatCode="General">
                  <c:v>1.0330599999999999</c:v>
                </c:pt>
                <c:pt idx="50157" formatCode="General">
                  <c:v>1.03308</c:v>
                </c:pt>
                <c:pt idx="50158" formatCode="General">
                  <c:v>1.033099999999999</c:v>
                </c:pt>
                <c:pt idx="50159" formatCode="General">
                  <c:v>1.0331299999999992</c:v>
                </c:pt>
                <c:pt idx="50160" formatCode="General">
                  <c:v>1.0331399999999991</c:v>
                </c:pt>
                <c:pt idx="50161" formatCode="General">
                  <c:v>1.0331599999999999</c:v>
                </c:pt>
                <c:pt idx="50162" formatCode="General">
                  <c:v>1.0331899999999998</c:v>
                </c:pt>
                <c:pt idx="50163" formatCode="General">
                  <c:v>1.03321</c:v>
                </c:pt>
                <c:pt idx="50164" formatCode="General">
                  <c:v>1.0332199999999998</c:v>
                </c:pt>
                <c:pt idx="50165" formatCode="General">
                  <c:v>1.033239999999999</c:v>
                </c:pt>
                <c:pt idx="50166" formatCode="General">
                  <c:v>1.033269999999999</c:v>
                </c:pt>
                <c:pt idx="50167" formatCode="General">
                  <c:v>1.0332899999999998</c:v>
                </c:pt>
                <c:pt idx="50168" formatCode="General">
                  <c:v>1.0332999999999992</c:v>
                </c:pt>
                <c:pt idx="50169" formatCode="General">
                  <c:v>1.0333299999999992</c:v>
                </c:pt>
                <c:pt idx="50170" formatCode="General">
                  <c:v>1.03335</c:v>
                </c:pt>
                <c:pt idx="50171" formatCode="General">
                  <c:v>1.033369999999999</c:v>
                </c:pt>
                <c:pt idx="50172" formatCode="General">
                  <c:v>1.0333899999999998</c:v>
                </c:pt>
                <c:pt idx="50173" formatCode="General">
                  <c:v>1.0334099999999991</c:v>
                </c:pt>
                <c:pt idx="50174" formatCode="General">
                  <c:v>1.0334299999999992</c:v>
                </c:pt>
                <c:pt idx="50175" formatCode="General">
                  <c:v>1.0334599999999998</c:v>
                </c:pt>
                <c:pt idx="50176" formatCode="General">
                  <c:v>1.0334699999999992</c:v>
                </c:pt>
                <c:pt idx="50177" formatCode="General">
                  <c:v>1.0334899999999998</c:v>
                </c:pt>
                <c:pt idx="50178" formatCode="General">
                  <c:v>1.033509999999999</c:v>
                </c:pt>
                <c:pt idx="50179" formatCode="General">
                  <c:v>1.033539999999999</c:v>
                </c:pt>
                <c:pt idx="50180" formatCode="General">
                  <c:v>1.03355</c:v>
                </c:pt>
                <c:pt idx="50181" formatCode="General">
                  <c:v>1.0335799999999991</c:v>
                </c:pt>
                <c:pt idx="50182" formatCode="General">
                  <c:v>1.0335999999999992</c:v>
                </c:pt>
                <c:pt idx="50183" formatCode="General">
                  <c:v>1.0336199999999998</c:v>
                </c:pt>
                <c:pt idx="50184" formatCode="General">
                  <c:v>1.033639999999999</c:v>
                </c:pt>
                <c:pt idx="50185" formatCode="General">
                  <c:v>1.0336599999999998</c:v>
                </c:pt>
                <c:pt idx="50186" formatCode="General">
                  <c:v>1.033679999999999</c:v>
                </c:pt>
                <c:pt idx="50187" formatCode="General">
                  <c:v>1.0336999999999992</c:v>
                </c:pt>
                <c:pt idx="50188" formatCode="General">
                  <c:v>1.0337199999999998</c:v>
                </c:pt>
                <c:pt idx="50189" formatCode="General">
                  <c:v>1.0337399999999992</c:v>
                </c:pt>
                <c:pt idx="50190" formatCode="General">
                  <c:v>1.0337599999999998</c:v>
                </c:pt>
                <c:pt idx="50191" formatCode="General">
                  <c:v>1.033779999999999</c:v>
                </c:pt>
                <c:pt idx="50192" formatCode="General">
                  <c:v>1.0337999999999992</c:v>
                </c:pt>
                <c:pt idx="50193" formatCode="General">
                  <c:v>1.0338199999999991</c:v>
                </c:pt>
                <c:pt idx="50194" formatCode="General">
                  <c:v>1.0338399999999992</c:v>
                </c:pt>
                <c:pt idx="50195" formatCode="General">
                  <c:v>1.0338699999999992</c:v>
                </c:pt>
                <c:pt idx="50196" formatCode="General">
                  <c:v>1.033879999999999</c:v>
                </c:pt>
                <c:pt idx="50197" formatCode="General">
                  <c:v>1.0338999999999992</c:v>
                </c:pt>
                <c:pt idx="50198" formatCode="General">
                  <c:v>1.0339299999999989</c:v>
                </c:pt>
                <c:pt idx="50199" formatCode="General">
                  <c:v>1.033949999999999</c:v>
                </c:pt>
                <c:pt idx="50200" formatCode="General">
                  <c:v>1.0339599999999998</c:v>
                </c:pt>
                <c:pt idx="50201" formatCode="General">
                  <c:v>1.0339899999999991</c:v>
                </c:pt>
                <c:pt idx="50202" formatCode="General">
                  <c:v>1.0340100000000001</c:v>
                </c:pt>
                <c:pt idx="50203" formatCode="General">
                  <c:v>1.03403</c:v>
                </c:pt>
                <c:pt idx="50204" formatCode="General">
                  <c:v>1.0340499999999999</c:v>
                </c:pt>
                <c:pt idx="50205" formatCode="General">
                  <c:v>1.03407</c:v>
                </c:pt>
                <c:pt idx="50206" formatCode="General">
                  <c:v>1.03409</c:v>
                </c:pt>
                <c:pt idx="50207" formatCode="General">
                  <c:v>1.0341199999999999</c:v>
                </c:pt>
                <c:pt idx="50208" formatCode="General">
                  <c:v>1.03413</c:v>
                </c:pt>
                <c:pt idx="50209" formatCode="General">
                  <c:v>1.0341499999999999</c:v>
                </c:pt>
                <c:pt idx="50210" formatCode="General">
                  <c:v>1.0341800000000001</c:v>
                </c:pt>
                <c:pt idx="50211" formatCode="General">
                  <c:v>1.0342</c:v>
                </c:pt>
                <c:pt idx="50212" formatCode="General">
                  <c:v>1.0342100000000001</c:v>
                </c:pt>
                <c:pt idx="50213" formatCode="General">
                  <c:v>1.03424</c:v>
                </c:pt>
                <c:pt idx="50214" formatCode="General">
                  <c:v>1.03426</c:v>
                </c:pt>
                <c:pt idx="50215" formatCode="General">
                  <c:v>1.03427</c:v>
                </c:pt>
                <c:pt idx="50216" formatCode="General">
                  <c:v>1.0342899999999999</c:v>
                </c:pt>
                <c:pt idx="50217" formatCode="General">
                  <c:v>1.0343199999999999</c:v>
                </c:pt>
                <c:pt idx="50218" formatCode="General">
                  <c:v>1.03434</c:v>
                </c:pt>
                <c:pt idx="50219" formatCode="General">
                  <c:v>1.0343500000000001</c:v>
                </c:pt>
                <c:pt idx="50220" formatCode="General">
                  <c:v>1.0343800000000001</c:v>
                </c:pt>
                <c:pt idx="50221" formatCode="General">
                  <c:v>1.0344</c:v>
                </c:pt>
                <c:pt idx="50222" formatCode="General">
                  <c:v>1.0344199999999999</c:v>
                </c:pt>
                <c:pt idx="50223" formatCode="General">
                  <c:v>1.03444</c:v>
                </c:pt>
                <c:pt idx="50224" formatCode="General">
                  <c:v>1.0344599999999999</c:v>
                </c:pt>
                <c:pt idx="50225" formatCode="General">
                  <c:v>1.0344800000000001</c:v>
                </c:pt>
                <c:pt idx="50226" formatCode="General">
                  <c:v>1.03451</c:v>
                </c:pt>
                <c:pt idx="50227" formatCode="General">
                  <c:v>1.0345199999999999</c:v>
                </c:pt>
                <c:pt idx="50228" formatCode="General">
                  <c:v>1.03454</c:v>
                </c:pt>
                <c:pt idx="50229" formatCode="General">
                  <c:v>1.03457</c:v>
                </c:pt>
                <c:pt idx="50230" formatCode="General">
                  <c:v>1.0345899999999999</c:v>
                </c:pt>
                <c:pt idx="50231" formatCode="General">
                  <c:v>1.0346</c:v>
                </c:pt>
                <c:pt idx="50232" formatCode="General">
                  <c:v>1.0346299999999991</c:v>
                </c:pt>
                <c:pt idx="50233" formatCode="General">
                  <c:v>1.0346500000000001</c:v>
                </c:pt>
                <c:pt idx="50234" formatCode="General">
                  <c:v>1.03467</c:v>
                </c:pt>
                <c:pt idx="50235" formatCode="General">
                  <c:v>1.0346899999999999</c:v>
                </c:pt>
                <c:pt idx="50236" formatCode="General">
                  <c:v>1.03471</c:v>
                </c:pt>
                <c:pt idx="50237" formatCode="General">
                  <c:v>1.034729999999999</c:v>
                </c:pt>
                <c:pt idx="50238" formatCode="General">
                  <c:v>1.0347500000000001</c:v>
                </c:pt>
                <c:pt idx="50239" formatCode="General">
                  <c:v>1.03477</c:v>
                </c:pt>
                <c:pt idx="50240" formatCode="General">
                  <c:v>1.0347899999999999</c:v>
                </c:pt>
                <c:pt idx="50241" formatCode="General">
                  <c:v>1.03481</c:v>
                </c:pt>
                <c:pt idx="50242" formatCode="General">
                  <c:v>1.034829999999999</c:v>
                </c:pt>
                <c:pt idx="50243" formatCode="General">
                  <c:v>1.03485</c:v>
                </c:pt>
                <c:pt idx="50244" formatCode="General">
                  <c:v>1.03487</c:v>
                </c:pt>
                <c:pt idx="50245" formatCode="General">
                  <c:v>1.0348899999999999</c:v>
                </c:pt>
                <c:pt idx="50246" formatCode="General">
                  <c:v>1.0349199999999998</c:v>
                </c:pt>
                <c:pt idx="50247" formatCode="General">
                  <c:v>1.034929999999999</c:v>
                </c:pt>
                <c:pt idx="50248" formatCode="General">
                  <c:v>1.0349599999999999</c:v>
                </c:pt>
                <c:pt idx="50249" formatCode="General">
                  <c:v>1.03498</c:v>
                </c:pt>
                <c:pt idx="50250" formatCode="General">
                  <c:v>1.034999999999999</c:v>
                </c:pt>
                <c:pt idx="50251" formatCode="General">
                  <c:v>1.03501</c:v>
                </c:pt>
                <c:pt idx="50252" formatCode="General">
                  <c:v>1.03504</c:v>
                </c:pt>
                <c:pt idx="50253" formatCode="General">
                  <c:v>1.0350599999999999</c:v>
                </c:pt>
                <c:pt idx="50254" formatCode="General">
                  <c:v>1.03508</c:v>
                </c:pt>
                <c:pt idx="50255" formatCode="General">
                  <c:v>1.035099999999999</c:v>
                </c:pt>
                <c:pt idx="50256" formatCode="General">
                  <c:v>1.0351199999999998</c:v>
                </c:pt>
                <c:pt idx="50257" formatCode="General">
                  <c:v>1.0351399999999991</c:v>
                </c:pt>
                <c:pt idx="50258" formatCode="General">
                  <c:v>1.035169999999999</c:v>
                </c:pt>
                <c:pt idx="50259" formatCode="General">
                  <c:v>1.03518</c:v>
                </c:pt>
                <c:pt idx="50260" formatCode="General">
                  <c:v>1.035199999999999</c:v>
                </c:pt>
                <c:pt idx="50261" formatCode="General">
                  <c:v>1.0352299999999992</c:v>
                </c:pt>
                <c:pt idx="50262" formatCode="General">
                  <c:v>1.03525</c:v>
                </c:pt>
                <c:pt idx="50263" formatCode="General">
                  <c:v>1.0352599999999998</c:v>
                </c:pt>
                <c:pt idx="50264" formatCode="General">
                  <c:v>1.03528</c:v>
                </c:pt>
                <c:pt idx="50265" formatCode="General">
                  <c:v>1.03531</c:v>
                </c:pt>
                <c:pt idx="50266" formatCode="General">
                  <c:v>1.0353299999999992</c:v>
                </c:pt>
                <c:pt idx="50267" formatCode="General">
                  <c:v>1.035339999999999</c:v>
                </c:pt>
                <c:pt idx="50268" formatCode="General">
                  <c:v>1.035369999999999</c:v>
                </c:pt>
                <c:pt idx="50269" formatCode="General">
                  <c:v>1.0353899999999998</c:v>
                </c:pt>
                <c:pt idx="50270" formatCode="General">
                  <c:v>1.0354099999999991</c:v>
                </c:pt>
                <c:pt idx="50271" formatCode="General">
                  <c:v>1.0354299999999992</c:v>
                </c:pt>
                <c:pt idx="50272" formatCode="General">
                  <c:v>1.03545</c:v>
                </c:pt>
                <c:pt idx="50273" formatCode="General">
                  <c:v>1.035469999999999</c:v>
                </c:pt>
                <c:pt idx="50274" formatCode="General">
                  <c:v>1.0354999999999992</c:v>
                </c:pt>
                <c:pt idx="50275" formatCode="General">
                  <c:v>1.035509999999999</c:v>
                </c:pt>
                <c:pt idx="50276" formatCode="General">
                  <c:v>1.0355299999999992</c:v>
                </c:pt>
                <c:pt idx="50277" formatCode="General">
                  <c:v>1.0355599999999998</c:v>
                </c:pt>
                <c:pt idx="50278" formatCode="General">
                  <c:v>1.0355699999999992</c:v>
                </c:pt>
                <c:pt idx="50279" formatCode="General">
                  <c:v>1.0355899999999998</c:v>
                </c:pt>
                <c:pt idx="50280" formatCode="General">
                  <c:v>1.035609999999999</c:v>
                </c:pt>
                <c:pt idx="50281" formatCode="General">
                  <c:v>1.035639999999999</c:v>
                </c:pt>
                <c:pt idx="50282" formatCode="General">
                  <c:v>1.03565</c:v>
                </c:pt>
                <c:pt idx="50283" formatCode="General">
                  <c:v>1.035679999999999</c:v>
                </c:pt>
                <c:pt idx="50284" formatCode="General">
                  <c:v>1.0356999999999992</c:v>
                </c:pt>
                <c:pt idx="50285" formatCode="General">
                  <c:v>1.0357199999999998</c:v>
                </c:pt>
                <c:pt idx="50286" formatCode="General">
                  <c:v>1.0357399999999992</c:v>
                </c:pt>
                <c:pt idx="50287" formatCode="General">
                  <c:v>1.0357599999999998</c:v>
                </c:pt>
                <c:pt idx="50288" formatCode="General">
                  <c:v>1.035779999999999</c:v>
                </c:pt>
                <c:pt idx="50289" formatCode="General">
                  <c:v>1.0357999999999992</c:v>
                </c:pt>
                <c:pt idx="50290" formatCode="General">
                  <c:v>1.0358199999999991</c:v>
                </c:pt>
                <c:pt idx="50291" formatCode="General">
                  <c:v>1.0358399999999992</c:v>
                </c:pt>
                <c:pt idx="50292" formatCode="General">
                  <c:v>1.0358599999999998</c:v>
                </c:pt>
                <c:pt idx="50293" formatCode="General">
                  <c:v>1.035879999999999</c:v>
                </c:pt>
                <c:pt idx="50294" formatCode="General">
                  <c:v>1.0358999999999992</c:v>
                </c:pt>
                <c:pt idx="50295" formatCode="General">
                  <c:v>1.0359199999999991</c:v>
                </c:pt>
                <c:pt idx="50296" formatCode="General">
                  <c:v>1.0359399999999992</c:v>
                </c:pt>
                <c:pt idx="50297" formatCode="General">
                  <c:v>1.0359699999999992</c:v>
                </c:pt>
                <c:pt idx="50298" formatCode="General">
                  <c:v>1.035979999999999</c:v>
                </c:pt>
                <c:pt idx="50299" formatCode="General">
                  <c:v>1.0360100000000001</c:v>
                </c:pt>
                <c:pt idx="50300" formatCode="General">
                  <c:v>1.03603</c:v>
                </c:pt>
                <c:pt idx="50301" formatCode="General">
                  <c:v>1.0360499999999999</c:v>
                </c:pt>
                <c:pt idx="50302" formatCode="General">
                  <c:v>1.03606</c:v>
                </c:pt>
                <c:pt idx="50303" formatCode="General">
                  <c:v>1.03609</c:v>
                </c:pt>
                <c:pt idx="50304" formatCode="General">
                  <c:v>1.0361100000000001</c:v>
                </c:pt>
                <c:pt idx="50305" formatCode="General">
                  <c:v>1.03613</c:v>
                </c:pt>
                <c:pt idx="50306" formatCode="General">
                  <c:v>1.0361499999999999</c:v>
                </c:pt>
                <c:pt idx="50307" formatCode="General">
                  <c:v>1.03617</c:v>
                </c:pt>
                <c:pt idx="50308" formatCode="General">
                  <c:v>1.0361899999999999</c:v>
                </c:pt>
                <c:pt idx="50309" formatCode="General">
                  <c:v>1.0362100000000001</c:v>
                </c:pt>
                <c:pt idx="50310" formatCode="General">
                  <c:v>1.03623</c:v>
                </c:pt>
                <c:pt idx="50311" formatCode="General">
                  <c:v>1.0362499999999999</c:v>
                </c:pt>
                <c:pt idx="50312" formatCode="General">
                  <c:v>1.0362800000000001</c:v>
                </c:pt>
                <c:pt idx="50313" formatCode="General">
                  <c:v>1.0363</c:v>
                </c:pt>
                <c:pt idx="50314" formatCode="General">
                  <c:v>1.0363100000000001</c:v>
                </c:pt>
                <c:pt idx="50315" formatCode="General">
                  <c:v>1.03633</c:v>
                </c:pt>
                <c:pt idx="50316" formatCode="General">
                  <c:v>1.0363599999999999</c:v>
                </c:pt>
                <c:pt idx="50317" formatCode="General">
                  <c:v>1.0363800000000001</c:v>
                </c:pt>
                <c:pt idx="50318" formatCode="General">
                  <c:v>1.0363899999999999</c:v>
                </c:pt>
                <c:pt idx="50319" formatCode="General">
                  <c:v>1.0364199999999999</c:v>
                </c:pt>
                <c:pt idx="50320" formatCode="General">
                  <c:v>1.03644</c:v>
                </c:pt>
                <c:pt idx="50321" formatCode="General">
                  <c:v>1.0364599999999999</c:v>
                </c:pt>
                <c:pt idx="50322" formatCode="General">
                  <c:v>1.0364800000000001</c:v>
                </c:pt>
                <c:pt idx="50323" formatCode="General">
                  <c:v>1.0365</c:v>
                </c:pt>
                <c:pt idx="50324" formatCode="General">
                  <c:v>1.0365199999999999</c:v>
                </c:pt>
                <c:pt idx="50325" formatCode="General">
                  <c:v>1.0365500000000001</c:v>
                </c:pt>
                <c:pt idx="50326" formatCode="General">
                  <c:v>1.0365599999999999</c:v>
                </c:pt>
                <c:pt idx="50327" formatCode="General">
                  <c:v>1.0365800000000001</c:v>
                </c:pt>
                <c:pt idx="50328" formatCode="General">
                  <c:v>1.03661</c:v>
                </c:pt>
                <c:pt idx="50329" formatCode="General">
                  <c:v>1.0366299999999991</c:v>
                </c:pt>
                <c:pt idx="50330" formatCode="General">
                  <c:v>1.03664</c:v>
                </c:pt>
                <c:pt idx="50331" formatCode="General">
                  <c:v>1.0366599999999999</c:v>
                </c:pt>
                <c:pt idx="50332" formatCode="General">
                  <c:v>1.0366899999999999</c:v>
                </c:pt>
                <c:pt idx="50333" formatCode="General">
                  <c:v>1.03671</c:v>
                </c:pt>
                <c:pt idx="50334" formatCode="General">
                  <c:v>1.036729999999999</c:v>
                </c:pt>
                <c:pt idx="50335" formatCode="General">
                  <c:v>1.0367500000000001</c:v>
                </c:pt>
                <c:pt idx="50336" formatCode="General">
                  <c:v>1.03677</c:v>
                </c:pt>
                <c:pt idx="50337" formatCode="General">
                  <c:v>1.0367899999999999</c:v>
                </c:pt>
                <c:pt idx="50338" formatCode="General">
                  <c:v>1.03681</c:v>
                </c:pt>
                <c:pt idx="50339" formatCode="General">
                  <c:v>1.036829999999999</c:v>
                </c:pt>
                <c:pt idx="50340" formatCode="General">
                  <c:v>1.03685</c:v>
                </c:pt>
                <c:pt idx="50341" formatCode="General">
                  <c:v>1.03688</c:v>
                </c:pt>
                <c:pt idx="50342" formatCode="General">
                  <c:v>1.0368899999999999</c:v>
                </c:pt>
                <c:pt idx="50343" formatCode="General">
                  <c:v>1.03691</c:v>
                </c:pt>
                <c:pt idx="50344" formatCode="General">
                  <c:v>1.036929999999999</c:v>
                </c:pt>
                <c:pt idx="50345" formatCode="General">
                  <c:v>1.0369599999999999</c:v>
                </c:pt>
                <c:pt idx="50346" formatCode="General">
                  <c:v>1.0369699999999991</c:v>
                </c:pt>
                <c:pt idx="50347" formatCode="General">
                  <c:v>1.036999999999999</c:v>
                </c:pt>
                <c:pt idx="50348" formatCode="General">
                  <c:v>1.0370199999999998</c:v>
                </c:pt>
                <c:pt idx="50349" formatCode="General">
                  <c:v>1.037029999999999</c:v>
                </c:pt>
                <c:pt idx="50350" formatCode="General">
                  <c:v>1.0370599999999999</c:v>
                </c:pt>
                <c:pt idx="50351" formatCode="General">
                  <c:v>1.03708</c:v>
                </c:pt>
                <c:pt idx="50352" formatCode="General">
                  <c:v>1.037099999999999</c:v>
                </c:pt>
                <c:pt idx="50353" formatCode="General">
                  <c:v>1.03711</c:v>
                </c:pt>
                <c:pt idx="50354" formatCode="General">
                  <c:v>1.03714</c:v>
                </c:pt>
                <c:pt idx="50355" formatCode="General">
                  <c:v>1.0371599999999999</c:v>
                </c:pt>
                <c:pt idx="50356" formatCode="General">
                  <c:v>1.03718</c:v>
                </c:pt>
                <c:pt idx="50357" formatCode="General">
                  <c:v>1.037199999999999</c:v>
                </c:pt>
                <c:pt idx="50358" formatCode="General">
                  <c:v>1.0372199999999998</c:v>
                </c:pt>
                <c:pt idx="50359" formatCode="General">
                  <c:v>1.0372399999999991</c:v>
                </c:pt>
                <c:pt idx="50360" formatCode="General">
                  <c:v>1.0372599999999998</c:v>
                </c:pt>
                <c:pt idx="50361" formatCode="General">
                  <c:v>1.03728</c:v>
                </c:pt>
                <c:pt idx="50362" formatCode="General">
                  <c:v>1.0372999999999992</c:v>
                </c:pt>
                <c:pt idx="50363" formatCode="General">
                  <c:v>1.0373299999999992</c:v>
                </c:pt>
                <c:pt idx="50364" formatCode="General">
                  <c:v>1.03735</c:v>
                </c:pt>
                <c:pt idx="50365" formatCode="General">
                  <c:v>1.0373599999999998</c:v>
                </c:pt>
                <c:pt idx="50366" formatCode="General">
                  <c:v>1.03738</c:v>
                </c:pt>
                <c:pt idx="50367" formatCode="General">
                  <c:v>1.0374099999999991</c:v>
                </c:pt>
                <c:pt idx="50368" formatCode="General">
                  <c:v>1.0374299999999992</c:v>
                </c:pt>
                <c:pt idx="50369" formatCode="General">
                  <c:v>1.037439999999999</c:v>
                </c:pt>
                <c:pt idx="50370" formatCode="General">
                  <c:v>1.037469999999999</c:v>
                </c:pt>
                <c:pt idx="50371" formatCode="General">
                  <c:v>1.0374899999999998</c:v>
                </c:pt>
                <c:pt idx="50372" formatCode="General">
                  <c:v>1.037509999999999</c:v>
                </c:pt>
                <c:pt idx="50373" formatCode="General">
                  <c:v>1.0375299999999992</c:v>
                </c:pt>
                <c:pt idx="50374" formatCode="General">
                  <c:v>1.03755</c:v>
                </c:pt>
                <c:pt idx="50375" formatCode="General">
                  <c:v>1.0375699999999992</c:v>
                </c:pt>
                <c:pt idx="50376" formatCode="General">
                  <c:v>1.0375999999999992</c:v>
                </c:pt>
                <c:pt idx="50377" formatCode="General">
                  <c:v>1.037609999999999</c:v>
                </c:pt>
                <c:pt idx="50378" formatCode="General">
                  <c:v>1.0376299999999992</c:v>
                </c:pt>
                <c:pt idx="50379" formatCode="General">
                  <c:v>1.03765</c:v>
                </c:pt>
                <c:pt idx="50380" formatCode="General">
                  <c:v>1.037679999999999</c:v>
                </c:pt>
                <c:pt idx="50381" formatCode="General">
                  <c:v>1.0376899999999998</c:v>
                </c:pt>
                <c:pt idx="50382" formatCode="General">
                  <c:v>1.037709999999999</c:v>
                </c:pt>
                <c:pt idx="50383" formatCode="General">
                  <c:v>1.0377399999999992</c:v>
                </c:pt>
                <c:pt idx="50384" formatCode="General">
                  <c:v>1.0377599999999998</c:v>
                </c:pt>
                <c:pt idx="50385" formatCode="General">
                  <c:v>1.0377699999999992</c:v>
                </c:pt>
                <c:pt idx="50386" formatCode="General">
                  <c:v>1.0377999999999992</c:v>
                </c:pt>
                <c:pt idx="50387" formatCode="General">
                  <c:v>1.0378199999999991</c:v>
                </c:pt>
                <c:pt idx="50388" formatCode="General">
                  <c:v>1.0378399999999992</c:v>
                </c:pt>
                <c:pt idx="50389" formatCode="General">
                  <c:v>1.0378599999999998</c:v>
                </c:pt>
                <c:pt idx="50390" formatCode="General">
                  <c:v>1.037879999999999</c:v>
                </c:pt>
                <c:pt idx="50391" formatCode="General">
                  <c:v>1.0378999999999992</c:v>
                </c:pt>
                <c:pt idx="50392" formatCode="General">
                  <c:v>1.0379299999999991</c:v>
                </c:pt>
                <c:pt idx="50393" formatCode="General">
                  <c:v>1.0379399999999992</c:v>
                </c:pt>
                <c:pt idx="50394" formatCode="General">
                  <c:v>1.0379599999999998</c:v>
                </c:pt>
                <c:pt idx="50395" formatCode="General">
                  <c:v>1.0379899999999991</c:v>
                </c:pt>
                <c:pt idx="50396" formatCode="General">
                  <c:v>1.0380100000000001</c:v>
                </c:pt>
                <c:pt idx="50397" formatCode="General">
                  <c:v>1.0380199999999999</c:v>
                </c:pt>
                <c:pt idx="50398" formatCode="General">
                  <c:v>1.0380499999999999</c:v>
                </c:pt>
                <c:pt idx="50399" formatCode="General">
                  <c:v>1.03807</c:v>
                </c:pt>
                <c:pt idx="50400" formatCode="General">
                  <c:v>1.03809</c:v>
                </c:pt>
                <c:pt idx="50401" formatCode="General">
                  <c:v>1.0381100000000001</c:v>
                </c:pt>
                <c:pt idx="50402" formatCode="General">
                  <c:v>1.03813</c:v>
                </c:pt>
                <c:pt idx="50403" formatCode="General">
                  <c:v>1.0381499999999999</c:v>
                </c:pt>
                <c:pt idx="50404" formatCode="General">
                  <c:v>1.03817</c:v>
                </c:pt>
                <c:pt idx="50405" formatCode="General">
                  <c:v>1.0381899999999999</c:v>
                </c:pt>
                <c:pt idx="50406" formatCode="General">
                  <c:v>1.0382100000000001</c:v>
                </c:pt>
                <c:pt idx="50407" formatCode="General">
                  <c:v>1.03823</c:v>
                </c:pt>
                <c:pt idx="50408" formatCode="General">
                  <c:v>1.0382499999999999</c:v>
                </c:pt>
                <c:pt idx="50409" formatCode="General">
                  <c:v>1.03827</c:v>
                </c:pt>
                <c:pt idx="50410" formatCode="General">
                  <c:v>1.0382899999999999</c:v>
                </c:pt>
                <c:pt idx="50411" formatCode="General">
                  <c:v>1.0383100000000001</c:v>
                </c:pt>
                <c:pt idx="50412" formatCode="General">
                  <c:v>1.03834</c:v>
                </c:pt>
                <c:pt idx="50413" formatCode="General">
                  <c:v>1.0383500000000001</c:v>
                </c:pt>
                <c:pt idx="50414" formatCode="General">
                  <c:v>1.0383800000000001</c:v>
                </c:pt>
                <c:pt idx="50415" formatCode="General">
                  <c:v>1.0384</c:v>
                </c:pt>
                <c:pt idx="50416" formatCode="General">
                  <c:v>1.0384100000000001</c:v>
                </c:pt>
                <c:pt idx="50417" formatCode="General">
                  <c:v>1.03843</c:v>
                </c:pt>
                <c:pt idx="50418" formatCode="General">
                  <c:v>1.0384599999999999</c:v>
                </c:pt>
                <c:pt idx="50419" formatCode="General">
                  <c:v>1.0384800000000001</c:v>
                </c:pt>
                <c:pt idx="50420" formatCode="General">
                  <c:v>1.0385</c:v>
                </c:pt>
                <c:pt idx="50421" formatCode="General">
                  <c:v>1.0385199999999999</c:v>
                </c:pt>
                <c:pt idx="50422" formatCode="General">
                  <c:v>1.03854</c:v>
                </c:pt>
                <c:pt idx="50423" formatCode="General">
                  <c:v>1.0385599999999999</c:v>
                </c:pt>
                <c:pt idx="50424" formatCode="General">
                  <c:v>1.0385800000000001</c:v>
                </c:pt>
                <c:pt idx="50425" formatCode="General">
                  <c:v>1.0386</c:v>
                </c:pt>
                <c:pt idx="50426" formatCode="General">
                  <c:v>1.0386199999999999</c:v>
                </c:pt>
                <c:pt idx="50427" formatCode="General">
                  <c:v>1.0386500000000001</c:v>
                </c:pt>
                <c:pt idx="50428" formatCode="General">
                  <c:v>1.0386599999999999</c:v>
                </c:pt>
                <c:pt idx="50429" formatCode="General">
                  <c:v>1.03868</c:v>
                </c:pt>
                <c:pt idx="50430" formatCode="General">
                  <c:v>1.0387</c:v>
                </c:pt>
                <c:pt idx="50431" formatCode="General">
                  <c:v>1.038729999999999</c:v>
                </c:pt>
                <c:pt idx="50432" formatCode="General">
                  <c:v>1.03874</c:v>
                </c:pt>
                <c:pt idx="50433" formatCode="General">
                  <c:v>1.0387599999999999</c:v>
                </c:pt>
                <c:pt idx="50434" formatCode="General">
                  <c:v>1.0387899999999999</c:v>
                </c:pt>
                <c:pt idx="50435" formatCode="General">
                  <c:v>1.03881</c:v>
                </c:pt>
                <c:pt idx="50436" formatCode="General">
                  <c:v>1.0388199999999999</c:v>
                </c:pt>
                <c:pt idx="50437" formatCode="General">
                  <c:v>1.0388500000000001</c:v>
                </c:pt>
                <c:pt idx="50438" formatCode="General">
                  <c:v>1.03887</c:v>
                </c:pt>
                <c:pt idx="50439" formatCode="General">
                  <c:v>1.0388899999999999</c:v>
                </c:pt>
                <c:pt idx="50440" formatCode="General">
                  <c:v>1.03891</c:v>
                </c:pt>
                <c:pt idx="50441" formatCode="General">
                  <c:v>1.038929999999999</c:v>
                </c:pt>
                <c:pt idx="50442" formatCode="General">
                  <c:v>1.03895</c:v>
                </c:pt>
                <c:pt idx="50443" formatCode="General">
                  <c:v>1.03898</c:v>
                </c:pt>
                <c:pt idx="50444" formatCode="General">
                  <c:v>1.0389899999999999</c:v>
                </c:pt>
                <c:pt idx="50445" formatCode="General">
                  <c:v>1.03901</c:v>
                </c:pt>
                <c:pt idx="50446" formatCode="General">
                  <c:v>1.03904</c:v>
                </c:pt>
                <c:pt idx="50447" formatCode="General">
                  <c:v>1.0390599999999999</c:v>
                </c:pt>
                <c:pt idx="50448" formatCode="General">
                  <c:v>1.039069999999999</c:v>
                </c:pt>
                <c:pt idx="50449" formatCode="General">
                  <c:v>1.039099999999999</c:v>
                </c:pt>
                <c:pt idx="50450" formatCode="General">
                  <c:v>1.0391199999999998</c:v>
                </c:pt>
                <c:pt idx="50451" formatCode="General">
                  <c:v>1.03914</c:v>
                </c:pt>
                <c:pt idx="50452" formatCode="General">
                  <c:v>1.0391599999999999</c:v>
                </c:pt>
                <c:pt idx="50453" formatCode="General">
                  <c:v>1.03918</c:v>
                </c:pt>
                <c:pt idx="50454" formatCode="General">
                  <c:v>1.039199999999999</c:v>
                </c:pt>
                <c:pt idx="50455" formatCode="General">
                  <c:v>1.0392199999999998</c:v>
                </c:pt>
                <c:pt idx="50456" formatCode="General">
                  <c:v>1.0392399999999991</c:v>
                </c:pt>
                <c:pt idx="50457" formatCode="General">
                  <c:v>1.0392599999999999</c:v>
                </c:pt>
                <c:pt idx="50458" formatCode="General">
                  <c:v>1.03928</c:v>
                </c:pt>
                <c:pt idx="50459" formatCode="General">
                  <c:v>1.039299999999999</c:v>
                </c:pt>
                <c:pt idx="50460" formatCode="General">
                  <c:v>1.0393199999999998</c:v>
                </c:pt>
                <c:pt idx="50461" formatCode="General">
                  <c:v>1.039339999999999</c:v>
                </c:pt>
                <c:pt idx="50462" formatCode="General">
                  <c:v>1.0393599999999998</c:v>
                </c:pt>
                <c:pt idx="50463" formatCode="General">
                  <c:v>1.0393899999999998</c:v>
                </c:pt>
                <c:pt idx="50464" formatCode="General">
                  <c:v>1.0393999999999992</c:v>
                </c:pt>
                <c:pt idx="50465" formatCode="General">
                  <c:v>1.0394299999999992</c:v>
                </c:pt>
                <c:pt idx="50466" formatCode="General">
                  <c:v>1.03945</c:v>
                </c:pt>
                <c:pt idx="50467" formatCode="General">
                  <c:v>1.039469999999999</c:v>
                </c:pt>
                <c:pt idx="50468" formatCode="General">
                  <c:v>1.0394899999999998</c:v>
                </c:pt>
                <c:pt idx="50469" formatCode="General">
                  <c:v>1.039509999999999</c:v>
                </c:pt>
                <c:pt idx="50470" formatCode="General">
                  <c:v>1.0395299999999992</c:v>
                </c:pt>
                <c:pt idx="50471" formatCode="General">
                  <c:v>1.03955</c:v>
                </c:pt>
                <c:pt idx="50472" formatCode="General">
                  <c:v>1.0395699999999992</c:v>
                </c:pt>
                <c:pt idx="50473" formatCode="General">
                  <c:v>1.0395899999999998</c:v>
                </c:pt>
                <c:pt idx="50474" formatCode="General">
                  <c:v>1.039609999999999</c:v>
                </c:pt>
                <c:pt idx="50475" formatCode="General">
                  <c:v>1.039639999999999</c:v>
                </c:pt>
                <c:pt idx="50476" formatCode="General">
                  <c:v>1.03965</c:v>
                </c:pt>
                <c:pt idx="50477" formatCode="General">
                  <c:v>1.0396699999999992</c:v>
                </c:pt>
                <c:pt idx="50478" formatCode="General">
                  <c:v>1.0396999999999992</c:v>
                </c:pt>
                <c:pt idx="50479" formatCode="General">
                  <c:v>1.039709999999999</c:v>
                </c:pt>
                <c:pt idx="50480" formatCode="General">
                  <c:v>1.0397299999999992</c:v>
                </c:pt>
                <c:pt idx="50481" formatCode="General">
                  <c:v>1.03975</c:v>
                </c:pt>
                <c:pt idx="50482" formatCode="General">
                  <c:v>1.039779999999999</c:v>
                </c:pt>
                <c:pt idx="50483" formatCode="General">
                  <c:v>1.0397899999999998</c:v>
                </c:pt>
                <c:pt idx="50484" formatCode="General">
                  <c:v>1.039809999999999</c:v>
                </c:pt>
                <c:pt idx="50485" formatCode="General">
                  <c:v>1.0398399999999992</c:v>
                </c:pt>
                <c:pt idx="50486" formatCode="General">
                  <c:v>1.0398599999999998</c:v>
                </c:pt>
                <c:pt idx="50487" formatCode="General">
                  <c:v>1.039879999999999</c:v>
                </c:pt>
                <c:pt idx="50488" formatCode="General">
                  <c:v>1.0398999999999992</c:v>
                </c:pt>
                <c:pt idx="50489" formatCode="General">
                  <c:v>1.0399199999999991</c:v>
                </c:pt>
                <c:pt idx="50490" formatCode="General">
                  <c:v>1.0399399999999992</c:v>
                </c:pt>
                <c:pt idx="50491" formatCode="General">
                  <c:v>1.0399599999999998</c:v>
                </c:pt>
                <c:pt idx="50492" formatCode="General">
                  <c:v>1.039979999999999</c:v>
                </c:pt>
                <c:pt idx="50493" formatCode="General">
                  <c:v>1.04</c:v>
                </c:pt>
                <c:pt idx="50494" formatCode="General">
                  <c:v>1.0400199999999999</c:v>
                </c:pt>
                <c:pt idx="50495" formatCode="General">
                  <c:v>1.0400400000000001</c:v>
                </c:pt>
                <c:pt idx="50496" formatCode="General">
                  <c:v>1.04006</c:v>
                </c:pt>
                <c:pt idx="50497" formatCode="General">
                  <c:v>1.0400799999999999</c:v>
                </c:pt>
                <c:pt idx="50498" formatCode="General">
                  <c:v>1.0401100000000001</c:v>
                </c:pt>
                <c:pt idx="50499" formatCode="General">
                  <c:v>1.0401199999999999</c:v>
                </c:pt>
                <c:pt idx="50500" formatCode="General">
                  <c:v>1.0401499999999999</c:v>
                </c:pt>
                <c:pt idx="50501" formatCode="General">
                  <c:v>1.04017</c:v>
                </c:pt>
                <c:pt idx="50502" formatCode="General">
                  <c:v>1.0401899999999999</c:v>
                </c:pt>
                <c:pt idx="50503" formatCode="General">
                  <c:v>1.0402100000000001</c:v>
                </c:pt>
                <c:pt idx="50504" formatCode="General">
                  <c:v>1.04023</c:v>
                </c:pt>
                <c:pt idx="50505" formatCode="General">
                  <c:v>1.0402499999999999</c:v>
                </c:pt>
                <c:pt idx="50506" formatCode="General">
                  <c:v>1.04027</c:v>
                </c:pt>
                <c:pt idx="50507" formatCode="General">
                  <c:v>1.0402899999999999</c:v>
                </c:pt>
                <c:pt idx="50508" formatCode="General">
                  <c:v>1.0403100000000001</c:v>
                </c:pt>
                <c:pt idx="50509" formatCode="General">
                  <c:v>1.04033</c:v>
                </c:pt>
                <c:pt idx="50510" formatCode="General">
                  <c:v>1.0403500000000001</c:v>
                </c:pt>
                <c:pt idx="50511" formatCode="General">
                  <c:v>1.04037</c:v>
                </c:pt>
                <c:pt idx="50512" formatCode="General">
                  <c:v>1.0403899999999999</c:v>
                </c:pt>
                <c:pt idx="50513" formatCode="General">
                  <c:v>1.0404199999999999</c:v>
                </c:pt>
                <c:pt idx="50514" formatCode="General">
                  <c:v>1.04044</c:v>
                </c:pt>
                <c:pt idx="50515" formatCode="General">
                  <c:v>1.0404500000000001</c:v>
                </c:pt>
                <c:pt idx="50516" formatCode="General">
                  <c:v>1.0404800000000001</c:v>
                </c:pt>
                <c:pt idx="50517" formatCode="General">
                  <c:v>1.0405</c:v>
                </c:pt>
                <c:pt idx="50518" formatCode="General">
                  <c:v>1.0405199999999999</c:v>
                </c:pt>
                <c:pt idx="50519" formatCode="General">
                  <c:v>1.04053</c:v>
                </c:pt>
                <c:pt idx="50520" formatCode="General">
                  <c:v>1.0405599999999999</c:v>
                </c:pt>
                <c:pt idx="50521" formatCode="General">
                  <c:v>1.0405800000000001</c:v>
                </c:pt>
                <c:pt idx="50522" formatCode="General">
                  <c:v>1.0406</c:v>
                </c:pt>
                <c:pt idx="50523" formatCode="General">
                  <c:v>1.0406199999999999</c:v>
                </c:pt>
                <c:pt idx="50524" formatCode="General">
                  <c:v>1.04064</c:v>
                </c:pt>
                <c:pt idx="50525" formatCode="General">
                  <c:v>1.0406599999999999</c:v>
                </c:pt>
                <c:pt idx="50526" formatCode="General">
                  <c:v>1.04068</c:v>
                </c:pt>
                <c:pt idx="50527" formatCode="General">
                  <c:v>1.0407</c:v>
                </c:pt>
                <c:pt idx="50528" formatCode="General">
                  <c:v>1.0407199999999999</c:v>
                </c:pt>
                <c:pt idx="50529" formatCode="General">
                  <c:v>1.0407500000000001</c:v>
                </c:pt>
                <c:pt idx="50530" formatCode="General">
                  <c:v>1.04077</c:v>
                </c:pt>
                <c:pt idx="50531" formatCode="General">
                  <c:v>1.04078</c:v>
                </c:pt>
                <c:pt idx="50532" formatCode="General">
                  <c:v>1.0407999999999991</c:v>
                </c:pt>
                <c:pt idx="50533" formatCode="General">
                  <c:v>1.040829999999999</c:v>
                </c:pt>
                <c:pt idx="50534" formatCode="General">
                  <c:v>1.0408500000000001</c:v>
                </c:pt>
                <c:pt idx="50535" formatCode="General">
                  <c:v>1.0408599999999999</c:v>
                </c:pt>
                <c:pt idx="50536" formatCode="General">
                  <c:v>1.0408899999999999</c:v>
                </c:pt>
                <c:pt idx="50537" formatCode="General">
                  <c:v>1.04091</c:v>
                </c:pt>
                <c:pt idx="50538" formatCode="General">
                  <c:v>1.040929999999999</c:v>
                </c:pt>
                <c:pt idx="50539" formatCode="General">
                  <c:v>1.04095</c:v>
                </c:pt>
                <c:pt idx="50540" formatCode="General">
                  <c:v>1.04097</c:v>
                </c:pt>
                <c:pt idx="50541" formatCode="General">
                  <c:v>1.0409899999999999</c:v>
                </c:pt>
                <c:pt idx="50542" formatCode="General">
                  <c:v>1.0410199999999998</c:v>
                </c:pt>
                <c:pt idx="50543" formatCode="General">
                  <c:v>1.041029999999999</c:v>
                </c:pt>
                <c:pt idx="50544" formatCode="General">
                  <c:v>1.04105</c:v>
                </c:pt>
                <c:pt idx="50545" formatCode="General">
                  <c:v>1.0410699999999991</c:v>
                </c:pt>
                <c:pt idx="50546" formatCode="General">
                  <c:v>1.041099999999999</c:v>
                </c:pt>
                <c:pt idx="50547" formatCode="General">
                  <c:v>1.04111</c:v>
                </c:pt>
                <c:pt idx="50548" formatCode="General">
                  <c:v>1.0411299999999992</c:v>
                </c:pt>
                <c:pt idx="50549" formatCode="General">
                  <c:v>1.0411599999999999</c:v>
                </c:pt>
                <c:pt idx="50550" formatCode="General">
                  <c:v>1.041169999999999</c:v>
                </c:pt>
                <c:pt idx="50551" formatCode="General">
                  <c:v>1.041199999999999</c:v>
                </c:pt>
                <c:pt idx="50552" formatCode="General">
                  <c:v>1.0412199999999998</c:v>
                </c:pt>
                <c:pt idx="50553" formatCode="General">
                  <c:v>1.0412399999999991</c:v>
                </c:pt>
                <c:pt idx="50554" formatCode="General">
                  <c:v>1.04125</c:v>
                </c:pt>
                <c:pt idx="50555" formatCode="General">
                  <c:v>1.04128</c:v>
                </c:pt>
                <c:pt idx="50556" formatCode="General">
                  <c:v>1.041299999999999</c:v>
                </c:pt>
                <c:pt idx="50557" formatCode="General">
                  <c:v>1.0413199999999998</c:v>
                </c:pt>
                <c:pt idx="50558" formatCode="General">
                  <c:v>1.041339999999999</c:v>
                </c:pt>
                <c:pt idx="50559" formatCode="General">
                  <c:v>1.0413599999999998</c:v>
                </c:pt>
                <c:pt idx="50560" formatCode="General">
                  <c:v>1.04138</c:v>
                </c:pt>
                <c:pt idx="50561" formatCode="General">
                  <c:v>1.0413999999999992</c:v>
                </c:pt>
                <c:pt idx="50562" formatCode="General">
                  <c:v>1.0414199999999998</c:v>
                </c:pt>
                <c:pt idx="50563" formatCode="General">
                  <c:v>1.041439999999999</c:v>
                </c:pt>
                <c:pt idx="50564" formatCode="General">
                  <c:v>1.041469999999999</c:v>
                </c:pt>
                <c:pt idx="50565" formatCode="General">
                  <c:v>1.0414899999999998</c:v>
                </c:pt>
                <c:pt idx="50566" formatCode="General">
                  <c:v>1.0414999999999992</c:v>
                </c:pt>
                <c:pt idx="50567" formatCode="General">
                  <c:v>1.0415299999999992</c:v>
                </c:pt>
                <c:pt idx="50568" formatCode="General">
                  <c:v>1.04155</c:v>
                </c:pt>
                <c:pt idx="50569" formatCode="General">
                  <c:v>1.0415699999999992</c:v>
                </c:pt>
                <c:pt idx="50570" formatCode="General">
                  <c:v>1.04158</c:v>
                </c:pt>
                <c:pt idx="50571" formatCode="General">
                  <c:v>1.041609999999999</c:v>
                </c:pt>
                <c:pt idx="50572" formatCode="General">
                  <c:v>1.0416299999999992</c:v>
                </c:pt>
                <c:pt idx="50573" formatCode="General">
                  <c:v>1.04165</c:v>
                </c:pt>
                <c:pt idx="50574" formatCode="General">
                  <c:v>1.0416699999999992</c:v>
                </c:pt>
                <c:pt idx="50575" formatCode="General">
                  <c:v>1.0416899999999998</c:v>
                </c:pt>
                <c:pt idx="50576" formatCode="General">
                  <c:v>1.041709999999999</c:v>
                </c:pt>
                <c:pt idx="50577" formatCode="General">
                  <c:v>1.0417299999999992</c:v>
                </c:pt>
                <c:pt idx="50578" formatCode="General">
                  <c:v>1.04175</c:v>
                </c:pt>
                <c:pt idx="50579" formatCode="General">
                  <c:v>1.0417699999999992</c:v>
                </c:pt>
                <c:pt idx="50580" formatCode="General">
                  <c:v>1.0417999999999992</c:v>
                </c:pt>
                <c:pt idx="50581" formatCode="General">
                  <c:v>1.0418199999999991</c:v>
                </c:pt>
                <c:pt idx="50582" formatCode="General">
                  <c:v>1.0418299999999991</c:v>
                </c:pt>
                <c:pt idx="50583" formatCode="General">
                  <c:v>1.0418499999999991</c:v>
                </c:pt>
                <c:pt idx="50584" formatCode="General">
                  <c:v>1.041879999999999</c:v>
                </c:pt>
                <c:pt idx="50585" formatCode="General">
                  <c:v>1.0418999999999992</c:v>
                </c:pt>
                <c:pt idx="50586" formatCode="General">
                  <c:v>1.0419199999999991</c:v>
                </c:pt>
                <c:pt idx="50587" formatCode="General">
                  <c:v>1.0419399999999992</c:v>
                </c:pt>
                <c:pt idx="50588" formatCode="General">
                  <c:v>1.0419599999999998</c:v>
                </c:pt>
                <c:pt idx="50589" formatCode="General">
                  <c:v>1.041979999999999</c:v>
                </c:pt>
                <c:pt idx="50590" formatCode="General">
                  <c:v>1.042</c:v>
                </c:pt>
                <c:pt idx="50591" formatCode="General">
                  <c:v>1.0420199999999999</c:v>
                </c:pt>
                <c:pt idx="50592" formatCode="General">
                  <c:v>1.0420400000000001</c:v>
                </c:pt>
                <c:pt idx="50593" formatCode="General">
                  <c:v>1.0420700000000001</c:v>
                </c:pt>
                <c:pt idx="50594" formatCode="General">
                  <c:v>1.0420799999999999</c:v>
                </c:pt>
                <c:pt idx="50595" formatCode="General">
                  <c:v>1.0421</c:v>
                </c:pt>
                <c:pt idx="50596" formatCode="General">
                  <c:v>1.0421199999999999</c:v>
                </c:pt>
                <c:pt idx="50597" formatCode="General">
                  <c:v>1.0421499999999999</c:v>
                </c:pt>
                <c:pt idx="50598" formatCode="General">
                  <c:v>1.04216</c:v>
                </c:pt>
                <c:pt idx="50599" formatCode="General">
                  <c:v>1.0421800000000001</c:v>
                </c:pt>
                <c:pt idx="50600" formatCode="General">
                  <c:v>1.0422100000000001</c:v>
                </c:pt>
                <c:pt idx="50601" formatCode="General">
                  <c:v>1.04223</c:v>
                </c:pt>
                <c:pt idx="50602" formatCode="General">
                  <c:v>1.0422499999999999</c:v>
                </c:pt>
                <c:pt idx="50603" formatCode="General">
                  <c:v>1.04227</c:v>
                </c:pt>
                <c:pt idx="50604" formatCode="General">
                  <c:v>1.0422899999999999</c:v>
                </c:pt>
                <c:pt idx="50605" formatCode="General">
                  <c:v>1.0423100000000001</c:v>
                </c:pt>
                <c:pt idx="50606" formatCode="General">
                  <c:v>1.04233</c:v>
                </c:pt>
                <c:pt idx="50607" formatCode="General">
                  <c:v>1.0423500000000001</c:v>
                </c:pt>
                <c:pt idx="50608" formatCode="General">
                  <c:v>1.04237</c:v>
                </c:pt>
                <c:pt idx="50609" formatCode="General">
                  <c:v>1.0423899999999999</c:v>
                </c:pt>
                <c:pt idx="50610" formatCode="General">
                  <c:v>1.0424100000000001</c:v>
                </c:pt>
                <c:pt idx="50611" formatCode="General">
                  <c:v>1.04243</c:v>
                </c:pt>
                <c:pt idx="50612" formatCode="General">
                  <c:v>1.0424599999999999</c:v>
                </c:pt>
                <c:pt idx="50613" formatCode="General">
                  <c:v>1.04247</c:v>
                </c:pt>
                <c:pt idx="50614" formatCode="General">
                  <c:v>1.0424899999999999</c:v>
                </c:pt>
                <c:pt idx="50615" formatCode="General">
                  <c:v>1.0425199999999999</c:v>
                </c:pt>
                <c:pt idx="50616" formatCode="General">
                  <c:v>1.04254</c:v>
                </c:pt>
                <c:pt idx="50617" formatCode="General">
                  <c:v>1.0425500000000001</c:v>
                </c:pt>
                <c:pt idx="50618" formatCode="General">
                  <c:v>1.0425800000000001</c:v>
                </c:pt>
                <c:pt idx="50619" formatCode="General">
                  <c:v>1.0426</c:v>
                </c:pt>
                <c:pt idx="50620" formatCode="General">
                  <c:v>1.0426199999999999</c:v>
                </c:pt>
                <c:pt idx="50621" formatCode="General">
                  <c:v>1.0426299999999991</c:v>
                </c:pt>
                <c:pt idx="50622" formatCode="General">
                  <c:v>1.0426599999999999</c:v>
                </c:pt>
                <c:pt idx="50623" formatCode="General">
                  <c:v>1.0426800000000001</c:v>
                </c:pt>
                <c:pt idx="50624" formatCode="General">
                  <c:v>1.0427</c:v>
                </c:pt>
                <c:pt idx="50625" formatCode="General">
                  <c:v>1.0427199999999999</c:v>
                </c:pt>
                <c:pt idx="50626" formatCode="General">
                  <c:v>1.04274</c:v>
                </c:pt>
                <c:pt idx="50627" formatCode="General">
                  <c:v>1.0427599999999999</c:v>
                </c:pt>
                <c:pt idx="50628" formatCode="General">
                  <c:v>1.04278</c:v>
                </c:pt>
                <c:pt idx="50629" formatCode="General">
                  <c:v>1.0427999999999991</c:v>
                </c:pt>
                <c:pt idx="50630" formatCode="General">
                  <c:v>1.0428199999999999</c:v>
                </c:pt>
                <c:pt idx="50631" formatCode="General">
                  <c:v>1.0428500000000001</c:v>
                </c:pt>
                <c:pt idx="50632" formatCode="General">
                  <c:v>1.04287</c:v>
                </c:pt>
                <c:pt idx="50633" formatCode="General">
                  <c:v>1.04288</c:v>
                </c:pt>
                <c:pt idx="50634" formatCode="General">
                  <c:v>1.0428999999999991</c:v>
                </c:pt>
                <c:pt idx="50635" formatCode="General">
                  <c:v>1.042929999999999</c:v>
                </c:pt>
                <c:pt idx="50636" formatCode="General">
                  <c:v>1.04295</c:v>
                </c:pt>
                <c:pt idx="50637" formatCode="General">
                  <c:v>1.04297</c:v>
                </c:pt>
                <c:pt idx="50638" formatCode="General">
                  <c:v>1.0429899999999999</c:v>
                </c:pt>
                <c:pt idx="50639" formatCode="General">
                  <c:v>1.04301</c:v>
                </c:pt>
                <c:pt idx="50640" formatCode="General">
                  <c:v>1.043029999999999</c:v>
                </c:pt>
                <c:pt idx="50641" formatCode="General">
                  <c:v>1.04305</c:v>
                </c:pt>
                <c:pt idx="50642" formatCode="General">
                  <c:v>1.0430699999999991</c:v>
                </c:pt>
                <c:pt idx="50643" formatCode="General">
                  <c:v>1.0430899999999999</c:v>
                </c:pt>
                <c:pt idx="50644" formatCode="General">
                  <c:v>1.0431199999999998</c:v>
                </c:pt>
                <c:pt idx="50645" formatCode="General">
                  <c:v>1.043129999999999</c:v>
                </c:pt>
                <c:pt idx="50646" formatCode="General">
                  <c:v>1.04315</c:v>
                </c:pt>
                <c:pt idx="50647" formatCode="General">
                  <c:v>1.043169999999999</c:v>
                </c:pt>
                <c:pt idx="50648" formatCode="General">
                  <c:v>1.043199999999999</c:v>
                </c:pt>
                <c:pt idx="50649" formatCode="General">
                  <c:v>1.04321</c:v>
                </c:pt>
                <c:pt idx="50650" formatCode="General">
                  <c:v>1.0432299999999992</c:v>
                </c:pt>
                <c:pt idx="50651" formatCode="General">
                  <c:v>1.0432599999999999</c:v>
                </c:pt>
                <c:pt idx="50652" formatCode="General">
                  <c:v>1.04328</c:v>
                </c:pt>
                <c:pt idx="50653" formatCode="General">
                  <c:v>1.0432899999999998</c:v>
                </c:pt>
                <c:pt idx="50654" formatCode="General">
                  <c:v>1.0433199999999998</c:v>
                </c:pt>
                <c:pt idx="50655" formatCode="General">
                  <c:v>1.043339999999999</c:v>
                </c:pt>
                <c:pt idx="50656" formatCode="General">
                  <c:v>1.0433599999999998</c:v>
                </c:pt>
                <c:pt idx="50657" formatCode="General">
                  <c:v>1.04338</c:v>
                </c:pt>
                <c:pt idx="50658" formatCode="General">
                  <c:v>1.0433999999999992</c:v>
                </c:pt>
                <c:pt idx="50659" formatCode="General">
                  <c:v>1.0434199999999998</c:v>
                </c:pt>
                <c:pt idx="50660" formatCode="General">
                  <c:v>1.043439999999999</c:v>
                </c:pt>
                <c:pt idx="50661" formatCode="General">
                  <c:v>1.0434599999999998</c:v>
                </c:pt>
                <c:pt idx="50662" formatCode="General">
                  <c:v>1.04348</c:v>
                </c:pt>
                <c:pt idx="50663" formatCode="General">
                  <c:v>1.043509999999999</c:v>
                </c:pt>
                <c:pt idx="50664" formatCode="General">
                  <c:v>1.0435299999999992</c:v>
                </c:pt>
                <c:pt idx="50665" formatCode="General">
                  <c:v>1.043539999999999</c:v>
                </c:pt>
                <c:pt idx="50666" formatCode="General">
                  <c:v>1.0435699999999992</c:v>
                </c:pt>
                <c:pt idx="50667" formatCode="General">
                  <c:v>1.0435899999999998</c:v>
                </c:pt>
                <c:pt idx="50668" formatCode="General">
                  <c:v>1.043609999999999</c:v>
                </c:pt>
                <c:pt idx="50669" formatCode="General">
                  <c:v>1.0436199999999998</c:v>
                </c:pt>
                <c:pt idx="50670" formatCode="General">
                  <c:v>1.04365</c:v>
                </c:pt>
                <c:pt idx="50671" formatCode="General">
                  <c:v>1.0436699999999992</c:v>
                </c:pt>
                <c:pt idx="50672" formatCode="General">
                  <c:v>1.0436899999999998</c:v>
                </c:pt>
                <c:pt idx="50673" formatCode="General">
                  <c:v>1.043709999999999</c:v>
                </c:pt>
                <c:pt idx="50674" formatCode="General">
                  <c:v>1.0437299999999992</c:v>
                </c:pt>
                <c:pt idx="50675" formatCode="General">
                  <c:v>1.04375</c:v>
                </c:pt>
                <c:pt idx="50676" formatCode="General">
                  <c:v>1.0437699999999992</c:v>
                </c:pt>
                <c:pt idx="50677" formatCode="General">
                  <c:v>1.0437899999999998</c:v>
                </c:pt>
                <c:pt idx="50678" formatCode="General">
                  <c:v>1.043809999999999</c:v>
                </c:pt>
                <c:pt idx="50679" formatCode="General">
                  <c:v>1.0438399999999992</c:v>
                </c:pt>
                <c:pt idx="50680" formatCode="General">
                  <c:v>1.0438599999999998</c:v>
                </c:pt>
                <c:pt idx="50681" formatCode="General">
                  <c:v>1.0438699999999992</c:v>
                </c:pt>
                <c:pt idx="50682" formatCode="General">
                  <c:v>1.0438999999999992</c:v>
                </c:pt>
                <c:pt idx="50683" formatCode="General">
                  <c:v>1.0439199999999991</c:v>
                </c:pt>
                <c:pt idx="50684" formatCode="General">
                  <c:v>1.0439299999999991</c:v>
                </c:pt>
                <c:pt idx="50685" formatCode="General">
                  <c:v>1.0439599999999998</c:v>
                </c:pt>
                <c:pt idx="50686" formatCode="General">
                  <c:v>1.043979999999999</c:v>
                </c:pt>
                <c:pt idx="50687" formatCode="General">
                  <c:v>1.044</c:v>
                </c:pt>
                <c:pt idx="50688" formatCode="General">
                  <c:v>1.0440199999999999</c:v>
                </c:pt>
                <c:pt idx="50689" formatCode="General">
                  <c:v>1.0440400000000001</c:v>
                </c:pt>
                <c:pt idx="50690" formatCode="General">
                  <c:v>1.04406</c:v>
                </c:pt>
                <c:pt idx="50691" formatCode="General">
                  <c:v>1.0440799999999999</c:v>
                </c:pt>
                <c:pt idx="50692" formatCode="General">
                  <c:v>1.0441</c:v>
                </c:pt>
                <c:pt idx="50693" formatCode="General">
                  <c:v>1.0441199999999999</c:v>
                </c:pt>
                <c:pt idx="50694" formatCode="General">
                  <c:v>1.0441400000000001</c:v>
                </c:pt>
                <c:pt idx="50695" formatCode="General">
                  <c:v>1.04417</c:v>
                </c:pt>
                <c:pt idx="50696" formatCode="General">
                  <c:v>1.0441800000000001</c:v>
                </c:pt>
                <c:pt idx="50697" formatCode="General">
                  <c:v>1.0442</c:v>
                </c:pt>
                <c:pt idx="50698" formatCode="General">
                  <c:v>1.0442199999999999</c:v>
                </c:pt>
                <c:pt idx="50699" formatCode="General">
                  <c:v>1.0442499999999999</c:v>
                </c:pt>
                <c:pt idx="50700" formatCode="General">
                  <c:v>1.04426</c:v>
                </c:pt>
                <c:pt idx="50701" formatCode="General">
                  <c:v>1.0442800000000001</c:v>
                </c:pt>
                <c:pt idx="50702" formatCode="General">
                  <c:v>1.0443100000000001</c:v>
                </c:pt>
                <c:pt idx="50703" formatCode="General">
                  <c:v>1.04433</c:v>
                </c:pt>
                <c:pt idx="50704" formatCode="General">
                  <c:v>1.0443499999999999</c:v>
                </c:pt>
                <c:pt idx="50705" formatCode="General">
                  <c:v>1.04437</c:v>
                </c:pt>
                <c:pt idx="50706" formatCode="General">
                  <c:v>1.0443899999999999</c:v>
                </c:pt>
                <c:pt idx="50707" formatCode="General">
                  <c:v>1.0444100000000001</c:v>
                </c:pt>
                <c:pt idx="50708" formatCode="General">
                  <c:v>1.04443</c:v>
                </c:pt>
                <c:pt idx="50709" formatCode="General">
                  <c:v>1.0444500000000001</c:v>
                </c:pt>
                <c:pt idx="50710" formatCode="General">
                  <c:v>1.04447</c:v>
                </c:pt>
                <c:pt idx="50711" formatCode="General">
                  <c:v>1.0444899999999999</c:v>
                </c:pt>
                <c:pt idx="50712" formatCode="General">
                  <c:v>1.04451</c:v>
                </c:pt>
                <c:pt idx="50713" formatCode="General">
                  <c:v>1.04453</c:v>
                </c:pt>
                <c:pt idx="50714" formatCode="General">
                  <c:v>1.0445599999999999</c:v>
                </c:pt>
                <c:pt idx="50715" formatCode="General">
                  <c:v>1.0445800000000001</c:v>
                </c:pt>
                <c:pt idx="50716" formatCode="General">
                  <c:v>1.0445899999999999</c:v>
                </c:pt>
                <c:pt idx="50717" formatCode="General">
                  <c:v>1.0446199999999999</c:v>
                </c:pt>
                <c:pt idx="50718" formatCode="General">
                  <c:v>1.04464</c:v>
                </c:pt>
                <c:pt idx="50719" formatCode="General">
                  <c:v>1.0446599999999999</c:v>
                </c:pt>
                <c:pt idx="50720" formatCode="General">
                  <c:v>1.04467</c:v>
                </c:pt>
                <c:pt idx="50721" formatCode="General">
                  <c:v>1.0447</c:v>
                </c:pt>
                <c:pt idx="50722" formatCode="General">
                  <c:v>1.0447199999999999</c:v>
                </c:pt>
                <c:pt idx="50723" formatCode="General">
                  <c:v>1.04474</c:v>
                </c:pt>
                <c:pt idx="50724" formatCode="General">
                  <c:v>1.0447599999999999</c:v>
                </c:pt>
                <c:pt idx="50725" formatCode="General">
                  <c:v>1.04478</c:v>
                </c:pt>
                <c:pt idx="50726" formatCode="General">
                  <c:v>1.0448</c:v>
                </c:pt>
                <c:pt idx="50727" formatCode="General">
                  <c:v>1.0448199999999999</c:v>
                </c:pt>
                <c:pt idx="50728" formatCode="General">
                  <c:v>1.04484</c:v>
                </c:pt>
                <c:pt idx="50729" formatCode="General">
                  <c:v>1.0448599999999999</c:v>
                </c:pt>
                <c:pt idx="50730" formatCode="General">
                  <c:v>1.0448899999999999</c:v>
                </c:pt>
                <c:pt idx="50731" formatCode="General">
                  <c:v>1.04491</c:v>
                </c:pt>
                <c:pt idx="50732" formatCode="General">
                  <c:v>1.0449199999999998</c:v>
                </c:pt>
                <c:pt idx="50733" formatCode="General">
                  <c:v>1.04495</c:v>
                </c:pt>
                <c:pt idx="50734" formatCode="General">
                  <c:v>1.04497</c:v>
                </c:pt>
                <c:pt idx="50735" formatCode="General">
                  <c:v>1.0449899999999999</c:v>
                </c:pt>
                <c:pt idx="50736" formatCode="General">
                  <c:v>1.044999999999999</c:v>
                </c:pt>
                <c:pt idx="50737" formatCode="General">
                  <c:v>1.045029999999999</c:v>
                </c:pt>
                <c:pt idx="50738" formatCode="General">
                  <c:v>1.04505</c:v>
                </c:pt>
                <c:pt idx="50739" formatCode="General">
                  <c:v>1.0450699999999991</c:v>
                </c:pt>
                <c:pt idx="50740" formatCode="General">
                  <c:v>1.0450899999999999</c:v>
                </c:pt>
                <c:pt idx="50741" formatCode="General">
                  <c:v>1.04511</c:v>
                </c:pt>
                <c:pt idx="50742" formatCode="General">
                  <c:v>1.045129999999999</c:v>
                </c:pt>
                <c:pt idx="50743" formatCode="General">
                  <c:v>1.04515</c:v>
                </c:pt>
                <c:pt idx="50744" formatCode="General">
                  <c:v>1.045169999999999</c:v>
                </c:pt>
                <c:pt idx="50745" formatCode="General">
                  <c:v>1.0451899999999998</c:v>
                </c:pt>
                <c:pt idx="50746" formatCode="General">
                  <c:v>1.0452199999999998</c:v>
                </c:pt>
                <c:pt idx="50747" formatCode="General">
                  <c:v>1.0452299999999992</c:v>
                </c:pt>
                <c:pt idx="50748" formatCode="General">
                  <c:v>1.04525</c:v>
                </c:pt>
                <c:pt idx="50749" formatCode="General">
                  <c:v>1.045269999999999</c:v>
                </c:pt>
                <c:pt idx="50750" formatCode="General">
                  <c:v>1.045299999999999</c:v>
                </c:pt>
                <c:pt idx="50751" formatCode="General">
                  <c:v>1.04531</c:v>
                </c:pt>
                <c:pt idx="50752" formatCode="General">
                  <c:v>1.045339999999999</c:v>
                </c:pt>
                <c:pt idx="50753" formatCode="General">
                  <c:v>1.0453599999999998</c:v>
                </c:pt>
                <c:pt idx="50754" formatCode="General">
                  <c:v>1.04538</c:v>
                </c:pt>
                <c:pt idx="50755" formatCode="General">
                  <c:v>1.0453999999999992</c:v>
                </c:pt>
                <c:pt idx="50756" formatCode="General">
                  <c:v>1.0454199999999998</c:v>
                </c:pt>
                <c:pt idx="50757" formatCode="General">
                  <c:v>1.045439999999999</c:v>
                </c:pt>
                <c:pt idx="50758" formatCode="General">
                  <c:v>1.0454599999999998</c:v>
                </c:pt>
                <c:pt idx="50759" formatCode="General">
                  <c:v>1.04548</c:v>
                </c:pt>
                <c:pt idx="50760" formatCode="General">
                  <c:v>1.0454999999999992</c:v>
                </c:pt>
                <c:pt idx="50761" formatCode="General">
                  <c:v>1.0455199999999998</c:v>
                </c:pt>
                <c:pt idx="50762" formatCode="General">
                  <c:v>1.045539999999999</c:v>
                </c:pt>
                <c:pt idx="50763" formatCode="General">
                  <c:v>1.0455599999999998</c:v>
                </c:pt>
                <c:pt idx="50764" formatCode="General">
                  <c:v>1.04558</c:v>
                </c:pt>
                <c:pt idx="50765" formatCode="General">
                  <c:v>1.0455999999999992</c:v>
                </c:pt>
                <c:pt idx="50766" formatCode="General">
                  <c:v>1.0456299999999992</c:v>
                </c:pt>
                <c:pt idx="50767" formatCode="General">
                  <c:v>1.045639999999999</c:v>
                </c:pt>
                <c:pt idx="50768" formatCode="General">
                  <c:v>1.0456699999999992</c:v>
                </c:pt>
                <c:pt idx="50769" formatCode="General">
                  <c:v>1.0456899999999998</c:v>
                </c:pt>
                <c:pt idx="50770" formatCode="General">
                  <c:v>1.045709999999999</c:v>
                </c:pt>
                <c:pt idx="50771" formatCode="General">
                  <c:v>1.0457199999999998</c:v>
                </c:pt>
                <c:pt idx="50772" formatCode="General">
                  <c:v>1.04575</c:v>
                </c:pt>
                <c:pt idx="50773" formatCode="General">
                  <c:v>1.0457699999999992</c:v>
                </c:pt>
                <c:pt idx="50774" formatCode="General">
                  <c:v>1.0457899999999998</c:v>
                </c:pt>
                <c:pt idx="50775" formatCode="General">
                  <c:v>1.045809999999999</c:v>
                </c:pt>
                <c:pt idx="50776" formatCode="General">
                  <c:v>1.0458299999999991</c:v>
                </c:pt>
                <c:pt idx="50777" formatCode="General">
                  <c:v>1.0458499999999991</c:v>
                </c:pt>
                <c:pt idx="50778" formatCode="General">
                  <c:v>1.045879999999999</c:v>
                </c:pt>
                <c:pt idx="50779" formatCode="General">
                  <c:v>1.0458899999999998</c:v>
                </c:pt>
                <c:pt idx="50780" formatCode="General">
                  <c:v>1.045909999999999</c:v>
                </c:pt>
                <c:pt idx="50781" formatCode="General">
                  <c:v>1.0459399999999992</c:v>
                </c:pt>
                <c:pt idx="50782" formatCode="General">
                  <c:v>1.0459599999999998</c:v>
                </c:pt>
                <c:pt idx="50783" formatCode="General">
                  <c:v>1.0459699999999992</c:v>
                </c:pt>
                <c:pt idx="50784" formatCode="General">
                  <c:v>1.0459899999999998</c:v>
                </c:pt>
                <c:pt idx="50785" formatCode="General">
                  <c:v>1.0460199999999999</c:v>
                </c:pt>
                <c:pt idx="50786" formatCode="General">
                  <c:v>1.0460400000000001</c:v>
                </c:pt>
                <c:pt idx="50787" formatCode="General">
                  <c:v>1.0460499999999999</c:v>
                </c:pt>
                <c:pt idx="50788" formatCode="General">
                  <c:v>1.0460799999999999</c:v>
                </c:pt>
                <c:pt idx="50789" formatCode="General">
                  <c:v>1.0461</c:v>
                </c:pt>
                <c:pt idx="50790" formatCode="General">
                  <c:v>1.0461199999999999</c:v>
                </c:pt>
                <c:pt idx="50791" formatCode="General">
                  <c:v>1.0461400000000001</c:v>
                </c:pt>
                <c:pt idx="50792" formatCode="General">
                  <c:v>1.04616</c:v>
                </c:pt>
                <c:pt idx="50793" formatCode="General">
                  <c:v>1.0461800000000001</c:v>
                </c:pt>
                <c:pt idx="50794" formatCode="General">
                  <c:v>1.0462</c:v>
                </c:pt>
                <c:pt idx="50795" formatCode="General">
                  <c:v>1.0462199999999999</c:v>
                </c:pt>
                <c:pt idx="50796" formatCode="General">
                  <c:v>1.0462400000000001</c:v>
                </c:pt>
                <c:pt idx="50797" formatCode="General">
                  <c:v>1.04627</c:v>
                </c:pt>
                <c:pt idx="50798" formatCode="General">
                  <c:v>1.0462899999999999</c:v>
                </c:pt>
                <c:pt idx="50799" formatCode="General">
                  <c:v>1.0463</c:v>
                </c:pt>
                <c:pt idx="50800" formatCode="General">
                  <c:v>1.0463199999999999</c:v>
                </c:pt>
                <c:pt idx="50801" formatCode="General">
                  <c:v>1.0463499999999999</c:v>
                </c:pt>
                <c:pt idx="50802" formatCode="General">
                  <c:v>1.04637</c:v>
                </c:pt>
                <c:pt idx="50803" formatCode="General">
                  <c:v>1.0463899999999999</c:v>
                </c:pt>
                <c:pt idx="50804" formatCode="General">
                  <c:v>1.0464100000000001</c:v>
                </c:pt>
                <c:pt idx="50805" formatCode="General">
                  <c:v>1.04643</c:v>
                </c:pt>
                <c:pt idx="50806" formatCode="General">
                  <c:v>1.0464500000000001</c:v>
                </c:pt>
                <c:pt idx="50807" formatCode="General">
                  <c:v>1.04647</c:v>
                </c:pt>
                <c:pt idx="50808" formatCode="General">
                  <c:v>1.0464899999999999</c:v>
                </c:pt>
                <c:pt idx="50809" formatCode="General">
                  <c:v>1.0465100000000001</c:v>
                </c:pt>
                <c:pt idx="50810" formatCode="General">
                  <c:v>1.04654</c:v>
                </c:pt>
                <c:pt idx="50811" formatCode="General">
                  <c:v>1.0465500000000001</c:v>
                </c:pt>
                <c:pt idx="50812" formatCode="General">
                  <c:v>1.04657</c:v>
                </c:pt>
                <c:pt idx="50813" formatCode="General">
                  <c:v>1.0465899999999999</c:v>
                </c:pt>
                <c:pt idx="50814" formatCode="General">
                  <c:v>1.0466199999999999</c:v>
                </c:pt>
                <c:pt idx="50815" formatCode="General">
                  <c:v>1.0466299999999991</c:v>
                </c:pt>
                <c:pt idx="50816" formatCode="General">
                  <c:v>1.0466500000000001</c:v>
                </c:pt>
                <c:pt idx="50817" formatCode="General">
                  <c:v>1.0466800000000001</c:v>
                </c:pt>
                <c:pt idx="50818" formatCode="General">
                  <c:v>1.0466899999999999</c:v>
                </c:pt>
                <c:pt idx="50819" formatCode="General">
                  <c:v>1.0467199999999999</c:v>
                </c:pt>
                <c:pt idx="50820" formatCode="General">
                  <c:v>1.04674</c:v>
                </c:pt>
                <c:pt idx="50821" formatCode="General">
                  <c:v>1.0467599999999999</c:v>
                </c:pt>
                <c:pt idx="50822" formatCode="General">
                  <c:v>1.04677</c:v>
                </c:pt>
                <c:pt idx="50823" formatCode="General">
                  <c:v>1.0468</c:v>
                </c:pt>
                <c:pt idx="50824" formatCode="General">
                  <c:v>1.0468199999999999</c:v>
                </c:pt>
                <c:pt idx="50825" formatCode="General">
                  <c:v>1.04684</c:v>
                </c:pt>
                <c:pt idx="50826" formatCode="General">
                  <c:v>1.0468599999999999</c:v>
                </c:pt>
                <c:pt idx="50827" formatCode="General">
                  <c:v>1.04688</c:v>
                </c:pt>
                <c:pt idx="50828" formatCode="General">
                  <c:v>1.0468999999999991</c:v>
                </c:pt>
                <c:pt idx="50829" formatCode="General">
                  <c:v>1.046929999999999</c:v>
                </c:pt>
                <c:pt idx="50830" formatCode="General">
                  <c:v>1.04694</c:v>
                </c:pt>
                <c:pt idx="50831" formatCode="General">
                  <c:v>1.0469599999999999</c:v>
                </c:pt>
                <c:pt idx="50832" formatCode="General">
                  <c:v>1.0469899999999999</c:v>
                </c:pt>
                <c:pt idx="50833" formatCode="General">
                  <c:v>1.04701</c:v>
                </c:pt>
                <c:pt idx="50834" formatCode="General">
                  <c:v>1.0470199999999998</c:v>
                </c:pt>
                <c:pt idx="50835" formatCode="General">
                  <c:v>1.04704</c:v>
                </c:pt>
                <c:pt idx="50836" formatCode="General">
                  <c:v>1.0470699999999991</c:v>
                </c:pt>
                <c:pt idx="50837" formatCode="General">
                  <c:v>1.0470899999999999</c:v>
                </c:pt>
                <c:pt idx="50838" formatCode="General">
                  <c:v>1.047099999999999</c:v>
                </c:pt>
                <c:pt idx="50839" formatCode="General">
                  <c:v>1.047129999999999</c:v>
                </c:pt>
                <c:pt idx="50840" formatCode="General">
                  <c:v>1.04715</c:v>
                </c:pt>
                <c:pt idx="50841" formatCode="General">
                  <c:v>1.047169999999999</c:v>
                </c:pt>
                <c:pt idx="50842" formatCode="General">
                  <c:v>1.0471899999999998</c:v>
                </c:pt>
                <c:pt idx="50843" formatCode="General">
                  <c:v>1.04721</c:v>
                </c:pt>
                <c:pt idx="50844" formatCode="General">
                  <c:v>1.0472299999999992</c:v>
                </c:pt>
                <c:pt idx="50845" formatCode="General">
                  <c:v>1.04725</c:v>
                </c:pt>
                <c:pt idx="50846" formatCode="General">
                  <c:v>1.047269999999999</c:v>
                </c:pt>
                <c:pt idx="50847" formatCode="General">
                  <c:v>1.0472899999999998</c:v>
                </c:pt>
                <c:pt idx="50848" formatCode="General">
                  <c:v>1.0473199999999998</c:v>
                </c:pt>
                <c:pt idx="50849" formatCode="General">
                  <c:v>1.047339999999999</c:v>
                </c:pt>
                <c:pt idx="50850" formatCode="General">
                  <c:v>1.04735</c:v>
                </c:pt>
                <c:pt idx="50851" formatCode="General">
                  <c:v>1.04738</c:v>
                </c:pt>
                <c:pt idx="50852" formatCode="General">
                  <c:v>1.0473999999999992</c:v>
                </c:pt>
                <c:pt idx="50853" formatCode="General">
                  <c:v>1.0474199999999998</c:v>
                </c:pt>
                <c:pt idx="50854" formatCode="General">
                  <c:v>1.047439999999999</c:v>
                </c:pt>
                <c:pt idx="50855" formatCode="General">
                  <c:v>1.0474599999999998</c:v>
                </c:pt>
                <c:pt idx="50856" formatCode="General">
                  <c:v>1.04748</c:v>
                </c:pt>
                <c:pt idx="50857" formatCode="General">
                  <c:v>1.0474999999999992</c:v>
                </c:pt>
                <c:pt idx="50858" formatCode="General">
                  <c:v>1.0475199999999998</c:v>
                </c:pt>
                <c:pt idx="50859" formatCode="General">
                  <c:v>1.047539999999999</c:v>
                </c:pt>
                <c:pt idx="50860" formatCode="General">
                  <c:v>1.0475599999999998</c:v>
                </c:pt>
                <c:pt idx="50861" formatCode="General">
                  <c:v>1.0475899999999998</c:v>
                </c:pt>
                <c:pt idx="50862" formatCode="General">
                  <c:v>1.0475999999999992</c:v>
                </c:pt>
                <c:pt idx="50863" formatCode="General">
                  <c:v>1.0476199999999998</c:v>
                </c:pt>
                <c:pt idx="50864" formatCode="General">
                  <c:v>1.047639999999999</c:v>
                </c:pt>
                <c:pt idx="50865" formatCode="General">
                  <c:v>1.0476699999999992</c:v>
                </c:pt>
                <c:pt idx="50866" formatCode="General">
                  <c:v>1.0476799999999991</c:v>
                </c:pt>
                <c:pt idx="50867" formatCode="General">
                  <c:v>1.0476999999999992</c:v>
                </c:pt>
                <c:pt idx="50868" formatCode="General">
                  <c:v>1.0477299999999992</c:v>
                </c:pt>
                <c:pt idx="50869" formatCode="General">
                  <c:v>1.04775</c:v>
                </c:pt>
                <c:pt idx="50870" formatCode="General">
                  <c:v>1.0477699999999992</c:v>
                </c:pt>
                <c:pt idx="50871" formatCode="General">
                  <c:v>1.0477899999999998</c:v>
                </c:pt>
                <c:pt idx="50872" formatCode="General">
                  <c:v>1.047809999999999</c:v>
                </c:pt>
                <c:pt idx="50873" formatCode="General">
                  <c:v>1.0478299999999992</c:v>
                </c:pt>
                <c:pt idx="50874" formatCode="General">
                  <c:v>1.0478499999999991</c:v>
                </c:pt>
                <c:pt idx="50875" formatCode="General">
                  <c:v>1.0478699999999992</c:v>
                </c:pt>
                <c:pt idx="50876" formatCode="General">
                  <c:v>1.0478899999999998</c:v>
                </c:pt>
                <c:pt idx="50877" formatCode="General">
                  <c:v>1.047909999999999</c:v>
                </c:pt>
                <c:pt idx="50878" formatCode="General">
                  <c:v>1.0479299999999991</c:v>
                </c:pt>
                <c:pt idx="50879" formatCode="General">
                  <c:v>1.047949999999999</c:v>
                </c:pt>
                <c:pt idx="50880" formatCode="General">
                  <c:v>1.047979999999999</c:v>
                </c:pt>
                <c:pt idx="50881" formatCode="General">
                  <c:v>1.0479899999999998</c:v>
                </c:pt>
                <c:pt idx="50882" formatCode="General">
                  <c:v>1.0480100000000001</c:v>
                </c:pt>
                <c:pt idx="50883" formatCode="General">
                  <c:v>1.0480400000000001</c:v>
                </c:pt>
                <c:pt idx="50884" formatCode="General">
                  <c:v>1.04806</c:v>
                </c:pt>
                <c:pt idx="50885" formatCode="General">
                  <c:v>1.0480700000000001</c:v>
                </c:pt>
                <c:pt idx="50886" formatCode="General">
                  <c:v>1.04809</c:v>
                </c:pt>
                <c:pt idx="50887" formatCode="General">
                  <c:v>1.0481199999999999</c:v>
                </c:pt>
                <c:pt idx="50888" formatCode="General">
                  <c:v>1.0481400000000001</c:v>
                </c:pt>
                <c:pt idx="50889" formatCode="General">
                  <c:v>1.0481499999999999</c:v>
                </c:pt>
                <c:pt idx="50890" formatCode="General">
                  <c:v>1.0481799999999999</c:v>
                </c:pt>
                <c:pt idx="50891" formatCode="General">
                  <c:v>1.0482</c:v>
                </c:pt>
                <c:pt idx="50892" formatCode="General">
                  <c:v>1.0482199999999999</c:v>
                </c:pt>
                <c:pt idx="50893" formatCode="General">
                  <c:v>1.0482400000000001</c:v>
                </c:pt>
                <c:pt idx="50894" formatCode="General">
                  <c:v>1.04826</c:v>
                </c:pt>
                <c:pt idx="50895" formatCode="General">
                  <c:v>1.0482800000000001</c:v>
                </c:pt>
                <c:pt idx="50896" formatCode="General">
                  <c:v>1.0483100000000001</c:v>
                </c:pt>
                <c:pt idx="50897" formatCode="General">
                  <c:v>1.0483199999999999</c:v>
                </c:pt>
                <c:pt idx="50898" formatCode="General">
                  <c:v>1.04834</c:v>
                </c:pt>
                <c:pt idx="50899" formatCode="General">
                  <c:v>1.04836</c:v>
                </c:pt>
                <c:pt idx="50900" formatCode="General">
                  <c:v>1.0483899999999999</c:v>
                </c:pt>
                <c:pt idx="50901" formatCode="General">
                  <c:v>1.0484</c:v>
                </c:pt>
                <c:pt idx="50902" formatCode="General">
                  <c:v>1.04843</c:v>
                </c:pt>
                <c:pt idx="50903" formatCode="General">
                  <c:v>1.0484500000000001</c:v>
                </c:pt>
                <c:pt idx="50904" formatCode="General">
                  <c:v>1.04847</c:v>
                </c:pt>
                <c:pt idx="50905" formatCode="General">
                  <c:v>1.0484899999999999</c:v>
                </c:pt>
                <c:pt idx="50906" formatCode="General">
                  <c:v>1.0485100000000001</c:v>
                </c:pt>
                <c:pt idx="50907" formatCode="General">
                  <c:v>1.04853</c:v>
                </c:pt>
                <c:pt idx="50908" formatCode="General">
                  <c:v>1.0485500000000001</c:v>
                </c:pt>
                <c:pt idx="50909" formatCode="General">
                  <c:v>1.04857</c:v>
                </c:pt>
                <c:pt idx="50910" formatCode="General">
                  <c:v>1.0485899999999999</c:v>
                </c:pt>
                <c:pt idx="50911" formatCode="General">
                  <c:v>1.04861</c:v>
                </c:pt>
                <c:pt idx="50912" formatCode="General">
                  <c:v>1.04864</c:v>
                </c:pt>
                <c:pt idx="50913" formatCode="General">
                  <c:v>1.0486500000000001</c:v>
                </c:pt>
                <c:pt idx="50914" formatCode="General">
                  <c:v>1.04867</c:v>
                </c:pt>
                <c:pt idx="50915" formatCode="General">
                  <c:v>1.0486899999999999</c:v>
                </c:pt>
                <c:pt idx="50916" formatCode="General">
                  <c:v>1.0487199999999999</c:v>
                </c:pt>
                <c:pt idx="50917" formatCode="General">
                  <c:v>1.0487299999999991</c:v>
                </c:pt>
                <c:pt idx="50918" formatCode="General">
                  <c:v>1.0487500000000001</c:v>
                </c:pt>
                <c:pt idx="50919" formatCode="General">
                  <c:v>1.04878</c:v>
                </c:pt>
                <c:pt idx="50920" formatCode="General">
                  <c:v>1.0488</c:v>
                </c:pt>
                <c:pt idx="50921" formatCode="General">
                  <c:v>1.0488199999999999</c:v>
                </c:pt>
                <c:pt idx="50922" formatCode="General">
                  <c:v>1.04884</c:v>
                </c:pt>
                <c:pt idx="50923" formatCode="General">
                  <c:v>1.0488599999999999</c:v>
                </c:pt>
                <c:pt idx="50924" formatCode="General">
                  <c:v>1.04888</c:v>
                </c:pt>
                <c:pt idx="50925" formatCode="General">
                  <c:v>1.0488999999999991</c:v>
                </c:pt>
                <c:pt idx="50926" formatCode="General">
                  <c:v>1.0489199999999999</c:v>
                </c:pt>
                <c:pt idx="50927" formatCode="General">
                  <c:v>1.04894</c:v>
                </c:pt>
                <c:pt idx="50928" formatCode="General">
                  <c:v>1.0489599999999999</c:v>
                </c:pt>
                <c:pt idx="50929" formatCode="General">
                  <c:v>1.04898</c:v>
                </c:pt>
                <c:pt idx="50930" formatCode="General">
                  <c:v>1.048999999999999</c:v>
                </c:pt>
                <c:pt idx="50931" formatCode="General">
                  <c:v>1.049029999999999</c:v>
                </c:pt>
                <c:pt idx="50932" formatCode="General">
                  <c:v>1.04905</c:v>
                </c:pt>
                <c:pt idx="50933" formatCode="General">
                  <c:v>1.0490599999999999</c:v>
                </c:pt>
                <c:pt idx="50934" formatCode="General">
                  <c:v>1.0490899999999999</c:v>
                </c:pt>
                <c:pt idx="50935" formatCode="General">
                  <c:v>1.04911</c:v>
                </c:pt>
                <c:pt idx="50936" formatCode="General">
                  <c:v>1.049129999999999</c:v>
                </c:pt>
                <c:pt idx="50937" formatCode="General">
                  <c:v>1.04914</c:v>
                </c:pt>
                <c:pt idx="50938" formatCode="General">
                  <c:v>1.049169999999999</c:v>
                </c:pt>
                <c:pt idx="50939" formatCode="General">
                  <c:v>1.0491899999999998</c:v>
                </c:pt>
                <c:pt idx="50940" formatCode="General">
                  <c:v>1.04921</c:v>
                </c:pt>
                <c:pt idx="50941" formatCode="General">
                  <c:v>1.0492299999999992</c:v>
                </c:pt>
                <c:pt idx="50942" formatCode="General">
                  <c:v>1.04925</c:v>
                </c:pt>
                <c:pt idx="50943" formatCode="General">
                  <c:v>1.049269999999999</c:v>
                </c:pt>
                <c:pt idx="50944" formatCode="General">
                  <c:v>1.049299999999999</c:v>
                </c:pt>
                <c:pt idx="50945" formatCode="General">
                  <c:v>1.04931</c:v>
                </c:pt>
                <c:pt idx="50946" formatCode="General">
                  <c:v>1.0493299999999992</c:v>
                </c:pt>
                <c:pt idx="50947" formatCode="General">
                  <c:v>1.0493599999999998</c:v>
                </c:pt>
                <c:pt idx="50948" formatCode="General">
                  <c:v>1.04938</c:v>
                </c:pt>
                <c:pt idx="50949" formatCode="General">
                  <c:v>1.0493899999999998</c:v>
                </c:pt>
                <c:pt idx="50950" formatCode="General">
                  <c:v>1.04941</c:v>
                </c:pt>
                <c:pt idx="50951" formatCode="General">
                  <c:v>1.049439999999999</c:v>
                </c:pt>
                <c:pt idx="50952" formatCode="General">
                  <c:v>1.04945</c:v>
                </c:pt>
                <c:pt idx="50953" formatCode="General">
                  <c:v>1.049469999999999</c:v>
                </c:pt>
                <c:pt idx="50954" formatCode="General">
                  <c:v>1.0494999999999992</c:v>
                </c:pt>
                <c:pt idx="50955" formatCode="General">
                  <c:v>1.0495199999999998</c:v>
                </c:pt>
                <c:pt idx="50956" formatCode="General">
                  <c:v>1.049539999999999</c:v>
                </c:pt>
                <c:pt idx="50957" formatCode="General">
                  <c:v>1.0495599999999998</c:v>
                </c:pt>
                <c:pt idx="50958" formatCode="General">
                  <c:v>1.04958</c:v>
                </c:pt>
                <c:pt idx="50959" formatCode="General">
                  <c:v>1.0495999999999992</c:v>
                </c:pt>
                <c:pt idx="50960" formatCode="General">
                  <c:v>1.0496199999999998</c:v>
                </c:pt>
                <c:pt idx="50961" formatCode="General">
                  <c:v>1.049639999999999</c:v>
                </c:pt>
                <c:pt idx="50962" formatCode="General">
                  <c:v>1.0496599999999998</c:v>
                </c:pt>
                <c:pt idx="50963" formatCode="General">
                  <c:v>1.0496899999999998</c:v>
                </c:pt>
                <c:pt idx="50964" formatCode="General">
                  <c:v>1.0496999999999992</c:v>
                </c:pt>
                <c:pt idx="50965" formatCode="General">
                  <c:v>1.0497199999999998</c:v>
                </c:pt>
                <c:pt idx="50966" formatCode="General">
                  <c:v>1.049739999999999</c:v>
                </c:pt>
                <c:pt idx="50967" formatCode="General">
                  <c:v>1.0497699999999992</c:v>
                </c:pt>
                <c:pt idx="50968" formatCode="General">
                  <c:v>1.049779999999999</c:v>
                </c:pt>
                <c:pt idx="50969" formatCode="General">
                  <c:v>1.049809999999999</c:v>
                </c:pt>
                <c:pt idx="50970" formatCode="General">
                  <c:v>1.0498299999999992</c:v>
                </c:pt>
                <c:pt idx="50971" formatCode="General">
                  <c:v>1.0498499999999991</c:v>
                </c:pt>
                <c:pt idx="50972" formatCode="General">
                  <c:v>1.0498699999999992</c:v>
                </c:pt>
                <c:pt idx="50973" formatCode="General">
                  <c:v>1.0498899999999998</c:v>
                </c:pt>
                <c:pt idx="50974" formatCode="General">
                  <c:v>1.049909999999999</c:v>
                </c:pt>
                <c:pt idx="50975" formatCode="General">
                  <c:v>1.0499299999999991</c:v>
                </c:pt>
                <c:pt idx="50976" formatCode="General">
                  <c:v>1.0499499999999991</c:v>
                </c:pt>
                <c:pt idx="50977" formatCode="General">
                  <c:v>1.0499699999999992</c:v>
                </c:pt>
                <c:pt idx="50978" formatCode="General">
                  <c:v>1.0499899999999998</c:v>
                </c:pt>
                <c:pt idx="50979" formatCode="General">
                  <c:v>1.0500100000000001</c:v>
                </c:pt>
                <c:pt idx="50980" formatCode="General">
                  <c:v>1.05003</c:v>
                </c:pt>
                <c:pt idx="50981" formatCode="General">
                  <c:v>1.0500499999999999</c:v>
                </c:pt>
                <c:pt idx="50982" formatCode="General">
                  <c:v>1.0500700000000001</c:v>
                </c:pt>
                <c:pt idx="50983" formatCode="General">
                  <c:v>1.0501</c:v>
                </c:pt>
                <c:pt idx="50984" formatCode="General">
                  <c:v>1.0501100000000001</c:v>
                </c:pt>
                <c:pt idx="50985" formatCode="General">
                  <c:v>1.0501400000000001</c:v>
                </c:pt>
                <c:pt idx="50986" formatCode="General">
                  <c:v>1.05016</c:v>
                </c:pt>
                <c:pt idx="50987" formatCode="General">
                  <c:v>1.0501799999999999</c:v>
                </c:pt>
                <c:pt idx="50988" formatCode="General">
                  <c:v>1.05019</c:v>
                </c:pt>
                <c:pt idx="50989" formatCode="General">
                  <c:v>1.0502199999999999</c:v>
                </c:pt>
                <c:pt idx="50990" formatCode="General">
                  <c:v>1.0502400000000001</c:v>
                </c:pt>
                <c:pt idx="50991" formatCode="General">
                  <c:v>1.05026</c:v>
                </c:pt>
                <c:pt idx="50992" formatCode="General">
                  <c:v>1.0502800000000001</c:v>
                </c:pt>
                <c:pt idx="50993" formatCode="General">
                  <c:v>1.0503</c:v>
                </c:pt>
                <c:pt idx="50994" formatCode="General">
                  <c:v>1.0503199999999999</c:v>
                </c:pt>
                <c:pt idx="50995" formatCode="General">
                  <c:v>1.0503499999999999</c:v>
                </c:pt>
                <c:pt idx="50996" formatCode="General">
                  <c:v>1.05036</c:v>
                </c:pt>
                <c:pt idx="50997" formatCode="General">
                  <c:v>1.0503800000000001</c:v>
                </c:pt>
                <c:pt idx="50998" formatCode="General">
                  <c:v>1.0504100000000001</c:v>
                </c:pt>
                <c:pt idx="50999" formatCode="General">
                  <c:v>1.05043</c:v>
                </c:pt>
                <c:pt idx="51000" formatCode="General">
                  <c:v>1.05044</c:v>
                </c:pt>
                <c:pt idx="51001" formatCode="General">
                  <c:v>1.0504599999999999</c:v>
                </c:pt>
                <c:pt idx="51002" formatCode="General">
                  <c:v>1.0504899999999999</c:v>
                </c:pt>
                <c:pt idx="51003" formatCode="General">
                  <c:v>1.0505100000000001</c:v>
                </c:pt>
                <c:pt idx="51004" formatCode="General">
                  <c:v>1.0505199999999999</c:v>
                </c:pt>
                <c:pt idx="51005" formatCode="General">
                  <c:v>1.0505500000000001</c:v>
                </c:pt>
                <c:pt idx="51006" formatCode="General">
                  <c:v>1.05057</c:v>
                </c:pt>
                <c:pt idx="51007" formatCode="General">
                  <c:v>1.0505899999999999</c:v>
                </c:pt>
                <c:pt idx="51008" formatCode="General">
                  <c:v>1.05061</c:v>
                </c:pt>
                <c:pt idx="51009" formatCode="General">
                  <c:v>1.05063</c:v>
                </c:pt>
                <c:pt idx="51010" formatCode="General">
                  <c:v>1.0506500000000001</c:v>
                </c:pt>
                <c:pt idx="51011" formatCode="General">
                  <c:v>1.05067</c:v>
                </c:pt>
                <c:pt idx="51012" formatCode="General">
                  <c:v>1.0506899999999999</c:v>
                </c:pt>
                <c:pt idx="51013" formatCode="General">
                  <c:v>1.05071</c:v>
                </c:pt>
                <c:pt idx="51014" formatCode="General">
                  <c:v>1.0507299999999991</c:v>
                </c:pt>
                <c:pt idx="51015" formatCode="General">
                  <c:v>1.0507500000000001</c:v>
                </c:pt>
                <c:pt idx="51016" formatCode="General">
                  <c:v>1.05077</c:v>
                </c:pt>
                <c:pt idx="51017" formatCode="General">
                  <c:v>1.0508</c:v>
                </c:pt>
                <c:pt idx="51018" formatCode="General">
                  <c:v>1.0508199999999999</c:v>
                </c:pt>
                <c:pt idx="51019" formatCode="General">
                  <c:v>1.050829999999999</c:v>
                </c:pt>
                <c:pt idx="51020" formatCode="General">
                  <c:v>1.0508599999999999</c:v>
                </c:pt>
                <c:pt idx="51021" formatCode="General">
                  <c:v>1.05088</c:v>
                </c:pt>
                <c:pt idx="51022" formatCode="General">
                  <c:v>1.0508999999999991</c:v>
                </c:pt>
                <c:pt idx="51023" formatCode="General">
                  <c:v>1.0509199999999999</c:v>
                </c:pt>
                <c:pt idx="51024" formatCode="General">
                  <c:v>1.05094</c:v>
                </c:pt>
                <c:pt idx="51025" formatCode="General">
                  <c:v>1.0509599999999999</c:v>
                </c:pt>
                <c:pt idx="51026" formatCode="General">
                  <c:v>1.05098</c:v>
                </c:pt>
                <c:pt idx="51027" formatCode="General">
                  <c:v>1.050999999999999</c:v>
                </c:pt>
                <c:pt idx="51028" formatCode="General">
                  <c:v>1.0510199999999998</c:v>
                </c:pt>
                <c:pt idx="51029" formatCode="General">
                  <c:v>1.05104</c:v>
                </c:pt>
                <c:pt idx="51030" formatCode="General">
                  <c:v>1.0510599999999999</c:v>
                </c:pt>
                <c:pt idx="51031" formatCode="General">
                  <c:v>1.05108</c:v>
                </c:pt>
                <c:pt idx="51032" formatCode="General">
                  <c:v>1.051099999999999</c:v>
                </c:pt>
                <c:pt idx="51033" formatCode="General">
                  <c:v>1.0511199999999998</c:v>
                </c:pt>
                <c:pt idx="51034" formatCode="General">
                  <c:v>1.05115</c:v>
                </c:pt>
                <c:pt idx="51035" formatCode="General">
                  <c:v>1.0511599999999999</c:v>
                </c:pt>
                <c:pt idx="51036" formatCode="General">
                  <c:v>1.0511899999999998</c:v>
                </c:pt>
                <c:pt idx="51037" formatCode="General">
                  <c:v>1.05121</c:v>
                </c:pt>
                <c:pt idx="51038" formatCode="General">
                  <c:v>1.0512299999999992</c:v>
                </c:pt>
                <c:pt idx="51039" formatCode="General">
                  <c:v>1.05124</c:v>
                </c:pt>
                <c:pt idx="51040" formatCode="General">
                  <c:v>1.051269999999999</c:v>
                </c:pt>
                <c:pt idx="51041" formatCode="General">
                  <c:v>1.0512899999999998</c:v>
                </c:pt>
                <c:pt idx="51042" formatCode="General">
                  <c:v>1.05131</c:v>
                </c:pt>
                <c:pt idx="51043" formatCode="General">
                  <c:v>1.0513299999999992</c:v>
                </c:pt>
                <c:pt idx="51044" formatCode="General">
                  <c:v>1.05135</c:v>
                </c:pt>
                <c:pt idx="51045" formatCode="General">
                  <c:v>1.051369999999999</c:v>
                </c:pt>
                <c:pt idx="51046" formatCode="General">
                  <c:v>1.051399999999999</c:v>
                </c:pt>
                <c:pt idx="51047" formatCode="General">
                  <c:v>1.05141</c:v>
                </c:pt>
                <c:pt idx="51048" formatCode="General">
                  <c:v>1.0514299999999992</c:v>
                </c:pt>
                <c:pt idx="51049" formatCode="General">
                  <c:v>1.0514599999999998</c:v>
                </c:pt>
                <c:pt idx="51050" formatCode="General">
                  <c:v>1.05148</c:v>
                </c:pt>
                <c:pt idx="51051" formatCode="General">
                  <c:v>1.0514899999999998</c:v>
                </c:pt>
                <c:pt idx="51052" formatCode="General">
                  <c:v>1.0515099999999991</c:v>
                </c:pt>
                <c:pt idx="51053" formatCode="General">
                  <c:v>1.051539999999999</c:v>
                </c:pt>
                <c:pt idx="51054" formatCode="General">
                  <c:v>1.0515599999999998</c:v>
                </c:pt>
                <c:pt idx="51055" formatCode="General">
                  <c:v>1.051569999999999</c:v>
                </c:pt>
                <c:pt idx="51056" formatCode="General">
                  <c:v>1.0515999999999992</c:v>
                </c:pt>
                <c:pt idx="51057" formatCode="General">
                  <c:v>1.0516199999999998</c:v>
                </c:pt>
                <c:pt idx="51058" formatCode="General">
                  <c:v>1.051639999999999</c:v>
                </c:pt>
                <c:pt idx="51059" formatCode="General">
                  <c:v>1.0516599999999998</c:v>
                </c:pt>
                <c:pt idx="51060" formatCode="General">
                  <c:v>1.0516799999999991</c:v>
                </c:pt>
                <c:pt idx="51061" formatCode="General">
                  <c:v>1.0516999999999992</c:v>
                </c:pt>
                <c:pt idx="51062" formatCode="General">
                  <c:v>1.0517299999999992</c:v>
                </c:pt>
                <c:pt idx="51063" formatCode="General">
                  <c:v>1.051739999999999</c:v>
                </c:pt>
                <c:pt idx="51064" formatCode="General">
                  <c:v>1.0517599999999998</c:v>
                </c:pt>
                <c:pt idx="51065" formatCode="General">
                  <c:v>1.051779999999999</c:v>
                </c:pt>
                <c:pt idx="51066" formatCode="General">
                  <c:v>1.051809999999999</c:v>
                </c:pt>
                <c:pt idx="51067" formatCode="General">
                  <c:v>1.0518199999999998</c:v>
                </c:pt>
                <c:pt idx="51068" formatCode="General">
                  <c:v>1.05185</c:v>
                </c:pt>
                <c:pt idx="51069" formatCode="General">
                  <c:v>1.0518699999999992</c:v>
                </c:pt>
                <c:pt idx="51070" formatCode="General">
                  <c:v>1.0518899999999998</c:v>
                </c:pt>
                <c:pt idx="51071" formatCode="General">
                  <c:v>1.051909999999999</c:v>
                </c:pt>
                <c:pt idx="51072" formatCode="General">
                  <c:v>1.0519299999999991</c:v>
                </c:pt>
                <c:pt idx="51073" formatCode="General">
                  <c:v>1.0519499999999991</c:v>
                </c:pt>
                <c:pt idx="51074" formatCode="General">
                  <c:v>1.0519699999999992</c:v>
                </c:pt>
                <c:pt idx="51075" formatCode="General">
                  <c:v>1.0519899999999998</c:v>
                </c:pt>
                <c:pt idx="51076" formatCode="General">
                  <c:v>1.0520099999999999</c:v>
                </c:pt>
                <c:pt idx="51077" formatCode="General">
                  <c:v>1.05203</c:v>
                </c:pt>
                <c:pt idx="51078" formatCode="General">
                  <c:v>1.05206</c:v>
                </c:pt>
                <c:pt idx="51079" formatCode="General">
                  <c:v>1.0520700000000001</c:v>
                </c:pt>
                <c:pt idx="51080" formatCode="General">
                  <c:v>1.05209</c:v>
                </c:pt>
                <c:pt idx="51081" formatCode="General">
                  <c:v>1.0521100000000001</c:v>
                </c:pt>
                <c:pt idx="51082" formatCode="General">
                  <c:v>1.05213</c:v>
                </c:pt>
                <c:pt idx="51083" formatCode="General">
                  <c:v>1.0521499999999999</c:v>
                </c:pt>
                <c:pt idx="51084" formatCode="General">
                  <c:v>1.05217</c:v>
                </c:pt>
                <c:pt idx="51085" formatCode="General">
                  <c:v>1.0522</c:v>
                </c:pt>
                <c:pt idx="51086" formatCode="General">
                  <c:v>1.0522100000000001</c:v>
                </c:pt>
                <c:pt idx="51087" formatCode="General">
                  <c:v>1.0522400000000001</c:v>
                </c:pt>
                <c:pt idx="51088" formatCode="General">
                  <c:v>1.05226</c:v>
                </c:pt>
                <c:pt idx="51089" formatCode="General">
                  <c:v>1.0522800000000001</c:v>
                </c:pt>
                <c:pt idx="51090" formatCode="General">
                  <c:v>1.0523</c:v>
                </c:pt>
                <c:pt idx="51091" formatCode="General">
                  <c:v>1.0523199999999999</c:v>
                </c:pt>
                <c:pt idx="51092" formatCode="General">
                  <c:v>1.0523400000000001</c:v>
                </c:pt>
                <c:pt idx="51093" formatCode="General">
                  <c:v>1.05236</c:v>
                </c:pt>
                <c:pt idx="51094" formatCode="General">
                  <c:v>1.0523800000000001</c:v>
                </c:pt>
                <c:pt idx="51095" formatCode="General">
                  <c:v>1.0524</c:v>
                </c:pt>
                <c:pt idx="51096" formatCode="General">
                  <c:v>1.0524199999999999</c:v>
                </c:pt>
                <c:pt idx="51097" formatCode="General">
                  <c:v>1.0524500000000001</c:v>
                </c:pt>
                <c:pt idx="51098" formatCode="General">
                  <c:v>1.05246</c:v>
                </c:pt>
                <c:pt idx="51099" formatCode="General">
                  <c:v>1.0524800000000001</c:v>
                </c:pt>
                <c:pt idx="51100" formatCode="General">
                  <c:v>1.0525100000000001</c:v>
                </c:pt>
                <c:pt idx="51101" formatCode="General">
                  <c:v>1.05253</c:v>
                </c:pt>
                <c:pt idx="51102" formatCode="General">
                  <c:v>1.05254</c:v>
                </c:pt>
                <c:pt idx="51103" formatCode="General">
                  <c:v>1.0525599999999999</c:v>
                </c:pt>
                <c:pt idx="51104" formatCode="General">
                  <c:v>1.0525899999999999</c:v>
                </c:pt>
                <c:pt idx="51105" formatCode="General">
                  <c:v>1.05261</c:v>
                </c:pt>
                <c:pt idx="51106" formatCode="General">
                  <c:v>1.0526199999999999</c:v>
                </c:pt>
                <c:pt idx="51107" formatCode="General">
                  <c:v>1.0526500000000001</c:v>
                </c:pt>
                <c:pt idx="51108" formatCode="General">
                  <c:v>1.05267</c:v>
                </c:pt>
                <c:pt idx="51109" formatCode="General">
                  <c:v>1.0526899999999999</c:v>
                </c:pt>
                <c:pt idx="51110" formatCode="General">
                  <c:v>1.05271</c:v>
                </c:pt>
                <c:pt idx="51111" formatCode="General">
                  <c:v>1.0527299999999991</c:v>
                </c:pt>
                <c:pt idx="51112" formatCode="General">
                  <c:v>1.0527500000000001</c:v>
                </c:pt>
                <c:pt idx="51113" formatCode="General">
                  <c:v>1.05278</c:v>
                </c:pt>
                <c:pt idx="51114" formatCode="General">
                  <c:v>1.0527899999999999</c:v>
                </c:pt>
                <c:pt idx="51115" formatCode="General">
                  <c:v>1.05281</c:v>
                </c:pt>
                <c:pt idx="51116" formatCode="General">
                  <c:v>1.052829999999999</c:v>
                </c:pt>
                <c:pt idx="51117" formatCode="General">
                  <c:v>1.0528599999999999</c:v>
                </c:pt>
                <c:pt idx="51118" formatCode="General">
                  <c:v>1.05287</c:v>
                </c:pt>
                <c:pt idx="51119" formatCode="General">
                  <c:v>1.0528999999999991</c:v>
                </c:pt>
                <c:pt idx="51120" formatCode="General">
                  <c:v>1.0529199999999999</c:v>
                </c:pt>
                <c:pt idx="51121" formatCode="General">
                  <c:v>1.05294</c:v>
                </c:pt>
                <c:pt idx="51122" formatCode="General">
                  <c:v>1.0529599999999999</c:v>
                </c:pt>
                <c:pt idx="51123" formatCode="General">
                  <c:v>1.05298</c:v>
                </c:pt>
                <c:pt idx="51124" formatCode="General">
                  <c:v>1.052999999999999</c:v>
                </c:pt>
                <c:pt idx="51125" formatCode="General">
                  <c:v>1.0530199999999998</c:v>
                </c:pt>
                <c:pt idx="51126" formatCode="General">
                  <c:v>1.05304</c:v>
                </c:pt>
                <c:pt idx="51127" formatCode="General">
                  <c:v>1.0530599999999999</c:v>
                </c:pt>
                <c:pt idx="51128" formatCode="General">
                  <c:v>1.05308</c:v>
                </c:pt>
                <c:pt idx="51129" formatCode="General">
                  <c:v>1.053099999999999</c:v>
                </c:pt>
                <c:pt idx="51130" formatCode="General">
                  <c:v>1.0531199999999998</c:v>
                </c:pt>
                <c:pt idx="51131" formatCode="General">
                  <c:v>1.05314</c:v>
                </c:pt>
                <c:pt idx="51132" formatCode="General">
                  <c:v>1.0531599999999999</c:v>
                </c:pt>
                <c:pt idx="51133" formatCode="General">
                  <c:v>1.0531899999999998</c:v>
                </c:pt>
                <c:pt idx="51134" formatCode="General">
                  <c:v>1.053199999999999</c:v>
                </c:pt>
                <c:pt idx="51135" formatCode="General">
                  <c:v>1.0532299999999992</c:v>
                </c:pt>
                <c:pt idx="51136" formatCode="General">
                  <c:v>1.05325</c:v>
                </c:pt>
                <c:pt idx="51137" formatCode="General">
                  <c:v>1.053269999999999</c:v>
                </c:pt>
                <c:pt idx="51138" formatCode="General">
                  <c:v>1.0532899999999998</c:v>
                </c:pt>
                <c:pt idx="51139" formatCode="General">
                  <c:v>1.05331</c:v>
                </c:pt>
                <c:pt idx="51140" formatCode="General">
                  <c:v>1.0533299999999992</c:v>
                </c:pt>
                <c:pt idx="51141" formatCode="General">
                  <c:v>1.05335</c:v>
                </c:pt>
                <c:pt idx="51142" formatCode="General">
                  <c:v>1.053369999999999</c:v>
                </c:pt>
                <c:pt idx="51143" formatCode="General">
                  <c:v>1.0533899999999998</c:v>
                </c:pt>
                <c:pt idx="51144" formatCode="General">
                  <c:v>1.05341</c:v>
                </c:pt>
                <c:pt idx="51145" formatCode="General">
                  <c:v>1.0534299999999992</c:v>
                </c:pt>
                <c:pt idx="51146" formatCode="General">
                  <c:v>1.05345</c:v>
                </c:pt>
                <c:pt idx="51147" formatCode="General">
                  <c:v>1.053469999999999</c:v>
                </c:pt>
                <c:pt idx="51148" formatCode="General">
                  <c:v>1.0534999999999992</c:v>
                </c:pt>
                <c:pt idx="51149" formatCode="General">
                  <c:v>1.0535099999999991</c:v>
                </c:pt>
                <c:pt idx="51150" formatCode="General">
                  <c:v>1.0535299999999992</c:v>
                </c:pt>
                <c:pt idx="51151" formatCode="General">
                  <c:v>1.0535599999999998</c:v>
                </c:pt>
                <c:pt idx="51152" formatCode="General">
                  <c:v>1.05358</c:v>
                </c:pt>
                <c:pt idx="51153" formatCode="General">
                  <c:v>1.0535899999999998</c:v>
                </c:pt>
                <c:pt idx="51154" formatCode="General">
                  <c:v>1.053609999999999</c:v>
                </c:pt>
                <c:pt idx="51155" formatCode="General">
                  <c:v>1.053639999999999</c:v>
                </c:pt>
                <c:pt idx="51156" formatCode="General">
                  <c:v>1.0536599999999998</c:v>
                </c:pt>
                <c:pt idx="51157" formatCode="General">
                  <c:v>1.0536699999999992</c:v>
                </c:pt>
                <c:pt idx="51158" formatCode="General">
                  <c:v>1.0536999999999992</c:v>
                </c:pt>
                <c:pt idx="51159" formatCode="General">
                  <c:v>1.0537199999999998</c:v>
                </c:pt>
                <c:pt idx="51160" formatCode="General">
                  <c:v>1.053739999999999</c:v>
                </c:pt>
                <c:pt idx="51161" formatCode="General">
                  <c:v>1.0537599999999998</c:v>
                </c:pt>
                <c:pt idx="51162" formatCode="General">
                  <c:v>1.0537799999999991</c:v>
                </c:pt>
                <c:pt idx="51163" formatCode="General">
                  <c:v>1.0537999999999992</c:v>
                </c:pt>
                <c:pt idx="51164" formatCode="General">
                  <c:v>1.0538299999999992</c:v>
                </c:pt>
                <c:pt idx="51165" formatCode="General">
                  <c:v>1.0538399999999992</c:v>
                </c:pt>
                <c:pt idx="51166" formatCode="General">
                  <c:v>1.0538599999999998</c:v>
                </c:pt>
                <c:pt idx="51167" formatCode="General">
                  <c:v>1.053879999999999</c:v>
                </c:pt>
                <c:pt idx="51168" formatCode="General">
                  <c:v>1.053909999999999</c:v>
                </c:pt>
                <c:pt idx="51169" formatCode="General">
                  <c:v>1.0539199999999991</c:v>
                </c:pt>
                <c:pt idx="51170" formatCode="General">
                  <c:v>1.0539399999999992</c:v>
                </c:pt>
                <c:pt idx="51171" formatCode="General">
                  <c:v>1.0539699999999992</c:v>
                </c:pt>
                <c:pt idx="51172" formatCode="General">
                  <c:v>1.0539899999999998</c:v>
                </c:pt>
                <c:pt idx="51173" formatCode="General">
                  <c:v>1.0540099999999999</c:v>
                </c:pt>
                <c:pt idx="51174" formatCode="General">
                  <c:v>1.05403</c:v>
                </c:pt>
                <c:pt idx="51175" formatCode="General">
                  <c:v>1.0540499999999999</c:v>
                </c:pt>
                <c:pt idx="51176" formatCode="General">
                  <c:v>1.0540700000000001</c:v>
                </c:pt>
                <c:pt idx="51177" formatCode="General">
                  <c:v>1.05409</c:v>
                </c:pt>
                <c:pt idx="51178" formatCode="General">
                  <c:v>1.0541100000000001</c:v>
                </c:pt>
                <c:pt idx="51179" formatCode="General">
                  <c:v>1.05413</c:v>
                </c:pt>
                <c:pt idx="51180" formatCode="General">
                  <c:v>1.0541499999999999</c:v>
                </c:pt>
                <c:pt idx="51181" formatCode="General">
                  <c:v>1.0541700000000001</c:v>
                </c:pt>
                <c:pt idx="51182" formatCode="General">
                  <c:v>1.05419</c:v>
                </c:pt>
                <c:pt idx="51183" formatCode="General">
                  <c:v>1.0542100000000001</c:v>
                </c:pt>
                <c:pt idx="51184" formatCode="General">
                  <c:v>1.0542400000000001</c:v>
                </c:pt>
                <c:pt idx="51185" formatCode="General">
                  <c:v>1.0542499999999999</c:v>
                </c:pt>
                <c:pt idx="51186" formatCode="General">
                  <c:v>1.0542800000000001</c:v>
                </c:pt>
                <c:pt idx="51187" formatCode="General">
                  <c:v>1.0543</c:v>
                </c:pt>
                <c:pt idx="51188" formatCode="General">
                  <c:v>1.0543199999999999</c:v>
                </c:pt>
                <c:pt idx="51189" formatCode="General">
                  <c:v>1.05433</c:v>
                </c:pt>
                <c:pt idx="51190" formatCode="General">
                  <c:v>1.05436</c:v>
                </c:pt>
                <c:pt idx="51191" formatCode="General">
                  <c:v>1.0543800000000001</c:v>
                </c:pt>
                <c:pt idx="51192" formatCode="General">
                  <c:v>1.0544</c:v>
                </c:pt>
                <c:pt idx="51193" formatCode="General">
                  <c:v>1.0544199999999999</c:v>
                </c:pt>
                <c:pt idx="51194" formatCode="General">
                  <c:v>1.05444</c:v>
                </c:pt>
                <c:pt idx="51195" formatCode="General">
                  <c:v>1.05446</c:v>
                </c:pt>
                <c:pt idx="51196" formatCode="General">
                  <c:v>1.0544800000000001</c:v>
                </c:pt>
                <c:pt idx="51197" formatCode="General">
                  <c:v>1.0545</c:v>
                </c:pt>
                <c:pt idx="51198" formatCode="General">
                  <c:v>1.0545199999999999</c:v>
                </c:pt>
                <c:pt idx="51199" formatCode="General">
                  <c:v>1.05454</c:v>
                </c:pt>
                <c:pt idx="51200" formatCode="General">
                  <c:v>1.05457</c:v>
                </c:pt>
                <c:pt idx="51201" formatCode="General">
                  <c:v>1.0545800000000001</c:v>
                </c:pt>
                <c:pt idx="51202" formatCode="General">
                  <c:v>1.05461</c:v>
                </c:pt>
                <c:pt idx="51203" formatCode="General">
                  <c:v>1.05463</c:v>
                </c:pt>
                <c:pt idx="51204" formatCode="General">
                  <c:v>1.0546500000000001</c:v>
                </c:pt>
                <c:pt idx="51205" formatCode="General">
                  <c:v>1.0546599999999999</c:v>
                </c:pt>
                <c:pt idx="51206" formatCode="General">
                  <c:v>1.0546899999999999</c:v>
                </c:pt>
                <c:pt idx="51207" formatCode="General">
                  <c:v>1.05471</c:v>
                </c:pt>
                <c:pt idx="51208" formatCode="General">
                  <c:v>1.0547299999999991</c:v>
                </c:pt>
                <c:pt idx="51209" formatCode="General">
                  <c:v>1.0547500000000001</c:v>
                </c:pt>
                <c:pt idx="51210" formatCode="General">
                  <c:v>1.05477</c:v>
                </c:pt>
                <c:pt idx="51211" formatCode="General">
                  <c:v>1.0547899999999999</c:v>
                </c:pt>
                <c:pt idx="51212" formatCode="General">
                  <c:v>1.0548199999999999</c:v>
                </c:pt>
                <c:pt idx="51213" formatCode="General">
                  <c:v>1.054829999999999</c:v>
                </c:pt>
                <c:pt idx="51214" formatCode="General">
                  <c:v>1.0548500000000001</c:v>
                </c:pt>
                <c:pt idx="51215" formatCode="General">
                  <c:v>1.05488</c:v>
                </c:pt>
                <c:pt idx="51216" formatCode="General">
                  <c:v>1.0548899999999999</c:v>
                </c:pt>
                <c:pt idx="51217" formatCode="General">
                  <c:v>1.05491</c:v>
                </c:pt>
                <c:pt idx="51218" formatCode="General">
                  <c:v>1.054929999999999</c:v>
                </c:pt>
                <c:pt idx="51219" formatCode="General">
                  <c:v>1.0549599999999999</c:v>
                </c:pt>
                <c:pt idx="51220" formatCode="General">
                  <c:v>1.05497</c:v>
                </c:pt>
                <c:pt idx="51221" formatCode="General">
                  <c:v>1.0549899999999999</c:v>
                </c:pt>
                <c:pt idx="51222" formatCode="General">
                  <c:v>1.0550199999999998</c:v>
                </c:pt>
                <c:pt idx="51223" formatCode="General">
                  <c:v>1.05504</c:v>
                </c:pt>
                <c:pt idx="51224" formatCode="General">
                  <c:v>1.0550599999999999</c:v>
                </c:pt>
                <c:pt idx="51225" formatCode="General">
                  <c:v>1.05508</c:v>
                </c:pt>
                <c:pt idx="51226" formatCode="General">
                  <c:v>1.055099999999999</c:v>
                </c:pt>
                <c:pt idx="51227" formatCode="General">
                  <c:v>1.0551199999999998</c:v>
                </c:pt>
                <c:pt idx="51228" formatCode="General">
                  <c:v>1.05514</c:v>
                </c:pt>
                <c:pt idx="51229" formatCode="General">
                  <c:v>1.0551599999999999</c:v>
                </c:pt>
                <c:pt idx="51230" formatCode="General">
                  <c:v>1.05518</c:v>
                </c:pt>
                <c:pt idx="51231" formatCode="General">
                  <c:v>1.055199999999999</c:v>
                </c:pt>
                <c:pt idx="51232" formatCode="General">
                  <c:v>1.0552199999999998</c:v>
                </c:pt>
                <c:pt idx="51233" formatCode="General">
                  <c:v>1.05524</c:v>
                </c:pt>
                <c:pt idx="51234" formatCode="General">
                  <c:v>1.055269999999999</c:v>
                </c:pt>
                <c:pt idx="51235" formatCode="General">
                  <c:v>1.0552899999999998</c:v>
                </c:pt>
                <c:pt idx="51236" formatCode="General">
                  <c:v>1.055299999999999</c:v>
                </c:pt>
                <c:pt idx="51237" formatCode="General">
                  <c:v>1.0553299999999992</c:v>
                </c:pt>
                <c:pt idx="51238" formatCode="General">
                  <c:v>1.05535</c:v>
                </c:pt>
                <c:pt idx="51239" formatCode="General">
                  <c:v>1.055369999999999</c:v>
                </c:pt>
                <c:pt idx="51240" formatCode="General">
                  <c:v>1.05538</c:v>
                </c:pt>
                <c:pt idx="51241" formatCode="General">
                  <c:v>1.05541</c:v>
                </c:pt>
                <c:pt idx="51242" formatCode="General">
                  <c:v>1.0554299999999992</c:v>
                </c:pt>
                <c:pt idx="51243" formatCode="General">
                  <c:v>1.05545</c:v>
                </c:pt>
                <c:pt idx="51244" formatCode="General">
                  <c:v>1.055469999999999</c:v>
                </c:pt>
                <c:pt idx="51245" formatCode="General">
                  <c:v>1.0554899999999998</c:v>
                </c:pt>
                <c:pt idx="51246" formatCode="General">
                  <c:v>1.0555099999999991</c:v>
                </c:pt>
                <c:pt idx="51247" formatCode="General">
                  <c:v>1.0555299999999992</c:v>
                </c:pt>
                <c:pt idx="51248" formatCode="General">
                  <c:v>1.05555</c:v>
                </c:pt>
                <c:pt idx="51249" formatCode="General">
                  <c:v>1.055569999999999</c:v>
                </c:pt>
                <c:pt idx="51250" formatCode="General">
                  <c:v>1.0555899999999998</c:v>
                </c:pt>
                <c:pt idx="51251" formatCode="General">
                  <c:v>1.0556199999999998</c:v>
                </c:pt>
                <c:pt idx="51252" formatCode="General">
                  <c:v>1.0556299999999992</c:v>
                </c:pt>
                <c:pt idx="51253" formatCode="General">
                  <c:v>1.0556599999999998</c:v>
                </c:pt>
                <c:pt idx="51254" formatCode="General">
                  <c:v>1.05568</c:v>
                </c:pt>
                <c:pt idx="51255" formatCode="General">
                  <c:v>1.0556999999999992</c:v>
                </c:pt>
                <c:pt idx="51256" formatCode="General">
                  <c:v>1.055709999999999</c:v>
                </c:pt>
                <c:pt idx="51257" formatCode="General">
                  <c:v>1.055739999999999</c:v>
                </c:pt>
                <c:pt idx="51258" formatCode="General">
                  <c:v>1.0557599999999998</c:v>
                </c:pt>
                <c:pt idx="51259" formatCode="General">
                  <c:v>1.0557799999999991</c:v>
                </c:pt>
                <c:pt idx="51260" formatCode="General">
                  <c:v>1.0557999999999992</c:v>
                </c:pt>
                <c:pt idx="51261" formatCode="General">
                  <c:v>1.0558199999999998</c:v>
                </c:pt>
                <c:pt idx="51262" formatCode="General">
                  <c:v>1.055839999999999</c:v>
                </c:pt>
                <c:pt idx="51263" formatCode="General">
                  <c:v>1.0558699999999992</c:v>
                </c:pt>
                <c:pt idx="51264" formatCode="General">
                  <c:v>1.055879999999999</c:v>
                </c:pt>
                <c:pt idx="51265" formatCode="General">
                  <c:v>1.0558999999999992</c:v>
                </c:pt>
                <c:pt idx="51266" formatCode="General">
                  <c:v>1.0559299999999991</c:v>
                </c:pt>
                <c:pt idx="51267" formatCode="General">
                  <c:v>1.0559499999999991</c:v>
                </c:pt>
                <c:pt idx="51268" formatCode="General">
                  <c:v>1.0559599999999998</c:v>
                </c:pt>
                <c:pt idx="51269" formatCode="General">
                  <c:v>1.055979999999999</c:v>
                </c:pt>
                <c:pt idx="51270" formatCode="General">
                  <c:v>1.0560099999999999</c:v>
                </c:pt>
                <c:pt idx="51271" formatCode="General">
                  <c:v>1.05603</c:v>
                </c:pt>
                <c:pt idx="51272" formatCode="General">
                  <c:v>1.0560400000000001</c:v>
                </c:pt>
                <c:pt idx="51273" formatCode="General">
                  <c:v>1.0560700000000001</c:v>
                </c:pt>
                <c:pt idx="51274" formatCode="General">
                  <c:v>1.05609</c:v>
                </c:pt>
                <c:pt idx="51275" formatCode="General">
                  <c:v>1.0561100000000001</c:v>
                </c:pt>
                <c:pt idx="51276" formatCode="General">
                  <c:v>1.05613</c:v>
                </c:pt>
                <c:pt idx="51277" formatCode="General">
                  <c:v>1.0561499999999999</c:v>
                </c:pt>
                <c:pt idx="51278" formatCode="General">
                  <c:v>1.0561700000000001</c:v>
                </c:pt>
                <c:pt idx="51279" formatCode="General">
                  <c:v>1.0562</c:v>
                </c:pt>
                <c:pt idx="51280" formatCode="General">
                  <c:v>1.0562100000000001</c:v>
                </c:pt>
                <c:pt idx="51281" formatCode="General">
                  <c:v>1.05623</c:v>
                </c:pt>
                <c:pt idx="51282" formatCode="General">
                  <c:v>1.0562499999999999</c:v>
                </c:pt>
                <c:pt idx="51283" formatCode="General">
                  <c:v>1.05627</c:v>
                </c:pt>
                <c:pt idx="51284" formatCode="General">
                  <c:v>1.05629</c:v>
                </c:pt>
                <c:pt idx="51285" formatCode="General">
                  <c:v>1.0563199999999999</c:v>
                </c:pt>
                <c:pt idx="51286" formatCode="General">
                  <c:v>1.0563400000000001</c:v>
                </c:pt>
                <c:pt idx="51287" formatCode="General">
                  <c:v>1.0563499999999999</c:v>
                </c:pt>
                <c:pt idx="51288" formatCode="General">
                  <c:v>1.0563800000000001</c:v>
                </c:pt>
                <c:pt idx="51289" formatCode="General">
                  <c:v>1.0564</c:v>
                </c:pt>
                <c:pt idx="51290" formatCode="General">
                  <c:v>1.0564199999999999</c:v>
                </c:pt>
                <c:pt idx="51291" formatCode="General">
                  <c:v>1.05643</c:v>
                </c:pt>
                <c:pt idx="51292" formatCode="General">
                  <c:v>1.05646</c:v>
                </c:pt>
                <c:pt idx="51293" formatCode="General">
                  <c:v>1.0564800000000001</c:v>
                </c:pt>
                <c:pt idx="51294" formatCode="General">
                  <c:v>1.0565</c:v>
                </c:pt>
                <c:pt idx="51295" formatCode="General">
                  <c:v>1.0565199999999999</c:v>
                </c:pt>
                <c:pt idx="51296" formatCode="General">
                  <c:v>1.05654</c:v>
                </c:pt>
                <c:pt idx="51297" formatCode="General">
                  <c:v>1.0565599999999999</c:v>
                </c:pt>
                <c:pt idx="51298" formatCode="General">
                  <c:v>1.0565800000000001</c:v>
                </c:pt>
                <c:pt idx="51299" formatCode="General">
                  <c:v>1.0566</c:v>
                </c:pt>
                <c:pt idx="51300" formatCode="General">
                  <c:v>1.0566199999999999</c:v>
                </c:pt>
                <c:pt idx="51301" formatCode="General">
                  <c:v>1.0566500000000001</c:v>
                </c:pt>
                <c:pt idx="51302" formatCode="General">
                  <c:v>1.05667</c:v>
                </c:pt>
                <c:pt idx="51303" formatCode="General">
                  <c:v>1.0566800000000001</c:v>
                </c:pt>
                <c:pt idx="51304" formatCode="General">
                  <c:v>1.0567</c:v>
                </c:pt>
                <c:pt idx="51305" formatCode="General">
                  <c:v>1.0567299999999991</c:v>
                </c:pt>
                <c:pt idx="51306" formatCode="General">
                  <c:v>1.0567500000000001</c:v>
                </c:pt>
                <c:pt idx="51307" formatCode="General">
                  <c:v>1.05677</c:v>
                </c:pt>
                <c:pt idx="51308" formatCode="General">
                  <c:v>1.0567899999999999</c:v>
                </c:pt>
                <c:pt idx="51309" formatCode="General">
                  <c:v>1.05681</c:v>
                </c:pt>
                <c:pt idx="51310" formatCode="General">
                  <c:v>1.056829999999999</c:v>
                </c:pt>
                <c:pt idx="51311" formatCode="General">
                  <c:v>1.0568500000000001</c:v>
                </c:pt>
                <c:pt idx="51312" formatCode="General">
                  <c:v>1.05687</c:v>
                </c:pt>
                <c:pt idx="51313" formatCode="General">
                  <c:v>1.0568899999999999</c:v>
                </c:pt>
                <c:pt idx="51314" formatCode="General">
                  <c:v>1.0569199999999999</c:v>
                </c:pt>
                <c:pt idx="51315" formatCode="General">
                  <c:v>1.056929999999999</c:v>
                </c:pt>
                <c:pt idx="51316" formatCode="General">
                  <c:v>1.0569500000000001</c:v>
                </c:pt>
                <c:pt idx="51317" formatCode="General">
                  <c:v>1.05698</c:v>
                </c:pt>
                <c:pt idx="51318" formatCode="General">
                  <c:v>1.0569999999999991</c:v>
                </c:pt>
                <c:pt idx="51319" formatCode="General">
                  <c:v>1.05701</c:v>
                </c:pt>
                <c:pt idx="51320" formatCode="General">
                  <c:v>1.057029999999999</c:v>
                </c:pt>
                <c:pt idx="51321" formatCode="General">
                  <c:v>1.0570599999999999</c:v>
                </c:pt>
                <c:pt idx="51322" formatCode="General">
                  <c:v>1.05708</c:v>
                </c:pt>
                <c:pt idx="51323" formatCode="General">
                  <c:v>1.0570899999999999</c:v>
                </c:pt>
                <c:pt idx="51324" formatCode="General">
                  <c:v>1.0571199999999998</c:v>
                </c:pt>
                <c:pt idx="51325" formatCode="General">
                  <c:v>1.05714</c:v>
                </c:pt>
                <c:pt idx="51326" formatCode="General">
                  <c:v>1.0571599999999999</c:v>
                </c:pt>
                <c:pt idx="51327" formatCode="General">
                  <c:v>1.05718</c:v>
                </c:pt>
                <c:pt idx="51328" formatCode="General">
                  <c:v>1.057199999999999</c:v>
                </c:pt>
                <c:pt idx="51329" formatCode="General">
                  <c:v>1.0572199999999998</c:v>
                </c:pt>
                <c:pt idx="51330" formatCode="General">
                  <c:v>1.05725</c:v>
                </c:pt>
                <c:pt idx="51331" formatCode="General">
                  <c:v>1.0572599999999999</c:v>
                </c:pt>
                <c:pt idx="51332" formatCode="General">
                  <c:v>1.05728</c:v>
                </c:pt>
                <c:pt idx="51333" formatCode="General">
                  <c:v>1.057299999999999</c:v>
                </c:pt>
                <c:pt idx="51334" formatCode="General">
                  <c:v>1.0573299999999992</c:v>
                </c:pt>
                <c:pt idx="51335" formatCode="General">
                  <c:v>1.0573399999999991</c:v>
                </c:pt>
                <c:pt idx="51336" formatCode="General">
                  <c:v>1.057369999999999</c:v>
                </c:pt>
                <c:pt idx="51337" formatCode="General">
                  <c:v>1.0573899999999998</c:v>
                </c:pt>
                <c:pt idx="51338" formatCode="General">
                  <c:v>1.05741</c:v>
                </c:pt>
                <c:pt idx="51339" formatCode="General">
                  <c:v>1.0574299999999992</c:v>
                </c:pt>
                <c:pt idx="51340" formatCode="General">
                  <c:v>1.05745</c:v>
                </c:pt>
                <c:pt idx="51341" formatCode="General">
                  <c:v>1.057469999999999</c:v>
                </c:pt>
                <c:pt idx="51342" formatCode="General">
                  <c:v>1.0574899999999998</c:v>
                </c:pt>
                <c:pt idx="51343" formatCode="General">
                  <c:v>1.05751</c:v>
                </c:pt>
                <c:pt idx="51344" formatCode="General">
                  <c:v>1.0575299999999992</c:v>
                </c:pt>
                <c:pt idx="51345" formatCode="General">
                  <c:v>1.05755</c:v>
                </c:pt>
                <c:pt idx="51346" formatCode="General">
                  <c:v>1.057569999999999</c:v>
                </c:pt>
                <c:pt idx="51347" formatCode="General">
                  <c:v>1.0575899999999998</c:v>
                </c:pt>
                <c:pt idx="51348" formatCode="General">
                  <c:v>1.0576099999999991</c:v>
                </c:pt>
                <c:pt idx="51349" formatCode="General">
                  <c:v>1.0576299999999992</c:v>
                </c:pt>
                <c:pt idx="51350" formatCode="General">
                  <c:v>1.05765</c:v>
                </c:pt>
                <c:pt idx="51351" formatCode="General">
                  <c:v>1.0576699999999992</c:v>
                </c:pt>
                <c:pt idx="51352" formatCode="General">
                  <c:v>1.0576999999999992</c:v>
                </c:pt>
                <c:pt idx="51353" formatCode="General">
                  <c:v>1.0577199999999998</c:v>
                </c:pt>
                <c:pt idx="51354" formatCode="General">
                  <c:v>1.0577299999999992</c:v>
                </c:pt>
                <c:pt idx="51355" formatCode="General">
                  <c:v>1.05775</c:v>
                </c:pt>
                <c:pt idx="51356" formatCode="General">
                  <c:v>1.0577799999999991</c:v>
                </c:pt>
                <c:pt idx="51357" formatCode="General">
                  <c:v>1.0577999999999992</c:v>
                </c:pt>
                <c:pt idx="51358" formatCode="General">
                  <c:v>1.0578199999999998</c:v>
                </c:pt>
                <c:pt idx="51359" formatCode="General">
                  <c:v>1.057839999999999</c:v>
                </c:pt>
                <c:pt idx="51360" formatCode="General">
                  <c:v>1.0578599999999998</c:v>
                </c:pt>
                <c:pt idx="51361" formatCode="General">
                  <c:v>1.057879999999999</c:v>
                </c:pt>
                <c:pt idx="51362" formatCode="General">
                  <c:v>1.0578999999999992</c:v>
                </c:pt>
                <c:pt idx="51363" formatCode="General">
                  <c:v>1.0579199999999991</c:v>
                </c:pt>
                <c:pt idx="51364" formatCode="General">
                  <c:v>1.0579399999999992</c:v>
                </c:pt>
                <c:pt idx="51365" formatCode="General">
                  <c:v>1.0579699999999992</c:v>
                </c:pt>
                <c:pt idx="51366" formatCode="General">
                  <c:v>1.057979999999999</c:v>
                </c:pt>
                <c:pt idx="51367" formatCode="General">
                  <c:v>1.0580000000000001</c:v>
                </c:pt>
                <c:pt idx="51368" formatCode="General">
                  <c:v>1.05803</c:v>
                </c:pt>
                <c:pt idx="51369" formatCode="General">
                  <c:v>1.0580499999999999</c:v>
                </c:pt>
                <c:pt idx="51370" formatCode="General">
                  <c:v>1.05806</c:v>
                </c:pt>
                <c:pt idx="51371" formatCode="General">
                  <c:v>1.0580799999999999</c:v>
                </c:pt>
                <c:pt idx="51372" formatCode="General">
                  <c:v>1.0581100000000001</c:v>
                </c:pt>
                <c:pt idx="51373" formatCode="General">
                  <c:v>1.05813</c:v>
                </c:pt>
                <c:pt idx="51374" formatCode="General">
                  <c:v>1.0581499999999999</c:v>
                </c:pt>
                <c:pt idx="51375" formatCode="General">
                  <c:v>1.0581700000000001</c:v>
                </c:pt>
                <c:pt idx="51376" formatCode="General">
                  <c:v>1.05819</c:v>
                </c:pt>
                <c:pt idx="51377" formatCode="General">
                  <c:v>1.0582100000000001</c:v>
                </c:pt>
                <c:pt idx="51378" formatCode="General">
                  <c:v>1.05823</c:v>
                </c:pt>
                <c:pt idx="51379" formatCode="General">
                  <c:v>1.0582499999999999</c:v>
                </c:pt>
                <c:pt idx="51380" formatCode="General">
                  <c:v>1.05827</c:v>
                </c:pt>
                <c:pt idx="51381" formatCode="General">
                  <c:v>1.0583</c:v>
                </c:pt>
                <c:pt idx="51382" formatCode="General">
                  <c:v>1.0583100000000001</c:v>
                </c:pt>
                <c:pt idx="51383" formatCode="General">
                  <c:v>1.05833</c:v>
                </c:pt>
                <c:pt idx="51384" formatCode="General">
                  <c:v>1.0583499999999999</c:v>
                </c:pt>
                <c:pt idx="51385" formatCode="General">
                  <c:v>1.0583800000000001</c:v>
                </c:pt>
                <c:pt idx="51386" formatCode="General">
                  <c:v>1.0583899999999999</c:v>
                </c:pt>
                <c:pt idx="51387" formatCode="General">
                  <c:v>1.0584100000000001</c:v>
                </c:pt>
                <c:pt idx="51388" formatCode="General">
                  <c:v>1.05844</c:v>
                </c:pt>
                <c:pt idx="51389" formatCode="General">
                  <c:v>1.05846</c:v>
                </c:pt>
                <c:pt idx="51390" formatCode="General">
                  <c:v>1.0584800000000001</c:v>
                </c:pt>
                <c:pt idx="51391" formatCode="General">
                  <c:v>1.0585</c:v>
                </c:pt>
                <c:pt idx="51392" formatCode="General">
                  <c:v>1.0585199999999999</c:v>
                </c:pt>
                <c:pt idx="51393" formatCode="General">
                  <c:v>1.05854</c:v>
                </c:pt>
                <c:pt idx="51394" formatCode="General">
                  <c:v>1.0585599999999999</c:v>
                </c:pt>
                <c:pt idx="51395" formatCode="General">
                  <c:v>1.0585800000000001</c:v>
                </c:pt>
                <c:pt idx="51396" formatCode="General">
                  <c:v>1.0586</c:v>
                </c:pt>
                <c:pt idx="51397" formatCode="General">
                  <c:v>1.0586199999999999</c:v>
                </c:pt>
                <c:pt idx="51398" formatCode="General">
                  <c:v>1.05864</c:v>
                </c:pt>
                <c:pt idx="51399" formatCode="General">
                  <c:v>1.0586599999999999</c:v>
                </c:pt>
                <c:pt idx="51400" formatCode="General">
                  <c:v>1.0586899999999999</c:v>
                </c:pt>
                <c:pt idx="51401" formatCode="General">
                  <c:v>1.05871</c:v>
                </c:pt>
                <c:pt idx="51402" formatCode="General">
                  <c:v>1.0587199999999999</c:v>
                </c:pt>
                <c:pt idx="51403" formatCode="General">
                  <c:v>1.0587500000000001</c:v>
                </c:pt>
                <c:pt idx="51404" formatCode="General">
                  <c:v>1.05877</c:v>
                </c:pt>
                <c:pt idx="51405" formatCode="General">
                  <c:v>1.0587899999999999</c:v>
                </c:pt>
                <c:pt idx="51406" formatCode="General">
                  <c:v>1.0588</c:v>
                </c:pt>
                <c:pt idx="51407" formatCode="General">
                  <c:v>1.058829999999999</c:v>
                </c:pt>
                <c:pt idx="51408" formatCode="General">
                  <c:v>1.0588500000000001</c:v>
                </c:pt>
                <c:pt idx="51409" formatCode="General">
                  <c:v>1.05887</c:v>
                </c:pt>
                <c:pt idx="51410" formatCode="General">
                  <c:v>1.0588899999999999</c:v>
                </c:pt>
                <c:pt idx="51411" formatCode="General">
                  <c:v>1.05891</c:v>
                </c:pt>
                <c:pt idx="51412" formatCode="General">
                  <c:v>1.058929999999999</c:v>
                </c:pt>
                <c:pt idx="51413" formatCode="General">
                  <c:v>1.0589500000000001</c:v>
                </c:pt>
                <c:pt idx="51414" formatCode="General">
                  <c:v>1.05897</c:v>
                </c:pt>
                <c:pt idx="51415" formatCode="General">
                  <c:v>1.0589899999999999</c:v>
                </c:pt>
                <c:pt idx="51416" formatCode="General">
                  <c:v>1.05901</c:v>
                </c:pt>
                <c:pt idx="51417" formatCode="General">
                  <c:v>1.059029999999999</c:v>
                </c:pt>
                <c:pt idx="51418" formatCode="General">
                  <c:v>1.05905</c:v>
                </c:pt>
                <c:pt idx="51419" formatCode="General">
                  <c:v>1.05907</c:v>
                </c:pt>
                <c:pt idx="51420" formatCode="General">
                  <c:v>1.059099999999999</c:v>
                </c:pt>
                <c:pt idx="51421" formatCode="General">
                  <c:v>1.05911</c:v>
                </c:pt>
                <c:pt idx="51422" formatCode="General">
                  <c:v>1.059129999999999</c:v>
                </c:pt>
                <c:pt idx="51423" formatCode="General">
                  <c:v>1.0591599999999999</c:v>
                </c:pt>
                <c:pt idx="51424" formatCode="General">
                  <c:v>1.05918</c:v>
                </c:pt>
                <c:pt idx="51425" formatCode="General">
                  <c:v>1.059199999999999</c:v>
                </c:pt>
                <c:pt idx="51426" formatCode="General">
                  <c:v>1.0592199999999998</c:v>
                </c:pt>
                <c:pt idx="51427" formatCode="General">
                  <c:v>1.05924</c:v>
                </c:pt>
                <c:pt idx="51428" formatCode="General">
                  <c:v>1.0592599999999999</c:v>
                </c:pt>
                <c:pt idx="51429" formatCode="General">
                  <c:v>1.05928</c:v>
                </c:pt>
                <c:pt idx="51430" formatCode="General">
                  <c:v>1.059299999999999</c:v>
                </c:pt>
                <c:pt idx="51431" formatCode="General">
                  <c:v>1.0593199999999998</c:v>
                </c:pt>
                <c:pt idx="51432" formatCode="General">
                  <c:v>1.05935</c:v>
                </c:pt>
                <c:pt idx="51433" formatCode="General">
                  <c:v>1.0593599999999999</c:v>
                </c:pt>
                <c:pt idx="51434" formatCode="General">
                  <c:v>1.05938</c:v>
                </c:pt>
                <c:pt idx="51435" formatCode="General">
                  <c:v>1.059399999999999</c:v>
                </c:pt>
                <c:pt idx="51436" formatCode="General">
                  <c:v>1.0594299999999992</c:v>
                </c:pt>
                <c:pt idx="51437" formatCode="General">
                  <c:v>1.059439999999999</c:v>
                </c:pt>
                <c:pt idx="51438" formatCode="General">
                  <c:v>1.0594599999999998</c:v>
                </c:pt>
                <c:pt idx="51439" formatCode="General">
                  <c:v>1.0594899999999998</c:v>
                </c:pt>
                <c:pt idx="51440" formatCode="General">
                  <c:v>1.05951</c:v>
                </c:pt>
                <c:pt idx="51441" formatCode="General">
                  <c:v>1.0595299999999992</c:v>
                </c:pt>
                <c:pt idx="51442" formatCode="General">
                  <c:v>1.05955</c:v>
                </c:pt>
                <c:pt idx="51443" formatCode="General">
                  <c:v>1.059569999999999</c:v>
                </c:pt>
                <c:pt idx="51444" formatCode="General">
                  <c:v>1.0595899999999998</c:v>
                </c:pt>
                <c:pt idx="51445" formatCode="General">
                  <c:v>1.0596099999999991</c:v>
                </c:pt>
                <c:pt idx="51446" formatCode="General">
                  <c:v>1.0596299999999992</c:v>
                </c:pt>
                <c:pt idx="51447" formatCode="General">
                  <c:v>1.05965</c:v>
                </c:pt>
                <c:pt idx="51448" formatCode="General">
                  <c:v>1.059669999999999</c:v>
                </c:pt>
                <c:pt idx="51449" formatCode="General">
                  <c:v>1.0596899999999998</c:v>
                </c:pt>
                <c:pt idx="51450" formatCode="General">
                  <c:v>1.059709999999999</c:v>
                </c:pt>
                <c:pt idx="51451" formatCode="General">
                  <c:v>1.059739999999999</c:v>
                </c:pt>
                <c:pt idx="51452" formatCode="General">
                  <c:v>1.0597599999999998</c:v>
                </c:pt>
                <c:pt idx="51453" formatCode="General">
                  <c:v>1.0597699999999992</c:v>
                </c:pt>
                <c:pt idx="51454" formatCode="General">
                  <c:v>1.0597999999999992</c:v>
                </c:pt>
                <c:pt idx="51455" formatCode="General">
                  <c:v>1.0598199999999998</c:v>
                </c:pt>
                <c:pt idx="51456" formatCode="General">
                  <c:v>1.059839999999999</c:v>
                </c:pt>
                <c:pt idx="51457" formatCode="General">
                  <c:v>1.05985</c:v>
                </c:pt>
                <c:pt idx="51458" formatCode="General">
                  <c:v>1.059879999999999</c:v>
                </c:pt>
                <c:pt idx="51459" formatCode="General">
                  <c:v>1.0598999999999992</c:v>
                </c:pt>
                <c:pt idx="51460" formatCode="General">
                  <c:v>1.0599199999999998</c:v>
                </c:pt>
                <c:pt idx="51461" formatCode="General">
                  <c:v>1.0599399999999992</c:v>
                </c:pt>
                <c:pt idx="51462" formatCode="General">
                  <c:v>1.0599599999999998</c:v>
                </c:pt>
                <c:pt idx="51463" formatCode="General">
                  <c:v>1.059979999999999</c:v>
                </c:pt>
                <c:pt idx="51464" formatCode="General">
                  <c:v>1.06</c:v>
                </c:pt>
                <c:pt idx="51465" formatCode="General">
                  <c:v>1.06002</c:v>
                </c:pt>
                <c:pt idx="51466" formatCode="General">
                  <c:v>1.0600400000000001</c:v>
                </c:pt>
                <c:pt idx="51467" formatCode="General">
                  <c:v>1.06006</c:v>
                </c:pt>
                <c:pt idx="51468" formatCode="General">
                  <c:v>1.06009</c:v>
                </c:pt>
                <c:pt idx="51469" formatCode="General">
                  <c:v>1.0601</c:v>
                </c:pt>
                <c:pt idx="51470" formatCode="General">
                  <c:v>1.06012</c:v>
                </c:pt>
                <c:pt idx="51471" formatCode="General">
                  <c:v>1.0601499999999999</c:v>
                </c:pt>
                <c:pt idx="51472" formatCode="General">
                  <c:v>1.0601700000000001</c:v>
                </c:pt>
                <c:pt idx="51473" formatCode="General">
                  <c:v>1.06019</c:v>
                </c:pt>
                <c:pt idx="51474" formatCode="General">
                  <c:v>1.0602100000000001</c:v>
                </c:pt>
                <c:pt idx="51475" formatCode="General">
                  <c:v>1.06023</c:v>
                </c:pt>
                <c:pt idx="51476" formatCode="General">
                  <c:v>1.0602499999999999</c:v>
                </c:pt>
                <c:pt idx="51477" formatCode="General">
                  <c:v>1.06027</c:v>
                </c:pt>
                <c:pt idx="51478" formatCode="General">
                  <c:v>1.06029</c:v>
                </c:pt>
                <c:pt idx="51479" formatCode="General">
                  <c:v>1.0603100000000001</c:v>
                </c:pt>
                <c:pt idx="51480" formatCode="General">
                  <c:v>1.0603400000000001</c:v>
                </c:pt>
                <c:pt idx="51481" formatCode="General">
                  <c:v>1.0603499999999999</c:v>
                </c:pt>
                <c:pt idx="51482" formatCode="General">
                  <c:v>1.06037</c:v>
                </c:pt>
                <c:pt idx="51483" formatCode="General">
                  <c:v>1.0604</c:v>
                </c:pt>
                <c:pt idx="51484" formatCode="General">
                  <c:v>1.0604100000000001</c:v>
                </c:pt>
                <c:pt idx="51485" formatCode="General">
                  <c:v>1.06043</c:v>
                </c:pt>
                <c:pt idx="51486" formatCode="General">
                  <c:v>1.0604499999999999</c:v>
                </c:pt>
                <c:pt idx="51487" formatCode="General">
                  <c:v>1.0604800000000001</c:v>
                </c:pt>
                <c:pt idx="51488" formatCode="General">
                  <c:v>1.0604899999999999</c:v>
                </c:pt>
                <c:pt idx="51489" formatCode="General">
                  <c:v>1.0605100000000001</c:v>
                </c:pt>
                <c:pt idx="51490" formatCode="General">
                  <c:v>1.06054</c:v>
                </c:pt>
                <c:pt idx="51491" formatCode="General">
                  <c:v>1.0605599999999999</c:v>
                </c:pt>
                <c:pt idx="51492" formatCode="General">
                  <c:v>1.0605800000000001</c:v>
                </c:pt>
                <c:pt idx="51493" formatCode="General">
                  <c:v>1.0606</c:v>
                </c:pt>
                <c:pt idx="51494" formatCode="General">
                  <c:v>1.0606199999999999</c:v>
                </c:pt>
                <c:pt idx="51495" formatCode="General">
                  <c:v>1.06064</c:v>
                </c:pt>
                <c:pt idx="51496" formatCode="General">
                  <c:v>1.0606599999999999</c:v>
                </c:pt>
                <c:pt idx="51497" formatCode="General">
                  <c:v>1.0606800000000001</c:v>
                </c:pt>
                <c:pt idx="51498" formatCode="General">
                  <c:v>1.0607</c:v>
                </c:pt>
                <c:pt idx="51499" formatCode="General">
                  <c:v>1.0607199999999999</c:v>
                </c:pt>
                <c:pt idx="51500" formatCode="General">
                  <c:v>1.06074</c:v>
                </c:pt>
                <c:pt idx="51501" formatCode="General">
                  <c:v>1.0607599999999999</c:v>
                </c:pt>
                <c:pt idx="51502" formatCode="General">
                  <c:v>1.0607899999999999</c:v>
                </c:pt>
                <c:pt idx="51503" formatCode="General">
                  <c:v>1.06081</c:v>
                </c:pt>
                <c:pt idx="51504" formatCode="General">
                  <c:v>1.0608199999999999</c:v>
                </c:pt>
                <c:pt idx="51505" formatCode="General">
                  <c:v>1.0608500000000001</c:v>
                </c:pt>
                <c:pt idx="51506" formatCode="General">
                  <c:v>1.06087</c:v>
                </c:pt>
                <c:pt idx="51507" formatCode="General">
                  <c:v>1.0608899999999999</c:v>
                </c:pt>
                <c:pt idx="51508" formatCode="General">
                  <c:v>1.0609</c:v>
                </c:pt>
                <c:pt idx="51509" formatCode="General">
                  <c:v>1.060929999999999</c:v>
                </c:pt>
                <c:pt idx="51510" formatCode="General">
                  <c:v>1.0609500000000001</c:v>
                </c:pt>
                <c:pt idx="51511" formatCode="General">
                  <c:v>1.06097</c:v>
                </c:pt>
                <c:pt idx="51512" formatCode="General">
                  <c:v>1.0609899999999999</c:v>
                </c:pt>
                <c:pt idx="51513" formatCode="General">
                  <c:v>1.06101</c:v>
                </c:pt>
                <c:pt idx="51514" formatCode="General">
                  <c:v>1.061029999999999</c:v>
                </c:pt>
                <c:pt idx="51515" formatCode="General">
                  <c:v>1.06105</c:v>
                </c:pt>
                <c:pt idx="51516" formatCode="General">
                  <c:v>1.06107</c:v>
                </c:pt>
                <c:pt idx="51517" formatCode="General">
                  <c:v>1.0610899999999999</c:v>
                </c:pt>
                <c:pt idx="51518" formatCode="General">
                  <c:v>1.0611199999999998</c:v>
                </c:pt>
                <c:pt idx="51519" formatCode="General">
                  <c:v>1.06114</c:v>
                </c:pt>
                <c:pt idx="51520" formatCode="General">
                  <c:v>1.06115</c:v>
                </c:pt>
                <c:pt idx="51521" formatCode="General">
                  <c:v>1.0611699999999991</c:v>
                </c:pt>
                <c:pt idx="51522" formatCode="General">
                  <c:v>1.061199999999999</c:v>
                </c:pt>
                <c:pt idx="51523" formatCode="General">
                  <c:v>1.0612199999999998</c:v>
                </c:pt>
                <c:pt idx="51524" formatCode="General">
                  <c:v>1.06124</c:v>
                </c:pt>
                <c:pt idx="51525" formatCode="General">
                  <c:v>1.0612599999999999</c:v>
                </c:pt>
                <c:pt idx="51526" formatCode="General">
                  <c:v>1.06128</c:v>
                </c:pt>
                <c:pt idx="51527" formatCode="General">
                  <c:v>1.061299999999999</c:v>
                </c:pt>
                <c:pt idx="51528" formatCode="General">
                  <c:v>1.0613199999999998</c:v>
                </c:pt>
                <c:pt idx="51529" formatCode="General">
                  <c:v>1.06134</c:v>
                </c:pt>
                <c:pt idx="51530" formatCode="General">
                  <c:v>1.0613599999999999</c:v>
                </c:pt>
                <c:pt idx="51531" formatCode="General">
                  <c:v>1.0613899999999998</c:v>
                </c:pt>
                <c:pt idx="51532" formatCode="General">
                  <c:v>1.061399999999999</c:v>
                </c:pt>
                <c:pt idx="51533" formatCode="General">
                  <c:v>1.0614199999999998</c:v>
                </c:pt>
                <c:pt idx="51534" formatCode="General">
                  <c:v>1.0614399999999991</c:v>
                </c:pt>
                <c:pt idx="51535" formatCode="General">
                  <c:v>1.061469999999999</c:v>
                </c:pt>
                <c:pt idx="51536" formatCode="General">
                  <c:v>1.06148</c:v>
                </c:pt>
                <c:pt idx="51537" formatCode="General">
                  <c:v>1.0614999999999992</c:v>
                </c:pt>
                <c:pt idx="51538" formatCode="General">
                  <c:v>1.0615299999999992</c:v>
                </c:pt>
                <c:pt idx="51539" formatCode="General">
                  <c:v>1.06155</c:v>
                </c:pt>
                <c:pt idx="51540" formatCode="General">
                  <c:v>1.0615599999999998</c:v>
                </c:pt>
                <c:pt idx="51541" formatCode="General">
                  <c:v>1.0615899999999998</c:v>
                </c:pt>
                <c:pt idx="51542" formatCode="General">
                  <c:v>1.0616099999999991</c:v>
                </c:pt>
                <c:pt idx="51543" formatCode="General">
                  <c:v>1.0616299999999992</c:v>
                </c:pt>
                <c:pt idx="51544" formatCode="General">
                  <c:v>1.06165</c:v>
                </c:pt>
                <c:pt idx="51545" formatCode="General">
                  <c:v>1.061669999999999</c:v>
                </c:pt>
                <c:pt idx="51546" formatCode="General">
                  <c:v>1.0616899999999998</c:v>
                </c:pt>
                <c:pt idx="51547" formatCode="General">
                  <c:v>1.0617199999999998</c:v>
                </c:pt>
                <c:pt idx="51548" formatCode="General">
                  <c:v>1.0617299999999992</c:v>
                </c:pt>
                <c:pt idx="51549" formatCode="General">
                  <c:v>1.06175</c:v>
                </c:pt>
                <c:pt idx="51550" formatCode="General">
                  <c:v>1.0617699999999992</c:v>
                </c:pt>
                <c:pt idx="51551" formatCode="General">
                  <c:v>1.0617899999999998</c:v>
                </c:pt>
                <c:pt idx="51552" formatCode="General">
                  <c:v>1.061809999999999</c:v>
                </c:pt>
                <c:pt idx="51553" formatCode="General">
                  <c:v>1.061839999999999</c:v>
                </c:pt>
                <c:pt idx="51554" formatCode="General">
                  <c:v>1.0618599999999998</c:v>
                </c:pt>
                <c:pt idx="51555" formatCode="General">
                  <c:v>1.0618699999999992</c:v>
                </c:pt>
                <c:pt idx="51556" formatCode="General">
                  <c:v>1.0618999999999992</c:v>
                </c:pt>
                <c:pt idx="51557" formatCode="General">
                  <c:v>1.0619199999999998</c:v>
                </c:pt>
                <c:pt idx="51558" formatCode="General">
                  <c:v>1.0619399999999992</c:v>
                </c:pt>
                <c:pt idx="51559" formatCode="General">
                  <c:v>1.0619499999999991</c:v>
                </c:pt>
                <c:pt idx="51560" formatCode="General">
                  <c:v>1.061979999999999</c:v>
                </c:pt>
                <c:pt idx="51561" formatCode="General">
                  <c:v>1.0620000000000001</c:v>
                </c:pt>
                <c:pt idx="51562" formatCode="General">
                  <c:v>1.06202</c:v>
                </c:pt>
                <c:pt idx="51563" formatCode="General">
                  <c:v>1.0620400000000001</c:v>
                </c:pt>
                <c:pt idx="51564" formatCode="General">
                  <c:v>1.06206</c:v>
                </c:pt>
                <c:pt idx="51565" formatCode="General">
                  <c:v>1.0620799999999999</c:v>
                </c:pt>
                <c:pt idx="51566" formatCode="General">
                  <c:v>1.0621100000000001</c:v>
                </c:pt>
                <c:pt idx="51567" formatCode="General">
                  <c:v>1.06212</c:v>
                </c:pt>
                <c:pt idx="51568" formatCode="General">
                  <c:v>1.0621400000000001</c:v>
                </c:pt>
                <c:pt idx="51569" formatCode="General">
                  <c:v>1.0621700000000001</c:v>
                </c:pt>
                <c:pt idx="51570" formatCode="General">
                  <c:v>1.06219</c:v>
                </c:pt>
                <c:pt idx="51571" formatCode="General">
                  <c:v>1.0622</c:v>
                </c:pt>
                <c:pt idx="51572" formatCode="General">
                  <c:v>1.0622199999999999</c:v>
                </c:pt>
                <c:pt idx="51573" formatCode="General">
                  <c:v>1.0622499999999999</c:v>
                </c:pt>
                <c:pt idx="51574" formatCode="General">
                  <c:v>1.06227</c:v>
                </c:pt>
                <c:pt idx="51575" formatCode="General">
                  <c:v>1.06229</c:v>
                </c:pt>
                <c:pt idx="51576" formatCode="General">
                  <c:v>1.0623100000000001</c:v>
                </c:pt>
                <c:pt idx="51577" formatCode="General">
                  <c:v>1.06233</c:v>
                </c:pt>
                <c:pt idx="51578" formatCode="General">
                  <c:v>1.0623499999999999</c:v>
                </c:pt>
                <c:pt idx="51579" formatCode="General">
                  <c:v>1.06237</c:v>
                </c:pt>
                <c:pt idx="51580" formatCode="General">
                  <c:v>1.0623899999999999</c:v>
                </c:pt>
                <c:pt idx="51581" formatCode="General">
                  <c:v>1.0624100000000001</c:v>
                </c:pt>
                <c:pt idx="51582" formatCode="General">
                  <c:v>1.0624400000000001</c:v>
                </c:pt>
                <c:pt idx="51583" formatCode="General">
                  <c:v>1.0624499999999999</c:v>
                </c:pt>
                <c:pt idx="51584" formatCode="General">
                  <c:v>1.06247</c:v>
                </c:pt>
                <c:pt idx="51585" formatCode="General">
                  <c:v>1.0624899999999999</c:v>
                </c:pt>
                <c:pt idx="51586" formatCode="General">
                  <c:v>1.0625199999999999</c:v>
                </c:pt>
                <c:pt idx="51587" formatCode="General">
                  <c:v>1.06253</c:v>
                </c:pt>
                <c:pt idx="51588" formatCode="General">
                  <c:v>1.0625500000000001</c:v>
                </c:pt>
                <c:pt idx="51589" formatCode="General">
                  <c:v>1.0625800000000001</c:v>
                </c:pt>
                <c:pt idx="51590" formatCode="General">
                  <c:v>1.0626</c:v>
                </c:pt>
                <c:pt idx="51591" formatCode="General">
                  <c:v>1.0626199999999999</c:v>
                </c:pt>
                <c:pt idx="51592" formatCode="General">
                  <c:v>1.06264</c:v>
                </c:pt>
                <c:pt idx="51593" formatCode="General">
                  <c:v>1.0626599999999999</c:v>
                </c:pt>
                <c:pt idx="51594" formatCode="General">
                  <c:v>1.0626800000000001</c:v>
                </c:pt>
                <c:pt idx="51595" formatCode="General">
                  <c:v>1.0627</c:v>
                </c:pt>
                <c:pt idx="51596" formatCode="General">
                  <c:v>1.0627199999999999</c:v>
                </c:pt>
                <c:pt idx="51597" formatCode="General">
                  <c:v>1.06274</c:v>
                </c:pt>
                <c:pt idx="51598" formatCode="General">
                  <c:v>1.06277</c:v>
                </c:pt>
                <c:pt idx="51599" formatCode="General">
                  <c:v>1.0627800000000001</c:v>
                </c:pt>
                <c:pt idx="51600" formatCode="General">
                  <c:v>1.0628</c:v>
                </c:pt>
                <c:pt idx="51601" formatCode="General">
                  <c:v>1.0628199999999999</c:v>
                </c:pt>
                <c:pt idx="51602" formatCode="General">
                  <c:v>1.0628500000000001</c:v>
                </c:pt>
                <c:pt idx="51603" formatCode="General">
                  <c:v>1.0628599999999999</c:v>
                </c:pt>
                <c:pt idx="51604" formatCode="General">
                  <c:v>1.0628899999999999</c:v>
                </c:pt>
                <c:pt idx="51605" formatCode="General">
                  <c:v>1.06291</c:v>
                </c:pt>
                <c:pt idx="51606" formatCode="General">
                  <c:v>1.062929999999999</c:v>
                </c:pt>
                <c:pt idx="51607" formatCode="General">
                  <c:v>1.0629500000000001</c:v>
                </c:pt>
                <c:pt idx="51608" formatCode="General">
                  <c:v>1.06297</c:v>
                </c:pt>
                <c:pt idx="51609" formatCode="General">
                  <c:v>1.0629899999999999</c:v>
                </c:pt>
                <c:pt idx="51610" formatCode="General">
                  <c:v>1.06301</c:v>
                </c:pt>
                <c:pt idx="51611" formatCode="General">
                  <c:v>1.063029999999999</c:v>
                </c:pt>
                <c:pt idx="51612" formatCode="General">
                  <c:v>1.0630500000000001</c:v>
                </c:pt>
                <c:pt idx="51613" formatCode="General">
                  <c:v>1.06307</c:v>
                </c:pt>
                <c:pt idx="51614" formatCode="General">
                  <c:v>1.0630899999999999</c:v>
                </c:pt>
                <c:pt idx="51615" formatCode="General">
                  <c:v>1.06311</c:v>
                </c:pt>
                <c:pt idx="51616" formatCode="General">
                  <c:v>1.063129999999999</c:v>
                </c:pt>
                <c:pt idx="51617" formatCode="General">
                  <c:v>1.0631599999999999</c:v>
                </c:pt>
                <c:pt idx="51618" formatCode="General">
                  <c:v>1.0631699999999991</c:v>
                </c:pt>
                <c:pt idx="51619" formatCode="General">
                  <c:v>1.0631899999999999</c:v>
                </c:pt>
                <c:pt idx="51620" formatCode="General">
                  <c:v>1.0632199999999998</c:v>
                </c:pt>
                <c:pt idx="51621" formatCode="General">
                  <c:v>1.06324</c:v>
                </c:pt>
                <c:pt idx="51622" formatCode="General">
                  <c:v>1.06325</c:v>
                </c:pt>
                <c:pt idx="51623" formatCode="General">
                  <c:v>1.063269999999999</c:v>
                </c:pt>
                <c:pt idx="51624" formatCode="General">
                  <c:v>1.063299999999999</c:v>
                </c:pt>
                <c:pt idx="51625" formatCode="General">
                  <c:v>1.0633199999999998</c:v>
                </c:pt>
                <c:pt idx="51626" formatCode="General">
                  <c:v>1.0633299999999992</c:v>
                </c:pt>
                <c:pt idx="51627" formatCode="General">
                  <c:v>1.0633599999999999</c:v>
                </c:pt>
                <c:pt idx="51628" formatCode="General">
                  <c:v>1.06338</c:v>
                </c:pt>
                <c:pt idx="51629" formatCode="General">
                  <c:v>1.063399999999999</c:v>
                </c:pt>
                <c:pt idx="51630" formatCode="General">
                  <c:v>1.0634199999999998</c:v>
                </c:pt>
                <c:pt idx="51631" formatCode="General">
                  <c:v>1.0634399999999991</c:v>
                </c:pt>
                <c:pt idx="51632" formatCode="General">
                  <c:v>1.0634599999999998</c:v>
                </c:pt>
                <c:pt idx="51633" formatCode="General">
                  <c:v>1.06348</c:v>
                </c:pt>
                <c:pt idx="51634" formatCode="General">
                  <c:v>1.063499999999999</c:v>
                </c:pt>
                <c:pt idx="51635" formatCode="General">
                  <c:v>1.0635199999999998</c:v>
                </c:pt>
                <c:pt idx="51636" formatCode="General">
                  <c:v>1.063539999999999</c:v>
                </c:pt>
                <c:pt idx="51637" formatCode="General">
                  <c:v>1.063569999999999</c:v>
                </c:pt>
                <c:pt idx="51638" formatCode="General">
                  <c:v>1.06358</c:v>
                </c:pt>
                <c:pt idx="51639" formatCode="General">
                  <c:v>1.0636099999999991</c:v>
                </c:pt>
                <c:pt idx="51640" formatCode="General">
                  <c:v>1.0636299999999992</c:v>
                </c:pt>
                <c:pt idx="51641" formatCode="General">
                  <c:v>1.06365</c:v>
                </c:pt>
                <c:pt idx="51642" formatCode="General">
                  <c:v>1.063669999999999</c:v>
                </c:pt>
                <c:pt idx="51643" formatCode="General">
                  <c:v>1.0636899999999998</c:v>
                </c:pt>
                <c:pt idx="51644" formatCode="General">
                  <c:v>1.063709999999999</c:v>
                </c:pt>
                <c:pt idx="51645" formatCode="General">
                  <c:v>1.0637299999999992</c:v>
                </c:pt>
                <c:pt idx="51646" formatCode="General">
                  <c:v>1.06375</c:v>
                </c:pt>
                <c:pt idx="51647" formatCode="General">
                  <c:v>1.0637699999999992</c:v>
                </c:pt>
                <c:pt idx="51648" formatCode="General">
                  <c:v>1.0637899999999998</c:v>
                </c:pt>
                <c:pt idx="51649" formatCode="General">
                  <c:v>1.063809999999999</c:v>
                </c:pt>
                <c:pt idx="51650" formatCode="General">
                  <c:v>1.0638299999999992</c:v>
                </c:pt>
                <c:pt idx="51651" formatCode="General">
                  <c:v>1.06385</c:v>
                </c:pt>
                <c:pt idx="51652" formatCode="General">
                  <c:v>1.0638699999999992</c:v>
                </c:pt>
                <c:pt idx="51653" formatCode="General">
                  <c:v>1.0638999999999992</c:v>
                </c:pt>
                <c:pt idx="51654" formatCode="General">
                  <c:v>1.063909999999999</c:v>
                </c:pt>
                <c:pt idx="51655" formatCode="General">
                  <c:v>1.0639299999999992</c:v>
                </c:pt>
                <c:pt idx="51656" formatCode="General">
                  <c:v>1.0639599999999998</c:v>
                </c:pt>
                <c:pt idx="51657" formatCode="General">
                  <c:v>1.063979999999999</c:v>
                </c:pt>
                <c:pt idx="51658" formatCode="General">
                  <c:v>1.0640000000000001</c:v>
                </c:pt>
                <c:pt idx="51659" formatCode="General">
                  <c:v>1.06402</c:v>
                </c:pt>
                <c:pt idx="51660" formatCode="General">
                  <c:v>1.0640400000000001</c:v>
                </c:pt>
                <c:pt idx="51661" formatCode="General">
                  <c:v>1.06406</c:v>
                </c:pt>
                <c:pt idx="51662" formatCode="General">
                  <c:v>1.0640799999999999</c:v>
                </c:pt>
                <c:pt idx="51663" formatCode="General">
                  <c:v>1.0641</c:v>
                </c:pt>
                <c:pt idx="51664" formatCode="General">
                  <c:v>1.06412</c:v>
                </c:pt>
                <c:pt idx="51665" formatCode="General">
                  <c:v>1.0641499999999999</c:v>
                </c:pt>
                <c:pt idx="51666" formatCode="General">
                  <c:v>1.06416</c:v>
                </c:pt>
                <c:pt idx="51667" formatCode="General">
                  <c:v>1.0641799999999999</c:v>
                </c:pt>
                <c:pt idx="51668" formatCode="General">
                  <c:v>1.0642100000000001</c:v>
                </c:pt>
                <c:pt idx="51669" formatCode="General">
                  <c:v>1.06423</c:v>
                </c:pt>
                <c:pt idx="51670" formatCode="General">
                  <c:v>1.0642400000000001</c:v>
                </c:pt>
                <c:pt idx="51671" formatCode="General">
                  <c:v>1.06427</c:v>
                </c:pt>
                <c:pt idx="51672" formatCode="General">
                  <c:v>1.06429</c:v>
                </c:pt>
                <c:pt idx="51673" formatCode="General">
                  <c:v>1.0643100000000001</c:v>
                </c:pt>
                <c:pt idx="51674" formatCode="General">
                  <c:v>1.0643199999999999</c:v>
                </c:pt>
                <c:pt idx="51675" formatCode="General">
                  <c:v>1.0643499999999999</c:v>
                </c:pt>
                <c:pt idx="51676" formatCode="General">
                  <c:v>1.06437</c:v>
                </c:pt>
                <c:pt idx="51677" formatCode="General">
                  <c:v>1.0643899999999999</c:v>
                </c:pt>
                <c:pt idx="51678" formatCode="General">
                  <c:v>1.0644100000000001</c:v>
                </c:pt>
                <c:pt idx="51679" formatCode="General">
                  <c:v>1.06443</c:v>
                </c:pt>
                <c:pt idx="51680" formatCode="General">
                  <c:v>1.0644499999999999</c:v>
                </c:pt>
                <c:pt idx="51681" formatCode="General">
                  <c:v>1.06447</c:v>
                </c:pt>
                <c:pt idx="51682" formatCode="General">
                  <c:v>1.0644899999999999</c:v>
                </c:pt>
                <c:pt idx="51683" formatCode="General">
                  <c:v>1.0645100000000001</c:v>
                </c:pt>
                <c:pt idx="51684" formatCode="General">
                  <c:v>1.06454</c:v>
                </c:pt>
                <c:pt idx="51685" formatCode="General">
                  <c:v>1.0645500000000001</c:v>
                </c:pt>
                <c:pt idx="51686" formatCode="General">
                  <c:v>1.06457</c:v>
                </c:pt>
                <c:pt idx="51687" formatCode="General">
                  <c:v>1.0645899999999999</c:v>
                </c:pt>
                <c:pt idx="51688" formatCode="General">
                  <c:v>1.0646199999999999</c:v>
                </c:pt>
                <c:pt idx="51689" formatCode="General">
                  <c:v>1.06463</c:v>
                </c:pt>
                <c:pt idx="51690" formatCode="General">
                  <c:v>1.0646599999999999</c:v>
                </c:pt>
                <c:pt idx="51691" formatCode="General">
                  <c:v>1.0646800000000001</c:v>
                </c:pt>
                <c:pt idx="51692" formatCode="General">
                  <c:v>1.0647</c:v>
                </c:pt>
                <c:pt idx="51693" formatCode="General">
                  <c:v>1.0647199999999999</c:v>
                </c:pt>
                <c:pt idx="51694" formatCode="General">
                  <c:v>1.06474</c:v>
                </c:pt>
                <c:pt idx="51695" formatCode="General">
                  <c:v>1.0647599999999999</c:v>
                </c:pt>
                <c:pt idx="51696" formatCode="General">
                  <c:v>1.0647800000000001</c:v>
                </c:pt>
                <c:pt idx="51697" formatCode="General">
                  <c:v>1.0648</c:v>
                </c:pt>
                <c:pt idx="51698" formatCode="General">
                  <c:v>1.0648199999999999</c:v>
                </c:pt>
                <c:pt idx="51699" formatCode="General">
                  <c:v>1.06484</c:v>
                </c:pt>
                <c:pt idx="51700" formatCode="General">
                  <c:v>1.0648599999999999</c:v>
                </c:pt>
                <c:pt idx="51701" formatCode="General">
                  <c:v>1.06488</c:v>
                </c:pt>
                <c:pt idx="51702" formatCode="General">
                  <c:v>1.0649</c:v>
                </c:pt>
                <c:pt idx="51703" formatCode="General">
                  <c:v>1.0649199999999999</c:v>
                </c:pt>
                <c:pt idx="51704" formatCode="General">
                  <c:v>1.0649500000000001</c:v>
                </c:pt>
                <c:pt idx="51705" formatCode="General">
                  <c:v>1.0649599999999999</c:v>
                </c:pt>
                <c:pt idx="51706" formatCode="General">
                  <c:v>1.06498</c:v>
                </c:pt>
                <c:pt idx="51707" formatCode="General">
                  <c:v>1.06501</c:v>
                </c:pt>
                <c:pt idx="51708" formatCode="General">
                  <c:v>1.065029999999999</c:v>
                </c:pt>
                <c:pt idx="51709" formatCode="General">
                  <c:v>1.06504</c:v>
                </c:pt>
                <c:pt idx="51710" formatCode="General">
                  <c:v>1.06507</c:v>
                </c:pt>
                <c:pt idx="51711" formatCode="General">
                  <c:v>1.0650899999999999</c:v>
                </c:pt>
                <c:pt idx="51712" formatCode="General">
                  <c:v>1.06511</c:v>
                </c:pt>
                <c:pt idx="51713" formatCode="General">
                  <c:v>1.065129999999999</c:v>
                </c:pt>
                <c:pt idx="51714" formatCode="General">
                  <c:v>1.06515</c:v>
                </c:pt>
                <c:pt idx="51715" formatCode="General">
                  <c:v>1.06517</c:v>
                </c:pt>
                <c:pt idx="51716" formatCode="General">
                  <c:v>1.065199999999999</c:v>
                </c:pt>
                <c:pt idx="51717" formatCode="General">
                  <c:v>1.06521</c:v>
                </c:pt>
                <c:pt idx="51718" formatCode="General">
                  <c:v>1.065229999999999</c:v>
                </c:pt>
                <c:pt idx="51719" formatCode="General">
                  <c:v>1.0652599999999999</c:v>
                </c:pt>
                <c:pt idx="51720" formatCode="General">
                  <c:v>1.06528</c:v>
                </c:pt>
                <c:pt idx="51721" formatCode="General">
                  <c:v>1.0652899999999998</c:v>
                </c:pt>
                <c:pt idx="51722" formatCode="General">
                  <c:v>1.0653199999999998</c:v>
                </c:pt>
                <c:pt idx="51723" formatCode="General">
                  <c:v>1.06534</c:v>
                </c:pt>
                <c:pt idx="51724" formatCode="General">
                  <c:v>1.0653599999999999</c:v>
                </c:pt>
                <c:pt idx="51725" formatCode="General">
                  <c:v>1.065369999999999</c:v>
                </c:pt>
                <c:pt idx="51726" formatCode="General">
                  <c:v>1.065399999999999</c:v>
                </c:pt>
                <c:pt idx="51727" formatCode="General">
                  <c:v>1.0654199999999998</c:v>
                </c:pt>
                <c:pt idx="51728" formatCode="General">
                  <c:v>1.0654399999999991</c:v>
                </c:pt>
                <c:pt idx="51729" formatCode="General">
                  <c:v>1.0654599999999999</c:v>
                </c:pt>
                <c:pt idx="51730" formatCode="General">
                  <c:v>1.06548</c:v>
                </c:pt>
                <c:pt idx="51731" formatCode="General">
                  <c:v>1.065499999999999</c:v>
                </c:pt>
                <c:pt idx="51732" formatCode="General">
                  <c:v>1.0655199999999998</c:v>
                </c:pt>
                <c:pt idx="51733" formatCode="General">
                  <c:v>1.065539999999999</c:v>
                </c:pt>
                <c:pt idx="51734" formatCode="General">
                  <c:v>1.0655599999999998</c:v>
                </c:pt>
                <c:pt idx="51735" formatCode="General">
                  <c:v>1.0655899999999998</c:v>
                </c:pt>
                <c:pt idx="51736" formatCode="General">
                  <c:v>1.0656099999999991</c:v>
                </c:pt>
                <c:pt idx="51737" formatCode="General">
                  <c:v>1.0656199999999998</c:v>
                </c:pt>
                <c:pt idx="51738" formatCode="General">
                  <c:v>1.065639999999999</c:v>
                </c:pt>
                <c:pt idx="51739" formatCode="General">
                  <c:v>1.065669999999999</c:v>
                </c:pt>
                <c:pt idx="51740" formatCode="General">
                  <c:v>1.0656899999999998</c:v>
                </c:pt>
                <c:pt idx="51741" formatCode="General">
                  <c:v>1.065709999999999</c:v>
                </c:pt>
                <c:pt idx="51742" formatCode="General">
                  <c:v>1.0657299999999992</c:v>
                </c:pt>
                <c:pt idx="51743" formatCode="General">
                  <c:v>1.06575</c:v>
                </c:pt>
                <c:pt idx="51744" formatCode="General">
                  <c:v>1.0657699999999992</c:v>
                </c:pt>
                <c:pt idx="51745" formatCode="General">
                  <c:v>1.0657899999999998</c:v>
                </c:pt>
                <c:pt idx="51746" formatCode="General">
                  <c:v>1.065809999999999</c:v>
                </c:pt>
                <c:pt idx="51747" formatCode="General">
                  <c:v>1.0658299999999992</c:v>
                </c:pt>
                <c:pt idx="51748" formatCode="General">
                  <c:v>1.0658599999999998</c:v>
                </c:pt>
                <c:pt idx="51749" formatCode="General">
                  <c:v>1.0658699999999992</c:v>
                </c:pt>
                <c:pt idx="51750" formatCode="General">
                  <c:v>1.0658899999999998</c:v>
                </c:pt>
                <c:pt idx="51751" formatCode="General">
                  <c:v>1.065909999999999</c:v>
                </c:pt>
                <c:pt idx="51752" formatCode="General">
                  <c:v>1.0659299999999992</c:v>
                </c:pt>
                <c:pt idx="51753" formatCode="General">
                  <c:v>1.06595</c:v>
                </c:pt>
                <c:pt idx="51754" formatCode="General">
                  <c:v>1.0659699999999992</c:v>
                </c:pt>
                <c:pt idx="51755" formatCode="General">
                  <c:v>1.0660000000000001</c:v>
                </c:pt>
                <c:pt idx="51756" formatCode="General">
                  <c:v>1.0660099999999999</c:v>
                </c:pt>
                <c:pt idx="51757" formatCode="General">
                  <c:v>1.0660400000000001</c:v>
                </c:pt>
                <c:pt idx="51758" formatCode="General">
                  <c:v>1.06606</c:v>
                </c:pt>
                <c:pt idx="51759" formatCode="General">
                  <c:v>1.0660799999999999</c:v>
                </c:pt>
                <c:pt idx="51760" formatCode="General">
                  <c:v>1.06609</c:v>
                </c:pt>
                <c:pt idx="51761" formatCode="General">
                  <c:v>1.06612</c:v>
                </c:pt>
                <c:pt idx="51762" formatCode="General">
                  <c:v>1.0661400000000001</c:v>
                </c:pt>
                <c:pt idx="51763" formatCode="General">
                  <c:v>1.06616</c:v>
                </c:pt>
                <c:pt idx="51764" formatCode="General">
                  <c:v>1.0661799999999999</c:v>
                </c:pt>
                <c:pt idx="51765" formatCode="General">
                  <c:v>1.0662</c:v>
                </c:pt>
                <c:pt idx="51766" formatCode="General">
                  <c:v>1.0662199999999999</c:v>
                </c:pt>
                <c:pt idx="51767" formatCode="General">
                  <c:v>1.0662400000000001</c:v>
                </c:pt>
                <c:pt idx="51768" formatCode="General">
                  <c:v>1.06626</c:v>
                </c:pt>
                <c:pt idx="51769" formatCode="General">
                  <c:v>1.0662799999999999</c:v>
                </c:pt>
                <c:pt idx="51770" formatCode="General">
                  <c:v>1.0663100000000001</c:v>
                </c:pt>
                <c:pt idx="51771" formatCode="General">
                  <c:v>1.06633</c:v>
                </c:pt>
                <c:pt idx="51772" formatCode="General">
                  <c:v>1.0663400000000001</c:v>
                </c:pt>
                <c:pt idx="51773" formatCode="General">
                  <c:v>1.06637</c:v>
                </c:pt>
                <c:pt idx="51774" formatCode="General">
                  <c:v>1.0663899999999999</c:v>
                </c:pt>
                <c:pt idx="51775" formatCode="General">
                  <c:v>1.0664100000000001</c:v>
                </c:pt>
                <c:pt idx="51776" formatCode="General">
                  <c:v>1.0664199999999999</c:v>
                </c:pt>
                <c:pt idx="51777" formatCode="General">
                  <c:v>1.0664499999999999</c:v>
                </c:pt>
                <c:pt idx="51778" formatCode="General">
                  <c:v>1.06647</c:v>
                </c:pt>
                <c:pt idx="51779" formatCode="General">
                  <c:v>1.0664899999999999</c:v>
                </c:pt>
                <c:pt idx="51780" formatCode="General">
                  <c:v>1.0665100000000001</c:v>
                </c:pt>
                <c:pt idx="51781" formatCode="General">
                  <c:v>1.06653</c:v>
                </c:pt>
                <c:pt idx="51782" formatCode="General">
                  <c:v>1.0665500000000001</c:v>
                </c:pt>
                <c:pt idx="51783" formatCode="General">
                  <c:v>1.0665800000000001</c:v>
                </c:pt>
                <c:pt idx="51784" formatCode="General">
                  <c:v>1.0665899999999999</c:v>
                </c:pt>
                <c:pt idx="51785" formatCode="General">
                  <c:v>1.0666100000000001</c:v>
                </c:pt>
                <c:pt idx="51786" formatCode="General">
                  <c:v>1.06664</c:v>
                </c:pt>
                <c:pt idx="51787" formatCode="General">
                  <c:v>1.0666599999999999</c:v>
                </c:pt>
                <c:pt idx="51788" formatCode="General">
                  <c:v>1.06667</c:v>
                </c:pt>
                <c:pt idx="51789" formatCode="General">
                  <c:v>1.0666899999999999</c:v>
                </c:pt>
                <c:pt idx="51790" formatCode="General">
                  <c:v>1.0667199999999999</c:v>
                </c:pt>
                <c:pt idx="51791" formatCode="General">
                  <c:v>1.06674</c:v>
                </c:pt>
                <c:pt idx="51792" formatCode="General">
                  <c:v>1.0667599999999999</c:v>
                </c:pt>
                <c:pt idx="51793" formatCode="General">
                  <c:v>1.0667800000000001</c:v>
                </c:pt>
                <c:pt idx="51794" formatCode="General">
                  <c:v>1.0668</c:v>
                </c:pt>
                <c:pt idx="51795" formatCode="General">
                  <c:v>1.0668199999999999</c:v>
                </c:pt>
                <c:pt idx="51796" formatCode="General">
                  <c:v>1.06684</c:v>
                </c:pt>
                <c:pt idx="51797" formatCode="General">
                  <c:v>1.0668599999999999</c:v>
                </c:pt>
                <c:pt idx="51798" formatCode="General">
                  <c:v>1.0668800000000001</c:v>
                </c:pt>
                <c:pt idx="51799" formatCode="General">
                  <c:v>1.06691</c:v>
                </c:pt>
                <c:pt idx="51800" formatCode="General">
                  <c:v>1.0669199999999999</c:v>
                </c:pt>
                <c:pt idx="51801" formatCode="General">
                  <c:v>1.06694</c:v>
                </c:pt>
                <c:pt idx="51802" formatCode="General">
                  <c:v>1.0669599999999999</c:v>
                </c:pt>
                <c:pt idx="51803" formatCode="General">
                  <c:v>1.0669899999999999</c:v>
                </c:pt>
                <c:pt idx="51804" formatCode="General">
                  <c:v>1.0669999999999991</c:v>
                </c:pt>
                <c:pt idx="51805" formatCode="General">
                  <c:v>1.0670199999999999</c:v>
                </c:pt>
                <c:pt idx="51806" formatCode="General">
                  <c:v>1.0670500000000001</c:v>
                </c:pt>
                <c:pt idx="51807" formatCode="General">
                  <c:v>1.06707</c:v>
                </c:pt>
                <c:pt idx="51808" formatCode="General">
                  <c:v>1.0670899999999999</c:v>
                </c:pt>
                <c:pt idx="51809" formatCode="General">
                  <c:v>1.06711</c:v>
                </c:pt>
                <c:pt idx="51810" formatCode="General">
                  <c:v>1.067129999999999</c:v>
                </c:pt>
                <c:pt idx="51811" formatCode="General">
                  <c:v>1.06715</c:v>
                </c:pt>
                <c:pt idx="51812" formatCode="General">
                  <c:v>1.06717</c:v>
                </c:pt>
                <c:pt idx="51813" formatCode="General">
                  <c:v>1.0671899999999999</c:v>
                </c:pt>
                <c:pt idx="51814" formatCode="General">
                  <c:v>1.06721</c:v>
                </c:pt>
                <c:pt idx="51815" formatCode="General">
                  <c:v>1.067229999999999</c:v>
                </c:pt>
                <c:pt idx="51816" formatCode="General">
                  <c:v>1.06725</c:v>
                </c:pt>
                <c:pt idx="51817" formatCode="General">
                  <c:v>1.0672699999999991</c:v>
                </c:pt>
                <c:pt idx="51818" formatCode="General">
                  <c:v>1.0672899999999998</c:v>
                </c:pt>
                <c:pt idx="51819" formatCode="General">
                  <c:v>1.06731</c:v>
                </c:pt>
                <c:pt idx="51820" formatCode="General">
                  <c:v>1.067329999999999</c:v>
                </c:pt>
                <c:pt idx="51821" formatCode="General">
                  <c:v>1.0673599999999999</c:v>
                </c:pt>
                <c:pt idx="51822" formatCode="General">
                  <c:v>1.06738</c:v>
                </c:pt>
                <c:pt idx="51823" formatCode="General">
                  <c:v>1.0673899999999998</c:v>
                </c:pt>
                <c:pt idx="51824" formatCode="General">
                  <c:v>1.06741</c:v>
                </c:pt>
                <c:pt idx="51825" formatCode="General">
                  <c:v>1.0674399999999991</c:v>
                </c:pt>
                <c:pt idx="51826" formatCode="General">
                  <c:v>1.0674599999999999</c:v>
                </c:pt>
                <c:pt idx="51827" formatCode="General">
                  <c:v>1.067469999999999</c:v>
                </c:pt>
                <c:pt idx="51828" formatCode="General">
                  <c:v>1.067499999999999</c:v>
                </c:pt>
                <c:pt idx="51829" formatCode="General">
                  <c:v>1.0675199999999998</c:v>
                </c:pt>
                <c:pt idx="51830" formatCode="General">
                  <c:v>1.067539999999999</c:v>
                </c:pt>
                <c:pt idx="51831" formatCode="General">
                  <c:v>1.0675599999999998</c:v>
                </c:pt>
                <c:pt idx="51832" formatCode="General">
                  <c:v>1.06758</c:v>
                </c:pt>
                <c:pt idx="51833" formatCode="General">
                  <c:v>1.0675999999999992</c:v>
                </c:pt>
                <c:pt idx="51834" formatCode="General">
                  <c:v>1.0676299999999992</c:v>
                </c:pt>
                <c:pt idx="51835" formatCode="General">
                  <c:v>1.067639999999999</c:v>
                </c:pt>
                <c:pt idx="51836" formatCode="General">
                  <c:v>1.0676599999999998</c:v>
                </c:pt>
                <c:pt idx="51837" formatCode="General">
                  <c:v>1.0676899999999998</c:v>
                </c:pt>
                <c:pt idx="51838" formatCode="General">
                  <c:v>1.067709999999999</c:v>
                </c:pt>
                <c:pt idx="51839" formatCode="General">
                  <c:v>1.0677199999999998</c:v>
                </c:pt>
                <c:pt idx="51840" formatCode="General">
                  <c:v>1.067739999999999</c:v>
                </c:pt>
                <c:pt idx="51841" formatCode="General">
                  <c:v>1.0677699999999992</c:v>
                </c:pt>
                <c:pt idx="51842" formatCode="General">
                  <c:v>1.0677899999999998</c:v>
                </c:pt>
                <c:pt idx="51843" formatCode="General">
                  <c:v>1.0677999999999992</c:v>
                </c:pt>
                <c:pt idx="51844" formatCode="General">
                  <c:v>1.0678299999999992</c:v>
                </c:pt>
                <c:pt idx="51845" formatCode="General">
                  <c:v>1.06785</c:v>
                </c:pt>
                <c:pt idx="51846" formatCode="General">
                  <c:v>1.0678699999999992</c:v>
                </c:pt>
                <c:pt idx="51847" formatCode="General">
                  <c:v>1.0678899999999998</c:v>
                </c:pt>
                <c:pt idx="51848" formatCode="General">
                  <c:v>1.067909999999999</c:v>
                </c:pt>
                <c:pt idx="51849" formatCode="General">
                  <c:v>1.0679299999999992</c:v>
                </c:pt>
                <c:pt idx="51850" formatCode="General">
                  <c:v>1.0679599999999998</c:v>
                </c:pt>
                <c:pt idx="51851" formatCode="General">
                  <c:v>1.0679699999999992</c:v>
                </c:pt>
                <c:pt idx="51852" formatCode="General">
                  <c:v>1.0679899999999998</c:v>
                </c:pt>
                <c:pt idx="51853" formatCode="General">
                  <c:v>1.0680099999999999</c:v>
                </c:pt>
                <c:pt idx="51854" formatCode="General">
                  <c:v>1.0680400000000001</c:v>
                </c:pt>
                <c:pt idx="51855" formatCode="General">
                  <c:v>1.0680499999999999</c:v>
                </c:pt>
                <c:pt idx="51856" formatCode="General">
                  <c:v>1.0680799999999999</c:v>
                </c:pt>
                <c:pt idx="51857" formatCode="General">
                  <c:v>1.0681</c:v>
                </c:pt>
                <c:pt idx="51858" formatCode="General">
                  <c:v>1.06812</c:v>
                </c:pt>
                <c:pt idx="51859" formatCode="General">
                  <c:v>1.0681400000000001</c:v>
                </c:pt>
                <c:pt idx="51860" formatCode="General">
                  <c:v>1.06816</c:v>
                </c:pt>
                <c:pt idx="51861" formatCode="General">
                  <c:v>1.0681799999999999</c:v>
                </c:pt>
                <c:pt idx="51862" formatCode="General">
                  <c:v>1.0682</c:v>
                </c:pt>
                <c:pt idx="51863" formatCode="General">
                  <c:v>1.0682199999999999</c:v>
                </c:pt>
                <c:pt idx="51864" formatCode="General">
                  <c:v>1.0682400000000001</c:v>
                </c:pt>
                <c:pt idx="51865" formatCode="General">
                  <c:v>1.06826</c:v>
                </c:pt>
                <c:pt idx="51866" formatCode="General">
                  <c:v>1.0682799999999999</c:v>
                </c:pt>
                <c:pt idx="51867" formatCode="General">
                  <c:v>1.0683</c:v>
                </c:pt>
                <c:pt idx="51868" formatCode="General">
                  <c:v>1.0683199999999999</c:v>
                </c:pt>
                <c:pt idx="51869" formatCode="General">
                  <c:v>1.0683400000000001</c:v>
                </c:pt>
                <c:pt idx="51870" formatCode="General">
                  <c:v>1.06837</c:v>
                </c:pt>
                <c:pt idx="51871" formatCode="General">
                  <c:v>1.0683800000000001</c:v>
                </c:pt>
                <c:pt idx="51872" formatCode="General">
                  <c:v>1.0684</c:v>
                </c:pt>
                <c:pt idx="51873" formatCode="General">
                  <c:v>1.06843</c:v>
                </c:pt>
                <c:pt idx="51874" formatCode="General">
                  <c:v>1.0684499999999999</c:v>
                </c:pt>
                <c:pt idx="51875" formatCode="General">
                  <c:v>1.06846</c:v>
                </c:pt>
                <c:pt idx="51876" formatCode="General">
                  <c:v>1.0684899999999999</c:v>
                </c:pt>
                <c:pt idx="51877" formatCode="General">
                  <c:v>1.0685100000000001</c:v>
                </c:pt>
                <c:pt idx="51878" formatCode="General">
                  <c:v>1.06853</c:v>
                </c:pt>
                <c:pt idx="51879" formatCode="General">
                  <c:v>1.0685500000000001</c:v>
                </c:pt>
                <c:pt idx="51880" formatCode="General">
                  <c:v>1.06857</c:v>
                </c:pt>
                <c:pt idx="51881" formatCode="General">
                  <c:v>1.0685899999999999</c:v>
                </c:pt>
                <c:pt idx="51882" formatCode="General">
                  <c:v>1.0686199999999999</c:v>
                </c:pt>
                <c:pt idx="51883" formatCode="General">
                  <c:v>1.06863</c:v>
                </c:pt>
                <c:pt idx="51884" formatCode="General">
                  <c:v>1.0686500000000001</c:v>
                </c:pt>
                <c:pt idx="51885" formatCode="General">
                  <c:v>1.0686800000000001</c:v>
                </c:pt>
                <c:pt idx="51886" formatCode="General">
                  <c:v>1.0686899999999999</c:v>
                </c:pt>
                <c:pt idx="51887" formatCode="General">
                  <c:v>1.06871</c:v>
                </c:pt>
                <c:pt idx="51888" formatCode="General">
                  <c:v>1.06874</c:v>
                </c:pt>
                <c:pt idx="51889" formatCode="General">
                  <c:v>1.0687599999999999</c:v>
                </c:pt>
                <c:pt idx="51890" formatCode="General">
                  <c:v>1.06877</c:v>
                </c:pt>
                <c:pt idx="51891" formatCode="General">
                  <c:v>1.0687899999999999</c:v>
                </c:pt>
                <c:pt idx="51892" formatCode="General">
                  <c:v>1.0688199999999999</c:v>
                </c:pt>
                <c:pt idx="51893" formatCode="General">
                  <c:v>1.06884</c:v>
                </c:pt>
                <c:pt idx="51894" formatCode="General">
                  <c:v>1.0688500000000001</c:v>
                </c:pt>
                <c:pt idx="51895" formatCode="General">
                  <c:v>1.0688800000000001</c:v>
                </c:pt>
                <c:pt idx="51896" formatCode="General">
                  <c:v>1.0689</c:v>
                </c:pt>
                <c:pt idx="51897" formatCode="General">
                  <c:v>1.0689199999999999</c:v>
                </c:pt>
                <c:pt idx="51898" formatCode="General">
                  <c:v>1.06894</c:v>
                </c:pt>
                <c:pt idx="51899" formatCode="General">
                  <c:v>1.0689599999999999</c:v>
                </c:pt>
                <c:pt idx="51900" formatCode="General">
                  <c:v>1.06898</c:v>
                </c:pt>
                <c:pt idx="51901" formatCode="General">
                  <c:v>1.06901</c:v>
                </c:pt>
                <c:pt idx="51902" formatCode="General">
                  <c:v>1.0690199999999999</c:v>
                </c:pt>
                <c:pt idx="51903" formatCode="General">
                  <c:v>1.06904</c:v>
                </c:pt>
                <c:pt idx="51904" formatCode="General">
                  <c:v>1.06907</c:v>
                </c:pt>
                <c:pt idx="51905" formatCode="General">
                  <c:v>1.0690899999999999</c:v>
                </c:pt>
                <c:pt idx="51906" formatCode="General">
                  <c:v>1.0690999999999991</c:v>
                </c:pt>
                <c:pt idx="51907" formatCode="General">
                  <c:v>1.069129999999999</c:v>
                </c:pt>
                <c:pt idx="51908" formatCode="General">
                  <c:v>1.06915</c:v>
                </c:pt>
                <c:pt idx="51909" formatCode="General">
                  <c:v>1.06917</c:v>
                </c:pt>
                <c:pt idx="51910" formatCode="General">
                  <c:v>1.0691899999999999</c:v>
                </c:pt>
                <c:pt idx="51911" formatCode="General">
                  <c:v>1.06921</c:v>
                </c:pt>
                <c:pt idx="51912" formatCode="General">
                  <c:v>1.069229999999999</c:v>
                </c:pt>
                <c:pt idx="51913" formatCode="General">
                  <c:v>1.06925</c:v>
                </c:pt>
                <c:pt idx="51914" formatCode="General">
                  <c:v>1.0692699999999991</c:v>
                </c:pt>
                <c:pt idx="51915" formatCode="General">
                  <c:v>1.0692899999999999</c:v>
                </c:pt>
                <c:pt idx="51916" formatCode="General">
                  <c:v>1.06931</c:v>
                </c:pt>
                <c:pt idx="51917" formatCode="General">
                  <c:v>1.069329999999999</c:v>
                </c:pt>
                <c:pt idx="51918" formatCode="General">
                  <c:v>1.06935</c:v>
                </c:pt>
                <c:pt idx="51919" formatCode="General">
                  <c:v>1.069369999999999</c:v>
                </c:pt>
                <c:pt idx="51920" formatCode="General">
                  <c:v>1.0693899999999998</c:v>
                </c:pt>
                <c:pt idx="51921" formatCode="General">
                  <c:v>1.0694199999999998</c:v>
                </c:pt>
                <c:pt idx="51922" formatCode="General">
                  <c:v>1.0694299999999992</c:v>
                </c:pt>
                <c:pt idx="51923" formatCode="General">
                  <c:v>1.0694599999999999</c:v>
                </c:pt>
                <c:pt idx="51924" formatCode="General">
                  <c:v>1.06948</c:v>
                </c:pt>
                <c:pt idx="51925" formatCode="General">
                  <c:v>1.069499999999999</c:v>
                </c:pt>
                <c:pt idx="51926" formatCode="General">
                  <c:v>1.06951</c:v>
                </c:pt>
                <c:pt idx="51927" formatCode="General">
                  <c:v>1.069539999999999</c:v>
                </c:pt>
                <c:pt idx="51928" formatCode="General">
                  <c:v>1.0695599999999998</c:v>
                </c:pt>
                <c:pt idx="51929" formatCode="General">
                  <c:v>1.06958</c:v>
                </c:pt>
                <c:pt idx="51930" formatCode="General">
                  <c:v>1.0695999999999992</c:v>
                </c:pt>
                <c:pt idx="51931" formatCode="General">
                  <c:v>1.0696199999999998</c:v>
                </c:pt>
                <c:pt idx="51932" formatCode="General">
                  <c:v>1.069639999999999</c:v>
                </c:pt>
                <c:pt idx="51933" formatCode="General">
                  <c:v>1.069669999999999</c:v>
                </c:pt>
                <c:pt idx="51934" formatCode="General">
                  <c:v>1.06968</c:v>
                </c:pt>
                <c:pt idx="51935" formatCode="General">
                  <c:v>1.0696999999999992</c:v>
                </c:pt>
                <c:pt idx="51936" formatCode="General">
                  <c:v>1.0697299999999992</c:v>
                </c:pt>
                <c:pt idx="51937" formatCode="General">
                  <c:v>1.06975</c:v>
                </c:pt>
                <c:pt idx="51938" formatCode="General">
                  <c:v>1.0697599999999998</c:v>
                </c:pt>
                <c:pt idx="51939" formatCode="General">
                  <c:v>1.06978</c:v>
                </c:pt>
                <c:pt idx="51940" formatCode="General">
                  <c:v>1.069809999999999</c:v>
                </c:pt>
                <c:pt idx="51941" formatCode="General">
                  <c:v>1.0698299999999992</c:v>
                </c:pt>
                <c:pt idx="51942" formatCode="General">
                  <c:v>1.069839999999999</c:v>
                </c:pt>
                <c:pt idx="51943" formatCode="General">
                  <c:v>1.0698699999999992</c:v>
                </c:pt>
                <c:pt idx="51944" formatCode="General">
                  <c:v>1.0698899999999998</c:v>
                </c:pt>
                <c:pt idx="51945" formatCode="General">
                  <c:v>1.069909999999999</c:v>
                </c:pt>
                <c:pt idx="51946" formatCode="General">
                  <c:v>1.0699299999999992</c:v>
                </c:pt>
                <c:pt idx="51947" formatCode="General">
                  <c:v>1.06995</c:v>
                </c:pt>
                <c:pt idx="51948" formatCode="General">
                  <c:v>1.0699699999999992</c:v>
                </c:pt>
                <c:pt idx="51949" formatCode="General">
                  <c:v>1.0699899999999998</c:v>
                </c:pt>
                <c:pt idx="51950" formatCode="General">
                  <c:v>1.0700099999999999</c:v>
                </c:pt>
                <c:pt idx="51951" formatCode="General">
                  <c:v>1.07003</c:v>
                </c:pt>
                <c:pt idx="51952" formatCode="General">
                  <c:v>1.07006</c:v>
                </c:pt>
                <c:pt idx="51953" formatCode="General">
                  <c:v>1.0700700000000001</c:v>
                </c:pt>
                <c:pt idx="51954" formatCode="General">
                  <c:v>1.07009</c:v>
                </c:pt>
                <c:pt idx="51955" formatCode="General">
                  <c:v>1.0701099999999999</c:v>
                </c:pt>
                <c:pt idx="51956" formatCode="General">
                  <c:v>1.0701400000000001</c:v>
                </c:pt>
                <c:pt idx="51957" formatCode="General">
                  <c:v>1.0701499999999999</c:v>
                </c:pt>
                <c:pt idx="51958" formatCode="General">
                  <c:v>1.0701799999999999</c:v>
                </c:pt>
                <c:pt idx="51959" formatCode="General">
                  <c:v>1.0702</c:v>
                </c:pt>
                <c:pt idx="51960" formatCode="General">
                  <c:v>1.0702199999999999</c:v>
                </c:pt>
                <c:pt idx="51961" formatCode="General">
                  <c:v>1.0702400000000001</c:v>
                </c:pt>
                <c:pt idx="51962" formatCode="General">
                  <c:v>1.07026</c:v>
                </c:pt>
                <c:pt idx="51963" formatCode="General">
                  <c:v>1.0702799999999999</c:v>
                </c:pt>
                <c:pt idx="51964" formatCode="General">
                  <c:v>1.0703</c:v>
                </c:pt>
                <c:pt idx="51965" formatCode="General">
                  <c:v>1.0703199999999999</c:v>
                </c:pt>
                <c:pt idx="51966" formatCode="General">
                  <c:v>1.0703400000000001</c:v>
                </c:pt>
                <c:pt idx="51967" formatCode="General">
                  <c:v>1.07036</c:v>
                </c:pt>
                <c:pt idx="51968" formatCode="General">
                  <c:v>1.0703800000000001</c:v>
                </c:pt>
                <c:pt idx="51969" formatCode="General">
                  <c:v>1.0704</c:v>
                </c:pt>
                <c:pt idx="51970" formatCode="General">
                  <c:v>1.0704199999999999</c:v>
                </c:pt>
                <c:pt idx="51971" formatCode="General">
                  <c:v>1.0704400000000001</c:v>
                </c:pt>
                <c:pt idx="51972" formatCode="General">
                  <c:v>1.07047</c:v>
                </c:pt>
                <c:pt idx="51973" formatCode="General">
                  <c:v>1.0704800000000001</c:v>
                </c:pt>
                <c:pt idx="51974" formatCode="General">
                  <c:v>1.0705100000000001</c:v>
                </c:pt>
                <c:pt idx="51975" formatCode="General">
                  <c:v>1.07053</c:v>
                </c:pt>
                <c:pt idx="51976" formatCode="General">
                  <c:v>1.0705499999999999</c:v>
                </c:pt>
                <c:pt idx="51977" formatCode="General">
                  <c:v>1.07056</c:v>
                </c:pt>
                <c:pt idx="51978" formatCode="General">
                  <c:v>1.0705899999999999</c:v>
                </c:pt>
                <c:pt idx="51979" formatCode="General">
                  <c:v>1.0706100000000001</c:v>
                </c:pt>
                <c:pt idx="51980" formatCode="General">
                  <c:v>1.07063</c:v>
                </c:pt>
                <c:pt idx="51981" formatCode="General">
                  <c:v>1.0706500000000001</c:v>
                </c:pt>
                <c:pt idx="51982" formatCode="General">
                  <c:v>1.07067</c:v>
                </c:pt>
                <c:pt idx="51983" formatCode="General">
                  <c:v>1.0706899999999999</c:v>
                </c:pt>
                <c:pt idx="51984" formatCode="General">
                  <c:v>1.0707100000000001</c:v>
                </c:pt>
                <c:pt idx="51985" formatCode="General">
                  <c:v>1.07073</c:v>
                </c:pt>
                <c:pt idx="51986" formatCode="General">
                  <c:v>1.0707500000000001</c:v>
                </c:pt>
                <c:pt idx="51987" formatCode="General">
                  <c:v>1.0707800000000001</c:v>
                </c:pt>
                <c:pt idx="51988" formatCode="General">
                  <c:v>1.0708</c:v>
                </c:pt>
                <c:pt idx="51989" formatCode="General">
                  <c:v>1.07081</c:v>
                </c:pt>
                <c:pt idx="51990" formatCode="General">
                  <c:v>1.0708299999999991</c:v>
                </c:pt>
                <c:pt idx="51991" formatCode="General">
                  <c:v>1.0708599999999999</c:v>
                </c:pt>
                <c:pt idx="51992" formatCode="General">
                  <c:v>1.0708800000000001</c:v>
                </c:pt>
                <c:pt idx="51993" formatCode="General">
                  <c:v>1.0708899999999999</c:v>
                </c:pt>
                <c:pt idx="51994" formatCode="General">
                  <c:v>1.0709199999999999</c:v>
                </c:pt>
                <c:pt idx="51995" formatCode="General">
                  <c:v>1.07094</c:v>
                </c:pt>
                <c:pt idx="51996" formatCode="General">
                  <c:v>1.0709599999999999</c:v>
                </c:pt>
                <c:pt idx="51997" formatCode="General">
                  <c:v>1.07098</c:v>
                </c:pt>
                <c:pt idx="51998" formatCode="General">
                  <c:v>1.071</c:v>
                </c:pt>
                <c:pt idx="51999" formatCode="General">
                  <c:v>1.0710199999999999</c:v>
                </c:pt>
                <c:pt idx="52000" formatCode="General">
                  <c:v>1.0710500000000001</c:v>
                </c:pt>
                <c:pt idx="52001" formatCode="General">
                  <c:v>1.0710599999999999</c:v>
                </c:pt>
                <c:pt idx="52002" formatCode="General">
                  <c:v>1.07108</c:v>
                </c:pt>
                <c:pt idx="52003" formatCode="General">
                  <c:v>1.07111</c:v>
                </c:pt>
                <c:pt idx="52004" formatCode="General">
                  <c:v>1.071129999999999</c:v>
                </c:pt>
                <c:pt idx="52005" formatCode="General">
                  <c:v>1.07114</c:v>
                </c:pt>
                <c:pt idx="52006" formatCode="General">
                  <c:v>1.0711599999999999</c:v>
                </c:pt>
                <c:pt idx="52007" formatCode="General">
                  <c:v>1.0711899999999999</c:v>
                </c:pt>
                <c:pt idx="52008" formatCode="General">
                  <c:v>1.07121</c:v>
                </c:pt>
                <c:pt idx="52009" formatCode="General">
                  <c:v>1.071229999999999</c:v>
                </c:pt>
                <c:pt idx="52010" formatCode="General">
                  <c:v>1.07125</c:v>
                </c:pt>
                <c:pt idx="52011" formatCode="General">
                  <c:v>1.0712699999999991</c:v>
                </c:pt>
                <c:pt idx="52012" formatCode="General">
                  <c:v>1.0712899999999999</c:v>
                </c:pt>
                <c:pt idx="52013" formatCode="General">
                  <c:v>1.07131</c:v>
                </c:pt>
                <c:pt idx="52014" formatCode="General">
                  <c:v>1.071329999999999</c:v>
                </c:pt>
                <c:pt idx="52015" formatCode="General">
                  <c:v>1.07135</c:v>
                </c:pt>
                <c:pt idx="52016" formatCode="General">
                  <c:v>1.07138</c:v>
                </c:pt>
                <c:pt idx="52017" formatCode="General">
                  <c:v>1.0713899999999998</c:v>
                </c:pt>
                <c:pt idx="52018" formatCode="General">
                  <c:v>1.07141</c:v>
                </c:pt>
                <c:pt idx="52019" formatCode="General">
                  <c:v>1.0714299999999992</c:v>
                </c:pt>
                <c:pt idx="52020" formatCode="General">
                  <c:v>1.07145</c:v>
                </c:pt>
                <c:pt idx="52021" formatCode="General">
                  <c:v>1.071469999999999</c:v>
                </c:pt>
                <c:pt idx="52022" formatCode="General">
                  <c:v>1.071499999999999</c:v>
                </c:pt>
                <c:pt idx="52023" formatCode="General">
                  <c:v>1.0715199999999998</c:v>
                </c:pt>
                <c:pt idx="52024" formatCode="General">
                  <c:v>1.0715299999999992</c:v>
                </c:pt>
                <c:pt idx="52025" formatCode="General">
                  <c:v>1.0715599999999998</c:v>
                </c:pt>
                <c:pt idx="52026" formatCode="General">
                  <c:v>1.07158</c:v>
                </c:pt>
                <c:pt idx="52027" formatCode="General">
                  <c:v>1.0715999999999992</c:v>
                </c:pt>
                <c:pt idx="52028" formatCode="General">
                  <c:v>1.07161</c:v>
                </c:pt>
                <c:pt idx="52029" formatCode="General">
                  <c:v>1.071639999999999</c:v>
                </c:pt>
                <c:pt idx="52030" formatCode="General">
                  <c:v>1.0716599999999998</c:v>
                </c:pt>
                <c:pt idx="52031" formatCode="General">
                  <c:v>1.07168</c:v>
                </c:pt>
                <c:pt idx="52032" formatCode="General">
                  <c:v>1.0716999999999992</c:v>
                </c:pt>
                <c:pt idx="52033" formatCode="General">
                  <c:v>1.0717199999999998</c:v>
                </c:pt>
                <c:pt idx="52034" formatCode="General">
                  <c:v>1.071739999999999</c:v>
                </c:pt>
                <c:pt idx="52035" formatCode="General">
                  <c:v>1.0717599999999998</c:v>
                </c:pt>
                <c:pt idx="52036" formatCode="General">
                  <c:v>1.07178</c:v>
                </c:pt>
                <c:pt idx="52037" formatCode="General">
                  <c:v>1.0717999999999992</c:v>
                </c:pt>
                <c:pt idx="52038" formatCode="General">
                  <c:v>1.0718299999999992</c:v>
                </c:pt>
                <c:pt idx="52039" formatCode="General">
                  <c:v>1.07185</c:v>
                </c:pt>
                <c:pt idx="52040" formatCode="General">
                  <c:v>1.0718599999999998</c:v>
                </c:pt>
                <c:pt idx="52041" formatCode="General">
                  <c:v>1.0718799999999991</c:v>
                </c:pt>
                <c:pt idx="52042" formatCode="General">
                  <c:v>1.071909999999999</c:v>
                </c:pt>
                <c:pt idx="52043" formatCode="General">
                  <c:v>1.0719299999999992</c:v>
                </c:pt>
                <c:pt idx="52044" formatCode="General">
                  <c:v>1.071939999999999</c:v>
                </c:pt>
                <c:pt idx="52045" formatCode="General">
                  <c:v>1.0719699999999992</c:v>
                </c:pt>
                <c:pt idx="52046" formatCode="General">
                  <c:v>1.0719899999999998</c:v>
                </c:pt>
                <c:pt idx="52047" formatCode="General">
                  <c:v>1.0720099999999999</c:v>
                </c:pt>
                <c:pt idx="52048" formatCode="General">
                  <c:v>1.07203</c:v>
                </c:pt>
                <c:pt idx="52049" formatCode="General">
                  <c:v>1.0720499999999999</c:v>
                </c:pt>
                <c:pt idx="52050" formatCode="General">
                  <c:v>1.0720700000000001</c:v>
                </c:pt>
                <c:pt idx="52051" formatCode="General">
                  <c:v>1.0721000000000001</c:v>
                </c:pt>
                <c:pt idx="52052" formatCode="General">
                  <c:v>1.0721099999999999</c:v>
                </c:pt>
                <c:pt idx="52053" formatCode="General">
                  <c:v>1.07213</c:v>
                </c:pt>
                <c:pt idx="52054" formatCode="General">
                  <c:v>1.0721499999999999</c:v>
                </c:pt>
                <c:pt idx="52055" formatCode="General">
                  <c:v>1.0721799999999999</c:v>
                </c:pt>
                <c:pt idx="52056" formatCode="General">
                  <c:v>1.07219</c:v>
                </c:pt>
                <c:pt idx="52057" formatCode="General">
                  <c:v>1.0722100000000001</c:v>
                </c:pt>
                <c:pt idx="52058" formatCode="General">
                  <c:v>1.0722400000000001</c:v>
                </c:pt>
                <c:pt idx="52059" formatCode="General">
                  <c:v>1.07226</c:v>
                </c:pt>
                <c:pt idx="52060" formatCode="General">
                  <c:v>1.0722700000000001</c:v>
                </c:pt>
                <c:pt idx="52061" formatCode="General">
                  <c:v>1.0723</c:v>
                </c:pt>
                <c:pt idx="52062" formatCode="General">
                  <c:v>1.0723199999999999</c:v>
                </c:pt>
                <c:pt idx="52063" formatCode="General">
                  <c:v>1.0723400000000001</c:v>
                </c:pt>
                <c:pt idx="52064" formatCode="General">
                  <c:v>1.07236</c:v>
                </c:pt>
                <c:pt idx="52065" formatCode="General">
                  <c:v>1.0723800000000001</c:v>
                </c:pt>
                <c:pt idx="52066" formatCode="General">
                  <c:v>1.0724</c:v>
                </c:pt>
                <c:pt idx="52067" formatCode="General">
                  <c:v>1.07243</c:v>
                </c:pt>
                <c:pt idx="52068" formatCode="General">
                  <c:v>1.0724400000000001</c:v>
                </c:pt>
                <c:pt idx="52069" formatCode="General">
                  <c:v>1.07246</c:v>
                </c:pt>
                <c:pt idx="52070" formatCode="General">
                  <c:v>1.0724800000000001</c:v>
                </c:pt>
                <c:pt idx="52071" formatCode="General">
                  <c:v>1.0725100000000001</c:v>
                </c:pt>
                <c:pt idx="52072" formatCode="General">
                  <c:v>1.0725199999999999</c:v>
                </c:pt>
                <c:pt idx="52073" formatCode="General">
                  <c:v>1.0725499999999999</c:v>
                </c:pt>
                <c:pt idx="52074" formatCode="General">
                  <c:v>1.07257</c:v>
                </c:pt>
                <c:pt idx="52075" formatCode="General">
                  <c:v>1.0725899999999999</c:v>
                </c:pt>
                <c:pt idx="52076" formatCode="General">
                  <c:v>1.0726100000000001</c:v>
                </c:pt>
                <c:pt idx="52077" formatCode="General">
                  <c:v>1.07263</c:v>
                </c:pt>
                <c:pt idx="52078" formatCode="General">
                  <c:v>1.0726500000000001</c:v>
                </c:pt>
                <c:pt idx="52079" formatCode="General">
                  <c:v>1.07267</c:v>
                </c:pt>
                <c:pt idx="52080" formatCode="General">
                  <c:v>1.0726899999999999</c:v>
                </c:pt>
                <c:pt idx="52081" formatCode="General">
                  <c:v>1.0727100000000001</c:v>
                </c:pt>
                <c:pt idx="52082" formatCode="General">
                  <c:v>1.07273</c:v>
                </c:pt>
                <c:pt idx="52083" formatCode="General">
                  <c:v>1.0727500000000001</c:v>
                </c:pt>
                <c:pt idx="52084" formatCode="General">
                  <c:v>1.07277</c:v>
                </c:pt>
                <c:pt idx="52085" formatCode="General">
                  <c:v>1.0727899999999999</c:v>
                </c:pt>
                <c:pt idx="52086" formatCode="General">
                  <c:v>1.07281</c:v>
                </c:pt>
                <c:pt idx="52087" formatCode="General">
                  <c:v>1.07283</c:v>
                </c:pt>
                <c:pt idx="52088" formatCode="General">
                  <c:v>1.0728500000000001</c:v>
                </c:pt>
                <c:pt idx="52089" formatCode="General">
                  <c:v>1.07287</c:v>
                </c:pt>
                <c:pt idx="52090" formatCode="General">
                  <c:v>1.0729</c:v>
                </c:pt>
                <c:pt idx="52091" formatCode="General">
                  <c:v>1.07291</c:v>
                </c:pt>
                <c:pt idx="52092" formatCode="General">
                  <c:v>1.0729299999999991</c:v>
                </c:pt>
                <c:pt idx="52093" formatCode="General">
                  <c:v>1.0729599999999999</c:v>
                </c:pt>
                <c:pt idx="52094" formatCode="General">
                  <c:v>1.07298</c:v>
                </c:pt>
                <c:pt idx="52095" formatCode="General">
                  <c:v>1.073</c:v>
                </c:pt>
                <c:pt idx="52096" formatCode="General">
                  <c:v>1.0730199999999999</c:v>
                </c:pt>
                <c:pt idx="52097" formatCode="General">
                  <c:v>1.07304</c:v>
                </c:pt>
                <c:pt idx="52098" formatCode="General">
                  <c:v>1.0730599999999999</c:v>
                </c:pt>
                <c:pt idx="52099" formatCode="General">
                  <c:v>1.07308</c:v>
                </c:pt>
                <c:pt idx="52100" formatCode="General">
                  <c:v>1.0730999999999991</c:v>
                </c:pt>
                <c:pt idx="52101" formatCode="General">
                  <c:v>1.0731199999999999</c:v>
                </c:pt>
                <c:pt idx="52102" formatCode="General">
                  <c:v>1.07315</c:v>
                </c:pt>
                <c:pt idx="52103" formatCode="General">
                  <c:v>1.0731599999999999</c:v>
                </c:pt>
                <c:pt idx="52104" formatCode="General">
                  <c:v>1.07318</c:v>
                </c:pt>
                <c:pt idx="52105" formatCode="General">
                  <c:v>1.073199999999999</c:v>
                </c:pt>
                <c:pt idx="52106" formatCode="General">
                  <c:v>1.073229999999999</c:v>
                </c:pt>
                <c:pt idx="52107" formatCode="General">
                  <c:v>1.07324</c:v>
                </c:pt>
                <c:pt idx="52108" formatCode="General">
                  <c:v>1.0732599999999999</c:v>
                </c:pt>
                <c:pt idx="52109" formatCode="General">
                  <c:v>1.0732899999999999</c:v>
                </c:pt>
                <c:pt idx="52110" formatCode="General">
                  <c:v>1.07331</c:v>
                </c:pt>
                <c:pt idx="52111" formatCode="General">
                  <c:v>1.0733199999999998</c:v>
                </c:pt>
                <c:pt idx="52112" formatCode="General">
                  <c:v>1.07335</c:v>
                </c:pt>
                <c:pt idx="52113" formatCode="General">
                  <c:v>1.073369999999999</c:v>
                </c:pt>
                <c:pt idx="52114" formatCode="General">
                  <c:v>1.0733899999999998</c:v>
                </c:pt>
                <c:pt idx="52115" formatCode="General">
                  <c:v>1.07341</c:v>
                </c:pt>
                <c:pt idx="52116" formatCode="General">
                  <c:v>1.0734299999999992</c:v>
                </c:pt>
                <c:pt idx="52117" formatCode="General">
                  <c:v>1.07345</c:v>
                </c:pt>
                <c:pt idx="52118" formatCode="General">
                  <c:v>1.07348</c:v>
                </c:pt>
                <c:pt idx="52119" formatCode="General">
                  <c:v>1.0734899999999998</c:v>
                </c:pt>
                <c:pt idx="52120" formatCode="General">
                  <c:v>1.07351</c:v>
                </c:pt>
                <c:pt idx="52121" formatCode="General">
                  <c:v>1.0735399999999991</c:v>
                </c:pt>
                <c:pt idx="52122" formatCode="General">
                  <c:v>1.0735599999999998</c:v>
                </c:pt>
                <c:pt idx="52123" formatCode="General">
                  <c:v>1.073569999999999</c:v>
                </c:pt>
                <c:pt idx="52124" formatCode="General">
                  <c:v>1.0735999999999992</c:v>
                </c:pt>
                <c:pt idx="52125" formatCode="General">
                  <c:v>1.0736199999999998</c:v>
                </c:pt>
                <c:pt idx="52126" formatCode="General">
                  <c:v>1.073639999999999</c:v>
                </c:pt>
                <c:pt idx="52127" formatCode="General">
                  <c:v>1.0736599999999998</c:v>
                </c:pt>
                <c:pt idx="52128" formatCode="General">
                  <c:v>1.07368</c:v>
                </c:pt>
                <c:pt idx="52129" formatCode="General">
                  <c:v>1.0736999999999992</c:v>
                </c:pt>
                <c:pt idx="52130" formatCode="General">
                  <c:v>1.0737199999999998</c:v>
                </c:pt>
                <c:pt idx="52131" formatCode="General">
                  <c:v>1.073739999999999</c:v>
                </c:pt>
                <c:pt idx="52132" formatCode="General">
                  <c:v>1.0737599999999998</c:v>
                </c:pt>
                <c:pt idx="52133" formatCode="General">
                  <c:v>1.07378</c:v>
                </c:pt>
                <c:pt idx="52134" formatCode="General">
                  <c:v>1.0737999999999992</c:v>
                </c:pt>
                <c:pt idx="52135" formatCode="General">
                  <c:v>1.0738199999999998</c:v>
                </c:pt>
                <c:pt idx="52136" formatCode="General">
                  <c:v>1.073839999999999</c:v>
                </c:pt>
                <c:pt idx="52137" formatCode="General">
                  <c:v>1.0738599999999998</c:v>
                </c:pt>
                <c:pt idx="52138" formatCode="General">
                  <c:v>1.0738899999999998</c:v>
                </c:pt>
                <c:pt idx="52139" formatCode="General">
                  <c:v>1.0738999999999992</c:v>
                </c:pt>
                <c:pt idx="52140" formatCode="General">
                  <c:v>1.0739299999999992</c:v>
                </c:pt>
                <c:pt idx="52141" formatCode="General">
                  <c:v>1.07395</c:v>
                </c:pt>
                <c:pt idx="52142" formatCode="General">
                  <c:v>1.0739699999999992</c:v>
                </c:pt>
                <c:pt idx="52143" formatCode="General">
                  <c:v>1.0739899999999998</c:v>
                </c:pt>
                <c:pt idx="52144" formatCode="General">
                  <c:v>1.0740099999999999</c:v>
                </c:pt>
                <c:pt idx="52145" formatCode="General">
                  <c:v>1.07403</c:v>
                </c:pt>
                <c:pt idx="52146" formatCode="General">
                  <c:v>1.0740499999999999</c:v>
                </c:pt>
                <c:pt idx="52147" formatCode="General">
                  <c:v>1.0740700000000001</c:v>
                </c:pt>
                <c:pt idx="52148" formatCode="General">
                  <c:v>1.07409</c:v>
                </c:pt>
                <c:pt idx="52149" formatCode="General">
                  <c:v>1.0741099999999999</c:v>
                </c:pt>
                <c:pt idx="52150" formatCode="General">
                  <c:v>1.0741400000000001</c:v>
                </c:pt>
                <c:pt idx="52151" formatCode="General">
                  <c:v>1.0741499999999999</c:v>
                </c:pt>
                <c:pt idx="52152" formatCode="General">
                  <c:v>1.0741700000000001</c:v>
                </c:pt>
                <c:pt idx="52153" formatCode="General">
                  <c:v>1.0742</c:v>
                </c:pt>
                <c:pt idx="52154" formatCode="General">
                  <c:v>1.0742100000000001</c:v>
                </c:pt>
                <c:pt idx="52155" formatCode="General">
                  <c:v>1.07423</c:v>
                </c:pt>
                <c:pt idx="52156" formatCode="General">
                  <c:v>1.0742499999999999</c:v>
                </c:pt>
                <c:pt idx="52157" formatCode="General">
                  <c:v>1.0742799999999999</c:v>
                </c:pt>
                <c:pt idx="52158" formatCode="General">
                  <c:v>1.07429</c:v>
                </c:pt>
                <c:pt idx="52159" formatCode="General">
                  <c:v>1.0743100000000001</c:v>
                </c:pt>
                <c:pt idx="52160" formatCode="General">
                  <c:v>1.0743400000000001</c:v>
                </c:pt>
                <c:pt idx="52161" formatCode="General">
                  <c:v>1.07436</c:v>
                </c:pt>
                <c:pt idx="52162" formatCode="General">
                  <c:v>1.07437</c:v>
                </c:pt>
                <c:pt idx="52163" formatCode="General">
                  <c:v>1.0744</c:v>
                </c:pt>
                <c:pt idx="52164" formatCode="General">
                  <c:v>1.0744199999999999</c:v>
                </c:pt>
                <c:pt idx="52165" formatCode="General">
                  <c:v>1.0744400000000001</c:v>
                </c:pt>
                <c:pt idx="52166" formatCode="General">
                  <c:v>1.07446</c:v>
                </c:pt>
                <c:pt idx="52167" formatCode="General">
                  <c:v>1.0744800000000001</c:v>
                </c:pt>
                <c:pt idx="52168" formatCode="General">
                  <c:v>1.0745</c:v>
                </c:pt>
                <c:pt idx="52169" formatCode="General">
                  <c:v>1.0745199999999999</c:v>
                </c:pt>
                <c:pt idx="52170" formatCode="General">
                  <c:v>1.0745400000000001</c:v>
                </c:pt>
                <c:pt idx="52171" formatCode="General">
                  <c:v>1.07456</c:v>
                </c:pt>
                <c:pt idx="52172" formatCode="General">
                  <c:v>1.0745800000000001</c:v>
                </c:pt>
                <c:pt idx="52173" formatCode="General">
                  <c:v>1.0746100000000001</c:v>
                </c:pt>
                <c:pt idx="52174" formatCode="General">
                  <c:v>1.0746199999999999</c:v>
                </c:pt>
                <c:pt idx="52175" formatCode="General">
                  <c:v>1.0746500000000001</c:v>
                </c:pt>
                <c:pt idx="52176" formatCode="General">
                  <c:v>1.07467</c:v>
                </c:pt>
                <c:pt idx="52177" formatCode="General">
                  <c:v>1.0746899999999999</c:v>
                </c:pt>
                <c:pt idx="52178" formatCode="General">
                  <c:v>1.0747100000000001</c:v>
                </c:pt>
                <c:pt idx="52179" formatCode="General">
                  <c:v>1.07473</c:v>
                </c:pt>
                <c:pt idx="52180" formatCode="General">
                  <c:v>1.0747500000000001</c:v>
                </c:pt>
                <c:pt idx="52181" formatCode="General">
                  <c:v>1.07477</c:v>
                </c:pt>
                <c:pt idx="52182" formatCode="General">
                  <c:v>1.0747899999999999</c:v>
                </c:pt>
                <c:pt idx="52183" formatCode="General">
                  <c:v>1.07481</c:v>
                </c:pt>
                <c:pt idx="52184" formatCode="General">
                  <c:v>1.07483</c:v>
                </c:pt>
                <c:pt idx="52185" formatCode="General">
                  <c:v>1.0748500000000001</c:v>
                </c:pt>
                <c:pt idx="52186" formatCode="General">
                  <c:v>1.07487</c:v>
                </c:pt>
                <c:pt idx="52187" formatCode="General">
                  <c:v>1.0748899999999999</c:v>
                </c:pt>
                <c:pt idx="52188" formatCode="General">
                  <c:v>1.0749199999999999</c:v>
                </c:pt>
                <c:pt idx="52189" formatCode="General">
                  <c:v>1.07494</c:v>
                </c:pt>
                <c:pt idx="52190" formatCode="General">
                  <c:v>1.0749500000000001</c:v>
                </c:pt>
                <c:pt idx="52191" formatCode="General">
                  <c:v>1.07498</c:v>
                </c:pt>
                <c:pt idx="52192" formatCode="General">
                  <c:v>1.075</c:v>
                </c:pt>
                <c:pt idx="52193" formatCode="General">
                  <c:v>1.0750199999999999</c:v>
                </c:pt>
                <c:pt idx="52194" formatCode="General">
                  <c:v>1.075029999999999</c:v>
                </c:pt>
                <c:pt idx="52195" formatCode="General">
                  <c:v>1.0750599999999999</c:v>
                </c:pt>
                <c:pt idx="52196" formatCode="General">
                  <c:v>1.07508</c:v>
                </c:pt>
                <c:pt idx="52197" formatCode="General">
                  <c:v>1.0750999999999991</c:v>
                </c:pt>
                <c:pt idx="52198" formatCode="General">
                  <c:v>1.0751199999999999</c:v>
                </c:pt>
                <c:pt idx="52199" formatCode="General">
                  <c:v>1.07514</c:v>
                </c:pt>
                <c:pt idx="52200" formatCode="General">
                  <c:v>1.0751599999999999</c:v>
                </c:pt>
                <c:pt idx="52201" formatCode="General">
                  <c:v>1.07518</c:v>
                </c:pt>
                <c:pt idx="52202" formatCode="General">
                  <c:v>1.075199999999999</c:v>
                </c:pt>
                <c:pt idx="52203" formatCode="General">
                  <c:v>1.0752199999999998</c:v>
                </c:pt>
                <c:pt idx="52204" formatCode="General">
                  <c:v>1.07525</c:v>
                </c:pt>
                <c:pt idx="52205" formatCode="General">
                  <c:v>1.0752699999999991</c:v>
                </c:pt>
                <c:pt idx="52206" formatCode="General">
                  <c:v>1.07528</c:v>
                </c:pt>
                <c:pt idx="52207" formatCode="General">
                  <c:v>1.075299999999999</c:v>
                </c:pt>
                <c:pt idx="52208" formatCode="General">
                  <c:v>1.075329999999999</c:v>
                </c:pt>
                <c:pt idx="52209" formatCode="General">
                  <c:v>1.07535</c:v>
                </c:pt>
                <c:pt idx="52210" formatCode="General">
                  <c:v>1.0753599999999999</c:v>
                </c:pt>
                <c:pt idx="52211" formatCode="General">
                  <c:v>1.0753899999999998</c:v>
                </c:pt>
                <c:pt idx="52212" formatCode="General">
                  <c:v>1.07541</c:v>
                </c:pt>
                <c:pt idx="52213" formatCode="General">
                  <c:v>1.0754299999999992</c:v>
                </c:pt>
                <c:pt idx="52214" formatCode="General">
                  <c:v>1.07545</c:v>
                </c:pt>
                <c:pt idx="52215" formatCode="General">
                  <c:v>1.075469999999999</c:v>
                </c:pt>
                <c:pt idx="52216" formatCode="General">
                  <c:v>1.0754899999999998</c:v>
                </c:pt>
                <c:pt idx="52217" formatCode="General">
                  <c:v>1.07551</c:v>
                </c:pt>
                <c:pt idx="52218" formatCode="General">
                  <c:v>1.0755299999999992</c:v>
                </c:pt>
                <c:pt idx="52219" formatCode="General">
                  <c:v>1.07555</c:v>
                </c:pt>
                <c:pt idx="52220" formatCode="General">
                  <c:v>1.075569999999999</c:v>
                </c:pt>
                <c:pt idx="52221" formatCode="General">
                  <c:v>1.0755899999999998</c:v>
                </c:pt>
                <c:pt idx="52222" formatCode="General">
                  <c:v>1.07561</c:v>
                </c:pt>
                <c:pt idx="52223" formatCode="General">
                  <c:v>1.0756299999999992</c:v>
                </c:pt>
                <c:pt idx="52224" formatCode="General">
                  <c:v>1.0756599999999998</c:v>
                </c:pt>
                <c:pt idx="52225" formatCode="General">
                  <c:v>1.075669999999999</c:v>
                </c:pt>
                <c:pt idx="52226" formatCode="General">
                  <c:v>1.0756999999999992</c:v>
                </c:pt>
                <c:pt idx="52227" formatCode="General">
                  <c:v>1.0757199999999998</c:v>
                </c:pt>
                <c:pt idx="52228" formatCode="General">
                  <c:v>1.075739999999999</c:v>
                </c:pt>
                <c:pt idx="52229" formatCode="General">
                  <c:v>1.0757599999999998</c:v>
                </c:pt>
                <c:pt idx="52230" formatCode="General">
                  <c:v>1.07578</c:v>
                </c:pt>
                <c:pt idx="52231" formatCode="General">
                  <c:v>1.0757999999999992</c:v>
                </c:pt>
                <c:pt idx="52232" formatCode="General">
                  <c:v>1.0758199999999998</c:v>
                </c:pt>
                <c:pt idx="52233" formatCode="General">
                  <c:v>1.075839999999999</c:v>
                </c:pt>
                <c:pt idx="52234" formatCode="General">
                  <c:v>1.0758599999999998</c:v>
                </c:pt>
                <c:pt idx="52235" formatCode="General">
                  <c:v>1.0758799999999991</c:v>
                </c:pt>
                <c:pt idx="52236" formatCode="General">
                  <c:v>1.0758999999999992</c:v>
                </c:pt>
                <c:pt idx="52237" formatCode="General">
                  <c:v>1.0759199999999998</c:v>
                </c:pt>
                <c:pt idx="52238" formatCode="General">
                  <c:v>1.075939999999999</c:v>
                </c:pt>
                <c:pt idx="52239" formatCode="General">
                  <c:v>1.0759699999999992</c:v>
                </c:pt>
                <c:pt idx="52240" formatCode="General">
                  <c:v>1.0759899999999998</c:v>
                </c:pt>
                <c:pt idx="52241" formatCode="General">
                  <c:v>1.0760000000000001</c:v>
                </c:pt>
                <c:pt idx="52242" formatCode="General">
                  <c:v>1.07603</c:v>
                </c:pt>
                <c:pt idx="52243" formatCode="General">
                  <c:v>1.0760500000000008</c:v>
                </c:pt>
                <c:pt idx="52244" formatCode="General">
                  <c:v>1.0760700000000001</c:v>
                </c:pt>
                <c:pt idx="52245" formatCode="General">
                  <c:v>1.0760799999999999</c:v>
                </c:pt>
                <c:pt idx="52246" formatCode="General">
                  <c:v>1.0761099999999999</c:v>
                </c:pt>
                <c:pt idx="52247" formatCode="General">
                  <c:v>1.07613</c:v>
                </c:pt>
                <c:pt idx="52248" formatCode="General">
                  <c:v>1.0761499999999999</c:v>
                </c:pt>
                <c:pt idx="52249" formatCode="General">
                  <c:v>1.0761700000000001</c:v>
                </c:pt>
                <c:pt idx="52250" formatCode="General">
                  <c:v>1.07619</c:v>
                </c:pt>
                <c:pt idx="52251" formatCode="General">
                  <c:v>1.0762100000000001</c:v>
                </c:pt>
                <c:pt idx="52252" formatCode="General">
                  <c:v>1.07623</c:v>
                </c:pt>
                <c:pt idx="52253" formatCode="General">
                  <c:v>1.0762499999999999</c:v>
                </c:pt>
                <c:pt idx="52254" formatCode="General">
                  <c:v>1.0762700000000001</c:v>
                </c:pt>
                <c:pt idx="52255" formatCode="General">
                  <c:v>1.0763</c:v>
                </c:pt>
                <c:pt idx="52256" formatCode="General">
                  <c:v>1.0763199999999999</c:v>
                </c:pt>
                <c:pt idx="52257" formatCode="General">
                  <c:v>1.07633</c:v>
                </c:pt>
                <c:pt idx="52258" formatCode="General">
                  <c:v>1.0763499999999999</c:v>
                </c:pt>
                <c:pt idx="52259" formatCode="General">
                  <c:v>1.0763799999999999</c:v>
                </c:pt>
                <c:pt idx="52260" formatCode="General">
                  <c:v>1.0764</c:v>
                </c:pt>
                <c:pt idx="52261" formatCode="General">
                  <c:v>1.0764199999999999</c:v>
                </c:pt>
                <c:pt idx="52262" formatCode="General">
                  <c:v>1.0764400000000001</c:v>
                </c:pt>
                <c:pt idx="52263" formatCode="General">
                  <c:v>1.07646</c:v>
                </c:pt>
                <c:pt idx="52264" formatCode="General">
                  <c:v>1.0764800000000001</c:v>
                </c:pt>
                <c:pt idx="52265" formatCode="General">
                  <c:v>1.0765</c:v>
                </c:pt>
                <c:pt idx="52266" formatCode="General">
                  <c:v>1.0765199999999999</c:v>
                </c:pt>
                <c:pt idx="52267" formatCode="General">
                  <c:v>1.0765400000000001</c:v>
                </c:pt>
                <c:pt idx="52268" formatCode="General">
                  <c:v>1.07657</c:v>
                </c:pt>
                <c:pt idx="52269" formatCode="General">
                  <c:v>1.0765800000000001</c:v>
                </c:pt>
                <c:pt idx="52270" formatCode="General">
                  <c:v>1.0766</c:v>
                </c:pt>
                <c:pt idx="52271" formatCode="General">
                  <c:v>1.0766199999999999</c:v>
                </c:pt>
                <c:pt idx="52272" formatCode="General">
                  <c:v>1.0766500000000001</c:v>
                </c:pt>
                <c:pt idx="52273" formatCode="General">
                  <c:v>1.07666</c:v>
                </c:pt>
                <c:pt idx="52274" formatCode="General">
                  <c:v>1.0766800000000001</c:v>
                </c:pt>
                <c:pt idx="52275" formatCode="General">
                  <c:v>1.0767100000000001</c:v>
                </c:pt>
                <c:pt idx="52276" formatCode="General">
                  <c:v>1.07673</c:v>
                </c:pt>
                <c:pt idx="52277" formatCode="General">
                  <c:v>1.07674</c:v>
                </c:pt>
                <c:pt idx="52278" formatCode="General">
                  <c:v>1.07677</c:v>
                </c:pt>
                <c:pt idx="52279" formatCode="General">
                  <c:v>1.0767899999999999</c:v>
                </c:pt>
                <c:pt idx="52280" formatCode="General">
                  <c:v>1.07681</c:v>
                </c:pt>
                <c:pt idx="52281" formatCode="General">
                  <c:v>1.07683</c:v>
                </c:pt>
                <c:pt idx="52282" formatCode="General">
                  <c:v>1.0768500000000001</c:v>
                </c:pt>
                <c:pt idx="52283" formatCode="General">
                  <c:v>1.07687</c:v>
                </c:pt>
                <c:pt idx="52284" formatCode="General">
                  <c:v>1.0768899999999999</c:v>
                </c:pt>
                <c:pt idx="52285" formatCode="General">
                  <c:v>1.07691</c:v>
                </c:pt>
                <c:pt idx="52286" formatCode="General">
                  <c:v>1.0769299999999991</c:v>
                </c:pt>
                <c:pt idx="52287" formatCode="General">
                  <c:v>1.0769599999999999</c:v>
                </c:pt>
                <c:pt idx="52288" formatCode="General">
                  <c:v>1.07697</c:v>
                </c:pt>
                <c:pt idx="52289" formatCode="General">
                  <c:v>1.0769899999999999</c:v>
                </c:pt>
                <c:pt idx="52290" formatCode="General">
                  <c:v>1.0770199999999999</c:v>
                </c:pt>
                <c:pt idx="52291" formatCode="General">
                  <c:v>1.07704</c:v>
                </c:pt>
                <c:pt idx="52292" formatCode="General">
                  <c:v>1.0770500000000001</c:v>
                </c:pt>
                <c:pt idx="52293" formatCode="General">
                  <c:v>1.07708</c:v>
                </c:pt>
                <c:pt idx="52294" formatCode="General">
                  <c:v>1.0770999999999991</c:v>
                </c:pt>
                <c:pt idx="52295" formatCode="General">
                  <c:v>1.0771199999999999</c:v>
                </c:pt>
                <c:pt idx="52296" formatCode="General">
                  <c:v>1.077129999999999</c:v>
                </c:pt>
                <c:pt idx="52297" formatCode="General">
                  <c:v>1.0771599999999999</c:v>
                </c:pt>
                <c:pt idx="52298" formatCode="General">
                  <c:v>1.07718</c:v>
                </c:pt>
                <c:pt idx="52299" formatCode="General">
                  <c:v>1.077199999999999</c:v>
                </c:pt>
                <c:pt idx="52300" formatCode="General">
                  <c:v>1.0772199999999998</c:v>
                </c:pt>
                <c:pt idx="52301" formatCode="General">
                  <c:v>1.07724</c:v>
                </c:pt>
                <c:pt idx="52302" formatCode="General">
                  <c:v>1.0772599999999999</c:v>
                </c:pt>
                <c:pt idx="52303" formatCode="General">
                  <c:v>1.07728</c:v>
                </c:pt>
                <c:pt idx="52304" formatCode="General">
                  <c:v>1.077299999999999</c:v>
                </c:pt>
                <c:pt idx="52305" formatCode="General">
                  <c:v>1.0773199999999998</c:v>
                </c:pt>
                <c:pt idx="52306" formatCode="General">
                  <c:v>1.07735</c:v>
                </c:pt>
                <c:pt idx="52307" formatCode="General">
                  <c:v>1.0773699999999991</c:v>
                </c:pt>
                <c:pt idx="52308" formatCode="General">
                  <c:v>1.07738</c:v>
                </c:pt>
                <c:pt idx="52309" formatCode="General">
                  <c:v>1.077399999999999</c:v>
                </c:pt>
                <c:pt idx="52310" formatCode="General">
                  <c:v>1.0774299999999992</c:v>
                </c:pt>
                <c:pt idx="52311" formatCode="General">
                  <c:v>1.07745</c:v>
                </c:pt>
                <c:pt idx="52312" formatCode="General">
                  <c:v>1.077469999999999</c:v>
                </c:pt>
                <c:pt idx="52313" formatCode="General">
                  <c:v>1.0774899999999998</c:v>
                </c:pt>
                <c:pt idx="52314" formatCode="General">
                  <c:v>1.07751</c:v>
                </c:pt>
                <c:pt idx="52315" formatCode="General">
                  <c:v>1.0775299999999992</c:v>
                </c:pt>
                <c:pt idx="52316" formatCode="General">
                  <c:v>1.07755</c:v>
                </c:pt>
                <c:pt idx="52317" formatCode="General">
                  <c:v>1.077569999999999</c:v>
                </c:pt>
                <c:pt idx="52318" formatCode="General">
                  <c:v>1.0775899999999998</c:v>
                </c:pt>
                <c:pt idx="52319" formatCode="General">
                  <c:v>1.0776199999999998</c:v>
                </c:pt>
                <c:pt idx="52320" formatCode="General">
                  <c:v>1.0776299999999992</c:v>
                </c:pt>
                <c:pt idx="52321" formatCode="General">
                  <c:v>1.07765</c:v>
                </c:pt>
                <c:pt idx="52322" formatCode="General">
                  <c:v>1.077669999999999</c:v>
                </c:pt>
                <c:pt idx="52323" formatCode="General">
                  <c:v>1.0776999999999992</c:v>
                </c:pt>
                <c:pt idx="52324" formatCode="General">
                  <c:v>1.0777099999999991</c:v>
                </c:pt>
                <c:pt idx="52325" formatCode="General">
                  <c:v>1.0777299999999992</c:v>
                </c:pt>
                <c:pt idx="52326" formatCode="General">
                  <c:v>1.0777599999999998</c:v>
                </c:pt>
                <c:pt idx="52327" formatCode="General">
                  <c:v>1.07778</c:v>
                </c:pt>
                <c:pt idx="52328" formatCode="General">
                  <c:v>1.0777899999999998</c:v>
                </c:pt>
                <c:pt idx="52329" formatCode="General">
                  <c:v>1.0778199999999998</c:v>
                </c:pt>
                <c:pt idx="52330" formatCode="General">
                  <c:v>1.077839999999999</c:v>
                </c:pt>
                <c:pt idx="52331" formatCode="General">
                  <c:v>1.0778599999999998</c:v>
                </c:pt>
                <c:pt idx="52332" formatCode="General">
                  <c:v>1.0778799999999991</c:v>
                </c:pt>
                <c:pt idx="52333" formatCode="General">
                  <c:v>1.0778999999999992</c:v>
                </c:pt>
                <c:pt idx="52334" formatCode="General">
                  <c:v>1.0779199999999998</c:v>
                </c:pt>
                <c:pt idx="52335" formatCode="General">
                  <c:v>1.077939999999999</c:v>
                </c:pt>
                <c:pt idx="52336" formatCode="General">
                  <c:v>1.0779599999999998</c:v>
                </c:pt>
                <c:pt idx="52337" formatCode="General">
                  <c:v>1.0779799999999991</c:v>
                </c:pt>
                <c:pt idx="52338" formatCode="General">
                  <c:v>1.0780099999999999</c:v>
                </c:pt>
                <c:pt idx="52339" formatCode="General">
                  <c:v>1.07803</c:v>
                </c:pt>
                <c:pt idx="52340" formatCode="General">
                  <c:v>1.0780400000000001</c:v>
                </c:pt>
                <c:pt idx="52341" formatCode="General">
                  <c:v>1.0780700000000001</c:v>
                </c:pt>
                <c:pt idx="52342" formatCode="General">
                  <c:v>1.07809</c:v>
                </c:pt>
                <c:pt idx="52343" formatCode="General">
                  <c:v>1.0781099999999999</c:v>
                </c:pt>
                <c:pt idx="52344" formatCode="General">
                  <c:v>1.07813</c:v>
                </c:pt>
                <c:pt idx="52345" formatCode="General">
                  <c:v>1.0781499999999999</c:v>
                </c:pt>
                <c:pt idx="52346" formatCode="General">
                  <c:v>1.0781700000000001</c:v>
                </c:pt>
                <c:pt idx="52347" formatCode="General">
                  <c:v>1.07819</c:v>
                </c:pt>
                <c:pt idx="52348" formatCode="General">
                  <c:v>1.0782099999999999</c:v>
                </c:pt>
                <c:pt idx="52349" formatCode="General">
                  <c:v>1.07823</c:v>
                </c:pt>
                <c:pt idx="52350" formatCode="General">
                  <c:v>1.0782499999999999</c:v>
                </c:pt>
                <c:pt idx="52351" formatCode="General">
                  <c:v>1.0782700000000001</c:v>
                </c:pt>
                <c:pt idx="52352" formatCode="General">
                  <c:v>1.07829</c:v>
                </c:pt>
                <c:pt idx="52353" formatCode="General">
                  <c:v>1.0783100000000001</c:v>
                </c:pt>
                <c:pt idx="52354" formatCode="General">
                  <c:v>1.07833</c:v>
                </c:pt>
                <c:pt idx="52355" formatCode="General">
                  <c:v>1.0783499999999999</c:v>
                </c:pt>
                <c:pt idx="52356" formatCode="General">
                  <c:v>1.0783700000000001</c:v>
                </c:pt>
                <c:pt idx="52357" formatCode="General">
                  <c:v>1.0784</c:v>
                </c:pt>
                <c:pt idx="52358" formatCode="General">
                  <c:v>1.0784199999999999</c:v>
                </c:pt>
                <c:pt idx="52359" formatCode="General">
                  <c:v>1.07843</c:v>
                </c:pt>
                <c:pt idx="52360" formatCode="General">
                  <c:v>1.07846</c:v>
                </c:pt>
                <c:pt idx="52361" formatCode="General">
                  <c:v>1.0784800000000001</c:v>
                </c:pt>
                <c:pt idx="52362" formatCode="General">
                  <c:v>1.0785</c:v>
                </c:pt>
                <c:pt idx="52363" formatCode="General">
                  <c:v>1.0785199999999999</c:v>
                </c:pt>
                <c:pt idx="52364" formatCode="General">
                  <c:v>1.0785400000000001</c:v>
                </c:pt>
                <c:pt idx="52365" formatCode="General">
                  <c:v>1.07856</c:v>
                </c:pt>
                <c:pt idx="52366" formatCode="General">
                  <c:v>1.0785800000000001</c:v>
                </c:pt>
                <c:pt idx="52367" formatCode="General">
                  <c:v>1.0786</c:v>
                </c:pt>
                <c:pt idx="52368" formatCode="General">
                  <c:v>1.0786199999999999</c:v>
                </c:pt>
                <c:pt idx="52369" formatCode="General">
                  <c:v>1.07864</c:v>
                </c:pt>
                <c:pt idx="52370" formatCode="General">
                  <c:v>1.07867</c:v>
                </c:pt>
                <c:pt idx="52371" formatCode="General">
                  <c:v>1.0786800000000001</c:v>
                </c:pt>
                <c:pt idx="52372" formatCode="General">
                  <c:v>1.0787</c:v>
                </c:pt>
                <c:pt idx="52373" formatCode="General">
                  <c:v>1.0787199999999999</c:v>
                </c:pt>
                <c:pt idx="52374" formatCode="General">
                  <c:v>1.0787500000000001</c:v>
                </c:pt>
                <c:pt idx="52375" formatCode="General">
                  <c:v>1.0787599999999999</c:v>
                </c:pt>
                <c:pt idx="52376" formatCode="General">
                  <c:v>1.0787800000000001</c:v>
                </c:pt>
                <c:pt idx="52377" formatCode="General">
                  <c:v>1.07881</c:v>
                </c:pt>
                <c:pt idx="52378" formatCode="General">
                  <c:v>1.07883</c:v>
                </c:pt>
                <c:pt idx="52379" formatCode="General">
                  <c:v>1.0788500000000001</c:v>
                </c:pt>
                <c:pt idx="52380" formatCode="General">
                  <c:v>1.07887</c:v>
                </c:pt>
                <c:pt idx="52381" formatCode="General">
                  <c:v>1.0788899999999999</c:v>
                </c:pt>
                <c:pt idx="52382" formatCode="General">
                  <c:v>1.07891</c:v>
                </c:pt>
                <c:pt idx="52383" formatCode="General">
                  <c:v>1.0789299999999991</c:v>
                </c:pt>
                <c:pt idx="52384" formatCode="General">
                  <c:v>1.0789500000000001</c:v>
                </c:pt>
                <c:pt idx="52385" formatCode="General">
                  <c:v>1.07897</c:v>
                </c:pt>
                <c:pt idx="52386" formatCode="General">
                  <c:v>1.0789899999999999</c:v>
                </c:pt>
                <c:pt idx="52387" formatCode="General">
                  <c:v>1.07901</c:v>
                </c:pt>
                <c:pt idx="52388" formatCode="General">
                  <c:v>1.079029999999999</c:v>
                </c:pt>
                <c:pt idx="52389" formatCode="General">
                  <c:v>1.0790500000000001</c:v>
                </c:pt>
                <c:pt idx="52390" formatCode="General">
                  <c:v>1.07908</c:v>
                </c:pt>
                <c:pt idx="52391" formatCode="General">
                  <c:v>1.0790899999999999</c:v>
                </c:pt>
                <c:pt idx="52392" formatCode="General">
                  <c:v>1.0791199999999999</c:v>
                </c:pt>
                <c:pt idx="52393" formatCode="General">
                  <c:v>1.07914</c:v>
                </c:pt>
                <c:pt idx="52394" formatCode="General">
                  <c:v>1.0791599999999999</c:v>
                </c:pt>
                <c:pt idx="52395" formatCode="General">
                  <c:v>1.07917</c:v>
                </c:pt>
                <c:pt idx="52396" formatCode="General">
                  <c:v>1.079199999999999</c:v>
                </c:pt>
                <c:pt idx="52397" formatCode="General">
                  <c:v>1.0792199999999998</c:v>
                </c:pt>
                <c:pt idx="52398" formatCode="General">
                  <c:v>1.07924</c:v>
                </c:pt>
                <c:pt idx="52399" formatCode="General">
                  <c:v>1.0792599999999999</c:v>
                </c:pt>
                <c:pt idx="52400" formatCode="General">
                  <c:v>1.07928</c:v>
                </c:pt>
                <c:pt idx="52401" formatCode="General">
                  <c:v>1.079299999999999</c:v>
                </c:pt>
                <c:pt idx="52402" formatCode="General">
                  <c:v>1.0793199999999998</c:v>
                </c:pt>
                <c:pt idx="52403" formatCode="General">
                  <c:v>1.07934</c:v>
                </c:pt>
                <c:pt idx="52404" formatCode="General">
                  <c:v>1.0793599999999999</c:v>
                </c:pt>
                <c:pt idx="52405" formatCode="General">
                  <c:v>1.0793899999999998</c:v>
                </c:pt>
                <c:pt idx="52406" formatCode="General">
                  <c:v>1.07941</c:v>
                </c:pt>
                <c:pt idx="52407" formatCode="General">
                  <c:v>1.0794199999999998</c:v>
                </c:pt>
                <c:pt idx="52408" formatCode="General">
                  <c:v>1.07945</c:v>
                </c:pt>
                <c:pt idx="52409" formatCode="General">
                  <c:v>1.079469999999999</c:v>
                </c:pt>
                <c:pt idx="52410" formatCode="General">
                  <c:v>1.0794899999999998</c:v>
                </c:pt>
                <c:pt idx="52411" formatCode="General">
                  <c:v>1.079499999999999</c:v>
                </c:pt>
                <c:pt idx="52412" formatCode="General">
                  <c:v>1.0795299999999992</c:v>
                </c:pt>
                <c:pt idx="52413" formatCode="General">
                  <c:v>1.07955</c:v>
                </c:pt>
                <c:pt idx="52414" formatCode="General">
                  <c:v>1.079569999999999</c:v>
                </c:pt>
                <c:pt idx="52415" formatCode="General">
                  <c:v>1.0795899999999998</c:v>
                </c:pt>
                <c:pt idx="52416" formatCode="General">
                  <c:v>1.07961</c:v>
                </c:pt>
                <c:pt idx="52417" formatCode="General">
                  <c:v>1.0796299999999992</c:v>
                </c:pt>
                <c:pt idx="52418" formatCode="General">
                  <c:v>1.07965</c:v>
                </c:pt>
                <c:pt idx="52419" formatCode="General">
                  <c:v>1.079669999999999</c:v>
                </c:pt>
                <c:pt idx="52420" formatCode="General">
                  <c:v>1.0796899999999998</c:v>
                </c:pt>
                <c:pt idx="52421" formatCode="General">
                  <c:v>1.0797199999999998</c:v>
                </c:pt>
                <c:pt idx="52422" formatCode="General">
                  <c:v>1.0797299999999992</c:v>
                </c:pt>
                <c:pt idx="52423" formatCode="General">
                  <c:v>1.07975</c:v>
                </c:pt>
                <c:pt idx="52424" formatCode="General">
                  <c:v>1.079769999999999</c:v>
                </c:pt>
                <c:pt idx="52425" formatCode="General">
                  <c:v>1.0797999999999992</c:v>
                </c:pt>
                <c:pt idx="52426" formatCode="General">
                  <c:v>1.079809999999999</c:v>
                </c:pt>
                <c:pt idx="52427" formatCode="General">
                  <c:v>1.0798299999999992</c:v>
                </c:pt>
                <c:pt idx="52428" formatCode="General">
                  <c:v>1.0798599999999998</c:v>
                </c:pt>
                <c:pt idx="52429" formatCode="General">
                  <c:v>1.07988</c:v>
                </c:pt>
                <c:pt idx="52430" formatCode="General">
                  <c:v>1.0798999999999992</c:v>
                </c:pt>
                <c:pt idx="52431" formatCode="General">
                  <c:v>1.0799199999999998</c:v>
                </c:pt>
                <c:pt idx="52432" formatCode="General">
                  <c:v>1.079939999999999</c:v>
                </c:pt>
                <c:pt idx="52433" formatCode="General">
                  <c:v>1.0799599999999998</c:v>
                </c:pt>
                <c:pt idx="52434" formatCode="General">
                  <c:v>1.0799799999999991</c:v>
                </c:pt>
                <c:pt idx="52435" formatCode="General">
                  <c:v>1.08</c:v>
                </c:pt>
                <c:pt idx="52436" formatCode="General">
                  <c:v>1.08002</c:v>
                </c:pt>
                <c:pt idx="52437" formatCode="General">
                  <c:v>1.0800399999999999</c:v>
                </c:pt>
                <c:pt idx="52438" formatCode="General">
                  <c:v>1.08006</c:v>
                </c:pt>
                <c:pt idx="52439" formatCode="General">
                  <c:v>1.0800799999999999</c:v>
                </c:pt>
                <c:pt idx="52440" formatCode="General">
                  <c:v>1.0801000000000001</c:v>
                </c:pt>
                <c:pt idx="52441" formatCode="General">
                  <c:v>1.08013</c:v>
                </c:pt>
                <c:pt idx="52442" formatCode="General">
                  <c:v>1.0801400000000001</c:v>
                </c:pt>
                <c:pt idx="52443" formatCode="General">
                  <c:v>1.0801700000000001</c:v>
                </c:pt>
                <c:pt idx="52444" formatCode="General">
                  <c:v>1.08019</c:v>
                </c:pt>
                <c:pt idx="52445" formatCode="General">
                  <c:v>1.0802099999999999</c:v>
                </c:pt>
                <c:pt idx="52446" formatCode="General">
                  <c:v>1.08022</c:v>
                </c:pt>
                <c:pt idx="52447" formatCode="General">
                  <c:v>1.0802499999999999</c:v>
                </c:pt>
                <c:pt idx="52448" formatCode="General">
                  <c:v>1.0802700000000001</c:v>
                </c:pt>
                <c:pt idx="52449" formatCode="General">
                  <c:v>1.08029</c:v>
                </c:pt>
                <c:pt idx="52450" formatCode="General">
                  <c:v>1.0803100000000001</c:v>
                </c:pt>
                <c:pt idx="52451" formatCode="General">
                  <c:v>1.08033</c:v>
                </c:pt>
                <c:pt idx="52452" formatCode="General">
                  <c:v>1.0803499999999999</c:v>
                </c:pt>
                <c:pt idx="52453" formatCode="General">
                  <c:v>1.0803799999999999</c:v>
                </c:pt>
                <c:pt idx="52454" formatCode="General">
                  <c:v>1.08039</c:v>
                </c:pt>
                <c:pt idx="52455" formatCode="General">
                  <c:v>1.0804100000000001</c:v>
                </c:pt>
                <c:pt idx="52456" formatCode="General">
                  <c:v>1.0804400000000001</c:v>
                </c:pt>
                <c:pt idx="52457" formatCode="General">
                  <c:v>1.08046</c:v>
                </c:pt>
                <c:pt idx="52458" formatCode="General">
                  <c:v>1.08047</c:v>
                </c:pt>
                <c:pt idx="52459" formatCode="General">
                  <c:v>1.08049</c:v>
                </c:pt>
                <c:pt idx="52460" formatCode="General">
                  <c:v>1.0805199999999999</c:v>
                </c:pt>
                <c:pt idx="52461" formatCode="General">
                  <c:v>1.0805400000000001</c:v>
                </c:pt>
                <c:pt idx="52462" formatCode="General">
                  <c:v>1.0805499999999999</c:v>
                </c:pt>
                <c:pt idx="52463" formatCode="General">
                  <c:v>1.0805800000000001</c:v>
                </c:pt>
                <c:pt idx="52464" formatCode="General">
                  <c:v>1.0806</c:v>
                </c:pt>
                <c:pt idx="52465" formatCode="General">
                  <c:v>1.0806199999999999</c:v>
                </c:pt>
                <c:pt idx="52466" formatCode="General">
                  <c:v>1.08064</c:v>
                </c:pt>
                <c:pt idx="52467" formatCode="General">
                  <c:v>1.08066</c:v>
                </c:pt>
                <c:pt idx="52468" formatCode="General">
                  <c:v>1.0806800000000001</c:v>
                </c:pt>
                <c:pt idx="52469" formatCode="General">
                  <c:v>1.0807</c:v>
                </c:pt>
                <c:pt idx="52470" formatCode="General">
                  <c:v>1.0807199999999999</c:v>
                </c:pt>
                <c:pt idx="52471" formatCode="General">
                  <c:v>1.08074</c:v>
                </c:pt>
                <c:pt idx="52472" formatCode="General">
                  <c:v>1.08077</c:v>
                </c:pt>
                <c:pt idx="52473" formatCode="General">
                  <c:v>1.0807899999999999</c:v>
                </c:pt>
                <c:pt idx="52474" formatCode="General">
                  <c:v>1.0808</c:v>
                </c:pt>
                <c:pt idx="52475" formatCode="General">
                  <c:v>1.0808199999999999</c:v>
                </c:pt>
                <c:pt idx="52476" formatCode="General">
                  <c:v>1.0808500000000001</c:v>
                </c:pt>
                <c:pt idx="52477" formatCode="General">
                  <c:v>1.08087</c:v>
                </c:pt>
                <c:pt idx="52478" formatCode="General">
                  <c:v>1.0808899999999999</c:v>
                </c:pt>
                <c:pt idx="52479" formatCode="General">
                  <c:v>1.08091</c:v>
                </c:pt>
                <c:pt idx="52480" formatCode="General">
                  <c:v>1.0809299999999991</c:v>
                </c:pt>
                <c:pt idx="52481" formatCode="General">
                  <c:v>1.0809500000000001</c:v>
                </c:pt>
                <c:pt idx="52482" formatCode="General">
                  <c:v>1.08097</c:v>
                </c:pt>
                <c:pt idx="52483" formatCode="General">
                  <c:v>1.0809899999999999</c:v>
                </c:pt>
                <c:pt idx="52484" formatCode="General">
                  <c:v>1.08101</c:v>
                </c:pt>
                <c:pt idx="52485" formatCode="General">
                  <c:v>1.08104</c:v>
                </c:pt>
                <c:pt idx="52486" formatCode="General">
                  <c:v>1.0810500000000001</c:v>
                </c:pt>
                <c:pt idx="52487" formatCode="General">
                  <c:v>1.08107</c:v>
                </c:pt>
                <c:pt idx="52488" formatCode="General">
                  <c:v>1.0810899999999999</c:v>
                </c:pt>
                <c:pt idx="52489" formatCode="General">
                  <c:v>1.08111</c:v>
                </c:pt>
                <c:pt idx="52490" formatCode="General">
                  <c:v>1.081129999999999</c:v>
                </c:pt>
                <c:pt idx="52491" formatCode="General">
                  <c:v>1.0811500000000001</c:v>
                </c:pt>
                <c:pt idx="52492" formatCode="General">
                  <c:v>1.08118</c:v>
                </c:pt>
                <c:pt idx="52493" formatCode="General">
                  <c:v>1.0811899999999999</c:v>
                </c:pt>
                <c:pt idx="52494" formatCode="General">
                  <c:v>1.0812199999999998</c:v>
                </c:pt>
                <c:pt idx="52495" formatCode="General">
                  <c:v>1.08124</c:v>
                </c:pt>
                <c:pt idx="52496" formatCode="General">
                  <c:v>1.0812599999999999</c:v>
                </c:pt>
                <c:pt idx="52497" formatCode="General">
                  <c:v>1.08127</c:v>
                </c:pt>
                <c:pt idx="52498" formatCode="General">
                  <c:v>1.081299999999999</c:v>
                </c:pt>
                <c:pt idx="52499" formatCode="General">
                  <c:v>1.0813199999999998</c:v>
                </c:pt>
                <c:pt idx="52500" formatCode="General">
                  <c:v>1.08134</c:v>
                </c:pt>
                <c:pt idx="52501" formatCode="General">
                  <c:v>1.0813599999999999</c:v>
                </c:pt>
                <c:pt idx="52502" formatCode="General">
                  <c:v>1.08138</c:v>
                </c:pt>
                <c:pt idx="52503" formatCode="General">
                  <c:v>1.081399999999999</c:v>
                </c:pt>
                <c:pt idx="52504" formatCode="General">
                  <c:v>1.081429999999999</c:v>
                </c:pt>
                <c:pt idx="52505" formatCode="General">
                  <c:v>1.08144</c:v>
                </c:pt>
                <c:pt idx="52506" formatCode="General">
                  <c:v>1.0814599999999999</c:v>
                </c:pt>
                <c:pt idx="52507" formatCode="General">
                  <c:v>1.0814899999999998</c:v>
                </c:pt>
                <c:pt idx="52508" formatCode="General">
                  <c:v>1.08151</c:v>
                </c:pt>
                <c:pt idx="52509" formatCode="General">
                  <c:v>1.0815199999999998</c:v>
                </c:pt>
                <c:pt idx="52510" formatCode="General">
                  <c:v>1.0815399999999991</c:v>
                </c:pt>
                <c:pt idx="52511" formatCode="General">
                  <c:v>1.081569999999999</c:v>
                </c:pt>
                <c:pt idx="52512" formatCode="General">
                  <c:v>1.0815899999999998</c:v>
                </c:pt>
                <c:pt idx="52513" formatCode="General">
                  <c:v>1.081599999999999</c:v>
                </c:pt>
                <c:pt idx="52514" formatCode="General">
                  <c:v>1.0816299999999992</c:v>
                </c:pt>
                <c:pt idx="52515" formatCode="General">
                  <c:v>1.08165</c:v>
                </c:pt>
                <c:pt idx="52516" formatCode="General">
                  <c:v>1.081669999999999</c:v>
                </c:pt>
                <c:pt idx="52517" formatCode="General">
                  <c:v>1.0816899999999998</c:v>
                </c:pt>
                <c:pt idx="52518" formatCode="General">
                  <c:v>1.0817099999999991</c:v>
                </c:pt>
                <c:pt idx="52519" formatCode="General">
                  <c:v>1.0817299999999992</c:v>
                </c:pt>
                <c:pt idx="52520" formatCode="General">
                  <c:v>1.08175</c:v>
                </c:pt>
                <c:pt idx="52521" formatCode="General">
                  <c:v>1.081769999999999</c:v>
                </c:pt>
                <c:pt idx="52522" formatCode="General">
                  <c:v>1.0817899999999998</c:v>
                </c:pt>
                <c:pt idx="52523" formatCode="General">
                  <c:v>1.0818199999999998</c:v>
                </c:pt>
                <c:pt idx="52524" formatCode="General">
                  <c:v>1.081839999999999</c:v>
                </c:pt>
                <c:pt idx="52525" formatCode="General">
                  <c:v>1.08185</c:v>
                </c:pt>
                <c:pt idx="52526" formatCode="General">
                  <c:v>1.08188</c:v>
                </c:pt>
                <c:pt idx="52527" formatCode="General">
                  <c:v>1.0818999999999992</c:v>
                </c:pt>
                <c:pt idx="52528" formatCode="General">
                  <c:v>1.0819199999999998</c:v>
                </c:pt>
                <c:pt idx="52529" formatCode="General">
                  <c:v>1.081939999999999</c:v>
                </c:pt>
                <c:pt idx="52530" formatCode="General">
                  <c:v>1.0819599999999998</c:v>
                </c:pt>
                <c:pt idx="52531" formatCode="General">
                  <c:v>1.0819799999999991</c:v>
                </c:pt>
                <c:pt idx="52532" formatCode="General">
                  <c:v>1.0820000000000001</c:v>
                </c:pt>
                <c:pt idx="52533" formatCode="General">
                  <c:v>1.08202</c:v>
                </c:pt>
                <c:pt idx="52534" formatCode="General">
                  <c:v>1.0820399999999999</c:v>
                </c:pt>
                <c:pt idx="52535" formatCode="General">
                  <c:v>1.08206</c:v>
                </c:pt>
                <c:pt idx="52536" formatCode="General">
                  <c:v>1.08209</c:v>
                </c:pt>
                <c:pt idx="52537" formatCode="General">
                  <c:v>1.0821000000000001</c:v>
                </c:pt>
                <c:pt idx="52538" formatCode="General">
                  <c:v>1.08212</c:v>
                </c:pt>
                <c:pt idx="52539" formatCode="General">
                  <c:v>1.0821400000000001</c:v>
                </c:pt>
                <c:pt idx="52540" formatCode="General">
                  <c:v>1.0821700000000001</c:v>
                </c:pt>
                <c:pt idx="52541" formatCode="General">
                  <c:v>1.0821799999999999</c:v>
                </c:pt>
                <c:pt idx="52542" formatCode="General">
                  <c:v>1.0822000000000001</c:v>
                </c:pt>
                <c:pt idx="52543" formatCode="General">
                  <c:v>1.08223</c:v>
                </c:pt>
                <c:pt idx="52544" formatCode="General">
                  <c:v>1.0822499999999999</c:v>
                </c:pt>
                <c:pt idx="52545" formatCode="General">
                  <c:v>1.0822700000000001</c:v>
                </c:pt>
                <c:pt idx="52546" formatCode="General">
                  <c:v>1.08229</c:v>
                </c:pt>
                <c:pt idx="52547" formatCode="General">
                  <c:v>1.0823100000000001</c:v>
                </c:pt>
                <c:pt idx="52548" formatCode="General">
                  <c:v>1.08233</c:v>
                </c:pt>
                <c:pt idx="52549" formatCode="General">
                  <c:v>1.0823499999999999</c:v>
                </c:pt>
                <c:pt idx="52550" formatCode="General">
                  <c:v>1.0823700000000001</c:v>
                </c:pt>
                <c:pt idx="52551" formatCode="General">
                  <c:v>1.08239</c:v>
                </c:pt>
                <c:pt idx="52552" formatCode="General">
                  <c:v>1.0824100000000001</c:v>
                </c:pt>
                <c:pt idx="52553" formatCode="General">
                  <c:v>1.08243</c:v>
                </c:pt>
                <c:pt idx="52554" formatCode="General">
                  <c:v>1.0824499999999999</c:v>
                </c:pt>
                <c:pt idx="52555" formatCode="General">
                  <c:v>1.0824800000000001</c:v>
                </c:pt>
                <c:pt idx="52556" formatCode="General">
                  <c:v>1.08249</c:v>
                </c:pt>
                <c:pt idx="52557" formatCode="General">
                  <c:v>1.0825100000000001</c:v>
                </c:pt>
                <c:pt idx="52558" formatCode="General">
                  <c:v>1.0825400000000001</c:v>
                </c:pt>
                <c:pt idx="52559" formatCode="General">
                  <c:v>1.08256</c:v>
                </c:pt>
                <c:pt idx="52560" formatCode="General">
                  <c:v>1.08257</c:v>
                </c:pt>
                <c:pt idx="52561" formatCode="General">
                  <c:v>1.0825899999999999</c:v>
                </c:pt>
                <c:pt idx="52562" formatCode="General">
                  <c:v>1.0826199999999999</c:v>
                </c:pt>
                <c:pt idx="52563" formatCode="General">
                  <c:v>1.08264</c:v>
                </c:pt>
                <c:pt idx="52564" formatCode="General">
                  <c:v>1.0826499999999999</c:v>
                </c:pt>
                <c:pt idx="52565" formatCode="General">
                  <c:v>1.0826800000000001</c:v>
                </c:pt>
                <c:pt idx="52566" formatCode="General">
                  <c:v>1.0827</c:v>
                </c:pt>
                <c:pt idx="52567" formatCode="General">
                  <c:v>1.0827199999999999</c:v>
                </c:pt>
                <c:pt idx="52568" formatCode="General">
                  <c:v>1.08274</c:v>
                </c:pt>
                <c:pt idx="52569" formatCode="General">
                  <c:v>1.0827599999999999</c:v>
                </c:pt>
                <c:pt idx="52570" formatCode="General">
                  <c:v>1.0827800000000001</c:v>
                </c:pt>
                <c:pt idx="52571" formatCode="General">
                  <c:v>1.0828100000000001</c:v>
                </c:pt>
                <c:pt idx="52572" formatCode="General">
                  <c:v>1.0828199999999999</c:v>
                </c:pt>
                <c:pt idx="52573" formatCode="General">
                  <c:v>1.08284</c:v>
                </c:pt>
                <c:pt idx="52574" formatCode="General">
                  <c:v>1.0828599999999999</c:v>
                </c:pt>
                <c:pt idx="52575" formatCode="General">
                  <c:v>1.0828899999999999</c:v>
                </c:pt>
                <c:pt idx="52576" formatCode="General">
                  <c:v>1.0829</c:v>
                </c:pt>
                <c:pt idx="52577" formatCode="General">
                  <c:v>1.0829299999999991</c:v>
                </c:pt>
                <c:pt idx="52578" formatCode="General">
                  <c:v>1.0829500000000001</c:v>
                </c:pt>
                <c:pt idx="52579" formatCode="General">
                  <c:v>1.08297</c:v>
                </c:pt>
                <c:pt idx="52580" formatCode="General">
                  <c:v>1.0829899999999999</c:v>
                </c:pt>
                <c:pt idx="52581" formatCode="General">
                  <c:v>1.08301</c:v>
                </c:pt>
                <c:pt idx="52582" formatCode="General">
                  <c:v>1.083029999999999</c:v>
                </c:pt>
                <c:pt idx="52583" formatCode="General">
                  <c:v>1.0830500000000001</c:v>
                </c:pt>
                <c:pt idx="52584" formatCode="General">
                  <c:v>1.08307</c:v>
                </c:pt>
                <c:pt idx="52585" formatCode="General">
                  <c:v>1.0830899999999999</c:v>
                </c:pt>
                <c:pt idx="52586" formatCode="General">
                  <c:v>1.08311</c:v>
                </c:pt>
                <c:pt idx="52587" formatCode="General">
                  <c:v>1.08314</c:v>
                </c:pt>
                <c:pt idx="52588" formatCode="General">
                  <c:v>1.0831500000000001</c:v>
                </c:pt>
                <c:pt idx="52589" formatCode="General">
                  <c:v>1.08317</c:v>
                </c:pt>
                <c:pt idx="52590" formatCode="General">
                  <c:v>1.0831899999999999</c:v>
                </c:pt>
                <c:pt idx="52591" formatCode="General">
                  <c:v>1.0832199999999998</c:v>
                </c:pt>
                <c:pt idx="52592" formatCode="General">
                  <c:v>1.083229999999999</c:v>
                </c:pt>
                <c:pt idx="52593" formatCode="General">
                  <c:v>1.08325</c:v>
                </c:pt>
                <c:pt idx="52594" formatCode="General">
                  <c:v>1.08328</c:v>
                </c:pt>
                <c:pt idx="52595" formatCode="General">
                  <c:v>1.083299999999999</c:v>
                </c:pt>
                <c:pt idx="52596" formatCode="General">
                  <c:v>1.0833199999999998</c:v>
                </c:pt>
                <c:pt idx="52597" formatCode="General">
                  <c:v>1.08334</c:v>
                </c:pt>
                <c:pt idx="52598" formatCode="General">
                  <c:v>1.0833599999999999</c:v>
                </c:pt>
                <c:pt idx="52599" formatCode="General">
                  <c:v>1.08338</c:v>
                </c:pt>
                <c:pt idx="52600" formatCode="General">
                  <c:v>1.083399999999999</c:v>
                </c:pt>
                <c:pt idx="52601" formatCode="General">
                  <c:v>1.0834199999999998</c:v>
                </c:pt>
                <c:pt idx="52602" formatCode="General">
                  <c:v>1.08344</c:v>
                </c:pt>
                <c:pt idx="52603" formatCode="General">
                  <c:v>1.0834599999999999</c:v>
                </c:pt>
                <c:pt idx="52604" formatCode="General">
                  <c:v>1.08348</c:v>
                </c:pt>
                <c:pt idx="52605" formatCode="General">
                  <c:v>1.083499999999999</c:v>
                </c:pt>
                <c:pt idx="52606" formatCode="General">
                  <c:v>1.0835299999999992</c:v>
                </c:pt>
                <c:pt idx="52607" formatCode="General">
                  <c:v>1.08355</c:v>
                </c:pt>
                <c:pt idx="52608" formatCode="General">
                  <c:v>1.0835599999999999</c:v>
                </c:pt>
                <c:pt idx="52609" formatCode="General">
                  <c:v>1.0835899999999998</c:v>
                </c:pt>
                <c:pt idx="52610" formatCode="General">
                  <c:v>1.08361</c:v>
                </c:pt>
                <c:pt idx="52611" formatCode="General">
                  <c:v>1.0836299999999992</c:v>
                </c:pt>
                <c:pt idx="52612" formatCode="General">
                  <c:v>1.083639999999999</c:v>
                </c:pt>
                <c:pt idx="52613" formatCode="General">
                  <c:v>1.083669999999999</c:v>
                </c:pt>
                <c:pt idx="52614" formatCode="General">
                  <c:v>1.0836899999999998</c:v>
                </c:pt>
                <c:pt idx="52615" formatCode="General">
                  <c:v>1.08371</c:v>
                </c:pt>
                <c:pt idx="52616" formatCode="General">
                  <c:v>1.0837299999999992</c:v>
                </c:pt>
                <c:pt idx="52617" formatCode="General">
                  <c:v>1.08375</c:v>
                </c:pt>
                <c:pt idx="52618" formatCode="General">
                  <c:v>1.083769999999999</c:v>
                </c:pt>
                <c:pt idx="52619" formatCode="General">
                  <c:v>1.0837899999999998</c:v>
                </c:pt>
                <c:pt idx="52620" formatCode="General">
                  <c:v>1.0838099999999991</c:v>
                </c:pt>
                <c:pt idx="52621" formatCode="General">
                  <c:v>1.0838299999999992</c:v>
                </c:pt>
                <c:pt idx="52622" formatCode="General">
                  <c:v>1.0838599999999998</c:v>
                </c:pt>
                <c:pt idx="52623" formatCode="General">
                  <c:v>1.083869999999999</c:v>
                </c:pt>
                <c:pt idx="52624" formatCode="General">
                  <c:v>1.0838899999999998</c:v>
                </c:pt>
                <c:pt idx="52625" formatCode="General">
                  <c:v>1.083909999999999</c:v>
                </c:pt>
                <c:pt idx="52626" formatCode="General">
                  <c:v>1.083939999999999</c:v>
                </c:pt>
                <c:pt idx="52627" formatCode="General">
                  <c:v>1.08395</c:v>
                </c:pt>
                <c:pt idx="52628" formatCode="General">
                  <c:v>1.0839699999999992</c:v>
                </c:pt>
                <c:pt idx="52629" formatCode="General">
                  <c:v>1.0840000000000001</c:v>
                </c:pt>
                <c:pt idx="52630" formatCode="General">
                  <c:v>1.08402</c:v>
                </c:pt>
                <c:pt idx="52631" formatCode="General">
                  <c:v>1.0840399999999999</c:v>
                </c:pt>
                <c:pt idx="52632" formatCode="General">
                  <c:v>1.08406</c:v>
                </c:pt>
                <c:pt idx="52633" formatCode="General">
                  <c:v>1.0840799999999999</c:v>
                </c:pt>
                <c:pt idx="52634" formatCode="General">
                  <c:v>1.0841000000000001</c:v>
                </c:pt>
                <c:pt idx="52635" formatCode="General">
                  <c:v>1.08412</c:v>
                </c:pt>
                <c:pt idx="52636" formatCode="General">
                  <c:v>1.0841400000000001</c:v>
                </c:pt>
                <c:pt idx="52637" formatCode="General">
                  <c:v>1.08416</c:v>
                </c:pt>
                <c:pt idx="52638" formatCode="General">
                  <c:v>1.08419</c:v>
                </c:pt>
                <c:pt idx="52639" formatCode="General">
                  <c:v>1.0842000000000001</c:v>
                </c:pt>
                <c:pt idx="52640" formatCode="General">
                  <c:v>1.08422</c:v>
                </c:pt>
                <c:pt idx="52641" formatCode="General">
                  <c:v>1.0842400000000001</c:v>
                </c:pt>
                <c:pt idx="52642" formatCode="General">
                  <c:v>1.0842700000000001</c:v>
                </c:pt>
                <c:pt idx="52643" formatCode="General">
                  <c:v>1.0842799999999999</c:v>
                </c:pt>
                <c:pt idx="52644" formatCode="General">
                  <c:v>1.0843100000000001</c:v>
                </c:pt>
                <c:pt idx="52645" formatCode="General">
                  <c:v>1.08433</c:v>
                </c:pt>
                <c:pt idx="52646" formatCode="General">
                  <c:v>1.0843499999999999</c:v>
                </c:pt>
                <c:pt idx="52647" formatCode="General">
                  <c:v>1.0843700000000001</c:v>
                </c:pt>
                <c:pt idx="52648" formatCode="General">
                  <c:v>1.08439</c:v>
                </c:pt>
                <c:pt idx="52649" formatCode="General">
                  <c:v>1.0844100000000001</c:v>
                </c:pt>
                <c:pt idx="52650" formatCode="General">
                  <c:v>1.08443</c:v>
                </c:pt>
                <c:pt idx="52651" formatCode="General">
                  <c:v>1.0844499999999999</c:v>
                </c:pt>
                <c:pt idx="52652" formatCode="General">
                  <c:v>1.08447</c:v>
                </c:pt>
                <c:pt idx="52653" formatCode="General">
                  <c:v>1.08449</c:v>
                </c:pt>
                <c:pt idx="52654" formatCode="General">
                  <c:v>1.0845100000000001</c:v>
                </c:pt>
                <c:pt idx="52655" formatCode="General">
                  <c:v>1.08453</c:v>
                </c:pt>
                <c:pt idx="52656" formatCode="General">
                  <c:v>1.0845499999999999</c:v>
                </c:pt>
                <c:pt idx="52657" formatCode="General">
                  <c:v>1.08457</c:v>
                </c:pt>
                <c:pt idx="52658" formatCode="General">
                  <c:v>1.0846</c:v>
                </c:pt>
                <c:pt idx="52659" formatCode="General">
                  <c:v>1.0846100000000001</c:v>
                </c:pt>
                <c:pt idx="52660" formatCode="General">
                  <c:v>1.08464</c:v>
                </c:pt>
                <c:pt idx="52661" formatCode="General">
                  <c:v>1.08466</c:v>
                </c:pt>
                <c:pt idx="52662" formatCode="General">
                  <c:v>1.0846800000000001</c:v>
                </c:pt>
                <c:pt idx="52663" formatCode="General">
                  <c:v>1.0846899999999999</c:v>
                </c:pt>
                <c:pt idx="52664" formatCode="General">
                  <c:v>1.0847199999999999</c:v>
                </c:pt>
                <c:pt idx="52665" formatCode="General">
                  <c:v>1.08474</c:v>
                </c:pt>
                <c:pt idx="52666" formatCode="General">
                  <c:v>1.0847599999999999</c:v>
                </c:pt>
                <c:pt idx="52667" formatCode="General">
                  <c:v>1.0847800000000001</c:v>
                </c:pt>
                <c:pt idx="52668" formatCode="General">
                  <c:v>1.0848</c:v>
                </c:pt>
                <c:pt idx="52669" formatCode="General">
                  <c:v>1.0848199999999999</c:v>
                </c:pt>
                <c:pt idx="52670" formatCode="General">
                  <c:v>1.0848500000000001</c:v>
                </c:pt>
                <c:pt idx="52671" formatCode="General">
                  <c:v>1.0848599999999999</c:v>
                </c:pt>
                <c:pt idx="52672" formatCode="General">
                  <c:v>1.0848800000000001</c:v>
                </c:pt>
                <c:pt idx="52673" formatCode="General">
                  <c:v>1.08491</c:v>
                </c:pt>
                <c:pt idx="52674" formatCode="General">
                  <c:v>1.0849299999999991</c:v>
                </c:pt>
                <c:pt idx="52675" formatCode="General">
                  <c:v>1.08494</c:v>
                </c:pt>
                <c:pt idx="52676" formatCode="General">
                  <c:v>1.0849599999999999</c:v>
                </c:pt>
                <c:pt idx="52677" formatCode="General">
                  <c:v>1.0849899999999999</c:v>
                </c:pt>
                <c:pt idx="52678" formatCode="General">
                  <c:v>1.08501</c:v>
                </c:pt>
                <c:pt idx="52679" formatCode="General">
                  <c:v>1.0850199999999999</c:v>
                </c:pt>
                <c:pt idx="52680" formatCode="General">
                  <c:v>1.0850500000000001</c:v>
                </c:pt>
                <c:pt idx="52681" formatCode="General">
                  <c:v>1.08507</c:v>
                </c:pt>
                <c:pt idx="52682" formatCode="General">
                  <c:v>1.0850899999999999</c:v>
                </c:pt>
                <c:pt idx="52683" formatCode="General">
                  <c:v>1.08511</c:v>
                </c:pt>
                <c:pt idx="52684" formatCode="General">
                  <c:v>1.085129999999999</c:v>
                </c:pt>
                <c:pt idx="52685" formatCode="General">
                  <c:v>1.0851500000000001</c:v>
                </c:pt>
                <c:pt idx="52686" formatCode="General">
                  <c:v>1.08517</c:v>
                </c:pt>
                <c:pt idx="52687" formatCode="General">
                  <c:v>1.0851899999999999</c:v>
                </c:pt>
                <c:pt idx="52688" formatCode="General">
                  <c:v>1.08521</c:v>
                </c:pt>
                <c:pt idx="52689" formatCode="General">
                  <c:v>1.085229999999999</c:v>
                </c:pt>
                <c:pt idx="52690" formatCode="General">
                  <c:v>1.08525</c:v>
                </c:pt>
                <c:pt idx="52691" formatCode="General">
                  <c:v>1.08527</c:v>
                </c:pt>
                <c:pt idx="52692" formatCode="General">
                  <c:v>1.085299999999999</c:v>
                </c:pt>
                <c:pt idx="52693" formatCode="General">
                  <c:v>1.0853199999999998</c:v>
                </c:pt>
                <c:pt idx="52694" formatCode="General">
                  <c:v>1.085329999999999</c:v>
                </c:pt>
                <c:pt idx="52695" formatCode="General">
                  <c:v>1.0853599999999999</c:v>
                </c:pt>
                <c:pt idx="52696" formatCode="General">
                  <c:v>1.08538</c:v>
                </c:pt>
                <c:pt idx="52697" formatCode="General">
                  <c:v>1.085399999999999</c:v>
                </c:pt>
                <c:pt idx="52698" formatCode="General">
                  <c:v>1.0854199999999998</c:v>
                </c:pt>
                <c:pt idx="52699" formatCode="General">
                  <c:v>1.08544</c:v>
                </c:pt>
                <c:pt idx="52700" formatCode="General">
                  <c:v>1.0854599999999999</c:v>
                </c:pt>
                <c:pt idx="52701" formatCode="General">
                  <c:v>1.08548</c:v>
                </c:pt>
                <c:pt idx="52702" formatCode="General">
                  <c:v>1.085499999999999</c:v>
                </c:pt>
                <c:pt idx="52703" formatCode="General">
                  <c:v>1.0855199999999998</c:v>
                </c:pt>
                <c:pt idx="52704" formatCode="General">
                  <c:v>1.0855399999999991</c:v>
                </c:pt>
                <c:pt idx="52705" formatCode="General">
                  <c:v>1.0855599999999999</c:v>
                </c:pt>
                <c:pt idx="52706" formatCode="General">
                  <c:v>1.08558</c:v>
                </c:pt>
                <c:pt idx="52707" formatCode="General">
                  <c:v>1.085599999999999</c:v>
                </c:pt>
                <c:pt idx="52708" formatCode="General">
                  <c:v>1.0856199999999998</c:v>
                </c:pt>
                <c:pt idx="52709" formatCode="General">
                  <c:v>1.08565</c:v>
                </c:pt>
                <c:pt idx="52710" formatCode="General">
                  <c:v>1.0856599999999998</c:v>
                </c:pt>
                <c:pt idx="52711" formatCode="General">
                  <c:v>1.0856899999999998</c:v>
                </c:pt>
                <c:pt idx="52712" formatCode="General">
                  <c:v>1.08571</c:v>
                </c:pt>
                <c:pt idx="52713" formatCode="General">
                  <c:v>1.0857299999999992</c:v>
                </c:pt>
                <c:pt idx="52714" formatCode="General">
                  <c:v>1.085739999999999</c:v>
                </c:pt>
                <c:pt idx="52715" formatCode="General">
                  <c:v>1.085769999999999</c:v>
                </c:pt>
                <c:pt idx="52716" formatCode="General">
                  <c:v>1.0857899999999998</c:v>
                </c:pt>
                <c:pt idx="52717" formatCode="General">
                  <c:v>1.0858099999999991</c:v>
                </c:pt>
                <c:pt idx="52718" formatCode="General">
                  <c:v>1.0858299999999992</c:v>
                </c:pt>
                <c:pt idx="52719" formatCode="General">
                  <c:v>1.08585</c:v>
                </c:pt>
                <c:pt idx="52720" formatCode="General">
                  <c:v>1.085869999999999</c:v>
                </c:pt>
                <c:pt idx="52721" formatCode="General">
                  <c:v>1.0858999999999992</c:v>
                </c:pt>
                <c:pt idx="52722" formatCode="General">
                  <c:v>1.085909999999999</c:v>
                </c:pt>
                <c:pt idx="52723" formatCode="General">
                  <c:v>1.0859299999999992</c:v>
                </c:pt>
                <c:pt idx="52724" formatCode="General">
                  <c:v>1.0859599999999998</c:v>
                </c:pt>
                <c:pt idx="52725" formatCode="General">
                  <c:v>1.0859799999999991</c:v>
                </c:pt>
                <c:pt idx="52726" formatCode="General">
                  <c:v>1.0859899999999998</c:v>
                </c:pt>
                <c:pt idx="52727" formatCode="General">
                  <c:v>1.0860099999999999</c:v>
                </c:pt>
                <c:pt idx="52728" formatCode="General">
                  <c:v>1.0860399999999999</c:v>
                </c:pt>
                <c:pt idx="52729" formatCode="General">
                  <c:v>1.08606</c:v>
                </c:pt>
                <c:pt idx="52730" formatCode="General">
                  <c:v>1.0860700000000001</c:v>
                </c:pt>
                <c:pt idx="52731" formatCode="General">
                  <c:v>1.0861000000000001</c:v>
                </c:pt>
                <c:pt idx="52732" formatCode="General">
                  <c:v>1.08612</c:v>
                </c:pt>
                <c:pt idx="52733" formatCode="General">
                  <c:v>1.0861400000000001</c:v>
                </c:pt>
                <c:pt idx="52734" formatCode="General">
                  <c:v>1.08616</c:v>
                </c:pt>
                <c:pt idx="52735" formatCode="General">
                  <c:v>1.0861799999999999</c:v>
                </c:pt>
                <c:pt idx="52736" formatCode="General">
                  <c:v>1.0862000000000001</c:v>
                </c:pt>
                <c:pt idx="52737" formatCode="General">
                  <c:v>1.08623</c:v>
                </c:pt>
                <c:pt idx="52738" formatCode="General">
                  <c:v>1.0862400000000001</c:v>
                </c:pt>
                <c:pt idx="52739" formatCode="General">
                  <c:v>1.08626</c:v>
                </c:pt>
                <c:pt idx="52740" formatCode="General">
                  <c:v>1.0862799999999999</c:v>
                </c:pt>
                <c:pt idx="52741" formatCode="General">
                  <c:v>1.0863100000000001</c:v>
                </c:pt>
                <c:pt idx="52742" formatCode="General">
                  <c:v>1.08632</c:v>
                </c:pt>
                <c:pt idx="52743" formatCode="General">
                  <c:v>1.0863499999999999</c:v>
                </c:pt>
                <c:pt idx="52744" formatCode="General">
                  <c:v>1.0863700000000001</c:v>
                </c:pt>
                <c:pt idx="52745" formatCode="General">
                  <c:v>1.08639</c:v>
                </c:pt>
                <c:pt idx="52746" formatCode="General">
                  <c:v>1.0864100000000001</c:v>
                </c:pt>
                <c:pt idx="52747" formatCode="General">
                  <c:v>1.08643</c:v>
                </c:pt>
                <c:pt idx="52748" formatCode="General">
                  <c:v>1.0864499999999999</c:v>
                </c:pt>
                <c:pt idx="52749" formatCode="General">
                  <c:v>1.08647</c:v>
                </c:pt>
                <c:pt idx="52750" formatCode="General">
                  <c:v>1.08649</c:v>
                </c:pt>
                <c:pt idx="52751" formatCode="General">
                  <c:v>1.0865100000000001</c:v>
                </c:pt>
                <c:pt idx="52752" formatCode="General">
                  <c:v>1.08653</c:v>
                </c:pt>
                <c:pt idx="52753" formatCode="General">
                  <c:v>1.08656</c:v>
                </c:pt>
                <c:pt idx="52754" formatCode="General">
                  <c:v>1.08657</c:v>
                </c:pt>
                <c:pt idx="52755" formatCode="General">
                  <c:v>1.0865899999999999</c:v>
                </c:pt>
                <c:pt idx="52756" formatCode="General">
                  <c:v>1.0866100000000001</c:v>
                </c:pt>
                <c:pt idx="52757" formatCode="General">
                  <c:v>1.08663</c:v>
                </c:pt>
                <c:pt idx="52758" formatCode="General">
                  <c:v>1.0866499999999999</c:v>
                </c:pt>
                <c:pt idx="52759" formatCode="General">
                  <c:v>1.08667</c:v>
                </c:pt>
                <c:pt idx="52760" formatCode="General">
                  <c:v>1.0867</c:v>
                </c:pt>
                <c:pt idx="52761" formatCode="General">
                  <c:v>1.0867100000000001</c:v>
                </c:pt>
                <c:pt idx="52762" formatCode="General">
                  <c:v>1.08674</c:v>
                </c:pt>
                <c:pt idx="52763" formatCode="General">
                  <c:v>1.0867599999999999</c:v>
                </c:pt>
                <c:pt idx="52764" formatCode="General">
                  <c:v>1.0867800000000001</c:v>
                </c:pt>
                <c:pt idx="52765" formatCode="General">
                  <c:v>1.0868</c:v>
                </c:pt>
                <c:pt idx="52766" formatCode="General">
                  <c:v>1.0868199999999999</c:v>
                </c:pt>
                <c:pt idx="52767" formatCode="General">
                  <c:v>1.08684</c:v>
                </c:pt>
                <c:pt idx="52768" formatCode="General">
                  <c:v>1.0868599999999999</c:v>
                </c:pt>
                <c:pt idx="52769" formatCode="General">
                  <c:v>1.0868800000000001</c:v>
                </c:pt>
                <c:pt idx="52770" formatCode="General">
                  <c:v>1.0869</c:v>
                </c:pt>
                <c:pt idx="52771" formatCode="General">
                  <c:v>1.0869199999999999</c:v>
                </c:pt>
                <c:pt idx="52772" formatCode="General">
                  <c:v>1.0869500000000001</c:v>
                </c:pt>
                <c:pt idx="52773" formatCode="General">
                  <c:v>1.0869599999999999</c:v>
                </c:pt>
                <c:pt idx="52774" formatCode="General">
                  <c:v>1.0869800000000001</c:v>
                </c:pt>
                <c:pt idx="52775" formatCode="General">
                  <c:v>1.08701</c:v>
                </c:pt>
                <c:pt idx="52776" formatCode="General">
                  <c:v>1.0870299999999991</c:v>
                </c:pt>
                <c:pt idx="52777" formatCode="General">
                  <c:v>1.08704</c:v>
                </c:pt>
                <c:pt idx="52778" formatCode="General">
                  <c:v>1.0870599999999999</c:v>
                </c:pt>
                <c:pt idx="52779" formatCode="General">
                  <c:v>1.0870899999999999</c:v>
                </c:pt>
                <c:pt idx="52780" formatCode="General">
                  <c:v>1.08711</c:v>
                </c:pt>
                <c:pt idx="52781" formatCode="General">
                  <c:v>1.0871199999999999</c:v>
                </c:pt>
                <c:pt idx="52782" formatCode="General">
                  <c:v>1.0871500000000001</c:v>
                </c:pt>
                <c:pt idx="52783" formatCode="General">
                  <c:v>1.08717</c:v>
                </c:pt>
                <c:pt idx="52784" formatCode="General">
                  <c:v>1.0871899999999999</c:v>
                </c:pt>
                <c:pt idx="52785" formatCode="General">
                  <c:v>1.08721</c:v>
                </c:pt>
                <c:pt idx="52786" formatCode="General">
                  <c:v>1.087229999999999</c:v>
                </c:pt>
                <c:pt idx="52787" formatCode="General">
                  <c:v>1.08725</c:v>
                </c:pt>
                <c:pt idx="52788" formatCode="General">
                  <c:v>1.08728</c:v>
                </c:pt>
                <c:pt idx="52789" formatCode="General">
                  <c:v>1.0872899999999999</c:v>
                </c:pt>
                <c:pt idx="52790" formatCode="General">
                  <c:v>1.08731</c:v>
                </c:pt>
                <c:pt idx="52791" formatCode="General">
                  <c:v>1.087329999999999</c:v>
                </c:pt>
                <c:pt idx="52792" formatCode="General">
                  <c:v>1.0873599999999999</c:v>
                </c:pt>
                <c:pt idx="52793" formatCode="General">
                  <c:v>1.0873699999999991</c:v>
                </c:pt>
                <c:pt idx="52794" formatCode="General">
                  <c:v>1.087399999999999</c:v>
                </c:pt>
                <c:pt idx="52795" formatCode="General">
                  <c:v>1.0874199999999998</c:v>
                </c:pt>
                <c:pt idx="52796" formatCode="General">
                  <c:v>1.08744</c:v>
                </c:pt>
                <c:pt idx="52797" formatCode="General">
                  <c:v>1.0874599999999999</c:v>
                </c:pt>
                <c:pt idx="52798" formatCode="General">
                  <c:v>1.08748</c:v>
                </c:pt>
                <c:pt idx="52799" formatCode="General">
                  <c:v>1.087499999999999</c:v>
                </c:pt>
                <c:pt idx="52800" formatCode="General">
                  <c:v>1.0875199999999998</c:v>
                </c:pt>
                <c:pt idx="52801" formatCode="General">
                  <c:v>1.08754</c:v>
                </c:pt>
                <c:pt idx="52802" formatCode="General">
                  <c:v>1.0875599999999999</c:v>
                </c:pt>
                <c:pt idx="52803" formatCode="General">
                  <c:v>1.08758</c:v>
                </c:pt>
                <c:pt idx="52804" formatCode="General">
                  <c:v>1.087599999999999</c:v>
                </c:pt>
                <c:pt idx="52805" formatCode="General">
                  <c:v>1.0876199999999998</c:v>
                </c:pt>
                <c:pt idx="52806" formatCode="General">
                  <c:v>1.0876399999999991</c:v>
                </c:pt>
                <c:pt idx="52807" formatCode="General">
                  <c:v>1.0876599999999998</c:v>
                </c:pt>
                <c:pt idx="52808" formatCode="General">
                  <c:v>1.0876899999999998</c:v>
                </c:pt>
                <c:pt idx="52809" formatCode="General">
                  <c:v>1.087699999999999</c:v>
                </c:pt>
                <c:pt idx="52810" formatCode="General">
                  <c:v>1.0877299999999992</c:v>
                </c:pt>
                <c:pt idx="52811" formatCode="General">
                  <c:v>1.08775</c:v>
                </c:pt>
                <c:pt idx="52812" formatCode="General">
                  <c:v>1.087769999999999</c:v>
                </c:pt>
                <c:pt idx="52813" formatCode="General">
                  <c:v>1.0877899999999998</c:v>
                </c:pt>
                <c:pt idx="52814" formatCode="General">
                  <c:v>1.0878099999999991</c:v>
                </c:pt>
                <c:pt idx="52815" formatCode="General">
                  <c:v>1.0878299999999992</c:v>
                </c:pt>
                <c:pt idx="52816" formatCode="General">
                  <c:v>1.08785</c:v>
                </c:pt>
                <c:pt idx="52817" formatCode="General">
                  <c:v>1.087869999999999</c:v>
                </c:pt>
                <c:pt idx="52818" formatCode="General">
                  <c:v>1.0878899999999998</c:v>
                </c:pt>
                <c:pt idx="52819" formatCode="General">
                  <c:v>1.087909999999999</c:v>
                </c:pt>
                <c:pt idx="52820" formatCode="General">
                  <c:v>1.0879299999999992</c:v>
                </c:pt>
                <c:pt idx="52821" formatCode="General">
                  <c:v>1.08795</c:v>
                </c:pt>
                <c:pt idx="52822" formatCode="General">
                  <c:v>1.0879699999999992</c:v>
                </c:pt>
                <c:pt idx="52823" formatCode="General">
                  <c:v>1.0880000000000001</c:v>
                </c:pt>
                <c:pt idx="52824" formatCode="General">
                  <c:v>1.0880099999999999</c:v>
                </c:pt>
                <c:pt idx="52825" formatCode="General">
                  <c:v>1.0880300000000001</c:v>
                </c:pt>
                <c:pt idx="52826" formatCode="General">
                  <c:v>1.08806</c:v>
                </c:pt>
                <c:pt idx="52827" formatCode="General">
                  <c:v>1.0880799999999999</c:v>
                </c:pt>
                <c:pt idx="52828" formatCode="General">
                  <c:v>1.08809</c:v>
                </c:pt>
                <c:pt idx="52829" formatCode="General">
                  <c:v>1.0881099999999999</c:v>
                </c:pt>
                <c:pt idx="52830" formatCode="General">
                  <c:v>1.0881400000000001</c:v>
                </c:pt>
                <c:pt idx="52831" formatCode="General">
                  <c:v>1.08816</c:v>
                </c:pt>
                <c:pt idx="52832" formatCode="General">
                  <c:v>1.0881700000000001</c:v>
                </c:pt>
                <c:pt idx="52833" formatCode="General">
                  <c:v>1.0882000000000001</c:v>
                </c:pt>
                <c:pt idx="52834" formatCode="General">
                  <c:v>1.08822</c:v>
                </c:pt>
                <c:pt idx="52835" formatCode="General">
                  <c:v>1.0882400000000001</c:v>
                </c:pt>
                <c:pt idx="52836" formatCode="General">
                  <c:v>1.08826</c:v>
                </c:pt>
                <c:pt idx="52837" formatCode="General">
                  <c:v>1.0882799999999999</c:v>
                </c:pt>
                <c:pt idx="52838" formatCode="General">
                  <c:v>1.0883</c:v>
                </c:pt>
                <c:pt idx="52839" formatCode="General">
                  <c:v>1.08833</c:v>
                </c:pt>
                <c:pt idx="52840" formatCode="General">
                  <c:v>1.0883400000000001</c:v>
                </c:pt>
                <c:pt idx="52841" formatCode="General">
                  <c:v>1.08836</c:v>
                </c:pt>
                <c:pt idx="52842" formatCode="General">
                  <c:v>1.0883799999999999</c:v>
                </c:pt>
                <c:pt idx="52843" formatCode="General">
                  <c:v>1.0884100000000001</c:v>
                </c:pt>
                <c:pt idx="52844" formatCode="General">
                  <c:v>1.0884199999999999</c:v>
                </c:pt>
                <c:pt idx="52845" formatCode="General">
                  <c:v>1.0884400000000001</c:v>
                </c:pt>
                <c:pt idx="52846" formatCode="General">
                  <c:v>1.08847</c:v>
                </c:pt>
                <c:pt idx="52847" formatCode="General">
                  <c:v>1.08849</c:v>
                </c:pt>
                <c:pt idx="52848" formatCode="General">
                  <c:v>1.0885100000000001</c:v>
                </c:pt>
                <c:pt idx="52849" formatCode="General">
                  <c:v>1.08853</c:v>
                </c:pt>
                <c:pt idx="52850" formatCode="General">
                  <c:v>1.0885499999999999</c:v>
                </c:pt>
                <c:pt idx="52851" formatCode="General">
                  <c:v>1.08857</c:v>
                </c:pt>
                <c:pt idx="52852" formatCode="General">
                  <c:v>1.0885899999999999</c:v>
                </c:pt>
                <c:pt idx="52853" formatCode="General">
                  <c:v>1.0886100000000001</c:v>
                </c:pt>
                <c:pt idx="52854" formatCode="General">
                  <c:v>1.08863</c:v>
                </c:pt>
                <c:pt idx="52855" formatCode="General">
                  <c:v>1.0886499999999999</c:v>
                </c:pt>
                <c:pt idx="52856" formatCode="General">
                  <c:v>1.08867</c:v>
                </c:pt>
                <c:pt idx="52857" formatCode="General">
                  <c:v>1.0886899999999999</c:v>
                </c:pt>
                <c:pt idx="52858" formatCode="General">
                  <c:v>1.0887100000000001</c:v>
                </c:pt>
                <c:pt idx="52859" formatCode="General">
                  <c:v>1.08874</c:v>
                </c:pt>
                <c:pt idx="52860" formatCode="General">
                  <c:v>1.0887500000000001</c:v>
                </c:pt>
                <c:pt idx="52861" formatCode="General">
                  <c:v>1.0887800000000001</c:v>
                </c:pt>
                <c:pt idx="52862" formatCode="General">
                  <c:v>1.0888</c:v>
                </c:pt>
                <c:pt idx="52863" formatCode="General">
                  <c:v>1.0888199999999999</c:v>
                </c:pt>
                <c:pt idx="52864" formatCode="General">
                  <c:v>1.08884</c:v>
                </c:pt>
                <c:pt idx="52865" formatCode="General">
                  <c:v>1.0888599999999999</c:v>
                </c:pt>
                <c:pt idx="52866" formatCode="General">
                  <c:v>1.0888800000000001</c:v>
                </c:pt>
                <c:pt idx="52867" formatCode="General">
                  <c:v>1.0889</c:v>
                </c:pt>
                <c:pt idx="52868" formatCode="General">
                  <c:v>1.0889199999999999</c:v>
                </c:pt>
                <c:pt idx="52869" formatCode="General">
                  <c:v>1.08894</c:v>
                </c:pt>
                <c:pt idx="52870" formatCode="General">
                  <c:v>1.0889599999999999</c:v>
                </c:pt>
                <c:pt idx="52871" formatCode="General">
                  <c:v>1.0889800000000001</c:v>
                </c:pt>
                <c:pt idx="52872" formatCode="General">
                  <c:v>1.089</c:v>
                </c:pt>
                <c:pt idx="52873" formatCode="General">
                  <c:v>1.0890199999999999</c:v>
                </c:pt>
                <c:pt idx="52874" formatCode="General">
                  <c:v>1.08904</c:v>
                </c:pt>
                <c:pt idx="52875" formatCode="General">
                  <c:v>1.08907</c:v>
                </c:pt>
                <c:pt idx="52876" formatCode="General">
                  <c:v>1.08908</c:v>
                </c:pt>
                <c:pt idx="52877" formatCode="General">
                  <c:v>1.08911</c:v>
                </c:pt>
                <c:pt idx="52878" formatCode="General">
                  <c:v>1.089129999999999</c:v>
                </c:pt>
                <c:pt idx="52879" formatCode="General">
                  <c:v>1.0891500000000001</c:v>
                </c:pt>
                <c:pt idx="52880" formatCode="General">
                  <c:v>1.0891599999999999</c:v>
                </c:pt>
                <c:pt idx="52881" formatCode="General">
                  <c:v>1.0891899999999999</c:v>
                </c:pt>
                <c:pt idx="52882" formatCode="General">
                  <c:v>1.08921</c:v>
                </c:pt>
                <c:pt idx="52883" formatCode="General">
                  <c:v>1.089229999999999</c:v>
                </c:pt>
                <c:pt idx="52884" formatCode="General">
                  <c:v>1.0892500000000001</c:v>
                </c:pt>
                <c:pt idx="52885" formatCode="General">
                  <c:v>1.08927</c:v>
                </c:pt>
                <c:pt idx="52886" formatCode="General">
                  <c:v>1.0892899999999999</c:v>
                </c:pt>
                <c:pt idx="52887" formatCode="General">
                  <c:v>1.0893199999999998</c:v>
                </c:pt>
                <c:pt idx="52888" formatCode="General">
                  <c:v>1.089329999999999</c:v>
                </c:pt>
                <c:pt idx="52889" formatCode="General">
                  <c:v>1.08935</c:v>
                </c:pt>
                <c:pt idx="52890" formatCode="General">
                  <c:v>1.08938</c:v>
                </c:pt>
                <c:pt idx="52891" formatCode="General">
                  <c:v>1.0893899999999999</c:v>
                </c:pt>
                <c:pt idx="52892" formatCode="General">
                  <c:v>1.08941</c:v>
                </c:pt>
                <c:pt idx="52893" formatCode="General">
                  <c:v>1.089429999999999</c:v>
                </c:pt>
                <c:pt idx="52894" formatCode="General">
                  <c:v>1.0894599999999999</c:v>
                </c:pt>
                <c:pt idx="52895" formatCode="General">
                  <c:v>1.0894699999999991</c:v>
                </c:pt>
                <c:pt idx="52896" formatCode="General">
                  <c:v>1.0894899999999998</c:v>
                </c:pt>
                <c:pt idx="52897" formatCode="General">
                  <c:v>1.0895199999999998</c:v>
                </c:pt>
                <c:pt idx="52898" formatCode="General">
                  <c:v>1.08954</c:v>
                </c:pt>
                <c:pt idx="52899" formatCode="General">
                  <c:v>1.0895599999999999</c:v>
                </c:pt>
                <c:pt idx="52900" formatCode="General">
                  <c:v>1.08958</c:v>
                </c:pt>
                <c:pt idx="52901" formatCode="General">
                  <c:v>1.089599999999999</c:v>
                </c:pt>
                <c:pt idx="52902" formatCode="General">
                  <c:v>1.0896199999999998</c:v>
                </c:pt>
                <c:pt idx="52903" formatCode="General">
                  <c:v>1.0896399999999991</c:v>
                </c:pt>
                <c:pt idx="52904" formatCode="General">
                  <c:v>1.0896599999999999</c:v>
                </c:pt>
                <c:pt idx="52905" formatCode="General">
                  <c:v>1.08968</c:v>
                </c:pt>
                <c:pt idx="52906" formatCode="General">
                  <c:v>1.089699999999999</c:v>
                </c:pt>
                <c:pt idx="52907" formatCode="General">
                  <c:v>1.0897199999999998</c:v>
                </c:pt>
                <c:pt idx="52908" formatCode="General">
                  <c:v>1.089739999999999</c:v>
                </c:pt>
                <c:pt idx="52909" formatCode="General">
                  <c:v>1.089769999999999</c:v>
                </c:pt>
                <c:pt idx="52910" formatCode="General">
                  <c:v>1.0897899999999998</c:v>
                </c:pt>
                <c:pt idx="52911" formatCode="General">
                  <c:v>1.0897999999999992</c:v>
                </c:pt>
                <c:pt idx="52912" formatCode="General">
                  <c:v>1.0898299999999992</c:v>
                </c:pt>
                <c:pt idx="52913" formatCode="General">
                  <c:v>1.08985</c:v>
                </c:pt>
                <c:pt idx="52914" formatCode="General">
                  <c:v>1.089869999999999</c:v>
                </c:pt>
                <c:pt idx="52915" formatCode="General">
                  <c:v>1.08988</c:v>
                </c:pt>
                <c:pt idx="52916" formatCode="General">
                  <c:v>1.089909999999999</c:v>
                </c:pt>
                <c:pt idx="52917" formatCode="General">
                  <c:v>1.0899299999999992</c:v>
                </c:pt>
                <c:pt idx="52918" formatCode="General">
                  <c:v>1.08995</c:v>
                </c:pt>
                <c:pt idx="52919" formatCode="General">
                  <c:v>1.0899699999999992</c:v>
                </c:pt>
                <c:pt idx="52920" formatCode="General">
                  <c:v>1.0899899999999998</c:v>
                </c:pt>
                <c:pt idx="52921" formatCode="General">
                  <c:v>1.0900099999999999</c:v>
                </c:pt>
                <c:pt idx="52922" formatCode="General">
                  <c:v>1.0900300000000001</c:v>
                </c:pt>
                <c:pt idx="52923" formatCode="General">
                  <c:v>1.0900500000000009</c:v>
                </c:pt>
                <c:pt idx="52924" formatCode="General">
                  <c:v>1.0900700000000001</c:v>
                </c:pt>
                <c:pt idx="52925" formatCode="General">
                  <c:v>1.09009</c:v>
                </c:pt>
                <c:pt idx="52926" formatCode="General">
                  <c:v>1.09012</c:v>
                </c:pt>
                <c:pt idx="52927" formatCode="General">
                  <c:v>1.09013</c:v>
                </c:pt>
                <c:pt idx="52928" formatCode="General">
                  <c:v>1.09016</c:v>
                </c:pt>
                <c:pt idx="52929" formatCode="General">
                  <c:v>1.0901799999999999</c:v>
                </c:pt>
                <c:pt idx="52930" formatCode="General">
                  <c:v>1.0902000000000001</c:v>
                </c:pt>
                <c:pt idx="52931" formatCode="General">
                  <c:v>1.0902099999999999</c:v>
                </c:pt>
                <c:pt idx="52932" formatCode="General">
                  <c:v>1.0902400000000001</c:v>
                </c:pt>
                <c:pt idx="52933" formatCode="General">
                  <c:v>1.09026</c:v>
                </c:pt>
                <c:pt idx="52934" formatCode="General">
                  <c:v>1.0902799999999999</c:v>
                </c:pt>
                <c:pt idx="52935" formatCode="General">
                  <c:v>1.0903</c:v>
                </c:pt>
                <c:pt idx="52936" formatCode="General">
                  <c:v>1.09032</c:v>
                </c:pt>
                <c:pt idx="52937" formatCode="General">
                  <c:v>1.0903400000000001</c:v>
                </c:pt>
                <c:pt idx="52938" formatCode="General">
                  <c:v>1.0903700000000001</c:v>
                </c:pt>
                <c:pt idx="52939" formatCode="General">
                  <c:v>1.0903799999999999</c:v>
                </c:pt>
                <c:pt idx="52940" formatCode="General">
                  <c:v>1.0904</c:v>
                </c:pt>
                <c:pt idx="52941" formatCode="General">
                  <c:v>1.09043</c:v>
                </c:pt>
                <c:pt idx="52942" formatCode="General">
                  <c:v>1.0904499999999999</c:v>
                </c:pt>
                <c:pt idx="52943" formatCode="General">
                  <c:v>1.09046</c:v>
                </c:pt>
                <c:pt idx="52944" formatCode="General">
                  <c:v>1.0904799999999999</c:v>
                </c:pt>
                <c:pt idx="52945" formatCode="General">
                  <c:v>1.0905100000000001</c:v>
                </c:pt>
                <c:pt idx="52946" formatCode="General">
                  <c:v>1.09053</c:v>
                </c:pt>
                <c:pt idx="52947" formatCode="General">
                  <c:v>1.0905400000000001</c:v>
                </c:pt>
                <c:pt idx="52948" formatCode="General">
                  <c:v>1.09057</c:v>
                </c:pt>
                <c:pt idx="52949" formatCode="General">
                  <c:v>1.0905899999999999</c:v>
                </c:pt>
                <c:pt idx="52950" formatCode="General">
                  <c:v>1.0906100000000001</c:v>
                </c:pt>
                <c:pt idx="52951" formatCode="General">
                  <c:v>1.09063</c:v>
                </c:pt>
                <c:pt idx="52952" formatCode="General">
                  <c:v>1.0906499999999999</c:v>
                </c:pt>
                <c:pt idx="52953" formatCode="General">
                  <c:v>1.09067</c:v>
                </c:pt>
                <c:pt idx="52954" formatCode="General">
                  <c:v>1.0906899999999999</c:v>
                </c:pt>
                <c:pt idx="52955" formatCode="General">
                  <c:v>1.0907100000000001</c:v>
                </c:pt>
                <c:pt idx="52956" formatCode="General">
                  <c:v>1.09073</c:v>
                </c:pt>
                <c:pt idx="52957" formatCode="General">
                  <c:v>1.0907500000000001</c:v>
                </c:pt>
                <c:pt idx="52958" formatCode="General">
                  <c:v>1.09077</c:v>
                </c:pt>
                <c:pt idx="52959" formatCode="General">
                  <c:v>1.0907899999999999</c:v>
                </c:pt>
                <c:pt idx="52960" formatCode="General">
                  <c:v>1.0908199999999999</c:v>
                </c:pt>
                <c:pt idx="52961" formatCode="General">
                  <c:v>1.09084</c:v>
                </c:pt>
                <c:pt idx="52962" formatCode="General">
                  <c:v>1.0908500000000001</c:v>
                </c:pt>
                <c:pt idx="52963" formatCode="General">
                  <c:v>1.0908800000000001</c:v>
                </c:pt>
                <c:pt idx="52964" formatCode="General">
                  <c:v>1.0909</c:v>
                </c:pt>
                <c:pt idx="52965" formatCode="General">
                  <c:v>1.0909199999999999</c:v>
                </c:pt>
                <c:pt idx="52966" formatCode="General">
                  <c:v>1.09093</c:v>
                </c:pt>
                <c:pt idx="52967" formatCode="General">
                  <c:v>1.0909599999999999</c:v>
                </c:pt>
                <c:pt idx="52968" formatCode="General">
                  <c:v>1.0909800000000001</c:v>
                </c:pt>
                <c:pt idx="52969" formatCode="General">
                  <c:v>1.091</c:v>
                </c:pt>
                <c:pt idx="52970" formatCode="General">
                  <c:v>1.0910199999999999</c:v>
                </c:pt>
                <c:pt idx="52971" formatCode="General">
                  <c:v>1.09104</c:v>
                </c:pt>
                <c:pt idx="52972" formatCode="General">
                  <c:v>1.0910599999999999</c:v>
                </c:pt>
                <c:pt idx="52973" formatCode="General">
                  <c:v>1.09108</c:v>
                </c:pt>
                <c:pt idx="52974" formatCode="General">
                  <c:v>1.0911</c:v>
                </c:pt>
                <c:pt idx="52975" formatCode="General">
                  <c:v>1.0911199999999999</c:v>
                </c:pt>
                <c:pt idx="52976" formatCode="General">
                  <c:v>1.0911500000000001</c:v>
                </c:pt>
                <c:pt idx="52977" formatCode="General">
                  <c:v>1.09117</c:v>
                </c:pt>
                <c:pt idx="52978" formatCode="General">
                  <c:v>1.09118</c:v>
                </c:pt>
                <c:pt idx="52979" formatCode="General">
                  <c:v>1.09121</c:v>
                </c:pt>
                <c:pt idx="52980" formatCode="General">
                  <c:v>1.091229999999999</c:v>
                </c:pt>
                <c:pt idx="52981" formatCode="General">
                  <c:v>1.0912500000000001</c:v>
                </c:pt>
                <c:pt idx="52982" formatCode="General">
                  <c:v>1.09127</c:v>
                </c:pt>
                <c:pt idx="52983" formatCode="General">
                  <c:v>1.0912899999999999</c:v>
                </c:pt>
                <c:pt idx="52984" formatCode="General">
                  <c:v>1.09131</c:v>
                </c:pt>
                <c:pt idx="52985" formatCode="General">
                  <c:v>1.091329999999999</c:v>
                </c:pt>
                <c:pt idx="52986" formatCode="General">
                  <c:v>1.09135</c:v>
                </c:pt>
                <c:pt idx="52987" formatCode="General">
                  <c:v>1.09137</c:v>
                </c:pt>
                <c:pt idx="52988" formatCode="General">
                  <c:v>1.0913899999999999</c:v>
                </c:pt>
                <c:pt idx="52989" formatCode="General">
                  <c:v>1.0914199999999998</c:v>
                </c:pt>
                <c:pt idx="52990" formatCode="General">
                  <c:v>1.091429999999999</c:v>
                </c:pt>
                <c:pt idx="52991" formatCode="General">
                  <c:v>1.09145</c:v>
                </c:pt>
                <c:pt idx="52992" formatCode="General">
                  <c:v>1.09148</c:v>
                </c:pt>
                <c:pt idx="52993" formatCode="General">
                  <c:v>1.091499999999999</c:v>
                </c:pt>
                <c:pt idx="52994" formatCode="General">
                  <c:v>1.09151</c:v>
                </c:pt>
                <c:pt idx="52995" formatCode="General">
                  <c:v>1.091529999999999</c:v>
                </c:pt>
                <c:pt idx="52996" formatCode="General">
                  <c:v>1.0915599999999999</c:v>
                </c:pt>
                <c:pt idx="52997" formatCode="General">
                  <c:v>1.09158</c:v>
                </c:pt>
                <c:pt idx="52998" formatCode="General">
                  <c:v>1.0915899999999998</c:v>
                </c:pt>
                <c:pt idx="52999" formatCode="General">
                  <c:v>1.0916199999999998</c:v>
                </c:pt>
                <c:pt idx="53000" formatCode="General">
                  <c:v>1.0916399999999991</c:v>
                </c:pt>
                <c:pt idx="53001" formatCode="General">
                  <c:v>1.0916599999999999</c:v>
                </c:pt>
                <c:pt idx="53002" formatCode="General">
                  <c:v>1.09168</c:v>
                </c:pt>
                <c:pt idx="53003" formatCode="General">
                  <c:v>1.091699999999999</c:v>
                </c:pt>
                <c:pt idx="53004" formatCode="General">
                  <c:v>1.0917199999999998</c:v>
                </c:pt>
                <c:pt idx="53005" formatCode="General">
                  <c:v>1.09175</c:v>
                </c:pt>
                <c:pt idx="53006" formatCode="General">
                  <c:v>1.0917599999999998</c:v>
                </c:pt>
                <c:pt idx="53007" formatCode="General">
                  <c:v>1.09178</c:v>
                </c:pt>
                <c:pt idx="53008" formatCode="General">
                  <c:v>1.0917999999999992</c:v>
                </c:pt>
                <c:pt idx="53009" formatCode="General">
                  <c:v>1.0918299999999992</c:v>
                </c:pt>
                <c:pt idx="53010" formatCode="General">
                  <c:v>1.091839999999999</c:v>
                </c:pt>
                <c:pt idx="53011" formatCode="General">
                  <c:v>1.091869999999999</c:v>
                </c:pt>
                <c:pt idx="53012" formatCode="General">
                  <c:v>1.0918899999999998</c:v>
                </c:pt>
                <c:pt idx="53013" formatCode="General">
                  <c:v>1.091909999999999</c:v>
                </c:pt>
                <c:pt idx="53014" formatCode="General">
                  <c:v>1.0919299999999992</c:v>
                </c:pt>
                <c:pt idx="53015" formatCode="General">
                  <c:v>1.09195</c:v>
                </c:pt>
                <c:pt idx="53016" formatCode="General">
                  <c:v>1.0919699999999992</c:v>
                </c:pt>
                <c:pt idx="53017" formatCode="General">
                  <c:v>1.0919899999999998</c:v>
                </c:pt>
                <c:pt idx="53018" formatCode="General">
                  <c:v>1.0920099999999999</c:v>
                </c:pt>
                <c:pt idx="53019" formatCode="General">
                  <c:v>1.0920300000000001</c:v>
                </c:pt>
                <c:pt idx="53020" formatCode="General">
                  <c:v>1.0920500000000009</c:v>
                </c:pt>
                <c:pt idx="53021" formatCode="General">
                  <c:v>1.0920700000000001</c:v>
                </c:pt>
                <c:pt idx="53022" formatCode="General">
                  <c:v>1.09209</c:v>
                </c:pt>
                <c:pt idx="53023" formatCode="General">
                  <c:v>1.0921099999999999</c:v>
                </c:pt>
                <c:pt idx="53024" formatCode="General">
                  <c:v>1.09213</c:v>
                </c:pt>
                <c:pt idx="53025" formatCode="General">
                  <c:v>1.0921500000000008</c:v>
                </c:pt>
                <c:pt idx="53026" formatCode="General">
                  <c:v>1.0921700000000001</c:v>
                </c:pt>
                <c:pt idx="53027" formatCode="General">
                  <c:v>1.0922000000000001</c:v>
                </c:pt>
                <c:pt idx="53028" formatCode="General">
                  <c:v>1.09222</c:v>
                </c:pt>
                <c:pt idx="53029" formatCode="General">
                  <c:v>1.09223</c:v>
                </c:pt>
                <c:pt idx="53030" formatCode="General">
                  <c:v>1.0922499999999999</c:v>
                </c:pt>
                <c:pt idx="53031" formatCode="General">
                  <c:v>1.0922799999999999</c:v>
                </c:pt>
                <c:pt idx="53032" formatCode="General">
                  <c:v>1.0923</c:v>
                </c:pt>
                <c:pt idx="53033" formatCode="General">
                  <c:v>1.09232</c:v>
                </c:pt>
                <c:pt idx="53034" formatCode="General">
                  <c:v>1.0923400000000001</c:v>
                </c:pt>
                <c:pt idx="53035" formatCode="General">
                  <c:v>1.09236</c:v>
                </c:pt>
                <c:pt idx="53036" formatCode="General">
                  <c:v>1.0923799999999999</c:v>
                </c:pt>
                <c:pt idx="53037" formatCode="General">
                  <c:v>1.0924</c:v>
                </c:pt>
                <c:pt idx="53038" formatCode="General">
                  <c:v>1.0924199999999999</c:v>
                </c:pt>
                <c:pt idx="53039" formatCode="General">
                  <c:v>1.0924400000000001</c:v>
                </c:pt>
                <c:pt idx="53040" formatCode="General">
                  <c:v>1.0924700000000001</c:v>
                </c:pt>
                <c:pt idx="53041" formatCode="General">
                  <c:v>1.0924799999999999</c:v>
                </c:pt>
                <c:pt idx="53042" formatCode="General">
                  <c:v>1.0925</c:v>
                </c:pt>
                <c:pt idx="53043" formatCode="General">
                  <c:v>1.09253</c:v>
                </c:pt>
                <c:pt idx="53044" formatCode="General">
                  <c:v>1.0925499999999999</c:v>
                </c:pt>
                <c:pt idx="53045" formatCode="General">
                  <c:v>1.09256</c:v>
                </c:pt>
                <c:pt idx="53046" formatCode="General">
                  <c:v>1.0925800000000001</c:v>
                </c:pt>
                <c:pt idx="53047" formatCode="General">
                  <c:v>1.0926100000000001</c:v>
                </c:pt>
                <c:pt idx="53048" formatCode="General">
                  <c:v>1.09263</c:v>
                </c:pt>
                <c:pt idx="53049" formatCode="General">
                  <c:v>1.0926499999999999</c:v>
                </c:pt>
                <c:pt idx="53050" formatCode="General">
                  <c:v>1.09267</c:v>
                </c:pt>
                <c:pt idx="53051" formatCode="General">
                  <c:v>1.0926899999999999</c:v>
                </c:pt>
                <c:pt idx="53052" formatCode="General">
                  <c:v>1.0927100000000001</c:v>
                </c:pt>
                <c:pt idx="53053" formatCode="General">
                  <c:v>1.09273</c:v>
                </c:pt>
                <c:pt idx="53054" formatCode="General">
                  <c:v>1.0927500000000001</c:v>
                </c:pt>
                <c:pt idx="53055" formatCode="General">
                  <c:v>1.09277</c:v>
                </c:pt>
                <c:pt idx="53056" formatCode="General">
                  <c:v>1.0928</c:v>
                </c:pt>
                <c:pt idx="53057" formatCode="General">
                  <c:v>1.0928100000000001</c:v>
                </c:pt>
                <c:pt idx="53058" formatCode="General">
                  <c:v>1.09283</c:v>
                </c:pt>
                <c:pt idx="53059" formatCode="General">
                  <c:v>1.0928500000000001</c:v>
                </c:pt>
                <c:pt idx="53060" formatCode="General">
                  <c:v>1.0928800000000001</c:v>
                </c:pt>
                <c:pt idx="53061" formatCode="General">
                  <c:v>1.0928899999999999</c:v>
                </c:pt>
                <c:pt idx="53062" formatCode="General">
                  <c:v>1.09291</c:v>
                </c:pt>
                <c:pt idx="53063" formatCode="General">
                  <c:v>1.09294</c:v>
                </c:pt>
                <c:pt idx="53064" formatCode="General">
                  <c:v>1.0929599999999999</c:v>
                </c:pt>
                <c:pt idx="53065" formatCode="General">
                  <c:v>1.0929800000000001</c:v>
                </c:pt>
                <c:pt idx="53066" formatCode="General">
                  <c:v>1.093</c:v>
                </c:pt>
                <c:pt idx="53067" formatCode="General">
                  <c:v>1.0930199999999999</c:v>
                </c:pt>
                <c:pt idx="53068" formatCode="General">
                  <c:v>1.09304</c:v>
                </c:pt>
                <c:pt idx="53069" formatCode="General">
                  <c:v>1.0930599999999999</c:v>
                </c:pt>
                <c:pt idx="53070" formatCode="General">
                  <c:v>1.0930800000000001</c:v>
                </c:pt>
                <c:pt idx="53071" formatCode="General">
                  <c:v>1.0931</c:v>
                </c:pt>
                <c:pt idx="53072" formatCode="General">
                  <c:v>1.0931199999999999</c:v>
                </c:pt>
                <c:pt idx="53073" formatCode="General">
                  <c:v>1.09314</c:v>
                </c:pt>
                <c:pt idx="53074" formatCode="General">
                  <c:v>1.0931599999999999</c:v>
                </c:pt>
                <c:pt idx="53075" formatCode="General">
                  <c:v>1.0931899999999999</c:v>
                </c:pt>
                <c:pt idx="53076" formatCode="General">
                  <c:v>1.09321</c:v>
                </c:pt>
                <c:pt idx="53077" formatCode="General">
                  <c:v>1.0932199999999999</c:v>
                </c:pt>
                <c:pt idx="53078" formatCode="General">
                  <c:v>1.0932500000000001</c:v>
                </c:pt>
                <c:pt idx="53079" formatCode="General">
                  <c:v>1.09327</c:v>
                </c:pt>
                <c:pt idx="53080" formatCode="General">
                  <c:v>1.0932899999999999</c:v>
                </c:pt>
                <c:pt idx="53081" formatCode="General">
                  <c:v>1.0932999999999991</c:v>
                </c:pt>
                <c:pt idx="53082" formatCode="General">
                  <c:v>1.093329999999999</c:v>
                </c:pt>
                <c:pt idx="53083" formatCode="General">
                  <c:v>1.09335</c:v>
                </c:pt>
                <c:pt idx="53084" formatCode="General">
                  <c:v>1.09337</c:v>
                </c:pt>
                <c:pt idx="53085" formatCode="General">
                  <c:v>1.0933899999999999</c:v>
                </c:pt>
                <c:pt idx="53086" formatCode="General">
                  <c:v>1.09341</c:v>
                </c:pt>
                <c:pt idx="53087" formatCode="General">
                  <c:v>1.093429999999999</c:v>
                </c:pt>
                <c:pt idx="53088" formatCode="General">
                  <c:v>1.09345</c:v>
                </c:pt>
                <c:pt idx="53089" formatCode="General">
                  <c:v>1.0934699999999991</c:v>
                </c:pt>
                <c:pt idx="53090" formatCode="General">
                  <c:v>1.0934899999999999</c:v>
                </c:pt>
                <c:pt idx="53091" formatCode="General">
                  <c:v>1.09351</c:v>
                </c:pt>
                <c:pt idx="53092" formatCode="General">
                  <c:v>1.093529999999999</c:v>
                </c:pt>
                <c:pt idx="53093" formatCode="General">
                  <c:v>1.09355</c:v>
                </c:pt>
                <c:pt idx="53094" formatCode="General">
                  <c:v>1.09358</c:v>
                </c:pt>
                <c:pt idx="53095" formatCode="General">
                  <c:v>1.093599999999999</c:v>
                </c:pt>
                <c:pt idx="53096" formatCode="General">
                  <c:v>1.09361</c:v>
                </c:pt>
                <c:pt idx="53097" formatCode="General">
                  <c:v>1.0936299999999992</c:v>
                </c:pt>
                <c:pt idx="53098" formatCode="General">
                  <c:v>1.0936599999999999</c:v>
                </c:pt>
                <c:pt idx="53099" formatCode="General">
                  <c:v>1.09368</c:v>
                </c:pt>
                <c:pt idx="53100" formatCode="General">
                  <c:v>1.093699999999999</c:v>
                </c:pt>
                <c:pt idx="53101" formatCode="General">
                  <c:v>1.0937199999999998</c:v>
                </c:pt>
                <c:pt idx="53102" formatCode="General">
                  <c:v>1.093739999999999</c:v>
                </c:pt>
                <c:pt idx="53103" formatCode="General">
                  <c:v>1.0937599999999998</c:v>
                </c:pt>
                <c:pt idx="53104" formatCode="General">
                  <c:v>1.09378</c:v>
                </c:pt>
                <c:pt idx="53105" formatCode="General">
                  <c:v>1.0937999999999992</c:v>
                </c:pt>
                <c:pt idx="53106" formatCode="General">
                  <c:v>1.0938199999999998</c:v>
                </c:pt>
                <c:pt idx="53107" formatCode="General">
                  <c:v>1.09385</c:v>
                </c:pt>
                <c:pt idx="53108" formatCode="General">
                  <c:v>1.0938599999999998</c:v>
                </c:pt>
                <c:pt idx="53109" formatCode="General">
                  <c:v>1.09388</c:v>
                </c:pt>
                <c:pt idx="53110" formatCode="General">
                  <c:v>1.0938999999999992</c:v>
                </c:pt>
                <c:pt idx="53111" formatCode="General">
                  <c:v>1.0939299999999992</c:v>
                </c:pt>
                <c:pt idx="53112" formatCode="General">
                  <c:v>1.093939999999999</c:v>
                </c:pt>
                <c:pt idx="53113" formatCode="General">
                  <c:v>1.0939599999999998</c:v>
                </c:pt>
                <c:pt idx="53114" formatCode="General">
                  <c:v>1.0939899999999998</c:v>
                </c:pt>
                <c:pt idx="53115" formatCode="General">
                  <c:v>1.0940099999999999</c:v>
                </c:pt>
                <c:pt idx="53116" formatCode="General">
                  <c:v>1.0940300000000001</c:v>
                </c:pt>
                <c:pt idx="53117" formatCode="General">
                  <c:v>1.0940500000000009</c:v>
                </c:pt>
                <c:pt idx="53118" formatCode="General">
                  <c:v>1.0940700000000001</c:v>
                </c:pt>
                <c:pt idx="53119" formatCode="General">
                  <c:v>1.09409</c:v>
                </c:pt>
                <c:pt idx="53120" formatCode="General">
                  <c:v>1.0941099999999999</c:v>
                </c:pt>
                <c:pt idx="53121" formatCode="General">
                  <c:v>1.09413</c:v>
                </c:pt>
                <c:pt idx="53122" formatCode="General">
                  <c:v>1.0941500000000008</c:v>
                </c:pt>
                <c:pt idx="53123" formatCode="General">
                  <c:v>1.0941700000000001</c:v>
                </c:pt>
                <c:pt idx="53124" formatCode="General">
                  <c:v>1.09419</c:v>
                </c:pt>
                <c:pt idx="53125" formatCode="General">
                  <c:v>1.0942099999999999</c:v>
                </c:pt>
                <c:pt idx="53126" formatCode="General">
                  <c:v>1.0942400000000001</c:v>
                </c:pt>
                <c:pt idx="53127" formatCode="General">
                  <c:v>1.09426</c:v>
                </c:pt>
                <c:pt idx="53128" formatCode="General">
                  <c:v>1.0942700000000001</c:v>
                </c:pt>
                <c:pt idx="53129" formatCode="General">
                  <c:v>1.0943000000000001</c:v>
                </c:pt>
                <c:pt idx="53130" formatCode="General">
                  <c:v>1.09432</c:v>
                </c:pt>
                <c:pt idx="53131" formatCode="General">
                  <c:v>1.0943400000000001</c:v>
                </c:pt>
                <c:pt idx="53132" formatCode="General">
                  <c:v>1.0943499999999999</c:v>
                </c:pt>
                <c:pt idx="53133" formatCode="General">
                  <c:v>1.0943799999999999</c:v>
                </c:pt>
                <c:pt idx="53134" formatCode="General">
                  <c:v>1.0944</c:v>
                </c:pt>
                <c:pt idx="53135" formatCode="General">
                  <c:v>1.0944199999999999</c:v>
                </c:pt>
                <c:pt idx="53136" formatCode="General">
                  <c:v>1.0944400000000001</c:v>
                </c:pt>
                <c:pt idx="53137" formatCode="General">
                  <c:v>1.09446</c:v>
                </c:pt>
                <c:pt idx="53138" formatCode="General">
                  <c:v>1.0944799999999999</c:v>
                </c:pt>
                <c:pt idx="53139" formatCode="General">
                  <c:v>1.0945</c:v>
                </c:pt>
                <c:pt idx="53140" formatCode="General">
                  <c:v>1.0945199999999999</c:v>
                </c:pt>
                <c:pt idx="53141" formatCode="General">
                  <c:v>1.0945400000000001</c:v>
                </c:pt>
                <c:pt idx="53142" formatCode="General">
                  <c:v>1.09456</c:v>
                </c:pt>
                <c:pt idx="53143" formatCode="General">
                  <c:v>1.09459</c:v>
                </c:pt>
                <c:pt idx="53144" formatCode="General">
                  <c:v>1.0946</c:v>
                </c:pt>
                <c:pt idx="53145" formatCode="General">
                  <c:v>1.0946199999999999</c:v>
                </c:pt>
                <c:pt idx="53146" formatCode="General">
                  <c:v>1.0946499999999999</c:v>
                </c:pt>
                <c:pt idx="53147" formatCode="General">
                  <c:v>1.09467</c:v>
                </c:pt>
                <c:pt idx="53148" formatCode="General">
                  <c:v>1.0946899999999999</c:v>
                </c:pt>
                <c:pt idx="53149" formatCode="General">
                  <c:v>1.0947100000000001</c:v>
                </c:pt>
                <c:pt idx="53150" formatCode="General">
                  <c:v>1.09473</c:v>
                </c:pt>
                <c:pt idx="53151" formatCode="General">
                  <c:v>1.0947499999999999</c:v>
                </c:pt>
                <c:pt idx="53152" formatCode="General">
                  <c:v>1.09477</c:v>
                </c:pt>
                <c:pt idx="53153" formatCode="General">
                  <c:v>1.0947899999999999</c:v>
                </c:pt>
                <c:pt idx="53154" formatCode="General">
                  <c:v>1.0948100000000001</c:v>
                </c:pt>
                <c:pt idx="53155" formatCode="General">
                  <c:v>1.09483</c:v>
                </c:pt>
                <c:pt idx="53156" formatCode="General">
                  <c:v>1.0948500000000001</c:v>
                </c:pt>
                <c:pt idx="53157" formatCode="General">
                  <c:v>1.09487</c:v>
                </c:pt>
                <c:pt idx="53158" formatCode="General">
                  <c:v>1.0949</c:v>
                </c:pt>
                <c:pt idx="53159" formatCode="General">
                  <c:v>1.09491</c:v>
                </c:pt>
                <c:pt idx="53160" formatCode="General">
                  <c:v>1.09493</c:v>
                </c:pt>
                <c:pt idx="53161" formatCode="General">
                  <c:v>1.0949500000000001</c:v>
                </c:pt>
                <c:pt idx="53162" formatCode="General">
                  <c:v>1.0949800000000001</c:v>
                </c:pt>
                <c:pt idx="53163" formatCode="General">
                  <c:v>1.0949899999999999</c:v>
                </c:pt>
                <c:pt idx="53164" formatCode="General">
                  <c:v>1.09501</c:v>
                </c:pt>
                <c:pt idx="53165" formatCode="General">
                  <c:v>1.09504</c:v>
                </c:pt>
                <c:pt idx="53166" formatCode="General">
                  <c:v>1.0950599999999999</c:v>
                </c:pt>
                <c:pt idx="53167" formatCode="General">
                  <c:v>1.0950800000000001</c:v>
                </c:pt>
                <c:pt idx="53168" formatCode="General">
                  <c:v>1.0951</c:v>
                </c:pt>
                <c:pt idx="53169" formatCode="General">
                  <c:v>1.0951199999999999</c:v>
                </c:pt>
                <c:pt idx="53170" formatCode="General">
                  <c:v>1.09514</c:v>
                </c:pt>
                <c:pt idx="53171" formatCode="General">
                  <c:v>1.0951599999999999</c:v>
                </c:pt>
                <c:pt idx="53172" formatCode="General">
                  <c:v>1.09518</c:v>
                </c:pt>
                <c:pt idx="53173" formatCode="General">
                  <c:v>1.0952</c:v>
                </c:pt>
                <c:pt idx="53174" formatCode="General">
                  <c:v>1.0952199999999999</c:v>
                </c:pt>
                <c:pt idx="53175" formatCode="General">
                  <c:v>1.09524</c:v>
                </c:pt>
                <c:pt idx="53176" formatCode="General">
                  <c:v>1.0952599999999999</c:v>
                </c:pt>
                <c:pt idx="53177" formatCode="General">
                  <c:v>1.0952899999999999</c:v>
                </c:pt>
                <c:pt idx="53178" formatCode="General">
                  <c:v>1.09531</c:v>
                </c:pt>
                <c:pt idx="53179" formatCode="General">
                  <c:v>1.0953199999999998</c:v>
                </c:pt>
                <c:pt idx="53180" formatCode="General">
                  <c:v>1.09535</c:v>
                </c:pt>
                <c:pt idx="53181" formatCode="General">
                  <c:v>1.09537</c:v>
                </c:pt>
                <c:pt idx="53182" formatCode="General">
                  <c:v>1.0953899999999999</c:v>
                </c:pt>
                <c:pt idx="53183" formatCode="General">
                  <c:v>1.095399999999999</c:v>
                </c:pt>
                <c:pt idx="53184" formatCode="General">
                  <c:v>1.095429999999999</c:v>
                </c:pt>
                <c:pt idx="53185" formatCode="General">
                  <c:v>1.09545</c:v>
                </c:pt>
                <c:pt idx="53186" formatCode="General">
                  <c:v>1.0954699999999991</c:v>
                </c:pt>
                <c:pt idx="53187" formatCode="General">
                  <c:v>1.0954899999999999</c:v>
                </c:pt>
                <c:pt idx="53188" formatCode="General">
                  <c:v>1.09551</c:v>
                </c:pt>
                <c:pt idx="53189" formatCode="General">
                  <c:v>1.095529999999999</c:v>
                </c:pt>
                <c:pt idx="53190" formatCode="General">
                  <c:v>1.09555</c:v>
                </c:pt>
                <c:pt idx="53191" formatCode="General">
                  <c:v>1.095569999999999</c:v>
                </c:pt>
                <c:pt idx="53192" formatCode="General">
                  <c:v>1.0955899999999998</c:v>
                </c:pt>
                <c:pt idx="53193" formatCode="General">
                  <c:v>1.0956199999999998</c:v>
                </c:pt>
                <c:pt idx="53194" formatCode="General">
                  <c:v>1.0956399999999991</c:v>
                </c:pt>
                <c:pt idx="53195" formatCode="General">
                  <c:v>1.09565</c:v>
                </c:pt>
                <c:pt idx="53196" formatCode="General">
                  <c:v>1.095669999999999</c:v>
                </c:pt>
                <c:pt idx="53197" formatCode="General">
                  <c:v>1.095699999999999</c:v>
                </c:pt>
                <c:pt idx="53198" formatCode="General">
                  <c:v>1.0957199999999998</c:v>
                </c:pt>
                <c:pt idx="53199" formatCode="General">
                  <c:v>1.095739999999999</c:v>
                </c:pt>
                <c:pt idx="53200" formatCode="General">
                  <c:v>1.0957599999999998</c:v>
                </c:pt>
                <c:pt idx="53201" formatCode="General">
                  <c:v>1.09578</c:v>
                </c:pt>
                <c:pt idx="53202" formatCode="General">
                  <c:v>1.0957999999999992</c:v>
                </c:pt>
                <c:pt idx="53203" formatCode="General">
                  <c:v>1.0958199999999998</c:v>
                </c:pt>
                <c:pt idx="53204" formatCode="General">
                  <c:v>1.095839999999999</c:v>
                </c:pt>
                <c:pt idx="53205" formatCode="General">
                  <c:v>1.0958599999999998</c:v>
                </c:pt>
                <c:pt idx="53206" formatCode="General">
                  <c:v>1.0958899999999998</c:v>
                </c:pt>
                <c:pt idx="53207" formatCode="General">
                  <c:v>1.0958999999999992</c:v>
                </c:pt>
                <c:pt idx="53208" formatCode="General">
                  <c:v>1.0959199999999998</c:v>
                </c:pt>
                <c:pt idx="53209" formatCode="General">
                  <c:v>1.09595</c:v>
                </c:pt>
                <c:pt idx="53210" formatCode="General">
                  <c:v>1.0959699999999992</c:v>
                </c:pt>
                <c:pt idx="53211" formatCode="General">
                  <c:v>1.09598</c:v>
                </c:pt>
                <c:pt idx="53212" formatCode="General">
                  <c:v>1.0960000000000001</c:v>
                </c:pt>
                <c:pt idx="53213" formatCode="General">
                  <c:v>1.0960300000000001</c:v>
                </c:pt>
                <c:pt idx="53214" formatCode="General">
                  <c:v>1.0960500000000009</c:v>
                </c:pt>
                <c:pt idx="53215" formatCode="General">
                  <c:v>1.09606</c:v>
                </c:pt>
                <c:pt idx="53216" formatCode="General">
                  <c:v>1.09609</c:v>
                </c:pt>
                <c:pt idx="53217" formatCode="General">
                  <c:v>1.0961099999999999</c:v>
                </c:pt>
                <c:pt idx="53218" formatCode="General">
                  <c:v>1.09613</c:v>
                </c:pt>
                <c:pt idx="53219" formatCode="General">
                  <c:v>1.0961500000000008</c:v>
                </c:pt>
                <c:pt idx="53220" formatCode="General">
                  <c:v>1.0961700000000001</c:v>
                </c:pt>
                <c:pt idx="53221" formatCode="General">
                  <c:v>1.09619</c:v>
                </c:pt>
                <c:pt idx="53222" formatCode="General">
                  <c:v>1.0962099999999999</c:v>
                </c:pt>
                <c:pt idx="53223" formatCode="General">
                  <c:v>1.09623</c:v>
                </c:pt>
                <c:pt idx="53224" formatCode="General">
                  <c:v>1.0962499999999999</c:v>
                </c:pt>
                <c:pt idx="53225" formatCode="General">
                  <c:v>1.0962700000000001</c:v>
                </c:pt>
                <c:pt idx="53226" formatCode="General">
                  <c:v>1.09629</c:v>
                </c:pt>
                <c:pt idx="53227" formatCode="General">
                  <c:v>1.0963099999999999</c:v>
                </c:pt>
                <c:pt idx="53228" formatCode="General">
                  <c:v>1.0963400000000001</c:v>
                </c:pt>
                <c:pt idx="53229" formatCode="General">
                  <c:v>1.09636</c:v>
                </c:pt>
                <c:pt idx="53230" formatCode="General">
                  <c:v>1.0963700000000001</c:v>
                </c:pt>
                <c:pt idx="53231" formatCode="General">
                  <c:v>1.0964</c:v>
                </c:pt>
                <c:pt idx="53232" formatCode="General">
                  <c:v>1.09642</c:v>
                </c:pt>
                <c:pt idx="53233" formatCode="General">
                  <c:v>1.0964400000000001</c:v>
                </c:pt>
                <c:pt idx="53234" formatCode="General">
                  <c:v>1.0964499999999999</c:v>
                </c:pt>
                <c:pt idx="53235" formatCode="General">
                  <c:v>1.0964799999999999</c:v>
                </c:pt>
                <c:pt idx="53236" formatCode="General">
                  <c:v>1.0965</c:v>
                </c:pt>
                <c:pt idx="53237" formatCode="General">
                  <c:v>1.0965199999999999</c:v>
                </c:pt>
                <c:pt idx="53238" formatCode="General">
                  <c:v>1.0965400000000001</c:v>
                </c:pt>
                <c:pt idx="53239" formatCode="General">
                  <c:v>1.09656</c:v>
                </c:pt>
                <c:pt idx="53240" formatCode="General">
                  <c:v>1.0965800000000001</c:v>
                </c:pt>
                <c:pt idx="53241" formatCode="General">
                  <c:v>1.0966100000000001</c:v>
                </c:pt>
                <c:pt idx="53242" formatCode="General">
                  <c:v>1.0966199999999999</c:v>
                </c:pt>
                <c:pt idx="53243" formatCode="General">
                  <c:v>1.0966400000000001</c:v>
                </c:pt>
                <c:pt idx="53244" formatCode="General">
                  <c:v>1.09667</c:v>
                </c:pt>
                <c:pt idx="53245" formatCode="General">
                  <c:v>1.0966899999999999</c:v>
                </c:pt>
                <c:pt idx="53246" formatCode="General">
                  <c:v>1.0967</c:v>
                </c:pt>
                <c:pt idx="53247" formatCode="General">
                  <c:v>1.0967199999999999</c:v>
                </c:pt>
                <c:pt idx="53248" formatCode="General">
                  <c:v>1.0967499999999999</c:v>
                </c:pt>
                <c:pt idx="53249" formatCode="General">
                  <c:v>1.09677</c:v>
                </c:pt>
                <c:pt idx="53250" formatCode="General">
                  <c:v>1.0967899999999999</c:v>
                </c:pt>
                <c:pt idx="53251" formatCode="General">
                  <c:v>1.0968100000000001</c:v>
                </c:pt>
                <c:pt idx="53252" formatCode="General">
                  <c:v>1.09683</c:v>
                </c:pt>
                <c:pt idx="53253" formatCode="General">
                  <c:v>1.0968500000000001</c:v>
                </c:pt>
                <c:pt idx="53254" formatCode="General">
                  <c:v>1.09687</c:v>
                </c:pt>
                <c:pt idx="53255" formatCode="General">
                  <c:v>1.0968899999999999</c:v>
                </c:pt>
                <c:pt idx="53256" formatCode="General">
                  <c:v>1.0969100000000001</c:v>
                </c:pt>
                <c:pt idx="53257" formatCode="General">
                  <c:v>1.09694</c:v>
                </c:pt>
                <c:pt idx="53258" formatCode="General">
                  <c:v>1.0969500000000001</c:v>
                </c:pt>
                <c:pt idx="53259" formatCode="General">
                  <c:v>1.09697</c:v>
                </c:pt>
                <c:pt idx="53260" formatCode="General">
                  <c:v>1.0969899999999999</c:v>
                </c:pt>
                <c:pt idx="53261" formatCode="General">
                  <c:v>1.0970199999999999</c:v>
                </c:pt>
                <c:pt idx="53262" formatCode="General">
                  <c:v>1.0970299999999991</c:v>
                </c:pt>
                <c:pt idx="53263" formatCode="General">
                  <c:v>1.0970500000000001</c:v>
                </c:pt>
                <c:pt idx="53264" formatCode="General">
                  <c:v>1.0970800000000001</c:v>
                </c:pt>
                <c:pt idx="53265" formatCode="General">
                  <c:v>1.0971</c:v>
                </c:pt>
                <c:pt idx="53266" formatCode="General">
                  <c:v>1.0971199999999999</c:v>
                </c:pt>
                <c:pt idx="53267" formatCode="General">
                  <c:v>1.09714</c:v>
                </c:pt>
                <c:pt idx="53268" formatCode="General">
                  <c:v>1.0971599999999999</c:v>
                </c:pt>
                <c:pt idx="53269" formatCode="General">
                  <c:v>1.09718</c:v>
                </c:pt>
                <c:pt idx="53270" formatCode="General">
                  <c:v>1.0972</c:v>
                </c:pt>
                <c:pt idx="53271" formatCode="General">
                  <c:v>1.0972199999999999</c:v>
                </c:pt>
                <c:pt idx="53272" formatCode="General">
                  <c:v>1.09724</c:v>
                </c:pt>
                <c:pt idx="53273" formatCode="General">
                  <c:v>1.09727</c:v>
                </c:pt>
                <c:pt idx="53274" formatCode="General">
                  <c:v>1.09728</c:v>
                </c:pt>
                <c:pt idx="53275" formatCode="General">
                  <c:v>1.0972999999999991</c:v>
                </c:pt>
                <c:pt idx="53276" formatCode="General">
                  <c:v>1.0973199999999999</c:v>
                </c:pt>
                <c:pt idx="53277" formatCode="General">
                  <c:v>1.09735</c:v>
                </c:pt>
                <c:pt idx="53278" formatCode="General">
                  <c:v>1.0973599999999999</c:v>
                </c:pt>
                <c:pt idx="53279" formatCode="General">
                  <c:v>1.09738</c:v>
                </c:pt>
                <c:pt idx="53280" formatCode="General">
                  <c:v>1.09741</c:v>
                </c:pt>
                <c:pt idx="53281" formatCode="General">
                  <c:v>1.097429999999999</c:v>
                </c:pt>
                <c:pt idx="53282" formatCode="General">
                  <c:v>1.09745</c:v>
                </c:pt>
                <c:pt idx="53283" formatCode="General">
                  <c:v>1.0974699999999991</c:v>
                </c:pt>
                <c:pt idx="53284" formatCode="General">
                  <c:v>1.0974899999999999</c:v>
                </c:pt>
                <c:pt idx="53285" formatCode="General">
                  <c:v>1.09751</c:v>
                </c:pt>
                <c:pt idx="53286" formatCode="General">
                  <c:v>1.097529999999999</c:v>
                </c:pt>
                <c:pt idx="53287" formatCode="General">
                  <c:v>1.09755</c:v>
                </c:pt>
                <c:pt idx="53288" formatCode="General">
                  <c:v>1.097569999999999</c:v>
                </c:pt>
                <c:pt idx="53289" formatCode="General">
                  <c:v>1.0975899999999998</c:v>
                </c:pt>
                <c:pt idx="53290" formatCode="General">
                  <c:v>1.09761</c:v>
                </c:pt>
                <c:pt idx="53291" formatCode="General">
                  <c:v>1.0976299999999992</c:v>
                </c:pt>
                <c:pt idx="53292" formatCode="General">
                  <c:v>1.0976599999999999</c:v>
                </c:pt>
                <c:pt idx="53293" formatCode="General">
                  <c:v>1.097669999999999</c:v>
                </c:pt>
                <c:pt idx="53294" formatCode="General">
                  <c:v>1.0976899999999998</c:v>
                </c:pt>
                <c:pt idx="53295" formatCode="General">
                  <c:v>1.0977199999999998</c:v>
                </c:pt>
                <c:pt idx="53296" formatCode="General">
                  <c:v>1.097739999999999</c:v>
                </c:pt>
                <c:pt idx="53297" formatCode="General">
                  <c:v>1.09775</c:v>
                </c:pt>
                <c:pt idx="53298" formatCode="General">
                  <c:v>1.097769999999999</c:v>
                </c:pt>
                <c:pt idx="53299" formatCode="General">
                  <c:v>1.0977999999999992</c:v>
                </c:pt>
                <c:pt idx="53300" formatCode="General">
                  <c:v>1.0978199999999998</c:v>
                </c:pt>
                <c:pt idx="53301" formatCode="General">
                  <c:v>1.0978299999999992</c:v>
                </c:pt>
                <c:pt idx="53302" formatCode="General">
                  <c:v>1.0978599999999998</c:v>
                </c:pt>
                <c:pt idx="53303" formatCode="General">
                  <c:v>1.09788</c:v>
                </c:pt>
                <c:pt idx="53304" formatCode="General">
                  <c:v>1.0978999999999992</c:v>
                </c:pt>
                <c:pt idx="53305" formatCode="General">
                  <c:v>1.0979199999999998</c:v>
                </c:pt>
                <c:pt idx="53306" formatCode="General">
                  <c:v>1.097939999999999</c:v>
                </c:pt>
                <c:pt idx="53307" formatCode="General">
                  <c:v>1.0979599999999998</c:v>
                </c:pt>
                <c:pt idx="53308" formatCode="General">
                  <c:v>1.09798</c:v>
                </c:pt>
                <c:pt idx="53309" formatCode="General">
                  <c:v>1.0980000000000001</c:v>
                </c:pt>
                <c:pt idx="53310" formatCode="General">
                  <c:v>1.09802</c:v>
                </c:pt>
                <c:pt idx="53311" formatCode="General">
                  <c:v>1.0980399999999999</c:v>
                </c:pt>
                <c:pt idx="53312" formatCode="General">
                  <c:v>1.0980700000000001</c:v>
                </c:pt>
                <c:pt idx="53313" formatCode="General">
                  <c:v>1.0980799999999999</c:v>
                </c:pt>
                <c:pt idx="53314" formatCode="General">
                  <c:v>1.0981099999999999</c:v>
                </c:pt>
                <c:pt idx="53315" formatCode="General">
                  <c:v>1.0981300000000001</c:v>
                </c:pt>
                <c:pt idx="53316" formatCode="General">
                  <c:v>1.0981500000000008</c:v>
                </c:pt>
                <c:pt idx="53317" formatCode="General">
                  <c:v>1.0981700000000001</c:v>
                </c:pt>
                <c:pt idx="53318" formatCode="General">
                  <c:v>1.09819</c:v>
                </c:pt>
                <c:pt idx="53319" formatCode="General">
                  <c:v>1.0982099999999999</c:v>
                </c:pt>
                <c:pt idx="53320" formatCode="General">
                  <c:v>1.09823</c:v>
                </c:pt>
                <c:pt idx="53321" formatCode="General">
                  <c:v>1.0982499999999999</c:v>
                </c:pt>
                <c:pt idx="53322" formatCode="General">
                  <c:v>1.0982700000000001</c:v>
                </c:pt>
                <c:pt idx="53323" formatCode="General">
                  <c:v>1.09829</c:v>
                </c:pt>
                <c:pt idx="53324" formatCode="General">
                  <c:v>1.09832</c:v>
                </c:pt>
                <c:pt idx="53325" formatCode="General">
                  <c:v>1.09833</c:v>
                </c:pt>
                <c:pt idx="53326" formatCode="General">
                  <c:v>1.0983499999999999</c:v>
                </c:pt>
                <c:pt idx="53327" formatCode="General">
                  <c:v>1.0983700000000001</c:v>
                </c:pt>
                <c:pt idx="53328" formatCode="General">
                  <c:v>1.0984</c:v>
                </c:pt>
                <c:pt idx="53329" formatCode="General">
                  <c:v>1.0984100000000001</c:v>
                </c:pt>
                <c:pt idx="53330" formatCode="General">
                  <c:v>1.09843</c:v>
                </c:pt>
                <c:pt idx="53331" formatCode="General">
                  <c:v>1.09846</c:v>
                </c:pt>
                <c:pt idx="53332" formatCode="General">
                  <c:v>1.0984799999999999</c:v>
                </c:pt>
                <c:pt idx="53333" formatCode="General">
                  <c:v>1.0985</c:v>
                </c:pt>
                <c:pt idx="53334" formatCode="General">
                  <c:v>1.0985199999999999</c:v>
                </c:pt>
                <c:pt idx="53335" formatCode="General">
                  <c:v>1.0985400000000001</c:v>
                </c:pt>
                <c:pt idx="53336" formatCode="General">
                  <c:v>1.09856</c:v>
                </c:pt>
                <c:pt idx="53337" formatCode="General">
                  <c:v>1.0985799999999999</c:v>
                </c:pt>
                <c:pt idx="53338" formatCode="General">
                  <c:v>1.0986</c:v>
                </c:pt>
                <c:pt idx="53339" formatCode="General">
                  <c:v>1.0986199999999999</c:v>
                </c:pt>
                <c:pt idx="53340" formatCode="General">
                  <c:v>1.0986499999999999</c:v>
                </c:pt>
                <c:pt idx="53341" formatCode="General">
                  <c:v>1.09866</c:v>
                </c:pt>
                <c:pt idx="53342" formatCode="General">
                  <c:v>1.0986800000000001</c:v>
                </c:pt>
                <c:pt idx="53343" formatCode="General">
                  <c:v>1.0987100000000001</c:v>
                </c:pt>
                <c:pt idx="53344" formatCode="General">
                  <c:v>1.09873</c:v>
                </c:pt>
                <c:pt idx="53345" formatCode="General">
                  <c:v>1.09874</c:v>
                </c:pt>
                <c:pt idx="53346" formatCode="General">
                  <c:v>1.09877</c:v>
                </c:pt>
                <c:pt idx="53347" formatCode="General">
                  <c:v>1.0987899999999999</c:v>
                </c:pt>
                <c:pt idx="53348" formatCode="General">
                  <c:v>1.0988100000000001</c:v>
                </c:pt>
                <c:pt idx="53349" formatCode="General">
                  <c:v>1.0988199999999999</c:v>
                </c:pt>
                <c:pt idx="53350" formatCode="General">
                  <c:v>1.0988500000000001</c:v>
                </c:pt>
                <c:pt idx="53351" formatCode="General">
                  <c:v>1.09887</c:v>
                </c:pt>
                <c:pt idx="53352" formatCode="General">
                  <c:v>1.0988899999999999</c:v>
                </c:pt>
                <c:pt idx="53353" formatCode="General">
                  <c:v>1.0989100000000001</c:v>
                </c:pt>
                <c:pt idx="53354" formatCode="General">
                  <c:v>1.09893</c:v>
                </c:pt>
                <c:pt idx="53355" formatCode="General">
                  <c:v>1.0989500000000001</c:v>
                </c:pt>
                <c:pt idx="53356" formatCode="General">
                  <c:v>1.09897</c:v>
                </c:pt>
                <c:pt idx="53357" formatCode="General">
                  <c:v>1.0989899999999999</c:v>
                </c:pt>
                <c:pt idx="53358" formatCode="General">
                  <c:v>1.09901</c:v>
                </c:pt>
                <c:pt idx="53359" formatCode="General">
                  <c:v>1.09904</c:v>
                </c:pt>
                <c:pt idx="53360" formatCode="General">
                  <c:v>1.0990500000000001</c:v>
                </c:pt>
                <c:pt idx="53361" formatCode="General">
                  <c:v>1.09907</c:v>
                </c:pt>
                <c:pt idx="53362" formatCode="General">
                  <c:v>1.0990899999999999</c:v>
                </c:pt>
                <c:pt idx="53363" formatCode="General">
                  <c:v>1.0991199999999999</c:v>
                </c:pt>
                <c:pt idx="53364" formatCode="General">
                  <c:v>1.0991299999999991</c:v>
                </c:pt>
                <c:pt idx="53365" formatCode="General">
                  <c:v>1.0991599999999999</c:v>
                </c:pt>
                <c:pt idx="53366" formatCode="General">
                  <c:v>1.09918</c:v>
                </c:pt>
                <c:pt idx="53367" formatCode="General">
                  <c:v>1.0992</c:v>
                </c:pt>
                <c:pt idx="53368" formatCode="General">
                  <c:v>1.0992199999999999</c:v>
                </c:pt>
                <c:pt idx="53369" formatCode="General">
                  <c:v>1.09924</c:v>
                </c:pt>
                <c:pt idx="53370" formatCode="General">
                  <c:v>1.0992599999999999</c:v>
                </c:pt>
                <c:pt idx="53371" formatCode="General">
                  <c:v>1.09928</c:v>
                </c:pt>
                <c:pt idx="53372" formatCode="General">
                  <c:v>1.0992999999999991</c:v>
                </c:pt>
                <c:pt idx="53373" formatCode="General">
                  <c:v>1.0993199999999999</c:v>
                </c:pt>
                <c:pt idx="53374" formatCode="General">
                  <c:v>1.09934</c:v>
                </c:pt>
                <c:pt idx="53375" formatCode="General">
                  <c:v>1.0993599999999999</c:v>
                </c:pt>
                <c:pt idx="53376" formatCode="General">
                  <c:v>1.09938</c:v>
                </c:pt>
                <c:pt idx="53377" formatCode="General">
                  <c:v>1.099399999999999</c:v>
                </c:pt>
                <c:pt idx="53378" formatCode="General">
                  <c:v>1.0994199999999998</c:v>
                </c:pt>
                <c:pt idx="53379" formatCode="General">
                  <c:v>1.09945</c:v>
                </c:pt>
                <c:pt idx="53380" formatCode="General">
                  <c:v>1.0994599999999999</c:v>
                </c:pt>
                <c:pt idx="53381" formatCode="General">
                  <c:v>1.09948</c:v>
                </c:pt>
                <c:pt idx="53382" formatCode="General">
                  <c:v>1.09951</c:v>
                </c:pt>
                <c:pt idx="53383" formatCode="General">
                  <c:v>1.099529999999999</c:v>
                </c:pt>
                <c:pt idx="53384" formatCode="General">
                  <c:v>1.09955</c:v>
                </c:pt>
                <c:pt idx="53385" formatCode="General">
                  <c:v>1.099569999999999</c:v>
                </c:pt>
                <c:pt idx="53386" formatCode="General">
                  <c:v>1.0995899999999998</c:v>
                </c:pt>
                <c:pt idx="53387" formatCode="General">
                  <c:v>1.09961</c:v>
                </c:pt>
                <c:pt idx="53388" formatCode="General">
                  <c:v>1.0996299999999992</c:v>
                </c:pt>
                <c:pt idx="53389" formatCode="General">
                  <c:v>1.09965</c:v>
                </c:pt>
                <c:pt idx="53390" formatCode="General">
                  <c:v>1.099669999999999</c:v>
                </c:pt>
                <c:pt idx="53391" formatCode="General">
                  <c:v>1.0996899999999998</c:v>
                </c:pt>
                <c:pt idx="53392" formatCode="General">
                  <c:v>1.09971</c:v>
                </c:pt>
                <c:pt idx="53393" formatCode="General">
                  <c:v>1.0997299999999992</c:v>
                </c:pt>
                <c:pt idx="53394" formatCode="General">
                  <c:v>1.0997599999999998</c:v>
                </c:pt>
                <c:pt idx="53395" formatCode="General">
                  <c:v>1.09978</c:v>
                </c:pt>
                <c:pt idx="53396" formatCode="General">
                  <c:v>1.0997899999999998</c:v>
                </c:pt>
                <c:pt idx="53397" formatCode="General">
                  <c:v>1.0998199999999998</c:v>
                </c:pt>
                <c:pt idx="53398" formatCode="General">
                  <c:v>1.099839999999999</c:v>
                </c:pt>
                <c:pt idx="53399" formatCode="General">
                  <c:v>1.0998599999999998</c:v>
                </c:pt>
                <c:pt idx="53400" formatCode="General">
                  <c:v>1.099869999999999</c:v>
                </c:pt>
                <c:pt idx="53401" formatCode="General">
                  <c:v>1.0998999999999992</c:v>
                </c:pt>
                <c:pt idx="53402" formatCode="General">
                  <c:v>1.0999199999999998</c:v>
                </c:pt>
                <c:pt idx="53403" formatCode="General">
                  <c:v>1.099939999999999</c:v>
                </c:pt>
                <c:pt idx="53404" formatCode="General">
                  <c:v>1.0999599999999998</c:v>
                </c:pt>
                <c:pt idx="53405" formatCode="General">
                  <c:v>1.09998</c:v>
                </c:pt>
                <c:pt idx="53406" formatCode="General">
                  <c:v>1.1000000000000001</c:v>
                </c:pt>
                <c:pt idx="53407" formatCode="General">
                  <c:v>1.10002</c:v>
                </c:pt>
                <c:pt idx="53408" formatCode="General">
                  <c:v>1.1000399999999999</c:v>
                </c:pt>
                <c:pt idx="53409" formatCode="General">
                  <c:v>1.10006</c:v>
                </c:pt>
                <c:pt idx="53410" formatCode="General">
                  <c:v>1.10009</c:v>
                </c:pt>
                <c:pt idx="53411" formatCode="General">
                  <c:v>1.1001099999999999</c:v>
                </c:pt>
                <c:pt idx="53412" formatCode="General">
                  <c:v>1.10012</c:v>
                </c:pt>
                <c:pt idx="53413" formatCode="General">
                  <c:v>1.1001399999999999</c:v>
                </c:pt>
                <c:pt idx="53414" formatCode="General">
                  <c:v>1.1001700000000001</c:v>
                </c:pt>
                <c:pt idx="53415" formatCode="General">
                  <c:v>1.10019</c:v>
                </c:pt>
                <c:pt idx="53416" formatCode="General">
                  <c:v>1.1002099999999999</c:v>
                </c:pt>
                <c:pt idx="53417" formatCode="General">
                  <c:v>1.10023</c:v>
                </c:pt>
                <c:pt idx="53418" formatCode="General">
                  <c:v>1.1002500000000008</c:v>
                </c:pt>
                <c:pt idx="53419" formatCode="General">
                  <c:v>1.1002700000000001</c:v>
                </c:pt>
                <c:pt idx="53420" formatCode="General">
                  <c:v>1.10029</c:v>
                </c:pt>
                <c:pt idx="53421" formatCode="General">
                  <c:v>1.1003099999999999</c:v>
                </c:pt>
                <c:pt idx="53422" formatCode="General">
                  <c:v>1.10033</c:v>
                </c:pt>
                <c:pt idx="53423" formatCode="General">
                  <c:v>1.1003499999999999</c:v>
                </c:pt>
                <c:pt idx="53424" formatCode="General">
                  <c:v>1.1003700000000001</c:v>
                </c:pt>
                <c:pt idx="53425" formatCode="General">
                  <c:v>1.10039</c:v>
                </c:pt>
                <c:pt idx="53426" formatCode="General">
                  <c:v>1.1004100000000001</c:v>
                </c:pt>
                <c:pt idx="53427" formatCode="General">
                  <c:v>1.10043</c:v>
                </c:pt>
                <c:pt idx="53428" formatCode="General">
                  <c:v>1.1004499999999999</c:v>
                </c:pt>
                <c:pt idx="53429" formatCode="General">
                  <c:v>1.1004700000000001</c:v>
                </c:pt>
                <c:pt idx="53430" formatCode="General">
                  <c:v>1.1005</c:v>
                </c:pt>
                <c:pt idx="53431" formatCode="General">
                  <c:v>1.1005100000000001</c:v>
                </c:pt>
                <c:pt idx="53432" formatCode="General">
                  <c:v>1.1005400000000001</c:v>
                </c:pt>
                <c:pt idx="53433" formatCode="General">
                  <c:v>1.10056</c:v>
                </c:pt>
                <c:pt idx="53434" formatCode="General">
                  <c:v>1.1005799999999999</c:v>
                </c:pt>
                <c:pt idx="53435" formatCode="General">
                  <c:v>1.10059</c:v>
                </c:pt>
                <c:pt idx="53436" formatCode="General">
                  <c:v>1.1006199999999999</c:v>
                </c:pt>
                <c:pt idx="53437" formatCode="General">
                  <c:v>1.1006400000000001</c:v>
                </c:pt>
                <c:pt idx="53438" formatCode="General">
                  <c:v>1.10066</c:v>
                </c:pt>
                <c:pt idx="53439" formatCode="General">
                  <c:v>1.1006800000000001</c:v>
                </c:pt>
                <c:pt idx="53440" formatCode="General">
                  <c:v>1.1007</c:v>
                </c:pt>
                <c:pt idx="53441" formatCode="General">
                  <c:v>1.1007199999999999</c:v>
                </c:pt>
                <c:pt idx="53442" formatCode="General">
                  <c:v>1.1007400000000001</c:v>
                </c:pt>
                <c:pt idx="53443" formatCode="General">
                  <c:v>1.10076</c:v>
                </c:pt>
                <c:pt idx="53444" formatCode="General">
                  <c:v>1.1007800000000001</c:v>
                </c:pt>
                <c:pt idx="53445" formatCode="General">
                  <c:v>1.1008100000000001</c:v>
                </c:pt>
                <c:pt idx="53446" formatCode="General">
                  <c:v>1.10083</c:v>
                </c:pt>
                <c:pt idx="53447" formatCode="General">
                  <c:v>1.10084</c:v>
                </c:pt>
                <c:pt idx="53448" formatCode="General">
                  <c:v>1.10087</c:v>
                </c:pt>
                <c:pt idx="53449" formatCode="General">
                  <c:v>1.1008899999999999</c:v>
                </c:pt>
                <c:pt idx="53450" formatCode="General">
                  <c:v>1.1009100000000001</c:v>
                </c:pt>
                <c:pt idx="53451" formatCode="General">
                  <c:v>1.1009199999999999</c:v>
                </c:pt>
                <c:pt idx="53452" formatCode="General">
                  <c:v>1.1009500000000001</c:v>
                </c:pt>
                <c:pt idx="53453" formatCode="General">
                  <c:v>1.10097</c:v>
                </c:pt>
                <c:pt idx="53454" formatCode="General">
                  <c:v>1.1009899999999999</c:v>
                </c:pt>
                <c:pt idx="53455" formatCode="General">
                  <c:v>1.10101</c:v>
                </c:pt>
                <c:pt idx="53456" formatCode="General">
                  <c:v>1.10103</c:v>
                </c:pt>
                <c:pt idx="53457" formatCode="General">
                  <c:v>1.1010500000000001</c:v>
                </c:pt>
                <c:pt idx="53458" formatCode="General">
                  <c:v>1.1010800000000001</c:v>
                </c:pt>
                <c:pt idx="53459" formatCode="General">
                  <c:v>1.1010899999999999</c:v>
                </c:pt>
                <c:pt idx="53460" formatCode="General">
                  <c:v>1.10111</c:v>
                </c:pt>
                <c:pt idx="53461" formatCode="General">
                  <c:v>1.10114</c:v>
                </c:pt>
                <c:pt idx="53462" formatCode="General">
                  <c:v>1.1011599999999999</c:v>
                </c:pt>
                <c:pt idx="53463" formatCode="General">
                  <c:v>1.10117</c:v>
                </c:pt>
                <c:pt idx="53464" formatCode="General">
                  <c:v>1.1011899999999999</c:v>
                </c:pt>
                <c:pt idx="53465" formatCode="General">
                  <c:v>1.1012199999999999</c:v>
                </c:pt>
                <c:pt idx="53466" formatCode="General">
                  <c:v>1.10124</c:v>
                </c:pt>
                <c:pt idx="53467" formatCode="General">
                  <c:v>1.1012599999999999</c:v>
                </c:pt>
                <c:pt idx="53468" formatCode="General">
                  <c:v>1.10128</c:v>
                </c:pt>
                <c:pt idx="53469" formatCode="General">
                  <c:v>1.1012999999999991</c:v>
                </c:pt>
                <c:pt idx="53470" formatCode="General">
                  <c:v>1.1013199999999999</c:v>
                </c:pt>
                <c:pt idx="53471" formatCode="General">
                  <c:v>1.10134</c:v>
                </c:pt>
                <c:pt idx="53472" formatCode="General">
                  <c:v>1.1013599999999999</c:v>
                </c:pt>
                <c:pt idx="53473" formatCode="General">
                  <c:v>1.10138</c:v>
                </c:pt>
                <c:pt idx="53474" formatCode="General">
                  <c:v>1.10141</c:v>
                </c:pt>
                <c:pt idx="53475" formatCode="General">
                  <c:v>1.1014199999999998</c:v>
                </c:pt>
                <c:pt idx="53476" formatCode="General">
                  <c:v>1.10144</c:v>
                </c:pt>
                <c:pt idx="53477" formatCode="General">
                  <c:v>1.1014599999999999</c:v>
                </c:pt>
                <c:pt idx="53478" formatCode="General">
                  <c:v>1.1014899999999999</c:v>
                </c:pt>
                <c:pt idx="53479" formatCode="General">
                  <c:v>1.101499999999999</c:v>
                </c:pt>
                <c:pt idx="53480" formatCode="General">
                  <c:v>1.1015199999999998</c:v>
                </c:pt>
                <c:pt idx="53481" formatCode="General">
                  <c:v>1.10155</c:v>
                </c:pt>
                <c:pt idx="53482" formatCode="General">
                  <c:v>1.101569999999999</c:v>
                </c:pt>
                <c:pt idx="53483" formatCode="General">
                  <c:v>1.1015899999999998</c:v>
                </c:pt>
                <c:pt idx="53484" formatCode="General">
                  <c:v>1.10161</c:v>
                </c:pt>
                <c:pt idx="53485" formatCode="General">
                  <c:v>1.1016299999999992</c:v>
                </c:pt>
                <c:pt idx="53486" formatCode="General">
                  <c:v>1.10165</c:v>
                </c:pt>
                <c:pt idx="53487" formatCode="General">
                  <c:v>1.101669999999999</c:v>
                </c:pt>
                <c:pt idx="53488" formatCode="General">
                  <c:v>1.1016899999999998</c:v>
                </c:pt>
                <c:pt idx="53489" formatCode="General">
                  <c:v>1.10171</c:v>
                </c:pt>
                <c:pt idx="53490" formatCode="General">
                  <c:v>1.1017299999999992</c:v>
                </c:pt>
                <c:pt idx="53491" formatCode="General">
                  <c:v>1.10175</c:v>
                </c:pt>
                <c:pt idx="53492" formatCode="General">
                  <c:v>1.101769999999999</c:v>
                </c:pt>
                <c:pt idx="53493" formatCode="General">
                  <c:v>1.1017899999999998</c:v>
                </c:pt>
                <c:pt idx="53494" formatCode="General">
                  <c:v>1.10181</c:v>
                </c:pt>
                <c:pt idx="53495" formatCode="General">
                  <c:v>1.1018299999999992</c:v>
                </c:pt>
                <c:pt idx="53496" formatCode="General">
                  <c:v>1.1018599999999998</c:v>
                </c:pt>
                <c:pt idx="53497" formatCode="General">
                  <c:v>1.10188</c:v>
                </c:pt>
                <c:pt idx="53498" formatCode="General">
                  <c:v>1.1018899999999998</c:v>
                </c:pt>
                <c:pt idx="53499" formatCode="General">
                  <c:v>1.1019199999999998</c:v>
                </c:pt>
                <c:pt idx="53500" formatCode="General">
                  <c:v>1.101939999999999</c:v>
                </c:pt>
                <c:pt idx="53501" formatCode="General">
                  <c:v>1.1019599999999998</c:v>
                </c:pt>
                <c:pt idx="53502" formatCode="General">
                  <c:v>1.101969999999999</c:v>
                </c:pt>
                <c:pt idx="53503" formatCode="General">
                  <c:v>1.1020000000000001</c:v>
                </c:pt>
                <c:pt idx="53504" formatCode="General">
                  <c:v>1.10202</c:v>
                </c:pt>
                <c:pt idx="53505" formatCode="General">
                  <c:v>1.1020399999999999</c:v>
                </c:pt>
                <c:pt idx="53506" formatCode="General">
                  <c:v>1.10206</c:v>
                </c:pt>
                <c:pt idx="53507" formatCode="General">
                  <c:v>1.1020799999999999</c:v>
                </c:pt>
                <c:pt idx="53508" formatCode="General">
                  <c:v>1.1021000000000001</c:v>
                </c:pt>
                <c:pt idx="53509" formatCode="General">
                  <c:v>1.1021300000000001</c:v>
                </c:pt>
                <c:pt idx="53510" formatCode="General">
                  <c:v>1.1021399999999999</c:v>
                </c:pt>
                <c:pt idx="53511" formatCode="General">
                  <c:v>1.10216</c:v>
                </c:pt>
                <c:pt idx="53512" formatCode="General">
                  <c:v>1.10219</c:v>
                </c:pt>
                <c:pt idx="53513" formatCode="General">
                  <c:v>1.1022099999999999</c:v>
                </c:pt>
                <c:pt idx="53514" formatCode="General">
                  <c:v>1.10222</c:v>
                </c:pt>
                <c:pt idx="53515" formatCode="General">
                  <c:v>1.1022400000000001</c:v>
                </c:pt>
                <c:pt idx="53516" formatCode="General">
                  <c:v>1.1022700000000001</c:v>
                </c:pt>
                <c:pt idx="53517" formatCode="General">
                  <c:v>1.10229</c:v>
                </c:pt>
                <c:pt idx="53518" formatCode="General">
                  <c:v>1.1023000000000001</c:v>
                </c:pt>
                <c:pt idx="53519" formatCode="General">
                  <c:v>1.10233</c:v>
                </c:pt>
                <c:pt idx="53520" formatCode="General">
                  <c:v>1.1023499999999999</c:v>
                </c:pt>
                <c:pt idx="53521" formatCode="General">
                  <c:v>1.1023700000000001</c:v>
                </c:pt>
                <c:pt idx="53522" formatCode="General">
                  <c:v>1.10239</c:v>
                </c:pt>
                <c:pt idx="53523" formatCode="General">
                  <c:v>1.1024099999999999</c:v>
                </c:pt>
                <c:pt idx="53524" formatCode="General">
                  <c:v>1.10243</c:v>
                </c:pt>
                <c:pt idx="53525" formatCode="General">
                  <c:v>1.1024499999999999</c:v>
                </c:pt>
                <c:pt idx="53526" formatCode="General">
                  <c:v>1.1024700000000001</c:v>
                </c:pt>
                <c:pt idx="53527" formatCode="General">
                  <c:v>1.10249</c:v>
                </c:pt>
                <c:pt idx="53528" formatCode="General">
                  <c:v>1.1025100000000001</c:v>
                </c:pt>
                <c:pt idx="53529" formatCode="General">
                  <c:v>1.1025400000000001</c:v>
                </c:pt>
                <c:pt idx="53530" formatCode="General">
                  <c:v>1.1025499999999999</c:v>
                </c:pt>
                <c:pt idx="53531" formatCode="General">
                  <c:v>1.1025799999999999</c:v>
                </c:pt>
                <c:pt idx="53532" formatCode="General">
                  <c:v>1.1026</c:v>
                </c:pt>
                <c:pt idx="53533" formatCode="General">
                  <c:v>1.1026199999999999</c:v>
                </c:pt>
                <c:pt idx="53534" formatCode="General">
                  <c:v>1.1026400000000001</c:v>
                </c:pt>
                <c:pt idx="53535" formatCode="General">
                  <c:v>1.10266</c:v>
                </c:pt>
                <c:pt idx="53536" formatCode="General">
                  <c:v>1.1026800000000001</c:v>
                </c:pt>
                <c:pt idx="53537" formatCode="General">
                  <c:v>1.1027</c:v>
                </c:pt>
                <c:pt idx="53538" formatCode="General">
                  <c:v>1.1027199999999999</c:v>
                </c:pt>
                <c:pt idx="53539" formatCode="General">
                  <c:v>1.1027400000000001</c:v>
                </c:pt>
                <c:pt idx="53540" formatCode="General">
                  <c:v>1.10276</c:v>
                </c:pt>
                <c:pt idx="53541" formatCode="General">
                  <c:v>1.1027800000000001</c:v>
                </c:pt>
                <c:pt idx="53542" formatCode="General">
                  <c:v>1.1028</c:v>
                </c:pt>
                <c:pt idx="53543" formatCode="General">
                  <c:v>1.1028199999999999</c:v>
                </c:pt>
                <c:pt idx="53544" formatCode="General">
                  <c:v>1.10284</c:v>
                </c:pt>
                <c:pt idx="53545" formatCode="General">
                  <c:v>1.10287</c:v>
                </c:pt>
                <c:pt idx="53546" formatCode="General">
                  <c:v>1.1028800000000001</c:v>
                </c:pt>
                <c:pt idx="53547" formatCode="General">
                  <c:v>1.1029</c:v>
                </c:pt>
                <c:pt idx="53548" formatCode="General">
                  <c:v>1.10293</c:v>
                </c:pt>
                <c:pt idx="53549" formatCode="General">
                  <c:v>1.1029500000000001</c:v>
                </c:pt>
                <c:pt idx="53550" formatCode="General">
                  <c:v>1.1029599999999999</c:v>
                </c:pt>
                <c:pt idx="53551" formatCode="General">
                  <c:v>1.1029899999999999</c:v>
                </c:pt>
                <c:pt idx="53552" formatCode="General">
                  <c:v>1.10301</c:v>
                </c:pt>
                <c:pt idx="53553" formatCode="General">
                  <c:v>1.10303</c:v>
                </c:pt>
                <c:pt idx="53554" formatCode="General">
                  <c:v>1.1030500000000001</c:v>
                </c:pt>
                <c:pt idx="53555" formatCode="General">
                  <c:v>1.10307</c:v>
                </c:pt>
                <c:pt idx="53556" formatCode="General">
                  <c:v>1.1030899999999999</c:v>
                </c:pt>
                <c:pt idx="53557" formatCode="General">
                  <c:v>1.10311</c:v>
                </c:pt>
                <c:pt idx="53558" formatCode="General">
                  <c:v>1.1031299999999991</c:v>
                </c:pt>
                <c:pt idx="53559" formatCode="General">
                  <c:v>1.1031500000000001</c:v>
                </c:pt>
                <c:pt idx="53560" formatCode="General">
                  <c:v>1.10318</c:v>
                </c:pt>
                <c:pt idx="53561" formatCode="General">
                  <c:v>1.1031899999999999</c:v>
                </c:pt>
                <c:pt idx="53562" formatCode="General">
                  <c:v>1.10321</c:v>
                </c:pt>
                <c:pt idx="53563" formatCode="General">
                  <c:v>1.10324</c:v>
                </c:pt>
                <c:pt idx="53564" formatCode="General">
                  <c:v>1.1032599999999999</c:v>
                </c:pt>
                <c:pt idx="53565" formatCode="General">
                  <c:v>1.10327</c:v>
                </c:pt>
                <c:pt idx="53566" formatCode="General">
                  <c:v>1.1032899999999999</c:v>
                </c:pt>
                <c:pt idx="53567" formatCode="General">
                  <c:v>1.1033199999999999</c:v>
                </c:pt>
                <c:pt idx="53568" formatCode="General">
                  <c:v>1.10334</c:v>
                </c:pt>
                <c:pt idx="53569" formatCode="General">
                  <c:v>1.1033500000000001</c:v>
                </c:pt>
                <c:pt idx="53570" formatCode="General">
                  <c:v>1.10338</c:v>
                </c:pt>
                <c:pt idx="53571" formatCode="General">
                  <c:v>1.103399999999999</c:v>
                </c:pt>
                <c:pt idx="53572" formatCode="General">
                  <c:v>1.1034199999999998</c:v>
                </c:pt>
                <c:pt idx="53573" formatCode="General">
                  <c:v>1.10344</c:v>
                </c:pt>
                <c:pt idx="53574" formatCode="General">
                  <c:v>1.1034599999999999</c:v>
                </c:pt>
                <c:pt idx="53575" formatCode="General">
                  <c:v>1.10348</c:v>
                </c:pt>
                <c:pt idx="53576" formatCode="General">
                  <c:v>1.10351</c:v>
                </c:pt>
                <c:pt idx="53577" formatCode="General">
                  <c:v>1.1035199999999998</c:v>
                </c:pt>
                <c:pt idx="53578" formatCode="General">
                  <c:v>1.10354</c:v>
                </c:pt>
                <c:pt idx="53579" formatCode="General">
                  <c:v>1.1035699999999991</c:v>
                </c:pt>
                <c:pt idx="53580" formatCode="General">
                  <c:v>1.1035899999999998</c:v>
                </c:pt>
                <c:pt idx="53581" formatCode="General">
                  <c:v>1.103599999999999</c:v>
                </c:pt>
                <c:pt idx="53582" formatCode="General">
                  <c:v>1.1036299999999992</c:v>
                </c:pt>
                <c:pt idx="53583" formatCode="General">
                  <c:v>1.10365</c:v>
                </c:pt>
                <c:pt idx="53584" formatCode="General">
                  <c:v>1.103669999999999</c:v>
                </c:pt>
                <c:pt idx="53585" formatCode="General">
                  <c:v>1.1036899999999998</c:v>
                </c:pt>
                <c:pt idx="53586" formatCode="General">
                  <c:v>1.10371</c:v>
                </c:pt>
                <c:pt idx="53587" formatCode="General">
                  <c:v>1.1037299999999992</c:v>
                </c:pt>
                <c:pt idx="53588" formatCode="General">
                  <c:v>1.10375</c:v>
                </c:pt>
                <c:pt idx="53589" formatCode="General">
                  <c:v>1.103769999999999</c:v>
                </c:pt>
                <c:pt idx="53590" formatCode="General">
                  <c:v>1.1037899999999998</c:v>
                </c:pt>
                <c:pt idx="53591" formatCode="General">
                  <c:v>1.10381</c:v>
                </c:pt>
                <c:pt idx="53592" formatCode="General">
                  <c:v>1.1038299999999992</c:v>
                </c:pt>
                <c:pt idx="53593" formatCode="General">
                  <c:v>1.10385</c:v>
                </c:pt>
                <c:pt idx="53594" formatCode="General">
                  <c:v>1.103869999999999</c:v>
                </c:pt>
                <c:pt idx="53595" formatCode="General">
                  <c:v>1.1038899999999998</c:v>
                </c:pt>
                <c:pt idx="53596" formatCode="General">
                  <c:v>1.1039199999999998</c:v>
                </c:pt>
                <c:pt idx="53597" formatCode="General">
                  <c:v>1.1039299999999992</c:v>
                </c:pt>
                <c:pt idx="53598" formatCode="General">
                  <c:v>1.1039599999999998</c:v>
                </c:pt>
                <c:pt idx="53599" formatCode="General">
                  <c:v>1.10398</c:v>
                </c:pt>
                <c:pt idx="53600" formatCode="General">
                  <c:v>1.1040000000000001</c:v>
                </c:pt>
                <c:pt idx="53601" formatCode="General">
                  <c:v>1.1040099999999999</c:v>
                </c:pt>
                <c:pt idx="53602" formatCode="General">
                  <c:v>1.1040399999999999</c:v>
                </c:pt>
                <c:pt idx="53603" formatCode="General">
                  <c:v>1.10406</c:v>
                </c:pt>
                <c:pt idx="53604" formatCode="General">
                  <c:v>1.1040800000000008</c:v>
                </c:pt>
                <c:pt idx="53605" formatCode="General">
                  <c:v>1.1041000000000001</c:v>
                </c:pt>
                <c:pt idx="53606" formatCode="General">
                  <c:v>1.10412</c:v>
                </c:pt>
                <c:pt idx="53607" formatCode="General">
                  <c:v>1.1041399999999999</c:v>
                </c:pt>
                <c:pt idx="53608" formatCode="General">
                  <c:v>1.1041700000000001</c:v>
                </c:pt>
                <c:pt idx="53609" formatCode="General">
                  <c:v>1.1041799999999999</c:v>
                </c:pt>
                <c:pt idx="53610" formatCode="General">
                  <c:v>1.1042000000000001</c:v>
                </c:pt>
                <c:pt idx="53611" formatCode="General">
                  <c:v>1.10423</c:v>
                </c:pt>
                <c:pt idx="53612" formatCode="General">
                  <c:v>1.1042500000000008</c:v>
                </c:pt>
                <c:pt idx="53613" formatCode="General">
                  <c:v>1.10426</c:v>
                </c:pt>
                <c:pt idx="53614" formatCode="General">
                  <c:v>1.10429</c:v>
                </c:pt>
                <c:pt idx="53615" formatCode="General">
                  <c:v>1.1043099999999999</c:v>
                </c:pt>
                <c:pt idx="53616" formatCode="General">
                  <c:v>1.10433</c:v>
                </c:pt>
                <c:pt idx="53617" formatCode="General">
                  <c:v>1.1043400000000001</c:v>
                </c:pt>
                <c:pt idx="53618" formatCode="General">
                  <c:v>1.1043700000000001</c:v>
                </c:pt>
                <c:pt idx="53619" formatCode="General">
                  <c:v>1.10439</c:v>
                </c:pt>
                <c:pt idx="53620" formatCode="General">
                  <c:v>1.1044099999999999</c:v>
                </c:pt>
                <c:pt idx="53621" formatCode="General">
                  <c:v>1.10443</c:v>
                </c:pt>
                <c:pt idx="53622" formatCode="General">
                  <c:v>1.1044499999999999</c:v>
                </c:pt>
                <c:pt idx="53623" formatCode="General">
                  <c:v>1.1044700000000001</c:v>
                </c:pt>
                <c:pt idx="53624" formatCode="General">
                  <c:v>1.10449</c:v>
                </c:pt>
                <c:pt idx="53625" formatCode="General">
                  <c:v>1.1045100000000001</c:v>
                </c:pt>
                <c:pt idx="53626" formatCode="General">
                  <c:v>1.10453</c:v>
                </c:pt>
                <c:pt idx="53627" formatCode="General">
                  <c:v>1.10456</c:v>
                </c:pt>
                <c:pt idx="53628" formatCode="General">
                  <c:v>1.1045700000000001</c:v>
                </c:pt>
                <c:pt idx="53629" formatCode="General">
                  <c:v>1.10459</c:v>
                </c:pt>
                <c:pt idx="53630" formatCode="General">
                  <c:v>1.1046100000000001</c:v>
                </c:pt>
                <c:pt idx="53631" formatCode="General">
                  <c:v>1.1046400000000001</c:v>
                </c:pt>
                <c:pt idx="53632" formatCode="General">
                  <c:v>1.1046499999999999</c:v>
                </c:pt>
                <c:pt idx="53633" formatCode="General">
                  <c:v>1.1046800000000001</c:v>
                </c:pt>
                <c:pt idx="53634" formatCode="General">
                  <c:v>1.1047</c:v>
                </c:pt>
                <c:pt idx="53635" formatCode="General">
                  <c:v>1.1047199999999999</c:v>
                </c:pt>
                <c:pt idx="53636" formatCode="General">
                  <c:v>1.1047400000000001</c:v>
                </c:pt>
                <c:pt idx="53637" formatCode="General">
                  <c:v>1.10476</c:v>
                </c:pt>
                <c:pt idx="53638" formatCode="General">
                  <c:v>1.1047800000000001</c:v>
                </c:pt>
                <c:pt idx="53639" formatCode="General">
                  <c:v>1.1048</c:v>
                </c:pt>
                <c:pt idx="53640" formatCode="General">
                  <c:v>1.1048199999999999</c:v>
                </c:pt>
                <c:pt idx="53641" formatCode="General">
                  <c:v>1.10484</c:v>
                </c:pt>
                <c:pt idx="53642" formatCode="General">
                  <c:v>1.10486</c:v>
                </c:pt>
                <c:pt idx="53643" formatCode="General">
                  <c:v>1.1048800000000001</c:v>
                </c:pt>
                <c:pt idx="53644" formatCode="General">
                  <c:v>1.1049</c:v>
                </c:pt>
                <c:pt idx="53645" formatCode="General">
                  <c:v>1.1049199999999999</c:v>
                </c:pt>
                <c:pt idx="53646" formatCode="General">
                  <c:v>1.10494</c:v>
                </c:pt>
                <c:pt idx="53647" formatCode="General">
                  <c:v>1.10497</c:v>
                </c:pt>
                <c:pt idx="53648" formatCode="General">
                  <c:v>1.1049800000000001</c:v>
                </c:pt>
                <c:pt idx="53649" formatCode="General">
                  <c:v>1.10501</c:v>
                </c:pt>
                <c:pt idx="53650" formatCode="General">
                  <c:v>1.10503</c:v>
                </c:pt>
                <c:pt idx="53651" formatCode="General">
                  <c:v>1.1050500000000001</c:v>
                </c:pt>
                <c:pt idx="53652" formatCode="General">
                  <c:v>1.1050599999999999</c:v>
                </c:pt>
                <c:pt idx="53653" formatCode="General">
                  <c:v>1.1050899999999999</c:v>
                </c:pt>
                <c:pt idx="53654" formatCode="General">
                  <c:v>1.10511</c:v>
                </c:pt>
                <c:pt idx="53655" formatCode="General">
                  <c:v>1.1051299999999991</c:v>
                </c:pt>
                <c:pt idx="53656" formatCode="General">
                  <c:v>1.1051500000000001</c:v>
                </c:pt>
                <c:pt idx="53657" formatCode="General">
                  <c:v>1.10517</c:v>
                </c:pt>
                <c:pt idx="53658" formatCode="General">
                  <c:v>1.1051899999999999</c:v>
                </c:pt>
                <c:pt idx="53659" formatCode="General">
                  <c:v>1.10521</c:v>
                </c:pt>
                <c:pt idx="53660" formatCode="General">
                  <c:v>1.105229999999999</c:v>
                </c:pt>
                <c:pt idx="53661" formatCode="General">
                  <c:v>1.1052500000000001</c:v>
                </c:pt>
                <c:pt idx="53662" formatCode="General">
                  <c:v>1.10528</c:v>
                </c:pt>
                <c:pt idx="53663" formatCode="General">
                  <c:v>1.1052999999999991</c:v>
                </c:pt>
                <c:pt idx="53664" formatCode="General">
                  <c:v>1.10531</c:v>
                </c:pt>
                <c:pt idx="53665" formatCode="General">
                  <c:v>1.105329999999999</c:v>
                </c:pt>
                <c:pt idx="53666" formatCode="General">
                  <c:v>1.1053599999999999</c:v>
                </c:pt>
                <c:pt idx="53667" formatCode="General">
                  <c:v>1.10538</c:v>
                </c:pt>
                <c:pt idx="53668" formatCode="General">
                  <c:v>1.1053899999999999</c:v>
                </c:pt>
                <c:pt idx="53669" formatCode="General">
                  <c:v>1.1054199999999998</c:v>
                </c:pt>
                <c:pt idx="53670" formatCode="General">
                  <c:v>1.10544</c:v>
                </c:pt>
                <c:pt idx="53671" formatCode="General">
                  <c:v>1.1054599999999999</c:v>
                </c:pt>
                <c:pt idx="53672" formatCode="General">
                  <c:v>1.10548</c:v>
                </c:pt>
                <c:pt idx="53673" formatCode="General">
                  <c:v>1.105499999999999</c:v>
                </c:pt>
                <c:pt idx="53674" formatCode="General">
                  <c:v>1.1055199999999998</c:v>
                </c:pt>
                <c:pt idx="53675" formatCode="General">
                  <c:v>1.10555</c:v>
                </c:pt>
                <c:pt idx="53676" formatCode="General">
                  <c:v>1.1055599999999999</c:v>
                </c:pt>
                <c:pt idx="53677" formatCode="General">
                  <c:v>1.10558</c:v>
                </c:pt>
                <c:pt idx="53678" formatCode="General">
                  <c:v>1.10561</c:v>
                </c:pt>
                <c:pt idx="53679" formatCode="General">
                  <c:v>1.105629999999999</c:v>
                </c:pt>
                <c:pt idx="53680" formatCode="General">
                  <c:v>1.10564</c:v>
                </c:pt>
                <c:pt idx="53681" formatCode="General">
                  <c:v>1.1056599999999999</c:v>
                </c:pt>
                <c:pt idx="53682" formatCode="General">
                  <c:v>1.1056899999999998</c:v>
                </c:pt>
                <c:pt idx="53683" formatCode="General">
                  <c:v>1.10571</c:v>
                </c:pt>
                <c:pt idx="53684" formatCode="General">
                  <c:v>1.1057299999999992</c:v>
                </c:pt>
                <c:pt idx="53685" formatCode="General">
                  <c:v>1.10575</c:v>
                </c:pt>
                <c:pt idx="53686" formatCode="General">
                  <c:v>1.105769999999999</c:v>
                </c:pt>
                <c:pt idx="53687" formatCode="General">
                  <c:v>1.1057899999999998</c:v>
                </c:pt>
                <c:pt idx="53688" formatCode="General">
                  <c:v>1.10581</c:v>
                </c:pt>
                <c:pt idx="53689" formatCode="General">
                  <c:v>1.1058299999999992</c:v>
                </c:pt>
                <c:pt idx="53690" formatCode="General">
                  <c:v>1.10585</c:v>
                </c:pt>
                <c:pt idx="53691" formatCode="General">
                  <c:v>1.105869999999999</c:v>
                </c:pt>
                <c:pt idx="53692" formatCode="General">
                  <c:v>1.1058899999999998</c:v>
                </c:pt>
                <c:pt idx="53693" formatCode="General">
                  <c:v>1.1059099999999991</c:v>
                </c:pt>
                <c:pt idx="53694" formatCode="General">
                  <c:v>1.1059299999999992</c:v>
                </c:pt>
                <c:pt idx="53695" formatCode="General">
                  <c:v>1.10595</c:v>
                </c:pt>
                <c:pt idx="53696" formatCode="General">
                  <c:v>1.105969999999999</c:v>
                </c:pt>
                <c:pt idx="53697" formatCode="General">
                  <c:v>1.1060000000000001</c:v>
                </c:pt>
                <c:pt idx="53698" formatCode="General">
                  <c:v>1.10602</c:v>
                </c:pt>
                <c:pt idx="53699" formatCode="General">
                  <c:v>1.1060300000000001</c:v>
                </c:pt>
                <c:pt idx="53700" formatCode="General">
                  <c:v>1.10606</c:v>
                </c:pt>
                <c:pt idx="53701" formatCode="General">
                  <c:v>1.1060800000000008</c:v>
                </c:pt>
                <c:pt idx="53702" formatCode="General">
                  <c:v>1.1061000000000001</c:v>
                </c:pt>
                <c:pt idx="53703" formatCode="General">
                  <c:v>1.1061099999999999</c:v>
                </c:pt>
                <c:pt idx="53704" formatCode="General">
                  <c:v>1.1061399999999999</c:v>
                </c:pt>
                <c:pt idx="53705" formatCode="General">
                  <c:v>1.10616</c:v>
                </c:pt>
                <c:pt idx="53706" formatCode="General">
                  <c:v>1.1061799999999999</c:v>
                </c:pt>
                <c:pt idx="53707" formatCode="General">
                  <c:v>1.1062000000000001</c:v>
                </c:pt>
                <c:pt idx="53708" formatCode="General">
                  <c:v>1.10622</c:v>
                </c:pt>
                <c:pt idx="53709" formatCode="General">
                  <c:v>1.1062399999999999</c:v>
                </c:pt>
                <c:pt idx="53710" formatCode="General">
                  <c:v>1.10626</c:v>
                </c:pt>
                <c:pt idx="53711" formatCode="General">
                  <c:v>1.1062799999999999</c:v>
                </c:pt>
                <c:pt idx="53712" formatCode="General">
                  <c:v>1.1063000000000001</c:v>
                </c:pt>
                <c:pt idx="53713" formatCode="General">
                  <c:v>1.10633</c:v>
                </c:pt>
                <c:pt idx="53714" formatCode="General">
                  <c:v>1.1063499999999999</c:v>
                </c:pt>
                <c:pt idx="53715" formatCode="General">
                  <c:v>1.10636</c:v>
                </c:pt>
                <c:pt idx="53716" formatCode="General">
                  <c:v>1.1063799999999999</c:v>
                </c:pt>
                <c:pt idx="53717" formatCode="General">
                  <c:v>1.1064099999999999</c:v>
                </c:pt>
                <c:pt idx="53718" formatCode="General">
                  <c:v>1.10643</c:v>
                </c:pt>
                <c:pt idx="53719" formatCode="General">
                  <c:v>1.1064400000000001</c:v>
                </c:pt>
                <c:pt idx="53720" formatCode="General">
                  <c:v>1.1064700000000001</c:v>
                </c:pt>
                <c:pt idx="53721" formatCode="General">
                  <c:v>1.10649</c:v>
                </c:pt>
                <c:pt idx="53722" formatCode="General">
                  <c:v>1.1065100000000001</c:v>
                </c:pt>
                <c:pt idx="53723" formatCode="General">
                  <c:v>1.10653</c:v>
                </c:pt>
                <c:pt idx="53724" formatCode="General">
                  <c:v>1.1065499999999999</c:v>
                </c:pt>
                <c:pt idx="53725" formatCode="General">
                  <c:v>1.1065700000000001</c:v>
                </c:pt>
                <c:pt idx="53726" formatCode="General">
                  <c:v>1.1066</c:v>
                </c:pt>
                <c:pt idx="53727" formatCode="General">
                  <c:v>1.1066100000000001</c:v>
                </c:pt>
                <c:pt idx="53728" formatCode="General">
                  <c:v>1.10663</c:v>
                </c:pt>
                <c:pt idx="53729" formatCode="General">
                  <c:v>1.10666</c:v>
                </c:pt>
                <c:pt idx="53730" formatCode="General">
                  <c:v>1.1066800000000001</c:v>
                </c:pt>
                <c:pt idx="53731" formatCode="General">
                  <c:v>1.10669</c:v>
                </c:pt>
                <c:pt idx="53732" formatCode="General">
                  <c:v>1.1067100000000001</c:v>
                </c:pt>
                <c:pt idx="53733" formatCode="General">
                  <c:v>1.1067400000000001</c:v>
                </c:pt>
                <c:pt idx="53734" formatCode="General">
                  <c:v>1.10676</c:v>
                </c:pt>
                <c:pt idx="53735" formatCode="General">
                  <c:v>1.10677</c:v>
                </c:pt>
                <c:pt idx="53736" formatCode="General">
                  <c:v>1.1068</c:v>
                </c:pt>
                <c:pt idx="53737" formatCode="General">
                  <c:v>1.1068199999999999</c:v>
                </c:pt>
                <c:pt idx="53738" formatCode="General">
                  <c:v>1.10684</c:v>
                </c:pt>
                <c:pt idx="53739" formatCode="General">
                  <c:v>1.10686</c:v>
                </c:pt>
                <c:pt idx="53740" formatCode="General">
                  <c:v>1.1068800000000001</c:v>
                </c:pt>
                <c:pt idx="53741" formatCode="General">
                  <c:v>1.1069</c:v>
                </c:pt>
                <c:pt idx="53742" formatCode="General">
                  <c:v>1.10693</c:v>
                </c:pt>
                <c:pt idx="53743" formatCode="General">
                  <c:v>1.10694</c:v>
                </c:pt>
                <c:pt idx="53744" formatCode="General">
                  <c:v>1.1069599999999999</c:v>
                </c:pt>
                <c:pt idx="53745" formatCode="General">
                  <c:v>1.1069800000000001</c:v>
                </c:pt>
                <c:pt idx="53746" formatCode="General">
                  <c:v>1.10701</c:v>
                </c:pt>
                <c:pt idx="53747" formatCode="General">
                  <c:v>1.1070199999999999</c:v>
                </c:pt>
                <c:pt idx="53748" formatCode="General">
                  <c:v>1.1070500000000001</c:v>
                </c:pt>
                <c:pt idx="53749" formatCode="General">
                  <c:v>1.10707</c:v>
                </c:pt>
                <c:pt idx="53750" formatCode="General">
                  <c:v>1.1070899999999999</c:v>
                </c:pt>
                <c:pt idx="53751" formatCode="General">
                  <c:v>1.10711</c:v>
                </c:pt>
                <c:pt idx="53752" formatCode="General">
                  <c:v>1.1071299999999991</c:v>
                </c:pt>
                <c:pt idx="53753" formatCode="General">
                  <c:v>1.1071500000000001</c:v>
                </c:pt>
                <c:pt idx="53754" formatCode="General">
                  <c:v>1.10717</c:v>
                </c:pt>
                <c:pt idx="53755" formatCode="General">
                  <c:v>1.1071899999999999</c:v>
                </c:pt>
                <c:pt idx="53756" formatCode="General">
                  <c:v>1.10721</c:v>
                </c:pt>
                <c:pt idx="53757" formatCode="General">
                  <c:v>1.107229999999999</c:v>
                </c:pt>
                <c:pt idx="53758" formatCode="General">
                  <c:v>1.1072500000000001</c:v>
                </c:pt>
                <c:pt idx="53759" formatCode="General">
                  <c:v>1.10727</c:v>
                </c:pt>
                <c:pt idx="53760" formatCode="General">
                  <c:v>1.1072899999999999</c:v>
                </c:pt>
                <c:pt idx="53761" formatCode="General">
                  <c:v>1.10731</c:v>
                </c:pt>
                <c:pt idx="53762" formatCode="General">
                  <c:v>1.107329999999999</c:v>
                </c:pt>
                <c:pt idx="53763" formatCode="General">
                  <c:v>1.1073500000000001</c:v>
                </c:pt>
                <c:pt idx="53764" formatCode="General">
                  <c:v>1.10737</c:v>
                </c:pt>
                <c:pt idx="53765" formatCode="General">
                  <c:v>1.1073999999999991</c:v>
                </c:pt>
                <c:pt idx="53766" formatCode="General">
                  <c:v>1.10741</c:v>
                </c:pt>
                <c:pt idx="53767" formatCode="General">
                  <c:v>1.107429999999999</c:v>
                </c:pt>
                <c:pt idx="53768" formatCode="General">
                  <c:v>1.1074599999999999</c:v>
                </c:pt>
                <c:pt idx="53769" formatCode="General">
                  <c:v>1.10748</c:v>
                </c:pt>
                <c:pt idx="53770" formatCode="General">
                  <c:v>1.107499999999999</c:v>
                </c:pt>
                <c:pt idx="53771" formatCode="General">
                  <c:v>1.1075199999999998</c:v>
                </c:pt>
                <c:pt idx="53772" formatCode="General">
                  <c:v>1.10754</c:v>
                </c:pt>
                <c:pt idx="53773" formatCode="General">
                  <c:v>1.1075599999999999</c:v>
                </c:pt>
                <c:pt idx="53774" formatCode="General">
                  <c:v>1.10758</c:v>
                </c:pt>
                <c:pt idx="53775" formatCode="General">
                  <c:v>1.107599999999999</c:v>
                </c:pt>
                <c:pt idx="53776" formatCode="General">
                  <c:v>1.1076199999999998</c:v>
                </c:pt>
                <c:pt idx="53777" formatCode="General">
                  <c:v>1.10765</c:v>
                </c:pt>
                <c:pt idx="53778" formatCode="General">
                  <c:v>1.1076599999999999</c:v>
                </c:pt>
                <c:pt idx="53779" formatCode="General">
                  <c:v>1.10768</c:v>
                </c:pt>
                <c:pt idx="53780" formatCode="General">
                  <c:v>1.107699999999999</c:v>
                </c:pt>
                <c:pt idx="53781" formatCode="General">
                  <c:v>1.1077299999999992</c:v>
                </c:pt>
                <c:pt idx="53782" formatCode="General">
                  <c:v>1.1077399999999991</c:v>
                </c:pt>
                <c:pt idx="53783" formatCode="General">
                  <c:v>1.1077599999999999</c:v>
                </c:pt>
                <c:pt idx="53784" formatCode="General">
                  <c:v>1.1077899999999998</c:v>
                </c:pt>
                <c:pt idx="53785" formatCode="General">
                  <c:v>1.10781</c:v>
                </c:pt>
                <c:pt idx="53786" formatCode="General">
                  <c:v>1.1078199999999998</c:v>
                </c:pt>
                <c:pt idx="53787" formatCode="General">
                  <c:v>1.10785</c:v>
                </c:pt>
                <c:pt idx="53788" formatCode="General">
                  <c:v>1.107869999999999</c:v>
                </c:pt>
                <c:pt idx="53789" formatCode="General">
                  <c:v>1.1078899999999998</c:v>
                </c:pt>
                <c:pt idx="53790" formatCode="General">
                  <c:v>1.10791</c:v>
                </c:pt>
                <c:pt idx="53791" formatCode="General">
                  <c:v>1.1079299999999992</c:v>
                </c:pt>
                <c:pt idx="53792" formatCode="General">
                  <c:v>1.10795</c:v>
                </c:pt>
                <c:pt idx="53793" formatCode="General">
                  <c:v>1.10798</c:v>
                </c:pt>
                <c:pt idx="53794" formatCode="General">
                  <c:v>1.1079899999999998</c:v>
                </c:pt>
                <c:pt idx="53795" formatCode="General">
                  <c:v>1.1080099999999999</c:v>
                </c:pt>
                <c:pt idx="53796" formatCode="General">
                  <c:v>1.1080399999999999</c:v>
                </c:pt>
                <c:pt idx="53797" formatCode="General">
                  <c:v>1.10806</c:v>
                </c:pt>
                <c:pt idx="53798" formatCode="General">
                  <c:v>1.1080700000000001</c:v>
                </c:pt>
                <c:pt idx="53799" formatCode="General">
                  <c:v>1.1081000000000001</c:v>
                </c:pt>
                <c:pt idx="53800" formatCode="General">
                  <c:v>1.10812</c:v>
                </c:pt>
                <c:pt idx="53801" formatCode="General">
                  <c:v>1.1081399999999999</c:v>
                </c:pt>
                <c:pt idx="53802" formatCode="General">
                  <c:v>1.10816</c:v>
                </c:pt>
                <c:pt idx="53803" formatCode="General">
                  <c:v>1.1081799999999999</c:v>
                </c:pt>
                <c:pt idx="53804" formatCode="General">
                  <c:v>1.1082000000000001</c:v>
                </c:pt>
                <c:pt idx="53805" formatCode="General">
                  <c:v>1.10822</c:v>
                </c:pt>
                <c:pt idx="53806" formatCode="General">
                  <c:v>1.1082399999999999</c:v>
                </c:pt>
                <c:pt idx="53807" formatCode="General">
                  <c:v>1.10826</c:v>
                </c:pt>
                <c:pt idx="53808" formatCode="General">
                  <c:v>1.1082799999999999</c:v>
                </c:pt>
                <c:pt idx="53809" formatCode="General">
                  <c:v>1.1083000000000001</c:v>
                </c:pt>
                <c:pt idx="53810" formatCode="General">
                  <c:v>1.10832</c:v>
                </c:pt>
                <c:pt idx="53811" formatCode="General">
                  <c:v>1.1083400000000001</c:v>
                </c:pt>
                <c:pt idx="53812" formatCode="General">
                  <c:v>1.10836</c:v>
                </c:pt>
                <c:pt idx="53813" formatCode="General">
                  <c:v>1.10839</c:v>
                </c:pt>
                <c:pt idx="53814" formatCode="General">
                  <c:v>1.1084000000000001</c:v>
                </c:pt>
                <c:pt idx="53815" formatCode="General">
                  <c:v>1.10843</c:v>
                </c:pt>
                <c:pt idx="53816" formatCode="General">
                  <c:v>1.1084499999999999</c:v>
                </c:pt>
                <c:pt idx="53817" formatCode="General">
                  <c:v>1.1084700000000001</c:v>
                </c:pt>
                <c:pt idx="53818" formatCode="General">
                  <c:v>1.1084799999999999</c:v>
                </c:pt>
                <c:pt idx="53819" formatCode="General">
                  <c:v>1.1085100000000001</c:v>
                </c:pt>
                <c:pt idx="53820" formatCode="General">
                  <c:v>1.10853</c:v>
                </c:pt>
                <c:pt idx="53821" formatCode="General">
                  <c:v>1.1085499999999999</c:v>
                </c:pt>
                <c:pt idx="53822" formatCode="General">
                  <c:v>1.1085700000000001</c:v>
                </c:pt>
                <c:pt idx="53823" formatCode="General">
                  <c:v>1.10859</c:v>
                </c:pt>
                <c:pt idx="53824" formatCode="General">
                  <c:v>1.1086100000000001</c:v>
                </c:pt>
                <c:pt idx="53825" formatCode="General">
                  <c:v>1.10863</c:v>
                </c:pt>
                <c:pt idx="53826" formatCode="General">
                  <c:v>1.1086499999999999</c:v>
                </c:pt>
                <c:pt idx="53827" formatCode="General">
                  <c:v>1.10867</c:v>
                </c:pt>
                <c:pt idx="53828" formatCode="General">
                  <c:v>1.1087</c:v>
                </c:pt>
                <c:pt idx="53829" formatCode="General">
                  <c:v>1.1087100000000001</c:v>
                </c:pt>
                <c:pt idx="53830" formatCode="General">
                  <c:v>1.10873</c:v>
                </c:pt>
                <c:pt idx="53831" formatCode="General">
                  <c:v>1.1087499999999999</c:v>
                </c:pt>
                <c:pt idx="53832" formatCode="General">
                  <c:v>1.1087800000000001</c:v>
                </c:pt>
                <c:pt idx="53833" formatCode="General">
                  <c:v>1.1087899999999999</c:v>
                </c:pt>
                <c:pt idx="53834" formatCode="General">
                  <c:v>1.1088100000000001</c:v>
                </c:pt>
                <c:pt idx="53835" formatCode="General">
                  <c:v>1.10884</c:v>
                </c:pt>
                <c:pt idx="53836" formatCode="General">
                  <c:v>1.10886</c:v>
                </c:pt>
                <c:pt idx="53837" formatCode="General">
                  <c:v>1.10887</c:v>
                </c:pt>
                <c:pt idx="53838" formatCode="General">
                  <c:v>1.1089</c:v>
                </c:pt>
                <c:pt idx="53839" formatCode="General">
                  <c:v>1.1089199999999999</c:v>
                </c:pt>
                <c:pt idx="53840" formatCode="General">
                  <c:v>1.10894</c:v>
                </c:pt>
                <c:pt idx="53841" formatCode="General">
                  <c:v>1.1089599999999999</c:v>
                </c:pt>
                <c:pt idx="53842" formatCode="General">
                  <c:v>1.1089800000000001</c:v>
                </c:pt>
                <c:pt idx="53843" formatCode="General">
                  <c:v>1.109</c:v>
                </c:pt>
                <c:pt idx="53844" formatCode="General">
                  <c:v>1.10903</c:v>
                </c:pt>
                <c:pt idx="53845" formatCode="General">
                  <c:v>1.10904</c:v>
                </c:pt>
                <c:pt idx="53846" formatCode="General">
                  <c:v>1.1090599999999999</c:v>
                </c:pt>
                <c:pt idx="53847" formatCode="General">
                  <c:v>1.1090800000000001</c:v>
                </c:pt>
                <c:pt idx="53848" formatCode="General">
                  <c:v>1.10911</c:v>
                </c:pt>
                <c:pt idx="53849" formatCode="General">
                  <c:v>1.1091199999999999</c:v>
                </c:pt>
                <c:pt idx="53850" formatCode="General">
                  <c:v>1.1091500000000001</c:v>
                </c:pt>
                <c:pt idx="53851" formatCode="General">
                  <c:v>1.10917</c:v>
                </c:pt>
                <c:pt idx="53852" formatCode="General">
                  <c:v>1.1091899999999999</c:v>
                </c:pt>
                <c:pt idx="53853" formatCode="General">
                  <c:v>1.10921</c:v>
                </c:pt>
                <c:pt idx="53854" formatCode="General">
                  <c:v>1.1092299999999991</c:v>
                </c:pt>
                <c:pt idx="53855" formatCode="General">
                  <c:v>1.1092500000000001</c:v>
                </c:pt>
                <c:pt idx="53856" formatCode="General">
                  <c:v>1.10927</c:v>
                </c:pt>
                <c:pt idx="53857" formatCode="General">
                  <c:v>1.1092899999999999</c:v>
                </c:pt>
                <c:pt idx="53858" formatCode="General">
                  <c:v>1.10931</c:v>
                </c:pt>
                <c:pt idx="53859" formatCode="General">
                  <c:v>1.109329999999999</c:v>
                </c:pt>
                <c:pt idx="53860" formatCode="General">
                  <c:v>1.1093500000000001</c:v>
                </c:pt>
                <c:pt idx="53861" formatCode="General">
                  <c:v>1.10937</c:v>
                </c:pt>
                <c:pt idx="53862" formatCode="General">
                  <c:v>1.1093899999999999</c:v>
                </c:pt>
                <c:pt idx="53863" formatCode="General">
                  <c:v>1.1094199999999999</c:v>
                </c:pt>
                <c:pt idx="53864" formatCode="General">
                  <c:v>1.10944</c:v>
                </c:pt>
                <c:pt idx="53865" formatCode="General">
                  <c:v>1.10945</c:v>
                </c:pt>
                <c:pt idx="53866" formatCode="General">
                  <c:v>1.10948</c:v>
                </c:pt>
                <c:pt idx="53867" formatCode="General">
                  <c:v>1.109499999999999</c:v>
                </c:pt>
                <c:pt idx="53868" formatCode="General">
                  <c:v>1.1095199999999998</c:v>
                </c:pt>
                <c:pt idx="53869" formatCode="General">
                  <c:v>1.109529999999999</c:v>
                </c:pt>
                <c:pt idx="53870" formatCode="General">
                  <c:v>1.1095599999999999</c:v>
                </c:pt>
                <c:pt idx="53871" formatCode="General">
                  <c:v>1.10958</c:v>
                </c:pt>
                <c:pt idx="53872" formatCode="General">
                  <c:v>1.109599999999999</c:v>
                </c:pt>
                <c:pt idx="53873" formatCode="General">
                  <c:v>1.1096199999999998</c:v>
                </c:pt>
                <c:pt idx="53874" formatCode="General">
                  <c:v>1.10964</c:v>
                </c:pt>
                <c:pt idx="53875" formatCode="General">
                  <c:v>1.1096599999999999</c:v>
                </c:pt>
                <c:pt idx="53876" formatCode="General">
                  <c:v>1.10968</c:v>
                </c:pt>
                <c:pt idx="53877" formatCode="General">
                  <c:v>1.109699999999999</c:v>
                </c:pt>
                <c:pt idx="53878" formatCode="General">
                  <c:v>1.1097199999999998</c:v>
                </c:pt>
                <c:pt idx="53879" formatCode="General">
                  <c:v>1.10975</c:v>
                </c:pt>
                <c:pt idx="53880" formatCode="General">
                  <c:v>1.109769999999999</c:v>
                </c:pt>
                <c:pt idx="53881" formatCode="General">
                  <c:v>1.10978</c:v>
                </c:pt>
                <c:pt idx="53882" formatCode="General">
                  <c:v>1.109799999999999</c:v>
                </c:pt>
                <c:pt idx="53883" formatCode="General">
                  <c:v>1.1098299999999992</c:v>
                </c:pt>
                <c:pt idx="53884" formatCode="General">
                  <c:v>1.10985</c:v>
                </c:pt>
                <c:pt idx="53885" formatCode="General">
                  <c:v>1.1098599999999998</c:v>
                </c:pt>
                <c:pt idx="53886" formatCode="General">
                  <c:v>1.1098899999999998</c:v>
                </c:pt>
                <c:pt idx="53887" formatCode="General">
                  <c:v>1.10991</c:v>
                </c:pt>
                <c:pt idx="53888" formatCode="General">
                  <c:v>1.1099299999999992</c:v>
                </c:pt>
                <c:pt idx="53889" formatCode="General">
                  <c:v>1.10995</c:v>
                </c:pt>
                <c:pt idx="53890" formatCode="General">
                  <c:v>1.109969999999999</c:v>
                </c:pt>
                <c:pt idx="53891" formatCode="General">
                  <c:v>1.1099899999999998</c:v>
                </c:pt>
                <c:pt idx="53892" formatCode="General">
                  <c:v>1.1100099999999999</c:v>
                </c:pt>
                <c:pt idx="53893" formatCode="General">
                  <c:v>1.1100300000000001</c:v>
                </c:pt>
                <c:pt idx="53894" formatCode="General">
                  <c:v>1.1100500000000009</c:v>
                </c:pt>
                <c:pt idx="53895" formatCode="General">
                  <c:v>1.1100699999999999</c:v>
                </c:pt>
                <c:pt idx="53896" formatCode="General">
                  <c:v>1.11009</c:v>
                </c:pt>
                <c:pt idx="53897" formatCode="General">
                  <c:v>1.1101099999999999</c:v>
                </c:pt>
                <c:pt idx="53898" formatCode="General">
                  <c:v>1.1101300000000001</c:v>
                </c:pt>
                <c:pt idx="53899" formatCode="General">
                  <c:v>1.11016</c:v>
                </c:pt>
                <c:pt idx="53900" formatCode="General">
                  <c:v>1.1101700000000001</c:v>
                </c:pt>
                <c:pt idx="53901" formatCode="General">
                  <c:v>1.1102000000000001</c:v>
                </c:pt>
                <c:pt idx="53902" formatCode="General">
                  <c:v>1.11022</c:v>
                </c:pt>
                <c:pt idx="53903" formatCode="General">
                  <c:v>1.1102399999999999</c:v>
                </c:pt>
                <c:pt idx="53904" formatCode="General">
                  <c:v>1.11026</c:v>
                </c:pt>
                <c:pt idx="53905" formatCode="General">
                  <c:v>1.1102799999999999</c:v>
                </c:pt>
                <c:pt idx="53906" formatCode="General">
                  <c:v>1.1103000000000001</c:v>
                </c:pt>
                <c:pt idx="53907" formatCode="General">
                  <c:v>1.11032</c:v>
                </c:pt>
                <c:pt idx="53908" formatCode="General">
                  <c:v>1.1103400000000001</c:v>
                </c:pt>
                <c:pt idx="53909" formatCode="General">
                  <c:v>1.11036</c:v>
                </c:pt>
                <c:pt idx="53910" formatCode="General">
                  <c:v>1.1103799999999999</c:v>
                </c:pt>
                <c:pt idx="53911" formatCode="General">
                  <c:v>1.1104000000000001</c:v>
                </c:pt>
                <c:pt idx="53912" formatCode="General">
                  <c:v>1.11042</c:v>
                </c:pt>
                <c:pt idx="53913" formatCode="General">
                  <c:v>1.1104400000000001</c:v>
                </c:pt>
                <c:pt idx="53914" formatCode="General">
                  <c:v>1.1104700000000001</c:v>
                </c:pt>
                <c:pt idx="53915" formatCode="General">
                  <c:v>1.11049</c:v>
                </c:pt>
                <c:pt idx="53916" formatCode="General">
                  <c:v>1.1105</c:v>
                </c:pt>
                <c:pt idx="53917" formatCode="General">
                  <c:v>1.11053</c:v>
                </c:pt>
                <c:pt idx="53918" formatCode="General">
                  <c:v>1.1105499999999999</c:v>
                </c:pt>
                <c:pt idx="53919" formatCode="General">
                  <c:v>1.1105700000000001</c:v>
                </c:pt>
                <c:pt idx="53920" formatCode="General">
                  <c:v>1.1105799999999999</c:v>
                </c:pt>
                <c:pt idx="53921" formatCode="General">
                  <c:v>1.1106100000000001</c:v>
                </c:pt>
                <c:pt idx="53922" formatCode="General">
                  <c:v>1.11063</c:v>
                </c:pt>
                <c:pt idx="53923" formatCode="General">
                  <c:v>1.1106499999999999</c:v>
                </c:pt>
                <c:pt idx="53924" formatCode="General">
                  <c:v>1.11067</c:v>
                </c:pt>
                <c:pt idx="53925" formatCode="General">
                  <c:v>1.11069</c:v>
                </c:pt>
                <c:pt idx="53926" formatCode="General">
                  <c:v>1.1107100000000001</c:v>
                </c:pt>
                <c:pt idx="53927" formatCode="General">
                  <c:v>1.11073</c:v>
                </c:pt>
                <c:pt idx="53928" formatCode="General">
                  <c:v>1.1107499999999999</c:v>
                </c:pt>
                <c:pt idx="53929" formatCode="General">
                  <c:v>1.11077</c:v>
                </c:pt>
                <c:pt idx="53930" formatCode="General">
                  <c:v>1.1108</c:v>
                </c:pt>
                <c:pt idx="53931" formatCode="General">
                  <c:v>1.1108199999999999</c:v>
                </c:pt>
                <c:pt idx="53932" formatCode="General">
                  <c:v>1.11083</c:v>
                </c:pt>
                <c:pt idx="53933" formatCode="General">
                  <c:v>1.1108499999999999</c:v>
                </c:pt>
                <c:pt idx="53934" formatCode="General">
                  <c:v>1.1108800000000001</c:v>
                </c:pt>
                <c:pt idx="53935" formatCode="General">
                  <c:v>1.1109</c:v>
                </c:pt>
                <c:pt idx="53936" formatCode="General">
                  <c:v>1.1109199999999999</c:v>
                </c:pt>
                <c:pt idx="53937" formatCode="General">
                  <c:v>1.11094</c:v>
                </c:pt>
                <c:pt idx="53938" formatCode="General">
                  <c:v>1.1109599999999999</c:v>
                </c:pt>
                <c:pt idx="53939" formatCode="General">
                  <c:v>1.1109800000000001</c:v>
                </c:pt>
                <c:pt idx="53940" formatCode="General">
                  <c:v>1.111</c:v>
                </c:pt>
                <c:pt idx="53941" formatCode="General">
                  <c:v>1.1110199999999999</c:v>
                </c:pt>
                <c:pt idx="53942" formatCode="General">
                  <c:v>1.11104</c:v>
                </c:pt>
                <c:pt idx="53943" formatCode="General">
                  <c:v>1.11107</c:v>
                </c:pt>
                <c:pt idx="53944" formatCode="General">
                  <c:v>1.1110800000000001</c:v>
                </c:pt>
                <c:pt idx="53945" formatCode="General">
                  <c:v>1.1111</c:v>
                </c:pt>
                <c:pt idx="53946" formatCode="General">
                  <c:v>1.1111199999999999</c:v>
                </c:pt>
                <c:pt idx="53947" formatCode="General">
                  <c:v>1.1111500000000001</c:v>
                </c:pt>
                <c:pt idx="53948" formatCode="General">
                  <c:v>1.1111599999999999</c:v>
                </c:pt>
                <c:pt idx="53949" formatCode="General">
                  <c:v>1.1111800000000001</c:v>
                </c:pt>
                <c:pt idx="53950" formatCode="General">
                  <c:v>1.11121</c:v>
                </c:pt>
                <c:pt idx="53951" formatCode="General">
                  <c:v>1.1112299999999991</c:v>
                </c:pt>
                <c:pt idx="53952" formatCode="General">
                  <c:v>1.11124</c:v>
                </c:pt>
                <c:pt idx="53953" formatCode="General">
                  <c:v>1.11127</c:v>
                </c:pt>
                <c:pt idx="53954" formatCode="General">
                  <c:v>1.1112899999999999</c:v>
                </c:pt>
                <c:pt idx="53955" formatCode="General">
                  <c:v>1.11131</c:v>
                </c:pt>
                <c:pt idx="53956" formatCode="General">
                  <c:v>1.111329999999999</c:v>
                </c:pt>
                <c:pt idx="53957" formatCode="General">
                  <c:v>1.1113500000000001</c:v>
                </c:pt>
                <c:pt idx="53958" formatCode="General">
                  <c:v>1.11137</c:v>
                </c:pt>
                <c:pt idx="53959" formatCode="General">
                  <c:v>1.1113899999999999</c:v>
                </c:pt>
                <c:pt idx="53960" formatCode="General">
                  <c:v>1.11141</c:v>
                </c:pt>
                <c:pt idx="53961" formatCode="General">
                  <c:v>1.111429999999999</c:v>
                </c:pt>
                <c:pt idx="53962" formatCode="General">
                  <c:v>1.1114599999999999</c:v>
                </c:pt>
                <c:pt idx="53963" formatCode="General">
                  <c:v>1.11147</c:v>
                </c:pt>
                <c:pt idx="53964" formatCode="General">
                  <c:v>1.1114899999999999</c:v>
                </c:pt>
                <c:pt idx="53965" formatCode="General">
                  <c:v>1.1115199999999998</c:v>
                </c:pt>
                <c:pt idx="53966" formatCode="General">
                  <c:v>1.11154</c:v>
                </c:pt>
                <c:pt idx="53967" formatCode="General">
                  <c:v>1.11155</c:v>
                </c:pt>
                <c:pt idx="53968" formatCode="General">
                  <c:v>1.11158</c:v>
                </c:pt>
                <c:pt idx="53969" formatCode="General">
                  <c:v>1.111599999999999</c:v>
                </c:pt>
                <c:pt idx="53970" formatCode="General">
                  <c:v>1.1116199999999998</c:v>
                </c:pt>
                <c:pt idx="53971" formatCode="General">
                  <c:v>1.111629999999999</c:v>
                </c:pt>
                <c:pt idx="53972" formatCode="General">
                  <c:v>1.1116599999999999</c:v>
                </c:pt>
                <c:pt idx="53973" formatCode="General">
                  <c:v>1.11168</c:v>
                </c:pt>
                <c:pt idx="53974" formatCode="General">
                  <c:v>1.111699999999999</c:v>
                </c:pt>
                <c:pt idx="53975" formatCode="General">
                  <c:v>1.1117199999999998</c:v>
                </c:pt>
                <c:pt idx="53976" formatCode="General">
                  <c:v>1.11174</c:v>
                </c:pt>
                <c:pt idx="53977" formatCode="General">
                  <c:v>1.1117599999999999</c:v>
                </c:pt>
                <c:pt idx="53978" formatCode="General">
                  <c:v>1.11178</c:v>
                </c:pt>
                <c:pt idx="53979" formatCode="General">
                  <c:v>1.111799999999999</c:v>
                </c:pt>
                <c:pt idx="53980" formatCode="General">
                  <c:v>1.1118199999999998</c:v>
                </c:pt>
                <c:pt idx="53981" formatCode="General">
                  <c:v>1.11185</c:v>
                </c:pt>
                <c:pt idx="53982" formatCode="General">
                  <c:v>1.111869999999999</c:v>
                </c:pt>
                <c:pt idx="53983" formatCode="General">
                  <c:v>1.11188</c:v>
                </c:pt>
                <c:pt idx="53984" formatCode="General">
                  <c:v>1.1118999999999992</c:v>
                </c:pt>
                <c:pt idx="53985" formatCode="General">
                  <c:v>1.1119299999999992</c:v>
                </c:pt>
                <c:pt idx="53986" formatCode="General">
                  <c:v>1.11195</c:v>
                </c:pt>
                <c:pt idx="53987" formatCode="General">
                  <c:v>1.111969999999999</c:v>
                </c:pt>
                <c:pt idx="53988" formatCode="General">
                  <c:v>1.1119899999999998</c:v>
                </c:pt>
                <c:pt idx="53989" formatCode="General">
                  <c:v>1.1120099999999999</c:v>
                </c:pt>
                <c:pt idx="53990" formatCode="General">
                  <c:v>1.1120300000000001</c:v>
                </c:pt>
                <c:pt idx="53991" formatCode="General">
                  <c:v>1.1120500000000009</c:v>
                </c:pt>
                <c:pt idx="53992" formatCode="General">
                  <c:v>1.1120699999999999</c:v>
                </c:pt>
                <c:pt idx="53993" formatCode="General">
                  <c:v>1.11209</c:v>
                </c:pt>
                <c:pt idx="53994" formatCode="General">
                  <c:v>1.11212</c:v>
                </c:pt>
                <c:pt idx="53995" formatCode="General">
                  <c:v>1.1121300000000001</c:v>
                </c:pt>
                <c:pt idx="53996" formatCode="General">
                  <c:v>1.1121500000000009</c:v>
                </c:pt>
                <c:pt idx="53997" formatCode="General">
                  <c:v>1.1121700000000001</c:v>
                </c:pt>
                <c:pt idx="53998" formatCode="General">
                  <c:v>1.1122000000000001</c:v>
                </c:pt>
                <c:pt idx="53999" formatCode="General">
                  <c:v>1.1122099999999999</c:v>
                </c:pt>
                <c:pt idx="54000" formatCode="General">
                  <c:v>1.1122300000000001</c:v>
                </c:pt>
                <c:pt idx="54001" formatCode="General">
                  <c:v>1.11226</c:v>
                </c:pt>
                <c:pt idx="54002" formatCode="General">
                  <c:v>1.1122799999999999</c:v>
                </c:pt>
                <c:pt idx="54003" formatCode="General">
                  <c:v>1.11229</c:v>
                </c:pt>
                <c:pt idx="54004" formatCode="General">
                  <c:v>1.11232</c:v>
                </c:pt>
                <c:pt idx="54005" formatCode="General">
                  <c:v>1.1123400000000001</c:v>
                </c:pt>
                <c:pt idx="54006" formatCode="General">
                  <c:v>1.11236</c:v>
                </c:pt>
                <c:pt idx="54007" formatCode="General">
                  <c:v>1.1123799999999999</c:v>
                </c:pt>
                <c:pt idx="54008" formatCode="General">
                  <c:v>1.1124000000000001</c:v>
                </c:pt>
                <c:pt idx="54009" formatCode="General">
                  <c:v>1.11242</c:v>
                </c:pt>
                <c:pt idx="54010" formatCode="General">
                  <c:v>1.1124400000000001</c:v>
                </c:pt>
                <c:pt idx="54011" formatCode="General">
                  <c:v>1.11246</c:v>
                </c:pt>
                <c:pt idx="54012" formatCode="General">
                  <c:v>1.1124799999999999</c:v>
                </c:pt>
                <c:pt idx="54013" formatCode="General">
                  <c:v>1.1125100000000001</c:v>
                </c:pt>
                <c:pt idx="54014" formatCode="General">
                  <c:v>1.11253</c:v>
                </c:pt>
                <c:pt idx="54015" formatCode="General">
                  <c:v>1.1125400000000001</c:v>
                </c:pt>
                <c:pt idx="54016" formatCode="General">
                  <c:v>1.1125700000000001</c:v>
                </c:pt>
                <c:pt idx="54017" formatCode="General">
                  <c:v>1.11259</c:v>
                </c:pt>
                <c:pt idx="54018" formatCode="General">
                  <c:v>1.1126100000000001</c:v>
                </c:pt>
                <c:pt idx="54019" formatCode="General">
                  <c:v>1.11263</c:v>
                </c:pt>
                <c:pt idx="54020" formatCode="General">
                  <c:v>1.1126499999999999</c:v>
                </c:pt>
                <c:pt idx="54021" formatCode="General">
                  <c:v>1.11267</c:v>
                </c:pt>
                <c:pt idx="54022" formatCode="General">
                  <c:v>1.1126799999999999</c:v>
                </c:pt>
                <c:pt idx="54023" formatCode="General">
                  <c:v>1.1127100000000001</c:v>
                </c:pt>
                <c:pt idx="54024" formatCode="General">
                  <c:v>1.11273</c:v>
                </c:pt>
                <c:pt idx="54025" formatCode="General">
                  <c:v>1.1127499999999999</c:v>
                </c:pt>
                <c:pt idx="54026" formatCode="General">
                  <c:v>1.11277</c:v>
                </c:pt>
                <c:pt idx="54027" formatCode="General">
                  <c:v>1.1127899999999999</c:v>
                </c:pt>
                <c:pt idx="54028" formatCode="General">
                  <c:v>1.1128100000000001</c:v>
                </c:pt>
                <c:pt idx="54029" formatCode="General">
                  <c:v>1.11283</c:v>
                </c:pt>
                <c:pt idx="54030" formatCode="General">
                  <c:v>1.1128499999999999</c:v>
                </c:pt>
                <c:pt idx="54031" formatCode="General">
                  <c:v>1.11287</c:v>
                </c:pt>
                <c:pt idx="54032" formatCode="General">
                  <c:v>1.1129</c:v>
                </c:pt>
                <c:pt idx="54033" formatCode="General">
                  <c:v>1.1129199999999999</c:v>
                </c:pt>
                <c:pt idx="54034" formatCode="General">
                  <c:v>1.11293</c:v>
                </c:pt>
                <c:pt idx="54035" formatCode="General">
                  <c:v>1.1129599999999999</c:v>
                </c:pt>
                <c:pt idx="54036" formatCode="General">
                  <c:v>1.1129800000000001</c:v>
                </c:pt>
                <c:pt idx="54037" formatCode="General">
                  <c:v>1.113</c:v>
                </c:pt>
                <c:pt idx="54038" formatCode="General">
                  <c:v>1.1130199999999999</c:v>
                </c:pt>
                <c:pt idx="54039" formatCode="General">
                  <c:v>1.11304</c:v>
                </c:pt>
                <c:pt idx="54040" formatCode="General">
                  <c:v>1.1130599999999999</c:v>
                </c:pt>
                <c:pt idx="54041" formatCode="General">
                  <c:v>1.1130800000000001</c:v>
                </c:pt>
                <c:pt idx="54042" formatCode="General">
                  <c:v>1.1131</c:v>
                </c:pt>
                <c:pt idx="54043" formatCode="General">
                  <c:v>1.1131199999999999</c:v>
                </c:pt>
                <c:pt idx="54044" formatCode="General">
                  <c:v>1.11314</c:v>
                </c:pt>
                <c:pt idx="54045" formatCode="General">
                  <c:v>1.11317</c:v>
                </c:pt>
                <c:pt idx="54046" formatCode="General">
                  <c:v>1.1131800000000001</c:v>
                </c:pt>
                <c:pt idx="54047" formatCode="General">
                  <c:v>1.1132</c:v>
                </c:pt>
                <c:pt idx="54048" formatCode="General">
                  <c:v>1.1132199999999999</c:v>
                </c:pt>
                <c:pt idx="54049" formatCode="General">
                  <c:v>1.1132500000000001</c:v>
                </c:pt>
                <c:pt idx="54050" formatCode="General">
                  <c:v>1.1132599999999999</c:v>
                </c:pt>
                <c:pt idx="54051" formatCode="General">
                  <c:v>1.11328</c:v>
                </c:pt>
                <c:pt idx="54052" formatCode="General">
                  <c:v>1.11331</c:v>
                </c:pt>
                <c:pt idx="54053" formatCode="General">
                  <c:v>1.113329999999999</c:v>
                </c:pt>
                <c:pt idx="54054" formatCode="General">
                  <c:v>1.1133500000000001</c:v>
                </c:pt>
                <c:pt idx="54055" formatCode="General">
                  <c:v>1.11337</c:v>
                </c:pt>
                <c:pt idx="54056" formatCode="General">
                  <c:v>1.1133899999999999</c:v>
                </c:pt>
                <c:pt idx="54057" formatCode="General">
                  <c:v>1.11341</c:v>
                </c:pt>
                <c:pt idx="54058" formatCode="General">
                  <c:v>1.113429999999999</c:v>
                </c:pt>
                <c:pt idx="54059" formatCode="General">
                  <c:v>1.1134500000000001</c:v>
                </c:pt>
                <c:pt idx="54060" formatCode="General">
                  <c:v>1.11347</c:v>
                </c:pt>
                <c:pt idx="54061" formatCode="General">
                  <c:v>1.1134899999999999</c:v>
                </c:pt>
                <c:pt idx="54062" formatCode="General">
                  <c:v>1.11351</c:v>
                </c:pt>
                <c:pt idx="54063" formatCode="General">
                  <c:v>1.113529999999999</c:v>
                </c:pt>
                <c:pt idx="54064" formatCode="General">
                  <c:v>1.11355</c:v>
                </c:pt>
                <c:pt idx="54065" formatCode="General">
                  <c:v>1.11358</c:v>
                </c:pt>
                <c:pt idx="54066" formatCode="General">
                  <c:v>1.1135899999999999</c:v>
                </c:pt>
                <c:pt idx="54067" formatCode="General">
                  <c:v>1.1136199999999998</c:v>
                </c:pt>
                <c:pt idx="54068" formatCode="General">
                  <c:v>1.11364</c:v>
                </c:pt>
                <c:pt idx="54069" formatCode="General">
                  <c:v>1.1136599999999999</c:v>
                </c:pt>
                <c:pt idx="54070" formatCode="General">
                  <c:v>1.113669999999999</c:v>
                </c:pt>
                <c:pt idx="54071" formatCode="General">
                  <c:v>1.113699999999999</c:v>
                </c:pt>
                <c:pt idx="54072" formatCode="General">
                  <c:v>1.1137199999999998</c:v>
                </c:pt>
                <c:pt idx="54073" formatCode="General">
                  <c:v>1.11374</c:v>
                </c:pt>
                <c:pt idx="54074" formatCode="General">
                  <c:v>1.1137599999999999</c:v>
                </c:pt>
                <c:pt idx="54075" formatCode="General">
                  <c:v>1.11378</c:v>
                </c:pt>
                <c:pt idx="54076" formatCode="General">
                  <c:v>1.113799999999999</c:v>
                </c:pt>
                <c:pt idx="54077" formatCode="General">
                  <c:v>1.1138199999999998</c:v>
                </c:pt>
                <c:pt idx="54078" formatCode="General">
                  <c:v>1.1138399999999991</c:v>
                </c:pt>
                <c:pt idx="54079" formatCode="General">
                  <c:v>1.1138599999999999</c:v>
                </c:pt>
                <c:pt idx="54080" formatCode="General">
                  <c:v>1.1138899999999998</c:v>
                </c:pt>
                <c:pt idx="54081" formatCode="General">
                  <c:v>1.11391</c:v>
                </c:pt>
                <c:pt idx="54082" formatCode="General">
                  <c:v>1.1139199999999998</c:v>
                </c:pt>
                <c:pt idx="54083" formatCode="General">
                  <c:v>1.11395</c:v>
                </c:pt>
                <c:pt idx="54084" formatCode="General">
                  <c:v>1.113969999999999</c:v>
                </c:pt>
                <c:pt idx="54085" formatCode="General">
                  <c:v>1.1139899999999998</c:v>
                </c:pt>
                <c:pt idx="54086" formatCode="General">
                  <c:v>1.1140000000000001</c:v>
                </c:pt>
                <c:pt idx="54087" formatCode="General">
                  <c:v>1.1140300000000001</c:v>
                </c:pt>
                <c:pt idx="54088" formatCode="General">
                  <c:v>1.1140500000000009</c:v>
                </c:pt>
                <c:pt idx="54089" formatCode="General">
                  <c:v>1.1140699999999999</c:v>
                </c:pt>
                <c:pt idx="54090" formatCode="General">
                  <c:v>1.11409</c:v>
                </c:pt>
                <c:pt idx="54091" formatCode="General">
                  <c:v>1.1141099999999999</c:v>
                </c:pt>
                <c:pt idx="54092" formatCode="General">
                  <c:v>1.1141300000000001</c:v>
                </c:pt>
                <c:pt idx="54093" formatCode="General">
                  <c:v>1.1141500000000009</c:v>
                </c:pt>
                <c:pt idx="54094" formatCode="General">
                  <c:v>1.1141700000000001</c:v>
                </c:pt>
                <c:pt idx="54095" formatCode="General">
                  <c:v>1.11419</c:v>
                </c:pt>
                <c:pt idx="54096" formatCode="General">
                  <c:v>1.11422</c:v>
                </c:pt>
                <c:pt idx="54097" formatCode="General">
                  <c:v>1.1142300000000001</c:v>
                </c:pt>
                <c:pt idx="54098" formatCode="General">
                  <c:v>1.1142500000000009</c:v>
                </c:pt>
                <c:pt idx="54099" formatCode="General">
                  <c:v>1.1142700000000001</c:v>
                </c:pt>
                <c:pt idx="54100" formatCode="General">
                  <c:v>1.1143000000000001</c:v>
                </c:pt>
                <c:pt idx="54101" formatCode="General">
                  <c:v>1.1143099999999999</c:v>
                </c:pt>
                <c:pt idx="54102" formatCode="General">
                  <c:v>1.11433</c:v>
                </c:pt>
                <c:pt idx="54103" formatCode="General">
                  <c:v>1.11436</c:v>
                </c:pt>
                <c:pt idx="54104" formatCode="General">
                  <c:v>1.1143799999999999</c:v>
                </c:pt>
                <c:pt idx="54105" formatCode="General">
                  <c:v>1.1144000000000001</c:v>
                </c:pt>
                <c:pt idx="54106" formatCode="General">
                  <c:v>1.11442</c:v>
                </c:pt>
                <c:pt idx="54107" formatCode="General">
                  <c:v>1.1144400000000001</c:v>
                </c:pt>
                <c:pt idx="54108" formatCode="General">
                  <c:v>1.11446</c:v>
                </c:pt>
                <c:pt idx="54109" formatCode="General">
                  <c:v>1.1144799999999999</c:v>
                </c:pt>
                <c:pt idx="54110" formatCode="General">
                  <c:v>1.1145</c:v>
                </c:pt>
                <c:pt idx="54111" formatCode="General">
                  <c:v>1.11452</c:v>
                </c:pt>
                <c:pt idx="54112" formatCode="General">
                  <c:v>1.1145400000000001</c:v>
                </c:pt>
                <c:pt idx="54113" formatCode="General">
                  <c:v>1.11456</c:v>
                </c:pt>
                <c:pt idx="54114" formatCode="General">
                  <c:v>1.1145799999999999</c:v>
                </c:pt>
                <c:pt idx="54115" formatCode="General">
                  <c:v>1.1146</c:v>
                </c:pt>
                <c:pt idx="54116" formatCode="General">
                  <c:v>1.11463</c:v>
                </c:pt>
                <c:pt idx="54117" formatCode="General">
                  <c:v>1.1146400000000001</c:v>
                </c:pt>
                <c:pt idx="54118" formatCode="General">
                  <c:v>1.11467</c:v>
                </c:pt>
                <c:pt idx="54119" formatCode="General">
                  <c:v>1.11469</c:v>
                </c:pt>
                <c:pt idx="54120" formatCode="General">
                  <c:v>1.1147100000000001</c:v>
                </c:pt>
                <c:pt idx="54121" formatCode="General">
                  <c:v>1.1147199999999999</c:v>
                </c:pt>
                <c:pt idx="54122" formatCode="General">
                  <c:v>1.1147499999999999</c:v>
                </c:pt>
                <c:pt idx="54123" formatCode="General">
                  <c:v>1.11477</c:v>
                </c:pt>
                <c:pt idx="54124" formatCode="General">
                  <c:v>1.1147899999999999</c:v>
                </c:pt>
                <c:pt idx="54125" formatCode="General">
                  <c:v>1.1148100000000001</c:v>
                </c:pt>
                <c:pt idx="54126" formatCode="General">
                  <c:v>1.11483</c:v>
                </c:pt>
                <c:pt idx="54127" formatCode="General">
                  <c:v>1.1148499999999999</c:v>
                </c:pt>
                <c:pt idx="54128" formatCode="General">
                  <c:v>1.1148800000000001</c:v>
                </c:pt>
                <c:pt idx="54129" formatCode="General">
                  <c:v>1.1148899999999999</c:v>
                </c:pt>
                <c:pt idx="54130" formatCode="General">
                  <c:v>1.1149100000000001</c:v>
                </c:pt>
                <c:pt idx="54131" formatCode="General">
                  <c:v>1.11494</c:v>
                </c:pt>
                <c:pt idx="54132" formatCode="General">
                  <c:v>1.11496</c:v>
                </c:pt>
                <c:pt idx="54133" formatCode="General">
                  <c:v>1.11497</c:v>
                </c:pt>
                <c:pt idx="54134" formatCode="General">
                  <c:v>1.115</c:v>
                </c:pt>
                <c:pt idx="54135" formatCode="General">
                  <c:v>1.1150199999999999</c:v>
                </c:pt>
                <c:pt idx="54136" formatCode="General">
                  <c:v>1.11504</c:v>
                </c:pt>
                <c:pt idx="54137" formatCode="General">
                  <c:v>1.1150500000000001</c:v>
                </c:pt>
                <c:pt idx="54138" formatCode="General">
                  <c:v>1.1150800000000001</c:v>
                </c:pt>
                <c:pt idx="54139" formatCode="General">
                  <c:v>1.1151</c:v>
                </c:pt>
                <c:pt idx="54140" formatCode="General">
                  <c:v>1.1151199999999999</c:v>
                </c:pt>
                <c:pt idx="54141" formatCode="General">
                  <c:v>1.11514</c:v>
                </c:pt>
                <c:pt idx="54142" formatCode="General">
                  <c:v>1.1151599999999999</c:v>
                </c:pt>
                <c:pt idx="54143" formatCode="General">
                  <c:v>1.1151800000000001</c:v>
                </c:pt>
                <c:pt idx="54144" formatCode="General">
                  <c:v>1.1152</c:v>
                </c:pt>
                <c:pt idx="54145" formatCode="General">
                  <c:v>1.1152199999999999</c:v>
                </c:pt>
                <c:pt idx="54146" formatCode="General">
                  <c:v>1.11524</c:v>
                </c:pt>
                <c:pt idx="54147" formatCode="General">
                  <c:v>1.11527</c:v>
                </c:pt>
                <c:pt idx="54148" formatCode="General">
                  <c:v>1.1152899999999999</c:v>
                </c:pt>
                <c:pt idx="54149" formatCode="General">
                  <c:v>1.1153</c:v>
                </c:pt>
                <c:pt idx="54150" formatCode="General">
                  <c:v>1.1153199999999999</c:v>
                </c:pt>
                <c:pt idx="54151" formatCode="General">
                  <c:v>1.1153500000000001</c:v>
                </c:pt>
                <c:pt idx="54152" formatCode="General">
                  <c:v>1.11537</c:v>
                </c:pt>
                <c:pt idx="54153" formatCode="General">
                  <c:v>1.1153899999999999</c:v>
                </c:pt>
                <c:pt idx="54154" formatCode="General">
                  <c:v>1.11541</c:v>
                </c:pt>
                <c:pt idx="54155" formatCode="General">
                  <c:v>1.115429999999999</c:v>
                </c:pt>
                <c:pt idx="54156" formatCode="General">
                  <c:v>1.1154500000000001</c:v>
                </c:pt>
                <c:pt idx="54157" formatCode="General">
                  <c:v>1.11547</c:v>
                </c:pt>
                <c:pt idx="54158" formatCode="General">
                  <c:v>1.1154899999999999</c:v>
                </c:pt>
                <c:pt idx="54159" formatCode="General">
                  <c:v>1.11551</c:v>
                </c:pt>
                <c:pt idx="54160" formatCode="General">
                  <c:v>1.115529999999999</c:v>
                </c:pt>
                <c:pt idx="54161" formatCode="General">
                  <c:v>1.11555</c:v>
                </c:pt>
                <c:pt idx="54162" formatCode="General">
                  <c:v>1.11557</c:v>
                </c:pt>
                <c:pt idx="54163" formatCode="General">
                  <c:v>1.1155899999999999</c:v>
                </c:pt>
                <c:pt idx="54164" formatCode="General">
                  <c:v>1.11561</c:v>
                </c:pt>
                <c:pt idx="54165" formatCode="General">
                  <c:v>1.115629999999999</c:v>
                </c:pt>
                <c:pt idx="54166" formatCode="General">
                  <c:v>1.11565</c:v>
                </c:pt>
                <c:pt idx="54167" formatCode="General">
                  <c:v>1.11568</c:v>
                </c:pt>
                <c:pt idx="54168" formatCode="General">
                  <c:v>1.1156899999999998</c:v>
                </c:pt>
                <c:pt idx="54169" formatCode="General">
                  <c:v>1.11571</c:v>
                </c:pt>
                <c:pt idx="54170" formatCode="General">
                  <c:v>1.11574</c:v>
                </c:pt>
                <c:pt idx="54171" formatCode="General">
                  <c:v>1.1157599999999999</c:v>
                </c:pt>
                <c:pt idx="54172" formatCode="General">
                  <c:v>1.115769999999999</c:v>
                </c:pt>
                <c:pt idx="54173" formatCode="General">
                  <c:v>1.115799999999999</c:v>
                </c:pt>
                <c:pt idx="54174" formatCode="General">
                  <c:v>1.1158199999999998</c:v>
                </c:pt>
                <c:pt idx="54175" formatCode="General">
                  <c:v>1.1158399999999991</c:v>
                </c:pt>
                <c:pt idx="54176" formatCode="General">
                  <c:v>1.1158599999999999</c:v>
                </c:pt>
                <c:pt idx="54177" formatCode="General">
                  <c:v>1.11588</c:v>
                </c:pt>
                <c:pt idx="54178" formatCode="General">
                  <c:v>1.115899999999999</c:v>
                </c:pt>
                <c:pt idx="54179" formatCode="General">
                  <c:v>1.1159299999999992</c:v>
                </c:pt>
                <c:pt idx="54180" formatCode="General">
                  <c:v>1.115939999999999</c:v>
                </c:pt>
                <c:pt idx="54181" formatCode="General">
                  <c:v>1.1159599999999998</c:v>
                </c:pt>
                <c:pt idx="54182" formatCode="General">
                  <c:v>1.1159899999999998</c:v>
                </c:pt>
                <c:pt idx="54183" formatCode="General">
                  <c:v>1.1160099999999999</c:v>
                </c:pt>
                <c:pt idx="54184" formatCode="General">
                  <c:v>1.11602</c:v>
                </c:pt>
                <c:pt idx="54185" formatCode="General">
                  <c:v>1.1160399999999999</c:v>
                </c:pt>
                <c:pt idx="54186" formatCode="General">
                  <c:v>1.1160699999999999</c:v>
                </c:pt>
                <c:pt idx="54187" formatCode="General">
                  <c:v>1.11609</c:v>
                </c:pt>
                <c:pt idx="54188" formatCode="General">
                  <c:v>1.1161000000000001</c:v>
                </c:pt>
                <c:pt idx="54189" formatCode="General">
                  <c:v>1.1161300000000001</c:v>
                </c:pt>
                <c:pt idx="54190" formatCode="General">
                  <c:v>1.1161500000000009</c:v>
                </c:pt>
                <c:pt idx="54191" formatCode="General">
                  <c:v>1.1161700000000001</c:v>
                </c:pt>
                <c:pt idx="54192" formatCode="General">
                  <c:v>1.11619</c:v>
                </c:pt>
                <c:pt idx="54193" formatCode="General">
                  <c:v>1.1162099999999999</c:v>
                </c:pt>
                <c:pt idx="54194" formatCode="General">
                  <c:v>1.1162300000000001</c:v>
                </c:pt>
                <c:pt idx="54195" formatCode="General">
                  <c:v>1.1162500000000009</c:v>
                </c:pt>
                <c:pt idx="54196" formatCode="General">
                  <c:v>1.1162700000000001</c:v>
                </c:pt>
                <c:pt idx="54197" formatCode="General">
                  <c:v>1.11629</c:v>
                </c:pt>
                <c:pt idx="54198" formatCode="General">
                  <c:v>1.11632</c:v>
                </c:pt>
                <c:pt idx="54199" formatCode="General">
                  <c:v>1.1163400000000001</c:v>
                </c:pt>
                <c:pt idx="54200" formatCode="General">
                  <c:v>1.1163500000000008</c:v>
                </c:pt>
                <c:pt idx="54201" formatCode="General">
                  <c:v>1.1163799999999999</c:v>
                </c:pt>
                <c:pt idx="54202" formatCode="General">
                  <c:v>1.1164000000000001</c:v>
                </c:pt>
                <c:pt idx="54203" formatCode="General">
                  <c:v>1.11642</c:v>
                </c:pt>
                <c:pt idx="54204" formatCode="General">
                  <c:v>1.1164400000000001</c:v>
                </c:pt>
                <c:pt idx="54205" formatCode="General">
                  <c:v>1.11646</c:v>
                </c:pt>
                <c:pt idx="54206" formatCode="General">
                  <c:v>1.1164799999999999</c:v>
                </c:pt>
                <c:pt idx="54207" formatCode="General">
                  <c:v>1.1165</c:v>
                </c:pt>
                <c:pt idx="54208" formatCode="General">
                  <c:v>1.11652</c:v>
                </c:pt>
                <c:pt idx="54209" formatCode="General">
                  <c:v>1.1165400000000001</c:v>
                </c:pt>
                <c:pt idx="54210" formatCode="General">
                  <c:v>1.11656</c:v>
                </c:pt>
                <c:pt idx="54211" formatCode="General">
                  <c:v>1.11659</c:v>
                </c:pt>
                <c:pt idx="54212" formatCode="General">
                  <c:v>1.1166</c:v>
                </c:pt>
                <c:pt idx="54213" formatCode="General">
                  <c:v>1.1166199999999999</c:v>
                </c:pt>
                <c:pt idx="54214" formatCode="General">
                  <c:v>1.1166400000000001</c:v>
                </c:pt>
                <c:pt idx="54215" formatCode="General">
                  <c:v>1.1166700000000001</c:v>
                </c:pt>
                <c:pt idx="54216" formatCode="General">
                  <c:v>1.1166799999999999</c:v>
                </c:pt>
                <c:pt idx="54217" formatCode="General">
                  <c:v>1.1167</c:v>
                </c:pt>
                <c:pt idx="54218" formatCode="General">
                  <c:v>1.11673</c:v>
                </c:pt>
                <c:pt idx="54219" formatCode="General">
                  <c:v>1.1167499999999999</c:v>
                </c:pt>
                <c:pt idx="54220" formatCode="General">
                  <c:v>1.11677</c:v>
                </c:pt>
                <c:pt idx="54221" formatCode="General">
                  <c:v>1.1167899999999999</c:v>
                </c:pt>
                <c:pt idx="54222" formatCode="General">
                  <c:v>1.1168100000000001</c:v>
                </c:pt>
                <c:pt idx="54223" formatCode="General">
                  <c:v>1.11683</c:v>
                </c:pt>
                <c:pt idx="54224" formatCode="General">
                  <c:v>1.1168499999999999</c:v>
                </c:pt>
                <c:pt idx="54225" formatCode="General">
                  <c:v>1.11687</c:v>
                </c:pt>
                <c:pt idx="54226" formatCode="General">
                  <c:v>1.1168899999999999</c:v>
                </c:pt>
                <c:pt idx="54227" formatCode="General">
                  <c:v>1.1169100000000001</c:v>
                </c:pt>
                <c:pt idx="54228" formatCode="General">
                  <c:v>1.11693</c:v>
                </c:pt>
                <c:pt idx="54229" formatCode="General">
                  <c:v>1.1169500000000001</c:v>
                </c:pt>
                <c:pt idx="54230" formatCode="General">
                  <c:v>1.1169800000000001</c:v>
                </c:pt>
                <c:pt idx="54231" formatCode="General">
                  <c:v>1.1169899999999999</c:v>
                </c:pt>
                <c:pt idx="54232" formatCode="General">
                  <c:v>1.1170100000000001</c:v>
                </c:pt>
                <c:pt idx="54233" formatCode="General">
                  <c:v>1.11704</c:v>
                </c:pt>
                <c:pt idx="54234" formatCode="General">
                  <c:v>1.1170599999999999</c:v>
                </c:pt>
                <c:pt idx="54235" formatCode="General">
                  <c:v>1.11707</c:v>
                </c:pt>
                <c:pt idx="54236" formatCode="General">
                  <c:v>1.1170899999999999</c:v>
                </c:pt>
                <c:pt idx="54237" formatCode="General">
                  <c:v>1.1171199999999999</c:v>
                </c:pt>
                <c:pt idx="54238" formatCode="General">
                  <c:v>1.11714</c:v>
                </c:pt>
                <c:pt idx="54239" formatCode="General">
                  <c:v>1.1171500000000001</c:v>
                </c:pt>
                <c:pt idx="54240" formatCode="General">
                  <c:v>1.1171800000000001</c:v>
                </c:pt>
                <c:pt idx="54241" formatCode="General">
                  <c:v>1.1172</c:v>
                </c:pt>
                <c:pt idx="54242" formatCode="General">
                  <c:v>1.1172199999999999</c:v>
                </c:pt>
                <c:pt idx="54243" formatCode="General">
                  <c:v>1.11724</c:v>
                </c:pt>
                <c:pt idx="54244" formatCode="General">
                  <c:v>1.1172599999999999</c:v>
                </c:pt>
                <c:pt idx="54245" formatCode="General">
                  <c:v>1.1172800000000001</c:v>
                </c:pt>
                <c:pt idx="54246" formatCode="General">
                  <c:v>1.11731</c:v>
                </c:pt>
                <c:pt idx="54247" formatCode="General">
                  <c:v>1.1173199999999999</c:v>
                </c:pt>
                <c:pt idx="54248" formatCode="General">
                  <c:v>1.11734</c:v>
                </c:pt>
                <c:pt idx="54249" formatCode="General">
                  <c:v>1.11737</c:v>
                </c:pt>
                <c:pt idx="54250" formatCode="General">
                  <c:v>1.1173899999999999</c:v>
                </c:pt>
                <c:pt idx="54251" formatCode="General">
                  <c:v>1.1173999999999991</c:v>
                </c:pt>
                <c:pt idx="54252" formatCode="General">
                  <c:v>1.117429999999999</c:v>
                </c:pt>
                <c:pt idx="54253" formatCode="General">
                  <c:v>1.1174500000000001</c:v>
                </c:pt>
                <c:pt idx="54254" formatCode="General">
                  <c:v>1.11747</c:v>
                </c:pt>
                <c:pt idx="54255" formatCode="General">
                  <c:v>1.1174899999999999</c:v>
                </c:pt>
                <c:pt idx="54256" formatCode="General">
                  <c:v>1.11751</c:v>
                </c:pt>
                <c:pt idx="54257" formatCode="General">
                  <c:v>1.117529999999999</c:v>
                </c:pt>
                <c:pt idx="54258" formatCode="General">
                  <c:v>1.11755</c:v>
                </c:pt>
                <c:pt idx="54259" formatCode="General">
                  <c:v>1.11757</c:v>
                </c:pt>
                <c:pt idx="54260" formatCode="General">
                  <c:v>1.1175899999999999</c:v>
                </c:pt>
                <c:pt idx="54261" formatCode="General">
                  <c:v>1.11761</c:v>
                </c:pt>
                <c:pt idx="54262" formatCode="General">
                  <c:v>1.11764</c:v>
                </c:pt>
                <c:pt idx="54263" formatCode="General">
                  <c:v>1.11765</c:v>
                </c:pt>
                <c:pt idx="54264" formatCode="General">
                  <c:v>1.1176699999999991</c:v>
                </c:pt>
                <c:pt idx="54265" formatCode="General">
                  <c:v>1.1176899999999999</c:v>
                </c:pt>
                <c:pt idx="54266" formatCode="General">
                  <c:v>1.1177199999999998</c:v>
                </c:pt>
                <c:pt idx="54267" formatCode="General">
                  <c:v>1.117729999999999</c:v>
                </c:pt>
                <c:pt idx="54268" formatCode="General">
                  <c:v>1.11775</c:v>
                </c:pt>
                <c:pt idx="54269" formatCode="General">
                  <c:v>1.11778</c:v>
                </c:pt>
                <c:pt idx="54270" formatCode="General">
                  <c:v>1.117799999999999</c:v>
                </c:pt>
                <c:pt idx="54271" formatCode="General">
                  <c:v>1.1178199999999998</c:v>
                </c:pt>
                <c:pt idx="54272" formatCode="General">
                  <c:v>1.1178399999999991</c:v>
                </c:pt>
                <c:pt idx="54273" formatCode="General">
                  <c:v>1.1178599999999999</c:v>
                </c:pt>
                <c:pt idx="54274" formatCode="General">
                  <c:v>1.11788</c:v>
                </c:pt>
                <c:pt idx="54275" formatCode="General">
                  <c:v>1.117899999999999</c:v>
                </c:pt>
                <c:pt idx="54276" formatCode="General">
                  <c:v>1.1179199999999998</c:v>
                </c:pt>
                <c:pt idx="54277" formatCode="General">
                  <c:v>1.117939999999999</c:v>
                </c:pt>
                <c:pt idx="54278" formatCode="General">
                  <c:v>1.1179599999999998</c:v>
                </c:pt>
                <c:pt idx="54279" formatCode="General">
                  <c:v>1.11798</c:v>
                </c:pt>
                <c:pt idx="54280" formatCode="General">
                  <c:v>1.1180000000000001</c:v>
                </c:pt>
                <c:pt idx="54281" formatCode="General">
                  <c:v>1.11802</c:v>
                </c:pt>
                <c:pt idx="54282" formatCode="General">
                  <c:v>1.1180500000000009</c:v>
                </c:pt>
                <c:pt idx="54283" formatCode="General">
                  <c:v>1.1180600000000001</c:v>
                </c:pt>
                <c:pt idx="54284" formatCode="General">
                  <c:v>1.11809</c:v>
                </c:pt>
                <c:pt idx="54285" formatCode="General">
                  <c:v>1.1181099999999999</c:v>
                </c:pt>
                <c:pt idx="54286" formatCode="General">
                  <c:v>1.1181300000000001</c:v>
                </c:pt>
                <c:pt idx="54287" formatCode="General">
                  <c:v>1.1181399999999999</c:v>
                </c:pt>
                <c:pt idx="54288" formatCode="General">
                  <c:v>1.1181700000000001</c:v>
                </c:pt>
                <c:pt idx="54289" formatCode="General">
                  <c:v>1.11819</c:v>
                </c:pt>
                <c:pt idx="54290" formatCode="General">
                  <c:v>1.1182000000000001</c:v>
                </c:pt>
                <c:pt idx="54291" formatCode="General">
                  <c:v>1.1182300000000001</c:v>
                </c:pt>
                <c:pt idx="54292" formatCode="General">
                  <c:v>1.1182500000000009</c:v>
                </c:pt>
                <c:pt idx="54293" formatCode="General">
                  <c:v>1.1182700000000001</c:v>
                </c:pt>
                <c:pt idx="54294" formatCode="General">
                  <c:v>1.11829</c:v>
                </c:pt>
                <c:pt idx="54295" formatCode="General">
                  <c:v>1.1183099999999999</c:v>
                </c:pt>
                <c:pt idx="54296" formatCode="General">
                  <c:v>1.11833</c:v>
                </c:pt>
                <c:pt idx="54297" formatCode="General">
                  <c:v>1.11836</c:v>
                </c:pt>
                <c:pt idx="54298" formatCode="General">
                  <c:v>1.1183700000000001</c:v>
                </c:pt>
                <c:pt idx="54299" formatCode="General">
                  <c:v>1.11839</c:v>
                </c:pt>
                <c:pt idx="54300" formatCode="General">
                  <c:v>1.1184099999999999</c:v>
                </c:pt>
                <c:pt idx="54301" formatCode="General">
                  <c:v>1.1184400000000001</c:v>
                </c:pt>
                <c:pt idx="54302" formatCode="General">
                  <c:v>1.1184499999999999</c:v>
                </c:pt>
                <c:pt idx="54303" formatCode="General">
                  <c:v>1.1184700000000001</c:v>
                </c:pt>
                <c:pt idx="54304" formatCode="General">
                  <c:v>1.1185</c:v>
                </c:pt>
                <c:pt idx="54305" formatCode="General">
                  <c:v>1.11852</c:v>
                </c:pt>
                <c:pt idx="54306" formatCode="General">
                  <c:v>1.1185400000000001</c:v>
                </c:pt>
                <c:pt idx="54307" formatCode="General">
                  <c:v>1.11856</c:v>
                </c:pt>
                <c:pt idx="54308" formatCode="General">
                  <c:v>1.1185799999999999</c:v>
                </c:pt>
                <c:pt idx="54309" formatCode="General">
                  <c:v>1.1186</c:v>
                </c:pt>
                <c:pt idx="54310" formatCode="General">
                  <c:v>1.1186199999999999</c:v>
                </c:pt>
                <c:pt idx="54311" formatCode="General">
                  <c:v>1.1186400000000001</c:v>
                </c:pt>
                <c:pt idx="54312" formatCode="General">
                  <c:v>1.11866</c:v>
                </c:pt>
                <c:pt idx="54313" formatCode="General">
                  <c:v>1.11869</c:v>
                </c:pt>
                <c:pt idx="54314" formatCode="General">
                  <c:v>1.1187</c:v>
                </c:pt>
                <c:pt idx="54315" formatCode="General">
                  <c:v>1.1187199999999999</c:v>
                </c:pt>
                <c:pt idx="54316" formatCode="General">
                  <c:v>1.1187400000000001</c:v>
                </c:pt>
                <c:pt idx="54317" formatCode="General">
                  <c:v>1.11877</c:v>
                </c:pt>
                <c:pt idx="54318" formatCode="General">
                  <c:v>1.1187800000000001</c:v>
                </c:pt>
                <c:pt idx="54319" formatCode="General">
                  <c:v>1.1188100000000001</c:v>
                </c:pt>
                <c:pt idx="54320" formatCode="General">
                  <c:v>1.11883</c:v>
                </c:pt>
                <c:pt idx="54321" formatCode="General">
                  <c:v>1.1188499999999999</c:v>
                </c:pt>
                <c:pt idx="54322" formatCode="General">
                  <c:v>1.11887</c:v>
                </c:pt>
                <c:pt idx="54323" formatCode="General">
                  <c:v>1.1188899999999999</c:v>
                </c:pt>
                <c:pt idx="54324" formatCode="General">
                  <c:v>1.1189100000000001</c:v>
                </c:pt>
                <c:pt idx="54325" formatCode="General">
                  <c:v>1.11893</c:v>
                </c:pt>
                <c:pt idx="54326" formatCode="General">
                  <c:v>1.1189499999999999</c:v>
                </c:pt>
                <c:pt idx="54327" formatCode="General">
                  <c:v>1.11897</c:v>
                </c:pt>
                <c:pt idx="54328" formatCode="General">
                  <c:v>1.1189899999999999</c:v>
                </c:pt>
                <c:pt idx="54329" formatCode="General">
                  <c:v>1.1190100000000001</c:v>
                </c:pt>
                <c:pt idx="54330" formatCode="General">
                  <c:v>1.11903</c:v>
                </c:pt>
                <c:pt idx="54331" formatCode="General">
                  <c:v>1.1190500000000001</c:v>
                </c:pt>
                <c:pt idx="54332" formatCode="General">
                  <c:v>1.11907</c:v>
                </c:pt>
                <c:pt idx="54333" formatCode="General">
                  <c:v>1.1191</c:v>
                </c:pt>
                <c:pt idx="54334" formatCode="General">
                  <c:v>1.11911</c:v>
                </c:pt>
                <c:pt idx="54335" formatCode="General">
                  <c:v>1.11914</c:v>
                </c:pt>
                <c:pt idx="54336" formatCode="General">
                  <c:v>1.1191599999999999</c:v>
                </c:pt>
                <c:pt idx="54337" formatCode="General">
                  <c:v>1.1191800000000001</c:v>
                </c:pt>
                <c:pt idx="54338" formatCode="General">
                  <c:v>1.1191899999999999</c:v>
                </c:pt>
                <c:pt idx="54339" formatCode="General">
                  <c:v>1.1192199999999999</c:v>
                </c:pt>
                <c:pt idx="54340" formatCode="General">
                  <c:v>1.11924</c:v>
                </c:pt>
                <c:pt idx="54341" formatCode="General">
                  <c:v>1.1192599999999999</c:v>
                </c:pt>
                <c:pt idx="54342" formatCode="General">
                  <c:v>1.1192800000000001</c:v>
                </c:pt>
                <c:pt idx="54343" formatCode="General">
                  <c:v>1.1193</c:v>
                </c:pt>
                <c:pt idx="54344" formatCode="General">
                  <c:v>1.1193199999999999</c:v>
                </c:pt>
                <c:pt idx="54345" formatCode="General">
                  <c:v>1.1193500000000001</c:v>
                </c:pt>
                <c:pt idx="54346" formatCode="General">
                  <c:v>1.1193599999999999</c:v>
                </c:pt>
                <c:pt idx="54347" formatCode="General">
                  <c:v>1.11938</c:v>
                </c:pt>
                <c:pt idx="54348" formatCode="General">
                  <c:v>1.11941</c:v>
                </c:pt>
                <c:pt idx="54349" formatCode="General">
                  <c:v>1.119429999999999</c:v>
                </c:pt>
                <c:pt idx="54350" formatCode="General">
                  <c:v>1.11944</c:v>
                </c:pt>
                <c:pt idx="54351" formatCode="General">
                  <c:v>1.1194599999999999</c:v>
                </c:pt>
                <c:pt idx="54352" formatCode="General">
                  <c:v>1.1194899999999999</c:v>
                </c:pt>
                <c:pt idx="54353" formatCode="General">
                  <c:v>1.11951</c:v>
                </c:pt>
                <c:pt idx="54354" formatCode="General">
                  <c:v>1.1195199999999998</c:v>
                </c:pt>
                <c:pt idx="54355" formatCode="General">
                  <c:v>1.11955</c:v>
                </c:pt>
                <c:pt idx="54356" formatCode="General">
                  <c:v>1.11957</c:v>
                </c:pt>
                <c:pt idx="54357" formatCode="General">
                  <c:v>1.1195899999999999</c:v>
                </c:pt>
                <c:pt idx="54358" formatCode="General">
                  <c:v>1.11961</c:v>
                </c:pt>
                <c:pt idx="54359" formatCode="General">
                  <c:v>1.119629999999999</c:v>
                </c:pt>
                <c:pt idx="54360" formatCode="General">
                  <c:v>1.11965</c:v>
                </c:pt>
                <c:pt idx="54361" formatCode="General">
                  <c:v>1.1196699999999991</c:v>
                </c:pt>
                <c:pt idx="54362" formatCode="General">
                  <c:v>1.1196899999999999</c:v>
                </c:pt>
                <c:pt idx="54363" formatCode="General">
                  <c:v>1.11971</c:v>
                </c:pt>
                <c:pt idx="54364" formatCode="General">
                  <c:v>1.11974</c:v>
                </c:pt>
                <c:pt idx="54365" formatCode="General">
                  <c:v>1.11975</c:v>
                </c:pt>
                <c:pt idx="54366" formatCode="General">
                  <c:v>1.119769999999999</c:v>
                </c:pt>
                <c:pt idx="54367" formatCode="General">
                  <c:v>1.1197899999999998</c:v>
                </c:pt>
                <c:pt idx="54368" formatCode="General">
                  <c:v>1.1198199999999998</c:v>
                </c:pt>
                <c:pt idx="54369" formatCode="General">
                  <c:v>1.1198299999999992</c:v>
                </c:pt>
                <c:pt idx="54370" formatCode="General">
                  <c:v>1.1198599999999999</c:v>
                </c:pt>
                <c:pt idx="54371" formatCode="General">
                  <c:v>1.11988</c:v>
                </c:pt>
                <c:pt idx="54372" formatCode="General">
                  <c:v>1.119899999999999</c:v>
                </c:pt>
                <c:pt idx="54373" formatCode="General">
                  <c:v>1.1199199999999998</c:v>
                </c:pt>
                <c:pt idx="54374" formatCode="General">
                  <c:v>1.119939999999999</c:v>
                </c:pt>
                <c:pt idx="54375" formatCode="General">
                  <c:v>1.1199599999999998</c:v>
                </c:pt>
                <c:pt idx="54376" formatCode="General">
                  <c:v>1.11998</c:v>
                </c:pt>
                <c:pt idx="54377" formatCode="General">
                  <c:v>1.1200000000000001</c:v>
                </c:pt>
                <c:pt idx="54378" formatCode="General">
                  <c:v>1.12002</c:v>
                </c:pt>
                <c:pt idx="54379" formatCode="General">
                  <c:v>1.1200399999999999</c:v>
                </c:pt>
                <c:pt idx="54380" formatCode="General">
                  <c:v>1.1200600000000001</c:v>
                </c:pt>
                <c:pt idx="54381" formatCode="General">
                  <c:v>1.1200800000000009</c:v>
                </c:pt>
                <c:pt idx="54382" formatCode="General">
                  <c:v>1.1201000000000001</c:v>
                </c:pt>
                <c:pt idx="54383" formatCode="General">
                  <c:v>1.12012</c:v>
                </c:pt>
                <c:pt idx="54384" formatCode="General">
                  <c:v>1.1201500000000009</c:v>
                </c:pt>
                <c:pt idx="54385" formatCode="General">
                  <c:v>1.12016</c:v>
                </c:pt>
                <c:pt idx="54386" formatCode="General">
                  <c:v>1.12019</c:v>
                </c:pt>
                <c:pt idx="54387" formatCode="General">
                  <c:v>1.1202099999999999</c:v>
                </c:pt>
                <c:pt idx="54388" formatCode="General">
                  <c:v>1.1202300000000001</c:v>
                </c:pt>
                <c:pt idx="54389" formatCode="General">
                  <c:v>1.1202399999999999</c:v>
                </c:pt>
                <c:pt idx="54390" formatCode="General">
                  <c:v>1.1202700000000001</c:v>
                </c:pt>
                <c:pt idx="54391" formatCode="General">
                  <c:v>1.12029</c:v>
                </c:pt>
                <c:pt idx="54392" formatCode="General">
                  <c:v>1.1203099999999999</c:v>
                </c:pt>
                <c:pt idx="54393" formatCode="General">
                  <c:v>1.12033</c:v>
                </c:pt>
                <c:pt idx="54394" formatCode="General">
                  <c:v>1.1203500000000008</c:v>
                </c:pt>
                <c:pt idx="54395" formatCode="General">
                  <c:v>1.1203700000000001</c:v>
                </c:pt>
                <c:pt idx="54396" formatCode="General">
                  <c:v>1.1204000000000001</c:v>
                </c:pt>
                <c:pt idx="54397" formatCode="General">
                  <c:v>1.1204099999999999</c:v>
                </c:pt>
                <c:pt idx="54398" formatCode="General">
                  <c:v>1.12043</c:v>
                </c:pt>
                <c:pt idx="54399" formatCode="General">
                  <c:v>1.12046</c:v>
                </c:pt>
                <c:pt idx="54400" formatCode="General">
                  <c:v>1.1204799999999999</c:v>
                </c:pt>
                <c:pt idx="54401" formatCode="General">
                  <c:v>1.12049</c:v>
                </c:pt>
                <c:pt idx="54402" formatCode="General">
                  <c:v>1.1205099999999999</c:v>
                </c:pt>
                <c:pt idx="54403" formatCode="General">
                  <c:v>1.1205400000000001</c:v>
                </c:pt>
                <c:pt idx="54404" formatCode="General">
                  <c:v>1.12056</c:v>
                </c:pt>
                <c:pt idx="54405" formatCode="General">
                  <c:v>1.1205700000000001</c:v>
                </c:pt>
                <c:pt idx="54406" formatCode="General">
                  <c:v>1.1206</c:v>
                </c:pt>
                <c:pt idx="54407" formatCode="General">
                  <c:v>1.1206199999999999</c:v>
                </c:pt>
                <c:pt idx="54408" formatCode="General">
                  <c:v>1.1206400000000001</c:v>
                </c:pt>
                <c:pt idx="54409" formatCode="General">
                  <c:v>1.12066</c:v>
                </c:pt>
                <c:pt idx="54410" formatCode="General">
                  <c:v>1.1206799999999999</c:v>
                </c:pt>
                <c:pt idx="54411" formatCode="General">
                  <c:v>1.1207</c:v>
                </c:pt>
                <c:pt idx="54412" formatCode="General">
                  <c:v>1.12073</c:v>
                </c:pt>
                <c:pt idx="54413" formatCode="General">
                  <c:v>1.1207400000000001</c:v>
                </c:pt>
                <c:pt idx="54414" formatCode="General">
                  <c:v>1.12076</c:v>
                </c:pt>
                <c:pt idx="54415" formatCode="General">
                  <c:v>1.1207800000000001</c:v>
                </c:pt>
                <c:pt idx="54416" formatCode="General">
                  <c:v>1.1208100000000001</c:v>
                </c:pt>
                <c:pt idx="54417" formatCode="General">
                  <c:v>1.1208199999999999</c:v>
                </c:pt>
                <c:pt idx="54418" formatCode="General">
                  <c:v>1.1208499999999999</c:v>
                </c:pt>
                <c:pt idx="54419" formatCode="General">
                  <c:v>1.12087</c:v>
                </c:pt>
                <c:pt idx="54420" formatCode="General">
                  <c:v>1.1208899999999999</c:v>
                </c:pt>
                <c:pt idx="54421" formatCode="General">
                  <c:v>1.1209100000000001</c:v>
                </c:pt>
                <c:pt idx="54422" formatCode="General">
                  <c:v>1.12093</c:v>
                </c:pt>
                <c:pt idx="54423" formatCode="General">
                  <c:v>1.1209499999999999</c:v>
                </c:pt>
                <c:pt idx="54424" formatCode="General">
                  <c:v>1.12097</c:v>
                </c:pt>
                <c:pt idx="54425" formatCode="General">
                  <c:v>1.1209899999999999</c:v>
                </c:pt>
                <c:pt idx="54426" formatCode="General">
                  <c:v>1.1210100000000001</c:v>
                </c:pt>
                <c:pt idx="54427" formatCode="General">
                  <c:v>1.12103</c:v>
                </c:pt>
                <c:pt idx="54428" formatCode="General">
                  <c:v>1.1210500000000001</c:v>
                </c:pt>
                <c:pt idx="54429" formatCode="General">
                  <c:v>1.12107</c:v>
                </c:pt>
                <c:pt idx="54430" formatCode="General">
                  <c:v>1.1210899999999999</c:v>
                </c:pt>
                <c:pt idx="54431" formatCode="General">
                  <c:v>1.1211100000000001</c:v>
                </c:pt>
                <c:pt idx="54432" formatCode="General">
                  <c:v>1.12113</c:v>
                </c:pt>
                <c:pt idx="54433" formatCode="General">
                  <c:v>1.1211500000000001</c:v>
                </c:pt>
                <c:pt idx="54434" formatCode="General">
                  <c:v>1.12117</c:v>
                </c:pt>
                <c:pt idx="54435" formatCode="General">
                  <c:v>1.1212</c:v>
                </c:pt>
                <c:pt idx="54436" formatCode="General">
                  <c:v>1.12121</c:v>
                </c:pt>
                <c:pt idx="54437" formatCode="General">
                  <c:v>1.12124</c:v>
                </c:pt>
                <c:pt idx="54438" formatCode="General">
                  <c:v>1.1212599999999999</c:v>
                </c:pt>
                <c:pt idx="54439" formatCode="General">
                  <c:v>1.1212800000000001</c:v>
                </c:pt>
                <c:pt idx="54440" formatCode="General">
                  <c:v>1.1212899999999999</c:v>
                </c:pt>
                <c:pt idx="54441" formatCode="General">
                  <c:v>1.1213199999999999</c:v>
                </c:pt>
                <c:pt idx="54442" formatCode="General">
                  <c:v>1.12134</c:v>
                </c:pt>
                <c:pt idx="54443" formatCode="General">
                  <c:v>1.1213599999999999</c:v>
                </c:pt>
                <c:pt idx="54444" formatCode="General">
                  <c:v>1.12138</c:v>
                </c:pt>
                <c:pt idx="54445" formatCode="General">
                  <c:v>1.1214</c:v>
                </c:pt>
                <c:pt idx="54446" formatCode="General">
                  <c:v>1.1214199999999999</c:v>
                </c:pt>
                <c:pt idx="54447" formatCode="General">
                  <c:v>1.1214500000000001</c:v>
                </c:pt>
                <c:pt idx="54448" formatCode="General">
                  <c:v>1.1214599999999999</c:v>
                </c:pt>
                <c:pt idx="54449" formatCode="General">
                  <c:v>1.12148</c:v>
                </c:pt>
                <c:pt idx="54450" formatCode="General">
                  <c:v>1.12151</c:v>
                </c:pt>
                <c:pt idx="54451" formatCode="General">
                  <c:v>1.121529999999999</c:v>
                </c:pt>
                <c:pt idx="54452" formatCode="General">
                  <c:v>1.12154</c:v>
                </c:pt>
                <c:pt idx="54453" formatCode="General">
                  <c:v>1.1215599999999999</c:v>
                </c:pt>
                <c:pt idx="54454" formatCode="General">
                  <c:v>1.1215899999999999</c:v>
                </c:pt>
                <c:pt idx="54455" formatCode="General">
                  <c:v>1.12161</c:v>
                </c:pt>
                <c:pt idx="54456" formatCode="General">
                  <c:v>1.1216199999999998</c:v>
                </c:pt>
                <c:pt idx="54457" formatCode="General">
                  <c:v>1.12165</c:v>
                </c:pt>
                <c:pt idx="54458" formatCode="General">
                  <c:v>1.1216699999999991</c:v>
                </c:pt>
                <c:pt idx="54459" formatCode="General">
                  <c:v>1.1216899999999999</c:v>
                </c:pt>
                <c:pt idx="54460" formatCode="General">
                  <c:v>1.12171</c:v>
                </c:pt>
                <c:pt idx="54461" formatCode="General">
                  <c:v>1.121729999999999</c:v>
                </c:pt>
                <c:pt idx="54462" formatCode="General">
                  <c:v>1.12175</c:v>
                </c:pt>
                <c:pt idx="54463" formatCode="General">
                  <c:v>1.12178</c:v>
                </c:pt>
                <c:pt idx="54464" formatCode="General">
                  <c:v>1.1217899999999998</c:v>
                </c:pt>
                <c:pt idx="54465" formatCode="General">
                  <c:v>1.12181</c:v>
                </c:pt>
                <c:pt idx="54466" formatCode="General">
                  <c:v>1.1218299999999992</c:v>
                </c:pt>
                <c:pt idx="54467" formatCode="General">
                  <c:v>1.1218599999999999</c:v>
                </c:pt>
                <c:pt idx="54468" formatCode="General">
                  <c:v>1.121869999999999</c:v>
                </c:pt>
                <c:pt idx="54469" formatCode="General">
                  <c:v>1.121899999999999</c:v>
                </c:pt>
                <c:pt idx="54470" formatCode="General">
                  <c:v>1.1219199999999998</c:v>
                </c:pt>
                <c:pt idx="54471" formatCode="General">
                  <c:v>1.121939999999999</c:v>
                </c:pt>
                <c:pt idx="54472" formatCode="General">
                  <c:v>1.1219599999999998</c:v>
                </c:pt>
                <c:pt idx="54473" formatCode="General">
                  <c:v>1.12198</c:v>
                </c:pt>
                <c:pt idx="54474" formatCode="General">
                  <c:v>1.1220000000000001</c:v>
                </c:pt>
                <c:pt idx="54475" formatCode="General">
                  <c:v>1.12202</c:v>
                </c:pt>
                <c:pt idx="54476" formatCode="General">
                  <c:v>1.1220399999999999</c:v>
                </c:pt>
                <c:pt idx="54477" formatCode="General">
                  <c:v>1.1220600000000001</c:v>
                </c:pt>
                <c:pt idx="54478" formatCode="General">
                  <c:v>1.1220800000000009</c:v>
                </c:pt>
                <c:pt idx="54479" formatCode="General">
                  <c:v>1.1221099999999999</c:v>
                </c:pt>
                <c:pt idx="54480" formatCode="General">
                  <c:v>1.12212</c:v>
                </c:pt>
                <c:pt idx="54481" formatCode="General">
                  <c:v>1.1221399999999999</c:v>
                </c:pt>
                <c:pt idx="54482" formatCode="General">
                  <c:v>1.12216</c:v>
                </c:pt>
                <c:pt idx="54483" formatCode="General">
                  <c:v>1.12219</c:v>
                </c:pt>
                <c:pt idx="54484" formatCode="General">
                  <c:v>1.1222000000000001</c:v>
                </c:pt>
                <c:pt idx="54485" formatCode="General">
                  <c:v>1.1222300000000001</c:v>
                </c:pt>
                <c:pt idx="54486" formatCode="General">
                  <c:v>1.1222500000000009</c:v>
                </c:pt>
                <c:pt idx="54487" formatCode="General">
                  <c:v>1.1222700000000001</c:v>
                </c:pt>
                <c:pt idx="54488" formatCode="General">
                  <c:v>1.12229</c:v>
                </c:pt>
                <c:pt idx="54489" formatCode="General">
                  <c:v>1.1223099999999999</c:v>
                </c:pt>
                <c:pt idx="54490" formatCode="General">
                  <c:v>1.12233</c:v>
                </c:pt>
                <c:pt idx="54491" formatCode="General">
                  <c:v>1.1223500000000008</c:v>
                </c:pt>
                <c:pt idx="54492" formatCode="General">
                  <c:v>1.1223700000000001</c:v>
                </c:pt>
                <c:pt idx="54493" formatCode="General">
                  <c:v>1.12239</c:v>
                </c:pt>
                <c:pt idx="54494" formatCode="General">
                  <c:v>1.1224099999999999</c:v>
                </c:pt>
                <c:pt idx="54495" formatCode="General">
                  <c:v>1.12243</c:v>
                </c:pt>
                <c:pt idx="54496" formatCode="General">
                  <c:v>1.1224499999999999</c:v>
                </c:pt>
                <c:pt idx="54497" formatCode="General">
                  <c:v>1.1224700000000001</c:v>
                </c:pt>
                <c:pt idx="54498" formatCode="General">
                  <c:v>1.1225000000000001</c:v>
                </c:pt>
                <c:pt idx="54499" formatCode="General">
                  <c:v>1.1225099999999999</c:v>
                </c:pt>
                <c:pt idx="54500" formatCode="General">
                  <c:v>1.12253</c:v>
                </c:pt>
                <c:pt idx="54501" formatCode="General">
                  <c:v>1.12256</c:v>
                </c:pt>
                <c:pt idx="54502" formatCode="General">
                  <c:v>1.1225799999999999</c:v>
                </c:pt>
                <c:pt idx="54503" formatCode="General">
                  <c:v>1.12259</c:v>
                </c:pt>
                <c:pt idx="54504" formatCode="General">
                  <c:v>1.1226100000000001</c:v>
                </c:pt>
                <c:pt idx="54505" formatCode="General">
                  <c:v>1.1226400000000001</c:v>
                </c:pt>
                <c:pt idx="54506" formatCode="General">
                  <c:v>1.12266</c:v>
                </c:pt>
                <c:pt idx="54507" formatCode="General">
                  <c:v>1.1226700000000001</c:v>
                </c:pt>
                <c:pt idx="54508" formatCode="General">
                  <c:v>1.1227</c:v>
                </c:pt>
                <c:pt idx="54509" formatCode="General">
                  <c:v>1.1227199999999999</c:v>
                </c:pt>
                <c:pt idx="54510" formatCode="General">
                  <c:v>1.1227400000000001</c:v>
                </c:pt>
                <c:pt idx="54511" formatCode="General">
                  <c:v>1.12276</c:v>
                </c:pt>
                <c:pt idx="54512" formatCode="General">
                  <c:v>1.1227799999999999</c:v>
                </c:pt>
                <c:pt idx="54513" formatCode="General">
                  <c:v>1.1228</c:v>
                </c:pt>
                <c:pt idx="54514" formatCode="General">
                  <c:v>1.12283</c:v>
                </c:pt>
                <c:pt idx="54515" formatCode="General">
                  <c:v>1.1228400000000001</c:v>
                </c:pt>
                <c:pt idx="54516" formatCode="General">
                  <c:v>1.12286</c:v>
                </c:pt>
                <c:pt idx="54517" formatCode="General">
                  <c:v>1.1228800000000001</c:v>
                </c:pt>
                <c:pt idx="54518" formatCode="General">
                  <c:v>1.1229100000000001</c:v>
                </c:pt>
                <c:pt idx="54519" formatCode="General">
                  <c:v>1.1229199999999999</c:v>
                </c:pt>
                <c:pt idx="54520" formatCode="General">
                  <c:v>1.12294</c:v>
                </c:pt>
                <c:pt idx="54521" formatCode="General">
                  <c:v>1.12297</c:v>
                </c:pt>
                <c:pt idx="54522" formatCode="General">
                  <c:v>1.1229899999999999</c:v>
                </c:pt>
                <c:pt idx="54523" formatCode="General">
                  <c:v>1.1230100000000001</c:v>
                </c:pt>
                <c:pt idx="54524" formatCode="General">
                  <c:v>1.12303</c:v>
                </c:pt>
                <c:pt idx="54525" formatCode="General">
                  <c:v>1.1230500000000001</c:v>
                </c:pt>
                <c:pt idx="54526" formatCode="General">
                  <c:v>1.12307</c:v>
                </c:pt>
                <c:pt idx="54527" formatCode="General">
                  <c:v>1.1230899999999999</c:v>
                </c:pt>
                <c:pt idx="54528" formatCode="General">
                  <c:v>1.1231100000000001</c:v>
                </c:pt>
                <c:pt idx="54529" formatCode="General">
                  <c:v>1.12313</c:v>
                </c:pt>
                <c:pt idx="54530" formatCode="General">
                  <c:v>1.1231500000000001</c:v>
                </c:pt>
                <c:pt idx="54531" formatCode="General">
                  <c:v>1.12317</c:v>
                </c:pt>
                <c:pt idx="54532" formatCode="General">
                  <c:v>1.1231899999999999</c:v>
                </c:pt>
                <c:pt idx="54533" formatCode="General">
                  <c:v>1.12321</c:v>
                </c:pt>
                <c:pt idx="54534" formatCode="General">
                  <c:v>1.12324</c:v>
                </c:pt>
                <c:pt idx="54535" formatCode="General">
                  <c:v>1.1232500000000001</c:v>
                </c:pt>
                <c:pt idx="54536" formatCode="General">
                  <c:v>1.1232800000000001</c:v>
                </c:pt>
                <c:pt idx="54537" formatCode="General">
                  <c:v>1.1233</c:v>
                </c:pt>
                <c:pt idx="54538" formatCode="General">
                  <c:v>1.1233199999999999</c:v>
                </c:pt>
                <c:pt idx="54539" formatCode="General">
                  <c:v>1.12334</c:v>
                </c:pt>
                <c:pt idx="54540" formatCode="General">
                  <c:v>1.1233599999999999</c:v>
                </c:pt>
                <c:pt idx="54541" formatCode="General">
                  <c:v>1.12338</c:v>
                </c:pt>
                <c:pt idx="54542" formatCode="General">
                  <c:v>1.1234</c:v>
                </c:pt>
                <c:pt idx="54543" formatCode="General">
                  <c:v>1.1234199999999999</c:v>
                </c:pt>
                <c:pt idx="54544" formatCode="General">
                  <c:v>1.12344</c:v>
                </c:pt>
                <c:pt idx="54545" formatCode="General">
                  <c:v>1.1234599999999999</c:v>
                </c:pt>
                <c:pt idx="54546" formatCode="General">
                  <c:v>1.12348</c:v>
                </c:pt>
                <c:pt idx="54547" formatCode="General">
                  <c:v>1.1234999999999991</c:v>
                </c:pt>
                <c:pt idx="54548" formatCode="General">
                  <c:v>1.1235199999999999</c:v>
                </c:pt>
                <c:pt idx="54549" formatCode="General">
                  <c:v>1.12354</c:v>
                </c:pt>
                <c:pt idx="54550" formatCode="General">
                  <c:v>1.12357</c:v>
                </c:pt>
                <c:pt idx="54551" formatCode="General">
                  <c:v>1.12358</c:v>
                </c:pt>
                <c:pt idx="54552" formatCode="General">
                  <c:v>1.12361</c:v>
                </c:pt>
                <c:pt idx="54553" formatCode="General">
                  <c:v>1.123629999999999</c:v>
                </c:pt>
                <c:pt idx="54554" formatCode="General">
                  <c:v>1.12365</c:v>
                </c:pt>
                <c:pt idx="54555" formatCode="General">
                  <c:v>1.1236599999999999</c:v>
                </c:pt>
                <c:pt idx="54556" formatCode="General">
                  <c:v>1.1236899999999999</c:v>
                </c:pt>
                <c:pt idx="54557" formatCode="General">
                  <c:v>1.12371</c:v>
                </c:pt>
                <c:pt idx="54558" formatCode="General">
                  <c:v>1.123729999999999</c:v>
                </c:pt>
                <c:pt idx="54559" formatCode="General">
                  <c:v>1.12375</c:v>
                </c:pt>
                <c:pt idx="54560" formatCode="General">
                  <c:v>1.123769999999999</c:v>
                </c:pt>
                <c:pt idx="54561" formatCode="General">
                  <c:v>1.1237899999999998</c:v>
                </c:pt>
                <c:pt idx="54562" formatCode="General">
                  <c:v>1.12381</c:v>
                </c:pt>
                <c:pt idx="54563" formatCode="General">
                  <c:v>1.1238299999999992</c:v>
                </c:pt>
                <c:pt idx="54564" formatCode="General">
                  <c:v>1.12385</c:v>
                </c:pt>
                <c:pt idx="54565" formatCode="General">
                  <c:v>1.12388</c:v>
                </c:pt>
                <c:pt idx="54566" formatCode="General">
                  <c:v>1.1238899999999998</c:v>
                </c:pt>
                <c:pt idx="54567" formatCode="General">
                  <c:v>1.12391</c:v>
                </c:pt>
                <c:pt idx="54568" formatCode="General">
                  <c:v>1.1239299999999992</c:v>
                </c:pt>
                <c:pt idx="54569" formatCode="General">
                  <c:v>1.1239599999999998</c:v>
                </c:pt>
                <c:pt idx="54570" formatCode="General">
                  <c:v>1.123969999999999</c:v>
                </c:pt>
                <c:pt idx="54571" formatCode="General">
                  <c:v>1.1239899999999998</c:v>
                </c:pt>
                <c:pt idx="54572" formatCode="General">
                  <c:v>1.12402</c:v>
                </c:pt>
                <c:pt idx="54573" formatCode="General">
                  <c:v>1.1240399999999999</c:v>
                </c:pt>
                <c:pt idx="54574" formatCode="General">
                  <c:v>1.1240600000000001</c:v>
                </c:pt>
                <c:pt idx="54575" formatCode="General">
                  <c:v>1.1240800000000009</c:v>
                </c:pt>
                <c:pt idx="54576" formatCode="General">
                  <c:v>1.1241000000000001</c:v>
                </c:pt>
                <c:pt idx="54577" formatCode="General">
                  <c:v>1.12412</c:v>
                </c:pt>
                <c:pt idx="54578" formatCode="General">
                  <c:v>1.1241399999999999</c:v>
                </c:pt>
                <c:pt idx="54579" formatCode="General">
                  <c:v>1.12416</c:v>
                </c:pt>
                <c:pt idx="54580" formatCode="General">
                  <c:v>1.1241800000000008</c:v>
                </c:pt>
                <c:pt idx="54581" formatCode="General">
                  <c:v>1.1242000000000001</c:v>
                </c:pt>
                <c:pt idx="54582" formatCode="General">
                  <c:v>1.12422</c:v>
                </c:pt>
                <c:pt idx="54583" formatCode="General">
                  <c:v>1.1242399999999999</c:v>
                </c:pt>
                <c:pt idx="54584" formatCode="General">
                  <c:v>1.1242700000000001</c:v>
                </c:pt>
                <c:pt idx="54585" formatCode="General">
                  <c:v>1.12429</c:v>
                </c:pt>
                <c:pt idx="54586" formatCode="General">
                  <c:v>1.1243000000000001</c:v>
                </c:pt>
                <c:pt idx="54587" formatCode="General">
                  <c:v>1.1243300000000001</c:v>
                </c:pt>
                <c:pt idx="54588" formatCode="General">
                  <c:v>1.1243500000000008</c:v>
                </c:pt>
                <c:pt idx="54589" formatCode="General">
                  <c:v>1.1243700000000001</c:v>
                </c:pt>
                <c:pt idx="54590" formatCode="General">
                  <c:v>1.1243799999999999</c:v>
                </c:pt>
                <c:pt idx="54591" formatCode="General">
                  <c:v>1.1244099999999999</c:v>
                </c:pt>
                <c:pt idx="54592" formatCode="General">
                  <c:v>1.12443</c:v>
                </c:pt>
                <c:pt idx="54593" formatCode="General">
                  <c:v>1.1244499999999999</c:v>
                </c:pt>
                <c:pt idx="54594" formatCode="General">
                  <c:v>1.1244700000000001</c:v>
                </c:pt>
                <c:pt idx="54595" formatCode="General">
                  <c:v>1.12449</c:v>
                </c:pt>
                <c:pt idx="54596" formatCode="General">
                  <c:v>1.1245099999999999</c:v>
                </c:pt>
                <c:pt idx="54597" formatCode="General">
                  <c:v>1.12453</c:v>
                </c:pt>
                <c:pt idx="54598" formatCode="General">
                  <c:v>1.1245499999999999</c:v>
                </c:pt>
                <c:pt idx="54599" formatCode="General">
                  <c:v>1.1245700000000001</c:v>
                </c:pt>
                <c:pt idx="54600" formatCode="General">
                  <c:v>1.12459</c:v>
                </c:pt>
                <c:pt idx="54601" formatCode="General">
                  <c:v>1.12462</c:v>
                </c:pt>
                <c:pt idx="54602" formatCode="General">
                  <c:v>1.12463</c:v>
                </c:pt>
                <c:pt idx="54603" formatCode="General">
                  <c:v>1.12466</c:v>
                </c:pt>
                <c:pt idx="54604" formatCode="General">
                  <c:v>1.1246799999999999</c:v>
                </c:pt>
                <c:pt idx="54605" formatCode="General">
                  <c:v>1.1247</c:v>
                </c:pt>
                <c:pt idx="54606" formatCode="General">
                  <c:v>1.1247100000000001</c:v>
                </c:pt>
                <c:pt idx="54607" formatCode="General">
                  <c:v>1.1247400000000001</c:v>
                </c:pt>
                <c:pt idx="54608" formatCode="General">
                  <c:v>1.12476</c:v>
                </c:pt>
                <c:pt idx="54609" formatCode="General">
                  <c:v>1.1247799999999999</c:v>
                </c:pt>
                <c:pt idx="54610" formatCode="General">
                  <c:v>1.1248</c:v>
                </c:pt>
                <c:pt idx="54611" formatCode="General">
                  <c:v>1.1248199999999999</c:v>
                </c:pt>
                <c:pt idx="54612" formatCode="General">
                  <c:v>1.1248400000000001</c:v>
                </c:pt>
                <c:pt idx="54613" formatCode="General">
                  <c:v>1.12487</c:v>
                </c:pt>
                <c:pt idx="54614" formatCode="General">
                  <c:v>1.1248800000000001</c:v>
                </c:pt>
                <c:pt idx="54615" formatCode="General">
                  <c:v>1.1249</c:v>
                </c:pt>
                <c:pt idx="54616" formatCode="General">
                  <c:v>1.12493</c:v>
                </c:pt>
                <c:pt idx="54617" formatCode="General">
                  <c:v>1.1249499999999999</c:v>
                </c:pt>
                <c:pt idx="54618" formatCode="General">
                  <c:v>1.12496</c:v>
                </c:pt>
                <c:pt idx="54619" formatCode="General">
                  <c:v>1.1249800000000001</c:v>
                </c:pt>
                <c:pt idx="54620" formatCode="General">
                  <c:v>1.1250100000000001</c:v>
                </c:pt>
                <c:pt idx="54621" formatCode="General">
                  <c:v>1.12503</c:v>
                </c:pt>
                <c:pt idx="54622" formatCode="General">
                  <c:v>1.12504</c:v>
                </c:pt>
                <c:pt idx="54623" formatCode="General">
                  <c:v>1.12507</c:v>
                </c:pt>
                <c:pt idx="54624" formatCode="General">
                  <c:v>1.1250899999999999</c:v>
                </c:pt>
                <c:pt idx="54625" formatCode="General">
                  <c:v>1.1251</c:v>
                </c:pt>
                <c:pt idx="54626" formatCode="General">
                  <c:v>1.12513</c:v>
                </c:pt>
                <c:pt idx="54627" formatCode="General">
                  <c:v>1.1251500000000001</c:v>
                </c:pt>
                <c:pt idx="54628" formatCode="General">
                  <c:v>1.12517</c:v>
                </c:pt>
                <c:pt idx="54629" formatCode="General">
                  <c:v>1.1251899999999999</c:v>
                </c:pt>
                <c:pt idx="54630" formatCode="General">
                  <c:v>1.12521</c:v>
                </c:pt>
                <c:pt idx="54631" formatCode="General">
                  <c:v>1.12523</c:v>
                </c:pt>
                <c:pt idx="54632" formatCode="General">
                  <c:v>1.1252500000000001</c:v>
                </c:pt>
                <c:pt idx="54633" formatCode="General">
                  <c:v>1.12527</c:v>
                </c:pt>
                <c:pt idx="54634" formatCode="General">
                  <c:v>1.1252899999999999</c:v>
                </c:pt>
                <c:pt idx="54635" formatCode="General">
                  <c:v>1.1253199999999999</c:v>
                </c:pt>
                <c:pt idx="54636" formatCode="General">
                  <c:v>1.12534</c:v>
                </c:pt>
                <c:pt idx="54637" formatCode="General">
                  <c:v>1.1253500000000001</c:v>
                </c:pt>
                <c:pt idx="54638" formatCode="General">
                  <c:v>1.12538</c:v>
                </c:pt>
                <c:pt idx="54639" formatCode="General">
                  <c:v>1.1254</c:v>
                </c:pt>
                <c:pt idx="54640" formatCode="General">
                  <c:v>1.1254199999999999</c:v>
                </c:pt>
                <c:pt idx="54641" formatCode="General">
                  <c:v>1.125429999999999</c:v>
                </c:pt>
                <c:pt idx="54642" formatCode="General">
                  <c:v>1.1254599999999999</c:v>
                </c:pt>
                <c:pt idx="54643" formatCode="General">
                  <c:v>1.12548</c:v>
                </c:pt>
                <c:pt idx="54644" formatCode="General">
                  <c:v>1.1254999999999991</c:v>
                </c:pt>
                <c:pt idx="54645" formatCode="General">
                  <c:v>1.1255199999999999</c:v>
                </c:pt>
                <c:pt idx="54646" formatCode="General">
                  <c:v>1.12554</c:v>
                </c:pt>
                <c:pt idx="54647" formatCode="General">
                  <c:v>1.1255599999999999</c:v>
                </c:pt>
                <c:pt idx="54648" formatCode="General">
                  <c:v>1.12558</c:v>
                </c:pt>
                <c:pt idx="54649" formatCode="General">
                  <c:v>1.125599999999999</c:v>
                </c:pt>
                <c:pt idx="54650" formatCode="General">
                  <c:v>1.1256199999999998</c:v>
                </c:pt>
                <c:pt idx="54651" formatCode="General">
                  <c:v>1.12564</c:v>
                </c:pt>
                <c:pt idx="54652" formatCode="General">
                  <c:v>1.1256699999999991</c:v>
                </c:pt>
                <c:pt idx="54653" formatCode="General">
                  <c:v>1.12568</c:v>
                </c:pt>
                <c:pt idx="54654" formatCode="General">
                  <c:v>1.12571</c:v>
                </c:pt>
                <c:pt idx="54655" formatCode="General">
                  <c:v>1.125729999999999</c:v>
                </c:pt>
                <c:pt idx="54656" formatCode="General">
                  <c:v>1.12575</c:v>
                </c:pt>
                <c:pt idx="54657" formatCode="General">
                  <c:v>1.125769999999999</c:v>
                </c:pt>
                <c:pt idx="54658" formatCode="General">
                  <c:v>1.1257899999999998</c:v>
                </c:pt>
                <c:pt idx="54659" formatCode="General">
                  <c:v>1.12581</c:v>
                </c:pt>
                <c:pt idx="54660" formatCode="General">
                  <c:v>1.1258299999999992</c:v>
                </c:pt>
                <c:pt idx="54661" formatCode="General">
                  <c:v>1.12585</c:v>
                </c:pt>
                <c:pt idx="54662" formatCode="General">
                  <c:v>1.125869999999999</c:v>
                </c:pt>
                <c:pt idx="54663" formatCode="General">
                  <c:v>1.1258899999999998</c:v>
                </c:pt>
                <c:pt idx="54664" formatCode="General">
                  <c:v>1.1259199999999998</c:v>
                </c:pt>
                <c:pt idx="54665" formatCode="General">
                  <c:v>1.1259299999999992</c:v>
                </c:pt>
                <c:pt idx="54666" formatCode="General">
                  <c:v>1.12595</c:v>
                </c:pt>
                <c:pt idx="54667" formatCode="General">
                  <c:v>1.12598</c:v>
                </c:pt>
                <c:pt idx="54668" formatCode="General">
                  <c:v>1.125999999999999</c:v>
                </c:pt>
                <c:pt idx="54669" formatCode="General">
                  <c:v>1.1260100000000008</c:v>
                </c:pt>
                <c:pt idx="54670" formatCode="General">
                  <c:v>1.1260300000000001</c:v>
                </c:pt>
                <c:pt idx="54671" formatCode="General">
                  <c:v>1.1260600000000001</c:v>
                </c:pt>
                <c:pt idx="54672" formatCode="General">
                  <c:v>1.1260800000000009</c:v>
                </c:pt>
                <c:pt idx="54673" formatCode="General">
                  <c:v>1.12609</c:v>
                </c:pt>
                <c:pt idx="54674" formatCode="General">
                  <c:v>1.12612</c:v>
                </c:pt>
                <c:pt idx="54675" formatCode="General">
                  <c:v>1.1261399999999999</c:v>
                </c:pt>
                <c:pt idx="54676" formatCode="General">
                  <c:v>1.12616</c:v>
                </c:pt>
                <c:pt idx="54677" formatCode="General">
                  <c:v>1.1261800000000008</c:v>
                </c:pt>
                <c:pt idx="54678" formatCode="General">
                  <c:v>1.1262000000000001</c:v>
                </c:pt>
                <c:pt idx="54679" formatCode="General">
                  <c:v>1.12622</c:v>
                </c:pt>
                <c:pt idx="54680" formatCode="General">
                  <c:v>1.1262500000000009</c:v>
                </c:pt>
                <c:pt idx="54681" formatCode="General">
                  <c:v>1.12626</c:v>
                </c:pt>
                <c:pt idx="54682" formatCode="General">
                  <c:v>1.1262799999999999</c:v>
                </c:pt>
                <c:pt idx="54683" formatCode="General">
                  <c:v>1.1263000000000001</c:v>
                </c:pt>
                <c:pt idx="54684" formatCode="General">
                  <c:v>1.1263300000000001</c:v>
                </c:pt>
                <c:pt idx="54685" formatCode="General">
                  <c:v>1.1263399999999999</c:v>
                </c:pt>
                <c:pt idx="54686" formatCode="General">
                  <c:v>1.1263700000000001</c:v>
                </c:pt>
                <c:pt idx="54687" formatCode="General">
                  <c:v>1.12639</c:v>
                </c:pt>
                <c:pt idx="54688" formatCode="General">
                  <c:v>1.1264099999999999</c:v>
                </c:pt>
                <c:pt idx="54689" formatCode="General">
                  <c:v>1.12643</c:v>
                </c:pt>
                <c:pt idx="54690" formatCode="General">
                  <c:v>1.1264500000000008</c:v>
                </c:pt>
                <c:pt idx="54691" formatCode="General">
                  <c:v>1.1264700000000001</c:v>
                </c:pt>
                <c:pt idx="54692" formatCode="General">
                  <c:v>1.12649</c:v>
                </c:pt>
                <c:pt idx="54693" formatCode="General">
                  <c:v>1.1265099999999999</c:v>
                </c:pt>
                <c:pt idx="54694" formatCode="General">
                  <c:v>1.12653</c:v>
                </c:pt>
                <c:pt idx="54695" formatCode="General">
                  <c:v>1.1265499999999999</c:v>
                </c:pt>
                <c:pt idx="54696" formatCode="General">
                  <c:v>1.1265700000000001</c:v>
                </c:pt>
                <c:pt idx="54697" formatCode="General">
                  <c:v>1.12659</c:v>
                </c:pt>
                <c:pt idx="54698" formatCode="General">
                  <c:v>1.1266099999999999</c:v>
                </c:pt>
                <c:pt idx="54699" formatCode="General">
                  <c:v>1.12663</c:v>
                </c:pt>
                <c:pt idx="54700" formatCode="General">
                  <c:v>1.1266499999999999</c:v>
                </c:pt>
                <c:pt idx="54701" formatCode="General">
                  <c:v>1.1266700000000001</c:v>
                </c:pt>
                <c:pt idx="54702" formatCode="General">
                  <c:v>1.1267</c:v>
                </c:pt>
                <c:pt idx="54703" formatCode="General">
                  <c:v>1.1267199999999999</c:v>
                </c:pt>
                <c:pt idx="54704" formatCode="General">
                  <c:v>1.12673</c:v>
                </c:pt>
                <c:pt idx="54705" formatCode="General">
                  <c:v>1.1267499999999999</c:v>
                </c:pt>
                <c:pt idx="54706" formatCode="General">
                  <c:v>1.1267799999999999</c:v>
                </c:pt>
                <c:pt idx="54707" formatCode="General">
                  <c:v>1.1268</c:v>
                </c:pt>
                <c:pt idx="54708" formatCode="General">
                  <c:v>1.1268199999999999</c:v>
                </c:pt>
                <c:pt idx="54709" formatCode="General">
                  <c:v>1.1268400000000001</c:v>
                </c:pt>
                <c:pt idx="54710" formatCode="General">
                  <c:v>1.12686</c:v>
                </c:pt>
                <c:pt idx="54711" formatCode="General">
                  <c:v>1.1268800000000001</c:v>
                </c:pt>
                <c:pt idx="54712" formatCode="General">
                  <c:v>1.1269</c:v>
                </c:pt>
                <c:pt idx="54713" formatCode="General">
                  <c:v>1.1269199999999999</c:v>
                </c:pt>
                <c:pt idx="54714" formatCode="General">
                  <c:v>1.1269400000000001</c:v>
                </c:pt>
                <c:pt idx="54715" formatCode="General">
                  <c:v>1.12697</c:v>
                </c:pt>
                <c:pt idx="54716" formatCode="General">
                  <c:v>1.1269800000000001</c:v>
                </c:pt>
                <c:pt idx="54717" formatCode="General">
                  <c:v>1.127</c:v>
                </c:pt>
                <c:pt idx="54718" formatCode="General">
                  <c:v>1.12703</c:v>
                </c:pt>
                <c:pt idx="54719" formatCode="General">
                  <c:v>1.1270500000000001</c:v>
                </c:pt>
                <c:pt idx="54720" formatCode="General">
                  <c:v>1.12706</c:v>
                </c:pt>
                <c:pt idx="54721" formatCode="General">
                  <c:v>1.1270800000000001</c:v>
                </c:pt>
                <c:pt idx="54722" formatCode="General">
                  <c:v>1.1271100000000001</c:v>
                </c:pt>
                <c:pt idx="54723" formatCode="General">
                  <c:v>1.12713</c:v>
                </c:pt>
                <c:pt idx="54724" formatCode="General">
                  <c:v>1.12714</c:v>
                </c:pt>
                <c:pt idx="54725" formatCode="General">
                  <c:v>1.12717</c:v>
                </c:pt>
                <c:pt idx="54726" formatCode="General">
                  <c:v>1.1271899999999999</c:v>
                </c:pt>
                <c:pt idx="54727" formatCode="General">
                  <c:v>1.12721</c:v>
                </c:pt>
                <c:pt idx="54728" formatCode="General">
                  <c:v>1.12723</c:v>
                </c:pt>
                <c:pt idx="54729" formatCode="General">
                  <c:v>1.1272500000000001</c:v>
                </c:pt>
                <c:pt idx="54730" formatCode="General">
                  <c:v>1.12727</c:v>
                </c:pt>
                <c:pt idx="54731" formatCode="General">
                  <c:v>1.1273</c:v>
                </c:pt>
                <c:pt idx="54732" formatCode="General">
                  <c:v>1.12731</c:v>
                </c:pt>
                <c:pt idx="54733" formatCode="General">
                  <c:v>1.1273299999999991</c:v>
                </c:pt>
                <c:pt idx="54734" formatCode="General">
                  <c:v>1.1273500000000001</c:v>
                </c:pt>
                <c:pt idx="54735" formatCode="General">
                  <c:v>1.12738</c:v>
                </c:pt>
                <c:pt idx="54736" formatCode="General">
                  <c:v>1.1273899999999999</c:v>
                </c:pt>
                <c:pt idx="54737" formatCode="General">
                  <c:v>1.12741</c:v>
                </c:pt>
                <c:pt idx="54738" formatCode="General">
                  <c:v>1.12744</c:v>
                </c:pt>
                <c:pt idx="54739" formatCode="General">
                  <c:v>1.1274599999999999</c:v>
                </c:pt>
                <c:pt idx="54740" formatCode="General">
                  <c:v>1.12748</c:v>
                </c:pt>
                <c:pt idx="54741" formatCode="General">
                  <c:v>1.1274999999999991</c:v>
                </c:pt>
                <c:pt idx="54742" formatCode="General">
                  <c:v>1.1275199999999999</c:v>
                </c:pt>
                <c:pt idx="54743" formatCode="General">
                  <c:v>1.12754</c:v>
                </c:pt>
                <c:pt idx="54744" formatCode="General">
                  <c:v>1.1275599999999999</c:v>
                </c:pt>
                <c:pt idx="54745" formatCode="General">
                  <c:v>1.12758</c:v>
                </c:pt>
                <c:pt idx="54746" formatCode="General">
                  <c:v>1.127599999999999</c:v>
                </c:pt>
                <c:pt idx="54747" formatCode="General">
                  <c:v>1.1276199999999998</c:v>
                </c:pt>
                <c:pt idx="54748" formatCode="General">
                  <c:v>1.12764</c:v>
                </c:pt>
                <c:pt idx="54749" formatCode="General">
                  <c:v>1.1276599999999999</c:v>
                </c:pt>
                <c:pt idx="54750" formatCode="General">
                  <c:v>1.1276899999999999</c:v>
                </c:pt>
                <c:pt idx="54751" formatCode="General">
                  <c:v>1.12771</c:v>
                </c:pt>
                <c:pt idx="54752" formatCode="General">
                  <c:v>1.1277199999999998</c:v>
                </c:pt>
                <c:pt idx="54753" formatCode="General">
                  <c:v>1.12775</c:v>
                </c:pt>
                <c:pt idx="54754" formatCode="General">
                  <c:v>1.1277699999999991</c:v>
                </c:pt>
                <c:pt idx="54755" formatCode="General">
                  <c:v>1.1277899999999998</c:v>
                </c:pt>
                <c:pt idx="54756" formatCode="General">
                  <c:v>1.127799999999999</c:v>
                </c:pt>
                <c:pt idx="54757" formatCode="General">
                  <c:v>1.1278299999999992</c:v>
                </c:pt>
                <c:pt idx="54758" formatCode="General">
                  <c:v>1.12785</c:v>
                </c:pt>
                <c:pt idx="54759" formatCode="General">
                  <c:v>1.1278599999999999</c:v>
                </c:pt>
                <c:pt idx="54760" formatCode="General">
                  <c:v>1.1278899999999998</c:v>
                </c:pt>
                <c:pt idx="54761" formatCode="General">
                  <c:v>1.12791</c:v>
                </c:pt>
                <c:pt idx="54762" formatCode="General">
                  <c:v>1.1279299999999992</c:v>
                </c:pt>
                <c:pt idx="54763" formatCode="General">
                  <c:v>1.12795</c:v>
                </c:pt>
                <c:pt idx="54764" formatCode="General">
                  <c:v>1.127969999999999</c:v>
                </c:pt>
                <c:pt idx="54765" formatCode="General">
                  <c:v>1.1279899999999998</c:v>
                </c:pt>
                <c:pt idx="54766" formatCode="General">
                  <c:v>1.1280100000000008</c:v>
                </c:pt>
                <c:pt idx="54767" formatCode="General">
                  <c:v>1.1280300000000001</c:v>
                </c:pt>
                <c:pt idx="54768" formatCode="General">
                  <c:v>1.1280500000000009</c:v>
                </c:pt>
                <c:pt idx="54769" formatCode="General">
                  <c:v>1.1280800000000009</c:v>
                </c:pt>
                <c:pt idx="54770" formatCode="General">
                  <c:v>1.1281000000000001</c:v>
                </c:pt>
                <c:pt idx="54771" formatCode="General">
                  <c:v>1.1281099999999999</c:v>
                </c:pt>
                <c:pt idx="54772" formatCode="General">
                  <c:v>1.1281300000000001</c:v>
                </c:pt>
                <c:pt idx="54773" formatCode="General">
                  <c:v>1.1281600000000001</c:v>
                </c:pt>
                <c:pt idx="54774" formatCode="General">
                  <c:v>1.1281800000000008</c:v>
                </c:pt>
                <c:pt idx="54775" formatCode="General">
                  <c:v>1.1282000000000001</c:v>
                </c:pt>
                <c:pt idx="54776" formatCode="General">
                  <c:v>1.12822</c:v>
                </c:pt>
                <c:pt idx="54777" formatCode="General">
                  <c:v>1.1282399999999999</c:v>
                </c:pt>
                <c:pt idx="54778" formatCode="General">
                  <c:v>1.12826</c:v>
                </c:pt>
                <c:pt idx="54779" formatCode="General">
                  <c:v>1.1282799999999999</c:v>
                </c:pt>
                <c:pt idx="54780" formatCode="General">
                  <c:v>1.1283000000000001</c:v>
                </c:pt>
                <c:pt idx="54781" formatCode="General">
                  <c:v>1.12832</c:v>
                </c:pt>
                <c:pt idx="54782" formatCode="General">
                  <c:v>1.1283500000000009</c:v>
                </c:pt>
                <c:pt idx="54783" formatCode="General">
                  <c:v>1.12836</c:v>
                </c:pt>
                <c:pt idx="54784" formatCode="General">
                  <c:v>1.1283799999999999</c:v>
                </c:pt>
                <c:pt idx="54785" formatCode="General">
                  <c:v>1.1284000000000001</c:v>
                </c:pt>
                <c:pt idx="54786" formatCode="General">
                  <c:v>1.12843</c:v>
                </c:pt>
                <c:pt idx="54787" formatCode="General">
                  <c:v>1.1284400000000001</c:v>
                </c:pt>
                <c:pt idx="54788" formatCode="General">
                  <c:v>1.12846</c:v>
                </c:pt>
                <c:pt idx="54789" formatCode="General">
                  <c:v>1.12849</c:v>
                </c:pt>
                <c:pt idx="54790" formatCode="General">
                  <c:v>1.1285099999999999</c:v>
                </c:pt>
                <c:pt idx="54791" formatCode="General">
                  <c:v>1.12853</c:v>
                </c:pt>
                <c:pt idx="54792" formatCode="General">
                  <c:v>1.1285499999999999</c:v>
                </c:pt>
                <c:pt idx="54793" formatCode="General">
                  <c:v>1.1285700000000001</c:v>
                </c:pt>
                <c:pt idx="54794" formatCode="General">
                  <c:v>1.12859</c:v>
                </c:pt>
                <c:pt idx="54795" formatCode="General">
                  <c:v>1.1286099999999999</c:v>
                </c:pt>
                <c:pt idx="54796" formatCode="General">
                  <c:v>1.12863</c:v>
                </c:pt>
                <c:pt idx="54797" formatCode="General">
                  <c:v>1.1286499999999999</c:v>
                </c:pt>
                <c:pt idx="54798" formatCode="General">
                  <c:v>1.1286700000000001</c:v>
                </c:pt>
                <c:pt idx="54799" formatCode="General">
                  <c:v>1.12869</c:v>
                </c:pt>
                <c:pt idx="54800" formatCode="General">
                  <c:v>1.1287100000000001</c:v>
                </c:pt>
                <c:pt idx="54801" formatCode="General">
                  <c:v>1.1287400000000001</c:v>
                </c:pt>
                <c:pt idx="54802" formatCode="General">
                  <c:v>1.12876</c:v>
                </c:pt>
                <c:pt idx="54803" formatCode="General">
                  <c:v>1.1287700000000001</c:v>
                </c:pt>
                <c:pt idx="54804" formatCode="General">
                  <c:v>1.1288</c:v>
                </c:pt>
                <c:pt idx="54805" formatCode="General">
                  <c:v>1.1288199999999999</c:v>
                </c:pt>
                <c:pt idx="54806" formatCode="General">
                  <c:v>1.1288400000000001</c:v>
                </c:pt>
                <c:pt idx="54807" formatCode="General">
                  <c:v>1.1288499999999999</c:v>
                </c:pt>
                <c:pt idx="54808" formatCode="General">
                  <c:v>1.1288800000000001</c:v>
                </c:pt>
                <c:pt idx="54809" formatCode="General">
                  <c:v>1.1289</c:v>
                </c:pt>
                <c:pt idx="54810" formatCode="General">
                  <c:v>1.1289199999999999</c:v>
                </c:pt>
                <c:pt idx="54811" formatCode="General">
                  <c:v>1.1289400000000001</c:v>
                </c:pt>
                <c:pt idx="54812" formatCode="General">
                  <c:v>1.12896</c:v>
                </c:pt>
                <c:pt idx="54813" formatCode="General">
                  <c:v>1.1289800000000001</c:v>
                </c:pt>
                <c:pt idx="54814" formatCode="General">
                  <c:v>1.129</c:v>
                </c:pt>
                <c:pt idx="54815" formatCode="General">
                  <c:v>1.1290199999999999</c:v>
                </c:pt>
                <c:pt idx="54816" formatCode="General">
                  <c:v>1.12904</c:v>
                </c:pt>
                <c:pt idx="54817" formatCode="General">
                  <c:v>1.12906</c:v>
                </c:pt>
                <c:pt idx="54818" formatCode="General">
                  <c:v>1.1290899999999999</c:v>
                </c:pt>
                <c:pt idx="54819" formatCode="General">
                  <c:v>1.1291</c:v>
                </c:pt>
                <c:pt idx="54820" formatCode="General">
                  <c:v>1.1291199999999999</c:v>
                </c:pt>
                <c:pt idx="54821" formatCode="General">
                  <c:v>1.1291500000000001</c:v>
                </c:pt>
                <c:pt idx="54822" formatCode="General">
                  <c:v>1.12917</c:v>
                </c:pt>
                <c:pt idx="54823" formatCode="General">
                  <c:v>1.1291899999999999</c:v>
                </c:pt>
                <c:pt idx="54824" formatCode="General">
                  <c:v>1.12921</c:v>
                </c:pt>
                <c:pt idx="54825" formatCode="General">
                  <c:v>1.12923</c:v>
                </c:pt>
                <c:pt idx="54826" formatCode="General">
                  <c:v>1.1292500000000001</c:v>
                </c:pt>
                <c:pt idx="54827" formatCode="General">
                  <c:v>1.12927</c:v>
                </c:pt>
                <c:pt idx="54828" formatCode="General">
                  <c:v>1.1292899999999999</c:v>
                </c:pt>
                <c:pt idx="54829" formatCode="General">
                  <c:v>1.12931</c:v>
                </c:pt>
                <c:pt idx="54830" formatCode="General">
                  <c:v>1.1293299999999991</c:v>
                </c:pt>
                <c:pt idx="54831" formatCode="General">
                  <c:v>1.1293500000000001</c:v>
                </c:pt>
                <c:pt idx="54832" formatCode="General">
                  <c:v>1.12937</c:v>
                </c:pt>
                <c:pt idx="54833" formatCode="General">
                  <c:v>1.1294</c:v>
                </c:pt>
                <c:pt idx="54834" formatCode="General">
                  <c:v>1.12941</c:v>
                </c:pt>
                <c:pt idx="54835" formatCode="General">
                  <c:v>1.129429999999999</c:v>
                </c:pt>
                <c:pt idx="54836" formatCode="General">
                  <c:v>1.1294500000000001</c:v>
                </c:pt>
                <c:pt idx="54837" formatCode="General">
                  <c:v>1.12948</c:v>
                </c:pt>
                <c:pt idx="54838" formatCode="General">
                  <c:v>1.1294899999999999</c:v>
                </c:pt>
                <c:pt idx="54839" formatCode="General">
                  <c:v>1.12951</c:v>
                </c:pt>
                <c:pt idx="54840" formatCode="General">
                  <c:v>1.12954</c:v>
                </c:pt>
                <c:pt idx="54841" formatCode="General">
                  <c:v>1.1295599999999999</c:v>
                </c:pt>
                <c:pt idx="54842" formatCode="General">
                  <c:v>1.12958</c:v>
                </c:pt>
                <c:pt idx="54843" formatCode="General">
                  <c:v>1.129599999999999</c:v>
                </c:pt>
                <c:pt idx="54844" formatCode="General">
                  <c:v>1.1296199999999998</c:v>
                </c:pt>
                <c:pt idx="54845" formatCode="General">
                  <c:v>1.12964</c:v>
                </c:pt>
                <c:pt idx="54846" formatCode="General">
                  <c:v>1.1296599999999999</c:v>
                </c:pt>
                <c:pt idx="54847" formatCode="General">
                  <c:v>1.12968</c:v>
                </c:pt>
                <c:pt idx="54848" formatCode="General">
                  <c:v>1.129699999999999</c:v>
                </c:pt>
                <c:pt idx="54849" formatCode="General">
                  <c:v>1.1297199999999998</c:v>
                </c:pt>
                <c:pt idx="54850" formatCode="General">
                  <c:v>1.12974</c:v>
                </c:pt>
                <c:pt idx="54851" formatCode="General">
                  <c:v>1.1297599999999999</c:v>
                </c:pt>
                <c:pt idx="54852" formatCode="General">
                  <c:v>1.1297899999999998</c:v>
                </c:pt>
                <c:pt idx="54853" formatCode="General">
                  <c:v>1.12981</c:v>
                </c:pt>
                <c:pt idx="54854" formatCode="General">
                  <c:v>1.1298199999999998</c:v>
                </c:pt>
                <c:pt idx="54855" formatCode="General">
                  <c:v>1.12985</c:v>
                </c:pt>
                <c:pt idx="54856" formatCode="General">
                  <c:v>1.129869999999999</c:v>
                </c:pt>
                <c:pt idx="54857" formatCode="General">
                  <c:v>1.1298899999999998</c:v>
                </c:pt>
                <c:pt idx="54858" formatCode="General">
                  <c:v>1.129899999999999</c:v>
                </c:pt>
                <c:pt idx="54859" formatCode="General">
                  <c:v>1.1299299999999992</c:v>
                </c:pt>
                <c:pt idx="54860" formatCode="General">
                  <c:v>1.12995</c:v>
                </c:pt>
                <c:pt idx="54861" formatCode="General">
                  <c:v>1.129969999999999</c:v>
                </c:pt>
                <c:pt idx="54862" formatCode="General">
                  <c:v>1.1299899999999998</c:v>
                </c:pt>
                <c:pt idx="54863" formatCode="General">
                  <c:v>1.1300100000000008</c:v>
                </c:pt>
                <c:pt idx="54864" formatCode="General">
                  <c:v>1.1300300000000001</c:v>
                </c:pt>
                <c:pt idx="54865" formatCode="General">
                  <c:v>1.1300500000000009</c:v>
                </c:pt>
                <c:pt idx="54866" formatCode="General">
                  <c:v>1.1300699999999999</c:v>
                </c:pt>
                <c:pt idx="54867" formatCode="General">
                  <c:v>1.13009</c:v>
                </c:pt>
                <c:pt idx="54868" formatCode="General">
                  <c:v>1.13012</c:v>
                </c:pt>
                <c:pt idx="54869" formatCode="General">
                  <c:v>1.1301399999999999</c:v>
                </c:pt>
                <c:pt idx="54870" formatCode="General">
                  <c:v>1.1301500000000009</c:v>
                </c:pt>
                <c:pt idx="54871" formatCode="General">
                  <c:v>1.1301699999999999</c:v>
                </c:pt>
                <c:pt idx="54872" formatCode="General">
                  <c:v>1.1302000000000001</c:v>
                </c:pt>
                <c:pt idx="54873" formatCode="General">
                  <c:v>1.13022</c:v>
                </c:pt>
                <c:pt idx="54874" formatCode="General">
                  <c:v>1.1302399999999999</c:v>
                </c:pt>
                <c:pt idx="54875" formatCode="General">
                  <c:v>1.13026</c:v>
                </c:pt>
                <c:pt idx="54876" formatCode="General">
                  <c:v>1.1302800000000008</c:v>
                </c:pt>
                <c:pt idx="54877" formatCode="General">
                  <c:v>1.1303000000000001</c:v>
                </c:pt>
                <c:pt idx="54878" formatCode="General">
                  <c:v>1.13032</c:v>
                </c:pt>
                <c:pt idx="54879" formatCode="General">
                  <c:v>1.1303399999999999</c:v>
                </c:pt>
                <c:pt idx="54880" formatCode="General">
                  <c:v>1.13036</c:v>
                </c:pt>
                <c:pt idx="54881" formatCode="General">
                  <c:v>1.13039</c:v>
                </c:pt>
                <c:pt idx="54882" formatCode="General">
                  <c:v>1.1304000000000001</c:v>
                </c:pt>
                <c:pt idx="54883" formatCode="General">
                  <c:v>1.13042</c:v>
                </c:pt>
                <c:pt idx="54884" formatCode="General">
                  <c:v>1.1304500000000008</c:v>
                </c:pt>
                <c:pt idx="54885" formatCode="General">
                  <c:v>1.1304700000000001</c:v>
                </c:pt>
                <c:pt idx="54886" formatCode="General">
                  <c:v>1.1304799999999999</c:v>
                </c:pt>
                <c:pt idx="54887" formatCode="General">
                  <c:v>1.1305000000000001</c:v>
                </c:pt>
                <c:pt idx="54888" formatCode="General">
                  <c:v>1.13053</c:v>
                </c:pt>
                <c:pt idx="54889" formatCode="General">
                  <c:v>1.1305499999999999</c:v>
                </c:pt>
                <c:pt idx="54890" formatCode="General">
                  <c:v>1.13056</c:v>
                </c:pt>
                <c:pt idx="54891" formatCode="General">
                  <c:v>1.13059</c:v>
                </c:pt>
                <c:pt idx="54892" formatCode="General">
                  <c:v>1.1306099999999999</c:v>
                </c:pt>
                <c:pt idx="54893" formatCode="General">
                  <c:v>1.13063</c:v>
                </c:pt>
                <c:pt idx="54894" formatCode="General">
                  <c:v>1.1306499999999999</c:v>
                </c:pt>
                <c:pt idx="54895" formatCode="General">
                  <c:v>1.1306700000000001</c:v>
                </c:pt>
                <c:pt idx="54896" formatCode="General">
                  <c:v>1.13069</c:v>
                </c:pt>
                <c:pt idx="54897" formatCode="General">
                  <c:v>1.1307100000000001</c:v>
                </c:pt>
                <c:pt idx="54898" formatCode="General">
                  <c:v>1.13073</c:v>
                </c:pt>
                <c:pt idx="54899" formatCode="General">
                  <c:v>1.1307499999999999</c:v>
                </c:pt>
                <c:pt idx="54900" formatCode="General">
                  <c:v>1.1307700000000001</c:v>
                </c:pt>
                <c:pt idx="54901" formatCode="General">
                  <c:v>1.13079</c:v>
                </c:pt>
                <c:pt idx="54902" formatCode="General">
                  <c:v>1.1308100000000001</c:v>
                </c:pt>
                <c:pt idx="54903" formatCode="General">
                  <c:v>1.1308400000000001</c:v>
                </c:pt>
                <c:pt idx="54904" formatCode="General">
                  <c:v>1.13086</c:v>
                </c:pt>
                <c:pt idx="54905" formatCode="General">
                  <c:v>1.13087</c:v>
                </c:pt>
                <c:pt idx="54906" formatCode="General">
                  <c:v>1.1309</c:v>
                </c:pt>
                <c:pt idx="54907" formatCode="General">
                  <c:v>1.1309199999999999</c:v>
                </c:pt>
                <c:pt idx="54908" formatCode="General">
                  <c:v>1.1309400000000001</c:v>
                </c:pt>
                <c:pt idx="54909" formatCode="General">
                  <c:v>1.1309499999999999</c:v>
                </c:pt>
                <c:pt idx="54910" formatCode="General">
                  <c:v>1.1309800000000001</c:v>
                </c:pt>
                <c:pt idx="54911" formatCode="General">
                  <c:v>1.131</c:v>
                </c:pt>
                <c:pt idx="54912" formatCode="General">
                  <c:v>1.1310199999999999</c:v>
                </c:pt>
                <c:pt idx="54913" formatCode="General">
                  <c:v>1.13104</c:v>
                </c:pt>
                <c:pt idx="54914" formatCode="General">
                  <c:v>1.13106</c:v>
                </c:pt>
                <c:pt idx="54915" formatCode="General">
                  <c:v>1.1310800000000001</c:v>
                </c:pt>
                <c:pt idx="54916" formatCode="General">
                  <c:v>1.1311</c:v>
                </c:pt>
                <c:pt idx="54917" formatCode="General">
                  <c:v>1.1311199999999999</c:v>
                </c:pt>
                <c:pt idx="54918" formatCode="General">
                  <c:v>1.13114</c:v>
                </c:pt>
                <c:pt idx="54919" formatCode="General">
                  <c:v>1.13117</c:v>
                </c:pt>
                <c:pt idx="54920" formatCode="General">
                  <c:v>1.1311899999999999</c:v>
                </c:pt>
                <c:pt idx="54921" formatCode="General">
                  <c:v>1.1312</c:v>
                </c:pt>
                <c:pt idx="54922" formatCode="General">
                  <c:v>1.1312199999999999</c:v>
                </c:pt>
                <c:pt idx="54923" formatCode="General">
                  <c:v>1.1312500000000001</c:v>
                </c:pt>
                <c:pt idx="54924" formatCode="General">
                  <c:v>1.13127</c:v>
                </c:pt>
                <c:pt idx="54925" formatCode="General">
                  <c:v>1.1312899999999999</c:v>
                </c:pt>
                <c:pt idx="54926" formatCode="General">
                  <c:v>1.13131</c:v>
                </c:pt>
                <c:pt idx="54927" formatCode="General">
                  <c:v>1.1313299999999991</c:v>
                </c:pt>
                <c:pt idx="54928" formatCode="General">
                  <c:v>1.1313500000000001</c:v>
                </c:pt>
                <c:pt idx="54929" formatCode="General">
                  <c:v>1.13137</c:v>
                </c:pt>
                <c:pt idx="54930" formatCode="General">
                  <c:v>1.1313899999999999</c:v>
                </c:pt>
                <c:pt idx="54931" formatCode="General">
                  <c:v>1.13141</c:v>
                </c:pt>
                <c:pt idx="54932" formatCode="General">
                  <c:v>1.13144</c:v>
                </c:pt>
                <c:pt idx="54933" formatCode="General">
                  <c:v>1.1314500000000001</c:v>
                </c:pt>
                <c:pt idx="54934" formatCode="General">
                  <c:v>1.13147</c:v>
                </c:pt>
                <c:pt idx="54935" formatCode="General">
                  <c:v>1.1314899999999999</c:v>
                </c:pt>
                <c:pt idx="54936" formatCode="General">
                  <c:v>1.1315199999999999</c:v>
                </c:pt>
                <c:pt idx="54937" formatCode="General">
                  <c:v>1.131529999999999</c:v>
                </c:pt>
                <c:pt idx="54938" formatCode="General">
                  <c:v>1.1315500000000001</c:v>
                </c:pt>
                <c:pt idx="54939" formatCode="General">
                  <c:v>1.13158</c:v>
                </c:pt>
                <c:pt idx="54940" formatCode="General">
                  <c:v>1.1315999999999991</c:v>
                </c:pt>
                <c:pt idx="54941" formatCode="General">
                  <c:v>1.1316199999999998</c:v>
                </c:pt>
                <c:pt idx="54942" formatCode="General">
                  <c:v>1.13164</c:v>
                </c:pt>
                <c:pt idx="54943" formatCode="General">
                  <c:v>1.1316599999999999</c:v>
                </c:pt>
                <c:pt idx="54944" formatCode="General">
                  <c:v>1.13168</c:v>
                </c:pt>
                <c:pt idx="54945" formatCode="General">
                  <c:v>1.131699999999999</c:v>
                </c:pt>
                <c:pt idx="54946" formatCode="General">
                  <c:v>1.1317199999999998</c:v>
                </c:pt>
                <c:pt idx="54947" formatCode="General">
                  <c:v>1.13174</c:v>
                </c:pt>
                <c:pt idx="54948" formatCode="General">
                  <c:v>1.1317699999999991</c:v>
                </c:pt>
                <c:pt idx="54949" formatCode="General">
                  <c:v>1.13178</c:v>
                </c:pt>
                <c:pt idx="54950" formatCode="General">
                  <c:v>1.131799999999999</c:v>
                </c:pt>
                <c:pt idx="54951" formatCode="General">
                  <c:v>1.1318199999999998</c:v>
                </c:pt>
                <c:pt idx="54952" formatCode="General">
                  <c:v>1.13185</c:v>
                </c:pt>
                <c:pt idx="54953" formatCode="General">
                  <c:v>1.1318599999999999</c:v>
                </c:pt>
                <c:pt idx="54954" formatCode="General">
                  <c:v>1.13188</c:v>
                </c:pt>
                <c:pt idx="54955" formatCode="General">
                  <c:v>1.13191</c:v>
                </c:pt>
                <c:pt idx="54956" formatCode="General">
                  <c:v>1.1319299999999992</c:v>
                </c:pt>
                <c:pt idx="54957" formatCode="General">
                  <c:v>1.13195</c:v>
                </c:pt>
                <c:pt idx="54958" formatCode="General">
                  <c:v>1.131969999999999</c:v>
                </c:pt>
                <c:pt idx="54959" formatCode="General">
                  <c:v>1.1319899999999998</c:v>
                </c:pt>
                <c:pt idx="54960" formatCode="General">
                  <c:v>1.131999999999999</c:v>
                </c:pt>
                <c:pt idx="54961" formatCode="General">
                  <c:v>1.1320300000000001</c:v>
                </c:pt>
                <c:pt idx="54962" formatCode="General">
                  <c:v>1.1320500000000009</c:v>
                </c:pt>
                <c:pt idx="54963" formatCode="General">
                  <c:v>1.1320699999999999</c:v>
                </c:pt>
                <c:pt idx="54964" formatCode="General">
                  <c:v>1.13209</c:v>
                </c:pt>
                <c:pt idx="54965" formatCode="General">
                  <c:v>1.1321099999999999</c:v>
                </c:pt>
                <c:pt idx="54966" formatCode="General">
                  <c:v>1.1321300000000001</c:v>
                </c:pt>
                <c:pt idx="54967" formatCode="General">
                  <c:v>1.1321600000000001</c:v>
                </c:pt>
                <c:pt idx="54968" formatCode="General">
                  <c:v>1.1321699999999999</c:v>
                </c:pt>
                <c:pt idx="54969" formatCode="General">
                  <c:v>1.13219</c:v>
                </c:pt>
                <c:pt idx="54970" formatCode="General">
                  <c:v>1.13222</c:v>
                </c:pt>
                <c:pt idx="54971" formatCode="General">
                  <c:v>1.1322399999999999</c:v>
                </c:pt>
                <c:pt idx="54972" formatCode="General">
                  <c:v>1.1322500000000009</c:v>
                </c:pt>
                <c:pt idx="54973" formatCode="General">
                  <c:v>1.1322700000000001</c:v>
                </c:pt>
                <c:pt idx="54974" formatCode="General">
                  <c:v>1.1323000000000001</c:v>
                </c:pt>
                <c:pt idx="54975" formatCode="General">
                  <c:v>1.13232</c:v>
                </c:pt>
                <c:pt idx="54976" formatCode="General">
                  <c:v>1.1323300000000001</c:v>
                </c:pt>
                <c:pt idx="54977" formatCode="General">
                  <c:v>1.13236</c:v>
                </c:pt>
                <c:pt idx="54978" formatCode="General">
                  <c:v>1.1323799999999999</c:v>
                </c:pt>
                <c:pt idx="54979" formatCode="General">
                  <c:v>1.1324000000000001</c:v>
                </c:pt>
                <c:pt idx="54980" formatCode="General">
                  <c:v>1.13242</c:v>
                </c:pt>
                <c:pt idx="54981" formatCode="General">
                  <c:v>1.1324399999999999</c:v>
                </c:pt>
                <c:pt idx="54982" formatCode="General">
                  <c:v>1.13246</c:v>
                </c:pt>
                <c:pt idx="54983" formatCode="General">
                  <c:v>1.1324799999999999</c:v>
                </c:pt>
                <c:pt idx="54984" formatCode="General">
                  <c:v>1.1325000000000001</c:v>
                </c:pt>
                <c:pt idx="54985" formatCode="General">
                  <c:v>1.13252</c:v>
                </c:pt>
                <c:pt idx="54986" formatCode="General">
                  <c:v>1.1325400000000001</c:v>
                </c:pt>
                <c:pt idx="54987" formatCode="General">
                  <c:v>1.1325700000000001</c:v>
                </c:pt>
                <c:pt idx="54988" formatCode="General">
                  <c:v>1.1325799999999999</c:v>
                </c:pt>
                <c:pt idx="54989" formatCode="General">
                  <c:v>1.1326000000000001</c:v>
                </c:pt>
                <c:pt idx="54990" formatCode="General">
                  <c:v>1.13263</c:v>
                </c:pt>
                <c:pt idx="54991" formatCode="General">
                  <c:v>1.1326499999999999</c:v>
                </c:pt>
                <c:pt idx="54992" formatCode="General">
                  <c:v>1.1326700000000001</c:v>
                </c:pt>
                <c:pt idx="54993" formatCode="General">
                  <c:v>1.13269</c:v>
                </c:pt>
                <c:pt idx="54994" formatCode="General">
                  <c:v>1.1327100000000001</c:v>
                </c:pt>
                <c:pt idx="54995" formatCode="General">
                  <c:v>1.13273</c:v>
                </c:pt>
                <c:pt idx="54996" formatCode="General">
                  <c:v>1.1327499999999999</c:v>
                </c:pt>
                <c:pt idx="54997" formatCode="General">
                  <c:v>1.1327700000000001</c:v>
                </c:pt>
                <c:pt idx="54998" formatCode="General">
                  <c:v>1.13279</c:v>
                </c:pt>
                <c:pt idx="54999" formatCode="General">
                  <c:v>1.1328199999999999</c:v>
                </c:pt>
                <c:pt idx="55000" formatCode="General">
                  <c:v>1.13283</c:v>
                </c:pt>
                <c:pt idx="55001" formatCode="General">
                  <c:v>1.1328499999999999</c:v>
                </c:pt>
                <c:pt idx="55002" formatCode="General">
                  <c:v>1.13287</c:v>
                </c:pt>
                <c:pt idx="55003" formatCode="General">
                  <c:v>1.1329</c:v>
                </c:pt>
                <c:pt idx="55004" formatCode="General">
                  <c:v>1.1329100000000001</c:v>
                </c:pt>
                <c:pt idx="55005" formatCode="General">
                  <c:v>1.13293</c:v>
                </c:pt>
                <c:pt idx="55006" formatCode="General">
                  <c:v>1.13296</c:v>
                </c:pt>
                <c:pt idx="55007" formatCode="General">
                  <c:v>1.1329800000000001</c:v>
                </c:pt>
                <c:pt idx="55008" formatCode="General">
                  <c:v>1.133</c:v>
                </c:pt>
                <c:pt idx="55009" formatCode="General">
                  <c:v>1.1330199999999999</c:v>
                </c:pt>
                <c:pt idx="55010" formatCode="General">
                  <c:v>1.13304</c:v>
                </c:pt>
                <c:pt idx="55011" formatCode="General">
                  <c:v>1.13306</c:v>
                </c:pt>
                <c:pt idx="55012" formatCode="General">
                  <c:v>1.1330800000000001</c:v>
                </c:pt>
                <c:pt idx="55013" formatCode="General">
                  <c:v>1.1331</c:v>
                </c:pt>
                <c:pt idx="55014" formatCode="General">
                  <c:v>1.1331199999999999</c:v>
                </c:pt>
                <c:pt idx="55015" formatCode="General">
                  <c:v>1.1331500000000001</c:v>
                </c:pt>
                <c:pt idx="55016" formatCode="General">
                  <c:v>1.1331599999999999</c:v>
                </c:pt>
                <c:pt idx="55017" formatCode="General">
                  <c:v>1.1331800000000001</c:v>
                </c:pt>
                <c:pt idx="55018" formatCode="General">
                  <c:v>1.1332100000000001</c:v>
                </c:pt>
                <c:pt idx="55019" formatCode="General">
                  <c:v>1.13323</c:v>
                </c:pt>
                <c:pt idx="55020" formatCode="General">
                  <c:v>1.13324</c:v>
                </c:pt>
                <c:pt idx="55021" formatCode="General">
                  <c:v>1.13327</c:v>
                </c:pt>
                <c:pt idx="55022" formatCode="General">
                  <c:v>1.1332899999999999</c:v>
                </c:pt>
                <c:pt idx="55023" formatCode="General">
                  <c:v>1.13331</c:v>
                </c:pt>
                <c:pt idx="55024" formatCode="General">
                  <c:v>1.1333199999999999</c:v>
                </c:pt>
                <c:pt idx="55025" formatCode="General">
                  <c:v>1.1333500000000001</c:v>
                </c:pt>
                <c:pt idx="55026" formatCode="General">
                  <c:v>1.13337</c:v>
                </c:pt>
                <c:pt idx="55027" formatCode="General">
                  <c:v>1.1333800000000001</c:v>
                </c:pt>
                <c:pt idx="55028" formatCode="General">
                  <c:v>1.13341</c:v>
                </c:pt>
                <c:pt idx="55029" formatCode="General">
                  <c:v>1.133429999999999</c:v>
                </c:pt>
                <c:pt idx="55030" formatCode="General">
                  <c:v>1.1334500000000001</c:v>
                </c:pt>
                <c:pt idx="55031" formatCode="General">
                  <c:v>1.13347</c:v>
                </c:pt>
                <c:pt idx="55032" formatCode="General">
                  <c:v>1.1334899999999999</c:v>
                </c:pt>
                <c:pt idx="55033" formatCode="General">
                  <c:v>1.13351</c:v>
                </c:pt>
                <c:pt idx="55034" formatCode="General">
                  <c:v>1.13354</c:v>
                </c:pt>
                <c:pt idx="55035" formatCode="General">
                  <c:v>1.1335500000000001</c:v>
                </c:pt>
                <c:pt idx="55036" formatCode="General">
                  <c:v>1.13357</c:v>
                </c:pt>
                <c:pt idx="55037" formatCode="General">
                  <c:v>1.1335899999999999</c:v>
                </c:pt>
                <c:pt idx="55038" formatCode="General">
                  <c:v>1.1336199999999999</c:v>
                </c:pt>
                <c:pt idx="55039" formatCode="General">
                  <c:v>1.133629999999999</c:v>
                </c:pt>
                <c:pt idx="55040" formatCode="General">
                  <c:v>1.1336599999999999</c:v>
                </c:pt>
                <c:pt idx="55041" formatCode="General">
                  <c:v>1.13368</c:v>
                </c:pt>
                <c:pt idx="55042" formatCode="General">
                  <c:v>1.133699999999999</c:v>
                </c:pt>
                <c:pt idx="55043" formatCode="General">
                  <c:v>1.1337199999999998</c:v>
                </c:pt>
                <c:pt idx="55044" formatCode="General">
                  <c:v>1.13374</c:v>
                </c:pt>
                <c:pt idx="55045" formatCode="General">
                  <c:v>1.1337599999999999</c:v>
                </c:pt>
                <c:pt idx="55046" formatCode="General">
                  <c:v>1.13378</c:v>
                </c:pt>
                <c:pt idx="55047" formatCode="General">
                  <c:v>1.133799999999999</c:v>
                </c:pt>
                <c:pt idx="55048" formatCode="General">
                  <c:v>1.1338199999999998</c:v>
                </c:pt>
                <c:pt idx="55049" formatCode="General">
                  <c:v>1.13384</c:v>
                </c:pt>
                <c:pt idx="55050" formatCode="General">
                  <c:v>1.1338599999999999</c:v>
                </c:pt>
                <c:pt idx="55051" formatCode="General">
                  <c:v>1.13388</c:v>
                </c:pt>
                <c:pt idx="55052" formatCode="General">
                  <c:v>1.133899999999999</c:v>
                </c:pt>
                <c:pt idx="55053" formatCode="General">
                  <c:v>1.1339199999999998</c:v>
                </c:pt>
                <c:pt idx="55054" formatCode="General">
                  <c:v>1.13395</c:v>
                </c:pt>
                <c:pt idx="55055" formatCode="General">
                  <c:v>1.1339599999999999</c:v>
                </c:pt>
                <c:pt idx="55056" formatCode="General">
                  <c:v>1.13398</c:v>
                </c:pt>
                <c:pt idx="55057" formatCode="General">
                  <c:v>1.1340100000000009</c:v>
                </c:pt>
                <c:pt idx="55058" formatCode="General">
                  <c:v>1.1340300000000001</c:v>
                </c:pt>
                <c:pt idx="55059" formatCode="General">
                  <c:v>1.1340500000000009</c:v>
                </c:pt>
                <c:pt idx="55060" formatCode="General">
                  <c:v>1.1340699999999999</c:v>
                </c:pt>
                <c:pt idx="55061" formatCode="General">
                  <c:v>1.13409</c:v>
                </c:pt>
                <c:pt idx="55062" formatCode="General">
                  <c:v>1.1341100000000008</c:v>
                </c:pt>
                <c:pt idx="55063" formatCode="General">
                  <c:v>1.1341300000000001</c:v>
                </c:pt>
                <c:pt idx="55064" formatCode="General">
                  <c:v>1.1341500000000009</c:v>
                </c:pt>
                <c:pt idx="55065" formatCode="General">
                  <c:v>1.1341699999999999</c:v>
                </c:pt>
                <c:pt idx="55066" formatCode="General">
                  <c:v>1.13419</c:v>
                </c:pt>
                <c:pt idx="55067" formatCode="General">
                  <c:v>1.1342099999999999</c:v>
                </c:pt>
                <c:pt idx="55068" formatCode="General">
                  <c:v>1.1342300000000001</c:v>
                </c:pt>
                <c:pt idx="55069" formatCode="General">
                  <c:v>1.13426</c:v>
                </c:pt>
                <c:pt idx="55070" formatCode="General">
                  <c:v>1.1342800000000008</c:v>
                </c:pt>
                <c:pt idx="55071" formatCode="General">
                  <c:v>1.13429</c:v>
                </c:pt>
                <c:pt idx="55072" formatCode="General">
                  <c:v>1.13432</c:v>
                </c:pt>
                <c:pt idx="55073" formatCode="General">
                  <c:v>1.1343399999999999</c:v>
                </c:pt>
                <c:pt idx="55074" formatCode="General">
                  <c:v>1.13436</c:v>
                </c:pt>
                <c:pt idx="55075" formatCode="General">
                  <c:v>1.1343700000000001</c:v>
                </c:pt>
                <c:pt idx="55076" formatCode="General">
                  <c:v>1.1344000000000001</c:v>
                </c:pt>
                <c:pt idx="55077" formatCode="General">
                  <c:v>1.13442</c:v>
                </c:pt>
                <c:pt idx="55078" formatCode="General">
                  <c:v>1.1344399999999999</c:v>
                </c:pt>
                <c:pt idx="55079" formatCode="General">
                  <c:v>1.13446</c:v>
                </c:pt>
                <c:pt idx="55080" formatCode="General">
                  <c:v>1.1344799999999999</c:v>
                </c:pt>
                <c:pt idx="55081" formatCode="General">
                  <c:v>1.1345000000000001</c:v>
                </c:pt>
                <c:pt idx="55082" formatCode="General">
                  <c:v>1.13452</c:v>
                </c:pt>
                <c:pt idx="55083" formatCode="General">
                  <c:v>1.1345400000000001</c:v>
                </c:pt>
                <c:pt idx="55084" formatCode="General">
                  <c:v>1.13456</c:v>
                </c:pt>
                <c:pt idx="55085" formatCode="General">
                  <c:v>1.13459</c:v>
                </c:pt>
                <c:pt idx="55086" formatCode="General">
                  <c:v>1.1346099999999999</c:v>
                </c:pt>
                <c:pt idx="55087" formatCode="General">
                  <c:v>1.13462</c:v>
                </c:pt>
                <c:pt idx="55088" formatCode="General">
                  <c:v>1.1346400000000001</c:v>
                </c:pt>
                <c:pt idx="55089" formatCode="General">
                  <c:v>1.1346700000000001</c:v>
                </c:pt>
                <c:pt idx="55090" formatCode="General">
                  <c:v>1.13469</c:v>
                </c:pt>
                <c:pt idx="55091" formatCode="General">
                  <c:v>1.1347100000000001</c:v>
                </c:pt>
                <c:pt idx="55092" formatCode="General">
                  <c:v>1.13473</c:v>
                </c:pt>
                <c:pt idx="55093" formatCode="General">
                  <c:v>1.1347499999999999</c:v>
                </c:pt>
                <c:pt idx="55094" formatCode="General">
                  <c:v>1.1347700000000001</c:v>
                </c:pt>
                <c:pt idx="55095" formatCode="General">
                  <c:v>1.13479</c:v>
                </c:pt>
                <c:pt idx="55096" formatCode="General">
                  <c:v>1.1348100000000001</c:v>
                </c:pt>
                <c:pt idx="55097" formatCode="General">
                  <c:v>1.13483</c:v>
                </c:pt>
                <c:pt idx="55098" formatCode="General">
                  <c:v>1.1348499999999999</c:v>
                </c:pt>
                <c:pt idx="55099" formatCode="General">
                  <c:v>1.13487</c:v>
                </c:pt>
                <c:pt idx="55100" formatCode="General">
                  <c:v>1.13489</c:v>
                </c:pt>
                <c:pt idx="55101" formatCode="General">
                  <c:v>1.1349100000000001</c:v>
                </c:pt>
                <c:pt idx="55102" formatCode="General">
                  <c:v>1.13493</c:v>
                </c:pt>
                <c:pt idx="55103" formatCode="General">
                  <c:v>1.1349499999999999</c:v>
                </c:pt>
                <c:pt idx="55104" formatCode="General">
                  <c:v>1.13497</c:v>
                </c:pt>
                <c:pt idx="55105" formatCode="General">
                  <c:v>1.135</c:v>
                </c:pt>
                <c:pt idx="55106" formatCode="General">
                  <c:v>1.1350100000000001</c:v>
                </c:pt>
                <c:pt idx="55107" formatCode="General">
                  <c:v>1.13504</c:v>
                </c:pt>
                <c:pt idx="55108" formatCode="General">
                  <c:v>1.13506</c:v>
                </c:pt>
                <c:pt idx="55109" formatCode="General">
                  <c:v>1.1350800000000001</c:v>
                </c:pt>
                <c:pt idx="55110" formatCode="General">
                  <c:v>1.1351</c:v>
                </c:pt>
                <c:pt idx="55111" formatCode="General">
                  <c:v>1.1351199999999999</c:v>
                </c:pt>
                <c:pt idx="55112" formatCode="General">
                  <c:v>1.13514</c:v>
                </c:pt>
                <c:pt idx="55113" formatCode="General">
                  <c:v>1.1351599999999999</c:v>
                </c:pt>
                <c:pt idx="55114" formatCode="General">
                  <c:v>1.1351800000000001</c:v>
                </c:pt>
                <c:pt idx="55115" formatCode="General">
                  <c:v>1.1352</c:v>
                </c:pt>
                <c:pt idx="55116" formatCode="General">
                  <c:v>1.1352199999999999</c:v>
                </c:pt>
                <c:pt idx="55117" formatCode="General">
                  <c:v>1.13524</c:v>
                </c:pt>
                <c:pt idx="55118" formatCode="General">
                  <c:v>1.1352599999999999</c:v>
                </c:pt>
                <c:pt idx="55119" formatCode="General">
                  <c:v>1.1352800000000001</c:v>
                </c:pt>
                <c:pt idx="55120" formatCode="General">
                  <c:v>1.13531</c:v>
                </c:pt>
                <c:pt idx="55121" formatCode="General">
                  <c:v>1.13533</c:v>
                </c:pt>
                <c:pt idx="55122" formatCode="General">
                  <c:v>1.13534</c:v>
                </c:pt>
                <c:pt idx="55123" formatCode="General">
                  <c:v>1.13537</c:v>
                </c:pt>
                <c:pt idx="55124" formatCode="General">
                  <c:v>1.1353899999999999</c:v>
                </c:pt>
                <c:pt idx="55125" formatCode="General">
                  <c:v>1.13541</c:v>
                </c:pt>
                <c:pt idx="55126" formatCode="General">
                  <c:v>1.1354199999999999</c:v>
                </c:pt>
                <c:pt idx="55127" formatCode="General">
                  <c:v>1.1354500000000001</c:v>
                </c:pt>
                <c:pt idx="55128" formatCode="General">
                  <c:v>1.13547</c:v>
                </c:pt>
                <c:pt idx="55129" formatCode="General">
                  <c:v>1.1354899999999999</c:v>
                </c:pt>
                <c:pt idx="55130" formatCode="General">
                  <c:v>1.13551</c:v>
                </c:pt>
                <c:pt idx="55131" formatCode="General">
                  <c:v>1.135529999999999</c:v>
                </c:pt>
                <c:pt idx="55132" formatCode="General">
                  <c:v>1.1355500000000001</c:v>
                </c:pt>
                <c:pt idx="55133" formatCode="General">
                  <c:v>1.13558</c:v>
                </c:pt>
                <c:pt idx="55134" formatCode="General">
                  <c:v>1.1355899999999999</c:v>
                </c:pt>
                <c:pt idx="55135" formatCode="General">
                  <c:v>1.13561</c:v>
                </c:pt>
                <c:pt idx="55136" formatCode="General">
                  <c:v>1.13564</c:v>
                </c:pt>
                <c:pt idx="55137" formatCode="General">
                  <c:v>1.1356599999999999</c:v>
                </c:pt>
                <c:pt idx="55138" formatCode="General">
                  <c:v>1.13567</c:v>
                </c:pt>
                <c:pt idx="55139" formatCode="General">
                  <c:v>1.1356899999999999</c:v>
                </c:pt>
                <c:pt idx="55140" formatCode="General">
                  <c:v>1.1357199999999998</c:v>
                </c:pt>
                <c:pt idx="55141" formatCode="General">
                  <c:v>1.13574</c:v>
                </c:pt>
                <c:pt idx="55142" formatCode="General">
                  <c:v>1.1357599999999999</c:v>
                </c:pt>
                <c:pt idx="55143" formatCode="General">
                  <c:v>1.13578</c:v>
                </c:pt>
                <c:pt idx="55144" formatCode="General">
                  <c:v>1.135799999999999</c:v>
                </c:pt>
                <c:pt idx="55145" formatCode="General">
                  <c:v>1.1358199999999998</c:v>
                </c:pt>
                <c:pt idx="55146" formatCode="General">
                  <c:v>1.13584</c:v>
                </c:pt>
                <c:pt idx="55147" formatCode="General">
                  <c:v>1.1358599999999999</c:v>
                </c:pt>
                <c:pt idx="55148" formatCode="General">
                  <c:v>1.13588</c:v>
                </c:pt>
                <c:pt idx="55149" formatCode="General">
                  <c:v>1.13591</c:v>
                </c:pt>
                <c:pt idx="55150" formatCode="General">
                  <c:v>1.1359199999999998</c:v>
                </c:pt>
                <c:pt idx="55151" formatCode="General">
                  <c:v>1.1359399999999991</c:v>
                </c:pt>
                <c:pt idx="55152" formatCode="General">
                  <c:v>1.1359599999999999</c:v>
                </c:pt>
                <c:pt idx="55153" formatCode="General">
                  <c:v>1.1359899999999998</c:v>
                </c:pt>
                <c:pt idx="55154" formatCode="General">
                  <c:v>1.135999999999999</c:v>
                </c:pt>
                <c:pt idx="55155" formatCode="General">
                  <c:v>1.13602</c:v>
                </c:pt>
                <c:pt idx="55156" formatCode="General">
                  <c:v>1.1360500000000009</c:v>
                </c:pt>
                <c:pt idx="55157" formatCode="General">
                  <c:v>1.1360699999999999</c:v>
                </c:pt>
                <c:pt idx="55158" formatCode="General">
                  <c:v>1.13609</c:v>
                </c:pt>
                <c:pt idx="55159" formatCode="General">
                  <c:v>1.1361100000000008</c:v>
                </c:pt>
                <c:pt idx="55160" formatCode="General">
                  <c:v>1.1361300000000001</c:v>
                </c:pt>
                <c:pt idx="55161" formatCode="General">
                  <c:v>1.1361399999999999</c:v>
                </c:pt>
                <c:pt idx="55162" formatCode="General">
                  <c:v>1.1361699999999999</c:v>
                </c:pt>
                <c:pt idx="55163" formatCode="General">
                  <c:v>1.13619</c:v>
                </c:pt>
                <c:pt idx="55164" formatCode="General">
                  <c:v>1.1362099999999999</c:v>
                </c:pt>
                <c:pt idx="55165" formatCode="General">
                  <c:v>1.1362300000000001</c:v>
                </c:pt>
                <c:pt idx="55166" formatCode="General">
                  <c:v>1.1362500000000009</c:v>
                </c:pt>
                <c:pt idx="55167" formatCode="General">
                  <c:v>1.1362699999999999</c:v>
                </c:pt>
                <c:pt idx="55168" formatCode="General">
                  <c:v>1.13629</c:v>
                </c:pt>
                <c:pt idx="55169" formatCode="General">
                  <c:v>1.1363099999999999</c:v>
                </c:pt>
                <c:pt idx="55170" formatCode="General">
                  <c:v>1.1363300000000001</c:v>
                </c:pt>
                <c:pt idx="55171" formatCode="General">
                  <c:v>1.1363500000000009</c:v>
                </c:pt>
                <c:pt idx="55172" formatCode="General">
                  <c:v>1.1363799999999999</c:v>
                </c:pt>
                <c:pt idx="55173" formatCode="General">
                  <c:v>1.13639</c:v>
                </c:pt>
                <c:pt idx="55174" formatCode="General">
                  <c:v>1.13642</c:v>
                </c:pt>
                <c:pt idx="55175" formatCode="General">
                  <c:v>1.1364399999999999</c:v>
                </c:pt>
                <c:pt idx="55176" formatCode="General">
                  <c:v>1.13646</c:v>
                </c:pt>
                <c:pt idx="55177" formatCode="General">
                  <c:v>1.1364700000000001</c:v>
                </c:pt>
                <c:pt idx="55178" formatCode="General">
                  <c:v>1.1365000000000001</c:v>
                </c:pt>
                <c:pt idx="55179" formatCode="General">
                  <c:v>1.13652</c:v>
                </c:pt>
                <c:pt idx="55180" formatCode="General">
                  <c:v>1.1365400000000001</c:v>
                </c:pt>
                <c:pt idx="55181" formatCode="General">
                  <c:v>1.13656</c:v>
                </c:pt>
                <c:pt idx="55182" formatCode="General">
                  <c:v>1.1365799999999999</c:v>
                </c:pt>
                <c:pt idx="55183" formatCode="General">
                  <c:v>1.1366000000000001</c:v>
                </c:pt>
                <c:pt idx="55184" formatCode="General">
                  <c:v>1.13663</c:v>
                </c:pt>
                <c:pt idx="55185" formatCode="General">
                  <c:v>1.1366400000000001</c:v>
                </c:pt>
                <c:pt idx="55186" formatCode="General">
                  <c:v>1.13666</c:v>
                </c:pt>
                <c:pt idx="55187" formatCode="General">
                  <c:v>1.13669</c:v>
                </c:pt>
                <c:pt idx="55188" formatCode="General">
                  <c:v>1.1367100000000001</c:v>
                </c:pt>
                <c:pt idx="55189" formatCode="General">
                  <c:v>1.13672</c:v>
                </c:pt>
                <c:pt idx="55190" formatCode="General">
                  <c:v>1.1367400000000001</c:v>
                </c:pt>
                <c:pt idx="55191" formatCode="General">
                  <c:v>1.1367700000000001</c:v>
                </c:pt>
                <c:pt idx="55192" formatCode="General">
                  <c:v>1.13679</c:v>
                </c:pt>
                <c:pt idx="55193" formatCode="General">
                  <c:v>1.1368</c:v>
                </c:pt>
                <c:pt idx="55194" formatCode="General">
                  <c:v>1.13683</c:v>
                </c:pt>
                <c:pt idx="55195" formatCode="General">
                  <c:v>1.1368499999999999</c:v>
                </c:pt>
                <c:pt idx="55196" formatCode="General">
                  <c:v>1.13687</c:v>
                </c:pt>
                <c:pt idx="55197" formatCode="General">
                  <c:v>1.13689</c:v>
                </c:pt>
                <c:pt idx="55198" formatCode="General">
                  <c:v>1.1369100000000001</c:v>
                </c:pt>
                <c:pt idx="55199" formatCode="General">
                  <c:v>1.13693</c:v>
                </c:pt>
                <c:pt idx="55200" formatCode="General">
                  <c:v>1.1369499999999999</c:v>
                </c:pt>
                <c:pt idx="55201" formatCode="General">
                  <c:v>1.13697</c:v>
                </c:pt>
                <c:pt idx="55202" formatCode="General">
                  <c:v>1.1369899999999999</c:v>
                </c:pt>
                <c:pt idx="55203" formatCode="General">
                  <c:v>1.1370100000000001</c:v>
                </c:pt>
                <c:pt idx="55204" formatCode="General">
                  <c:v>1.1370400000000001</c:v>
                </c:pt>
                <c:pt idx="55205" formatCode="General">
                  <c:v>1.1370499999999999</c:v>
                </c:pt>
                <c:pt idx="55206" formatCode="General">
                  <c:v>1.1370800000000001</c:v>
                </c:pt>
                <c:pt idx="55207" formatCode="General">
                  <c:v>1.1371</c:v>
                </c:pt>
                <c:pt idx="55208" formatCode="General">
                  <c:v>1.1371199999999999</c:v>
                </c:pt>
                <c:pt idx="55209" formatCode="General">
                  <c:v>1.13714</c:v>
                </c:pt>
                <c:pt idx="55210" formatCode="General">
                  <c:v>1.1371599999999999</c:v>
                </c:pt>
                <c:pt idx="55211" formatCode="General">
                  <c:v>1.1371800000000001</c:v>
                </c:pt>
                <c:pt idx="55212" formatCode="General">
                  <c:v>1.1372</c:v>
                </c:pt>
                <c:pt idx="55213" formatCode="General">
                  <c:v>1.1372199999999999</c:v>
                </c:pt>
                <c:pt idx="55214" formatCode="General">
                  <c:v>1.13724</c:v>
                </c:pt>
                <c:pt idx="55215" formatCode="General">
                  <c:v>1.1372599999999999</c:v>
                </c:pt>
                <c:pt idx="55216" formatCode="General">
                  <c:v>1.1372800000000001</c:v>
                </c:pt>
                <c:pt idx="55217" formatCode="General">
                  <c:v>1.1373</c:v>
                </c:pt>
                <c:pt idx="55218" formatCode="General">
                  <c:v>1.1373199999999999</c:v>
                </c:pt>
                <c:pt idx="55219" formatCode="General">
                  <c:v>1.13734</c:v>
                </c:pt>
                <c:pt idx="55220" formatCode="General">
                  <c:v>1.13737</c:v>
                </c:pt>
                <c:pt idx="55221" formatCode="General">
                  <c:v>1.1373800000000001</c:v>
                </c:pt>
                <c:pt idx="55222" formatCode="General">
                  <c:v>1.1374</c:v>
                </c:pt>
                <c:pt idx="55223" formatCode="General">
                  <c:v>1.1374299999999991</c:v>
                </c:pt>
                <c:pt idx="55224" formatCode="General">
                  <c:v>1.1374500000000001</c:v>
                </c:pt>
                <c:pt idx="55225" formatCode="General">
                  <c:v>1.13747</c:v>
                </c:pt>
                <c:pt idx="55226" formatCode="General">
                  <c:v>1.1374899999999999</c:v>
                </c:pt>
                <c:pt idx="55227" formatCode="General">
                  <c:v>1.13751</c:v>
                </c:pt>
                <c:pt idx="55228" formatCode="General">
                  <c:v>1.1375199999999999</c:v>
                </c:pt>
                <c:pt idx="55229" formatCode="General">
                  <c:v>1.1375500000000001</c:v>
                </c:pt>
                <c:pt idx="55230" formatCode="General">
                  <c:v>1.13757</c:v>
                </c:pt>
                <c:pt idx="55231" formatCode="General">
                  <c:v>1.1375899999999999</c:v>
                </c:pt>
                <c:pt idx="55232" formatCode="General">
                  <c:v>1.13761</c:v>
                </c:pt>
                <c:pt idx="55233" formatCode="General">
                  <c:v>1.137629999999999</c:v>
                </c:pt>
                <c:pt idx="55234" formatCode="General">
                  <c:v>1.1376500000000001</c:v>
                </c:pt>
                <c:pt idx="55235" formatCode="General">
                  <c:v>1.13768</c:v>
                </c:pt>
                <c:pt idx="55236" formatCode="General">
                  <c:v>1.1376899999999999</c:v>
                </c:pt>
                <c:pt idx="55237" formatCode="General">
                  <c:v>1.13771</c:v>
                </c:pt>
                <c:pt idx="55238" formatCode="General">
                  <c:v>1.13774</c:v>
                </c:pt>
                <c:pt idx="55239" formatCode="General">
                  <c:v>1.1377599999999999</c:v>
                </c:pt>
                <c:pt idx="55240" formatCode="General">
                  <c:v>1.1377699999999991</c:v>
                </c:pt>
                <c:pt idx="55241" formatCode="General">
                  <c:v>1.1377899999999999</c:v>
                </c:pt>
                <c:pt idx="55242" formatCode="General">
                  <c:v>1.1378199999999998</c:v>
                </c:pt>
                <c:pt idx="55243" formatCode="General">
                  <c:v>1.13784</c:v>
                </c:pt>
                <c:pt idx="55244" formatCode="General">
                  <c:v>1.13785</c:v>
                </c:pt>
                <c:pt idx="55245" formatCode="General">
                  <c:v>1.13788</c:v>
                </c:pt>
                <c:pt idx="55246" formatCode="General">
                  <c:v>1.137899999999999</c:v>
                </c:pt>
                <c:pt idx="55247" formatCode="General">
                  <c:v>1.1379199999999998</c:v>
                </c:pt>
                <c:pt idx="55248" formatCode="General">
                  <c:v>1.13794</c:v>
                </c:pt>
                <c:pt idx="55249" formatCode="General">
                  <c:v>1.1379599999999999</c:v>
                </c:pt>
                <c:pt idx="55250" formatCode="General">
                  <c:v>1.13798</c:v>
                </c:pt>
                <c:pt idx="55251" formatCode="General">
                  <c:v>1.1380100000000009</c:v>
                </c:pt>
                <c:pt idx="55252" formatCode="General">
                  <c:v>1.13802</c:v>
                </c:pt>
                <c:pt idx="55253" formatCode="General">
                  <c:v>1.1380399999999999</c:v>
                </c:pt>
                <c:pt idx="55254" formatCode="General">
                  <c:v>1.1380600000000001</c:v>
                </c:pt>
                <c:pt idx="55255" formatCode="General">
                  <c:v>1.13809</c:v>
                </c:pt>
                <c:pt idx="55256" formatCode="General">
                  <c:v>1.1380999999999999</c:v>
                </c:pt>
                <c:pt idx="55257" formatCode="General">
                  <c:v>1.1381300000000001</c:v>
                </c:pt>
                <c:pt idx="55258" formatCode="General">
                  <c:v>1.1381500000000009</c:v>
                </c:pt>
                <c:pt idx="55259" formatCode="General">
                  <c:v>1.1381699999999999</c:v>
                </c:pt>
                <c:pt idx="55260" formatCode="General">
                  <c:v>1.13819</c:v>
                </c:pt>
                <c:pt idx="55261" formatCode="General">
                  <c:v>1.1382099999999999</c:v>
                </c:pt>
                <c:pt idx="55262" formatCode="General">
                  <c:v>1.1382300000000001</c:v>
                </c:pt>
                <c:pt idx="55263" formatCode="General">
                  <c:v>1.1382500000000009</c:v>
                </c:pt>
                <c:pt idx="55264" formatCode="General">
                  <c:v>1.1382699999999999</c:v>
                </c:pt>
                <c:pt idx="55265" formatCode="General">
                  <c:v>1.13829</c:v>
                </c:pt>
                <c:pt idx="55266" formatCode="General">
                  <c:v>1.1383099999999999</c:v>
                </c:pt>
                <c:pt idx="55267" formatCode="General">
                  <c:v>1.1383300000000001</c:v>
                </c:pt>
                <c:pt idx="55268" formatCode="General">
                  <c:v>1.1383500000000009</c:v>
                </c:pt>
                <c:pt idx="55269" formatCode="General">
                  <c:v>1.1383700000000001</c:v>
                </c:pt>
                <c:pt idx="55270" formatCode="General">
                  <c:v>1.13839</c:v>
                </c:pt>
                <c:pt idx="55271" formatCode="General">
                  <c:v>1.13842</c:v>
                </c:pt>
                <c:pt idx="55272" formatCode="General">
                  <c:v>1.1384300000000001</c:v>
                </c:pt>
                <c:pt idx="55273" formatCode="General">
                  <c:v>1.1384500000000009</c:v>
                </c:pt>
                <c:pt idx="55274" formatCode="General">
                  <c:v>1.1384799999999999</c:v>
                </c:pt>
                <c:pt idx="55275" formatCode="General">
                  <c:v>1.1385000000000001</c:v>
                </c:pt>
                <c:pt idx="55276" formatCode="General">
                  <c:v>1.1385099999999999</c:v>
                </c:pt>
                <c:pt idx="55277" formatCode="General">
                  <c:v>1.1385400000000001</c:v>
                </c:pt>
                <c:pt idx="55278" formatCode="General">
                  <c:v>1.13856</c:v>
                </c:pt>
                <c:pt idx="55279" formatCode="General">
                  <c:v>1.1385799999999999</c:v>
                </c:pt>
                <c:pt idx="55280" formatCode="General">
                  <c:v>1.1386000000000001</c:v>
                </c:pt>
                <c:pt idx="55281" formatCode="General">
                  <c:v>1.13862</c:v>
                </c:pt>
                <c:pt idx="55282" formatCode="General">
                  <c:v>1.1386400000000001</c:v>
                </c:pt>
                <c:pt idx="55283" formatCode="General">
                  <c:v>1.13866</c:v>
                </c:pt>
                <c:pt idx="55284" formatCode="General">
                  <c:v>1.1386799999999999</c:v>
                </c:pt>
                <c:pt idx="55285" formatCode="General">
                  <c:v>1.1387</c:v>
                </c:pt>
                <c:pt idx="55286" formatCode="General">
                  <c:v>1.13873</c:v>
                </c:pt>
                <c:pt idx="55287" formatCode="General">
                  <c:v>1.1387499999999999</c:v>
                </c:pt>
                <c:pt idx="55288" formatCode="General">
                  <c:v>1.13876</c:v>
                </c:pt>
                <c:pt idx="55289" formatCode="General">
                  <c:v>1.13879</c:v>
                </c:pt>
                <c:pt idx="55290" formatCode="General">
                  <c:v>1.1388100000000001</c:v>
                </c:pt>
                <c:pt idx="55291" formatCode="General">
                  <c:v>1.13883</c:v>
                </c:pt>
                <c:pt idx="55292" formatCode="General">
                  <c:v>1.1388400000000001</c:v>
                </c:pt>
                <c:pt idx="55293" formatCode="General">
                  <c:v>1.13887</c:v>
                </c:pt>
                <c:pt idx="55294" formatCode="General">
                  <c:v>1.13889</c:v>
                </c:pt>
                <c:pt idx="55295" formatCode="General">
                  <c:v>1.1389</c:v>
                </c:pt>
                <c:pt idx="55296" formatCode="General">
                  <c:v>1.13893</c:v>
                </c:pt>
                <c:pt idx="55297" formatCode="General">
                  <c:v>1.1389499999999999</c:v>
                </c:pt>
                <c:pt idx="55298" formatCode="General">
                  <c:v>1.13897</c:v>
                </c:pt>
                <c:pt idx="55299" formatCode="General">
                  <c:v>1.1389899999999999</c:v>
                </c:pt>
                <c:pt idx="55300" formatCode="General">
                  <c:v>1.1390100000000001</c:v>
                </c:pt>
                <c:pt idx="55301" formatCode="General">
                  <c:v>1.13903</c:v>
                </c:pt>
                <c:pt idx="55302" formatCode="General">
                  <c:v>1.13906</c:v>
                </c:pt>
                <c:pt idx="55303" formatCode="General">
                  <c:v>1.13907</c:v>
                </c:pt>
                <c:pt idx="55304" formatCode="General">
                  <c:v>1.1390899999999999</c:v>
                </c:pt>
                <c:pt idx="55305" formatCode="General">
                  <c:v>1.1391100000000001</c:v>
                </c:pt>
                <c:pt idx="55306" formatCode="General">
                  <c:v>1.13914</c:v>
                </c:pt>
                <c:pt idx="55307" formatCode="General">
                  <c:v>1.1391500000000001</c:v>
                </c:pt>
                <c:pt idx="55308" formatCode="General">
                  <c:v>1.1391800000000001</c:v>
                </c:pt>
                <c:pt idx="55309" formatCode="General">
                  <c:v>1.1392</c:v>
                </c:pt>
                <c:pt idx="55310" formatCode="General">
                  <c:v>1.1392199999999999</c:v>
                </c:pt>
                <c:pt idx="55311" formatCode="General">
                  <c:v>1.13924</c:v>
                </c:pt>
                <c:pt idx="55312" formatCode="General">
                  <c:v>1.1392599999999999</c:v>
                </c:pt>
                <c:pt idx="55313" formatCode="General">
                  <c:v>1.1392800000000001</c:v>
                </c:pt>
                <c:pt idx="55314" formatCode="General">
                  <c:v>1.1393</c:v>
                </c:pt>
                <c:pt idx="55315" formatCode="General">
                  <c:v>1.1393199999999999</c:v>
                </c:pt>
                <c:pt idx="55316" formatCode="General">
                  <c:v>1.13934</c:v>
                </c:pt>
                <c:pt idx="55317" formatCode="General">
                  <c:v>1.1393599999999999</c:v>
                </c:pt>
                <c:pt idx="55318" formatCode="General">
                  <c:v>1.1393800000000001</c:v>
                </c:pt>
                <c:pt idx="55319" formatCode="General">
                  <c:v>1.1394</c:v>
                </c:pt>
                <c:pt idx="55320" formatCode="General">
                  <c:v>1.1394199999999999</c:v>
                </c:pt>
                <c:pt idx="55321" formatCode="General">
                  <c:v>1.13944</c:v>
                </c:pt>
                <c:pt idx="55322" formatCode="General">
                  <c:v>1.13947</c:v>
                </c:pt>
                <c:pt idx="55323" formatCode="General">
                  <c:v>1.13948</c:v>
                </c:pt>
                <c:pt idx="55324" formatCode="General">
                  <c:v>1.13951</c:v>
                </c:pt>
                <c:pt idx="55325" formatCode="General">
                  <c:v>1.139529999999999</c:v>
                </c:pt>
                <c:pt idx="55326" formatCode="General">
                  <c:v>1.1395500000000001</c:v>
                </c:pt>
                <c:pt idx="55327" formatCode="General">
                  <c:v>1.1395599999999999</c:v>
                </c:pt>
                <c:pt idx="55328" formatCode="General">
                  <c:v>1.1395899999999999</c:v>
                </c:pt>
                <c:pt idx="55329" formatCode="General">
                  <c:v>1.13961</c:v>
                </c:pt>
                <c:pt idx="55330" formatCode="General">
                  <c:v>1.139629999999999</c:v>
                </c:pt>
                <c:pt idx="55331" formatCode="General">
                  <c:v>1.1396500000000001</c:v>
                </c:pt>
                <c:pt idx="55332" formatCode="General">
                  <c:v>1.13967</c:v>
                </c:pt>
                <c:pt idx="55333" formatCode="General">
                  <c:v>1.1396899999999999</c:v>
                </c:pt>
                <c:pt idx="55334" formatCode="General">
                  <c:v>1.13971</c:v>
                </c:pt>
                <c:pt idx="55335" formatCode="General">
                  <c:v>1.139729999999999</c:v>
                </c:pt>
                <c:pt idx="55336" formatCode="General">
                  <c:v>1.13975</c:v>
                </c:pt>
                <c:pt idx="55337" formatCode="General">
                  <c:v>1.13978</c:v>
                </c:pt>
                <c:pt idx="55338" formatCode="General">
                  <c:v>1.139799999999999</c:v>
                </c:pt>
                <c:pt idx="55339" formatCode="General">
                  <c:v>1.13981</c:v>
                </c:pt>
                <c:pt idx="55340" formatCode="General">
                  <c:v>1.13984</c:v>
                </c:pt>
                <c:pt idx="55341" formatCode="General">
                  <c:v>1.1398599999999999</c:v>
                </c:pt>
                <c:pt idx="55342" formatCode="General">
                  <c:v>1.13988</c:v>
                </c:pt>
                <c:pt idx="55343" formatCode="General">
                  <c:v>1.1398899999999998</c:v>
                </c:pt>
                <c:pt idx="55344" formatCode="General">
                  <c:v>1.1399199999999998</c:v>
                </c:pt>
                <c:pt idx="55345" formatCode="General">
                  <c:v>1.13994</c:v>
                </c:pt>
                <c:pt idx="55346" formatCode="General">
                  <c:v>1.1399599999999999</c:v>
                </c:pt>
                <c:pt idx="55347" formatCode="General">
                  <c:v>1.13998</c:v>
                </c:pt>
                <c:pt idx="55348" formatCode="General">
                  <c:v>1.139999999999999</c:v>
                </c:pt>
                <c:pt idx="55349" formatCode="General">
                  <c:v>1.14002</c:v>
                </c:pt>
                <c:pt idx="55350" formatCode="General">
                  <c:v>1.1400500000000009</c:v>
                </c:pt>
                <c:pt idx="55351" formatCode="General">
                  <c:v>1.1400600000000001</c:v>
                </c:pt>
                <c:pt idx="55352" formatCode="General">
                  <c:v>1.1400800000000009</c:v>
                </c:pt>
                <c:pt idx="55353" formatCode="General">
                  <c:v>1.1401100000000008</c:v>
                </c:pt>
                <c:pt idx="55354" formatCode="General">
                  <c:v>1.1401300000000001</c:v>
                </c:pt>
                <c:pt idx="55355" formatCode="General">
                  <c:v>1.1401399999999999</c:v>
                </c:pt>
                <c:pt idx="55356" formatCode="General">
                  <c:v>1.1401600000000001</c:v>
                </c:pt>
                <c:pt idx="55357" formatCode="General">
                  <c:v>1.14019</c:v>
                </c:pt>
                <c:pt idx="55358" formatCode="General">
                  <c:v>1.1402099999999999</c:v>
                </c:pt>
                <c:pt idx="55359" formatCode="General">
                  <c:v>1.1402300000000001</c:v>
                </c:pt>
                <c:pt idx="55360" formatCode="General">
                  <c:v>1.1402500000000009</c:v>
                </c:pt>
                <c:pt idx="55361" formatCode="General">
                  <c:v>1.1402699999999999</c:v>
                </c:pt>
                <c:pt idx="55362" formatCode="General">
                  <c:v>1.14029</c:v>
                </c:pt>
                <c:pt idx="55363" formatCode="General">
                  <c:v>1.1403099999999999</c:v>
                </c:pt>
                <c:pt idx="55364" formatCode="General">
                  <c:v>1.1403300000000001</c:v>
                </c:pt>
                <c:pt idx="55365" formatCode="General">
                  <c:v>1.1403500000000009</c:v>
                </c:pt>
                <c:pt idx="55366" formatCode="General">
                  <c:v>1.1403700000000001</c:v>
                </c:pt>
                <c:pt idx="55367" formatCode="General">
                  <c:v>1.14039</c:v>
                </c:pt>
                <c:pt idx="55368" formatCode="General">
                  <c:v>1.1404099999999999</c:v>
                </c:pt>
                <c:pt idx="55369" formatCode="General">
                  <c:v>1.1404300000000001</c:v>
                </c:pt>
                <c:pt idx="55370" formatCode="General">
                  <c:v>1.1404500000000009</c:v>
                </c:pt>
                <c:pt idx="55371" formatCode="General">
                  <c:v>1.1404700000000001</c:v>
                </c:pt>
                <c:pt idx="55372" formatCode="General">
                  <c:v>1.1405000000000001</c:v>
                </c:pt>
                <c:pt idx="55373" formatCode="General">
                  <c:v>1.14052</c:v>
                </c:pt>
                <c:pt idx="55374" formatCode="General">
                  <c:v>1.14053</c:v>
                </c:pt>
                <c:pt idx="55375" formatCode="General">
                  <c:v>1.14056</c:v>
                </c:pt>
                <c:pt idx="55376" formatCode="General">
                  <c:v>1.1405799999999999</c:v>
                </c:pt>
                <c:pt idx="55377" formatCode="General">
                  <c:v>1.1406000000000001</c:v>
                </c:pt>
                <c:pt idx="55378" formatCode="General">
                  <c:v>1.1406099999999999</c:v>
                </c:pt>
                <c:pt idx="55379" formatCode="General">
                  <c:v>1.1406400000000001</c:v>
                </c:pt>
                <c:pt idx="55380" formatCode="General">
                  <c:v>1.14066</c:v>
                </c:pt>
                <c:pt idx="55381" formatCode="General">
                  <c:v>1.1406799999999999</c:v>
                </c:pt>
                <c:pt idx="55382" formatCode="General">
                  <c:v>1.1407</c:v>
                </c:pt>
                <c:pt idx="55383" formatCode="General">
                  <c:v>1.14072</c:v>
                </c:pt>
                <c:pt idx="55384" formatCode="General">
                  <c:v>1.1407400000000001</c:v>
                </c:pt>
                <c:pt idx="55385" formatCode="General">
                  <c:v>1.14076</c:v>
                </c:pt>
                <c:pt idx="55386" formatCode="General">
                  <c:v>1.1407799999999999</c:v>
                </c:pt>
                <c:pt idx="55387" formatCode="General">
                  <c:v>1.1408</c:v>
                </c:pt>
                <c:pt idx="55388" formatCode="General">
                  <c:v>1.14083</c:v>
                </c:pt>
                <c:pt idx="55389" formatCode="General">
                  <c:v>1.1408499999999999</c:v>
                </c:pt>
                <c:pt idx="55390" formatCode="General">
                  <c:v>1.14086</c:v>
                </c:pt>
                <c:pt idx="55391" formatCode="General">
                  <c:v>1.1408799999999999</c:v>
                </c:pt>
                <c:pt idx="55392" formatCode="General">
                  <c:v>1.1409100000000001</c:v>
                </c:pt>
                <c:pt idx="55393" formatCode="General">
                  <c:v>1.14093</c:v>
                </c:pt>
                <c:pt idx="55394" formatCode="General">
                  <c:v>1.1409400000000001</c:v>
                </c:pt>
                <c:pt idx="55395" formatCode="General">
                  <c:v>1.14097</c:v>
                </c:pt>
                <c:pt idx="55396" formatCode="General">
                  <c:v>1.1409899999999999</c:v>
                </c:pt>
                <c:pt idx="55397" formatCode="General">
                  <c:v>1.1410100000000001</c:v>
                </c:pt>
                <c:pt idx="55398" formatCode="General">
                  <c:v>1.14103</c:v>
                </c:pt>
                <c:pt idx="55399" formatCode="General">
                  <c:v>1.1410499999999999</c:v>
                </c:pt>
                <c:pt idx="55400" formatCode="General">
                  <c:v>1.14107</c:v>
                </c:pt>
                <c:pt idx="55401" formatCode="General">
                  <c:v>1.1411</c:v>
                </c:pt>
                <c:pt idx="55402" formatCode="General">
                  <c:v>1.1411100000000001</c:v>
                </c:pt>
                <c:pt idx="55403" formatCode="General">
                  <c:v>1.14113</c:v>
                </c:pt>
                <c:pt idx="55404" formatCode="General">
                  <c:v>1.14116</c:v>
                </c:pt>
                <c:pt idx="55405" formatCode="General">
                  <c:v>1.1411800000000001</c:v>
                </c:pt>
                <c:pt idx="55406" formatCode="General">
                  <c:v>1.1411899999999999</c:v>
                </c:pt>
                <c:pt idx="55407" formatCode="General">
                  <c:v>1.1412100000000001</c:v>
                </c:pt>
                <c:pt idx="55408" formatCode="General">
                  <c:v>1.14124</c:v>
                </c:pt>
                <c:pt idx="55409" formatCode="General">
                  <c:v>1.1412599999999999</c:v>
                </c:pt>
                <c:pt idx="55410" formatCode="General">
                  <c:v>1.14127</c:v>
                </c:pt>
                <c:pt idx="55411" formatCode="General">
                  <c:v>1.1413</c:v>
                </c:pt>
                <c:pt idx="55412" formatCode="General">
                  <c:v>1.1413199999999999</c:v>
                </c:pt>
                <c:pt idx="55413" formatCode="General">
                  <c:v>1.14134</c:v>
                </c:pt>
                <c:pt idx="55414" formatCode="General">
                  <c:v>1.1413599999999999</c:v>
                </c:pt>
                <c:pt idx="55415" formatCode="General">
                  <c:v>1.1413800000000001</c:v>
                </c:pt>
                <c:pt idx="55416" formatCode="General">
                  <c:v>1.1414</c:v>
                </c:pt>
                <c:pt idx="55417" formatCode="General">
                  <c:v>1.1414299999999991</c:v>
                </c:pt>
                <c:pt idx="55418" formatCode="General">
                  <c:v>1.14144</c:v>
                </c:pt>
                <c:pt idx="55419" formatCode="General">
                  <c:v>1.1414599999999999</c:v>
                </c:pt>
                <c:pt idx="55420" formatCode="General">
                  <c:v>1.1414800000000001</c:v>
                </c:pt>
                <c:pt idx="55421" formatCode="General">
                  <c:v>1.14151</c:v>
                </c:pt>
                <c:pt idx="55422" formatCode="General">
                  <c:v>1.1415199999999999</c:v>
                </c:pt>
                <c:pt idx="55423" formatCode="General">
                  <c:v>1.1415500000000001</c:v>
                </c:pt>
                <c:pt idx="55424" formatCode="General">
                  <c:v>1.14157</c:v>
                </c:pt>
                <c:pt idx="55425" formatCode="General">
                  <c:v>1.1415899999999999</c:v>
                </c:pt>
                <c:pt idx="55426" formatCode="General">
                  <c:v>1.14161</c:v>
                </c:pt>
                <c:pt idx="55427" formatCode="General">
                  <c:v>1.141629999999999</c:v>
                </c:pt>
                <c:pt idx="55428" formatCode="General">
                  <c:v>1.1416500000000001</c:v>
                </c:pt>
                <c:pt idx="55429" formatCode="General">
                  <c:v>1.1416599999999999</c:v>
                </c:pt>
                <c:pt idx="55430" formatCode="General">
                  <c:v>1.1416899999999999</c:v>
                </c:pt>
                <c:pt idx="55431" formatCode="General">
                  <c:v>1.14171</c:v>
                </c:pt>
                <c:pt idx="55432" formatCode="General">
                  <c:v>1.141729999999999</c:v>
                </c:pt>
                <c:pt idx="55433" formatCode="General">
                  <c:v>1.14175</c:v>
                </c:pt>
                <c:pt idx="55434" formatCode="General">
                  <c:v>1.14177</c:v>
                </c:pt>
                <c:pt idx="55435" formatCode="General">
                  <c:v>1.1417899999999999</c:v>
                </c:pt>
                <c:pt idx="55436" formatCode="General">
                  <c:v>1.14181</c:v>
                </c:pt>
                <c:pt idx="55437" formatCode="General">
                  <c:v>1.141829999999999</c:v>
                </c:pt>
                <c:pt idx="55438" formatCode="General">
                  <c:v>1.14185</c:v>
                </c:pt>
                <c:pt idx="55439" formatCode="General">
                  <c:v>1.1418699999999991</c:v>
                </c:pt>
                <c:pt idx="55440" formatCode="General">
                  <c:v>1.141899999999999</c:v>
                </c:pt>
                <c:pt idx="55441" formatCode="General">
                  <c:v>1.14191</c:v>
                </c:pt>
                <c:pt idx="55442" formatCode="General">
                  <c:v>1.141929999999999</c:v>
                </c:pt>
                <c:pt idx="55443" formatCode="General">
                  <c:v>1.1419599999999999</c:v>
                </c:pt>
                <c:pt idx="55444" formatCode="General">
                  <c:v>1.14198</c:v>
                </c:pt>
                <c:pt idx="55445" formatCode="General">
                  <c:v>1.141999999999999</c:v>
                </c:pt>
                <c:pt idx="55446" formatCode="General">
                  <c:v>1.14202</c:v>
                </c:pt>
                <c:pt idx="55447" formatCode="General">
                  <c:v>1.1420399999999999</c:v>
                </c:pt>
                <c:pt idx="55448" formatCode="General">
                  <c:v>1.1420600000000001</c:v>
                </c:pt>
                <c:pt idx="55449" formatCode="General">
                  <c:v>1.1420800000000009</c:v>
                </c:pt>
                <c:pt idx="55450" formatCode="General">
                  <c:v>1.1420999999999999</c:v>
                </c:pt>
                <c:pt idx="55451" formatCode="General">
                  <c:v>1.14212</c:v>
                </c:pt>
                <c:pt idx="55452" formatCode="General">
                  <c:v>1.1421500000000009</c:v>
                </c:pt>
                <c:pt idx="55453" formatCode="General">
                  <c:v>1.1421600000000001</c:v>
                </c:pt>
                <c:pt idx="55454" formatCode="General">
                  <c:v>1.1421800000000009</c:v>
                </c:pt>
                <c:pt idx="55455" formatCode="General">
                  <c:v>1.1422000000000001</c:v>
                </c:pt>
                <c:pt idx="55456" formatCode="General">
                  <c:v>1.1422300000000001</c:v>
                </c:pt>
                <c:pt idx="55457" formatCode="General">
                  <c:v>1.1422399999999999</c:v>
                </c:pt>
                <c:pt idx="55458" formatCode="General">
                  <c:v>1.1422600000000001</c:v>
                </c:pt>
                <c:pt idx="55459" formatCode="General">
                  <c:v>1.14229</c:v>
                </c:pt>
                <c:pt idx="55460" formatCode="General">
                  <c:v>1.1423099999999999</c:v>
                </c:pt>
                <c:pt idx="55461" formatCode="General">
                  <c:v>1.14232</c:v>
                </c:pt>
                <c:pt idx="55462" formatCode="General">
                  <c:v>1.1423500000000009</c:v>
                </c:pt>
                <c:pt idx="55463" formatCode="General">
                  <c:v>1.1423700000000001</c:v>
                </c:pt>
                <c:pt idx="55464" formatCode="General">
                  <c:v>1.14239</c:v>
                </c:pt>
                <c:pt idx="55465" formatCode="General">
                  <c:v>1.1424099999999999</c:v>
                </c:pt>
                <c:pt idx="55466" formatCode="General">
                  <c:v>1.1424300000000001</c:v>
                </c:pt>
                <c:pt idx="55467" formatCode="General">
                  <c:v>1.1424500000000009</c:v>
                </c:pt>
                <c:pt idx="55468" formatCode="General">
                  <c:v>1.1424799999999999</c:v>
                </c:pt>
                <c:pt idx="55469" formatCode="General">
                  <c:v>1.14249</c:v>
                </c:pt>
                <c:pt idx="55470" formatCode="General">
                  <c:v>1.1425099999999999</c:v>
                </c:pt>
                <c:pt idx="55471" formatCode="General">
                  <c:v>1.1425399999999999</c:v>
                </c:pt>
                <c:pt idx="55472" formatCode="General">
                  <c:v>1.14256</c:v>
                </c:pt>
                <c:pt idx="55473" formatCode="General">
                  <c:v>1.1425700000000001</c:v>
                </c:pt>
                <c:pt idx="55474" formatCode="General">
                  <c:v>1.1426000000000001</c:v>
                </c:pt>
                <c:pt idx="55475" formatCode="General">
                  <c:v>1.14262</c:v>
                </c:pt>
                <c:pt idx="55476" formatCode="General">
                  <c:v>1.1426400000000001</c:v>
                </c:pt>
                <c:pt idx="55477" formatCode="General">
                  <c:v>1.14266</c:v>
                </c:pt>
                <c:pt idx="55478" formatCode="General">
                  <c:v>1.1426799999999999</c:v>
                </c:pt>
                <c:pt idx="55479" formatCode="General">
                  <c:v>1.1427</c:v>
                </c:pt>
                <c:pt idx="55480" formatCode="General">
                  <c:v>1.14272</c:v>
                </c:pt>
                <c:pt idx="55481" formatCode="General">
                  <c:v>1.1427400000000001</c:v>
                </c:pt>
                <c:pt idx="55482" formatCode="General">
                  <c:v>1.14276</c:v>
                </c:pt>
                <c:pt idx="55483" formatCode="General">
                  <c:v>1.1427799999999999</c:v>
                </c:pt>
                <c:pt idx="55484" formatCode="General">
                  <c:v>1.1428</c:v>
                </c:pt>
                <c:pt idx="55485" formatCode="General">
                  <c:v>1.1428199999999999</c:v>
                </c:pt>
                <c:pt idx="55486" formatCode="General">
                  <c:v>1.1428400000000001</c:v>
                </c:pt>
                <c:pt idx="55487" formatCode="General">
                  <c:v>1.14286</c:v>
                </c:pt>
                <c:pt idx="55488" formatCode="General">
                  <c:v>1.14289</c:v>
                </c:pt>
                <c:pt idx="55489" formatCode="General">
                  <c:v>1.1429</c:v>
                </c:pt>
                <c:pt idx="55490" formatCode="General">
                  <c:v>1.14293</c:v>
                </c:pt>
                <c:pt idx="55491" formatCode="General">
                  <c:v>1.1429499999999999</c:v>
                </c:pt>
                <c:pt idx="55492" formatCode="General">
                  <c:v>1.14297</c:v>
                </c:pt>
                <c:pt idx="55493" formatCode="General">
                  <c:v>1.1429800000000001</c:v>
                </c:pt>
                <c:pt idx="55494" formatCode="General">
                  <c:v>1.1430100000000001</c:v>
                </c:pt>
                <c:pt idx="55495" formatCode="General">
                  <c:v>1.14303</c:v>
                </c:pt>
                <c:pt idx="55496" formatCode="General">
                  <c:v>1.1430499999999999</c:v>
                </c:pt>
                <c:pt idx="55497" formatCode="General">
                  <c:v>1.14307</c:v>
                </c:pt>
                <c:pt idx="55498" formatCode="General">
                  <c:v>1.1430899999999999</c:v>
                </c:pt>
                <c:pt idx="55499" formatCode="General">
                  <c:v>1.1431100000000001</c:v>
                </c:pt>
                <c:pt idx="55500" formatCode="General">
                  <c:v>1.14313</c:v>
                </c:pt>
                <c:pt idx="55501" formatCode="General">
                  <c:v>1.1431500000000001</c:v>
                </c:pt>
                <c:pt idx="55502" formatCode="General">
                  <c:v>1.14317</c:v>
                </c:pt>
                <c:pt idx="55503" formatCode="General">
                  <c:v>1.1432</c:v>
                </c:pt>
                <c:pt idx="55504" formatCode="General">
                  <c:v>1.1432100000000001</c:v>
                </c:pt>
                <c:pt idx="55505" formatCode="General">
                  <c:v>1.14323</c:v>
                </c:pt>
                <c:pt idx="55506" formatCode="General">
                  <c:v>1.1432500000000001</c:v>
                </c:pt>
                <c:pt idx="55507" formatCode="General">
                  <c:v>1.1432800000000001</c:v>
                </c:pt>
                <c:pt idx="55508" formatCode="General">
                  <c:v>1.1432899999999999</c:v>
                </c:pt>
                <c:pt idx="55509" formatCode="General">
                  <c:v>1.14331</c:v>
                </c:pt>
                <c:pt idx="55510" formatCode="General">
                  <c:v>1.14334</c:v>
                </c:pt>
                <c:pt idx="55511" formatCode="General">
                  <c:v>1.1433599999999999</c:v>
                </c:pt>
                <c:pt idx="55512" formatCode="General">
                  <c:v>1.14337</c:v>
                </c:pt>
                <c:pt idx="55513" formatCode="General">
                  <c:v>1.1434</c:v>
                </c:pt>
                <c:pt idx="55514" formatCode="General">
                  <c:v>1.1434199999999999</c:v>
                </c:pt>
                <c:pt idx="55515" formatCode="General">
                  <c:v>1.14344</c:v>
                </c:pt>
                <c:pt idx="55516" formatCode="General">
                  <c:v>1.1434599999999999</c:v>
                </c:pt>
                <c:pt idx="55517" formatCode="General">
                  <c:v>1.1434800000000001</c:v>
                </c:pt>
                <c:pt idx="55518" formatCode="General">
                  <c:v>1.1435</c:v>
                </c:pt>
                <c:pt idx="55519" formatCode="General">
                  <c:v>1.143529999999999</c:v>
                </c:pt>
                <c:pt idx="55520" formatCode="General">
                  <c:v>1.14354</c:v>
                </c:pt>
                <c:pt idx="55521" formatCode="General">
                  <c:v>1.1435599999999999</c:v>
                </c:pt>
                <c:pt idx="55522" formatCode="General">
                  <c:v>1.14358</c:v>
                </c:pt>
                <c:pt idx="55523" formatCode="General">
                  <c:v>1.14361</c:v>
                </c:pt>
                <c:pt idx="55524" formatCode="General">
                  <c:v>1.1436199999999999</c:v>
                </c:pt>
                <c:pt idx="55525" formatCode="General">
                  <c:v>1.1436500000000001</c:v>
                </c:pt>
                <c:pt idx="55526" formatCode="General">
                  <c:v>1.14367</c:v>
                </c:pt>
                <c:pt idx="55527" formatCode="General">
                  <c:v>1.1436899999999999</c:v>
                </c:pt>
                <c:pt idx="55528" formatCode="General">
                  <c:v>1.14371</c:v>
                </c:pt>
                <c:pt idx="55529" formatCode="General">
                  <c:v>1.143729999999999</c:v>
                </c:pt>
                <c:pt idx="55530" formatCode="General">
                  <c:v>1.14375</c:v>
                </c:pt>
                <c:pt idx="55531" formatCode="General">
                  <c:v>1.14377</c:v>
                </c:pt>
                <c:pt idx="55532" formatCode="General">
                  <c:v>1.1437899999999999</c:v>
                </c:pt>
                <c:pt idx="55533" formatCode="General">
                  <c:v>1.14381</c:v>
                </c:pt>
                <c:pt idx="55534" formatCode="General">
                  <c:v>1.143829999999999</c:v>
                </c:pt>
                <c:pt idx="55535" formatCode="General">
                  <c:v>1.14385</c:v>
                </c:pt>
                <c:pt idx="55536" formatCode="General">
                  <c:v>1.1438699999999991</c:v>
                </c:pt>
                <c:pt idx="55537" formatCode="General">
                  <c:v>1.1438899999999999</c:v>
                </c:pt>
                <c:pt idx="55538" formatCode="General">
                  <c:v>1.14391</c:v>
                </c:pt>
                <c:pt idx="55539" formatCode="General">
                  <c:v>1.14394</c:v>
                </c:pt>
                <c:pt idx="55540" formatCode="General">
                  <c:v>1.14395</c:v>
                </c:pt>
                <c:pt idx="55541" formatCode="General">
                  <c:v>1.14398</c:v>
                </c:pt>
                <c:pt idx="55542" formatCode="General">
                  <c:v>1.143999999999999</c:v>
                </c:pt>
                <c:pt idx="55543" formatCode="General">
                  <c:v>1.14402</c:v>
                </c:pt>
                <c:pt idx="55544" formatCode="General">
                  <c:v>1.1440300000000001</c:v>
                </c:pt>
                <c:pt idx="55545" formatCode="General">
                  <c:v>1.1440600000000001</c:v>
                </c:pt>
                <c:pt idx="55546" formatCode="General">
                  <c:v>1.1440800000000009</c:v>
                </c:pt>
                <c:pt idx="55547" formatCode="General">
                  <c:v>1.1440999999999999</c:v>
                </c:pt>
                <c:pt idx="55548" formatCode="General">
                  <c:v>1.14412</c:v>
                </c:pt>
                <c:pt idx="55549" formatCode="General">
                  <c:v>1.1441399999999999</c:v>
                </c:pt>
                <c:pt idx="55550" formatCode="General">
                  <c:v>1.1441600000000001</c:v>
                </c:pt>
                <c:pt idx="55551" formatCode="General">
                  <c:v>1.1441800000000009</c:v>
                </c:pt>
                <c:pt idx="55552" formatCode="General">
                  <c:v>1.1442000000000001</c:v>
                </c:pt>
                <c:pt idx="55553" formatCode="General">
                  <c:v>1.14422</c:v>
                </c:pt>
                <c:pt idx="55554" formatCode="General">
                  <c:v>1.1442500000000009</c:v>
                </c:pt>
                <c:pt idx="55555" formatCode="General">
                  <c:v>1.1442699999999999</c:v>
                </c:pt>
                <c:pt idx="55556" formatCode="General">
                  <c:v>1.1442800000000009</c:v>
                </c:pt>
                <c:pt idx="55557" formatCode="General">
                  <c:v>1.1443000000000001</c:v>
                </c:pt>
                <c:pt idx="55558" formatCode="General">
                  <c:v>1.1443300000000001</c:v>
                </c:pt>
                <c:pt idx="55559" formatCode="General">
                  <c:v>1.1443500000000009</c:v>
                </c:pt>
                <c:pt idx="55560" formatCode="General">
                  <c:v>1.14436</c:v>
                </c:pt>
                <c:pt idx="55561" formatCode="General">
                  <c:v>1.14439</c:v>
                </c:pt>
                <c:pt idx="55562" formatCode="General">
                  <c:v>1.1444099999999999</c:v>
                </c:pt>
                <c:pt idx="55563" formatCode="General">
                  <c:v>1.1444300000000001</c:v>
                </c:pt>
                <c:pt idx="55564" formatCode="General">
                  <c:v>1.1444500000000009</c:v>
                </c:pt>
                <c:pt idx="55565" formatCode="General">
                  <c:v>1.1444700000000001</c:v>
                </c:pt>
                <c:pt idx="55566" formatCode="General">
                  <c:v>1.14449</c:v>
                </c:pt>
                <c:pt idx="55567" formatCode="General">
                  <c:v>1.1445099999999999</c:v>
                </c:pt>
                <c:pt idx="55568" formatCode="General">
                  <c:v>1.14453</c:v>
                </c:pt>
                <c:pt idx="55569" formatCode="General">
                  <c:v>1.1445500000000008</c:v>
                </c:pt>
                <c:pt idx="55570" formatCode="General">
                  <c:v>1.1445700000000001</c:v>
                </c:pt>
                <c:pt idx="55571" formatCode="General">
                  <c:v>1.14459</c:v>
                </c:pt>
                <c:pt idx="55572" formatCode="General">
                  <c:v>1.1446099999999999</c:v>
                </c:pt>
                <c:pt idx="55573" formatCode="General">
                  <c:v>1.14463</c:v>
                </c:pt>
                <c:pt idx="55574" formatCode="General">
                  <c:v>1.14466</c:v>
                </c:pt>
                <c:pt idx="55575" formatCode="General">
                  <c:v>1.1446700000000001</c:v>
                </c:pt>
                <c:pt idx="55576" formatCode="General">
                  <c:v>1.1447000000000001</c:v>
                </c:pt>
                <c:pt idx="55577" formatCode="General">
                  <c:v>1.14472</c:v>
                </c:pt>
                <c:pt idx="55578" formatCode="General">
                  <c:v>1.1447400000000001</c:v>
                </c:pt>
                <c:pt idx="55579" formatCode="General">
                  <c:v>1.14476</c:v>
                </c:pt>
                <c:pt idx="55580" formatCode="General">
                  <c:v>1.1447799999999999</c:v>
                </c:pt>
                <c:pt idx="55581" formatCode="General">
                  <c:v>1.1448</c:v>
                </c:pt>
                <c:pt idx="55582" formatCode="General">
                  <c:v>1.1448199999999999</c:v>
                </c:pt>
                <c:pt idx="55583" formatCode="General">
                  <c:v>1.1448400000000001</c:v>
                </c:pt>
                <c:pt idx="55584" formatCode="General">
                  <c:v>1.14486</c:v>
                </c:pt>
                <c:pt idx="55585" formatCode="General">
                  <c:v>1.1448799999999999</c:v>
                </c:pt>
                <c:pt idx="55586" formatCode="General">
                  <c:v>1.1449</c:v>
                </c:pt>
                <c:pt idx="55587" formatCode="General">
                  <c:v>1.1449199999999999</c:v>
                </c:pt>
                <c:pt idx="55588" formatCode="General">
                  <c:v>1.1449400000000001</c:v>
                </c:pt>
                <c:pt idx="55589" formatCode="General">
                  <c:v>1.14497</c:v>
                </c:pt>
                <c:pt idx="55590" formatCode="General">
                  <c:v>1.14499</c:v>
                </c:pt>
                <c:pt idx="55591" formatCode="General">
                  <c:v>1.145</c:v>
                </c:pt>
                <c:pt idx="55592" formatCode="General">
                  <c:v>1.14503</c:v>
                </c:pt>
                <c:pt idx="55593" formatCode="General">
                  <c:v>1.1450499999999999</c:v>
                </c:pt>
                <c:pt idx="55594" formatCode="General">
                  <c:v>1.14507</c:v>
                </c:pt>
                <c:pt idx="55595" formatCode="General">
                  <c:v>1.1450800000000001</c:v>
                </c:pt>
                <c:pt idx="55596" formatCode="General">
                  <c:v>1.1451100000000001</c:v>
                </c:pt>
                <c:pt idx="55597" formatCode="General">
                  <c:v>1.14513</c:v>
                </c:pt>
                <c:pt idx="55598" formatCode="General">
                  <c:v>1.1451499999999999</c:v>
                </c:pt>
                <c:pt idx="55599" formatCode="General">
                  <c:v>1.14517</c:v>
                </c:pt>
                <c:pt idx="55600" formatCode="General">
                  <c:v>1.1451899999999999</c:v>
                </c:pt>
                <c:pt idx="55601" formatCode="General">
                  <c:v>1.1452100000000001</c:v>
                </c:pt>
                <c:pt idx="55602" formatCode="General">
                  <c:v>1.14523</c:v>
                </c:pt>
                <c:pt idx="55603" formatCode="General">
                  <c:v>1.1452500000000001</c:v>
                </c:pt>
                <c:pt idx="55604" formatCode="General">
                  <c:v>1.14527</c:v>
                </c:pt>
                <c:pt idx="55605" formatCode="General">
                  <c:v>1.1453</c:v>
                </c:pt>
                <c:pt idx="55606" formatCode="General">
                  <c:v>1.1453199999999999</c:v>
                </c:pt>
                <c:pt idx="55607" formatCode="General">
                  <c:v>1.14533</c:v>
                </c:pt>
                <c:pt idx="55608" formatCode="General">
                  <c:v>1.1453500000000001</c:v>
                </c:pt>
                <c:pt idx="55609" formatCode="General">
                  <c:v>1.1453800000000001</c:v>
                </c:pt>
                <c:pt idx="55610" formatCode="General">
                  <c:v>1.1454</c:v>
                </c:pt>
                <c:pt idx="55611" formatCode="General">
                  <c:v>1.1454199999999999</c:v>
                </c:pt>
                <c:pt idx="55612" formatCode="General">
                  <c:v>1.14544</c:v>
                </c:pt>
                <c:pt idx="55613" formatCode="General">
                  <c:v>1.1454599999999999</c:v>
                </c:pt>
                <c:pt idx="55614" formatCode="General">
                  <c:v>1.1454800000000001</c:v>
                </c:pt>
                <c:pt idx="55615" formatCode="General">
                  <c:v>1.1455</c:v>
                </c:pt>
                <c:pt idx="55616" formatCode="General">
                  <c:v>1.1455199999999999</c:v>
                </c:pt>
                <c:pt idx="55617" formatCode="General">
                  <c:v>1.14554</c:v>
                </c:pt>
                <c:pt idx="55618" formatCode="General">
                  <c:v>1.14557</c:v>
                </c:pt>
                <c:pt idx="55619" formatCode="General">
                  <c:v>1.14558</c:v>
                </c:pt>
                <c:pt idx="55620" formatCode="General">
                  <c:v>1.1456</c:v>
                </c:pt>
                <c:pt idx="55621" formatCode="General">
                  <c:v>1.1456199999999999</c:v>
                </c:pt>
                <c:pt idx="55622" formatCode="General">
                  <c:v>1.1456500000000001</c:v>
                </c:pt>
                <c:pt idx="55623" formatCode="General">
                  <c:v>1.1456599999999999</c:v>
                </c:pt>
                <c:pt idx="55624" formatCode="General">
                  <c:v>1.14568</c:v>
                </c:pt>
                <c:pt idx="55625" formatCode="General">
                  <c:v>1.14571</c:v>
                </c:pt>
                <c:pt idx="55626" formatCode="General">
                  <c:v>1.145729999999999</c:v>
                </c:pt>
                <c:pt idx="55627" formatCode="General">
                  <c:v>1.14574</c:v>
                </c:pt>
                <c:pt idx="55628" formatCode="General">
                  <c:v>1.14577</c:v>
                </c:pt>
                <c:pt idx="55629" formatCode="General">
                  <c:v>1.1457899999999999</c:v>
                </c:pt>
                <c:pt idx="55630" formatCode="General">
                  <c:v>1.14581</c:v>
                </c:pt>
                <c:pt idx="55631" formatCode="General">
                  <c:v>1.145829999999999</c:v>
                </c:pt>
                <c:pt idx="55632" formatCode="General">
                  <c:v>1.14585</c:v>
                </c:pt>
                <c:pt idx="55633" formatCode="General">
                  <c:v>1.1458699999999991</c:v>
                </c:pt>
                <c:pt idx="55634" formatCode="General">
                  <c:v>1.1458899999999999</c:v>
                </c:pt>
                <c:pt idx="55635" formatCode="General">
                  <c:v>1.14591</c:v>
                </c:pt>
                <c:pt idx="55636" formatCode="General">
                  <c:v>1.145929999999999</c:v>
                </c:pt>
                <c:pt idx="55637" formatCode="General">
                  <c:v>1.1459599999999999</c:v>
                </c:pt>
                <c:pt idx="55638" formatCode="General">
                  <c:v>1.145969999999999</c:v>
                </c:pt>
                <c:pt idx="55639" formatCode="General">
                  <c:v>1.1459899999999998</c:v>
                </c:pt>
                <c:pt idx="55640" formatCode="General">
                  <c:v>1.14602</c:v>
                </c:pt>
                <c:pt idx="55641" formatCode="General">
                  <c:v>1.1460399999999999</c:v>
                </c:pt>
                <c:pt idx="55642" formatCode="General">
                  <c:v>1.1460500000000009</c:v>
                </c:pt>
                <c:pt idx="55643" formatCode="General">
                  <c:v>1.1460800000000009</c:v>
                </c:pt>
                <c:pt idx="55644" formatCode="General">
                  <c:v>1.1460999999999999</c:v>
                </c:pt>
                <c:pt idx="55645" formatCode="General">
                  <c:v>1.14612</c:v>
                </c:pt>
                <c:pt idx="55646" formatCode="General">
                  <c:v>1.1461300000000001</c:v>
                </c:pt>
                <c:pt idx="55647" formatCode="General">
                  <c:v>1.1461600000000001</c:v>
                </c:pt>
                <c:pt idx="55648" formatCode="General">
                  <c:v>1.1461800000000009</c:v>
                </c:pt>
                <c:pt idx="55649" formatCode="General">
                  <c:v>1.1462000000000001</c:v>
                </c:pt>
                <c:pt idx="55650" formatCode="General">
                  <c:v>1.14622</c:v>
                </c:pt>
                <c:pt idx="55651" formatCode="General">
                  <c:v>1.1462399999999999</c:v>
                </c:pt>
                <c:pt idx="55652" formatCode="General">
                  <c:v>1.1462600000000001</c:v>
                </c:pt>
                <c:pt idx="55653" formatCode="General">
                  <c:v>1.1462800000000009</c:v>
                </c:pt>
                <c:pt idx="55654" formatCode="General">
                  <c:v>1.1463000000000001</c:v>
                </c:pt>
                <c:pt idx="55655" formatCode="General">
                  <c:v>1.14632</c:v>
                </c:pt>
                <c:pt idx="55656" formatCode="General">
                  <c:v>1.1463500000000009</c:v>
                </c:pt>
                <c:pt idx="55657" formatCode="General">
                  <c:v>1.1463699999999999</c:v>
                </c:pt>
                <c:pt idx="55658" formatCode="General">
                  <c:v>1.1463800000000008</c:v>
                </c:pt>
                <c:pt idx="55659" formatCode="General">
                  <c:v>1.1464000000000001</c:v>
                </c:pt>
                <c:pt idx="55660" formatCode="General">
                  <c:v>1.1464300000000001</c:v>
                </c:pt>
                <c:pt idx="55661" formatCode="General">
                  <c:v>1.1464500000000009</c:v>
                </c:pt>
                <c:pt idx="55662" formatCode="General">
                  <c:v>1.1464700000000001</c:v>
                </c:pt>
                <c:pt idx="55663" formatCode="General">
                  <c:v>1.14649</c:v>
                </c:pt>
                <c:pt idx="55664" formatCode="General">
                  <c:v>1.1465099999999999</c:v>
                </c:pt>
                <c:pt idx="55665" formatCode="General">
                  <c:v>1.14653</c:v>
                </c:pt>
                <c:pt idx="55666" formatCode="General">
                  <c:v>1.1465500000000008</c:v>
                </c:pt>
                <c:pt idx="55667" formatCode="General">
                  <c:v>1.1465700000000001</c:v>
                </c:pt>
                <c:pt idx="55668" formatCode="General">
                  <c:v>1.14659</c:v>
                </c:pt>
                <c:pt idx="55669" formatCode="General">
                  <c:v>1.14662</c:v>
                </c:pt>
                <c:pt idx="55670" formatCode="General">
                  <c:v>1.14663</c:v>
                </c:pt>
                <c:pt idx="55671" formatCode="General">
                  <c:v>1.1466499999999999</c:v>
                </c:pt>
                <c:pt idx="55672" formatCode="General">
                  <c:v>1.1466700000000001</c:v>
                </c:pt>
                <c:pt idx="55673" formatCode="General">
                  <c:v>1.1467000000000001</c:v>
                </c:pt>
                <c:pt idx="55674" formatCode="General">
                  <c:v>1.1467099999999999</c:v>
                </c:pt>
                <c:pt idx="55675" formatCode="General">
                  <c:v>1.14673</c:v>
                </c:pt>
                <c:pt idx="55676" formatCode="General">
                  <c:v>1.14676</c:v>
                </c:pt>
                <c:pt idx="55677" formatCode="General">
                  <c:v>1.1467799999999999</c:v>
                </c:pt>
                <c:pt idx="55678" formatCode="General">
                  <c:v>1.14679</c:v>
                </c:pt>
                <c:pt idx="55679" formatCode="General">
                  <c:v>1.14682</c:v>
                </c:pt>
                <c:pt idx="55680" formatCode="General">
                  <c:v>1.1468400000000001</c:v>
                </c:pt>
                <c:pt idx="55681" formatCode="General">
                  <c:v>1.14686</c:v>
                </c:pt>
                <c:pt idx="55682" formatCode="General">
                  <c:v>1.1468799999999999</c:v>
                </c:pt>
                <c:pt idx="55683" formatCode="General">
                  <c:v>1.1469</c:v>
                </c:pt>
                <c:pt idx="55684" formatCode="General">
                  <c:v>1.1469199999999999</c:v>
                </c:pt>
                <c:pt idx="55685" formatCode="General">
                  <c:v>1.1469400000000001</c:v>
                </c:pt>
                <c:pt idx="55686" formatCode="General">
                  <c:v>1.14696</c:v>
                </c:pt>
                <c:pt idx="55687" formatCode="General">
                  <c:v>1.1469800000000001</c:v>
                </c:pt>
                <c:pt idx="55688" formatCode="General">
                  <c:v>1.1470100000000001</c:v>
                </c:pt>
                <c:pt idx="55689" formatCode="General">
                  <c:v>1.14703</c:v>
                </c:pt>
                <c:pt idx="55690" formatCode="General">
                  <c:v>1.1470400000000001</c:v>
                </c:pt>
                <c:pt idx="55691" formatCode="General">
                  <c:v>1.14707</c:v>
                </c:pt>
                <c:pt idx="55692" formatCode="General">
                  <c:v>1.1470899999999999</c:v>
                </c:pt>
                <c:pt idx="55693" formatCode="General">
                  <c:v>1.1471100000000001</c:v>
                </c:pt>
                <c:pt idx="55694" formatCode="General">
                  <c:v>1.14713</c:v>
                </c:pt>
                <c:pt idx="55695" formatCode="General">
                  <c:v>1.1471499999999999</c:v>
                </c:pt>
                <c:pt idx="55696" formatCode="General">
                  <c:v>1.14717</c:v>
                </c:pt>
                <c:pt idx="55697" formatCode="General">
                  <c:v>1.1471800000000001</c:v>
                </c:pt>
                <c:pt idx="55698" formatCode="General">
                  <c:v>1.1472100000000001</c:v>
                </c:pt>
                <c:pt idx="55699" formatCode="General">
                  <c:v>1.14723</c:v>
                </c:pt>
                <c:pt idx="55700" formatCode="General">
                  <c:v>1.1472500000000001</c:v>
                </c:pt>
                <c:pt idx="55701" formatCode="General">
                  <c:v>1.14727</c:v>
                </c:pt>
                <c:pt idx="55702" formatCode="General">
                  <c:v>1.1472899999999999</c:v>
                </c:pt>
                <c:pt idx="55703" formatCode="General">
                  <c:v>1.1473100000000001</c:v>
                </c:pt>
                <c:pt idx="55704" formatCode="General">
                  <c:v>1.14733</c:v>
                </c:pt>
                <c:pt idx="55705" formatCode="General">
                  <c:v>1.1473500000000001</c:v>
                </c:pt>
                <c:pt idx="55706" formatCode="General">
                  <c:v>1.14737</c:v>
                </c:pt>
                <c:pt idx="55707" formatCode="General">
                  <c:v>1.1474</c:v>
                </c:pt>
                <c:pt idx="55708" formatCode="General">
                  <c:v>1.1474199999999999</c:v>
                </c:pt>
                <c:pt idx="55709" formatCode="General">
                  <c:v>1.1474299999999991</c:v>
                </c:pt>
                <c:pt idx="55710" formatCode="General">
                  <c:v>1.1474599999999999</c:v>
                </c:pt>
                <c:pt idx="55711" formatCode="General">
                  <c:v>1.1474800000000001</c:v>
                </c:pt>
                <c:pt idx="55712" formatCode="General">
                  <c:v>1.1475</c:v>
                </c:pt>
                <c:pt idx="55713" formatCode="General">
                  <c:v>1.1475199999999999</c:v>
                </c:pt>
                <c:pt idx="55714" formatCode="General">
                  <c:v>1.14754</c:v>
                </c:pt>
                <c:pt idx="55715" formatCode="General">
                  <c:v>1.1475599999999999</c:v>
                </c:pt>
                <c:pt idx="55716" formatCode="General">
                  <c:v>1.14758</c:v>
                </c:pt>
                <c:pt idx="55717" formatCode="General">
                  <c:v>1.1476</c:v>
                </c:pt>
                <c:pt idx="55718" formatCode="General">
                  <c:v>1.1476199999999999</c:v>
                </c:pt>
                <c:pt idx="55719" formatCode="General">
                  <c:v>1.14764</c:v>
                </c:pt>
                <c:pt idx="55720" formatCode="General">
                  <c:v>1.14767</c:v>
                </c:pt>
                <c:pt idx="55721" formatCode="General">
                  <c:v>1.14768</c:v>
                </c:pt>
                <c:pt idx="55722" formatCode="General">
                  <c:v>1.1476999999999991</c:v>
                </c:pt>
                <c:pt idx="55723" formatCode="General">
                  <c:v>1.1477199999999999</c:v>
                </c:pt>
                <c:pt idx="55724" formatCode="General">
                  <c:v>1.14775</c:v>
                </c:pt>
                <c:pt idx="55725" formatCode="General">
                  <c:v>1.1477599999999999</c:v>
                </c:pt>
                <c:pt idx="55726" formatCode="General">
                  <c:v>1.14778</c:v>
                </c:pt>
                <c:pt idx="55727" formatCode="General">
                  <c:v>1.14781</c:v>
                </c:pt>
                <c:pt idx="55728" formatCode="General">
                  <c:v>1.147829999999999</c:v>
                </c:pt>
                <c:pt idx="55729" formatCode="General">
                  <c:v>1.14785</c:v>
                </c:pt>
                <c:pt idx="55730" formatCode="General">
                  <c:v>1.1478699999999991</c:v>
                </c:pt>
                <c:pt idx="55731" formatCode="General">
                  <c:v>1.1478899999999999</c:v>
                </c:pt>
                <c:pt idx="55732" formatCode="General">
                  <c:v>1.14791</c:v>
                </c:pt>
                <c:pt idx="55733" formatCode="General">
                  <c:v>1.147929999999999</c:v>
                </c:pt>
                <c:pt idx="55734" formatCode="General">
                  <c:v>1.14795</c:v>
                </c:pt>
                <c:pt idx="55735" formatCode="General">
                  <c:v>1.147969999999999</c:v>
                </c:pt>
                <c:pt idx="55736" formatCode="General">
                  <c:v>1.1479899999999998</c:v>
                </c:pt>
                <c:pt idx="55737" formatCode="General">
                  <c:v>1.1480100000000009</c:v>
                </c:pt>
                <c:pt idx="55738" formatCode="General">
                  <c:v>1.1480300000000001</c:v>
                </c:pt>
                <c:pt idx="55739" formatCode="General">
                  <c:v>1.1480500000000009</c:v>
                </c:pt>
                <c:pt idx="55740" formatCode="General">
                  <c:v>1.1480800000000009</c:v>
                </c:pt>
                <c:pt idx="55741" formatCode="General">
                  <c:v>1.1480900000000001</c:v>
                </c:pt>
                <c:pt idx="55742" formatCode="General">
                  <c:v>1.14812</c:v>
                </c:pt>
                <c:pt idx="55743" formatCode="General">
                  <c:v>1.1481399999999999</c:v>
                </c:pt>
                <c:pt idx="55744" formatCode="General">
                  <c:v>1.1481600000000001</c:v>
                </c:pt>
                <c:pt idx="55745" formatCode="General">
                  <c:v>1.1481800000000009</c:v>
                </c:pt>
                <c:pt idx="55746" formatCode="General">
                  <c:v>1.1482000000000001</c:v>
                </c:pt>
                <c:pt idx="55747" formatCode="General">
                  <c:v>1.14822</c:v>
                </c:pt>
                <c:pt idx="55748" formatCode="General">
                  <c:v>1.1482399999999999</c:v>
                </c:pt>
                <c:pt idx="55749" formatCode="General">
                  <c:v>1.1482600000000001</c:v>
                </c:pt>
                <c:pt idx="55750" formatCode="General">
                  <c:v>1.1482800000000009</c:v>
                </c:pt>
                <c:pt idx="55751" formatCode="General">
                  <c:v>1.1483000000000001</c:v>
                </c:pt>
                <c:pt idx="55752" formatCode="General">
                  <c:v>1.14832</c:v>
                </c:pt>
                <c:pt idx="55753" formatCode="General">
                  <c:v>1.1483399999999999</c:v>
                </c:pt>
                <c:pt idx="55754" formatCode="General">
                  <c:v>1.14836</c:v>
                </c:pt>
                <c:pt idx="55755" formatCode="General">
                  <c:v>1.14839</c:v>
                </c:pt>
                <c:pt idx="55756" formatCode="General">
                  <c:v>1.1484099999999999</c:v>
                </c:pt>
                <c:pt idx="55757" formatCode="General">
                  <c:v>1.14842</c:v>
                </c:pt>
                <c:pt idx="55758" formatCode="General">
                  <c:v>1.1484500000000009</c:v>
                </c:pt>
                <c:pt idx="55759" formatCode="General">
                  <c:v>1.1484700000000001</c:v>
                </c:pt>
                <c:pt idx="55760" formatCode="General">
                  <c:v>1.14849</c:v>
                </c:pt>
                <c:pt idx="55761" formatCode="General">
                  <c:v>1.1485000000000001</c:v>
                </c:pt>
                <c:pt idx="55762" formatCode="General">
                  <c:v>1.1485300000000001</c:v>
                </c:pt>
                <c:pt idx="55763" formatCode="General">
                  <c:v>1.1485500000000008</c:v>
                </c:pt>
                <c:pt idx="55764" formatCode="General">
                  <c:v>1.1485700000000001</c:v>
                </c:pt>
                <c:pt idx="55765" formatCode="General">
                  <c:v>1.14859</c:v>
                </c:pt>
                <c:pt idx="55766" formatCode="General">
                  <c:v>1.1486099999999999</c:v>
                </c:pt>
                <c:pt idx="55767" formatCode="General">
                  <c:v>1.14863</c:v>
                </c:pt>
                <c:pt idx="55768" formatCode="General">
                  <c:v>1.1486499999999999</c:v>
                </c:pt>
                <c:pt idx="55769" formatCode="General">
                  <c:v>1.1486700000000001</c:v>
                </c:pt>
                <c:pt idx="55770" formatCode="General">
                  <c:v>1.14869</c:v>
                </c:pt>
                <c:pt idx="55771" formatCode="General">
                  <c:v>1.14872</c:v>
                </c:pt>
                <c:pt idx="55772" formatCode="General">
                  <c:v>1.14873</c:v>
                </c:pt>
                <c:pt idx="55773" formatCode="General">
                  <c:v>1.1487499999999999</c:v>
                </c:pt>
                <c:pt idx="55774" formatCode="General">
                  <c:v>1.1487700000000001</c:v>
                </c:pt>
                <c:pt idx="55775" formatCode="General">
                  <c:v>1.1488</c:v>
                </c:pt>
                <c:pt idx="55776" formatCode="General">
                  <c:v>1.1488100000000001</c:v>
                </c:pt>
                <c:pt idx="55777" formatCode="General">
                  <c:v>1.14883</c:v>
                </c:pt>
                <c:pt idx="55778" formatCode="General">
                  <c:v>1.14886</c:v>
                </c:pt>
                <c:pt idx="55779" formatCode="General">
                  <c:v>1.1488799999999999</c:v>
                </c:pt>
                <c:pt idx="55780" formatCode="General">
                  <c:v>1.1489</c:v>
                </c:pt>
                <c:pt idx="55781" formatCode="General">
                  <c:v>1.1489199999999999</c:v>
                </c:pt>
                <c:pt idx="55782" formatCode="General">
                  <c:v>1.1489400000000001</c:v>
                </c:pt>
                <c:pt idx="55783" formatCode="General">
                  <c:v>1.14896</c:v>
                </c:pt>
                <c:pt idx="55784" formatCode="General">
                  <c:v>1.1489799999999999</c:v>
                </c:pt>
                <c:pt idx="55785" formatCode="General">
                  <c:v>1.149</c:v>
                </c:pt>
                <c:pt idx="55786" formatCode="General">
                  <c:v>1.1490199999999999</c:v>
                </c:pt>
                <c:pt idx="55787" formatCode="General">
                  <c:v>1.1490400000000001</c:v>
                </c:pt>
                <c:pt idx="55788" formatCode="General">
                  <c:v>1.14906</c:v>
                </c:pt>
                <c:pt idx="55789" formatCode="General">
                  <c:v>1.1490800000000001</c:v>
                </c:pt>
                <c:pt idx="55790" formatCode="General">
                  <c:v>1.1491</c:v>
                </c:pt>
                <c:pt idx="55791" formatCode="General">
                  <c:v>1.14913</c:v>
                </c:pt>
                <c:pt idx="55792" formatCode="General">
                  <c:v>1.1491400000000001</c:v>
                </c:pt>
                <c:pt idx="55793" formatCode="General">
                  <c:v>1.14917</c:v>
                </c:pt>
                <c:pt idx="55794" formatCode="General">
                  <c:v>1.1491899999999999</c:v>
                </c:pt>
                <c:pt idx="55795" formatCode="General">
                  <c:v>1.1492100000000001</c:v>
                </c:pt>
                <c:pt idx="55796" formatCode="General">
                  <c:v>1.1492199999999999</c:v>
                </c:pt>
                <c:pt idx="55797" formatCode="General">
                  <c:v>1.1492500000000001</c:v>
                </c:pt>
                <c:pt idx="55798" formatCode="General">
                  <c:v>1.14927</c:v>
                </c:pt>
                <c:pt idx="55799" formatCode="General">
                  <c:v>1.1492899999999999</c:v>
                </c:pt>
                <c:pt idx="55800" formatCode="General">
                  <c:v>1.1493100000000001</c:v>
                </c:pt>
                <c:pt idx="55801" formatCode="General">
                  <c:v>1.14933</c:v>
                </c:pt>
                <c:pt idx="55802" formatCode="General">
                  <c:v>1.1493500000000001</c:v>
                </c:pt>
                <c:pt idx="55803" formatCode="General">
                  <c:v>1.14937</c:v>
                </c:pt>
                <c:pt idx="55804" formatCode="General">
                  <c:v>1.1493899999999999</c:v>
                </c:pt>
                <c:pt idx="55805" formatCode="General">
                  <c:v>1.14941</c:v>
                </c:pt>
                <c:pt idx="55806" formatCode="General">
                  <c:v>1.14944</c:v>
                </c:pt>
                <c:pt idx="55807" formatCode="General">
                  <c:v>1.1494599999999999</c:v>
                </c:pt>
                <c:pt idx="55808" formatCode="General">
                  <c:v>1.14947</c:v>
                </c:pt>
                <c:pt idx="55809" formatCode="General">
                  <c:v>1.1495</c:v>
                </c:pt>
                <c:pt idx="55810" formatCode="General">
                  <c:v>1.1495199999999999</c:v>
                </c:pt>
                <c:pt idx="55811" formatCode="General">
                  <c:v>1.14954</c:v>
                </c:pt>
                <c:pt idx="55812" formatCode="General">
                  <c:v>1.1495500000000001</c:v>
                </c:pt>
                <c:pt idx="55813" formatCode="General">
                  <c:v>1.14958</c:v>
                </c:pt>
                <c:pt idx="55814" formatCode="General">
                  <c:v>1.1496</c:v>
                </c:pt>
                <c:pt idx="55815" formatCode="General">
                  <c:v>1.1496199999999999</c:v>
                </c:pt>
                <c:pt idx="55816" formatCode="General">
                  <c:v>1.14964</c:v>
                </c:pt>
                <c:pt idx="55817" formatCode="General">
                  <c:v>1.1496599999999999</c:v>
                </c:pt>
                <c:pt idx="55818" formatCode="General">
                  <c:v>1.14968</c:v>
                </c:pt>
                <c:pt idx="55819" formatCode="General">
                  <c:v>1.1496999999999991</c:v>
                </c:pt>
                <c:pt idx="55820" formatCode="General">
                  <c:v>1.1497199999999999</c:v>
                </c:pt>
                <c:pt idx="55821" formatCode="General">
                  <c:v>1.14974</c:v>
                </c:pt>
                <c:pt idx="55822" formatCode="General">
                  <c:v>1.14977</c:v>
                </c:pt>
                <c:pt idx="55823" formatCode="General">
                  <c:v>1.1497899999999999</c:v>
                </c:pt>
                <c:pt idx="55824" formatCode="General">
                  <c:v>1.149799999999999</c:v>
                </c:pt>
                <c:pt idx="55825" formatCode="General">
                  <c:v>1.1498199999999998</c:v>
                </c:pt>
                <c:pt idx="55826" formatCode="General">
                  <c:v>1.14985</c:v>
                </c:pt>
                <c:pt idx="55827" formatCode="General">
                  <c:v>1.1498599999999999</c:v>
                </c:pt>
                <c:pt idx="55828" formatCode="General">
                  <c:v>1.1498899999999999</c:v>
                </c:pt>
                <c:pt idx="55829" formatCode="General">
                  <c:v>1.14991</c:v>
                </c:pt>
                <c:pt idx="55830" formatCode="General">
                  <c:v>1.149929999999999</c:v>
                </c:pt>
                <c:pt idx="55831" formatCode="General">
                  <c:v>1.14995</c:v>
                </c:pt>
                <c:pt idx="55832" formatCode="General">
                  <c:v>1.149969999999999</c:v>
                </c:pt>
                <c:pt idx="55833" formatCode="General">
                  <c:v>1.1499899999999998</c:v>
                </c:pt>
                <c:pt idx="55834" formatCode="General">
                  <c:v>1.1500100000000009</c:v>
                </c:pt>
                <c:pt idx="55835" formatCode="General">
                  <c:v>1.1500300000000001</c:v>
                </c:pt>
                <c:pt idx="55836" formatCode="General">
                  <c:v>1.1500500000000009</c:v>
                </c:pt>
                <c:pt idx="55837" formatCode="General">
                  <c:v>1.1500699999999999</c:v>
                </c:pt>
                <c:pt idx="55838" formatCode="General">
                  <c:v>1.1500900000000001</c:v>
                </c:pt>
                <c:pt idx="55839" formatCode="General">
                  <c:v>1.1501100000000009</c:v>
                </c:pt>
                <c:pt idx="55840" formatCode="General">
                  <c:v>1.1501300000000001</c:v>
                </c:pt>
                <c:pt idx="55841" formatCode="General">
                  <c:v>1.1501500000000009</c:v>
                </c:pt>
                <c:pt idx="55842" formatCode="General">
                  <c:v>1.1501800000000009</c:v>
                </c:pt>
                <c:pt idx="55843" formatCode="General">
                  <c:v>1.15019</c:v>
                </c:pt>
                <c:pt idx="55844" formatCode="General">
                  <c:v>1.1502100000000008</c:v>
                </c:pt>
                <c:pt idx="55845" formatCode="General">
                  <c:v>1.1502399999999999</c:v>
                </c:pt>
                <c:pt idx="55846" formatCode="General">
                  <c:v>1.1502600000000001</c:v>
                </c:pt>
                <c:pt idx="55847" formatCode="General">
                  <c:v>1.1502699999999999</c:v>
                </c:pt>
                <c:pt idx="55848" formatCode="General">
                  <c:v>1.1503000000000001</c:v>
                </c:pt>
                <c:pt idx="55849" formatCode="General">
                  <c:v>1.15032</c:v>
                </c:pt>
                <c:pt idx="55850" formatCode="General">
                  <c:v>1.1503399999999999</c:v>
                </c:pt>
                <c:pt idx="55851" formatCode="General">
                  <c:v>1.15036</c:v>
                </c:pt>
                <c:pt idx="55852" formatCode="General">
                  <c:v>1.1503800000000008</c:v>
                </c:pt>
                <c:pt idx="55853" formatCode="General">
                  <c:v>1.1504000000000001</c:v>
                </c:pt>
                <c:pt idx="55854" formatCode="General">
                  <c:v>1.1504300000000001</c:v>
                </c:pt>
                <c:pt idx="55855" formatCode="General">
                  <c:v>1.1504399999999999</c:v>
                </c:pt>
                <c:pt idx="55856" formatCode="General">
                  <c:v>1.15046</c:v>
                </c:pt>
                <c:pt idx="55857" formatCode="General">
                  <c:v>1.15049</c:v>
                </c:pt>
                <c:pt idx="55858" formatCode="General">
                  <c:v>1.1505099999999999</c:v>
                </c:pt>
                <c:pt idx="55859" formatCode="General">
                  <c:v>1.15052</c:v>
                </c:pt>
                <c:pt idx="55860" formatCode="General">
                  <c:v>1.1505500000000008</c:v>
                </c:pt>
                <c:pt idx="55861" formatCode="General">
                  <c:v>1.1505700000000001</c:v>
                </c:pt>
                <c:pt idx="55862" formatCode="General">
                  <c:v>1.15059</c:v>
                </c:pt>
                <c:pt idx="55863" formatCode="General">
                  <c:v>1.1506000000000001</c:v>
                </c:pt>
                <c:pt idx="55864" formatCode="General">
                  <c:v>1.15063</c:v>
                </c:pt>
                <c:pt idx="55865" formatCode="General">
                  <c:v>1.1506500000000008</c:v>
                </c:pt>
                <c:pt idx="55866" formatCode="General">
                  <c:v>1.1506700000000001</c:v>
                </c:pt>
                <c:pt idx="55867" formatCode="General">
                  <c:v>1.15069</c:v>
                </c:pt>
                <c:pt idx="55868" formatCode="General">
                  <c:v>1.1507099999999999</c:v>
                </c:pt>
                <c:pt idx="55869" formatCode="General">
                  <c:v>1.15073</c:v>
                </c:pt>
                <c:pt idx="55870" formatCode="General">
                  <c:v>1.1507499999999999</c:v>
                </c:pt>
                <c:pt idx="55871" formatCode="General">
                  <c:v>1.1507700000000001</c:v>
                </c:pt>
                <c:pt idx="55872" formatCode="General">
                  <c:v>1.15079</c:v>
                </c:pt>
                <c:pt idx="55873" formatCode="General">
                  <c:v>1.15082</c:v>
                </c:pt>
                <c:pt idx="55874" formatCode="General">
                  <c:v>1.1508400000000001</c:v>
                </c:pt>
                <c:pt idx="55875" formatCode="General">
                  <c:v>1.1508499999999999</c:v>
                </c:pt>
                <c:pt idx="55876" formatCode="General">
                  <c:v>1.1508799999999999</c:v>
                </c:pt>
                <c:pt idx="55877" formatCode="General">
                  <c:v>1.1509</c:v>
                </c:pt>
                <c:pt idx="55878" formatCode="General">
                  <c:v>1.1509199999999999</c:v>
                </c:pt>
                <c:pt idx="55879" formatCode="General">
                  <c:v>1.1509400000000001</c:v>
                </c:pt>
                <c:pt idx="55880" formatCode="General">
                  <c:v>1.15096</c:v>
                </c:pt>
                <c:pt idx="55881" formatCode="General">
                  <c:v>1.1509799999999999</c:v>
                </c:pt>
                <c:pt idx="55882" formatCode="General">
                  <c:v>1.151</c:v>
                </c:pt>
                <c:pt idx="55883" formatCode="General">
                  <c:v>1.1510199999999999</c:v>
                </c:pt>
                <c:pt idx="55884" formatCode="General">
                  <c:v>1.1510400000000001</c:v>
                </c:pt>
                <c:pt idx="55885" formatCode="General">
                  <c:v>1.15106</c:v>
                </c:pt>
                <c:pt idx="55886" formatCode="General">
                  <c:v>1.1510899999999999</c:v>
                </c:pt>
                <c:pt idx="55887" formatCode="General">
                  <c:v>1.1511</c:v>
                </c:pt>
                <c:pt idx="55888" formatCode="General">
                  <c:v>1.1511199999999999</c:v>
                </c:pt>
                <c:pt idx="55889" formatCode="General">
                  <c:v>1.1511400000000001</c:v>
                </c:pt>
                <c:pt idx="55890" formatCode="General">
                  <c:v>1.15117</c:v>
                </c:pt>
                <c:pt idx="55891" formatCode="General">
                  <c:v>1.1511800000000001</c:v>
                </c:pt>
                <c:pt idx="55892" formatCode="General">
                  <c:v>1.1512</c:v>
                </c:pt>
                <c:pt idx="55893" formatCode="General">
                  <c:v>1.15123</c:v>
                </c:pt>
                <c:pt idx="55894" formatCode="General">
                  <c:v>1.1512500000000001</c:v>
                </c:pt>
                <c:pt idx="55895" formatCode="General">
                  <c:v>1.15126</c:v>
                </c:pt>
                <c:pt idx="55896" formatCode="General">
                  <c:v>1.1512899999999999</c:v>
                </c:pt>
                <c:pt idx="55897" formatCode="General">
                  <c:v>1.1513100000000001</c:v>
                </c:pt>
                <c:pt idx="55898" formatCode="General">
                  <c:v>1.1513199999999999</c:v>
                </c:pt>
                <c:pt idx="55899" formatCode="General">
                  <c:v>1.1513500000000001</c:v>
                </c:pt>
                <c:pt idx="55900" formatCode="General">
                  <c:v>1.15137</c:v>
                </c:pt>
                <c:pt idx="55901" formatCode="General">
                  <c:v>1.1513899999999999</c:v>
                </c:pt>
                <c:pt idx="55902" formatCode="General">
                  <c:v>1.15141</c:v>
                </c:pt>
                <c:pt idx="55903" formatCode="General">
                  <c:v>1.15143</c:v>
                </c:pt>
                <c:pt idx="55904" formatCode="General">
                  <c:v>1.1514500000000001</c:v>
                </c:pt>
                <c:pt idx="55905" formatCode="General">
                  <c:v>1.1514800000000001</c:v>
                </c:pt>
                <c:pt idx="55906" formatCode="General">
                  <c:v>1.1514899999999999</c:v>
                </c:pt>
                <c:pt idx="55907" formatCode="General">
                  <c:v>1.15151</c:v>
                </c:pt>
                <c:pt idx="55908" formatCode="General">
                  <c:v>1.15154</c:v>
                </c:pt>
                <c:pt idx="55909" formatCode="General">
                  <c:v>1.1515599999999999</c:v>
                </c:pt>
                <c:pt idx="55910" formatCode="General">
                  <c:v>1.15157</c:v>
                </c:pt>
                <c:pt idx="55911" formatCode="General">
                  <c:v>1.1515899999999999</c:v>
                </c:pt>
                <c:pt idx="55912" formatCode="General">
                  <c:v>1.1516199999999999</c:v>
                </c:pt>
                <c:pt idx="55913" formatCode="General">
                  <c:v>1.15164</c:v>
                </c:pt>
                <c:pt idx="55914" formatCode="General">
                  <c:v>1.1516500000000001</c:v>
                </c:pt>
                <c:pt idx="55915" formatCode="General">
                  <c:v>1.15168</c:v>
                </c:pt>
                <c:pt idx="55916" formatCode="General">
                  <c:v>1.1516999999999991</c:v>
                </c:pt>
                <c:pt idx="55917" formatCode="General">
                  <c:v>1.1517199999999999</c:v>
                </c:pt>
                <c:pt idx="55918" formatCode="General">
                  <c:v>1.15174</c:v>
                </c:pt>
                <c:pt idx="55919" formatCode="General">
                  <c:v>1.1517599999999999</c:v>
                </c:pt>
                <c:pt idx="55920" formatCode="General">
                  <c:v>1.15178</c:v>
                </c:pt>
                <c:pt idx="55921" formatCode="General">
                  <c:v>1.15181</c:v>
                </c:pt>
                <c:pt idx="55922" formatCode="General">
                  <c:v>1.1518199999999998</c:v>
                </c:pt>
                <c:pt idx="55923" formatCode="General">
                  <c:v>1.15184</c:v>
                </c:pt>
                <c:pt idx="55924" formatCode="General">
                  <c:v>1.1518699999999991</c:v>
                </c:pt>
                <c:pt idx="55925" formatCode="General">
                  <c:v>1.1518899999999999</c:v>
                </c:pt>
                <c:pt idx="55926" formatCode="General">
                  <c:v>1.151899999999999</c:v>
                </c:pt>
                <c:pt idx="55927" formatCode="General">
                  <c:v>1.151929999999999</c:v>
                </c:pt>
                <c:pt idx="55928" formatCode="General">
                  <c:v>1.15195</c:v>
                </c:pt>
                <c:pt idx="55929" formatCode="General">
                  <c:v>1.1519699999999991</c:v>
                </c:pt>
                <c:pt idx="55930" formatCode="General">
                  <c:v>1.1519899999999998</c:v>
                </c:pt>
                <c:pt idx="55931" formatCode="General">
                  <c:v>1.1520100000000009</c:v>
                </c:pt>
                <c:pt idx="55932" formatCode="General">
                  <c:v>1.1520300000000001</c:v>
                </c:pt>
                <c:pt idx="55933" formatCode="General">
                  <c:v>1.1520500000000009</c:v>
                </c:pt>
                <c:pt idx="55934" formatCode="General">
                  <c:v>1.1520699999999999</c:v>
                </c:pt>
                <c:pt idx="55935" formatCode="General">
                  <c:v>1.1520900000000001</c:v>
                </c:pt>
                <c:pt idx="55936" formatCode="General">
                  <c:v>1.1521100000000009</c:v>
                </c:pt>
                <c:pt idx="55937" formatCode="General">
                  <c:v>1.1521399999999999</c:v>
                </c:pt>
                <c:pt idx="55938" formatCode="General">
                  <c:v>1.1521500000000009</c:v>
                </c:pt>
                <c:pt idx="55939" formatCode="General">
                  <c:v>1.1521699999999999</c:v>
                </c:pt>
                <c:pt idx="55940" formatCode="General">
                  <c:v>1.15219</c:v>
                </c:pt>
                <c:pt idx="55941" formatCode="General">
                  <c:v>1.15222</c:v>
                </c:pt>
                <c:pt idx="55942" formatCode="General">
                  <c:v>1.1522300000000001</c:v>
                </c:pt>
                <c:pt idx="55943" formatCode="General">
                  <c:v>1.1522500000000009</c:v>
                </c:pt>
                <c:pt idx="55944" formatCode="General">
                  <c:v>1.1522800000000009</c:v>
                </c:pt>
                <c:pt idx="55945" formatCode="General">
                  <c:v>1.1523000000000001</c:v>
                </c:pt>
                <c:pt idx="55946" formatCode="General">
                  <c:v>1.15232</c:v>
                </c:pt>
                <c:pt idx="55947" formatCode="General">
                  <c:v>1.1523399999999999</c:v>
                </c:pt>
                <c:pt idx="55948" formatCode="General">
                  <c:v>1.1523600000000001</c:v>
                </c:pt>
                <c:pt idx="55949" formatCode="General">
                  <c:v>1.1523800000000008</c:v>
                </c:pt>
                <c:pt idx="55950" formatCode="General">
                  <c:v>1.1524000000000001</c:v>
                </c:pt>
                <c:pt idx="55951" formatCode="General">
                  <c:v>1.15242</c:v>
                </c:pt>
                <c:pt idx="55952" formatCode="General">
                  <c:v>1.1524399999999999</c:v>
                </c:pt>
                <c:pt idx="55953" formatCode="General">
                  <c:v>1.15246</c:v>
                </c:pt>
                <c:pt idx="55954" formatCode="General">
                  <c:v>1.1524799999999999</c:v>
                </c:pt>
                <c:pt idx="55955" formatCode="General">
                  <c:v>1.1525000000000001</c:v>
                </c:pt>
                <c:pt idx="55956" formatCode="General">
                  <c:v>1.15252</c:v>
                </c:pt>
                <c:pt idx="55957" formatCode="General">
                  <c:v>1.1525500000000009</c:v>
                </c:pt>
                <c:pt idx="55958" formatCode="General">
                  <c:v>1.15256</c:v>
                </c:pt>
                <c:pt idx="55959" formatCode="General">
                  <c:v>1.15259</c:v>
                </c:pt>
                <c:pt idx="55960" formatCode="General">
                  <c:v>1.1526099999999999</c:v>
                </c:pt>
                <c:pt idx="55961" formatCode="General">
                  <c:v>1.15262</c:v>
                </c:pt>
                <c:pt idx="55962" formatCode="General">
                  <c:v>1.1526400000000001</c:v>
                </c:pt>
                <c:pt idx="55963" formatCode="General">
                  <c:v>1.1526700000000001</c:v>
                </c:pt>
                <c:pt idx="55964" formatCode="General">
                  <c:v>1.15269</c:v>
                </c:pt>
                <c:pt idx="55965" formatCode="General">
                  <c:v>1.1527000000000001</c:v>
                </c:pt>
                <c:pt idx="55966" formatCode="General">
                  <c:v>1.15273</c:v>
                </c:pt>
                <c:pt idx="55967" formatCode="General">
                  <c:v>1.1527499999999999</c:v>
                </c:pt>
                <c:pt idx="55968" formatCode="General">
                  <c:v>1.1527700000000001</c:v>
                </c:pt>
                <c:pt idx="55969" formatCode="General">
                  <c:v>1.15279</c:v>
                </c:pt>
                <c:pt idx="55970" formatCode="General">
                  <c:v>1.1528099999999999</c:v>
                </c:pt>
                <c:pt idx="55971" formatCode="General">
                  <c:v>1.15283</c:v>
                </c:pt>
                <c:pt idx="55972" formatCode="General">
                  <c:v>1.15286</c:v>
                </c:pt>
                <c:pt idx="55973" formatCode="General">
                  <c:v>1.1528700000000001</c:v>
                </c:pt>
                <c:pt idx="55974" formatCode="General">
                  <c:v>1.15289</c:v>
                </c:pt>
                <c:pt idx="55975" formatCode="General">
                  <c:v>1.1529199999999999</c:v>
                </c:pt>
                <c:pt idx="55976" formatCode="General">
                  <c:v>1.1529400000000001</c:v>
                </c:pt>
                <c:pt idx="55977" formatCode="General">
                  <c:v>1.1529499999999999</c:v>
                </c:pt>
                <c:pt idx="55978" formatCode="General">
                  <c:v>1.1529700000000001</c:v>
                </c:pt>
                <c:pt idx="55979" formatCode="General">
                  <c:v>1.153</c:v>
                </c:pt>
                <c:pt idx="55980" formatCode="General">
                  <c:v>1.1530199999999999</c:v>
                </c:pt>
                <c:pt idx="55981" formatCode="General">
                  <c:v>1.1530400000000001</c:v>
                </c:pt>
                <c:pt idx="55982" formatCode="General">
                  <c:v>1.15306</c:v>
                </c:pt>
                <c:pt idx="55983" formatCode="General">
                  <c:v>1.1530800000000001</c:v>
                </c:pt>
                <c:pt idx="55984" formatCode="General">
                  <c:v>1.1531</c:v>
                </c:pt>
                <c:pt idx="55985" formatCode="General">
                  <c:v>1.1531199999999999</c:v>
                </c:pt>
                <c:pt idx="55986" formatCode="General">
                  <c:v>1.1531400000000001</c:v>
                </c:pt>
                <c:pt idx="55987" formatCode="General">
                  <c:v>1.15316</c:v>
                </c:pt>
                <c:pt idx="55988" formatCode="General">
                  <c:v>1.1531899999999999</c:v>
                </c:pt>
                <c:pt idx="55989" formatCode="General">
                  <c:v>1.1532</c:v>
                </c:pt>
                <c:pt idx="55990" formatCode="General">
                  <c:v>1.1532199999999999</c:v>
                </c:pt>
                <c:pt idx="55991" formatCode="General">
                  <c:v>1.15324</c:v>
                </c:pt>
                <c:pt idx="55992" formatCode="General">
                  <c:v>1.15327</c:v>
                </c:pt>
                <c:pt idx="55993" formatCode="General">
                  <c:v>1.1532800000000001</c:v>
                </c:pt>
                <c:pt idx="55994" formatCode="General">
                  <c:v>1.1533100000000001</c:v>
                </c:pt>
                <c:pt idx="55995" formatCode="General">
                  <c:v>1.15333</c:v>
                </c:pt>
                <c:pt idx="55996" formatCode="General">
                  <c:v>1.1533500000000001</c:v>
                </c:pt>
                <c:pt idx="55997" formatCode="General">
                  <c:v>1.15337</c:v>
                </c:pt>
                <c:pt idx="55998" formatCode="General">
                  <c:v>1.1533899999999999</c:v>
                </c:pt>
                <c:pt idx="55999" formatCode="General">
                  <c:v>1.15341</c:v>
                </c:pt>
                <c:pt idx="56000" formatCode="General">
                  <c:v>1.15343</c:v>
                </c:pt>
                <c:pt idx="56001" formatCode="General">
                  <c:v>1.1534500000000001</c:v>
                </c:pt>
                <c:pt idx="56002" formatCode="General">
                  <c:v>1.15347</c:v>
                </c:pt>
                <c:pt idx="56003" formatCode="General">
                  <c:v>1.1534899999999999</c:v>
                </c:pt>
                <c:pt idx="56004" formatCode="General">
                  <c:v>1.15351</c:v>
                </c:pt>
                <c:pt idx="56005" formatCode="General">
                  <c:v>1.1535299999999991</c:v>
                </c:pt>
                <c:pt idx="56006" formatCode="General">
                  <c:v>1.1535500000000001</c:v>
                </c:pt>
                <c:pt idx="56007" formatCode="General">
                  <c:v>1.15357</c:v>
                </c:pt>
                <c:pt idx="56008" formatCode="General">
                  <c:v>1.1536</c:v>
                </c:pt>
                <c:pt idx="56009" formatCode="General">
                  <c:v>1.15361</c:v>
                </c:pt>
                <c:pt idx="56010" formatCode="General">
                  <c:v>1.15364</c:v>
                </c:pt>
                <c:pt idx="56011" formatCode="General">
                  <c:v>1.1536599999999999</c:v>
                </c:pt>
                <c:pt idx="56012" formatCode="General">
                  <c:v>1.15368</c:v>
                </c:pt>
                <c:pt idx="56013" formatCode="General">
                  <c:v>1.1536899999999999</c:v>
                </c:pt>
                <c:pt idx="56014" formatCode="General">
                  <c:v>1.1537199999999999</c:v>
                </c:pt>
                <c:pt idx="56015" formatCode="General">
                  <c:v>1.15374</c:v>
                </c:pt>
                <c:pt idx="56016" formatCode="General">
                  <c:v>1.1537599999999999</c:v>
                </c:pt>
                <c:pt idx="56017" formatCode="General">
                  <c:v>1.15378</c:v>
                </c:pt>
                <c:pt idx="56018" formatCode="General">
                  <c:v>1.153799999999999</c:v>
                </c:pt>
                <c:pt idx="56019" formatCode="General">
                  <c:v>1.1538199999999998</c:v>
                </c:pt>
                <c:pt idx="56020" formatCode="General">
                  <c:v>1.15385</c:v>
                </c:pt>
                <c:pt idx="56021" formatCode="General">
                  <c:v>1.1538599999999999</c:v>
                </c:pt>
                <c:pt idx="56022" formatCode="General">
                  <c:v>1.15388</c:v>
                </c:pt>
                <c:pt idx="56023" formatCode="General">
                  <c:v>1.15391</c:v>
                </c:pt>
                <c:pt idx="56024" formatCode="General">
                  <c:v>1.153929999999999</c:v>
                </c:pt>
                <c:pt idx="56025" formatCode="General">
                  <c:v>1.15394</c:v>
                </c:pt>
                <c:pt idx="56026" formatCode="General">
                  <c:v>1.1539599999999999</c:v>
                </c:pt>
                <c:pt idx="56027" formatCode="General">
                  <c:v>1.1539899999999998</c:v>
                </c:pt>
                <c:pt idx="56028" formatCode="General">
                  <c:v>1.1540100000000009</c:v>
                </c:pt>
                <c:pt idx="56029" formatCode="General">
                  <c:v>1.15402</c:v>
                </c:pt>
                <c:pt idx="56030" formatCode="General">
                  <c:v>1.1540500000000009</c:v>
                </c:pt>
                <c:pt idx="56031" formatCode="General">
                  <c:v>1.1540699999999999</c:v>
                </c:pt>
                <c:pt idx="56032" formatCode="General">
                  <c:v>1.1540900000000001</c:v>
                </c:pt>
                <c:pt idx="56033" formatCode="General">
                  <c:v>1.1541100000000009</c:v>
                </c:pt>
                <c:pt idx="56034" formatCode="General">
                  <c:v>1.1541300000000001</c:v>
                </c:pt>
                <c:pt idx="56035" formatCode="General">
                  <c:v>1.1541500000000009</c:v>
                </c:pt>
                <c:pt idx="56036" formatCode="General">
                  <c:v>1.1541699999999999</c:v>
                </c:pt>
                <c:pt idx="56037" formatCode="General">
                  <c:v>1.15419</c:v>
                </c:pt>
                <c:pt idx="56038" formatCode="General">
                  <c:v>1.1542100000000008</c:v>
                </c:pt>
                <c:pt idx="56039" formatCode="General">
                  <c:v>1.1542399999999999</c:v>
                </c:pt>
                <c:pt idx="56040" formatCode="General">
                  <c:v>1.1542500000000009</c:v>
                </c:pt>
                <c:pt idx="56041" formatCode="General">
                  <c:v>1.1542699999999999</c:v>
                </c:pt>
                <c:pt idx="56042" formatCode="General">
                  <c:v>1.15429</c:v>
                </c:pt>
                <c:pt idx="56043" formatCode="General">
                  <c:v>1.15432</c:v>
                </c:pt>
                <c:pt idx="56044" formatCode="General">
                  <c:v>1.1543300000000001</c:v>
                </c:pt>
                <c:pt idx="56045" formatCode="General">
                  <c:v>1.1543600000000001</c:v>
                </c:pt>
                <c:pt idx="56046" formatCode="General">
                  <c:v>1.1543800000000008</c:v>
                </c:pt>
                <c:pt idx="56047" formatCode="General">
                  <c:v>1.1544000000000001</c:v>
                </c:pt>
                <c:pt idx="56048" formatCode="General">
                  <c:v>1.15442</c:v>
                </c:pt>
                <c:pt idx="56049" formatCode="General">
                  <c:v>1.1544399999999999</c:v>
                </c:pt>
                <c:pt idx="56050" formatCode="General">
                  <c:v>1.15446</c:v>
                </c:pt>
                <c:pt idx="56051" formatCode="General">
                  <c:v>1.1544800000000008</c:v>
                </c:pt>
                <c:pt idx="56052" formatCode="General">
                  <c:v>1.1545000000000001</c:v>
                </c:pt>
                <c:pt idx="56053" formatCode="General">
                  <c:v>1.15452</c:v>
                </c:pt>
                <c:pt idx="56054" formatCode="General">
                  <c:v>1.1545399999999999</c:v>
                </c:pt>
                <c:pt idx="56055" formatCode="General">
                  <c:v>1.15456</c:v>
                </c:pt>
                <c:pt idx="56056" formatCode="General">
                  <c:v>1.1545799999999999</c:v>
                </c:pt>
                <c:pt idx="56057" formatCode="General">
                  <c:v>1.1546000000000001</c:v>
                </c:pt>
                <c:pt idx="56058" formatCode="General">
                  <c:v>1.15462</c:v>
                </c:pt>
                <c:pt idx="56059" formatCode="General">
                  <c:v>1.1546500000000008</c:v>
                </c:pt>
                <c:pt idx="56060" formatCode="General">
                  <c:v>1.15466</c:v>
                </c:pt>
                <c:pt idx="56061" formatCode="General">
                  <c:v>1.1546799999999999</c:v>
                </c:pt>
                <c:pt idx="56062" formatCode="General">
                  <c:v>1.1547099999999999</c:v>
                </c:pt>
                <c:pt idx="56063" formatCode="General">
                  <c:v>1.15473</c:v>
                </c:pt>
                <c:pt idx="56064" formatCode="General">
                  <c:v>1.1547400000000001</c:v>
                </c:pt>
                <c:pt idx="56065" formatCode="General">
                  <c:v>1.1547700000000001</c:v>
                </c:pt>
                <c:pt idx="56066" formatCode="General">
                  <c:v>1.15479</c:v>
                </c:pt>
                <c:pt idx="56067" formatCode="General">
                  <c:v>1.1548099999999999</c:v>
                </c:pt>
                <c:pt idx="56068" formatCode="General">
                  <c:v>1.15483</c:v>
                </c:pt>
                <c:pt idx="56069" formatCode="General">
                  <c:v>1.1548499999999999</c:v>
                </c:pt>
                <c:pt idx="56070" formatCode="General">
                  <c:v>1.1548700000000001</c:v>
                </c:pt>
                <c:pt idx="56071" formatCode="General">
                  <c:v>1.1549</c:v>
                </c:pt>
                <c:pt idx="56072" formatCode="General">
                  <c:v>1.1549100000000001</c:v>
                </c:pt>
                <c:pt idx="56073" formatCode="General">
                  <c:v>1.15493</c:v>
                </c:pt>
                <c:pt idx="56074" formatCode="General">
                  <c:v>1.15496</c:v>
                </c:pt>
                <c:pt idx="56075" formatCode="General">
                  <c:v>1.1549799999999999</c:v>
                </c:pt>
                <c:pt idx="56076" formatCode="General">
                  <c:v>1.15499</c:v>
                </c:pt>
                <c:pt idx="56077" formatCode="General">
                  <c:v>1.1550100000000001</c:v>
                </c:pt>
                <c:pt idx="56078" formatCode="General">
                  <c:v>1.1550400000000001</c:v>
                </c:pt>
                <c:pt idx="56079" formatCode="General">
                  <c:v>1.15506</c:v>
                </c:pt>
                <c:pt idx="56080" formatCode="General">
                  <c:v>1.15507</c:v>
                </c:pt>
                <c:pt idx="56081" formatCode="General">
                  <c:v>1.1551</c:v>
                </c:pt>
                <c:pt idx="56082" formatCode="General">
                  <c:v>1.1551199999999999</c:v>
                </c:pt>
                <c:pt idx="56083" formatCode="General">
                  <c:v>1.1551400000000001</c:v>
                </c:pt>
                <c:pt idx="56084" formatCode="General">
                  <c:v>1.15516</c:v>
                </c:pt>
                <c:pt idx="56085" formatCode="General">
                  <c:v>1.1551800000000001</c:v>
                </c:pt>
                <c:pt idx="56086" formatCode="General">
                  <c:v>1.1552</c:v>
                </c:pt>
                <c:pt idx="56087" formatCode="General">
                  <c:v>1.1552199999999999</c:v>
                </c:pt>
                <c:pt idx="56088" formatCode="General">
                  <c:v>1.15524</c:v>
                </c:pt>
                <c:pt idx="56089" formatCode="General">
                  <c:v>1.15526</c:v>
                </c:pt>
                <c:pt idx="56090" formatCode="General">
                  <c:v>1.1552899999999999</c:v>
                </c:pt>
                <c:pt idx="56091" formatCode="General">
                  <c:v>1.1553100000000001</c:v>
                </c:pt>
                <c:pt idx="56092" formatCode="General">
                  <c:v>1.1553199999999999</c:v>
                </c:pt>
                <c:pt idx="56093" formatCode="General">
                  <c:v>1.1553500000000001</c:v>
                </c:pt>
                <c:pt idx="56094" formatCode="General">
                  <c:v>1.15537</c:v>
                </c:pt>
                <c:pt idx="56095" formatCode="General">
                  <c:v>1.1553800000000001</c:v>
                </c:pt>
                <c:pt idx="56096" formatCode="General">
                  <c:v>1.15541</c:v>
                </c:pt>
                <c:pt idx="56097" formatCode="General">
                  <c:v>1.15543</c:v>
                </c:pt>
                <c:pt idx="56098" formatCode="General">
                  <c:v>1.1554500000000001</c:v>
                </c:pt>
                <c:pt idx="56099" formatCode="General">
                  <c:v>1.15547</c:v>
                </c:pt>
                <c:pt idx="56100" formatCode="General">
                  <c:v>1.1554899999999999</c:v>
                </c:pt>
                <c:pt idx="56101" formatCode="General">
                  <c:v>1.15551</c:v>
                </c:pt>
                <c:pt idx="56102" formatCode="General">
                  <c:v>1.1555299999999991</c:v>
                </c:pt>
                <c:pt idx="56103" formatCode="General">
                  <c:v>1.1555500000000001</c:v>
                </c:pt>
                <c:pt idx="56104" formatCode="General">
                  <c:v>1.15557</c:v>
                </c:pt>
                <c:pt idx="56105" formatCode="General">
                  <c:v>1.1555899999999999</c:v>
                </c:pt>
                <c:pt idx="56106" formatCode="General">
                  <c:v>1.15561</c:v>
                </c:pt>
                <c:pt idx="56107" formatCode="General">
                  <c:v>1.155629999999999</c:v>
                </c:pt>
                <c:pt idx="56108" formatCode="General">
                  <c:v>1.1556500000000001</c:v>
                </c:pt>
                <c:pt idx="56109" formatCode="General">
                  <c:v>1.15567</c:v>
                </c:pt>
                <c:pt idx="56110" formatCode="General">
                  <c:v>1.1556999999999991</c:v>
                </c:pt>
                <c:pt idx="56111" formatCode="General">
                  <c:v>1.15571</c:v>
                </c:pt>
                <c:pt idx="56112" formatCode="General">
                  <c:v>1.15574</c:v>
                </c:pt>
                <c:pt idx="56113" formatCode="General">
                  <c:v>1.1557599999999999</c:v>
                </c:pt>
                <c:pt idx="56114" formatCode="General">
                  <c:v>1.15578</c:v>
                </c:pt>
                <c:pt idx="56115" formatCode="General">
                  <c:v>1.1557899999999999</c:v>
                </c:pt>
                <c:pt idx="56116" formatCode="General">
                  <c:v>1.1558199999999998</c:v>
                </c:pt>
                <c:pt idx="56117" formatCode="General">
                  <c:v>1.15584</c:v>
                </c:pt>
                <c:pt idx="56118" formatCode="General">
                  <c:v>1.1558599999999999</c:v>
                </c:pt>
                <c:pt idx="56119" formatCode="General">
                  <c:v>1.15588</c:v>
                </c:pt>
                <c:pt idx="56120" formatCode="General">
                  <c:v>1.155899999999999</c:v>
                </c:pt>
                <c:pt idx="56121" formatCode="General">
                  <c:v>1.1559199999999998</c:v>
                </c:pt>
                <c:pt idx="56122" formatCode="General">
                  <c:v>1.15595</c:v>
                </c:pt>
                <c:pt idx="56123" formatCode="General">
                  <c:v>1.1559599999999999</c:v>
                </c:pt>
                <c:pt idx="56124" formatCode="General">
                  <c:v>1.15598</c:v>
                </c:pt>
                <c:pt idx="56125" formatCode="General">
                  <c:v>1.1560100000000009</c:v>
                </c:pt>
                <c:pt idx="56126" formatCode="General">
                  <c:v>1.1560299999999999</c:v>
                </c:pt>
                <c:pt idx="56127" formatCode="General">
                  <c:v>1.1560400000000008</c:v>
                </c:pt>
                <c:pt idx="56128" formatCode="General">
                  <c:v>1.1560600000000001</c:v>
                </c:pt>
                <c:pt idx="56129" formatCode="General">
                  <c:v>1.1560900000000001</c:v>
                </c:pt>
                <c:pt idx="56130" formatCode="General">
                  <c:v>1.1561100000000009</c:v>
                </c:pt>
                <c:pt idx="56131" formatCode="General">
                  <c:v>1.15612</c:v>
                </c:pt>
                <c:pt idx="56132" formatCode="General">
                  <c:v>1.1561500000000009</c:v>
                </c:pt>
                <c:pt idx="56133" formatCode="General">
                  <c:v>1.1561699999999999</c:v>
                </c:pt>
                <c:pt idx="56134" formatCode="General">
                  <c:v>1.1561900000000001</c:v>
                </c:pt>
                <c:pt idx="56135" formatCode="General">
                  <c:v>1.1562100000000008</c:v>
                </c:pt>
                <c:pt idx="56136" formatCode="General">
                  <c:v>1.1562300000000001</c:v>
                </c:pt>
                <c:pt idx="56137" formatCode="General">
                  <c:v>1.1562500000000009</c:v>
                </c:pt>
                <c:pt idx="56138" formatCode="General">
                  <c:v>1.1562800000000009</c:v>
                </c:pt>
                <c:pt idx="56139" formatCode="General">
                  <c:v>1.15629</c:v>
                </c:pt>
                <c:pt idx="56140" formatCode="General">
                  <c:v>1.1563099999999999</c:v>
                </c:pt>
                <c:pt idx="56141" formatCode="General">
                  <c:v>1.1563300000000001</c:v>
                </c:pt>
                <c:pt idx="56142" formatCode="General">
                  <c:v>1.1563600000000001</c:v>
                </c:pt>
                <c:pt idx="56143" formatCode="General">
                  <c:v>1.1563699999999999</c:v>
                </c:pt>
                <c:pt idx="56144" formatCode="General">
                  <c:v>1.1564000000000001</c:v>
                </c:pt>
                <c:pt idx="56145" formatCode="General">
                  <c:v>1.15642</c:v>
                </c:pt>
                <c:pt idx="56146" formatCode="General">
                  <c:v>1.1564399999999999</c:v>
                </c:pt>
                <c:pt idx="56147" formatCode="General">
                  <c:v>1.15646</c:v>
                </c:pt>
                <c:pt idx="56148" formatCode="General">
                  <c:v>1.1564800000000008</c:v>
                </c:pt>
                <c:pt idx="56149" formatCode="General">
                  <c:v>1.1565000000000001</c:v>
                </c:pt>
                <c:pt idx="56150" formatCode="General">
                  <c:v>1.15652</c:v>
                </c:pt>
                <c:pt idx="56151" formatCode="General">
                  <c:v>1.1565399999999999</c:v>
                </c:pt>
                <c:pt idx="56152" formatCode="General">
                  <c:v>1.15656</c:v>
                </c:pt>
                <c:pt idx="56153" formatCode="General">
                  <c:v>1.1565799999999999</c:v>
                </c:pt>
                <c:pt idx="56154" formatCode="General">
                  <c:v>1.1566099999999999</c:v>
                </c:pt>
                <c:pt idx="56155" formatCode="General">
                  <c:v>1.15662</c:v>
                </c:pt>
                <c:pt idx="56156" formatCode="General">
                  <c:v>1.1566399999999999</c:v>
                </c:pt>
                <c:pt idx="56157" formatCode="General">
                  <c:v>1.15666</c:v>
                </c:pt>
                <c:pt idx="56158" formatCode="General">
                  <c:v>1.15669</c:v>
                </c:pt>
                <c:pt idx="56159" formatCode="General">
                  <c:v>1.1567000000000001</c:v>
                </c:pt>
                <c:pt idx="56160" formatCode="General">
                  <c:v>1.15672</c:v>
                </c:pt>
                <c:pt idx="56161" formatCode="General">
                  <c:v>1.1567499999999999</c:v>
                </c:pt>
                <c:pt idx="56162" formatCode="General">
                  <c:v>1.1567700000000001</c:v>
                </c:pt>
                <c:pt idx="56163" formatCode="General">
                  <c:v>1.15679</c:v>
                </c:pt>
                <c:pt idx="56164" formatCode="General">
                  <c:v>1.1568099999999999</c:v>
                </c:pt>
                <c:pt idx="56165" formatCode="General">
                  <c:v>1.15683</c:v>
                </c:pt>
                <c:pt idx="56166" formatCode="General">
                  <c:v>1.1568499999999999</c:v>
                </c:pt>
                <c:pt idx="56167" formatCode="General">
                  <c:v>1.1568700000000001</c:v>
                </c:pt>
                <c:pt idx="56168" formatCode="General">
                  <c:v>1.15689</c:v>
                </c:pt>
                <c:pt idx="56169" formatCode="General">
                  <c:v>1.1569100000000001</c:v>
                </c:pt>
                <c:pt idx="56170" formatCode="General">
                  <c:v>1.15693</c:v>
                </c:pt>
                <c:pt idx="56171" formatCode="General">
                  <c:v>1.1569499999999999</c:v>
                </c:pt>
                <c:pt idx="56172" formatCode="General">
                  <c:v>1.1569700000000001</c:v>
                </c:pt>
                <c:pt idx="56173" formatCode="General">
                  <c:v>1.15699</c:v>
                </c:pt>
                <c:pt idx="56174" formatCode="General">
                  <c:v>1.1570100000000001</c:v>
                </c:pt>
                <c:pt idx="56175" formatCode="General">
                  <c:v>1.15703</c:v>
                </c:pt>
                <c:pt idx="56176" formatCode="General">
                  <c:v>1.15706</c:v>
                </c:pt>
                <c:pt idx="56177" formatCode="General">
                  <c:v>1.1570800000000001</c:v>
                </c:pt>
                <c:pt idx="56178" formatCode="General">
                  <c:v>1.15709</c:v>
                </c:pt>
                <c:pt idx="56179" formatCode="General">
                  <c:v>1.1571100000000001</c:v>
                </c:pt>
                <c:pt idx="56180" formatCode="General">
                  <c:v>1.1571400000000001</c:v>
                </c:pt>
                <c:pt idx="56181" formatCode="General">
                  <c:v>1.15716</c:v>
                </c:pt>
                <c:pt idx="56182" formatCode="General">
                  <c:v>1.15717</c:v>
                </c:pt>
                <c:pt idx="56183" formatCode="General">
                  <c:v>1.1572</c:v>
                </c:pt>
                <c:pt idx="56184" formatCode="General">
                  <c:v>1.1572199999999999</c:v>
                </c:pt>
                <c:pt idx="56185" formatCode="General">
                  <c:v>1.15724</c:v>
                </c:pt>
                <c:pt idx="56186" formatCode="General">
                  <c:v>1.15726</c:v>
                </c:pt>
                <c:pt idx="56187" formatCode="General">
                  <c:v>1.1572800000000001</c:v>
                </c:pt>
                <c:pt idx="56188" formatCode="General">
                  <c:v>1.1573</c:v>
                </c:pt>
                <c:pt idx="56189" formatCode="General">
                  <c:v>1.15733</c:v>
                </c:pt>
                <c:pt idx="56190" formatCode="General">
                  <c:v>1.15734</c:v>
                </c:pt>
                <c:pt idx="56191" formatCode="General">
                  <c:v>1.1573599999999999</c:v>
                </c:pt>
                <c:pt idx="56192" formatCode="General">
                  <c:v>1.1573800000000001</c:v>
                </c:pt>
                <c:pt idx="56193" formatCode="General">
                  <c:v>1.15741</c:v>
                </c:pt>
                <c:pt idx="56194" formatCode="General">
                  <c:v>1.1574199999999999</c:v>
                </c:pt>
                <c:pt idx="56195" formatCode="General">
                  <c:v>1.15744</c:v>
                </c:pt>
                <c:pt idx="56196" formatCode="General">
                  <c:v>1.15747</c:v>
                </c:pt>
                <c:pt idx="56197" formatCode="General">
                  <c:v>1.1574899999999999</c:v>
                </c:pt>
                <c:pt idx="56198" formatCode="General">
                  <c:v>1.15751</c:v>
                </c:pt>
                <c:pt idx="56199" formatCode="General">
                  <c:v>1.1575299999999991</c:v>
                </c:pt>
                <c:pt idx="56200" formatCode="General">
                  <c:v>1.1575500000000001</c:v>
                </c:pt>
                <c:pt idx="56201" formatCode="General">
                  <c:v>1.15757</c:v>
                </c:pt>
                <c:pt idx="56202" formatCode="General">
                  <c:v>1.1575899999999999</c:v>
                </c:pt>
                <c:pt idx="56203" formatCode="General">
                  <c:v>1.15761</c:v>
                </c:pt>
                <c:pt idx="56204" formatCode="General">
                  <c:v>1.157629999999999</c:v>
                </c:pt>
                <c:pt idx="56205" formatCode="General">
                  <c:v>1.1576599999999999</c:v>
                </c:pt>
                <c:pt idx="56206" formatCode="General">
                  <c:v>1.15767</c:v>
                </c:pt>
                <c:pt idx="56207" formatCode="General">
                  <c:v>1.1576899999999999</c:v>
                </c:pt>
                <c:pt idx="56208" formatCode="General">
                  <c:v>1.15771</c:v>
                </c:pt>
                <c:pt idx="56209" formatCode="General">
                  <c:v>1.15774</c:v>
                </c:pt>
                <c:pt idx="56210" formatCode="General">
                  <c:v>1.1577500000000001</c:v>
                </c:pt>
                <c:pt idx="56211" formatCode="General">
                  <c:v>1.15778</c:v>
                </c:pt>
                <c:pt idx="56212" formatCode="General">
                  <c:v>1.1577999999999991</c:v>
                </c:pt>
                <c:pt idx="56213" formatCode="General">
                  <c:v>1.1578199999999998</c:v>
                </c:pt>
                <c:pt idx="56214" formatCode="General">
                  <c:v>1.15784</c:v>
                </c:pt>
                <c:pt idx="56215" formatCode="General">
                  <c:v>1.1578599999999999</c:v>
                </c:pt>
                <c:pt idx="56216" formatCode="General">
                  <c:v>1.15788</c:v>
                </c:pt>
                <c:pt idx="56217" formatCode="General">
                  <c:v>1.157899999999999</c:v>
                </c:pt>
                <c:pt idx="56218" formatCode="General">
                  <c:v>1.1579199999999998</c:v>
                </c:pt>
                <c:pt idx="56219" formatCode="General">
                  <c:v>1.15794</c:v>
                </c:pt>
                <c:pt idx="56220" formatCode="General">
                  <c:v>1.1579599999999999</c:v>
                </c:pt>
                <c:pt idx="56221" formatCode="General">
                  <c:v>1.15798</c:v>
                </c:pt>
                <c:pt idx="56222" formatCode="General">
                  <c:v>1.157999999999999</c:v>
                </c:pt>
                <c:pt idx="56223" formatCode="General">
                  <c:v>1.15802</c:v>
                </c:pt>
                <c:pt idx="56224" formatCode="General">
                  <c:v>1.1580400000000008</c:v>
                </c:pt>
                <c:pt idx="56225" formatCode="General">
                  <c:v>1.1580699999999999</c:v>
                </c:pt>
                <c:pt idx="56226" formatCode="General">
                  <c:v>1.1580800000000009</c:v>
                </c:pt>
                <c:pt idx="56227" formatCode="General">
                  <c:v>1.1581100000000009</c:v>
                </c:pt>
                <c:pt idx="56228" formatCode="General">
                  <c:v>1.1581300000000001</c:v>
                </c:pt>
                <c:pt idx="56229" formatCode="General">
                  <c:v>1.1581399999999999</c:v>
                </c:pt>
                <c:pt idx="56230" formatCode="General">
                  <c:v>1.1581600000000001</c:v>
                </c:pt>
                <c:pt idx="56231" formatCode="General">
                  <c:v>1.1581900000000001</c:v>
                </c:pt>
                <c:pt idx="56232" formatCode="General">
                  <c:v>1.1582100000000008</c:v>
                </c:pt>
                <c:pt idx="56233" formatCode="General">
                  <c:v>1.1582300000000001</c:v>
                </c:pt>
                <c:pt idx="56234" formatCode="General">
                  <c:v>1.1582500000000009</c:v>
                </c:pt>
                <c:pt idx="56235" formatCode="General">
                  <c:v>1.1582699999999999</c:v>
                </c:pt>
                <c:pt idx="56236" formatCode="General">
                  <c:v>1.15829</c:v>
                </c:pt>
                <c:pt idx="56237" formatCode="General">
                  <c:v>1.1583100000000008</c:v>
                </c:pt>
                <c:pt idx="56238" formatCode="General">
                  <c:v>1.1583300000000001</c:v>
                </c:pt>
                <c:pt idx="56239" formatCode="General">
                  <c:v>1.1583500000000009</c:v>
                </c:pt>
                <c:pt idx="56240" formatCode="General">
                  <c:v>1.1583800000000009</c:v>
                </c:pt>
                <c:pt idx="56241" formatCode="General">
                  <c:v>1.15839</c:v>
                </c:pt>
                <c:pt idx="56242" formatCode="General">
                  <c:v>1.1584099999999999</c:v>
                </c:pt>
                <c:pt idx="56243" formatCode="General">
                  <c:v>1.1584300000000001</c:v>
                </c:pt>
                <c:pt idx="56244" formatCode="General">
                  <c:v>1.15846</c:v>
                </c:pt>
                <c:pt idx="56245" formatCode="General">
                  <c:v>1.1584700000000001</c:v>
                </c:pt>
                <c:pt idx="56246" formatCode="General">
                  <c:v>1.15849</c:v>
                </c:pt>
                <c:pt idx="56247" formatCode="General">
                  <c:v>1.15852</c:v>
                </c:pt>
                <c:pt idx="56248" formatCode="General">
                  <c:v>1.1585399999999999</c:v>
                </c:pt>
                <c:pt idx="56249" formatCode="General">
                  <c:v>1.15856</c:v>
                </c:pt>
                <c:pt idx="56250" formatCode="General">
                  <c:v>1.1585799999999999</c:v>
                </c:pt>
                <c:pt idx="56251" formatCode="General">
                  <c:v>1.1586000000000001</c:v>
                </c:pt>
                <c:pt idx="56252" formatCode="General">
                  <c:v>1.15862</c:v>
                </c:pt>
                <c:pt idx="56253" formatCode="General">
                  <c:v>1.1586399999999999</c:v>
                </c:pt>
                <c:pt idx="56254" formatCode="General">
                  <c:v>1.15866</c:v>
                </c:pt>
                <c:pt idx="56255" formatCode="General">
                  <c:v>1.1586799999999999</c:v>
                </c:pt>
                <c:pt idx="56256" formatCode="General">
                  <c:v>1.1587000000000001</c:v>
                </c:pt>
                <c:pt idx="56257" formatCode="General">
                  <c:v>1.15872</c:v>
                </c:pt>
                <c:pt idx="56258" formatCode="General">
                  <c:v>1.1587400000000001</c:v>
                </c:pt>
                <c:pt idx="56259" formatCode="General">
                  <c:v>1.1587700000000001</c:v>
                </c:pt>
                <c:pt idx="56260" formatCode="General">
                  <c:v>1.15879</c:v>
                </c:pt>
                <c:pt idx="56261" formatCode="General">
                  <c:v>1.1588000000000001</c:v>
                </c:pt>
                <c:pt idx="56262" formatCode="General">
                  <c:v>1.15883</c:v>
                </c:pt>
                <c:pt idx="56263" formatCode="General">
                  <c:v>1.1588499999999999</c:v>
                </c:pt>
                <c:pt idx="56264" formatCode="General">
                  <c:v>1.1588700000000001</c:v>
                </c:pt>
                <c:pt idx="56265" formatCode="General">
                  <c:v>1.15889</c:v>
                </c:pt>
                <c:pt idx="56266" formatCode="General">
                  <c:v>1.1589100000000001</c:v>
                </c:pt>
                <c:pt idx="56267" formatCode="General">
                  <c:v>1.15893</c:v>
                </c:pt>
                <c:pt idx="56268" formatCode="General">
                  <c:v>1.1589499999999999</c:v>
                </c:pt>
                <c:pt idx="56269" formatCode="General">
                  <c:v>1.1589700000000001</c:v>
                </c:pt>
                <c:pt idx="56270" formatCode="General">
                  <c:v>1.15899</c:v>
                </c:pt>
                <c:pt idx="56271" formatCode="General">
                  <c:v>1.1590100000000001</c:v>
                </c:pt>
                <c:pt idx="56272" formatCode="General">
                  <c:v>1.15903</c:v>
                </c:pt>
                <c:pt idx="56273" formatCode="General">
                  <c:v>1.1590499999999999</c:v>
                </c:pt>
                <c:pt idx="56274" formatCode="General">
                  <c:v>1.15907</c:v>
                </c:pt>
                <c:pt idx="56275" formatCode="General">
                  <c:v>1.15909</c:v>
                </c:pt>
                <c:pt idx="56276" formatCode="General">
                  <c:v>1.1591199999999999</c:v>
                </c:pt>
                <c:pt idx="56277" formatCode="General">
                  <c:v>1.15913</c:v>
                </c:pt>
                <c:pt idx="56278" formatCode="General">
                  <c:v>1.15916</c:v>
                </c:pt>
                <c:pt idx="56279" formatCode="General">
                  <c:v>1.1591800000000001</c:v>
                </c:pt>
                <c:pt idx="56280" formatCode="General">
                  <c:v>1.1592</c:v>
                </c:pt>
                <c:pt idx="56281" formatCode="General">
                  <c:v>1.1592100000000001</c:v>
                </c:pt>
                <c:pt idx="56282" formatCode="General">
                  <c:v>1.15924</c:v>
                </c:pt>
                <c:pt idx="56283" formatCode="General">
                  <c:v>1.15926</c:v>
                </c:pt>
                <c:pt idx="56284" formatCode="General">
                  <c:v>1.1592800000000001</c:v>
                </c:pt>
                <c:pt idx="56285" formatCode="General">
                  <c:v>1.1593</c:v>
                </c:pt>
                <c:pt idx="56286" formatCode="General">
                  <c:v>1.1593199999999999</c:v>
                </c:pt>
                <c:pt idx="56287" formatCode="General">
                  <c:v>1.15934</c:v>
                </c:pt>
                <c:pt idx="56288" formatCode="General">
                  <c:v>1.15937</c:v>
                </c:pt>
                <c:pt idx="56289" formatCode="General">
                  <c:v>1.1593800000000001</c:v>
                </c:pt>
                <c:pt idx="56290" formatCode="General">
                  <c:v>1.1594</c:v>
                </c:pt>
                <c:pt idx="56291" formatCode="General">
                  <c:v>1.15943</c:v>
                </c:pt>
                <c:pt idx="56292" formatCode="General">
                  <c:v>1.1594500000000001</c:v>
                </c:pt>
                <c:pt idx="56293" formatCode="General">
                  <c:v>1.1594599999999999</c:v>
                </c:pt>
                <c:pt idx="56294" formatCode="General">
                  <c:v>1.1594800000000001</c:v>
                </c:pt>
                <c:pt idx="56295" formatCode="General">
                  <c:v>1.15951</c:v>
                </c:pt>
                <c:pt idx="56296" formatCode="General">
                  <c:v>1.1595199999999999</c:v>
                </c:pt>
                <c:pt idx="56297" formatCode="General">
                  <c:v>1.15954</c:v>
                </c:pt>
                <c:pt idx="56298" formatCode="General">
                  <c:v>1.15957</c:v>
                </c:pt>
                <c:pt idx="56299" formatCode="General">
                  <c:v>1.1595899999999999</c:v>
                </c:pt>
                <c:pt idx="56300" formatCode="General">
                  <c:v>1.1596</c:v>
                </c:pt>
                <c:pt idx="56301" formatCode="General">
                  <c:v>1.1596299999999991</c:v>
                </c:pt>
                <c:pt idx="56302" formatCode="General">
                  <c:v>1.1596500000000001</c:v>
                </c:pt>
                <c:pt idx="56303" formatCode="General">
                  <c:v>1.15967</c:v>
                </c:pt>
                <c:pt idx="56304" formatCode="General">
                  <c:v>1.1596899999999999</c:v>
                </c:pt>
                <c:pt idx="56305" formatCode="General">
                  <c:v>1.15971</c:v>
                </c:pt>
                <c:pt idx="56306" formatCode="General">
                  <c:v>1.159729999999999</c:v>
                </c:pt>
                <c:pt idx="56307" formatCode="General">
                  <c:v>1.1597500000000001</c:v>
                </c:pt>
                <c:pt idx="56308" formatCode="General">
                  <c:v>1.15977</c:v>
                </c:pt>
                <c:pt idx="56309" formatCode="General">
                  <c:v>1.1597899999999999</c:v>
                </c:pt>
                <c:pt idx="56310" formatCode="General">
                  <c:v>1.1598199999999999</c:v>
                </c:pt>
                <c:pt idx="56311" formatCode="General">
                  <c:v>1.15984</c:v>
                </c:pt>
                <c:pt idx="56312" formatCode="General">
                  <c:v>1.15985</c:v>
                </c:pt>
                <c:pt idx="56313" formatCode="General">
                  <c:v>1.15988</c:v>
                </c:pt>
                <c:pt idx="56314" formatCode="General">
                  <c:v>1.159899999999999</c:v>
                </c:pt>
                <c:pt idx="56315" formatCode="General">
                  <c:v>1.1599199999999998</c:v>
                </c:pt>
                <c:pt idx="56316" formatCode="General">
                  <c:v>1.159929999999999</c:v>
                </c:pt>
                <c:pt idx="56317" formatCode="General">
                  <c:v>1.1599599999999999</c:v>
                </c:pt>
                <c:pt idx="56318" formatCode="General">
                  <c:v>1.15998</c:v>
                </c:pt>
                <c:pt idx="56319" formatCode="General">
                  <c:v>1.159999999999999</c:v>
                </c:pt>
                <c:pt idx="56320" formatCode="General">
                  <c:v>1.1600200000000001</c:v>
                </c:pt>
                <c:pt idx="56321" formatCode="General">
                  <c:v>1.1600400000000008</c:v>
                </c:pt>
                <c:pt idx="56322" formatCode="General">
                  <c:v>1.1600600000000001</c:v>
                </c:pt>
                <c:pt idx="56323" formatCode="General">
                  <c:v>1.1600800000000009</c:v>
                </c:pt>
                <c:pt idx="56324" formatCode="General">
                  <c:v>1.1600999999999999</c:v>
                </c:pt>
                <c:pt idx="56325" formatCode="General">
                  <c:v>1.16012</c:v>
                </c:pt>
                <c:pt idx="56326" formatCode="General">
                  <c:v>1.1601399999999999</c:v>
                </c:pt>
                <c:pt idx="56327" formatCode="General">
                  <c:v>1.1601699999999999</c:v>
                </c:pt>
                <c:pt idx="56328" formatCode="General">
                  <c:v>1.1601800000000009</c:v>
                </c:pt>
                <c:pt idx="56329" formatCode="General">
                  <c:v>1.1602100000000009</c:v>
                </c:pt>
                <c:pt idx="56330" formatCode="General">
                  <c:v>1.1602300000000001</c:v>
                </c:pt>
                <c:pt idx="56331" formatCode="General">
                  <c:v>1.1602500000000009</c:v>
                </c:pt>
                <c:pt idx="56332" formatCode="General">
                  <c:v>1.1602699999999999</c:v>
                </c:pt>
                <c:pt idx="56333" formatCode="General">
                  <c:v>1.16029</c:v>
                </c:pt>
                <c:pt idx="56334" formatCode="General">
                  <c:v>1.1603100000000008</c:v>
                </c:pt>
                <c:pt idx="56335" formatCode="General">
                  <c:v>1.1603300000000001</c:v>
                </c:pt>
                <c:pt idx="56336" formatCode="General">
                  <c:v>1.1603500000000009</c:v>
                </c:pt>
                <c:pt idx="56337" formatCode="General">
                  <c:v>1.1603699999999999</c:v>
                </c:pt>
                <c:pt idx="56338" formatCode="General">
                  <c:v>1.16039</c:v>
                </c:pt>
                <c:pt idx="56339" formatCode="General">
                  <c:v>1.16042</c:v>
                </c:pt>
                <c:pt idx="56340" formatCode="General">
                  <c:v>1.1604300000000001</c:v>
                </c:pt>
                <c:pt idx="56341" formatCode="General">
                  <c:v>1.1604500000000009</c:v>
                </c:pt>
                <c:pt idx="56342" formatCode="General">
                  <c:v>1.1604800000000008</c:v>
                </c:pt>
                <c:pt idx="56343" formatCode="General">
                  <c:v>1.1605000000000001</c:v>
                </c:pt>
                <c:pt idx="56344" formatCode="General">
                  <c:v>1.1605099999999999</c:v>
                </c:pt>
                <c:pt idx="56345" formatCode="General">
                  <c:v>1.1605300000000001</c:v>
                </c:pt>
                <c:pt idx="56346" formatCode="General">
                  <c:v>1.16056</c:v>
                </c:pt>
                <c:pt idx="56347" formatCode="General">
                  <c:v>1.1605799999999999</c:v>
                </c:pt>
                <c:pt idx="56348" formatCode="General">
                  <c:v>1.16059</c:v>
                </c:pt>
                <c:pt idx="56349" formatCode="General">
                  <c:v>1.16062</c:v>
                </c:pt>
                <c:pt idx="56350" formatCode="General">
                  <c:v>1.1606399999999999</c:v>
                </c:pt>
                <c:pt idx="56351" formatCode="General">
                  <c:v>1.16066</c:v>
                </c:pt>
                <c:pt idx="56352" formatCode="General">
                  <c:v>1.1606799999999999</c:v>
                </c:pt>
                <c:pt idx="56353" formatCode="General">
                  <c:v>1.1607000000000001</c:v>
                </c:pt>
                <c:pt idx="56354" formatCode="General">
                  <c:v>1.16072</c:v>
                </c:pt>
                <c:pt idx="56355" formatCode="General">
                  <c:v>1.1607499999999999</c:v>
                </c:pt>
                <c:pt idx="56356" formatCode="General">
                  <c:v>1.16076</c:v>
                </c:pt>
                <c:pt idx="56357" formatCode="General">
                  <c:v>1.1607799999999999</c:v>
                </c:pt>
                <c:pt idx="56358" formatCode="General">
                  <c:v>1.1608000000000001</c:v>
                </c:pt>
                <c:pt idx="56359" formatCode="General">
                  <c:v>1.16083</c:v>
                </c:pt>
                <c:pt idx="56360" formatCode="General">
                  <c:v>1.1608400000000001</c:v>
                </c:pt>
                <c:pt idx="56361" formatCode="General">
                  <c:v>1.1608700000000001</c:v>
                </c:pt>
                <c:pt idx="56362" formatCode="General">
                  <c:v>1.16089</c:v>
                </c:pt>
                <c:pt idx="56363" formatCode="General">
                  <c:v>1.1609</c:v>
                </c:pt>
                <c:pt idx="56364" formatCode="General">
                  <c:v>1.16093</c:v>
                </c:pt>
                <c:pt idx="56365" formatCode="General">
                  <c:v>1.1609499999999999</c:v>
                </c:pt>
                <c:pt idx="56366" formatCode="General">
                  <c:v>1.1609700000000001</c:v>
                </c:pt>
                <c:pt idx="56367" formatCode="General">
                  <c:v>1.1609799999999999</c:v>
                </c:pt>
                <c:pt idx="56368" formatCode="General">
                  <c:v>1.1610100000000001</c:v>
                </c:pt>
                <c:pt idx="56369" formatCode="General">
                  <c:v>1.16103</c:v>
                </c:pt>
                <c:pt idx="56370" formatCode="General">
                  <c:v>1.1610499999999999</c:v>
                </c:pt>
                <c:pt idx="56371" formatCode="General">
                  <c:v>1.16107</c:v>
                </c:pt>
                <c:pt idx="56372" formatCode="General">
                  <c:v>1.16109</c:v>
                </c:pt>
                <c:pt idx="56373" formatCode="General">
                  <c:v>1.1611100000000001</c:v>
                </c:pt>
                <c:pt idx="56374" formatCode="General">
                  <c:v>1.16113</c:v>
                </c:pt>
                <c:pt idx="56375" formatCode="General">
                  <c:v>1.1611499999999999</c:v>
                </c:pt>
                <c:pt idx="56376" formatCode="General">
                  <c:v>1.16117</c:v>
                </c:pt>
                <c:pt idx="56377" formatCode="General">
                  <c:v>1.1612</c:v>
                </c:pt>
                <c:pt idx="56378" formatCode="General">
                  <c:v>1.1612199999999999</c:v>
                </c:pt>
                <c:pt idx="56379" formatCode="General">
                  <c:v>1.16123</c:v>
                </c:pt>
                <c:pt idx="56380" formatCode="General">
                  <c:v>1.16126</c:v>
                </c:pt>
                <c:pt idx="56381" formatCode="General">
                  <c:v>1.1612800000000001</c:v>
                </c:pt>
                <c:pt idx="56382" formatCode="General">
                  <c:v>1.1613</c:v>
                </c:pt>
                <c:pt idx="56383" formatCode="General">
                  <c:v>1.1613199999999999</c:v>
                </c:pt>
                <c:pt idx="56384" formatCode="General">
                  <c:v>1.16134</c:v>
                </c:pt>
                <c:pt idx="56385" formatCode="General">
                  <c:v>1.1613599999999999</c:v>
                </c:pt>
                <c:pt idx="56386" formatCode="General">
                  <c:v>1.1613800000000001</c:v>
                </c:pt>
                <c:pt idx="56387" formatCode="General">
                  <c:v>1.1614</c:v>
                </c:pt>
                <c:pt idx="56388" formatCode="General">
                  <c:v>1.1614199999999999</c:v>
                </c:pt>
                <c:pt idx="56389" formatCode="General">
                  <c:v>1.16144</c:v>
                </c:pt>
                <c:pt idx="56390" formatCode="General">
                  <c:v>1.16147</c:v>
                </c:pt>
                <c:pt idx="56391" formatCode="General">
                  <c:v>1.1614800000000001</c:v>
                </c:pt>
                <c:pt idx="56392" formatCode="General">
                  <c:v>1.1615</c:v>
                </c:pt>
                <c:pt idx="56393" formatCode="General">
                  <c:v>1.16153</c:v>
                </c:pt>
                <c:pt idx="56394" formatCode="General">
                  <c:v>1.1615500000000001</c:v>
                </c:pt>
                <c:pt idx="56395" formatCode="General">
                  <c:v>1.1615599999999999</c:v>
                </c:pt>
                <c:pt idx="56396" formatCode="General">
                  <c:v>1.1615800000000001</c:v>
                </c:pt>
                <c:pt idx="56397" formatCode="General">
                  <c:v>1.16161</c:v>
                </c:pt>
                <c:pt idx="56398" formatCode="General">
                  <c:v>1.1616299999999991</c:v>
                </c:pt>
                <c:pt idx="56399" formatCode="General">
                  <c:v>1.16164</c:v>
                </c:pt>
                <c:pt idx="56400" formatCode="General">
                  <c:v>1.16167</c:v>
                </c:pt>
                <c:pt idx="56401" formatCode="General">
                  <c:v>1.1616899999999999</c:v>
                </c:pt>
                <c:pt idx="56402" formatCode="General">
                  <c:v>1.16171</c:v>
                </c:pt>
                <c:pt idx="56403" formatCode="General">
                  <c:v>1.161729999999999</c:v>
                </c:pt>
                <c:pt idx="56404" formatCode="General">
                  <c:v>1.1617500000000001</c:v>
                </c:pt>
                <c:pt idx="56405" formatCode="General">
                  <c:v>1.16177</c:v>
                </c:pt>
                <c:pt idx="56406" formatCode="General">
                  <c:v>1.1617999999999991</c:v>
                </c:pt>
                <c:pt idx="56407" formatCode="General">
                  <c:v>1.16181</c:v>
                </c:pt>
                <c:pt idx="56408" formatCode="General">
                  <c:v>1.161829999999999</c:v>
                </c:pt>
                <c:pt idx="56409" formatCode="General">
                  <c:v>1.16185</c:v>
                </c:pt>
                <c:pt idx="56410" formatCode="General">
                  <c:v>1.16188</c:v>
                </c:pt>
                <c:pt idx="56411" formatCode="General">
                  <c:v>1.1618899999999999</c:v>
                </c:pt>
                <c:pt idx="56412" formatCode="General">
                  <c:v>1.16191</c:v>
                </c:pt>
                <c:pt idx="56413" formatCode="General">
                  <c:v>1.16194</c:v>
                </c:pt>
                <c:pt idx="56414" formatCode="General">
                  <c:v>1.1619599999999999</c:v>
                </c:pt>
                <c:pt idx="56415" formatCode="General">
                  <c:v>1.16198</c:v>
                </c:pt>
                <c:pt idx="56416" formatCode="General">
                  <c:v>1.161999999999999</c:v>
                </c:pt>
                <c:pt idx="56417" formatCode="General">
                  <c:v>1.1620200000000001</c:v>
                </c:pt>
                <c:pt idx="56418" formatCode="General">
                  <c:v>1.1620400000000009</c:v>
                </c:pt>
                <c:pt idx="56419" formatCode="General">
                  <c:v>1.1620600000000001</c:v>
                </c:pt>
                <c:pt idx="56420" formatCode="General">
                  <c:v>1.1620800000000009</c:v>
                </c:pt>
                <c:pt idx="56421" formatCode="General">
                  <c:v>1.1620999999999999</c:v>
                </c:pt>
                <c:pt idx="56422" formatCode="General">
                  <c:v>1.16212</c:v>
                </c:pt>
                <c:pt idx="56423" formatCode="General">
                  <c:v>1.1621400000000008</c:v>
                </c:pt>
                <c:pt idx="56424" formatCode="General">
                  <c:v>1.1621600000000001</c:v>
                </c:pt>
                <c:pt idx="56425" formatCode="General">
                  <c:v>1.1621900000000001</c:v>
                </c:pt>
                <c:pt idx="56426" formatCode="General">
                  <c:v>1.1622100000000009</c:v>
                </c:pt>
                <c:pt idx="56427" formatCode="General">
                  <c:v>1.16222</c:v>
                </c:pt>
                <c:pt idx="56428" formatCode="General">
                  <c:v>1.1622500000000009</c:v>
                </c:pt>
                <c:pt idx="56429" formatCode="General">
                  <c:v>1.1622699999999999</c:v>
                </c:pt>
                <c:pt idx="56430" formatCode="General">
                  <c:v>1.1622800000000009</c:v>
                </c:pt>
                <c:pt idx="56431" formatCode="General">
                  <c:v>1.1623000000000001</c:v>
                </c:pt>
                <c:pt idx="56432" formatCode="General">
                  <c:v>1.1623300000000001</c:v>
                </c:pt>
                <c:pt idx="56433" formatCode="General">
                  <c:v>1.1623500000000009</c:v>
                </c:pt>
                <c:pt idx="56434" formatCode="General">
                  <c:v>1.1623600000000001</c:v>
                </c:pt>
                <c:pt idx="56435" formatCode="General">
                  <c:v>1.16239</c:v>
                </c:pt>
                <c:pt idx="56436" formatCode="General">
                  <c:v>1.1624099999999999</c:v>
                </c:pt>
                <c:pt idx="56437" formatCode="General">
                  <c:v>1.1624300000000001</c:v>
                </c:pt>
                <c:pt idx="56438" formatCode="General">
                  <c:v>1.1624500000000009</c:v>
                </c:pt>
                <c:pt idx="56439" formatCode="General">
                  <c:v>1.1624699999999999</c:v>
                </c:pt>
                <c:pt idx="56440" formatCode="General">
                  <c:v>1.16249</c:v>
                </c:pt>
                <c:pt idx="56441" formatCode="General">
                  <c:v>1.1625099999999999</c:v>
                </c:pt>
                <c:pt idx="56442" formatCode="General">
                  <c:v>1.1625300000000001</c:v>
                </c:pt>
                <c:pt idx="56443" formatCode="General">
                  <c:v>1.1625500000000009</c:v>
                </c:pt>
                <c:pt idx="56444" formatCode="General">
                  <c:v>1.1625799999999999</c:v>
                </c:pt>
                <c:pt idx="56445" formatCode="General">
                  <c:v>1.1626000000000001</c:v>
                </c:pt>
                <c:pt idx="56446" formatCode="General">
                  <c:v>1.1626099999999999</c:v>
                </c:pt>
                <c:pt idx="56447" formatCode="General">
                  <c:v>1.1626300000000001</c:v>
                </c:pt>
                <c:pt idx="56448" formatCode="General">
                  <c:v>1.16266</c:v>
                </c:pt>
                <c:pt idx="56449" formatCode="General">
                  <c:v>1.1626799999999999</c:v>
                </c:pt>
                <c:pt idx="56450" formatCode="General">
                  <c:v>1.1627000000000001</c:v>
                </c:pt>
                <c:pt idx="56451" formatCode="General">
                  <c:v>1.16272</c:v>
                </c:pt>
                <c:pt idx="56452" formatCode="General">
                  <c:v>1.1627400000000001</c:v>
                </c:pt>
                <c:pt idx="56453" formatCode="General">
                  <c:v>1.16276</c:v>
                </c:pt>
                <c:pt idx="56454" formatCode="General">
                  <c:v>1.1627799999999999</c:v>
                </c:pt>
                <c:pt idx="56455" formatCode="General">
                  <c:v>1.1628000000000001</c:v>
                </c:pt>
                <c:pt idx="56456" formatCode="General">
                  <c:v>1.16282</c:v>
                </c:pt>
                <c:pt idx="56457" formatCode="General">
                  <c:v>1.1628499999999999</c:v>
                </c:pt>
                <c:pt idx="56458" formatCode="General">
                  <c:v>1.16286</c:v>
                </c:pt>
                <c:pt idx="56459" formatCode="General">
                  <c:v>1.1628799999999999</c:v>
                </c:pt>
                <c:pt idx="56460" formatCode="General">
                  <c:v>1.1629</c:v>
                </c:pt>
                <c:pt idx="56461" formatCode="General">
                  <c:v>1.16293</c:v>
                </c:pt>
                <c:pt idx="56462" formatCode="General">
                  <c:v>1.1629400000000001</c:v>
                </c:pt>
                <c:pt idx="56463" formatCode="General">
                  <c:v>1.16296</c:v>
                </c:pt>
                <c:pt idx="56464" formatCode="General">
                  <c:v>1.16299</c:v>
                </c:pt>
                <c:pt idx="56465" formatCode="General">
                  <c:v>1.1630100000000001</c:v>
                </c:pt>
                <c:pt idx="56466" formatCode="General">
                  <c:v>1.16303</c:v>
                </c:pt>
                <c:pt idx="56467" formatCode="General">
                  <c:v>1.1630499999999999</c:v>
                </c:pt>
                <c:pt idx="56468" formatCode="General">
                  <c:v>1.16307</c:v>
                </c:pt>
                <c:pt idx="56469" formatCode="General">
                  <c:v>1.16309</c:v>
                </c:pt>
                <c:pt idx="56470" formatCode="General">
                  <c:v>1.1631100000000001</c:v>
                </c:pt>
                <c:pt idx="56471" formatCode="General">
                  <c:v>1.16313</c:v>
                </c:pt>
                <c:pt idx="56472" formatCode="General">
                  <c:v>1.1631499999999999</c:v>
                </c:pt>
                <c:pt idx="56473" formatCode="General">
                  <c:v>1.16317</c:v>
                </c:pt>
                <c:pt idx="56474" formatCode="General">
                  <c:v>1.1631899999999999</c:v>
                </c:pt>
                <c:pt idx="56475" formatCode="General">
                  <c:v>1.1632100000000001</c:v>
                </c:pt>
                <c:pt idx="56476" formatCode="General">
                  <c:v>1.1632400000000001</c:v>
                </c:pt>
                <c:pt idx="56477" formatCode="General">
                  <c:v>1.16326</c:v>
                </c:pt>
                <c:pt idx="56478" formatCode="General">
                  <c:v>1.16327</c:v>
                </c:pt>
                <c:pt idx="56479" formatCode="General">
                  <c:v>1.1633</c:v>
                </c:pt>
                <c:pt idx="56480" formatCode="General">
                  <c:v>1.1633199999999999</c:v>
                </c:pt>
                <c:pt idx="56481" formatCode="General">
                  <c:v>1.16334</c:v>
                </c:pt>
                <c:pt idx="56482" formatCode="General">
                  <c:v>1.1633500000000001</c:v>
                </c:pt>
                <c:pt idx="56483" formatCode="General">
                  <c:v>1.1633800000000001</c:v>
                </c:pt>
                <c:pt idx="56484" formatCode="General">
                  <c:v>1.1634</c:v>
                </c:pt>
                <c:pt idx="56485" formatCode="General">
                  <c:v>1.1634199999999999</c:v>
                </c:pt>
                <c:pt idx="56486" formatCode="General">
                  <c:v>1.16344</c:v>
                </c:pt>
                <c:pt idx="56487" formatCode="General">
                  <c:v>1.1634599999999999</c:v>
                </c:pt>
                <c:pt idx="56488" formatCode="General">
                  <c:v>1.1634800000000001</c:v>
                </c:pt>
                <c:pt idx="56489" formatCode="General">
                  <c:v>1.1635</c:v>
                </c:pt>
                <c:pt idx="56490" formatCode="General">
                  <c:v>1.1635199999999999</c:v>
                </c:pt>
                <c:pt idx="56491" formatCode="General">
                  <c:v>1.16354</c:v>
                </c:pt>
                <c:pt idx="56492" formatCode="General">
                  <c:v>1.1635599999999999</c:v>
                </c:pt>
                <c:pt idx="56493" formatCode="General">
                  <c:v>1.1635899999999999</c:v>
                </c:pt>
                <c:pt idx="56494" formatCode="General">
                  <c:v>1.1636</c:v>
                </c:pt>
                <c:pt idx="56495" formatCode="General">
                  <c:v>1.1636299999999991</c:v>
                </c:pt>
                <c:pt idx="56496" formatCode="General">
                  <c:v>1.1636500000000001</c:v>
                </c:pt>
                <c:pt idx="56497" formatCode="General">
                  <c:v>1.16367</c:v>
                </c:pt>
                <c:pt idx="56498" formatCode="General">
                  <c:v>1.1636899999999999</c:v>
                </c:pt>
                <c:pt idx="56499" formatCode="General">
                  <c:v>1.16371</c:v>
                </c:pt>
                <c:pt idx="56500" formatCode="General">
                  <c:v>1.163729999999999</c:v>
                </c:pt>
                <c:pt idx="56501" formatCode="General">
                  <c:v>1.1637500000000001</c:v>
                </c:pt>
                <c:pt idx="56502" formatCode="General">
                  <c:v>1.16377</c:v>
                </c:pt>
                <c:pt idx="56503" formatCode="General">
                  <c:v>1.1637899999999999</c:v>
                </c:pt>
                <c:pt idx="56504" formatCode="General">
                  <c:v>1.16381</c:v>
                </c:pt>
                <c:pt idx="56505" formatCode="General">
                  <c:v>1.163829999999999</c:v>
                </c:pt>
                <c:pt idx="56506" formatCode="General">
                  <c:v>1.1638500000000001</c:v>
                </c:pt>
                <c:pt idx="56507" formatCode="General">
                  <c:v>1.16387</c:v>
                </c:pt>
                <c:pt idx="56508" formatCode="General">
                  <c:v>1.163899999999999</c:v>
                </c:pt>
                <c:pt idx="56509" formatCode="General">
                  <c:v>1.16391</c:v>
                </c:pt>
                <c:pt idx="56510" formatCode="General">
                  <c:v>1.163929999999999</c:v>
                </c:pt>
                <c:pt idx="56511" formatCode="General">
                  <c:v>1.16395</c:v>
                </c:pt>
                <c:pt idx="56512" formatCode="General">
                  <c:v>1.16398</c:v>
                </c:pt>
                <c:pt idx="56513" formatCode="General">
                  <c:v>1.1639899999999999</c:v>
                </c:pt>
                <c:pt idx="56514" formatCode="General">
                  <c:v>1.1640100000000009</c:v>
                </c:pt>
                <c:pt idx="56515" formatCode="General">
                  <c:v>1.1640400000000009</c:v>
                </c:pt>
                <c:pt idx="56516" formatCode="General">
                  <c:v>1.1640600000000001</c:v>
                </c:pt>
                <c:pt idx="56517" formatCode="General">
                  <c:v>1.1640800000000009</c:v>
                </c:pt>
                <c:pt idx="56518" formatCode="General">
                  <c:v>1.1640999999999999</c:v>
                </c:pt>
                <c:pt idx="56519" formatCode="General">
                  <c:v>1.16412</c:v>
                </c:pt>
                <c:pt idx="56520" formatCode="General">
                  <c:v>1.1641400000000008</c:v>
                </c:pt>
                <c:pt idx="56521" formatCode="General">
                  <c:v>1.1641600000000001</c:v>
                </c:pt>
                <c:pt idx="56522" formatCode="General">
                  <c:v>1.1641800000000009</c:v>
                </c:pt>
                <c:pt idx="56523" formatCode="General">
                  <c:v>1.1641999999999999</c:v>
                </c:pt>
                <c:pt idx="56524" formatCode="General">
                  <c:v>1.16422</c:v>
                </c:pt>
                <c:pt idx="56525" formatCode="General">
                  <c:v>1.1642399999999999</c:v>
                </c:pt>
                <c:pt idx="56526" formatCode="General">
                  <c:v>1.1642600000000001</c:v>
                </c:pt>
                <c:pt idx="56527" formatCode="General">
                  <c:v>1.16429</c:v>
                </c:pt>
                <c:pt idx="56528" formatCode="General">
                  <c:v>1.1643100000000008</c:v>
                </c:pt>
                <c:pt idx="56529" formatCode="General">
                  <c:v>1.16432</c:v>
                </c:pt>
                <c:pt idx="56530" formatCode="General">
                  <c:v>1.1643500000000009</c:v>
                </c:pt>
                <c:pt idx="56531" formatCode="General">
                  <c:v>1.1643699999999999</c:v>
                </c:pt>
                <c:pt idx="56532" formatCode="General">
                  <c:v>1.16439</c:v>
                </c:pt>
                <c:pt idx="56533" formatCode="General">
                  <c:v>1.1644000000000001</c:v>
                </c:pt>
                <c:pt idx="56534" formatCode="General">
                  <c:v>1.1644300000000001</c:v>
                </c:pt>
                <c:pt idx="56535" formatCode="General">
                  <c:v>1.1644500000000009</c:v>
                </c:pt>
                <c:pt idx="56536" formatCode="General">
                  <c:v>1.1644699999999999</c:v>
                </c:pt>
                <c:pt idx="56537" formatCode="General">
                  <c:v>1.16449</c:v>
                </c:pt>
                <c:pt idx="56538" formatCode="General">
                  <c:v>1.1645099999999999</c:v>
                </c:pt>
                <c:pt idx="56539" formatCode="General">
                  <c:v>1.1645300000000001</c:v>
                </c:pt>
                <c:pt idx="56540" formatCode="General">
                  <c:v>1.1645500000000009</c:v>
                </c:pt>
                <c:pt idx="56541" formatCode="General">
                  <c:v>1.1645700000000001</c:v>
                </c:pt>
                <c:pt idx="56542" formatCode="General">
                  <c:v>1.16459</c:v>
                </c:pt>
                <c:pt idx="56543" formatCode="General">
                  <c:v>1.16462</c:v>
                </c:pt>
                <c:pt idx="56544" formatCode="General">
                  <c:v>1.1646399999999999</c:v>
                </c:pt>
                <c:pt idx="56545" formatCode="General">
                  <c:v>1.1646500000000009</c:v>
                </c:pt>
                <c:pt idx="56546" formatCode="General">
                  <c:v>1.1646700000000001</c:v>
                </c:pt>
                <c:pt idx="56547" formatCode="General">
                  <c:v>1.1647000000000001</c:v>
                </c:pt>
                <c:pt idx="56548" formatCode="General">
                  <c:v>1.16472</c:v>
                </c:pt>
                <c:pt idx="56549" formatCode="General">
                  <c:v>1.1647400000000001</c:v>
                </c:pt>
                <c:pt idx="56550" formatCode="General">
                  <c:v>1.16476</c:v>
                </c:pt>
                <c:pt idx="56551" formatCode="General">
                  <c:v>1.1647799999999999</c:v>
                </c:pt>
                <c:pt idx="56552" formatCode="General">
                  <c:v>1.1648000000000001</c:v>
                </c:pt>
                <c:pt idx="56553" formatCode="General">
                  <c:v>1.16482</c:v>
                </c:pt>
                <c:pt idx="56554" formatCode="General">
                  <c:v>1.1648400000000001</c:v>
                </c:pt>
                <c:pt idx="56555" formatCode="General">
                  <c:v>1.16486</c:v>
                </c:pt>
                <c:pt idx="56556" formatCode="General">
                  <c:v>1.16489</c:v>
                </c:pt>
                <c:pt idx="56557" formatCode="General">
                  <c:v>1.1649</c:v>
                </c:pt>
                <c:pt idx="56558" formatCode="General">
                  <c:v>1.16492</c:v>
                </c:pt>
                <c:pt idx="56559" formatCode="General">
                  <c:v>1.1649499999999999</c:v>
                </c:pt>
                <c:pt idx="56560" formatCode="General">
                  <c:v>1.1649700000000001</c:v>
                </c:pt>
                <c:pt idx="56561" formatCode="General">
                  <c:v>1.1649799999999999</c:v>
                </c:pt>
                <c:pt idx="56562" formatCode="General">
                  <c:v>1.165</c:v>
                </c:pt>
                <c:pt idx="56563" formatCode="General">
                  <c:v>1.16503</c:v>
                </c:pt>
                <c:pt idx="56564" formatCode="General">
                  <c:v>1.1650400000000001</c:v>
                </c:pt>
                <c:pt idx="56565" formatCode="General">
                  <c:v>1.16506</c:v>
                </c:pt>
                <c:pt idx="56566" formatCode="General">
                  <c:v>1.16509</c:v>
                </c:pt>
                <c:pt idx="56567" formatCode="General">
                  <c:v>1.1651100000000001</c:v>
                </c:pt>
                <c:pt idx="56568" formatCode="General">
                  <c:v>1.16513</c:v>
                </c:pt>
                <c:pt idx="56569" formatCode="General">
                  <c:v>1.1651499999999999</c:v>
                </c:pt>
                <c:pt idx="56570" formatCode="General">
                  <c:v>1.16517</c:v>
                </c:pt>
                <c:pt idx="56571" formatCode="General">
                  <c:v>1.1651899999999999</c:v>
                </c:pt>
                <c:pt idx="56572" formatCode="General">
                  <c:v>1.1652100000000001</c:v>
                </c:pt>
                <c:pt idx="56573" formatCode="General">
                  <c:v>1.16523</c:v>
                </c:pt>
                <c:pt idx="56574" formatCode="General">
                  <c:v>1.1652499999999999</c:v>
                </c:pt>
                <c:pt idx="56575" formatCode="General">
                  <c:v>1.16527</c:v>
                </c:pt>
                <c:pt idx="56576" formatCode="General">
                  <c:v>1.1652899999999999</c:v>
                </c:pt>
                <c:pt idx="56577" formatCode="General">
                  <c:v>1.1653100000000001</c:v>
                </c:pt>
                <c:pt idx="56578" formatCode="General">
                  <c:v>1.16534</c:v>
                </c:pt>
                <c:pt idx="56579" formatCode="General">
                  <c:v>1.16536</c:v>
                </c:pt>
                <c:pt idx="56580" formatCode="General">
                  <c:v>1.16537</c:v>
                </c:pt>
                <c:pt idx="56581" formatCode="General">
                  <c:v>1.1654</c:v>
                </c:pt>
                <c:pt idx="56582" formatCode="General">
                  <c:v>1.1654199999999999</c:v>
                </c:pt>
                <c:pt idx="56583" formatCode="General">
                  <c:v>1.16544</c:v>
                </c:pt>
                <c:pt idx="56584" formatCode="General">
                  <c:v>1.1654500000000001</c:v>
                </c:pt>
                <c:pt idx="56585" formatCode="General">
                  <c:v>1.1654800000000001</c:v>
                </c:pt>
                <c:pt idx="56586" formatCode="General">
                  <c:v>1.1655</c:v>
                </c:pt>
                <c:pt idx="56587" formatCode="General">
                  <c:v>1.1655199999999999</c:v>
                </c:pt>
                <c:pt idx="56588" formatCode="General">
                  <c:v>1.16554</c:v>
                </c:pt>
                <c:pt idx="56589" formatCode="General">
                  <c:v>1.1655599999999999</c:v>
                </c:pt>
                <c:pt idx="56590" formatCode="General">
                  <c:v>1.1655800000000001</c:v>
                </c:pt>
                <c:pt idx="56591" formatCode="General">
                  <c:v>1.1656</c:v>
                </c:pt>
                <c:pt idx="56592" formatCode="General">
                  <c:v>1.1656199999999999</c:v>
                </c:pt>
                <c:pt idx="56593" formatCode="General">
                  <c:v>1.16564</c:v>
                </c:pt>
                <c:pt idx="56594" formatCode="General">
                  <c:v>1.16567</c:v>
                </c:pt>
                <c:pt idx="56595" formatCode="General">
                  <c:v>1.1656899999999999</c:v>
                </c:pt>
                <c:pt idx="56596" formatCode="General">
                  <c:v>1.1657</c:v>
                </c:pt>
                <c:pt idx="56597" formatCode="General">
                  <c:v>1.1657199999999999</c:v>
                </c:pt>
                <c:pt idx="56598" formatCode="General">
                  <c:v>1.1657500000000001</c:v>
                </c:pt>
                <c:pt idx="56599" formatCode="General">
                  <c:v>1.16577</c:v>
                </c:pt>
                <c:pt idx="56600" formatCode="General">
                  <c:v>1.1657899999999999</c:v>
                </c:pt>
                <c:pt idx="56601" formatCode="General">
                  <c:v>1.16581</c:v>
                </c:pt>
                <c:pt idx="56602" formatCode="General">
                  <c:v>1.165829999999999</c:v>
                </c:pt>
                <c:pt idx="56603" formatCode="General">
                  <c:v>1.1658500000000001</c:v>
                </c:pt>
                <c:pt idx="56604" formatCode="General">
                  <c:v>1.16587</c:v>
                </c:pt>
                <c:pt idx="56605" formatCode="General">
                  <c:v>1.1658899999999999</c:v>
                </c:pt>
                <c:pt idx="56606" formatCode="General">
                  <c:v>1.16591</c:v>
                </c:pt>
                <c:pt idx="56607" formatCode="General">
                  <c:v>1.16594</c:v>
                </c:pt>
                <c:pt idx="56608" formatCode="General">
                  <c:v>1.16595</c:v>
                </c:pt>
                <c:pt idx="56609" formatCode="General">
                  <c:v>1.16597</c:v>
                </c:pt>
                <c:pt idx="56610" formatCode="General">
                  <c:v>1.165999999999999</c:v>
                </c:pt>
                <c:pt idx="56611" formatCode="General">
                  <c:v>1.1660200000000001</c:v>
                </c:pt>
                <c:pt idx="56612" formatCode="General">
                  <c:v>1.1660299999999999</c:v>
                </c:pt>
                <c:pt idx="56613" formatCode="General">
                  <c:v>1.1660500000000009</c:v>
                </c:pt>
                <c:pt idx="56614" formatCode="General">
                  <c:v>1.1660800000000009</c:v>
                </c:pt>
                <c:pt idx="56615" formatCode="General">
                  <c:v>1.1660999999999999</c:v>
                </c:pt>
                <c:pt idx="56616" formatCode="General">
                  <c:v>1.16612</c:v>
                </c:pt>
                <c:pt idx="56617" formatCode="General">
                  <c:v>1.1661400000000008</c:v>
                </c:pt>
                <c:pt idx="56618" formatCode="General">
                  <c:v>1.1661600000000001</c:v>
                </c:pt>
                <c:pt idx="56619" formatCode="General">
                  <c:v>1.1661800000000009</c:v>
                </c:pt>
                <c:pt idx="56620" formatCode="General">
                  <c:v>1.1661999999999999</c:v>
                </c:pt>
                <c:pt idx="56621" formatCode="General">
                  <c:v>1.16622</c:v>
                </c:pt>
                <c:pt idx="56622" formatCode="General">
                  <c:v>1.1662399999999999</c:v>
                </c:pt>
                <c:pt idx="56623" formatCode="General">
                  <c:v>1.1662699999999999</c:v>
                </c:pt>
                <c:pt idx="56624" formatCode="General">
                  <c:v>1.1662800000000009</c:v>
                </c:pt>
                <c:pt idx="56625" formatCode="General">
                  <c:v>1.1662999999999999</c:v>
                </c:pt>
                <c:pt idx="56626" formatCode="General">
                  <c:v>1.16632</c:v>
                </c:pt>
                <c:pt idx="56627" formatCode="General">
                  <c:v>1.1663500000000009</c:v>
                </c:pt>
                <c:pt idx="56628" formatCode="General">
                  <c:v>1.1663600000000001</c:v>
                </c:pt>
                <c:pt idx="56629" formatCode="General">
                  <c:v>1.1663800000000009</c:v>
                </c:pt>
                <c:pt idx="56630" formatCode="General">
                  <c:v>1.1664099999999999</c:v>
                </c:pt>
                <c:pt idx="56631" formatCode="General">
                  <c:v>1.1664300000000001</c:v>
                </c:pt>
                <c:pt idx="56632" formatCode="General">
                  <c:v>1.1664500000000009</c:v>
                </c:pt>
                <c:pt idx="56633" formatCode="General">
                  <c:v>1.1664699999999999</c:v>
                </c:pt>
                <c:pt idx="56634" formatCode="General">
                  <c:v>1.16649</c:v>
                </c:pt>
                <c:pt idx="56635" formatCode="General">
                  <c:v>1.1665000000000001</c:v>
                </c:pt>
                <c:pt idx="56636" formatCode="General">
                  <c:v>1.1665300000000001</c:v>
                </c:pt>
                <c:pt idx="56637" formatCode="General">
                  <c:v>1.1665500000000009</c:v>
                </c:pt>
                <c:pt idx="56638" formatCode="General">
                  <c:v>1.1665700000000001</c:v>
                </c:pt>
                <c:pt idx="56639" formatCode="General">
                  <c:v>1.16659</c:v>
                </c:pt>
                <c:pt idx="56640" formatCode="General">
                  <c:v>1.1666099999999999</c:v>
                </c:pt>
                <c:pt idx="56641" formatCode="General">
                  <c:v>1.1666300000000001</c:v>
                </c:pt>
                <c:pt idx="56642" formatCode="General">
                  <c:v>1.16666</c:v>
                </c:pt>
                <c:pt idx="56643" formatCode="General">
                  <c:v>1.1666700000000001</c:v>
                </c:pt>
                <c:pt idx="56644" formatCode="General">
                  <c:v>1.16669</c:v>
                </c:pt>
                <c:pt idx="56645" formatCode="General">
                  <c:v>1.16672</c:v>
                </c:pt>
                <c:pt idx="56646" formatCode="General">
                  <c:v>1.1667400000000001</c:v>
                </c:pt>
                <c:pt idx="56647" formatCode="General">
                  <c:v>1.1667500000000008</c:v>
                </c:pt>
                <c:pt idx="56648" formatCode="General">
                  <c:v>1.1667700000000001</c:v>
                </c:pt>
                <c:pt idx="56649" formatCode="General">
                  <c:v>1.1668000000000001</c:v>
                </c:pt>
                <c:pt idx="56650" formatCode="General">
                  <c:v>1.16682</c:v>
                </c:pt>
                <c:pt idx="56651" formatCode="General">
                  <c:v>1.16683</c:v>
                </c:pt>
                <c:pt idx="56652" formatCode="General">
                  <c:v>1.16686</c:v>
                </c:pt>
                <c:pt idx="56653" formatCode="General">
                  <c:v>1.1668799999999999</c:v>
                </c:pt>
                <c:pt idx="56654" formatCode="General">
                  <c:v>1.1669</c:v>
                </c:pt>
                <c:pt idx="56655" formatCode="General">
                  <c:v>1.16692</c:v>
                </c:pt>
                <c:pt idx="56656" formatCode="General">
                  <c:v>1.1669400000000001</c:v>
                </c:pt>
                <c:pt idx="56657" formatCode="General">
                  <c:v>1.16696</c:v>
                </c:pt>
                <c:pt idx="56658" formatCode="General">
                  <c:v>1.1669799999999999</c:v>
                </c:pt>
                <c:pt idx="56659" formatCode="General">
                  <c:v>1.167</c:v>
                </c:pt>
                <c:pt idx="56660" formatCode="General">
                  <c:v>1.1670199999999999</c:v>
                </c:pt>
                <c:pt idx="56661" formatCode="General">
                  <c:v>1.1670400000000001</c:v>
                </c:pt>
                <c:pt idx="56662" formatCode="General">
                  <c:v>1.1670700000000001</c:v>
                </c:pt>
                <c:pt idx="56663" formatCode="General">
                  <c:v>1.1670799999999999</c:v>
                </c:pt>
                <c:pt idx="56664" formatCode="General">
                  <c:v>1.1671</c:v>
                </c:pt>
                <c:pt idx="56665" formatCode="General">
                  <c:v>1.16713</c:v>
                </c:pt>
                <c:pt idx="56666" formatCode="General">
                  <c:v>1.1671499999999999</c:v>
                </c:pt>
                <c:pt idx="56667" formatCode="General">
                  <c:v>1.16717</c:v>
                </c:pt>
                <c:pt idx="56668" formatCode="General">
                  <c:v>1.1671899999999999</c:v>
                </c:pt>
                <c:pt idx="56669" formatCode="General">
                  <c:v>1.1672100000000001</c:v>
                </c:pt>
                <c:pt idx="56670" formatCode="General">
                  <c:v>1.16723</c:v>
                </c:pt>
                <c:pt idx="56671" formatCode="General">
                  <c:v>1.1672499999999999</c:v>
                </c:pt>
                <c:pt idx="56672" formatCode="General">
                  <c:v>1.16727</c:v>
                </c:pt>
                <c:pt idx="56673" formatCode="General">
                  <c:v>1.1672899999999999</c:v>
                </c:pt>
                <c:pt idx="56674" formatCode="General">
                  <c:v>1.1673199999999999</c:v>
                </c:pt>
                <c:pt idx="56675" formatCode="General">
                  <c:v>1.16733</c:v>
                </c:pt>
                <c:pt idx="56676" formatCode="General">
                  <c:v>1.1673500000000001</c:v>
                </c:pt>
                <c:pt idx="56677" formatCode="General">
                  <c:v>1.16737</c:v>
                </c:pt>
                <c:pt idx="56678" formatCode="General">
                  <c:v>1.1674</c:v>
                </c:pt>
                <c:pt idx="56679" formatCode="General">
                  <c:v>1.1674100000000001</c:v>
                </c:pt>
                <c:pt idx="56680" formatCode="General">
                  <c:v>1.16743</c:v>
                </c:pt>
                <c:pt idx="56681" formatCode="General">
                  <c:v>1.1674599999999999</c:v>
                </c:pt>
                <c:pt idx="56682" formatCode="General">
                  <c:v>1.1674800000000001</c:v>
                </c:pt>
                <c:pt idx="56683" formatCode="General">
                  <c:v>1.1675</c:v>
                </c:pt>
                <c:pt idx="56684" formatCode="General">
                  <c:v>1.1675199999999999</c:v>
                </c:pt>
                <c:pt idx="56685" formatCode="General">
                  <c:v>1.16754</c:v>
                </c:pt>
                <c:pt idx="56686" formatCode="General">
                  <c:v>1.1675599999999999</c:v>
                </c:pt>
                <c:pt idx="56687" formatCode="General">
                  <c:v>1.1675800000000001</c:v>
                </c:pt>
                <c:pt idx="56688" formatCode="General">
                  <c:v>1.1676</c:v>
                </c:pt>
                <c:pt idx="56689" formatCode="General">
                  <c:v>1.1676199999999999</c:v>
                </c:pt>
                <c:pt idx="56690" formatCode="General">
                  <c:v>1.1676500000000001</c:v>
                </c:pt>
                <c:pt idx="56691" formatCode="General">
                  <c:v>1.1676599999999999</c:v>
                </c:pt>
                <c:pt idx="56692" formatCode="General">
                  <c:v>1.1676800000000001</c:v>
                </c:pt>
                <c:pt idx="56693" formatCode="General">
                  <c:v>1.16771</c:v>
                </c:pt>
                <c:pt idx="56694" formatCode="General">
                  <c:v>1.167729999999999</c:v>
                </c:pt>
                <c:pt idx="56695" formatCode="General">
                  <c:v>1.16774</c:v>
                </c:pt>
                <c:pt idx="56696" formatCode="General">
                  <c:v>1.16777</c:v>
                </c:pt>
                <c:pt idx="56697" formatCode="General">
                  <c:v>1.1677899999999999</c:v>
                </c:pt>
                <c:pt idx="56698" formatCode="General">
                  <c:v>1.1677999999999991</c:v>
                </c:pt>
                <c:pt idx="56699" formatCode="General">
                  <c:v>1.1678199999999999</c:v>
                </c:pt>
                <c:pt idx="56700" formatCode="General">
                  <c:v>1.1678500000000001</c:v>
                </c:pt>
                <c:pt idx="56701" formatCode="General">
                  <c:v>1.16787</c:v>
                </c:pt>
                <c:pt idx="56702" formatCode="General">
                  <c:v>1.16788</c:v>
                </c:pt>
                <c:pt idx="56703" formatCode="General">
                  <c:v>1.16791</c:v>
                </c:pt>
                <c:pt idx="56704" formatCode="General">
                  <c:v>1.167929999999999</c:v>
                </c:pt>
                <c:pt idx="56705" formatCode="General">
                  <c:v>1.16795</c:v>
                </c:pt>
                <c:pt idx="56706" formatCode="General">
                  <c:v>1.16797</c:v>
                </c:pt>
                <c:pt idx="56707" formatCode="General">
                  <c:v>1.1679899999999999</c:v>
                </c:pt>
                <c:pt idx="56708" formatCode="General">
                  <c:v>1.1680100000000009</c:v>
                </c:pt>
                <c:pt idx="56709" formatCode="General">
                  <c:v>1.1680400000000009</c:v>
                </c:pt>
                <c:pt idx="56710" formatCode="General">
                  <c:v>1.1680500000000009</c:v>
                </c:pt>
                <c:pt idx="56711" formatCode="General">
                  <c:v>1.1680699999999999</c:v>
                </c:pt>
                <c:pt idx="56712" formatCode="General">
                  <c:v>1.1680900000000001</c:v>
                </c:pt>
                <c:pt idx="56713" formatCode="General">
                  <c:v>1.16812</c:v>
                </c:pt>
                <c:pt idx="56714" formatCode="General">
                  <c:v>1.1681299999999999</c:v>
                </c:pt>
                <c:pt idx="56715" formatCode="General">
                  <c:v>1.1681600000000001</c:v>
                </c:pt>
                <c:pt idx="56716" formatCode="General">
                  <c:v>1.1681800000000009</c:v>
                </c:pt>
                <c:pt idx="56717" formatCode="General">
                  <c:v>1.1681999999999999</c:v>
                </c:pt>
                <c:pt idx="56718" formatCode="General">
                  <c:v>1.16822</c:v>
                </c:pt>
                <c:pt idx="56719" formatCode="General">
                  <c:v>1.1682399999999999</c:v>
                </c:pt>
                <c:pt idx="56720" formatCode="General">
                  <c:v>1.1682600000000001</c:v>
                </c:pt>
                <c:pt idx="56721" formatCode="General">
                  <c:v>1.1682800000000009</c:v>
                </c:pt>
                <c:pt idx="56722" formatCode="General">
                  <c:v>1.1682999999999999</c:v>
                </c:pt>
                <c:pt idx="56723" formatCode="General">
                  <c:v>1.16832</c:v>
                </c:pt>
                <c:pt idx="56724" formatCode="General">
                  <c:v>1.1683399999999999</c:v>
                </c:pt>
                <c:pt idx="56725" formatCode="General">
                  <c:v>1.1683699999999999</c:v>
                </c:pt>
                <c:pt idx="56726" formatCode="General">
                  <c:v>1.1683800000000009</c:v>
                </c:pt>
                <c:pt idx="56727" formatCode="General">
                  <c:v>1.1684000000000001</c:v>
                </c:pt>
                <c:pt idx="56728" formatCode="General">
                  <c:v>1.16842</c:v>
                </c:pt>
                <c:pt idx="56729" formatCode="General">
                  <c:v>1.1684500000000009</c:v>
                </c:pt>
                <c:pt idx="56730" formatCode="General">
                  <c:v>1.1684600000000001</c:v>
                </c:pt>
                <c:pt idx="56731" formatCode="General">
                  <c:v>1.1684800000000009</c:v>
                </c:pt>
                <c:pt idx="56732" formatCode="General">
                  <c:v>1.1685099999999999</c:v>
                </c:pt>
                <c:pt idx="56733" formatCode="General">
                  <c:v>1.1685300000000001</c:v>
                </c:pt>
                <c:pt idx="56734" formatCode="General">
                  <c:v>1.1685500000000009</c:v>
                </c:pt>
                <c:pt idx="56735" formatCode="General">
                  <c:v>1.1685700000000001</c:v>
                </c:pt>
                <c:pt idx="56736" formatCode="General">
                  <c:v>1.16859</c:v>
                </c:pt>
                <c:pt idx="56737" formatCode="General">
                  <c:v>1.1686099999999999</c:v>
                </c:pt>
                <c:pt idx="56738" formatCode="General">
                  <c:v>1.1686300000000001</c:v>
                </c:pt>
                <c:pt idx="56739" formatCode="General">
                  <c:v>1.1686500000000009</c:v>
                </c:pt>
                <c:pt idx="56740" formatCode="General">
                  <c:v>1.1686700000000001</c:v>
                </c:pt>
                <c:pt idx="56741" formatCode="General">
                  <c:v>1.16869</c:v>
                </c:pt>
                <c:pt idx="56742" formatCode="General">
                  <c:v>1.1687099999999999</c:v>
                </c:pt>
                <c:pt idx="56743" formatCode="General">
                  <c:v>1.16873</c:v>
                </c:pt>
                <c:pt idx="56744" formatCode="General">
                  <c:v>1.16876</c:v>
                </c:pt>
                <c:pt idx="56745" formatCode="General">
                  <c:v>1.1687799999999999</c:v>
                </c:pt>
                <c:pt idx="56746" formatCode="General">
                  <c:v>1.16879</c:v>
                </c:pt>
                <c:pt idx="56747" formatCode="General">
                  <c:v>1.16882</c:v>
                </c:pt>
                <c:pt idx="56748" formatCode="General">
                  <c:v>1.1688400000000001</c:v>
                </c:pt>
                <c:pt idx="56749" formatCode="General">
                  <c:v>1.16886</c:v>
                </c:pt>
                <c:pt idx="56750" formatCode="General">
                  <c:v>1.1688700000000001</c:v>
                </c:pt>
                <c:pt idx="56751" formatCode="General">
                  <c:v>1.1689000000000001</c:v>
                </c:pt>
                <c:pt idx="56752" formatCode="General">
                  <c:v>1.16892</c:v>
                </c:pt>
                <c:pt idx="56753" formatCode="General">
                  <c:v>1.1689400000000001</c:v>
                </c:pt>
                <c:pt idx="56754" formatCode="General">
                  <c:v>1.16896</c:v>
                </c:pt>
                <c:pt idx="56755" formatCode="General">
                  <c:v>1.1689799999999999</c:v>
                </c:pt>
                <c:pt idx="56756" formatCode="General">
                  <c:v>1.169</c:v>
                </c:pt>
                <c:pt idx="56757" formatCode="General">
                  <c:v>1.1690199999999999</c:v>
                </c:pt>
                <c:pt idx="56758" formatCode="General">
                  <c:v>1.1690400000000001</c:v>
                </c:pt>
                <c:pt idx="56759" formatCode="General">
                  <c:v>1.16906</c:v>
                </c:pt>
                <c:pt idx="56760" formatCode="General">
                  <c:v>1.16909</c:v>
                </c:pt>
                <c:pt idx="56761" formatCode="General">
                  <c:v>1.1691100000000001</c:v>
                </c:pt>
                <c:pt idx="56762" formatCode="General">
                  <c:v>1.1691199999999999</c:v>
                </c:pt>
                <c:pt idx="56763" formatCode="General">
                  <c:v>1.1691400000000001</c:v>
                </c:pt>
                <c:pt idx="56764" formatCode="General">
                  <c:v>1.16917</c:v>
                </c:pt>
                <c:pt idx="56765" formatCode="General">
                  <c:v>1.1691800000000001</c:v>
                </c:pt>
                <c:pt idx="56766" formatCode="General">
                  <c:v>1.1692100000000001</c:v>
                </c:pt>
                <c:pt idx="56767" formatCode="General">
                  <c:v>1.16923</c:v>
                </c:pt>
                <c:pt idx="56768" formatCode="General">
                  <c:v>1.1692499999999999</c:v>
                </c:pt>
                <c:pt idx="56769" formatCode="General">
                  <c:v>1.16927</c:v>
                </c:pt>
                <c:pt idx="56770" formatCode="General">
                  <c:v>1.1692899999999999</c:v>
                </c:pt>
                <c:pt idx="56771" formatCode="General">
                  <c:v>1.1693100000000001</c:v>
                </c:pt>
                <c:pt idx="56772" formatCode="General">
                  <c:v>1.16933</c:v>
                </c:pt>
                <c:pt idx="56773" formatCode="General">
                  <c:v>1.1693499999999999</c:v>
                </c:pt>
                <c:pt idx="56774" formatCode="General">
                  <c:v>1.16937</c:v>
                </c:pt>
                <c:pt idx="56775" formatCode="General">
                  <c:v>1.1693899999999999</c:v>
                </c:pt>
                <c:pt idx="56776" formatCode="General">
                  <c:v>1.1694100000000001</c:v>
                </c:pt>
                <c:pt idx="56777" formatCode="General">
                  <c:v>1.16943</c:v>
                </c:pt>
                <c:pt idx="56778" formatCode="General">
                  <c:v>1.1694500000000001</c:v>
                </c:pt>
                <c:pt idx="56779" formatCode="General">
                  <c:v>1.16947</c:v>
                </c:pt>
                <c:pt idx="56780" formatCode="General">
                  <c:v>1.1695</c:v>
                </c:pt>
                <c:pt idx="56781" formatCode="General">
                  <c:v>1.16951</c:v>
                </c:pt>
                <c:pt idx="56782" formatCode="General">
                  <c:v>1.16954</c:v>
                </c:pt>
                <c:pt idx="56783" formatCode="General">
                  <c:v>1.1695599999999999</c:v>
                </c:pt>
                <c:pt idx="56784" formatCode="General">
                  <c:v>1.1695800000000001</c:v>
                </c:pt>
                <c:pt idx="56785" formatCode="General">
                  <c:v>1.1696</c:v>
                </c:pt>
                <c:pt idx="56786" formatCode="General">
                  <c:v>1.1696199999999999</c:v>
                </c:pt>
                <c:pt idx="56787" formatCode="General">
                  <c:v>1.16964</c:v>
                </c:pt>
                <c:pt idx="56788" formatCode="General">
                  <c:v>1.1696599999999999</c:v>
                </c:pt>
                <c:pt idx="56789" formatCode="General">
                  <c:v>1.1696800000000001</c:v>
                </c:pt>
                <c:pt idx="56790" formatCode="General">
                  <c:v>1.1697</c:v>
                </c:pt>
                <c:pt idx="56791" formatCode="General">
                  <c:v>1.1697199999999999</c:v>
                </c:pt>
                <c:pt idx="56792" formatCode="General">
                  <c:v>1.16974</c:v>
                </c:pt>
                <c:pt idx="56793" formatCode="General">
                  <c:v>1.1697599999999999</c:v>
                </c:pt>
                <c:pt idx="56794" formatCode="General">
                  <c:v>1.16978</c:v>
                </c:pt>
                <c:pt idx="56795" formatCode="General">
                  <c:v>1.16981</c:v>
                </c:pt>
                <c:pt idx="56796" formatCode="General">
                  <c:v>1.169829999999999</c:v>
                </c:pt>
                <c:pt idx="56797" formatCode="General">
                  <c:v>1.16984</c:v>
                </c:pt>
                <c:pt idx="56798" formatCode="General">
                  <c:v>1.16987</c:v>
                </c:pt>
                <c:pt idx="56799" formatCode="General">
                  <c:v>1.1698899999999999</c:v>
                </c:pt>
                <c:pt idx="56800" formatCode="General">
                  <c:v>1.16991</c:v>
                </c:pt>
                <c:pt idx="56801" formatCode="General">
                  <c:v>1.1699199999999998</c:v>
                </c:pt>
                <c:pt idx="56802" formatCode="General">
                  <c:v>1.16995</c:v>
                </c:pt>
                <c:pt idx="56803" formatCode="General">
                  <c:v>1.16997</c:v>
                </c:pt>
                <c:pt idx="56804" formatCode="General">
                  <c:v>1.1699899999999999</c:v>
                </c:pt>
                <c:pt idx="56805" formatCode="General">
                  <c:v>1.1700100000000009</c:v>
                </c:pt>
                <c:pt idx="56806" formatCode="General">
                  <c:v>1.1700299999999999</c:v>
                </c:pt>
                <c:pt idx="56807" formatCode="General">
                  <c:v>1.1700500000000009</c:v>
                </c:pt>
                <c:pt idx="56808" formatCode="General">
                  <c:v>1.1700800000000009</c:v>
                </c:pt>
                <c:pt idx="56809" formatCode="General">
                  <c:v>1.1700900000000001</c:v>
                </c:pt>
                <c:pt idx="56810" formatCode="General">
                  <c:v>1.1701100000000009</c:v>
                </c:pt>
                <c:pt idx="56811" formatCode="General">
                  <c:v>1.1701400000000008</c:v>
                </c:pt>
                <c:pt idx="56812" formatCode="General">
                  <c:v>1.1701600000000001</c:v>
                </c:pt>
                <c:pt idx="56813" formatCode="General">
                  <c:v>1.1701699999999999</c:v>
                </c:pt>
                <c:pt idx="56814" formatCode="General">
                  <c:v>1.1701900000000001</c:v>
                </c:pt>
                <c:pt idx="56815" formatCode="General">
                  <c:v>1.17022</c:v>
                </c:pt>
                <c:pt idx="56816" formatCode="General">
                  <c:v>1.1702399999999999</c:v>
                </c:pt>
                <c:pt idx="56817" formatCode="General">
                  <c:v>1.1702600000000001</c:v>
                </c:pt>
                <c:pt idx="56818" formatCode="General">
                  <c:v>1.1702800000000009</c:v>
                </c:pt>
                <c:pt idx="56819" formatCode="General">
                  <c:v>1.1702999999999999</c:v>
                </c:pt>
                <c:pt idx="56820" formatCode="General">
                  <c:v>1.17032</c:v>
                </c:pt>
                <c:pt idx="56821" formatCode="General">
                  <c:v>1.1703399999999999</c:v>
                </c:pt>
                <c:pt idx="56822" formatCode="General">
                  <c:v>1.1703600000000001</c:v>
                </c:pt>
                <c:pt idx="56823" formatCode="General">
                  <c:v>1.1703800000000009</c:v>
                </c:pt>
                <c:pt idx="56824" formatCode="General">
                  <c:v>1.1704100000000008</c:v>
                </c:pt>
                <c:pt idx="56825" formatCode="General">
                  <c:v>1.17042</c:v>
                </c:pt>
                <c:pt idx="56826" formatCode="General">
                  <c:v>1.1704399999999999</c:v>
                </c:pt>
                <c:pt idx="56827" formatCode="General">
                  <c:v>1.1704600000000001</c:v>
                </c:pt>
                <c:pt idx="56828" formatCode="General">
                  <c:v>1.17049</c:v>
                </c:pt>
                <c:pt idx="56829" formatCode="General">
                  <c:v>1.1705000000000001</c:v>
                </c:pt>
                <c:pt idx="56830" formatCode="General">
                  <c:v>1.17052</c:v>
                </c:pt>
                <c:pt idx="56831" formatCode="General">
                  <c:v>1.1705500000000009</c:v>
                </c:pt>
                <c:pt idx="56832" formatCode="General">
                  <c:v>1.17056</c:v>
                </c:pt>
                <c:pt idx="56833" formatCode="General">
                  <c:v>1.17059</c:v>
                </c:pt>
                <c:pt idx="56834" formatCode="General">
                  <c:v>1.1706099999999999</c:v>
                </c:pt>
                <c:pt idx="56835" formatCode="General">
                  <c:v>1.1706300000000001</c:v>
                </c:pt>
                <c:pt idx="56836" formatCode="General">
                  <c:v>1.1706399999999999</c:v>
                </c:pt>
                <c:pt idx="56837" formatCode="General">
                  <c:v>1.1706700000000001</c:v>
                </c:pt>
                <c:pt idx="56838" formatCode="General">
                  <c:v>1.17069</c:v>
                </c:pt>
                <c:pt idx="56839" formatCode="General">
                  <c:v>1.1707099999999999</c:v>
                </c:pt>
                <c:pt idx="56840" formatCode="General">
                  <c:v>1.17073</c:v>
                </c:pt>
                <c:pt idx="56841" formatCode="General">
                  <c:v>1.1707500000000008</c:v>
                </c:pt>
                <c:pt idx="56842" formatCode="General">
                  <c:v>1.1707700000000001</c:v>
                </c:pt>
                <c:pt idx="56843" formatCode="General">
                  <c:v>1.17079</c:v>
                </c:pt>
                <c:pt idx="56844" formatCode="General">
                  <c:v>1.1708099999999999</c:v>
                </c:pt>
                <c:pt idx="56845" formatCode="General">
                  <c:v>1.17083</c:v>
                </c:pt>
                <c:pt idx="56846" formatCode="General">
                  <c:v>1.1708499999999999</c:v>
                </c:pt>
                <c:pt idx="56847" formatCode="General">
                  <c:v>1.1708799999999999</c:v>
                </c:pt>
                <c:pt idx="56848" formatCode="General">
                  <c:v>1.17089</c:v>
                </c:pt>
                <c:pt idx="56849" formatCode="General">
                  <c:v>1.17092</c:v>
                </c:pt>
                <c:pt idx="56850" formatCode="General">
                  <c:v>1.1709400000000001</c:v>
                </c:pt>
                <c:pt idx="56851" formatCode="General">
                  <c:v>1.17096</c:v>
                </c:pt>
                <c:pt idx="56852" formatCode="General">
                  <c:v>1.1709700000000001</c:v>
                </c:pt>
                <c:pt idx="56853" formatCode="General">
                  <c:v>1.171</c:v>
                </c:pt>
                <c:pt idx="56854" formatCode="General">
                  <c:v>1.1710199999999999</c:v>
                </c:pt>
                <c:pt idx="56855" formatCode="General">
                  <c:v>1.1710400000000001</c:v>
                </c:pt>
                <c:pt idx="56856" formatCode="General">
                  <c:v>1.17106</c:v>
                </c:pt>
                <c:pt idx="56857" formatCode="General">
                  <c:v>1.1710799999999999</c:v>
                </c:pt>
                <c:pt idx="56858" formatCode="General">
                  <c:v>1.1711</c:v>
                </c:pt>
                <c:pt idx="56859" formatCode="General">
                  <c:v>1.17113</c:v>
                </c:pt>
                <c:pt idx="56860" formatCode="General">
                  <c:v>1.1711400000000001</c:v>
                </c:pt>
                <c:pt idx="56861" formatCode="General">
                  <c:v>1.17116</c:v>
                </c:pt>
                <c:pt idx="56862" formatCode="General">
                  <c:v>1.17119</c:v>
                </c:pt>
                <c:pt idx="56863" formatCode="General">
                  <c:v>1.1712100000000001</c:v>
                </c:pt>
                <c:pt idx="56864" formatCode="General">
                  <c:v>1.1712199999999999</c:v>
                </c:pt>
                <c:pt idx="56865" formatCode="General">
                  <c:v>1.1712400000000001</c:v>
                </c:pt>
                <c:pt idx="56866" formatCode="General">
                  <c:v>1.17127</c:v>
                </c:pt>
                <c:pt idx="56867" formatCode="General">
                  <c:v>1.1712899999999999</c:v>
                </c:pt>
                <c:pt idx="56868" formatCode="General">
                  <c:v>1.1713</c:v>
                </c:pt>
                <c:pt idx="56869" formatCode="General">
                  <c:v>1.17133</c:v>
                </c:pt>
                <c:pt idx="56870" formatCode="General">
                  <c:v>1.1713499999999999</c:v>
                </c:pt>
                <c:pt idx="56871" formatCode="General">
                  <c:v>1.17137</c:v>
                </c:pt>
                <c:pt idx="56872" formatCode="General">
                  <c:v>1.1713899999999999</c:v>
                </c:pt>
                <c:pt idx="56873" formatCode="General">
                  <c:v>1.1714100000000001</c:v>
                </c:pt>
                <c:pt idx="56874" formatCode="General">
                  <c:v>1.17143</c:v>
                </c:pt>
                <c:pt idx="56875" formatCode="General">
                  <c:v>1.1714500000000001</c:v>
                </c:pt>
                <c:pt idx="56876" formatCode="General">
                  <c:v>1.17147</c:v>
                </c:pt>
                <c:pt idx="56877" formatCode="General">
                  <c:v>1.1714899999999999</c:v>
                </c:pt>
                <c:pt idx="56878" formatCode="General">
                  <c:v>1.1715100000000001</c:v>
                </c:pt>
                <c:pt idx="56879" formatCode="General">
                  <c:v>1.17154</c:v>
                </c:pt>
                <c:pt idx="56880" formatCode="General">
                  <c:v>1.1715500000000001</c:v>
                </c:pt>
                <c:pt idx="56881" formatCode="General">
                  <c:v>1.1715800000000001</c:v>
                </c:pt>
                <c:pt idx="56882" formatCode="General">
                  <c:v>1.1716</c:v>
                </c:pt>
                <c:pt idx="56883" formatCode="General">
                  <c:v>1.1716199999999999</c:v>
                </c:pt>
                <c:pt idx="56884" formatCode="General">
                  <c:v>1.17164</c:v>
                </c:pt>
                <c:pt idx="56885" formatCode="General">
                  <c:v>1.1716599999999999</c:v>
                </c:pt>
                <c:pt idx="56886" formatCode="General">
                  <c:v>1.1716800000000001</c:v>
                </c:pt>
                <c:pt idx="56887" formatCode="General">
                  <c:v>1.1717</c:v>
                </c:pt>
                <c:pt idx="56888" formatCode="General">
                  <c:v>1.1717199999999999</c:v>
                </c:pt>
                <c:pt idx="56889" formatCode="General">
                  <c:v>1.17174</c:v>
                </c:pt>
                <c:pt idx="56890" formatCode="General">
                  <c:v>1.1717599999999999</c:v>
                </c:pt>
                <c:pt idx="56891" formatCode="General">
                  <c:v>1.17178</c:v>
                </c:pt>
                <c:pt idx="56892" formatCode="General">
                  <c:v>1.1718</c:v>
                </c:pt>
                <c:pt idx="56893" formatCode="General">
                  <c:v>1.1718199999999999</c:v>
                </c:pt>
                <c:pt idx="56894" formatCode="General">
                  <c:v>1.17184</c:v>
                </c:pt>
                <c:pt idx="56895" formatCode="General">
                  <c:v>1.17187</c:v>
                </c:pt>
                <c:pt idx="56896" formatCode="General">
                  <c:v>1.17188</c:v>
                </c:pt>
                <c:pt idx="56897" formatCode="General">
                  <c:v>1.1718999999999991</c:v>
                </c:pt>
                <c:pt idx="56898" formatCode="General">
                  <c:v>1.171929999999999</c:v>
                </c:pt>
                <c:pt idx="56899" formatCode="General">
                  <c:v>1.17194</c:v>
                </c:pt>
                <c:pt idx="56900" formatCode="General">
                  <c:v>1.17197</c:v>
                </c:pt>
                <c:pt idx="56901" formatCode="General">
                  <c:v>1.1719899999999999</c:v>
                </c:pt>
                <c:pt idx="56902" formatCode="General">
                  <c:v>1.1720100000000009</c:v>
                </c:pt>
                <c:pt idx="56903" formatCode="General">
                  <c:v>1.1720200000000001</c:v>
                </c:pt>
                <c:pt idx="56904" formatCode="General">
                  <c:v>1.1720500000000009</c:v>
                </c:pt>
                <c:pt idx="56905" formatCode="General">
                  <c:v>1.1720699999999999</c:v>
                </c:pt>
                <c:pt idx="56906" formatCode="General">
                  <c:v>1.1720900000000001</c:v>
                </c:pt>
                <c:pt idx="56907" formatCode="General">
                  <c:v>1.1721100000000009</c:v>
                </c:pt>
                <c:pt idx="56908" formatCode="General">
                  <c:v>1.1721299999999999</c:v>
                </c:pt>
                <c:pt idx="56909" formatCode="General">
                  <c:v>1.1721500000000009</c:v>
                </c:pt>
                <c:pt idx="56910" formatCode="General">
                  <c:v>1.1721800000000009</c:v>
                </c:pt>
                <c:pt idx="56911" formatCode="General">
                  <c:v>1.1721900000000001</c:v>
                </c:pt>
                <c:pt idx="56912" formatCode="General">
                  <c:v>1.1722100000000009</c:v>
                </c:pt>
                <c:pt idx="56913" formatCode="General">
                  <c:v>1.1722399999999999</c:v>
                </c:pt>
                <c:pt idx="56914" formatCode="General">
                  <c:v>1.1722600000000001</c:v>
                </c:pt>
                <c:pt idx="56915" formatCode="General">
                  <c:v>1.1722699999999999</c:v>
                </c:pt>
                <c:pt idx="56916" formatCode="General">
                  <c:v>1.1722900000000001</c:v>
                </c:pt>
                <c:pt idx="56917" formatCode="General">
                  <c:v>1.17232</c:v>
                </c:pt>
                <c:pt idx="56918" formatCode="General">
                  <c:v>1.1723399999999999</c:v>
                </c:pt>
                <c:pt idx="56919" formatCode="General">
                  <c:v>1.1723500000000009</c:v>
                </c:pt>
                <c:pt idx="56920" formatCode="General">
                  <c:v>1.1723800000000009</c:v>
                </c:pt>
                <c:pt idx="56921" formatCode="General">
                  <c:v>1.1724000000000001</c:v>
                </c:pt>
                <c:pt idx="56922" formatCode="General">
                  <c:v>1.17242</c:v>
                </c:pt>
                <c:pt idx="56923" formatCode="General">
                  <c:v>1.1724399999999999</c:v>
                </c:pt>
                <c:pt idx="56924" formatCode="General">
                  <c:v>1.1724600000000001</c:v>
                </c:pt>
                <c:pt idx="56925" formatCode="General">
                  <c:v>1.1724800000000009</c:v>
                </c:pt>
                <c:pt idx="56926" formatCode="General">
                  <c:v>1.1725099999999999</c:v>
                </c:pt>
                <c:pt idx="56927" formatCode="General">
                  <c:v>1.17252</c:v>
                </c:pt>
                <c:pt idx="56928" formatCode="General">
                  <c:v>1.1725399999999999</c:v>
                </c:pt>
                <c:pt idx="56929" formatCode="General">
                  <c:v>1.17256</c:v>
                </c:pt>
                <c:pt idx="56930" formatCode="General">
                  <c:v>1.17259</c:v>
                </c:pt>
                <c:pt idx="56931" formatCode="General">
                  <c:v>1.1726000000000001</c:v>
                </c:pt>
                <c:pt idx="56932" formatCode="General">
                  <c:v>1.1726300000000001</c:v>
                </c:pt>
                <c:pt idx="56933" formatCode="General">
                  <c:v>1.1726500000000009</c:v>
                </c:pt>
                <c:pt idx="56934" formatCode="General">
                  <c:v>1.1726700000000001</c:v>
                </c:pt>
                <c:pt idx="56935" formatCode="General">
                  <c:v>1.17269</c:v>
                </c:pt>
                <c:pt idx="56936" formatCode="General">
                  <c:v>1.1727099999999999</c:v>
                </c:pt>
                <c:pt idx="56937" formatCode="General">
                  <c:v>1.1727300000000001</c:v>
                </c:pt>
                <c:pt idx="56938" formatCode="General">
                  <c:v>1.1727500000000008</c:v>
                </c:pt>
                <c:pt idx="56939" formatCode="General">
                  <c:v>1.1727700000000001</c:v>
                </c:pt>
                <c:pt idx="56940" formatCode="General">
                  <c:v>1.17279</c:v>
                </c:pt>
                <c:pt idx="56941" formatCode="General">
                  <c:v>1.1728099999999999</c:v>
                </c:pt>
                <c:pt idx="56942" formatCode="General">
                  <c:v>1.17283</c:v>
                </c:pt>
                <c:pt idx="56943" formatCode="General">
                  <c:v>1.1728499999999999</c:v>
                </c:pt>
                <c:pt idx="56944" formatCode="General">
                  <c:v>1.1728700000000001</c:v>
                </c:pt>
                <c:pt idx="56945" formatCode="General">
                  <c:v>1.17289</c:v>
                </c:pt>
                <c:pt idx="56946" formatCode="General">
                  <c:v>1.17292</c:v>
                </c:pt>
                <c:pt idx="56947" formatCode="General">
                  <c:v>1.17293</c:v>
                </c:pt>
                <c:pt idx="56948" formatCode="General">
                  <c:v>1.1729499999999999</c:v>
                </c:pt>
                <c:pt idx="56949" formatCode="General">
                  <c:v>1.1729799999999999</c:v>
                </c:pt>
                <c:pt idx="56950" formatCode="General">
                  <c:v>1.173</c:v>
                </c:pt>
                <c:pt idx="56951" formatCode="General">
                  <c:v>1.1730100000000001</c:v>
                </c:pt>
                <c:pt idx="56952" formatCode="General">
                  <c:v>1.1730400000000001</c:v>
                </c:pt>
                <c:pt idx="56953" formatCode="General">
                  <c:v>1.17306</c:v>
                </c:pt>
                <c:pt idx="56954" formatCode="General">
                  <c:v>1.1730799999999999</c:v>
                </c:pt>
                <c:pt idx="56955" formatCode="General">
                  <c:v>1.1731</c:v>
                </c:pt>
                <c:pt idx="56956" formatCode="General">
                  <c:v>1.1731199999999999</c:v>
                </c:pt>
                <c:pt idx="56957" formatCode="General">
                  <c:v>1.1731400000000001</c:v>
                </c:pt>
                <c:pt idx="56958" formatCode="General">
                  <c:v>1.17316</c:v>
                </c:pt>
                <c:pt idx="56959" formatCode="General">
                  <c:v>1.1731799999999999</c:v>
                </c:pt>
                <c:pt idx="56960" formatCode="General">
                  <c:v>1.1732</c:v>
                </c:pt>
                <c:pt idx="56961" formatCode="General">
                  <c:v>1.17323</c:v>
                </c:pt>
                <c:pt idx="56962" formatCode="General">
                  <c:v>1.1732499999999999</c:v>
                </c:pt>
                <c:pt idx="56963" formatCode="General">
                  <c:v>1.17326</c:v>
                </c:pt>
                <c:pt idx="56964" formatCode="General">
                  <c:v>1.1732899999999999</c:v>
                </c:pt>
                <c:pt idx="56965" formatCode="General">
                  <c:v>1.1733100000000001</c:v>
                </c:pt>
                <c:pt idx="56966" formatCode="General">
                  <c:v>1.1733199999999999</c:v>
                </c:pt>
                <c:pt idx="56967" formatCode="General">
                  <c:v>1.17334</c:v>
                </c:pt>
                <c:pt idx="56968" formatCode="General">
                  <c:v>1.17337</c:v>
                </c:pt>
                <c:pt idx="56969" formatCode="General">
                  <c:v>1.1733899999999999</c:v>
                </c:pt>
                <c:pt idx="56970" formatCode="General">
                  <c:v>1.1734</c:v>
                </c:pt>
                <c:pt idx="56971" formatCode="General">
                  <c:v>1.17343</c:v>
                </c:pt>
                <c:pt idx="56972" formatCode="General">
                  <c:v>1.1734500000000001</c:v>
                </c:pt>
                <c:pt idx="56973" formatCode="General">
                  <c:v>1.17347</c:v>
                </c:pt>
                <c:pt idx="56974" formatCode="General">
                  <c:v>1.1734899999999999</c:v>
                </c:pt>
                <c:pt idx="56975" formatCode="General">
                  <c:v>1.1735100000000001</c:v>
                </c:pt>
                <c:pt idx="56976" formatCode="General">
                  <c:v>1.17353</c:v>
                </c:pt>
                <c:pt idx="56977" formatCode="General">
                  <c:v>1.1735599999999999</c:v>
                </c:pt>
                <c:pt idx="56978" formatCode="General">
                  <c:v>1.17357</c:v>
                </c:pt>
                <c:pt idx="56979" formatCode="General">
                  <c:v>1.1735899999999999</c:v>
                </c:pt>
                <c:pt idx="56980" formatCode="General">
                  <c:v>1.17361</c:v>
                </c:pt>
                <c:pt idx="56981" formatCode="General">
                  <c:v>1.17364</c:v>
                </c:pt>
                <c:pt idx="56982" formatCode="General">
                  <c:v>1.1736500000000001</c:v>
                </c:pt>
                <c:pt idx="56983" formatCode="General">
                  <c:v>1.1736800000000001</c:v>
                </c:pt>
                <c:pt idx="56984" formatCode="General">
                  <c:v>1.1737</c:v>
                </c:pt>
                <c:pt idx="56985" formatCode="General">
                  <c:v>1.1737199999999999</c:v>
                </c:pt>
                <c:pt idx="56986" formatCode="General">
                  <c:v>1.17374</c:v>
                </c:pt>
                <c:pt idx="56987" formatCode="General">
                  <c:v>1.1737599999999999</c:v>
                </c:pt>
                <c:pt idx="56988" formatCode="General">
                  <c:v>1.17378</c:v>
                </c:pt>
                <c:pt idx="56989" formatCode="General">
                  <c:v>1.1738</c:v>
                </c:pt>
                <c:pt idx="56990" formatCode="General">
                  <c:v>1.1738199999999999</c:v>
                </c:pt>
                <c:pt idx="56991" formatCode="General">
                  <c:v>1.17384</c:v>
                </c:pt>
                <c:pt idx="56992" formatCode="General">
                  <c:v>1.1738599999999999</c:v>
                </c:pt>
                <c:pt idx="56993" formatCode="General">
                  <c:v>1.17388</c:v>
                </c:pt>
                <c:pt idx="56994" formatCode="General">
                  <c:v>1.1738999999999991</c:v>
                </c:pt>
                <c:pt idx="56995" formatCode="General">
                  <c:v>1.1739199999999999</c:v>
                </c:pt>
                <c:pt idx="56996" formatCode="General">
                  <c:v>1.17394</c:v>
                </c:pt>
                <c:pt idx="56997" formatCode="General">
                  <c:v>1.17397</c:v>
                </c:pt>
                <c:pt idx="56998" formatCode="General">
                  <c:v>1.17398</c:v>
                </c:pt>
                <c:pt idx="56999" formatCode="General">
                  <c:v>1.1740100000000009</c:v>
                </c:pt>
                <c:pt idx="57000" formatCode="General">
                  <c:v>1.1740299999999999</c:v>
                </c:pt>
                <c:pt idx="57001" formatCode="General">
                  <c:v>1.1740500000000009</c:v>
                </c:pt>
                <c:pt idx="57002" formatCode="General">
                  <c:v>1.1740600000000001</c:v>
                </c:pt>
                <c:pt idx="57003" formatCode="General">
                  <c:v>1.1740900000000001</c:v>
                </c:pt>
                <c:pt idx="57004" formatCode="General">
                  <c:v>1.1741100000000009</c:v>
                </c:pt>
                <c:pt idx="57005" formatCode="General">
                  <c:v>1.1741299999999999</c:v>
                </c:pt>
                <c:pt idx="57006" formatCode="General">
                  <c:v>1.1741500000000009</c:v>
                </c:pt>
                <c:pt idx="57007" formatCode="General">
                  <c:v>1.1741699999999999</c:v>
                </c:pt>
                <c:pt idx="57008" formatCode="General">
                  <c:v>1.1741900000000001</c:v>
                </c:pt>
                <c:pt idx="57009" formatCode="General">
                  <c:v>1.1742100000000009</c:v>
                </c:pt>
                <c:pt idx="57010" formatCode="General">
                  <c:v>1.1742300000000001</c:v>
                </c:pt>
                <c:pt idx="57011" formatCode="General">
                  <c:v>1.1742500000000009</c:v>
                </c:pt>
                <c:pt idx="57012" formatCode="General">
                  <c:v>1.1742800000000009</c:v>
                </c:pt>
                <c:pt idx="57013" formatCode="General">
                  <c:v>1.1742999999999999</c:v>
                </c:pt>
                <c:pt idx="57014" formatCode="General">
                  <c:v>1.1743100000000009</c:v>
                </c:pt>
                <c:pt idx="57015" formatCode="General">
                  <c:v>1.1743399999999999</c:v>
                </c:pt>
                <c:pt idx="57016" formatCode="General">
                  <c:v>1.1743600000000001</c:v>
                </c:pt>
                <c:pt idx="57017" formatCode="General">
                  <c:v>1.1743800000000009</c:v>
                </c:pt>
                <c:pt idx="57018" formatCode="General">
                  <c:v>1.17439</c:v>
                </c:pt>
                <c:pt idx="57019" formatCode="General">
                  <c:v>1.17442</c:v>
                </c:pt>
                <c:pt idx="57020" formatCode="General">
                  <c:v>1.1744399999999999</c:v>
                </c:pt>
                <c:pt idx="57021" formatCode="General">
                  <c:v>1.1744600000000001</c:v>
                </c:pt>
                <c:pt idx="57022" formatCode="General">
                  <c:v>1.1744800000000009</c:v>
                </c:pt>
                <c:pt idx="57023" formatCode="General">
                  <c:v>1.1745000000000001</c:v>
                </c:pt>
                <c:pt idx="57024" formatCode="General">
                  <c:v>1.17452</c:v>
                </c:pt>
                <c:pt idx="57025" formatCode="General">
                  <c:v>1.1745500000000009</c:v>
                </c:pt>
                <c:pt idx="57026" formatCode="General">
                  <c:v>1.17456</c:v>
                </c:pt>
                <c:pt idx="57027" formatCode="General">
                  <c:v>1.1745800000000008</c:v>
                </c:pt>
                <c:pt idx="57028" formatCode="General">
                  <c:v>1.1746099999999999</c:v>
                </c:pt>
                <c:pt idx="57029" formatCode="General">
                  <c:v>1.1746300000000001</c:v>
                </c:pt>
                <c:pt idx="57030" formatCode="General">
                  <c:v>1.1746399999999999</c:v>
                </c:pt>
                <c:pt idx="57031" formatCode="General">
                  <c:v>1.17466</c:v>
                </c:pt>
                <c:pt idx="57032" formatCode="General">
                  <c:v>1.17469</c:v>
                </c:pt>
                <c:pt idx="57033" formatCode="General">
                  <c:v>1.1747000000000001</c:v>
                </c:pt>
                <c:pt idx="57034" formatCode="General">
                  <c:v>1.1747300000000001</c:v>
                </c:pt>
                <c:pt idx="57035" formatCode="General">
                  <c:v>1.1747500000000008</c:v>
                </c:pt>
                <c:pt idx="57036" formatCode="General">
                  <c:v>1.1747700000000001</c:v>
                </c:pt>
                <c:pt idx="57037" formatCode="General">
                  <c:v>1.17479</c:v>
                </c:pt>
                <c:pt idx="57038" formatCode="General">
                  <c:v>1.1748099999999999</c:v>
                </c:pt>
                <c:pt idx="57039" formatCode="General">
                  <c:v>1.17483</c:v>
                </c:pt>
                <c:pt idx="57040" formatCode="General">
                  <c:v>1.1748499999999999</c:v>
                </c:pt>
                <c:pt idx="57041" formatCode="General">
                  <c:v>1.1748700000000001</c:v>
                </c:pt>
                <c:pt idx="57042" formatCode="General">
                  <c:v>1.17489</c:v>
                </c:pt>
                <c:pt idx="57043" formatCode="General">
                  <c:v>1.1749099999999999</c:v>
                </c:pt>
                <c:pt idx="57044" formatCode="General">
                  <c:v>1.17493</c:v>
                </c:pt>
                <c:pt idx="57045" formatCode="General">
                  <c:v>1.1749499999999999</c:v>
                </c:pt>
                <c:pt idx="57046" formatCode="General">
                  <c:v>1.1749700000000001</c:v>
                </c:pt>
                <c:pt idx="57047" formatCode="General">
                  <c:v>1.175</c:v>
                </c:pt>
                <c:pt idx="57048" formatCode="General">
                  <c:v>1.17502</c:v>
                </c:pt>
                <c:pt idx="57049" formatCode="General">
                  <c:v>1.17503</c:v>
                </c:pt>
                <c:pt idx="57050" formatCode="General">
                  <c:v>1.17506</c:v>
                </c:pt>
                <c:pt idx="57051" formatCode="General">
                  <c:v>1.1750799999999999</c:v>
                </c:pt>
                <c:pt idx="57052" formatCode="General">
                  <c:v>1.1751</c:v>
                </c:pt>
                <c:pt idx="57053" formatCode="General">
                  <c:v>1.1751100000000001</c:v>
                </c:pt>
                <c:pt idx="57054" formatCode="General">
                  <c:v>1.1751400000000001</c:v>
                </c:pt>
                <c:pt idx="57055" formatCode="General">
                  <c:v>1.17516</c:v>
                </c:pt>
                <c:pt idx="57056" formatCode="General">
                  <c:v>1.1751799999999999</c:v>
                </c:pt>
                <c:pt idx="57057" formatCode="General">
                  <c:v>1.1752</c:v>
                </c:pt>
                <c:pt idx="57058" formatCode="General">
                  <c:v>1.1752199999999999</c:v>
                </c:pt>
                <c:pt idx="57059" formatCode="General">
                  <c:v>1.1752400000000001</c:v>
                </c:pt>
                <c:pt idx="57060" formatCode="General">
                  <c:v>1.17526</c:v>
                </c:pt>
                <c:pt idx="57061" formatCode="General">
                  <c:v>1.1752800000000001</c:v>
                </c:pt>
                <c:pt idx="57062" formatCode="General">
                  <c:v>1.1753</c:v>
                </c:pt>
                <c:pt idx="57063" formatCode="General">
                  <c:v>1.1753199999999999</c:v>
                </c:pt>
                <c:pt idx="57064" formatCode="General">
                  <c:v>1.1753499999999999</c:v>
                </c:pt>
                <c:pt idx="57065" formatCode="General">
                  <c:v>1.17536</c:v>
                </c:pt>
                <c:pt idx="57066" formatCode="General">
                  <c:v>1.1753800000000001</c:v>
                </c:pt>
                <c:pt idx="57067" formatCode="General">
                  <c:v>1.1754100000000001</c:v>
                </c:pt>
                <c:pt idx="57068" formatCode="General">
                  <c:v>1.17543</c:v>
                </c:pt>
                <c:pt idx="57069" formatCode="General">
                  <c:v>1.17544</c:v>
                </c:pt>
                <c:pt idx="57070" formatCode="General">
                  <c:v>1.17547</c:v>
                </c:pt>
                <c:pt idx="57071" formatCode="General">
                  <c:v>1.1754899999999999</c:v>
                </c:pt>
                <c:pt idx="57072" formatCode="General">
                  <c:v>1.1755100000000001</c:v>
                </c:pt>
                <c:pt idx="57073" formatCode="General">
                  <c:v>1.17553</c:v>
                </c:pt>
                <c:pt idx="57074" formatCode="General">
                  <c:v>1.1755500000000001</c:v>
                </c:pt>
                <c:pt idx="57075" formatCode="General">
                  <c:v>1.17557</c:v>
                </c:pt>
                <c:pt idx="57076" formatCode="General">
                  <c:v>1.1756</c:v>
                </c:pt>
                <c:pt idx="57077" formatCode="General">
                  <c:v>1.17561</c:v>
                </c:pt>
                <c:pt idx="57078" formatCode="General">
                  <c:v>1.17563</c:v>
                </c:pt>
                <c:pt idx="57079" formatCode="General">
                  <c:v>1.1756599999999999</c:v>
                </c:pt>
                <c:pt idx="57080" formatCode="General">
                  <c:v>1.1756800000000001</c:v>
                </c:pt>
                <c:pt idx="57081" formatCode="General">
                  <c:v>1.1756899999999999</c:v>
                </c:pt>
                <c:pt idx="57082" formatCode="General">
                  <c:v>1.17571</c:v>
                </c:pt>
                <c:pt idx="57083" formatCode="General">
                  <c:v>1.17574</c:v>
                </c:pt>
                <c:pt idx="57084" formatCode="General">
                  <c:v>1.1757599999999999</c:v>
                </c:pt>
                <c:pt idx="57085" formatCode="General">
                  <c:v>1.17577</c:v>
                </c:pt>
                <c:pt idx="57086" formatCode="General">
                  <c:v>1.1758</c:v>
                </c:pt>
                <c:pt idx="57087" formatCode="General">
                  <c:v>1.1758199999999999</c:v>
                </c:pt>
                <c:pt idx="57088" formatCode="General">
                  <c:v>1.17584</c:v>
                </c:pt>
                <c:pt idx="57089" formatCode="General">
                  <c:v>1.1758599999999999</c:v>
                </c:pt>
                <c:pt idx="57090" formatCode="General">
                  <c:v>1.17588</c:v>
                </c:pt>
                <c:pt idx="57091" formatCode="General">
                  <c:v>1.1758999999999991</c:v>
                </c:pt>
                <c:pt idx="57092" formatCode="General">
                  <c:v>1.175929999999999</c:v>
                </c:pt>
                <c:pt idx="57093" formatCode="General">
                  <c:v>1.17594</c:v>
                </c:pt>
                <c:pt idx="57094" formatCode="General">
                  <c:v>1.1759599999999999</c:v>
                </c:pt>
                <c:pt idx="57095" formatCode="General">
                  <c:v>1.17598</c:v>
                </c:pt>
                <c:pt idx="57096" formatCode="General">
                  <c:v>1.1760100000000009</c:v>
                </c:pt>
                <c:pt idx="57097" formatCode="General">
                  <c:v>1.1760200000000001</c:v>
                </c:pt>
                <c:pt idx="57098" formatCode="General">
                  <c:v>1.1760500000000009</c:v>
                </c:pt>
                <c:pt idx="57099" formatCode="General">
                  <c:v>1.1760699999999999</c:v>
                </c:pt>
                <c:pt idx="57100" formatCode="General">
                  <c:v>1.1760800000000009</c:v>
                </c:pt>
                <c:pt idx="57101" formatCode="General">
                  <c:v>1.1761100000000009</c:v>
                </c:pt>
                <c:pt idx="57102" formatCode="General">
                  <c:v>1.1761299999999999</c:v>
                </c:pt>
                <c:pt idx="57103" formatCode="General">
                  <c:v>1.1761500000000009</c:v>
                </c:pt>
                <c:pt idx="57104" formatCode="General">
                  <c:v>1.1761600000000001</c:v>
                </c:pt>
                <c:pt idx="57105" formatCode="General">
                  <c:v>1.1761900000000001</c:v>
                </c:pt>
                <c:pt idx="57106" formatCode="General">
                  <c:v>1.1762100000000009</c:v>
                </c:pt>
                <c:pt idx="57107" formatCode="General">
                  <c:v>1.1762300000000001</c:v>
                </c:pt>
                <c:pt idx="57108" formatCode="General">
                  <c:v>1.1762500000000009</c:v>
                </c:pt>
                <c:pt idx="57109" formatCode="General">
                  <c:v>1.1762699999999999</c:v>
                </c:pt>
                <c:pt idx="57110" formatCode="General">
                  <c:v>1.1762900000000001</c:v>
                </c:pt>
                <c:pt idx="57111" formatCode="General">
                  <c:v>1.1763100000000009</c:v>
                </c:pt>
                <c:pt idx="57112" formatCode="General">
                  <c:v>1.1763300000000001</c:v>
                </c:pt>
                <c:pt idx="57113" formatCode="General">
                  <c:v>1.1763500000000009</c:v>
                </c:pt>
                <c:pt idx="57114" formatCode="General">
                  <c:v>1.1763699999999999</c:v>
                </c:pt>
                <c:pt idx="57115" formatCode="General">
                  <c:v>1.1763999999999999</c:v>
                </c:pt>
                <c:pt idx="57116" formatCode="General">
                  <c:v>1.1764100000000008</c:v>
                </c:pt>
                <c:pt idx="57117" formatCode="General">
                  <c:v>1.1764300000000001</c:v>
                </c:pt>
                <c:pt idx="57118" formatCode="General">
                  <c:v>1.1764600000000001</c:v>
                </c:pt>
                <c:pt idx="57119" formatCode="General">
                  <c:v>1.1764800000000009</c:v>
                </c:pt>
                <c:pt idx="57120" formatCode="General">
                  <c:v>1.1765000000000001</c:v>
                </c:pt>
                <c:pt idx="57121" formatCode="General">
                  <c:v>1.17652</c:v>
                </c:pt>
                <c:pt idx="57122" formatCode="General">
                  <c:v>1.1765399999999999</c:v>
                </c:pt>
                <c:pt idx="57123" formatCode="General">
                  <c:v>1.1765600000000001</c:v>
                </c:pt>
                <c:pt idx="57124" formatCode="General">
                  <c:v>1.1765800000000008</c:v>
                </c:pt>
                <c:pt idx="57125" formatCode="General">
                  <c:v>1.1766000000000001</c:v>
                </c:pt>
                <c:pt idx="57126" formatCode="General">
                  <c:v>1.17662</c:v>
                </c:pt>
                <c:pt idx="57127" formatCode="General">
                  <c:v>1.1766500000000009</c:v>
                </c:pt>
                <c:pt idx="57128" formatCode="General">
                  <c:v>1.17666</c:v>
                </c:pt>
                <c:pt idx="57129" formatCode="General">
                  <c:v>1.1766799999999999</c:v>
                </c:pt>
                <c:pt idx="57130" formatCode="General">
                  <c:v>1.1767099999999999</c:v>
                </c:pt>
                <c:pt idx="57131" formatCode="General">
                  <c:v>1.1767300000000001</c:v>
                </c:pt>
                <c:pt idx="57132" formatCode="General">
                  <c:v>1.1767399999999999</c:v>
                </c:pt>
                <c:pt idx="57133" formatCode="General">
                  <c:v>1.17676</c:v>
                </c:pt>
                <c:pt idx="57134" formatCode="General">
                  <c:v>1.17679</c:v>
                </c:pt>
                <c:pt idx="57135" formatCode="General">
                  <c:v>1.1768099999999999</c:v>
                </c:pt>
                <c:pt idx="57136" formatCode="General">
                  <c:v>1.17682</c:v>
                </c:pt>
                <c:pt idx="57137" formatCode="General">
                  <c:v>1.1768500000000008</c:v>
                </c:pt>
                <c:pt idx="57138" formatCode="General">
                  <c:v>1.1768700000000001</c:v>
                </c:pt>
                <c:pt idx="57139" formatCode="General">
                  <c:v>1.17689</c:v>
                </c:pt>
                <c:pt idx="57140" formatCode="General">
                  <c:v>1.1769099999999999</c:v>
                </c:pt>
                <c:pt idx="57141" formatCode="General">
                  <c:v>1.17693</c:v>
                </c:pt>
                <c:pt idx="57142" formatCode="General">
                  <c:v>1.1769499999999999</c:v>
                </c:pt>
                <c:pt idx="57143" formatCode="General">
                  <c:v>1.1769799999999999</c:v>
                </c:pt>
                <c:pt idx="57144" formatCode="General">
                  <c:v>1.17699</c:v>
                </c:pt>
                <c:pt idx="57145" formatCode="General">
                  <c:v>1.1770099999999999</c:v>
                </c:pt>
                <c:pt idx="57146" formatCode="General">
                  <c:v>1.1770400000000001</c:v>
                </c:pt>
                <c:pt idx="57147" formatCode="General">
                  <c:v>1.17706</c:v>
                </c:pt>
                <c:pt idx="57148" formatCode="General">
                  <c:v>1.1770700000000001</c:v>
                </c:pt>
                <c:pt idx="57149" formatCode="General">
                  <c:v>1.1771</c:v>
                </c:pt>
                <c:pt idx="57150" formatCode="General">
                  <c:v>1.1771199999999999</c:v>
                </c:pt>
                <c:pt idx="57151" formatCode="General">
                  <c:v>1.1771400000000001</c:v>
                </c:pt>
                <c:pt idx="57152" formatCode="General">
                  <c:v>1.17716</c:v>
                </c:pt>
                <c:pt idx="57153" formatCode="General">
                  <c:v>1.1771799999999999</c:v>
                </c:pt>
                <c:pt idx="57154" formatCode="General">
                  <c:v>1.1772</c:v>
                </c:pt>
                <c:pt idx="57155" formatCode="General">
                  <c:v>1.1772199999999999</c:v>
                </c:pt>
                <c:pt idx="57156" formatCode="General">
                  <c:v>1.1772400000000001</c:v>
                </c:pt>
                <c:pt idx="57157" formatCode="General">
                  <c:v>1.17726</c:v>
                </c:pt>
                <c:pt idx="57158" formatCode="General">
                  <c:v>1.1772800000000001</c:v>
                </c:pt>
                <c:pt idx="57159" formatCode="General">
                  <c:v>1.1773</c:v>
                </c:pt>
                <c:pt idx="57160" formatCode="General">
                  <c:v>1.1773199999999999</c:v>
                </c:pt>
                <c:pt idx="57161" formatCode="General">
                  <c:v>1.1773400000000001</c:v>
                </c:pt>
                <c:pt idx="57162" formatCode="General">
                  <c:v>1.17736</c:v>
                </c:pt>
                <c:pt idx="57163" formatCode="General">
                  <c:v>1.1773899999999999</c:v>
                </c:pt>
                <c:pt idx="57164" formatCode="General">
                  <c:v>1.1774</c:v>
                </c:pt>
                <c:pt idx="57165" formatCode="General">
                  <c:v>1.17743</c:v>
                </c:pt>
                <c:pt idx="57166" formatCode="General">
                  <c:v>1.1774500000000001</c:v>
                </c:pt>
                <c:pt idx="57167" formatCode="General">
                  <c:v>1.17746</c:v>
                </c:pt>
                <c:pt idx="57168" formatCode="General">
                  <c:v>1.1774800000000001</c:v>
                </c:pt>
                <c:pt idx="57169" formatCode="General">
                  <c:v>1.1775100000000001</c:v>
                </c:pt>
                <c:pt idx="57170" formatCode="General">
                  <c:v>1.17753</c:v>
                </c:pt>
                <c:pt idx="57171" formatCode="General">
                  <c:v>1.1775500000000001</c:v>
                </c:pt>
                <c:pt idx="57172" formatCode="General">
                  <c:v>1.17757</c:v>
                </c:pt>
                <c:pt idx="57173" formatCode="General">
                  <c:v>1.1775899999999999</c:v>
                </c:pt>
                <c:pt idx="57174" formatCode="General">
                  <c:v>1.17761</c:v>
                </c:pt>
                <c:pt idx="57175" formatCode="General">
                  <c:v>1.17763</c:v>
                </c:pt>
                <c:pt idx="57176" formatCode="General">
                  <c:v>1.1776500000000001</c:v>
                </c:pt>
                <c:pt idx="57177" formatCode="General">
                  <c:v>1.17767</c:v>
                </c:pt>
                <c:pt idx="57178" formatCode="General">
                  <c:v>1.1777</c:v>
                </c:pt>
                <c:pt idx="57179" formatCode="General">
                  <c:v>1.17771</c:v>
                </c:pt>
                <c:pt idx="57180" formatCode="General">
                  <c:v>1.1777299999999991</c:v>
                </c:pt>
                <c:pt idx="57181" formatCode="General">
                  <c:v>1.1777500000000001</c:v>
                </c:pt>
                <c:pt idx="57182" formatCode="General">
                  <c:v>1.17778</c:v>
                </c:pt>
                <c:pt idx="57183" formatCode="General">
                  <c:v>1.1777899999999999</c:v>
                </c:pt>
                <c:pt idx="57184" formatCode="General">
                  <c:v>1.17781</c:v>
                </c:pt>
                <c:pt idx="57185" formatCode="General">
                  <c:v>1.17784</c:v>
                </c:pt>
                <c:pt idx="57186" formatCode="General">
                  <c:v>1.1778599999999999</c:v>
                </c:pt>
                <c:pt idx="57187" formatCode="General">
                  <c:v>1.17787</c:v>
                </c:pt>
                <c:pt idx="57188" formatCode="General">
                  <c:v>1.1778999999999991</c:v>
                </c:pt>
                <c:pt idx="57189" formatCode="General">
                  <c:v>1.1779199999999999</c:v>
                </c:pt>
                <c:pt idx="57190" formatCode="General">
                  <c:v>1.17794</c:v>
                </c:pt>
                <c:pt idx="57191" formatCode="General">
                  <c:v>1.1779599999999999</c:v>
                </c:pt>
                <c:pt idx="57192" formatCode="General">
                  <c:v>1.17798</c:v>
                </c:pt>
                <c:pt idx="57193" formatCode="General">
                  <c:v>1.177999999999999</c:v>
                </c:pt>
                <c:pt idx="57194" formatCode="General">
                  <c:v>1.1780299999999999</c:v>
                </c:pt>
                <c:pt idx="57195" formatCode="General">
                  <c:v>1.1780400000000009</c:v>
                </c:pt>
                <c:pt idx="57196" formatCode="General">
                  <c:v>1.1780600000000001</c:v>
                </c:pt>
                <c:pt idx="57197" formatCode="General">
                  <c:v>1.1780800000000009</c:v>
                </c:pt>
                <c:pt idx="57198" formatCode="General">
                  <c:v>1.1781100000000009</c:v>
                </c:pt>
                <c:pt idx="57199" formatCode="General">
                  <c:v>1.1781200000000001</c:v>
                </c:pt>
                <c:pt idx="57200" formatCode="General">
                  <c:v>1.1781500000000009</c:v>
                </c:pt>
                <c:pt idx="57201" formatCode="General">
                  <c:v>1.1781699999999999</c:v>
                </c:pt>
                <c:pt idx="57202" formatCode="General">
                  <c:v>1.1781900000000001</c:v>
                </c:pt>
                <c:pt idx="57203" formatCode="General">
                  <c:v>1.1782100000000009</c:v>
                </c:pt>
                <c:pt idx="57204" formatCode="General">
                  <c:v>1.1782300000000001</c:v>
                </c:pt>
                <c:pt idx="57205" formatCode="General">
                  <c:v>1.1782500000000009</c:v>
                </c:pt>
                <c:pt idx="57206" formatCode="General">
                  <c:v>1.1782699999999999</c:v>
                </c:pt>
                <c:pt idx="57207" formatCode="General">
                  <c:v>1.1782900000000001</c:v>
                </c:pt>
                <c:pt idx="57208" formatCode="General">
                  <c:v>1.1783100000000009</c:v>
                </c:pt>
                <c:pt idx="57209" formatCode="General">
                  <c:v>1.1783300000000001</c:v>
                </c:pt>
                <c:pt idx="57210" formatCode="General">
                  <c:v>1.1783500000000009</c:v>
                </c:pt>
                <c:pt idx="57211" formatCode="General">
                  <c:v>1.1783699999999999</c:v>
                </c:pt>
                <c:pt idx="57212" formatCode="General">
                  <c:v>1.17839</c:v>
                </c:pt>
                <c:pt idx="57213" formatCode="General">
                  <c:v>1.1784100000000008</c:v>
                </c:pt>
                <c:pt idx="57214" formatCode="General">
                  <c:v>1.1784399999999999</c:v>
                </c:pt>
                <c:pt idx="57215" formatCode="General">
                  <c:v>1.1784500000000009</c:v>
                </c:pt>
                <c:pt idx="57216" formatCode="General">
                  <c:v>1.1784800000000009</c:v>
                </c:pt>
                <c:pt idx="57217" formatCode="General">
                  <c:v>1.1785000000000001</c:v>
                </c:pt>
                <c:pt idx="57218" formatCode="General">
                  <c:v>1.17852</c:v>
                </c:pt>
                <c:pt idx="57219" formatCode="General">
                  <c:v>1.1785300000000001</c:v>
                </c:pt>
                <c:pt idx="57220" formatCode="General">
                  <c:v>1.1785600000000001</c:v>
                </c:pt>
                <c:pt idx="57221" formatCode="General">
                  <c:v>1.1785800000000008</c:v>
                </c:pt>
                <c:pt idx="57222" formatCode="General">
                  <c:v>1.1786000000000001</c:v>
                </c:pt>
                <c:pt idx="57223" formatCode="General">
                  <c:v>1.17862</c:v>
                </c:pt>
                <c:pt idx="57224" formatCode="General">
                  <c:v>1.1786399999999999</c:v>
                </c:pt>
                <c:pt idx="57225" formatCode="General">
                  <c:v>1.17866</c:v>
                </c:pt>
                <c:pt idx="57226" formatCode="General">
                  <c:v>1.1786799999999999</c:v>
                </c:pt>
                <c:pt idx="57227" formatCode="General">
                  <c:v>1.1787000000000001</c:v>
                </c:pt>
                <c:pt idx="57228" formatCode="General">
                  <c:v>1.17872</c:v>
                </c:pt>
                <c:pt idx="57229" formatCode="General">
                  <c:v>1.1787500000000009</c:v>
                </c:pt>
                <c:pt idx="57230" formatCode="General">
                  <c:v>1.1787700000000001</c:v>
                </c:pt>
                <c:pt idx="57231" formatCode="General">
                  <c:v>1.1787799999999999</c:v>
                </c:pt>
                <c:pt idx="57232" formatCode="General">
                  <c:v>1.1788000000000001</c:v>
                </c:pt>
                <c:pt idx="57233" formatCode="General">
                  <c:v>1.17883</c:v>
                </c:pt>
                <c:pt idx="57234" formatCode="General">
                  <c:v>1.1788400000000001</c:v>
                </c:pt>
                <c:pt idx="57235" formatCode="General">
                  <c:v>1.17886</c:v>
                </c:pt>
                <c:pt idx="57236" formatCode="General">
                  <c:v>1.17889</c:v>
                </c:pt>
                <c:pt idx="57237" formatCode="General">
                  <c:v>1.1789099999999999</c:v>
                </c:pt>
                <c:pt idx="57238" formatCode="General">
                  <c:v>1.17893</c:v>
                </c:pt>
                <c:pt idx="57239" formatCode="General">
                  <c:v>1.1789499999999999</c:v>
                </c:pt>
                <c:pt idx="57240" formatCode="General">
                  <c:v>1.1789700000000001</c:v>
                </c:pt>
                <c:pt idx="57241" formatCode="General">
                  <c:v>1.17899</c:v>
                </c:pt>
                <c:pt idx="57242" formatCode="General">
                  <c:v>1.1790099999999999</c:v>
                </c:pt>
                <c:pt idx="57243" formatCode="General">
                  <c:v>1.17903</c:v>
                </c:pt>
                <c:pt idx="57244" formatCode="General">
                  <c:v>1.1790499999999999</c:v>
                </c:pt>
                <c:pt idx="57245" formatCode="General">
                  <c:v>1.1790799999999999</c:v>
                </c:pt>
                <c:pt idx="57246" formatCode="General">
                  <c:v>1.17909</c:v>
                </c:pt>
                <c:pt idx="57247" formatCode="General">
                  <c:v>1.1791100000000001</c:v>
                </c:pt>
                <c:pt idx="57248" formatCode="General">
                  <c:v>1.17913</c:v>
                </c:pt>
                <c:pt idx="57249" formatCode="General">
                  <c:v>1.17916</c:v>
                </c:pt>
                <c:pt idx="57250" formatCode="General">
                  <c:v>1.1791700000000001</c:v>
                </c:pt>
                <c:pt idx="57251" formatCode="General">
                  <c:v>1.1792</c:v>
                </c:pt>
                <c:pt idx="57252" formatCode="General">
                  <c:v>1.1792199999999999</c:v>
                </c:pt>
                <c:pt idx="57253" formatCode="General">
                  <c:v>1.1792400000000001</c:v>
                </c:pt>
                <c:pt idx="57254" formatCode="General">
                  <c:v>1.17926</c:v>
                </c:pt>
                <c:pt idx="57255" formatCode="General">
                  <c:v>1.1792800000000001</c:v>
                </c:pt>
                <c:pt idx="57256" formatCode="General">
                  <c:v>1.1793</c:v>
                </c:pt>
                <c:pt idx="57257" formatCode="General">
                  <c:v>1.1793199999999999</c:v>
                </c:pt>
                <c:pt idx="57258" formatCode="General">
                  <c:v>1.1793400000000001</c:v>
                </c:pt>
                <c:pt idx="57259" formatCode="General">
                  <c:v>1.17936</c:v>
                </c:pt>
                <c:pt idx="57260" formatCode="General">
                  <c:v>1.1793800000000001</c:v>
                </c:pt>
                <c:pt idx="57261" formatCode="General">
                  <c:v>1.1794</c:v>
                </c:pt>
                <c:pt idx="57262" formatCode="General">
                  <c:v>1.1794199999999999</c:v>
                </c:pt>
                <c:pt idx="57263" formatCode="General">
                  <c:v>1.17944</c:v>
                </c:pt>
                <c:pt idx="57264" formatCode="General">
                  <c:v>1.17947</c:v>
                </c:pt>
                <c:pt idx="57265" formatCode="General">
                  <c:v>1.1794899999999999</c:v>
                </c:pt>
                <c:pt idx="57266" formatCode="General">
                  <c:v>1.1795</c:v>
                </c:pt>
                <c:pt idx="57267" formatCode="General">
                  <c:v>1.17953</c:v>
                </c:pt>
                <c:pt idx="57268" formatCode="General">
                  <c:v>1.1795500000000001</c:v>
                </c:pt>
                <c:pt idx="57269" formatCode="General">
                  <c:v>1.17957</c:v>
                </c:pt>
                <c:pt idx="57270" formatCode="General">
                  <c:v>1.1795800000000001</c:v>
                </c:pt>
                <c:pt idx="57271" formatCode="General">
                  <c:v>1.17961</c:v>
                </c:pt>
                <c:pt idx="57272" formatCode="General">
                  <c:v>1.17963</c:v>
                </c:pt>
                <c:pt idx="57273" formatCode="General">
                  <c:v>1.1796500000000001</c:v>
                </c:pt>
                <c:pt idx="57274" formatCode="General">
                  <c:v>1.17967</c:v>
                </c:pt>
                <c:pt idx="57275" formatCode="General">
                  <c:v>1.1796899999999999</c:v>
                </c:pt>
                <c:pt idx="57276" formatCode="General">
                  <c:v>1.17971</c:v>
                </c:pt>
                <c:pt idx="57277" formatCode="General">
                  <c:v>1.1797299999999991</c:v>
                </c:pt>
                <c:pt idx="57278" formatCode="General">
                  <c:v>1.1797500000000001</c:v>
                </c:pt>
                <c:pt idx="57279" formatCode="General">
                  <c:v>1.17977</c:v>
                </c:pt>
                <c:pt idx="57280" formatCode="General">
                  <c:v>1.1798</c:v>
                </c:pt>
                <c:pt idx="57281" formatCode="General">
                  <c:v>1.1798199999999999</c:v>
                </c:pt>
                <c:pt idx="57282" formatCode="General">
                  <c:v>1.179829999999999</c:v>
                </c:pt>
                <c:pt idx="57283" formatCode="General">
                  <c:v>1.1798500000000001</c:v>
                </c:pt>
                <c:pt idx="57284" formatCode="General">
                  <c:v>1.17988</c:v>
                </c:pt>
                <c:pt idx="57285" formatCode="General">
                  <c:v>1.1798999999999991</c:v>
                </c:pt>
                <c:pt idx="57286" formatCode="General">
                  <c:v>1.17991</c:v>
                </c:pt>
                <c:pt idx="57287" formatCode="General">
                  <c:v>1.17994</c:v>
                </c:pt>
                <c:pt idx="57288" formatCode="General">
                  <c:v>1.1799599999999999</c:v>
                </c:pt>
                <c:pt idx="57289" formatCode="General">
                  <c:v>1.17998</c:v>
                </c:pt>
                <c:pt idx="57290" formatCode="General">
                  <c:v>1.1800000000000008</c:v>
                </c:pt>
                <c:pt idx="57291" formatCode="General">
                  <c:v>1.1800200000000001</c:v>
                </c:pt>
                <c:pt idx="57292" formatCode="General">
                  <c:v>1.1800400000000009</c:v>
                </c:pt>
                <c:pt idx="57293" formatCode="General">
                  <c:v>1.1800700000000008</c:v>
                </c:pt>
                <c:pt idx="57294" formatCode="General">
                  <c:v>1.1800800000000009</c:v>
                </c:pt>
                <c:pt idx="57295" formatCode="General">
                  <c:v>1.1800999999999999</c:v>
                </c:pt>
                <c:pt idx="57296" formatCode="General">
                  <c:v>1.1801200000000001</c:v>
                </c:pt>
                <c:pt idx="57297" formatCode="General">
                  <c:v>1.1801500000000009</c:v>
                </c:pt>
                <c:pt idx="57298" formatCode="General">
                  <c:v>1.1801600000000001</c:v>
                </c:pt>
                <c:pt idx="57299" formatCode="General">
                  <c:v>1.1801800000000009</c:v>
                </c:pt>
                <c:pt idx="57300" formatCode="General">
                  <c:v>1.1802100000000009</c:v>
                </c:pt>
                <c:pt idx="57301" formatCode="General">
                  <c:v>1.18022</c:v>
                </c:pt>
                <c:pt idx="57302" formatCode="General">
                  <c:v>1.1802400000000008</c:v>
                </c:pt>
                <c:pt idx="57303" formatCode="General">
                  <c:v>1.1802699999999999</c:v>
                </c:pt>
                <c:pt idx="57304" formatCode="General">
                  <c:v>1.1802900000000001</c:v>
                </c:pt>
                <c:pt idx="57305" formatCode="General">
                  <c:v>1.1803100000000009</c:v>
                </c:pt>
                <c:pt idx="57306" formatCode="General">
                  <c:v>1.1803300000000001</c:v>
                </c:pt>
                <c:pt idx="57307" formatCode="General">
                  <c:v>1.1803500000000009</c:v>
                </c:pt>
                <c:pt idx="57308" formatCode="General">
                  <c:v>1.1803699999999999</c:v>
                </c:pt>
                <c:pt idx="57309" formatCode="General">
                  <c:v>1.1803900000000001</c:v>
                </c:pt>
                <c:pt idx="57310" formatCode="General">
                  <c:v>1.1804100000000008</c:v>
                </c:pt>
                <c:pt idx="57311" formatCode="General">
                  <c:v>1.1804300000000001</c:v>
                </c:pt>
                <c:pt idx="57312" formatCode="General">
                  <c:v>1.1804600000000001</c:v>
                </c:pt>
                <c:pt idx="57313" formatCode="General">
                  <c:v>1.1804699999999999</c:v>
                </c:pt>
                <c:pt idx="57314" formatCode="General">
                  <c:v>1.18049</c:v>
                </c:pt>
                <c:pt idx="57315" formatCode="General">
                  <c:v>1.18052</c:v>
                </c:pt>
                <c:pt idx="57316" formatCode="General">
                  <c:v>1.1805399999999999</c:v>
                </c:pt>
                <c:pt idx="57317" formatCode="General">
                  <c:v>1.1805500000000009</c:v>
                </c:pt>
                <c:pt idx="57318" formatCode="General">
                  <c:v>1.1805800000000009</c:v>
                </c:pt>
                <c:pt idx="57319" formatCode="General">
                  <c:v>1.1806000000000001</c:v>
                </c:pt>
                <c:pt idx="57320" formatCode="General">
                  <c:v>1.18062</c:v>
                </c:pt>
                <c:pt idx="57321" formatCode="General">
                  <c:v>1.1806300000000001</c:v>
                </c:pt>
                <c:pt idx="57322" formatCode="General">
                  <c:v>1.18066</c:v>
                </c:pt>
                <c:pt idx="57323" formatCode="General">
                  <c:v>1.1806800000000008</c:v>
                </c:pt>
                <c:pt idx="57324" formatCode="General">
                  <c:v>1.1807000000000001</c:v>
                </c:pt>
                <c:pt idx="57325" formatCode="General">
                  <c:v>1.18072</c:v>
                </c:pt>
                <c:pt idx="57326" formatCode="General">
                  <c:v>1.1807399999999999</c:v>
                </c:pt>
                <c:pt idx="57327" formatCode="General">
                  <c:v>1.18076</c:v>
                </c:pt>
                <c:pt idx="57328" formatCode="General">
                  <c:v>1.1807799999999999</c:v>
                </c:pt>
                <c:pt idx="57329" formatCode="General">
                  <c:v>1.1808000000000001</c:v>
                </c:pt>
                <c:pt idx="57330" formatCode="General">
                  <c:v>1.18082</c:v>
                </c:pt>
                <c:pt idx="57331" formatCode="General">
                  <c:v>1.1808500000000008</c:v>
                </c:pt>
                <c:pt idx="57332" formatCode="General">
                  <c:v>1.1808700000000001</c:v>
                </c:pt>
                <c:pt idx="57333" formatCode="General">
                  <c:v>1.1808799999999999</c:v>
                </c:pt>
                <c:pt idx="57334" formatCode="General">
                  <c:v>1.1809000000000001</c:v>
                </c:pt>
                <c:pt idx="57335" formatCode="General">
                  <c:v>1.18093</c:v>
                </c:pt>
                <c:pt idx="57336" formatCode="General">
                  <c:v>1.1809499999999999</c:v>
                </c:pt>
                <c:pt idx="57337" formatCode="General">
                  <c:v>1.1809700000000001</c:v>
                </c:pt>
                <c:pt idx="57338" formatCode="General">
                  <c:v>1.18099</c:v>
                </c:pt>
                <c:pt idx="57339" formatCode="General">
                  <c:v>1.1810099999999999</c:v>
                </c:pt>
                <c:pt idx="57340" formatCode="General">
                  <c:v>1.18103</c:v>
                </c:pt>
                <c:pt idx="57341" formatCode="General">
                  <c:v>1.1810499999999999</c:v>
                </c:pt>
                <c:pt idx="57342" formatCode="General">
                  <c:v>1.1810700000000001</c:v>
                </c:pt>
                <c:pt idx="57343" formatCode="General">
                  <c:v>1.18109</c:v>
                </c:pt>
                <c:pt idx="57344" formatCode="General">
                  <c:v>1.1811199999999999</c:v>
                </c:pt>
                <c:pt idx="57345" formatCode="General">
                  <c:v>1.18113</c:v>
                </c:pt>
                <c:pt idx="57346" formatCode="General">
                  <c:v>1.1811499999999999</c:v>
                </c:pt>
                <c:pt idx="57347" formatCode="General">
                  <c:v>1.1811700000000001</c:v>
                </c:pt>
                <c:pt idx="57348" formatCode="General">
                  <c:v>1.1812</c:v>
                </c:pt>
                <c:pt idx="57349" formatCode="General">
                  <c:v>1.1812100000000001</c:v>
                </c:pt>
                <c:pt idx="57350" formatCode="General">
                  <c:v>1.18123</c:v>
                </c:pt>
                <c:pt idx="57351" formatCode="General">
                  <c:v>1.18126</c:v>
                </c:pt>
                <c:pt idx="57352" formatCode="General">
                  <c:v>1.1812800000000001</c:v>
                </c:pt>
                <c:pt idx="57353" formatCode="General">
                  <c:v>1.18129</c:v>
                </c:pt>
                <c:pt idx="57354" formatCode="General">
                  <c:v>1.1813199999999999</c:v>
                </c:pt>
                <c:pt idx="57355" formatCode="General">
                  <c:v>1.1813400000000001</c:v>
                </c:pt>
                <c:pt idx="57356" formatCode="General">
                  <c:v>1.18136</c:v>
                </c:pt>
                <c:pt idx="57357" formatCode="General">
                  <c:v>1.1813800000000001</c:v>
                </c:pt>
                <c:pt idx="57358" formatCode="General">
                  <c:v>1.1814</c:v>
                </c:pt>
                <c:pt idx="57359" formatCode="General">
                  <c:v>1.1814199999999999</c:v>
                </c:pt>
                <c:pt idx="57360" formatCode="General">
                  <c:v>1.1814499999999999</c:v>
                </c:pt>
                <c:pt idx="57361" formatCode="General">
                  <c:v>1.18146</c:v>
                </c:pt>
                <c:pt idx="57362" formatCode="General">
                  <c:v>1.1814800000000001</c:v>
                </c:pt>
                <c:pt idx="57363" formatCode="General">
                  <c:v>1.1815100000000001</c:v>
                </c:pt>
                <c:pt idx="57364" formatCode="General">
                  <c:v>1.18153</c:v>
                </c:pt>
                <c:pt idx="57365" formatCode="General">
                  <c:v>1.18154</c:v>
                </c:pt>
                <c:pt idx="57366" formatCode="General">
                  <c:v>1.18157</c:v>
                </c:pt>
                <c:pt idx="57367" formatCode="General">
                  <c:v>1.1815899999999999</c:v>
                </c:pt>
                <c:pt idx="57368" formatCode="General">
                  <c:v>1.1816</c:v>
                </c:pt>
                <c:pt idx="57369" formatCode="General">
                  <c:v>1.18163</c:v>
                </c:pt>
                <c:pt idx="57370" formatCode="General">
                  <c:v>1.1816500000000001</c:v>
                </c:pt>
                <c:pt idx="57371" formatCode="General">
                  <c:v>1.18167</c:v>
                </c:pt>
                <c:pt idx="57372" formatCode="General">
                  <c:v>1.1816800000000001</c:v>
                </c:pt>
                <c:pt idx="57373" formatCode="General">
                  <c:v>1.18171</c:v>
                </c:pt>
                <c:pt idx="57374" formatCode="General">
                  <c:v>1.1817299999999991</c:v>
                </c:pt>
                <c:pt idx="57375" formatCode="General">
                  <c:v>1.1817500000000001</c:v>
                </c:pt>
                <c:pt idx="57376" formatCode="General">
                  <c:v>1.18177</c:v>
                </c:pt>
                <c:pt idx="57377" formatCode="General">
                  <c:v>1.1817899999999999</c:v>
                </c:pt>
                <c:pt idx="57378" formatCode="General">
                  <c:v>1.18181</c:v>
                </c:pt>
                <c:pt idx="57379" formatCode="General">
                  <c:v>1.181829999999999</c:v>
                </c:pt>
                <c:pt idx="57380" formatCode="General">
                  <c:v>1.1818500000000001</c:v>
                </c:pt>
                <c:pt idx="57381" formatCode="General">
                  <c:v>1.18187</c:v>
                </c:pt>
                <c:pt idx="57382" formatCode="General">
                  <c:v>1.1819</c:v>
                </c:pt>
                <c:pt idx="57383" formatCode="General">
                  <c:v>1.1819199999999999</c:v>
                </c:pt>
                <c:pt idx="57384" formatCode="General">
                  <c:v>1.181929999999999</c:v>
                </c:pt>
                <c:pt idx="57385" formatCode="General">
                  <c:v>1.1819599999999999</c:v>
                </c:pt>
                <c:pt idx="57386" formatCode="General">
                  <c:v>1.18198</c:v>
                </c:pt>
                <c:pt idx="57387" formatCode="General">
                  <c:v>1.1819999999999991</c:v>
                </c:pt>
                <c:pt idx="57388" formatCode="General">
                  <c:v>1.1820200000000001</c:v>
                </c:pt>
                <c:pt idx="57389" formatCode="General">
                  <c:v>1.1820400000000009</c:v>
                </c:pt>
                <c:pt idx="57390" formatCode="General">
                  <c:v>1.1820600000000001</c:v>
                </c:pt>
                <c:pt idx="57391" formatCode="General">
                  <c:v>1.1820800000000009</c:v>
                </c:pt>
                <c:pt idx="57392" formatCode="General">
                  <c:v>1.1820999999999999</c:v>
                </c:pt>
                <c:pt idx="57393" formatCode="General">
                  <c:v>1.1821200000000001</c:v>
                </c:pt>
                <c:pt idx="57394" formatCode="General">
                  <c:v>1.1821400000000009</c:v>
                </c:pt>
                <c:pt idx="57395" formatCode="General">
                  <c:v>1.1821699999999999</c:v>
                </c:pt>
                <c:pt idx="57396" formatCode="General">
                  <c:v>1.1821800000000009</c:v>
                </c:pt>
                <c:pt idx="57397" formatCode="General">
                  <c:v>1.1821999999999999</c:v>
                </c:pt>
                <c:pt idx="57398" formatCode="General">
                  <c:v>1.18222</c:v>
                </c:pt>
                <c:pt idx="57399" formatCode="General">
                  <c:v>1.1822500000000009</c:v>
                </c:pt>
                <c:pt idx="57400" formatCode="General">
                  <c:v>1.1822600000000001</c:v>
                </c:pt>
                <c:pt idx="57401" formatCode="General">
                  <c:v>1.1822800000000009</c:v>
                </c:pt>
                <c:pt idx="57402" formatCode="General">
                  <c:v>1.1823100000000009</c:v>
                </c:pt>
                <c:pt idx="57403" formatCode="General">
                  <c:v>1.1823300000000001</c:v>
                </c:pt>
                <c:pt idx="57404" formatCode="General">
                  <c:v>1.1823500000000009</c:v>
                </c:pt>
                <c:pt idx="57405" formatCode="General">
                  <c:v>1.1823699999999999</c:v>
                </c:pt>
                <c:pt idx="57406" formatCode="General">
                  <c:v>1.1823900000000001</c:v>
                </c:pt>
                <c:pt idx="57407" formatCode="General">
                  <c:v>1.1824100000000008</c:v>
                </c:pt>
                <c:pt idx="57408" formatCode="General">
                  <c:v>1.1824300000000001</c:v>
                </c:pt>
                <c:pt idx="57409" formatCode="General">
                  <c:v>1.1824500000000009</c:v>
                </c:pt>
                <c:pt idx="57410" formatCode="General">
                  <c:v>1.1824699999999999</c:v>
                </c:pt>
                <c:pt idx="57411" formatCode="General">
                  <c:v>1.18249</c:v>
                </c:pt>
                <c:pt idx="57412" formatCode="General">
                  <c:v>1.1825100000000008</c:v>
                </c:pt>
                <c:pt idx="57413" formatCode="General">
                  <c:v>1.1825300000000001</c:v>
                </c:pt>
                <c:pt idx="57414" formatCode="General">
                  <c:v>1.1825500000000009</c:v>
                </c:pt>
                <c:pt idx="57415" formatCode="General">
                  <c:v>1.1825800000000009</c:v>
                </c:pt>
                <c:pt idx="57416" formatCode="General">
                  <c:v>1.18259</c:v>
                </c:pt>
                <c:pt idx="57417" formatCode="General">
                  <c:v>1.18262</c:v>
                </c:pt>
                <c:pt idx="57418" formatCode="General">
                  <c:v>1.1826399999999999</c:v>
                </c:pt>
                <c:pt idx="57419" formatCode="General">
                  <c:v>1.18266</c:v>
                </c:pt>
                <c:pt idx="57420" formatCode="General">
                  <c:v>1.1826800000000008</c:v>
                </c:pt>
                <c:pt idx="57421" formatCode="General">
                  <c:v>1.1827000000000001</c:v>
                </c:pt>
                <c:pt idx="57422" formatCode="General">
                  <c:v>1.18272</c:v>
                </c:pt>
                <c:pt idx="57423" formatCode="General">
                  <c:v>1.1827399999999999</c:v>
                </c:pt>
                <c:pt idx="57424" formatCode="General">
                  <c:v>1.18276</c:v>
                </c:pt>
                <c:pt idx="57425" formatCode="General">
                  <c:v>1.1827799999999999</c:v>
                </c:pt>
                <c:pt idx="57426" formatCode="General">
                  <c:v>1.1828000000000001</c:v>
                </c:pt>
                <c:pt idx="57427" formatCode="General">
                  <c:v>1.18282</c:v>
                </c:pt>
                <c:pt idx="57428" formatCode="General">
                  <c:v>1.1828399999999999</c:v>
                </c:pt>
                <c:pt idx="57429" formatCode="General">
                  <c:v>1.18286</c:v>
                </c:pt>
                <c:pt idx="57430" formatCode="General">
                  <c:v>1.18289</c:v>
                </c:pt>
                <c:pt idx="57431" formatCode="General">
                  <c:v>1.1829099999999999</c:v>
                </c:pt>
                <c:pt idx="57432" formatCode="General">
                  <c:v>1.18292</c:v>
                </c:pt>
                <c:pt idx="57433" formatCode="General">
                  <c:v>1.1829499999999999</c:v>
                </c:pt>
                <c:pt idx="57434" formatCode="General">
                  <c:v>1.1829700000000001</c:v>
                </c:pt>
                <c:pt idx="57435" formatCode="General">
                  <c:v>1.1829799999999999</c:v>
                </c:pt>
                <c:pt idx="57436" formatCode="General">
                  <c:v>1.1830000000000001</c:v>
                </c:pt>
                <c:pt idx="57437" formatCode="General">
                  <c:v>1.18303</c:v>
                </c:pt>
                <c:pt idx="57438" formatCode="General">
                  <c:v>1.1830499999999999</c:v>
                </c:pt>
                <c:pt idx="57439" formatCode="General">
                  <c:v>1.1830700000000001</c:v>
                </c:pt>
                <c:pt idx="57440" formatCode="General">
                  <c:v>1.18309</c:v>
                </c:pt>
                <c:pt idx="57441" formatCode="General">
                  <c:v>1.1831100000000001</c:v>
                </c:pt>
                <c:pt idx="57442" formatCode="General">
                  <c:v>1.18313</c:v>
                </c:pt>
                <c:pt idx="57443" formatCode="General">
                  <c:v>1.1831499999999999</c:v>
                </c:pt>
                <c:pt idx="57444" formatCode="General">
                  <c:v>1.1831700000000001</c:v>
                </c:pt>
                <c:pt idx="57445" formatCode="General">
                  <c:v>1.18319</c:v>
                </c:pt>
                <c:pt idx="57446" formatCode="General">
                  <c:v>1.1832199999999999</c:v>
                </c:pt>
                <c:pt idx="57447" formatCode="General">
                  <c:v>1.18323</c:v>
                </c:pt>
                <c:pt idx="57448" formatCode="General">
                  <c:v>1.1832499999999999</c:v>
                </c:pt>
                <c:pt idx="57449" formatCode="General">
                  <c:v>1.18327</c:v>
                </c:pt>
                <c:pt idx="57450" formatCode="General">
                  <c:v>1.1833</c:v>
                </c:pt>
                <c:pt idx="57451" formatCode="General">
                  <c:v>1.1833100000000001</c:v>
                </c:pt>
                <c:pt idx="57452" formatCode="General">
                  <c:v>1.18333</c:v>
                </c:pt>
                <c:pt idx="57453" formatCode="General">
                  <c:v>1.18336</c:v>
                </c:pt>
                <c:pt idx="57454" formatCode="General">
                  <c:v>1.1833800000000001</c:v>
                </c:pt>
                <c:pt idx="57455" formatCode="General">
                  <c:v>1.1834</c:v>
                </c:pt>
                <c:pt idx="57456" formatCode="General">
                  <c:v>1.1834199999999999</c:v>
                </c:pt>
                <c:pt idx="57457" formatCode="General">
                  <c:v>1.18344</c:v>
                </c:pt>
                <c:pt idx="57458" formatCode="General">
                  <c:v>1.18346</c:v>
                </c:pt>
                <c:pt idx="57459" formatCode="General">
                  <c:v>1.1834800000000001</c:v>
                </c:pt>
                <c:pt idx="57460" formatCode="General">
                  <c:v>1.1835</c:v>
                </c:pt>
                <c:pt idx="57461" formatCode="General">
                  <c:v>1.1835199999999999</c:v>
                </c:pt>
                <c:pt idx="57462" formatCode="General">
                  <c:v>1.18354</c:v>
                </c:pt>
                <c:pt idx="57463" formatCode="General">
                  <c:v>1.1835599999999999</c:v>
                </c:pt>
                <c:pt idx="57464" formatCode="General">
                  <c:v>1.1835800000000001</c:v>
                </c:pt>
                <c:pt idx="57465" formatCode="General">
                  <c:v>1.1836</c:v>
                </c:pt>
                <c:pt idx="57466" formatCode="General">
                  <c:v>1.18363</c:v>
                </c:pt>
                <c:pt idx="57467" formatCode="General">
                  <c:v>1.18364</c:v>
                </c:pt>
                <c:pt idx="57468" formatCode="General">
                  <c:v>1.18367</c:v>
                </c:pt>
                <c:pt idx="57469" formatCode="General">
                  <c:v>1.1836899999999999</c:v>
                </c:pt>
                <c:pt idx="57470" formatCode="General">
                  <c:v>1.18371</c:v>
                </c:pt>
                <c:pt idx="57471" formatCode="General">
                  <c:v>1.1837199999999999</c:v>
                </c:pt>
                <c:pt idx="57472" formatCode="General">
                  <c:v>1.1837500000000001</c:v>
                </c:pt>
                <c:pt idx="57473" formatCode="General">
                  <c:v>1.18377</c:v>
                </c:pt>
                <c:pt idx="57474" formatCode="General">
                  <c:v>1.1837899999999999</c:v>
                </c:pt>
                <c:pt idx="57475" formatCode="General">
                  <c:v>1.18381</c:v>
                </c:pt>
                <c:pt idx="57476" formatCode="General">
                  <c:v>1.183829999999999</c:v>
                </c:pt>
                <c:pt idx="57477" formatCode="General">
                  <c:v>1.1838500000000001</c:v>
                </c:pt>
                <c:pt idx="57478" formatCode="General">
                  <c:v>1.18387</c:v>
                </c:pt>
                <c:pt idx="57479" formatCode="General">
                  <c:v>1.1838899999999999</c:v>
                </c:pt>
                <c:pt idx="57480" formatCode="General">
                  <c:v>1.18391</c:v>
                </c:pt>
                <c:pt idx="57481" formatCode="General">
                  <c:v>1.18394</c:v>
                </c:pt>
                <c:pt idx="57482" formatCode="General">
                  <c:v>1.1839599999999999</c:v>
                </c:pt>
                <c:pt idx="57483" formatCode="General">
                  <c:v>1.18397</c:v>
                </c:pt>
                <c:pt idx="57484" formatCode="General">
                  <c:v>1.1839999999999991</c:v>
                </c:pt>
                <c:pt idx="57485" formatCode="General">
                  <c:v>1.1840200000000001</c:v>
                </c:pt>
                <c:pt idx="57486" formatCode="General">
                  <c:v>1.1840400000000009</c:v>
                </c:pt>
                <c:pt idx="57487" formatCode="General">
                  <c:v>1.1840500000000009</c:v>
                </c:pt>
                <c:pt idx="57488" formatCode="General">
                  <c:v>1.1840800000000009</c:v>
                </c:pt>
                <c:pt idx="57489" formatCode="General">
                  <c:v>1.1840999999999999</c:v>
                </c:pt>
                <c:pt idx="57490" formatCode="General">
                  <c:v>1.1841200000000001</c:v>
                </c:pt>
                <c:pt idx="57491" formatCode="General">
                  <c:v>1.1841400000000009</c:v>
                </c:pt>
                <c:pt idx="57492" formatCode="General">
                  <c:v>1.1841600000000001</c:v>
                </c:pt>
                <c:pt idx="57493" formatCode="General">
                  <c:v>1.1841800000000009</c:v>
                </c:pt>
                <c:pt idx="57494" formatCode="General">
                  <c:v>1.1841999999999999</c:v>
                </c:pt>
                <c:pt idx="57495" formatCode="General">
                  <c:v>1.1842200000000001</c:v>
                </c:pt>
                <c:pt idx="57496" formatCode="General">
                  <c:v>1.1842400000000008</c:v>
                </c:pt>
                <c:pt idx="57497" formatCode="General">
                  <c:v>1.1842699999999999</c:v>
                </c:pt>
                <c:pt idx="57498" formatCode="General">
                  <c:v>1.1842900000000001</c:v>
                </c:pt>
                <c:pt idx="57499" formatCode="General">
                  <c:v>1.1842999999999999</c:v>
                </c:pt>
                <c:pt idx="57500" formatCode="General">
                  <c:v>1.18432</c:v>
                </c:pt>
                <c:pt idx="57501" formatCode="General">
                  <c:v>1.1843500000000009</c:v>
                </c:pt>
                <c:pt idx="57502" formatCode="General">
                  <c:v>1.1843600000000001</c:v>
                </c:pt>
                <c:pt idx="57503" formatCode="General">
                  <c:v>1.1843900000000001</c:v>
                </c:pt>
                <c:pt idx="57504" formatCode="General">
                  <c:v>1.1844100000000009</c:v>
                </c:pt>
                <c:pt idx="57505" formatCode="General">
                  <c:v>1.1844300000000001</c:v>
                </c:pt>
                <c:pt idx="57506" formatCode="General">
                  <c:v>1.1844500000000009</c:v>
                </c:pt>
                <c:pt idx="57507" formatCode="General">
                  <c:v>1.1844699999999999</c:v>
                </c:pt>
                <c:pt idx="57508" formatCode="General">
                  <c:v>1.18449</c:v>
                </c:pt>
                <c:pt idx="57509" formatCode="General">
                  <c:v>1.1845100000000008</c:v>
                </c:pt>
                <c:pt idx="57510" formatCode="General">
                  <c:v>1.1845300000000001</c:v>
                </c:pt>
                <c:pt idx="57511" formatCode="General">
                  <c:v>1.1845500000000009</c:v>
                </c:pt>
                <c:pt idx="57512" formatCode="General">
                  <c:v>1.1845699999999999</c:v>
                </c:pt>
                <c:pt idx="57513" formatCode="General">
                  <c:v>1.18459</c:v>
                </c:pt>
                <c:pt idx="57514" formatCode="General">
                  <c:v>1.1846099999999999</c:v>
                </c:pt>
                <c:pt idx="57515" formatCode="General">
                  <c:v>1.1846300000000001</c:v>
                </c:pt>
                <c:pt idx="57516" formatCode="General">
                  <c:v>1.1846500000000009</c:v>
                </c:pt>
                <c:pt idx="57517" formatCode="General">
                  <c:v>1.1846800000000008</c:v>
                </c:pt>
                <c:pt idx="57518" formatCode="General">
                  <c:v>1.18469</c:v>
                </c:pt>
                <c:pt idx="57519" formatCode="General">
                  <c:v>1.1847099999999999</c:v>
                </c:pt>
                <c:pt idx="57520" formatCode="General">
                  <c:v>1.1847399999999999</c:v>
                </c:pt>
                <c:pt idx="57521" formatCode="General">
                  <c:v>1.18476</c:v>
                </c:pt>
                <c:pt idx="57522" formatCode="General">
                  <c:v>1.1847700000000001</c:v>
                </c:pt>
                <c:pt idx="57523" formatCode="General">
                  <c:v>1.1848000000000001</c:v>
                </c:pt>
                <c:pt idx="57524" formatCode="General">
                  <c:v>1.18482</c:v>
                </c:pt>
                <c:pt idx="57525" formatCode="General">
                  <c:v>1.1848399999999999</c:v>
                </c:pt>
                <c:pt idx="57526" formatCode="General">
                  <c:v>1.18486</c:v>
                </c:pt>
                <c:pt idx="57527" formatCode="General">
                  <c:v>1.1848799999999999</c:v>
                </c:pt>
                <c:pt idx="57528" formatCode="General">
                  <c:v>1.1849000000000001</c:v>
                </c:pt>
                <c:pt idx="57529" formatCode="General">
                  <c:v>1.18493</c:v>
                </c:pt>
                <c:pt idx="57530" formatCode="General">
                  <c:v>1.1849400000000001</c:v>
                </c:pt>
                <c:pt idx="57531" formatCode="General">
                  <c:v>1.18496</c:v>
                </c:pt>
                <c:pt idx="57532" formatCode="General">
                  <c:v>1.18499</c:v>
                </c:pt>
                <c:pt idx="57533" formatCode="General">
                  <c:v>1.1850099999999999</c:v>
                </c:pt>
                <c:pt idx="57534" formatCode="General">
                  <c:v>1.18502</c:v>
                </c:pt>
                <c:pt idx="57535" formatCode="General">
                  <c:v>1.1850499999999999</c:v>
                </c:pt>
                <c:pt idx="57536" formatCode="General">
                  <c:v>1.1850700000000001</c:v>
                </c:pt>
                <c:pt idx="57537" formatCode="General">
                  <c:v>1.18509</c:v>
                </c:pt>
                <c:pt idx="57538" formatCode="General">
                  <c:v>1.1851</c:v>
                </c:pt>
                <c:pt idx="57539" formatCode="General">
                  <c:v>1.18513</c:v>
                </c:pt>
                <c:pt idx="57540" formatCode="General">
                  <c:v>1.1851499999999999</c:v>
                </c:pt>
                <c:pt idx="57541" formatCode="General">
                  <c:v>1.1851700000000001</c:v>
                </c:pt>
                <c:pt idx="57542" formatCode="General">
                  <c:v>1.18519</c:v>
                </c:pt>
                <c:pt idx="57543" formatCode="General">
                  <c:v>1.1852100000000001</c:v>
                </c:pt>
                <c:pt idx="57544" formatCode="General">
                  <c:v>1.18523</c:v>
                </c:pt>
                <c:pt idx="57545" formatCode="General">
                  <c:v>1.1852499999999999</c:v>
                </c:pt>
                <c:pt idx="57546" formatCode="General">
                  <c:v>1.18527</c:v>
                </c:pt>
                <c:pt idx="57547" formatCode="General">
                  <c:v>1.18529</c:v>
                </c:pt>
                <c:pt idx="57548" formatCode="General">
                  <c:v>1.1853199999999999</c:v>
                </c:pt>
                <c:pt idx="57549" formatCode="General">
                  <c:v>1.1853400000000001</c:v>
                </c:pt>
                <c:pt idx="57550" formatCode="General">
                  <c:v>1.1853499999999999</c:v>
                </c:pt>
                <c:pt idx="57551" formatCode="General">
                  <c:v>1.18537</c:v>
                </c:pt>
                <c:pt idx="57552" formatCode="General">
                  <c:v>1.1854</c:v>
                </c:pt>
                <c:pt idx="57553" formatCode="General">
                  <c:v>1.1854199999999999</c:v>
                </c:pt>
                <c:pt idx="57554" formatCode="General">
                  <c:v>1.18544</c:v>
                </c:pt>
                <c:pt idx="57555" formatCode="General">
                  <c:v>1.18546</c:v>
                </c:pt>
                <c:pt idx="57556" formatCode="General">
                  <c:v>1.1854800000000001</c:v>
                </c:pt>
                <c:pt idx="57557" formatCode="General">
                  <c:v>1.1855</c:v>
                </c:pt>
                <c:pt idx="57558" formatCode="General">
                  <c:v>1.1855199999999999</c:v>
                </c:pt>
                <c:pt idx="57559" formatCode="General">
                  <c:v>1.18554</c:v>
                </c:pt>
                <c:pt idx="57560" formatCode="General">
                  <c:v>1.1855599999999999</c:v>
                </c:pt>
                <c:pt idx="57561" formatCode="General">
                  <c:v>1.1855899999999999</c:v>
                </c:pt>
                <c:pt idx="57562" formatCode="General">
                  <c:v>1.1856</c:v>
                </c:pt>
                <c:pt idx="57563" formatCode="General">
                  <c:v>1.1856199999999999</c:v>
                </c:pt>
                <c:pt idx="57564" formatCode="General">
                  <c:v>1.18564</c:v>
                </c:pt>
                <c:pt idx="57565" formatCode="General">
                  <c:v>1.18567</c:v>
                </c:pt>
                <c:pt idx="57566" formatCode="General">
                  <c:v>1.1856800000000001</c:v>
                </c:pt>
                <c:pt idx="57567" formatCode="General">
                  <c:v>1.1857</c:v>
                </c:pt>
                <c:pt idx="57568" formatCode="General">
                  <c:v>1.18573</c:v>
                </c:pt>
                <c:pt idx="57569" formatCode="General">
                  <c:v>1.18574</c:v>
                </c:pt>
                <c:pt idx="57570" formatCode="General">
                  <c:v>1.1857599999999999</c:v>
                </c:pt>
                <c:pt idx="57571" formatCode="General">
                  <c:v>1.1857899999999999</c:v>
                </c:pt>
                <c:pt idx="57572" formatCode="General">
                  <c:v>1.18581</c:v>
                </c:pt>
                <c:pt idx="57573" formatCode="General">
                  <c:v>1.1858199999999999</c:v>
                </c:pt>
                <c:pt idx="57574" formatCode="General">
                  <c:v>1.1858500000000001</c:v>
                </c:pt>
                <c:pt idx="57575" formatCode="General">
                  <c:v>1.18587</c:v>
                </c:pt>
                <c:pt idx="57576" formatCode="General">
                  <c:v>1.1858899999999999</c:v>
                </c:pt>
                <c:pt idx="57577" formatCode="General">
                  <c:v>1.18591</c:v>
                </c:pt>
                <c:pt idx="57578" formatCode="General">
                  <c:v>1.185929999999999</c:v>
                </c:pt>
                <c:pt idx="57579" formatCode="General">
                  <c:v>1.1859500000000001</c:v>
                </c:pt>
                <c:pt idx="57580" formatCode="General">
                  <c:v>1.18598</c:v>
                </c:pt>
                <c:pt idx="57581" formatCode="General">
                  <c:v>1.1859899999999999</c:v>
                </c:pt>
                <c:pt idx="57582" formatCode="General">
                  <c:v>1.1860100000000009</c:v>
                </c:pt>
                <c:pt idx="57583" formatCode="General">
                  <c:v>1.1860400000000009</c:v>
                </c:pt>
                <c:pt idx="57584" formatCode="General">
                  <c:v>1.1860600000000001</c:v>
                </c:pt>
                <c:pt idx="57585" formatCode="General">
                  <c:v>1.1860700000000008</c:v>
                </c:pt>
                <c:pt idx="57586" formatCode="General">
                  <c:v>1.1860900000000001</c:v>
                </c:pt>
                <c:pt idx="57587" formatCode="General">
                  <c:v>1.1861200000000001</c:v>
                </c:pt>
                <c:pt idx="57588" formatCode="General">
                  <c:v>1.1861400000000009</c:v>
                </c:pt>
                <c:pt idx="57589" formatCode="General">
                  <c:v>1.1861500000000009</c:v>
                </c:pt>
                <c:pt idx="57590" formatCode="General">
                  <c:v>1.1861800000000009</c:v>
                </c:pt>
                <c:pt idx="57591" formatCode="General">
                  <c:v>1.1861999999999999</c:v>
                </c:pt>
                <c:pt idx="57592" formatCode="General">
                  <c:v>1.1862200000000001</c:v>
                </c:pt>
                <c:pt idx="57593" formatCode="General">
                  <c:v>1.1862400000000008</c:v>
                </c:pt>
                <c:pt idx="57594" formatCode="General">
                  <c:v>1.1862600000000001</c:v>
                </c:pt>
                <c:pt idx="57595" formatCode="General">
                  <c:v>1.1862800000000009</c:v>
                </c:pt>
                <c:pt idx="57596" formatCode="General">
                  <c:v>1.1863100000000009</c:v>
                </c:pt>
                <c:pt idx="57597" formatCode="General">
                  <c:v>1.18632</c:v>
                </c:pt>
                <c:pt idx="57598" formatCode="General">
                  <c:v>1.1863400000000008</c:v>
                </c:pt>
                <c:pt idx="57599" formatCode="General">
                  <c:v>1.1863699999999999</c:v>
                </c:pt>
                <c:pt idx="57600" formatCode="General">
                  <c:v>1.1863900000000001</c:v>
                </c:pt>
                <c:pt idx="57601" formatCode="General">
                  <c:v>1.1863999999999999</c:v>
                </c:pt>
                <c:pt idx="57602" formatCode="General">
                  <c:v>1.1864300000000001</c:v>
                </c:pt>
                <c:pt idx="57603" formatCode="General">
                  <c:v>1.1864500000000009</c:v>
                </c:pt>
                <c:pt idx="57604" formatCode="General">
                  <c:v>1.1864699999999999</c:v>
                </c:pt>
                <c:pt idx="57605" formatCode="General">
                  <c:v>1.18649</c:v>
                </c:pt>
                <c:pt idx="57606" formatCode="General">
                  <c:v>1.1865100000000008</c:v>
                </c:pt>
                <c:pt idx="57607" formatCode="General">
                  <c:v>1.1865300000000001</c:v>
                </c:pt>
                <c:pt idx="57608" formatCode="General">
                  <c:v>1.1865500000000009</c:v>
                </c:pt>
                <c:pt idx="57609" formatCode="General">
                  <c:v>1.1865699999999999</c:v>
                </c:pt>
                <c:pt idx="57610" formatCode="General">
                  <c:v>1.18659</c:v>
                </c:pt>
                <c:pt idx="57611" formatCode="General">
                  <c:v>1.1866099999999999</c:v>
                </c:pt>
                <c:pt idx="57612" formatCode="General">
                  <c:v>1.1866399999999999</c:v>
                </c:pt>
                <c:pt idx="57613" formatCode="General">
                  <c:v>1.1866500000000009</c:v>
                </c:pt>
                <c:pt idx="57614" formatCode="General">
                  <c:v>1.1866699999999999</c:v>
                </c:pt>
                <c:pt idx="57615" formatCode="General">
                  <c:v>1.18669</c:v>
                </c:pt>
                <c:pt idx="57616" formatCode="General">
                  <c:v>1.18672</c:v>
                </c:pt>
                <c:pt idx="57617" formatCode="General">
                  <c:v>1.1867300000000001</c:v>
                </c:pt>
                <c:pt idx="57618" formatCode="General">
                  <c:v>1.1867500000000009</c:v>
                </c:pt>
                <c:pt idx="57619" formatCode="General">
                  <c:v>1.1867799999999999</c:v>
                </c:pt>
                <c:pt idx="57620" formatCode="General">
                  <c:v>1.1868000000000001</c:v>
                </c:pt>
                <c:pt idx="57621" formatCode="General">
                  <c:v>1.18682</c:v>
                </c:pt>
                <c:pt idx="57622" formatCode="General">
                  <c:v>1.1868399999999999</c:v>
                </c:pt>
                <c:pt idx="57623" formatCode="General">
                  <c:v>1.18686</c:v>
                </c:pt>
                <c:pt idx="57624" formatCode="General">
                  <c:v>1.1868799999999999</c:v>
                </c:pt>
                <c:pt idx="57625" formatCode="General">
                  <c:v>1.1869000000000001</c:v>
                </c:pt>
                <c:pt idx="57626" formatCode="General">
                  <c:v>1.18692</c:v>
                </c:pt>
                <c:pt idx="57627" formatCode="General">
                  <c:v>1.1869400000000001</c:v>
                </c:pt>
                <c:pt idx="57628" formatCode="General">
                  <c:v>1.18696</c:v>
                </c:pt>
                <c:pt idx="57629" formatCode="General">
                  <c:v>1.1869799999999999</c:v>
                </c:pt>
                <c:pt idx="57630" formatCode="General">
                  <c:v>1.1870000000000001</c:v>
                </c:pt>
                <c:pt idx="57631" formatCode="General">
                  <c:v>1.18702</c:v>
                </c:pt>
                <c:pt idx="57632" formatCode="General">
                  <c:v>1.1870499999999999</c:v>
                </c:pt>
                <c:pt idx="57633" formatCode="General">
                  <c:v>1.18706</c:v>
                </c:pt>
                <c:pt idx="57634" formatCode="General">
                  <c:v>1.18709</c:v>
                </c:pt>
                <c:pt idx="57635" formatCode="General">
                  <c:v>1.1871100000000001</c:v>
                </c:pt>
                <c:pt idx="57636" formatCode="General">
                  <c:v>1.18712</c:v>
                </c:pt>
                <c:pt idx="57637" formatCode="General">
                  <c:v>1.1871400000000001</c:v>
                </c:pt>
                <c:pt idx="57638" formatCode="General">
                  <c:v>1.1871700000000001</c:v>
                </c:pt>
                <c:pt idx="57639" formatCode="General">
                  <c:v>1.18719</c:v>
                </c:pt>
                <c:pt idx="57640" formatCode="General">
                  <c:v>1.1872</c:v>
                </c:pt>
                <c:pt idx="57641" formatCode="General">
                  <c:v>1.18723</c:v>
                </c:pt>
                <c:pt idx="57642" formatCode="General">
                  <c:v>1.1872499999999999</c:v>
                </c:pt>
                <c:pt idx="57643" formatCode="General">
                  <c:v>1.18727</c:v>
                </c:pt>
                <c:pt idx="57644" formatCode="General">
                  <c:v>1.18729</c:v>
                </c:pt>
                <c:pt idx="57645" formatCode="General">
                  <c:v>1.1873100000000001</c:v>
                </c:pt>
                <c:pt idx="57646" formatCode="General">
                  <c:v>1.18733</c:v>
                </c:pt>
                <c:pt idx="57647" formatCode="General">
                  <c:v>1.18736</c:v>
                </c:pt>
                <c:pt idx="57648" formatCode="General">
                  <c:v>1.18737</c:v>
                </c:pt>
                <c:pt idx="57649" formatCode="General">
                  <c:v>1.1873899999999999</c:v>
                </c:pt>
                <c:pt idx="57650" formatCode="General">
                  <c:v>1.1874199999999999</c:v>
                </c:pt>
                <c:pt idx="57651" formatCode="General">
                  <c:v>1.1874400000000001</c:v>
                </c:pt>
                <c:pt idx="57652" formatCode="General">
                  <c:v>1.1874499999999999</c:v>
                </c:pt>
                <c:pt idx="57653" formatCode="General">
                  <c:v>1.18747</c:v>
                </c:pt>
                <c:pt idx="57654" formatCode="General">
                  <c:v>1.1875</c:v>
                </c:pt>
                <c:pt idx="57655" formatCode="General">
                  <c:v>1.1875199999999999</c:v>
                </c:pt>
                <c:pt idx="57656" formatCode="General">
                  <c:v>1.18754</c:v>
                </c:pt>
                <c:pt idx="57657" formatCode="General">
                  <c:v>1.1875599999999999</c:v>
                </c:pt>
                <c:pt idx="57658" formatCode="General">
                  <c:v>1.1875800000000001</c:v>
                </c:pt>
                <c:pt idx="57659" formatCode="General">
                  <c:v>1.1876</c:v>
                </c:pt>
                <c:pt idx="57660" formatCode="General">
                  <c:v>1.1876199999999999</c:v>
                </c:pt>
                <c:pt idx="57661" formatCode="General">
                  <c:v>1.18764</c:v>
                </c:pt>
                <c:pt idx="57662" formatCode="General">
                  <c:v>1.1876599999999999</c:v>
                </c:pt>
                <c:pt idx="57663" formatCode="General">
                  <c:v>1.1876899999999999</c:v>
                </c:pt>
                <c:pt idx="57664" formatCode="General">
                  <c:v>1.1877</c:v>
                </c:pt>
                <c:pt idx="57665" formatCode="General">
                  <c:v>1.1877199999999999</c:v>
                </c:pt>
                <c:pt idx="57666" formatCode="General">
                  <c:v>1.18774</c:v>
                </c:pt>
                <c:pt idx="57667" formatCode="General">
                  <c:v>1.18777</c:v>
                </c:pt>
                <c:pt idx="57668" formatCode="General">
                  <c:v>1.1877800000000001</c:v>
                </c:pt>
                <c:pt idx="57669" formatCode="General">
                  <c:v>1.18781</c:v>
                </c:pt>
                <c:pt idx="57670" formatCode="General">
                  <c:v>1.1878299999999991</c:v>
                </c:pt>
                <c:pt idx="57671" formatCode="General">
                  <c:v>1.1878500000000001</c:v>
                </c:pt>
                <c:pt idx="57672" formatCode="General">
                  <c:v>1.18787</c:v>
                </c:pt>
                <c:pt idx="57673" formatCode="General">
                  <c:v>1.1878899999999999</c:v>
                </c:pt>
                <c:pt idx="57674" formatCode="General">
                  <c:v>1.18791</c:v>
                </c:pt>
                <c:pt idx="57675" formatCode="General">
                  <c:v>1.187929999999999</c:v>
                </c:pt>
                <c:pt idx="57676" formatCode="General">
                  <c:v>1.1879500000000001</c:v>
                </c:pt>
                <c:pt idx="57677" formatCode="General">
                  <c:v>1.18797</c:v>
                </c:pt>
                <c:pt idx="57678" formatCode="General">
                  <c:v>1.1879899999999999</c:v>
                </c:pt>
                <c:pt idx="57679" formatCode="General">
                  <c:v>1.1880100000000009</c:v>
                </c:pt>
                <c:pt idx="57680" formatCode="General">
                  <c:v>1.1880299999999999</c:v>
                </c:pt>
                <c:pt idx="57681" formatCode="General">
                  <c:v>1.1880500000000009</c:v>
                </c:pt>
                <c:pt idx="57682" formatCode="General">
                  <c:v>1.1880700000000008</c:v>
                </c:pt>
                <c:pt idx="57683" formatCode="General">
                  <c:v>1.1880999999999999</c:v>
                </c:pt>
                <c:pt idx="57684" formatCode="General">
                  <c:v>1.1881100000000009</c:v>
                </c:pt>
                <c:pt idx="57685" formatCode="General">
                  <c:v>1.1881400000000009</c:v>
                </c:pt>
                <c:pt idx="57686" formatCode="General">
                  <c:v>1.1881600000000001</c:v>
                </c:pt>
                <c:pt idx="57687" formatCode="General">
                  <c:v>1.1881800000000009</c:v>
                </c:pt>
                <c:pt idx="57688" formatCode="General">
                  <c:v>1.1881900000000001</c:v>
                </c:pt>
                <c:pt idx="57689" formatCode="General">
                  <c:v>1.1882200000000001</c:v>
                </c:pt>
                <c:pt idx="57690" formatCode="General">
                  <c:v>1.1882400000000009</c:v>
                </c:pt>
                <c:pt idx="57691" formatCode="General">
                  <c:v>1.1882600000000001</c:v>
                </c:pt>
                <c:pt idx="57692" formatCode="General">
                  <c:v>1.1882800000000009</c:v>
                </c:pt>
                <c:pt idx="57693" formatCode="General">
                  <c:v>1.1882999999999999</c:v>
                </c:pt>
                <c:pt idx="57694" formatCode="General">
                  <c:v>1.18832</c:v>
                </c:pt>
                <c:pt idx="57695" formatCode="General">
                  <c:v>1.1883500000000009</c:v>
                </c:pt>
                <c:pt idx="57696" formatCode="General">
                  <c:v>1.1883600000000001</c:v>
                </c:pt>
                <c:pt idx="57697" formatCode="General">
                  <c:v>1.1883800000000009</c:v>
                </c:pt>
                <c:pt idx="57698" formatCode="General">
                  <c:v>1.1884100000000009</c:v>
                </c:pt>
                <c:pt idx="57699" formatCode="General">
                  <c:v>1.1884300000000001</c:v>
                </c:pt>
                <c:pt idx="57700" formatCode="General">
                  <c:v>1.1884399999999999</c:v>
                </c:pt>
                <c:pt idx="57701" formatCode="General">
                  <c:v>1.1884600000000001</c:v>
                </c:pt>
                <c:pt idx="57702" formatCode="General">
                  <c:v>1.18849</c:v>
                </c:pt>
                <c:pt idx="57703" formatCode="General">
                  <c:v>1.1884999999999999</c:v>
                </c:pt>
                <c:pt idx="57704" formatCode="General">
                  <c:v>1.18852</c:v>
                </c:pt>
                <c:pt idx="57705" formatCode="General">
                  <c:v>1.1885500000000009</c:v>
                </c:pt>
                <c:pt idx="57706" formatCode="General">
                  <c:v>1.1885699999999999</c:v>
                </c:pt>
                <c:pt idx="57707" formatCode="General">
                  <c:v>1.18859</c:v>
                </c:pt>
                <c:pt idx="57708" formatCode="General">
                  <c:v>1.1886099999999999</c:v>
                </c:pt>
                <c:pt idx="57709" formatCode="General">
                  <c:v>1.1886300000000001</c:v>
                </c:pt>
                <c:pt idx="57710" formatCode="General">
                  <c:v>1.1886500000000009</c:v>
                </c:pt>
                <c:pt idx="57711" formatCode="General">
                  <c:v>1.1886699999999999</c:v>
                </c:pt>
                <c:pt idx="57712" formatCode="General">
                  <c:v>1.18869</c:v>
                </c:pt>
                <c:pt idx="57713" formatCode="General">
                  <c:v>1.1887099999999999</c:v>
                </c:pt>
                <c:pt idx="57714" formatCode="General">
                  <c:v>1.1887399999999999</c:v>
                </c:pt>
                <c:pt idx="57715" formatCode="General">
                  <c:v>1.1887500000000009</c:v>
                </c:pt>
                <c:pt idx="57716" formatCode="General">
                  <c:v>1.1887700000000001</c:v>
                </c:pt>
                <c:pt idx="57717" formatCode="General">
                  <c:v>1.18879</c:v>
                </c:pt>
                <c:pt idx="57718" formatCode="General">
                  <c:v>1.18882</c:v>
                </c:pt>
                <c:pt idx="57719" formatCode="General">
                  <c:v>1.1888300000000001</c:v>
                </c:pt>
                <c:pt idx="57720" formatCode="General">
                  <c:v>1.18886</c:v>
                </c:pt>
                <c:pt idx="57721" formatCode="General">
                  <c:v>1.1888799999999999</c:v>
                </c:pt>
                <c:pt idx="57722" formatCode="General">
                  <c:v>1.1889000000000001</c:v>
                </c:pt>
                <c:pt idx="57723" formatCode="General">
                  <c:v>1.18892</c:v>
                </c:pt>
                <c:pt idx="57724" formatCode="General">
                  <c:v>1.1889400000000001</c:v>
                </c:pt>
                <c:pt idx="57725" formatCode="General">
                  <c:v>1.18896</c:v>
                </c:pt>
                <c:pt idx="57726" formatCode="General">
                  <c:v>1.1889799999999999</c:v>
                </c:pt>
                <c:pt idx="57727" formatCode="General">
                  <c:v>1.1890000000000001</c:v>
                </c:pt>
                <c:pt idx="57728" formatCode="General">
                  <c:v>1.18902</c:v>
                </c:pt>
                <c:pt idx="57729" formatCode="General">
                  <c:v>1.1890400000000001</c:v>
                </c:pt>
                <c:pt idx="57730" formatCode="General">
                  <c:v>1.18906</c:v>
                </c:pt>
                <c:pt idx="57731" formatCode="General">
                  <c:v>1.1890799999999999</c:v>
                </c:pt>
                <c:pt idx="57732" formatCode="General">
                  <c:v>1.1891</c:v>
                </c:pt>
                <c:pt idx="57733" formatCode="General">
                  <c:v>1.18912</c:v>
                </c:pt>
                <c:pt idx="57734" formatCode="General">
                  <c:v>1.1891499999999999</c:v>
                </c:pt>
                <c:pt idx="57735" formatCode="General">
                  <c:v>1.18916</c:v>
                </c:pt>
                <c:pt idx="57736" formatCode="General">
                  <c:v>1.1891799999999999</c:v>
                </c:pt>
                <c:pt idx="57737" formatCode="General">
                  <c:v>1.1892100000000001</c:v>
                </c:pt>
                <c:pt idx="57738" formatCode="General">
                  <c:v>1.18923</c:v>
                </c:pt>
                <c:pt idx="57739" formatCode="General">
                  <c:v>1.1892400000000001</c:v>
                </c:pt>
                <c:pt idx="57740" formatCode="General">
                  <c:v>1.18927</c:v>
                </c:pt>
                <c:pt idx="57741" formatCode="General">
                  <c:v>1.18929</c:v>
                </c:pt>
                <c:pt idx="57742" formatCode="General">
                  <c:v>1.1893100000000001</c:v>
                </c:pt>
                <c:pt idx="57743" formatCode="General">
                  <c:v>1.18933</c:v>
                </c:pt>
                <c:pt idx="57744" formatCode="General">
                  <c:v>1.1893499999999999</c:v>
                </c:pt>
                <c:pt idx="57745" formatCode="General">
                  <c:v>1.18937</c:v>
                </c:pt>
                <c:pt idx="57746" formatCode="General">
                  <c:v>1.1894</c:v>
                </c:pt>
                <c:pt idx="57747" formatCode="General">
                  <c:v>1.1894100000000001</c:v>
                </c:pt>
                <c:pt idx="57748" formatCode="General">
                  <c:v>1.18943</c:v>
                </c:pt>
                <c:pt idx="57749" formatCode="General">
                  <c:v>1.18946</c:v>
                </c:pt>
                <c:pt idx="57750" formatCode="General">
                  <c:v>1.1894800000000001</c:v>
                </c:pt>
                <c:pt idx="57751" formatCode="General">
                  <c:v>1.1894899999999999</c:v>
                </c:pt>
                <c:pt idx="57752" formatCode="General">
                  <c:v>1.1895100000000001</c:v>
                </c:pt>
                <c:pt idx="57753" formatCode="General">
                  <c:v>1.18954</c:v>
                </c:pt>
                <c:pt idx="57754" formatCode="General">
                  <c:v>1.18956</c:v>
                </c:pt>
                <c:pt idx="57755" formatCode="General">
                  <c:v>1.18957</c:v>
                </c:pt>
                <c:pt idx="57756" formatCode="General">
                  <c:v>1.1896</c:v>
                </c:pt>
                <c:pt idx="57757" formatCode="General">
                  <c:v>1.1896199999999999</c:v>
                </c:pt>
                <c:pt idx="57758" formatCode="General">
                  <c:v>1.18964</c:v>
                </c:pt>
                <c:pt idx="57759" formatCode="General">
                  <c:v>1.1896599999999999</c:v>
                </c:pt>
                <c:pt idx="57760" formatCode="General">
                  <c:v>1.1896800000000001</c:v>
                </c:pt>
                <c:pt idx="57761" formatCode="General">
                  <c:v>1.1897</c:v>
                </c:pt>
                <c:pt idx="57762" formatCode="General">
                  <c:v>1.1897199999999999</c:v>
                </c:pt>
                <c:pt idx="57763" formatCode="General">
                  <c:v>1.18974</c:v>
                </c:pt>
                <c:pt idx="57764" formatCode="General">
                  <c:v>1.1897599999999999</c:v>
                </c:pt>
                <c:pt idx="57765" formatCode="General">
                  <c:v>1.1897899999999999</c:v>
                </c:pt>
                <c:pt idx="57766" formatCode="General">
                  <c:v>1.1898</c:v>
                </c:pt>
                <c:pt idx="57767" formatCode="General">
                  <c:v>1.1898199999999999</c:v>
                </c:pt>
                <c:pt idx="57768" formatCode="General">
                  <c:v>1.1898500000000001</c:v>
                </c:pt>
                <c:pt idx="57769" formatCode="General">
                  <c:v>1.18987</c:v>
                </c:pt>
                <c:pt idx="57770" formatCode="General">
                  <c:v>1.18988</c:v>
                </c:pt>
                <c:pt idx="57771" formatCode="General">
                  <c:v>1.18991</c:v>
                </c:pt>
                <c:pt idx="57772" formatCode="General">
                  <c:v>1.189929999999999</c:v>
                </c:pt>
                <c:pt idx="57773" formatCode="General">
                  <c:v>1.1899500000000001</c:v>
                </c:pt>
                <c:pt idx="57774" formatCode="General">
                  <c:v>1.18997</c:v>
                </c:pt>
                <c:pt idx="57775" formatCode="General">
                  <c:v>1.1899899999999999</c:v>
                </c:pt>
                <c:pt idx="57776" formatCode="General">
                  <c:v>1.1900100000000009</c:v>
                </c:pt>
                <c:pt idx="57777" formatCode="General">
                  <c:v>1.1900299999999999</c:v>
                </c:pt>
                <c:pt idx="57778" formatCode="General">
                  <c:v>1.1900500000000009</c:v>
                </c:pt>
                <c:pt idx="57779" formatCode="General">
                  <c:v>1.1900700000000008</c:v>
                </c:pt>
                <c:pt idx="57780" formatCode="General">
                  <c:v>1.1900900000000001</c:v>
                </c:pt>
                <c:pt idx="57781" formatCode="General">
                  <c:v>1.1901100000000009</c:v>
                </c:pt>
                <c:pt idx="57782" formatCode="General">
                  <c:v>1.1901299999999999</c:v>
                </c:pt>
                <c:pt idx="57783" formatCode="General">
                  <c:v>1.1901500000000009</c:v>
                </c:pt>
                <c:pt idx="57784" formatCode="General">
                  <c:v>1.1901700000000008</c:v>
                </c:pt>
                <c:pt idx="57785" formatCode="General">
                  <c:v>1.1901999999999999</c:v>
                </c:pt>
                <c:pt idx="57786" formatCode="General">
                  <c:v>1.1902100000000009</c:v>
                </c:pt>
                <c:pt idx="57787" formatCode="General">
                  <c:v>1.1902400000000009</c:v>
                </c:pt>
                <c:pt idx="57788" formatCode="General">
                  <c:v>1.1902600000000001</c:v>
                </c:pt>
                <c:pt idx="57789" formatCode="General">
                  <c:v>1.1902800000000009</c:v>
                </c:pt>
                <c:pt idx="57790" formatCode="General">
                  <c:v>1.1902900000000001</c:v>
                </c:pt>
                <c:pt idx="57791" formatCode="General">
                  <c:v>1.19032</c:v>
                </c:pt>
                <c:pt idx="57792" formatCode="General">
                  <c:v>1.1903400000000008</c:v>
                </c:pt>
                <c:pt idx="57793" formatCode="General">
                  <c:v>1.1903600000000001</c:v>
                </c:pt>
                <c:pt idx="57794" formatCode="General">
                  <c:v>1.1903800000000009</c:v>
                </c:pt>
                <c:pt idx="57795" formatCode="General">
                  <c:v>1.1903999999999999</c:v>
                </c:pt>
                <c:pt idx="57796" formatCode="General">
                  <c:v>1.19042</c:v>
                </c:pt>
                <c:pt idx="57797" formatCode="General">
                  <c:v>1.1904500000000009</c:v>
                </c:pt>
                <c:pt idx="57798" formatCode="General">
                  <c:v>1.1904600000000001</c:v>
                </c:pt>
                <c:pt idx="57799" formatCode="General">
                  <c:v>1.1904800000000009</c:v>
                </c:pt>
                <c:pt idx="57800" formatCode="General">
                  <c:v>1.1905100000000008</c:v>
                </c:pt>
                <c:pt idx="57801" formatCode="General">
                  <c:v>1.1905300000000001</c:v>
                </c:pt>
                <c:pt idx="57802" formatCode="General">
                  <c:v>1.1905399999999999</c:v>
                </c:pt>
                <c:pt idx="57803" formatCode="General">
                  <c:v>1.1905600000000001</c:v>
                </c:pt>
                <c:pt idx="57804" formatCode="General">
                  <c:v>1.19059</c:v>
                </c:pt>
                <c:pt idx="57805" formatCode="General">
                  <c:v>1.1906099999999999</c:v>
                </c:pt>
                <c:pt idx="57806" formatCode="General">
                  <c:v>1.19062</c:v>
                </c:pt>
                <c:pt idx="57807" formatCode="General">
                  <c:v>1.1906500000000009</c:v>
                </c:pt>
                <c:pt idx="57808" formatCode="General">
                  <c:v>1.1906699999999999</c:v>
                </c:pt>
                <c:pt idx="57809" formatCode="General">
                  <c:v>1.19069</c:v>
                </c:pt>
                <c:pt idx="57810" formatCode="General">
                  <c:v>1.1907099999999999</c:v>
                </c:pt>
                <c:pt idx="57811" formatCode="General">
                  <c:v>1.1907300000000001</c:v>
                </c:pt>
                <c:pt idx="57812" formatCode="General">
                  <c:v>1.1907500000000009</c:v>
                </c:pt>
                <c:pt idx="57813" formatCode="General">
                  <c:v>1.1907799999999999</c:v>
                </c:pt>
                <c:pt idx="57814" formatCode="General">
                  <c:v>1.19079</c:v>
                </c:pt>
                <c:pt idx="57815" formatCode="General">
                  <c:v>1.1908099999999999</c:v>
                </c:pt>
                <c:pt idx="57816" formatCode="General">
                  <c:v>1.1908300000000001</c:v>
                </c:pt>
                <c:pt idx="57817" formatCode="General">
                  <c:v>1.19086</c:v>
                </c:pt>
                <c:pt idx="57818" formatCode="General">
                  <c:v>1.1908700000000001</c:v>
                </c:pt>
                <c:pt idx="57819" formatCode="General">
                  <c:v>1.1909000000000001</c:v>
                </c:pt>
                <c:pt idx="57820" formatCode="General">
                  <c:v>1.19092</c:v>
                </c:pt>
                <c:pt idx="57821" formatCode="General">
                  <c:v>1.1909400000000001</c:v>
                </c:pt>
                <c:pt idx="57822" formatCode="General">
                  <c:v>1.19096</c:v>
                </c:pt>
                <c:pt idx="57823" formatCode="General">
                  <c:v>1.1909799999999999</c:v>
                </c:pt>
                <c:pt idx="57824" formatCode="General">
                  <c:v>1.1910000000000001</c:v>
                </c:pt>
                <c:pt idx="57825" formatCode="General">
                  <c:v>1.19102</c:v>
                </c:pt>
                <c:pt idx="57826" formatCode="General">
                  <c:v>1.1910400000000001</c:v>
                </c:pt>
                <c:pt idx="57827" formatCode="General">
                  <c:v>1.19106</c:v>
                </c:pt>
                <c:pt idx="57828" formatCode="General">
                  <c:v>1.1910799999999999</c:v>
                </c:pt>
                <c:pt idx="57829" formatCode="General">
                  <c:v>1.1911099999999999</c:v>
                </c:pt>
                <c:pt idx="57830" formatCode="General">
                  <c:v>1.19112</c:v>
                </c:pt>
                <c:pt idx="57831" formatCode="General">
                  <c:v>1.1911400000000001</c:v>
                </c:pt>
                <c:pt idx="57832" formatCode="General">
                  <c:v>1.19116</c:v>
                </c:pt>
                <c:pt idx="57833" formatCode="General">
                  <c:v>1.19119</c:v>
                </c:pt>
                <c:pt idx="57834" formatCode="General">
                  <c:v>1.1912</c:v>
                </c:pt>
                <c:pt idx="57835" formatCode="General">
                  <c:v>1.1912199999999999</c:v>
                </c:pt>
                <c:pt idx="57836" formatCode="General">
                  <c:v>1.1912499999999999</c:v>
                </c:pt>
                <c:pt idx="57837" formatCode="General">
                  <c:v>1.19126</c:v>
                </c:pt>
                <c:pt idx="57838" formatCode="General">
                  <c:v>1.19129</c:v>
                </c:pt>
                <c:pt idx="57839" formatCode="General">
                  <c:v>1.1913100000000001</c:v>
                </c:pt>
                <c:pt idx="57840" formatCode="General">
                  <c:v>1.19133</c:v>
                </c:pt>
                <c:pt idx="57841" formatCode="General">
                  <c:v>1.1913499999999999</c:v>
                </c:pt>
                <c:pt idx="57842" formatCode="General">
                  <c:v>1.19137</c:v>
                </c:pt>
                <c:pt idx="57843" formatCode="General">
                  <c:v>1.1913899999999999</c:v>
                </c:pt>
                <c:pt idx="57844" formatCode="General">
                  <c:v>1.1914100000000001</c:v>
                </c:pt>
                <c:pt idx="57845" formatCode="General">
                  <c:v>1.19143</c:v>
                </c:pt>
                <c:pt idx="57846" formatCode="General">
                  <c:v>1.1914499999999999</c:v>
                </c:pt>
                <c:pt idx="57847" formatCode="General">
                  <c:v>1.19147</c:v>
                </c:pt>
                <c:pt idx="57848" formatCode="General">
                  <c:v>1.1914899999999999</c:v>
                </c:pt>
                <c:pt idx="57849" formatCode="General">
                  <c:v>1.1915100000000001</c:v>
                </c:pt>
                <c:pt idx="57850" formatCode="General">
                  <c:v>1.19153</c:v>
                </c:pt>
                <c:pt idx="57851" formatCode="General">
                  <c:v>1.19156</c:v>
                </c:pt>
                <c:pt idx="57852" formatCode="General">
                  <c:v>1.1915800000000001</c:v>
                </c:pt>
                <c:pt idx="57853" formatCode="General">
                  <c:v>1.1915899999999999</c:v>
                </c:pt>
                <c:pt idx="57854" formatCode="General">
                  <c:v>1.1916100000000001</c:v>
                </c:pt>
                <c:pt idx="57855" formatCode="General">
                  <c:v>1.19164</c:v>
                </c:pt>
                <c:pt idx="57856" formatCode="General">
                  <c:v>1.1916599999999999</c:v>
                </c:pt>
                <c:pt idx="57857" formatCode="General">
                  <c:v>1.19167</c:v>
                </c:pt>
                <c:pt idx="57858" formatCode="General">
                  <c:v>1.1917</c:v>
                </c:pt>
                <c:pt idx="57859" formatCode="General">
                  <c:v>1.1917199999999999</c:v>
                </c:pt>
                <c:pt idx="57860" formatCode="General">
                  <c:v>1.19174</c:v>
                </c:pt>
                <c:pt idx="57861" formatCode="General">
                  <c:v>1.1917599999999999</c:v>
                </c:pt>
                <c:pt idx="57862" formatCode="General">
                  <c:v>1.1917800000000001</c:v>
                </c:pt>
                <c:pt idx="57863" formatCode="General">
                  <c:v>1.1918</c:v>
                </c:pt>
                <c:pt idx="57864" formatCode="General">
                  <c:v>1.1918299999999991</c:v>
                </c:pt>
                <c:pt idx="57865" formatCode="General">
                  <c:v>1.19184</c:v>
                </c:pt>
                <c:pt idx="57866" formatCode="General">
                  <c:v>1.1918599999999999</c:v>
                </c:pt>
                <c:pt idx="57867" formatCode="General">
                  <c:v>1.1918800000000001</c:v>
                </c:pt>
                <c:pt idx="57868" formatCode="General">
                  <c:v>1.19191</c:v>
                </c:pt>
                <c:pt idx="57869" formatCode="General">
                  <c:v>1.1919199999999999</c:v>
                </c:pt>
                <c:pt idx="57870" formatCode="General">
                  <c:v>1.19194</c:v>
                </c:pt>
                <c:pt idx="57871" formatCode="General">
                  <c:v>1.19197</c:v>
                </c:pt>
                <c:pt idx="57872" formatCode="General">
                  <c:v>1.1919899999999999</c:v>
                </c:pt>
                <c:pt idx="57873" formatCode="General">
                  <c:v>1.1920100000000009</c:v>
                </c:pt>
                <c:pt idx="57874" formatCode="General">
                  <c:v>1.1920299999999999</c:v>
                </c:pt>
                <c:pt idx="57875" formatCode="General">
                  <c:v>1.1920500000000009</c:v>
                </c:pt>
                <c:pt idx="57876" formatCode="General">
                  <c:v>1.1920700000000009</c:v>
                </c:pt>
                <c:pt idx="57877" formatCode="General">
                  <c:v>1.1920900000000001</c:v>
                </c:pt>
                <c:pt idx="57878" formatCode="General">
                  <c:v>1.1921100000000009</c:v>
                </c:pt>
                <c:pt idx="57879" formatCode="General">
                  <c:v>1.1921299999999999</c:v>
                </c:pt>
                <c:pt idx="57880" formatCode="General">
                  <c:v>1.1921600000000001</c:v>
                </c:pt>
                <c:pt idx="57881" formatCode="General">
                  <c:v>1.1921700000000008</c:v>
                </c:pt>
                <c:pt idx="57882" formatCode="General">
                  <c:v>1.1921900000000001</c:v>
                </c:pt>
                <c:pt idx="57883" formatCode="General">
                  <c:v>1.1922100000000009</c:v>
                </c:pt>
                <c:pt idx="57884" formatCode="General">
                  <c:v>1.1922400000000009</c:v>
                </c:pt>
                <c:pt idx="57885" formatCode="General">
                  <c:v>1.1922500000000009</c:v>
                </c:pt>
                <c:pt idx="57886" formatCode="General">
                  <c:v>1.1922800000000009</c:v>
                </c:pt>
                <c:pt idx="57887" formatCode="General">
                  <c:v>1.1922999999999999</c:v>
                </c:pt>
                <c:pt idx="57888" formatCode="General">
                  <c:v>1.19232</c:v>
                </c:pt>
                <c:pt idx="57889" formatCode="General">
                  <c:v>1.1923400000000008</c:v>
                </c:pt>
                <c:pt idx="57890" formatCode="General">
                  <c:v>1.1923600000000001</c:v>
                </c:pt>
                <c:pt idx="57891" formatCode="General">
                  <c:v>1.1923800000000009</c:v>
                </c:pt>
                <c:pt idx="57892" formatCode="General">
                  <c:v>1.1923999999999999</c:v>
                </c:pt>
                <c:pt idx="57893" formatCode="General">
                  <c:v>1.19242</c:v>
                </c:pt>
                <c:pt idx="57894" formatCode="General">
                  <c:v>1.1924399999999999</c:v>
                </c:pt>
                <c:pt idx="57895" formatCode="General">
                  <c:v>1.1924600000000001</c:v>
                </c:pt>
                <c:pt idx="57896" formatCode="General">
                  <c:v>1.1924800000000009</c:v>
                </c:pt>
                <c:pt idx="57897" formatCode="General">
                  <c:v>1.1924999999999999</c:v>
                </c:pt>
                <c:pt idx="57898" formatCode="General">
                  <c:v>1.19252</c:v>
                </c:pt>
                <c:pt idx="57899" formatCode="General">
                  <c:v>1.1925399999999999</c:v>
                </c:pt>
                <c:pt idx="57900" formatCode="General">
                  <c:v>1.1925600000000001</c:v>
                </c:pt>
                <c:pt idx="57901" formatCode="General">
                  <c:v>1.1925800000000009</c:v>
                </c:pt>
                <c:pt idx="57902" formatCode="General">
                  <c:v>1.1926099999999999</c:v>
                </c:pt>
                <c:pt idx="57903" formatCode="General">
                  <c:v>1.1926300000000001</c:v>
                </c:pt>
                <c:pt idx="57904" formatCode="General">
                  <c:v>1.1926399999999999</c:v>
                </c:pt>
                <c:pt idx="57905" formatCode="General">
                  <c:v>1.1926600000000001</c:v>
                </c:pt>
                <c:pt idx="57906" formatCode="General">
                  <c:v>1.19269</c:v>
                </c:pt>
                <c:pt idx="57907" formatCode="General">
                  <c:v>1.1927099999999999</c:v>
                </c:pt>
                <c:pt idx="57908" formatCode="General">
                  <c:v>1.19272</c:v>
                </c:pt>
                <c:pt idx="57909" formatCode="General">
                  <c:v>1.1927500000000009</c:v>
                </c:pt>
                <c:pt idx="57910" formatCode="General">
                  <c:v>1.1927700000000001</c:v>
                </c:pt>
                <c:pt idx="57911" formatCode="General">
                  <c:v>1.19279</c:v>
                </c:pt>
                <c:pt idx="57912" formatCode="General">
                  <c:v>1.1928099999999999</c:v>
                </c:pt>
                <c:pt idx="57913" formatCode="General">
                  <c:v>1.1928300000000001</c:v>
                </c:pt>
                <c:pt idx="57914" formatCode="General">
                  <c:v>1.1928500000000009</c:v>
                </c:pt>
                <c:pt idx="57915" formatCode="General">
                  <c:v>1.1928799999999999</c:v>
                </c:pt>
                <c:pt idx="57916" formatCode="General">
                  <c:v>1.19289</c:v>
                </c:pt>
                <c:pt idx="57917" formatCode="General">
                  <c:v>1.1929099999999999</c:v>
                </c:pt>
                <c:pt idx="57918" formatCode="General">
                  <c:v>1.19293</c:v>
                </c:pt>
                <c:pt idx="57919" formatCode="General">
                  <c:v>1.19296</c:v>
                </c:pt>
                <c:pt idx="57920" formatCode="General">
                  <c:v>1.1929700000000001</c:v>
                </c:pt>
                <c:pt idx="57921" formatCode="General">
                  <c:v>1.19299</c:v>
                </c:pt>
                <c:pt idx="57922" formatCode="General">
                  <c:v>1.19302</c:v>
                </c:pt>
                <c:pt idx="57923" formatCode="General">
                  <c:v>1.1930400000000001</c:v>
                </c:pt>
                <c:pt idx="57924" formatCode="General">
                  <c:v>1.19306</c:v>
                </c:pt>
                <c:pt idx="57925" formatCode="General">
                  <c:v>1.1930799999999999</c:v>
                </c:pt>
                <c:pt idx="57926" formatCode="General">
                  <c:v>1.1931</c:v>
                </c:pt>
                <c:pt idx="57927" formatCode="General">
                  <c:v>1.19312</c:v>
                </c:pt>
                <c:pt idx="57928" formatCode="General">
                  <c:v>1.1931400000000001</c:v>
                </c:pt>
                <c:pt idx="57929" formatCode="General">
                  <c:v>1.19316</c:v>
                </c:pt>
                <c:pt idx="57930" formatCode="General">
                  <c:v>1.1931799999999999</c:v>
                </c:pt>
                <c:pt idx="57931" formatCode="General">
                  <c:v>1.1932</c:v>
                </c:pt>
                <c:pt idx="57932" formatCode="General">
                  <c:v>1.1932199999999999</c:v>
                </c:pt>
                <c:pt idx="57933" formatCode="General">
                  <c:v>1.1932400000000001</c:v>
                </c:pt>
                <c:pt idx="57934" formatCode="General">
                  <c:v>1.1932700000000001</c:v>
                </c:pt>
                <c:pt idx="57935" formatCode="General">
                  <c:v>1.19329</c:v>
                </c:pt>
                <c:pt idx="57936" formatCode="General">
                  <c:v>1.1933</c:v>
                </c:pt>
                <c:pt idx="57937" formatCode="General">
                  <c:v>1.19333</c:v>
                </c:pt>
                <c:pt idx="57938" formatCode="General">
                  <c:v>1.1933499999999999</c:v>
                </c:pt>
                <c:pt idx="57939" formatCode="General">
                  <c:v>1.19337</c:v>
                </c:pt>
                <c:pt idx="57940" formatCode="General">
                  <c:v>1.19339</c:v>
                </c:pt>
                <c:pt idx="57941" formatCode="General">
                  <c:v>1.1934100000000001</c:v>
                </c:pt>
                <c:pt idx="57942" formatCode="General">
                  <c:v>1.19343</c:v>
                </c:pt>
                <c:pt idx="57943" formatCode="General">
                  <c:v>1.1934499999999999</c:v>
                </c:pt>
                <c:pt idx="57944" formatCode="General">
                  <c:v>1.19347</c:v>
                </c:pt>
                <c:pt idx="57945" formatCode="General">
                  <c:v>1.1934899999999999</c:v>
                </c:pt>
                <c:pt idx="57946" formatCode="General">
                  <c:v>1.1935100000000001</c:v>
                </c:pt>
                <c:pt idx="57947" formatCode="General">
                  <c:v>1.19353</c:v>
                </c:pt>
                <c:pt idx="57948" formatCode="General">
                  <c:v>1.1935500000000001</c:v>
                </c:pt>
                <c:pt idx="57949" formatCode="General">
                  <c:v>1.19357</c:v>
                </c:pt>
                <c:pt idx="57950" formatCode="General">
                  <c:v>1.1935899999999999</c:v>
                </c:pt>
                <c:pt idx="57951" formatCode="General">
                  <c:v>1.1936199999999999</c:v>
                </c:pt>
                <c:pt idx="57952" formatCode="General">
                  <c:v>1.19363</c:v>
                </c:pt>
                <c:pt idx="57953" formatCode="General">
                  <c:v>1.1936599999999999</c:v>
                </c:pt>
                <c:pt idx="57954" formatCode="General">
                  <c:v>1.1936800000000001</c:v>
                </c:pt>
                <c:pt idx="57955" formatCode="General">
                  <c:v>1.1937</c:v>
                </c:pt>
                <c:pt idx="57956" formatCode="General">
                  <c:v>1.19371</c:v>
                </c:pt>
                <c:pt idx="57957" formatCode="General">
                  <c:v>1.19374</c:v>
                </c:pt>
                <c:pt idx="57958" formatCode="General">
                  <c:v>1.1937599999999999</c:v>
                </c:pt>
                <c:pt idx="57959" formatCode="General">
                  <c:v>1.1937800000000001</c:v>
                </c:pt>
                <c:pt idx="57960" formatCode="General">
                  <c:v>1.1938</c:v>
                </c:pt>
                <c:pt idx="57961" formatCode="General">
                  <c:v>1.1938199999999999</c:v>
                </c:pt>
                <c:pt idx="57962" formatCode="General">
                  <c:v>1.19384</c:v>
                </c:pt>
                <c:pt idx="57963" formatCode="General">
                  <c:v>1.19387</c:v>
                </c:pt>
                <c:pt idx="57964" formatCode="General">
                  <c:v>1.1938800000000001</c:v>
                </c:pt>
                <c:pt idx="57965" formatCode="General">
                  <c:v>1.1939</c:v>
                </c:pt>
                <c:pt idx="57966" formatCode="General">
                  <c:v>1.193929999999999</c:v>
                </c:pt>
                <c:pt idx="57967" formatCode="General">
                  <c:v>1.1939500000000001</c:v>
                </c:pt>
                <c:pt idx="57968" formatCode="General">
                  <c:v>1.1939599999999999</c:v>
                </c:pt>
                <c:pt idx="57969" formatCode="General">
                  <c:v>1.19398</c:v>
                </c:pt>
                <c:pt idx="57970" formatCode="General">
                  <c:v>1.1940100000000009</c:v>
                </c:pt>
                <c:pt idx="57971" formatCode="General">
                  <c:v>1.1940200000000001</c:v>
                </c:pt>
                <c:pt idx="57972" formatCode="General">
                  <c:v>1.1940400000000009</c:v>
                </c:pt>
                <c:pt idx="57973" formatCode="General">
                  <c:v>1.1940700000000009</c:v>
                </c:pt>
                <c:pt idx="57974" formatCode="General">
                  <c:v>1.1940900000000001</c:v>
                </c:pt>
                <c:pt idx="57975" formatCode="General">
                  <c:v>1.1940999999999999</c:v>
                </c:pt>
                <c:pt idx="57976" formatCode="General">
                  <c:v>1.1941299999999999</c:v>
                </c:pt>
                <c:pt idx="57977" formatCode="General">
                  <c:v>1.1941500000000009</c:v>
                </c:pt>
                <c:pt idx="57978" formatCode="General">
                  <c:v>1.1941700000000008</c:v>
                </c:pt>
                <c:pt idx="57979" formatCode="General">
                  <c:v>1.1941900000000001</c:v>
                </c:pt>
                <c:pt idx="57980" formatCode="General">
                  <c:v>1.1942100000000009</c:v>
                </c:pt>
                <c:pt idx="57981" formatCode="General">
                  <c:v>1.1942299999999999</c:v>
                </c:pt>
                <c:pt idx="57982" formatCode="General">
                  <c:v>1.1942500000000009</c:v>
                </c:pt>
                <c:pt idx="57983" formatCode="General">
                  <c:v>1.1942699999999999</c:v>
                </c:pt>
                <c:pt idx="57984" formatCode="General">
                  <c:v>1.1942900000000001</c:v>
                </c:pt>
                <c:pt idx="57985" formatCode="General">
                  <c:v>1.19432</c:v>
                </c:pt>
                <c:pt idx="57986" formatCode="General">
                  <c:v>1.1943400000000008</c:v>
                </c:pt>
                <c:pt idx="57987" formatCode="General">
                  <c:v>1.1943500000000009</c:v>
                </c:pt>
                <c:pt idx="57988" formatCode="General">
                  <c:v>1.1943800000000009</c:v>
                </c:pt>
                <c:pt idx="57989" formatCode="General">
                  <c:v>1.1943999999999999</c:v>
                </c:pt>
                <c:pt idx="57990" formatCode="General">
                  <c:v>1.19442</c:v>
                </c:pt>
                <c:pt idx="57991" formatCode="General">
                  <c:v>1.1944399999999999</c:v>
                </c:pt>
                <c:pt idx="57992" formatCode="General">
                  <c:v>1.1944600000000001</c:v>
                </c:pt>
                <c:pt idx="57993" formatCode="General">
                  <c:v>1.1944800000000009</c:v>
                </c:pt>
                <c:pt idx="57994" formatCode="General">
                  <c:v>1.1944999999999999</c:v>
                </c:pt>
                <c:pt idx="57995" formatCode="General">
                  <c:v>1.19452</c:v>
                </c:pt>
                <c:pt idx="57996" formatCode="General">
                  <c:v>1.1945399999999999</c:v>
                </c:pt>
                <c:pt idx="57997" formatCode="General">
                  <c:v>1.1945600000000001</c:v>
                </c:pt>
                <c:pt idx="57998" formatCode="General">
                  <c:v>1.1945800000000009</c:v>
                </c:pt>
                <c:pt idx="57999" formatCode="General">
                  <c:v>1.1946000000000001</c:v>
                </c:pt>
                <c:pt idx="58000" formatCode="General">
                  <c:v>1.19462</c:v>
                </c:pt>
                <c:pt idx="58001" formatCode="General">
                  <c:v>1.1946399999999999</c:v>
                </c:pt>
                <c:pt idx="58002" formatCode="General">
                  <c:v>1.1946699999999999</c:v>
                </c:pt>
                <c:pt idx="58003" formatCode="General">
                  <c:v>1.1946800000000009</c:v>
                </c:pt>
                <c:pt idx="58004" formatCode="General">
                  <c:v>1.1947099999999999</c:v>
                </c:pt>
                <c:pt idx="58005" formatCode="General">
                  <c:v>1.1947300000000001</c:v>
                </c:pt>
                <c:pt idx="58006" formatCode="General">
                  <c:v>1.1947500000000009</c:v>
                </c:pt>
                <c:pt idx="58007" formatCode="General">
                  <c:v>1.1947700000000001</c:v>
                </c:pt>
                <c:pt idx="58008" formatCode="General">
                  <c:v>1.19479</c:v>
                </c:pt>
                <c:pt idx="58009" formatCode="General">
                  <c:v>1.1948099999999999</c:v>
                </c:pt>
                <c:pt idx="58010" formatCode="General">
                  <c:v>1.1948300000000001</c:v>
                </c:pt>
                <c:pt idx="58011" formatCode="General">
                  <c:v>1.1948500000000009</c:v>
                </c:pt>
                <c:pt idx="58012" formatCode="General">
                  <c:v>1.1948700000000001</c:v>
                </c:pt>
                <c:pt idx="58013" formatCode="General">
                  <c:v>1.19489</c:v>
                </c:pt>
                <c:pt idx="58014" formatCode="General">
                  <c:v>1.19492</c:v>
                </c:pt>
                <c:pt idx="58015" formatCode="General">
                  <c:v>1.19493</c:v>
                </c:pt>
                <c:pt idx="58016" formatCode="General">
                  <c:v>1.1949500000000008</c:v>
                </c:pt>
                <c:pt idx="58017" formatCode="General">
                  <c:v>1.1949799999999999</c:v>
                </c:pt>
                <c:pt idx="58018" formatCode="General">
                  <c:v>1.1950000000000001</c:v>
                </c:pt>
                <c:pt idx="58019" formatCode="General">
                  <c:v>1.1950099999999999</c:v>
                </c:pt>
                <c:pt idx="58020" formatCode="General">
                  <c:v>1.19503</c:v>
                </c:pt>
                <c:pt idx="58021" formatCode="General">
                  <c:v>1.19506</c:v>
                </c:pt>
                <c:pt idx="58022" formatCode="General">
                  <c:v>1.1950799999999999</c:v>
                </c:pt>
                <c:pt idx="58023" formatCode="General">
                  <c:v>1.19509</c:v>
                </c:pt>
                <c:pt idx="58024" formatCode="General">
                  <c:v>1.19512</c:v>
                </c:pt>
                <c:pt idx="58025" formatCode="General">
                  <c:v>1.1951400000000001</c:v>
                </c:pt>
                <c:pt idx="58026" formatCode="General">
                  <c:v>1.19516</c:v>
                </c:pt>
                <c:pt idx="58027" formatCode="General">
                  <c:v>1.1951799999999999</c:v>
                </c:pt>
                <c:pt idx="58028" formatCode="General">
                  <c:v>1.1952</c:v>
                </c:pt>
                <c:pt idx="58029" formatCode="General">
                  <c:v>1.1952199999999999</c:v>
                </c:pt>
                <c:pt idx="58030" formatCode="General">
                  <c:v>1.1952499999999999</c:v>
                </c:pt>
                <c:pt idx="58031" formatCode="General">
                  <c:v>1.19526</c:v>
                </c:pt>
                <c:pt idx="58032" formatCode="General">
                  <c:v>1.1952799999999999</c:v>
                </c:pt>
                <c:pt idx="58033" formatCode="General">
                  <c:v>1.1953</c:v>
                </c:pt>
                <c:pt idx="58034" formatCode="General">
                  <c:v>1.1953199999999999</c:v>
                </c:pt>
                <c:pt idx="58035" formatCode="General">
                  <c:v>1.1953400000000001</c:v>
                </c:pt>
                <c:pt idx="58036" formatCode="General">
                  <c:v>1.19537</c:v>
                </c:pt>
                <c:pt idx="58037" formatCode="General">
                  <c:v>1.19539</c:v>
                </c:pt>
                <c:pt idx="58038" formatCode="General">
                  <c:v>1.1954</c:v>
                </c:pt>
                <c:pt idx="58039" formatCode="General">
                  <c:v>1.19543</c:v>
                </c:pt>
                <c:pt idx="58040" formatCode="General">
                  <c:v>1.1954499999999999</c:v>
                </c:pt>
                <c:pt idx="58041" formatCode="General">
                  <c:v>1.19547</c:v>
                </c:pt>
                <c:pt idx="58042" formatCode="General">
                  <c:v>1.1954800000000001</c:v>
                </c:pt>
                <c:pt idx="58043" formatCode="General">
                  <c:v>1.1955100000000001</c:v>
                </c:pt>
                <c:pt idx="58044" formatCode="General">
                  <c:v>1.19553</c:v>
                </c:pt>
                <c:pt idx="58045" formatCode="General">
                  <c:v>1.1955499999999999</c:v>
                </c:pt>
                <c:pt idx="58046" formatCode="General">
                  <c:v>1.19557</c:v>
                </c:pt>
                <c:pt idx="58047" formatCode="General">
                  <c:v>1.1955899999999999</c:v>
                </c:pt>
                <c:pt idx="58048" formatCode="General">
                  <c:v>1.1956100000000001</c:v>
                </c:pt>
                <c:pt idx="58049" formatCode="General">
                  <c:v>1.19563</c:v>
                </c:pt>
                <c:pt idx="58050" formatCode="General">
                  <c:v>1.1956500000000001</c:v>
                </c:pt>
                <c:pt idx="58051" formatCode="General">
                  <c:v>1.19567</c:v>
                </c:pt>
                <c:pt idx="58052" formatCode="General">
                  <c:v>1.1957</c:v>
                </c:pt>
                <c:pt idx="58053" formatCode="General">
                  <c:v>1.1957199999999999</c:v>
                </c:pt>
                <c:pt idx="58054" formatCode="General">
                  <c:v>1.19573</c:v>
                </c:pt>
                <c:pt idx="58055" formatCode="General">
                  <c:v>1.1957599999999999</c:v>
                </c:pt>
                <c:pt idx="58056" formatCode="General">
                  <c:v>1.1957800000000001</c:v>
                </c:pt>
                <c:pt idx="58057" formatCode="General">
                  <c:v>1.1958</c:v>
                </c:pt>
                <c:pt idx="58058" formatCode="General">
                  <c:v>1.1958199999999999</c:v>
                </c:pt>
                <c:pt idx="58059" formatCode="General">
                  <c:v>1.19584</c:v>
                </c:pt>
                <c:pt idx="58060" formatCode="General">
                  <c:v>1.1958599999999999</c:v>
                </c:pt>
                <c:pt idx="58061" formatCode="General">
                  <c:v>1.1958800000000001</c:v>
                </c:pt>
                <c:pt idx="58062" formatCode="General">
                  <c:v>1.1959</c:v>
                </c:pt>
                <c:pt idx="58063" formatCode="General">
                  <c:v>1.1959199999999999</c:v>
                </c:pt>
                <c:pt idx="58064" formatCode="General">
                  <c:v>1.19594</c:v>
                </c:pt>
                <c:pt idx="58065" formatCode="General">
                  <c:v>1.1959599999999999</c:v>
                </c:pt>
                <c:pt idx="58066" formatCode="General">
                  <c:v>1.19598</c:v>
                </c:pt>
                <c:pt idx="58067" formatCode="General">
                  <c:v>1.1960000000000008</c:v>
                </c:pt>
                <c:pt idx="58068" formatCode="General">
                  <c:v>1.1960299999999999</c:v>
                </c:pt>
                <c:pt idx="58069" formatCode="General">
                  <c:v>1.1960500000000009</c:v>
                </c:pt>
                <c:pt idx="58070" formatCode="General">
                  <c:v>1.1960600000000001</c:v>
                </c:pt>
                <c:pt idx="58071" formatCode="General">
                  <c:v>1.1960800000000009</c:v>
                </c:pt>
                <c:pt idx="58072" formatCode="General">
                  <c:v>1.1961100000000009</c:v>
                </c:pt>
                <c:pt idx="58073" formatCode="General">
                  <c:v>1.1961299999999999</c:v>
                </c:pt>
                <c:pt idx="58074" formatCode="General">
                  <c:v>1.1961400000000009</c:v>
                </c:pt>
                <c:pt idx="58075" formatCode="General">
                  <c:v>1.1961700000000008</c:v>
                </c:pt>
                <c:pt idx="58076" formatCode="General">
                  <c:v>1.1961900000000001</c:v>
                </c:pt>
                <c:pt idx="58077" formatCode="General">
                  <c:v>1.1962100000000009</c:v>
                </c:pt>
                <c:pt idx="58078" formatCode="General">
                  <c:v>1.1962299999999999</c:v>
                </c:pt>
                <c:pt idx="58079" formatCode="General">
                  <c:v>1.1962500000000009</c:v>
                </c:pt>
                <c:pt idx="58080" formatCode="General">
                  <c:v>1.1962699999999999</c:v>
                </c:pt>
                <c:pt idx="58081" formatCode="General">
                  <c:v>1.1962999999999999</c:v>
                </c:pt>
                <c:pt idx="58082" formatCode="General">
                  <c:v>1.1963100000000009</c:v>
                </c:pt>
                <c:pt idx="58083" formatCode="General">
                  <c:v>1.1963299999999999</c:v>
                </c:pt>
                <c:pt idx="58084" formatCode="General">
                  <c:v>1.1963500000000009</c:v>
                </c:pt>
                <c:pt idx="58085" formatCode="General">
                  <c:v>1.1963800000000009</c:v>
                </c:pt>
                <c:pt idx="58086" formatCode="General">
                  <c:v>1.1963900000000001</c:v>
                </c:pt>
                <c:pt idx="58087" formatCode="General">
                  <c:v>1.1964100000000009</c:v>
                </c:pt>
                <c:pt idx="58088" formatCode="General">
                  <c:v>1.1964399999999999</c:v>
                </c:pt>
                <c:pt idx="58089" formatCode="General">
                  <c:v>1.1964600000000001</c:v>
                </c:pt>
                <c:pt idx="58090" formatCode="General">
                  <c:v>1.1964800000000009</c:v>
                </c:pt>
                <c:pt idx="58091" formatCode="General">
                  <c:v>1.1964999999999999</c:v>
                </c:pt>
                <c:pt idx="58092" formatCode="General">
                  <c:v>1.19652</c:v>
                </c:pt>
                <c:pt idx="58093" formatCode="General">
                  <c:v>1.1965399999999999</c:v>
                </c:pt>
                <c:pt idx="58094" formatCode="General">
                  <c:v>1.1965600000000001</c:v>
                </c:pt>
                <c:pt idx="58095" formatCode="General">
                  <c:v>1.1965800000000009</c:v>
                </c:pt>
                <c:pt idx="58096" formatCode="General">
                  <c:v>1.1966000000000001</c:v>
                </c:pt>
                <c:pt idx="58097" formatCode="General">
                  <c:v>1.19662</c:v>
                </c:pt>
                <c:pt idx="58098" formatCode="General">
                  <c:v>1.1966399999999999</c:v>
                </c:pt>
                <c:pt idx="58099" formatCode="General">
                  <c:v>1.1966600000000001</c:v>
                </c:pt>
                <c:pt idx="58100" formatCode="General">
                  <c:v>1.1966800000000009</c:v>
                </c:pt>
                <c:pt idx="58101" formatCode="General">
                  <c:v>1.1967099999999999</c:v>
                </c:pt>
                <c:pt idx="58102" formatCode="General">
                  <c:v>1.19672</c:v>
                </c:pt>
                <c:pt idx="58103" formatCode="General">
                  <c:v>1.1967500000000009</c:v>
                </c:pt>
                <c:pt idx="58104" formatCode="General">
                  <c:v>1.1967699999999999</c:v>
                </c:pt>
                <c:pt idx="58105" formatCode="General">
                  <c:v>1.1967800000000008</c:v>
                </c:pt>
                <c:pt idx="58106" formatCode="General">
                  <c:v>1.1968099999999999</c:v>
                </c:pt>
                <c:pt idx="58107" formatCode="General">
                  <c:v>1.1968300000000001</c:v>
                </c:pt>
                <c:pt idx="58108" formatCode="General">
                  <c:v>1.1968500000000009</c:v>
                </c:pt>
                <c:pt idx="58109" formatCode="General">
                  <c:v>1.19686</c:v>
                </c:pt>
                <c:pt idx="58110" formatCode="General">
                  <c:v>1.19689</c:v>
                </c:pt>
                <c:pt idx="58111" formatCode="General">
                  <c:v>1.1969099999999999</c:v>
                </c:pt>
                <c:pt idx="58112" formatCode="General">
                  <c:v>1.19693</c:v>
                </c:pt>
                <c:pt idx="58113" formatCode="General">
                  <c:v>1.1969500000000008</c:v>
                </c:pt>
                <c:pt idx="58114" formatCode="General">
                  <c:v>1.1969700000000001</c:v>
                </c:pt>
                <c:pt idx="58115" formatCode="General">
                  <c:v>1.19699</c:v>
                </c:pt>
                <c:pt idx="58116" formatCode="General">
                  <c:v>1.1970099999999999</c:v>
                </c:pt>
                <c:pt idx="58117" formatCode="General">
                  <c:v>1.19703</c:v>
                </c:pt>
                <c:pt idx="58118" formatCode="General">
                  <c:v>1.1970499999999999</c:v>
                </c:pt>
                <c:pt idx="58119" formatCode="General">
                  <c:v>1.1970799999999999</c:v>
                </c:pt>
                <c:pt idx="58120" formatCode="General">
                  <c:v>1.1971000000000001</c:v>
                </c:pt>
                <c:pt idx="58121" formatCode="General">
                  <c:v>1.1971099999999999</c:v>
                </c:pt>
                <c:pt idx="58122" formatCode="General">
                  <c:v>1.19713</c:v>
                </c:pt>
                <c:pt idx="58123" formatCode="General">
                  <c:v>1.19716</c:v>
                </c:pt>
                <c:pt idx="58124" formatCode="General">
                  <c:v>1.1971799999999999</c:v>
                </c:pt>
                <c:pt idx="58125" formatCode="General">
                  <c:v>1.1972</c:v>
                </c:pt>
                <c:pt idx="58126" formatCode="General">
                  <c:v>1.19722</c:v>
                </c:pt>
                <c:pt idx="58127" formatCode="General">
                  <c:v>1.1972400000000001</c:v>
                </c:pt>
                <c:pt idx="58128" formatCode="General">
                  <c:v>1.19726</c:v>
                </c:pt>
                <c:pt idx="58129" formatCode="General">
                  <c:v>1.1972799999999999</c:v>
                </c:pt>
                <c:pt idx="58130" formatCode="General">
                  <c:v>1.1973</c:v>
                </c:pt>
                <c:pt idx="58131" formatCode="General">
                  <c:v>1.1973199999999999</c:v>
                </c:pt>
                <c:pt idx="58132" formatCode="General">
                  <c:v>1.1973499999999999</c:v>
                </c:pt>
                <c:pt idx="58133" formatCode="General">
                  <c:v>1.19736</c:v>
                </c:pt>
                <c:pt idx="58134" formatCode="General">
                  <c:v>1.1973800000000001</c:v>
                </c:pt>
                <c:pt idx="58135" formatCode="General">
                  <c:v>1.1974</c:v>
                </c:pt>
                <c:pt idx="58136" formatCode="General">
                  <c:v>1.19743</c:v>
                </c:pt>
                <c:pt idx="58137" formatCode="General">
                  <c:v>1.1974400000000001</c:v>
                </c:pt>
                <c:pt idx="58138" formatCode="General">
                  <c:v>1.19746</c:v>
                </c:pt>
                <c:pt idx="58139" formatCode="General">
                  <c:v>1.1974899999999999</c:v>
                </c:pt>
                <c:pt idx="58140" formatCode="General">
                  <c:v>1.1975100000000001</c:v>
                </c:pt>
                <c:pt idx="58141" formatCode="General">
                  <c:v>1.19753</c:v>
                </c:pt>
                <c:pt idx="58142" formatCode="General">
                  <c:v>1.1975499999999999</c:v>
                </c:pt>
                <c:pt idx="58143" formatCode="General">
                  <c:v>1.19757</c:v>
                </c:pt>
                <c:pt idx="58144" formatCode="General">
                  <c:v>1.1975899999999999</c:v>
                </c:pt>
                <c:pt idx="58145" formatCode="General">
                  <c:v>1.1976100000000001</c:v>
                </c:pt>
                <c:pt idx="58146" formatCode="General">
                  <c:v>1.19763</c:v>
                </c:pt>
                <c:pt idx="58147" formatCode="General">
                  <c:v>1.1976500000000001</c:v>
                </c:pt>
                <c:pt idx="58148" formatCode="General">
                  <c:v>1.19767</c:v>
                </c:pt>
                <c:pt idx="58149" formatCode="General">
                  <c:v>1.1976899999999999</c:v>
                </c:pt>
                <c:pt idx="58150" formatCode="General">
                  <c:v>1.1977100000000001</c:v>
                </c:pt>
                <c:pt idx="58151" formatCode="General">
                  <c:v>1.19774</c:v>
                </c:pt>
                <c:pt idx="58152" formatCode="General">
                  <c:v>1.1977599999999999</c:v>
                </c:pt>
                <c:pt idx="58153" formatCode="General">
                  <c:v>1.19777</c:v>
                </c:pt>
                <c:pt idx="58154" formatCode="General">
                  <c:v>1.1978</c:v>
                </c:pt>
                <c:pt idx="58155" formatCode="General">
                  <c:v>1.1978199999999999</c:v>
                </c:pt>
                <c:pt idx="58156" formatCode="General">
                  <c:v>1.19784</c:v>
                </c:pt>
                <c:pt idx="58157" formatCode="General">
                  <c:v>1.1978500000000001</c:v>
                </c:pt>
                <c:pt idx="58158" formatCode="General">
                  <c:v>1.1978800000000001</c:v>
                </c:pt>
                <c:pt idx="58159" formatCode="General">
                  <c:v>1.1979</c:v>
                </c:pt>
                <c:pt idx="58160" formatCode="General">
                  <c:v>1.1979199999999999</c:v>
                </c:pt>
                <c:pt idx="58161" formatCode="General">
                  <c:v>1.19794</c:v>
                </c:pt>
                <c:pt idx="58162" formatCode="General">
                  <c:v>1.1979599999999999</c:v>
                </c:pt>
                <c:pt idx="58163" formatCode="General">
                  <c:v>1.19798</c:v>
                </c:pt>
                <c:pt idx="58164" formatCode="General">
                  <c:v>1.1980000000000008</c:v>
                </c:pt>
                <c:pt idx="58165" formatCode="General">
                  <c:v>1.1980200000000001</c:v>
                </c:pt>
                <c:pt idx="58166" formatCode="General">
                  <c:v>1.1980400000000009</c:v>
                </c:pt>
                <c:pt idx="58167" formatCode="General">
                  <c:v>1.1980600000000001</c:v>
                </c:pt>
                <c:pt idx="58168" formatCode="General">
                  <c:v>1.1980800000000009</c:v>
                </c:pt>
                <c:pt idx="58169" formatCode="General">
                  <c:v>1.1980999999999999</c:v>
                </c:pt>
                <c:pt idx="58170" formatCode="General">
                  <c:v>1.1981299999999999</c:v>
                </c:pt>
                <c:pt idx="58171" formatCode="General">
                  <c:v>1.1981500000000009</c:v>
                </c:pt>
                <c:pt idx="58172" formatCode="General">
                  <c:v>1.1981600000000001</c:v>
                </c:pt>
                <c:pt idx="58173" formatCode="General">
                  <c:v>1.1981800000000009</c:v>
                </c:pt>
                <c:pt idx="58174" formatCode="General">
                  <c:v>1.1982100000000009</c:v>
                </c:pt>
                <c:pt idx="58175" formatCode="General">
                  <c:v>1.1982299999999999</c:v>
                </c:pt>
                <c:pt idx="58176" formatCode="General">
                  <c:v>1.1982500000000009</c:v>
                </c:pt>
                <c:pt idx="58177" formatCode="General">
                  <c:v>1.1982699999999999</c:v>
                </c:pt>
                <c:pt idx="58178" formatCode="General">
                  <c:v>1.1982900000000001</c:v>
                </c:pt>
                <c:pt idx="58179" formatCode="General">
                  <c:v>1.1983100000000009</c:v>
                </c:pt>
                <c:pt idx="58180" formatCode="General">
                  <c:v>1.1983299999999999</c:v>
                </c:pt>
                <c:pt idx="58181" formatCode="General">
                  <c:v>1.1983500000000009</c:v>
                </c:pt>
                <c:pt idx="58182" formatCode="General">
                  <c:v>1.1983699999999999</c:v>
                </c:pt>
                <c:pt idx="58183" formatCode="General">
                  <c:v>1.1983999999999999</c:v>
                </c:pt>
                <c:pt idx="58184" formatCode="General">
                  <c:v>1.1984100000000009</c:v>
                </c:pt>
                <c:pt idx="58185" formatCode="General">
                  <c:v>1.1984300000000001</c:v>
                </c:pt>
                <c:pt idx="58186" formatCode="General">
                  <c:v>1.1984500000000009</c:v>
                </c:pt>
                <c:pt idx="58187" formatCode="General">
                  <c:v>1.1984800000000009</c:v>
                </c:pt>
                <c:pt idx="58188" formatCode="General">
                  <c:v>1.1984900000000001</c:v>
                </c:pt>
                <c:pt idx="58189" formatCode="General">
                  <c:v>1.1985100000000009</c:v>
                </c:pt>
                <c:pt idx="58190" formatCode="General">
                  <c:v>1.1985399999999999</c:v>
                </c:pt>
                <c:pt idx="58191" formatCode="General">
                  <c:v>1.1985600000000001</c:v>
                </c:pt>
                <c:pt idx="58192" formatCode="General">
                  <c:v>1.1985699999999999</c:v>
                </c:pt>
                <c:pt idx="58193" formatCode="General">
                  <c:v>1.1986000000000001</c:v>
                </c:pt>
                <c:pt idx="58194" formatCode="General">
                  <c:v>1.19862</c:v>
                </c:pt>
                <c:pt idx="58195" formatCode="General">
                  <c:v>1.1986399999999999</c:v>
                </c:pt>
                <c:pt idx="58196" formatCode="General">
                  <c:v>1.1986600000000001</c:v>
                </c:pt>
                <c:pt idx="58197" formatCode="General">
                  <c:v>1.1986800000000009</c:v>
                </c:pt>
                <c:pt idx="58198" formatCode="General">
                  <c:v>1.1987000000000001</c:v>
                </c:pt>
                <c:pt idx="58199" formatCode="General">
                  <c:v>1.19872</c:v>
                </c:pt>
                <c:pt idx="58200" formatCode="General">
                  <c:v>1.1987399999999999</c:v>
                </c:pt>
                <c:pt idx="58201" formatCode="General">
                  <c:v>1.19876</c:v>
                </c:pt>
                <c:pt idx="58202" formatCode="General">
                  <c:v>1.19879</c:v>
                </c:pt>
                <c:pt idx="58203" formatCode="General">
                  <c:v>1.1988099999999999</c:v>
                </c:pt>
                <c:pt idx="58204" formatCode="General">
                  <c:v>1.19882</c:v>
                </c:pt>
                <c:pt idx="58205" formatCode="General">
                  <c:v>1.1988500000000009</c:v>
                </c:pt>
                <c:pt idx="58206" formatCode="General">
                  <c:v>1.1988700000000001</c:v>
                </c:pt>
                <c:pt idx="58207" formatCode="General">
                  <c:v>1.19889</c:v>
                </c:pt>
                <c:pt idx="58208" formatCode="General">
                  <c:v>1.1989000000000001</c:v>
                </c:pt>
                <c:pt idx="58209" formatCode="General">
                  <c:v>1.1989300000000001</c:v>
                </c:pt>
                <c:pt idx="58210" formatCode="General">
                  <c:v>1.1989500000000008</c:v>
                </c:pt>
                <c:pt idx="58211" formatCode="General">
                  <c:v>1.1989700000000001</c:v>
                </c:pt>
                <c:pt idx="58212" formatCode="General">
                  <c:v>1.19899</c:v>
                </c:pt>
                <c:pt idx="58213" formatCode="General">
                  <c:v>1.1990099999999999</c:v>
                </c:pt>
                <c:pt idx="58214" formatCode="General">
                  <c:v>1.19903</c:v>
                </c:pt>
                <c:pt idx="58215" formatCode="General">
                  <c:v>1.1990499999999999</c:v>
                </c:pt>
                <c:pt idx="58216" formatCode="General">
                  <c:v>1.1990700000000001</c:v>
                </c:pt>
                <c:pt idx="58217" formatCode="General">
                  <c:v>1.19909</c:v>
                </c:pt>
                <c:pt idx="58218" formatCode="General">
                  <c:v>1.19912</c:v>
                </c:pt>
                <c:pt idx="58219" formatCode="General">
                  <c:v>1.1991400000000001</c:v>
                </c:pt>
                <c:pt idx="58220" formatCode="General">
                  <c:v>1.1991499999999999</c:v>
                </c:pt>
                <c:pt idx="58221" formatCode="General">
                  <c:v>1.1991799999999999</c:v>
                </c:pt>
                <c:pt idx="58222" formatCode="General">
                  <c:v>1.1992</c:v>
                </c:pt>
                <c:pt idx="58223" formatCode="General">
                  <c:v>1.19922</c:v>
                </c:pt>
                <c:pt idx="58224" formatCode="General">
                  <c:v>1.1992400000000001</c:v>
                </c:pt>
                <c:pt idx="58225" formatCode="General">
                  <c:v>1.19926</c:v>
                </c:pt>
                <c:pt idx="58226" formatCode="General">
                  <c:v>1.1992799999999999</c:v>
                </c:pt>
                <c:pt idx="58227" formatCode="General">
                  <c:v>1.1993</c:v>
                </c:pt>
                <c:pt idx="58228" formatCode="General">
                  <c:v>1.1993199999999999</c:v>
                </c:pt>
                <c:pt idx="58229" formatCode="General">
                  <c:v>1.1993400000000001</c:v>
                </c:pt>
                <c:pt idx="58230" formatCode="General">
                  <c:v>1.19936</c:v>
                </c:pt>
                <c:pt idx="58231" formatCode="General">
                  <c:v>1.19939</c:v>
                </c:pt>
                <c:pt idx="58232" formatCode="General">
                  <c:v>1.1994</c:v>
                </c:pt>
                <c:pt idx="58233" formatCode="General">
                  <c:v>1.1994199999999999</c:v>
                </c:pt>
                <c:pt idx="58234" formatCode="General">
                  <c:v>1.1994499999999999</c:v>
                </c:pt>
                <c:pt idx="58235" formatCode="General">
                  <c:v>1.19946</c:v>
                </c:pt>
                <c:pt idx="58236" formatCode="General">
                  <c:v>1.1994800000000001</c:v>
                </c:pt>
                <c:pt idx="58237" formatCode="General">
                  <c:v>1.1995</c:v>
                </c:pt>
                <c:pt idx="58238" formatCode="General">
                  <c:v>1.19953</c:v>
                </c:pt>
                <c:pt idx="58239" formatCode="General">
                  <c:v>1.1995400000000001</c:v>
                </c:pt>
                <c:pt idx="58240" formatCode="General">
                  <c:v>1.19956</c:v>
                </c:pt>
                <c:pt idx="58241" formatCode="General">
                  <c:v>1.1995899999999999</c:v>
                </c:pt>
                <c:pt idx="58242" formatCode="General">
                  <c:v>1.1996100000000001</c:v>
                </c:pt>
                <c:pt idx="58243" formatCode="General">
                  <c:v>1.19963</c:v>
                </c:pt>
                <c:pt idx="58244" formatCode="General">
                  <c:v>1.1996500000000001</c:v>
                </c:pt>
                <c:pt idx="58245" formatCode="General">
                  <c:v>1.19967</c:v>
                </c:pt>
                <c:pt idx="58246" formatCode="General">
                  <c:v>1.1996899999999999</c:v>
                </c:pt>
                <c:pt idx="58247" formatCode="General">
                  <c:v>1.1997100000000001</c:v>
                </c:pt>
                <c:pt idx="58248" formatCode="General">
                  <c:v>1.19973</c:v>
                </c:pt>
                <c:pt idx="58249" formatCode="General">
                  <c:v>1.1997500000000001</c:v>
                </c:pt>
                <c:pt idx="58250" formatCode="General">
                  <c:v>1.19977</c:v>
                </c:pt>
                <c:pt idx="58251" formatCode="General">
                  <c:v>1.1997899999999999</c:v>
                </c:pt>
                <c:pt idx="58252" formatCode="General">
                  <c:v>1.19981</c:v>
                </c:pt>
                <c:pt idx="58253" formatCode="General">
                  <c:v>1.19984</c:v>
                </c:pt>
                <c:pt idx="58254" formatCode="General">
                  <c:v>1.1998599999999999</c:v>
                </c:pt>
                <c:pt idx="58255" formatCode="General">
                  <c:v>1.19987</c:v>
                </c:pt>
                <c:pt idx="58256" formatCode="General">
                  <c:v>1.1999</c:v>
                </c:pt>
                <c:pt idx="58257" formatCode="General">
                  <c:v>1.1999199999999999</c:v>
                </c:pt>
                <c:pt idx="58258" formatCode="General">
                  <c:v>1.19994</c:v>
                </c:pt>
                <c:pt idx="58259" formatCode="General">
                  <c:v>1.1999500000000001</c:v>
                </c:pt>
                <c:pt idx="58260" formatCode="General">
                  <c:v>1.19998</c:v>
                </c:pt>
                <c:pt idx="58261" formatCode="General">
                  <c:v>1.2</c:v>
                </c:pt>
                <c:pt idx="58262" formatCode="General">
                  <c:v>1.2000199999999999</c:v>
                </c:pt>
                <c:pt idx="58263" formatCode="General">
                  <c:v>1.20004</c:v>
                </c:pt>
                <c:pt idx="58264" formatCode="General">
                  <c:v>1.2000599999999999</c:v>
                </c:pt>
                <c:pt idx="58265" formatCode="General">
                  <c:v>1.20008</c:v>
                </c:pt>
                <c:pt idx="58266" formatCode="General">
                  <c:v>1.2000999999999991</c:v>
                </c:pt>
                <c:pt idx="58267" formatCode="General">
                  <c:v>1.2001199999999999</c:v>
                </c:pt>
                <c:pt idx="58268" formatCode="General">
                  <c:v>1.20014</c:v>
                </c:pt>
                <c:pt idx="58269" formatCode="General">
                  <c:v>1.20017</c:v>
                </c:pt>
                <c:pt idx="58270" formatCode="General">
                  <c:v>1.2001899999999999</c:v>
                </c:pt>
                <c:pt idx="58271" formatCode="General">
                  <c:v>1.200199999999999</c:v>
                </c:pt>
                <c:pt idx="58272" formatCode="General">
                  <c:v>1.2002199999999998</c:v>
                </c:pt>
                <c:pt idx="58273" formatCode="General">
                  <c:v>1.20025</c:v>
                </c:pt>
                <c:pt idx="58274" formatCode="General">
                  <c:v>1.2002699999999991</c:v>
                </c:pt>
                <c:pt idx="58275" formatCode="General">
                  <c:v>1.2002899999999999</c:v>
                </c:pt>
                <c:pt idx="58276" formatCode="General">
                  <c:v>1.20031</c:v>
                </c:pt>
                <c:pt idx="58277" formatCode="General">
                  <c:v>1.200329999999999</c:v>
                </c:pt>
                <c:pt idx="58278" formatCode="General">
                  <c:v>1.20035</c:v>
                </c:pt>
                <c:pt idx="58279" formatCode="General">
                  <c:v>1.200369999999999</c:v>
                </c:pt>
                <c:pt idx="58280" formatCode="General">
                  <c:v>1.2003899999999998</c:v>
                </c:pt>
                <c:pt idx="58281" formatCode="General">
                  <c:v>1.20041</c:v>
                </c:pt>
                <c:pt idx="58282" formatCode="General">
                  <c:v>1.20044</c:v>
                </c:pt>
                <c:pt idx="58283" formatCode="General">
                  <c:v>1.20045</c:v>
                </c:pt>
                <c:pt idx="58284" formatCode="General">
                  <c:v>1.200469999999999</c:v>
                </c:pt>
                <c:pt idx="58285" formatCode="General">
                  <c:v>1.200499999999999</c:v>
                </c:pt>
                <c:pt idx="58286" formatCode="General">
                  <c:v>1.2005199999999998</c:v>
                </c:pt>
                <c:pt idx="58287" formatCode="General">
                  <c:v>1.2005299999999992</c:v>
                </c:pt>
                <c:pt idx="58288" formatCode="General">
                  <c:v>1.20055</c:v>
                </c:pt>
                <c:pt idx="58289" formatCode="General">
                  <c:v>1.20058</c:v>
                </c:pt>
                <c:pt idx="58290" formatCode="General">
                  <c:v>1.200599999999999</c:v>
                </c:pt>
                <c:pt idx="58291" formatCode="General">
                  <c:v>1.2006199999999998</c:v>
                </c:pt>
                <c:pt idx="58292" formatCode="General">
                  <c:v>1.200639999999999</c:v>
                </c:pt>
                <c:pt idx="58293" formatCode="General">
                  <c:v>1.2006599999999998</c:v>
                </c:pt>
                <c:pt idx="58294" formatCode="General">
                  <c:v>1.20068</c:v>
                </c:pt>
                <c:pt idx="58295" formatCode="General">
                  <c:v>1.2006999999999992</c:v>
                </c:pt>
                <c:pt idx="58296" formatCode="General">
                  <c:v>1.2007199999999998</c:v>
                </c:pt>
                <c:pt idx="58297" formatCode="General">
                  <c:v>1.200739999999999</c:v>
                </c:pt>
                <c:pt idx="58298" formatCode="General">
                  <c:v>1.200769999999999</c:v>
                </c:pt>
                <c:pt idx="58299" formatCode="General">
                  <c:v>1.20078</c:v>
                </c:pt>
                <c:pt idx="58300" formatCode="General">
                  <c:v>1.2007999999999992</c:v>
                </c:pt>
                <c:pt idx="58301" formatCode="General">
                  <c:v>1.2008199999999998</c:v>
                </c:pt>
                <c:pt idx="58302" formatCode="General">
                  <c:v>1.200839999999999</c:v>
                </c:pt>
                <c:pt idx="58303" formatCode="General">
                  <c:v>1.2008599999999998</c:v>
                </c:pt>
                <c:pt idx="58304" formatCode="General">
                  <c:v>1.2008799999999991</c:v>
                </c:pt>
                <c:pt idx="58305" formatCode="General">
                  <c:v>1.200909999999999</c:v>
                </c:pt>
                <c:pt idx="58306" formatCode="General">
                  <c:v>1.2009199999999998</c:v>
                </c:pt>
                <c:pt idx="58307" formatCode="General">
                  <c:v>1.20095</c:v>
                </c:pt>
                <c:pt idx="58308" formatCode="General">
                  <c:v>1.2009699999999992</c:v>
                </c:pt>
                <c:pt idx="58309" formatCode="General">
                  <c:v>1.2009899999999998</c:v>
                </c:pt>
                <c:pt idx="58310" formatCode="General">
                  <c:v>1.2009999999999992</c:v>
                </c:pt>
                <c:pt idx="58311" formatCode="General">
                  <c:v>1.2010299999999992</c:v>
                </c:pt>
                <c:pt idx="58312" formatCode="General">
                  <c:v>1.20105</c:v>
                </c:pt>
                <c:pt idx="58313" formatCode="General">
                  <c:v>1.2010699999999992</c:v>
                </c:pt>
                <c:pt idx="58314" formatCode="General">
                  <c:v>1.2010899999999998</c:v>
                </c:pt>
                <c:pt idx="58315" formatCode="General">
                  <c:v>1.201109999999999</c:v>
                </c:pt>
                <c:pt idx="58316" formatCode="General">
                  <c:v>1.2011299999999991</c:v>
                </c:pt>
                <c:pt idx="58317" formatCode="General">
                  <c:v>1.2011599999999998</c:v>
                </c:pt>
                <c:pt idx="58318" formatCode="General">
                  <c:v>1.2011699999999992</c:v>
                </c:pt>
                <c:pt idx="58319" formatCode="General">
                  <c:v>1.2011899999999998</c:v>
                </c:pt>
                <c:pt idx="58320" formatCode="General">
                  <c:v>1.2012199999999991</c:v>
                </c:pt>
                <c:pt idx="58321" formatCode="General">
                  <c:v>1.2012399999999992</c:v>
                </c:pt>
                <c:pt idx="58322" formatCode="General">
                  <c:v>1.201249999999999</c:v>
                </c:pt>
                <c:pt idx="58323" formatCode="General">
                  <c:v>1.2012699999999992</c:v>
                </c:pt>
                <c:pt idx="58324" formatCode="General">
                  <c:v>1.2012999999999991</c:v>
                </c:pt>
                <c:pt idx="58325" formatCode="General">
                  <c:v>1.2013199999999991</c:v>
                </c:pt>
                <c:pt idx="58326" formatCode="General">
                  <c:v>1.2013299999999989</c:v>
                </c:pt>
                <c:pt idx="58327" formatCode="General">
                  <c:v>1.2013599999999998</c:v>
                </c:pt>
                <c:pt idx="58328" formatCode="General">
                  <c:v>1.201379999999999</c:v>
                </c:pt>
                <c:pt idx="58329" formatCode="General">
                  <c:v>1.2013999999999991</c:v>
                </c:pt>
                <c:pt idx="58330" formatCode="General">
                  <c:v>1.201419999999999</c:v>
                </c:pt>
                <c:pt idx="58331" formatCode="General">
                  <c:v>1.2014399999999992</c:v>
                </c:pt>
                <c:pt idx="58332" formatCode="General">
                  <c:v>1.2014599999999998</c:v>
                </c:pt>
                <c:pt idx="58333" formatCode="General">
                  <c:v>1.2014799999999992</c:v>
                </c:pt>
                <c:pt idx="58334" formatCode="General">
                  <c:v>1.2014999999999989</c:v>
                </c:pt>
                <c:pt idx="58335" formatCode="General">
                  <c:v>1.201519999999999</c:v>
                </c:pt>
                <c:pt idx="58336" formatCode="General">
                  <c:v>1.201549999999999</c:v>
                </c:pt>
                <c:pt idx="58337" formatCode="General">
                  <c:v>1.2015699999999991</c:v>
                </c:pt>
                <c:pt idx="58338" formatCode="General">
                  <c:v>1.2015799999999992</c:v>
                </c:pt>
                <c:pt idx="58339" formatCode="General">
                  <c:v>1.2015999999999989</c:v>
                </c:pt>
                <c:pt idx="58340" formatCode="General">
                  <c:v>1.2016299999999986</c:v>
                </c:pt>
                <c:pt idx="58341" formatCode="General">
                  <c:v>1.2016499999999992</c:v>
                </c:pt>
                <c:pt idx="58342" formatCode="General">
                  <c:v>1.2016699999999989</c:v>
                </c:pt>
                <c:pt idx="58343" formatCode="General">
                  <c:v>1.201689999999999</c:v>
                </c:pt>
                <c:pt idx="58344" formatCode="General">
                  <c:v>1.2017099999999992</c:v>
                </c:pt>
                <c:pt idx="58345" formatCode="General">
                  <c:v>1.2017299999999984</c:v>
                </c:pt>
                <c:pt idx="58346" formatCode="General">
                  <c:v>1.2017499999999992</c:v>
                </c:pt>
                <c:pt idx="58347" formatCode="General">
                  <c:v>1.2017699999999989</c:v>
                </c:pt>
                <c:pt idx="58348" formatCode="General">
                  <c:v>1.201789999999999</c:v>
                </c:pt>
                <c:pt idx="58349" formatCode="General">
                  <c:v>1.201819999999999</c:v>
                </c:pt>
                <c:pt idx="58350" formatCode="General">
                  <c:v>1.2018299999999984</c:v>
                </c:pt>
                <c:pt idx="58351" formatCode="General">
                  <c:v>1.2018499999999992</c:v>
                </c:pt>
                <c:pt idx="58352" formatCode="General">
                  <c:v>1.2018699999999987</c:v>
                </c:pt>
                <c:pt idx="58353" formatCode="General">
                  <c:v>1.2018999999999984</c:v>
                </c:pt>
                <c:pt idx="58354" formatCode="General">
                  <c:v>1.2019099999999991</c:v>
                </c:pt>
                <c:pt idx="58355" formatCode="General">
                  <c:v>1.2019299999999982</c:v>
                </c:pt>
                <c:pt idx="58356" formatCode="General">
                  <c:v>1.201959999999999</c:v>
                </c:pt>
                <c:pt idx="58357" formatCode="General">
                  <c:v>1.2019799999999992</c:v>
                </c:pt>
                <c:pt idx="58358" formatCode="General">
                  <c:v>1.202</c:v>
                </c:pt>
                <c:pt idx="58359" formatCode="General">
                  <c:v>1.2020199999999999</c:v>
                </c:pt>
                <c:pt idx="58360" formatCode="General">
                  <c:v>1.20204</c:v>
                </c:pt>
                <c:pt idx="58361" formatCode="General">
                  <c:v>1.2020599999999999</c:v>
                </c:pt>
                <c:pt idx="58362" formatCode="General">
                  <c:v>1.20208</c:v>
                </c:pt>
                <c:pt idx="58363" formatCode="General">
                  <c:v>1.2020999999999991</c:v>
                </c:pt>
                <c:pt idx="58364" formatCode="General">
                  <c:v>1.2021199999999999</c:v>
                </c:pt>
                <c:pt idx="58365" formatCode="General">
                  <c:v>1.20214</c:v>
                </c:pt>
                <c:pt idx="58366" formatCode="General">
                  <c:v>1.2021599999999999</c:v>
                </c:pt>
                <c:pt idx="58367" formatCode="General">
                  <c:v>1.20218</c:v>
                </c:pt>
                <c:pt idx="58368" formatCode="General">
                  <c:v>1.20221</c:v>
                </c:pt>
                <c:pt idx="58369" formatCode="General">
                  <c:v>1.2022199999999998</c:v>
                </c:pt>
                <c:pt idx="58370" formatCode="General">
                  <c:v>1.20224</c:v>
                </c:pt>
                <c:pt idx="58371" formatCode="General">
                  <c:v>1.2022699999999991</c:v>
                </c:pt>
                <c:pt idx="58372" formatCode="General">
                  <c:v>1.2022899999999999</c:v>
                </c:pt>
                <c:pt idx="58373" formatCode="General">
                  <c:v>1.202299999999999</c:v>
                </c:pt>
                <c:pt idx="58374" formatCode="General">
                  <c:v>1.2023199999999998</c:v>
                </c:pt>
                <c:pt idx="58375" formatCode="General">
                  <c:v>1.20235</c:v>
                </c:pt>
                <c:pt idx="58376" formatCode="General">
                  <c:v>1.2023699999999991</c:v>
                </c:pt>
                <c:pt idx="58377" formatCode="General">
                  <c:v>1.20238</c:v>
                </c:pt>
                <c:pt idx="58378" formatCode="General">
                  <c:v>1.20241</c:v>
                </c:pt>
                <c:pt idx="58379" formatCode="General">
                  <c:v>1.2024299999999992</c:v>
                </c:pt>
                <c:pt idx="58380" formatCode="General">
                  <c:v>1.20245</c:v>
                </c:pt>
                <c:pt idx="58381" formatCode="General">
                  <c:v>1.202469999999999</c:v>
                </c:pt>
                <c:pt idx="58382" formatCode="General">
                  <c:v>1.2024899999999998</c:v>
                </c:pt>
                <c:pt idx="58383" formatCode="General">
                  <c:v>1.20251</c:v>
                </c:pt>
                <c:pt idx="58384" formatCode="General">
                  <c:v>1.2025299999999992</c:v>
                </c:pt>
                <c:pt idx="58385" formatCode="General">
                  <c:v>1.20255</c:v>
                </c:pt>
                <c:pt idx="58386" formatCode="General">
                  <c:v>1.202569999999999</c:v>
                </c:pt>
                <c:pt idx="58387" formatCode="General">
                  <c:v>1.2025899999999998</c:v>
                </c:pt>
                <c:pt idx="58388" formatCode="General">
                  <c:v>1.2026199999999998</c:v>
                </c:pt>
                <c:pt idx="58389" formatCode="General">
                  <c:v>1.2026299999999992</c:v>
                </c:pt>
                <c:pt idx="58390" formatCode="General">
                  <c:v>1.2026599999999998</c:v>
                </c:pt>
                <c:pt idx="58391" formatCode="General">
                  <c:v>1.20268</c:v>
                </c:pt>
                <c:pt idx="58392" formatCode="General">
                  <c:v>1.2026999999999992</c:v>
                </c:pt>
                <c:pt idx="58393" formatCode="General">
                  <c:v>1.2027199999999998</c:v>
                </c:pt>
                <c:pt idx="58394" formatCode="General">
                  <c:v>1.202739999999999</c:v>
                </c:pt>
                <c:pt idx="58395" formatCode="General">
                  <c:v>1.2027599999999998</c:v>
                </c:pt>
                <c:pt idx="58396" formatCode="General">
                  <c:v>1.20278</c:v>
                </c:pt>
                <c:pt idx="58397" formatCode="General">
                  <c:v>1.2027999999999992</c:v>
                </c:pt>
                <c:pt idx="58398" formatCode="General">
                  <c:v>1.2028199999999998</c:v>
                </c:pt>
                <c:pt idx="58399" formatCode="General">
                  <c:v>1.202839999999999</c:v>
                </c:pt>
                <c:pt idx="58400" formatCode="General">
                  <c:v>1.2028699999999992</c:v>
                </c:pt>
                <c:pt idx="58401" formatCode="General">
                  <c:v>1.2028799999999991</c:v>
                </c:pt>
                <c:pt idx="58402" formatCode="General">
                  <c:v>1.2028999999999992</c:v>
                </c:pt>
                <c:pt idx="58403" formatCode="General">
                  <c:v>1.2029199999999998</c:v>
                </c:pt>
                <c:pt idx="58404" formatCode="General">
                  <c:v>1.20295</c:v>
                </c:pt>
                <c:pt idx="58405" formatCode="General">
                  <c:v>1.2029599999999998</c:v>
                </c:pt>
                <c:pt idx="58406" formatCode="General">
                  <c:v>1.2029799999999991</c:v>
                </c:pt>
                <c:pt idx="58407" formatCode="General">
                  <c:v>1.203009999999999</c:v>
                </c:pt>
                <c:pt idx="58408" formatCode="General">
                  <c:v>1.2030299999999992</c:v>
                </c:pt>
                <c:pt idx="58409" formatCode="General">
                  <c:v>1.20305</c:v>
                </c:pt>
                <c:pt idx="58410" formatCode="General">
                  <c:v>1.2030699999999992</c:v>
                </c:pt>
                <c:pt idx="58411" formatCode="General">
                  <c:v>1.2030899999999998</c:v>
                </c:pt>
                <c:pt idx="58412" formatCode="General">
                  <c:v>1.203109999999999</c:v>
                </c:pt>
                <c:pt idx="58413" formatCode="General">
                  <c:v>1.2031299999999991</c:v>
                </c:pt>
                <c:pt idx="58414" formatCode="General">
                  <c:v>1.2031499999999991</c:v>
                </c:pt>
                <c:pt idx="58415" formatCode="General">
                  <c:v>1.2031699999999992</c:v>
                </c:pt>
                <c:pt idx="58416" formatCode="General">
                  <c:v>1.2031899999999998</c:v>
                </c:pt>
                <c:pt idx="58417" formatCode="General">
                  <c:v>1.203209999999999</c:v>
                </c:pt>
                <c:pt idx="58418" formatCode="General">
                  <c:v>1.2032299999999991</c:v>
                </c:pt>
                <c:pt idx="58419" formatCode="General">
                  <c:v>1.2032599999999998</c:v>
                </c:pt>
                <c:pt idx="58420" formatCode="General">
                  <c:v>1.203279999999999</c:v>
                </c:pt>
                <c:pt idx="58421" formatCode="General">
                  <c:v>1.2032899999999991</c:v>
                </c:pt>
                <c:pt idx="58422" formatCode="General">
                  <c:v>1.2033199999999991</c:v>
                </c:pt>
                <c:pt idx="58423" formatCode="General">
                  <c:v>1.2033399999999992</c:v>
                </c:pt>
                <c:pt idx="58424" formatCode="General">
                  <c:v>1.2033599999999998</c:v>
                </c:pt>
                <c:pt idx="58425" formatCode="General">
                  <c:v>1.2033699999999992</c:v>
                </c:pt>
                <c:pt idx="58426" formatCode="General">
                  <c:v>1.2033999999999991</c:v>
                </c:pt>
                <c:pt idx="58427" formatCode="General">
                  <c:v>1.203419999999999</c:v>
                </c:pt>
                <c:pt idx="58428" formatCode="General">
                  <c:v>1.2034399999999992</c:v>
                </c:pt>
                <c:pt idx="58429" formatCode="General">
                  <c:v>1.2034599999999998</c:v>
                </c:pt>
                <c:pt idx="58430" formatCode="General">
                  <c:v>1.2034799999999992</c:v>
                </c:pt>
                <c:pt idx="58431" formatCode="General">
                  <c:v>1.2034999999999989</c:v>
                </c:pt>
                <c:pt idx="58432" formatCode="General">
                  <c:v>1.203519999999999</c:v>
                </c:pt>
                <c:pt idx="58433" formatCode="General">
                  <c:v>1.2035399999999992</c:v>
                </c:pt>
                <c:pt idx="58434" formatCode="General">
                  <c:v>1.2035599999999991</c:v>
                </c:pt>
                <c:pt idx="58435" formatCode="General">
                  <c:v>1.203589999999999</c:v>
                </c:pt>
                <c:pt idx="58436" formatCode="General">
                  <c:v>1.2036099999999992</c:v>
                </c:pt>
                <c:pt idx="58437" formatCode="General">
                  <c:v>1.203619999999999</c:v>
                </c:pt>
                <c:pt idx="58438" formatCode="General">
                  <c:v>1.2036399999999992</c:v>
                </c:pt>
                <c:pt idx="58439" formatCode="General">
                  <c:v>1.2036699999999991</c:v>
                </c:pt>
                <c:pt idx="58440" formatCode="General">
                  <c:v>1.2036799999999992</c:v>
                </c:pt>
                <c:pt idx="58441" formatCode="General">
                  <c:v>1.2037099999999992</c:v>
                </c:pt>
                <c:pt idx="58442" formatCode="General">
                  <c:v>1.2037299999999984</c:v>
                </c:pt>
                <c:pt idx="58443" formatCode="General">
                  <c:v>1.2037499999999992</c:v>
                </c:pt>
                <c:pt idx="58444" formatCode="General">
                  <c:v>1.2037699999999989</c:v>
                </c:pt>
                <c:pt idx="58445" formatCode="General">
                  <c:v>1.203789999999999</c:v>
                </c:pt>
                <c:pt idx="58446" formatCode="General">
                  <c:v>1.2038099999999992</c:v>
                </c:pt>
                <c:pt idx="58447" formatCode="General">
                  <c:v>1.2038299999999984</c:v>
                </c:pt>
                <c:pt idx="58448" formatCode="General">
                  <c:v>1.2038499999999992</c:v>
                </c:pt>
                <c:pt idx="58449" formatCode="General">
                  <c:v>1.2038699999999989</c:v>
                </c:pt>
                <c:pt idx="58450" formatCode="General">
                  <c:v>1.203889999999999</c:v>
                </c:pt>
                <c:pt idx="58451" formatCode="General">
                  <c:v>1.2039099999999991</c:v>
                </c:pt>
                <c:pt idx="58452" formatCode="General">
                  <c:v>1.2039299999999982</c:v>
                </c:pt>
                <c:pt idx="58453" formatCode="General">
                  <c:v>1.2039499999999992</c:v>
                </c:pt>
                <c:pt idx="58454" formatCode="General">
                  <c:v>1.2039699999999987</c:v>
                </c:pt>
                <c:pt idx="58455" formatCode="General">
                  <c:v>1.204</c:v>
                </c:pt>
                <c:pt idx="58456" formatCode="General">
                  <c:v>1.20401</c:v>
                </c:pt>
                <c:pt idx="58457" formatCode="General">
                  <c:v>1.204029999999999</c:v>
                </c:pt>
                <c:pt idx="58458" formatCode="General">
                  <c:v>1.2040599999999999</c:v>
                </c:pt>
                <c:pt idx="58459" formatCode="General">
                  <c:v>1.20408</c:v>
                </c:pt>
                <c:pt idx="58460" formatCode="General">
                  <c:v>1.2040999999999991</c:v>
                </c:pt>
                <c:pt idx="58461" formatCode="General">
                  <c:v>1.2041199999999999</c:v>
                </c:pt>
                <c:pt idx="58462" formatCode="General">
                  <c:v>1.20414</c:v>
                </c:pt>
                <c:pt idx="58463" formatCode="General">
                  <c:v>1.2041599999999999</c:v>
                </c:pt>
                <c:pt idx="58464" formatCode="General">
                  <c:v>1.20418</c:v>
                </c:pt>
                <c:pt idx="58465" formatCode="General">
                  <c:v>1.204199999999999</c:v>
                </c:pt>
                <c:pt idx="58466" formatCode="General">
                  <c:v>1.2042199999999998</c:v>
                </c:pt>
                <c:pt idx="58467" formatCode="General">
                  <c:v>1.20424</c:v>
                </c:pt>
                <c:pt idx="58468" formatCode="General">
                  <c:v>1.2042599999999999</c:v>
                </c:pt>
                <c:pt idx="58469" formatCode="General">
                  <c:v>1.20428</c:v>
                </c:pt>
                <c:pt idx="58470" formatCode="General">
                  <c:v>1.20431</c:v>
                </c:pt>
                <c:pt idx="58471" formatCode="General">
                  <c:v>1.204329999999999</c:v>
                </c:pt>
                <c:pt idx="58472" formatCode="General">
                  <c:v>1.20434</c:v>
                </c:pt>
                <c:pt idx="58473" formatCode="General">
                  <c:v>1.2043699999999991</c:v>
                </c:pt>
                <c:pt idx="58474" formatCode="General">
                  <c:v>1.2043899999999998</c:v>
                </c:pt>
                <c:pt idx="58475" formatCode="General">
                  <c:v>1.20441</c:v>
                </c:pt>
                <c:pt idx="58476" formatCode="General">
                  <c:v>1.2044199999999998</c:v>
                </c:pt>
                <c:pt idx="58477" formatCode="General">
                  <c:v>1.20445</c:v>
                </c:pt>
                <c:pt idx="58478" formatCode="General">
                  <c:v>1.204469999999999</c:v>
                </c:pt>
                <c:pt idx="58479" formatCode="General">
                  <c:v>1.2044899999999998</c:v>
                </c:pt>
                <c:pt idx="58480" formatCode="General">
                  <c:v>1.20451</c:v>
                </c:pt>
                <c:pt idx="58481" formatCode="General">
                  <c:v>1.2045299999999992</c:v>
                </c:pt>
                <c:pt idx="58482" formatCode="General">
                  <c:v>1.20455</c:v>
                </c:pt>
                <c:pt idx="58483" formatCode="General">
                  <c:v>1.20458</c:v>
                </c:pt>
                <c:pt idx="58484" formatCode="General">
                  <c:v>1.2045899999999998</c:v>
                </c:pt>
                <c:pt idx="58485" formatCode="General">
                  <c:v>1.20461</c:v>
                </c:pt>
                <c:pt idx="58486" formatCode="General">
                  <c:v>1.204639999999999</c:v>
                </c:pt>
                <c:pt idx="58487" formatCode="General">
                  <c:v>1.2046599999999998</c:v>
                </c:pt>
                <c:pt idx="58488" formatCode="General">
                  <c:v>1.204669999999999</c:v>
                </c:pt>
                <c:pt idx="58489" formatCode="General">
                  <c:v>1.2046899999999998</c:v>
                </c:pt>
                <c:pt idx="58490" formatCode="General">
                  <c:v>1.2047199999999998</c:v>
                </c:pt>
                <c:pt idx="58491" formatCode="General">
                  <c:v>1.204739999999999</c:v>
                </c:pt>
                <c:pt idx="58492" formatCode="General">
                  <c:v>1.2047599999999998</c:v>
                </c:pt>
                <c:pt idx="58493" formatCode="General">
                  <c:v>1.20478</c:v>
                </c:pt>
                <c:pt idx="58494" formatCode="General">
                  <c:v>1.2047999999999992</c:v>
                </c:pt>
                <c:pt idx="58495" formatCode="General">
                  <c:v>1.2048199999999998</c:v>
                </c:pt>
                <c:pt idx="58496" formatCode="General">
                  <c:v>1.204839999999999</c:v>
                </c:pt>
                <c:pt idx="58497" formatCode="General">
                  <c:v>1.2048599999999998</c:v>
                </c:pt>
                <c:pt idx="58498" formatCode="General">
                  <c:v>1.20488</c:v>
                </c:pt>
                <c:pt idx="58499" formatCode="General">
                  <c:v>1.204909999999999</c:v>
                </c:pt>
                <c:pt idx="58500" formatCode="General">
                  <c:v>1.2049199999999998</c:v>
                </c:pt>
                <c:pt idx="58501" formatCode="General">
                  <c:v>1.204939999999999</c:v>
                </c:pt>
                <c:pt idx="58502" formatCode="General">
                  <c:v>1.2049599999999998</c:v>
                </c:pt>
                <c:pt idx="58503" formatCode="General">
                  <c:v>1.2049799999999991</c:v>
                </c:pt>
                <c:pt idx="58504" formatCode="General">
                  <c:v>1.2049999999999992</c:v>
                </c:pt>
                <c:pt idx="58505" formatCode="General">
                  <c:v>1.2050199999999998</c:v>
                </c:pt>
                <c:pt idx="58506" formatCode="General">
                  <c:v>1.20505</c:v>
                </c:pt>
                <c:pt idx="58507" formatCode="General">
                  <c:v>1.2050599999999998</c:v>
                </c:pt>
                <c:pt idx="58508" formatCode="General">
                  <c:v>1.2050899999999998</c:v>
                </c:pt>
                <c:pt idx="58509" formatCode="General">
                  <c:v>1.205109999999999</c:v>
                </c:pt>
                <c:pt idx="58510" formatCode="General">
                  <c:v>1.2051299999999991</c:v>
                </c:pt>
                <c:pt idx="58511" formatCode="General">
                  <c:v>1.2051499999999991</c:v>
                </c:pt>
                <c:pt idx="58512" formatCode="General">
                  <c:v>1.2051699999999992</c:v>
                </c:pt>
                <c:pt idx="58513" formatCode="General">
                  <c:v>1.2051899999999998</c:v>
                </c:pt>
                <c:pt idx="58514" formatCode="General">
                  <c:v>1.205209999999999</c:v>
                </c:pt>
                <c:pt idx="58515" formatCode="General">
                  <c:v>1.2052299999999991</c:v>
                </c:pt>
                <c:pt idx="58516" formatCode="General">
                  <c:v>1.205249999999999</c:v>
                </c:pt>
                <c:pt idx="58517" formatCode="General">
                  <c:v>1.2052699999999992</c:v>
                </c:pt>
                <c:pt idx="58518" formatCode="General">
                  <c:v>1.2052899999999998</c:v>
                </c:pt>
                <c:pt idx="58519" formatCode="General">
                  <c:v>1.2053099999999992</c:v>
                </c:pt>
                <c:pt idx="58520" formatCode="General">
                  <c:v>1.2053299999999989</c:v>
                </c:pt>
                <c:pt idx="58521" formatCode="General">
                  <c:v>1.205349999999999</c:v>
                </c:pt>
                <c:pt idx="58522" formatCode="General">
                  <c:v>1.205379999999999</c:v>
                </c:pt>
                <c:pt idx="58523" formatCode="General">
                  <c:v>1.2053899999999991</c:v>
                </c:pt>
                <c:pt idx="58524" formatCode="General">
                  <c:v>1.205419999999999</c:v>
                </c:pt>
                <c:pt idx="58525" formatCode="General">
                  <c:v>1.2054399999999992</c:v>
                </c:pt>
                <c:pt idx="58526" formatCode="General">
                  <c:v>1.2054599999999998</c:v>
                </c:pt>
                <c:pt idx="58527" formatCode="General">
                  <c:v>1.2054699999999992</c:v>
                </c:pt>
                <c:pt idx="58528" formatCode="General">
                  <c:v>1.2054999999999989</c:v>
                </c:pt>
                <c:pt idx="58529" formatCode="General">
                  <c:v>1.205519999999999</c:v>
                </c:pt>
                <c:pt idx="58530" formatCode="General">
                  <c:v>1.2055399999999992</c:v>
                </c:pt>
                <c:pt idx="58531" formatCode="General">
                  <c:v>1.2055599999999991</c:v>
                </c:pt>
                <c:pt idx="58532" formatCode="General">
                  <c:v>1.2055799999999992</c:v>
                </c:pt>
                <c:pt idx="58533" formatCode="General">
                  <c:v>1.2055999999999989</c:v>
                </c:pt>
                <c:pt idx="58534" formatCode="General">
                  <c:v>1.2056299999999986</c:v>
                </c:pt>
                <c:pt idx="58535" formatCode="General">
                  <c:v>1.2056399999999992</c:v>
                </c:pt>
                <c:pt idx="58536" formatCode="General">
                  <c:v>1.2056599999999991</c:v>
                </c:pt>
                <c:pt idx="58537" formatCode="General">
                  <c:v>1.205689999999999</c:v>
                </c:pt>
                <c:pt idx="58538" formatCode="General">
                  <c:v>1.2057099999999992</c:v>
                </c:pt>
                <c:pt idx="58539" formatCode="General">
                  <c:v>1.205719999999999</c:v>
                </c:pt>
                <c:pt idx="58540" formatCode="General">
                  <c:v>1.2057399999999991</c:v>
                </c:pt>
                <c:pt idx="58541" formatCode="General">
                  <c:v>1.2057699999999989</c:v>
                </c:pt>
                <c:pt idx="58542" formatCode="General">
                  <c:v>1.205789999999999</c:v>
                </c:pt>
                <c:pt idx="58543" formatCode="General">
                  <c:v>1.2057999999999987</c:v>
                </c:pt>
                <c:pt idx="58544" formatCode="General">
                  <c:v>1.2058299999999984</c:v>
                </c:pt>
                <c:pt idx="58545" formatCode="General">
                  <c:v>1.2058499999999992</c:v>
                </c:pt>
                <c:pt idx="58546" formatCode="General">
                  <c:v>1.2058699999999989</c:v>
                </c:pt>
                <c:pt idx="58547" formatCode="General">
                  <c:v>1.205889999999999</c:v>
                </c:pt>
                <c:pt idx="58548" formatCode="General">
                  <c:v>1.2059099999999991</c:v>
                </c:pt>
                <c:pt idx="58549" formatCode="General">
                  <c:v>1.2059299999999982</c:v>
                </c:pt>
                <c:pt idx="58550" formatCode="General">
                  <c:v>1.2059499999999992</c:v>
                </c:pt>
                <c:pt idx="58551" formatCode="General">
                  <c:v>1.2059699999999987</c:v>
                </c:pt>
                <c:pt idx="58552" formatCode="General">
                  <c:v>1.205989999999999</c:v>
                </c:pt>
                <c:pt idx="58553" formatCode="General">
                  <c:v>1.20601</c:v>
                </c:pt>
                <c:pt idx="58554" formatCode="General">
                  <c:v>1.20604</c:v>
                </c:pt>
                <c:pt idx="58555" formatCode="General">
                  <c:v>1.2060500000000001</c:v>
                </c:pt>
                <c:pt idx="58556" formatCode="General">
                  <c:v>1.20608</c:v>
                </c:pt>
                <c:pt idx="58557" formatCode="General">
                  <c:v>1.2060999999999991</c:v>
                </c:pt>
                <c:pt idx="58558" formatCode="General">
                  <c:v>1.2061199999999999</c:v>
                </c:pt>
                <c:pt idx="58559" formatCode="General">
                  <c:v>1.20614</c:v>
                </c:pt>
                <c:pt idx="58560" formatCode="General">
                  <c:v>1.2061599999999999</c:v>
                </c:pt>
                <c:pt idx="58561" formatCode="General">
                  <c:v>1.20618</c:v>
                </c:pt>
                <c:pt idx="58562" formatCode="General">
                  <c:v>1.2061999999999991</c:v>
                </c:pt>
                <c:pt idx="58563" formatCode="General">
                  <c:v>1.2062199999999998</c:v>
                </c:pt>
                <c:pt idx="58564" formatCode="General">
                  <c:v>1.20624</c:v>
                </c:pt>
                <c:pt idx="58565" formatCode="General">
                  <c:v>1.2062599999999999</c:v>
                </c:pt>
                <c:pt idx="58566" formatCode="General">
                  <c:v>1.20628</c:v>
                </c:pt>
                <c:pt idx="58567" formatCode="General">
                  <c:v>1.206299999999999</c:v>
                </c:pt>
                <c:pt idx="58568" formatCode="General">
                  <c:v>1.2063199999999998</c:v>
                </c:pt>
                <c:pt idx="58569" formatCode="General">
                  <c:v>1.20634</c:v>
                </c:pt>
                <c:pt idx="58570" formatCode="General">
                  <c:v>1.2063699999999991</c:v>
                </c:pt>
                <c:pt idx="58571" formatCode="General">
                  <c:v>1.20638</c:v>
                </c:pt>
                <c:pt idx="58572" formatCode="General">
                  <c:v>1.206399999999999</c:v>
                </c:pt>
                <c:pt idx="58573" formatCode="General">
                  <c:v>1.206429999999999</c:v>
                </c:pt>
                <c:pt idx="58574" formatCode="General">
                  <c:v>1.20644</c:v>
                </c:pt>
                <c:pt idx="58575" formatCode="General">
                  <c:v>1.206469999999999</c:v>
                </c:pt>
                <c:pt idx="58576" formatCode="General">
                  <c:v>1.2064899999999998</c:v>
                </c:pt>
                <c:pt idx="58577" formatCode="General">
                  <c:v>1.20651</c:v>
                </c:pt>
                <c:pt idx="58578" formatCode="General">
                  <c:v>1.2065199999999998</c:v>
                </c:pt>
                <c:pt idx="58579" formatCode="General">
                  <c:v>1.20655</c:v>
                </c:pt>
                <c:pt idx="58580" formatCode="General">
                  <c:v>1.206569999999999</c:v>
                </c:pt>
                <c:pt idx="58581" formatCode="General">
                  <c:v>1.2065899999999998</c:v>
                </c:pt>
                <c:pt idx="58582" formatCode="General">
                  <c:v>1.20661</c:v>
                </c:pt>
                <c:pt idx="58583" formatCode="General">
                  <c:v>1.2066299999999992</c:v>
                </c:pt>
                <c:pt idx="58584" formatCode="General">
                  <c:v>1.20665</c:v>
                </c:pt>
                <c:pt idx="58585" formatCode="General">
                  <c:v>1.20668</c:v>
                </c:pt>
                <c:pt idx="58586" formatCode="General">
                  <c:v>1.2066899999999998</c:v>
                </c:pt>
                <c:pt idx="58587" formatCode="General">
                  <c:v>1.2067099999999991</c:v>
                </c:pt>
                <c:pt idx="58588" formatCode="General">
                  <c:v>1.206739999999999</c:v>
                </c:pt>
                <c:pt idx="58589" formatCode="General">
                  <c:v>1.2067599999999998</c:v>
                </c:pt>
                <c:pt idx="58590" formatCode="General">
                  <c:v>1.206769999999999</c:v>
                </c:pt>
                <c:pt idx="58591" formatCode="General">
                  <c:v>1.2067899999999998</c:v>
                </c:pt>
                <c:pt idx="58592" formatCode="General">
                  <c:v>1.2068199999999998</c:v>
                </c:pt>
                <c:pt idx="58593" formatCode="General">
                  <c:v>1.206839999999999</c:v>
                </c:pt>
                <c:pt idx="58594" formatCode="General">
                  <c:v>1.20685</c:v>
                </c:pt>
                <c:pt idx="58595" formatCode="General">
                  <c:v>1.20688</c:v>
                </c:pt>
                <c:pt idx="58596" formatCode="General">
                  <c:v>1.2068999999999992</c:v>
                </c:pt>
                <c:pt idx="58597" formatCode="General">
                  <c:v>1.2069199999999998</c:v>
                </c:pt>
                <c:pt idx="58598" formatCode="General">
                  <c:v>1.206939999999999</c:v>
                </c:pt>
                <c:pt idx="58599" formatCode="General">
                  <c:v>1.2069599999999998</c:v>
                </c:pt>
                <c:pt idx="58600" formatCode="General">
                  <c:v>1.2069799999999991</c:v>
                </c:pt>
                <c:pt idx="58601" formatCode="General">
                  <c:v>1.207009999999999</c:v>
                </c:pt>
                <c:pt idx="58602" formatCode="General">
                  <c:v>1.2070199999999998</c:v>
                </c:pt>
                <c:pt idx="58603" formatCode="General">
                  <c:v>1.207039999999999</c:v>
                </c:pt>
                <c:pt idx="58604" formatCode="General">
                  <c:v>1.2070599999999998</c:v>
                </c:pt>
                <c:pt idx="58605" formatCode="General">
                  <c:v>1.2070899999999998</c:v>
                </c:pt>
                <c:pt idx="58606" formatCode="General">
                  <c:v>1.2070999999999992</c:v>
                </c:pt>
                <c:pt idx="58607" formatCode="General">
                  <c:v>1.2071299999999991</c:v>
                </c:pt>
                <c:pt idx="58608" formatCode="General">
                  <c:v>1.2071499999999991</c:v>
                </c:pt>
                <c:pt idx="58609" formatCode="General">
                  <c:v>1.2071699999999992</c:v>
                </c:pt>
                <c:pt idx="58610" formatCode="General">
                  <c:v>1.2071899999999998</c:v>
                </c:pt>
                <c:pt idx="58611" formatCode="General">
                  <c:v>1.207209999999999</c:v>
                </c:pt>
                <c:pt idx="58612" formatCode="General">
                  <c:v>1.2072299999999991</c:v>
                </c:pt>
                <c:pt idx="58613" formatCode="General">
                  <c:v>1.207249999999999</c:v>
                </c:pt>
                <c:pt idx="58614" formatCode="General">
                  <c:v>1.2072699999999992</c:v>
                </c:pt>
                <c:pt idx="58615" formatCode="General">
                  <c:v>1.2072899999999998</c:v>
                </c:pt>
                <c:pt idx="58616" formatCode="General">
                  <c:v>1.2073099999999992</c:v>
                </c:pt>
                <c:pt idx="58617" formatCode="General">
                  <c:v>1.2073299999999989</c:v>
                </c:pt>
                <c:pt idx="58618" formatCode="General">
                  <c:v>1.207349999999999</c:v>
                </c:pt>
                <c:pt idx="58619" formatCode="General">
                  <c:v>1.2073699999999992</c:v>
                </c:pt>
                <c:pt idx="58620" formatCode="General">
                  <c:v>1.2073899999999991</c:v>
                </c:pt>
                <c:pt idx="58621" formatCode="General">
                  <c:v>1.207419999999999</c:v>
                </c:pt>
                <c:pt idx="58622" formatCode="General">
                  <c:v>1.2074299999999989</c:v>
                </c:pt>
                <c:pt idx="58623" formatCode="General">
                  <c:v>1.207449999999999</c:v>
                </c:pt>
                <c:pt idx="58624" formatCode="General">
                  <c:v>1.2074799999999992</c:v>
                </c:pt>
                <c:pt idx="58625" formatCode="General">
                  <c:v>1.2074999999999991</c:v>
                </c:pt>
                <c:pt idx="58626" formatCode="General">
                  <c:v>1.207519999999999</c:v>
                </c:pt>
                <c:pt idx="58627" formatCode="General">
                  <c:v>1.2075399999999992</c:v>
                </c:pt>
                <c:pt idx="58628" formatCode="General">
                  <c:v>1.2075599999999991</c:v>
                </c:pt>
                <c:pt idx="58629" formatCode="General">
                  <c:v>1.2075799999999992</c:v>
                </c:pt>
                <c:pt idx="58630" formatCode="General">
                  <c:v>1.2075999999999989</c:v>
                </c:pt>
                <c:pt idx="58631" formatCode="General">
                  <c:v>1.207619999999999</c:v>
                </c:pt>
                <c:pt idx="58632" formatCode="General">
                  <c:v>1.2076399999999992</c:v>
                </c:pt>
                <c:pt idx="58633" formatCode="General">
                  <c:v>1.2076599999999991</c:v>
                </c:pt>
                <c:pt idx="58634" formatCode="General">
                  <c:v>1.2076799999999992</c:v>
                </c:pt>
                <c:pt idx="58635" formatCode="General">
                  <c:v>1.2076999999999989</c:v>
                </c:pt>
                <c:pt idx="58636" formatCode="General">
                  <c:v>1.2077299999999984</c:v>
                </c:pt>
                <c:pt idx="58637" formatCode="General">
                  <c:v>1.2077399999999991</c:v>
                </c:pt>
                <c:pt idx="58638" formatCode="General">
                  <c:v>1.2077599999999991</c:v>
                </c:pt>
                <c:pt idx="58639" formatCode="General">
                  <c:v>1.207789999999999</c:v>
                </c:pt>
                <c:pt idx="58640" formatCode="General">
                  <c:v>1.2078099999999992</c:v>
                </c:pt>
                <c:pt idx="58641" formatCode="General">
                  <c:v>1.207819999999999</c:v>
                </c:pt>
                <c:pt idx="58642" formatCode="General">
                  <c:v>1.2078399999999991</c:v>
                </c:pt>
                <c:pt idx="58643" formatCode="General">
                  <c:v>1.2078699999999989</c:v>
                </c:pt>
                <c:pt idx="58644" formatCode="General">
                  <c:v>1.207889999999999</c:v>
                </c:pt>
                <c:pt idx="58645" formatCode="General">
                  <c:v>1.2078999999999986</c:v>
                </c:pt>
                <c:pt idx="58646" formatCode="General">
                  <c:v>1.2079299999999982</c:v>
                </c:pt>
                <c:pt idx="58647" formatCode="General">
                  <c:v>1.2079499999999992</c:v>
                </c:pt>
                <c:pt idx="58648" formatCode="General">
                  <c:v>1.2079699999999987</c:v>
                </c:pt>
                <c:pt idx="58649" formatCode="General">
                  <c:v>1.207989999999999</c:v>
                </c:pt>
                <c:pt idx="58650" formatCode="General">
                  <c:v>1.20801</c:v>
                </c:pt>
                <c:pt idx="58651" formatCode="General">
                  <c:v>1.208029999999999</c:v>
                </c:pt>
                <c:pt idx="58652" formatCode="General">
                  <c:v>1.2080599999999999</c:v>
                </c:pt>
                <c:pt idx="58653" formatCode="General">
                  <c:v>1.20807</c:v>
                </c:pt>
                <c:pt idx="58654" formatCode="General">
                  <c:v>1.2080899999999999</c:v>
                </c:pt>
                <c:pt idx="58655" formatCode="General">
                  <c:v>1.20811</c:v>
                </c:pt>
                <c:pt idx="58656" formatCode="General">
                  <c:v>1.20814</c:v>
                </c:pt>
                <c:pt idx="58657" formatCode="General">
                  <c:v>1.2081500000000001</c:v>
                </c:pt>
                <c:pt idx="58658" formatCode="General">
                  <c:v>1.20818</c:v>
                </c:pt>
                <c:pt idx="58659" formatCode="General">
                  <c:v>1.2081999999999991</c:v>
                </c:pt>
                <c:pt idx="58660" formatCode="General">
                  <c:v>1.2082199999999998</c:v>
                </c:pt>
                <c:pt idx="58661" formatCode="General">
                  <c:v>1.20824</c:v>
                </c:pt>
                <c:pt idx="58662" formatCode="General">
                  <c:v>1.2082599999999999</c:v>
                </c:pt>
                <c:pt idx="58663" formatCode="General">
                  <c:v>1.20828</c:v>
                </c:pt>
                <c:pt idx="58664" formatCode="General">
                  <c:v>1.208299999999999</c:v>
                </c:pt>
                <c:pt idx="58665" formatCode="General">
                  <c:v>1.2083199999999998</c:v>
                </c:pt>
                <c:pt idx="58666" formatCode="General">
                  <c:v>1.20834</c:v>
                </c:pt>
                <c:pt idx="58667" formatCode="General">
                  <c:v>1.2083599999999999</c:v>
                </c:pt>
                <c:pt idx="58668" formatCode="General">
                  <c:v>1.20838</c:v>
                </c:pt>
                <c:pt idx="58669" formatCode="General">
                  <c:v>1.208399999999999</c:v>
                </c:pt>
                <c:pt idx="58670" formatCode="General">
                  <c:v>1.2084199999999998</c:v>
                </c:pt>
                <c:pt idx="58671" formatCode="General">
                  <c:v>1.20844</c:v>
                </c:pt>
                <c:pt idx="58672" formatCode="General">
                  <c:v>1.208469999999999</c:v>
                </c:pt>
                <c:pt idx="58673" formatCode="General">
                  <c:v>1.20848</c:v>
                </c:pt>
                <c:pt idx="58674" formatCode="General">
                  <c:v>1.20851</c:v>
                </c:pt>
                <c:pt idx="58675" formatCode="General">
                  <c:v>1.2085299999999992</c:v>
                </c:pt>
                <c:pt idx="58676" formatCode="General">
                  <c:v>1.20855</c:v>
                </c:pt>
                <c:pt idx="58677" formatCode="General">
                  <c:v>1.2085599999999999</c:v>
                </c:pt>
                <c:pt idx="58678" formatCode="General">
                  <c:v>1.2085899999999998</c:v>
                </c:pt>
                <c:pt idx="58679" formatCode="General">
                  <c:v>1.20861</c:v>
                </c:pt>
                <c:pt idx="58680" formatCode="General">
                  <c:v>1.2086299999999992</c:v>
                </c:pt>
                <c:pt idx="58681" formatCode="General">
                  <c:v>1.20865</c:v>
                </c:pt>
                <c:pt idx="58682" formatCode="General">
                  <c:v>1.208669999999999</c:v>
                </c:pt>
                <c:pt idx="58683" formatCode="General">
                  <c:v>1.2086899999999998</c:v>
                </c:pt>
                <c:pt idx="58684" formatCode="General">
                  <c:v>1.20871</c:v>
                </c:pt>
                <c:pt idx="58685" formatCode="General">
                  <c:v>1.2087299999999992</c:v>
                </c:pt>
                <c:pt idx="58686" formatCode="General">
                  <c:v>1.20875</c:v>
                </c:pt>
                <c:pt idx="58687" formatCode="General">
                  <c:v>1.20878</c:v>
                </c:pt>
                <c:pt idx="58688" formatCode="General">
                  <c:v>1.2087999999999992</c:v>
                </c:pt>
                <c:pt idx="58689" formatCode="General">
                  <c:v>1.2088099999999991</c:v>
                </c:pt>
                <c:pt idx="58690" formatCode="General">
                  <c:v>1.208839999999999</c:v>
                </c:pt>
                <c:pt idx="58691" formatCode="General">
                  <c:v>1.2088599999999998</c:v>
                </c:pt>
                <c:pt idx="58692" formatCode="General">
                  <c:v>1.20888</c:v>
                </c:pt>
                <c:pt idx="58693" formatCode="General">
                  <c:v>1.2088899999999998</c:v>
                </c:pt>
                <c:pt idx="58694" formatCode="General">
                  <c:v>1.2089199999999998</c:v>
                </c:pt>
                <c:pt idx="58695" formatCode="General">
                  <c:v>1.208939999999999</c:v>
                </c:pt>
                <c:pt idx="58696" formatCode="General">
                  <c:v>1.2089599999999998</c:v>
                </c:pt>
                <c:pt idx="58697" formatCode="General">
                  <c:v>1.2089799999999991</c:v>
                </c:pt>
                <c:pt idx="58698" formatCode="General">
                  <c:v>1.2089999999999992</c:v>
                </c:pt>
                <c:pt idx="58699" formatCode="General">
                  <c:v>1.2090199999999998</c:v>
                </c:pt>
                <c:pt idx="58700" formatCode="General">
                  <c:v>1.20905</c:v>
                </c:pt>
                <c:pt idx="58701" formatCode="General">
                  <c:v>1.2090599999999998</c:v>
                </c:pt>
                <c:pt idx="58702" formatCode="General">
                  <c:v>1.209079999999999</c:v>
                </c:pt>
                <c:pt idx="58703" formatCode="General">
                  <c:v>1.209109999999999</c:v>
                </c:pt>
                <c:pt idx="58704" formatCode="General">
                  <c:v>1.2091199999999998</c:v>
                </c:pt>
                <c:pt idx="58705" formatCode="General">
                  <c:v>1.2091399999999992</c:v>
                </c:pt>
                <c:pt idx="58706" formatCode="General">
                  <c:v>1.2091599999999998</c:v>
                </c:pt>
                <c:pt idx="58707" formatCode="General">
                  <c:v>1.2091899999999998</c:v>
                </c:pt>
                <c:pt idx="58708" formatCode="General">
                  <c:v>1.2091999999999992</c:v>
                </c:pt>
                <c:pt idx="58709" formatCode="General">
                  <c:v>1.2092299999999991</c:v>
                </c:pt>
                <c:pt idx="58710" formatCode="General">
                  <c:v>1.209249999999999</c:v>
                </c:pt>
                <c:pt idx="58711" formatCode="General">
                  <c:v>1.2092699999999992</c:v>
                </c:pt>
                <c:pt idx="58712" formatCode="General">
                  <c:v>1.2092899999999998</c:v>
                </c:pt>
                <c:pt idx="58713" formatCode="General">
                  <c:v>1.2093099999999992</c:v>
                </c:pt>
                <c:pt idx="58714" formatCode="General">
                  <c:v>1.2093299999999989</c:v>
                </c:pt>
                <c:pt idx="58715" formatCode="General">
                  <c:v>1.209349999999999</c:v>
                </c:pt>
                <c:pt idx="58716" formatCode="General">
                  <c:v>1.2093699999999992</c:v>
                </c:pt>
                <c:pt idx="58717" formatCode="General">
                  <c:v>1.2093899999999991</c:v>
                </c:pt>
                <c:pt idx="58718" formatCode="General">
                  <c:v>1.2094099999999992</c:v>
                </c:pt>
                <c:pt idx="58719" formatCode="General">
                  <c:v>1.2094299999999989</c:v>
                </c:pt>
                <c:pt idx="58720" formatCode="General">
                  <c:v>1.209449999999999</c:v>
                </c:pt>
                <c:pt idx="58721" formatCode="General">
                  <c:v>1.2094699999999992</c:v>
                </c:pt>
                <c:pt idx="58722" formatCode="General">
                  <c:v>1.2094899999999991</c:v>
                </c:pt>
                <c:pt idx="58723" formatCode="General">
                  <c:v>1.209519999999999</c:v>
                </c:pt>
                <c:pt idx="58724" formatCode="General">
                  <c:v>1.2095299999999987</c:v>
                </c:pt>
                <c:pt idx="58725" formatCode="General">
                  <c:v>1.2095599999999991</c:v>
                </c:pt>
                <c:pt idx="58726" formatCode="General">
                  <c:v>1.2095799999999992</c:v>
                </c:pt>
                <c:pt idx="58727" formatCode="General">
                  <c:v>1.2095999999999989</c:v>
                </c:pt>
                <c:pt idx="58728" formatCode="General">
                  <c:v>1.2096099999999992</c:v>
                </c:pt>
                <c:pt idx="58729" formatCode="General">
                  <c:v>1.2096399999999992</c:v>
                </c:pt>
                <c:pt idx="58730" formatCode="General">
                  <c:v>1.2096599999999991</c:v>
                </c:pt>
                <c:pt idx="58731" formatCode="General">
                  <c:v>1.2096799999999992</c:v>
                </c:pt>
                <c:pt idx="58732" formatCode="General">
                  <c:v>1.2096999999999989</c:v>
                </c:pt>
                <c:pt idx="58733" formatCode="General">
                  <c:v>1.209719999999999</c:v>
                </c:pt>
                <c:pt idx="58734" formatCode="General">
                  <c:v>1.2097399999999991</c:v>
                </c:pt>
                <c:pt idx="58735" formatCode="General">
                  <c:v>1.2097599999999991</c:v>
                </c:pt>
                <c:pt idx="58736" formatCode="General">
                  <c:v>1.2097799999999992</c:v>
                </c:pt>
                <c:pt idx="58737" formatCode="General">
                  <c:v>1.2097999999999987</c:v>
                </c:pt>
                <c:pt idx="58738" formatCode="General">
                  <c:v>1.209819999999999</c:v>
                </c:pt>
                <c:pt idx="58739" formatCode="General">
                  <c:v>1.2098499999999992</c:v>
                </c:pt>
                <c:pt idx="58740" formatCode="General">
                  <c:v>1.209859999999999</c:v>
                </c:pt>
                <c:pt idx="58741" formatCode="General">
                  <c:v>1.209889999999999</c:v>
                </c:pt>
                <c:pt idx="58742" formatCode="General">
                  <c:v>1.2099099999999992</c:v>
                </c:pt>
                <c:pt idx="58743" formatCode="General">
                  <c:v>1.2099299999999982</c:v>
                </c:pt>
                <c:pt idx="58744" formatCode="General">
                  <c:v>1.2099399999999989</c:v>
                </c:pt>
                <c:pt idx="58745" formatCode="General">
                  <c:v>1.2099699999999987</c:v>
                </c:pt>
                <c:pt idx="58746" formatCode="General">
                  <c:v>1.209989999999999</c:v>
                </c:pt>
                <c:pt idx="58747" formatCode="General">
                  <c:v>1.21001</c:v>
                </c:pt>
                <c:pt idx="58748" formatCode="General">
                  <c:v>1.2100299999999991</c:v>
                </c:pt>
                <c:pt idx="58749" formatCode="General">
                  <c:v>1.2100500000000001</c:v>
                </c:pt>
                <c:pt idx="58750" formatCode="General">
                  <c:v>1.21007</c:v>
                </c:pt>
                <c:pt idx="58751" formatCode="General">
                  <c:v>1.2101</c:v>
                </c:pt>
                <c:pt idx="58752" formatCode="General">
                  <c:v>1.21011</c:v>
                </c:pt>
                <c:pt idx="58753" formatCode="General">
                  <c:v>1.210129999999999</c:v>
                </c:pt>
                <c:pt idx="58754" formatCode="General">
                  <c:v>1.2101599999999999</c:v>
                </c:pt>
                <c:pt idx="58755" formatCode="General">
                  <c:v>1.21018</c:v>
                </c:pt>
                <c:pt idx="58756" formatCode="General">
                  <c:v>1.2101899999999999</c:v>
                </c:pt>
                <c:pt idx="58757" formatCode="General">
                  <c:v>1.21021</c:v>
                </c:pt>
                <c:pt idx="58758" formatCode="General">
                  <c:v>1.21024</c:v>
                </c:pt>
                <c:pt idx="58759" formatCode="General">
                  <c:v>1.2102599999999999</c:v>
                </c:pt>
                <c:pt idx="58760" formatCode="General">
                  <c:v>1.21027</c:v>
                </c:pt>
                <c:pt idx="58761" formatCode="General">
                  <c:v>1.210299999999999</c:v>
                </c:pt>
                <c:pt idx="58762" formatCode="General">
                  <c:v>1.2103199999999998</c:v>
                </c:pt>
                <c:pt idx="58763" formatCode="General">
                  <c:v>1.21034</c:v>
                </c:pt>
                <c:pt idx="58764" formatCode="General">
                  <c:v>1.2103599999999999</c:v>
                </c:pt>
                <c:pt idx="58765" formatCode="General">
                  <c:v>1.21038</c:v>
                </c:pt>
                <c:pt idx="58766" formatCode="General">
                  <c:v>1.210399999999999</c:v>
                </c:pt>
                <c:pt idx="58767" formatCode="General">
                  <c:v>1.210429999999999</c:v>
                </c:pt>
                <c:pt idx="58768" formatCode="General">
                  <c:v>1.21044</c:v>
                </c:pt>
                <c:pt idx="58769" formatCode="General">
                  <c:v>1.2104599999999999</c:v>
                </c:pt>
                <c:pt idx="58770" formatCode="General">
                  <c:v>1.21048</c:v>
                </c:pt>
                <c:pt idx="58771" formatCode="General">
                  <c:v>1.210499999999999</c:v>
                </c:pt>
                <c:pt idx="58772" formatCode="General">
                  <c:v>1.2105199999999998</c:v>
                </c:pt>
                <c:pt idx="58773" formatCode="General">
                  <c:v>1.21055</c:v>
                </c:pt>
                <c:pt idx="58774" formatCode="General">
                  <c:v>1.210569999999999</c:v>
                </c:pt>
                <c:pt idx="58775" formatCode="General">
                  <c:v>1.21058</c:v>
                </c:pt>
                <c:pt idx="58776" formatCode="General">
                  <c:v>1.21061</c:v>
                </c:pt>
                <c:pt idx="58777" formatCode="General">
                  <c:v>1.2106299999999992</c:v>
                </c:pt>
                <c:pt idx="58778" formatCode="General">
                  <c:v>1.21065</c:v>
                </c:pt>
                <c:pt idx="58779" formatCode="General">
                  <c:v>1.2106599999999998</c:v>
                </c:pt>
                <c:pt idx="58780" formatCode="General">
                  <c:v>1.2106899999999998</c:v>
                </c:pt>
                <c:pt idx="58781" formatCode="General">
                  <c:v>1.21071</c:v>
                </c:pt>
                <c:pt idx="58782" formatCode="General">
                  <c:v>1.2107299999999992</c:v>
                </c:pt>
                <c:pt idx="58783" formatCode="General">
                  <c:v>1.21075</c:v>
                </c:pt>
                <c:pt idx="58784" formatCode="General">
                  <c:v>1.210769999999999</c:v>
                </c:pt>
                <c:pt idx="58785" formatCode="General">
                  <c:v>1.2107899999999998</c:v>
                </c:pt>
                <c:pt idx="58786" formatCode="General">
                  <c:v>1.2108099999999991</c:v>
                </c:pt>
                <c:pt idx="58787" formatCode="General">
                  <c:v>1.2108299999999992</c:v>
                </c:pt>
                <c:pt idx="58788" formatCode="General">
                  <c:v>1.21085</c:v>
                </c:pt>
                <c:pt idx="58789" formatCode="General">
                  <c:v>1.210869999999999</c:v>
                </c:pt>
                <c:pt idx="58790" formatCode="General">
                  <c:v>1.2108999999999992</c:v>
                </c:pt>
                <c:pt idx="58791" formatCode="General">
                  <c:v>1.210909999999999</c:v>
                </c:pt>
                <c:pt idx="58792" formatCode="General">
                  <c:v>1.2109299999999992</c:v>
                </c:pt>
                <c:pt idx="58793" formatCode="General">
                  <c:v>1.2109599999999998</c:v>
                </c:pt>
                <c:pt idx="58794" formatCode="General">
                  <c:v>1.2109799999999991</c:v>
                </c:pt>
                <c:pt idx="58795" formatCode="General">
                  <c:v>1.2109899999999998</c:v>
                </c:pt>
                <c:pt idx="58796" formatCode="General">
                  <c:v>1.2110199999999998</c:v>
                </c:pt>
                <c:pt idx="58797" formatCode="General">
                  <c:v>1.211039999999999</c:v>
                </c:pt>
                <c:pt idx="58798" formatCode="General">
                  <c:v>1.2110599999999998</c:v>
                </c:pt>
                <c:pt idx="58799" formatCode="General">
                  <c:v>1.211079999999999</c:v>
                </c:pt>
                <c:pt idx="58800" formatCode="General">
                  <c:v>1.2110999999999992</c:v>
                </c:pt>
                <c:pt idx="58801" formatCode="General">
                  <c:v>1.2111199999999998</c:v>
                </c:pt>
                <c:pt idx="58802" formatCode="General">
                  <c:v>1.2111499999999991</c:v>
                </c:pt>
                <c:pt idx="58803" formatCode="General">
                  <c:v>1.2111599999999998</c:v>
                </c:pt>
                <c:pt idx="58804" formatCode="General">
                  <c:v>1.211179999999999</c:v>
                </c:pt>
                <c:pt idx="58805" formatCode="General">
                  <c:v>1.211209999999999</c:v>
                </c:pt>
                <c:pt idx="58806" formatCode="General">
                  <c:v>1.2112299999999991</c:v>
                </c:pt>
                <c:pt idx="58807" formatCode="General">
                  <c:v>1.2112399999999992</c:v>
                </c:pt>
                <c:pt idx="58808" formatCode="General">
                  <c:v>1.2112599999999998</c:v>
                </c:pt>
                <c:pt idx="58809" formatCode="General">
                  <c:v>1.2112899999999998</c:v>
                </c:pt>
                <c:pt idx="58810" formatCode="General">
                  <c:v>1.2113099999999992</c:v>
                </c:pt>
                <c:pt idx="58811" formatCode="General">
                  <c:v>1.2113199999999991</c:v>
                </c:pt>
                <c:pt idx="58812" formatCode="General">
                  <c:v>1.211349999999999</c:v>
                </c:pt>
                <c:pt idx="58813" formatCode="General">
                  <c:v>1.2113699999999992</c:v>
                </c:pt>
                <c:pt idx="58814" formatCode="General">
                  <c:v>1.2113899999999991</c:v>
                </c:pt>
                <c:pt idx="58815" formatCode="General">
                  <c:v>1.2114099999999992</c:v>
                </c:pt>
                <c:pt idx="58816" formatCode="General">
                  <c:v>1.2114299999999989</c:v>
                </c:pt>
                <c:pt idx="58817" formatCode="General">
                  <c:v>1.211449999999999</c:v>
                </c:pt>
                <c:pt idx="58818" formatCode="General">
                  <c:v>1.211479999999999</c:v>
                </c:pt>
                <c:pt idx="58819" formatCode="General">
                  <c:v>1.2114899999999991</c:v>
                </c:pt>
                <c:pt idx="58820" formatCode="General">
                  <c:v>1.2115099999999992</c:v>
                </c:pt>
                <c:pt idx="58821" formatCode="General">
                  <c:v>1.2115399999999992</c:v>
                </c:pt>
                <c:pt idx="58822" formatCode="General">
                  <c:v>1.2115599999999991</c:v>
                </c:pt>
                <c:pt idx="58823" formatCode="General">
                  <c:v>1.2115699999999991</c:v>
                </c:pt>
                <c:pt idx="58824" formatCode="General">
                  <c:v>1.2115999999999989</c:v>
                </c:pt>
                <c:pt idx="58825" formatCode="General">
                  <c:v>1.211619999999999</c:v>
                </c:pt>
                <c:pt idx="58826" formatCode="General">
                  <c:v>1.2116399999999992</c:v>
                </c:pt>
                <c:pt idx="58827" formatCode="General">
                  <c:v>1.2116599999999991</c:v>
                </c:pt>
                <c:pt idx="58828" formatCode="General">
                  <c:v>1.2116799999999992</c:v>
                </c:pt>
                <c:pt idx="58829" formatCode="General">
                  <c:v>1.2116999999999989</c:v>
                </c:pt>
                <c:pt idx="58830" formatCode="General">
                  <c:v>1.211719999999999</c:v>
                </c:pt>
                <c:pt idx="58831" formatCode="General">
                  <c:v>1.2117399999999992</c:v>
                </c:pt>
                <c:pt idx="58832" formatCode="General">
                  <c:v>1.2117599999999991</c:v>
                </c:pt>
                <c:pt idx="58833" formatCode="General">
                  <c:v>1.2117799999999992</c:v>
                </c:pt>
                <c:pt idx="58834" formatCode="General">
                  <c:v>1.2117999999999987</c:v>
                </c:pt>
                <c:pt idx="58835" formatCode="General">
                  <c:v>1.211819999999999</c:v>
                </c:pt>
                <c:pt idx="58836" formatCode="General">
                  <c:v>1.2118399999999991</c:v>
                </c:pt>
                <c:pt idx="58837" formatCode="General">
                  <c:v>1.211859999999999</c:v>
                </c:pt>
                <c:pt idx="58838" formatCode="General">
                  <c:v>1.2118799999999992</c:v>
                </c:pt>
                <c:pt idx="58839" formatCode="General">
                  <c:v>1.2118999999999986</c:v>
                </c:pt>
                <c:pt idx="58840" formatCode="General">
                  <c:v>1.2119299999999984</c:v>
                </c:pt>
                <c:pt idx="58841" formatCode="General">
                  <c:v>1.2119499999999992</c:v>
                </c:pt>
                <c:pt idx="58842" formatCode="General">
                  <c:v>1.211959999999999</c:v>
                </c:pt>
                <c:pt idx="58843" formatCode="General">
                  <c:v>1.2119799999999992</c:v>
                </c:pt>
                <c:pt idx="58844" formatCode="General">
                  <c:v>1.21201</c:v>
                </c:pt>
                <c:pt idx="58845" formatCode="General">
                  <c:v>1.2120299999999991</c:v>
                </c:pt>
                <c:pt idx="58846" formatCode="General">
                  <c:v>1.2120500000000001</c:v>
                </c:pt>
                <c:pt idx="58847" formatCode="General">
                  <c:v>1.21207</c:v>
                </c:pt>
                <c:pt idx="58848" formatCode="General">
                  <c:v>1.2120899999999999</c:v>
                </c:pt>
                <c:pt idx="58849" formatCode="General">
                  <c:v>1.21211</c:v>
                </c:pt>
                <c:pt idx="58850" formatCode="General">
                  <c:v>1.212129999999999</c:v>
                </c:pt>
                <c:pt idx="58851" formatCode="General">
                  <c:v>1.2121500000000001</c:v>
                </c:pt>
                <c:pt idx="58852" formatCode="General">
                  <c:v>1.21217</c:v>
                </c:pt>
                <c:pt idx="58853" formatCode="General">
                  <c:v>1.2121999999999991</c:v>
                </c:pt>
                <c:pt idx="58854" formatCode="General">
                  <c:v>1.21221</c:v>
                </c:pt>
                <c:pt idx="58855" formatCode="General">
                  <c:v>1.212229999999999</c:v>
                </c:pt>
                <c:pt idx="58856" formatCode="General">
                  <c:v>1.2122599999999999</c:v>
                </c:pt>
                <c:pt idx="58857" formatCode="General">
                  <c:v>1.21228</c:v>
                </c:pt>
                <c:pt idx="58858" formatCode="General">
                  <c:v>1.2122899999999999</c:v>
                </c:pt>
                <c:pt idx="58859" formatCode="General">
                  <c:v>1.21231</c:v>
                </c:pt>
                <c:pt idx="58860" formatCode="General">
                  <c:v>1.21234</c:v>
                </c:pt>
                <c:pt idx="58861" formatCode="General">
                  <c:v>1.2123599999999999</c:v>
                </c:pt>
                <c:pt idx="58862" formatCode="General">
                  <c:v>1.2123699999999991</c:v>
                </c:pt>
                <c:pt idx="58863" formatCode="General">
                  <c:v>1.212399999999999</c:v>
                </c:pt>
                <c:pt idx="58864" formatCode="General">
                  <c:v>1.2124199999999998</c:v>
                </c:pt>
                <c:pt idx="58865" formatCode="General">
                  <c:v>1.21244</c:v>
                </c:pt>
                <c:pt idx="58866" formatCode="General">
                  <c:v>1.2124599999999999</c:v>
                </c:pt>
                <c:pt idx="58867" formatCode="General">
                  <c:v>1.21248</c:v>
                </c:pt>
                <c:pt idx="58868" formatCode="General">
                  <c:v>1.212499999999999</c:v>
                </c:pt>
                <c:pt idx="58869" formatCode="General">
                  <c:v>1.2125299999999992</c:v>
                </c:pt>
                <c:pt idx="58870" formatCode="General">
                  <c:v>1.21254</c:v>
                </c:pt>
                <c:pt idx="58871" formatCode="General">
                  <c:v>1.2125599999999999</c:v>
                </c:pt>
                <c:pt idx="58872" formatCode="General">
                  <c:v>1.21258</c:v>
                </c:pt>
                <c:pt idx="58873" formatCode="General">
                  <c:v>1.21261</c:v>
                </c:pt>
                <c:pt idx="58874" formatCode="General">
                  <c:v>1.2126199999999998</c:v>
                </c:pt>
                <c:pt idx="58875" formatCode="General">
                  <c:v>1.21265</c:v>
                </c:pt>
                <c:pt idx="58876" formatCode="General">
                  <c:v>1.212669999999999</c:v>
                </c:pt>
                <c:pt idx="58877" formatCode="General">
                  <c:v>1.2126899999999998</c:v>
                </c:pt>
                <c:pt idx="58878" formatCode="General">
                  <c:v>1.21271</c:v>
                </c:pt>
                <c:pt idx="58879" formatCode="General">
                  <c:v>1.2127299999999992</c:v>
                </c:pt>
                <c:pt idx="58880" formatCode="General">
                  <c:v>1.21275</c:v>
                </c:pt>
                <c:pt idx="58881" formatCode="General">
                  <c:v>1.212769999999999</c:v>
                </c:pt>
                <c:pt idx="58882" formatCode="General">
                  <c:v>1.2127899999999998</c:v>
                </c:pt>
                <c:pt idx="58883" formatCode="General">
                  <c:v>1.2128099999999991</c:v>
                </c:pt>
                <c:pt idx="58884" formatCode="General">
                  <c:v>1.2128299999999992</c:v>
                </c:pt>
                <c:pt idx="58885" formatCode="General">
                  <c:v>1.21285</c:v>
                </c:pt>
                <c:pt idx="58886" formatCode="General">
                  <c:v>1.212869999999999</c:v>
                </c:pt>
                <c:pt idx="58887" formatCode="General">
                  <c:v>1.2128899999999998</c:v>
                </c:pt>
                <c:pt idx="58888" formatCode="General">
                  <c:v>1.212909999999999</c:v>
                </c:pt>
                <c:pt idx="58889" formatCode="General">
                  <c:v>1.212939999999999</c:v>
                </c:pt>
                <c:pt idx="58890" formatCode="General">
                  <c:v>1.21295</c:v>
                </c:pt>
                <c:pt idx="58891" formatCode="General">
                  <c:v>1.2129799999999991</c:v>
                </c:pt>
                <c:pt idx="58892" formatCode="General">
                  <c:v>1.2129999999999992</c:v>
                </c:pt>
                <c:pt idx="58893" formatCode="General">
                  <c:v>1.2130199999999998</c:v>
                </c:pt>
                <c:pt idx="58894" formatCode="General">
                  <c:v>1.2130299999999992</c:v>
                </c:pt>
                <c:pt idx="58895" formatCode="General">
                  <c:v>1.2130599999999998</c:v>
                </c:pt>
                <c:pt idx="58896" formatCode="General">
                  <c:v>1.213079999999999</c:v>
                </c:pt>
                <c:pt idx="58897" formatCode="General">
                  <c:v>1.2130999999999992</c:v>
                </c:pt>
                <c:pt idx="58898" formatCode="General">
                  <c:v>1.2131199999999998</c:v>
                </c:pt>
                <c:pt idx="58899" formatCode="General">
                  <c:v>1.2131399999999992</c:v>
                </c:pt>
                <c:pt idx="58900" formatCode="General">
                  <c:v>1.2131599999999998</c:v>
                </c:pt>
                <c:pt idx="58901" formatCode="General">
                  <c:v>1.213179999999999</c:v>
                </c:pt>
                <c:pt idx="58902" formatCode="General">
                  <c:v>1.2131999999999992</c:v>
                </c:pt>
                <c:pt idx="58903" formatCode="General">
                  <c:v>1.2132199999999991</c:v>
                </c:pt>
                <c:pt idx="58904" formatCode="General">
                  <c:v>1.2132499999999991</c:v>
                </c:pt>
                <c:pt idx="58905" formatCode="General">
                  <c:v>1.2132599999999998</c:v>
                </c:pt>
                <c:pt idx="58906" formatCode="General">
                  <c:v>1.213279999999999</c:v>
                </c:pt>
                <c:pt idx="58907" formatCode="General">
                  <c:v>1.2132999999999992</c:v>
                </c:pt>
                <c:pt idx="58908" formatCode="General">
                  <c:v>1.2133299999999991</c:v>
                </c:pt>
                <c:pt idx="58909" formatCode="General">
                  <c:v>1.2133399999999992</c:v>
                </c:pt>
                <c:pt idx="58910" formatCode="General">
                  <c:v>1.2133599999999998</c:v>
                </c:pt>
                <c:pt idx="58911" formatCode="General">
                  <c:v>1.2133899999999991</c:v>
                </c:pt>
                <c:pt idx="58912" formatCode="General">
                  <c:v>1.2134099999999992</c:v>
                </c:pt>
                <c:pt idx="58913" formatCode="General">
                  <c:v>1.2134299999999989</c:v>
                </c:pt>
                <c:pt idx="58914" formatCode="General">
                  <c:v>1.213449999999999</c:v>
                </c:pt>
                <c:pt idx="58915" formatCode="General">
                  <c:v>1.2134699999999992</c:v>
                </c:pt>
                <c:pt idx="58916" formatCode="General">
                  <c:v>1.2134899999999991</c:v>
                </c:pt>
                <c:pt idx="58917" formatCode="General">
                  <c:v>1.2135099999999992</c:v>
                </c:pt>
                <c:pt idx="58918" formatCode="General">
                  <c:v>1.2135299999999989</c:v>
                </c:pt>
                <c:pt idx="58919" formatCode="General">
                  <c:v>1.213549999999999</c:v>
                </c:pt>
                <c:pt idx="58920" formatCode="General">
                  <c:v>1.2135799999999992</c:v>
                </c:pt>
                <c:pt idx="58921" formatCode="General">
                  <c:v>1.2135899999999991</c:v>
                </c:pt>
                <c:pt idx="58922" formatCode="General">
                  <c:v>1.2136099999999992</c:v>
                </c:pt>
                <c:pt idx="58923" formatCode="General">
                  <c:v>1.2136299999999987</c:v>
                </c:pt>
                <c:pt idx="58924" formatCode="General">
                  <c:v>1.2136599999999991</c:v>
                </c:pt>
                <c:pt idx="58925" formatCode="General">
                  <c:v>1.2136699999999991</c:v>
                </c:pt>
                <c:pt idx="58926" formatCode="General">
                  <c:v>1.2136999999999989</c:v>
                </c:pt>
                <c:pt idx="58927" formatCode="General">
                  <c:v>1.213719999999999</c:v>
                </c:pt>
                <c:pt idx="58928" formatCode="General">
                  <c:v>1.2137399999999992</c:v>
                </c:pt>
                <c:pt idx="58929" formatCode="General">
                  <c:v>1.2137599999999991</c:v>
                </c:pt>
                <c:pt idx="58930" formatCode="General">
                  <c:v>1.2137799999999992</c:v>
                </c:pt>
                <c:pt idx="58931" formatCode="General">
                  <c:v>1.2137999999999987</c:v>
                </c:pt>
                <c:pt idx="58932" formatCode="General">
                  <c:v>1.213819999999999</c:v>
                </c:pt>
                <c:pt idx="58933" formatCode="General">
                  <c:v>1.2138399999999991</c:v>
                </c:pt>
                <c:pt idx="58934" formatCode="General">
                  <c:v>1.2138599999999991</c:v>
                </c:pt>
                <c:pt idx="58935" formatCode="General">
                  <c:v>1.2138799999999992</c:v>
                </c:pt>
                <c:pt idx="58936" formatCode="General">
                  <c:v>1.2138999999999986</c:v>
                </c:pt>
                <c:pt idx="58937" formatCode="General">
                  <c:v>1.213919999999999</c:v>
                </c:pt>
                <c:pt idx="58938" formatCode="General">
                  <c:v>1.2139399999999991</c:v>
                </c:pt>
                <c:pt idx="58939" formatCode="General">
                  <c:v>1.2139699999999987</c:v>
                </c:pt>
                <c:pt idx="58940" formatCode="General">
                  <c:v>1.213989999999999</c:v>
                </c:pt>
                <c:pt idx="58941" formatCode="General">
                  <c:v>1.214</c:v>
                </c:pt>
                <c:pt idx="58942" formatCode="General">
                  <c:v>1.2140299999999991</c:v>
                </c:pt>
                <c:pt idx="58943" formatCode="General">
                  <c:v>1.2140500000000001</c:v>
                </c:pt>
                <c:pt idx="58944" formatCode="General">
                  <c:v>1.21407</c:v>
                </c:pt>
                <c:pt idx="58945" formatCode="General">
                  <c:v>1.21408</c:v>
                </c:pt>
                <c:pt idx="58946" formatCode="General">
                  <c:v>1.21411</c:v>
                </c:pt>
                <c:pt idx="58947" formatCode="General">
                  <c:v>1.214129999999999</c:v>
                </c:pt>
                <c:pt idx="58948" formatCode="General">
                  <c:v>1.2141500000000001</c:v>
                </c:pt>
                <c:pt idx="58949" formatCode="General">
                  <c:v>1.21417</c:v>
                </c:pt>
                <c:pt idx="58950" formatCode="General">
                  <c:v>1.2141899999999999</c:v>
                </c:pt>
                <c:pt idx="58951" formatCode="General">
                  <c:v>1.21421</c:v>
                </c:pt>
                <c:pt idx="58952" formatCode="General">
                  <c:v>1.214229999999999</c:v>
                </c:pt>
                <c:pt idx="58953" formatCode="General">
                  <c:v>1.2142500000000001</c:v>
                </c:pt>
                <c:pt idx="58954" formatCode="General">
                  <c:v>1.21427</c:v>
                </c:pt>
                <c:pt idx="58955" formatCode="General">
                  <c:v>1.214299999999999</c:v>
                </c:pt>
                <c:pt idx="58956" formatCode="General">
                  <c:v>1.2143199999999998</c:v>
                </c:pt>
                <c:pt idx="58957" formatCode="General">
                  <c:v>1.214329999999999</c:v>
                </c:pt>
                <c:pt idx="58958" formatCode="General">
                  <c:v>1.21435</c:v>
                </c:pt>
                <c:pt idx="58959" formatCode="General">
                  <c:v>1.21438</c:v>
                </c:pt>
                <c:pt idx="58960" formatCode="General">
                  <c:v>1.214399999999999</c:v>
                </c:pt>
                <c:pt idx="58961" formatCode="General">
                  <c:v>1.21441</c:v>
                </c:pt>
                <c:pt idx="58962" formatCode="General">
                  <c:v>1.21444</c:v>
                </c:pt>
                <c:pt idx="58963" formatCode="General">
                  <c:v>1.2144599999999999</c:v>
                </c:pt>
                <c:pt idx="58964" formatCode="General">
                  <c:v>1.21448</c:v>
                </c:pt>
                <c:pt idx="58965" formatCode="General">
                  <c:v>1.214499999999999</c:v>
                </c:pt>
                <c:pt idx="58966" formatCode="General">
                  <c:v>1.2145199999999998</c:v>
                </c:pt>
                <c:pt idx="58967" formatCode="General">
                  <c:v>1.21454</c:v>
                </c:pt>
                <c:pt idx="58968" formatCode="General">
                  <c:v>1.214569999999999</c:v>
                </c:pt>
                <c:pt idx="58969" formatCode="General">
                  <c:v>1.21458</c:v>
                </c:pt>
                <c:pt idx="58970" formatCode="General">
                  <c:v>1.214599999999999</c:v>
                </c:pt>
                <c:pt idx="58971" formatCode="General">
                  <c:v>1.2146299999999992</c:v>
                </c:pt>
                <c:pt idx="58972" formatCode="General">
                  <c:v>1.2146399999999991</c:v>
                </c:pt>
                <c:pt idx="58973" formatCode="General">
                  <c:v>1.2146599999999999</c:v>
                </c:pt>
                <c:pt idx="58974" formatCode="General">
                  <c:v>1.21468</c:v>
                </c:pt>
                <c:pt idx="58975" formatCode="General">
                  <c:v>1.21471</c:v>
                </c:pt>
                <c:pt idx="58976" formatCode="General">
                  <c:v>1.2147199999999998</c:v>
                </c:pt>
                <c:pt idx="58977" formatCode="General">
                  <c:v>1.214739999999999</c:v>
                </c:pt>
                <c:pt idx="58978" formatCode="General">
                  <c:v>1.214769999999999</c:v>
                </c:pt>
                <c:pt idx="58979" formatCode="General">
                  <c:v>1.2147899999999998</c:v>
                </c:pt>
                <c:pt idx="58980" formatCode="General">
                  <c:v>1.2148099999999991</c:v>
                </c:pt>
                <c:pt idx="58981" formatCode="General">
                  <c:v>1.2148299999999992</c:v>
                </c:pt>
                <c:pt idx="58982" formatCode="General">
                  <c:v>1.21485</c:v>
                </c:pt>
                <c:pt idx="58983" formatCode="General">
                  <c:v>1.214869999999999</c:v>
                </c:pt>
                <c:pt idx="58984" formatCode="General">
                  <c:v>1.2148899999999998</c:v>
                </c:pt>
                <c:pt idx="58985" formatCode="General">
                  <c:v>1.214909999999999</c:v>
                </c:pt>
                <c:pt idx="58986" formatCode="General">
                  <c:v>1.2149299999999992</c:v>
                </c:pt>
                <c:pt idx="58987" formatCode="General">
                  <c:v>1.21495</c:v>
                </c:pt>
                <c:pt idx="58988" formatCode="General">
                  <c:v>1.2149699999999992</c:v>
                </c:pt>
                <c:pt idx="58989" formatCode="General">
                  <c:v>1.2149899999999998</c:v>
                </c:pt>
                <c:pt idx="58990" formatCode="General">
                  <c:v>1.2150199999999998</c:v>
                </c:pt>
                <c:pt idx="58991" formatCode="General">
                  <c:v>1.215039999999999</c:v>
                </c:pt>
                <c:pt idx="58992" formatCode="General">
                  <c:v>1.21505</c:v>
                </c:pt>
                <c:pt idx="58993" formatCode="General">
                  <c:v>1.215079999999999</c:v>
                </c:pt>
                <c:pt idx="58994" formatCode="General">
                  <c:v>1.2150999999999992</c:v>
                </c:pt>
                <c:pt idx="58995" formatCode="General">
                  <c:v>1.2151199999999998</c:v>
                </c:pt>
                <c:pt idx="58996" formatCode="General">
                  <c:v>1.2151299999999992</c:v>
                </c:pt>
                <c:pt idx="58997" formatCode="General">
                  <c:v>1.2151599999999998</c:v>
                </c:pt>
                <c:pt idx="58998" formatCode="General">
                  <c:v>1.215179999999999</c:v>
                </c:pt>
                <c:pt idx="58999" formatCode="General">
                  <c:v>1.2151999999999992</c:v>
                </c:pt>
                <c:pt idx="59000" formatCode="General">
                  <c:v>1.2152199999999991</c:v>
                </c:pt>
                <c:pt idx="59001" formatCode="General">
                  <c:v>1.2152399999999992</c:v>
                </c:pt>
                <c:pt idx="59002" formatCode="General">
                  <c:v>1.2152599999999998</c:v>
                </c:pt>
                <c:pt idx="59003" formatCode="General">
                  <c:v>1.215279999999999</c:v>
                </c:pt>
                <c:pt idx="59004" formatCode="General">
                  <c:v>1.2152999999999992</c:v>
                </c:pt>
                <c:pt idx="59005" formatCode="General">
                  <c:v>1.2153199999999991</c:v>
                </c:pt>
                <c:pt idx="59006" formatCode="General">
                  <c:v>1.2153399999999992</c:v>
                </c:pt>
                <c:pt idx="59007" formatCode="General">
                  <c:v>1.2153699999999992</c:v>
                </c:pt>
                <c:pt idx="59008" formatCode="General">
                  <c:v>1.215379999999999</c:v>
                </c:pt>
                <c:pt idx="59009" formatCode="General">
                  <c:v>1.2153999999999991</c:v>
                </c:pt>
                <c:pt idx="59010" formatCode="General">
                  <c:v>1.2154299999999989</c:v>
                </c:pt>
                <c:pt idx="59011" formatCode="General">
                  <c:v>1.215449999999999</c:v>
                </c:pt>
                <c:pt idx="59012" formatCode="General">
                  <c:v>1.2154699999999992</c:v>
                </c:pt>
                <c:pt idx="59013" formatCode="General">
                  <c:v>1.2154899999999991</c:v>
                </c:pt>
                <c:pt idx="59014" formatCode="General">
                  <c:v>1.2155099999999992</c:v>
                </c:pt>
                <c:pt idx="59015" formatCode="General">
                  <c:v>1.2155299999999989</c:v>
                </c:pt>
                <c:pt idx="59016" formatCode="General">
                  <c:v>1.215549999999999</c:v>
                </c:pt>
                <c:pt idx="59017" formatCode="General">
                  <c:v>1.2155699999999992</c:v>
                </c:pt>
                <c:pt idx="59018" formatCode="General">
                  <c:v>1.2155899999999991</c:v>
                </c:pt>
                <c:pt idx="59019" formatCode="General">
                  <c:v>1.215619999999999</c:v>
                </c:pt>
                <c:pt idx="59020" formatCode="General">
                  <c:v>1.2156299999999987</c:v>
                </c:pt>
                <c:pt idx="59021" formatCode="General">
                  <c:v>1.215649999999999</c:v>
                </c:pt>
                <c:pt idx="59022" formatCode="General">
                  <c:v>1.2156699999999991</c:v>
                </c:pt>
                <c:pt idx="59023" formatCode="General">
                  <c:v>1.2156999999999989</c:v>
                </c:pt>
                <c:pt idx="59024" formatCode="General">
                  <c:v>1.2157099999999992</c:v>
                </c:pt>
                <c:pt idx="59025" formatCode="General">
                  <c:v>1.2157299999999986</c:v>
                </c:pt>
                <c:pt idx="59026" formatCode="General">
                  <c:v>1.2157599999999991</c:v>
                </c:pt>
                <c:pt idx="59027" formatCode="General">
                  <c:v>1.2157799999999992</c:v>
                </c:pt>
                <c:pt idx="59028" formatCode="General">
                  <c:v>1.215789999999999</c:v>
                </c:pt>
                <c:pt idx="59029" formatCode="General">
                  <c:v>1.215819999999999</c:v>
                </c:pt>
                <c:pt idx="59030" formatCode="General">
                  <c:v>1.2158399999999991</c:v>
                </c:pt>
                <c:pt idx="59031" formatCode="General">
                  <c:v>1.2158599999999991</c:v>
                </c:pt>
                <c:pt idx="59032" formatCode="General">
                  <c:v>1.2158799999999992</c:v>
                </c:pt>
                <c:pt idx="59033" formatCode="General">
                  <c:v>1.2158999999999986</c:v>
                </c:pt>
                <c:pt idx="59034" formatCode="General">
                  <c:v>1.215919999999999</c:v>
                </c:pt>
                <c:pt idx="59035" formatCode="General">
                  <c:v>1.2159499999999992</c:v>
                </c:pt>
                <c:pt idx="59036" formatCode="General">
                  <c:v>1.215959999999999</c:v>
                </c:pt>
                <c:pt idx="59037" formatCode="General">
                  <c:v>1.2159799999999992</c:v>
                </c:pt>
                <c:pt idx="59038" formatCode="General">
                  <c:v>1.21601</c:v>
                </c:pt>
                <c:pt idx="59039" formatCode="General">
                  <c:v>1.2160199999999999</c:v>
                </c:pt>
                <c:pt idx="59040" formatCode="General">
                  <c:v>1.21604</c:v>
                </c:pt>
                <c:pt idx="59041" formatCode="General">
                  <c:v>1.21607</c:v>
                </c:pt>
                <c:pt idx="59042" formatCode="General">
                  <c:v>1.2160899999999999</c:v>
                </c:pt>
                <c:pt idx="59043" formatCode="General">
                  <c:v>1.2161</c:v>
                </c:pt>
                <c:pt idx="59044" formatCode="General">
                  <c:v>1.216129999999999</c:v>
                </c:pt>
                <c:pt idx="59045" formatCode="General">
                  <c:v>1.2161500000000001</c:v>
                </c:pt>
                <c:pt idx="59046" formatCode="General">
                  <c:v>1.21617</c:v>
                </c:pt>
                <c:pt idx="59047" formatCode="General">
                  <c:v>1.21618</c:v>
                </c:pt>
                <c:pt idx="59048" formatCode="General">
                  <c:v>1.21621</c:v>
                </c:pt>
                <c:pt idx="59049" formatCode="General">
                  <c:v>1.216229999999999</c:v>
                </c:pt>
                <c:pt idx="59050" formatCode="General">
                  <c:v>1.2162500000000001</c:v>
                </c:pt>
                <c:pt idx="59051" formatCode="General">
                  <c:v>1.21627</c:v>
                </c:pt>
                <c:pt idx="59052" formatCode="General">
                  <c:v>1.2162899999999999</c:v>
                </c:pt>
                <c:pt idx="59053" formatCode="General">
                  <c:v>1.21631</c:v>
                </c:pt>
                <c:pt idx="59054" formatCode="General">
                  <c:v>1.216329999999999</c:v>
                </c:pt>
                <c:pt idx="59055" formatCode="General">
                  <c:v>1.21635</c:v>
                </c:pt>
                <c:pt idx="59056" formatCode="General">
                  <c:v>1.21637</c:v>
                </c:pt>
                <c:pt idx="59057" formatCode="General">
                  <c:v>1.216399999999999</c:v>
                </c:pt>
                <c:pt idx="59058" formatCode="General">
                  <c:v>1.2164199999999998</c:v>
                </c:pt>
                <c:pt idx="59059" formatCode="General">
                  <c:v>1.216429999999999</c:v>
                </c:pt>
                <c:pt idx="59060" formatCode="General">
                  <c:v>1.2164599999999999</c:v>
                </c:pt>
                <c:pt idx="59061" formatCode="General">
                  <c:v>1.21648</c:v>
                </c:pt>
                <c:pt idx="59062" formatCode="General">
                  <c:v>1.216499999999999</c:v>
                </c:pt>
                <c:pt idx="59063" formatCode="General">
                  <c:v>1.2165199999999998</c:v>
                </c:pt>
                <c:pt idx="59064" formatCode="General">
                  <c:v>1.21654</c:v>
                </c:pt>
                <c:pt idx="59065" formatCode="General">
                  <c:v>1.2165599999999999</c:v>
                </c:pt>
                <c:pt idx="59066" formatCode="General">
                  <c:v>1.21658</c:v>
                </c:pt>
                <c:pt idx="59067" formatCode="General">
                  <c:v>1.216599999999999</c:v>
                </c:pt>
                <c:pt idx="59068" formatCode="General">
                  <c:v>1.2166199999999998</c:v>
                </c:pt>
                <c:pt idx="59069" formatCode="General">
                  <c:v>1.2166399999999991</c:v>
                </c:pt>
                <c:pt idx="59070" formatCode="General">
                  <c:v>1.216669999999999</c:v>
                </c:pt>
                <c:pt idx="59071" formatCode="General">
                  <c:v>1.21668</c:v>
                </c:pt>
                <c:pt idx="59072" formatCode="General">
                  <c:v>1.216699999999999</c:v>
                </c:pt>
                <c:pt idx="59073" formatCode="General">
                  <c:v>1.2167199999999998</c:v>
                </c:pt>
                <c:pt idx="59074" formatCode="General">
                  <c:v>1.21675</c:v>
                </c:pt>
                <c:pt idx="59075" formatCode="General">
                  <c:v>1.2167599999999998</c:v>
                </c:pt>
                <c:pt idx="59076" formatCode="General">
                  <c:v>1.21678</c:v>
                </c:pt>
                <c:pt idx="59077" formatCode="General">
                  <c:v>1.2168099999999991</c:v>
                </c:pt>
                <c:pt idx="59078" formatCode="General">
                  <c:v>1.2168299999999992</c:v>
                </c:pt>
                <c:pt idx="59079" formatCode="General">
                  <c:v>1.216839999999999</c:v>
                </c:pt>
                <c:pt idx="59080" formatCode="General">
                  <c:v>1.216869999999999</c:v>
                </c:pt>
                <c:pt idx="59081" formatCode="General">
                  <c:v>1.2168899999999998</c:v>
                </c:pt>
                <c:pt idx="59082" formatCode="General">
                  <c:v>1.216909999999999</c:v>
                </c:pt>
                <c:pt idx="59083" formatCode="General">
                  <c:v>1.2169299999999992</c:v>
                </c:pt>
                <c:pt idx="59084" formatCode="General">
                  <c:v>1.21695</c:v>
                </c:pt>
                <c:pt idx="59085" formatCode="General">
                  <c:v>1.2169699999999992</c:v>
                </c:pt>
                <c:pt idx="59086" formatCode="General">
                  <c:v>1.2169999999999992</c:v>
                </c:pt>
                <c:pt idx="59087" formatCode="General">
                  <c:v>1.217009999999999</c:v>
                </c:pt>
                <c:pt idx="59088" formatCode="General">
                  <c:v>1.2170299999999992</c:v>
                </c:pt>
                <c:pt idx="59089" formatCode="General">
                  <c:v>1.21705</c:v>
                </c:pt>
                <c:pt idx="59090" formatCode="General">
                  <c:v>1.2170799999999991</c:v>
                </c:pt>
                <c:pt idx="59091" formatCode="General">
                  <c:v>1.2170899999999998</c:v>
                </c:pt>
                <c:pt idx="59092" formatCode="General">
                  <c:v>1.2171199999999998</c:v>
                </c:pt>
                <c:pt idx="59093" formatCode="General">
                  <c:v>1.2171399999999992</c:v>
                </c:pt>
                <c:pt idx="59094" formatCode="General">
                  <c:v>1.2171599999999998</c:v>
                </c:pt>
                <c:pt idx="59095" formatCode="General">
                  <c:v>1.217179999999999</c:v>
                </c:pt>
                <c:pt idx="59096" formatCode="General">
                  <c:v>1.2171999999999992</c:v>
                </c:pt>
                <c:pt idx="59097" formatCode="General">
                  <c:v>1.2172199999999991</c:v>
                </c:pt>
                <c:pt idx="59098" formatCode="General">
                  <c:v>1.2172399999999992</c:v>
                </c:pt>
                <c:pt idx="59099" formatCode="General">
                  <c:v>1.2172599999999998</c:v>
                </c:pt>
                <c:pt idx="59100" formatCode="General">
                  <c:v>1.217279999999999</c:v>
                </c:pt>
                <c:pt idx="59101" formatCode="General">
                  <c:v>1.2172999999999992</c:v>
                </c:pt>
                <c:pt idx="59102" formatCode="General">
                  <c:v>1.2173199999999991</c:v>
                </c:pt>
                <c:pt idx="59103" formatCode="General">
                  <c:v>1.2173399999999992</c:v>
                </c:pt>
                <c:pt idx="59104" formatCode="General">
                  <c:v>1.2173599999999998</c:v>
                </c:pt>
                <c:pt idx="59105" formatCode="General">
                  <c:v>1.2173899999999998</c:v>
                </c:pt>
                <c:pt idx="59106" formatCode="General">
                  <c:v>1.2173999999999991</c:v>
                </c:pt>
                <c:pt idx="59107" formatCode="General">
                  <c:v>1.2174199999999991</c:v>
                </c:pt>
                <c:pt idx="59108" formatCode="General">
                  <c:v>1.217449999999999</c:v>
                </c:pt>
                <c:pt idx="59109" formatCode="General">
                  <c:v>1.2174699999999992</c:v>
                </c:pt>
                <c:pt idx="59110" formatCode="General">
                  <c:v>1.217479999999999</c:v>
                </c:pt>
                <c:pt idx="59111" formatCode="General">
                  <c:v>1.2174999999999991</c:v>
                </c:pt>
                <c:pt idx="59112" formatCode="General">
                  <c:v>1.2175299999999989</c:v>
                </c:pt>
                <c:pt idx="59113" formatCode="General">
                  <c:v>1.217549999999999</c:v>
                </c:pt>
                <c:pt idx="59114" formatCode="General">
                  <c:v>1.2175699999999992</c:v>
                </c:pt>
                <c:pt idx="59115" formatCode="General">
                  <c:v>1.2175899999999991</c:v>
                </c:pt>
                <c:pt idx="59116" formatCode="General">
                  <c:v>1.2176099999999992</c:v>
                </c:pt>
                <c:pt idx="59117" formatCode="General">
                  <c:v>1.2176299999999987</c:v>
                </c:pt>
                <c:pt idx="59118" formatCode="General">
                  <c:v>1.217649999999999</c:v>
                </c:pt>
                <c:pt idx="59119" formatCode="General">
                  <c:v>1.2176699999999991</c:v>
                </c:pt>
                <c:pt idx="59120" formatCode="General">
                  <c:v>1.2176899999999991</c:v>
                </c:pt>
                <c:pt idx="59121" formatCode="General">
                  <c:v>1.217719999999999</c:v>
                </c:pt>
                <c:pt idx="59122" formatCode="General">
                  <c:v>1.2177299999999986</c:v>
                </c:pt>
                <c:pt idx="59123" formatCode="General">
                  <c:v>1.2177499999999992</c:v>
                </c:pt>
                <c:pt idx="59124" formatCode="General">
                  <c:v>1.2177699999999991</c:v>
                </c:pt>
                <c:pt idx="59125" formatCode="General">
                  <c:v>1.2177999999999987</c:v>
                </c:pt>
                <c:pt idx="59126" formatCode="General">
                  <c:v>1.2178099999999992</c:v>
                </c:pt>
                <c:pt idx="59127" formatCode="General">
                  <c:v>1.2178299999999984</c:v>
                </c:pt>
                <c:pt idx="59128" formatCode="General">
                  <c:v>1.2178599999999991</c:v>
                </c:pt>
                <c:pt idx="59129" formatCode="General">
                  <c:v>1.2178799999999992</c:v>
                </c:pt>
                <c:pt idx="59130" formatCode="General">
                  <c:v>1.2178999999999987</c:v>
                </c:pt>
                <c:pt idx="59131" formatCode="General">
                  <c:v>1.217919999999999</c:v>
                </c:pt>
                <c:pt idx="59132" formatCode="General">
                  <c:v>1.2179399999999991</c:v>
                </c:pt>
                <c:pt idx="59133" formatCode="General">
                  <c:v>1.217959999999999</c:v>
                </c:pt>
                <c:pt idx="59134" formatCode="General">
                  <c:v>1.2179799999999992</c:v>
                </c:pt>
                <c:pt idx="59135" formatCode="General">
                  <c:v>1.218</c:v>
                </c:pt>
                <c:pt idx="59136" formatCode="General">
                  <c:v>1.2180199999999999</c:v>
                </c:pt>
                <c:pt idx="59137" formatCode="General">
                  <c:v>1.21804</c:v>
                </c:pt>
                <c:pt idx="59138" formatCode="General">
                  <c:v>1.2180599999999999</c:v>
                </c:pt>
                <c:pt idx="59139" formatCode="General">
                  <c:v>1.2180800000000001</c:v>
                </c:pt>
                <c:pt idx="59140" formatCode="General">
                  <c:v>1.2181</c:v>
                </c:pt>
                <c:pt idx="59141" formatCode="General">
                  <c:v>1.218129999999999</c:v>
                </c:pt>
                <c:pt idx="59142" formatCode="General">
                  <c:v>1.21814</c:v>
                </c:pt>
                <c:pt idx="59143" formatCode="General">
                  <c:v>1.21817</c:v>
                </c:pt>
                <c:pt idx="59144" formatCode="General">
                  <c:v>1.2181899999999999</c:v>
                </c:pt>
                <c:pt idx="59145" formatCode="General">
                  <c:v>1.21821</c:v>
                </c:pt>
                <c:pt idx="59146" formatCode="General">
                  <c:v>1.218229999999999</c:v>
                </c:pt>
                <c:pt idx="59147" formatCode="General">
                  <c:v>1.2182500000000001</c:v>
                </c:pt>
                <c:pt idx="59148" formatCode="General">
                  <c:v>1.21827</c:v>
                </c:pt>
                <c:pt idx="59149" formatCode="General">
                  <c:v>1.2182899999999999</c:v>
                </c:pt>
                <c:pt idx="59150" formatCode="General">
                  <c:v>1.21831</c:v>
                </c:pt>
                <c:pt idx="59151" formatCode="General">
                  <c:v>1.218329999999999</c:v>
                </c:pt>
                <c:pt idx="59152" formatCode="General">
                  <c:v>1.21835</c:v>
                </c:pt>
                <c:pt idx="59153" formatCode="General">
                  <c:v>1.21837</c:v>
                </c:pt>
                <c:pt idx="59154" formatCode="General">
                  <c:v>1.2183899999999999</c:v>
                </c:pt>
                <c:pt idx="59155" formatCode="General">
                  <c:v>1.21841</c:v>
                </c:pt>
                <c:pt idx="59156" formatCode="General">
                  <c:v>1.21844</c:v>
                </c:pt>
                <c:pt idx="59157" formatCode="General">
                  <c:v>1.2184599999999999</c:v>
                </c:pt>
                <c:pt idx="59158" formatCode="General">
                  <c:v>1.2184699999999991</c:v>
                </c:pt>
                <c:pt idx="59159" formatCode="General">
                  <c:v>1.218499999999999</c:v>
                </c:pt>
                <c:pt idx="59160" formatCode="General">
                  <c:v>1.2185199999999998</c:v>
                </c:pt>
                <c:pt idx="59161" formatCode="General">
                  <c:v>1.21854</c:v>
                </c:pt>
                <c:pt idx="59162" formatCode="General">
                  <c:v>1.21855</c:v>
                </c:pt>
                <c:pt idx="59163" formatCode="General">
                  <c:v>1.21858</c:v>
                </c:pt>
                <c:pt idx="59164" formatCode="General">
                  <c:v>1.218599999999999</c:v>
                </c:pt>
                <c:pt idx="59165" formatCode="General">
                  <c:v>1.2186199999999998</c:v>
                </c:pt>
                <c:pt idx="59166" formatCode="General">
                  <c:v>1.2186399999999991</c:v>
                </c:pt>
                <c:pt idx="59167" formatCode="General">
                  <c:v>1.2186599999999999</c:v>
                </c:pt>
                <c:pt idx="59168" formatCode="General">
                  <c:v>1.21868</c:v>
                </c:pt>
                <c:pt idx="59169" formatCode="General">
                  <c:v>1.218699999999999</c:v>
                </c:pt>
                <c:pt idx="59170" formatCode="General">
                  <c:v>1.2187199999999998</c:v>
                </c:pt>
                <c:pt idx="59171" formatCode="General">
                  <c:v>1.218739999999999</c:v>
                </c:pt>
                <c:pt idx="59172" formatCode="General">
                  <c:v>1.218769999999999</c:v>
                </c:pt>
                <c:pt idx="59173" formatCode="General">
                  <c:v>1.21878</c:v>
                </c:pt>
                <c:pt idx="59174" formatCode="General">
                  <c:v>1.2187999999999992</c:v>
                </c:pt>
                <c:pt idx="59175" formatCode="General">
                  <c:v>1.2188199999999998</c:v>
                </c:pt>
                <c:pt idx="59176" formatCode="General">
                  <c:v>1.21885</c:v>
                </c:pt>
                <c:pt idx="59177" formatCode="General">
                  <c:v>1.2188599999999998</c:v>
                </c:pt>
                <c:pt idx="59178" formatCode="General">
                  <c:v>1.2188899999999998</c:v>
                </c:pt>
                <c:pt idx="59179" formatCode="General">
                  <c:v>1.218909999999999</c:v>
                </c:pt>
                <c:pt idx="59180" formatCode="General">
                  <c:v>1.2189299999999992</c:v>
                </c:pt>
                <c:pt idx="59181" formatCode="General">
                  <c:v>1.21895</c:v>
                </c:pt>
                <c:pt idx="59182" formatCode="General">
                  <c:v>1.2189699999999992</c:v>
                </c:pt>
                <c:pt idx="59183" formatCode="General">
                  <c:v>1.2189899999999998</c:v>
                </c:pt>
                <c:pt idx="59184" formatCode="General">
                  <c:v>1.219009999999999</c:v>
                </c:pt>
                <c:pt idx="59185" formatCode="General">
                  <c:v>1.2190299999999992</c:v>
                </c:pt>
                <c:pt idx="59186" formatCode="General">
                  <c:v>1.21905</c:v>
                </c:pt>
                <c:pt idx="59187" formatCode="General">
                  <c:v>1.2190699999999992</c:v>
                </c:pt>
                <c:pt idx="59188" formatCode="General">
                  <c:v>1.2190899999999998</c:v>
                </c:pt>
                <c:pt idx="59189" formatCode="General">
                  <c:v>1.219109999999999</c:v>
                </c:pt>
                <c:pt idx="59190" formatCode="General">
                  <c:v>1.2191299999999992</c:v>
                </c:pt>
                <c:pt idx="59191" formatCode="General">
                  <c:v>1.21915</c:v>
                </c:pt>
                <c:pt idx="59192" formatCode="General">
                  <c:v>1.219179999999999</c:v>
                </c:pt>
                <c:pt idx="59193" formatCode="General">
                  <c:v>1.2191899999999998</c:v>
                </c:pt>
                <c:pt idx="59194" formatCode="General">
                  <c:v>1.219209999999999</c:v>
                </c:pt>
                <c:pt idx="59195" formatCode="General">
                  <c:v>1.2192399999999992</c:v>
                </c:pt>
                <c:pt idx="59196" formatCode="General">
                  <c:v>1.2192599999999998</c:v>
                </c:pt>
                <c:pt idx="59197" formatCode="General">
                  <c:v>1.2192699999999992</c:v>
                </c:pt>
                <c:pt idx="59198" formatCode="General">
                  <c:v>1.2192999999999992</c:v>
                </c:pt>
                <c:pt idx="59199" formatCode="General">
                  <c:v>1.2193199999999991</c:v>
                </c:pt>
                <c:pt idx="59200" formatCode="General">
                  <c:v>1.2193399999999992</c:v>
                </c:pt>
                <c:pt idx="59201" formatCode="General">
                  <c:v>1.2193599999999998</c:v>
                </c:pt>
                <c:pt idx="59202" formatCode="General">
                  <c:v>1.219379999999999</c:v>
                </c:pt>
                <c:pt idx="59203" formatCode="General">
                  <c:v>1.2193999999999992</c:v>
                </c:pt>
                <c:pt idx="59204" formatCode="General">
                  <c:v>1.2194299999999989</c:v>
                </c:pt>
                <c:pt idx="59205" formatCode="General">
                  <c:v>1.2194399999999992</c:v>
                </c:pt>
                <c:pt idx="59206" formatCode="General">
                  <c:v>1.2194599999999998</c:v>
                </c:pt>
                <c:pt idx="59207" formatCode="General">
                  <c:v>1.2194899999999991</c:v>
                </c:pt>
                <c:pt idx="59208" formatCode="General">
                  <c:v>1.2195099999999992</c:v>
                </c:pt>
                <c:pt idx="59209" formatCode="General">
                  <c:v>1.219519999999999</c:v>
                </c:pt>
                <c:pt idx="59210" formatCode="General">
                  <c:v>1.219549999999999</c:v>
                </c:pt>
                <c:pt idx="59211" formatCode="General">
                  <c:v>1.2195699999999992</c:v>
                </c:pt>
                <c:pt idx="59212" formatCode="General">
                  <c:v>1.2195899999999991</c:v>
                </c:pt>
                <c:pt idx="59213" formatCode="General">
                  <c:v>1.2195999999999991</c:v>
                </c:pt>
                <c:pt idx="59214" formatCode="General">
                  <c:v>1.2196299999999987</c:v>
                </c:pt>
                <c:pt idx="59215" formatCode="General">
                  <c:v>1.219649999999999</c:v>
                </c:pt>
                <c:pt idx="59216" formatCode="General">
                  <c:v>1.2196699999999991</c:v>
                </c:pt>
                <c:pt idx="59217" formatCode="General">
                  <c:v>1.2196899999999991</c:v>
                </c:pt>
                <c:pt idx="59218" formatCode="General">
                  <c:v>1.2197099999999992</c:v>
                </c:pt>
                <c:pt idx="59219" formatCode="General">
                  <c:v>1.2197299999999986</c:v>
                </c:pt>
                <c:pt idx="59220" formatCode="General">
                  <c:v>1.219749999999999</c:v>
                </c:pt>
                <c:pt idx="59221" formatCode="General">
                  <c:v>1.2197699999999991</c:v>
                </c:pt>
                <c:pt idx="59222" formatCode="General">
                  <c:v>1.219789999999999</c:v>
                </c:pt>
                <c:pt idx="59223" formatCode="General">
                  <c:v>1.219819999999999</c:v>
                </c:pt>
                <c:pt idx="59224" formatCode="General">
                  <c:v>1.2198399999999991</c:v>
                </c:pt>
                <c:pt idx="59225" formatCode="General">
                  <c:v>1.2198499999999992</c:v>
                </c:pt>
                <c:pt idx="59226" formatCode="General">
                  <c:v>1.2198699999999989</c:v>
                </c:pt>
                <c:pt idx="59227" formatCode="General">
                  <c:v>1.2198999999999987</c:v>
                </c:pt>
                <c:pt idx="59228" formatCode="General">
                  <c:v>1.219919999999999</c:v>
                </c:pt>
                <c:pt idx="59229" formatCode="General">
                  <c:v>1.2199399999999991</c:v>
                </c:pt>
                <c:pt idx="59230" formatCode="General">
                  <c:v>1.219959999999999</c:v>
                </c:pt>
                <c:pt idx="59231" formatCode="General">
                  <c:v>1.2199799999999992</c:v>
                </c:pt>
                <c:pt idx="59232" formatCode="General">
                  <c:v>1.22</c:v>
                </c:pt>
                <c:pt idx="59233" formatCode="General">
                  <c:v>1.2200199999999999</c:v>
                </c:pt>
                <c:pt idx="59234" formatCode="General">
                  <c:v>1.22004</c:v>
                </c:pt>
                <c:pt idx="59235" formatCode="General">
                  <c:v>1.2200599999999999</c:v>
                </c:pt>
                <c:pt idx="59236" formatCode="General">
                  <c:v>1.2200899999999999</c:v>
                </c:pt>
                <c:pt idx="59237" formatCode="General">
                  <c:v>1.2201</c:v>
                </c:pt>
                <c:pt idx="59238" formatCode="General">
                  <c:v>1.2201199999999999</c:v>
                </c:pt>
                <c:pt idx="59239" formatCode="General">
                  <c:v>1.22014</c:v>
                </c:pt>
                <c:pt idx="59240" formatCode="General">
                  <c:v>1.2201599999999999</c:v>
                </c:pt>
                <c:pt idx="59241" formatCode="General">
                  <c:v>1.22018</c:v>
                </c:pt>
                <c:pt idx="59242" formatCode="General">
                  <c:v>1.2202</c:v>
                </c:pt>
                <c:pt idx="59243" formatCode="General">
                  <c:v>1.220229999999999</c:v>
                </c:pt>
                <c:pt idx="59244" formatCode="General">
                  <c:v>1.22024</c:v>
                </c:pt>
                <c:pt idx="59245" formatCode="General">
                  <c:v>1.2202599999999999</c:v>
                </c:pt>
                <c:pt idx="59246" formatCode="General">
                  <c:v>1.2202899999999999</c:v>
                </c:pt>
                <c:pt idx="59247" formatCode="General">
                  <c:v>1.22031</c:v>
                </c:pt>
                <c:pt idx="59248" formatCode="General">
                  <c:v>1.2203199999999998</c:v>
                </c:pt>
                <c:pt idx="59249" formatCode="General">
                  <c:v>1.22035</c:v>
                </c:pt>
                <c:pt idx="59250" formatCode="General">
                  <c:v>1.22037</c:v>
                </c:pt>
                <c:pt idx="59251" formatCode="General">
                  <c:v>1.2203899999999999</c:v>
                </c:pt>
                <c:pt idx="59252" formatCode="General">
                  <c:v>1.22041</c:v>
                </c:pt>
                <c:pt idx="59253" formatCode="General">
                  <c:v>1.220429999999999</c:v>
                </c:pt>
                <c:pt idx="59254" formatCode="General">
                  <c:v>1.22045</c:v>
                </c:pt>
                <c:pt idx="59255" formatCode="General">
                  <c:v>1.22048</c:v>
                </c:pt>
                <c:pt idx="59256" formatCode="General">
                  <c:v>1.2204899999999999</c:v>
                </c:pt>
                <c:pt idx="59257" formatCode="General">
                  <c:v>1.22051</c:v>
                </c:pt>
                <c:pt idx="59258" formatCode="General">
                  <c:v>1.22054</c:v>
                </c:pt>
                <c:pt idx="59259" formatCode="General">
                  <c:v>1.2205599999999999</c:v>
                </c:pt>
                <c:pt idx="59260" formatCode="General">
                  <c:v>1.220569999999999</c:v>
                </c:pt>
                <c:pt idx="59261" formatCode="General">
                  <c:v>1.220599999999999</c:v>
                </c:pt>
                <c:pt idx="59262" formatCode="General">
                  <c:v>1.2206199999999998</c:v>
                </c:pt>
                <c:pt idx="59263" formatCode="General">
                  <c:v>1.2206399999999991</c:v>
                </c:pt>
                <c:pt idx="59264" formatCode="General">
                  <c:v>1.22065</c:v>
                </c:pt>
                <c:pt idx="59265" formatCode="General">
                  <c:v>1.22068</c:v>
                </c:pt>
                <c:pt idx="59266" formatCode="General">
                  <c:v>1.220699999999999</c:v>
                </c:pt>
                <c:pt idx="59267" formatCode="General">
                  <c:v>1.2207199999999998</c:v>
                </c:pt>
                <c:pt idx="59268" formatCode="General">
                  <c:v>1.220739999999999</c:v>
                </c:pt>
                <c:pt idx="59269" formatCode="General">
                  <c:v>1.2207599999999998</c:v>
                </c:pt>
                <c:pt idx="59270" formatCode="General">
                  <c:v>1.22078</c:v>
                </c:pt>
                <c:pt idx="59271" formatCode="General">
                  <c:v>1.2207999999999992</c:v>
                </c:pt>
                <c:pt idx="59272" formatCode="General">
                  <c:v>1.2208199999999998</c:v>
                </c:pt>
                <c:pt idx="59273" formatCode="General">
                  <c:v>1.220839999999999</c:v>
                </c:pt>
                <c:pt idx="59274" formatCode="General">
                  <c:v>1.220869999999999</c:v>
                </c:pt>
                <c:pt idx="59275" formatCode="General">
                  <c:v>1.2208899999999998</c:v>
                </c:pt>
                <c:pt idx="59276" formatCode="General">
                  <c:v>1.2208999999999992</c:v>
                </c:pt>
                <c:pt idx="59277" formatCode="General">
                  <c:v>1.2209299999999992</c:v>
                </c:pt>
                <c:pt idx="59278" formatCode="General">
                  <c:v>1.22095</c:v>
                </c:pt>
                <c:pt idx="59279" formatCode="General">
                  <c:v>1.2209699999999992</c:v>
                </c:pt>
                <c:pt idx="59280" formatCode="General">
                  <c:v>1.2209899999999998</c:v>
                </c:pt>
                <c:pt idx="59281" formatCode="General">
                  <c:v>1.221009999999999</c:v>
                </c:pt>
                <c:pt idx="59282" formatCode="General">
                  <c:v>1.2210299999999992</c:v>
                </c:pt>
                <c:pt idx="59283" formatCode="General">
                  <c:v>1.22105</c:v>
                </c:pt>
                <c:pt idx="59284" formatCode="General">
                  <c:v>1.2210699999999992</c:v>
                </c:pt>
                <c:pt idx="59285" formatCode="General">
                  <c:v>1.2210899999999998</c:v>
                </c:pt>
                <c:pt idx="59286" formatCode="General">
                  <c:v>1.221109999999999</c:v>
                </c:pt>
                <c:pt idx="59287" formatCode="General">
                  <c:v>1.221139999999999</c:v>
                </c:pt>
                <c:pt idx="59288" formatCode="General">
                  <c:v>1.22115</c:v>
                </c:pt>
                <c:pt idx="59289" formatCode="General">
                  <c:v>1.2211699999999992</c:v>
                </c:pt>
                <c:pt idx="59290" formatCode="General">
                  <c:v>1.2211899999999998</c:v>
                </c:pt>
                <c:pt idx="59291" formatCode="General">
                  <c:v>1.2212199999999998</c:v>
                </c:pt>
                <c:pt idx="59292" formatCode="General">
                  <c:v>1.2212299999999991</c:v>
                </c:pt>
                <c:pt idx="59293" formatCode="General">
                  <c:v>1.2212499999999991</c:v>
                </c:pt>
                <c:pt idx="59294" formatCode="General">
                  <c:v>1.221279999999999</c:v>
                </c:pt>
                <c:pt idx="59295" formatCode="General">
                  <c:v>1.2212999999999992</c:v>
                </c:pt>
                <c:pt idx="59296" formatCode="General">
                  <c:v>1.2213199999999991</c:v>
                </c:pt>
                <c:pt idx="59297" formatCode="General">
                  <c:v>1.2213399999999992</c:v>
                </c:pt>
                <c:pt idx="59298" formatCode="General">
                  <c:v>1.2213599999999998</c:v>
                </c:pt>
                <c:pt idx="59299" formatCode="General">
                  <c:v>1.221379999999999</c:v>
                </c:pt>
                <c:pt idx="59300" formatCode="General">
                  <c:v>1.2213999999999992</c:v>
                </c:pt>
                <c:pt idx="59301" formatCode="General">
                  <c:v>1.2214199999999991</c:v>
                </c:pt>
                <c:pt idx="59302" formatCode="General">
                  <c:v>1.2214399999999992</c:v>
                </c:pt>
                <c:pt idx="59303" formatCode="General">
                  <c:v>1.2214599999999998</c:v>
                </c:pt>
                <c:pt idx="59304" formatCode="General">
                  <c:v>1.221479999999999</c:v>
                </c:pt>
                <c:pt idx="59305" formatCode="General">
                  <c:v>1.2214999999999991</c:v>
                </c:pt>
                <c:pt idx="59306" formatCode="General">
                  <c:v>1.2215199999999991</c:v>
                </c:pt>
                <c:pt idx="59307" formatCode="General">
                  <c:v>1.2215399999999992</c:v>
                </c:pt>
                <c:pt idx="59308" formatCode="General">
                  <c:v>1.2215599999999998</c:v>
                </c:pt>
                <c:pt idx="59309" formatCode="General">
                  <c:v>1.2215899999999991</c:v>
                </c:pt>
                <c:pt idx="59310" formatCode="General">
                  <c:v>1.2216099999999992</c:v>
                </c:pt>
                <c:pt idx="59311" formatCode="General">
                  <c:v>1.221619999999999</c:v>
                </c:pt>
                <c:pt idx="59312" formatCode="General">
                  <c:v>1.2216399999999992</c:v>
                </c:pt>
                <c:pt idx="59313" formatCode="General">
                  <c:v>1.2216699999999991</c:v>
                </c:pt>
                <c:pt idx="59314" formatCode="General">
                  <c:v>1.2216899999999991</c:v>
                </c:pt>
                <c:pt idx="59315" formatCode="General">
                  <c:v>1.2216999999999989</c:v>
                </c:pt>
                <c:pt idx="59316" formatCode="General">
                  <c:v>1.2217299999999987</c:v>
                </c:pt>
                <c:pt idx="59317" formatCode="General">
                  <c:v>1.221749999999999</c:v>
                </c:pt>
                <c:pt idx="59318" formatCode="General">
                  <c:v>1.2217699999999991</c:v>
                </c:pt>
                <c:pt idx="59319" formatCode="General">
                  <c:v>1.221789999999999</c:v>
                </c:pt>
                <c:pt idx="59320" formatCode="General">
                  <c:v>1.2218099999999992</c:v>
                </c:pt>
                <c:pt idx="59321" formatCode="General">
                  <c:v>1.2218299999999984</c:v>
                </c:pt>
                <c:pt idx="59322" formatCode="General">
                  <c:v>1.2218599999999991</c:v>
                </c:pt>
                <c:pt idx="59323" formatCode="General">
                  <c:v>1.2218699999999989</c:v>
                </c:pt>
                <c:pt idx="59324" formatCode="General">
                  <c:v>1.221889999999999</c:v>
                </c:pt>
                <c:pt idx="59325" formatCode="General">
                  <c:v>1.221919999999999</c:v>
                </c:pt>
                <c:pt idx="59326" formatCode="General">
                  <c:v>1.2219399999999991</c:v>
                </c:pt>
                <c:pt idx="59327" formatCode="General">
                  <c:v>1.2219499999999992</c:v>
                </c:pt>
                <c:pt idx="59328" formatCode="General">
                  <c:v>1.2219699999999989</c:v>
                </c:pt>
                <c:pt idx="59329" formatCode="General">
                  <c:v>1.222</c:v>
                </c:pt>
                <c:pt idx="59330" formatCode="General">
                  <c:v>1.2220199999999999</c:v>
                </c:pt>
                <c:pt idx="59331" formatCode="General">
                  <c:v>1.22204</c:v>
                </c:pt>
                <c:pt idx="59332" formatCode="General">
                  <c:v>1.2220599999999999</c:v>
                </c:pt>
                <c:pt idx="59333" formatCode="General">
                  <c:v>1.2220800000000001</c:v>
                </c:pt>
                <c:pt idx="59334" formatCode="General">
                  <c:v>1.2221</c:v>
                </c:pt>
                <c:pt idx="59335" formatCode="General">
                  <c:v>1.2221199999999999</c:v>
                </c:pt>
                <c:pt idx="59336" formatCode="General">
                  <c:v>1.22214</c:v>
                </c:pt>
                <c:pt idx="59337" formatCode="General">
                  <c:v>1.2221599999999999</c:v>
                </c:pt>
                <c:pt idx="59338" formatCode="General">
                  <c:v>1.2221899999999999</c:v>
                </c:pt>
                <c:pt idx="59339" formatCode="General">
                  <c:v>1.2222</c:v>
                </c:pt>
                <c:pt idx="59340" formatCode="General">
                  <c:v>1.2222199999999999</c:v>
                </c:pt>
                <c:pt idx="59341" formatCode="General">
                  <c:v>1.22224</c:v>
                </c:pt>
                <c:pt idx="59342" formatCode="General">
                  <c:v>1.22227</c:v>
                </c:pt>
                <c:pt idx="59343" formatCode="General">
                  <c:v>1.22228</c:v>
                </c:pt>
                <c:pt idx="59344" formatCode="General">
                  <c:v>1.22231</c:v>
                </c:pt>
                <c:pt idx="59345" formatCode="General">
                  <c:v>1.222329999999999</c:v>
                </c:pt>
                <c:pt idx="59346" formatCode="General">
                  <c:v>1.22235</c:v>
                </c:pt>
                <c:pt idx="59347" formatCode="General">
                  <c:v>1.22237</c:v>
                </c:pt>
                <c:pt idx="59348" formatCode="General">
                  <c:v>1.2223899999999999</c:v>
                </c:pt>
                <c:pt idx="59349" formatCode="General">
                  <c:v>1.22241</c:v>
                </c:pt>
                <c:pt idx="59350" formatCode="General">
                  <c:v>1.222429999999999</c:v>
                </c:pt>
                <c:pt idx="59351" formatCode="General">
                  <c:v>1.22245</c:v>
                </c:pt>
                <c:pt idx="59352" formatCode="General">
                  <c:v>1.2224699999999991</c:v>
                </c:pt>
                <c:pt idx="59353" formatCode="General">
                  <c:v>1.2224899999999999</c:v>
                </c:pt>
                <c:pt idx="59354" formatCode="General">
                  <c:v>1.22251</c:v>
                </c:pt>
                <c:pt idx="59355" formatCode="General">
                  <c:v>1.222529999999999</c:v>
                </c:pt>
                <c:pt idx="59356" formatCode="General">
                  <c:v>1.22255</c:v>
                </c:pt>
                <c:pt idx="59357" formatCode="General">
                  <c:v>1.222569999999999</c:v>
                </c:pt>
                <c:pt idx="59358" formatCode="General">
                  <c:v>1.222599999999999</c:v>
                </c:pt>
                <c:pt idx="59359" formatCode="General">
                  <c:v>1.22261</c:v>
                </c:pt>
                <c:pt idx="59360" formatCode="General">
                  <c:v>1.2226399999999991</c:v>
                </c:pt>
                <c:pt idx="59361" formatCode="General">
                  <c:v>1.2226599999999999</c:v>
                </c:pt>
                <c:pt idx="59362" formatCode="General">
                  <c:v>1.22268</c:v>
                </c:pt>
                <c:pt idx="59363" formatCode="General">
                  <c:v>1.2226899999999998</c:v>
                </c:pt>
                <c:pt idx="59364" formatCode="General">
                  <c:v>1.2227199999999998</c:v>
                </c:pt>
                <c:pt idx="59365" formatCode="General">
                  <c:v>1.222739999999999</c:v>
                </c:pt>
                <c:pt idx="59366" formatCode="General">
                  <c:v>1.2227599999999998</c:v>
                </c:pt>
                <c:pt idx="59367" formatCode="General">
                  <c:v>1.22278</c:v>
                </c:pt>
                <c:pt idx="59368" formatCode="General">
                  <c:v>1.2227999999999992</c:v>
                </c:pt>
                <c:pt idx="59369" formatCode="General">
                  <c:v>1.2228199999999998</c:v>
                </c:pt>
                <c:pt idx="59370" formatCode="General">
                  <c:v>1.22285</c:v>
                </c:pt>
                <c:pt idx="59371" formatCode="General">
                  <c:v>1.2228599999999998</c:v>
                </c:pt>
                <c:pt idx="59372" formatCode="General">
                  <c:v>1.22288</c:v>
                </c:pt>
                <c:pt idx="59373" formatCode="General">
                  <c:v>1.2229099999999991</c:v>
                </c:pt>
                <c:pt idx="59374" formatCode="General">
                  <c:v>1.2229199999999998</c:v>
                </c:pt>
                <c:pt idx="59375" formatCode="General">
                  <c:v>1.222939999999999</c:v>
                </c:pt>
                <c:pt idx="59376" formatCode="General">
                  <c:v>1.222969999999999</c:v>
                </c:pt>
                <c:pt idx="59377" formatCode="General">
                  <c:v>1.2229899999999998</c:v>
                </c:pt>
                <c:pt idx="59378" formatCode="General">
                  <c:v>1.2229999999999992</c:v>
                </c:pt>
                <c:pt idx="59379" formatCode="General">
                  <c:v>1.2230199999999998</c:v>
                </c:pt>
                <c:pt idx="59380" formatCode="General">
                  <c:v>1.22305</c:v>
                </c:pt>
                <c:pt idx="59381" formatCode="General">
                  <c:v>1.2230699999999992</c:v>
                </c:pt>
                <c:pt idx="59382" formatCode="General">
                  <c:v>1.2230899999999998</c:v>
                </c:pt>
                <c:pt idx="59383" formatCode="General">
                  <c:v>1.223109999999999</c:v>
                </c:pt>
                <c:pt idx="59384" formatCode="General">
                  <c:v>1.2231299999999992</c:v>
                </c:pt>
                <c:pt idx="59385" formatCode="General">
                  <c:v>1.22315</c:v>
                </c:pt>
                <c:pt idx="59386" formatCode="General">
                  <c:v>1.2231699999999992</c:v>
                </c:pt>
                <c:pt idx="59387" formatCode="General">
                  <c:v>1.2231899999999998</c:v>
                </c:pt>
                <c:pt idx="59388" formatCode="General">
                  <c:v>1.223209999999999</c:v>
                </c:pt>
                <c:pt idx="59389" formatCode="General">
                  <c:v>1.2232399999999992</c:v>
                </c:pt>
                <c:pt idx="59390" formatCode="General">
                  <c:v>1.2232499999999991</c:v>
                </c:pt>
                <c:pt idx="59391" formatCode="General">
                  <c:v>1.2232699999999992</c:v>
                </c:pt>
                <c:pt idx="59392" formatCode="General">
                  <c:v>1.2232899999999998</c:v>
                </c:pt>
                <c:pt idx="59393" formatCode="General">
                  <c:v>1.2233199999999991</c:v>
                </c:pt>
                <c:pt idx="59394" formatCode="General">
                  <c:v>1.2233299999999991</c:v>
                </c:pt>
                <c:pt idx="59395" formatCode="General">
                  <c:v>1.2233599999999998</c:v>
                </c:pt>
                <c:pt idx="59396" formatCode="General">
                  <c:v>1.223379999999999</c:v>
                </c:pt>
                <c:pt idx="59397" formatCode="General">
                  <c:v>1.2233999999999992</c:v>
                </c:pt>
                <c:pt idx="59398" formatCode="General">
                  <c:v>1.2234199999999991</c:v>
                </c:pt>
                <c:pt idx="59399" formatCode="General">
                  <c:v>1.2234399999999992</c:v>
                </c:pt>
                <c:pt idx="59400" formatCode="General">
                  <c:v>1.2234599999999998</c:v>
                </c:pt>
                <c:pt idx="59401" formatCode="General">
                  <c:v>1.223479999999999</c:v>
                </c:pt>
                <c:pt idx="59402" formatCode="General">
                  <c:v>1.2234999999999991</c:v>
                </c:pt>
                <c:pt idx="59403" formatCode="General">
                  <c:v>1.2235199999999991</c:v>
                </c:pt>
                <c:pt idx="59404" formatCode="General">
                  <c:v>1.2235399999999992</c:v>
                </c:pt>
                <c:pt idx="59405" formatCode="General">
                  <c:v>1.2235599999999998</c:v>
                </c:pt>
                <c:pt idx="59406" formatCode="General">
                  <c:v>1.223579999999999</c:v>
                </c:pt>
                <c:pt idx="59407" formatCode="General">
                  <c:v>1.2235999999999991</c:v>
                </c:pt>
                <c:pt idx="59408" formatCode="General">
                  <c:v>1.223619999999999</c:v>
                </c:pt>
                <c:pt idx="59409" formatCode="General">
                  <c:v>1.223649999999999</c:v>
                </c:pt>
                <c:pt idx="59410" formatCode="General">
                  <c:v>1.2236599999999991</c:v>
                </c:pt>
                <c:pt idx="59411" formatCode="General">
                  <c:v>1.2236799999999992</c:v>
                </c:pt>
                <c:pt idx="59412" formatCode="General">
                  <c:v>1.2237099999999992</c:v>
                </c:pt>
                <c:pt idx="59413" formatCode="General">
                  <c:v>1.2237299999999987</c:v>
                </c:pt>
                <c:pt idx="59414" formatCode="General">
                  <c:v>1.2237399999999992</c:v>
                </c:pt>
                <c:pt idx="59415" formatCode="General">
                  <c:v>1.2237699999999991</c:v>
                </c:pt>
                <c:pt idx="59416" formatCode="General">
                  <c:v>1.223789999999999</c:v>
                </c:pt>
                <c:pt idx="59417" formatCode="General">
                  <c:v>1.2238099999999992</c:v>
                </c:pt>
                <c:pt idx="59418" formatCode="General">
                  <c:v>1.2238299999999986</c:v>
                </c:pt>
                <c:pt idx="59419" formatCode="General">
                  <c:v>1.2238499999999992</c:v>
                </c:pt>
                <c:pt idx="59420" formatCode="General">
                  <c:v>1.2238699999999989</c:v>
                </c:pt>
                <c:pt idx="59421" formatCode="General">
                  <c:v>1.2238999999999987</c:v>
                </c:pt>
                <c:pt idx="59422" formatCode="General">
                  <c:v>1.2239099999999992</c:v>
                </c:pt>
                <c:pt idx="59423" formatCode="General">
                  <c:v>1.2239299999999984</c:v>
                </c:pt>
                <c:pt idx="59424" formatCode="General">
                  <c:v>1.223959999999999</c:v>
                </c:pt>
                <c:pt idx="59425" formatCode="General">
                  <c:v>1.2239799999999992</c:v>
                </c:pt>
                <c:pt idx="59426" formatCode="General">
                  <c:v>1.223989999999999</c:v>
                </c:pt>
                <c:pt idx="59427" formatCode="General">
                  <c:v>1.22401</c:v>
                </c:pt>
                <c:pt idx="59428" formatCode="General">
                  <c:v>1.22404</c:v>
                </c:pt>
                <c:pt idx="59429" formatCode="General">
                  <c:v>1.2240599999999999</c:v>
                </c:pt>
                <c:pt idx="59430" formatCode="General">
                  <c:v>1.22407</c:v>
                </c:pt>
                <c:pt idx="59431" formatCode="General">
                  <c:v>1.2241</c:v>
                </c:pt>
                <c:pt idx="59432" formatCode="General">
                  <c:v>1.2241199999999999</c:v>
                </c:pt>
                <c:pt idx="59433" formatCode="General">
                  <c:v>1.22414</c:v>
                </c:pt>
                <c:pt idx="59434" formatCode="General">
                  <c:v>1.2241599999999999</c:v>
                </c:pt>
                <c:pt idx="59435" formatCode="General">
                  <c:v>1.22418</c:v>
                </c:pt>
                <c:pt idx="59436" formatCode="General">
                  <c:v>1.2242</c:v>
                </c:pt>
                <c:pt idx="59437" formatCode="General">
                  <c:v>1.2242199999999999</c:v>
                </c:pt>
                <c:pt idx="59438" formatCode="General">
                  <c:v>1.22424</c:v>
                </c:pt>
                <c:pt idx="59439" formatCode="General">
                  <c:v>1.2242599999999999</c:v>
                </c:pt>
                <c:pt idx="59440" formatCode="General">
                  <c:v>1.2242899999999999</c:v>
                </c:pt>
                <c:pt idx="59441" formatCode="General">
                  <c:v>1.2242999999999991</c:v>
                </c:pt>
                <c:pt idx="59442" formatCode="General">
                  <c:v>1.2243199999999999</c:v>
                </c:pt>
                <c:pt idx="59443" formatCode="General">
                  <c:v>1.22435</c:v>
                </c:pt>
                <c:pt idx="59444" formatCode="General">
                  <c:v>1.22437</c:v>
                </c:pt>
                <c:pt idx="59445" formatCode="General">
                  <c:v>1.22438</c:v>
                </c:pt>
                <c:pt idx="59446" formatCode="General">
                  <c:v>1.22441</c:v>
                </c:pt>
                <c:pt idx="59447" formatCode="General">
                  <c:v>1.224429999999999</c:v>
                </c:pt>
                <c:pt idx="59448" formatCode="General">
                  <c:v>1.22445</c:v>
                </c:pt>
                <c:pt idx="59449" formatCode="General">
                  <c:v>1.2244699999999991</c:v>
                </c:pt>
                <c:pt idx="59450" formatCode="General">
                  <c:v>1.2244899999999999</c:v>
                </c:pt>
                <c:pt idx="59451" formatCode="General">
                  <c:v>1.22451</c:v>
                </c:pt>
                <c:pt idx="59452" formatCode="General">
                  <c:v>1.224529999999999</c:v>
                </c:pt>
                <c:pt idx="59453" formatCode="General">
                  <c:v>1.22455</c:v>
                </c:pt>
                <c:pt idx="59454" formatCode="General">
                  <c:v>1.224569999999999</c:v>
                </c:pt>
                <c:pt idx="59455" formatCode="General">
                  <c:v>1.2245899999999998</c:v>
                </c:pt>
                <c:pt idx="59456" formatCode="General">
                  <c:v>1.22461</c:v>
                </c:pt>
                <c:pt idx="59457" formatCode="General">
                  <c:v>1.2246299999999992</c:v>
                </c:pt>
                <c:pt idx="59458" formatCode="General">
                  <c:v>1.22465</c:v>
                </c:pt>
                <c:pt idx="59459" formatCode="General">
                  <c:v>1.224669999999999</c:v>
                </c:pt>
                <c:pt idx="59460" formatCode="General">
                  <c:v>1.224699999999999</c:v>
                </c:pt>
                <c:pt idx="59461" formatCode="General">
                  <c:v>1.22471</c:v>
                </c:pt>
                <c:pt idx="59462" formatCode="General">
                  <c:v>1.2247399999999991</c:v>
                </c:pt>
                <c:pt idx="59463" formatCode="General">
                  <c:v>1.2247599999999998</c:v>
                </c:pt>
                <c:pt idx="59464" formatCode="General">
                  <c:v>1.22478</c:v>
                </c:pt>
                <c:pt idx="59465" formatCode="General">
                  <c:v>1.2247899999999998</c:v>
                </c:pt>
                <c:pt idx="59466" formatCode="General">
                  <c:v>1.2248199999999998</c:v>
                </c:pt>
                <c:pt idx="59467" formatCode="General">
                  <c:v>1.224839999999999</c:v>
                </c:pt>
                <c:pt idx="59468" formatCode="General">
                  <c:v>1.2248599999999998</c:v>
                </c:pt>
                <c:pt idx="59469" formatCode="General">
                  <c:v>1.22488</c:v>
                </c:pt>
                <c:pt idx="59470" formatCode="General">
                  <c:v>1.2248999999999992</c:v>
                </c:pt>
                <c:pt idx="59471" formatCode="General">
                  <c:v>1.2249199999999998</c:v>
                </c:pt>
                <c:pt idx="59472" formatCode="General">
                  <c:v>1.22495</c:v>
                </c:pt>
                <c:pt idx="59473" formatCode="General">
                  <c:v>1.2249599999999998</c:v>
                </c:pt>
                <c:pt idx="59474" formatCode="General">
                  <c:v>1.22498</c:v>
                </c:pt>
                <c:pt idx="59475" formatCode="General">
                  <c:v>1.225009999999999</c:v>
                </c:pt>
                <c:pt idx="59476" formatCode="General">
                  <c:v>1.2250299999999992</c:v>
                </c:pt>
                <c:pt idx="59477" formatCode="General">
                  <c:v>1.225039999999999</c:v>
                </c:pt>
                <c:pt idx="59478" formatCode="General">
                  <c:v>1.2250599999999998</c:v>
                </c:pt>
                <c:pt idx="59479" formatCode="General">
                  <c:v>1.2250899999999998</c:v>
                </c:pt>
                <c:pt idx="59480" formatCode="General">
                  <c:v>1.225109999999999</c:v>
                </c:pt>
                <c:pt idx="59481" formatCode="General">
                  <c:v>1.2251199999999998</c:v>
                </c:pt>
                <c:pt idx="59482" formatCode="General">
                  <c:v>1.22515</c:v>
                </c:pt>
                <c:pt idx="59483" formatCode="General">
                  <c:v>1.2251699999999992</c:v>
                </c:pt>
                <c:pt idx="59484" formatCode="General">
                  <c:v>1.2251899999999998</c:v>
                </c:pt>
                <c:pt idx="59485" formatCode="General">
                  <c:v>1.225209999999999</c:v>
                </c:pt>
                <c:pt idx="59486" formatCode="General">
                  <c:v>1.2252299999999992</c:v>
                </c:pt>
                <c:pt idx="59487" formatCode="General">
                  <c:v>1.22525</c:v>
                </c:pt>
                <c:pt idx="59488" formatCode="General">
                  <c:v>1.225279999999999</c:v>
                </c:pt>
                <c:pt idx="59489" formatCode="General">
                  <c:v>1.2252899999999998</c:v>
                </c:pt>
                <c:pt idx="59490" formatCode="General">
                  <c:v>1.225309999999999</c:v>
                </c:pt>
                <c:pt idx="59491" formatCode="General">
                  <c:v>1.2253399999999992</c:v>
                </c:pt>
                <c:pt idx="59492" formatCode="General">
                  <c:v>1.2253599999999998</c:v>
                </c:pt>
                <c:pt idx="59493" formatCode="General">
                  <c:v>1.2253699999999992</c:v>
                </c:pt>
                <c:pt idx="59494" formatCode="General">
                  <c:v>1.2253999999999992</c:v>
                </c:pt>
                <c:pt idx="59495" formatCode="General">
                  <c:v>1.2254199999999991</c:v>
                </c:pt>
                <c:pt idx="59496" formatCode="General">
                  <c:v>1.2254399999999992</c:v>
                </c:pt>
                <c:pt idx="59497" formatCode="General">
                  <c:v>1.2254599999999998</c:v>
                </c:pt>
                <c:pt idx="59498" formatCode="General">
                  <c:v>1.225479999999999</c:v>
                </c:pt>
                <c:pt idx="59499" formatCode="General">
                  <c:v>1.2254999999999991</c:v>
                </c:pt>
                <c:pt idx="59500" formatCode="General">
                  <c:v>1.2255199999999991</c:v>
                </c:pt>
                <c:pt idx="59501" formatCode="General">
                  <c:v>1.2255399999999992</c:v>
                </c:pt>
                <c:pt idx="59502" formatCode="General">
                  <c:v>1.2255599999999998</c:v>
                </c:pt>
                <c:pt idx="59503" formatCode="General">
                  <c:v>1.225579999999999</c:v>
                </c:pt>
                <c:pt idx="59504" formatCode="General">
                  <c:v>1.2256099999999992</c:v>
                </c:pt>
                <c:pt idx="59505" formatCode="General">
                  <c:v>1.225619999999999</c:v>
                </c:pt>
                <c:pt idx="59506" formatCode="General">
                  <c:v>1.2256399999999992</c:v>
                </c:pt>
                <c:pt idx="59507" formatCode="General">
                  <c:v>1.2256599999999991</c:v>
                </c:pt>
                <c:pt idx="59508" formatCode="General">
                  <c:v>1.2256799999999992</c:v>
                </c:pt>
                <c:pt idx="59509" formatCode="General">
                  <c:v>1.2256999999999989</c:v>
                </c:pt>
                <c:pt idx="59510" formatCode="General">
                  <c:v>1.225719999999999</c:v>
                </c:pt>
                <c:pt idx="59511" formatCode="General">
                  <c:v>1.225749999999999</c:v>
                </c:pt>
                <c:pt idx="59512" formatCode="General">
                  <c:v>1.2257599999999991</c:v>
                </c:pt>
                <c:pt idx="59513" formatCode="General">
                  <c:v>1.225789999999999</c:v>
                </c:pt>
                <c:pt idx="59514" formatCode="General">
                  <c:v>1.2258099999999992</c:v>
                </c:pt>
                <c:pt idx="59515" formatCode="General">
                  <c:v>1.2258299999999986</c:v>
                </c:pt>
                <c:pt idx="59516" formatCode="General">
                  <c:v>1.2258399999999992</c:v>
                </c:pt>
                <c:pt idx="59517" formatCode="General">
                  <c:v>1.2258699999999989</c:v>
                </c:pt>
                <c:pt idx="59518" formatCode="General">
                  <c:v>1.225889999999999</c:v>
                </c:pt>
                <c:pt idx="59519" formatCode="General">
                  <c:v>1.2259099999999992</c:v>
                </c:pt>
                <c:pt idx="59520" formatCode="General">
                  <c:v>1.2259299999999984</c:v>
                </c:pt>
                <c:pt idx="59521" formatCode="General">
                  <c:v>1.2259499999999992</c:v>
                </c:pt>
                <c:pt idx="59522" formatCode="General">
                  <c:v>1.2259699999999989</c:v>
                </c:pt>
                <c:pt idx="59523" formatCode="General">
                  <c:v>1.225989999999999</c:v>
                </c:pt>
                <c:pt idx="59524" formatCode="General">
                  <c:v>1.22601</c:v>
                </c:pt>
                <c:pt idx="59525" formatCode="General">
                  <c:v>1.22603</c:v>
                </c:pt>
                <c:pt idx="59526" formatCode="General">
                  <c:v>1.2260599999999999</c:v>
                </c:pt>
                <c:pt idx="59527" formatCode="General">
                  <c:v>1.2260800000000001</c:v>
                </c:pt>
                <c:pt idx="59528" formatCode="General">
                  <c:v>1.2260899999999999</c:v>
                </c:pt>
                <c:pt idx="59529" formatCode="General">
                  <c:v>1.22611</c:v>
                </c:pt>
                <c:pt idx="59530" formatCode="General">
                  <c:v>1.22614</c:v>
                </c:pt>
                <c:pt idx="59531" formatCode="General">
                  <c:v>1.2261599999999999</c:v>
                </c:pt>
                <c:pt idx="59532" formatCode="General">
                  <c:v>1.22617</c:v>
                </c:pt>
                <c:pt idx="59533" formatCode="General">
                  <c:v>1.2262</c:v>
                </c:pt>
                <c:pt idx="59534" formatCode="General">
                  <c:v>1.2262199999999999</c:v>
                </c:pt>
                <c:pt idx="59535" formatCode="General">
                  <c:v>1.22624</c:v>
                </c:pt>
                <c:pt idx="59536" formatCode="General">
                  <c:v>1.2262599999999999</c:v>
                </c:pt>
                <c:pt idx="59537" formatCode="General">
                  <c:v>1.22628</c:v>
                </c:pt>
                <c:pt idx="59538" formatCode="General">
                  <c:v>1.2262999999999991</c:v>
                </c:pt>
                <c:pt idx="59539" formatCode="General">
                  <c:v>1.226329999999999</c:v>
                </c:pt>
                <c:pt idx="59540" formatCode="General">
                  <c:v>1.22634</c:v>
                </c:pt>
                <c:pt idx="59541" formatCode="General">
                  <c:v>1.2263599999999999</c:v>
                </c:pt>
                <c:pt idx="59542" formatCode="General">
                  <c:v>1.22638</c:v>
                </c:pt>
                <c:pt idx="59543" formatCode="General">
                  <c:v>1.22641</c:v>
                </c:pt>
                <c:pt idx="59544" formatCode="General">
                  <c:v>1.2264199999999998</c:v>
                </c:pt>
                <c:pt idx="59545" formatCode="General">
                  <c:v>1.22644</c:v>
                </c:pt>
                <c:pt idx="59546" formatCode="General">
                  <c:v>1.2264699999999991</c:v>
                </c:pt>
                <c:pt idx="59547" formatCode="General">
                  <c:v>1.2264899999999999</c:v>
                </c:pt>
                <c:pt idx="59548" formatCode="General">
                  <c:v>1.22651</c:v>
                </c:pt>
                <c:pt idx="59549" formatCode="General">
                  <c:v>1.226529999999999</c:v>
                </c:pt>
                <c:pt idx="59550" formatCode="General">
                  <c:v>1.22655</c:v>
                </c:pt>
                <c:pt idx="59551" formatCode="General">
                  <c:v>1.226569999999999</c:v>
                </c:pt>
                <c:pt idx="59552" formatCode="General">
                  <c:v>1.2265899999999998</c:v>
                </c:pt>
                <c:pt idx="59553" formatCode="General">
                  <c:v>1.22661</c:v>
                </c:pt>
                <c:pt idx="59554" formatCode="General">
                  <c:v>1.2266299999999992</c:v>
                </c:pt>
                <c:pt idx="59555" formatCode="General">
                  <c:v>1.2266599999999999</c:v>
                </c:pt>
                <c:pt idx="59556" formatCode="General">
                  <c:v>1.226669999999999</c:v>
                </c:pt>
                <c:pt idx="59557" formatCode="General">
                  <c:v>1.2266899999999998</c:v>
                </c:pt>
                <c:pt idx="59558" formatCode="General">
                  <c:v>1.22671</c:v>
                </c:pt>
                <c:pt idx="59559" formatCode="General">
                  <c:v>1.2267399999999991</c:v>
                </c:pt>
                <c:pt idx="59560" formatCode="General">
                  <c:v>1.22675</c:v>
                </c:pt>
                <c:pt idx="59561" formatCode="General">
                  <c:v>1.22678</c:v>
                </c:pt>
                <c:pt idx="59562" formatCode="General">
                  <c:v>1.226799999999999</c:v>
                </c:pt>
                <c:pt idx="59563" formatCode="General">
                  <c:v>1.2268199999999998</c:v>
                </c:pt>
                <c:pt idx="59564" formatCode="General">
                  <c:v>1.226839999999999</c:v>
                </c:pt>
                <c:pt idx="59565" formatCode="General">
                  <c:v>1.2268599999999998</c:v>
                </c:pt>
                <c:pt idx="59566" formatCode="General">
                  <c:v>1.22688</c:v>
                </c:pt>
                <c:pt idx="59567" formatCode="General">
                  <c:v>1.2268999999999992</c:v>
                </c:pt>
                <c:pt idx="59568" formatCode="General">
                  <c:v>1.2269199999999998</c:v>
                </c:pt>
                <c:pt idx="59569" formatCode="General">
                  <c:v>1.226939999999999</c:v>
                </c:pt>
                <c:pt idx="59570" formatCode="General">
                  <c:v>1.2269599999999998</c:v>
                </c:pt>
                <c:pt idx="59571" formatCode="General">
                  <c:v>1.22698</c:v>
                </c:pt>
                <c:pt idx="59572" formatCode="General">
                  <c:v>1.2269999999999992</c:v>
                </c:pt>
                <c:pt idx="59573" formatCode="General">
                  <c:v>1.2270199999999998</c:v>
                </c:pt>
                <c:pt idx="59574" formatCode="General">
                  <c:v>1.227039999999999</c:v>
                </c:pt>
                <c:pt idx="59575" formatCode="General">
                  <c:v>1.2270599999999998</c:v>
                </c:pt>
                <c:pt idx="59576" formatCode="General">
                  <c:v>1.2270799999999991</c:v>
                </c:pt>
                <c:pt idx="59577" formatCode="General">
                  <c:v>1.227109999999999</c:v>
                </c:pt>
                <c:pt idx="59578" formatCode="General">
                  <c:v>1.2271299999999992</c:v>
                </c:pt>
                <c:pt idx="59579" formatCode="General">
                  <c:v>1.227139999999999</c:v>
                </c:pt>
                <c:pt idx="59580" formatCode="General">
                  <c:v>1.2271599999999998</c:v>
                </c:pt>
                <c:pt idx="59581" formatCode="General">
                  <c:v>1.2271899999999998</c:v>
                </c:pt>
                <c:pt idx="59582" formatCode="General">
                  <c:v>1.227209999999999</c:v>
                </c:pt>
                <c:pt idx="59583" formatCode="General">
                  <c:v>1.2272199999999998</c:v>
                </c:pt>
                <c:pt idx="59584" formatCode="General">
                  <c:v>1.22725</c:v>
                </c:pt>
                <c:pt idx="59585" formatCode="General">
                  <c:v>1.2272699999999992</c:v>
                </c:pt>
                <c:pt idx="59586" formatCode="General">
                  <c:v>1.2272899999999998</c:v>
                </c:pt>
                <c:pt idx="59587" formatCode="General">
                  <c:v>1.227309999999999</c:v>
                </c:pt>
                <c:pt idx="59588" formatCode="General">
                  <c:v>1.2273299999999991</c:v>
                </c:pt>
                <c:pt idx="59589" formatCode="General">
                  <c:v>1.2273499999999991</c:v>
                </c:pt>
                <c:pt idx="59590" formatCode="General">
                  <c:v>1.227379999999999</c:v>
                </c:pt>
                <c:pt idx="59591" formatCode="General">
                  <c:v>1.2273899999999998</c:v>
                </c:pt>
                <c:pt idx="59592" formatCode="General">
                  <c:v>1.227409999999999</c:v>
                </c:pt>
                <c:pt idx="59593" formatCode="General">
                  <c:v>1.2274299999999991</c:v>
                </c:pt>
                <c:pt idx="59594" formatCode="General">
                  <c:v>1.2274599999999998</c:v>
                </c:pt>
                <c:pt idx="59595" formatCode="General">
                  <c:v>1.2274699999999992</c:v>
                </c:pt>
                <c:pt idx="59596" formatCode="General">
                  <c:v>1.2274899999999991</c:v>
                </c:pt>
                <c:pt idx="59597" formatCode="General">
                  <c:v>1.2275199999999991</c:v>
                </c:pt>
                <c:pt idx="59598" formatCode="General">
                  <c:v>1.2275399999999992</c:v>
                </c:pt>
                <c:pt idx="59599" formatCode="General">
                  <c:v>1.2275599999999998</c:v>
                </c:pt>
                <c:pt idx="59600" formatCode="General">
                  <c:v>1.227579999999999</c:v>
                </c:pt>
                <c:pt idx="59601" formatCode="General">
                  <c:v>1.2275999999999991</c:v>
                </c:pt>
                <c:pt idx="59602" formatCode="General">
                  <c:v>1.227619999999999</c:v>
                </c:pt>
                <c:pt idx="59603" formatCode="General">
                  <c:v>1.2276399999999992</c:v>
                </c:pt>
                <c:pt idx="59604" formatCode="General">
                  <c:v>1.2276599999999998</c:v>
                </c:pt>
                <c:pt idx="59605" formatCode="General">
                  <c:v>1.2276799999999992</c:v>
                </c:pt>
                <c:pt idx="59606" formatCode="General">
                  <c:v>1.2277099999999992</c:v>
                </c:pt>
                <c:pt idx="59607" formatCode="General">
                  <c:v>1.227719999999999</c:v>
                </c:pt>
                <c:pt idx="59608" formatCode="General">
                  <c:v>1.2277399999999992</c:v>
                </c:pt>
                <c:pt idx="59609" formatCode="General">
                  <c:v>1.2277699999999991</c:v>
                </c:pt>
                <c:pt idx="59610" formatCode="General">
                  <c:v>1.227789999999999</c:v>
                </c:pt>
                <c:pt idx="59611" formatCode="General">
                  <c:v>1.2277999999999989</c:v>
                </c:pt>
                <c:pt idx="59612" formatCode="General">
                  <c:v>1.2278299999999986</c:v>
                </c:pt>
                <c:pt idx="59613" formatCode="General">
                  <c:v>1.2278499999999992</c:v>
                </c:pt>
                <c:pt idx="59614" formatCode="General">
                  <c:v>1.2278699999999991</c:v>
                </c:pt>
                <c:pt idx="59615" formatCode="General">
                  <c:v>1.227889999999999</c:v>
                </c:pt>
                <c:pt idx="59616" formatCode="General">
                  <c:v>1.2279099999999992</c:v>
                </c:pt>
                <c:pt idx="59617" formatCode="General">
                  <c:v>1.2279299999999984</c:v>
                </c:pt>
                <c:pt idx="59618" formatCode="General">
                  <c:v>1.2279499999999992</c:v>
                </c:pt>
                <c:pt idx="59619" formatCode="General">
                  <c:v>1.2279699999999989</c:v>
                </c:pt>
                <c:pt idx="59620" formatCode="General">
                  <c:v>1.227989999999999</c:v>
                </c:pt>
                <c:pt idx="59621" formatCode="General">
                  <c:v>1.22801</c:v>
                </c:pt>
                <c:pt idx="59622" formatCode="General">
                  <c:v>1.22803</c:v>
                </c:pt>
                <c:pt idx="59623" formatCode="General">
                  <c:v>1.2280500000000001</c:v>
                </c:pt>
                <c:pt idx="59624" formatCode="General">
                  <c:v>1.22807</c:v>
                </c:pt>
                <c:pt idx="59625" formatCode="General">
                  <c:v>1.2280899999999999</c:v>
                </c:pt>
                <c:pt idx="59626" formatCode="General">
                  <c:v>1.2281199999999999</c:v>
                </c:pt>
                <c:pt idx="59627" formatCode="General">
                  <c:v>1.2281299999999991</c:v>
                </c:pt>
                <c:pt idx="59628" formatCode="General">
                  <c:v>1.2281500000000001</c:v>
                </c:pt>
                <c:pt idx="59629" formatCode="General">
                  <c:v>1.22818</c:v>
                </c:pt>
                <c:pt idx="59630" formatCode="General">
                  <c:v>1.2282</c:v>
                </c:pt>
                <c:pt idx="59631" formatCode="General">
                  <c:v>1.22821</c:v>
                </c:pt>
                <c:pt idx="59632" formatCode="General">
                  <c:v>1.22824</c:v>
                </c:pt>
                <c:pt idx="59633" formatCode="General">
                  <c:v>1.2282599999999999</c:v>
                </c:pt>
                <c:pt idx="59634" formatCode="General">
                  <c:v>1.22828</c:v>
                </c:pt>
                <c:pt idx="59635" formatCode="General">
                  <c:v>1.2282999999999991</c:v>
                </c:pt>
                <c:pt idx="59636" formatCode="General">
                  <c:v>1.2283199999999999</c:v>
                </c:pt>
                <c:pt idx="59637" formatCode="General">
                  <c:v>1.22834</c:v>
                </c:pt>
                <c:pt idx="59638" formatCode="General">
                  <c:v>1.22837</c:v>
                </c:pt>
                <c:pt idx="59639" formatCode="General">
                  <c:v>1.22838</c:v>
                </c:pt>
                <c:pt idx="59640" formatCode="General">
                  <c:v>1.228399999999999</c:v>
                </c:pt>
                <c:pt idx="59641" formatCode="General">
                  <c:v>1.228429999999999</c:v>
                </c:pt>
                <c:pt idx="59642" formatCode="General">
                  <c:v>1.22844</c:v>
                </c:pt>
                <c:pt idx="59643" formatCode="General">
                  <c:v>1.2284599999999999</c:v>
                </c:pt>
                <c:pt idx="59644" formatCode="General">
                  <c:v>1.22848</c:v>
                </c:pt>
                <c:pt idx="59645" formatCode="General">
                  <c:v>1.22851</c:v>
                </c:pt>
                <c:pt idx="59646" formatCode="General">
                  <c:v>1.2285199999999998</c:v>
                </c:pt>
                <c:pt idx="59647" formatCode="General">
                  <c:v>1.22854</c:v>
                </c:pt>
                <c:pt idx="59648" formatCode="General">
                  <c:v>1.2285699999999991</c:v>
                </c:pt>
                <c:pt idx="59649" formatCode="General">
                  <c:v>1.2285899999999998</c:v>
                </c:pt>
                <c:pt idx="59650" formatCode="General">
                  <c:v>1.228599999999999</c:v>
                </c:pt>
                <c:pt idx="59651" formatCode="General">
                  <c:v>1.2286299999999992</c:v>
                </c:pt>
                <c:pt idx="59652" formatCode="General">
                  <c:v>1.22865</c:v>
                </c:pt>
                <c:pt idx="59653" formatCode="General">
                  <c:v>1.228669999999999</c:v>
                </c:pt>
                <c:pt idx="59654" formatCode="General">
                  <c:v>1.2286899999999998</c:v>
                </c:pt>
                <c:pt idx="59655" formatCode="General">
                  <c:v>1.22871</c:v>
                </c:pt>
                <c:pt idx="59656" formatCode="General">
                  <c:v>1.2287299999999992</c:v>
                </c:pt>
                <c:pt idx="59657" formatCode="General">
                  <c:v>1.22875</c:v>
                </c:pt>
                <c:pt idx="59658" formatCode="General">
                  <c:v>1.228769999999999</c:v>
                </c:pt>
                <c:pt idx="59659" formatCode="General">
                  <c:v>1.2287899999999998</c:v>
                </c:pt>
                <c:pt idx="59660" formatCode="General">
                  <c:v>1.2288199999999998</c:v>
                </c:pt>
                <c:pt idx="59661" formatCode="General">
                  <c:v>1.228839999999999</c:v>
                </c:pt>
                <c:pt idx="59662" formatCode="General">
                  <c:v>1.22885</c:v>
                </c:pt>
                <c:pt idx="59663" formatCode="General">
                  <c:v>1.22888</c:v>
                </c:pt>
                <c:pt idx="59664" formatCode="General">
                  <c:v>1.2288999999999992</c:v>
                </c:pt>
                <c:pt idx="59665" formatCode="General">
                  <c:v>1.2289199999999998</c:v>
                </c:pt>
                <c:pt idx="59666" formatCode="General">
                  <c:v>1.228939999999999</c:v>
                </c:pt>
                <c:pt idx="59667" formatCode="General">
                  <c:v>1.2289599999999998</c:v>
                </c:pt>
                <c:pt idx="59668" formatCode="General">
                  <c:v>1.22898</c:v>
                </c:pt>
                <c:pt idx="59669" formatCode="General">
                  <c:v>1.2289999999999992</c:v>
                </c:pt>
                <c:pt idx="59670" formatCode="General">
                  <c:v>1.2290199999999998</c:v>
                </c:pt>
                <c:pt idx="59671" formatCode="General">
                  <c:v>1.229039999999999</c:v>
                </c:pt>
                <c:pt idx="59672" formatCode="General">
                  <c:v>1.2290599999999998</c:v>
                </c:pt>
                <c:pt idx="59673" formatCode="General">
                  <c:v>1.22908</c:v>
                </c:pt>
                <c:pt idx="59674" formatCode="General">
                  <c:v>1.2290999999999992</c:v>
                </c:pt>
                <c:pt idx="59675" formatCode="General">
                  <c:v>1.2291199999999998</c:v>
                </c:pt>
                <c:pt idx="59676" formatCode="General">
                  <c:v>1.229139999999999</c:v>
                </c:pt>
                <c:pt idx="59677" formatCode="General">
                  <c:v>1.2291699999999992</c:v>
                </c:pt>
                <c:pt idx="59678" formatCode="General">
                  <c:v>1.2291799999999991</c:v>
                </c:pt>
                <c:pt idx="59679" formatCode="General">
                  <c:v>1.229209999999999</c:v>
                </c:pt>
                <c:pt idx="59680" formatCode="General">
                  <c:v>1.2292299999999992</c:v>
                </c:pt>
                <c:pt idx="59681" formatCode="General">
                  <c:v>1.22925</c:v>
                </c:pt>
                <c:pt idx="59682" formatCode="General">
                  <c:v>1.2292699999999992</c:v>
                </c:pt>
                <c:pt idx="59683" formatCode="General">
                  <c:v>1.2292899999999998</c:v>
                </c:pt>
                <c:pt idx="59684" formatCode="General">
                  <c:v>1.229309999999999</c:v>
                </c:pt>
                <c:pt idx="59685" formatCode="General">
                  <c:v>1.2293299999999991</c:v>
                </c:pt>
                <c:pt idx="59686" formatCode="General">
                  <c:v>1.2293499999999991</c:v>
                </c:pt>
                <c:pt idx="59687" formatCode="General">
                  <c:v>1.2293699999999992</c:v>
                </c:pt>
                <c:pt idx="59688" formatCode="General">
                  <c:v>1.2293899999999998</c:v>
                </c:pt>
                <c:pt idx="59689" formatCode="General">
                  <c:v>1.2294199999999991</c:v>
                </c:pt>
                <c:pt idx="59690" formatCode="General">
                  <c:v>1.2294299999999991</c:v>
                </c:pt>
                <c:pt idx="59691" formatCode="General">
                  <c:v>1.229449999999999</c:v>
                </c:pt>
                <c:pt idx="59692" formatCode="General">
                  <c:v>1.229479999999999</c:v>
                </c:pt>
                <c:pt idx="59693" formatCode="General">
                  <c:v>1.2294999999999991</c:v>
                </c:pt>
                <c:pt idx="59694" formatCode="General">
                  <c:v>1.2295099999999992</c:v>
                </c:pt>
                <c:pt idx="59695" formatCode="General">
                  <c:v>1.2295299999999989</c:v>
                </c:pt>
                <c:pt idx="59696" formatCode="General">
                  <c:v>1.2295599999999998</c:v>
                </c:pt>
                <c:pt idx="59697" formatCode="General">
                  <c:v>1.229579999999999</c:v>
                </c:pt>
                <c:pt idx="59698" formatCode="General">
                  <c:v>1.2295899999999991</c:v>
                </c:pt>
                <c:pt idx="59699" formatCode="General">
                  <c:v>1.229619999999999</c:v>
                </c:pt>
                <c:pt idx="59700" formatCode="General">
                  <c:v>1.2296399999999992</c:v>
                </c:pt>
                <c:pt idx="59701" formatCode="General">
                  <c:v>1.2296599999999998</c:v>
                </c:pt>
                <c:pt idx="59702" formatCode="General">
                  <c:v>1.2296799999999992</c:v>
                </c:pt>
                <c:pt idx="59703" formatCode="General">
                  <c:v>1.2296999999999989</c:v>
                </c:pt>
                <c:pt idx="59704" formatCode="General">
                  <c:v>1.229719999999999</c:v>
                </c:pt>
                <c:pt idx="59705" formatCode="General">
                  <c:v>1.2297399999999992</c:v>
                </c:pt>
                <c:pt idx="59706" formatCode="General">
                  <c:v>1.2297599999999991</c:v>
                </c:pt>
                <c:pt idx="59707" formatCode="General">
                  <c:v>1.2297799999999992</c:v>
                </c:pt>
                <c:pt idx="59708" formatCode="General">
                  <c:v>1.2297999999999989</c:v>
                </c:pt>
                <c:pt idx="59709" formatCode="General">
                  <c:v>1.229819999999999</c:v>
                </c:pt>
                <c:pt idx="59710" formatCode="General">
                  <c:v>1.2298399999999992</c:v>
                </c:pt>
                <c:pt idx="59711" formatCode="General">
                  <c:v>1.2298699999999991</c:v>
                </c:pt>
                <c:pt idx="59712" formatCode="General">
                  <c:v>1.229889999999999</c:v>
                </c:pt>
                <c:pt idx="59713" formatCode="General">
                  <c:v>1.2298999999999987</c:v>
                </c:pt>
                <c:pt idx="59714" formatCode="General">
                  <c:v>1.2299299999999984</c:v>
                </c:pt>
                <c:pt idx="59715" formatCode="General">
                  <c:v>1.2299499999999992</c:v>
                </c:pt>
                <c:pt idx="59716" formatCode="General">
                  <c:v>1.2299699999999989</c:v>
                </c:pt>
                <c:pt idx="59717" formatCode="General">
                  <c:v>1.2299799999999992</c:v>
                </c:pt>
                <c:pt idx="59718" formatCode="General">
                  <c:v>1.23001</c:v>
                </c:pt>
                <c:pt idx="59719" formatCode="General">
                  <c:v>1.23003</c:v>
                </c:pt>
                <c:pt idx="59720" formatCode="General">
                  <c:v>1.2300500000000001</c:v>
                </c:pt>
                <c:pt idx="59721" formatCode="General">
                  <c:v>1.23007</c:v>
                </c:pt>
                <c:pt idx="59722" formatCode="General">
                  <c:v>1.2300899999999999</c:v>
                </c:pt>
                <c:pt idx="59723" formatCode="General">
                  <c:v>1.23011</c:v>
                </c:pt>
                <c:pt idx="59724" formatCode="General">
                  <c:v>1.2301299999999991</c:v>
                </c:pt>
                <c:pt idx="59725" formatCode="General">
                  <c:v>1.2301500000000001</c:v>
                </c:pt>
                <c:pt idx="59726" formatCode="General">
                  <c:v>1.23017</c:v>
                </c:pt>
                <c:pt idx="59727" formatCode="General">
                  <c:v>1.2302</c:v>
                </c:pt>
                <c:pt idx="59728" formatCode="General">
                  <c:v>1.2302199999999999</c:v>
                </c:pt>
                <c:pt idx="59729" formatCode="General">
                  <c:v>1.230229999999999</c:v>
                </c:pt>
                <c:pt idx="59730" formatCode="General">
                  <c:v>1.2302599999999999</c:v>
                </c:pt>
                <c:pt idx="59731" formatCode="General">
                  <c:v>1.23028</c:v>
                </c:pt>
                <c:pt idx="59732" formatCode="General">
                  <c:v>1.2302999999999991</c:v>
                </c:pt>
                <c:pt idx="59733" formatCode="General">
                  <c:v>1.2303199999999999</c:v>
                </c:pt>
                <c:pt idx="59734" formatCode="General">
                  <c:v>1.23034</c:v>
                </c:pt>
                <c:pt idx="59735" formatCode="General">
                  <c:v>1.2303599999999999</c:v>
                </c:pt>
                <c:pt idx="59736" formatCode="General">
                  <c:v>1.23038</c:v>
                </c:pt>
                <c:pt idx="59737" formatCode="General">
                  <c:v>1.2303999999999991</c:v>
                </c:pt>
                <c:pt idx="59738" formatCode="General">
                  <c:v>1.2304199999999998</c:v>
                </c:pt>
                <c:pt idx="59739" formatCode="General">
                  <c:v>1.23044</c:v>
                </c:pt>
                <c:pt idx="59740" formatCode="General">
                  <c:v>1.2304599999999999</c:v>
                </c:pt>
                <c:pt idx="59741" formatCode="General">
                  <c:v>1.23048</c:v>
                </c:pt>
                <c:pt idx="59742" formatCode="General">
                  <c:v>1.230499999999999</c:v>
                </c:pt>
                <c:pt idx="59743" formatCode="General">
                  <c:v>1.230529999999999</c:v>
                </c:pt>
                <c:pt idx="59744" formatCode="General">
                  <c:v>1.23055</c:v>
                </c:pt>
                <c:pt idx="59745" formatCode="General">
                  <c:v>1.2305599999999999</c:v>
                </c:pt>
                <c:pt idx="59746" formatCode="General">
                  <c:v>1.23058</c:v>
                </c:pt>
                <c:pt idx="59747" formatCode="General">
                  <c:v>1.23061</c:v>
                </c:pt>
                <c:pt idx="59748" formatCode="General">
                  <c:v>1.230629999999999</c:v>
                </c:pt>
                <c:pt idx="59749" formatCode="General">
                  <c:v>1.23064</c:v>
                </c:pt>
                <c:pt idx="59750" formatCode="General">
                  <c:v>1.230669999999999</c:v>
                </c:pt>
                <c:pt idx="59751" formatCode="General">
                  <c:v>1.2306899999999998</c:v>
                </c:pt>
                <c:pt idx="59752" formatCode="General">
                  <c:v>1.23071</c:v>
                </c:pt>
                <c:pt idx="59753" formatCode="General">
                  <c:v>1.2307299999999992</c:v>
                </c:pt>
                <c:pt idx="59754" formatCode="General">
                  <c:v>1.23075</c:v>
                </c:pt>
                <c:pt idx="59755" formatCode="General">
                  <c:v>1.230769999999999</c:v>
                </c:pt>
                <c:pt idx="59756" formatCode="General">
                  <c:v>1.230799999999999</c:v>
                </c:pt>
                <c:pt idx="59757" formatCode="General">
                  <c:v>1.23081</c:v>
                </c:pt>
                <c:pt idx="59758" formatCode="General">
                  <c:v>1.2308299999999992</c:v>
                </c:pt>
                <c:pt idx="59759" formatCode="General">
                  <c:v>1.23085</c:v>
                </c:pt>
                <c:pt idx="59760" formatCode="General">
                  <c:v>1.23088</c:v>
                </c:pt>
                <c:pt idx="59761" formatCode="General">
                  <c:v>1.2308899999999998</c:v>
                </c:pt>
                <c:pt idx="59762" formatCode="General">
                  <c:v>1.2309099999999991</c:v>
                </c:pt>
                <c:pt idx="59763" formatCode="General">
                  <c:v>1.230939999999999</c:v>
                </c:pt>
                <c:pt idx="59764" formatCode="General">
                  <c:v>1.2309599999999998</c:v>
                </c:pt>
                <c:pt idx="59765" formatCode="General">
                  <c:v>1.23098</c:v>
                </c:pt>
                <c:pt idx="59766" formatCode="General">
                  <c:v>1.2309999999999992</c:v>
                </c:pt>
                <c:pt idx="59767" formatCode="General">
                  <c:v>1.2310199999999998</c:v>
                </c:pt>
                <c:pt idx="59768" formatCode="General">
                  <c:v>1.231039999999999</c:v>
                </c:pt>
                <c:pt idx="59769" formatCode="General">
                  <c:v>1.2310599999999998</c:v>
                </c:pt>
                <c:pt idx="59770" formatCode="General">
                  <c:v>1.23108</c:v>
                </c:pt>
                <c:pt idx="59771" formatCode="General">
                  <c:v>1.2310999999999992</c:v>
                </c:pt>
                <c:pt idx="59772" formatCode="General">
                  <c:v>1.2311199999999998</c:v>
                </c:pt>
                <c:pt idx="59773" formatCode="General">
                  <c:v>1.231139999999999</c:v>
                </c:pt>
                <c:pt idx="59774" formatCode="General">
                  <c:v>1.2311599999999998</c:v>
                </c:pt>
                <c:pt idx="59775" formatCode="General">
                  <c:v>1.2311799999999991</c:v>
                </c:pt>
                <c:pt idx="59776" formatCode="General">
                  <c:v>1.2311999999999992</c:v>
                </c:pt>
                <c:pt idx="59777" formatCode="General">
                  <c:v>1.2312199999999998</c:v>
                </c:pt>
                <c:pt idx="59778" formatCode="General">
                  <c:v>1.23125</c:v>
                </c:pt>
                <c:pt idx="59779" formatCode="General">
                  <c:v>1.2312699999999992</c:v>
                </c:pt>
                <c:pt idx="59780" formatCode="General">
                  <c:v>1.231279999999999</c:v>
                </c:pt>
                <c:pt idx="59781" formatCode="General">
                  <c:v>1.231309999999999</c:v>
                </c:pt>
                <c:pt idx="59782" formatCode="General">
                  <c:v>1.2313299999999991</c:v>
                </c:pt>
                <c:pt idx="59783" formatCode="General">
                  <c:v>1.2313499999999991</c:v>
                </c:pt>
                <c:pt idx="59784" formatCode="General">
                  <c:v>1.2313599999999998</c:v>
                </c:pt>
                <c:pt idx="59785" formatCode="General">
                  <c:v>1.2313899999999998</c:v>
                </c:pt>
                <c:pt idx="59786" formatCode="General">
                  <c:v>1.231409999999999</c:v>
                </c:pt>
                <c:pt idx="59787" formatCode="General">
                  <c:v>1.2314299999999991</c:v>
                </c:pt>
                <c:pt idx="59788" formatCode="General">
                  <c:v>1.231449999999999</c:v>
                </c:pt>
                <c:pt idx="59789" formatCode="General">
                  <c:v>1.2314699999999992</c:v>
                </c:pt>
                <c:pt idx="59790" formatCode="General">
                  <c:v>1.2314899999999998</c:v>
                </c:pt>
                <c:pt idx="59791" formatCode="General">
                  <c:v>1.2315099999999992</c:v>
                </c:pt>
                <c:pt idx="59792" formatCode="General">
                  <c:v>1.2315299999999989</c:v>
                </c:pt>
                <c:pt idx="59793" formatCode="General">
                  <c:v>1.231549999999999</c:v>
                </c:pt>
                <c:pt idx="59794" formatCode="General">
                  <c:v>1.231579999999999</c:v>
                </c:pt>
                <c:pt idx="59795" formatCode="General">
                  <c:v>1.2315999999999991</c:v>
                </c:pt>
                <c:pt idx="59796" formatCode="General">
                  <c:v>1.2316099999999992</c:v>
                </c:pt>
                <c:pt idx="59797" formatCode="General">
                  <c:v>1.2316299999999989</c:v>
                </c:pt>
                <c:pt idx="59798" formatCode="General">
                  <c:v>1.2316599999999998</c:v>
                </c:pt>
                <c:pt idx="59799" formatCode="General">
                  <c:v>1.2316799999999992</c:v>
                </c:pt>
                <c:pt idx="59800" formatCode="General">
                  <c:v>1.2316999999999991</c:v>
                </c:pt>
                <c:pt idx="59801" formatCode="General">
                  <c:v>1.231719999999999</c:v>
                </c:pt>
                <c:pt idx="59802" formatCode="General">
                  <c:v>1.2317399999999992</c:v>
                </c:pt>
                <c:pt idx="59803" formatCode="General">
                  <c:v>1.2317599999999991</c:v>
                </c:pt>
                <c:pt idx="59804" formatCode="General">
                  <c:v>1.2317799999999992</c:v>
                </c:pt>
                <c:pt idx="59805" formatCode="General">
                  <c:v>1.2317999999999989</c:v>
                </c:pt>
                <c:pt idx="59806" formatCode="General">
                  <c:v>1.231819999999999</c:v>
                </c:pt>
                <c:pt idx="59807" formatCode="General">
                  <c:v>1.231849999999999</c:v>
                </c:pt>
                <c:pt idx="59808" formatCode="General">
                  <c:v>1.2318599999999991</c:v>
                </c:pt>
                <c:pt idx="59809" formatCode="General">
                  <c:v>1.2318799999999992</c:v>
                </c:pt>
                <c:pt idx="59810" formatCode="General">
                  <c:v>1.2318999999999989</c:v>
                </c:pt>
                <c:pt idx="59811" formatCode="General">
                  <c:v>1.2319299999999984</c:v>
                </c:pt>
                <c:pt idx="59812" formatCode="General">
                  <c:v>1.2319399999999991</c:v>
                </c:pt>
                <c:pt idx="59813" formatCode="General">
                  <c:v>1.2319599999999991</c:v>
                </c:pt>
                <c:pt idx="59814" formatCode="General">
                  <c:v>1.231989999999999</c:v>
                </c:pt>
                <c:pt idx="59815" formatCode="General">
                  <c:v>1.23201</c:v>
                </c:pt>
                <c:pt idx="59816" formatCode="General">
                  <c:v>1.23203</c:v>
                </c:pt>
                <c:pt idx="59817" formatCode="General">
                  <c:v>1.2320500000000001</c:v>
                </c:pt>
                <c:pt idx="59818" formatCode="General">
                  <c:v>1.23207</c:v>
                </c:pt>
                <c:pt idx="59819" formatCode="General">
                  <c:v>1.2320899999999999</c:v>
                </c:pt>
                <c:pt idx="59820" formatCode="General">
                  <c:v>1.23211</c:v>
                </c:pt>
                <c:pt idx="59821" formatCode="General">
                  <c:v>1.2321299999999991</c:v>
                </c:pt>
                <c:pt idx="59822" formatCode="General">
                  <c:v>1.2321500000000001</c:v>
                </c:pt>
                <c:pt idx="59823" formatCode="General">
                  <c:v>1.23217</c:v>
                </c:pt>
                <c:pt idx="59824" formatCode="General">
                  <c:v>1.2321899999999999</c:v>
                </c:pt>
                <c:pt idx="59825" formatCode="General">
                  <c:v>1.23221</c:v>
                </c:pt>
                <c:pt idx="59826" formatCode="General">
                  <c:v>1.23224</c:v>
                </c:pt>
                <c:pt idx="59827" formatCode="General">
                  <c:v>1.2322599999999999</c:v>
                </c:pt>
                <c:pt idx="59828" formatCode="General">
                  <c:v>1.23227</c:v>
                </c:pt>
                <c:pt idx="59829" formatCode="General">
                  <c:v>1.2323</c:v>
                </c:pt>
                <c:pt idx="59830" formatCode="General">
                  <c:v>1.2323199999999999</c:v>
                </c:pt>
                <c:pt idx="59831" formatCode="General">
                  <c:v>1.23234</c:v>
                </c:pt>
                <c:pt idx="59832" formatCode="General">
                  <c:v>1.2323500000000001</c:v>
                </c:pt>
                <c:pt idx="59833" formatCode="General">
                  <c:v>1.23238</c:v>
                </c:pt>
                <c:pt idx="59834" formatCode="General">
                  <c:v>1.2323999999999991</c:v>
                </c:pt>
                <c:pt idx="59835" formatCode="General">
                  <c:v>1.2324199999999998</c:v>
                </c:pt>
                <c:pt idx="59836" formatCode="General">
                  <c:v>1.23244</c:v>
                </c:pt>
                <c:pt idx="59837" formatCode="General">
                  <c:v>1.2324599999999999</c:v>
                </c:pt>
                <c:pt idx="59838" formatCode="General">
                  <c:v>1.23248</c:v>
                </c:pt>
                <c:pt idx="59839" formatCode="General">
                  <c:v>1.232499999999999</c:v>
                </c:pt>
                <c:pt idx="59840" formatCode="General">
                  <c:v>1.2325199999999998</c:v>
                </c:pt>
                <c:pt idx="59841" formatCode="General">
                  <c:v>1.23254</c:v>
                </c:pt>
                <c:pt idx="59842" formatCode="General">
                  <c:v>1.2325599999999999</c:v>
                </c:pt>
                <c:pt idx="59843" formatCode="General">
                  <c:v>1.23258</c:v>
                </c:pt>
                <c:pt idx="59844" formatCode="General">
                  <c:v>1.232599999999999</c:v>
                </c:pt>
                <c:pt idx="59845" formatCode="General">
                  <c:v>1.232629999999999</c:v>
                </c:pt>
                <c:pt idx="59846" formatCode="General">
                  <c:v>1.23265</c:v>
                </c:pt>
                <c:pt idx="59847" formatCode="General">
                  <c:v>1.2326599999999999</c:v>
                </c:pt>
                <c:pt idx="59848" formatCode="General">
                  <c:v>1.23268</c:v>
                </c:pt>
                <c:pt idx="59849" formatCode="General">
                  <c:v>1.23271</c:v>
                </c:pt>
                <c:pt idx="59850" formatCode="General">
                  <c:v>1.2327299999999992</c:v>
                </c:pt>
                <c:pt idx="59851" formatCode="General">
                  <c:v>1.23275</c:v>
                </c:pt>
                <c:pt idx="59852" formatCode="General">
                  <c:v>1.232769999999999</c:v>
                </c:pt>
                <c:pt idx="59853" formatCode="General">
                  <c:v>1.2327899999999998</c:v>
                </c:pt>
                <c:pt idx="59854" formatCode="General">
                  <c:v>1.23281</c:v>
                </c:pt>
                <c:pt idx="59855" formatCode="General">
                  <c:v>1.2328299999999992</c:v>
                </c:pt>
                <c:pt idx="59856" formatCode="General">
                  <c:v>1.23285</c:v>
                </c:pt>
                <c:pt idx="59857" formatCode="General">
                  <c:v>1.232869999999999</c:v>
                </c:pt>
                <c:pt idx="59858" formatCode="General">
                  <c:v>1.2328999999999992</c:v>
                </c:pt>
                <c:pt idx="59859" formatCode="General">
                  <c:v>1.23291</c:v>
                </c:pt>
                <c:pt idx="59860" formatCode="General">
                  <c:v>1.2329299999999992</c:v>
                </c:pt>
                <c:pt idx="59861" formatCode="General">
                  <c:v>1.23295</c:v>
                </c:pt>
                <c:pt idx="59862" formatCode="General">
                  <c:v>1.23298</c:v>
                </c:pt>
                <c:pt idx="59863" formatCode="General">
                  <c:v>1.2329899999999998</c:v>
                </c:pt>
                <c:pt idx="59864" formatCode="General">
                  <c:v>1.2330099999999991</c:v>
                </c:pt>
                <c:pt idx="59865" formatCode="General">
                  <c:v>1.233039999999999</c:v>
                </c:pt>
                <c:pt idx="59866" formatCode="General">
                  <c:v>1.2330599999999998</c:v>
                </c:pt>
                <c:pt idx="59867" formatCode="General">
                  <c:v>1.2330699999999992</c:v>
                </c:pt>
                <c:pt idx="59868" formatCode="General">
                  <c:v>1.2330999999999992</c:v>
                </c:pt>
                <c:pt idx="59869" formatCode="General">
                  <c:v>1.2331199999999998</c:v>
                </c:pt>
                <c:pt idx="59870" formatCode="General">
                  <c:v>1.233139999999999</c:v>
                </c:pt>
                <c:pt idx="59871" formatCode="General">
                  <c:v>1.2331599999999998</c:v>
                </c:pt>
                <c:pt idx="59872" formatCode="General">
                  <c:v>1.2331799999999991</c:v>
                </c:pt>
                <c:pt idx="59873" formatCode="General">
                  <c:v>1.2331999999999992</c:v>
                </c:pt>
                <c:pt idx="59874" formatCode="General">
                  <c:v>1.2332199999999998</c:v>
                </c:pt>
                <c:pt idx="59875" formatCode="General">
                  <c:v>1.233239999999999</c:v>
                </c:pt>
                <c:pt idx="59876" formatCode="General">
                  <c:v>1.2332599999999998</c:v>
                </c:pt>
                <c:pt idx="59877" formatCode="General">
                  <c:v>1.2332899999999998</c:v>
                </c:pt>
                <c:pt idx="59878" formatCode="General">
                  <c:v>1.233309999999999</c:v>
                </c:pt>
                <c:pt idx="59879" formatCode="General">
                  <c:v>1.2333199999999991</c:v>
                </c:pt>
                <c:pt idx="59880" formatCode="General">
                  <c:v>1.2333499999999991</c:v>
                </c:pt>
                <c:pt idx="59881" formatCode="General">
                  <c:v>1.2333699999999992</c:v>
                </c:pt>
                <c:pt idx="59882" formatCode="General">
                  <c:v>1.2333899999999998</c:v>
                </c:pt>
                <c:pt idx="59883" formatCode="General">
                  <c:v>1.2333999999999992</c:v>
                </c:pt>
                <c:pt idx="59884" formatCode="General">
                  <c:v>1.2334299999999991</c:v>
                </c:pt>
                <c:pt idx="59885" formatCode="General">
                  <c:v>1.233449999999999</c:v>
                </c:pt>
                <c:pt idx="59886" formatCode="General">
                  <c:v>1.2334699999999992</c:v>
                </c:pt>
                <c:pt idx="59887" formatCode="General">
                  <c:v>1.2334899999999998</c:v>
                </c:pt>
                <c:pt idx="59888" formatCode="General">
                  <c:v>1.2335099999999992</c:v>
                </c:pt>
                <c:pt idx="59889" formatCode="General">
                  <c:v>1.2335299999999989</c:v>
                </c:pt>
                <c:pt idx="59890" formatCode="General">
                  <c:v>1.233549999999999</c:v>
                </c:pt>
                <c:pt idx="59891" formatCode="General">
                  <c:v>1.2335699999999992</c:v>
                </c:pt>
                <c:pt idx="59892" formatCode="General">
                  <c:v>1.2335899999999991</c:v>
                </c:pt>
                <c:pt idx="59893" formatCode="General">
                  <c:v>1.2336099999999992</c:v>
                </c:pt>
                <c:pt idx="59894" formatCode="General">
                  <c:v>1.2336399999999992</c:v>
                </c:pt>
                <c:pt idx="59895" formatCode="General">
                  <c:v>1.233649999999999</c:v>
                </c:pt>
                <c:pt idx="59896" formatCode="General">
                  <c:v>1.2336799999999992</c:v>
                </c:pt>
                <c:pt idx="59897" formatCode="General">
                  <c:v>1.2336999999999991</c:v>
                </c:pt>
                <c:pt idx="59898" formatCode="General">
                  <c:v>1.233719999999999</c:v>
                </c:pt>
                <c:pt idx="59899" formatCode="General">
                  <c:v>1.2337399999999992</c:v>
                </c:pt>
                <c:pt idx="59900" formatCode="General">
                  <c:v>1.2337599999999991</c:v>
                </c:pt>
                <c:pt idx="59901" formatCode="General">
                  <c:v>1.2337799999999992</c:v>
                </c:pt>
                <c:pt idx="59902" formatCode="General">
                  <c:v>1.2337999999999989</c:v>
                </c:pt>
                <c:pt idx="59903" formatCode="General">
                  <c:v>1.233819999999999</c:v>
                </c:pt>
                <c:pt idx="59904" formatCode="General">
                  <c:v>1.2338399999999992</c:v>
                </c:pt>
                <c:pt idx="59905" formatCode="General">
                  <c:v>1.2338599999999991</c:v>
                </c:pt>
                <c:pt idx="59906" formatCode="General">
                  <c:v>1.233889999999999</c:v>
                </c:pt>
                <c:pt idx="59907" formatCode="General">
                  <c:v>1.2338999999999989</c:v>
                </c:pt>
                <c:pt idx="59908" formatCode="General">
                  <c:v>1.233919999999999</c:v>
                </c:pt>
                <c:pt idx="59909" formatCode="General">
                  <c:v>1.2339499999999992</c:v>
                </c:pt>
                <c:pt idx="59910" formatCode="General">
                  <c:v>1.2339599999999991</c:v>
                </c:pt>
                <c:pt idx="59911" formatCode="General">
                  <c:v>1.2339799999999992</c:v>
                </c:pt>
                <c:pt idx="59912" formatCode="General">
                  <c:v>1.234</c:v>
                </c:pt>
                <c:pt idx="59913" formatCode="General">
                  <c:v>1.23403</c:v>
                </c:pt>
                <c:pt idx="59914" formatCode="General">
                  <c:v>1.23404</c:v>
                </c:pt>
                <c:pt idx="59915" formatCode="General">
                  <c:v>1.2340599999999999</c:v>
                </c:pt>
                <c:pt idx="59916" formatCode="General">
                  <c:v>1.2340899999999999</c:v>
                </c:pt>
                <c:pt idx="59917" formatCode="General">
                  <c:v>1.23411</c:v>
                </c:pt>
                <c:pt idx="59918" formatCode="General">
                  <c:v>1.2341299999999991</c:v>
                </c:pt>
                <c:pt idx="59919" formatCode="General">
                  <c:v>1.2341500000000001</c:v>
                </c:pt>
                <c:pt idx="59920" formatCode="General">
                  <c:v>1.23417</c:v>
                </c:pt>
                <c:pt idx="59921" formatCode="General">
                  <c:v>1.2341899999999999</c:v>
                </c:pt>
                <c:pt idx="59922" formatCode="General">
                  <c:v>1.23421</c:v>
                </c:pt>
                <c:pt idx="59923" formatCode="General">
                  <c:v>1.2342299999999991</c:v>
                </c:pt>
                <c:pt idx="59924" formatCode="General">
                  <c:v>1.2342500000000001</c:v>
                </c:pt>
                <c:pt idx="59925" formatCode="General">
                  <c:v>1.23427</c:v>
                </c:pt>
                <c:pt idx="59926" formatCode="General">
                  <c:v>1.2342899999999999</c:v>
                </c:pt>
                <c:pt idx="59927" formatCode="General">
                  <c:v>1.23431</c:v>
                </c:pt>
                <c:pt idx="59928" formatCode="General">
                  <c:v>1.23434</c:v>
                </c:pt>
                <c:pt idx="59929" formatCode="General">
                  <c:v>1.2343599999999999</c:v>
                </c:pt>
                <c:pt idx="59930" formatCode="General">
                  <c:v>1.23437</c:v>
                </c:pt>
                <c:pt idx="59931" formatCode="General">
                  <c:v>1.2343999999999991</c:v>
                </c:pt>
                <c:pt idx="59932" formatCode="General">
                  <c:v>1.2344199999999999</c:v>
                </c:pt>
                <c:pt idx="59933" formatCode="General">
                  <c:v>1.23444</c:v>
                </c:pt>
                <c:pt idx="59934" formatCode="General">
                  <c:v>1.23445</c:v>
                </c:pt>
                <c:pt idx="59935" formatCode="General">
                  <c:v>1.23448</c:v>
                </c:pt>
                <c:pt idx="59936" formatCode="General">
                  <c:v>1.234499999999999</c:v>
                </c:pt>
                <c:pt idx="59937" formatCode="General">
                  <c:v>1.2345199999999998</c:v>
                </c:pt>
                <c:pt idx="59938" formatCode="General">
                  <c:v>1.23454</c:v>
                </c:pt>
                <c:pt idx="59939" formatCode="General">
                  <c:v>1.2345599999999999</c:v>
                </c:pt>
                <c:pt idx="59940" formatCode="General">
                  <c:v>1.23458</c:v>
                </c:pt>
                <c:pt idx="59941" formatCode="General">
                  <c:v>1.234599999999999</c:v>
                </c:pt>
                <c:pt idx="59942" formatCode="General">
                  <c:v>1.2346199999999998</c:v>
                </c:pt>
                <c:pt idx="59943" formatCode="General">
                  <c:v>1.23464</c:v>
                </c:pt>
                <c:pt idx="59944" formatCode="General">
                  <c:v>1.234669999999999</c:v>
                </c:pt>
                <c:pt idx="59945" formatCode="General">
                  <c:v>1.2346899999999998</c:v>
                </c:pt>
                <c:pt idx="59946" formatCode="General">
                  <c:v>1.234699999999999</c:v>
                </c:pt>
                <c:pt idx="59947" formatCode="General">
                  <c:v>1.2347199999999998</c:v>
                </c:pt>
                <c:pt idx="59948" formatCode="General">
                  <c:v>1.23475</c:v>
                </c:pt>
                <c:pt idx="59949" formatCode="General">
                  <c:v>1.234769999999999</c:v>
                </c:pt>
                <c:pt idx="59950" formatCode="General">
                  <c:v>1.2347899999999998</c:v>
                </c:pt>
                <c:pt idx="59951" formatCode="General">
                  <c:v>1.23481</c:v>
                </c:pt>
                <c:pt idx="59952" formatCode="General">
                  <c:v>1.2348299999999992</c:v>
                </c:pt>
                <c:pt idx="59953" formatCode="General">
                  <c:v>1.23485</c:v>
                </c:pt>
                <c:pt idx="59954" formatCode="General">
                  <c:v>1.234869999999999</c:v>
                </c:pt>
                <c:pt idx="59955" formatCode="General">
                  <c:v>1.2348899999999998</c:v>
                </c:pt>
                <c:pt idx="59956" formatCode="General">
                  <c:v>1.23491</c:v>
                </c:pt>
                <c:pt idx="59957" formatCode="General">
                  <c:v>1.234939999999999</c:v>
                </c:pt>
                <c:pt idx="59958" formatCode="General">
                  <c:v>1.23495</c:v>
                </c:pt>
                <c:pt idx="59959" formatCode="General">
                  <c:v>1.234969999999999</c:v>
                </c:pt>
                <c:pt idx="59960" formatCode="General">
                  <c:v>1.2349999999999992</c:v>
                </c:pt>
                <c:pt idx="59961" formatCode="General">
                  <c:v>1.2350199999999998</c:v>
                </c:pt>
                <c:pt idx="59962" formatCode="General">
                  <c:v>1.2350299999999992</c:v>
                </c:pt>
                <c:pt idx="59963" formatCode="General">
                  <c:v>1.23505</c:v>
                </c:pt>
                <c:pt idx="59964" formatCode="General">
                  <c:v>1.23508</c:v>
                </c:pt>
                <c:pt idx="59965" formatCode="General">
                  <c:v>1.2350999999999992</c:v>
                </c:pt>
                <c:pt idx="59966" formatCode="General">
                  <c:v>1.2351199999999998</c:v>
                </c:pt>
                <c:pt idx="59967" formatCode="General">
                  <c:v>1.235139999999999</c:v>
                </c:pt>
                <c:pt idx="59968" formatCode="General">
                  <c:v>1.2351599999999998</c:v>
                </c:pt>
                <c:pt idx="59969" formatCode="General">
                  <c:v>1.2351799999999991</c:v>
                </c:pt>
                <c:pt idx="59970" formatCode="General">
                  <c:v>1.2351999999999992</c:v>
                </c:pt>
                <c:pt idx="59971" formatCode="General">
                  <c:v>1.2352199999999998</c:v>
                </c:pt>
                <c:pt idx="59972" formatCode="General">
                  <c:v>1.235239999999999</c:v>
                </c:pt>
                <c:pt idx="59973" formatCode="General">
                  <c:v>1.2352599999999998</c:v>
                </c:pt>
                <c:pt idx="59974" formatCode="General">
                  <c:v>1.235279999999999</c:v>
                </c:pt>
                <c:pt idx="59975" formatCode="General">
                  <c:v>1.2352999999999992</c:v>
                </c:pt>
                <c:pt idx="59976" formatCode="General">
                  <c:v>1.2353199999999998</c:v>
                </c:pt>
                <c:pt idx="59977" formatCode="General">
                  <c:v>1.2353399999999992</c:v>
                </c:pt>
                <c:pt idx="59978" formatCode="General">
                  <c:v>1.2353599999999998</c:v>
                </c:pt>
                <c:pt idx="59979" formatCode="General">
                  <c:v>1.235379999999999</c:v>
                </c:pt>
                <c:pt idx="59980" formatCode="General">
                  <c:v>1.235409999999999</c:v>
                </c:pt>
                <c:pt idx="59981" formatCode="General">
                  <c:v>1.2354199999999991</c:v>
                </c:pt>
                <c:pt idx="59982" formatCode="General">
                  <c:v>1.235449999999999</c:v>
                </c:pt>
                <c:pt idx="59983" formatCode="General">
                  <c:v>1.2354699999999992</c:v>
                </c:pt>
                <c:pt idx="59984" formatCode="General">
                  <c:v>1.2354899999999998</c:v>
                </c:pt>
                <c:pt idx="59985" formatCode="General">
                  <c:v>1.2354999999999992</c:v>
                </c:pt>
                <c:pt idx="59986" formatCode="General">
                  <c:v>1.2355299999999991</c:v>
                </c:pt>
                <c:pt idx="59987" formatCode="General">
                  <c:v>1.235549999999999</c:v>
                </c:pt>
                <c:pt idx="59988" formatCode="General">
                  <c:v>1.2355699999999992</c:v>
                </c:pt>
                <c:pt idx="59989" formatCode="General">
                  <c:v>1.2355899999999991</c:v>
                </c:pt>
                <c:pt idx="59990" formatCode="General">
                  <c:v>1.2356099999999992</c:v>
                </c:pt>
                <c:pt idx="59991" formatCode="General">
                  <c:v>1.2356299999999989</c:v>
                </c:pt>
                <c:pt idx="59992" formatCode="General">
                  <c:v>1.2356599999999998</c:v>
                </c:pt>
                <c:pt idx="59993" formatCode="General">
                  <c:v>1.2356699999999992</c:v>
                </c:pt>
                <c:pt idx="59994" formatCode="General">
                  <c:v>1.2356899999999991</c:v>
                </c:pt>
                <c:pt idx="59995" formatCode="General">
                  <c:v>1.235719999999999</c:v>
                </c:pt>
                <c:pt idx="59996" formatCode="General">
                  <c:v>1.2357399999999992</c:v>
                </c:pt>
                <c:pt idx="59997" formatCode="General">
                  <c:v>1.235749999999999</c:v>
                </c:pt>
                <c:pt idx="59998" formatCode="General">
                  <c:v>1.2357699999999991</c:v>
                </c:pt>
                <c:pt idx="59999" formatCode="General">
                  <c:v>1.2357999999999989</c:v>
                </c:pt>
                <c:pt idx="60000" formatCode="General">
                  <c:v>1.235819999999999</c:v>
                </c:pt>
                <c:pt idx="60001" formatCode="General">
                  <c:v>1.2358299999999987</c:v>
                </c:pt>
                <c:pt idx="60002" formatCode="General">
                  <c:v>1.2358599999999991</c:v>
                </c:pt>
                <c:pt idx="60003" formatCode="General">
                  <c:v>1.2358799999999992</c:v>
                </c:pt>
                <c:pt idx="60004" formatCode="General">
                  <c:v>1.2358999999999989</c:v>
                </c:pt>
                <c:pt idx="60005" formatCode="General">
                  <c:v>1.235919999999999</c:v>
                </c:pt>
                <c:pt idx="60006" formatCode="General">
                  <c:v>1.2359399999999992</c:v>
                </c:pt>
                <c:pt idx="60007" formatCode="General">
                  <c:v>1.2359599999999991</c:v>
                </c:pt>
                <c:pt idx="60008" formatCode="General">
                  <c:v>1.2359799999999992</c:v>
                </c:pt>
                <c:pt idx="60009" formatCode="General">
                  <c:v>1.236</c:v>
                </c:pt>
                <c:pt idx="60010" formatCode="General">
                  <c:v>1.2360199999999999</c:v>
                </c:pt>
                <c:pt idx="60011" formatCode="General">
                  <c:v>1.2360500000000001</c:v>
                </c:pt>
                <c:pt idx="60012" formatCode="General">
                  <c:v>1.23607</c:v>
                </c:pt>
                <c:pt idx="60013" formatCode="General">
                  <c:v>1.2360800000000001</c:v>
                </c:pt>
                <c:pt idx="60014" formatCode="General">
                  <c:v>1.2361</c:v>
                </c:pt>
                <c:pt idx="60015" formatCode="General">
                  <c:v>1.23613</c:v>
                </c:pt>
                <c:pt idx="60016" formatCode="General">
                  <c:v>1.2361500000000001</c:v>
                </c:pt>
                <c:pt idx="60017" formatCode="General">
                  <c:v>1.23617</c:v>
                </c:pt>
                <c:pt idx="60018" formatCode="General">
                  <c:v>1.2361899999999999</c:v>
                </c:pt>
                <c:pt idx="60019" formatCode="General">
                  <c:v>1.23621</c:v>
                </c:pt>
                <c:pt idx="60020" formatCode="General">
                  <c:v>1.2362299999999991</c:v>
                </c:pt>
                <c:pt idx="60021" formatCode="General">
                  <c:v>1.2362500000000001</c:v>
                </c:pt>
                <c:pt idx="60022" formatCode="General">
                  <c:v>1.23627</c:v>
                </c:pt>
                <c:pt idx="60023" formatCode="General">
                  <c:v>1.2362899999999999</c:v>
                </c:pt>
                <c:pt idx="60024" formatCode="General">
                  <c:v>1.2363199999999999</c:v>
                </c:pt>
                <c:pt idx="60025" formatCode="General">
                  <c:v>1.236329999999999</c:v>
                </c:pt>
                <c:pt idx="60026" formatCode="General">
                  <c:v>1.2363500000000001</c:v>
                </c:pt>
                <c:pt idx="60027" formatCode="General">
                  <c:v>1.23637</c:v>
                </c:pt>
                <c:pt idx="60028" formatCode="General">
                  <c:v>1.2363999999999991</c:v>
                </c:pt>
                <c:pt idx="60029" formatCode="General">
                  <c:v>1.23641</c:v>
                </c:pt>
                <c:pt idx="60030" formatCode="General">
                  <c:v>1.236429999999999</c:v>
                </c:pt>
                <c:pt idx="60031" formatCode="General">
                  <c:v>1.2364599999999999</c:v>
                </c:pt>
                <c:pt idx="60032" formatCode="General">
                  <c:v>1.23648</c:v>
                </c:pt>
                <c:pt idx="60033" formatCode="General">
                  <c:v>1.236499999999999</c:v>
                </c:pt>
                <c:pt idx="60034" formatCode="General">
                  <c:v>1.2365199999999998</c:v>
                </c:pt>
                <c:pt idx="60035" formatCode="General">
                  <c:v>1.23654</c:v>
                </c:pt>
                <c:pt idx="60036" formatCode="General">
                  <c:v>1.2365599999999999</c:v>
                </c:pt>
                <c:pt idx="60037" formatCode="General">
                  <c:v>1.23658</c:v>
                </c:pt>
                <c:pt idx="60038" formatCode="General">
                  <c:v>1.236599999999999</c:v>
                </c:pt>
                <c:pt idx="60039" formatCode="General">
                  <c:v>1.2366199999999998</c:v>
                </c:pt>
                <c:pt idx="60040" formatCode="General">
                  <c:v>1.23664</c:v>
                </c:pt>
                <c:pt idx="60041" formatCode="General">
                  <c:v>1.2366599999999999</c:v>
                </c:pt>
                <c:pt idx="60042" formatCode="General">
                  <c:v>1.23668</c:v>
                </c:pt>
                <c:pt idx="60043" formatCode="General">
                  <c:v>1.23671</c:v>
                </c:pt>
                <c:pt idx="60044" formatCode="General">
                  <c:v>1.2367199999999998</c:v>
                </c:pt>
                <c:pt idx="60045" formatCode="General">
                  <c:v>1.23674</c:v>
                </c:pt>
                <c:pt idx="60046" formatCode="General">
                  <c:v>1.236769999999999</c:v>
                </c:pt>
                <c:pt idx="60047" formatCode="General">
                  <c:v>1.2367899999999998</c:v>
                </c:pt>
                <c:pt idx="60048" formatCode="General">
                  <c:v>1.236799999999999</c:v>
                </c:pt>
                <c:pt idx="60049" formatCode="General">
                  <c:v>1.2368199999999998</c:v>
                </c:pt>
                <c:pt idx="60050" formatCode="General">
                  <c:v>1.23685</c:v>
                </c:pt>
                <c:pt idx="60051" formatCode="General">
                  <c:v>1.236869999999999</c:v>
                </c:pt>
                <c:pt idx="60052" formatCode="General">
                  <c:v>1.23688</c:v>
                </c:pt>
                <c:pt idx="60053" formatCode="General">
                  <c:v>1.23691</c:v>
                </c:pt>
                <c:pt idx="60054" formatCode="General">
                  <c:v>1.2369299999999992</c:v>
                </c:pt>
                <c:pt idx="60055" formatCode="General">
                  <c:v>1.23695</c:v>
                </c:pt>
                <c:pt idx="60056" formatCode="General">
                  <c:v>1.236969999999999</c:v>
                </c:pt>
                <c:pt idx="60057" formatCode="General">
                  <c:v>1.2369899999999998</c:v>
                </c:pt>
                <c:pt idx="60058" formatCode="General">
                  <c:v>1.2370099999999991</c:v>
                </c:pt>
                <c:pt idx="60059" formatCode="General">
                  <c:v>1.2370299999999992</c:v>
                </c:pt>
                <c:pt idx="60060" formatCode="General">
                  <c:v>1.23705</c:v>
                </c:pt>
                <c:pt idx="60061" formatCode="General">
                  <c:v>1.237069999999999</c:v>
                </c:pt>
                <c:pt idx="60062" formatCode="General">
                  <c:v>1.2370899999999998</c:v>
                </c:pt>
                <c:pt idx="60063" formatCode="General">
                  <c:v>1.2371199999999998</c:v>
                </c:pt>
                <c:pt idx="60064" formatCode="General">
                  <c:v>1.2371299999999992</c:v>
                </c:pt>
                <c:pt idx="60065" formatCode="General">
                  <c:v>1.2371599999999998</c:v>
                </c:pt>
                <c:pt idx="60066" formatCode="General">
                  <c:v>1.2371799999999991</c:v>
                </c:pt>
                <c:pt idx="60067" formatCode="General">
                  <c:v>1.2371999999999992</c:v>
                </c:pt>
                <c:pt idx="60068" formatCode="General">
                  <c:v>1.2372199999999998</c:v>
                </c:pt>
                <c:pt idx="60069" formatCode="General">
                  <c:v>1.237239999999999</c:v>
                </c:pt>
                <c:pt idx="60070" formatCode="General">
                  <c:v>1.2372599999999998</c:v>
                </c:pt>
                <c:pt idx="60071" formatCode="General">
                  <c:v>1.237279999999999</c:v>
                </c:pt>
                <c:pt idx="60072" formatCode="General">
                  <c:v>1.2372999999999992</c:v>
                </c:pt>
                <c:pt idx="60073" formatCode="General">
                  <c:v>1.2373199999999998</c:v>
                </c:pt>
                <c:pt idx="60074" formatCode="General">
                  <c:v>1.2373399999999992</c:v>
                </c:pt>
                <c:pt idx="60075" formatCode="General">
                  <c:v>1.2373699999999992</c:v>
                </c:pt>
                <c:pt idx="60076" formatCode="General">
                  <c:v>1.237379999999999</c:v>
                </c:pt>
                <c:pt idx="60077" formatCode="General">
                  <c:v>1.2373999999999992</c:v>
                </c:pt>
                <c:pt idx="60078" formatCode="General">
                  <c:v>1.2374199999999991</c:v>
                </c:pt>
                <c:pt idx="60079" formatCode="General">
                  <c:v>1.2374499999999991</c:v>
                </c:pt>
                <c:pt idx="60080" formatCode="General">
                  <c:v>1.2374599999999998</c:v>
                </c:pt>
                <c:pt idx="60081" formatCode="General">
                  <c:v>1.237479999999999</c:v>
                </c:pt>
                <c:pt idx="60082" formatCode="General">
                  <c:v>1.2375099999999992</c:v>
                </c:pt>
                <c:pt idx="60083" formatCode="General">
                  <c:v>1.2375299999999991</c:v>
                </c:pt>
                <c:pt idx="60084" formatCode="General">
                  <c:v>1.237549999999999</c:v>
                </c:pt>
                <c:pt idx="60085" formatCode="General">
                  <c:v>1.2375699999999992</c:v>
                </c:pt>
                <c:pt idx="60086" formatCode="General">
                  <c:v>1.2375899999999991</c:v>
                </c:pt>
                <c:pt idx="60087" formatCode="General">
                  <c:v>1.2376099999999992</c:v>
                </c:pt>
                <c:pt idx="60088" formatCode="General">
                  <c:v>1.2376299999999989</c:v>
                </c:pt>
                <c:pt idx="60089" formatCode="General">
                  <c:v>1.237649999999999</c:v>
                </c:pt>
                <c:pt idx="60090" formatCode="General">
                  <c:v>1.2376699999999992</c:v>
                </c:pt>
                <c:pt idx="60091" formatCode="General">
                  <c:v>1.2376899999999991</c:v>
                </c:pt>
                <c:pt idx="60092" formatCode="General">
                  <c:v>1.2377099999999992</c:v>
                </c:pt>
                <c:pt idx="60093" formatCode="General">
                  <c:v>1.2377299999999989</c:v>
                </c:pt>
                <c:pt idx="60094" formatCode="General">
                  <c:v>1.2377599999999991</c:v>
                </c:pt>
                <c:pt idx="60095" formatCode="General">
                  <c:v>1.2377799999999992</c:v>
                </c:pt>
                <c:pt idx="60096" formatCode="General">
                  <c:v>1.2377899999999991</c:v>
                </c:pt>
                <c:pt idx="60097" formatCode="General">
                  <c:v>1.237819999999999</c:v>
                </c:pt>
                <c:pt idx="60098" formatCode="General">
                  <c:v>1.2378399999999992</c:v>
                </c:pt>
                <c:pt idx="60099" formatCode="General">
                  <c:v>1.2378599999999991</c:v>
                </c:pt>
                <c:pt idx="60100" formatCode="General">
                  <c:v>1.2378699999999991</c:v>
                </c:pt>
                <c:pt idx="60101" formatCode="General">
                  <c:v>1.2378999999999989</c:v>
                </c:pt>
                <c:pt idx="60102" formatCode="General">
                  <c:v>1.237919999999999</c:v>
                </c:pt>
                <c:pt idx="60103" formatCode="General">
                  <c:v>1.2379399999999992</c:v>
                </c:pt>
                <c:pt idx="60104" formatCode="General">
                  <c:v>1.2379599999999991</c:v>
                </c:pt>
                <c:pt idx="60105" formatCode="General">
                  <c:v>1.2379799999999992</c:v>
                </c:pt>
                <c:pt idx="60106" formatCode="General">
                  <c:v>1.238</c:v>
                </c:pt>
                <c:pt idx="60107" formatCode="General">
                  <c:v>1.2380199999999999</c:v>
                </c:pt>
                <c:pt idx="60108" formatCode="General">
                  <c:v>1.23804</c:v>
                </c:pt>
                <c:pt idx="60109" formatCode="General">
                  <c:v>1.2380599999999999</c:v>
                </c:pt>
                <c:pt idx="60110" formatCode="General">
                  <c:v>1.2380899999999999</c:v>
                </c:pt>
                <c:pt idx="60111" formatCode="General">
                  <c:v>1.2381</c:v>
                </c:pt>
                <c:pt idx="60112" formatCode="General">
                  <c:v>1.2381199999999999</c:v>
                </c:pt>
                <c:pt idx="60113" formatCode="General">
                  <c:v>1.23814</c:v>
                </c:pt>
                <c:pt idx="60114" formatCode="General">
                  <c:v>1.23817</c:v>
                </c:pt>
                <c:pt idx="60115" formatCode="General">
                  <c:v>1.2381800000000001</c:v>
                </c:pt>
                <c:pt idx="60116" formatCode="General">
                  <c:v>1.23821</c:v>
                </c:pt>
                <c:pt idx="60117" formatCode="General">
                  <c:v>1.2382299999999991</c:v>
                </c:pt>
                <c:pt idx="60118" formatCode="General">
                  <c:v>1.2382500000000001</c:v>
                </c:pt>
                <c:pt idx="60119" formatCode="General">
                  <c:v>1.23827</c:v>
                </c:pt>
                <c:pt idx="60120" formatCode="General">
                  <c:v>1.2382899999999999</c:v>
                </c:pt>
                <c:pt idx="60121" formatCode="General">
                  <c:v>1.23831</c:v>
                </c:pt>
                <c:pt idx="60122" formatCode="General">
                  <c:v>1.238329999999999</c:v>
                </c:pt>
                <c:pt idx="60123" formatCode="General">
                  <c:v>1.2383500000000001</c:v>
                </c:pt>
                <c:pt idx="60124" formatCode="General">
                  <c:v>1.23837</c:v>
                </c:pt>
                <c:pt idx="60125" formatCode="General">
                  <c:v>1.2383899999999999</c:v>
                </c:pt>
                <c:pt idx="60126" formatCode="General">
                  <c:v>1.2384199999999999</c:v>
                </c:pt>
                <c:pt idx="60127" formatCode="General">
                  <c:v>1.238429999999999</c:v>
                </c:pt>
                <c:pt idx="60128" formatCode="General">
                  <c:v>1.2384500000000001</c:v>
                </c:pt>
                <c:pt idx="60129" formatCode="General">
                  <c:v>1.23847</c:v>
                </c:pt>
                <c:pt idx="60130" formatCode="General">
                  <c:v>1.238499999999999</c:v>
                </c:pt>
                <c:pt idx="60131" formatCode="General">
                  <c:v>1.23851</c:v>
                </c:pt>
                <c:pt idx="60132" formatCode="General">
                  <c:v>1.238529999999999</c:v>
                </c:pt>
                <c:pt idx="60133" formatCode="General">
                  <c:v>1.2385599999999999</c:v>
                </c:pt>
                <c:pt idx="60134" formatCode="General">
                  <c:v>1.23858</c:v>
                </c:pt>
                <c:pt idx="60135" formatCode="General">
                  <c:v>1.238599999999999</c:v>
                </c:pt>
                <c:pt idx="60136" formatCode="General">
                  <c:v>1.2386199999999998</c:v>
                </c:pt>
                <c:pt idx="60137" formatCode="General">
                  <c:v>1.23864</c:v>
                </c:pt>
                <c:pt idx="60138" formatCode="General">
                  <c:v>1.2386599999999999</c:v>
                </c:pt>
                <c:pt idx="60139" formatCode="General">
                  <c:v>1.23868</c:v>
                </c:pt>
                <c:pt idx="60140" formatCode="General">
                  <c:v>1.238699999999999</c:v>
                </c:pt>
                <c:pt idx="60141" formatCode="General">
                  <c:v>1.2387199999999998</c:v>
                </c:pt>
                <c:pt idx="60142" formatCode="General">
                  <c:v>1.23874</c:v>
                </c:pt>
                <c:pt idx="60143" formatCode="General">
                  <c:v>1.2387599999999999</c:v>
                </c:pt>
                <c:pt idx="60144" formatCode="General">
                  <c:v>1.23878</c:v>
                </c:pt>
                <c:pt idx="60145" formatCode="General">
                  <c:v>1.23881</c:v>
                </c:pt>
                <c:pt idx="60146" formatCode="General">
                  <c:v>1.2388299999999992</c:v>
                </c:pt>
                <c:pt idx="60147" formatCode="General">
                  <c:v>1.2388399999999991</c:v>
                </c:pt>
                <c:pt idx="60148" formatCode="General">
                  <c:v>1.238869999999999</c:v>
                </c:pt>
                <c:pt idx="60149" formatCode="General">
                  <c:v>1.2388899999999998</c:v>
                </c:pt>
                <c:pt idx="60150" formatCode="General">
                  <c:v>1.23891</c:v>
                </c:pt>
                <c:pt idx="60151" formatCode="General">
                  <c:v>1.2389199999999998</c:v>
                </c:pt>
                <c:pt idx="60152" formatCode="General">
                  <c:v>1.23895</c:v>
                </c:pt>
                <c:pt idx="60153" formatCode="General">
                  <c:v>1.238969999999999</c:v>
                </c:pt>
                <c:pt idx="60154" formatCode="General">
                  <c:v>1.2389899999999998</c:v>
                </c:pt>
                <c:pt idx="60155" formatCode="General">
                  <c:v>1.2390099999999991</c:v>
                </c:pt>
                <c:pt idx="60156" formatCode="General">
                  <c:v>1.2390299999999992</c:v>
                </c:pt>
                <c:pt idx="60157" formatCode="General">
                  <c:v>1.23905</c:v>
                </c:pt>
                <c:pt idx="60158" formatCode="General">
                  <c:v>1.23908</c:v>
                </c:pt>
                <c:pt idx="60159" formatCode="General">
                  <c:v>1.2390899999999998</c:v>
                </c:pt>
                <c:pt idx="60160" formatCode="General">
                  <c:v>1.239109999999999</c:v>
                </c:pt>
                <c:pt idx="60161" formatCode="General">
                  <c:v>1.239139999999999</c:v>
                </c:pt>
                <c:pt idx="60162" formatCode="General">
                  <c:v>1.2391599999999998</c:v>
                </c:pt>
                <c:pt idx="60163" formatCode="General">
                  <c:v>1.2391699999999992</c:v>
                </c:pt>
                <c:pt idx="60164" formatCode="General">
                  <c:v>1.2391899999999998</c:v>
                </c:pt>
                <c:pt idx="60165" formatCode="General">
                  <c:v>1.2392199999999998</c:v>
                </c:pt>
                <c:pt idx="60166" formatCode="General">
                  <c:v>1.239239999999999</c:v>
                </c:pt>
                <c:pt idx="60167" formatCode="General">
                  <c:v>1.2392599999999998</c:v>
                </c:pt>
                <c:pt idx="60168" formatCode="General">
                  <c:v>1.239279999999999</c:v>
                </c:pt>
                <c:pt idx="60169" formatCode="General">
                  <c:v>1.2392999999999992</c:v>
                </c:pt>
                <c:pt idx="60170" formatCode="General">
                  <c:v>1.2393199999999998</c:v>
                </c:pt>
                <c:pt idx="60171" formatCode="General">
                  <c:v>1.2393399999999992</c:v>
                </c:pt>
                <c:pt idx="60172" formatCode="General">
                  <c:v>1.2393599999999998</c:v>
                </c:pt>
                <c:pt idx="60173" formatCode="General">
                  <c:v>1.239379999999999</c:v>
                </c:pt>
                <c:pt idx="60174" formatCode="General">
                  <c:v>1.2393999999999992</c:v>
                </c:pt>
                <c:pt idx="60175" formatCode="General">
                  <c:v>1.2394199999999991</c:v>
                </c:pt>
                <c:pt idx="60176" formatCode="General">
                  <c:v>1.2394399999999992</c:v>
                </c:pt>
                <c:pt idx="60177" formatCode="General">
                  <c:v>1.2394599999999998</c:v>
                </c:pt>
                <c:pt idx="60178" formatCode="General">
                  <c:v>1.239479999999999</c:v>
                </c:pt>
                <c:pt idx="60179" formatCode="General">
                  <c:v>1.2394999999999992</c:v>
                </c:pt>
                <c:pt idx="60180" formatCode="General">
                  <c:v>1.2395199999999991</c:v>
                </c:pt>
                <c:pt idx="60181" formatCode="General">
                  <c:v>1.239549999999999</c:v>
                </c:pt>
                <c:pt idx="60182" formatCode="General">
                  <c:v>1.2395599999999998</c:v>
                </c:pt>
                <c:pt idx="60183" formatCode="General">
                  <c:v>1.2395899999999991</c:v>
                </c:pt>
                <c:pt idx="60184" formatCode="General">
                  <c:v>1.2396099999999992</c:v>
                </c:pt>
                <c:pt idx="60185" formatCode="General">
                  <c:v>1.2396299999999989</c:v>
                </c:pt>
                <c:pt idx="60186" formatCode="General">
                  <c:v>1.239649999999999</c:v>
                </c:pt>
                <c:pt idx="60187" formatCode="General">
                  <c:v>1.2396699999999992</c:v>
                </c:pt>
                <c:pt idx="60188" formatCode="General">
                  <c:v>1.2396899999999991</c:v>
                </c:pt>
                <c:pt idx="60189" formatCode="General">
                  <c:v>1.2397099999999992</c:v>
                </c:pt>
                <c:pt idx="60190" formatCode="General">
                  <c:v>1.2397299999999989</c:v>
                </c:pt>
                <c:pt idx="60191" formatCode="General">
                  <c:v>1.239749999999999</c:v>
                </c:pt>
                <c:pt idx="60192" formatCode="General">
                  <c:v>1.2397699999999992</c:v>
                </c:pt>
                <c:pt idx="60193" formatCode="General">
                  <c:v>1.2397899999999991</c:v>
                </c:pt>
                <c:pt idx="60194" formatCode="General">
                  <c:v>1.2398099999999992</c:v>
                </c:pt>
                <c:pt idx="60195" formatCode="General">
                  <c:v>1.2398299999999987</c:v>
                </c:pt>
                <c:pt idx="60196" formatCode="General">
                  <c:v>1.239849999999999</c:v>
                </c:pt>
                <c:pt idx="60197" formatCode="General">
                  <c:v>1.2398799999999992</c:v>
                </c:pt>
                <c:pt idx="60198" formatCode="General">
                  <c:v>1.239889999999999</c:v>
                </c:pt>
                <c:pt idx="60199" formatCode="General">
                  <c:v>1.239919999999999</c:v>
                </c:pt>
                <c:pt idx="60200" formatCode="General">
                  <c:v>1.2399399999999992</c:v>
                </c:pt>
                <c:pt idx="60201" formatCode="General">
                  <c:v>1.2399599999999991</c:v>
                </c:pt>
                <c:pt idx="60202" formatCode="General">
                  <c:v>1.2399699999999991</c:v>
                </c:pt>
                <c:pt idx="60203" formatCode="General">
                  <c:v>1.24</c:v>
                </c:pt>
                <c:pt idx="60204" formatCode="General">
                  <c:v>1.2400199999999999</c:v>
                </c:pt>
                <c:pt idx="60205" formatCode="General">
                  <c:v>1.24004</c:v>
                </c:pt>
                <c:pt idx="60206" formatCode="General">
                  <c:v>1.2400599999999999</c:v>
                </c:pt>
                <c:pt idx="60207" formatCode="General">
                  <c:v>1.2400800000000001</c:v>
                </c:pt>
                <c:pt idx="60208" formatCode="General">
                  <c:v>1.2401</c:v>
                </c:pt>
                <c:pt idx="60209" formatCode="General">
                  <c:v>1.24013</c:v>
                </c:pt>
                <c:pt idx="60210" formatCode="General">
                  <c:v>1.24014</c:v>
                </c:pt>
                <c:pt idx="60211" formatCode="General">
                  <c:v>1.2401599999999999</c:v>
                </c:pt>
                <c:pt idx="60212" formatCode="General">
                  <c:v>1.2401899999999999</c:v>
                </c:pt>
                <c:pt idx="60213" formatCode="General">
                  <c:v>1.24021</c:v>
                </c:pt>
                <c:pt idx="60214" formatCode="General">
                  <c:v>1.2402199999999999</c:v>
                </c:pt>
                <c:pt idx="60215" formatCode="General">
                  <c:v>1.24024</c:v>
                </c:pt>
                <c:pt idx="60216" formatCode="General">
                  <c:v>1.24027</c:v>
                </c:pt>
                <c:pt idx="60217" formatCode="General">
                  <c:v>1.2402899999999999</c:v>
                </c:pt>
                <c:pt idx="60218" formatCode="General">
                  <c:v>1.2403</c:v>
                </c:pt>
                <c:pt idx="60219" formatCode="General">
                  <c:v>1.240329999999999</c:v>
                </c:pt>
                <c:pt idx="60220" formatCode="General">
                  <c:v>1.2403500000000001</c:v>
                </c:pt>
                <c:pt idx="60221" formatCode="General">
                  <c:v>1.24037</c:v>
                </c:pt>
                <c:pt idx="60222" formatCode="General">
                  <c:v>1.2403899999999999</c:v>
                </c:pt>
                <c:pt idx="60223" formatCode="General">
                  <c:v>1.24041</c:v>
                </c:pt>
                <c:pt idx="60224" formatCode="General">
                  <c:v>1.240429999999999</c:v>
                </c:pt>
                <c:pt idx="60225" formatCode="General">
                  <c:v>1.2404500000000001</c:v>
                </c:pt>
                <c:pt idx="60226" formatCode="General">
                  <c:v>1.24047</c:v>
                </c:pt>
                <c:pt idx="60227" formatCode="General">
                  <c:v>1.2404899999999999</c:v>
                </c:pt>
                <c:pt idx="60228" formatCode="General">
                  <c:v>1.24051</c:v>
                </c:pt>
                <c:pt idx="60229" formatCode="General">
                  <c:v>1.24054</c:v>
                </c:pt>
                <c:pt idx="60230" formatCode="General">
                  <c:v>1.24055</c:v>
                </c:pt>
                <c:pt idx="60231" formatCode="General">
                  <c:v>1.24058</c:v>
                </c:pt>
                <c:pt idx="60232" formatCode="General">
                  <c:v>1.240599999999999</c:v>
                </c:pt>
                <c:pt idx="60233" formatCode="General">
                  <c:v>1.2406199999999998</c:v>
                </c:pt>
                <c:pt idx="60234" formatCode="General">
                  <c:v>1.24064</c:v>
                </c:pt>
                <c:pt idx="60235" formatCode="General">
                  <c:v>1.2406599999999999</c:v>
                </c:pt>
                <c:pt idx="60236" formatCode="General">
                  <c:v>1.24068</c:v>
                </c:pt>
                <c:pt idx="60237" formatCode="General">
                  <c:v>1.240699999999999</c:v>
                </c:pt>
                <c:pt idx="60238" formatCode="General">
                  <c:v>1.2407199999999998</c:v>
                </c:pt>
                <c:pt idx="60239" formatCode="General">
                  <c:v>1.24074</c:v>
                </c:pt>
                <c:pt idx="60240" formatCode="General">
                  <c:v>1.2407599999999999</c:v>
                </c:pt>
                <c:pt idx="60241" formatCode="General">
                  <c:v>1.24078</c:v>
                </c:pt>
                <c:pt idx="60242" formatCode="General">
                  <c:v>1.240799999999999</c:v>
                </c:pt>
                <c:pt idx="60243" formatCode="General">
                  <c:v>1.2408199999999998</c:v>
                </c:pt>
                <c:pt idx="60244" formatCode="General">
                  <c:v>1.2408399999999991</c:v>
                </c:pt>
                <c:pt idx="60245" formatCode="General">
                  <c:v>1.2408599999999999</c:v>
                </c:pt>
                <c:pt idx="60246" formatCode="General">
                  <c:v>1.24088</c:v>
                </c:pt>
                <c:pt idx="60247" formatCode="General">
                  <c:v>1.240899999999999</c:v>
                </c:pt>
                <c:pt idx="60248" formatCode="General">
                  <c:v>1.2409299999999992</c:v>
                </c:pt>
                <c:pt idx="60249" formatCode="General">
                  <c:v>1.240939999999999</c:v>
                </c:pt>
                <c:pt idx="60250" formatCode="General">
                  <c:v>1.240969999999999</c:v>
                </c:pt>
                <c:pt idx="60251" formatCode="General">
                  <c:v>1.2409899999999998</c:v>
                </c:pt>
                <c:pt idx="60252" formatCode="General">
                  <c:v>1.2410099999999991</c:v>
                </c:pt>
                <c:pt idx="60253" formatCode="General">
                  <c:v>1.2410199999999998</c:v>
                </c:pt>
                <c:pt idx="60254" formatCode="General">
                  <c:v>1.24105</c:v>
                </c:pt>
                <c:pt idx="60255" formatCode="General">
                  <c:v>1.241069999999999</c:v>
                </c:pt>
                <c:pt idx="60256" formatCode="General">
                  <c:v>1.2410899999999998</c:v>
                </c:pt>
                <c:pt idx="60257" formatCode="General">
                  <c:v>1.241109999999999</c:v>
                </c:pt>
                <c:pt idx="60258" formatCode="General">
                  <c:v>1.2411299999999992</c:v>
                </c:pt>
                <c:pt idx="60259" formatCode="General">
                  <c:v>1.24115</c:v>
                </c:pt>
                <c:pt idx="60260" formatCode="General">
                  <c:v>1.2411799999999991</c:v>
                </c:pt>
                <c:pt idx="60261" formatCode="General">
                  <c:v>1.2411899999999998</c:v>
                </c:pt>
                <c:pt idx="60262" formatCode="General">
                  <c:v>1.241209999999999</c:v>
                </c:pt>
                <c:pt idx="60263" formatCode="General">
                  <c:v>1.241239999999999</c:v>
                </c:pt>
                <c:pt idx="60264" formatCode="General">
                  <c:v>1.2412599999999998</c:v>
                </c:pt>
                <c:pt idx="60265" formatCode="General">
                  <c:v>1.2412699999999992</c:v>
                </c:pt>
                <c:pt idx="60266" formatCode="General">
                  <c:v>1.2412899999999998</c:v>
                </c:pt>
                <c:pt idx="60267" formatCode="General">
                  <c:v>1.2413199999999998</c:v>
                </c:pt>
                <c:pt idx="60268" formatCode="General">
                  <c:v>1.2413399999999992</c:v>
                </c:pt>
                <c:pt idx="60269" formatCode="General">
                  <c:v>1.24135</c:v>
                </c:pt>
                <c:pt idx="60270" formatCode="General">
                  <c:v>1.241379999999999</c:v>
                </c:pt>
                <c:pt idx="60271" formatCode="General">
                  <c:v>1.2413999999999992</c:v>
                </c:pt>
                <c:pt idx="60272" formatCode="General">
                  <c:v>1.2414199999999991</c:v>
                </c:pt>
                <c:pt idx="60273" formatCode="General">
                  <c:v>1.2414399999999992</c:v>
                </c:pt>
                <c:pt idx="60274" formatCode="General">
                  <c:v>1.2414599999999998</c:v>
                </c:pt>
                <c:pt idx="60275" formatCode="General">
                  <c:v>1.241479999999999</c:v>
                </c:pt>
                <c:pt idx="60276" formatCode="General">
                  <c:v>1.241509999999999</c:v>
                </c:pt>
                <c:pt idx="60277" formatCode="General">
                  <c:v>1.2415199999999991</c:v>
                </c:pt>
                <c:pt idx="60278" formatCode="General">
                  <c:v>1.2415399999999992</c:v>
                </c:pt>
                <c:pt idx="60279" formatCode="General">
                  <c:v>1.2415599999999998</c:v>
                </c:pt>
                <c:pt idx="60280" formatCode="General">
                  <c:v>1.2415899999999991</c:v>
                </c:pt>
                <c:pt idx="60281" formatCode="General">
                  <c:v>1.2415999999999991</c:v>
                </c:pt>
                <c:pt idx="60282" formatCode="General">
                  <c:v>1.2416299999999989</c:v>
                </c:pt>
                <c:pt idx="60283" formatCode="General">
                  <c:v>1.241649999999999</c:v>
                </c:pt>
                <c:pt idx="60284" formatCode="General">
                  <c:v>1.2416699999999992</c:v>
                </c:pt>
                <c:pt idx="60285" formatCode="General">
                  <c:v>1.2416899999999991</c:v>
                </c:pt>
                <c:pt idx="60286" formatCode="General">
                  <c:v>1.2417099999999992</c:v>
                </c:pt>
                <c:pt idx="60287" formatCode="General">
                  <c:v>1.2417299999999989</c:v>
                </c:pt>
                <c:pt idx="60288" formatCode="General">
                  <c:v>1.241749999999999</c:v>
                </c:pt>
                <c:pt idx="60289" formatCode="General">
                  <c:v>1.2417699999999992</c:v>
                </c:pt>
                <c:pt idx="60290" formatCode="General">
                  <c:v>1.2417899999999991</c:v>
                </c:pt>
                <c:pt idx="60291" formatCode="General">
                  <c:v>1.2418099999999992</c:v>
                </c:pt>
                <c:pt idx="60292" formatCode="General">
                  <c:v>1.2418299999999987</c:v>
                </c:pt>
                <c:pt idx="60293" formatCode="General">
                  <c:v>1.241849999999999</c:v>
                </c:pt>
                <c:pt idx="60294" formatCode="General">
                  <c:v>1.2418699999999991</c:v>
                </c:pt>
                <c:pt idx="60295" formatCode="General">
                  <c:v>1.2418899999999991</c:v>
                </c:pt>
                <c:pt idx="60296" formatCode="General">
                  <c:v>1.241919999999999</c:v>
                </c:pt>
                <c:pt idx="60297" formatCode="General">
                  <c:v>1.2419299999999986</c:v>
                </c:pt>
                <c:pt idx="60298" formatCode="General">
                  <c:v>1.2419499999999992</c:v>
                </c:pt>
                <c:pt idx="60299" formatCode="General">
                  <c:v>1.2419799999999992</c:v>
                </c:pt>
                <c:pt idx="60300" formatCode="General">
                  <c:v>1.242</c:v>
                </c:pt>
                <c:pt idx="60301" formatCode="General">
                  <c:v>1.2420199999999999</c:v>
                </c:pt>
                <c:pt idx="60302" formatCode="General">
                  <c:v>1.24204</c:v>
                </c:pt>
                <c:pt idx="60303" formatCode="General">
                  <c:v>1.2420599999999999</c:v>
                </c:pt>
                <c:pt idx="60304" formatCode="General">
                  <c:v>1.2420800000000001</c:v>
                </c:pt>
                <c:pt idx="60305" formatCode="General">
                  <c:v>1.2421</c:v>
                </c:pt>
                <c:pt idx="60306" formatCode="General">
                  <c:v>1.2421199999999999</c:v>
                </c:pt>
                <c:pt idx="60307" formatCode="General">
                  <c:v>1.24214</c:v>
                </c:pt>
                <c:pt idx="60308" formatCode="General">
                  <c:v>1.2421599999999999</c:v>
                </c:pt>
                <c:pt idx="60309" formatCode="General">
                  <c:v>1.2421800000000001</c:v>
                </c:pt>
                <c:pt idx="60310" formatCode="General">
                  <c:v>1.2422</c:v>
                </c:pt>
                <c:pt idx="60311" formatCode="General">
                  <c:v>1.2422299999999991</c:v>
                </c:pt>
                <c:pt idx="60312" formatCode="General">
                  <c:v>1.24224</c:v>
                </c:pt>
                <c:pt idx="60313" formatCode="General">
                  <c:v>1.2422599999999999</c:v>
                </c:pt>
                <c:pt idx="60314" formatCode="General">
                  <c:v>1.2422899999999999</c:v>
                </c:pt>
                <c:pt idx="60315" formatCode="General">
                  <c:v>1.24231</c:v>
                </c:pt>
                <c:pt idx="60316" formatCode="General">
                  <c:v>1.2423199999999999</c:v>
                </c:pt>
                <c:pt idx="60317" formatCode="General">
                  <c:v>1.24234</c:v>
                </c:pt>
                <c:pt idx="60318" formatCode="General">
                  <c:v>1.24237</c:v>
                </c:pt>
                <c:pt idx="60319" formatCode="General">
                  <c:v>1.2423899999999999</c:v>
                </c:pt>
                <c:pt idx="60320" formatCode="General">
                  <c:v>1.2423999999999991</c:v>
                </c:pt>
                <c:pt idx="60321" formatCode="General">
                  <c:v>1.242429999999999</c:v>
                </c:pt>
                <c:pt idx="60322" formatCode="General">
                  <c:v>1.2424500000000001</c:v>
                </c:pt>
                <c:pt idx="60323" formatCode="General">
                  <c:v>1.24247</c:v>
                </c:pt>
                <c:pt idx="60324" formatCode="General">
                  <c:v>1.2424899999999999</c:v>
                </c:pt>
                <c:pt idx="60325" formatCode="General">
                  <c:v>1.24251</c:v>
                </c:pt>
                <c:pt idx="60326" formatCode="General">
                  <c:v>1.242529999999999</c:v>
                </c:pt>
                <c:pt idx="60327" formatCode="General">
                  <c:v>1.2425599999999999</c:v>
                </c:pt>
                <c:pt idx="60328" formatCode="General">
                  <c:v>1.24257</c:v>
                </c:pt>
                <c:pt idx="60329" formatCode="General">
                  <c:v>1.2425899999999999</c:v>
                </c:pt>
                <c:pt idx="60330" formatCode="General">
                  <c:v>1.24261</c:v>
                </c:pt>
                <c:pt idx="60331" formatCode="General">
                  <c:v>1.24264</c:v>
                </c:pt>
                <c:pt idx="60332" formatCode="General">
                  <c:v>1.24265</c:v>
                </c:pt>
                <c:pt idx="60333" formatCode="General">
                  <c:v>1.24268</c:v>
                </c:pt>
                <c:pt idx="60334" formatCode="General">
                  <c:v>1.242699999999999</c:v>
                </c:pt>
                <c:pt idx="60335" formatCode="General">
                  <c:v>1.2427199999999998</c:v>
                </c:pt>
                <c:pt idx="60336" formatCode="General">
                  <c:v>1.24274</c:v>
                </c:pt>
                <c:pt idx="60337" formatCode="General">
                  <c:v>1.2427599999999999</c:v>
                </c:pt>
                <c:pt idx="60338" formatCode="General">
                  <c:v>1.24278</c:v>
                </c:pt>
                <c:pt idx="60339" formatCode="General">
                  <c:v>1.242799999999999</c:v>
                </c:pt>
                <c:pt idx="60340" formatCode="General">
                  <c:v>1.2428199999999998</c:v>
                </c:pt>
                <c:pt idx="60341" formatCode="General">
                  <c:v>1.2428399999999991</c:v>
                </c:pt>
                <c:pt idx="60342" formatCode="General">
                  <c:v>1.2428599999999999</c:v>
                </c:pt>
                <c:pt idx="60343" formatCode="General">
                  <c:v>1.24288</c:v>
                </c:pt>
                <c:pt idx="60344" formatCode="General">
                  <c:v>1.242899999999999</c:v>
                </c:pt>
                <c:pt idx="60345" formatCode="General">
                  <c:v>1.2429199999999998</c:v>
                </c:pt>
                <c:pt idx="60346" formatCode="General">
                  <c:v>1.242939999999999</c:v>
                </c:pt>
                <c:pt idx="60347" formatCode="General">
                  <c:v>1.242969999999999</c:v>
                </c:pt>
                <c:pt idx="60348" formatCode="General">
                  <c:v>1.24298</c:v>
                </c:pt>
                <c:pt idx="60349" formatCode="General">
                  <c:v>1.2430099999999991</c:v>
                </c:pt>
                <c:pt idx="60350" formatCode="General">
                  <c:v>1.2430299999999992</c:v>
                </c:pt>
                <c:pt idx="60351" formatCode="General">
                  <c:v>1.24305</c:v>
                </c:pt>
                <c:pt idx="60352" formatCode="General">
                  <c:v>1.2430599999999998</c:v>
                </c:pt>
                <c:pt idx="60353" formatCode="General">
                  <c:v>1.2430899999999998</c:v>
                </c:pt>
                <c:pt idx="60354" formatCode="General">
                  <c:v>1.243109999999999</c:v>
                </c:pt>
                <c:pt idx="60355" formatCode="General">
                  <c:v>1.2431299999999992</c:v>
                </c:pt>
                <c:pt idx="60356" formatCode="General">
                  <c:v>1.24315</c:v>
                </c:pt>
                <c:pt idx="60357" formatCode="General">
                  <c:v>1.2431699999999992</c:v>
                </c:pt>
                <c:pt idx="60358" formatCode="General">
                  <c:v>1.2431899999999998</c:v>
                </c:pt>
                <c:pt idx="60359" formatCode="General">
                  <c:v>1.243209999999999</c:v>
                </c:pt>
                <c:pt idx="60360" formatCode="General">
                  <c:v>1.2432299999999992</c:v>
                </c:pt>
                <c:pt idx="60361" formatCode="General">
                  <c:v>1.24325</c:v>
                </c:pt>
                <c:pt idx="60362" formatCode="General">
                  <c:v>1.2432799999999991</c:v>
                </c:pt>
                <c:pt idx="60363" formatCode="General">
                  <c:v>1.2432999999999992</c:v>
                </c:pt>
                <c:pt idx="60364" formatCode="General">
                  <c:v>1.243309999999999</c:v>
                </c:pt>
                <c:pt idx="60365" formatCode="General">
                  <c:v>1.243339999999999</c:v>
                </c:pt>
                <c:pt idx="60366" formatCode="General">
                  <c:v>1.2433599999999998</c:v>
                </c:pt>
                <c:pt idx="60367" formatCode="General">
                  <c:v>1.243379999999999</c:v>
                </c:pt>
                <c:pt idx="60368" formatCode="General">
                  <c:v>1.2433899999999998</c:v>
                </c:pt>
                <c:pt idx="60369" formatCode="General">
                  <c:v>1.2434199999999991</c:v>
                </c:pt>
                <c:pt idx="60370" formatCode="General">
                  <c:v>1.2434399999999992</c:v>
                </c:pt>
                <c:pt idx="60371" formatCode="General">
                  <c:v>1.2434599999999998</c:v>
                </c:pt>
                <c:pt idx="60372" formatCode="General">
                  <c:v>1.243479999999999</c:v>
                </c:pt>
                <c:pt idx="60373" formatCode="General">
                  <c:v>1.2434999999999992</c:v>
                </c:pt>
                <c:pt idx="60374" formatCode="General">
                  <c:v>1.2435199999999991</c:v>
                </c:pt>
                <c:pt idx="60375" formatCode="General">
                  <c:v>1.243549999999999</c:v>
                </c:pt>
                <c:pt idx="60376" formatCode="General">
                  <c:v>1.2435599999999998</c:v>
                </c:pt>
                <c:pt idx="60377" formatCode="General">
                  <c:v>1.243579999999999</c:v>
                </c:pt>
                <c:pt idx="60378" formatCode="General">
                  <c:v>1.2436099999999992</c:v>
                </c:pt>
                <c:pt idx="60379" formatCode="General">
                  <c:v>1.2436199999999991</c:v>
                </c:pt>
                <c:pt idx="60380" formatCode="General">
                  <c:v>1.2436399999999992</c:v>
                </c:pt>
                <c:pt idx="60381" formatCode="General">
                  <c:v>1.2436599999999998</c:v>
                </c:pt>
                <c:pt idx="60382" formatCode="General">
                  <c:v>1.2436899999999991</c:v>
                </c:pt>
                <c:pt idx="60383" formatCode="General">
                  <c:v>1.2436999999999991</c:v>
                </c:pt>
                <c:pt idx="60384" formatCode="General">
                  <c:v>1.2437299999999989</c:v>
                </c:pt>
                <c:pt idx="60385" formatCode="General">
                  <c:v>1.243749999999999</c:v>
                </c:pt>
                <c:pt idx="60386" formatCode="General">
                  <c:v>1.2437699999999992</c:v>
                </c:pt>
                <c:pt idx="60387" formatCode="General">
                  <c:v>1.2437899999999991</c:v>
                </c:pt>
                <c:pt idx="60388" formatCode="General">
                  <c:v>1.2438099999999992</c:v>
                </c:pt>
                <c:pt idx="60389" formatCode="General">
                  <c:v>1.2438299999999987</c:v>
                </c:pt>
                <c:pt idx="60390" formatCode="General">
                  <c:v>1.243849999999999</c:v>
                </c:pt>
                <c:pt idx="60391" formatCode="General">
                  <c:v>1.2438699999999991</c:v>
                </c:pt>
                <c:pt idx="60392" formatCode="General">
                  <c:v>1.2438899999999991</c:v>
                </c:pt>
                <c:pt idx="60393" formatCode="General">
                  <c:v>1.2439099999999992</c:v>
                </c:pt>
                <c:pt idx="60394" formatCode="General">
                  <c:v>1.2439299999999986</c:v>
                </c:pt>
                <c:pt idx="60395" formatCode="General">
                  <c:v>1.243949999999999</c:v>
                </c:pt>
                <c:pt idx="60396" formatCode="General">
                  <c:v>1.2439699999999991</c:v>
                </c:pt>
                <c:pt idx="60397" formatCode="General">
                  <c:v>1.243989999999999</c:v>
                </c:pt>
                <c:pt idx="60398" formatCode="General">
                  <c:v>1.2440199999999999</c:v>
                </c:pt>
                <c:pt idx="60399" formatCode="General">
                  <c:v>1.24403</c:v>
                </c:pt>
                <c:pt idx="60400" formatCode="General">
                  <c:v>1.2440599999999999</c:v>
                </c:pt>
                <c:pt idx="60401" formatCode="General">
                  <c:v>1.2440800000000001</c:v>
                </c:pt>
                <c:pt idx="60402" formatCode="General">
                  <c:v>1.2441</c:v>
                </c:pt>
                <c:pt idx="60403" formatCode="General">
                  <c:v>1.24411</c:v>
                </c:pt>
                <c:pt idx="60404" formatCode="General">
                  <c:v>1.24414</c:v>
                </c:pt>
                <c:pt idx="60405" formatCode="General">
                  <c:v>1.2441599999999999</c:v>
                </c:pt>
                <c:pt idx="60406" formatCode="General">
                  <c:v>1.2441800000000001</c:v>
                </c:pt>
                <c:pt idx="60407" formatCode="General">
                  <c:v>1.2442</c:v>
                </c:pt>
                <c:pt idx="60408" formatCode="General">
                  <c:v>1.2442199999999999</c:v>
                </c:pt>
                <c:pt idx="60409" formatCode="General">
                  <c:v>1.24424</c:v>
                </c:pt>
                <c:pt idx="60410" formatCode="General">
                  <c:v>1.2442599999999999</c:v>
                </c:pt>
                <c:pt idx="60411" formatCode="General">
                  <c:v>1.2442800000000001</c:v>
                </c:pt>
                <c:pt idx="60412" formatCode="General">
                  <c:v>1.2443</c:v>
                </c:pt>
                <c:pt idx="60413" formatCode="General">
                  <c:v>1.2443199999999999</c:v>
                </c:pt>
                <c:pt idx="60414" formatCode="General">
                  <c:v>1.2443500000000001</c:v>
                </c:pt>
                <c:pt idx="60415" formatCode="General">
                  <c:v>1.2443599999999999</c:v>
                </c:pt>
                <c:pt idx="60416" formatCode="General">
                  <c:v>1.2443899999999999</c:v>
                </c:pt>
                <c:pt idx="60417" formatCode="General">
                  <c:v>1.24441</c:v>
                </c:pt>
                <c:pt idx="60418" formatCode="General">
                  <c:v>1.244429999999999</c:v>
                </c:pt>
                <c:pt idx="60419" formatCode="General">
                  <c:v>1.24444</c:v>
                </c:pt>
                <c:pt idx="60420" formatCode="General">
                  <c:v>1.24447</c:v>
                </c:pt>
                <c:pt idx="60421" formatCode="General">
                  <c:v>1.2444899999999999</c:v>
                </c:pt>
                <c:pt idx="60422" formatCode="General">
                  <c:v>1.24451</c:v>
                </c:pt>
                <c:pt idx="60423" formatCode="General">
                  <c:v>1.244529999999999</c:v>
                </c:pt>
                <c:pt idx="60424" formatCode="General">
                  <c:v>1.24455</c:v>
                </c:pt>
                <c:pt idx="60425" formatCode="General">
                  <c:v>1.24457</c:v>
                </c:pt>
                <c:pt idx="60426" formatCode="General">
                  <c:v>1.244599999999999</c:v>
                </c:pt>
                <c:pt idx="60427" formatCode="General">
                  <c:v>1.24461</c:v>
                </c:pt>
                <c:pt idx="60428" formatCode="General">
                  <c:v>1.244629999999999</c:v>
                </c:pt>
                <c:pt idx="60429" formatCode="General">
                  <c:v>1.2446599999999999</c:v>
                </c:pt>
                <c:pt idx="60430" formatCode="General">
                  <c:v>1.24468</c:v>
                </c:pt>
                <c:pt idx="60431" formatCode="General">
                  <c:v>1.2446899999999999</c:v>
                </c:pt>
                <c:pt idx="60432" formatCode="General">
                  <c:v>1.24471</c:v>
                </c:pt>
                <c:pt idx="60433" formatCode="General">
                  <c:v>1.24474</c:v>
                </c:pt>
                <c:pt idx="60434" formatCode="General">
                  <c:v>1.2447599999999999</c:v>
                </c:pt>
                <c:pt idx="60435" formatCode="General">
                  <c:v>1.244769999999999</c:v>
                </c:pt>
                <c:pt idx="60436" formatCode="General">
                  <c:v>1.244799999999999</c:v>
                </c:pt>
                <c:pt idx="60437" formatCode="General">
                  <c:v>1.2448199999999998</c:v>
                </c:pt>
                <c:pt idx="60438" formatCode="General">
                  <c:v>1.2448399999999991</c:v>
                </c:pt>
                <c:pt idx="60439" formatCode="General">
                  <c:v>1.2448599999999999</c:v>
                </c:pt>
                <c:pt idx="60440" formatCode="General">
                  <c:v>1.24488</c:v>
                </c:pt>
                <c:pt idx="60441" formatCode="General">
                  <c:v>1.244899999999999</c:v>
                </c:pt>
                <c:pt idx="60442" formatCode="General">
                  <c:v>1.2449199999999998</c:v>
                </c:pt>
                <c:pt idx="60443" formatCode="General">
                  <c:v>1.244939999999999</c:v>
                </c:pt>
                <c:pt idx="60444" formatCode="General">
                  <c:v>1.2449599999999998</c:v>
                </c:pt>
                <c:pt idx="60445" formatCode="General">
                  <c:v>1.24498</c:v>
                </c:pt>
                <c:pt idx="60446" formatCode="General">
                  <c:v>1.2449999999999992</c:v>
                </c:pt>
                <c:pt idx="60447" formatCode="General">
                  <c:v>1.2450199999999998</c:v>
                </c:pt>
                <c:pt idx="60448" formatCode="General">
                  <c:v>1.24505</c:v>
                </c:pt>
                <c:pt idx="60449" formatCode="General">
                  <c:v>1.245069999999999</c:v>
                </c:pt>
                <c:pt idx="60450" formatCode="General">
                  <c:v>1.24508</c:v>
                </c:pt>
                <c:pt idx="60451" formatCode="General">
                  <c:v>1.2451099999999991</c:v>
                </c:pt>
                <c:pt idx="60452" formatCode="General">
                  <c:v>1.2451299999999992</c:v>
                </c:pt>
                <c:pt idx="60453" formatCode="General">
                  <c:v>1.24515</c:v>
                </c:pt>
                <c:pt idx="60454" formatCode="General">
                  <c:v>1.2451599999999998</c:v>
                </c:pt>
                <c:pt idx="60455" formatCode="General">
                  <c:v>1.2451899999999998</c:v>
                </c:pt>
                <c:pt idx="60456" formatCode="General">
                  <c:v>1.245209999999999</c:v>
                </c:pt>
                <c:pt idx="60457" formatCode="General">
                  <c:v>1.2452299999999992</c:v>
                </c:pt>
                <c:pt idx="60458" formatCode="General">
                  <c:v>1.24525</c:v>
                </c:pt>
                <c:pt idx="60459" formatCode="General">
                  <c:v>1.2452699999999992</c:v>
                </c:pt>
                <c:pt idx="60460" formatCode="General">
                  <c:v>1.2452899999999998</c:v>
                </c:pt>
                <c:pt idx="60461" formatCode="General">
                  <c:v>1.245309999999999</c:v>
                </c:pt>
                <c:pt idx="60462" formatCode="General">
                  <c:v>1.2453299999999992</c:v>
                </c:pt>
                <c:pt idx="60463" formatCode="General">
                  <c:v>1.24535</c:v>
                </c:pt>
                <c:pt idx="60464" formatCode="General">
                  <c:v>1.2453699999999992</c:v>
                </c:pt>
                <c:pt idx="60465" formatCode="General">
                  <c:v>1.2453999999999992</c:v>
                </c:pt>
                <c:pt idx="60466" formatCode="General">
                  <c:v>1.245409999999999</c:v>
                </c:pt>
                <c:pt idx="60467" formatCode="General">
                  <c:v>1.2454299999999991</c:v>
                </c:pt>
                <c:pt idx="60468" formatCode="General">
                  <c:v>1.2454599999999998</c:v>
                </c:pt>
                <c:pt idx="60469" formatCode="General">
                  <c:v>1.245479999999999</c:v>
                </c:pt>
                <c:pt idx="60470" formatCode="General">
                  <c:v>1.2454899999999998</c:v>
                </c:pt>
                <c:pt idx="60471" formatCode="General">
                  <c:v>1.2455199999999991</c:v>
                </c:pt>
                <c:pt idx="60472" formatCode="General">
                  <c:v>1.2455399999999992</c:v>
                </c:pt>
                <c:pt idx="60473" formatCode="General">
                  <c:v>1.2455599999999998</c:v>
                </c:pt>
                <c:pt idx="60474" formatCode="General">
                  <c:v>1.245579999999999</c:v>
                </c:pt>
                <c:pt idx="60475" formatCode="General">
                  <c:v>1.2455999999999992</c:v>
                </c:pt>
                <c:pt idx="60476" formatCode="General">
                  <c:v>1.2456199999999991</c:v>
                </c:pt>
                <c:pt idx="60477" formatCode="General">
                  <c:v>1.245649999999999</c:v>
                </c:pt>
                <c:pt idx="60478" formatCode="General">
                  <c:v>1.2456599999999998</c:v>
                </c:pt>
                <c:pt idx="60479" formatCode="General">
                  <c:v>1.245679999999999</c:v>
                </c:pt>
                <c:pt idx="60480" formatCode="General">
                  <c:v>1.2457099999999992</c:v>
                </c:pt>
                <c:pt idx="60481" formatCode="General">
                  <c:v>1.2457299999999989</c:v>
                </c:pt>
                <c:pt idx="60482" formatCode="General">
                  <c:v>1.2457399999999992</c:v>
                </c:pt>
                <c:pt idx="60483" formatCode="General">
                  <c:v>1.2457599999999998</c:v>
                </c:pt>
                <c:pt idx="60484" formatCode="General">
                  <c:v>1.2457899999999991</c:v>
                </c:pt>
                <c:pt idx="60485" formatCode="General">
                  <c:v>1.2458099999999992</c:v>
                </c:pt>
                <c:pt idx="60486" formatCode="General">
                  <c:v>1.245819999999999</c:v>
                </c:pt>
                <c:pt idx="60487" formatCode="General">
                  <c:v>1.245849999999999</c:v>
                </c:pt>
                <c:pt idx="60488" formatCode="General">
                  <c:v>1.2458699999999991</c:v>
                </c:pt>
                <c:pt idx="60489" formatCode="General">
                  <c:v>1.2458899999999991</c:v>
                </c:pt>
                <c:pt idx="60490" formatCode="General">
                  <c:v>1.2459099999999992</c:v>
                </c:pt>
                <c:pt idx="60491" formatCode="General">
                  <c:v>1.2459299999999986</c:v>
                </c:pt>
                <c:pt idx="60492" formatCode="General">
                  <c:v>1.245949999999999</c:v>
                </c:pt>
                <c:pt idx="60493" formatCode="General">
                  <c:v>1.2459799999999992</c:v>
                </c:pt>
                <c:pt idx="60494" formatCode="General">
                  <c:v>1.245989999999999</c:v>
                </c:pt>
                <c:pt idx="60495" formatCode="General">
                  <c:v>1.2460100000000001</c:v>
                </c:pt>
                <c:pt idx="60496" formatCode="General">
                  <c:v>1.24604</c:v>
                </c:pt>
                <c:pt idx="60497" formatCode="General">
                  <c:v>1.2460599999999999</c:v>
                </c:pt>
                <c:pt idx="60498" formatCode="General">
                  <c:v>1.24607</c:v>
                </c:pt>
                <c:pt idx="60499" formatCode="General">
                  <c:v>1.2461</c:v>
                </c:pt>
                <c:pt idx="60500" formatCode="General">
                  <c:v>1.2461199999999999</c:v>
                </c:pt>
                <c:pt idx="60501" formatCode="General">
                  <c:v>1.24614</c:v>
                </c:pt>
                <c:pt idx="60502" formatCode="General">
                  <c:v>1.2461599999999999</c:v>
                </c:pt>
                <c:pt idx="60503" formatCode="General">
                  <c:v>1.2461800000000001</c:v>
                </c:pt>
                <c:pt idx="60504" formatCode="General">
                  <c:v>1.2462</c:v>
                </c:pt>
                <c:pt idx="60505" formatCode="General">
                  <c:v>1.2462199999999999</c:v>
                </c:pt>
                <c:pt idx="60506" formatCode="General">
                  <c:v>1.24624</c:v>
                </c:pt>
                <c:pt idx="60507" formatCode="General">
                  <c:v>1.2462599999999999</c:v>
                </c:pt>
                <c:pt idx="60508" formatCode="General">
                  <c:v>1.2462800000000001</c:v>
                </c:pt>
                <c:pt idx="60509" formatCode="General">
                  <c:v>1.2463</c:v>
                </c:pt>
                <c:pt idx="60510" formatCode="General">
                  <c:v>1.2463199999999999</c:v>
                </c:pt>
                <c:pt idx="60511" formatCode="General">
                  <c:v>1.24634</c:v>
                </c:pt>
                <c:pt idx="60512" formatCode="General">
                  <c:v>1.2463599999999999</c:v>
                </c:pt>
                <c:pt idx="60513" formatCode="General">
                  <c:v>1.24638</c:v>
                </c:pt>
                <c:pt idx="60514" formatCode="General">
                  <c:v>1.2464</c:v>
                </c:pt>
                <c:pt idx="60515" formatCode="General">
                  <c:v>1.246429999999999</c:v>
                </c:pt>
                <c:pt idx="60516" formatCode="General">
                  <c:v>1.2464500000000001</c:v>
                </c:pt>
                <c:pt idx="60517" formatCode="General">
                  <c:v>1.2464599999999999</c:v>
                </c:pt>
                <c:pt idx="60518" formatCode="General">
                  <c:v>1.24648</c:v>
                </c:pt>
                <c:pt idx="60519" formatCode="General">
                  <c:v>1.24651</c:v>
                </c:pt>
                <c:pt idx="60520" formatCode="General">
                  <c:v>1.246529999999999</c:v>
                </c:pt>
                <c:pt idx="60521" formatCode="General">
                  <c:v>1.24655</c:v>
                </c:pt>
                <c:pt idx="60522" formatCode="General">
                  <c:v>1.24657</c:v>
                </c:pt>
                <c:pt idx="60523" formatCode="General">
                  <c:v>1.2465899999999999</c:v>
                </c:pt>
                <c:pt idx="60524" formatCode="General">
                  <c:v>1.24661</c:v>
                </c:pt>
                <c:pt idx="60525" formatCode="General">
                  <c:v>1.246629999999999</c:v>
                </c:pt>
                <c:pt idx="60526" formatCode="General">
                  <c:v>1.24665</c:v>
                </c:pt>
                <c:pt idx="60527" formatCode="General">
                  <c:v>1.2466699999999991</c:v>
                </c:pt>
                <c:pt idx="60528" formatCode="General">
                  <c:v>1.246699999999999</c:v>
                </c:pt>
                <c:pt idx="60529" formatCode="General">
                  <c:v>1.24671</c:v>
                </c:pt>
                <c:pt idx="60530" formatCode="General">
                  <c:v>1.246729999999999</c:v>
                </c:pt>
                <c:pt idx="60531" formatCode="General">
                  <c:v>1.2467599999999999</c:v>
                </c:pt>
                <c:pt idx="60532" formatCode="General">
                  <c:v>1.24678</c:v>
                </c:pt>
                <c:pt idx="60533" formatCode="General">
                  <c:v>1.2467899999999998</c:v>
                </c:pt>
                <c:pt idx="60534" formatCode="General">
                  <c:v>1.24681</c:v>
                </c:pt>
                <c:pt idx="60535" formatCode="General">
                  <c:v>1.2468399999999991</c:v>
                </c:pt>
                <c:pt idx="60536" formatCode="General">
                  <c:v>1.2468599999999999</c:v>
                </c:pt>
                <c:pt idx="60537" formatCode="General">
                  <c:v>1.246869999999999</c:v>
                </c:pt>
                <c:pt idx="60538" formatCode="General">
                  <c:v>1.246899999999999</c:v>
                </c:pt>
                <c:pt idx="60539" formatCode="General">
                  <c:v>1.2469199999999998</c:v>
                </c:pt>
                <c:pt idx="60540" formatCode="General">
                  <c:v>1.246939999999999</c:v>
                </c:pt>
                <c:pt idx="60541" formatCode="General">
                  <c:v>1.2469599999999998</c:v>
                </c:pt>
                <c:pt idx="60542" formatCode="General">
                  <c:v>1.24698</c:v>
                </c:pt>
                <c:pt idx="60543" formatCode="General">
                  <c:v>1.2469999999999992</c:v>
                </c:pt>
                <c:pt idx="60544" formatCode="General">
                  <c:v>1.2470299999999992</c:v>
                </c:pt>
                <c:pt idx="60545" formatCode="General">
                  <c:v>1.247039999999999</c:v>
                </c:pt>
                <c:pt idx="60546" formatCode="General">
                  <c:v>1.2470599999999998</c:v>
                </c:pt>
                <c:pt idx="60547" formatCode="General">
                  <c:v>1.24708</c:v>
                </c:pt>
                <c:pt idx="60548" formatCode="General">
                  <c:v>1.2471099999999991</c:v>
                </c:pt>
                <c:pt idx="60549" formatCode="General">
                  <c:v>1.2471199999999998</c:v>
                </c:pt>
                <c:pt idx="60550" formatCode="General">
                  <c:v>1.24715</c:v>
                </c:pt>
                <c:pt idx="60551" formatCode="General">
                  <c:v>1.247169999999999</c:v>
                </c:pt>
                <c:pt idx="60552" formatCode="General">
                  <c:v>1.2471899999999998</c:v>
                </c:pt>
                <c:pt idx="60553" formatCode="General">
                  <c:v>1.247209999999999</c:v>
                </c:pt>
                <c:pt idx="60554" formatCode="General">
                  <c:v>1.2472299999999992</c:v>
                </c:pt>
                <c:pt idx="60555" formatCode="General">
                  <c:v>1.24725</c:v>
                </c:pt>
                <c:pt idx="60556" formatCode="General">
                  <c:v>1.2472699999999992</c:v>
                </c:pt>
                <c:pt idx="60557" formatCode="General">
                  <c:v>1.2472899999999998</c:v>
                </c:pt>
                <c:pt idx="60558" formatCode="General">
                  <c:v>1.247309999999999</c:v>
                </c:pt>
                <c:pt idx="60559" formatCode="General">
                  <c:v>1.2473299999999992</c:v>
                </c:pt>
                <c:pt idx="60560" formatCode="General">
                  <c:v>1.24735</c:v>
                </c:pt>
                <c:pt idx="60561" formatCode="General">
                  <c:v>1.2473699999999992</c:v>
                </c:pt>
                <c:pt idx="60562" formatCode="General">
                  <c:v>1.2473899999999998</c:v>
                </c:pt>
                <c:pt idx="60563" formatCode="General">
                  <c:v>1.247409999999999</c:v>
                </c:pt>
                <c:pt idx="60564" formatCode="General">
                  <c:v>1.2474399999999992</c:v>
                </c:pt>
                <c:pt idx="60565" formatCode="General">
                  <c:v>1.2474499999999991</c:v>
                </c:pt>
                <c:pt idx="60566" formatCode="General">
                  <c:v>1.247479999999999</c:v>
                </c:pt>
                <c:pt idx="60567" formatCode="General">
                  <c:v>1.2474999999999992</c:v>
                </c:pt>
                <c:pt idx="60568" formatCode="General">
                  <c:v>1.2475199999999991</c:v>
                </c:pt>
                <c:pt idx="60569" formatCode="General">
                  <c:v>1.2475299999999991</c:v>
                </c:pt>
                <c:pt idx="60570" formatCode="General">
                  <c:v>1.2475599999999998</c:v>
                </c:pt>
                <c:pt idx="60571" formatCode="General">
                  <c:v>1.247579999999999</c:v>
                </c:pt>
                <c:pt idx="60572" formatCode="General">
                  <c:v>1.2475999999999992</c:v>
                </c:pt>
                <c:pt idx="60573" formatCode="General">
                  <c:v>1.2476199999999991</c:v>
                </c:pt>
                <c:pt idx="60574" formatCode="General">
                  <c:v>1.2476399999999992</c:v>
                </c:pt>
                <c:pt idx="60575" formatCode="General">
                  <c:v>1.2476599999999998</c:v>
                </c:pt>
                <c:pt idx="60576" formatCode="General">
                  <c:v>1.247679999999999</c:v>
                </c:pt>
                <c:pt idx="60577" formatCode="General">
                  <c:v>1.2476999999999991</c:v>
                </c:pt>
                <c:pt idx="60578" formatCode="General">
                  <c:v>1.2477199999999991</c:v>
                </c:pt>
                <c:pt idx="60579" formatCode="General">
                  <c:v>1.247749999999999</c:v>
                </c:pt>
                <c:pt idx="60580" formatCode="General">
                  <c:v>1.2477599999999998</c:v>
                </c:pt>
                <c:pt idx="60581" formatCode="General">
                  <c:v>1.247779999999999</c:v>
                </c:pt>
                <c:pt idx="60582" formatCode="General">
                  <c:v>1.2477999999999991</c:v>
                </c:pt>
                <c:pt idx="60583" formatCode="General">
                  <c:v>1.2478299999999989</c:v>
                </c:pt>
                <c:pt idx="60584" formatCode="General">
                  <c:v>1.2478399999999992</c:v>
                </c:pt>
                <c:pt idx="60585" formatCode="General">
                  <c:v>1.2478599999999991</c:v>
                </c:pt>
                <c:pt idx="60586" formatCode="General">
                  <c:v>1.2478899999999991</c:v>
                </c:pt>
                <c:pt idx="60587" formatCode="General">
                  <c:v>1.2479099999999992</c:v>
                </c:pt>
                <c:pt idx="60588" formatCode="General">
                  <c:v>1.2479299999999987</c:v>
                </c:pt>
                <c:pt idx="60589" formatCode="General">
                  <c:v>1.247949999999999</c:v>
                </c:pt>
                <c:pt idx="60590" formatCode="General">
                  <c:v>1.2479699999999991</c:v>
                </c:pt>
                <c:pt idx="60591" formatCode="General">
                  <c:v>1.247989999999999</c:v>
                </c:pt>
                <c:pt idx="60592" formatCode="General">
                  <c:v>1.2480100000000001</c:v>
                </c:pt>
                <c:pt idx="60593" formatCode="General">
                  <c:v>1.24803</c:v>
                </c:pt>
                <c:pt idx="60594" formatCode="General">
                  <c:v>1.2480500000000001</c:v>
                </c:pt>
                <c:pt idx="60595" formatCode="General">
                  <c:v>1.2480800000000001</c:v>
                </c:pt>
                <c:pt idx="60596" formatCode="General">
                  <c:v>1.2480899999999999</c:v>
                </c:pt>
                <c:pt idx="60597" formatCode="General">
                  <c:v>1.2481100000000001</c:v>
                </c:pt>
                <c:pt idx="60598" formatCode="General">
                  <c:v>1.24813</c:v>
                </c:pt>
                <c:pt idx="60599" formatCode="General">
                  <c:v>1.2481599999999999</c:v>
                </c:pt>
                <c:pt idx="60600" formatCode="General">
                  <c:v>1.24817</c:v>
                </c:pt>
                <c:pt idx="60601" formatCode="General">
                  <c:v>1.2482</c:v>
                </c:pt>
                <c:pt idx="60602" formatCode="General">
                  <c:v>1.2482199999999999</c:v>
                </c:pt>
                <c:pt idx="60603" formatCode="General">
                  <c:v>1.24824</c:v>
                </c:pt>
                <c:pt idx="60604" formatCode="General">
                  <c:v>1.2482599999999999</c:v>
                </c:pt>
                <c:pt idx="60605" formatCode="General">
                  <c:v>1.2482800000000001</c:v>
                </c:pt>
                <c:pt idx="60606" formatCode="General">
                  <c:v>1.2483</c:v>
                </c:pt>
                <c:pt idx="60607" formatCode="General">
                  <c:v>1.2483199999999999</c:v>
                </c:pt>
                <c:pt idx="60608" formatCode="General">
                  <c:v>1.24834</c:v>
                </c:pt>
                <c:pt idx="60609" formatCode="General">
                  <c:v>1.2483599999999999</c:v>
                </c:pt>
                <c:pt idx="60610" formatCode="General">
                  <c:v>1.24838</c:v>
                </c:pt>
                <c:pt idx="60611" formatCode="General">
                  <c:v>1.2484</c:v>
                </c:pt>
                <c:pt idx="60612" formatCode="General">
                  <c:v>1.2484199999999999</c:v>
                </c:pt>
                <c:pt idx="60613" formatCode="General">
                  <c:v>1.24844</c:v>
                </c:pt>
                <c:pt idx="60614" formatCode="General">
                  <c:v>1.24847</c:v>
                </c:pt>
                <c:pt idx="60615" formatCode="General">
                  <c:v>1.2484899999999999</c:v>
                </c:pt>
                <c:pt idx="60616" formatCode="General">
                  <c:v>1.2484999999999991</c:v>
                </c:pt>
                <c:pt idx="60617" formatCode="General">
                  <c:v>1.248529999999999</c:v>
                </c:pt>
                <c:pt idx="60618" formatCode="General">
                  <c:v>1.24855</c:v>
                </c:pt>
                <c:pt idx="60619" formatCode="General">
                  <c:v>1.24857</c:v>
                </c:pt>
                <c:pt idx="60620" formatCode="General">
                  <c:v>1.24858</c:v>
                </c:pt>
                <c:pt idx="60621" formatCode="General">
                  <c:v>1.24861</c:v>
                </c:pt>
                <c:pt idx="60622" formatCode="General">
                  <c:v>1.248629999999999</c:v>
                </c:pt>
                <c:pt idx="60623" formatCode="General">
                  <c:v>1.24865</c:v>
                </c:pt>
                <c:pt idx="60624" formatCode="General">
                  <c:v>1.2486699999999991</c:v>
                </c:pt>
                <c:pt idx="60625" formatCode="General">
                  <c:v>1.2486899999999999</c:v>
                </c:pt>
                <c:pt idx="60626" formatCode="General">
                  <c:v>1.24871</c:v>
                </c:pt>
                <c:pt idx="60627" formatCode="General">
                  <c:v>1.248729999999999</c:v>
                </c:pt>
                <c:pt idx="60628" formatCode="General">
                  <c:v>1.24875</c:v>
                </c:pt>
                <c:pt idx="60629" formatCode="General">
                  <c:v>1.248769999999999</c:v>
                </c:pt>
                <c:pt idx="60630" formatCode="General">
                  <c:v>1.2487899999999998</c:v>
                </c:pt>
                <c:pt idx="60631" formatCode="General">
                  <c:v>1.2488199999999998</c:v>
                </c:pt>
                <c:pt idx="60632" formatCode="General">
                  <c:v>1.2488299999999992</c:v>
                </c:pt>
                <c:pt idx="60633" formatCode="General">
                  <c:v>1.24885</c:v>
                </c:pt>
                <c:pt idx="60634" formatCode="General">
                  <c:v>1.24888</c:v>
                </c:pt>
                <c:pt idx="60635" formatCode="General">
                  <c:v>1.248899999999999</c:v>
                </c:pt>
                <c:pt idx="60636" formatCode="General">
                  <c:v>1.24891</c:v>
                </c:pt>
                <c:pt idx="60637" formatCode="General">
                  <c:v>1.2489399999999991</c:v>
                </c:pt>
                <c:pt idx="60638" formatCode="General">
                  <c:v>1.2489599999999998</c:v>
                </c:pt>
                <c:pt idx="60639" formatCode="General">
                  <c:v>1.24898</c:v>
                </c:pt>
                <c:pt idx="60640" formatCode="General">
                  <c:v>1.2489999999999992</c:v>
                </c:pt>
                <c:pt idx="60641" formatCode="General">
                  <c:v>1.2490199999999998</c:v>
                </c:pt>
                <c:pt idx="60642" formatCode="General">
                  <c:v>1.249039999999999</c:v>
                </c:pt>
                <c:pt idx="60643" formatCode="General">
                  <c:v>1.2490599999999998</c:v>
                </c:pt>
                <c:pt idx="60644" formatCode="General">
                  <c:v>1.24908</c:v>
                </c:pt>
                <c:pt idx="60645" formatCode="General">
                  <c:v>1.2490999999999992</c:v>
                </c:pt>
                <c:pt idx="60646" formatCode="General">
                  <c:v>1.2491299999999992</c:v>
                </c:pt>
                <c:pt idx="60647" formatCode="General">
                  <c:v>1.249139999999999</c:v>
                </c:pt>
                <c:pt idx="60648" formatCode="General">
                  <c:v>1.2491599999999998</c:v>
                </c:pt>
                <c:pt idx="60649" formatCode="General">
                  <c:v>1.24918</c:v>
                </c:pt>
                <c:pt idx="60650" formatCode="General">
                  <c:v>1.249209999999999</c:v>
                </c:pt>
                <c:pt idx="60651" formatCode="General">
                  <c:v>1.2492199999999998</c:v>
                </c:pt>
                <c:pt idx="60652" formatCode="General">
                  <c:v>1.249239999999999</c:v>
                </c:pt>
                <c:pt idx="60653" formatCode="General">
                  <c:v>1.2492699999999992</c:v>
                </c:pt>
                <c:pt idx="60654" formatCode="General">
                  <c:v>1.2492899999999998</c:v>
                </c:pt>
                <c:pt idx="60655" formatCode="General">
                  <c:v>1.249309999999999</c:v>
                </c:pt>
                <c:pt idx="60656" formatCode="General">
                  <c:v>1.2493299999999992</c:v>
                </c:pt>
                <c:pt idx="60657" formatCode="General">
                  <c:v>1.24935</c:v>
                </c:pt>
                <c:pt idx="60658" formatCode="General">
                  <c:v>1.2493699999999992</c:v>
                </c:pt>
                <c:pt idx="60659" formatCode="General">
                  <c:v>1.2493899999999998</c:v>
                </c:pt>
                <c:pt idx="60660" formatCode="General">
                  <c:v>1.249409999999999</c:v>
                </c:pt>
                <c:pt idx="60661" formatCode="General">
                  <c:v>1.2494299999999992</c:v>
                </c:pt>
                <c:pt idx="60662" formatCode="General">
                  <c:v>1.2494499999999991</c:v>
                </c:pt>
                <c:pt idx="60663" formatCode="General">
                  <c:v>1.2494699999999992</c:v>
                </c:pt>
                <c:pt idx="60664" formatCode="General">
                  <c:v>1.2494899999999998</c:v>
                </c:pt>
                <c:pt idx="60665" formatCode="General">
                  <c:v>1.2495199999999991</c:v>
                </c:pt>
                <c:pt idx="60666" formatCode="General">
                  <c:v>1.2495399999999992</c:v>
                </c:pt>
                <c:pt idx="60667" formatCode="General">
                  <c:v>1.2495499999999991</c:v>
                </c:pt>
                <c:pt idx="60668" formatCode="General">
                  <c:v>1.249579999999999</c:v>
                </c:pt>
                <c:pt idx="60669" formatCode="General">
                  <c:v>1.2495999999999992</c:v>
                </c:pt>
                <c:pt idx="60670" formatCode="General">
                  <c:v>1.2496199999999991</c:v>
                </c:pt>
                <c:pt idx="60671" formatCode="General">
                  <c:v>1.2496299999999991</c:v>
                </c:pt>
                <c:pt idx="60672" formatCode="General">
                  <c:v>1.2496599999999998</c:v>
                </c:pt>
                <c:pt idx="60673" formatCode="General">
                  <c:v>1.249679999999999</c:v>
                </c:pt>
                <c:pt idx="60674" formatCode="General">
                  <c:v>1.2496999999999991</c:v>
                </c:pt>
                <c:pt idx="60675" formatCode="General">
                  <c:v>1.2497199999999991</c:v>
                </c:pt>
                <c:pt idx="60676" formatCode="General">
                  <c:v>1.2497399999999992</c:v>
                </c:pt>
                <c:pt idx="60677" formatCode="General">
                  <c:v>1.2497599999999998</c:v>
                </c:pt>
                <c:pt idx="60678" formatCode="General">
                  <c:v>1.249779999999999</c:v>
                </c:pt>
                <c:pt idx="60679" formatCode="General">
                  <c:v>1.2497999999999991</c:v>
                </c:pt>
                <c:pt idx="60680" formatCode="General">
                  <c:v>1.249819999999999</c:v>
                </c:pt>
                <c:pt idx="60681" formatCode="General">
                  <c:v>1.2498399999999992</c:v>
                </c:pt>
                <c:pt idx="60682" formatCode="General">
                  <c:v>1.2498699999999991</c:v>
                </c:pt>
                <c:pt idx="60683" formatCode="General">
                  <c:v>1.2498799999999992</c:v>
                </c:pt>
                <c:pt idx="60684" formatCode="General">
                  <c:v>1.2498999999999989</c:v>
                </c:pt>
                <c:pt idx="60685" formatCode="General">
                  <c:v>1.2499299999999987</c:v>
                </c:pt>
                <c:pt idx="60686" formatCode="General">
                  <c:v>1.249949999999999</c:v>
                </c:pt>
                <c:pt idx="60687" formatCode="General">
                  <c:v>1.2499699999999991</c:v>
                </c:pt>
                <c:pt idx="60688" formatCode="General">
                  <c:v>1.249989999999999</c:v>
                </c:pt>
                <c:pt idx="60689" formatCode="General">
                  <c:v>1.2500100000000001</c:v>
                </c:pt>
                <c:pt idx="60690" formatCode="General">
                  <c:v>1.25003</c:v>
                </c:pt>
                <c:pt idx="60691" formatCode="General">
                  <c:v>1.2500500000000001</c:v>
                </c:pt>
                <c:pt idx="60692" formatCode="General">
                  <c:v>1.25007</c:v>
                </c:pt>
                <c:pt idx="60693" formatCode="General">
                  <c:v>1.2500899999999999</c:v>
                </c:pt>
                <c:pt idx="60694" formatCode="General">
                  <c:v>1.2501199999999999</c:v>
                </c:pt>
                <c:pt idx="60695" formatCode="General">
                  <c:v>1.25013</c:v>
                </c:pt>
                <c:pt idx="60696" formatCode="General">
                  <c:v>1.2501500000000001</c:v>
                </c:pt>
                <c:pt idx="60697" formatCode="General">
                  <c:v>1.25017</c:v>
                </c:pt>
                <c:pt idx="60698" formatCode="General">
                  <c:v>1.2502</c:v>
                </c:pt>
                <c:pt idx="60699" formatCode="General">
                  <c:v>1.25021</c:v>
                </c:pt>
                <c:pt idx="60700" formatCode="General">
                  <c:v>1.25023</c:v>
                </c:pt>
                <c:pt idx="60701" formatCode="General">
                  <c:v>1.2502599999999999</c:v>
                </c:pt>
                <c:pt idx="60702" formatCode="General">
                  <c:v>1.2502800000000001</c:v>
                </c:pt>
                <c:pt idx="60703" formatCode="General">
                  <c:v>1.2502899999999999</c:v>
                </c:pt>
                <c:pt idx="60704" formatCode="General">
                  <c:v>1.2503199999999999</c:v>
                </c:pt>
                <c:pt idx="60705" formatCode="General">
                  <c:v>1.25034</c:v>
                </c:pt>
                <c:pt idx="60706" formatCode="General">
                  <c:v>1.2503599999999999</c:v>
                </c:pt>
                <c:pt idx="60707" formatCode="General">
                  <c:v>1.25038</c:v>
                </c:pt>
                <c:pt idx="60708" formatCode="General">
                  <c:v>1.2504</c:v>
                </c:pt>
                <c:pt idx="60709" formatCode="General">
                  <c:v>1.2504199999999999</c:v>
                </c:pt>
                <c:pt idx="60710" formatCode="General">
                  <c:v>1.25044</c:v>
                </c:pt>
                <c:pt idx="60711" formatCode="General">
                  <c:v>1.2504599999999999</c:v>
                </c:pt>
                <c:pt idx="60712" formatCode="General">
                  <c:v>1.25048</c:v>
                </c:pt>
                <c:pt idx="60713" formatCode="General">
                  <c:v>1.25051</c:v>
                </c:pt>
                <c:pt idx="60714" formatCode="General">
                  <c:v>1.2505199999999999</c:v>
                </c:pt>
                <c:pt idx="60715" formatCode="General">
                  <c:v>1.25054</c:v>
                </c:pt>
                <c:pt idx="60716" formatCode="General">
                  <c:v>1.25057</c:v>
                </c:pt>
                <c:pt idx="60717" formatCode="General">
                  <c:v>1.2505899999999999</c:v>
                </c:pt>
                <c:pt idx="60718" formatCode="General">
                  <c:v>1.250599999999999</c:v>
                </c:pt>
                <c:pt idx="60719" formatCode="General">
                  <c:v>1.250629999999999</c:v>
                </c:pt>
                <c:pt idx="60720" formatCode="General">
                  <c:v>1.25065</c:v>
                </c:pt>
                <c:pt idx="60721" formatCode="General">
                  <c:v>1.2506699999999991</c:v>
                </c:pt>
                <c:pt idx="60722" formatCode="General">
                  <c:v>1.25068</c:v>
                </c:pt>
                <c:pt idx="60723" formatCode="General">
                  <c:v>1.25071</c:v>
                </c:pt>
                <c:pt idx="60724" formatCode="General">
                  <c:v>1.250729999999999</c:v>
                </c:pt>
                <c:pt idx="60725" formatCode="General">
                  <c:v>1.25075</c:v>
                </c:pt>
                <c:pt idx="60726" formatCode="General">
                  <c:v>1.250769999999999</c:v>
                </c:pt>
                <c:pt idx="60727" formatCode="General">
                  <c:v>1.2507899999999998</c:v>
                </c:pt>
                <c:pt idx="60728" formatCode="General">
                  <c:v>1.25081</c:v>
                </c:pt>
                <c:pt idx="60729" formatCode="General">
                  <c:v>1.2508299999999992</c:v>
                </c:pt>
                <c:pt idx="60730" formatCode="General">
                  <c:v>1.25085</c:v>
                </c:pt>
                <c:pt idx="60731" formatCode="General">
                  <c:v>1.250869999999999</c:v>
                </c:pt>
                <c:pt idx="60732" formatCode="General">
                  <c:v>1.250899999999999</c:v>
                </c:pt>
                <c:pt idx="60733" formatCode="General">
                  <c:v>1.2509199999999998</c:v>
                </c:pt>
                <c:pt idx="60734" formatCode="General">
                  <c:v>1.2509299999999992</c:v>
                </c:pt>
                <c:pt idx="60735" formatCode="General">
                  <c:v>1.25095</c:v>
                </c:pt>
                <c:pt idx="60736" formatCode="General">
                  <c:v>1.25098</c:v>
                </c:pt>
                <c:pt idx="60737" formatCode="General">
                  <c:v>1.250999999999999</c:v>
                </c:pt>
                <c:pt idx="60738" formatCode="General">
                  <c:v>1.2510199999999998</c:v>
                </c:pt>
                <c:pt idx="60739" formatCode="General">
                  <c:v>1.251039999999999</c:v>
                </c:pt>
                <c:pt idx="60740" formatCode="General">
                  <c:v>1.2510599999999998</c:v>
                </c:pt>
                <c:pt idx="60741" formatCode="General">
                  <c:v>1.25108</c:v>
                </c:pt>
                <c:pt idx="60742" formatCode="General">
                  <c:v>1.2510999999999992</c:v>
                </c:pt>
                <c:pt idx="60743" formatCode="General">
                  <c:v>1.2511199999999998</c:v>
                </c:pt>
                <c:pt idx="60744" formatCode="General">
                  <c:v>1.251139999999999</c:v>
                </c:pt>
                <c:pt idx="60745" formatCode="General">
                  <c:v>1.251169999999999</c:v>
                </c:pt>
                <c:pt idx="60746" formatCode="General">
                  <c:v>1.25118</c:v>
                </c:pt>
                <c:pt idx="60747" formatCode="General">
                  <c:v>1.2511999999999992</c:v>
                </c:pt>
                <c:pt idx="60748" formatCode="General">
                  <c:v>1.2512199999999998</c:v>
                </c:pt>
                <c:pt idx="60749" formatCode="General">
                  <c:v>1.25125</c:v>
                </c:pt>
                <c:pt idx="60750" formatCode="General">
                  <c:v>1.2512599999999998</c:v>
                </c:pt>
                <c:pt idx="60751" formatCode="General">
                  <c:v>1.2512799999999991</c:v>
                </c:pt>
                <c:pt idx="60752" formatCode="General">
                  <c:v>1.251309999999999</c:v>
                </c:pt>
                <c:pt idx="60753" formatCode="General">
                  <c:v>1.2513299999999992</c:v>
                </c:pt>
                <c:pt idx="60754" formatCode="General">
                  <c:v>1.251339999999999</c:v>
                </c:pt>
                <c:pt idx="60755" formatCode="General">
                  <c:v>1.2513699999999992</c:v>
                </c:pt>
                <c:pt idx="60756" formatCode="General">
                  <c:v>1.2513899999999998</c:v>
                </c:pt>
                <c:pt idx="60757" formatCode="General">
                  <c:v>1.251409999999999</c:v>
                </c:pt>
                <c:pt idx="60758" formatCode="General">
                  <c:v>1.2514299999999992</c:v>
                </c:pt>
                <c:pt idx="60759" formatCode="General">
                  <c:v>1.25145</c:v>
                </c:pt>
                <c:pt idx="60760" formatCode="General">
                  <c:v>1.2514699999999992</c:v>
                </c:pt>
                <c:pt idx="60761" formatCode="General">
                  <c:v>1.2514999999999992</c:v>
                </c:pt>
                <c:pt idx="60762" formatCode="General">
                  <c:v>1.251509999999999</c:v>
                </c:pt>
                <c:pt idx="60763" formatCode="General">
                  <c:v>1.2515299999999991</c:v>
                </c:pt>
                <c:pt idx="60764" formatCode="General">
                  <c:v>1.2515499999999991</c:v>
                </c:pt>
                <c:pt idx="60765" formatCode="General">
                  <c:v>1.251579999999999</c:v>
                </c:pt>
                <c:pt idx="60766" formatCode="General">
                  <c:v>1.2515899999999998</c:v>
                </c:pt>
                <c:pt idx="60767" formatCode="General">
                  <c:v>1.2516199999999991</c:v>
                </c:pt>
                <c:pt idx="60768" formatCode="General">
                  <c:v>1.2516399999999992</c:v>
                </c:pt>
                <c:pt idx="60769" formatCode="General">
                  <c:v>1.2516599999999998</c:v>
                </c:pt>
                <c:pt idx="60770" formatCode="General">
                  <c:v>1.251679999999999</c:v>
                </c:pt>
                <c:pt idx="60771" formatCode="General">
                  <c:v>1.2516999999999991</c:v>
                </c:pt>
                <c:pt idx="60772" formatCode="General">
                  <c:v>1.2517199999999991</c:v>
                </c:pt>
                <c:pt idx="60773" formatCode="General">
                  <c:v>1.2517399999999992</c:v>
                </c:pt>
                <c:pt idx="60774" formatCode="General">
                  <c:v>1.2517599999999998</c:v>
                </c:pt>
                <c:pt idx="60775" formatCode="General">
                  <c:v>1.251779999999999</c:v>
                </c:pt>
                <c:pt idx="60776" formatCode="General">
                  <c:v>1.2517999999999991</c:v>
                </c:pt>
                <c:pt idx="60777" formatCode="General">
                  <c:v>1.251819999999999</c:v>
                </c:pt>
                <c:pt idx="60778" formatCode="General">
                  <c:v>1.2518399999999992</c:v>
                </c:pt>
                <c:pt idx="60779" formatCode="General">
                  <c:v>1.2518599999999998</c:v>
                </c:pt>
                <c:pt idx="60780" formatCode="General">
                  <c:v>1.2518899999999991</c:v>
                </c:pt>
                <c:pt idx="60781" formatCode="General">
                  <c:v>1.2518999999999989</c:v>
                </c:pt>
                <c:pt idx="60782" formatCode="General">
                  <c:v>1.251919999999999</c:v>
                </c:pt>
                <c:pt idx="60783" formatCode="General">
                  <c:v>1.251949999999999</c:v>
                </c:pt>
                <c:pt idx="60784" formatCode="General">
                  <c:v>1.2519699999999991</c:v>
                </c:pt>
                <c:pt idx="60785" formatCode="General">
                  <c:v>1.2519799999999992</c:v>
                </c:pt>
                <c:pt idx="60786" formatCode="General">
                  <c:v>1.252</c:v>
                </c:pt>
                <c:pt idx="60787" formatCode="General">
                  <c:v>1.25203</c:v>
                </c:pt>
                <c:pt idx="60788" formatCode="General">
                  <c:v>1.2520500000000001</c:v>
                </c:pt>
                <c:pt idx="60789" formatCode="General">
                  <c:v>1.25207</c:v>
                </c:pt>
                <c:pt idx="60790" formatCode="General">
                  <c:v>1.2520899999999999</c:v>
                </c:pt>
                <c:pt idx="60791" formatCode="General">
                  <c:v>1.2521100000000001</c:v>
                </c:pt>
                <c:pt idx="60792" formatCode="General">
                  <c:v>1.25213</c:v>
                </c:pt>
                <c:pt idx="60793" formatCode="General">
                  <c:v>1.2521500000000001</c:v>
                </c:pt>
                <c:pt idx="60794" formatCode="General">
                  <c:v>1.25217</c:v>
                </c:pt>
                <c:pt idx="60795" formatCode="General">
                  <c:v>1.2521899999999999</c:v>
                </c:pt>
                <c:pt idx="60796" formatCode="General">
                  <c:v>1.2522199999999999</c:v>
                </c:pt>
                <c:pt idx="60797" formatCode="General">
                  <c:v>1.25223</c:v>
                </c:pt>
                <c:pt idx="60798" formatCode="General">
                  <c:v>1.2522500000000001</c:v>
                </c:pt>
                <c:pt idx="60799" formatCode="General">
                  <c:v>1.25227</c:v>
                </c:pt>
                <c:pt idx="60800" formatCode="General">
                  <c:v>1.2523</c:v>
                </c:pt>
                <c:pt idx="60801" formatCode="General">
                  <c:v>1.25231</c:v>
                </c:pt>
                <c:pt idx="60802" formatCode="General">
                  <c:v>1.2523299999999991</c:v>
                </c:pt>
                <c:pt idx="60803" formatCode="General">
                  <c:v>1.2523599999999999</c:v>
                </c:pt>
                <c:pt idx="60804" formatCode="General">
                  <c:v>1.25238</c:v>
                </c:pt>
                <c:pt idx="60805" formatCode="General">
                  <c:v>1.2524</c:v>
                </c:pt>
                <c:pt idx="60806" formatCode="General">
                  <c:v>1.2524199999999999</c:v>
                </c:pt>
                <c:pt idx="60807" formatCode="General">
                  <c:v>1.25244</c:v>
                </c:pt>
                <c:pt idx="60808" formatCode="General">
                  <c:v>1.2524599999999999</c:v>
                </c:pt>
                <c:pt idx="60809" formatCode="General">
                  <c:v>1.25248</c:v>
                </c:pt>
                <c:pt idx="60810" formatCode="General">
                  <c:v>1.2524999999999991</c:v>
                </c:pt>
                <c:pt idx="60811" formatCode="General">
                  <c:v>1.2525199999999999</c:v>
                </c:pt>
                <c:pt idx="60812" formatCode="General">
                  <c:v>1.25254</c:v>
                </c:pt>
                <c:pt idx="60813" formatCode="General">
                  <c:v>1.2525599999999999</c:v>
                </c:pt>
                <c:pt idx="60814" formatCode="General">
                  <c:v>1.25258</c:v>
                </c:pt>
                <c:pt idx="60815" formatCode="General">
                  <c:v>1.252599999999999</c:v>
                </c:pt>
                <c:pt idx="60816" formatCode="General">
                  <c:v>1.252629999999999</c:v>
                </c:pt>
                <c:pt idx="60817" formatCode="General">
                  <c:v>1.25264</c:v>
                </c:pt>
                <c:pt idx="60818" formatCode="General">
                  <c:v>1.25267</c:v>
                </c:pt>
                <c:pt idx="60819" formatCode="General">
                  <c:v>1.2526899999999999</c:v>
                </c:pt>
                <c:pt idx="60820" formatCode="General">
                  <c:v>1.25271</c:v>
                </c:pt>
                <c:pt idx="60821" formatCode="General">
                  <c:v>1.252729999999999</c:v>
                </c:pt>
                <c:pt idx="60822" formatCode="General">
                  <c:v>1.25275</c:v>
                </c:pt>
                <c:pt idx="60823" formatCode="General">
                  <c:v>1.2527699999999991</c:v>
                </c:pt>
                <c:pt idx="60824" formatCode="General">
                  <c:v>1.2527899999999998</c:v>
                </c:pt>
                <c:pt idx="60825" formatCode="General">
                  <c:v>1.25281</c:v>
                </c:pt>
                <c:pt idx="60826" formatCode="General">
                  <c:v>1.2528299999999992</c:v>
                </c:pt>
                <c:pt idx="60827" formatCode="General">
                  <c:v>1.25285</c:v>
                </c:pt>
                <c:pt idx="60828" formatCode="General">
                  <c:v>1.252869999999999</c:v>
                </c:pt>
                <c:pt idx="60829" formatCode="General">
                  <c:v>1.2528899999999998</c:v>
                </c:pt>
                <c:pt idx="60830" formatCode="General">
                  <c:v>1.25291</c:v>
                </c:pt>
                <c:pt idx="60831" formatCode="General">
                  <c:v>1.2529399999999991</c:v>
                </c:pt>
                <c:pt idx="60832" formatCode="General">
                  <c:v>1.2529599999999999</c:v>
                </c:pt>
                <c:pt idx="60833" formatCode="General">
                  <c:v>1.252969999999999</c:v>
                </c:pt>
                <c:pt idx="60834" formatCode="General">
                  <c:v>1.252999999999999</c:v>
                </c:pt>
                <c:pt idx="60835" formatCode="General">
                  <c:v>1.2530199999999998</c:v>
                </c:pt>
                <c:pt idx="60836" formatCode="General">
                  <c:v>1.253039999999999</c:v>
                </c:pt>
                <c:pt idx="60837" formatCode="General">
                  <c:v>1.25305</c:v>
                </c:pt>
                <c:pt idx="60838" formatCode="General">
                  <c:v>1.25308</c:v>
                </c:pt>
                <c:pt idx="60839" formatCode="General">
                  <c:v>1.2530999999999992</c:v>
                </c:pt>
                <c:pt idx="60840" formatCode="General">
                  <c:v>1.2531199999999998</c:v>
                </c:pt>
                <c:pt idx="60841" formatCode="General">
                  <c:v>1.253139999999999</c:v>
                </c:pt>
                <c:pt idx="60842" formatCode="General">
                  <c:v>1.2531599999999998</c:v>
                </c:pt>
                <c:pt idx="60843" formatCode="General">
                  <c:v>1.25318</c:v>
                </c:pt>
                <c:pt idx="60844" formatCode="General">
                  <c:v>1.2531999999999992</c:v>
                </c:pt>
                <c:pt idx="60845" formatCode="General">
                  <c:v>1.2532199999999998</c:v>
                </c:pt>
                <c:pt idx="60846" formatCode="General">
                  <c:v>1.253239999999999</c:v>
                </c:pt>
                <c:pt idx="60847" formatCode="General">
                  <c:v>1.2532699999999992</c:v>
                </c:pt>
                <c:pt idx="60848" formatCode="General">
                  <c:v>1.2532799999999991</c:v>
                </c:pt>
                <c:pt idx="60849" formatCode="General">
                  <c:v>1.2532999999999992</c:v>
                </c:pt>
                <c:pt idx="60850" formatCode="General">
                  <c:v>1.2533199999999998</c:v>
                </c:pt>
                <c:pt idx="60851" formatCode="General">
                  <c:v>1.25335</c:v>
                </c:pt>
                <c:pt idx="60852" formatCode="General">
                  <c:v>1.2533599999999998</c:v>
                </c:pt>
                <c:pt idx="60853" formatCode="General">
                  <c:v>1.2533899999999998</c:v>
                </c:pt>
                <c:pt idx="60854" formatCode="General">
                  <c:v>1.253409999999999</c:v>
                </c:pt>
                <c:pt idx="60855" formatCode="General">
                  <c:v>1.2534299999999992</c:v>
                </c:pt>
                <c:pt idx="60856" formatCode="General">
                  <c:v>1.25345</c:v>
                </c:pt>
                <c:pt idx="60857" formatCode="General">
                  <c:v>1.2534699999999992</c:v>
                </c:pt>
                <c:pt idx="60858" formatCode="General">
                  <c:v>1.2534899999999998</c:v>
                </c:pt>
                <c:pt idx="60859" formatCode="General">
                  <c:v>1.253509999999999</c:v>
                </c:pt>
                <c:pt idx="60860" formatCode="General">
                  <c:v>1.2535299999999991</c:v>
                </c:pt>
                <c:pt idx="60861" formatCode="General">
                  <c:v>1.2535499999999991</c:v>
                </c:pt>
                <c:pt idx="60862" formatCode="General">
                  <c:v>1.2535699999999992</c:v>
                </c:pt>
                <c:pt idx="60863" formatCode="General">
                  <c:v>1.2535899999999998</c:v>
                </c:pt>
                <c:pt idx="60864" formatCode="General">
                  <c:v>1.253609999999999</c:v>
                </c:pt>
                <c:pt idx="60865" formatCode="General">
                  <c:v>1.2536299999999991</c:v>
                </c:pt>
                <c:pt idx="60866" formatCode="General">
                  <c:v>1.253649999999999</c:v>
                </c:pt>
                <c:pt idx="60867" formatCode="General">
                  <c:v>1.253679999999999</c:v>
                </c:pt>
                <c:pt idx="60868" formatCode="General">
                  <c:v>1.2536899999999991</c:v>
                </c:pt>
                <c:pt idx="60869" formatCode="General">
                  <c:v>1.2537099999999992</c:v>
                </c:pt>
                <c:pt idx="60870" formatCode="General">
                  <c:v>1.2537399999999992</c:v>
                </c:pt>
                <c:pt idx="60871" formatCode="General">
                  <c:v>1.2537599999999998</c:v>
                </c:pt>
                <c:pt idx="60872" formatCode="General">
                  <c:v>1.253779999999999</c:v>
                </c:pt>
                <c:pt idx="60873" formatCode="General">
                  <c:v>1.2537999999999991</c:v>
                </c:pt>
                <c:pt idx="60874" formatCode="General">
                  <c:v>1.253819999999999</c:v>
                </c:pt>
                <c:pt idx="60875" formatCode="General">
                  <c:v>1.2538399999999992</c:v>
                </c:pt>
                <c:pt idx="60876" formatCode="General">
                  <c:v>1.2538599999999998</c:v>
                </c:pt>
                <c:pt idx="60877" formatCode="General">
                  <c:v>1.2538799999999992</c:v>
                </c:pt>
                <c:pt idx="60878" formatCode="General">
                  <c:v>1.2538999999999989</c:v>
                </c:pt>
                <c:pt idx="60879" formatCode="General">
                  <c:v>1.2539299999999987</c:v>
                </c:pt>
                <c:pt idx="60880" formatCode="General">
                  <c:v>1.2539399999999992</c:v>
                </c:pt>
                <c:pt idx="60881" formatCode="General">
                  <c:v>1.2539599999999991</c:v>
                </c:pt>
                <c:pt idx="60882" formatCode="General">
                  <c:v>1.253989999999999</c:v>
                </c:pt>
                <c:pt idx="60883" formatCode="General">
                  <c:v>1.2540100000000001</c:v>
                </c:pt>
                <c:pt idx="60884" formatCode="General">
                  <c:v>1.2540199999999999</c:v>
                </c:pt>
                <c:pt idx="60885" formatCode="General">
                  <c:v>1.2540500000000001</c:v>
                </c:pt>
                <c:pt idx="60886" formatCode="General">
                  <c:v>1.25407</c:v>
                </c:pt>
                <c:pt idx="60887" formatCode="General">
                  <c:v>1.2540899999999999</c:v>
                </c:pt>
                <c:pt idx="60888" formatCode="General">
                  <c:v>1.2541</c:v>
                </c:pt>
                <c:pt idx="60889" formatCode="General">
                  <c:v>1.25413</c:v>
                </c:pt>
                <c:pt idx="60890" formatCode="General">
                  <c:v>1.2541500000000001</c:v>
                </c:pt>
                <c:pt idx="60891" formatCode="General">
                  <c:v>1.25417</c:v>
                </c:pt>
                <c:pt idx="60892" formatCode="General">
                  <c:v>1.2541899999999999</c:v>
                </c:pt>
                <c:pt idx="60893" formatCode="General">
                  <c:v>1.25421</c:v>
                </c:pt>
                <c:pt idx="60894" formatCode="General">
                  <c:v>1.25423</c:v>
                </c:pt>
                <c:pt idx="60895" formatCode="General">
                  <c:v>1.2542500000000001</c:v>
                </c:pt>
                <c:pt idx="60896" formatCode="General">
                  <c:v>1.25427</c:v>
                </c:pt>
                <c:pt idx="60897" formatCode="General">
                  <c:v>1.2542899999999999</c:v>
                </c:pt>
                <c:pt idx="60898" formatCode="General">
                  <c:v>1.2543199999999999</c:v>
                </c:pt>
                <c:pt idx="60899" formatCode="General">
                  <c:v>1.25434</c:v>
                </c:pt>
                <c:pt idx="60900" formatCode="General">
                  <c:v>1.2543500000000001</c:v>
                </c:pt>
                <c:pt idx="60901" formatCode="General">
                  <c:v>1.25437</c:v>
                </c:pt>
                <c:pt idx="60902" formatCode="General">
                  <c:v>1.2544</c:v>
                </c:pt>
                <c:pt idx="60903" formatCode="General">
                  <c:v>1.2544199999999999</c:v>
                </c:pt>
                <c:pt idx="60904" formatCode="General">
                  <c:v>1.25444</c:v>
                </c:pt>
                <c:pt idx="60905" formatCode="General">
                  <c:v>1.2544599999999999</c:v>
                </c:pt>
                <c:pt idx="60906" formatCode="General">
                  <c:v>1.25448</c:v>
                </c:pt>
                <c:pt idx="60907" formatCode="General">
                  <c:v>1.2544999999999991</c:v>
                </c:pt>
                <c:pt idx="60908" formatCode="General">
                  <c:v>1.2545199999999999</c:v>
                </c:pt>
                <c:pt idx="60909" formatCode="General">
                  <c:v>1.25454</c:v>
                </c:pt>
                <c:pt idx="60910" formatCode="General">
                  <c:v>1.2545599999999999</c:v>
                </c:pt>
                <c:pt idx="60911" formatCode="General">
                  <c:v>1.25458</c:v>
                </c:pt>
                <c:pt idx="60912" formatCode="General">
                  <c:v>1.254599999999999</c:v>
                </c:pt>
                <c:pt idx="60913" formatCode="General">
                  <c:v>1.2546199999999998</c:v>
                </c:pt>
                <c:pt idx="60914" formatCode="General">
                  <c:v>1.25464</c:v>
                </c:pt>
                <c:pt idx="60915" formatCode="General">
                  <c:v>1.2546599999999999</c:v>
                </c:pt>
                <c:pt idx="60916" formatCode="General">
                  <c:v>1.25468</c:v>
                </c:pt>
                <c:pt idx="60917" formatCode="General">
                  <c:v>1.254699999999999</c:v>
                </c:pt>
                <c:pt idx="60918" formatCode="General">
                  <c:v>1.254729999999999</c:v>
                </c:pt>
                <c:pt idx="60919" formatCode="General">
                  <c:v>1.25474</c:v>
                </c:pt>
                <c:pt idx="60920" formatCode="General">
                  <c:v>1.2547599999999999</c:v>
                </c:pt>
                <c:pt idx="60921" formatCode="General">
                  <c:v>1.2547899999999998</c:v>
                </c:pt>
                <c:pt idx="60922" formatCode="General">
                  <c:v>1.25481</c:v>
                </c:pt>
                <c:pt idx="60923" formatCode="General">
                  <c:v>1.2548199999999998</c:v>
                </c:pt>
                <c:pt idx="60924" formatCode="General">
                  <c:v>1.25485</c:v>
                </c:pt>
                <c:pt idx="60925" formatCode="General">
                  <c:v>1.254869999999999</c:v>
                </c:pt>
                <c:pt idx="60926" formatCode="General">
                  <c:v>1.2548899999999998</c:v>
                </c:pt>
                <c:pt idx="60927" formatCode="General">
                  <c:v>1.25491</c:v>
                </c:pt>
                <c:pt idx="60928" formatCode="General">
                  <c:v>1.2549299999999992</c:v>
                </c:pt>
                <c:pt idx="60929" formatCode="General">
                  <c:v>1.25495</c:v>
                </c:pt>
                <c:pt idx="60930" formatCode="General">
                  <c:v>1.25498</c:v>
                </c:pt>
                <c:pt idx="60931" formatCode="General">
                  <c:v>1.2549899999999998</c:v>
                </c:pt>
                <c:pt idx="60932" formatCode="General">
                  <c:v>1.25501</c:v>
                </c:pt>
                <c:pt idx="60933" formatCode="General">
                  <c:v>1.255039999999999</c:v>
                </c:pt>
                <c:pt idx="60934" formatCode="General">
                  <c:v>1.2550599999999998</c:v>
                </c:pt>
                <c:pt idx="60935" formatCode="General">
                  <c:v>1.255069999999999</c:v>
                </c:pt>
                <c:pt idx="60936" formatCode="General">
                  <c:v>1.2550999999999992</c:v>
                </c:pt>
                <c:pt idx="60937" formatCode="General">
                  <c:v>1.2551199999999998</c:v>
                </c:pt>
                <c:pt idx="60938" formatCode="General">
                  <c:v>1.255139999999999</c:v>
                </c:pt>
                <c:pt idx="60939" formatCode="General">
                  <c:v>1.25515</c:v>
                </c:pt>
                <c:pt idx="60940" formatCode="General">
                  <c:v>1.25518</c:v>
                </c:pt>
                <c:pt idx="60941" formatCode="General">
                  <c:v>1.2551999999999992</c:v>
                </c:pt>
                <c:pt idx="60942" formatCode="General">
                  <c:v>1.2552199999999998</c:v>
                </c:pt>
                <c:pt idx="60943" formatCode="General">
                  <c:v>1.255239999999999</c:v>
                </c:pt>
                <c:pt idx="60944" formatCode="General">
                  <c:v>1.2552599999999998</c:v>
                </c:pt>
                <c:pt idx="60945" formatCode="General">
                  <c:v>1.25528</c:v>
                </c:pt>
                <c:pt idx="60946" formatCode="General">
                  <c:v>1.2552999999999992</c:v>
                </c:pt>
                <c:pt idx="60947" formatCode="General">
                  <c:v>1.2553199999999998</c:v>
                </c:pt>
                <c:pt idx="60948" formatCode="General">
                  <c:v>1.255339999999999</c:v>
                </c:pt>
                <c:pt idx="60949" formatCode="General">
                  <c:v>1.2553699999999992</c:v>
                </c:pt>
                <c:pt idx="60950" formatCode="General">
                  <c:v>1.2553899999999998</c:v>
                </c:pt>
                <c:pt idx="60951" formatCode="General">
                  <c:v>1.2553999999999992</c:v>
                </c:pt>
                <c:pt idx="60952" formatCode="General">
                  <c:v>1.2554299999999992</c:v>
                </c:pt>
                <c:pt idx="60953" formatCode="General">
                  <c:v>1.25545</c:v>
                </c:pt>
                <c:pt idx="60954" formatCode="General">
                  <c:v>1.2554699999999992</c:v>
                </c:pt>
                <c:pt idx="60955" formatCode="General">
                  <c:v>1.2554899999999998</c:v>
                </c:pt>
                <c:pt idx="60956" formatCode="General">
                  <c:v>1.255509999999999</c:v>
                </c:pt>
                <c:pt idx="60957" formatCode="General">
                  <c:v>1.2555299999999991</c:v>
                </c:pt>
                <c:pt idx="60958" formatCode="General">
                  <c:v>1.2555499999999991</c:v>
                </c:pt>
                <c:pt idx="60959" formatCode="General">
                  <c:v>1.2555699999999992</c:v>
                </c:pt>
                <c:pt idx="60960" formatCode="General">
                  <c:v>1.2555899999999998</c:v>
                </c:pt>
                <c:pt idx="60961" formatCode="General">
                  <c:v>1.255609999999999</c:v>
                </c:pt>
                <c:pt idx="60962" formatCode="General">
                  <c:v>1.2556399999999992</c:v>
                </c:pt>
                <c:pt idx="60963" formatCode="General">
                  <c:v>1.255649999999999</c:v>
                </c:pt>
                <c:pt idx="60964" formatCode="General">
                  <c:v>1.2556699999999992</c:v>
                </c:pt>
                <c:pt idx="60965" formatCode="General">
                  <c:v>1.2556899999999998</c:v>
                </c:pt>
                <c:pt idx="60966" formatCode="General">
                  <c:v>1.2557199999999991</c:v>
                </c:pt>
                <c:pt idx="60967" formatCode="General">
                  <c:v>1.2557299999999989</c:v>
                </c:pt>
                <c:pt idx="60968" formatCode="General">
                  <c:v>1.255749999999999</c:v>
                </c:pt>
                <c:pt idx="60969" formatCode="General">
                  <c:v>1.255779999999999</c:v>
                </c:pt>
                <c:pt idx="60970" formatCode="General">
                  <c:v>1.2557999999999991</c:v>
                </c:pt>
                <c:pt idx="60971" formatCode="General">
                  <c:v>1.255819999999999</c:v>
                </c:pt>
                <c:pt idx="60972" formatCode="General">
                  <c:v>1.2558399999999992</c:v>
                </c:pt>
                <c:pt idx="60973" formatCode="General">
                  <c:v>1.2558599999999998</c:v>
                </c:pt>
                <c:pt idx="60974" formatCode="General">
                  <c:v>1.2558799999999992</c:v>
                </c:pt>
                <c:pt idx="60975" formatCode="General">
                  <c:v>1.2558999999999991</c:v>
                </c:pt>
                <c:pt idx="60976" formatCode="General">
                  <c:v>1.255919999999999</c:v>
                </c:pt>
                <c:pt idx="60977" formatCode="General">
                  <c:v>1.2559399999999992</c:v>
                </c:pt>
                <c:pt idx="60978" formatCode="General">
                  <c:v>1.2559599999999991</c:v>
                </c:pt>
                <c:pt idx="60979" formatCode="General">
                  <c:v>1.2559799999999992</c:v>
                </c:pt>
                <c:pt idx="60980" formatCode="General">
                  <c:v>1.256</c:v>
                </c:pt>
                <c:pt idx="60981" formatCode="General">
                  <c:v>1.2560199999999999</c:v>
                </c:pt>
                <c:pt idx="60982" formatCode="General">
                  <c:v>1.25604</c:v>
                </c:pt>
                <c:pt idx="60983" formatCode="General">
                  <c:v>1.25606</c:v>
                </c:pt>
                <c:pt idx="60984" formatCode="General">
                  <c:v>1.2560899999999999</c:v>
                </c:pt>
                <c:pt idx="60985" formatCode="General">
                  <c:v>1.2561100000000001</c:v>
                </c:pt>
                <c:pt idx="60986" formatCode="General">
                  <c:v>1.2561199999999999</c:v>
                </c:pt>
                <c:pt idx="60987" formatCode="General">
                  <c:v>1.2561500000000001</c:v>
                </c:pt>
                <c:pt idx="60988" formatCode="General">
                  <c:v>1.25617</c:v>
                </c:pt>
                <c:pt idx="60989" formatCode="General">
                  <c:v>1.2561899999999999</c:v>
                </c:pt>
                <c:pt idx="60990" formatCode="General">
                  <c:v>1.2562</c:v>
                </c:pt>
                <c:pt idx="60991" formatCode="General">
                  <c:v>1.25623</c:v>
                </c:pt>
                <c:pt idx="60992" formatCode="General">
                  <c:v>1.2562500000000001</c:v>
                </c:pt>
                <c:pt idx="60993" formatCode="General">
                  <c:v>1.25627</c:v>
                </c:pt>
                <c:pt idx="60994" formatCode="General">
                  <c:v>1.2562899999999999</c:v>
                </c:pt>
                <c:pt idx="60995" formatCode="General">
                  <c:v>1.25631</c:v>
                </c:pt>
                <c:pt idx="60996" formatCode="General">
                  <c:v>1.2563299999999991</c:v>
                </c:pt>
                <c:pt idx="60997" formatCode="General">
                  <c:v>1.2563599999999999</c:v>
                </c:pt>
                <c:pt idx="60998" formatCode="General">
                  <c:v>1.25637</c:v>
                </c:pt>
                <c:pt idx="60999" formatCode="General">
                  <c:v>1.2563899999999999</c:v>
                </c:pt>
                <c:pt idx="61000" formatCode="General">
                  <c:v>1.2564199999999999</c:v>
                </c:pt>
                <c:pt idx="61001" formatCode="General">
                  <c:v>1.25644</c:v>
                </c:pt>
                <c:pt idx="61002" formatCode="General">
                  <c:v>1.2564500000000001</c:v>
                </c:pt>
                <c:pt idx="61003" formatCode="General">
                  <c:v>1.25647</c:v>
                </c:pt>
                <c:pt idx="61004" formatCode="General">
                  <c:v>1.2565</c:v>
                </c:pt>
                <c:pt idx="61005" formatCode="General">
                  <c:v>1.2565199999999999</c:v>
                </c:pt>
                <c:pt idx="61006" formatCode="General">
                  <c:v>1.25654</c:v>
                </c:pt>
                <c:pt idx="61007" formatCode="General">
                  <c:v>1.2565599999999999</c:v>
                </c:pt>
                <c:pt idx="61008" formatCode="General">
                  <c:v>1.25658</c:v>
                </c:pt>
                <c:pt idx="61009" formatCode="General">
                  <c:v>1.2565999999999991</c:v>
                </c:pt>
                <c:pt idx="61010" formatCode="General">
                  <c:v>1.2566199999999998</c:v>
                </c:pt>
                <c:pt idx="61011" formatCode="General">
                  <c:v>1.25664</c:v>
                </c:pt>
                <c:pt idx="61012" formatCode="General">
                  <c:v>1.2566599999999999</c:v>
                </c:pt>
                <c:pt idx="61013" formatCode="General">
                  <c:v>1.2566899999999999</c:v>
                </c:pt>
                <c:pt idx="61014" formatCode="General">
                  <c:v>1.256699999999999</c:v>
                </c:pt>
                <c:pt idx="61015" formatCode="General">
                  <c:v>1.2567199999999998</c:v>
                </c:pt>
                <c:pt idx="61016" formatCode="General">
                  <c:v>1.25674</c:v>
                </c:pt>
                <c:pt idx="61017" formatCode="General">
                  <c:v>1.2567699999999991</c:v>
                </c:pt>
                <c:pt idx="61018" formatCode="General">
                  <c:v>1.25678</c:v>
                </c:pt>
                <c:pt idx="61019" formatCode="General">
                  <c:v>1.256799999999999</c:v>
                </c:pt>
                <c:pt idx="61020" formatCode="General">
                  <c:v>1.256829999999999</c:v>
                </c:pt>
                <c:pt idx="61021" formatCode="General">
                  <c:v>1.25685</c:v>
                </c:pt>
                <c:pt idx="61022" formatCode="General">
                  <c:v>1.256869999999999</c:v>
                </c:pt>
                <c:pt idx="61023" formatCode="General">
                  <c:v>1.2568899999999998</c:v>
                </c:pt>
                <c:pt idx="61024" formatCode="General">
                  <c:v>1.25691</c:v>
                </c:pt>
                <c:pt idx="61025" formatCode="General">
                  <c:v>1.2569299999999992</c:v>
                </c:pt>
                <c:pt idx="61026" formatCode="General">
                  <c:v>1.25695</c:v>
                </c:pt>
                <c:pt idx="61027" formatCode="General">
                  <c:v>1.256969999999999</c:v>
                </c:pt>
                <c:pt idx="61028" formatCode="General">
                  <c:v>1.2569899999999998</c:v>
                </c:pt>
                <c:pt idx="61029" formatCode="General">
                  <c:v>1.25701</c:v>
                </c:pt>
                <c:pt idx="61030" formatCode="General">
                  <c:v>1.2570299999999992</c:v>
                </c:pt>
                <c:pt idx="61031" formatCode="General">
                  <c:v>1.25705</c:v>
                </c:pt>
                <c:pt idx="61032" formatCode="General">
                  <c:v>1.257069999999999</c:v>
                </c:pt>
                <c:pt idx="61033" formatCode="General">
                  <c:v>1.2570999999999992</c:v>
                </c:pt>
                <c:pt idx="61034" formatCode="General">
                  <c:v>1.2571099999999991</c:v>
                </c:pt>
                <c:pt idx="61035" formatCode="General">
                  <c:v>1.257139999999999</c:v>
                </c:pt>
                <c:pt idx="61036" formatCode="General">
                  <c:v>1.2571599999999998</c:v>
                </c:pt>
                <c:pt idx="61037" formatCode="General">
                  <c:v>1.25718</c:v>
                </c:pt>
                <c:pt idx="61038" formatCode="General">
                  <c:v>1.2571899999999998</c:v>
                </c:pt>
                <c:pt idx="61039" formatCode="General">
                  <c:v>1.2572199999999998</c:v>
                </c:pt>
                <c:pt idx="61040" formatCode="General">
                  <c:v>1.257239999999999</c:v>
                </c:pt>
                <c:pt idx="61041" formatCode="General">
                  <c:v>1.2572599999999998</c:v>
                </c:pt>
                <c:pt idx="61042" formatCode="General">
                  <c:v>1.25728</c:v>
                </c:pt>
                <c:pt idx="61043" formatCode="General">
                  <c:v>1.2572999999999992</c:v>
                </c:pt>
                <c:pt idx="61044" formatCode="General">
                  <c:v>1.2573199999999998</c:v>
                </c:pt>
                <c:pt idx="61045" formatCode="General">
                  <c:v>1.257339999999999</c:v>
                </c:pt>
                <c:pt idx="61046" formatCode="General">
                  <c:v>1.2573599999999998</c:v>
                </c:pt>
                <c:pt idx="61047" formatCode="General">
                  <c:v>1.2573799999999991</c:v>
                </c:pt>
                <c:pt idx="61048" formatCode="General">
                  <c:v>1.257409999999999</c:v>
                </c:pt>
                <c:pt idx="61049" formatCode="General">
                  <c:v>1.2574199999999998</c:v>
                </c:pt>
                <c:pt idx="61050" formatCode="General">
                  <c:v>1.257439999999999</c:v>
                </c:pt>
                <c:pt idx="61051" formatCode="General">
                  <c:v>1.2574699999999992</c:v>
                </c:pt>
                <c:pt idx="61052" formatCode="General">
                  <c:v>1.2574899999999998</c:v>
                </c:pt>
                <c:pt idx="61053" formatCode="General">
                  <c:v>1.2574999999999992</c:v>
                </c:pt>
                <c:pt idx="61054" formatCode="General">
                  <c:v>1.2575199999999991</c:v>
                </c:pt>
                <c:pt idx="61055" formatCode="General">
                  <c:v>1.2575499999999991</c:v>
                </c:pt>
                <c:pt idx="61056" formatCode="General">
                  <c:v>1.2575699999999992</c:v>
                </c:pt>
                <c:pt idx="61057" formatCode="General">
                  <c:v>1.2575899999999998</c:v>
                </c:pt>
                <c:pt idx="61058" formatCode="General">
                  <c:v>1.257609999999999</c:v>
                </c:pt>
                <c:pt idx="61059" formatCode="General">
                  <c:v>1.2576299999999991</c:v>
                </c:pt>
                <c:pt idx="61060" formatCode="General">
                  <c:v>1.257649999999999</c:v>
                </c:pt>
                <c:pt idx="61061" formatCode="General">
                  <c:v>1.2576699999999992</c:v>
                </c:pt>
                <c:pt idx="61062" formatCode="General">
                  <c:v>1.2576899999999998</c:v>
                </c:pt>
                <c:pt idx="61063" formatCode="General">
                  <c:v>1.2577099999999992</c:v>
                </c:pt>
                <c:pt idx="61064" formatCode="General">
                  <c:v>1.2577399999999992</c:v>
                </c:pt>
                <c:pt idx="61065" formatCode="General">
                  <c:v>1.257749999999999</c:v>
                </c:pt>
                <c:pt idx="61066" formatCode="General">
                  <c:v>1.2577699999999992</c:v>
                </c:pt>
                <c:pt idx="61067" formatCode="General">
                  <c:v>1.2577899999999991</c:v>
                </c:pt>
                <c:pt idx="61068" formatCode="General">
                  <c:v>1.257819999999999</c:v>
                </c:pt>
                <c:pt idx="61069" formatCode="General">
                  <c:v>1.2578299999999989</c:v>
                </c:pt>
                <c:pt idx="61070" formatCode="General">
                  <c:v>1.2578599999999998</c:v>
                </c:pt>
                <c:pt idx="61071" formatCode="General">
                  <c:v>1.2578799999999992</c:v>
                </c:pt>
                <c:pt idx="61072" formatCode="General">
                  <c:v>1.2578999999999991</c:v>
                </c:pt>
                <c:pt idx="61073" formatCode="General">
                  <c:v>1.257919999999999</c:v>
                </c:pt>
                <c:pt idx="61074" formatCode="General">
                  <c:v>1.2579399999999992</c:v>
                </c:pt>
                <c:pt idx="61075" formatCode="General">
                  <c:v>1.2579599999999991</c:v>
                </c:pt>
                <c:pt idx="61076" formatCode="General">
                  <c:v>1.2579799999999992</c:v>
                </c:pt>
                <c:pt idx="61077" formatCode="General">
                  <c:v>1.258</c:v>
                </c:pt>
                <c:pt idx="61078" formatCode="General">
                  <c:v>1.2580199999999999</c:v>
                </c:pt>
                <c:pt idx="61079" formatCode="General">
                  <c:v>1.25804</c:v>
                </c:pt>
                <c:pt idx="61080" formatCode="General">
                  <c:v>1.25806</c:v>
                </c:pt>
                <c:pt idx="61081" formatCode="General">
                  <c:v>1.2580800000000001</c:v>
                </c:pt>
                <c:pt idx="61082" formatCode="General">
                  <c:v>1.2581</c:v>
                </c:pt>
                <c:pt idx="61083" formatCode="General">
                  <c:v>1.2581199999999999</c:v>
                </c:pt>
                <c:pt idx="61084" formatCode="General">
                  <c:v>1.2581500000000001</c:v>
                </c:pt>
                <c:pt idx="61085" formatCode="General">
                  <c:v>1.2581599999999999</c:v>
                </c:pt>
                <c:pt idx="61086" formatCode="General">
                  <c:v>1.2581800000000001</c:v>
                </c:pt>
                <c:pt idx="61087" formatCode="General">
                  <c:v>1.2582100000000001</c:v>
                </c:pt>
                <c:pt idx="61088" formatCode="General">
                  <c:v>1.25823</c:v>
                </c:pt>
                <c:pt idx="61089" formatCode="General">
                  <c:v>1.25824</c:v>
                </c:pt>
                <c:pt idx="61090" formatCode="General">
                  <c:v>1.25827</c:v>
                </c:pt>
                <c:pt idx="61091" formatCode="General">
                  <c:v>1.2582899999999999</c:v>
                </c:pt>
                <c:pt idx="61092" formatCode="General">
                  <c:v>1.25831</c:v>
                </c:pt>
                <c:pt idx="61093" formatCode="General">
                  <c:v>1.2583299999999991</c:v>
                </c:pt>
                <c:pt idx="61094" formatCode="General">
                  <c:v>1.2583500000000001</c:v>
                </c:pt>
                <c:pt idx="61095" formatCode="General">
                  <c:v>1.25837</c:v>
                </c:pt>
                <c:pt idx="61096" formatCode="General">
                  <c:v>1.2584</c:v>
                </c:pt>
                <c:pt idx="61097" formatCode="General">
                  <c:v>1.25841</c:v>
                </c:pt>
                <c:pt idx="61098" formatCode="General">
                  <c:v>1.258429999999999</c:v>
                </c:pt>
                <c:pt idx="61099" formatCode="General">
                  <c:v>1.2584599999999999</c:v>
                </c:pt>
                <c:pt idx="61100" formatCode="General">
                  <c:v>1.25848</c:v>
                </c:pt>
                <c:pt idx="61101" formatCode="General">
                  <c:v>1.2584899999999999</c:v>
                </c:pt>
                <c:pt idx="61102" formatCode="General">
                  <c:v>1.2585199999999999</c:v>
                </c:pt>
                <c:pt idx="61103" formatCode="General">
                  <c:v>1.25854</c:v>
                </c:pt>
                <c:pt idx="61104" formatCode="General">
                  <c:v>1.2585599999999999</c:v>
                </c:pt>
                <c:pt idx="61105" formatCode="General">
                  <c:v>1.25857</c:v>
                </c:pt>
                <c:pt idx="61106" formatCode="General">
                  <c:v>1.2585999999999991</c:v>
                </c:pt>
                <c:pt idx="61107" formatCode="General">
                  <c:v>1.2586199999999999</c:v>
                </c:pt>
                <c:pt idx="61108" formatCode="General">
                  <c:v>1.25864</c:v>
                </c:pt>
                <c:pt idx="61109" formatCode="General">
                  <c:v>1.2586599999999999</c:v>
                </c:pt>
                <c:pt idx="61110" formatCode="General">
                  <c:v>1.25868</c:v>
                </c:pt>
                <c:pt idx="61111" formatCode="General">
                  <c:v>1.258699999999999</c:v>
                </c:pt>
                <c:pt idx="61112" formatCode="General">
                  <c:v>1.2587199999999998</c:v>
                </c:pt>
                <c:pt idx="61113" formatCode="General">
                  <c:v>1.25874</c:v>
                </c:pt>
                <c:pt idx="61114" formatCode="General">
                  <c:v>1.2587599999999999</c:v>
                </c:pt>
                <c:pt idx="61115" formatCode="General">
                  <c:v>1.2587899999999999</c:v>
                </c:pt>
                <c:pt idx="61116" formatCode="General">
                  <c:v>1.258799999999999</c:v>
                </c:pt>
                <c:pt idx="61117" formatCode="General">
                  <c:v>1.2588199999999998</c:v>
                </c:pt>
                <c:pt idx="61118" formatCode="General">
                  <c:v>1.25885</c:v>
                </c:pt>
                <c:pt idx="61119" formatCode="General">
                  <c:v>1.258869999999999</c:v>
                </c:pt>
                <c:pt idx="61120" formatCode="General">
                  <c:v>1.25888</c:v>
                </c:pt>
                <c:pt idx="61121" formatCode="General">
                  <c:v>1.25891</c:v>
                </c:pt>
                <c:pt idx="61122" formatCode="General">
                  <c:v>1.2589299999999992</c:v>
                </c:pt>
                <c:pt idx="61123" formatCode="General">
                  <c:v>1.25895</c:v>
                </c:pt>
                <c:pt idx="61124" formatCode="General">
                  <c:v>1.258969999999999</c:v>
                </c:pt>
                <c:pt idx="61125" formatCode="General">
                  <c:v>1.2589899999999998</c:v>
                </c:pt>
                <c:pt idx="61126" formatCode="General">
                  <c:v>1.25901</c:v>
                </c:pt>
                <c:pt idx="61127" formatCode="General">
                  <c:v>1.2590299999999992</c:v>
                </c:pt>
                <c:pt idx="61128" formatCode="General">
                  <c:v>1.25905</c:v>
                </c:pt>
                <c:pt idx="61129" formatCode="General">
                  <c:v>1.259069999999999</c:v>
                </c:pt>
                <c:pt idx="61130" formatCode="General">
                  <c:v>1.2590899999999998</c:v>
                </c:pt>
                <c:pt idx="61131" formatCode="General">
                  <c:v>1.25911</c:v>
                </c:pt>
                <c:pt idx="61132" formatCode="General">
                  <c:v>1.2591299999999992</c:v>
                </c:pt>
                <c:pt idx="61133" formatCode="General">
                  <c:v>1.25915</c:v>
                </c:pt>
                <c:pt idx="61134" formatCode="General">
                  <c:v>1.259169999999999</c:v>
                </c:pt>
                <c:pt idx="61135" formatCode="General">
                  <c:v>1.2591999999999992</c:v>
                </c:pt>
                <c:pt idx="61136" formatCode="General">
                  <c:v>1.2592099999999991</c:v>
                </c:pt>
                <c:pt idx="61137" formatCode="General">
                  <c:v>1.259239999999999</c:v>
                </c:pt>
                <c:pt idx="61138" formatCode="General">
                  <c:v>1.2592599999999998</c:v>
                </c:pt>
                <c:pt idx="61139" formatCode="General">
                  <c:v>1.25928</c:v>
                </c:pt>
                <c:pt idx="61140" formatCode="General">
                  <c:v>1.2592899999999998</c:v>
                </c:pt>
                <c:pt idx="61141" formatCode="General">
                  <c:v>1.2593199999999998</c:v>
                </c:pt>
                <c:pt idx="61142" formatCode="General">
                  <c:v>1.259339999999999</c:v>
                </c:pt>
                <c:pt idx="61143" formatCode="General">
                  <c:v>1.2593599999999998</c:v>
                </c:pt>
                <c:pt idx="61144" formatCode="General">
                  <c:v>1.2593799999999991</c:v>
                </c:pt>
                <c:pt idx="61145" formatCode="General">
                  <c:v>1.2593999999999992</c:v>
                </c:pt>
                <c:pt idx="61146" formatCode="General">
                  <c:v>1.2594199999999998</c:v>
                </c:pt>
                <c:pt idx="61147" formatCode="General">
                  <c:v>1.25945</c:v>
                </c:pt>
                <c:pt idx="61148" formatCode="General">
                  <c:v>1.2594599999999998</c:v>
                </c:pt>
                <c:pt idx="61149" formatCode="General">
                  <c:v>1.259479999999999</c:v>
                </c:pt>
                <c:pt idx="61150" formatCode="General">
                  <c:v>1.259509999999999</c:v>
                </c:pt>
                <c:pt idx="61151" formatCode="General">
                  <c:v>1.2595299999999992</c:v>
                </c:pt>
                <c:pt idx="61152" formatCode="General">
                  <c:v>1.2595399999999992</c:v>
                </c:pt>
                <c:pt idx="61153" formatCode="General">
                  <c:v>1.2595599999999998</c:v>
                </c:pt>
                <c:pt idx="61154" formatCode="General">
                  <c:v>1.2595899999999998</c:v>
                </c:pt>
                <c:pt idx="61155" formatCode="General">
                  <c:v>1.259609999999999</c:v>
                </c:pt>
                <c:pt idx="61156" formatCode="General">
                  <c:v>1.2596199999999991</c:v>
                </c:pt>
                <c:pt idx="61157" formatCode="General">
                  <c:v>1.259649999999999</c:v>
                </c:pt>
                <c:pt idx="61158" formatCode="General">
                  <c:v>1.2596699999999992</c:v>
                </c:pt>
                <c:pt idx="61159" formatCode="General">
                  <c:v>1.2596899999999998</c:v>
                </c:pt>
                <c:pt idx="61160" formatCode="General">
                  <c:v>1.2597099999999992</c:v>
                </c:pt>
                <c:pt idx="61161" formatCode="General">
                  <c:v>1.2597299999999991</c:v>
                </c:pt>
                <c:pt idx="61162" formatCode="General">
                  <c:v>1.259749999999999</c:v>
                </c:pt>
                <c:pt idx="61163" formatCode="General">
                  <c:v>1.259779999999999</c:v>
                </c:pt>
                <c:pt idx="61164" formatCode="General">
                  <c:v>1.2597899999999991</c:v>
                </c:pt>
                <c:pt idx="61165" formatCode="General">
                  <c:v>1.2598099999999992</c:v>
                </c:pt>
                <c:pt idx="61166" formatCode="General">
                  <c:v>1.2598399999999992</c:v>
                </c:pt>
                <c:pt idx="61167" formatCode="General">
                  <c:v>1.2598599999999998</c:v>
                </c:pt>
                <c:pt idx="61168" formatCode="General">
                  <c:v>1.2598699999999992</c:v>
                </c:pt>
                <c:pt idx="61169" formatCode="General">
                  <c:v>1.2598999999999991</c:v>
                </c:pt>
                <c:pt idx="61170" formatCode="General">
                  <c:v>1.259919999999999</c:v>
                </c:pt>
                <c:pt idx="61171" formatCode="General">
                  <c:v>1.2599399999999992</c:v>
                </c:pt>
                <c:pt idx="61172" formatCode="General">
                  <c:v>1.2599599999999991</c:v>
                </c:pt>
                <c:pt idx="61173" formatCode="General">
                  <c:v>1.2599799999999992</c:v>
                </c:pt>
                <c:pt idx="61174" formatCode="General">
                  <c:v>1.26</c:v>
                </c:pt>
                <c:pt idx="61175" formatCode="General">
                  <c:v>1.2600199999999999</c:v>
                </c:pt>
                <c:pt idx="61176" formatCode="General">
                  <c:v>1.26004</c:v>
                </c:pt>
                <c:pt idx="61177" formatCode="General">
                  <c:v>1.26006</c:v>
                </c:pt>
                <c:pt idx="61178" formatCode="General">
                  <c:v>1.2600800000000001</c:v>
                </c:pt>
                <c:pt idx="61179" formatCode="General">
                  <c:v>1.2601</c:v>
                </c:pt>
                <c:pt idx="61180" formatCode="General">
                  <c:v>1.2601199999999999</c:v>
                </c:pt>
                <c:pt idx="61181" formatCode="General">
                  <c:v>1.26014</c:v>
                </c:pt>
                <c:pt idx="61182" formatCode="General">
                  <c:v>1.2601599999999999</c:v>
                </c:pt>
                <c:pt idx="61183" formatCode="General">
                  <c:v>1.2601800000000001</c:v>
                </c:pt>
                <c:pt idx="61184" formatCode="General">
                  <c:v>1.2602</c:v>
                </c:pt>
                <c:pt idx="61185" formatCode="General">
                  <c:v>1.2602199999999999</c:v>
                </c:pt>
                <c:pt idx="61186" formatCode="General">
                  <c:v>1.2602500000000001</c:v>
                </c:pt>
                <c:pt idx="61187" formatCode="General">
                  <c:v>1.2602599999999999</c:v>
                </c:pt>
                <c:pt idx="61188" formatCode="General">
                  <c:v>1.2602899999999999</c:v>
                </c:pt>
                <c:pt idx="61189" formatCode="General">
                  <c:v>1.26031</c:v>
                </c:pt>
                <c:pt idx="61190" formatCode="General">
                  <c:v>1.26033</c:v>
                </c:pt>
                <c:pt idx="61191" formatCode="General">
                  <c:v>1.26034</c:v>
                </c:pt>
                <c:pt idx="61192" formatCode="General">
                  <c:v>1.26037</c:v>
                </c:pt>
                <c:pt idx="61193" formatCode="General">
                  <c:v>1.2603899999999999</c:v>
                </c:pt>
                <c:pt idx="61194" formatCode="General">
                  <c:v>1.26041</c:v>
                </c:pt>
                <c:pt idx="61195" formatCode="General">
                  <c:v>1.2604299999999991</c:v>
                </c:pt>
                <c:pt idx="61196" formatCode="General">
                  <c:v>1.2604500000000001</c:v>
                </c:pt>
                <c:pt idx="61197" formatCode="General">
                  <c:v>1.26047</c:v>
                </c:pt>
                <c:pt idx="61198" formatCode="General">
                  <c:v>1.2604899999999999</c:v>
                </c:pt>
                <c:pt idx="61199" formatCode="General">
                  <c:v>1.26051</c:v>
                </c:pt>
                <c:pt idx="61200" formatCode="General">
                  <c:v>1.260529999999999</c:v>
                </c:pt>
                <c:pt idx="61201" formatCode="General">
                  <c:v>1.2605599999999999</c:v>
                </c:pt>
                <c:pt idx="61202" formatCode="General">
                  <c:v>1.26058</c:v>
                </c:pt>
                <c:pt idx="61203" formatCode="General">
                  <c:v>1.2605899999999999</c:v>
                </c:pt>
                <c:pt idx="61204" formatCode="General">
                  <c:v>1.26061</c:v>
                </c:pt>
                <c:pt idx="61205" formatCode="General">
                  <c:v>1.26064</c:v>
                </c:pt>
                <c:pt idx="61206" formatCode="General">
                  <c:v>1.2606599999999999</c:v>
                </c:pt>
                <c:pt idx="61207" formatCode="General">
                  <c:v>1.26067</c:v>
                </c:pt>
                <c:pt idx="61208" formatCode="General">
                  <c:v>1.260699999999999</c:v>
                </c:pt>
                <c:pt idx="61209" formatCode="General">
                  <c:v>1.2607199999999998</c:v>
                </c:pt>
                <c:pt idx="61210" formatCode="General">
                  <c:v>1.26074</c:v>
                </c:pt>
                <c:pt idx="61211" formatCode="General">
                  <c:v>1.2607599999999999</c:v>
                </c:pt>
                <c:pt idx="61212" formatCode="General">
                  <c:v>1.26078</c:v>
                </c:pt>
                <c:pt idx="61213" formatCode="General">
                  <c:v>1.260799999999999</c:v>
                </c:pt>
                <c:pt idx="61214" formatCode="General">
                  <c:v>1.260829999999999</c:v>
                </c:pt>
                <c:pt idx="61215" formatCode="General">
                  <c:v>1.26084</c:v>
                </c:pt>
                <c:pt idx="61216" formatCode="General">
                  <c:v>1.2608599999999999</c:v>
                </c:pt>
                <c:pt idx="61217" formatCode="General">
                  <c:v>1.2608899999999998</c:v>
                </c:pt>
                <c:pt idx="61218" formatCode="General">
                  <c:v>1.26091</c:v>
                </c:pt>
                <c:pt idx="61219" formatCode="General">
                  <c:v>1.2609199999999998</c:v>
                </c:pt>
                <c:pt idx="61220" formatCode="General">
                  <c:v>1.2609399999999991</c:v>
                </c:pt>
                <c:pt idx="61221" formatCode="General">
                  <c:v>1.260969999999999</c:v>
                </c:pt>
                <c:pt idx="61222" formatCode="General">
                  <c:v>1.2609899999999998</c:v>
                </c:pt>
                <c:pt idx="61223" formatCode="General">
                  <c:v>1.26101</c:v>
                </c:pt>
                <c:pt idx="61224" formatCode="General">
                  <c:v>1.2610299999999992</c:v>
                </c:pt>
                <c:pt idx="61225" formatCode="General">
                  <c:v>1.26105</c:v>
                </c:pt>
                <c:pt idx="61226" formatCode="General">
                  <c:v>1.261069999999999</c:v>
                </c:pt>
                <c:pt idx="61227" formatCode="General">
                  <c:v>1.2610899999999998</c:v>
                </c:pt>
                <c:pt idx="61228" formatCode="General">
                  <c:v>1.26111</c:v>
                </c:pt>
                <c:pt idx="61229" formatCode="General">
                  <c:v>1.2611299999999992</c:v>
                </c:pt>
                <c:pt idx="61230" formatCode="General">
                  <c:v>1.2611599999999998</c:v>
                </c:pt>
                <c:pt idx="61231" formatCode="General">
                  <c:v>1.261169999999999</c:v>
                </c:pt>
                <c:pt idx="61232" formatCode="General">
                  <c:v>1.2611899999999998</c:v>
                </c:pt>
                <c:pt idx="61233" formatCode="General">
                  <c:v>1.2612099999999991</c:v>
                </c:pt>
                <c:pt idx="61234" formatCode="General">
                  <c:v>1.261239999999999</c:v>
                </c:pt>
                <c:pt idx="61235" formatCode="General">
                  <c:v>1.26125</c:v>
                </c:pt>
                <c:pt idx="61236" formatCode="General">
                  <c:v>1.26128</c:v>
                </c:pt>
                <c:pt idx="61237" formatCode="General">
                  <c:v>1.2612999999999992</c:v>
                </c:pt>
                <c:pt idx="61238" formatCode="General">
                  <c:v>1.2613199999999998</c:v>
                </c:pt>
                <c:pt idx="61239" formatCode="General">
                  <c:v>1.261339999999999</c:v>
                </c:pt>
                <c:pt idx="61240" formatCode="General">
                  <c:v>1.2613599999999998</c:v>
                </c:pt>
                <c:pt idx="61241" formatCode="General">
                  <c:v>1.2613799999999991</c:v>
                </c:pt>
                <c:pt idx="61242" formatCode="General">
                  <c:v>1.2613999999999992</c:v>
                </c:pt>
                <c:pt idx="61243" formatCode="General">
                  <c:v>1.2614199999999998</c:v>
                </c:pt>
                <c:pt idx="61244" formatCode="General">
                  <c:v>1.261439999999999</c:v>
                </c:pt>
                <c:pt idx="61245" formatCode="General">
                  <c:v>1.2614599999999998</c:v>
                </c:pt>
                <c:pt idx="61246" formatCode="General">
                  <c:v>1.261479999999999</c:v>
                </c:pt>
                <c:pt idx="61247" formatCode="General">
                  <c:v>1.2614999999999992</c:v>
                </c:pt>
                <c:pt idx="61248" formatCode="General">
                  <c:v>1.2615199999999998</c:v>
                </c:pt>
                <c:pt idx="61249" formatCode="General">
                  <c:v>1.2615399999999992</c:v>
                </c:pt>
                <c:pt idx="61250" formatCode="General">
                  <c:v>1.2615599999999998</c:v>
                </c:pt>
                <c:pt idx="61251" formatCode="General">
                  <c:v>1.261579999999999</c:v>
                </c:pt>
                <c:pt idx="61252" formatCode="General">
                  <c:v>1.261609999999999</c:v>
                </c:pt>
                <c:pt idx="61253" formatCode="General">
                  <c:v>1.2616299999999991</c:v>
                </c:pt>
                <c:pt idx="61254" formatCode="General">
                  <c:v>1.2616399999999992</c:v>
                </c:pt>
                <c:pt idx="61255" formatCode="General">
                  <c:v>1.2616599999999998</c:v>
                </c:pt>
                <c:pt idx="61256" formatCode="General">
                  <c:v>1.2616899999999998</c:v>
                </c:pt>
                <c:pt idx="61257" formatCode="General">
                  <c:v>1.2617099999999992</c:v>
                </c:pt>
                <c:pt idx="61258" formatCode="General">
                  <c:v>1.2617199999999991</c:v>
                </c:pt>
                <c:pt idx="61259" formatCode="General">
                  <c:v>1.261749999999999</c:v>
                </c:pt>
                <c:pt idx="61260" formatCode="General">
                  <c:v>1.2617699999999992</c:v>
                </c:pt>
                <c:pt idx="61261" formatCode="General">
                  <c:v>1.2617899999999991</c:v>
                </c:pt>
                <c:pt idx="61262" formatCode="General">
                  <c:v>1.2618099999999992</c:v>
                </c:pt>
                <c:pt idx="61263" formatCode="General">
                  <c:v>1.2618299999999989</c:v>
                </c:pt>
                <c:pt idx="61264" formatCode="General">
                  <c:v>1.261849999999999</c:v>
                </c:pt>
                <c:pt idx="61265" formatCode="General">
                  <c:v>1.261879999999999</c:v>
                </c:pt>
                <c:pt idx="61266" formatCode="General">
                  <c:v>1.2618899999999991</c:v>
                </c:pt>
                <c:pt idx="61267" formatCode="General">
                  <c:v>1.2619099999999992</c:v>
                </c:pt>
                <c:pt idx="61268" formatCode="General">
                  <c:v>1.2619299999999989</c:v>
                </c:pt>
                <c:pt idx="61269" formatCode="General">
                  <c:v>1.2619599999999991</c:v>
                </c:pt>
                <c:pt idx="61270" formatCode="General">
                  <c:v>1.2619699999999991</c:v>
                </c:pt>
                <c:pt idx="61271" formatCode="General">
                  <c:v>1.2619899999999991</c:v>
                </c:pt>
                <c:pt idx="61272" formatCode="General">
                  <c:v>1.2620199999999999</c:v>
                </c:pt>
                <c:pt idx="61273" formatCode="General">
                  <c:v>1.2620400000000001</c:v>
                </c:pt>
                <c:pt idx="61274" formatCode="General">
                  <c:v>1.26206</c:v>
                </c:pt>
                <c:pt idx="61275" formatCode="General">
                  <c:v>1.2620800000000001</c:v>
                </c:pt>
                <c:pt idx="61276" formatCode="General">
                  <c:v>1.2621</c:v>
                </c:pt>
                <c:pt idx="61277" formatCode="General">
                  <c:v>1.2621199999999999</c:v>
                </c:pt>
                <c:pt idx="61278" formatCode="General">
                  <c:v>1.26214</c:v>
                </c:pt>
                <c:pt idx="61279" formatCode="General">
                  <c:v>1.2621599999999999</c:v>
                </c:pt>
                <c:pt idx="61280" formatCode="General">
                  <c:v>1.2621800000000001</c:v>
                </c:pt>
                <c:pt idx="61281" formatCode="General">
                  <c:v>1.2622100000000001</c:v>
                </c:pt>
                <c:pt idx="61282" formatCode="General">
                  <c:v>1.2622199999999999</c:v>
                </c:pt>
                <c:pt idx="61283" formatCode="General">
                  <c:v>1.26224</c:v>
                </c:pt>
                <c:pt idx="61284" formatCode="General">
                  <c:v>1.2622599999999999</c:v>
                </c:pt>
                <c:pt idx="61285" formatCode="General">
                  <c:v>1.2622899999999999</c:v>
                </c:pt>
                <c:pt idx="61286" formatCode="General">
                  <c:v>1.2623</c:v>
                </c:pt>
                <c:pt idx="61287" formatCode="General">
                  <c:v>1.26233</c:v>
                </c:pt>
                <c:pt idx="61288" formatCode="General">
                  <c:v>1.2623500000000001</c:v>
                </c:pt>
                <c:pt idx="61289" formatCode="General">
                  <c:v>1.26237</c:v>
                </c:pt>
                <c:pt idx="61290" formatCode="General">
                  <c:v>1.2623899999999999</c:v>
                </c:pt>
                <c:pt idx="61291" formatCode="General">
                  <c:v>1.26241</c:v>
                </c:pt>
                <c:pt idx="61292" formatCode="General">
                  <c:v>1.2624299999999991</c:v>
                </c:pt>
                <c:pt idx="61293" formatCode="General">
                  <c:v>1.2624500000000001</c:v>
                </c:pt>
                <c:pt idx="61294" formatCode="General">
                  <c:v>1.26247</c:v>
                </c:pt>
                <c:pt idx="61295" formatCode="General">
                  <c:v>1.2624899999999999</c:v>
                </c:pt>
                <c:pt idx="61296" formatCode="General">
                  <c:v>1.26251</c:v>
                </c:pt>
                <c:pt idx="61297" formatCode="General">
                  <c:v>1.262529999999999</c:v>
                </c:pt>
                <c:pt idx="61298" formatCode="General">
                  <c:v>1.2625500000000001</c:v>
                </c:pt>
                <c:pt idx="61299" formatCode="General">
                  <c:v>1.26257</c:v>
                </c:pt>
                <c:pt idx="61300" formatCode="General">
                  <c:v>1.2625899999999999</c:v>
                </c:pt>
                <c:pt idx="61301" formatCode="General">
                  <c:v>1.2626199999999999</c:v>
                </c:pt>
                <c:pt idx="61302" formatCode="General">
                  <c:v>1.262629999999999</c:v>
                </c:pt>
                <c:pt idx="61303" formatCode="General">
                  <c:v>1.2626500000000001</c:v>
                </c:pt>
                <c:pt idx="61304" formatCode="General">
                  <c:v>1.26268</c:v>
                </c:pt>
                <c:pt idx="61305" formatCode="General">
                  <c:v>1.262699999999999</c:v>
                </c:pt>
                <c:pt idx="61306" formatCode="General">
                  <c:v>1.26271</c:v>
                </c:pt>
                <c:pt idx="61307" formatCode="General">
                  <c:v>1.26274</c:v>
                </c:pt>
                <c:pt idx="61308" formatCode="General">
                  <c:v>1.2627599999999999</c:v>
                </c:pt>
                <c:pt idx="61309" formatCode="General">
                  <c:v>1.26278</c:v>
                </c:pt>
                <c:pt idx="61310" formatCode="General">
                  <c:v>1.262799999999999</c:v>
                </c:pt>
                <c:pt idx="61311" formatCode="General">
                  <c:v>1.2628199999999998</c:v>
                </c:pt>
                <c:pt idx="61312" formatCode="General">
                  <c:v>1.26284</c:v>
                </c:pt>
                <c:pt idx="61313" formatCode="General">
                  <c:v>1.2628599999999999</c:v>
                </c:pt>
                <c:pt idx="61314" formatCode="General">
                  <c:v>1.26288</c:v>
                </c:pt>
                <c:pt idx="61315" formatCode="General">
                  <c:v>1.262899999999999</c:v>
                </c:pt>
                <c:pt idx="61316" formatCode="General">
                  <c:v>1.2629299999999992</c:v>
                </c:pt>
                <c:pt idx="61317" formatCode="General">
                  <c:v>1.26294</c:v>
                </c:pt>
                <c:pt idx="61318" formatCode="General">
                  <c:v>1.2629599999999999</c:v>
                </c:pt>
                <c:pt idx="61319" formatCode="General">
                  <c:v>1.26298</c:v>
                </c:pt>
                <c:pt idx="61320" formatCode="General">
                  <c:v>1.26301</c:v>
                </c:pt>
                <c:pt idx="61321" formatCode="General">
                  <c:v>1.2630199999999998</c:v>
                </c:pt>
                <c:pt idx="61322" formatCode="General">
                  <c:v>1.2630399999999991</c:v>
                </c:pt>
                <c:pt idx="61323" formatCode="General">
                  <c:v>1.263069999999999</c:v>
                </c:pt>
                <c:pt idx="61324" formatCode="General">
                  <c:v>1.2630899999999998</c:v>
                </c:pt>
                <c:pt idx="61325" formatCode="General">
                  <c:v>1.263099999999999</c:v>
                </c:pt>
                <c:pt idx="61326" formatCode="General">
                  <c:v>1.2631299999999992</c:v>
                </c:pt>
                <c:pt idx="61327" formatCode="General">
                  <c:v>1.26315</c:v>
                </c:pt>
                <c:pt idx="61328" formatCode="General">
                  <c:v>1.263169999999999</c:v>
                </c:pt>
                <c:pt idx="61329" formatCode="General">
                  <c:v>1.2631899999999998</c:v>
                </c:pt>
                <c:pt idx="61330" formatCode="General">
                  <c:v>1.2632099999999991</c:v>
                </c:pt>
                <c:pt idx="61331" formatCode="General">
                  <c:v>1.2632299999999992</c:v>
                </c:pt>
                <c:pt idx="61332" formatCode="General">
                  <c:v>1.2632599999999998</c:v>
                </c:pt>
                <c:pt idx="61333" formatCode="General">
                  <c:v>1.263269999999999</c:v>
                </c:pt>
                <c:pt idx="61334" formatCode="General">
                  <c:v>1.2632899999999998</c:v>
                </c:pt>
                <c:pt idx="61335" formatCode="General">
                  <c:v>1.2633199999999998</c:v>
                </c:pt>
                <c:pt idx="61336" formatCode="General">
                  <c:v>1.263339999999999</c:v>
                </c:pt>
                <c:pt idx="61337" formatCode="General">
                  <c:v>1.26335</c:v>
                </c:pt>
                <c:pt idx="61338" formatCode="General">
                  <c:v>1.2633799999999991</c:v>
                </c:pt>
                <c:pt idx="61339" formatCode="General">
                  <c:v>1.2633999999999992</c:v>
                </c:pt>
                <c:pt idx="61340" formatCode="General">
                  <c:v>1.2634199999999998</c:v>
                </c:pt>
                <c:pt idx="61341" formatCode="General">
                  <c:v>1.263439999999999</c:v>
                </c:pt>
                <c:pt idx="61342" formatCode="General">
                  <c:v>1.2634599999999998</c:v>
                </c:pt>
                <c:pt idx="61343" formatCode="General">
                  <c:v>1.263479999999999</c:v>
                </c:pt>
                <c:pt idx="61344" formatCode="General">
                  <c:v>1.2634999999999992</c:v>
                </c:pt>
                <c:pt idx="61345" formatCode="General">
                  <c:v>1.2635199999999998</c:v>
                </c:pt>
                <c:pt idx="61346" formatCode="General">
                  <c:v>1.2635399999999992</c:v>
                </c:pt>
                <c:pt idx="61347" formatCode="General">
                  <c:v>1.2635599999999998</c:v>
                </c:pt>
                <c:pt idx="61348" formatCode="General">
                  <c:v>1.263579999999999</c:v>
                </c:pt>
                <c:pt idx="61349" formatCode="General">
                  <c:v>1.2635999999999992</c:v>
                </c:pt>
                <c:pt idx="61350" formatCode="General">
                  <c:v>1.2636199999999991</c:v>
                </c:pt>
                <c:pt idx="61351" formatCode="General">
                  <c:v>1.2636399999999992</c:v>
                </c:pt>
                <c:pt idx="61352" formatCode="General">
                  <c:v>1.2636699999999992</c:v>
                </c:pt>
                <c:pt idx="61353" formatCode="General">
                  <c:v>1.263679999999999</c:v>
                </c:pt>
                <c:pt idx="61354" formatCode="General">
                  <c:v>1.2637099999999992</c:v>
                </c:pt>
                <c:pt idx="61355" formatCode="General">
                  <c:v>1.2637299999999991</c:v>
                </c:pt>
                <c:pt idx="61356" formatCode="General">
                  <c:v>1.263749999999999</c:v>
                </c:pt>
                <c:pt idx="61357" formatCode="General">
                  <c:v>1.2637599999999998</c:v>
                </c:pt>
                <c:pt idx="61358" formatCode="General">
                  <c:v>1.2637899999999991</c:v>
                </c:pt>
                <c:pt idx="61359" formatCode="General">
                  <c:v>1.2638099999999992</c:v>
                </c:pt>
                <c:pt idx="61360" formatCode="General">
                  <c:v>1.2638299999999989</c:v>
                </c:pt>
                <c:pt idx="61361" formatCode="General">
                  <c:v>1.263849999999999</c:v>
                </c:pt>
                <c:pt idx="61362" formatCode="General">
                  <c:v>1.2638699999999992</c:v>
                </c:pt>
                <c:pt idx="61363" formatCode="General">
                  <c:v>1.2638899999999991</c:v>
                </c:pt>
                <c:pt idx="61364" formatCode="General">
                  <c:v>1.263919999999999</c:v>
                </c:pt>
                <c:pt idx="61365" formatCode="General">
                  <c:v>1.2639299999999989</c:v>
                </c:pt>
                <c:pt idx="61366" formatCode="General">
                  <c:v>1.263949999999999</c:v>
                </c:pt>
                <c:pt idx="61367" formatCode="General">
                  <c:v>1.2639799999999992</c:v>
                </c:pt>
                <c:pt idx="61368" formatCode="General">
                  <c:v>1.264</c:v>
                </c:pt>
                <c:pt idx="61369" formatCode="General">
                  <c:v>1.2640100000000001</c:v>
                </c:pt>
                <c:pt idx="61370" formatCode="General">
                  <c:v>1.26403</c:v>
                </c:pt>
                <c:pt idx="61371" formatCode="General">
                  <c:v>1.26406</c:v>
                </c:pt>
                <c:pt idx="61372" formatCode="General">
                  <c:v>1.2640800000000001</c:v>
                </c:pt>
                <c:pt idx="61373" formatCode="General">
                  <c:v>1.2640899999999999</c:v>
                </c:pt>
                <c:pt idx="61374" formatCode="General">
                  <c:v>1.2641199999999999</c:v>
                </c:pt>
                <c:pt idx="61375" formatCode="General">
                  <c:v>1.26414</c:v>
                </c:pt>
                <c:pt idx="61376" formatCode="General">
                  <c:v>1.26416</c:v>
                </c:pt>
                <c:pt idx="61377" formatCode="General">
                  <c:v>1.2641800000000001</c:v>
                </c:pt>
                <c:pt idx="61378" formatCode="General">
                  <c:v>1.2642</c:v>
                </c:pt>
                <c:pt idx="61379" formatCode="General">
                  <c:v>1.2642199999999999</c:v>
                </c:pt>
                <c:pt idx="61380" formatCode="General">
                  <c:v>1.26424</c:v>
                </c:pt>
                <c:pt idx="61381" formatCode="General">
                  <c:v>1.2642599999999999</c:v>
                </c:pt>
                <c:pt idx="61382" formatCode="General">
                  <c:v>1.2642800000000001</c:v>
                </c:pt>
                <c:pt idx="61383" formatCode="General">
                  <c:v>1.2643</c:v>
                </c:pt>
                <c:pt idx="61384" formatCode="General">
                  <c:v>1.2643199999999999</c:v>
                </c:pt>
                <c:pt idx="61385" formatCode="General">
                  <c:v>1.26434</c:v>
                </c:pt>
                <c:pt idx="61386" formatCode="General">
                  <c:v>1.26437</c:v>
                </c:pt>
                <c:pt idx="61387" formatCode="General">
                  <c:v>1.2643899999999999</c:v>
                </c:pt>
                <c:pt idx="61388" formatCode="General">
                  <c:v>1.2644</c:v>
                </c:pt>
                <c:pt idx="61389" formatCode="General">
                  <c:v>1.2644299999999991</c:v>
                </c:pt>
                <c:pt idx="61390" formatCode="General">
                  <c:v>1.2644500000000001</c:v>
                </c:pt>
                <c:pt idx="61391" formatCode="General">
                  <c:v>1.26447</c:v>
                </c:pt>
                <c:pt idx="61392" formatCode="General">
                  <c:v>1.2644899999999999</c:v>
                </c:pt>
                <c:pt idx="61393" formatCode="General">
                  <c:v>1.26451</c:v>
                </c:pt>
                <c:pt idx="61394" formatCode="General">
                  <c:v>1.264529999999999</c:v>
                </c:pt>
                <c:pt idx="61395" formatCode="General">
                  <c:v>1.2645500000000001</c:v>
                </c:pt>
                <c:pt idx="61396" formatCode="General">
                  <c:v>1.26457</c:v>
                </c:pt>
                <c:pt idx="61397" formatCode="General">
                  <c:v>1.2645899999999999</c:v>
                </c:pt>
                <c:pt idx="61398" formatCode="General">
                  <c:v>1.26461</c:v>
                </c:pt>
                <c:pt idx="61399" formatCode="General">
                  <c:v>1.264629999999999</c:v>
                </c:pt>
                <c:pt idx="61400" formatCode="General">
                  <c:v>1.2646500000000001</c:v>
                </c:pt>
                <c:pt idx="61401" formatCode="General">
                  <c:v>1.26467</c:v>
                </c:pt>
                <c:pt idx="61402" formatCode="General">
                  <c:v>1.264699999999999</c:v>
                </c:pt>
                <c:pt idx="61403" formatCode="General">
                  <c:v>1.2647199999999998</c:v>
                </c:pt>
                <c:pt idx="61404" formatCode="General">
                  <c:v>1.264729999999999</c:v>
                </c:pt>
                <c:pt idx="61405" formatCode="General">
                  <c:v>1.2647599999999999</c:v>
                </c:pt>
                <c:pt idx="61406" formatCode="General">
                  <c:v>1.26478</c:v>
                </c:pt>
                <c:pt idx="61407" formatCode="General">
                  <c:v>1.264799999999999</c:v>
                </c:pt>
                <c:pt idx="61408" formatCode="General">
                  <c:v>1.26481</c:v>
                </c:pt>
                <c:pt idx="61409" formatCode="General">
                  <c:v>1.26484</c:v>
                </c:pt>
                <c:pt idx="61410" formatCode="General">
                  <c:v>1.2648599999999999</c:v>
                </c:pt>
                <c:pt idx="61411" formatCode="General">
                  <c:v>1.26488</c:v>
                </c:pt>
                <c:pt idx="61412" formatCode="General">
                  <c:v>1.264899999999999</c:v>
                </c:pt>
                <c:pt idx="61413" formatCode="General">
                  <c:v>1.2649199999999998</c:v>
                </c:pt>
                <c:pt idx="61414" formatCode="General">
                  <c:v>1.26494</c:v>
                </c:pt>
                <c:pt idx="61415" formatCode="General">
                  <c:v>1.2649599999999999</c:v>
                </c:pt>
                <c:pt idx="61416" formatCode="General">
                  <c:v>1.26498</c:v>
                </c:pt>
                <c:pt idx="61417" formatCode="General">
                  <c:v>1.264999999999999</c:v>
                </c:pt>
                <c:pt idx="61418" formatCode="General">
                  <c:v>1.2650299999999992</c:v>
                </c:pt>
                <c:pt idx="61419" formatCode="General">
                  <c:v>1.26505</c:v>
                </c:pt>
                <c:pt idx="61420" formatCode="General">
                  <c:v>1.2650599999999999</c:v>
                </c:pt>
                <c:pt idx="61421" formatCode="General">
                  <c:v>1.26508</c:v>
                </c:pt>
                <c:pt idx="61422" formatCode="General">
                  <c:v>1.26511</c:v>
                </c:pt>
                <c:pt idx="61423" formatCode="General">
                  <c:v>1.2651299999999992</c:v>
                </c:pt>
                <c:pt idx="61424" formatCode="General">
                  <c:v>1.265139999999999</c:v>
                </c:pt>
                <c:pt idx="61425" formatCode="General">
                  <c:v>1.265169999999999</c:v>
                </c:pt>
                <c:pt idx="61426" formatCode="General">
                  <c:v>1.2651899999999998</c:v>
                </c:pt>
                <c:pt idx="61427" formatCode="General">
                  <c:v>1.2652099999999991</c:v>
                </c:pt>
                <c:pt idx="61428" formatCode="General">
                  <c:v>1.2652299999999992</c:v>
                </c:pt>
                <c:pt idx="61429" formatCode="General">
                  <c:v>1.26525</c:v>
                </c:pt>
                <c:pt idx="61430" formatCode="General">
                  <c:v>1.265269999999999</c:v>
                </c:pt>
                <c:pt idx="61431" formatCode="General">
                  <c:v>1.2652999999999992</c:v>
                </c:pt>
                <c:pt idx="61432" formatCode="General">
                  <c:v>1.265309999999999</c:v>
                </c:pt>
                <c:pt idx="61433" formatCode="General">
                  <c:v>1.2653299999999992</c:v>
                </c:pt>
                <c:pt idx="61434" formatCode="General">
                  <c:v>1.26535</c:v>
                </c:pt>
                <c:pt idx="61435" formatCode="General">
                  <c:v>1.2653799999999991</c:v>
                </c:pt>
                <c:pt idx="61436" formatCode="General">
                  <c:v>1.2653899999999998</c:v>
                </c:pt>
                <c:pt idx="61437" formatCode="General">
                  <c:v>1.265409999999999</c:v>
                </c:pt>
                <c:pt idx="61438" formatCode="General">
                  <c:v>1.265439999999999</c:v>
                </c:pt>
                <c:pt idx="61439" formatCode="General">
                  <c:v>1.2654599999999998</c:v>
                </c:pt>
                <c:pt idx="61440" formatCode="General">
                  <c:v>1.2654799999999991</c:v>
                </c:pt>
                <c:pt idx="61441" formatCode="General">
                  <c:v>1.2654999999999992</c:v>
                </c:pt>
                <c:pt idx="61442" formatCode="General">
                  <c:v>1.2655199999999998</c:v>
                </c:pt>
                <c:pt idx="61443" formatCode="General">
                  <c:v>1.2655399999999992</c:v>
                </c:pt>
                <c:pt idx="61444" formatCode="General">
                  <c:v>1.2655599999999998</c:v>
                </c:pt>
                <c:pt idx="61445" formatCode="General">
                  <c:v>1.265579999999999</c:v>
                </c:pt>
                <c:pt idx="61446" formatCode="General">
                  <c:v>1.2655999999999992</c:v>
                </c:pt>
                <c:pt idx="61447" formatCode="General">
                  <c:v>1.2656199999999991</c:v>
                </c:pt>
                <c:pt idx="61448" formatCode="General">
                  <c:v>1.2656399999999992</c:v>
                </c:pt>
                <c:pt idx="61449" formatCode="General">
                  <c:v>1.2656599999999998</c:v>
                </c:pt>
                <c:pt idx="61450" formatCode="General">
                  <c:v>1.265679999999999</c:v>
                </c:pt>
                <c:pt idx="61451" formatCode="General">
                  <c:v>1.2656999999999992</c:v>
                </c:pt>
                <c:pt idx="61452" formatCode="General">
                  <c:v>1.2657199999999991</c:v>
                </c:pt>
                <c:pt idx="61453" formatCode="General">
                  <c:v>1.265749999999999</c:v>
                </c:pt>
                <c:pt idx="61454" formatCode="General">
                  <c:v>1.2657699999999992</c:v>
                </c:pt>
                <c:pt idx="61455" formatCode="General">
                  <c:v>1.265779999999999</c:v>
                </c:pt>
                <c:pt idx="61456" formatCode="General">
                  <c:v>1.2658099999999992</c:v>
                </c:pt>
                <c:pt idx="61457" formatCode="General">
                  <c:v>1.2658299999999989</c:v>
                </c:pt>
                <c:pt idx="61458" formatCode="General">
                  <c:v>1.265849999999999</c:v>
                </c:pt>
                <c:pt idx="61459" formatCode="General">
                  <c:v>1.2658599999999998</c:v>
                </c:pt>
                <c:pt idx="61460" formatCode="General">
                  <c:v>1.2658899999999991</c:v>
                </c:pt>
                <c:pt idx="61461" formatCode="General">
                  <c:v>1.2659099999999992</c:v>
                </c:pt>
                <c:pt idx="61462" formatCode="General">
                  <c:v>1.2659299999999989</c:v>
                </c:pt>
                <c:pt idx="61463" formatCode="General">
                  <c:v>1.265949999999999</c:v>
                </c:pt>
                <c:pt idx="61464" formatCode="General">
                  <c:v>1.2659699999999992</c:v>
                </c:pt>
                <c:pt idx="61465" formatCode="General">
                  <c:v>1.2659899999999991</c:v>
                </c:pt>
                <c:pt idx="61466" formatCode="General">
                  <c:v>1.2660100000000001</c:v>
                </c:pt>
                <c:pt idx="61467" formatCode="General">
                  <c:v>1.26603</c:v>
                </c:pt>
                <c:pt idx="61468" formatCode="General">
                  <c:v>1.2660499999999999</c:v>
                </c:pt>
                <c:pt idx="61469" formatCode="General">
                  <c:v>1.2660800000000001</c:v>
                </c:pt>
                <c:pt idx="61470" formatCode="General">
                  <c:v>1.2661</c:v>
                </c:pt>
                <c:pt idx="61471" formatCode="General">
                  <c:v>1.2661100000000001</c:v>
                </c:pt>
                <c:pt idx="61472" formatCode="General">
                  <c:v>1.26613</c:v>
                </c:pt>
                <c:pt idx="61473" formatCode="General">
                  <c:v>1.26616</c:v>
                </c:pt>
                <c:pt idx="61474" formatCode="General">
                  <c:v>1.2661800000000001</c:v>
                </c:pt>
                <c:pt idx="61475" formatCode="General">
                  <c:v>1.2662</c:v>
                </c:pt>
                <c:pt idx="61476" formatCode="General">
                  <c:v>1.2662199999999999</c:v>
                </c:pt>
                <c:pt idx="61477" formatCode="General">
                  <c:v>1.26624</c:v>
                </c:pt>
                <c:pt idx="61478" formatCode="General">
                  <c:v>1.2662599999999999</c:v>
                </c:pt>
                <c:pt idx="61479" formatCode="General">
                  <c:v>1.2662800000000001</c:v>
                </c:pt>
                <c:pt idx="61480" formatCode="General">
                  <c:v>1.2663</c:v>
                </c:pt>
                <c:pt idx="61481" formatCode="General">
                  <c:v>1.2663199999999999</c:v>
                </c:pt>
                <c:pt idx="61482" formatCode="General">
                  <c:v>1.2663500000000001</c:v>
                </c:pt>
                <c:pt idx="61483" formatCode="General">
                  <c:v>1.2663599999999999</c:v>
                </c:pt>
                <c:pt idx="61484" formatCode="General">
                  <c:v>1.2663800000000001</c:v>
                </c:pt>
                <c:pt idx="61485" formatCode="General">
                  <c:v>1.2664</c:v>
                </c:pt>
                <c:pt idx="61486" formatCode="General">
                  <c:v>1.2664299999999991</c:v>
                </c:pt>
                <c:pt idx="61487" formatCode="General">
                  <c:v>1.26644</c:v>
                </c:pt>
                <c:pt idx="61488" formatCode="General">
                  <c:v>1.2664599999999999</c:v>
                </c:pt>
                <c:pt idx="61489" formatCode="General">
                  <c:v>1.2664899999999999</c:v>
                </c:pt>
                <c:pt idx="61490" formatCode="General">
                  <c:v>1.26651</c:v>
                </c:pt>
                <c:pt idx="61491" formatCode="General">
                  <c:v>1.266529999999999</c:v>
                </c:pt>
                <c:pt idx="61492" formatCode="General">
                  <c:v>1.2665500000000001</c:v>
                </c:pt>
                <c:pt idx="61493" formatCode="General">
                  <c:v>1.26657</c:v>
                </c:pt>
                <c:pt idx="61494" formatCode="General">
                  <c:v>1.2665899999999999</c:v>
                </c:pt>
                <c:pt idx="61495" formatCode="General">
                  <c:v>1.26661</c:v>
                </c:pt>
                <c:pt idx="61496" formatCode="General">
                  <c:v>1.266629999999999</c:v>
                </c:pt>
                <c:pt idx="61497" formatCode="General">
                  <c:v>1.2666500000000001</c:v>
                </c:pt>
                <c:pt idx="61498" formatCode="General">
                  <c:v>1.26667</c:v>
                </c:pt>
                <c:pt idx="61499" formatCode="General">
                  <c:v>1.2666899999999999</c:v>
                </c:pt>
                <c:pt idx="61500" formatCode="General">
                  <c:v>1.26671</c:v>
                </c:pt>
                <c:pt idx="61501" formatCode="General">
                  <c:v>1.26674</c:v>
                </c:pt>
                <c:pt idx="61502" formatCode="General">
                  <c:v>1.2667599999999999</c:v>
                </c:pt>
                <c:pt idx="61503" formatCode="General">
                  <c:v>1.26677</c:v>
                </c:pt>
                <c:pt idx="61504" formatCode="General">
                  <c:v>1.266799999999999</c:v>
                </c:pt>
                <c:pt idx="61505" formatCode="General">
                  <c:v>1.2668199999999998</c:v>
                </c:pt>
                <c:pt idx="61506" formatCode="General">
                  <c:v>1.26684</c:v>
                </c:pt>
                <c:pt idx="61507" formatCode="General">
                  <c:v>1.2668599999999999</c:v>
                </c:pt>
                <c:pt idx="61508" formatCode="General">
                  <c:v>1.26688</c:v>
                </c:pt>
                <c:pt idx="61509" formatCode="General">
                  <c:v>1.266899999999999</c:v>
                </c:pt>
                <c:pt idx="61510" formatCode="General">
                  <c:v>1.2669199999999998</c:v>
                </c:pt>
                <c:pt idx="61511" formatCode="General">
                  <c:v>1.26694</c:v>
                </c:pt>
                <c:pt idx="61512" formatCode="General">
                  <c:v>1.2669599999999999</c:v>
                </c:pt>
                <c:pt idx="61513" formatCode="General">
                  <c:v>1.26698</c:v>
                </c:pt>
                <c:pt idx="61514" formatCode="General">
                  <c:v>1.266999999999999</c:v>
                </c:pt>
                <c:pt idx="61515" formatCode="General">
                  <c:v>1.2670199999999998</c:v>
                </c:pt>
                <c:pt idx="61516" formatCode="General">
                  <c:v>1.2670399999999991</c:v>
                </c:pt>
                <c:pt idx="61517" formatCode="General">
                  <c:v>1.2670599999999999</c:v>
                </c:pt>
                <c:pt idx="61518" formatCode="General">
                  <c:v>1.26708</c:v>
                </c:pt>
                <c:pt idx="61519" formatCode="General">
                  <c:v>1.267099999999999</c:v>
                </c:pt>
                <c:pt idx="61520" formatCode="General">
                  <c:v>1.2671299999999992</c:v>
                </c:pt>
                <c:pt idx="61521" formatCode="General">
                  <c:v>1.26715</c:v>
                </c:pt>
                <c:pt idx="61522" formatCode="General">
                  <c:v>1.2671599999999998</c:v>
                </c:pt>
                <c:pt idx="61523" formatCode="General">
                  <c:v>1.26718</c:v>
                </c:pt>
                <c:pt idx="61524" formatCode="General">
                  <c:v>1.2672099999999991</c:v>
                </c:pt>
                <c:pt idx="61525" formatCode="General">
                  <c:v>1.2672299999999992</c:v>
                </c:pt>
                <c:pt idx="61526" formatCode="General">
                  <c:v>1.26725</c:v>
                </c:pt>
                <c:pt idx="61527" formatCode="General">
                  <c:v>1.267269999999999</c:v>
                </c:pt>
                <c:pt idx="61528" formatCode="General">
                  <c:v>1.2672899999999998</c:v>
                </c:pt>
                <c:pt idx="61529" formatCode="General">
                  <c:v>1.267309999999999</c:v>
                </c:pt>
                <c:pt idx="61530" formatCode="General">
                  <c:v>1.2673299999999992</c:v>
                </c:pt>
                <c:pt idx="61531" formatCode="General">
                  <c:v>1.26735</c:v>
                </c:pt>
                <c:pt idx="61532" formatCode="General">
                  <c:v>1.2673699999999992</c:v>
                </c:pt>
                <c:pt idx="61533" formatCode="General">
                  <c:v>1.2673999999999992</c:v>
                </c:pt>
                <c:pt idx="61534" formatCode="General">
                  <c:v>1.267409999999999</c:v>
                </c:pt>
                <c:pt idx="61535" formatCode="General">
                  <c:v>1.2674299999999992</c:v>
                </c:pt>
                <c:pt idx="61536" formatCode="General">
                  <c:v>1.26745</c:v>
                </c:pt>
                <c:pt idx="61537" formatCode="General">
                  <c:v>1.2674799999999991</c:v>
                </c:pt>
                <c:pt idx="61538" formatCode="General">
                  <c:v>1.2674899999999998</c:v>
                </c:pt>
                <c:pt idx="61539" formatCode="General">
                  <c:v>1.267509999999999</c:v>
                </c:pt>
                <c:pt idx="61540" formatCode="General">
                  <c:v>1.267539999999999</c:v>
                </c:pt>
                <c:pt idx="61541" formatCode="General">
                  <c:v>1.2675599999999998</c:v>
                </c:pt>
                <c:pt idx="61542" formatCode="General">
                  <c:v>1.2675699999999992</c:v>
                </c:pt>
                <c:pt idx="61543" formatCode="General">
                  <c:v>1.2675999999999992</c:v>
                </c:pt>
                <c:pt idx="61544" formatCode="General">
                  <c:v>1.2676199999999991</c:v>
                </c:pt>
                <c:pt idx="61545" formatCode="General">
                  <c:v>1.2676399999999992</c:v>
                </c:pt>
                <c:pt idx="61546" formatCode="General">
                  <c:v>1.2676599999999998</c:v>
                </c:pt>
                <c:pt idx="61547" formatCode="General">
                  <c:v>1.267679999999999</c:v>
                </c:pt>
                <c:pt idx="61548" formatCode="General">
                  <c:v>1.2676999999999992</c:v>
                </c:pt>
                <c:pt idx="61549" formatCode="General">
                  <c:v>1.2677199999999991</c:v>
                </c:pt>
                <c:pt idx="61550" formatCode="General">
                  <c:v>1.2677399999999992</c:v>
                </c:pt>
                <c:pt idx="61551" formatCode="General">
                  <c:v>1.2677599999999998</c:v>
                </c:pt>
                <c:pt idx="61552" formatCode="General">
                  <c:v>1.2677899999999998</c:v>
                </c:pt>
                <c:pt idx="61553" formatCode="General">
                  <c:v>1.2678099999999992</c:v>
                </c:pt>
                <c:pt idx="61554" formatCode="General">
                  <c:v>1.2678199999999991</c:v>
                </c:pt>
                <c:pt idx="61555" formatCode="General">
                  <c:v>1.267849999999999</c:v>
                </c:pt>
                <c:pt idx="61556" formatCode="General">
                  <c:v>1.2678699999999992</c:v>
                </c:pt>
                <c:pt idx="61557" formatCode="General">
                  <c:v>1.2678899999999991</c:v>
                </c:pt>
                <c:pt idx="61558" formatCode="General">
                  <c:v>1.2678999999999991</c:v>
                </c:pt>
                <c:pt idx="61559" formatCode="General">
                  <c:v>1.2679299999999989</c:v>
                </c:pt>
                <c:pt idx="61560" formatCode="General">
                  <c:v>1.267949999999999</c:v>
                </c:pt>
                <c:pt idx="61561" formatCode="General">
                  <c:v>1.2679699999999992</c:v>
                </c:pt>
                <c:pt idx="61562" formatCode="General">
                  <c:v>1.2679899999999991</c:v>
                </c:pt>
                <c:pt idx="61563" formatCode="General">
                  <c:v>1.2680100000000001</c:v>
                </c:pt>
                <c:pt idx="61564" formatCode="General">
                  <c:v>1.26803</c:v>
                </c:pt>
                <c:pt idx="61565" formatCode="General">
                  <c:v>1.2680499999999999</c:v>
                </c:pt>
                <c:pt idx="61566" formatCode="General">
                  <c:v>1.26807</c:v>
                </c:pt>
                <c:pt idx="61567" formatCode="General">
                  <c:v>1.2680899999999999</c:v>
                </c:pt>
                <c:pt idx="61568" formatCode="General">
                  <c:v>1.2681100000000001</c:v>
                </c:pt>
                <c:pt idx="61569" formatCode="General">
                  <c:v>1.26814</c:v>
                </c:pt>
                <c:pt idx="61570" formatCode="General">
                  <c:v>1.2681500000000001</c:v>
                </c:pt>
                <c:pt idx="61571" formatCode="General">
                  <c:v>1.2681800000000001</c:v>
                </c:pt>
                <c:pt idx="61572" formatCode="General">
                  <c:v>1.2682</c:v>
                </c:pt>
                <c:pt idx="61573" formatCode="General">
                  <c:v>1.2682199999999999</c:v>
                </c:pt>
                <c:pt idx="61574" formatCode="General">
                  <c:v>1.26824</c:v>
                </c:pt>
                <c:pt idx="61575" formatCode="General">
                  <c:v>1.2682599999999999</c:v>
                </c:pt>
                <c:pt idx="61576" formatCode="General">
                  <c:v>1.2682800000000001</c:v>
                </c:pt>
                <c:pt idx="61577" formatCode="General">
                  <c:v>1.2683</c:v>
                </c:pt>
                <c:pt idx="61578" formatCode="General">
                  <c:v>1.2683199999999999</c:v>
                </c:pt>
                <c:pt idx="61579" formatCode="General">
                  <c:v>1.26834</c:v>
                </c:pt>
                <c:pt idx="61580" formatCode="General">
                  <c:v>1.2683599999999999</c:v>
                </c:pt>
                <c:pt idx="61581" formatCode="General">
                  <c:v>1.2683800000000001</c:v>
                </c:pt>
                <c:pt idx="61582" formatCode="General">
                  <c:v>1.2684</c:v>
                </c:pt>
                <c:pt idx="61583" formatCode="General">
                  <c:v>1.2684199999999999</c:v>
                </c:pt>
                <c:pt idx="61584" formatCode="General">
                  <c:v>1.2684500000000001</c:v>
                </c:pt>
                <c:pt idx="61585" formatCode="General">
                  <c:v>1.2684599999999999</c:v>
                </c:pt>
                <c:pt idx="61586" formatCode="General">
                  <c:v>1.2684800000000001</c:v>
                </c:pt>
                <c:pt idx="61587" formatCode="General">
                  <c:v>1.2685</c:v>
                </c:pt>
                <c:pt idx="61588" formatCode="General">
                  <c:v>1.268529999999999</c:v>
                </c:pt>
                <c:pt idx="61589" formatCode="General">
                  <c:v>1.26854</c:v>
                </c:pt>
                <c:pt idx="61590" formatCode="General">
                  <c:v>1.2685599999999999</c:v>
                </c:pt>
                <c:pt idx="61591" formatCode="General">
                  <c:v>1.2685899999999999</c:v>
                </c:pt>
                <c:pt idx="61592" formatCode="General">
                  <c:v>1.26861</c:v>
                </c:pt>
                <c:pt idx="61593" formatCode="General">
                  <c:v>1.268629999999999</c:v>
                </c:pt>
                <c:pt idx="61594" formatCode="General">
                  <c:v>1.2686500000000001</c:v>
                </c:pt>
                <c:pt idx="61595" formatCode="General">
                  <c:v>1.26867</c:v>
                </c:pt>
                <c:pt idx="61596" formatCode="General">
                  <c:v>1.2686899999999999</c:v>
                </c:pt>
                <c:pt idx="61597" formatCode="General">
                  <c:v>1.26871</c:v>
                </c:pt>
                <c:pt idx="61598" formatCode="General">
                  <c:v>1.268729999999999</c:v>
                </c:pt>
                <c:pt idx="61599" formatCode="General">
                  <c:v>1.26875</c:v>
                </c:pt>
                <c:pt idx="61600" formatCode="General">
                  <c:v>1.26877</c:v>
                </c:pt>
                <c:pt idx="61601" formatCode="General">
                  <c:v>1.2687899999999999</c:v>
                </c:pt>
                <c:pt idx="61602" formatCode="General">
                  <c:v>1.26881</c:v>
                </c:pt>
                <c:pt idx="61603" formatCode="General">
                  <c:v>1.26884</c:v>
                </c:pt>
                <c:pt idx="61604" formatCode="General">
                  <c:v>1.2688599999999999</c:v>
                </c:pt>
                <c:pt idx="61605" formatCode="General">
                  <c:v>1.2688699999999991</c:v>
                </c:pt>
                <c:pt idx="61606" formatCode="General">
                  <c:v>1.268899999999999</c:v>
                </c:pt>
                <c:pt idx="61607" formatCode="General">
                  <c:v>1.2689199999999998</c:v>
                </c:pt>
                <c:pt idx="61608" formatCode="General">
                  <c:v>1.26894</c:v>
                </c:pt>
                <c:pt idx="61609" formatCode="General">
                  <c:v>1.26895</c:v>
                </c:pt>
                <c:pt idx="61610" formatCode="General">
                  <c:v>1.26898</c:v>
                </c:pt>
                <c:pt idx="61611" formatCode="General">
                  <c:v>1.268999999999999</c:v>
                </c:pt>
                <c:pt idx="61612" formatCode="General">
                  <c:v>1.2690199999999998</c:v>
                </c:pt>
                <c:pt idx="61613" formatCode="General">
                  <c:v>1.2690399999999991</c:v>
                </c:pt>
                <c:pt idx="61614" formatCode="General">
                  <c:v>1.2690599999999999</c:v>
                </c:pt>
                <c:pt idx="61615" formatCode="General">
                  <c:v>1.26908</c:v>
                </c:pt>
                <c:pt idx="61616" formatCode="General">
                  <c:v>1.269099999999999</c:v>
                </c:pt>
                <c:pt idx="61617" formatCode="General">
                  <c:v>1.2691199999999998</c:v>
                </c:pt>
                <c:pt idx="61618" formatCode="General">
                  <c:v>1.269139999999999</c:v>
                </c:pt>
                <c:pt idx="61619" formatCode="General">
                  <c:v>1.269169999999999</c:v>
                </c:pt>
                <c:pt idx="61620" formatCode="General">
                  <c:v>1.2691899999999998</c:v>
                </c:pt>
                <c:pt idx="61621" formatCode="General">
                  <c:v>1.2691999999999992</c:v>
                </c:pt>
                <c:pt idx="61622" formatCode="General">
                  <c:v>1.2692299999999992</c:v>
                </c:pt>
                <c:pt idx="61623" formatCode="General">
                  <c:v>1.26925</c:v>
                </c:pt>
                <c:pt idx="61624" formatCode="General">
                  <c:v>1.269269999999999</c:v>
                </c:pt>
                <c:pt idx="61625" formatCode="General">
                  <c:v>1.2692899999999998</c:v>
                </c:pt>
                <c:pt idx="61626" formatCode="General">
                  <c:v>1.2693099999999991</c:v>
                </c:pt>
                <c:pt idx="61627" formatCode="General">
                  <c:v>1.2693299999999992</c:v>
                </c:pt>
                <c:pt idx="61628" formatCode="General">
                  <c:v>1.26935</c:v>
                </c:pt>
                <c:pt idx="61629" formatCode="General">
                  <c:v>1.2693699999999992</c:v>
                </c:pt>
                <c:pt idx="61630" formatCode="General">
                  <c:v>1.2693899999999998</c:v>
                </c:pt>
                <c:pt idx="61631" formatCode="General">
                  <c:v>1.269409999999999</c:v>
                </c:pt>
                <c:pt idx="61632" formatCode="General">
                  <c:v>1.2694299999999992</c:v>
                </c:pt>
                <c:pt idx="61633" formatCode="General">
                  <c:v>1.26945</c:v>
                </c:pt>
                <c:pt idx="61634" formatCode="General">
                  <c:v>1.2694699999999992</c:v>
                </c:pt>
                <c:pt idx="61635" formatCode="General">
                  <c:v>1.2694999999999992</c:v>
                </c:pt>
                <c:pt idx="61636" formatCode="General">
                  <c:v>1.2695199999999998</c:v>
                </c:pt>
                <c:pt idx="61637" formatCode="General">
                  <c:v>1.2695299999999992</c:v>
                </c:pt>
                <c:pt idx="61638" formatCode="General">
                  <c:v>1.26955</c:v>
                </c:pt>
                <c:pt idx="61639" formatCode="General">
                  <c:v>1.269579999999999</c:v>
                </c:pt>
                <c:pt idx="61640" formatCode="General">
                  <c:v>1.2695999999999992</c:v>
                </c:pt>
                <c:pt idx="61641" formatCode="General">
                  <c:v>1.269609999999999</c:v>
                </c:pt>
                <c:pt idx="61642" formatCode="General">
                  <c:v>1.2696399999999992</c:v>
                </c:pt>
                <c:pt idx="61643" formatCode="General">
                  <c:v>1.2696599999999998</c:v>
                </c:pt>
                <c:pt idx="61644" formatCode="General">
                  <c:v>1.269679999999999</c:v>
                </c:pt>
                <c:pt idx="61645" formatCode="General">
                  <c:v>1.2696999999999992</c:v>
                </c:pt>
                <c:pt idx="61646" formatCode="General">
                  <c:v>1.2697199999999991</c:v>
                </c:pt>
                <c:pt idx="61647" formatCode="General">
                  <c:v>1.2697399999999992</c:v>
                </c:pt>
                <c:pt idx="61648" formatCode="General">
                  <c:v>1.2697599999999998</c:v>
                </c:pt>
                <c:pt idx="61649" formatCode="General">
                  <c:v>1.269779999999999</c:v>
                </c:pt>
                <c:pt idx="61650" formatCode="General">
                  <c:v>1.2697999999999992</c:v>
                </c:pt>
                <c:pt idx="61651" formatCode="General">
                  <c:v>1.2698199999999991</c:v>
                </c:pt>
                <c:pt idx="61652" formatCode="General">
                  <c:v>1.2698399999999992</c:v>
                </c:pt>
                <c:pt idx="61653" formatCode="General">
                  <c:v>1.2698599999999998</c:v>
                </c:pt>
                <c:pt idx="61654" formatCode="General">
                  <c:v>1.269879999999999</c:v>
                </c:pt>
                <c:pt idx="61655" formatCode="General">
                  <c:v>1.2699099999999992</c:v>
                </c:pt>
                <c:pt idx="61656" formatCode="General">
                  <c:v>1.269919999999999</c:v>
                </c:pt>
                <c:pt idx="61657" formatCode="General">
                  <c:v>1.269949999999999</c:v>
                </c:pt>
                <c:pt idx="61658" formatCode="General">
                  <c:v>1.2699699999999992</c:v>
                </c:pt>
                <c:pt idx="61659" formatCode="General">
                  <c:v>1.2699899999999991</c:v>
                </c:pt>
                <c:pt idx="61660" formatCode="General">
                  <c:v>1.27</c:v>
                </c:pt>
                <c:pt idx="61661" formatCode="General">
                  <c:v>1.27003</c:v>
                </c:pt>
                <c:pt idx="61662" formatCode="General">
                  <c:v>1.2700499999999999</c:v>
                </c:pt>
                <c:pt idx="61663" formatCode="General">
                  <c:v>1.27007</c:v>
                </c:pt>
                <c:pt idx="61664" formatCode="General">
                  <c:v>1.2700899999999999</c:v>
                </c:pt>
                <c:pt idx="61665" formatCode="General">
                  <c:v>1.2701100000000001</c:v>
                </c:pt>
                <c:pt idx="61666" formatCode="General">
                  <c:v>1.27013</c:v>
                </c:pt>
                <c:pt idx="61667" formatCode="General">
                  <c:v>1.27016</c:v>
                </c:pt>
                <c:pt idx="61668" formatCode="General">
                  <c:v>1.27017</c:v>
                </c:pt>
                <c:pt idx="61669" formatCode="General">
                  <c:v>1.2701899999999999</c:v>
                </c:pt>
                <c:pt idx="61670" formatCode="General">
                  <c:v>1.2702199999999999</c:v>
                </c:pt>
                <c:pt idx="61671" formatCode="General">
                  <c:v>1.27024</c:v>
                </c:pt>
                <c:pt idx="61672" formatCode="General">
                  <c:v>1.2702500000000001</c:v>
                </c:pt>
                <c:pt idx="61673" formatCode="General">
                  <c:v>1.27027</c:v>
                </c:pt>
                <c:pt idx="61674" formatCode="General">
                  <c:v>1.2703</c:v>
                </c:pt>
                <c:pt idx="61675" formatCode="General">
                  <c:v>1.2703199999999999</c:v>
                </c:pt>
                <c:pt idx="61676" formatCode="General">
                  <c:v>1.27033</c:v>
                </c:pt>
                <c:pt idx="61677" formatCode="General">
                  <c:v>1.2703599999999999</c:v>
                </c:pt>
                <c:pt idx="61678" formatCode="General">
                  <c:v>1.2703800000000001</c:v>
                </c:pt>
                <c:pt idx="61679" formatCode="General">
                  <c:v>1.2704</c:v>
                </c:pt>
                <c:pt idx="61680" formatCode="General">
                  <c:v>1.2704199999999999</c:v>
                </c:pt>
                <c:pt idx="61681" formatCode="General">
                  <c:v>1.27044</c:v>
                </c:pt>
                <c:pt idx="61682" formatCode="General">
                  <c:v>1.2704599999999999</c:v>
                </c:pt>
                <c:pt idx="61683" formatCode="General">
                  <c:v>1.2704800000000001</c:v>
                </c:pt>
                <c:pt idx="61684" formatCode="General">
                  <c:v>1.2705</c:v>
                </c:pt>
                <c:pt idx="61685" formatCode="General">
                  <c:v>1.2705199999999999</c:v>
                </c:pt>
                <c:pt idx="61686" formatCode="General">
                  <c:v>1.2705500000000001</c:v>
                </c:pt>
                <c:pt idx="61687" formatCode="General">
                  <c:v>1.27057</c:v>
                </c:pt>
                <c:pt idx="61688" formatCode="General">
                  <c:v>1.27058</c:v>
                </c:pt>
                <c:pt idx="61689" formatCode="General">
                  <c:v>1.2706</c:v>
                </c:pt>
                <c:pt idx="61690" formatCode="General">
                  <c:v>1.270629999999999</c:v>
                </c:pt>
                <c:pt idx="61691" formatCode="General">
                  <c:v>1.2706500000000001</c:v>
                </c:pt>
                <c:pt idx="61692" formatCode="General">
                  <c:v>1.27067</c:v>
                </c:pt>
                <c:pt idx="61693" formatCode="General">
                  <c:v>1.2706899999999999</c:v>
                </c:pt>
                <c:pt idx="61694" formatCode="General">
                  <c:v>1.27071</c:v>
                </c:pt>
                <c:pt idx="61695" formatCode="General">
                  <c:v>1.270729999999999</c:v>
                </c:pt>
                <c:pt idx="61696" formatCode="General">
                  <c:v>1.27075</c:v>
                </c:pt>
                <c:pt idx="61697" formatCode="General">
                  <c:v>1.27077</c:v>
                </c:pt>
                <c:pt idx="61698" formatCode="General">
                  <c:v>1.2707899999999999</c:v>
                </c:pt>
                <c:pt idx="61699" formatCode="General">
                  <c:v>1.2708199999999998</c:v>
                </c:pt>
                <c:pt idx="61700" formatCode="General">
                  <c:v>1.270829999999999</c:v>
                </c:pt>
                <c:pt idx="61701" formatCode="General">
                  <c:v>1.27085</c:v>
                </c:pt>
                <c:pt idx="61702" formatCode="General">
                  <c:v>1.2708699999999991</c:v>
                </c:pt>
                <c:pt idx="61703" formatCode="General">
                  <c:v>1.270899999999999</c:v>
                </c:pt>
                <c:pt idx="61704" formatCode="General">
                  <c:v>1.27091</c:v>
                </c:pt>
                <c:pt idx="61705" formatCode="General">
                  <c:v>1.270929999999999</c:v>
                </c:pt>
                <c:pt idx="61706" formatCode="General">
                  <c:v>1.2709599999999999</c:v>
                </c:pt>
                <c:pt idx="61707" formatCode="General">
                  <c:v>1.27098</c:v>
                </c:pt>
                <c:pt idx="61708" formatCode="General">
                  <c:v>1.270999999999999</c:v>
                </c:pt>
                <c:pt idx="61709" formatCode="General">
                  <c:v>1.2710199999999998</c:v>
                </c:pt>
                <c:pt idx="61710" formatCode="General">
                  <c:v>1.2710399999999991</c:v>
                </c:pt>
                <c:pt idx="61711" formatCode="General">
                  <c:v>1.2710599999999999</c:v>
                </c:pt>
                <c:pt idx="61712" formatCode="General">
                  <c:v>1.27108</c:v>
                </c:pt>
                <c:pt idx="61713" formatCode="General">
                  <c:v>1.271099999999999</c:v>
                </c:pt>
                <c:pt idx="61714" formatCode="General">
                  <c:v>1.2711199999999998</c:v>
                </c:pt>
                <c:pt idx="61715" formatCode="General">
                  <c:v>1.271139999999999</c:v>
                </c:pt>
                <c:pt idx="61716" formatCode="General">
                  <c:v>1.2711599999999998</c:v>
                </c:pt>
                <c:pt idx="61717" formatCode="General">
                  <c:v>1.27118</c:v>
                </c:pt>
                <c:pt idx="61718" formatCode="General">
                  <c:v>1.27121</c:v>
                </c:pt>
                <c:pt idx="61719" formatCode="General">
                  <c:v>1.2712199999999998</c:v>
                </c:pt>
                <c:pt idx="61720" formatCode="General">
                  <c:v>1.271239999999999</c:v>
                </c:pt>
                <c:pt idx="61721" formatCode="General">
                  <c:v>1.271269999999999</c:v>
                </c:pt>
                <c:pt idx="61722" formatCode="General">
                  <c:v>1.2712899999999998</c:v>
                </c:pt>
                <c:pt idx="61723" formatCode="General">
                  <c:v>1.2712999999999992</c:v>
                </c:pt>
                <c:pt idx="61724" formatCode="General">
                  <c:v>1.2713199999999998</c:v>
                </c:pt>
                <c:pt idx="61725" formatCode="General">
                  <c:v>1.27135</c:v>
                </c:pt>
                <c:pt idx="61726" formatCode="General">
                  <c:v>1.271369999999999</c:v>
                </c:pt>
                <c:pt idx="61727" formatCode="General">
                  <c:v>1.27138</c:v>
                </c:pt>
                <c:pt idx="61728" formatCode="General">
                  <c:v>1.271409999999999</c:v>
                </c:pt>
                <c:pt idx="61729" formatCode="General">
                  <c:v>1.2714299999999992</c:v>
                </c:pt>
                <c:pt idx="61730" formatCode="General">
                  <c:v>1.27145</c:v>
                </c:pt>
                <c:pt idx="61731" formatCode="General">
                  <c:v>1.2714699999999992</c:v>
                </c:pt>
                <c:pt idx="61732" formatCode="General">
                  <c:v>1.2714899999999998</c:v>
                </c:pt>
                <c:pt idx="61733" formatCode="General">
                  <c:v>1.271509999999999</c:v>
                </c:pt>
                <c:pt idx="61734" formatCode="General">
                  <c:v>1.2715299999999992</c:v>
                </c:pt>
                <c:pt idx="61735" formatCode="General">
                  <c:v>1.27155</c:v>
                </c:pt>
                <c:pt idx="61736" formatCode="General">
                  <c:v>1.2715699999999992</c:v>
                </c:pt>
                <c:pt idx="61737" formatCode="General">
                  <c:v>1.2715999999999992</c:v>
                </c:pt>
                <c:pt idx="61738" formatCode="General">
                  <c:v>1.2716199999999998</c:v>
                </c:pt>
                <c:pt idx="61739" formatCode="General">
                  <c:v>1.2716299999999991</c:v>
                </c:pt>
                <c:pt idx="61740" formatCode="General">
                  <c:v>1.2716599999999998</c:v>
                </c:pt>
                <c:pt idx="61741" formatCode="General">
                  <c:v>1.271679999999999</c:v>
                </c:pt>
                <c:pt idx="61742" formatCode="General">
                  <c:v>1.2716999999999992</c:v>
                </c:pt>
                <c:pt idx="61743" formatCode="General">
                  <c:v>1.2717199999999991</c:v>
                </c:pt>
                <c:pt idx="61744" formatCode="General">
                  <c:v>1.2717399999999992</c:v>
                </c:pt>
                <c:pt idx="61745" formatCode="General">
                  <c:v>1.2717599999999998</c:v>
                </c:pt>
                <c:pt idx="61746" formatCode="General">
                  <c:v>1.271779999999999</c:v>
                </c:pt>
                <c:pt idx="61747" formatCode="General">
                  <c:v>1.2717999999999992</c:v>
                </c:pt>
                <c:pt idx="61748" formatCode="General">
                  <c:v>1.2718199999999991</c:v>
                </c:pt>
                <c:pt idx="61749" formatCode="General">
                  <c:v>1.2718399999999992</c:v>
                </c:pt>
                <c:pt idx="61750" formatCode="General">
                  <c:v>1.2718699999999992</c:v>
                </c:pt>
                <c:pt idx="61751" formatCode="General">
                  <c:v>1.271879999999999</c:v>
                </c:pt>
                <c:pt idx="61752" formatCode="General">
                  <c:v>1.2718999999999991</c:v>
                </c:pt>
                <c:pt idx="61753" formatCode="General">
                  <c:v>1.2719199999999991</c:v>
                </c:pt>
                <c:pt idx="61754" formatCode="General">
                  <c:v>1.271949999999999</c:v>
                </c:pt>
                <c:pt idx="61755" formatCode="General">
                  <c:v>1.2719599999999998</c:v>
                </c:pt>
                <c:pt idx="61756" formatCode="General">
                  <c:v>1.2719799999999992</c:v>
                </c:pt>
                <c:pt idx="61757" formatCode="General">
                  <c:v>1.2720100000000001</c:v>
                </c:pt>
                <c:pt idx="61758" formatCode="General">
                  <c:v>1.27203</c:v>
                </c:pt>
                <c:pt idx="61759" formatCode="General">
                  <c:v>1.2720499999999999</c:v>
                </c:pt>
                <c:pt idx="61760" formatCode="General">
                  <c:v>1.27207</c:v>
                </c:pt>
                <c:pt idx="61761" formatCode="General">
                  <c:v>1.2720899999999999</c:v>
                </c:pt>
                <c:pt idx="61762" formatCode="General">
                  <c:v>1.2721100000000001</c:v>
                </c:pt>
                <c:pt idx="61763" formatCode="General">
                  <c:v>1.27213</c:v>
                </c:pt>
                <c:pt idx="61764" formatCode="General">
                  <c:v>1.2721499999999999</c:v>
                </c:pt>
                <c:pt idx="61765" formatCode="General">
                  <c:v>1.27217</c:v>
                </c:pt>
                <c:pt idx="61766" formatCode="General">
                  <c:v>1.2721899999999999</c:v>
                </c:pt>
                <c:pt idx="61767" formatCode="General">
                  <c:v>1.2722100000000001</c:v>
                </c:pt>
                <c:pt idx="61768" formatCode="General">
                  <c:v>1.27223</c:v>
                </c:pt>
                <c:pt idx="61769" formatCode="General">
                  <c:v>1.2722599999999999</c:v>
                </c:pt>
                <c:pt idx="61770" formatCode="General">
                  <c:v>1.2722800000000001</c:v>
                </c:pt>
                <c:pt idx="61771" formatCode="General">
                  <c:v>1.2722899999999999</c:v>
                </c:pt>
                <c:pt idx="61772" formatCode="General">
                  <c:v>1.2723199999999999</c:v>
                </c:pt>
                <c:pt idx="61773" formatCode="General">
                  <c:v>1.27234</c:v>
                </c:pt>
                <c:pt idx="61774" formatCode="General">
                  <c:v>1.2723599999999999</c:v>
                </c:pt>
                <c:pt idx="61775" formatCode="General">
                  <c:v>1.27237</c:v>
                </c:pt>
                <c:pt idx="61776" formatCode="General">
                  <c:v>1.2724</c:v>
                </c:pt>
                <c:pt idx="61777" formatCode="General">
                  <c:v>1.2724199999999999</c:v>
                </c:pt>
                <c:pt idx="61778" formatCode="General">
                  <c:v>1.2724299999999991</c:v>
                </c:pt>
                <c:pt idx="61779" formatCode="General">
                  <c:v>1.2724599999999999</c:v>
                </c:pt>
                <c:pt idx="61780" formatCode="General">
                  <c:v>1.2724800000000001</c:v>
                </c:pt>
                <c:pt idx="61781" formatCode="General">
                  <c:v>1.2725</c:v>
                </c:pt>
                <c:pt idx="61782" formatCode="General">
                  <c:v>1.2725199999999999</c:v>
                </c:pt>
                <c:pt idx="61783" formatCode="General">
                  <c:v>1.27254</c:v>
                </c:pt>
                <c:pt idx="61784" formatCode="General">
                  <c:v>1.2725599999999999</c:v>
                </c:pt>
                <c:pt idx="61785" formatCode="General">
                  <c:v>1.2725899999999999</c:v>
                </c:pt>
                <c:pt idx="61786" formatCode="General">
                  <c:v>1.2726</c:v>
                </c:pt>
                <c:pt idx="61787" formatCode="General">
                  <c:v>1.2726199999999999</c:v>
                </c:pt>
                <c:pt idx="61788" formatCode="General">
                  <c:v>1.27264</c:v>
                </c:pt>
                <c:pt idx="61789" formatCode="General">
                  <c:v>1.27267</c:v>
                </c:pt>
                <c:pt idx="61790" formatCode="General">
                  <c:v>1.27268</c:v>
                </c:pt>
                <c:pt idx="61791" formatCode="General">
                  <c:v>1.27271</c:v>
                </c:pt>
                <c:pt idx="61792" formatCode="General">
                  <c:v>1.272729999999999</c:v>
                </c:pt>
                <c:pt idx="61793" formatCode="General">
                  <c:v>1.27275</c:v>
                </c:pt>
                <c:pt idx="61794" formatCode="General">
                  <c:v>1.27277</c:v>
                </c:pt>
                <c:pt idx="61795" formatCode="General">
                  <c:v>1.2727899999999999</c:v>
                </c:pt>
                <c:pt idx="61796" formatCode="General">
                  <c:v>1.27281</c:v>
                </c:pt>
                <c:pt idx="61797" formatCode="General">
                  <c:v>1.272829999999999</c:v>
                </c:pt>
                <c:pt idx="61798" formatCode="General">
                  <c:v>1.27285</c:v>
                </c:pt>
                <c:pt idx="61799" formatCode="General">
                  <c:v>1.2728699999999991</c:v>
                </c:pt>
                <c:pt idx="61800" formatCode="General">
                  <c:v>1.2728899999999999</c:v>
                </c:pt>
                <c:pt idx="61801" formatCode="General">
                  <c:v>1.2729199999999998</c:v>
                </c:pt>
                <c:pt idx="61802" formatCode="General">
                  <c:v>1.272929999999999</c:v>
                </c:pt>
                <c:pt idx="61803" formatCode="General">
                  <c:v>1.27295</c:v>
                </c:pt>
                <c:pt idx="61804" formatCode="General">
                  <c:v>1.272969999999999</c:v>
                </c:pt>
                <c:pt idx="61805" formatCode="General">
                  <c:v>1.272999999999999</c:v>
                </c:pt>
                <c:pt idx="61806" formatCode="General">
                  <c:v>1.27301</c:v>
                </c:pt>
                <c:pt idx="61807" formatCode="General">
                  <c:v>1.2730299999999992</c:v>
                </c:pt>
                <c:pt idx="61808" formatCode="General">
                  <c:v>1.2730599999999999</c:v>
                </c:pt>
                <c:pt idx="61809" formatCode="General">
                  <c:v>1.27308</c:v>
                </c:pt>
                <c:pt idx="61810" formatCode="General">
                  <c:v>1.273099999999999</c:v>
                </c:pt>
                <c:pt idx="61811" formatCode="General">
                  <c:v>1.2731199999999998</c:v>
                </c:pt>
                <c:pt idx="61812" formatCode="General">
                  <c:v>1.2731399999999991</c:v>
                </c:pt>
                <c:pt idx="61813" formatCode="General">
                  <c:v>1.2731599999999998</c:v>
                </c:pt>
                <c:pt idx="61814" formatCode="General">
                  <c:v>1.27318</c:v>
                </c:pt>
                <c:pt idx="61815" formatCode="General">
                  <c:v>1.2731999999999992</c:v>
                </c:pt>
                <c:pt idx="61816" formatCode="General">
                  <c:v>1.2732199999999998</c:v>
                </c:pt>
                <c:pt idx="61817" formatCode="General">
                  <c:v>1.273239999999999</c:v>
                </c:pt>
                <c:pt idx="61818" formatCode="General">
                  <c:v>1.2732599999999998</c:v>
                </c:pt>
                <c:pt idx="61819" formatCode="General">
                  <c:v>1.27328</c:v>
                </c:pt>
                <c:pt idx="61820" formatCode="General">
                  <c:v>1.2733099999999991</c:v>
                </c:pt>
                <c:pt idx="61821" formatCode="General">
                  <c:v>1.2733299999999992</c:v>
                </c:pt>
                <c:pt idx="61822" formatCode="General">
                  <c:v>1.273339999999999</c:v>
                </c:pt>
                <c:pt idx="61823" formatCode="General">
                  <c:v>1.273369999999999</c:v>
                </c:pt>
                <c:pt idx="61824" formatCode="General">
                  <c:v>1.2733899999999998</c:v>
                </c:pt>
                <c:pt idx="61825" formatCode="General">
                  <c:v>1.273409999999999</c:v>
                </c:pt>
                <c:pt idx="61826" formatCode="General">
                  <c:v>1.2734199999999998</c:v>
                </c:pt>
                <c:pt idx="61827" formatCode="General">
                  <c:v>1.27345</c:v>
                </c:pt>
                <c:pt idx="61828" formatCode="General">
                  <c:v>1.2734699999999992</c:v>
                </c:pt>
                <c:pt idx="61829" formatCode="General">
                  <c:v>1.2734899999999998</c:v>
                </c:pt>
                <c:pt idx="61830" formatCode="General">
                  <c:v>1.273509999999999</c:v>
                </c:pt>
                <c:pt idx="61831" formatCode="General">
                  <c:v>1.2735299999999992</c:v>
                </c:pt>
                <c:pt idx="61832" formatCode="General">
                  <c:v>1.27355</c:v>
                </c:pt>
                <c:pt idx="61833" formatCode="General">
                  <c:v>1.2735699999999992</c:v>
                </c:pt>
                <c:pt idx="61834" formatCode="General">
                  <c:v>1.2735899999999998</c:v>
                </c:pt>
                <c:pt idx="61835" formatCode="General">
                  <c:v>1.273609999999999</c:v>
                </c:pt>
                <c:pt idx="61836" formatCode="General">
                  <c:v>1.2736399999999992</c:v>
                </c:pt>
                <c:pt idx="61837" formatCode="General">
                  <c:v>1.2736599999999998</c:v>
                </c:pt>
                <c:pt idx="61838" formatCode="General">
                  <c:v>1.2736699999999992</c:v>
                </c:pt>
                <c:pt idx="61839" formatCode="General">
                  <c:v>1.2736899999999998</c:v>
                </c:pt>
                <c:pt idx="61840" formatCode="General">
                  <c:v>1.2737199999999991</c:v>
                </c:pt>
                <c:pt idx="61841" formatCode="General">
                  <c:v>1.2737399999999992</c:v>
                </c:pt>
                <c:pt idx="61842" formatCode="General">
                  <c:v>1.2737599999999998</c:v>
                </c:pt>
                <c:pt idx="61843" formatCode="General">
                  <c:v>1.273779999999999</c:v>
                </c:pt>
                <c:pt idx="61844" formatCode="General">
                  <c:v>1.2737999999999992</c:v>
                </c:pt>
                <c:pt idx="61845" formatCode="General">
                  <c:v>1.2738199999999991</c:v>
                </c:pt>
                <c:pt idx="61846" formatCode="General">
                  <c:v>1.2738399999999992</c:v>
                </c:pt>
                <c:pt idx="61847" formatCode="General">
                  <c:v>1.2738599999999998</c:v>
                </c:pt>
                <c:pt idx="61848" formatCode="General">
                  <c:v>1.273879999999999</c:v>
                </c:pt>
                <c:pt idx="61849" formatCode="General">
                  <c:v>1.2738999999999991</c:v>
                </c:pt>
                <c:pt idx="61850" formatCode="General">
                  <c:v>1.2739199999999991</c:v>
                </c:pt>
                <c:pt idx="61851" formatCode="General">
                  <c:v>1.2739399999999992</c:v>
                </c:pt>
                <c:pt idx="61852" formatCode="General">
                  <c:v>1.2739699999999992</c:v>
                </c:pt>
                <c:pt idx="61853" formatCode="General">
                  <c:v>1.273979999999999</c:v>
                </c:pt>
                <c:pt idx="61854" formatCode="General">
                  <c:v>1.274</c:v>
                </c:pt>
                <c:pt idx="61855" formatCode="General">
                  <c:v>1.2740199999999999</c:v>
                </c:pt>
                <c:pt idx="61856" formatCode="General">
                  <c:v>1.2740499999999999</c:v>
                </c:pt>
                <c:pt idx="61857" formatCode="General">
                  <c:v>1.27406</c:v>
                </c:pt>
                <c:pt idx="61858" formatCode="General">
                  <c:v>1.2740899999999999</c:v>
                </c:pt>
                <c:pt idx="61859" formatCode="General">
                  <c:v>1.2741100000000001</c:v>
                </c:pt>
                <c:pt idx="61860" formatCode="General">
                  <c:v>1.27413</c:v>
                </c:pt>
                <c:pt idx="61861" formatCode="General">
                  <c:v>1.2741499999999999</c:v>
                </c:pt>
                <c:pt idx="61862" formatCode="General">
                  <c:v>1.27417</c:v>
                </c:pt>
                <c:pt idx="61863" formatCode="General">
                  <c:v>1.2741899999999999</c:v>
                </c:pt>
                <c:pt idx="61864" formatCode="General">
                  <c:v>1.2742100000000001</c:v>
                </c:pt>
                <c:pt idx="61865" formatCode="General">
                  <c:v>1.27423</c:v>
                </c:pt>
                <c:pt idx="61866" formatCode="General">
                  <c:v>1.2742500000000001</c:v>
                </c:pt>
                <c:pt idx="61867" formatCode="General">
                  <c:v>1.27427</c:v>
                </c:pt>
                <c:pt idx="61868" formatCode="General">
                  <c:v>1.2742899999999999</c:v>
                </c:pt>
                <c:pt idx="61869" formatCode="General">
                  <c:v>1.2743100000000001</c:v>
                </c:pt>
                <c:pt idx="61870" formatCode="General">
                  <c:v>1.27433</c:v>
                </c:pt>
                <c:pt idx="61871" formatCode="General">
                  <c:v>1.2743500000000001</c:v>
                </c:pt>
                <c:pt idx="61872" formatCode="General">
                  <c:v>1.2743800000000001</c:v>
                </c:pt>
                <c:pt idx="61873" formatCode="General">
                  <c:v>1.2743899999999999</c:v>
                </c:pt>
                <c:pt idx="61874" formatCode="General">
                  <c:v>1.2744199999999999</c:v>
                </c:pt>
                <c:pt idx="61875" formatCode="General">
                  <c:v>1.27444</c:v>
                </c:pt>
                <c:pt idx="61876" formatCode="General">
                  <c:v>1.2744599999999999</c:v>
                </c:pt>
                <c:pt idx="61877" formatCode="General">
                  <c:v>1.27447</c:v>
                </c:pt>
                <c:pt idx="61878" formatCode="General">
                  <c:v>1.2745</c:v>
                </c:pt>
                <c:pt idx="61879" formatCode="General">
                  <c:v>1.2745199999999999</c:v>
                </c:pt>
                <c:pt idx="61880" formatCode="General">
                  <c:v>1.27454</c:v>
                </c:pt>
                <c:pt idx="61881" formatCode="General">
                  <c:v>1.2745599999999999</c:v>
                </c:pt>
                <c:pt idx="61882" formatCode="General">
                  <c:v>1.27458</c:v>
                </c:pt>
                <c:pt idx="61883" formatCode="General">
                  <c:v>1.2746</c:v>
                </c:pt>
                <c:pt idx="61884" formatCode="General">
                  <c:v>1.274629999999999</c:v>
                </c:pt>
                <c:pt idx="61885" formatCode="General">
                  <c:v>1.27464</c:v>
                </c:pt>
                <c:pt idx="61886" formatCode="General">
                  <c:v>1.2746599999999999</c:v>
                </c:pt>
                <c:pt idx="61887" formatCode="General">
                  <c:v>1.2746899999999999</c:v>
                </c:pt>
                <c:pt idx="61888" formatCode="General">
                  <c:v>1.27471</c:v>
                </c:pt>
                <c:pt idx="61889" formatCode="General">
                  <c:v>1.2747199999999999</c:v>
                </c:pt>
                <c:pt idx="61890" formatCode="General">
                  <c:v>1.27474</c:v>
                </c:pt>
                <c:pt idx="61891" formatCode="General">
                  <c:v>1.27477</c:v>
                </c:pt>
                <c:pt idx="61892" formatCode="General">
                  <c:v>1.2747899999999999</c:v>
                </c:pt>
                <c:pt idx="61893" formatCode="General">
                  <c:v>1.274799999999999</c:v>
                </c:pt>
                <c:pt idx="61894" formatCode="General">
                  <c:v>1.274829999999999</c:v>
                </c:pt>
                <c:pt idx="61895" formatCode="General">
                  <c:v>1.27485</c:v>
                </c:pt>
                <c:pt idx="61896" formatCode="General">
                  <c:v>1.2748699999999991</c:v>
                </c:pt>
                <c:pt idx="61897" formatCode="General">
                  <c:v>1.2748899999999999</c:v>
                </c:pt>
                <c:pt idx="61898" formatCode="General">
                  <c:v>1.27491</c:v>
                </c:pt>
                <c:pt idx="61899" formatCode="General">
                  <c:v>1.274929999999999</c:v>
                </c:pt>
                <c:pt idx="61900" formatCode="General">
                  <c:v>1.27495</c:v>
                </c:pt>
                <c:pt idx="61901" formatCode="General">
                  <c:v>1.274969999999999</c:v>
                </c:pt>
                <c:pt idx="61902" formatCode="General">
                  <c:v>1.2749899999999998</c:v>
                </c:pt>
                <c:pt idx="61903" formatCode="General">
                  <c:v>1.27501</c:v>
                </c:pt>
                <c:pt idx="61904" formatCode="General">
                  <c:v>1.27504</c:v>
                </c:pt>
                <c:pt idx="61905" formatCode="General">
                  <c:v>1.27505</c:v>
                </c:pt>
                <c:pt idx="61906" formatCode="General">
                  <c:v>1.275069999999999</c:v>
                </c:pt>
                <c:pt idx="61907" formatCode="General">
                  <c:v>1.275099999999999</c:v>
                </c:pt>
                <c:pt idx="61908" formatCode="General">
                  <c:v>1.2751199999999998</c:v>
                </c:pt>
                <c:pt idx="61909" formatCode="General">
                  <c:v>1.2751399999999991</c:v>
                </c:pt>
                <c:pt idx="61910" formatCode="General">
                  <c:v>1.2751599999999998</c:v>
                </c:pt>
                <c:pt idx="61911" formatCode="General">
                  <c:v>1.27518</c:v>
                </c:pt>
                <c:pt idx="61912" formatCode="General">
                  <c:v>1.275199999999999</c:v>
                </c:pt>
                <c:pt idx="61913" formatCode="General">
                  <c:v>1.2752199999999998</c:v>
                </c:pt>
                <c:pt idx="61914" formatCode="General">
                  <c:v>1.275239999999999</c:v>
                </c:pt>
                <c:pt idx="61915" formatCode="General">
                  <c:v>1.2752599999999998</c:v>
                </c:pt>
                <c:pt idx="61916" formatCode="General">
                  <c:v>1.27528</c:v>
                </c:pt>
                <c:pt idx="61917" formatCode="General">
                  <c:v>1.2752999999999992</c:v>
                </c:pt>
                <c:pt idx="61918" formatCode="General">
                  <c:v>1.2753199999999998</c:v>
                </c:pt>
                <c:pt idx="61919" formatCode="General">
                  <c:v>1.275339999999999</c:v>
                </c:pt>
                <c:pt idx="61920" formatCode="General">
                  <c:v>1.2753599999999998</c:v>
                </c:pt>
                <c:pt idx="61921" formatCode="General">
                  <c:v>1.27538</c:v>
                </c:pt>
                <c:pt idx="61922" formatCode="General">
                  <c:v>1.2753999999999992</c:v>
                </c:pt>
                <c:pt idx="61923" formatCode="General">
                  <c:v>1.2754299999999992</c:v>
                </c:pt>
                <c:pt idx="61924" formatCode="General">
                  <c:v>1.275439999999999</c:v>
                </c:pt>
                <c:pt idx="61925" formatCode="General">
                  <c:v>1.2754699999999992</c:v>
                </c:pt>
                <c:pt idx="61926" formatCode="General">
                  <c:v>1.2754899999999998</c:v>
                </c:pt>
                <c:pt idx="61927" formatCode="General">
                  <c:v>1.275509999999999</c:v>
                </c:pt>
                <c:pt idx="61928" formatCode="General">
                  <c:v>1.2755199999999998</c:v>
                </c:pt>
                <c:pt idx="61929" formatCode="General">
                  <c:v>1.27555</c:v>
                </c:pt>
                <c:pt idx="61930" formatCode="General">
                  <c:v>1.2755699999999992</c:v>
                </c:pt>
                <c:pt idx="61931" formatCode="General">
                  <c:v>1.2755899999999998</c:v>
                </c:pt>
                <c:pt idx="61932" formatCode="General">
                  <c:v>1.275609999999999</c:v>
                </c:pt>
                <c:pt idx="61933" formatCode="General">
                  <c:v>1.2756299999999992</c:v>
                </c:pt>
                <c:pt idx="61934" formatCode="General">
                  <c:v>1.27565</c:v>
                </c:pt>
                <c:pt idx="61935" formatCode="General">
                  <c:v>1.275679999999999</c:v>
                </c:pt>
                <c:pt idx="61936" formatCode="General">
                  <c:v>1.2756899999999998</c:v>
                </c:pt>
                <c:pt idx="61937" formatCode="General">
                  <c:v>1.275709999999999</c:v>
                </c:pt>
                <c:pt idx="61938" formatCode="General">
                  <c:v>1.2757399999999992</c:v>
                </c:pt>
                <c:pt idx="61939" formatCode="General">
                  <c:v>1.2757599999999998</c:v>
                </c:pt>
                <c:pt idx="61940" formatCode="General">
                  <c:v>1.2757699999999992</c:v>
                </c:pt>
                <c:pt idx="61941" formatCode="General">
                  <c:v>1.2757899999999998</c:v>
                </c:pt>
                <c:pt idx="61942" formatCode="General">
                  <c:v>1.2758199999999991</c:v>
                </c:pt>
                <c:pt idx="61943" formatCode="General">
                  <c:v>1.2758399999999992</c:v>
                </c:pt>
                <c:pt idx="61944" formatCode="General">
                  <c:v>1.275849999999999</c:v>
                </c:pt>
                <c:pt idx="61945" formatCode="General">
                  <c:v>1.275879999999999</c:v>
                </c:pt>
                <c:pt idx="61946" formatCode="General">
                  <c:v>1.2758999999999991</c:v>
                </c:pt>
                <c:pt idx="61947" formatCode="General">
                  <c:v>1.2759199999999991</c:v>
                </c:pt>
                <c:pt idx="61948" formatCode="General">
                  <c:v>1.2759399999999992</c:v>
                </c:pt>
                <c:pt idx="61949" formatCode="General">
                  <c:v>1.2759599999999998</c:v>
                </c:pt>
                <c:pt idx="61950" formatCode="General">
                  <c:v>1.275979999999999</c:v>
                </c:pt>
                <c:pt idx="61951" formatCode="General">
                  <c:v>1.2760100000000001</c:v>
                </c:pt>
                <c:pt idx="61952" formatCode="General">
                  <c:v>1.2760199999999999</c:v>
                </c:pt>
                <c:pt idx="61953" formatCode="General">
                  <c:v>1.2760400000000001</c:v>
                </c:pt>
                <c:pt idx="61954" formatCode="General">
                  <c:v>1.27606</c:v>
                </c:pt>
                <c:pt idx="61955" formatCode="General">
                  <c:v>1.2760899999999999</c:v>
                </c:pt>
                <c:pt idx="61956" formatCode="General">
                  <c:v>1.2761</c:v>
                </c:pt>
                <c:pt idx="61957" formatCode="General">
                  <c:v>1.27613</c:v>
                </c:pt>
                <c:pt idx="61958" formatCode="General">
                  <c:v>1.2761499999999999</c:v>
                </c:pt>
                <c:pt idx="61959" formatCode="General">
                  <c:v>1.27617</c:v>
                </c:pt>
                <c:pt idx="61960" formatCode="General">
                  <c:v>1.2761899999999999</c:v>
                </c:pt>
                <c:pt idx="61961" formatCode="General">
                  <c:v>1.2762100000000001</c:v>
                </c:pt>
                <c:pt idx="61962" formatCode="General">
                  <c:v>1.27623</c:v>
                </c:pt>
                <c:pt idx="61963" formatCode="General">
                  <c:v>1.2762500000000001</c:v>
                </c:pt>
                <c:pt idx="61964" formatCode="General">
                  <c:v>1.27627</c:v>
                </c:pt>
                <c:pt idx="61965" formatCode="General">
                  <c:v>1.2762899999999999</c:v>
                </c:pt>
                <c:pt idx="61966" formatCode="General">
                  <c:v>1.2763100000000001</c:v>
                </c:pt>
                <c:pt idx="61967" formatCode="General">
                  <c:v>1.27634</c:v>
                </c:pt>
                <c:pt idx="61968" formatCode="General">
                  <c:v>1.2763500000000001</c:v>
                </c:pt>
                <c:pt idx="61969" formatCode="General">
                  <c:v>1.27637</c:v>
                </c:pt>
                <c:pt idx="61970" formatCode="General">
                  <c:v>1.2763899999999999</c:v>
                </c:pt>
                <c:pt idx="61971" formatCode="General">
                  <c:v>1.2764199999999999</c:v>
                </c:pt>
                <c:pt idx="61972" formatCode="General">
                  <c:v>1.27643</c:v>
                </c:pt>
                <c:pt idx="61973" formatCode="General">
                  <c:v>1.2764500000000001</c:v>
                </c:pt>
                <c:pt idx="61974" formatCode="General">
                  <c:v>1.2764800000000001</c:v>
                </c:pt>
                <c:pt idx="61975" formatCode="General">
                  <c:v>1.2765</c:v>
                </c:pt>
                <c:pt idx="61976" formatCode="General">
                  <c:v>1.2765199999999999</c:v>
                </c:pt>
                <c:pt idx="61977" formatCode="General">
                  <c:v>1.27654</c:v>
                </c:pt>
                <c:pt idx="61978" formatCode="General">
                  <c:v>1.2765599999999999</c:v>
                </c:pt>
                <c:pt idx="61979" formatCode="General">
                  <c:v>1.27658</c:v>
                </c:pt>
                <c:pt idx="61980" formatCode="General">
                  <c:v>1.2766</c:v>
                </c:pt>
                <c:pt idx="61981" formatCode="General">
                  <c:v>1.2766199999999999</c:v>
                </c:pt>
                <c:pt idx="61982" formatCode="General">
                  <c:v>1.27664</c:v>
                </c:pt>
                <c:pt idx="61983" formatCode="General">
                  <c:v>1.2766599999999999</c:v>
                </c:pt>
                <c:pt idx="61984" formatCode="General">
                  <c:v>1.27668</c:v>
                </c:pt>
                <c:pt idx="61985" formatCode="General">
                  <c:v>1.2766999999999991</c:v>
                </c:pt>
                <c:pt idx="61986" formatCode="General">
                  <c:v>1.276729999999999</c:v>
                </c:pt>
                <c:pt idx="61987" formatCode="General">
                  <c:v>1.27674</c:v>
                </c:pt>
                <c:pt idx="61988" formatCode="General">
                  <c:v>1.2767599999999999</c:v>
                </c:pt>
                <c:pt idx="61989" formatCode="General">
                  <c:v>1.2767899999999999</c:v>
                </c:pt>
                <c:pt idx="61990" formatCode="General">
                  <c:v>1.27681</c:v>
                </c:pt>
                <c:pt idx="61991" formatCode="General">
                  <c:v>1.2768199999999998</c:v>
                </c:pt>
                <c:pt idx="61992" formatCode="General">
                  <c:v>1.27684</c:v>
                </c:pt>
                <c:pt idx="61993" formatCode="General">
                  <c:v>1.2768699999999991</c:v>
                </c:pt>
                <c:pt idx="61994" formatCode="General">
                  <c:v>1.2768899999999999</c:v>
                </c:pt>
                <c:pt idx="61995" formatCode="General">
                  <c:v>1.276899999999999</c:v>
                </c:pt>
                <c:pt idx="61996" formatCode="General">
                  <c:v>1.276929999999999</c:v>
                </c:pt>
                <c:pt idx="61997" formatCode="General">
                  <c:v>1.27695</c:v>
                </c:pt>
                <c:pt idx="61998" formatCode="General">
                  <c:v>1.2769699999999991</c:v>
                </c:pt>
                <c:pt idx="61999" formatCode="General">
                  <c:v>1.2769899999999998</c:v>
                </c:pt>
                <c:pt idx="62000" formatCode="General">
                  <c:v>1.27701</c:v>
                </c:pt>
                <c:pt idx="62001" formatCode="General">
                  <c:v>1.2770299999999992</c:v>
                </c:pt>
                <c:pt idx="62002" formatCode="General">
                  <c:v>1.2770599999999999</c:v>
                </c:pt>
                <c:pt idx="62003" formatCode="General">
                  <c:v>1.277069999999999</c:v>
                </c:pt>
                <c:pt idx="62004" formatCode="General">
                  <c:v>1.2770899999999998</c:v>
                </c:pt>
                <c:pt idx="62005" formatCode="General">
                  <c:v>1.27711</c:v>
                </c:pt>
                <c:pt idx="62006" formatCode="General">
                  <c:v>1.2771399999999991</c:v>
                </c:pt>
                <c:pt idx="62007" formatCode="General">
                  <c:v>1.27715</c:v>
                </c:pt>
                <c:pt idx="62008" formatCode="General">
                  <c:v>1.27718</c:v>
                </c:pt>
                <c:pt idx="62009" formatCode="General">
                  <c:v>1.277199999999999</c:v>
                </c:pt>
                <c:pt idx="62010" formatCode="General">
                  <c:v>1.2772199999999998</c:v>
                </c:pt>
                <c:pt idx="62011" formatCode="General">
                  <c:v>1.277239999999999</c:v>
                </c:pt>
                <c:pt idx="62012" formatCode="General">
                  <c:v>1.2772599999999998</c:v>
                </c:pt>
                <c:pt idx="62013" formatCode="General">
                  <c:v>1.27728</c:v>
                </c:pt>
                <c:pt idx="62014" formatCode="General">
                  <c:v>1.2772999999999992</c:v>
                </c:pt>
                <c:pt idx="62015" formatCode="General">
                  <c:v>1.2773199999999998</c:v>
                </c:pt>
                <c:pt idx="62016" formatCode="General">
                  <c:v>1.277339999999999</c:v>
                </c:pt>
                <c:pt idx="62017" formatCode="General">
                  <c:v>1.2773599999999998</c:v>
                </c:pt>
                <c:pt idx="62018" formatCode="General">
                  <c:v>1.27738</c:v>
                </c:pt>
                <c:pt idx="62019" formatCode="General">
                  <c:v>1.2773999999999992</c:v>
                </c:pt>
                <c:pt idx="62020" formatCode="General">
                  <c:v>1.2774199999999998</c:v>
                </c:pt>
                <c:pt idx="62021" formatCode="General">
                  <c:v>1.277439999999999</c:v>
                </c:pt>
                <c:pt idx="62022" formatCode="General">
                  <c:v>1.2774699999999992</c:v>
                </c:pt>
                <c:pt idx="62023" formatCode="General">
                  <c:v>1.2774799999999991</c:v>
                </c:pt>
                <c:pt idx="62024" formatCode="General">
                  <c:v>1.277509999999999</c:v>
                </c:pt>
                <c:pt idx="62025" formatCode="General">
                  <c:v>1.2775299999999992</c:v>
                </c:pt>
                <c:pt idx="62026" formatCode="General">
                  <c:v>1.27755</c:v>
                </c:pt>
                <c:pt idx="62027" formatCode="General">
                  <c:v>1.2775699999999992</c:v>
                </c:pt>
                <c:pt idx="62028" formatCode="General">
                  <c:v>1.2775899999999998</c:v>
                </c:pt>
                <c:pt idx="62029" formatCode="General">
                  <c:v>1.277609999999999</c:v>
                </c:pt>
                <c:pt idx="62030" formatCode="General">
                  <c:v>1.2776299999999992</c:v>
                </c:pt>
                <c:pt idx="62031" formatCode="General">
                  <c:v>1.27765</c:v>
                </c:pt>
                <c:pt idx="62032" formatCode="General">
                  <c:v>1.2776699999999992</c:v>
                </c:pt>
                <c:pt idx="62033" formatCode="General">
                  <c:v>1.2776899999999998</c:v>
                </c:pt>
                <c:pt idx="62034" formatCode="General">
                  <c:v>1.277709999999999</c:v>
                </c:pt>
                <c:pt idx="62035" formatCode="General">
                  <c:v>1.2777299999999991</c:v>
                </c:pt>
                <c:pt idx="62036" formatCode="General">
                  <c:v>1.2777499999999991</c:v>
                </c:pt>
                <c:pt idx="62037" formatCode="General">
                  <c:v>1.277779999999999</c:v>
                </c:pt>
                <c:pt idx="62038" formatCode="General">
                  <c:v>1.2777999999999992</c:v>
                </c:pt>
                <c:pt idx="62039" formatCode="General">
                  <c:v>1.277809999999999</c:v>
                </c:pt>
                <c:pt idx="62040" formatCode="General">
                  <c:v>1.2778399999999992</c:v>
                </c:pt>
                <c:pt idx="62041" formatCode="General">
                  <c:v>1.2778599999999998</c:v>
                </c:pt>
                <c:pt idx="62042" formatCode="General">
                  <c:v>1.277879999999999</c:v>
                </c:pt>
                <c:pt idx="62043" formatCode="General">
                  <c:v>1.2778899999999991</c:v>
                </c:pt>
                <c:pt idx="62044" formatCode="General">
                  <c:v>1.2779199999999991</c:v>
                </c:pt>
                <c:pt idx="62045" formatCode="General">
                  <c:v>1.2779399999999992</c:v>
                </c:pt>
                <c:pt idx="62046" formatCode="General">
                  <c:v>1.277949999999999</c:v>
                </c:pt>
                <c:pt idx="62047" formatCode="General">
                  <c:v>1.277979999999999</c:v>
                </c:pt>
                <c:pt idx="62048" formatCode="General">
                  <c:v>1.278</c:v>
                </c:pt>
                <c:pt idx="62049" formatCode="General">
                  <c:v>1.2780199999999999</c:v>
                </c:pt>
                <c:pt idx="62050" formatCode="General">
                  <c:v>1.2780400000000001</c:v>
                </c:pt>
                <c:pt idx="62051" formatCode="General">
                  <c:v>1.27806</c:v>
                </c:pt>
                <c:pt idx="62052" formatCode="General">
                  <c:v>1.2780800000000001</c:v>
                </c:pt>
                <c:pt idx="62053" formatCode="General">
                  <c:v>1.2781100000000001</c:v>
                </c:pt>
                <c:pt idx="62054" formatCode="General">
                  <c:v>1.2781199999999999</c:v>
                </c:pt>
                <c:pt idx="62055" formatCode="General">
                  <c:v>1.2781400000000001</c:v>
                </c:pt>
                <c:pt idx="62056" formatCode="General">
                  <c:v>1.27816</c:v>
                </c:pt>
                <c:pt idx="62057" formatCode="General">
                  <c:v>1.2781899999999999</c:v>
                </c:pt>
                <c:pt idx="62058" formatCode="General">
                  <c:v>1.2782</c:v>
                </c:pt>
                <c:pt idx="62059" formatCode="General">
                  <c:v>1.27823</c:v>
                </c:pt>
                <c:pt idx="62060" formatCode="General">
                  <c:v>1.2782500000000001</c:v>
                </c:pt>
                <c:pt idx="62061" formatCode="General">
                  <c:v>1.27827</c:v>
                </c:pt>
                <c:pt idx="62062" formatCode="General">
                  <c:v>1.2782899999999999</c:v>
                </c:pt>
                <c:pt idx="62063" formatCode="General">
                  <c:v>1.2783100000000001</c:v>
                </c:pt>
                <c:pt idx="62064" formatCode="General">
                  <c:v>1.27833</c:v>
                </c:pt>
                <c:pt idx="62065" formatCode="General">
                  <c:v>1.2783500000000001</c:v>
                </c:pt>
                <c:pt idx="62066" formatCode="General">
                  <c:v>1.27837</c:v>
                </c:pt>
                <c:pt idx="62067" formatCode="General">
                  <c:v>1.2783899999999999</c:v>
                </c:pt>
                <c:pt idx="62068" formatCode="General">
                  <c:v>1.27841</c:v>
                </c:pt>
                <c:pt idx="62069" formatCode="General">
                  <c:v>1.27843</c:v>
                </c:pt>
                <c:pt idx="62070" formatCode="General">
                  <c:v>1.2784500000000001</c:v>
                </c:pt>
                <c:pt idx="62071" formatCode="General">
                  <c:v>1.27847</c:v>
                </c:pt>
                <c:pt idx="62072" formatCode="General">
                  <c:v>1.2784899999999999</c:v>
                </c:pt>
                <c:pt idx="62073" formatCode="General">
                  <c:v>1.2785199999999999</c:v>
                </c:pt>
                <c:pt idx="62074" formatCode="General">
                  <c:v>1.2785299999999991</c:v>
                </c:pt>
                <c:pt idx="62075" formatCode="General">
                  <c:v>1.2785599999999999</c:v>
                </c:pt>
                <c:pt idx="62076" formatCode="General">
                  <c:v>1.27858</c:v>
                </c:pt>
                <c:pt idx="62077" formatCode="General">
                  <c:v>1.2786</c:v>
                </c:pt>
                <c:pt idx="62078" formatCode="General">
                  <c:v>1.27861</c:v>
                </c:pt>
                <c:pt idx="62079" formatCode="General">
                  <c:v>1.27864</c:v>
                </c:pt>
                <c:pt idx="62080" formatCode="General">
                  <c:v>1.2786599999999999</c:v>
                </c:pt>
                <c:pt idx="62081" formatCode="General">
                  <c:v>1.27868</c:v>
                </c:pt>
                <c:pt idx="62082" formatCode="General">
                  <c:v>1.2786999999999991</c:v>
                </c:pt>
                <c:pt idx="62083" formatCode="General">
                  <c:v>1.2787199999999999</c:v>
                </c:pt>
                <c:pt idx="62084" formatCode="General">
                  <c:v>1.27874</c:v>
                </c:pt>
                <c:pt idx="62085" formatCode="General">
                  <c:v>1.2787599999999999</c:v>
                </c:pt>
                <c:pt idx="62086" formatCode="General">
                  <c:v>1.27878</c:v>
                </c:pt>
                <c:pt idx="62087" formatCode="General">
                  <c:v>1.278799999999999</c:v>
                </c:pt>
                <c:pt idx="62088" formatCode="General">
                  <c:v>1.2788199999999998</c:v>
                </c:pt>
                <c:pt idx="62089" formatCode="General">
                  <c:v>1.27885</c:v>
                </c:pt>
                <c:pt idx="62090" formatCode="General">
                  <c:v>1.2788599999999999</c:v>
                </c:pt>
                <c:pt idx="62091" formatCode="General">
                  <c:v>1.2788899999999999</c:v>
                </c:pt>
                <c:pt idx="62092" formatCode="General">
                  <c:v>1.27891</c:v>
                </c:pt>
                <c:pt idx="62093" formatCode="General">
                  <c:v>1.278929999999999</c:v>
                </c:pt>
                <c:pt idx="62094" formatCode="General">
                  <c:v>1.27894</c:v>
                </c:pt>
                <c:pt idx="62095" formatCode="General">
                  <c:v>1.2789699999999991</c:v>
                </c:pt>
                <c:pt idx="62096" formatCode="General">
                  <c:v>1.2789899999999998</c:v>
                </c:pt>
                <c:pt idx="62097" formatCode="General">
                  <c:v>1.27901</c:v>
                </c:pt>
                <c:pt idx="62098" formatCode="General">
                  <c:v>1.279029999999999</c:v>
                </c:pt>
                <c:pt idx="62099" formatCode="General">
                  <c:v>1.27905</c:v>
                </c:pt>
                <c:pt idx="62100" formatCode="General">
                  <c:v>1.279069999999999</c:v>
                </c:pt>
                <c:pt idx="62101" formatCode="General">
                  <c:v>1.279099999999999</c:v>
                </c:pt>
                <c:pt idx="62102" formatCode="General">
                  <c:v>1.27911</c:v>
                </c:pt>
                <c:pt idx="62103" formatCode="General">
                  <c:v>1.2791299999999992</c:v>
                </c:pt>
                <c:pt idx="62104" formatCode="General">
                  <c:v>1.2791599999999999</c:v>
                </c:pt>
                <c:pt idx="62105" formatCode="General">
                  <c:v>1.27918</c:v>
                </c:pt>
                <c:pt idx="62106" formatCode="General">
                  <c:v>1.2791899999999998</c:v>
                </c:pt>
                <c:pt idx="62107" formatCode="General">
                  <c:v>1.27921</c:v>
                </c:pt>
                <c:pt idx="62108" formatCode="General">
                  <c:v>1.279239999999999</c:v>
                </c:pt>
                <c:pt idx="62109" formatCode="General">
                  <c:v>1.2792599999999998</c:v>
                </c:pt>
                <c:pt idx="62110" formatCode="General">
                  <c:v>1.279269999999999</c:v>
                </c:pt>
                <c:pt idx="62111" formatCode="General">
                  <c:v>1.2792999999999992</c:v>
                </c:pt>
                <c:pt idx="62112" formatCode="General">
                  <c:v>1.2793199999999998</c:v>
                </c:pt>
                <c:pt idx="62113" formatCode="General">
                  <c:v>1.279339999999999</c:v>
                </c:pt>
                <c:pt idx="62114" formatCode="General">
                  <c:v>1.2793599999999998</c:v>
                </c:pt>
                <c:pt idx="62115" formatCode="General">
                  <c:v>1.27938</c:v>
                </c:pt>
                <c:pt idx="62116" formatCode="General">
                  <c:v>1.2793999999999992</c:v>
                </c:pt>
                <c:pt idx="62117" formatCode="General">
                  <c:v>1.2794199999999998</c:v>
                </c:pt>
                <c:pt idx="62118" formatCode="General">
                  <c:v>1.279439999999999</c:v>
                </c:pt>
                <c:pt idx="62119" formatCode="General">
                  <c:v>1.2794599999999998</c:v>
                </c:pt>
                <c:pt idx="62120" formatCode="General">
                  <c:v>1.27948</c:v>
                </c:pt>
                <c:pt idx="62121" formatCode="General">
                  <c:v>1.2794999999999992</c:v>
                </c:pt>
                <c:pt idx="62122" formatCode="General">
                  <c:v>1.2795199999999998</c:v>
                </c:pt>
                <c:pt idx="62123" formatCode="General">
                  <c:v>1.27955</c:v>
                </c:pt>
                <c:pt idx="62124" formatCode="General">
                  <c:v>1.2795699999999992</c:v>
                </c:pt>
                <c:pt idx="62125" formatCode="General">
                  <c:v>1.2795799999999991</c:v>
                </c:pt>
                <c:pt idx="62126" formatCode="General">
                  <c:v>1.279609999999999</c:v>
                </c:pt>
                <c:pt idx="62127" formatCode="General">
                  <c:v>1.2796299999999992</c:v>
                </c:pt>
                <c:pt idx="62128" formatCode="General">
                  <c:v>1.27965</c:v>
                </c:pt>
                <c:pt idx="62129" formatCode="General">
                  <c:v>1.2796599999999998</c:v>
                </c:pt>
                <c:pt idx="62130" formatCode="General">
                  <c:v>1.2796899999999998</c:v>
                </c:pt>
                <c:pt idx="62131" formatCode="General">
                  <c:v>1.279709999999999</c:v>
                </c:pt>
                <c:pt idx="62132" formatCode="General">
                  <c:v>1.2797299999999991</c:v>
                </c:pt>
                <c:pt idx="62133" formatCode="General">
                  <c:v>1.2797499999999991</c:v>
                </c:pt>
                <c:pt idx="62134" formatCode="General">
                  <c:v>1.2797699999999992</c:v>
                </c:pt>
                <c:pt idx="62135" formatCode="General">
                  <c:v>1.2797899999999998</c:v>
                </c:pt>
                <c:pt idx="62136" formatCode="General">
                  <c:v>1.279809999999999</c:v>
                </c:pt>
                <c:pt idx="62137" formatCode="General">
                  <c:v>1.2798299999999991</c:v>
                </c:pt>
                <c:pt idx="62138" formatCode="General">
                  <c:v>1.279849999999999</c:v>
                </c:pt>
                <c:pt idx="62139" formatCode="General">
                  <c:v>1.2798699999999992</c:v>
                </c:pt>
                <c:pt idx="62140" formatCode="General">
                  <c:v>1.2798999999999991</c:v>
                </c:pt>
                <c:pt idx="62141" formatCode="General">
                  <c:v>1.2799099999999992</c:v>
                </c:pt>
                <c:pt idx="62142" formatCode="General">
                  <c:v>1.2799399999999992</c:v>
                </c:pt>
                <c:pt idx="62143" formatCode="General">
                  <c:v>1.2799599999999998</c:v>
                </c:pt>
                <c:pt idx="62144" formatCode="General">
                  <c:v>1.279979999999999</c:v>
                </c:pt>
                <c:pt idx="62145" formatCode="General">
                  <c:v>1.2799899999999991</c:v>
                </c:pt>
                <c:pt idx="62146" formatCode="General">
                  <c:v>1.2800199999999999</c:v>
                </c:pt>
                <c:pt idx="62147" formatCode="General">
                  <c:v>1.2800400000000001</c:v>
                </c:pt>
                <c:pt idx="62148" formatCode="General">
                  <c:v>1.28006</c:v>
                </c:pt>
                <c:pt idx="62149" formatCode="General">
                  <c:v>1.2800800000000001</c:v>
                </c:pt>
                <c:pt idx="62150" formatCode="General">
                  <c:v>1.2801</c:v>
                </c:pt>
                <c:pt idx="62151" formatCode="General">
                  <c:v>1.2801199999999999</c:v>
                </c:pt>
                <c:pt idx="62152" formatCode="General">
                  <c:v>1.2801499999999999</c:v>
                </c:pt>
                <c:pt idx="62153" formatCode="General">
                  <c:v>1.28016</c:v>
                </c:pt>
                <c:pt idx="62154" formatCode="General">
                  <c:v>1.2801800000000001</c:v>
                </c:pt>
                <c:pt idx="62155" formatCode="General">
                  <c:v>1.2802100000000001</c:v>
                </c:pt>
                <c:pt idx="62156" formatCode="General">
                  <c:v>1.28023</c:v>
                </c:pt>
                <c:pt idx="62157" formatCode="General">
                  <c:v>1.28024</c:v>
                </c:pt>
                <c:pt idx="62158" formatCode="General">
                  <c:v>1.28026</c:v>
                </c:pt>
                <c:pt idx="62159" formatCode="General">
                  <c:v>1.2802899999999999</c:v>
                </c:pt>
                <c:pt idx="62160" formatCode="General">
                  <c:v>1.2803100000000001</c:v>
                </c:pt>
                <c:pt idx="62161" formatCode="General">
                  <c:v>1.2803199999999999</c:v>
                </c:pt>
                <c:pt idx="62162" formatCode="General">
                  <c:v>1.2803500000000001</c:v>
                </c:pt>
                <c:pt idx="62163" formatCode="General">
                  <c:v>1.28037</c:v>
                </c:pt>
                <c:pt idx="62164" formatCode="General">
                  <c:v>1.2803899999999999</c:v>
                </c:pt>
                <c:pt idx="62165" formatCode="General">
                  <c:v>1.28041</c:v>
                </c:pt>
                <c:pt idx="62166" formatCode="General">
                  <c:v>1.28043</c:v>
                </c:pt>
                <c:pt idx="62167" formatCode="General">
                  <c:v>1.2804500000000001</c:v>
                </c:pt>
                <c:pt idx="62168" formatCode="General">
                  <c:v>1.2804800000000001</c:v>
                </c:pt>
                <c:pt idx="62169" formatCode="General">
                  <c:v>1.2804899999999999</c:v>
                </c:pt>
                <c:pt idx="62170" formatCode="General">
                  <c:v>1.28051</c:v>
                </c:pt>
                <c:pt idx="62171" formatCode="General">
                  <c:v>1.2805299999999991</c:v>
                </c:pt>
                <c:pt idx="62172" formatCode="General">
                  <c:v>1.2805599999999999</c:v>
                </c:pt>
                <c:pt idx="62173" formatCode="General">
                  <c:v>1.28057</c:v>
                </c:pt>
                <c:pt idx="62174" formatCode="General">
                  <c:v>1.2806</c:v>
                </c:pt>
                <c:pt idx="62175" formatCode="General">
                  <c:v>1.2806199999999999</c:v>
                </c:pt>
                <c:pt idx="62176" formatCode="General">
                  <c:v>1.28064</c:v>
                </c:pt>
                <c:pt idx="62177" formatCode="General">
                  <c:v>1.2806599999999999</c:v>
                </c:pt>
                <c:pt idx="62178" formatCode="General">
                  <c:v>1.28068</c:v>
                </c:pt>
                <c:pt idx="62179" formatCode="General">
                  <c:v>1.2806999999999991</c:v>
                </c:pt>
                <c:pt idx="62180" formatCode="General">
                  <c:v>1.28071</c:v>
                </c:pt>
                <c:pt idx="62181" formatCode="General">
                  <c:v>1.28074</c:v>
                </c:pt>
                <c:pt idx="62182" formatCode="General">
                  <c:v>1.2807599999999999</c:v>
                </c:pt>
                <c:pt idx="62183" formatCode="General">
                  <c:v>1.28078</c:v>
                </c:pt>
                <c:pt idx="62184" formatCode="General">
                  <c:v>1.2807999999999991</c:v>
                </c:pt>
                <c:pt idx="62185" formatCode="General">
                  <c:v>1.2808199999999998</c:v>
                </c:pt>
                <c:pt idx="62186" formatCode="General">
                  <c:v>1.28084</c:v>
                </c:pt>
                <c:pt idx="62187" formatCode="General">
                  <c:v>1.2808599999999999</c:v>
                </c:pt>
                <c:pt idx="62188" formatCode="General">
                  <c:v>1.28088</c:v>
                </c:pt>
                <c:pt idx="62189" formatCode="General">
                  <c:v>1.280899999999999</c:v>
                </c:pt>
                <c:pt idx="62190" formatCode="General">
                  <c:v>1.2809199999999998</c:v>
                </c:pt>
                <c:pt idx="62191" formatCode="General">
                  <c:v>1.28095</c:v>
                </c:pt>
                <c:pt idx="62192" formatCode="General">
                  <c:v>1.2809599999999999</c:v>
                </c:pt>
                <c:pt idx="62193" formatCode="General">
                  <c:v>1.28098</c:v>
                </c:pt>
                <c:pt idx="62194" formatCode="General">
                  <c:v>1.28101</c:v>
                </c:pt>
                <c:pt idx="62195" formatCode="General">
                  <c:v>1.281029999999999</c:v>
                </c:pt>
                <c:pt idx="62196" formatCode="General">
                  <c:v>1.28105</c:v>
                </c:pt>
                <c:pt idx="62197" formatCode="General">
                  <c:v>1.281069999999999</c:v>
                </c:pt>
                <c:pt idx="62198" formatCode="General">
                  <c:v>1.2810899999999998</c:v>
                </c:pt>
                <c:pt idx="62199" formatCode="General">
                  <c:v>1.28111</c:v>
                </c:pt>
                <c:pt idx="62200" formatCode="General">
                  <c:v>1.2811299999999992</c:v>
                </c:pt>
                <c:pt idx="62201" formatCode="General">
                  <c:v>1.28115</c:v>
                </c:pt>
                <c:pt idx="62202" formatCode="General">
                  <c:v>1.281169999999999</c:v>
                </c:pt>
                <c:pt idx="62203" formatCode="General">
                  <c:v>1.281199999999999</c:v>
                </c:pt>
                <c:pt idx="62204" formatCode="General">
                  <c:v>1.28121</c:v>
                </c:pt>
                <c:pt idx="62205" formatCode="General">
                  <c:v>1.2812299999999992</c:v>
                </c:pt>
                <c:pt idx="62206" formatCode="General">
                  <c:v>1.2812599999999998</c:v>
                </c:pt>
                <c:pt idx="62207" formatCode="General">
                  <c:v>1.28128</c:v>
                </c:pt>
                <c:pt idx="62208" formatCode="General">
                  <c:v>1.2812899999999998</c:v>
                </c:pt>
                <c:pt idx="62209" formatCode="General">
                  <c:v>1.2813099999999991</c:v>
                </c:pt>
                <c:pt idx="62210" formatCode="General">
                  <c:v>1.281339999999999</c:v>
                </c:pt>
                <c:pt idx="62211" formatCode="General">
                  <c:v>1.2813599999999998</c:v>
                </c:pt>
                <c:pt idx="62212" formatCode="General">
                  <c:v>1.281369999999999</c:v>
                </c:pt>
                <c:pt idx="62213" formatCode="General">
                  <c:v>1.2813999999999992</c:v>
                </c:pt>
                <c:pt idx="62214" formatCode="General">
                  <c:v>1.2814199999999998</c:v>
                </c:pt>
                <c:pt idx="62215" formatCode="General">
                  <c:v>1.281439999999999</c:v>
                </c:pt>
                <c:pt idx="62216" formatCode="General">
                  <c:v>1.2814599999999998</c:v>
                </c:pt>
                <c:pt idx="62217" formatCode="General">
                  <c:v>1.28148</c:v>
                </c:pt>
                <c:pt idx="62218" formatCode="General">
                  <c:v>1.2814999999999992</c:v>
                </c:pt>
                <c:pt idx="62219" formatCode="General">
                  <c:v>1.2815299999999992</c:v>
                </c:pt>
                <c:pt idx="62220" formatCode="General">
                  <c:v>1.281539999999999</c:v>
                </c:pt>
                <c:pt idx="62221" formatCode="General">
                  <c:v>1.2815599999999998</c:v>
                </c:pt>
                <c:pt idx="62222" formatCode="General">
                  <c:v>1.2815799999999991</c:v>
                </c:pt>
                <c:pt idx="62223" formatCode="General">
                  <c:v>1.281609999999999</c:v>
                </c:pt>
                <c:pt idx="62224" formatCode="General">
                  <c:v>1.2816199999999998</c:v>
                </c:pt>
                <c:pt idx="62225" formatCode="General">
                  <c:v>1.28165</c:v>
                </c:pt>
                <c:pt idx="62226" formatCode="General">
                  <c:v>1.2816699999999992</c:v>
                </c:pt>
                <c:pt idx="62227" formatCode="General">
                  <c:v>1.2816899999999998</c:v>
                </c:pt>
                <c:pt idx="62228" formatCode="General">
                  <c:v>1.281709999999999</c:v>
                </c:pt>
                <c:pt idx="62229" formatCode="General">
                  <c:v>1.2817299999999991</c:v>
                </c:pt>
                <c:pt idx="62230" formatCode="General">
                  <c:v>1.2817499999999991</c:v>
                </c:pt>
                <c:pt idx="62231" formatCode="General">
                  <c:v>1.2817699999999992</c:v>
                </c:pt>
                <c:pt idx="62232" formatCode="General">
                  <c:v>1.2817899999999998</c:v>
                </c:pt>
                <c:pt idx="62233" formatCode="General">
                  <c:v>1.281809999999999</c:v>
                </c:pt>
                <c:pt idx="62234" formatCode="General">
                  <c:v>1.2818299999999991</c:v>
                </c:pt>
                <c:pt idx="62235" formatCode="General">
                  <c:v>1.281849999999999</c:v>
                </c:pt>
                <c:pt idx="62236" formatCode="General">
                  <c:v>1.2818699999999992</c:v>
                </c:pt>
                <c:pt idx="62237" formatCode="General">
                  <c:v>1.2818899999999998</c:v>
                </c:pt>
                <c:pt idx="62238" formatCode="General">
                  <c:v>1.2819099999999992</c:v>
                </c:pt>
                <c:pt idx="62239" formatCode="General">
                  <c:v>1.2819399999999992</c:v>
                </c:pt>
                <c:pt idx="62240" formatCode="General">
                  <c:v>1.281949999999999</c:v>
                </c:pt>
                <c:pt idx="62241" formatCode="General">
                  <c:v>1.281979999999999</c:v>
                </c:pt>
                <c:pt idx="62242" formatCode="General">
                  <c:v>1.282</c:v>
                </c:pt>
                <c:pt idx="62243" formatCode="General">
                  <c:v>1.2820199999999999</c:v>
                </c:pt>
                <c:pt idx="62244" formatCode="General">
                  <c:v>1.28203</c:v>
                </c:pt>
                <c:pt idx="62245" formatCode="General">
                  <c:v>1.28206</c:v>
                </c:pt>
                <c:pt idx="62246" formatCode="General">
                  <c:v>1.2820800000000001</c:v>
                </c:pt>
                <c:pt idx="62247" formatCode="General">
                  <c:v>1.2821</c:v>
                </c:pt>
                <c:pt idx="62248" formatCode="General">
                  <c:v>1.2821199999999999</c:v>
                </c:pt>
                <c:pt idx="62249" formatCode="General">
                  <c:v>1.2821400000000001</c:v>
                </c:pt>
                <c:pt idx="62250" formatCode="General">
                  <c:v>1.28216</c:v>
                </c:pt>
                <c:pt idx="62251" formatCode="General">
                  <c:v>1.2821800000000001</c:v>
                </c:pt>
                <c:pt idx="62252" formatCode="General">
                  <c:v>1.2822</c:v>
                </c:pt>
                <c:pt idx="62253" formatCode="General">
                  <c:v>1.2822199999999999</c:v>
                </c:pt>
                <c:pt idx="62254" formatCode="General">
                  <c:v>1.2822499999999999</c:v>
                </c:pt>
                <c:pt idx="62255" formatCode="General">
                  <c:v>1.28226</c:v>
                </c:pt>
                <c:pt idx="62256" formatCode="General">
                  <c:v>1.2822800000000001</c:v>
                </c:pt>
                <c:pt idx="62257" formatCode="General">
                  <c:v>1.2823100000000001</c:v>
                </c:pt>
                <c:pt idx="62258" formatCode="General">
                  <c:v>1.28233</c:v>
                </c:pt>
                <c:pt idx="62259" formatCode="General">
                  <c:v>1.28234</c:v>
                </c:pt>
                <c:pt idx="62260" formatCode="General">
                  <c:v>1.2823599999999999</c:v>
                </c:pt>
                <c:pt idx="62261" formatCode="General">
                  <c:v>1.2823899999999999</c:v>
                </c:pt>
                <c:pt idx="62262" formatCode="General">
                  <c:v>1.28241</c:v>
                </c:pt>
                <c:pt idx="62263" formatCode="General">
                  <c:v>1.2824199999999999</c:v>
                </c:pt>
                <c:pt idx="62264" formatCode="General">
                  <c:v>1.2824500000000001</c:v>
                </c:pt>
                <c:pt idx="62265" formatCode="General">
                  <c:v>1.28247</c:v>
                </c:pt>
                <c:pt idx="62266" formatCode="General">
                  <c:v>1.2824899999999999</c:v>
                </c:pt>
                <c:pt idx="62267" formatCode="General">
                  <c:v>1.28251</c:v>
                </c:pt>
                <c:pt idx="62268" formatCode="General">
                  <c:v>1.2825299999999991</c:v>
                </c:pt>
                <c:pt idx="62269" formatCode="General">
                  <c:v>1.2825500000000001</c:v>
                </c:pt>
                <c:pt idx="62270" formatCode="General">
                  <c:v>1.2825800000000001</c:v>
                </c:pt>
                <c:pt idx="62271" formatCode="General">
                  <c:v>1.2825899999999999</c:v>
                </c:pt>
                <c:pt idx="62272" formatCode="General">
                  <c:v>1.28261</c:v>
                </c:pt>
                <c:pt idx="62273" formatCode="General">
                  <c:v>1.282629999999999</c:v>
                </c:pt>
                <c:pt idx="62274" formatCode="General">
                  <c:v>1.2826599999999999</c:v>
                </c:pt>
                <c:pt idx="62275" formatCode="General">
                  <c:v>1.28267</c:v>
                </c:pt>
                <c:pt idx="62276" formatCode="General">
                  <c:v>1.2827</c:v>
                </c:pt>
                <c:pt idx="62277" formatCode="General">
                  <c:v>1.2827199999999999</c:v>
                </c:pt>
                <c:pt idx="62278" formatCode="General">
                  <c:v>1.28274</c:v>
                </c:pt>
                <c:pt idx="62279" formatCode="General">
                  <c:v>1.2827599999999999</c:v>
                </c:pt>
                <c:pt idx="62280" formatCode="General">
                  <c:v>1.28278</c:v>
                </c:pt>
                <c:pt idx="62281" formatCode="General">
                  <c:v>1.2827999999999991</c:v>
                </c:pt>
                <c:pt idx="62282" formatCode="General">
                  <c:v>1.2828199999999998</c:v>
                </c:pt>
                <c:pt idx="62283" formatCode="General">
                  <c:v>1.28284</c:v>
                </c:pt>
                <c:pt idx="62284" formatCode="General">
                  <c:v>1.2828599999999999</c:v>
                </c:pt>
                <c:pt idx="62285" formatCode="General">
                  <c:v>1.28288</c:v>
                </c:pt>
                <c:pt idx="62286" formatCode="General">
                  <c:v>1.282899999999999</c:v>
                </c:pt>
                <c:pt idx="62287" formatCode="General">
                  <c:v>1.2829199999999998</c:v>
                </c:pt>
                <c:pt idx="62288" formatCode="General">
                  <c:v>1.28294</c:v>
                </c:pt>
                <c:pt idx="62289" formatCode="General">
                  <c:v>1.2829699999999991</c:v>
                </c:pt>
                <c:pt idx="62290" formatCode="General">
                  <c:v>1.2829899999999999</c:v>
                </c:pt>
                <c:pt idx="62291" formatCode="General">
                  <c:v>1.282999999999999</c:v>
                </c:pt>
                <c:pt idx="62292" formatCode="General">
                  <c:v>1.283029999999999</c:v>
                </c:pt>
                <c:pt idx="62293" formatCode="General">
                  <c:v>1.28305</c:v>
                </c:pt>
                <c:pt idx="62294" formatCode="General">
                  <c:v>1.283069999999999</c:v>
                </c:pt>
                <c:pt idx="62295" formatCode="General">
                  <c:v>1.28308</c:v>
                </c:pt>
                <c:pt idx="62296" formatCode="General">
                  <c:v>1.28311</c:v>
                </c:pt>
                <c:pt idx="62297" formatCode="General">
                  <c:v>1.2831299999999992</c:v>
                </c:pt>
                <c:pt idx="62298" formatCode="General">
                  <c:v>1.28315</c:v>
                </c:pt>
                <c:pt idx="62299" formatCode="General">
                  <c:v>1.283169999999999</c:v>
                </c:pt>
                <c:pt idx="62300" formatCode="General">
                  <c:v>1.2831899999999998</c:v>
                </c:pt>
                <c:pt idx="62301" formatCode="General">
                  <c:v>1.28321</c:v>
                </c:pt>
                <c:pt idx="62302" formatCode="General">
                  <c:v>1.2832299999999992</c:v>
                </c:pt>
                <c:pt idx="62303" formatCode="General">
                  <c:v>1.28325</c:v>
                </c:pt>
                <c:pt idx="62304" formatCode="General">
                  <c:v>1.283269999999999</c:v>
                </c:pt>
                <c:pt idx="62305" formatCode="General">
                  <c:v>1.2832899999999998</c:v>
                </c:pt>
                <c:pt idx="62306" formatCode="General">
                  <c:v>1.2833199999999998</c:v>
                </c:pt>
                <c:pt idx="62307" formatCode="General">
                  <c:v>1.2833299999999992</c:v>
                </c:pt>
                <c:pt idx="62308" formatCode="General">
                  <c:v>1.28335</c:v>
                </c:pt>
                <c:pt idx="62309" formatCode="General">
                  <c:v>1.28338</c:v>
                </c:pt>
                <c:pt idx="62310" formatCode="General">
                  <c:v>1.2833999999999992</c:v>
                </c:pt>
                <c:pt idx="62311" formatCode="General">
                  <c:v>1.2834099999999991</c:v>
                </c:pt>
                <c:pt idx="62312" formatCode="General">
                  <c:v>1.283439999999999</c:v>
                </c:pt>
                <c:pt idx="62313" formatCode="General">
                  <c:v>1.2834599999999998</c:v>
                </c:pt>
                <c:pt idx="62314" formatCode="General">
                  <c:v>1.28348</c:v>
                </c:pt>
                <c:pt idx="62315" formatCode="General">
                  <c:v>1.2834999999999992</c:v>
                </c:pt>
                <c:pt idx="62316" formatCode="General">
                  <c:v>1.2835199999999998</c:v>
                </c:pt>
                <c:pt idx="62317" formatCode="General">
                  <c:v>1.283539999999999</c:v>
                </c:pt>
                <c:pt idx="62318" formatCode="General">
                  <c:v>1.2835599999999998</c:v>
                </c:pt>
                <c:pt idx="62319" formatCode="General">
                  <c:v>1.2835799999999991</c:v>
                </c:pt>
                <c:pt idx="62320" formatCode="General">
                  <c:v>1.2835999999999992</c:v>
                </c:pt>
                <c:pt idx="62321" formatCode="General">
                  <c:v>1.2836299999999992</c:v>
                </c:pt>
                <c:pt idx="62322" formatCode="General">
                  <c:v>1.283639999999999</c:v>
                </c:pt>
                <c:pt idx="62323" formatCode="General">
                  <c:v>1.2836599999999998</c:v>
                </c:pt>
                <c:pt idx="62324" formatCode="General">
                  <c:v>1.283679999999999</c:v>
                </c:pt>
                <c:pt idx="62325" formatCode="General">
                  <c:v>1.283709999999999</c:v>
                </c:pt>
                <c:pt idx="62326" formatCode="General">
                  <c:v>1.2837199999999998</c:v>
                </c:pt>
                <c:pt idx="62327" formatCode="General">
                  <c:v>1.2837399999999992</c:v>
                </c:pt>
                <c:pt idx="62328" formatCode="General">
                  <c:v>1.2837699999999992</c:v>
                </c:pt>
                <c:pt idx="62329" formatCode="General">
                  <c:v>1.2837899999999998</c:v>
                </c:pt>
                <c:pt idx="62330" formatCode="General">
                  <c:v>1.283809999999999</c:v>
                </c:pt>
                <c:pt idx="62331" formatCode="General">
                  <c:v>1.2838299999999991</c:v>
                </c:pt>
                <c:pt idx="62332" formatCode="General">
                  <c:v>1.283849999999999</c:v>
                </c:pt>
                <c:pt idx="62333" formatCode="General">
                  <c:v>1.2838699999999992</c:v>
                </c:pt>
                <c:pt idx="62334" formatCode="General">
                  <c:v>1.2838899999999998</c:v>
                </c:pt>
                <c:pt idx="62335" formatCode="General">
                  <c:v>1.2839099999999992</c:v>
                </c:pt>
                <c:pt idx="62336" formatCode="General">
                  <c:v>1.2839299999999989</c:v>
                </c:pt>
                <c:pt idx="62337" formatCode="General">
                  <c:v>1.283949999999999</c:v>
                </c:pt>
                <c:pt idx="62338" formatCode="General">
                  <c:v>1.2839699999999992</c:v>
                </c:pt>
                <c:pt idx="62339" formatCode="General">
                  <c:v>1.2839899999999991</c:v>
                </c:pt>
                <c:pt idx="62340" formatCode="General">
                  <c:v>1.2840199999999999</c:v>
                </c:pt>
                <c:pt idx="62341" formatCode="General">
                  <c:v>1.2840400000000001</c:v>
                </c:pt>
                <c:pt idx="62342" formatCode="General">
                  <c:v>1.2840499999999999</c:v>
                </c:pt>
                <c:pt idx="62343" formatCode="General">
                  <c:v>1.2840800000000001</c:v>
                </c:pt>
                <c:pt idx="62344" formatCode="General">
                  <c:v>1.2841</c:v>
                </c:pt>
                <c:pt idx="62345" formatCode="General">
                  <c:v>1.2841199999999999</c:v>
                </c:pt>
                <c:pt idx="62346" formatCode="General">
                  <c:v>1.28413</c:v>
                </c:pt>
                <c:pt idx="62347" formatCode="General">
                  <c:v>1.28416</c:v>
                </c:pt>
                <c:pt idx="62348" formatCode="General">
                  <c:v>1.2841800000000001</c:v>
                </c:pt>
                <c:pt idx="62349" formatCode="General">
                  <c:v>1.2842</c:v>
                </c:pt>
                <c:pt idx="62350" formatCode="General">
                  <c:v>1.2842199999999999</c:v>
                </c:pt>
                <c:pt idx="62351" formatCode="General">
                  <c:v>1.28424</c:v>
                </c:pt>
                <c:pt idx="62352" formatCode="General">
                  <c:v>1.28426</c:v>
                </c:pt>
                <c:pt idx="62353" formatCode="General">
                  <c:v>1.2842800000000001</c:v>
                </c:pt>
                <c:pt idx="62354" formatCode="General">
                  <c:v>1.2843</c:v>
                </c:pt>
                <c:pt idx="62355" formatCode="General">
                  <c:v>1.2843199999999999</c:v>
                </c:pt>
                <c:pt idx="62356" formatCode="General">
                  <c:v>1.28434</c:v>
                </c:pt>
                <c:pt idx="62357" formatCode="General">
                  <c:v>1.28437</c:v>
                </c:pt>
                <c:pt idx="62358" formatCode="General">
                  <c:v>1.2843800000000001</c:v>
                </c:pt>
                <c:pt idx="62359" formatCode="General">
                  <c:v>1.2844</c:v>
                </c:pt>
                <c:pt idx="62360" formatCode="General">
                  <c:v>1.28443</c:v>
                </c:pt>
                <c:pt idx="62361" formatCode="General">
                  <c:v>1.2844500000000001</c:v>
                </c:pt>
                <c:pt idx="62362" formatCode="General">
                  <c:v>1.28447</c:v>
                </c:pt>
                <c:pt idx="62363" formatCode="General">
                  <c:v>1.2844899999999999</c:v>
                </c:pt>
                <c:pt idx="62364" formatCode="General">
                  <c:v>1.28451</c:v>
                </c:pt>
                <c:pt idx="62365" formatCode="General">
                  <c:v>1.2845299999999991</c:v>
                </c:pt>
                <c:pt idx="62366" formatCode="General">
                  <c:v>1.2845500000000001</c:v>
                </c:pt>
                <c:pt idx="62367" formatCode="General">
                  <c:v>1.28457</c:v>
                </c:pt>
                <c:pt idx="62368" formatCode="General">
                  <c:v>1.2845899999999999</c:v>
                </c:pt>
                <c:pt idx="62369" formatCode="General">
                  <c:v>1.2846199999999999</c:v>
                </c:pt>
                <c:pt idx="62370" formatCode="General">
                  <c:v>1.2846299999999991</c:v>
                </c:pt>
                <c:pt idx="62371" formatCode="General">
                  <c:v>1.2846500000000001</c:v>
                </c:pt>
                <c:pt idx="62372" formatCode="General">
                  <c:v>1.28468</c:v>
                </c:pt>
                <c:pt idx="62373" formatCode="General">
                  <c:v>1.2847</c:v>
                </c:pt>
                <c:pt idx="62374" formatCode="General">
                  <c:v>1.28471</c:v>
                </c:pt>
                <c:pt idx="62375" formatCode="General">
                  <c:v>1.284729999999999</c:v>
                </c:pt>
                <c:pt idx="62376" formatCode="General">
                  <c:v>1.2847599999999999</c:v>
                </c:pt>
                <c:pt idx="62377" formatCode="General">
                  <c:v>1.28478</c:v>
                </c:pt>
                <c:pt idx="62378" formatCode="General">
                  <c:v>1.2847899999999999</c:v>
                </c:pt>
                <c:pt idx="62379" formatCode="General">
                  <c:v>1.2848199999999999</c:v>
                </c:pt>
                <c:pt idx="62380" formatCode="General">
                  <c:v>1.28484</c:v>
                </c:pt>
                <c:pt idx="62381" formatCode="General">
                  <c:v>1.2848599999999999</c:v>
                </c:pt>
                <c:pt idx="62382" formatCode="General">
                  <c:v>1.28488</c:v>
                </c:pt>
                <c:pt idx="62383" formatCode="General">
                  <c:v>1.284899999999999</c:v>
                </c:pt>
                <c:pt idx="62384" formatCode="General">
                  <c:v>1.2849199999999998</c:v>
                </c:pt>
                <c:pt idx="62385" formatCode="General">
                  <c:v>1.28494</c:v>
                </c:pt>
                <c:pt idx="62386" formatCode="General">
                  <c:v>1.2849599999999999</c:v>
                </c:pt>
                <c:pt idx="62387" formatCode="General">
                  <c:v>1.28498</c:v>
                </c:pt>
                <c:pt idx="62388" formatCode="General">
                  <c:v>1.28501</c:v>
                </c:pt>
                <c:pt idx="62389" formatCode="General">
                  <c:v>1.2850199999999998</c:v>
                </c:pt>
                <c:pt idx="62390" formatCode="General">
                  <c:v>1.28504</c:v>
                </c:pt>
                <c:pt idx="62391" formatCode="General">
                  <c:v>1.285069999999999</c:v>
                </c:pt>
                <c:pt idx="62392" formatCode="General">
                  <c:v>1.2850899999999998</c:v>
                </c:pt>
                <c:pt idx="62393" formatCode="General">
                  <c:v>1.285099999999999</c:v>
                </c:pt>
                <c:pt idx="62394" formatCode="General">
                  <c:v>1.2851299999999992</c:v>
                </c:pt>
                <c:pt idx="62395" formatCode="General">
                  <c:v>1.28515</c:v>
                </c:pt>
                <c:pt idx="62396" formatCode="General">
                  <c:v>1.285169999999999</c:v>
                </c:pt>
                <c:pt idx="62397" formatCode="General">
                  <c:v>1.28518</c:v>
                </c:pt>
                <c:pt idx="62398" formatCode="General">
                  <c:v>1.28521</c:v>
                </c:pt>
                <c:pt idx="62399" formatCode="General">
                  <c:v>1.2852299999999992</c:v>
                </c:pt>
                <c:pt idx="62400" formatCode="General">
                  <c:v>1.28525</c:v>
                </c:pt>
                <c:pt idx="62401" formatCode="General">
                  <c:v>1.285269999999999</c:v>
                </c:pt>
                <c:pt idx="62402" formatCode="General">
                  <c:v>1.2852899999999998</c:v>
                </c:pt>
                <c:pt idx="62403" formatCode="General">
                  <c:v>1.28531</c:v>
                </c:pt>
                <c:pt idx="62404" formatCode="General">
                  <c:v>1.2853299999999992</c:v>
                </c:pt>
                <c:pt idx="62405" formatCode="General">
                  <c:v>1.28535</c:v>
                </c:pt>
                <c:pt idx="62406" formatCode="General">
                  <c:v>1.285369999999999</c:v>
                </c:pt>
                <c:pt idx="62407" formatCode="General">
                  <c:v>1.2853999999999992</c:v>
                </c:pt>
                <c:pt idx="62408" formatCode="General">
                  <c:v>1.2854199999999998</c:v>
                </c:pt>
                <c:pt idx="62409" formatCode="General">
                  <c:v>1.2854299999999992</c:v>
                </c:pt>
                <c:pt idx="62410" formatCode="General">
                  <c:v>1.28545</c:v>
                </c:pt>
                <c:pt idx="62411" formatCode="General">
                  <c:v>1.28548</c:v>
                </c:pt>
                <c:pt idx="62412" formatCode="General">
                  <c:v>1.2854999999999992</c:v>
                </c:pt>
                <c:pt idx="62413" formatCode="General">
                  <c:v>1.2855199999999998</c:v>
                </c:pt>
                <c:pt idx="62414" formatCode="General">
                  <c:v>1.285539999999999</c:v>
                </c:pt>
                <c:pt idx="62415" formatCode="General">
                  <c:v>1.2855599999999998</c:v>
                </c:pt>
                <c:pt idx="62416" formatCode="General">
                  <c:v>1.2855799999999991</c:v>
                </c:pt>
                <c:pt idx="62417" formatCode="General">
                  <c:v>1.2855999999999992</c:v>
                </c:pt>
                <c:pt idx="62418" formatCode="General">
                  <c:v>1.2856199999999998</c:v>
                </c:pt>
                <c:pt idx="62419" formatCode="General">
                  <c:v>1.285639999999999</c:v>
                </c:pt>
                <c:pt idx="62420" formatCode="General">
                  <c:v>1.2856699999999992</c:v>
                </c:pt>
                <c:pt idx="62421" formatCode="General">
                  <c:v>1.285679999999999</c:v>
                </c:pt>
                <c:pt idx="62422" formatCode="General">
                  <c:v>1.2856999999999992</c:v>
                </c:pt>
                <c:pt idx="62423" formatCode="General">
                  <c:v>1.2857199999999998</c:v>
                </c:pt>
                <c:pt idx="62424" formatCode="General">
                  <c:v>1.2857499999999991</c:v>
                </c:pt>
                <c:pt idx="62425" formatCode="General">
                  <c:v>1.2857599999999998</c:v>
                </c:pt>
                <c:pt idx="62426" formatCode="General">
                  <c:v>1.285779999999999</c:v>
                </c:pt>
                <c:pt idx="62427" formatCode="General">
                  <c:v>1.285809999999999</c:v>
                </c:pt>
                <c:pt idx="62428" formatCode="General">
                  <c:v>1.2858299999999991</c:v>
                </c:pt>
                <c:pt idx="62429" formatCode="General">
                  <c:v>1.2858399999999992</c:v>
                </c:pt>
                <c:pt idx="62430" formatCode="General">
                  <c:v>1.2858699999999992</c:v>
                </c:pt>
                <c:pt idx="62431" formatCode="General">
                  <c:v>1.2858899999999998</c:v>
                </c:pt>
                <c:pt idx="62432" formatCode="General">
                  <c:v>1.2859099999999992</c:v>
                </c:pt>
                <c:pt idx="62433" formatCode="General">
                  <c:v>1.2859299999999991</c:v>
                </c:pt>
                <c:pt idx="62434" formatCode="General">
                  <c:v>1.285949999999999</c:v>
                </c:pt>
                <c:pt idx="62435" formatCode="General">
                  <c:v>1.2859699999999992</c:v>
                </c:pt>
                <c:pt idx="62436" formatCode="General">
                  <c:v>1.286</c:v>
                </c:pt>
                <c:pt idx="62437" formatCode="General">
                  <c:v>1.2860100000000001</c:v>
                </c:pt>
                <c:pt idx="62438" formatCode="General">
                  <c:v>1.28603</c:v>
                </c:pt>
                <c:pt idx="62439" formatCode="General">
                  <c:v>1.2860499999999999</c:v>
                </c:pt>
                <c:pt idx="62440" formatCode="General">
                  <c:v>1.2860799999999999</c:v>
                </c:pt>
                <c:pt idx="62441" formatCode="General">
                  <c:v>1.28609</c:v>
                </c:pt>
                <c:pt idx="62442" formatCode="General">
                  <c:v>1.2861199999999999</c:v>
                </c:pt>
                <c:pt idx="62443" formatCode="General">
                  <c:v>1.2861400000000001</c:v>
                </c:pt>
                <c:pt idx="62444" formatCode="General">
                  <c:v>1.28616</c:v>
                </c:pt>
                <c:pt idx="62445" formatCode="General">
                  <c:v>1.2861800000000001</c:v>
                </c:pt>
                <c:pt idx="62446" formatCode="General">
                  <c:v>1.2862</c:v>
                </c:pt>
                <c:pt idx="62447" formatCode="General">
                  <c:v>1.2862199999999999</c:v>
                </c:pt>
                <c:pt idx="62448" formatCode="General">
                  <c:v>1.28624</c:v>
                </c:pt>
                <c:pt idx="62449" formatCode="General">
                  <c:v>1.28626</c:v>
                </c:pt>
                <c:pt idx="62450" formatCode="General">
                  <c:v>1.2862800000000001</c:v>
                </c:pt>
                <c:pt idx="62451" formatCode="General">
                  <c:v>1.2863</c:v>
                </c:pt>
                <c:pt idx="62452" formatCode="General">
                  <c:v>1.2863199999999999</c:v>
                </c:pt>
                <c:pt idx="62453" formatCode="General">
                  <c:v>1.28634</c:v>
                </c:pt>
                <c:pt idx="62454" formatCode="General">
                  <c:v>1.2863599999999999</c:v>
                </c:pt>
                <c:pt idx="62455" formatCode="General">
                  <c:v>1.2863800000000001</c:v>
                </c:pt>
                <c:pt idx="62456" formatCode="General">
                  <c:v>1.2864</c:v>
                </c:pt>
                <c:pt idx="62457" formatCode="General">
                  <c:v>1.2864199999999999</c:v>
                </c:pt>
                <c:pt idx="62458" formatCode="General">
                  <c:v>1.2864500000000001</c:v>
                </c:pt>
                <c:pt idx="62459" formatCode="General">
                  <c:v>1.28647</c:v>
                </c:pt>
                <c:pt idx="62460" formatCode="General">
                  <c:v>1.2864800000000001</c:v>
                </c:pt>
                <c:pt idx="62461" formatCode="General">
                  <c:v>1.2865</c:v>
                </c:pt>
                <c:pt idx="62462" formatCode="General">
                  <c:v>1.28653</c:v>
                </c:pt>
                <c:pt idx="62463" formatCode="General">
                  <c:v>1.2865500000000001</c:v>
                </c:pt>
                <c:pt idx="62464" formatCode="General">
                  <c:v>1.28657</c:v>
                </c:pt>
                <c:pt idx="62465" formatCode="General">
                  <c:v>1.2865899999999999</c:v>
                </c:pt>
                <c:pt idx="62466" formatCode="General">
                  <c:v>1.28661</c:v>
                </c:pt>
                <c:pt idx="62467" formatCode="General">
                  <c:v>1.2866299999999991</c:v>
                </c:pt>
                <c:pt idx="62468" formatCode="General">
                  <c:v>1.2866500000000001</c:v>
                </c:pt>
                <c:pt idx="62469" formatCode="General">
                  <c:v>1.28667</c:v>
                </c:pt>
                <c:pt idx="62470" formatCode="General">
                  <c:v>1.2866899999999999</c:v>
                </c:pt>
                <c:pt idx="62471" formatCode="General">
                  <c:v>1.2867199999999999</c:v>
                </c:pt>
                <c:pt idx="62472" formatCode="General">
                  <c:v>1.286729999999999</c:v>
                </c:pt>
                <c:pt idx="62473" formatCode="General">
                  <c:v>1.2867500000000001</c:v>
                </c:pt>
                <c:pt idx="62474" formatCode="General">
                  <c:v>1.28677</c:v>
                </c:pt>
                <c:pt idx="62475" formatCode="General">
                  <c:v>1.2867999999999991</c:v>
                </c:pt>
                <c:pt idx="62476" formatCode="General">
                  <c:v>1.28681</c:v>
                </c:pt>
                <c:pt idx="62477" formatCode="General">
                  <c:v>1.286829999999999</c:v>
                </c:pt>
                <c:pt idx="62478" formatCode="General">
                  <c:v>1.2868599999999999</c:v>
                </c:pt>
                <c:pt idx="62479" formatCode="General">
                  <c:v>1.28688</c:v>
                </c:pt>
                <c:pt idx="62480" formatCode="General">
                  <c:v>1.286899999999999</c:v>
                </c:pt>
                <c:pt idx="62481" formatCode="General">
                  <c:v>1.2869199999999998</c:v>
                </c:pt>
                <c:pt idx="62482" formatCode="General">
                  <c:v>1.28694</c:v>
                </c:pt>
                <c:pt idx="62483" formatCode="General">
                  <c:v>1.2869599999999999</c:v>
                </c:pt>
                <c:pt idx="62484" formatCode="General">
                  <c:v>1.28698</c:v>
                </c:pt>
                <c:pt idx="62485" formatCode="General">
                  <c:v>1.286999999999999</c:v>
                </c:pt>
                <c:pt idx="62486" formatCode="General">
                  <c:v>1.2870199999999998</c:v>
                </c:pt>
                <c:pt idx="62487" formatCode="General">
                  <c:v>1.28705</c:v>
                </c:pt>
                <c:pt idx="62488" formatCode="General">
                  <c:v>1.2870599999999999</c:v>
                </c:pt>
                <c:pt idx="62489" formatCode="General">
                  <c:v>1.28708</c:v>
                </c:pt>
                <c:pt idx="62490" formatCode="General">
                  <c:v>1.287099999999999</c:v>
                </c:pt>
                <c:pt idx="62491" formatCode="General">
                  <c:v>1.2871299999999992</c:v>
                </c:pt>
                <c:pt idx="62492" formatCode="General">
                  <c:v>1.28714</c:v>
                </c:pt>
                <c:pt idx="62493" formatCode="General">
                  <c:v>1.287169999999999</c:v>
                </c:pt>
                <c:pt idx="62494" formatCode="General">
                  <c:v>1.2871899999999998</c:v>
                </c:pt>
                <c:pt idx="62495" formatCode="General">
                  <c:v>1.28721</c:v>
                </c:pt>
                <c:pt idx="62496" formatCode="General">
                  <c:v>1.2872299999999992</c:v>
                </c:pt>
                <c:pt idx="62497" formatCode="General">
                  <c:v>1.28725</c:v>
                </c:pt>
                <c:pt idx="62498" formatCode="General">
                  <c:v>1.287269999999999</c:v>
                </c:pt>
                <c:pt idx="62499" formatCode="General">
                  <c:v>1.2872899999999998</c:v>
                </c:pt>
                <c:pt idx="62500" formatCode="General">
                  <c:v>1.28731</c:v>
                </c:pt>
                <c:pt idx="62501" formatCode="General">
                  <c:v>1.2873299999999992</c:v>
                </c:pt>
                <c:pt idx="62502" formatCode="General">
                  <c:v>1.28735</c:v>
                </c:pt>
                <c:pt idx="62503" formatCode="General">
                  <c:v>1.287369999999999</c:v>
                </c:pt>
                <c:pt idx="62504" formatCode="General">
                  <c:v>1.2873899999999998</c:v>
                </c:pt>
                <c:pt idx="62505" formatCode="General">
                  <c:v>1.2874099999999991</c:v>
                </c:pt>
                <c:pt idx="62506" formatCode="General">
                  <c:v>1.287439999999999</c:v>
                </c:pt>
                <c:pt idx="62507" formatCode="General">
                  <c:v>1.2874599999999998</c:v>
                </c:pt>
                <c:pt idx="62508" formatCode="General">
                  <c:v>1.287469999999999</c:v>
                </c:pt>
                <c:pt idx="62509" formatCode="General">
                  <c:v>1.2874999999999992</c:v>
                </c:pt>
                <c:pt idx="62510" formatCode="General">
                  <c:v>1.2875199999999998</c:v>
                </c:pt>
                <c:pt idx="62511" formatCode="General">
                  <c:v>1.287539999999999</c:v>
                </c:pt>
                <c:pt idx="62512" formatCode="General">
                  <c:v>1.28755</c:v>
                </c:pt>
                <c:pt idx="62513" formatCode="General">
                  <c:v>1.2875799999999991</c:v>
                </c:pt>
                <c:pt idx="62514" formatCode="General">
                  <c:v>1.2875999999999992</c:v>
                </c:pt>
                <c:pt idx="62515" formatCode="General">
                  <c:v>1.2876199999999998</c:v>
                </c:pt>
                <c:pt idx="62516" formatCode="General">
                  <c:v>1.287639999999999</c:v>
                </c:pt>
                <c:pt idx="62517" formatCode="General">
                  <c:v>1.2876599999999998</c:v>
                </c:pt>
                <c:pt idx="62518" formatCode="General">
                  <c:v>1.287679999999999</c:v>
                </c:pt>
                <c:pt idx="62519" formatCode="General">
                  <c:v>1.2876999999999992</c:v>
                </c:pt>
                <c:pt idx="62520" formatCode="General">
                  <c:v>1.2877199999999998</c:v>
                </c:pt>
                <c:pt idx="62521" formatCode="General">
                  <c:v>1.2877399999999992</c:v>
                </c:pt>
                <c:pt idx="62522" formatCode="General">
                  <c:v>1.2877599999999998</c:v>
                </c:pt>
                <c:pt idx="62523" formatCode="General">
                  <c:v>1.287779999999999</c:v>
                </c:pt>
                <c:pt idx="62524" formatCode="General">
                  <c:v>1.2877999999999992</c:v>
                </c:pt>
                <c:pt idx="62525" formatCode="General">
                  <c:v>1.2878199999999991</c:v>
                </c:pt>
                <c:pt idx="62526" formatCode="General">
                  <c:v>1.2878499999999991</c:v>
                </c:pt>
                <c:pt idx="62527" formatCode="General">
                  <c:v>1.2878599999999998</c:v>
                </c:pt>
                <c:pt idx="62528" formatCode="General">
                  <c:v>1.287879999999999</c:v>
                </c:pt>
                <c:pt idx="62529" formatCode="General">
                  <c:v>1.2879099999999992</c:v>
                </c:pt>
                <c:pt idx="62530" formatCode="General">
                  <c:v>1.2879299999999991</c:v>
                </c:pt>
                <c:pt idx="62531" formatCode="General">
                  <c:v>1.287949999999999</c:v>
                </c:pt>
                <c:pt idx="62532" formatCode="General">
                  <c:v>1.2879699999999992</c:v>
                </c:pt>
                <c:pt idx="62533" formatCode="General">
                  <c:v>1.2879899999999991</c:v>
                </c:pt>
                <c:pt idx="62534" formatCode="General">
                  <c:v>1.2880100000000001</c:v>
                </c:pt>
                <c:pt idx="62535" formatCode="General">
                  <c:v>1.28803</c:v>
                </c:pt>
                <c:pt idx="62536" formatCode="General">
                  <c:v>1.2880499999999999</c:v>
                </c:pt>
                <c:pt idx="62537" formatCode="General">
                  <c:v>1.28807</c:v>
                </c:pt>
                <c:pt idx="62538" formatCode="General">
                  <c:v>1.28809</c:v>
                </c:pt>
                <c:pt idx="62539" formatCode="General">
                  <c:v>1.2881100000000001</c:v>
                </c:pt>
                <c:pt idx="62540" formatCode="General">
                  <c:v>1.28813</c:v>
                </c:pt>
                <c:pt idx="62541" formatCode="General">
                  <c:v>1.2881499999999999</c:v>
                </c:pt>
                <c:pt idx="62542" formatCode="General">
                  <c:v>1.2881800000000001</c:v>
                </c:pt>
                <c:pt idx="62543" formatCode="General">
                  <c:v>1.2881899999999999</c:v>
                </c:pt>
                <c:pt idx="62544" formatCode="General">
                  <c:v>1.2882100000000001</c:v>
                </c:pt>
                <c:pt idx="62545" formatCode="General">
                  <c:v>1.2882400000000001</c:v>
                </c:pt>
                <c:pt idx="62546" formatCode="General">
                  <c:v>1.28826</c:v>
                </c:pt>
                <c:pt idx="62547" formatCode="General">
                  <c:v>1.2882800000000001</c:v>
                </c:pt>
                <c:pt idx="62548" formatCode="General">
                  <c:v>1.2883</c:v>
                </c:pt>
                <c:pt idx="62549" formatCode="General">
                  <c:v>1.2883199999999999</c:v>
                </c:pt>
                <c:pt idx="62550" formatCode="General">
                  <c:v>1.28834</c:v>
                </c:pt>
                <c:pt idx="62551" formatCode="General">
                  <c:v>1.2883599999999999</c:v>
                </c:pt>
                <c:pt idx="62552" formatCode="General">
                  <c:v>1.2883800000000001</c:v>
                </c:pt>
                <c:pt idx="62553" formatCode="General">
                  <c:v>1.2884</c:v>
                </c:pt>
                <c:pt idx="62554" formatCode="General">
                  <c:v>1.28843</c:v>
                </c:pt>
                <c:pt idx="62555" formatCode="General">
                  <c:v>1.28844</c:v>
                </c:pt>
                <c:pt idx="62556" formatCode="General">
                  <c:v>1.2884599999999999</c:v>
                </c:pt>
                <c:pt idx="62557" formatCode="General">
                  <c:v>1.2884899999999999</c:v>
                </c:pt>
                <c:pt idx="62558" formatCode="General">
                  <c:v>1.28851</c:v>
                </c:pt>
                <c:pt idx="62559" formatCode="General">
                  <c:v>1.2885199999999999</c:v>
                </c:pt>
                <c:pt idx="62560" formatCode="General">
                  <c:v>1.2885500000000001</c:v>
                </c:pt>
                <c:pt idx="62561" formatCode="General">
                  <c:v>1.28857</c:v>
                </c:pt>
                <c:pt idx="62562" formatCode="General">
                  <c:v>1.2885899999999999</c:v>
                </c:pt>
                <c:pt idx="62563" formatCode="General">
                  <c:v>1.2886</c:v>
                </c:pt>
                <c:pt idx="62564" formatCode="General">
                  <c:v>1.2886299999999991</c:v>
                </c:pt>
                <c:pt idx="62565" formatCode="General">
                  <c:v>1.2886500000000001</c:v>
                </c:pt>
                <c:pt idx="62566" formatCode="General">
                  <c:v>1.28867</c:v>
                </c:pt>
                <c:pt idx="62567" formatCode="General">
                  <c:v>1.2886899999999999</c:v>
                </c:pt>
                <c:pt idx="62568" formatCode="General">
                  <c:v>1.28871</c:v>
                </c:pt>
                <c:pt idx="62569" formatCode="General">
                  <c:v>1.288729999999999</c:v>
                </c:pt>
                <c:pt idx="62570" formatCode="General">
                  <c:v>1.2887500000000001</c:v>
                </c:pt>
                <c:pt idx="62571" formatCode="General">
                  <c:v>1.28877</c:v>
                </c:pt>
                <c:pt idx="62572" formatCode="General">
                  <c:v>1.2887899999999999</c:v>
                </c:pt>
                <c:pt idx="62573" formatCode="General">
                  <c:v>1.2888199999999999</c:v>
                </c:pt>
                <c:pt idx="62574" formatCode="General">
                  <c:v>1.28884</c:v>
                </c:pt>
                <c:pt idx="62575" formatCode="General">
                  <c:v>1.2888500000000001</c:v>
                </c:pt>
                <c:pt idx="62576" formatCode="General">
                  <c:v>1.28887</c:v>
                </c:pt>
                <c:pt idx="62577" formatCode="General">
                  <c:v>1.288899999999999</c:v>
                </c:pt>
                <c:pt idx="62578" formatCode="General">
                  <c:v>1.2889199999999998</c:v>
                </c:pt>
                <c:pt idx="62579" formatCode="General">
                  <c:v>1.28894</c:v>
                </c:pt>
                <c:pt idx="62580" formatCode="General">
                  <c:v>1.2889599999999999</c:v>
                </c:pt>
                <c:pt idx="62581" formatCode="General">
                  <c:v>1.28898</c:v>
                </c:pt>
                <c:pt idx="62582" formatCode="General">
                  <c:v>1.288999999999999</c:v>
                </c:pt>
                <c:pt idx="62583" formatCode="General">
                  <c:v>1.2890199999999998</c:v>
                </c:pt>
                <c:pt idx="62584" formatCode="General">
                  <c:v>1.28904</c:v>
                </c:pt>
                <c:pt idx="62585" formatCode="General">
                  <c:v>1.2890599999999999</c:v>
                </c:pt>
                <c:pt idx="62586" formatCode="General">
                  <c:v>1.28908</c:v>
                </c:pt>
                <c:pt idx="62587" formatCode="General">
                  <c:v>1.289099999999999</c:v>
                </c:pt>
                <c:pt idx="62588" formatCode="General">
                  <c:v>1.2891199999999998</c:v>
                </c:pt>
                <c:pt idx="62589" formatCode="General">
                  <c:v>1.28914</c:v>
                </c:pt>
                <c:pt idx="62590" formatCode="General">
                  <c:v>1.2891599999999999</c:v>
                </c:pt>
                <c:pt idx="62591" formatCode="General">
                  <c:v>1.28918</c:v>
                </c:pt>
                <c:pt idx="62592" formatCode="General">
                  <c:v>1.289199999999999</c:v>
                </c:pt>
                <c:pt idx="62593" formatCode="General">
                  <c:v>1.2892299999999992</c:v>
                </c:pt>
                <c:pt idx="62594" formatCode="General">
                  <c:v>1.2892399999999991</c:v>
                </c:pt>
                <c:pt idx="62595" formatCode="General">
                  <c:v>1.2892599999999999</c:v>
                </c:pt>
                <c:pt idx="62596" formatCode="General">
                  <c:v>1.2892899999999998</c:v>
                </c:pt>
                <c:pt idx="62597" formatCode="General">
                  <c:v>1.28931</c:v>
                </c:pt>
                <c:pt idx="62598" formatCode="General">
                  <c:v>1.2893199999999998</c:v>
                </c:pt>
                <c:pt idx="62599" formatCode="General">
                  <c:v>1.28935</c:v>
                </c:pt>
                <c:pt idx="62600" formatCode="General">
                  <c:v>1.289369999999999</c:v>
                </c:pt>
                <c:pt idx="62601" formatCode="General">
                  <c:v>1.2893899999999998</c:v>
                </c:pt>
                <c:pt idx="62602" formatCode="General">
                  <c:v>1.2894099999999991</c:v>
                </c:pt>
                <c:pt idx="62603" formatCode="General">
                  <c:v>1.2894299999999992</c:v>
                </c:pt>
                <c:pt idx="62604" formatCode="General">
                  <c:v>1.28945</c:v>
                </c:pt>
                <c:pt idx="62605" formatCode="General">
                  <c:v>1.28948</c:v>
                </c:pt>
                <c:pt idx="62606" formatCode="General">
                  <c:v>1.2894899999999998</c:v>
                </c:pt>
                <c:pt idx="62607" formatCode="General">
                  <c:v>1.289509999999999</c:v>
                </c:pt>
                <c:pt idx="62608" formatCode="General">
                  <c:v>1.289539999999999</c:v>
                </c:pt>
                <c:pt idx="62609" formatCode="General">
                  <c:v>1.2895599999999998</c:v>
                </c:pt>
                <c:pt idx="62610" formatCode="General">
                  <c:v>1.2895699999999992</c:v>
                </c:pt>
                <c:pt idx="62611" formatCode="General">
                  <c:v>1.2895999999999992</c:v>
                </c:pt>
                <c:pt idx="62612" formatCode="General">
                  <c:v>1.2896199999999998</c:v>
                </c:pt>
                <c:pt idx="62613" formatCode="General">
                  <c:v>1.289639999999999</c:v>
                </c:pt>
                <c:pt idx="62614" formatCode="General">
                  <c:v>1.28965</c:v>
                </c:pt>
                <c:pt idx="62615" formatCode="General">
                  <c:v>1.289679999999999</c:v>
                </c:pt>
                <c:pt idx="62616" formatCode="General">
                  <c:v>1.2896999999999992</c:v>
                </c:pt>
                <c:pt idx="62617" formatCode="General">
                  <c:v>1.2897199999999998</c:v>
                </c:pt>
                <c:pt idx="62618" formatCode="General">
                  <c:v>1.2897399999999992</c:v>
                </c:pt>
                <c:pt idx="62619" formatCode="General">
                  <c:v>1.2897599999999998</c:v>
                </c:pt>
                <c:pt idx="62620" formatCode="General">
                  <c:v>1.289779999999999</c:v>
                </c:pt>
                <c:pt idx="62621" formatCode="General">
                  <c:v>1.2897999999999992</c:v>
                </c:pt>
                <c:pt idx="62622" formatCode="General">
                  <c:v>1.2898199999999991</c:v>
                </c:pt>
                <c:pt idx="62623" formatCode="General">
                  <c:v>1.2898399999999992</c:v>
                </c:pt>
                <c:pt idx="62624" formatCode="General">
                  <c:v>1.2898699999999992</c:v>
                </c:pt>
                <c:pt idx="62625" formatCode="General">
                  <c:v>1.2898899999999998</c:v>
                </c:pt>
                <c:pt idx="62626" formatCode="General">
                  <c:v>1.2898999999999992</c:v>
                </c:pt>
                <c:pt idx="62627" formatCode="General">
                  <c:v>1.2899299999999991</c:v>
                </c:pt>
                <c:pt idx="62628" formatCode="General">
                  <c:v>1.289949999999999</c:v>
                </c:pt>
                <c:pt idx="62629" formatCode="General">
                  <c:v>1.2899699999999992</c:v>
                </c:pt>
                <c:pt idx="62630" formatCode="General">
                  <c:v>1.2899899999999991</c:v>
                </c:pt>
                <c:pt idx="62631" formatCode="General">
                  <c:v>1.2900100000000001</c:v>
                </c:pt>
                <c:pt idx="62632" formatCode="General">
                  <c:v>1.29003</c:v>
                </c:pt>
                <c:pt idx="62633" formatCode="General">
                  <c:v>1.2900499999999999</c:v>
                </c:pt>
                <c:pt idx="62634" formatCode="General">
                  <c:v>1.2900700000000001</c:v>
                </c:pt>
                <c:pt idx="62635" formatCode="General">
                  <c:v>1.29009</c:v>
                </c:pt>
                <c:pt idx="62636" formatCode="General">
                  <c:v>1.2901100000000001</c:v>
                </c:pt>
                <c:pt idx="62637" formatCode="General">
                  <c:v>1.2901400000000001</c:v>
                </c:pt>
                <c:pt idx="62638" formatCode="General">
                  <c:v>1.2901499999999999</c:v>
                </c:pt>
                <c:pt idx="62639" formatCode="General">
                  <c:v>1.29017</c:v>
                </c:pt>
                <c:pt idx="62640" formatCode="General">
                  <c:v>1.2901899999999999</c:v>
                </c:pt>
                <c:pt idx="62641" formatCode="General">
                  <c:v>1.2902199999999999</c:v>
                </c:pt>
                <c:pt idx="62642" formatCode="General">
                  <c:v>1.29023</c:v>
                </c:pt>
                <c:pt idx="62643" formatCode="General">
                  <c:v>1.2902499999999999</c:v>
                </c:pt>
                <c:pt idx="62644" formatCode="General">
                  <c:v>1.2902800000000001</c:v>
                </c:pt>
                <c:pt idx="62645" formatCode="General">
                  <c:v>1.2903</c:v>
                </c:pt>
                <c:pt idx="62646" formatCode="General">
                  <c:v>1.2903199999999999</c:v>
                </c:pt>
                <c:pt idx="62647" formatCode="General">
                  <c:v>1.29034</c:v>
                </c:pt>
                <c:pt idx="62648" formatCode="General">
                  <c:v>1.29036</c:v>
                </c:pt>
                <c:pt idx="62649" formatCode="General">
                  <c:v>1.29037</c:v>
                </c:pt>
                <c:pt idx="62650" formatCode="General">
                  <c:v>1.2904</c:v>
                </c:pt>
                <c:pt idx="62651" formatCode="General">
                  <c:v>1.2904199999999999</c:v>
                </c:pt>
                <c:pt idx="62652" formatCode="General">
                  <c:v>1.29044</c:v>
                </c:pt>
                <c:pt idx="62653" formatCode="General">
                  <c:v>1.2904599999999999</c:v>
                </c:pt>
                <c:pt idx="62654" formatCode="General">
                  <c:v>1.2904800000000001</c:v>
                </c:pt>
                <c:pt idx="62655" formatCode="General">
                  <c:v>1.2905</c:v>
                </c:pt>
                <c:pt idx="62656" formatCode="General">
                  <c:v>1.2905199999999999</c:v>
                </c:pt>
                <c:pt idx="62657" formatCode="General">
                  <c:v>1.29054</c:v>
                </c:pt>
                <c:pt idx="62658" formatCode="General">
                  <c:v>1.2905599999999999</c:v>
                </c:pt>
                <c:pt idx="62659" formatCode="General">
                  <c:v>1.2905899999999999</c:v>
                </c:pt>
                <c:pt idx="62660" formatCode="General">
                  <c:v>1.29061</c:v>
                </c:pt>
                <c:pt idx="62661" formatCode="General">
                  <c:v>1.2906199999999999</c:v>
                </c:pt>
                <c:pt idx="62662" formatCode="General">
                  <c:v>1.2906500000000001</c:v>
                </c:pt>
                <c:pt idx="62663" formatCode="General">
                  <c:v>1.29067</c:v>
                </c:pt>
                <c:pt idx="62664" formatCode="General">
                  <c:v>1.2906899999999999</c:v>
                </c:pt>
                <c:pt idx="62665" formatCode="General">
                  <c:v>1.2907</c:v>
                </c:pt>
                <c:pt idx="62666" formatCode="General">
                  <c:v>1.290729999999999</c:v>
                </c:pt>
                <c:pt idx="62667" formatCode="General">
                  <c:v>1.2907500000000001</c:v>
                </c:pt>
                <c:pt idx="62668" formatCode="General">
                  <c:v>1.29077</c:v>
                </c:pt>
                <c:pt idx="62669" formatCode="General">
                  <c:v>1.2907899999999999</c:v>
                </c:pt>
                <c:pt idx="62670" formatCode="General">
                  <c:v>1.29081</c:v>
                </c:pt>
                <c:pt idx="62671" formatCode="General">
                  <c:v>1.290829999999999</c:v>
                </c:pt>
                <c:pt idx="62672" formatCode="General">
                  <c:v>1.2908599999999999</c:v>
                </c:pt>
                <c:pt idx="62673" formatCode="General">
                  <c:v>1.29087</c:v>
                </c:pt>
                <c:pt idx="62674" formatCode="General">
                  <c:v>1.2908899999999999</c:v>
                </c:pt>
                <c:pt idx="62675" formatCode="General">
                  <c:v>1.2909199999999998</c:v>
                </c:pt>
                <c:pt idx="62676" formatCode="General">
                  <c:v>1.29094</c:v>
                </c:pt>
                <c:pt idx="62677" formatCode="General">
                  <c:v>1.29095</c:v>
                </c:pt>
                <c:pt idx="62678" formatCode="General">
                  <c:v>1.29097</c:v>
                </c:pt>
                <c:pt idx="62679" formatCode="General">
                  <c:v>1.290999999999999</c:v>
                </c:pt>
                <c:pt idx="62680" formatCode="General">
                  <c:v>1.2910199999999998</c:v>
                </c:pt>
                <c:pt idx="62681" formatCode="General">
                  <c:v>1.29104</c:v>
                </c:pt>
                <c:pt idx="62682" formatCode="General">
                  <c:v>1.2910599999999999</c:v>
                </c:pt>
                <c:pt idx="62683" formatCode="General">
                  <c:v>1.29108</c:v>
                </c:pt>
                <c:pt idx="62684" formatCode="General">
                  <c:v>1.291099999999999</c:v>
                </c:pt>
                <c:pt idx="62685" formatCode="General">
                  <c:v>1.2911199999999998</c:v>
                </c:pt>
                <c:pt idx="62686" formatCode="General">
                  <c:v>1.29114</c:v>
                </c:pt>
                <c:pt idx="62687" formatCode="General">
                  <c:v>1.2911599999999999</c:v>
                </c:pt>
                <c:pt idx="62688" formatCode="General">
                  <c:v>1.2911899999999998</c:v>
                </c:pt>
                <c:pt idx="62689" formatCode="General">
                  <c:v>1.291199999999999</c:v>
                </c:pt>
                <c:pt idx="62690" formatCode="General">
                  <c:v>1.2912199999999998</c:v>
                </c:pt>
                <c:pt idx="62691" formatCode="General">
                  <c:v>1.2912399999999991</c:v>
                </c:pt>
                <c:pt idx="62692" formatCode="General">
                  <c:v>1.291269999999999</c:v>
                </c:pt>
                <c:pt idx="62693" formatCode="General">
                  <c:v>1.29128</c:v>
                </c:pt>
                <c:pt idx="62694" formatCode="General">
                  <c:v>1.291299999999999</c:v>
                </c:pt>
                <c:pt idx="62695" formatCode="General">
                  <c:v>1.2913299999999992</c:v>
                </c:pt>
                <c:pt idx="62696" formatCode="General">
                  <c:v>1.29135</c:v>
                </c:pt>
                <c:pt idx="62697" formatCode="General">
                  <c:v>1.291369999999999</c:v>
                </c:pt>
                <c:pt idx="62698" formatCode="General">
                  <c:v>1.2913899999999998</c:v>
                </c:pt>
                <c:pt idx="62699" formatCode="General">
                  <c:v>1.2914099999999991</c:v>
                </c:pt>
                <c:pt idx="62700" formatCode="General">
                  <c:v>1.2914299999999992</c:v>
                </c:pt>
                <c:pt idx="62701" formatCode="General">
                  <c:v>1.29145</c:v>
                </c:pt>
                <c:pt idx="62702" formatCode="General">
                  <c:v>1.291469999999999</c:v>
                </c:pt>
                <c:pt idx="62703" formatCode="General">
                  <c:v>1.2914899999999998</c:v>
                </c:pt>
                <c:pt idx="62704" formatCode="General">
                  <c:v>1.291509999999999</c:v>
                </c:pt>
                <c:pt idx="62705" formatCode="General">
                  <c:v>1.2915299999999992</c:v>
                </c:pt>
                <c:pt idx="62706" formatCode="General">
                  <c:v>1.29155</c:v>
                </c:pt>
                <c:pt idx="62707" formatCode="General">
                  <c:v>1.2915699999999992</c:v>
                </c:pt>
                <c:pt idx="62708" formatCode="General">
                  <c:v>1.2915999999999992</c:v>
                </c:pt>
                <c:pt idx="62709" formatCode="General">
                  <c:v>1.291609999999999</c:v>
                </c:pt>
                <c:pt idx="62710" formatCode="General">
                  <c:v>1.291639999999999</c:v>
                </c:pt>
                <c:pt idx="62711" formatCode="General">
                  <c:v>1.2916599999999998</c:v>
                </c:pt>
                <c:pt idx="62712" formatCode="General">
                  <c:v>1.2916799999999991</c:v>
                </c:pt>
                <c:pt idx="62713" formatCode="General">
                  <c:v>1.2916899999999998</c:v>
                </c:pt>
                <c:pt idx="62714" formatCode="General">
                  <c:v>1.2917199999999998</c:v>
                </c:pt>
                <c:pt idx="62715" formatCode="General">
                  <c:v>1.2917399999999992</c:v>
                </c:pt>
                <c:pt idx="62716" formatCode="General">
                  <c:v>1.29175</c:v>
                </c:pt>
                <c:pt idx="62717" formatCode="General">
                  <c:v>1.291779999999999</c:v>
                </c:pt>
                <c:pt idx="62718" formatCode="General">
                  <c:v>1.2917999999999992</c:v>
                </c:pt>
                <c:pt idx="62719" formatCode="General">
                  <c:v>1.2918199999999991</c:v>
                </c:pt>
                <c:pt idx="62720" formatCode="General">
                  <c:v>1.2918399999999992</c:v>
                </c:pt>
                <c:pt idx="62721" formatCode="General">
                  <c:v>1.2918599999999998</c:v>
                </c:pt>
                <c:pt idx="62722" formatCode="General">
                  <c:v>1.291879999999999</c:v>
                </c:pt>
                <c:pt idx="62723" formatCode="General">
                  <c:v>1.291909999999999</c:v>
                </c:pt>
                <c:pt idx="62724" formatCode="General">
                  <c:v>1.2919199999999991</c:v>
                </c:pt>
                <c:pt idx="62725" formatCode="General">
                  <c:v>1.2919399999999992</c:v>
                </c:pt>
                <c:pt idx="62726" formatCode="General">
                  <c:v>1.2919699999999992</c:v>
                </c:pt>
                <c:pt idx="62727" formatCode="General">
                  <c:v>1.2919899999999991</c:v>
                </c:pt>
                <c:pt idx="62728" formatCode="General">
                  <c:v>1.292</c:v>
                </c:pt>
                <c:pt idx="62729" formatCode="General">
                  <c:v>1.2920199999999999</c:v>
                </c:pt>
                <c:pt idx="62730" formatCode="General">
                  <c:v>1.2920499999999999</c:v>
                </c:pt>
                <c:pt idx="62731" formatCode="General">
                  <c:v>1.2920700000000001</c:v>
                </c:pt>
                <c:pt idx="62732" formatCode="General">
                  <c:v>1.29209</c:v>
                </c:pt>
                <c:pt idx="62733" formatCode="General">
                  <c:v>1.2921100000000001</c:v>
                </c:pt>
                <c:pt idx="62734" formatCode="General">
                  <c:v>1.29213</c:v>
                </c:pt>
                <c:pt idx="62735" formatCode="General">
                  <c:v>1.2921499999999999</c:v>
                </c:pt>
                <c:pt idx="62736" formatCode="General">
                  <c:v>1.29217</c:v>
                </c:pt>
                <c:pt idx="62737" formatCode="General">
                  <c:v>1.2921899999999999</c:v>
                </c:pt>
                <c:pt idx="62738" formatCode="General">
                  <c:v>1.2922100000000001</c:v>
                </c:pt>
                <c:pt idx="62739" formatCode="General">
                  <c:v>1.2922400000000001</c:v>
                </c:pt>
                <c:pt idx="62740" formatCode="General">
                  <c:v>1.2922499999999999</c:v>
                </c:pt>
                <c:pt idx="62741" formatCode="General">
                  <c:v>1.29227</c:v>
                </c:pt>
                <c:pt idx="62742" formatCode="General">
                  <c:v>1.2922899999999999</c:v>
                </c:pt>
                <c:pt idx="62743" formatCode="General">
                  <c:v>1.2923199999999999</c:v>
                </c:pt>
                <c:pt idx="62744" formatCode="General">
                  <c:v>1.29233</c:v>
                </c:pt>
                <c:pt idx="62745" formatCode="General">
                  <c:v>1.29236</c:v>
                </c:pt>
                <c:pt idx="62746" formatCode="General">
                  <c:v>1.2923800000000001</c:v>
                </c:pt>
                <c:pt idx="62747" formatCode="General">
                  <c:v>1.2924</c:v>
                </c:pt>
                <c:pt idx="62748" formatCode="General">
                  <c:v>1.2924199999999999</c:v>
                </c:pt>
                <c:pt idx="62749" formatCode="General">
                  <c:v>1.29244</c:v>
                </c:pt>
                <c:pt idx="62750" formatCode="General">
                  <c:v>1.2924599999999999</c:v>
                </c:pt>
                <c:pt idx="62751" formatCode="General">
                  <c:v>1.2924800000000001</c:v>
                </c:pt>
                <c:pt idx="62752" formatCode="General">
                  <c:v>1.2925</c:v>
                </c:pt>
                <c:pt idx="62753" formatCode="General">
                  <c:v>1.2925199999999999</c:v>
                </c:pt>
                <c:pt idx="62754" formatCode="General">
                  <c:v>1.29254</c:v>
                </c:pt>
                <c:pt idx="62755" formatCode="General">
                  <c:v>1.2925599999999999</c:v>
                </c:pt>
                <c:pt idx="62756" formatCode="General">
                  <c:v>1.2925800000000001</c:v>
                </c:pt>
                <c:pt idx="62757" formatCode="General">
                  <c:v>1.2926</c:v>
                </c:pt>
                <c:pt idx="62758" formatCode="General">
                  <c:v>1.2926199999999999</c:v>
                </c:pt>
                <c:pt idx="62759" formatCode="General">
                  <c:v>1.2926500000000001</c:v>
                </c:pt>
                <c:pt idx="62760" formatCode="General">
                  <c:v>1.2926599999999999</c:v>
                </c:pt>
                <c:pt idx="62761" formatCode="General">
                  <c:v>1.2926800000000001</c:v>
                </c:pt>
                <c:pt idx="62762" formatCode="General">
                  <c:v>1.29271</c:v>
                </c:pt>
                <c:pt idx="62763" formatCode="General">
                  <c:v>1.292729999999999</c:v>
                </c:pt>
                <c:pt idx="62764" formatCode="General">
                  <c:v>1.29274</c:v>
                </c:pt>
                <c:pt idx="62765" formatCode="General">
                  <c:v>1.29277</c:v>
                </c:pt>
                <c:pt idx="62766" formatCode="General">
                  <c:v>1.2927899999999999</c:v>
                </c:pt>
                <c:pt idx="62767" formatCode="General">
                  <c:v>1.29281</c:v>
                </c:pt>
                <c:pt idx="62768" formatCode="General">
                  <c:v>1.292829999999999</c:v>
                </c:pt>
                <c:pt idx="62769" formatCode="General">
                  <c:v>1.2928500000000001</c:v>
                </c:pt>
                <c:pt idx="62770" formatCode="General">
                  <c:v>1.29287</c:v>
                </c:pt>
                <c:pt idx="62771" formatCode="General">
                  <c:v>1.2928999999999991</c:v>
                </c:pt>
                <c:pt idx="62772" formatCode="General">
                  <c:v>1.29291</c:v>
                </c:pt>
                <c:pt idx="62773" formatCode="General">
                  <c:v>1.292929999999999</c:v>
                </c:pt>
                <c:pt idx="62774" formatCode="General">
                  <c:v>1.2929599999999999</c:v>
                </c:pt>
                <c:pt idx="62775" formatCode="General">
                  <c:v>1.29298</c:v>
                </c:pt>
                <c:pt idx="62776" formatCode="General">
                  <c:v>1.2929899999999999</c:v>
                </c:pt>
                <c:pt idx="62777" formatCode="General">
                  <c:v>1.2930199999999998</c:v>
                </c:pt>
                <c:pt idx="62778" formatCode="General">
                  <c:v>1.29304</c:v>
                </c:pt>
                <c:pt idx="62779" formatCode="General">
                  <c:v>1.2930599999999999</c:v>
                </c:pt>
                <c:pt idx="62780" formatCode="General">
                  <c:v>1.2930699999999991</c:v>
                </c:pt>
                <c:pt idx="62781" formatCode="General">
                  <c:v>1.293099999999999</c:v>
                </c:pt>
                <c:pt idx="62782" formatCode="General">
                  <c:v>1.2931199999999998</c:v>
                </c:pt>
                <c:pt idx="62783" formatCode="General">
                  <c:v>1.293129999999999</c:v>
                </c:pt>
                <c:pt idx="62784" formatCode="General">
                  <c:v>1.2931599999999999</c:v>
                </c:pt>
                <c:pt idx="62785" formatCode="General">
                  <c:v>1.29318</c:v>
                </c:pt>
                <c:pt idx="62786" formatCode="General">
                  <c:v>1.293199999999999</c:v>
                </c:pt>
                <c:pt idx="62787" formatCode="General">
                  <c:v>1.2932199999999998</c:v>
                </c:pt>
                <c:pt idx="62788" formatCode="General">
                  <c:v>1.2932399999999991</c:v>
                </c:pt>
                <c:pt idx="62789" formatCode="General">
                  <c:v>1.2932599999999999</c:v>
                </c:pt>
                <c:pt idx="62790" formatCode="General">
                  <c:v>1.2932899999999998</c:v>
                </c:pt>
                <c:pt idx="62791" formatCode="General">
                  <c:v>1.293299999999999</c:v>
                </c:pt>
                <c:pt idx="62792" formatCode="General">
                  <c:v>1.2933199999999998</c:v>
                </c:pt>
                <c:pt idx="62793" formatCode="General">
                  <c:v>1.29335</c:v>
                </c:pt>
                <c:pt idx="62794" formatCode="General">
                  <c:v>1.293369999999999</c:v>
                </c:pt>
                <c:pt idx="62795" formatCode="General">
                  <c:v>1.29338</c:v>
                </c:pt>
                <c:pt idx="62796" formatCode="General">
                  <c:v>1.2934099999999991</c:v>
                </c:pt>
                <c:pt idx="62797" formatCode="General">
                  <c:v>1.2934299999999992</c:v>
                </c:pt>
                <c:pt idx="62798" formatCode="General">
                  <c:v>1.29345</c:v>
                </c:pt>
                <c:pt idx="62799" formatCode="General">
                  <c:v>1.293469999999999</c:v>
                </c:pt>
                <c:pt idx="62800" formatCode="General">
                  <c:v>1.2934899999999998</c:v>
                </c:pt>
                <c:pt idx="62801" formatCode="General">
                  <c:v>1.293509999999999</c:v>
                </c:pt>
                <c:pt idx="62802" formatCode="General">
                  <c:v>1.2935299999999992</c:v>
                </c:pt>
                <c:pt idx="62803" formatCode="General">
                  <c:v>1.29355</c:v>
                </c:pt>
                <c:pt idx="62804" formatCode="General">
                  <c:v>1.2935699999999992</c:v>
                </c:pt>
                <c:pt idx="62805" formatCode="General">
                  <c:v>1.2935899999999998</c:v>
                </c:pt>
                <c:pt idx="62806" formatCode="General">
                  <c:v>1.293609999999999</c:v>
                </c:pt>
                <c:pt idx="62807" formatCode="General">
                  <c:v>1.2936299999999992</c:v>
                </c:pt>
                <c:pt idx="62808" formatCode="General">
                  <c:v>1.29365</c:v>
                </c:pt>
                <c:pt idx="62809" formatCode="General">
                  <c:v>1.2936699999999992</c:v>
                </c:pt>
                <c:pt idx="62810" formatCode="General">
                  <c:v>1.2936999999999992</c:v>
                </c:pt>
                <c:pt idx="62811" formatCode="General">
                  <c:v>1.293709999999999</c:v>
                </c:pt>
                <c:pt idx="62812" formatCode="General">
                  <c:v>1.2937299999999992</c:v>
                </c:pt>
                <c:pt idx="62813" formatCode="General">
                  <c:v>1.2937599999999998</c:v>
                </c:pt>
                <c:pt idx="62814" formatCode="General">
                  <c:v>1.293779999999999</c:v>
                </c:pt>
                <c:pt idx="62815" formatCode="General">
                  <c:v>1.2937899999999998</c:v>
                </c:pt>
                <c:pt idx="62816" formatCode="General">
                  <c:v>1.2938199999999991</c:v>
                </c:pt>
                <c:pt idx="62817" formatCode="General">
                  <c:v>1.2938399999999992</c:v>
                </c:pt>
                <c:pt idx="62818" formatCode="General">
                  <c:v>1.2938599999999998</c:v>
                </c:pt>
                <c:pt idx="62819" formatCode="General">
                  <c:v>1.293879999999999</c:v>
                </c:pt>
                <c:pt idx="62820" formatCode="General">
                  <c:v>1.2938999999999992</c:v>
                </c:pt>
                <c:pt idx="62821" formatCode="General">
                  <c:v>1.2939199999999991</c:v>
                </c:pt>
                <c:pt idx="62822" formatCode="General">
                  <c:v>1.293949999999999</c:v>
                </c:pt>
                <c:pt idx="62823" formatCode="General">
                  <c:v>1.2939599999999998</c:v>
                </c:pt>
                <c:pt idx="62824" formatCode="General">
                  <c:v>1.293979999999999</c:v>
                </c:pt>
                <c:pt idx="62825" formatCode="General">
                  <c:v>1.2940100000000001</c:v>
                </c:pt>
                <c:pt idx="62826" formatCode="General">
                  <c:v>1.29403</c:v>
                </c:pt>
                <c:pt idx="62827" formatCode="General">
                  <c:v>1.2940400000000001</c:v>
                </c:pt>
                <c:pt idx="62828" formatCode="General">
                  <c:v>1.29406</c:v>
                </c:pt>
                <c:pt idx="62829" formatCode="General">
                  <c:v>1.29409</c:v>
                </c:pt>
                <c:pt idx="62830" formatCode="General">
                  <c:v>1.2941100000000001</c:v>
                </c:pt>
                <c:pt idx="62831" formatCode="General">
                  <c:v>1.2941199999999999</c:v>
                </c:pt>
                <c:pt idx="62832" formatCode="General">
                  <c:v>1.2941499999999999</c:v>
                </c:pt>
                <c:pt idx="62833" formatCode="General">
                  <c:v>1.29417</c:v>
                </c:pt>
                <c:pt idx="62834" formatCode="General">
                  <c:v>1.29419</c:v>
                </c:pt>
                <c:pt idx="62835" formatCode="General">
                  <c:v>1.2942100000000001</c:v>
                </c:pt>
                <c:pt idx="62836" formatCode="General">
                  <c:v>1.29423</c:v>
                </c:pt>
                <c:pt idx="62837" formatCode="General">
                  <c:v>1.2942499999999999</c:v>
                </c:pt>
                <c:pt idx="62838" formatCode="General">
                  <c:v>1.2942800000000001</c:v>
                </c:pt>
                <c:pt idx="62839" formatCode="General">
                  <c:v>1.2942899999999999</c:v>
                </c:pt>
                <c:pt idx="62840" formatCode="General">
                  <c:v>1.2943100000000001</c:v>
                </c:pt>
                <c:pt idx="62841" formatCode="General">
                  <c:v>1.29434</c:v>
                </c:pt>
                <c:pt idx="62842" formatCode="General">
                  <c:v>1.29436</c:v>
                </c:pt>
                <c:pt idx="62843" formatCode="General">
                  <c:v>1.29437</c:v>
                </c:pt>
                <c:pt idx="62844" formatCode="General">
                  <c:v>1.2944</c:v>
                </c:pt>
                <c:pt idx="62845" formatCode="General">
                  <c:v>1.2944199999999999</c:v>
                </c:pt>
                <c:pt idx="62846" formatCode="General">
                  <c:v>1.29444</c:v>
                </c:pt>
                <c:pt idx="62847" formatCode="General">
                  <c:v>1.2944599999999999</c:v>
                </c:pt>
                <c:pt idx="62848" formatCode="General">
                  <c:v>1.2944800000000001</c:v>
                </c:pt>
                <c:pt idx="62849" formatCode="General">
                  <c:v>1.2945</c:v>
                </c:pt>
                <c:pt idx="62850" formatCode="General">
                  <c:v>1.2945199999999999</c:v>
                </c:pt>
                <c:pt idx="62851" formatCode="General">
                  <c:v>1.29454</c:v>
                </c:pt>
                <c:pt idx="62852" formatCode="General">
                  <c:v>1.2945599999999999</c:v>
                </c:pt>
                <c:pt idx="62853" formatCode="General">
                  <c:v>1.2945800000000001</c:v>
                </c:pt>
                <c:pt idx="62854" formatCode="General">
                  <c:v>1.2946</c:v>
                </c:pt>
                <c:pt idx="62855" formatCode="General">
                  <c:v>1.2946199999999999</c:v>
                </c:pt>
                <c:pt idx="62856" formatCode="General">
                  <c:v>1.29464</c:v>
                </c:pt>
                <c:pt idx="62857" formatCode="General">
                  <c:v>1.2946599999999999</c:v>
                </c:pt>
                <c:pt idx="62858" formatCode="General">
                  <c:v>1.2946800000000001</c:v>
                </c:pt>
                <c:pt idx="62859" formatCode="General">
                  <c:v>1.2947</c:v>
                </c:pt>
                <c:pt idx="62860" formatCode="General">
                  <c:v>1.2947199999999999</c:v>
                </c:pt>
                <c:pt idx="62861" formatCode="General">
                  <c:v>1.2947500000000001</c:v>
                </c:pt>
                <c:pt idx="62862" formatCode="General">
                  <c:v>1.2947599999999999</c:v>
                </c:pt>
                <c:pt idx="62863" formatCode="General">
                  <c:v>1.2947899999999999</c:v>
                </c:pt>
                <c:pt idx="62864" formatCode="General">
                  <c:v>1.29481</c:v>
                </c:pt>
                <c:pt idx="62865" formatCode="General">
                  <c:v>1.294829999999999</c:v>
                </c:pt>
                <c:pt idx="62866" formatCode="General">
                  <c:v>1.29484</c:v>
                </c:pt>
                <c:pt idx="62867" formatCode="General">
                  <c:v>1.29487</c:v>
                </c:pt>
                <c:pt idx="62868" formatCode="General">
                  <c:v>1.2948899999999999</c:v>
                </c:pt>
                <c:pt idx="62869" formatCode="General">
                  <c:v>1.29491</c:v>
                </c:pt>
                <c:pt idx="62870" formatCode="General">
                  <c:v>1.294929999999999</c:v>
                </c:pt>
                <c:pt idx="62871" formatCode="General">
                  <c:v>1.29495</c:v>
                </c:pt>
                <c:pt idx="62872" formatCode="General">
                  <c:v>1.29497</c:v>
                </c:pt>
                <c:pt idx="62873" formatCode="General">
                  <c:v>1.2949899999999999</c:v>
                </c:pt>
                <c:pt idx="62874" formatCode="General">
                  <c:v>1.29501</c:v>
                </c:pt>
                <c:pt idx="62875" formatCode="General">
                  <c:v>1.295029999999999</c:v>
                </c:pt>
                <c:pt idx="62876" formatCode="General">
                  <c:v>1.2950599999999999</c:v>
                </c:pt>
                <c:pt idx="62877" formatCode="General">
                  <c:v>1.29508</c:v>
                </c:pt>
                <c:pt idx="62878" formatCode="General">
                  <c:v>1.2950899999999999</c:v>
                </c:pt>
                <c:pt idx="62879" formatCode="General">
                  <c:v>1.29511</c:v>
                </c:pt>
                <c:pt idx="62880" formatCode="General">
                  <c:v>1.29514</c:v>
                </c:pt>
                <c:pt idx="62881" formatCode="General">
                  <c:v>1.2951599999999999</c:v>
                </c:pt>
                <c:pt idx="62882" formatCode="General">
                  <c:v>1.295169999999999</c:v>
                </c:pt>
                <c:pt idx="62883" formatCode="General">
                  <c:v>1.295199999999999</c:v>
                </c:pt>
                <c:pt idx="62884" formatCode="General">
                  <c:v>1.2952199999999998</c:v>
                </c:pt>
                <c:pt idx="62885" formatCode="General">
                  <c:v>1.2952399999999991</c:v>
                </c:pt>
                <c:pt idx="62886" formatCode="General">
                  <c:v>1.2952599999999999</c:v>
                </c:pt>
                <c:pt idx="62887" formatCode="General">
                  <c:v>1.29528</c:v>
                </c:pt>
                <c:pt idx="62888" formatCode="General">
                  <c:v>1.295299999999999</c:v>
                </c:pt>
                <c:pt idx="62889" formatCode="General">
                  <c:v>1.2953299999999992</c:v>
                </c:pt>
                <c:pt idx="62890" formatCode="General">
                  <c:v>1.295339999999999</c:v>
                </c:pt>
                <c:pt idx="62891" formatCode="General">
                  <c:v>1.2953599999999998</c:v>
                </c:pt>
                <c:pt idx="62892" formatCode="General">
                  <c:v>1.2953899999999998</c:v>
                </c:pt>
                <c:pt idx="62893" formatCode="General">
                  <c:v>1.29541</c:v>
                </c:pt>
                <c:pt idx="62894" formatCode="General">
                  <c:v>1.2954199999999998</c:v>
                </c:pt>
                <c:pt idx="62895" formatCode="General">
                  <c:v>1.295439999999999</c:v>
                </c:pt>
                <c:pt idx="62896" formatCode="General">
                  <c:v>1.295469999999999</c:v>
                </c:pt>
                <c:pt idx="62897" formatCode="General">
                  <c:v>1.2954899999999998</c:v>
                </c:pt>
                <c:pt idx="62898" formatCode="General">
                  <c:v>1.2955099999999991</c:v>
                </c:pt>
                <c:pt idx="62899" formatCode="General">
                  <c:v>1.2955299999999992</c:v>
                </c:pt>
                <c:pt idx="62900" formatCode="General">
                  <c:v>1.29555</c:v>
                </c:pt>
                <c:pt idx="62901" formatCode="General">
                  <c:v>1.2955699999999992</c:v>
                </c:pt>
                <c:pt idx="62902" formatCode="General">
                  <c:v>1.2955899999999998</c:v>
                </c:pt>
                <c:pt idx="62903" formatCode="General">
                  <c:v>1.295609999999999</c:v>
                </c:pt>
                <c:pt idx="62904" formatCode="General">
                  <c:v>1.2956299999999992</c:v>
                </c:pt>
                <c:pt idx="62905" formatCode="General">
                  <c:v>1.2956599999999998</c:v>
                </c:pt>
                <c:pt idx="62906" formatCode="General">
                  <c:v>1.2956699999999992</c:v>
                </c:pt>
                <c:pt idx="62907" formatCode="General">
                  <c:v>1.2956899999999998</c:v>
                </c:pt>
                <c:pt idx="62908" formatCode="General">
                  <c:v>1.295709999999999</c:v>
                </c:pt>
                <c:pt idx="62909" formatCode="General">
                  <c:v>1.295739999999999</c:v>
                </c:pt>
                <c:pt idx="62910" formatCode="General">
                  <c:v>1.29575</c:v>
                </c:pt>
                <c:pt idx="62911" formatCode="General">
                  <c:v>1.295779999999999</c:v>
                </c:pt>
                <c:pt idx="62912" formatCode="General">
                  <c:v>1.2957999999999992</c:v>
                </c:pt>
                <c:pt idx="62913" formatCode="General">
                  <c:v>1.2958199999999991</c:v>
                </c:pt>
                <c:pt idx="62914" formatCode="General">
                  <c:v>1.2958399999999992</c:v>
                </c:pt>
                <c:pt idx="62915" formatCode="General">
                  <c:v>1.2958599999999998</c:v>
                </c:pt>
                <c:pt idx="62916" formatCode="General">
                  <c:v>1.295879999999999</c:v>
                </c:pt>
                <c:pt idx="62917" formatCode="General">
                  <c:v>1.2958899999999998</c:v>
                </c:pt>
                <c:pt idx="62918" formatCode="General">
                  <c:v>1.2959199999999991</c:v>
                </c:pt>
                <c:pt idx="62919" formatCode="General">
                  <c:v>1.2959399999999992</c:v>
                </c:pt>
                <c:pt idx="62920" formatCode="General">
                  <c:v>1.2959599999999998</c:v>
                </c:pt>
                <c:pt idx="62921" formatCode="General">
                  <c:v>1.295979999999999</c:v>
                </c:pt>
                <c:pt idx="62922" formatCode="General">
                  <c:v>1.296</c:v>
                </c:pt>
                <c:pt idx="62923" formatCode="General">
                  <c:v>1.2960199999999999</c:v>
                </c:pt>
                <c:pt idx="62924" formatCode="General">
                  <c:v>1.2960400000000001</c:v>
                </c:pt>
                <c:pt idx="62925" formatCode="General">
                  <c:v>1.29606</c:v>
                </c:pt>
                <c:pt idx="62926" formatCode="General">
                  <c:v>1.2960799999999999</c:v>
                </c:pt>
                <c:pt idx="62927" formatCode="General">
                  <c:v>1.2961100000000001</c:v>
                </c:pt>
                <c:pt idx="62928" formatCode="General">
                  <c:v>1.29613</c:v>
                </c:pt>
                <c:pt idx="62929" formatCode="General">
                  <c:v>1.2961400000000001</c:v>
                </c:pt>
                <c:pt idx="62930" formatCode="General">
                  <c:v>1.29616</c:v>
                </c:pt>
                <c:pt idx="62931" formatCode="General">
                  <c:v>1.29619</c:v>
                </c:pt>
                <c:pt idx="62932" formatCode="General">
                  <c:v>1.2962100000000001</c:v>
                </c:pt>
                <c:pt idx="62933" formatCode="General">
                  <c:v>1.2962199999999999</c:v>
                </c:pt>
                <c:pt idx="62934" formatCode="General">
                  <c:v>1.2962499999999999</c:v>
                </c:pt>
                <c:pt idx="62935" formatCode="General">
                  <c:v>1.29627</c:v>
                </c:pt>
                <c:pt idx="62936" formatCode="General">
                  <c:v>1.2962899999999999</c:v>
                </c:pt>
                <c:pt idx="62937" formatCode="General">
                  <c:v>1.2963100000000001</c:v>
                </c:pt>
                <c:pt idx="62938" formatCode="General">
                  <c:v>1.29633</c:v>
                </c:pt>
                <c:pt idx="62939" formatCode="General">
                  <c:v>1.2963499999999999</c:v>
                </c:pt>
                <c:pt idx="62940" formatCode="General">
                  <c:v>1.2963800000000001</c:v>
                </c:pt>
                <c:pt idx="62941" formatCode="General">
                  <c:v>1.2963899999999999</c:v>
                </c:pt>
                <c:pt idx="62942" formatCode="General">
                  <c:v>1.2964100000000001</c:v>
                </c:pt>
                <c:pt idx="62943" formatCode="General">
                  <c:v>1.29643</c:v>
                </c:pt>
                <c:pt idx="62944" formatCode="General">
                  <c:v>1.2964599999999999</c:v>
                </c:pt>
                <c:pt idx="62945" formatCode="General">
                  <c:v>1.29647</c:v>
                </c:pt>
                <c:pt idx="62946" formatCode="General">
                  <c:v>1.2964899999999999</c:v>
                </c:pt>
                <c:pt idx="62947" formatCode="General">
                  <c:v>1.2965199999999999</c:v>
                </c:pt>
                <c:pt idx="62948" formatCode="General">
                  <c:v>1.29654</c:v>
                </c:pt>
                <c:pt idx="62949" formatCode="General">
                  <c:v>1.2965599999999999</c:v>
                </c:pt>
                <c:pt idx="62950" formatCode="General">
                  <c:v>1.2965800000000001</c:v>
                </c:pt>
                <c:pt idx="62951" formatCode="General">
                  <c:v>1.2966</c:v>
                </c:pt>
                <c:pt idx="62952" formatCode="General">
                  <c:v>1.2966199999999999</c:v>
                </c:pt>
                <c:pt idx="62953" formatCode="General">
                  <c:v>1.29664</c:v>
                </c:pt>
                <c:pt idx="62954" formatCode="General">
                  <c:v>1.2966599999999999</c:v>
                </c:pt>
                <c:pt idx="62955" formatCode="General">
                  <c:v>1.2966800000000001</c:v>
                </c:pt>
                <c:pt idx="62956" formatCode="General">
                  <c:v>1.29671</c:v>
                </c:pt>
                <c:pt idx="62957" formatCode="General">
                  <c:v>1.2967199999999999</c:v>
                </c:pt>
                <c:pt idx="62958" formatCode="General">
                  <c:v>1.29674</c:v>
                </c:pt>
                <c:pt idx="62959" formatCode="General">
                  <c:v>1.2967599999999999</c:v>
                </c:pt>
                <c:pt idx="62960" formatCode="General">
                  <c:v>1.2967899999999999</c:v>
                </c:pt>
                <c:pt idx="62961" formatCode="General">
                  <c:v>1.2968</c:v>
                </c:pt>
                <c:pt idx="62962" formatCode="General">
                  <c:v>1.296829999999999</c:v>
                </c:pt>
                <c:pt idx="62963" formatCode="General">
                  <c:v>1.2968500000000001</c:v>
                </c:pt>
                <c:pt idx="62964" formatCode="General">
                  <c:v>1.29687</c:v>
                </c:pt>
                <c:pt idx="62965" formatCode="General">
                  <c:v>1.2968899999999999</c:v>
                </c:pt>
                <c:pt idx="62966" formatCode="General">
                  <c:v>1.29691</c:v>
                </c:pt>
                <c:pt idx="62967" formatCode="General">
                  <c:v>1.296929999999999</c:v>
                </c:pt>
                <c:pt idx="62968" formatCode="General">
                  <c:v>1.29695</c:v>
                </c:pt>
                <c:pt idx="62969" formatCode="General">
                  <c:v>1.29697</c:v>
                </c:pt>
                <c:pt idx="62970" formatCode="General">
                  <c:v>1.2969899999999999</c:v>
                </c:pt>
                <c:pt idx="62971" formatCode="General">
                  <c:v>1.29701</c:v>
                </c:pt>
                <c:pt idx="62972" formatCode="General">
                  <c:v>1.297029999999999</c:v>
                </c:pt>
                <c:pt idx="62973" formatCode="General">
                  <c:v>1.29705</c:v>
                </c:pt>
                <c:pt idx="62974" formatCode="General">
                  <c:v>1.2970699999999991</c:v>
                </c:pt>
                <c:pt idx="62975" formatCode="General">
                  <c:v>1.2970899999999999</c:v>
                </c:pt>
                <c:pt idx="62976" formatCode="General">
                  <c:v>1.2971199999999998</c:v>
                </c:pt>
                <c:pt idx="62977" formatCode="General">
                  <c:v>1.297129999999999</c:v>
                </c:pt>
                <c:pt idx="62978" formatCode="General">
                  <c:v>1.29715</c:v>
                </c:pt>
                <c:pt idx="62979" formatCode="General">
                  <c:v>1.29718</c:v>
                </c:pt>
                <c:pt idx="62980" formatCode="General">
                  <c:v>1.297199999999999</c:v>
                </c:pt>
                <c:pt idx="62981" formatCode="General">
                  <c:v>1.29721</c:v>
                </c:pt>
                <c:pt idx="62982" formatCode="General">
                  <c:v>1.2972399999999991</c:v>
                </c:pt>
                <c:pt idx="62983" formatCode="General">
                  <c:v>1.2972599999999999</c:v>
                </c:pt>
                <c:pt idx="62984" formatCode="General">
                  <c:v>1.29728</c:v>
                </c:pt>
                <c:pt idx="62985" formatCode="General">
                  <c:v>1.297299999999999</c:v>
                </c:pt>
                <c:pt idx="62986" formatCode="General">
                  <c:v>1.2973199999999998</c:v>
                </c:pt>
                <c:pt idx="62987" formatCode="General">
                  <c:v>1.297339999999999</c:v>
                </c:pt>
                <c:pt idx="62988" formatCode="General">
                  <c:v>1.2973599999999998</c:v>
                </c:pt>
                <c:pt idx="62989" formatCode="General">
                  <c:v>1.29738</c:v>
                </c:pt>
                <c:pt idx="62990" formatCode="General">
                  <c:v>1.2973999999999992</c:v>
                </c:pt>
                <c:pt idx="62991" formatCode="General">
                  <c:v>1.2974299999999992</c:v>
                </c:pt>
                <c:pt idx="62992" formatCode="General">
                  <c:v>1.297439999999999</c:v>
                </c:pt>
                <c:pt idx="62993" formatCode="General">
                  <c:v>1.2974599999999998</c:v>
                </c:pt>
                <c:pt idx="62994" formatCode="General">
                  <c:v>1.29748</c:v>
                </c:pt>
                <c:pt idx="62995" formatCode="General">
                  <c:v>1.2975099999999991</c:v>
                </c:pt>
                <c:pt idx="62996" formatCode="General">
                  <c:v>1.2975199999999998</c:v>
                </c:pt>
                <c:pt idx="62997" formatCode="General">
                  <c:v>1.297539999999999</c:v>
                </c:pt>
                <c:pt idx="62998" formatCode="General">
                  <c:v>1.297569999999999</c:v>
                </c:pt>
                <c:pt idx="62999" formatCode="General">
                  <c:v>1.2975899999999998</c:v>
                </c:pt>
                <c:pt idx="63000" formatCode="General">
                  <c:v>1.2975999999999992</c:v>
                </c:pt>
                <c:pt idx="63001" formatCode="General">
                  <c:v>1.2976299999999992</c:v>
                </c:pt>
                <c:pt idx="63002" formatCode="General">
                  <c:v>1.29765</c:v>
                </c:pt>
                <c:pt idx="63003" formatCode="General">
                  <c:v>1.2976699999999992</c:v>
                </c:pt>
                <c:pt idx="63004" formatCode="General">
                  <c:v>1.2976899999999998</c:v>
                </c:pt>
                <c:pt idx="63005" formatCode="General">
                  <c:v>1.297709999999999</c:v>
                </c:pt>
                <c:pt idx="63006" formatCode="General">
                  <c:v>1.2977299999999992</c:v>
                </c:pt>
                <c:pt idx="63007" formatCode="General">
                  <c:v>1.2977599999999998</c:v>
                </c:pt>
                <c:pt idx="63008" formatCode="General">
                  <c:v>1.2977699999999992</c:v>
                </c:pt>
                <c:pt idx="63009" formatCode="General">
                  <c:v>1.2977899999999998</c:v>
                </c:pt>
                <c:pt idx="63010" formatCode="General">
                  <c:v>1.2978199999999998</c:v>
                </c:pt>
                <c:pt idx="63011" formatCode="General">
                  <c:v>1.2978399999999992</c:v>
                </c:pt>
                <c:pt idx="63012" formatCode="General">
                  <c:v>1.2978499999999991</c:v>
                </c:pt>
                <c:pt idx="63013" formatCode="General">
                  <c:v>1.297879999999999</c:v>
                </c:pt>
                <c:pt idx="63014" formatCode="General">
                  <c:v>1.2978999999999992</c:v>
                </c:pt>
                <c:pt idx="63015" formatCode="General">
                  <c:v>1.2979199999999991</c:v>
                </c:pt>
                <c:pt idx="63016" formatCode="General">
                  <c:v>1.2979399999999992</c:v>
                </c:pt>
                <c:pt idx="63017" formatCode="General">
                  <c:v>1.2979599999999998</c:v>
                </c:pt>
                <c:pt idx="63018" formatCode="General">
                  <c:v>1.297979999999999</c:v>
                </c:pt>
                <c:pt idx="63019" formatCode="General">
                  <c:v>1.298</c:v>
                </c:pt>
                <c:pt idx="63020" formatCode="General">
                  <c:v>1.29802</c:v>
                </c:pt>
                <c:pt idx="63021" formatCode="General">
                  <c:v>1.2980400000000001</c:v>
                </c:pt>
                <c:pt idx="63022" formatCode="General">
                  <c:v>1.29806</c:v>
                </c:pt>
                <c:pt idx="63023" formatCode="General">
                  <c:v>1.2980799999999999</c:v>
                </c:pt>
                <c:pt idx="63024" formatCode="General">
                  <c:v>1.2981</c:v>
                </c:pt>
                <c:pt idx="63025" formatCode="General">
                  <c:v>1.2981199999999999</c:v>
                </c:pt>
                <c:pt idx="63026" formatCode="General">
                  <c:v>1.2981400000000001</c:v>
                </c:pt>
                <c:pt idx="63027" formatCode="General">
                  <c:v>1.29817</c:v>
                </c:pt>
                <c:pt idx="63028" formatCode="General">
                  <c:v>1.2981799999999999</c:v>
                </c:pt>
                <c:pt idx="63029" formatCode="General">
                  <c:v>1.2982100000000001</c:v>
                </c:pt>
                <c:pt idx="63030" formatCode="General">
                  <c:v>1.29823</c:v>
                </c:pt>
                <c:pt idx="63031" formatCode="General">
                  <c:v>1.2982499999999999</c:v>
                </c:pt>
                <c:pt idx="63032" formatCode="General">
                  <c:v>1.29826</c:v>
                </c:pt>
                <c:pt idx="63033" formatCode="General">
                  <c:v>1.2982899999999999</c:v>
                </c:pt>
                <c:pt idx="63034" formatCode="General">
                  <c:v>1.2983100000000001</c:v>
                </c:pt>
                <c:pt idx="63035" formatCode="General">
                  <c:v>1.29833</c:v>
                </c:pt>
                <c:pt idx="63036" formatCode="General">
                  <c:v>1.2983499999999999</c:v>
                </c:pt>
                <c:pt idx="63037" formatCode="General">
                  <c:v>1.29837</c:v>
                </c:pt>
                <c:pt idx="63038" formatCode="General">
                  <c:v>1.2983899999999999</c:v>
                </c:pt>
                <c:pt idx="63039" formatCode="General">
                  <c:v>1.2984199999999999</c:v>
                </c:pt>
                <c:pt idx="63040" formatCode="General">
                  <c:v>1.29843</c:v>
                </c:pt>
                <c:pt idx="63041" formatCode="General">
                  <c:v>1.2984500000000001</c:v>
                </c:pt>
                <c:pt idx="63042" formatCode="General">
                  <c:v>1.2984800000000001</c:v>
                </c:pt>
                <c:pt idx="63043" formatCode="General">
                  <c:v>1.2985</c:v>
                </c:pt>
                <c:pt idx="63044" formatCode="General">
                  <c:v>1.2985100000000001</c:v>
                </c:pt>
                <c:pt idx="63045" formatCode="General">
                  <c:v>1.29853</c:v>
                </c:pt>
                <c:pt idx="63046" formatCode="General">
                  <c:v>1.2985599999999999</c:v>
                </c:pt>
                <c:pt idx="63047" formatCode="General">
                  <c:v>1.2985800000000001</c:v>
                </c:pt>
                <c:pt idx="63048" formatCode="General">
                  <c:v>1.2985899999999999</c:v>
                </c:pt>
                <c:pt idx="63049" formatCode="General">
                  <c:v>1.2986199999999999</c:v>
                </c:pt>
                <c:pt idx="63050" formatCode="General">
                  <c:v>1.29864</c:v>
                </c:pt>
                <c:pt idx="63051" formatCode="General">
                  <c:v>1.2986500000000001</c:v>
                </c:pt>
                <c:pt idx="63052" formatCode="General">
                  <c:v>1.2986800000000001</c:v>
                </c:pt>
                <c:pt idx="63053" formatCode="General">
                  <c:v>1.2987</c:v>
                </c:pt>
                <c:pt idx="63054" formatCode="General">
                  <c:v>1.2987199999999999</c:v>
                </c:pt>
                <c:pt idx="63055" formatCode="General">
                  <c:v>1.29874</c:v>
                </c:pt>
                <c:pt idx="63056" formatCode="General">
                  <c:v>1.2987599999999999</c:v>
                </c:pt>
                <c:pt idx="63057" formatCode="General">
                  <c:v>1.29878</c:v>
                </c:pt>
                <c:pt idx="63058" formatCode="General">
                  <c:v>1.2988</c:v>
                </c:pt>
                <c:pt idx="63059" formatCode="General">
                  <c:v>1.2988199999999999</c:v>
                </c:pt>
                <c:pt idx="63060" formatCode="General">
                  <c:v>1.29884</c:v>
                </c:pt>
                <c:pt idx="63061" formatCode="General">
                  <c:v>1.29887</c:v>
                </c:pt>
                <c:pt idx="63062" formatCode="General">
                  <c:v>1.2988899999999999</c:v>
                </c:pt>
                <c:pt idx="63063" formatCode="General">
                  <c:v>1.2988999999999991</c:v>
                </c:pt>
                <c:pt idx="63064" formatCode="General">
                  <c:v>1.298929999999999</c:v>
                </c:pt>
                <c:pt idx="63065" formatCode="General">
                  <c:v>1.29895</c:v>
                </c:pt>
                <c:pt idx="63066" formatCode="General">
                  <c:v>1.29897</c:v>
                </c:pt>
                <c:pt idx="63067" formatCode="General">
                  <c:v>1.2989899999999999</c:v>
                </c:pt>
                <c:pt idx="63068" formatCode="General">
                  <c:v>1.29901</c:v>
                </c:pt>
                <c:pt idx="63069" formatCode="General">
                  <c:v>1.299029999999999</c:v>
                </c:pt>
                <c:pt idx="63070" formatCode="General">
                  <c:v>1.29905</c:v>
                </c:pt>
                <c:pt idx="63071" formatCode="General">
                  <c:v>1.2990699999999991</c:v>
                </c:pt>
                <c:pt idx="63072" formatCode="General">
                  <c:v>1.2990899999999999</c:v>
                </c:pt>
                <c:pt idx="63073" formatCode="General">
                  <c:v>1.29911</c:v>
                </c:pt>
                <c:pt idx="63074" formatCode="General">
                  <c:v>1.299129999999999</c:v>
                </c:pt>
                <c:pt idx="63075" formatCode="General">
                  <c:v>1.29915</c:v>
                </c:pt>
                <c:pt idx="63076" formatCode="General">
                  <c:v>1.299169999999999</c:v>
                </c:pt>
                <c:pt idx="63077" formatCode="General">
                  <c:v>1.299199999999999</c:v>
                </c:pt>
                <c:pt idx="63078" formatCode="General">
                  <c:v>1.2992199999999998</c:v>
                </c:pt>
                <c:pt idx="63079" formatCode="General">
                  <c:v>1.2992299999999992</c:v>
                </c:pt>
                <c:pt idx="63080" formatCode="General">
                  <c:v>1.2992599999999999</c:v>
                </c:pt>
                <c:pt idx="63081" formatCode="General">
                  <c:v>1.29928</c:v>
                </c:pt>
                <c:pt idx="63082" formatCode="General">
                  <c:v>1.299299999999999</c:v>
                </c:pt>
                <c:pt idx="63083" formatCode="General">
                  <c:v>1.29931</c:v>
                </c:pt>
                <c:pt idx="63084" formatCode="General">
                  <c:v>1.2993399999999991</c:v>
                </c:pt>
                <c:pt idx="63085" formatCode="General">
                  <c:v>1.2993599999999998</c:v>
                </c:pt>
                <c:pt idx="63086" formatCode="General">
                  <c:v>1.29938</c:v>
                </c:pt>
                <c:pt idx="63087" formatCode="General">
                  <c:v>1.2993999999999992</c:v>
                </c:pt>
                <c:pt idx="63088" formatCode="General">
                  <c:v>1.2994199999999998</c:v>
                </c:pt>
                <c:pt idx="63089" formatCode="General">
                  <c:v>1.299439999999999</c:v>
                </c:pt>
                <c:pt idx="63090" formatCode="General">
                  <c:v>1.2994599999999998</c:v>
                </c:pt>
                <c:pt idx="63091" formatCode="General">
                  <c:v>1.29948</c:v>
                </c:pt>
                <c:pt idx="63092" formatCode="General">
                  <c:v>1.2994999999999992</c:v>
                </c:pt>
                <c:pt idx="63093" formatCode="General">
                  <c:v>1.2995299999999992</c:v>
                </c:pt>
                <c:pt idx="63094" formatCode="General">
                  <c:v>1.29955</c:v>
                </c:pt>
                <c:pt idx="63095" formatCode="General">
                  <c:v>1.2995599999999998</c:v>
                </c:pt>
                <c:pt idx="63096" formatCode="General">
                  <c:v>1.29958</c:v>
                </c:pt>
                <c:pt idx="63097" formatCode="General">
                  <c:v>1.299609999999999</c:v>
                </c:pt>
                <c:pt idx="63098" formatCode="General">
                  <c:v>1.2996299999999992</c:v>
                </c:pt>
                <c:pt idx="63099" formatCode="General">
                  <c:v>1.299639999999999</c:v>
                </c:pt>
                <c:pt idx="63100" formatCode="General">
                  <c:v>1.2996699999999992</c:v>
                </c:pt>
                <c:pt idx="63101" formatCode="General">
                  <c:v>1.2996899999999998</c:v>
                </c:pt>
                <c:pt idx="63102" formatCode="General">
                  <c:v>1.299709999999999</c:v>
                </c:pt>
                <c:pt idx="63103" formatCode="General">
                  <c:v>1.2997299999999992</c:v>
                </c:pt>
                <c:pt idx="63104" formatCode="General">
                  <c:v>1.29975</c:v>
                </c:pt>
                <c:pt idx="63105" formatCode="General">
                  <c:v>1.2997699999999992</c:v>
                </c:pt>
                <c:pt idx="63106" formatCode="General">
                  <c:v>1.2997999999999992</c:v>
                </c:pt>
                <c:pt idx="63107" formatCode="General">
                  <c:v>1.299809999999999</c:v>
                </c:pt>
                <c:pt idx="63108" formatCode="General">
                  <c:v>1.2998299999999992</c:v>
                </c:pt>
                <c:pt idx="63109" formatCode="General">
                  <c:v>1.2998499999999991</c:v>
                </c:pt>
                <c:pt idx="63110" formatCode="General">
                  <c:v>1.299879999999999</c:v>
                </c:pt>
                <c:pt idx="63111" formatCode="General">
                  <c:v>1.2998899999999998</c:v>
                </c:pt>
                <c:pt idx="63112" formatCode="General">
                  <c:v>1.299909999999999</c:v>
                </c:pt>
                <c:pt idx="63113" formatCode="General">
                  <c:v>1.2999399999999992</c:v>
                </c:pt>
                <c:pt idx="63114" formatCode="General">
                  <c:v>1.2999599999999998</c:v>
                </c:pt>
                <c:pt idx="63115" formatCode="General">
                  <c:v>1.299979999999999</c:v>
                </c:pt>
                <c:pt idx="63116" formatCode="General">
                  <c:v>1.3</c:v>
                </c:pt>
                <c:pt idx="63117" formatCode="General">
                  <c:v>1.30002</c:v>
                </c:pt>
                <c:pt idx="63118" formatCode="General">
                  <c:v>1.30003</c:v>
                </c:pt>
                <c:pt idx="63119" formatCode="General">
                  <c:v>1.30006</c:v>
                </c:pt>
                <c:pt idx="63120" formatCode="General">
                  <c:v>1.3000799999999999</c:v>
                </c:pt>
                <c:pt idx="63121" formatCode="General">
                  <c:v>1.3001</c:v>
                </c:pt>
                <c:pt idx="63122" formatCode="General">
                  <c:v>1.3001199999999999</c:v>
                </c:pt>
                <c:pt idx="63123" formatCode="General">
                  <c:v>1.3001400000000001</c:v>
                </c:pt>
                <c:pt idx="63124" formatCode="General">
                  <c:v>1.30016</c:v>
                </c:pt>
                <c:pt idx="63125" formatCode="General">
                  <c:v>1.3001799999999999</c:v>
                </c:pt>
                <c:pt idx="63126" formatCode="General">
                  <c:v>1.3002</c:v>
                </c:pt>
                <c:pt idx="63127" formatCode="General">
                  <c:v>1.3002199999999999</c:v>
                </c:pt>
                <c:pt idx="63128" formatCode="General">
                  <c:v>1.3002499999999999</c:v>
                </c:pt>
                <c:pt idx="63129" formatCode="General">
                  <c:v>1.30027</c:v>
                </c:pt>
                <c:pt idx="63130" formatCode="General">
                  <c:v>1.3002800000000001</c:v>
                </c:pt>
                <c:pt idx="63131" formatCode="General">
                  <c:v>1.3003100000000001</c:v>
                </c:pt>
                <c:pt idx="63132" formatCode="General">
                  <c:v>1.30033</c:v>
                </c:pt>
                <c:pt idx="63133" formatCode="General">
                  <c:v>1.3003499999999999</c:v>
                </c:pt>
                <c:pt idx="63134" formatCode="General">
                  <c:v>1.30036</c:v>
                </c:pt>
                <c:pt idx="63135" formatCode="General">
                  <c:v>1.3003899999999999</c:v>
                </c:pt>
                <c:pt idx="63136" formatCode="General">
                  <c:v>1.3004100000000001</c:v>
                </c:pt>
                <c:pt idx="63137" formatCode="General">
                  <c:v>1.30043</c:v>
                </c:pt>
                <c:pt idx="63138" formatCode="General">
                  <c:v>1.3004500000000001</c:v>
                </c:pt>
                <c:pt idx="63139" formatCode="General">
                  <c:v>1.30047</c:v>
                </c:pt>
                <c:pt idx="63140" formatCode="General">
                  <c:v>1.3004899999999999</c:v>
                </c:pt>
                <c:pt idx="63141" formatCode="General">
                  <c:v>1.3005100000000001</c:v>
                </c:pt>
                <c:pt idx="63142" formatCode="General">
                  <c:v>1.30053</c:v>
                </c:pt>
                <c:pt idx="63143" formatCode="General">
                  <c:v>1.3005500000000001</c:v>
                </c:pt>
                <c:pt idx="63144" formatCode="General">
                  <c:v>1.3005800000000001</c:v>
                </c:pt>
                <c:pt idx="63145" formatCode="General">
                  <c:v>1.3006</c:v>
                </c:pt>
                <c:pt idx="63146" formatCode="General">
                  <c:v>1.30061</c:v>
                </c:pt>
                <c:pt idx="63147" formatCode="General">
                  <c:v>1.30063</c:v>
                </c:pt>
                <c:pt idx="63148" formatCode="General">
                  <c:v>1.3006599999999999</c:v>
                </c:pt>
                <c:pt idx="63149" formatCode="General">
                  <c:v>1.3006800000000001</c:v>
                </c:pt>
                <c:pt idx="63150" formatCode="General">
                  <c:v>1.3007</c:v>
                </c:pt>
                <c:pt idx="63151" formatCode="General">
                  <c:v>1.3007199999999999</c:v>
                </c:pt>
                <c:pt idx="63152" formatCode="General">
                  <c:v>1.30074</c:v>
                </c:pt>
                <c:pt idx="63153" formatCode="General">
                  <c:v>1.3007599999999999</c:v>
                </c:pt>
                <c:pt idx="63154" formatCode="General">
                  <c:v>1.30078</c:v>
                </c:pt>
                <c:pt idx="63155" formatCode="General">
                  <c:v>1.3008</c:v>
                </c:pt>
                <c:pt idx="63156" formatCode="General">
                  <c:v>1.3008199999999999</c:v>
                </c:pt>
                <c:pt idx="63157" formatCode="General">
                  <c:v>1.3008500000000001</c:v>
                </c:pt>
                <c:pt idx="63158" formatCode="General">
                  <c:v>1.3008599999999999</c:v>
                </c:pt>
                <c:pt idx="63159" formatCode="General">
                  <c:v>1.30088</c:v>
                </c:pt>
                <c:pt idx="63160" formatCode="General">
                  <c:v>1.3008999999999991</c:v>
                </c:pt>
                <c:pt idx="63161" formatCode="General">
                  <c:v>1.300929999999999</c:v>
                </c:pt>
                <c:pt idx="63162" formatCode="General">
                  <c:v>1.30094</c:v>
                </c:pt>
                <c:pt idx="63163" formatCode="General">
                  <c:v>1.3009599999999999</c:v>
                </c:pt>
                <c:pt idx="63164" formatCode="General">
                  <c:v>1.3009899999999999</c:v>
                </c:pt>
                <c:pt idx="63165" formatCode="General">
                  <c:v>1.30101</c:v>
                </c:pt>
                <c:pt idx="63166" formatCode="General">
                  <c:v>1.301029999999999</c:v>
                </c:pt>
                <c:pt idx="63167" formatCode="General">
                  <c:v>1.30105</c:v>
                </c:pt>
                <c:pt idx="63168" formatCode="General">
                  <c:v>1.3010699999999991</c:v>
                </c:pt>
                <c:pt idx="63169" formatCode="General">
                  <c:v>1.3010899999999999</c:v>
                </c:pt>
                <c:pt idx="63170" formatCode="General">
                  <c:v>1.30111</c:v>
                </c:pt>
                <c:pt idx="63171" formatCode="General">
                  <c:v>1.301129999999999</c:v>
                </c:pt>
                <c:pt idx="63172" formatCode="General">
                  <c:v>1.30115</c:v>
                </c:pt>
                <c:pt idx="63173" formatCode="General">
                  <c:v>1.301169999999999</c:v>
                </c:pt>
                <c:pt idx="63174" formatCode="General">
                  <c:v>1.3011899999999998</c:v>
                </c:pt>
                <c:pt idx="63175" formatCode="General">
                  <c:v>1.30121</c:v>
                </c:pt>
                <c:pt idx="63176" formatCode="General">
                  <c:v>1.30124</c:v>
                </c:pt>
                <c:pt idx="63177" formatCode="General">
                  <c:v>1.3012599999999999</c:v>
                </c:pt>
                <c:pt idx="63178" formatCode="General">
                  <c:v>1.301269999999999</c:v>
                </c:pt>
                <c:pt idx="63179" formatCode="General">
                  <c:v>1.301299999999999</c:v>
                </c:pt>
                <c:pt idx="63180" formatCode="General">
                  <c:v>1.3013199999999998</c:v>
                </c:pt>
                <c:pt idx="63181" formatCode="General">
                  <c:v>1.3013399999999991</c:v>
                </c:pt>
                <c:pt idx="63182" formatCode="General">
                  <c:v>1.3013599999999999</c:v>
                </c:pt>
                <c:pt idx="63183" formatCode="General">
                  <c:v>1.30138</c:v>
                </c:pt>
                <c:pt idx="63184" formatCode="General">
                  <c:v>1.301399999999999</c:v>
                </c:pt>
                <c:pt idx="63185" formatCode="General">
                  <c:v>1.30141</c:v>
                </c:pt>
                <c:pt idx="63186" formatCode="General">
                  <c:v>1.301439999999999</c:v>
                </c:pt>
                <c:pt idx="63187" formatCode="General">
                  <c:v>1.3014599999999998</c:v>
                </c:pt>
                <c:pt idx="63188" formatCode="General">
                  <c:v>1.30148</c:v>
                </c:pt>
                <c:pt idx="63189" formatCode="General">
                  <c:v>1.3014999999999992</c:v>
                </c:pt>
                <c:pt idx="63190" formatCode="General">
                  <c:v>1.3015199999999998</c:v>
                </c:pt>
                <c:pt idx="63191" formatCode="General">
                  <c:v>1.301539999999999</c:v>
                </c:pt>
                <c:pt idx="63192" formatCode="General">
                  <c:v>1.3015599999999998</c:v>
                </c:pt>
                <c:pt idx="63193" formatCode="General">
                  <c:v>1.30158</c:v>
                </c:pt>
                <c:pt idx="63194" formatCode="General">
                  <c:v>1.3015999999999992</c:v>
                </c:pt>
                <c:pt idx="63195" formatCode="General">
                  <c:v>1.3016299999999992</c:v>
                </c:pt>
                <c:pt idx="63196" formatCode="General">
                  <c:v>1.30165</c:v>
                </c:pt>
                <c:pt idx="63197" formatCode="General">
                  <c:v>1.3016599999999998</c:v>
                </c:pt>
                <c:pt idx="63198" formatCode="General">
                  <c:v>1.3016799999999991</c:v>
                </c:pt>
                <c:pt idx="63199" formatCode="General">
                  <c:v>1.301709999999999</c:v>
                </c:pt>
                <c:pt idx="63200" formatCode="General">
                  <c:v>1.3017299999999992</c:v>
                </c:pt>
                <c:pt idx="63201" formatCode="General">
                  <c:v>1.30175</c:v>
                </c:pt>
                <c:pt idx="63202" formatCode="General">
                  <c:v>1.3017699999999992</c:v>
                </c:pt>
                <c:pt idx="63203" formatCode="General">
                  <c:v>1.3017899999999998</c:v>
                </c:pt>
                <c:pt idx="63204" formatCode="General">
                  <c:v>1.301809999999999</c:v>
                </c:pt>
                <c:pt idx="63205" formatCode="General">
                  <c:v>1.3018299999999992</c:v>
                </c:pt>
                <c:pt idx="63206" formatCode="General">
                  <c:v>1.30185</c:v>
                </c:pt>
                <c:pt idx="63207" formatCode="General">
                  <c:v>1.3018699999999992</c:v>
                </c:pt>
                <c:pt idx="63208" formatCode="General">
                  <c:v>1.3018999999999992</c:v>
                </c:pt>
                <c:pt idx="63209" formatCode="General">
                  <c:v>1.301909999999999</c:v>
                </c:pt>
                <c:pt idx="63210" formatCode="General">
                  <c:v>1.3019299999999991</c:v>
                </c:pt>
                <c:pt idx="63211" formatCode="General">
                  <c:v>1.3019499999999991</c:v>
                </c:pt>
                <c:pt idx="63212" formatCode="General">
                  <c:v>1.301979999999999</c:v>
                </c:pt>
                <c:pt idx="63213" formatCode="General">
                  <c:v>1.3019899999999998</c:v>
                </c:pt>
                <c:pt idx="63214" formatCode="General">
                  <c:v>1.3020099999999999</c:v>
                </c:pt>
                <c:pt idx="63215" formatCode="General">
                  <c:v>1.3020400000000001</c:v>
                </c:pt>
                <c:pt idx="63216" formatCode="General">
                  <c:v>1.30206</c:v>
                </c:pt>
                <c:pt idx="63217" formatCode="General">
                  <c:v>1.3020700000000001</c:v>
                </c:pt>
                <c:pt idx="63218" formatCode="General">
                  <c:v>1.3021</c:v>
                </c:pt>
                <c:pt idx="63219" formatCode="General">
                  <c:v>1.3021199999999999</c:v>
                </c:pt>
                <c:pt idx="63220" formatCode="General">
                  <c:v>1.3021400000000001</c:v>
                </c:pt>
                <c:pt idx="63221" formatCode="General">
                  <c:v>1.30216</c:v>
                </c:pt>
                <c:pt idx="63222" formatCode="General">
                  <c:v>1.3021799999999999</c:v>
                </c:pt>
                <c:pt idx="63223" formatCode="General">
                  <c:v>1.3022</c:v>
                </c:pt>
                <c:pt idx="63224" formatCode="General">
                  <c:v>1.3022199999999999</c:v>
                </c:pt>
                <c:pt idx="63225" formatCode="General">
                  <c:v>1.3022400000000001</c:v>
                </c:pt>
                <c:pt idx="63226" formatCode="General">
                  <c:v>1.30226</c:v>
                </c:pt>
                <c:pt idx="63227" formatCode="General">
                  <c:v>1.3022899999999999</c:v>
                </c:pt>
                <c:pt idx="63228" formatCode="General">
                  <c:v>1.3023100000000001</c:v>
                </c:pt>
                <c:pt idx="63229" formatCode="General">
                  <c:v>1.3023199999999999</c:v>
                </c:pt>
                <c:pt idx="63230" formatCode="General">
                  <c:v>1.3023499999999999</c:v>
                </c:pt>
                <c:pt idx="63231" formatCode="General">
                  <c:v>1.30237</c:v>
                </c:pt>
                <c:pt idx="63232" formatCode="General">
                  <c:v>1.3023899999999999</c:v>
                </c:pt>
                <c:pt idx="63233" formatCode="General">
                  <c:v>1.3024</c:v>
                </c:pt>
                <c:pt idx="63234" formatCode="General">
                  <c:v>1.30243</c:v>
                </c:pt>
                <c:pt idx="63235" formatCode="General">
                  <c:v>1.3024500000000001</c:v>
                </c:pt>
                <c:pt idx="63236" formatCode="General">
                  <c:v>1.30247</c:v>
                </c:pt>
                <c:pt idx="63237" formatCode="General">
                  <c:v>1.3024899999999999</c:v>
                </c:pt>
                <c:pt idx="63238" formatCode="General">
                  <c:v>1.3025100000000001</c:v>
                </c:pt>
                <c:pt idx="63239" formatCode="General">
                  <c:v>1.30253</c:v>
                </c:pt>
                <c:pt idx="63240" formatCode="General">
                  <c:v>1.3025500000000001</c:v>
                </c:pt>
                <c:pt idx="63241" formatCode="General">
                  <c:v>1.30257</c:v>
                </c:pt>
                <c:pt idx="63242" formatCode="General">
                  <c:v>1.3025899999999999</c:v>
                </c:pt>
                <c:pt idx="63243" formatCode="General">
                  <c:v>1.30261</c:v>
                </c:pt>
                <c:pt idx="63244" formatCode="General">
                  <c:v>1.30264</c:v>
                </c:pt>
                <c:pt idx="63245" formatCode="General">
                  <c:v>1.3026500000000001</c:v>
                </c:pt>
                <c:pt idx="63246" formatCode="General">
                  <c:v>1.3026800000000001</c:v>
                </c:pt>
                <c:pt idx="63247" formatCode="General">
                  <c:v>1.3027</c:v>
                </c:pt>
                <c:pt idx="63248" formatCode="General">
                  <c:v>1.3027199999999999</c:v>
                </c:pt>
                <c:pt idx="63249" formatCode="General">
                  <c:v>1.30274</c:v>
                </c:pt>
                <c:pt idx="63250" formatCode="General">
                  <c:v>1.3027599999999999</c:v>
                </c:pt>
                <c:pt idx="63251" formatCode="General">
                  <c:v>1.30278</c:v>
                </c:pt>
                <c:pt idx="63252" formatCode="General">
                  <c:v>1.3028</c:v>
                </c:pt>
                <c:pt idx="63253" formatCode="General">
                  <c:v>1.3028199999999999</c:v>
                </c:pt>
                <c:pt idx="63254" formatCode="General">
                  <c:v>1.30284</c:v>
                </c:pt>
                <c:pt idx="63255" formatCode="General">
                  <c:v>1.3028599999999999</c:v>
                </c:pt>
                <c:pt idx="63256" formatCode="General">
                  <c:v>1.30288</c:v>
                </c:pt>
                <c:pt idx="63257" formatCode="General">
                  <c:v>1.3028999999999991</c:v>
                </c:pt>
                <c:pt idx="63258" formatCode="General">
                  <c:v>1.3029199999999999</c:v>
                </c:pt>
                <c:pt idx="63259" formatCode="General">
                  <c:v>1.3029500000000001</c:v>
                </c:pt>
                <c:pt idx="63260" formatCode="General">
                  <c:v>1.3029599999999999</c:v>
                </c:pt>
                <c:pt idx="63261" formatCode="General">
                  <c:v>1.30298</c:v>
                </c:pt>
                <c:pt idx="63262" formatCode="General">
                  <c:v>1.302999999999999</c:v>
                </c:pt>
                <c:pt idx="63263" formatCode="General">
                  <c:v>1.303029999999999</c:v>
                </c:pt>
                <c:pt idx="63264" formatCode="General">
                  <c:v>1.30304</c:v>
                </c:pt>
                <c:pt idx="63265" formatCode="General">
                  <c:v>1.3030599999999999</c:v>
                </c:pt>
                <c:pt idx="63266" formatCode="General">
                  <c:v>1.3030899999999999</c:v>
                </c:pt>
                <c:pt idx="63267" formatCode="General">
                  <c:v>1.30311</c:v>
                </c:pt>
                <c:pt idx="63268" formatCode="General">
                  <c:v>1.303129999999999</c:v>
                </c:pt>
                <c:pt idx="63269" formatCode="General">
                  <c:v>1.30315</c:v>
                </c:pt>
                <c:pt idx="63270" formatCode="General">
                  <c:v>1.3031699999999991</c:v>
                </c:pt>
                <c:pt idx="63271" formatCode="General">
                  <c:v>1.3031899999999998</c:v>
                </c:pt>
                <c:pt idx="63272" formatCode="General">
                  <c:v>1.30321</c:v>
                </c:pt>
                <c:pt idx="63273" formatCode="General">
                  <c:v>1.3032299999999992</c:v>
                </c:pt>
                <c:pt idx="63274" formatCode="General">
                  <c:v>1.30325</c:v>
                </c:pt>
                <c:pt idx="63275" formatCode="General">
                  <c:v>1.303269999999999</c:v>
                </c:pt>
                <c:pt idx="63276" formatCode="General">
                  <c:v>1.3032899999999998</c:v>
                </c:pt>
                <c:pt idx="63277" formatCode="General">
                  <c:v>1.30331</c:v>
                </c:pt>
                <c:pt idx="63278" formatCode="General">
                  <c:v>1.3033399999999991</c:v>
                </c:pt>
                <c:pt idx="63279" formatCode="General">
                  <c:v>1.3033599999999999</c:v>
                </c:pt>
                <c:pt idx="63280" formatCode="General">
                  <c:v>1.303369999999999</c:v>
                </c:pt>
                <c:pt idx="63281" formatCode="General">
                  <c:v>1.303399999999999</c:v>
                </c:pt>
                <c:pt idx="63282" formatCode="General">
                  <c:v>1.3034199999999998</c:v>
                </c:pt>
                <c:pt idx="63283" formatCode="General">
                  <c:v>1.303439999999999</c:v>
                </c:pt>
                <c:pt idx="63284" formatCode="General">
                  <c:v>1.30345</c:v>
                </c:pt>
                <c:pt idx="63285" formatCode="General">
                  <c:v>1.30348</c:v>
                </c:pt>
                <c:pt idx="63286" formatCode="General">
                  <c:v>1.3034999999999992</c:v>
                </c:pt>
                <c:pt idx="63287" formatCode="General">
                  <c:v>1.3035199999999998</c:v>
                </c:pt>
                <c:pt idx="63288" formatCode="General">
                  <c:v>1.303539999999999</c:v>
                </c:pt>
                <c:pt idx="63289" formatCode="General">
                  <c:v>1.3035599999999998</c:v>
                </c:pt>
                <c:pt idx="63290" formatCode="General">
                  <c:v>1.30358</c:v>
                </c:pt>
                <c:pt idx="63291" formatCode="General">
                  <c:v>1.3035999999999992</c:v>
                </c:pt>
                <c:pt idx="63292" formatCode="General">
                  <c:v>1.3036199999999998</c:v>
                </c:pt>
                <c:pt idx="63293" formatCode="General">
                  <c:v>1.303639999999999</c:v>
                </c:pt>
                <c:pt idx="63294" formatCode="General">
                  <c:v>1.3036699999999992</c:v>
                </c:pt>
                <c:pt idx="63295" formatCode="General">
                  <c:v>1.3036899999999998</c:v>
                </c:pt>
                <c:pt idx="63296" formatCode="General">
                  <c:v>1.3036999999999992</c:v>
                </c:pt>
                <c:pt idx="63297" formatCode="General">
                  <c:v>1.3037299999999992</c:v>
                </c:pt>
                <c:pt idx="63298" formatCode="General">
                  <c:v>1.30375</c:v>
                </c:pt>
                <c:pt idx="63299" formatCode="General">
                  <c:v>1.3037699999999992</c:v>
                </c:pt>
                <c:pt idx="63300" formatCode="General">
                  <c:v>1.3037799999999991</c:v>
                </c:pt>
                <c:pt idx="63301" formatCode="General">
                  <c:v>1.303809999999999</c:v>
                </c:pt>
                <c:pt idx="63302" formatCode="General">
                  <c:v>1.3038299999999992</c:v>
                </c:pt>
                <c:pt idx="63303" formatCode="General">
                  <c:v>1.30385</c:v>
                </c:pt>
                <c:pt idx="63304" formatCode="General">
                  <c:v>1.3038699999999992</c:v>
                </c:pt>
                <c:pt idx="63305" formatCode="General">
                  <c:v>1.3038899999999998</c:v>
                </c:pt>
                <c:pt idx="63306" formatCode="General">
                  <c:v>1.303909999999999</c:v>
                </c:pt>
                <c:pt idx="63307" formatCode="General">
                  <c:v>1.3039299999999991</c:v>
                </c:pt>
                <c:pt idx="63308" formatCode="General">
                  <c:v>1.3039499999999991</c:v>
                </c:pt>
                <c:pt idx="63309" formatCode="General">
                  <c:v>1.3039699999999992</c:v>
                </c:pt>
                <c:pt idx="63310" formatCode="General">
                  <c:v>1.304</c:v>
                </c:pt>
                <c:pt idx="63311" formatCode="General">
                  <c:v>1.30402</c:v>
                </c:pt>
                <c:pt idx="63312" formatCode="General">
                  <c:v>1.30403</c:v>
                </c:pt>
                <c:pt idx="63313" formatCode="General">
                  <c:v>1.3040499999999999</c:v>
                </c:pt>
                <c:pt idx="63314" formatCode="General">
                  <c:v>1.3040799999999999</c:v>
                </c:pt>
                <c:pt idx="63315" formatCode="General">
                  <c:v>1.3041</c:v>
                </c:pt>
                <c:pt idx="63316" formatCode="General">
                  <c:v>1.3041100000000001</c:v>
                </c:pt>
                <c:pt idx="63317" formatCode="General">
                  <c:v>1.3041400000000001</c:v>
                </c:pt>
                <c:pt idx="63318" formatCode="General">
                  <c:v>1.30416</c:v>
                </c:pt>
                <c:pt idx="63319" formatCode="General">
                  <c:v>1.3041799999999999</c:v>
                </c:pt>
                <c:pt idx="63320" formatCode="General">
                  <c:v>1.3042</c:v>
                </c:pt>
                <c:pt idx="63321" formatCode="General">
                  <c:v>1.3042199999999999</c:v>
                </c:pt>
                <c:pt idx="63322" formatCode="General">
                  <c:v>1.3042400000000001</c:v>
                </c:pt>
                <c:pt idx="63323" formatCode="General">
                  <c:v>1.30426</c:v>
                </c:pt>
                <c:pt idx="63324" formatCode="General">
                  <c:v>1.3042800000000001</c:v>
                </c:pt>
                <c:pt idx="63325" formatCode="General">
                  <c:v>1.3043</c:v>
                </c:pt>
                <c:pt idx="63326" formatCode="General">
                  <c:v>1.3043199999999999</c:v>
                </c:pt>
                <c:pt idx="63327" formatCode="General">
                  <c:v>1.3043400000000001</c:v>
                </c:pt>
                <c:pt idx="63328" formatCode="General">
                  <c:v>1.30436</c:v>
                </c:pt>
                <c:pt idx="63329" formatCode="General">
                  <c:v>1.3043800000000001</c:v>
                </c:pt>
                <c:pt idx="63330" formatCode="General">
                  <c:v>1.3044100000000001</c:v>
                </c:pt>
                <c:pt idx="63331" formatCode="General">
                  <c:v>1.3044199999999999</c:v>
                </c:pt>
                <c:pt idx="63332" formatCode="General">
                  <c:v>1.3044500000000001</c:v>
                </c:pt>
                <c:pt idx="63333" formatCode="General">
                  <c:v>1.30447</c:v>
                </c:pt>
                <c:pt idx="63334" formatCode="General">
                  <c:v>1.3044899999999999</c:v>
                </c:pt>
                <c:pt idx="63335" formatCode="General">
                  <c:v>1.3045</c:v>
                </c:pt>
                <c:pt idx="63336" formatCode="General">
                  <c:v>1.30453</c:v>
                </c:pt>
                <c:pt idx="63337" formatCode="General">
                  <c:v>1.3045500000000001</c:v>
                </c:pt>
                <c:pt idx="63338" formatCode="General">
                  <c:v>1.30457</c:v>
                </c:pt>
                <c:pt idx="63339" formatCode="General">
                  <c:v>1.3045899999999999</c:v>
                </c:pt>
                <c:pt idx="63340" formatCode="General">
                  <c:v>1.30461</c:v>
                </c:pt>
                <c:pt idx="63341" formatCode="General">
                  <c:v>1.30463</c:v>
                </c:pt>
                <c:pt idx="63342" formatCode="General">
                  <c:v>1.3046599999999999</c:v>
                </c:pt>
                <c:pt idx="63343" formatCode="General">
                  <c:v>1.30467</c:v>
                </c:pt>
                <c:pt idx="63344" formatCode="General">
                  <c:v>1.3046899999999999</c:v>
                </c:pt>
                <c:pt idx="63345" formatCode="General">
                  <c:v>1.3047199999999999</c:v>
                </c:pt>
                <c:pt idx="63346" formatCode="General">
                  <c:v>1.30474</c:v>
                </c:pt>
                <c:pt idx="63347" formatCode="General">
                  <c:v>1.3047500000000001</c:v>
                </c:pt>
                <c:pt idx="63348" formatCode="General">
                  <c:v>1.30477</c:v>
                </c:pt>
                <c:pt idx="63349" formatCode="General">
                  <c:v>1.3048</c:v>
                </c:pt>
                <c:pt idx="63350" formatCode="General">
                  <c:v>1.3048199999999999</c:v>
                </c:pt>
                <c:pt idx="63351" formatCode="General">
                  <c:v>1.304829999999999</c:v>
                </c:pt>
                <c:pt idx="63352" formatCode="General">
                  <c:v>1.3048599999999999</c:v>
                </c:pt>
                <c:pt idx="63353" formatCode="General">
                  <c:v>1.30488</c:v>
                </c:pt>
                <c:pt idx="63354" formatCode="General">
                  <c:v>1.3048999999999991</c:v>
                </c:pt>
                <c:pt idx="63355" formatCode="General">
                  <c:v>1.3049199999999999</c:v>
                </c:pt>
                <c:pt idx="63356" formatCode="General">
                  <c:v>1.30494</c:v>
                </c:pt>
                <c:pt idx="63357" formatCode="General">
                  <c:v>1.3049599999999999</c:v>
                </c:pt>
                <c:pt idx="63358" formatCode="General">
                  <c:v>1.30498</c:v>
                </c:pt>
                <c:pt idx="63359" formatCode="General">
                  <c:v>1.304999999999999</c:v>
                </c:pt>
                <c:pt idx="63360" formatCode="General">
                  <c:v>1.3050199999999998</c:v>
                </c:pt>
                <c:pt idx="63361" formatCode="General">
                  <c:v>1.30505</c:v>
                </c:pt>
                <c:pt idx="63362" formatCode="General">
                  <c:v>1.30507</c:v>
                </c:pt>
                <c:pt idx="63363" formatCode="General">
                  <c:v>1.30508</c:v>
                </c:pt>
                <c:pt idx="63364" formatCode="General">
                  <c:v>1.305099999999999</c:v>
                </c:pt>
                <c:pt idx="63365" formatCode="General">
                  <c:v>1.305129999999999</c:v>
                </c:pt>
                <c:pt idx="63366" formatCode="General">
                  <c:v>1.30515</c:v>
                </c:pt>
                <c:pt idx="63367" formatCode="General">
                  <c:v>1.3051699999999991</c:v>
                </c:pt>
                <c:pt idx="63368" formatCode="General">
                  <c:v>1.3051899999999999</c:v>
                </c:pt>
                <c:pt idx="63369" formatCode="General">
                  <c:v>1.30521</c:v>
                </c:pt>
                <c:pt idx="63370" formatCode="General">
                  <c:v>1.305229999999999</c:v>
                </c:pt>
                <c:pt idx="63371" formatCode="General">
                  <c:v>1.30525</c:v>
                </c:pt>
                <c:pt idx="63372" formatCode="General">
                  <c:v>1.305269999999999</c:v>
                </c:pt>
                <c:pt idx="63373" formatCode="General">
                  <c:v>1.3052899999999998</c:v>
                </c:pt>
                <c:pt idx="63374" formatCode="General">
                  <c:v>1.3053199999999998</c:v>
                </c:pt>
                <c:pt idx="63375" formatCode="General">
                  <c:v>1.3053299999999992</c:v>
                </c:pt>
                <c:pt idx="63376" formatCode="General">
                  <c:v>1.30535</c:v>
                </c:pt>
                <c:pt idx="63377" formatCode="General">
                  <c:v>1.305369999999999</c:v>
                </c:pt>
                <c:pt idx="63378" formatCode="General">
                  <c:v>1.305399999999999</c:v>
                </c:pt>
                <c:pt idx="63379" formatCode="General">
                  <c:v>1.30541</c:v>
                </c:pt>
                <c:pt idx="63380" formatCode="General">
                  <c:v>1.3054299999999992</c:v>
                </c:pt>
                <c:pt idx="63381" formatCode="General">
                  <c:v>1.3054599999999998</c:v>
                </c:pt>
                <c:pt idx="63382" formatCode="General">
                  <c:v>1.30548</c:v>
                </c:pt>
                <c:pt idx="63383" formatCode="General">
                  <c:v>1.3054999999999992</c:v>
                </c:pt>
                <c:pt idx="63384" formatCode="General">
                  <c:v>1.3055199999999998</c:v>
                </c:pt>
                <c:pt idx="63385" formatCode="General">
                  <c:v>1.305539999999999</c:v>
                </c:pt>
                <c:pt idx="63386" formatCode="General">
                  <c:v>1.30555</c:v>
                </c:pt>
                <c:pt idx="63387" formatCode="General">
                  <c:v>1.30558</c:v>
                </c:pt>
                <c:pt idx="63388" formatCode="General">
                  <c:v>1.3055999999999992</c:v>
                </c:pt>
                <c:pt idx="63389" formatCode="General">
                  <c:v>1.3056199999999998</c:v>
                </c:pt>
                <c:pt idx="63390" formatCode="General">
                  <c:v>1.305639999999999</c:v>
                </c:pt>
                <c:pt idx="63391" formatCode="General">
                  <c:v>1.3056599999999998</c:v>
                </c:pt>
                <c:pt idx="63392" formatCode="General">
                  <c:v>1.30568</c:v>
                </c:pt>
                <c:pt idx="63393" formatCode="General">
                  <c:v>1.305709999999999</c:v>
                </c:pt>
                <c:pt idx="63394" formatCode="General">
                  <c:v>1.3057199999999998</c:v>
                </c:pt>
                <c:pt idx="63395" formatCode="General">
                  <c:v>1.305739999999999</c:v>
                </c:pt>
                <c:pt idx="63396" formatCode="General">
                  <c:v>1.3057699999999992</c:v>
                </c:pt>
                <c:pt idx="63397" formatCode="General">
                  <c:v>1.3057899999999998</c:v>
                </c:pt>
                <c:pt idx="63398" formatCode="General">
                  <c:v>1.3057999999999992</c:v>
                </c:pt>
                <c:pt idx="63399" formatCode="General">
                  <c:v>1.3058199999999998</c:v>
                </c:pt>
                <c:pt idx="63400" formatCode="General">
                  <c:v>1.30585</c:v>
                </c:pt>
                <c:pt idx="63401" formatCode="General">
                  <c:v>1.3058699999999992</c:v>
                </c:pt>
                <c:pt idx="63402" formatCode="General">
                  <c:v>1.305879999999999</c:v>
                </c:pt>
                <c:pt idx="63403" formatCode="General">
                  <c:v>1.305909999999999</c:v>
                </c:pt>
                <c:pt idx="63404" formatCode="General">
                  <c:v>1.3059299999999991</c:v>
                </c:pt>
                <c:pt idx="63405" formatCode="General">
                  <c:v>1.3059499999999991</c:v>
                </c:pt>
                <c:pt idx="63406" formatCode="General">
                  <c:v>1.3059699999999992</c:v>
                </c:pt>
                <c:pt idx="63407" formatCode="General">
                  <c:v>1.3059899999999998</c:v>
                </c:pt>
                <c:pt idx="63408" formatCode="General">
                  <c:v>1.3060099999999999</c:v>
                </c:pt>
                <c:pt idx="63409" formatCode="General">
                  <c:v>1.30603</c:v>
                </c:pt>
                <c:pt idx="63410" formatCode="General">
                  <c:v>1.3060499999999999</c:v>
                </c:pt>
                <c:pt idx="63411" formatCode="General">
                  <c:v>1.3060700000000001</c:v>
                </c:pt>
                <c:pt idx="63412" formatCode="General">
                  <c:v>1.3061</c:v>
                </c:pt>
                <c:pt idx="63413" formatCode="General">
                  <c:v>1.3061199999999999</c:v>
                </c:pt>
                <c:pt idx="63414" formatCode="General">
                  <c:v>1.30613</c:v>
                </c:pt>
                <c:pt idx="63415" formatCode="General">
                  <c:v>1.30616</c:v>
                </c:pt>
                <c:pt idx="63416" formatCode="General">
                  <c:v>1.3061799999999999</c:v>
                </c:pt>
                <c:pt idx="63417" formatCode="General">
                  <c:v>1.3062</c:v>
                </c:pt>
                <c:pt idx="63418" formatCode="General">
                  <c:v>1.3062199999999999</c:v>
                </c:pt>
                <c:pt idx="63419" formatCode="General">
                  <c:v>1.3062400000000001</c:v>
                </c:pt>
                <c:pt idx="63420" formatCode="General">
                  <c:v>1.30626</c:v>
                </c:pt>
                <c:pt idx="63421" formatCode="General">
                  <c:v>1.3062800000000001</c:v>
                </c:pt>
                <c:pt idx="63422" formatCode="General">
                  <c:v>1.3063</c:v>
                </c:pt>
                <c:pt idx="63423" formatCode="General">
                  <c:v>1.3063199999999999</c:v>
                </c:pt>
                <c:pt idx="63424" formatCode="General">
                  <c:v>1.3063400000000001</c:v>
                </c:pt>
                <c:pt idx="63425" formatCode="General">
                  <c:v>1.30637</c:v>
                </c:pt>
                <c:pt idx="63426" formatCode="General">
                  <c:v>1.3063800000000001</c:v>
                </c:pt>
                <c:pt idx="63427" formatCode="General">
                  <c:v>1.3064</c:v>
                </c:pt>
                <c:pt idx="63428" formatCode="General">
                  <c:v>1.3064199999999999</c:v>
                </c:pt>
                <c:pt idx="63429" formatCode="General">
                  <c:v>1.3064499999999999</c:v>
                </c:pt>
                <c:pt idx="63430" formatCode="General">
                  <c:v>1.30646</c:v>
                </c:pt>
                <c:pt idx="63431" formatCode="General">
                  <c:v>1.3064800000000001</c:v>
                </c:pt>
                <c:pt idx="63432" formatCode="General">
                  <c:v>1.3065100000000001</c:v>
                </c:pt>
                <c:pt idx="63433" formatCode="General">
                  <c:v>1.30653</c:v>
                </c:pt>
                <c:pt idx="63434" formatCode="General">
                  <c:v>1.3065500000000001</c:v>
                </c:pt>
                <c:pt idx="63435" formatCode="General">
                  <c:v>1.30657</c:v>
                </c:pt>
                <c:pt idx="63436" formatCode="General">
                  <c:v>1.3065899999999999</c:v>
                </c:pt>
                <c:pt idx="63437" formatCode="General">
                  <c:v>1.30661</c:v>
                </c:pt>
                <c:pt idx="63438" formatCode="General">
                  <c:v>1.30663</c:v>
                </c:pt>
                <c:pt idx="63439" formatCode="General">
                  <c:v>1.3066500000000001</c:v>
                </c:pt>
                <c:pt idx="63440" formatCode="General">
                  <c:v>1.30667</c:v>
                </c:pt>
                <c:pt idx="63441" formatCode="General">
                  <c:v>1.3066899999999999</c:v>
                </c:pt>
                <c:pt idx="63442" formatCode="General">
                  <c:v>1.30671</c:v>
                </c:pt>
                <c:pt idx="63443" formatCode="General">
                  <c:v>1.3067299999999991</c:v>
                </c:pt>
                <c:pt idx="63444" formatCode="General">
                  <c:v>1.3067599999999999</c:v>
                </c:pt>
                <c:pt idx="63445" formatCode="General">
                  <c:v>1.3067800000000001</c:v>
                </c:pt>
                <c:pt idx="63446" formatCode="General">
                  <c:v>1.3067899999999999</c:v>
                </c:pt>
                <c:pt idx="63447" formatCode="General">
                  <c:v>1.3068199999999999</c:v>
                </c:pt>
                <c:pt idx="63448" formatCode="General">
                  <c:v>1.30684</c:v>
                </c:pt>
                <c:pt idx="63449" formatCode="General">
                  <c:v>1.3068599999999999</c:v>
                </c:pt>
                <c:pt idx="63450" formatCode="General">
                  <c:v>1.30687</c:v>
                </c:pt>
                <c:pt idx="63451" formatCode="General">
                  <c:v>1.3069</c:v>
                </c:pt>
                <c:pt idx="63452" formatCode="General">
                  <c:v>1.3069199999999999</c:v>
                </c:pt>
                <c:pt idx="63453" formatCode="General">
                  <c:v>1.306929999999999</c:v>
                </c:pt>
                <c:pt idx="63454" formatCode="General">
                  <c:v>1.3069599999999999</c:v>
                </c:pt>
                <c:pt idx="63455" formatCode="General">
                  <c:v>1.30698</c:v>
                </c:pt>
                <c:pt idx="63456" formatCode="General">
                  <c:v>1.3069999999999991</c:v>
                </c:pt>
                <c:pt idx="63457" formatCode="General">
                  <c:v>1.3070199999999998</c:v>
                </c:pt>
                <c:pt idx="63458" formatCode="General">
                  <c:v>1.30704</c:v>
                </c:pt>
                <c:pt idx="63459" formatCode="General">
                  <c:v>1.3070599999999999</c:v>
                </c:pt>
                <c:pt idx="63460" formatCode="General">
                  <c:v>1.3070899999999999</c:v>
                </c:pt>
                <c:pt idx="63461" formatCode="General">
                  <c:v>1.307099999999999</c:v>
                </c:pt>
                <c:pt idx="63462" formatCode="General">
                  <c:v>1.3071199999999998</c:v>
                </c:pt>
                <c:pt idx="63463" formatCode="General">
                  <c:v>1.30714</c:v>
                </c:pt>
                <c:pt idx="63464" formatCode="General">
                  <c:v>1.3071699999999991</c:v>
                </c:pt>
                <c:pt idx="63465" formatCode="General">
                  <c:v>1.30718</c:v>
                </c:pt>
                <c:pt idx="63466" formatCode="General">
                  <c:v>1.30721</c:v>
                </c:pt>
                <c:pt idx="63467" formatCode="General">
                  <c:v>1.307229999999999</c:v>
                </c:pt>
                <c:pt idx="63468" formatCode="General">
                  <c:v>1.30725</c:v>
                </c:pt>
                <c:pt idx="63469" formatCode="General">
                  <c:v>1.307269999999999</c:v>
                </c:pt>
                <c:pt idx="63470" formatCode="General">
                  <c:v>1.3072899999999998</c:v>
                </c:pt>
                <c:pt idx="63471" formatCode="General">
                  <c:v>1.30731</c:v>
                </c:pt>
                <c:pt idx="63472" formatCode="General">
                  <c:v>1.3073299999999992</c:v>
                </c:pt>
                <c:pt idx="63473" formatCode="General">
                  <c:v>1.30735</c:v>
                </c:pt>
                <c:pt idx="63474" formatCode="General">
                  <c:v>1.307369999999999</c:v>
                </c:pt>
                <c:pt idx="63475" formatCode="General">
                  <c:v>1.3073899999999998</c:v>
                </c:pt>
                <c:pt idx="63476" formatCode="General">
                  <c:v>1.3074199999999998</c:v>
                </c:pt>
                <c:pt idx="63477" formatCode="General">
                  <c:v>1.3074299999999992</c:v>
                </c:pt>
                <c:pt idx="63478" formatCode="General">
                  <c:v>1.30745</c:v>
                </c:pt>
                <c:pt idx="63479" formatCode="General">
                  <c:v>1.307469999999999</c:v>
                </c:pt>
                <c:pt idx="63480" formatCode="General">
                  <c:v>1.3074999999999992</c:v>
                </c:pt>
                <c:pt idx="63481" formatCode="General">
                  <c:v>1.30751</c:v>
                </c:pt>
                <c:pt idx="63482" formatCode="General">
                  <c:v>1.3075299999999992</c:v>
                </c:pt>
                <c:pt idx="63483" formatCode="General">
                  <c:v>1.3075599999999998</c:v>
                </c:pt>
                <c:pt idx="63484" formatCode="General">
                  <c:v>1.30758</c:v>
                </c:pt>
                <c:pt idx="63485" formatCode="General">
                  <c:v>1.3075999999999992</c:v>
                </c:pt>
                <c:pt idx="63486" formatCode="General">
                  <c:v>1.3076199999999998</c:v>
                </c:pt>
                <c:pt idx="63487" formatCode="General">
                  <c:v>1.307639999999999</c:v>
                </c:pt>
                <c:pt idx="63488" formatCode="General">
                  <c:v>1.3076599999999998</c:v>
                </c:pt>
                <c:pt idx="63489" formatCode="General">
                  <c:v>1.30768</c:v>
                </c:pt>
                <c:pt idx="63490" formatCode="General">
                  <c:v>1.3076999999999992</c:v>
                </c:pt>
                <c:pt idx="63491" formatCode="General">
                  <c:v>1.3077199999999998</c:v>
                </c:pt>
                <c:pt idx="63492" formatCode="General">
                  <c:v>1.307739999999999</c:v>
                </c:pt>
                <c:pt idx="63493" formatCode="General">
                  <c:v>1.3077599999999998</c:v>
                </c:pt>
                <c:pt idx="63494" formatCode="General">
                  <c:v>1.3077799999999991</c:v>
                </c:pt>
                <c:pt idx="63495" formatCode="General">
                  <c:v>1.307809999999999</c:v>
                </c:pt>
                <c:pt idx="63496" formatCode="General">
                  <c:v>1.3078299999999992</c:v>
                </c:pt>
                <c:pt idx="63497" formatCode="General">
                  <c:v>1.307839999999999</c:v>
                </c:pt>
                <c:pt idx="63498" formatCode="General">
                  <c:v>1.3078699999999992</c:v>
                </c:pt>
                <c:pt idx="63499" formatCode="General">
                  <c:v>1.3078899999999998</c:v>
                </c:pt>
                <c:pt idx="63500" formatCode="General">
                  <c:v>1.307909999999999</c:v>
                </c:pt>
                <c:pt idx="63501" formatCode="General">
                  <c:v>1.3079199999999991</c:v>
                </c:pt>
                <c:pt idx="63502" formatCode="General">
                  <c:v>1.3079499999999991</c:v>
                </c:pt>
                <c:pt idx="63503" formatCode="General">
                  <c:v>1.3079699999999992</c:v>
                </c:pt>
                <c:pt idx="63504" formatCode="General">
                  <c:v>1.3079899999999998</c:v>
                </c:pt>
                <c:pt idx="63505" formatCode="General">
                  <c:v>1.3080099999999999</c:v>
                </c:pt>
                <c:pt idx="63506" formatCode="General">
                  <c:v>1.30803</c:v>
                </c:pt>
                <c:pt idx="63507" formatCode="General">
                  <c:v>1.3080499999999999</c:v>
                </c:pt>
                <c:pt idx="63508" formatCode="General">
                  <c:v>1.3080700000000001</c:v>
                </c:pt>
                <c:pt idx="63509" formatCode="General">
                  <c:v>1.30809</c:v>
                </c:pt>
                <c:pt idx="63510" formatCode="General">
                  <c:v>1.3081100000000001</c:v>
                </c:pt>
                <c:pt idx="63511" formatCode="General">
                  <c:v>1.3081400000000001</c:v>
                </c:pt>
                <c:pt idx="63512" formatCode="General">
                  <c:v>1.30816</c:v>
                </c:pt>
                <c:pt idx="63513" formatCode="General">
                  <c:v>1.3081700000000001</c:v>
                </c:pt>
                <c:pt idx="63514" formatCode="General">
                  <c:v>1.30819</c:v>
                </c:pt>
                <c:pt idx="63515" formatCode="General">
                  <c:v>1.3082199999999999</c:v>
                </c:pt>
                <c:pt idx="63516" formatCode="General">
                  <c:v>1.3082400000000001</c:v>
                </c:pt>
                <c:pt idx="63517" formatCode="General">
                  <c:v>1.30826</c:v>
                </c:pt>
                <c:pt idx="63518" formatCode="General">
                  <c:v>1.3082800000000001</c:v>
                </c:pt>
                <c:pt idx="63519" formatCode="General">
                  <c:v>1.3083</c:v>
                </c:pt>
                <c:pt idx="63520" formatCode="General">
                  <c:v>1.3083199999999999</c:v>
                </c:pt>
                <c:pt idx="63521" formatCode="General">
                  <c:v>1.3083400000000001</c:v>
                </c:pt>
                <c:pt idx="63522" formatCode="General">
                  <c:v>1.30836</c:v>
                </c:pt>
                <c:pt idx="63523" formatCode="General">
                  <c:v>1.3083800000000001</c:v>
                </c:pt>
                <c:pt idx="63524" formatCode="General">
                  <c:v>1.3084</c:v>
                </c:pt>
                <c:pt idx="63525" formatCode="General">
                  <c:v>1.3084199999999999</c:v>
                </c:pt>
                <c:pt idx="63526" formatCode="General">
                  <c:v>1.30844</c:v>
                </c:pt>
                <c:pt idx="63527" formatCode="General">
                  <c:v>1.30847</c:v>
                </c:pt>
                <c:pt idx="63528" formatCode="General">
                  <c:v>1.3084800000000001</c:v>
                </c:pt>
                <c:pt idx="63529" formatCode="General">
                  <c:v>1.3085</c:v>
                </c:pt>
                <c:pt idx="63530" formatCode="General">
                  <c:v>1.3085199999999999</c:v>
                </c:pt>
                <c:pt idx="63531" formatCode="General">
                  <c:v>1.3085500000000001</c:v>
                </c:pt>
                <c:pt idx="63532" formatCode="General">
                  <c:v>1.3085599999999999</c:v>
                </c:pt>
                <c:pt idx="63533" formatCode="General">
                  <c:v>1.3085899999999999</c:v>
                </c:pt>
                <c:pt idx="63534" formatCode="General">
                  <c:v>1.3086100000000001</c:v>
                </c:pt>
                <c:pt idx="63535" formatCode="General">
                  <c:v>1.30863</c:v>
                </c:pt>
                <c:pt idx="63536" formatCode="General">
                  <c:v>1.3086500000000001</c:v>
                </c:pt>
                <c:pt idx="63537" formatCode="General">
                  <c:v>1.30867</c:v>
                </c:pt>
                <c:pt idx="63538" formatCode="General">
                  <c:v>1.3086899999999999</c:v>
                </c:pt>
                <c:pt idx="63539" formatCode="General">
                  <c:v>1.30871</c:v>
                </c:pt>
                <c:pt idx="63540" formatCode="General">
                  <c:v>1.3087299999999991</c:v>
                </c:pt>
                <c:pt idx="63541" formatCode="General">
                  <c:v>1.3087500000000001</c:v>
                </c:pt>
                <c:pt idx="63542" formatCode="General">
                  <c:v>1.30877</c:v>
                </c:pt>
                <c:pt idx="63543" formatCode="General">
                  <c:v>1.3087899999999999</c:v>
                </c:pt>
                <c:pt idx="63544" formatCode="General">
                  <c:v>1.30881</c:v>
                </c:pt>
                <c:pt idx="63545" formatCode="General">
                  <c:v>1.308829999999999</c:v>
                </c:pt>
                <c:pt idx="63546" formatCode="General">
                  <c:v>1.3088500000000001</c:v>
                </c:pt>
                <c:pt idx="63547" formatCode="General">
                  <c:v>1.30888</c:v>
                </c:pt>
                <c:pt idx="63548" formatCode="General">
                  <c:v>1.3088899999999999</c:v>
                </c:pt>
                <c:pt idx="63549" formatCode="General">
                  <c:v>1.3089199999999999</c:v>
                </c:pt>
                <c:pt idx="63550" formatCode="General">
                  <c:v>1.30894</c:v>
                </c:pt>
                <c:pt idx="63551" formatCode="General">
                  <c:v>1.3089599999999999</c:v>
                </c:pt>
                <c:pt idx="63552" formatCode="General">
                  <c:v>1.30897</c:v>
                </c:pt>
                <c:pt idx="63553" formatCode="General">
                  <c:v>1.3089999999999991</c:v>
                </c:pt>
                <c:pt idx="63554" formatCode="General">
                  <c:v>1.3090199999999999</c:v>
                </c:pt>
                <c:pt idx="63555" formatCode="General">
                  <c:v>1.30904</c:v>
                </c:pt>
                <c:pt idx="63556" formatCode="General">
                  <c:v>1.3090599999999999</c:v>
                </c:pt>
                <c:pt idx="63557" formatCode="General">
                  <c:v>1.30908</c:v>
                </c:pt>
                <c:pt idx="63558" formatCode="General">
                  <c:v>1.309099999999999</c:v>
                </c:pt>
                <c:pt idx="63559" formatCode="General">
                  <c:v>1.309129999999999</c:v>
                </c:pt>
                <c:pt idx="63560" formatCode="General">
                  <c:v>1.30914</c:v>
                </c:pt>
                <c:pt idx="63561" formatCode="General">
                  <c:v>1.3091599999999999</c:v>
                </c:pt>
                <c:pt idx="63562" formatCode="General">
                  <c:v>1.3091899999999999</c:v>
                </c:pt>
                <c:pt idx="63563" formatCode="General">
                  <c:v>1.30921</c:v>
                </c:pt>
                <c:pt idx="63564" formatCode="General">
                  <c:v>1.3092199999999998</c:v>
                </c:pt>
                <c:pt idx="63565" formatCode="General">
                  <c:v>1.30924</c:v>
                </c:pt>
                <c:pt idx="63566" formatCode="General">
                  <c:v>1.309269999999999</c:v>
                </c:pt>
                <c:pt idx="63567" formatCode="General">
                  <c:v>1.3092899999999998</c:v>
                </c:pt>
                <c:pt idx="63568" formatCode="General">
                  <c:v>1.309299999999999</c:v>
                </c:pt>
                <c:pt idx="63569" formatCode="General">
                  <c:v>1.3093299999999992</c:v>
                </c:pt>
                <c:pt idx="63570" formatCode="General">
                  <c:v>1.30935</c:v>
                </c:pt>
                <c:pt idx="63571" formatCode="General">
                  <c:v>1.309369999999999</c:v>
                </c:pt>
                <c:pt idx="63572" formatCode="General">
                  <c:v>1.3093899999999998</c:v>
                </c:pt>
                <c:pt idx="63573" formatCode="General">
                  <c:v>1.30941</c:v>
                </c:pt>
                <c:pt idx="63574" formatCode="General">
                  <c:v>1.3094299999999992</c:v>
                </c:pt>
                <c:pt idx="63575" formatCode="General">
                  <c:v>1.30945</c:v>
                </c:pt>
                <c:pt idx="63576" formatCode="General">
                  <c:v>1.309469999999999</c:v>
                </c:pt>
                <c:pt idx="63577" formatCode="General">
                  <c:v>1.3094899999999998</c:v>
                </c:pt>
                <c:pt idx="63578" formatCode="General">
                  <c:v>1.30951</c:v>
                </c:pt>
                <c:pt idx="63579" formatCode="General">
                  <c:v>1.309539999999999</c:v>
                </c:pt>
                <c:pt idx="63580" formatCode="General">
                  <c:v>1.30955</c:v>
                </c:pt>
                <c:pt idx="63581" formatCode="General">
                  <c:v>1.309569999999999</c:v>
                </c:pt>
                <c:pt idx="63582" formatCode="General">
                  <c:v>1.3095999999999992</c:v>
                </c:pt>
                <c:pt idx="63583" formatCode="General">
                  <c:v>1.3096099999999991</c:v>
                </c:pt>
                <c:pt idx="63584" formatCode="General">
                  <c:v>1.309639999999999</c:v>
                </c:pt>
                <c:pt idx="63585" formatCode="General">
                  <c:v>1.3096599999999998</c:v>
                </c:pt>
                <c:pt idx="63586" formatCode="General">
                  <c:v>1.30968</c:v>
                </c:pt>
                <c:pt idx="63587" formatCode="General">
                  <c:v>1.3096999999999992</c:v>
                </c:pt>
                <c:pt idx="63588" formatCode="General">
                  <c:v>1.3097199999999998</c:v>
                </c:pt>
                <c:pt idx="63589" formatCode="General">
                  <c:v>1.309739999999999</c:v>
                </c:pt>
                <c:pt idx="63590" formatCode="General">
                  <c:v>1.3097599999999998</c:v>
                </c:pt>
                <c:pt idx="63591" formatCode="General">
                  <c:v>1.3097799999999991</c:v>
                </c:pt>
                <c:pt idx="63592" formatCode="General">
                  <c:v>1.3097999999999992</c:v>
                </c:pt>
                <c:pt idx="63593" formatCode="General">
                  <c:v>1.3098199999999998</c:v>
                </c:pt>
                <c:pt idx="63594" formatCode="General">
                  <c:v>1.309839999999999</c:v>
                </c:pt>
                <c:pt idx="63595" formatCode="General">
                  <c:v>1.3098599999999998</c:v>
                </c:pt>
                <c:pt idx="63596" formatCode="General">
                  <c:v>1.309879999999999</c:v>
                </c:pt>
                <c:pt idx="63597" formatCode="General">
                  <c:v>1.3098999999999992</c:v>
                </c:pt>
                <c:pt idx="63598" formatCode="General">
                  <c:v>1.3099299999999992</c:v>
                </c:pt>
                <c:pt idx="63599" formatCode="General">
                  <c:v>1.3099399999999992</c:v>
                </c:pt>
                <c:pt idx="63600" formatCode="General">
                  <c:v>1.3099699999999992</c:v>
                </c:pt>
                <c:pt idx="63601" formatCode="General">
                  <c:v>1.3099899999999998</c:v>
                </c:pt>
                <c:pt idx="63602" formatCode="General">
                  <c:v>1.3100099999999999</c:v>
                </c:pt>
                <c:pt idx="63603" formatCode="General">
                  <c:v>1.31002</c:v>
                </c:pt>
                <c:pt idx="63604" formatCode="General">
                  <c:v>1.3100499999999999</c:v>
                </c:pt>
                <c:pt idx="63605" formatCode="General">
                  <c:v>1.3100700000000001</c:v>
                </c:pt>
                <c:pt idx="63606" formatCode="General">
                  <c:v>1.31009</c:v>
                </c:pt>
                <c:pt idx="63607" formatCode="General">
                  <c:v>1.3101100000000001</c:v>
                </c:pt>
                <c:pt idx="63608" formatCode="General">
                  <c:v>1.31013</c:v>
                </c:pt>
                <c:pt idx="63609" formatCode="General">
                  <c:v>1.3101499999999999</c:v>
                </c:pt>
                <c:pt idx="63610" formatCode="General">
                  <c:v>1.3101799999999999</c:v>
                </c:pt>
                <c:pt idx="63611" formatCode="General">
                  <c:v>1.31019</c:v>
                </c:pt>
                <c:pt idx="63612" formatCode="General">
                  <c:v>1.3102100000000001</c:v>
                </c:pt>
                <c:pt idx="63613" formatCode="General">
                  <c:v>1.3102400000000001</c:v>
                </c:pt>
                <c:pt idx="63614" formatCode="General">
                  <c:v>1.31026</c:v>
                </c:pt>
                <c:pt idx="63615" formatCode="General">
                  <c:v>1.31027</c:v>
                </c:pt>
                <c:pt idx="63616" formatCode="General">
                  <c:v>1.31029</c:v>
                </c:pt>
                <c:pt idx="63617" formatCode="General">
                  <c:v>1.3103199999999999</c:v>
                </c:pt>
                <c:pt idx="63618" formatCode="General">
                  <c:v>1.3103400000000001</c:v>
                </c:pt>
                <c:pt idx="63619" formatCode="General">
                  <c:v>1.3103499999999999</c:v>
                </c:pt>
                <c:pt idx="63620" formatCode="General">
                  <c:v>1.3103800000000001</c:v>
                </c:pt>
                <c:pt idx="63621" formatCode="General">
                  <c:v>1.3104</c:v>
                </c:pt>
                <c:pt idx="63622" formatCode="General">
                  <c:v>1.3104199999999999</c:v>
                </c:pt>
                <c:pt idx="63623" formatCode="General">
                  <c:v>1.31044</c:v>
                </c:pt>
                <c:pt idx="63624" formatCode="General">
                  <c:v>1.31046</c:v>
                </c:pt>
                <c:pt idx="63625" formatCode="General">
                  <c:v>1.3104800000000001</c:v>
                </c:pt>
                <c:pt idx="63626" formatCode="General">
                  <c:v>1.3105</c:v>
                </c:pt>
                <c:pt idx="63627" formatCode="General">
                  <c:v>1.3105199999999999</c:v>
                </c:pt>
                <c:pt idx="63628" formatCode="General">
                  <c:v>1.31054</c:v>
                </c:pt>
                <c:pt idx="63629" formatCode="General">
                  <c:v>1.3105599999999999</c:v>
                </c:pt>
                <c:pt idx="63630" formatCode="General">
                  <c:v>1.3105899999999999</c:v>
                </c:pt>
                <c:pt idx="63631" formatCode="General">
                  <c:v>1.3106</c:v>
                </c:pt>
                <c:pt idx="63632" formatCode="General">
                  <c:v>1.31063</c:v>
                </c:pt>
                <c:pt idx="63633" formatCode="General">
                  <c:v>1.3106500000000001</c:v>
                </c:pt>
                <c:pt idx="63634" formatCode="General">
                  <c:v>1.31067</c:v>
                </c:pt>
                <c:pt idx="63635" formatCode="General">
                  <c:v>1.3106899999999999</c:v>
                </c:pt>
                <c:pt idx="63636" formatCode="General">
                  <c:v>1.31071</c:v>
                </c:pt>
                <c:pt idx="63637" formatCode="General">
                  <c:v>1.31073</c:v>
                </c:pt>
                <c:pt idx="63638" formatCode="General">
                  <c:v>1.3107500000000001</c:v>
                </c:pt>
                <c:pt idx="63639" formatCode="General">
                  <c:v>1.31077</c:v>
                </c:pt>
                <c:pt idx="63640" formatCode="General">
                  <c:v>1.3107899999999999</c:v>
                </c:pt>
                <c:pt idx="63641" formatCode="General">
                  <c:v>1.31081</c:v>
                </c:pt>
                <c:pt idx="63642" formatCode="General">
                  <c:v>1.31084</c:v>
                </c:pt>
                <c:pt idx="63643" formatCode="General">
                  <c:v>1.3108500000000001</c:v>
                </c:pt>
                <c:pt idx="63644" formatCode="General">
                  <c:v>1.31087</c:v>
                </c:pt>
                <c:pt idx="63645" formatCode="General">
                  <c:v>1.3108899999999999</c:v>
                </c:pt>
                <c:pt idx="63646" formatCode="General">
                  <c:v>1.3109199999999999</c:v>
                </c:pt>
                <c:pt idx="63647" formatCode="General">
                  <c:v>1.310929999999999</c:v>
                </c:pt>
                <c:pt idx="63648" formatCode="General">
                  <c:v>1.3109500000000001</c:v>
                </c:pt>
                <c:pt idx="63649" formatCode="General">
                  <c:v>1.31098</c:v>
                </c:pt>
                <c:pt idx="63650" formatCode="General">
                  <c:v>1.3109999999999991</c:v>
                </c:pt>
                <c:pt idx="63651" formatCode="General">
                  <c:v>1.3110199999999999</c:v>
                </c:pt>
                <c:pt idx="63652" formatCode="General">
                  <c:v>1.31104</c:v>
                </c:pt>
                <c:pt idx="63653" formatCode="General">
                  <c:v>1.3110599999999999</c:v>
                </c:pt>
                <c:pt idx="63654" formatCode="General">
                  <c:v>1.31107</c:v>
                </c:pt>
                <c:pt idx="63655" formatCode="General">
                  <c:v>1.311099999999999</c:v>
                </c:pt>
                <c:pt idx="63656" formatCode="General">
                  <c:v>1.3111199999999998</c:v>
                </c:pt>
                <c:pt idx="63657" formatCode="General">
                  <c:v>1.31114</c:v>
                </c:pt>
                <c:pt idx="63658" formatCode="General">
                  <c:v>1.3111599999999999</c:v>
                </c:pt>
                <c:pt idx="63659" formatCode="General">
                  <c:v>1.31118</c:v>
                </c:pt>
                <c:pt idx="63660" formatCode="General">
                  <c:v>1.311199999999999</c:v>
                </c:pt>
                <c:pt idx="63661" formatCode="General">
                  <c:v>1.311229999999999</c:v>
                </c:pt>
                <c:pt idx="63662" formatCode="General">
                  <c:v>1.31124</c:v>
                </c:pt>
                <c:pt idx="63663" formatCode="General">
                  <c:v>1.3112599999999999</c:v>
                </c:pt>
                <c:pt idx="63664" formatCode="General">
                  <c:v>1.3112899999999998</c:v>
                </c:pt>
                <c:pt idx="63665" formatCode="General">
                  <c:v>1.31131</c:v>
                </c:pt>
                <c:pt idx="63666" formatCode="General">
                  <c:v>1.3113199999999998</c:v>
                </c:pt>
                <c:pt idx="63667" formatCode="General">
                  <c:v>1.31134</c:v>
                </c:pt>
                <c:pt idx="63668" formatCode="General">
                  <c:v>1.311369999999999</c:v>
                </c:pt>
                <c:pt idx="63669" formatCode="General">
                  <c:v>1.3113899999999998</c:v>
                </c:pt>
                <c:pt idx="63670" formatCode="General">
                  <c:v>1.311399999999999</c:v>
                </c:pt>
                <c:pt idx="63671" formatCode="General">
                  <c:v>1.3114299999999992</c:v>
                </c:pt>
                <c:pt idx="63672" formatCode="General">
                  <c:v>1.31145</c:v>
                </c:pt>
                <c:pt idx="63673" formatCode="General">
                  <c:v>1.311469999999999</c:v>
                </c:pt>
                <c:pt idx="63674" formatCode="General">
                  <c:v>1.3114899999999998</c:v>
                </c:pt>
                <c:pt idx="63675" formatCode="General">
                  <c:v>1.31151</c:v>
                </c:pt>
                <c:pt idx="63676" formatCode="General">
                  <c:v>1.3115299999999992</c:v>
                </c:pt>
                <c:pt idx="63677" formatCode="General">
                  <c:v>1.3115599999999998</c:v>
                </c:pt>
                <c:pt idx="63678" formatCode="General">
                  <c:v>1.311569999999999</c:v>
                </c:pt>
                <c:pt idx="63679" formatCode="General">
                  <c:v>1.3115899999999998</c:v>
                </c:pt>
                <c:pt idx="63680" formatCode="General">
                  <c:v>1.3116099999999991</c:v>
                </c:pt>
                <c:pt idx="63681" formatCode="General">
                  <c:v>1.311639999999999</c:v>
                </c:pt>
                <c:pt idx="63682" formatCode="General">
                  <c:v>1.31165</c:v>
                </c:pt>
                <c:pt idx="63683" formatCode="General">
                  <c:v>1.31168</c:v>
                </c:pt>
                <c:pt idx="63684" formatCode="General">
                  <c:v>1.3116999999999992</c:v>
                </c:pt>
                <c:pt idx="63685" formatCode="General">
                  <c:v>1.3117199999999998</c:v>
                </c:pt>
                <c:pt idx="63686" formatCode="General">
                  <c:v>1.311739999999999</c:v>
                </c:pt>
                <c:pt idx="63687" formatCode="General">
                  <c:v>1.3117599999999998</c:v>
                </c:pt>
                <c:pt idx="63688" formatCode="General">
                  <c:v>1.3117799999999991</c:v>
                </c:pt>
                <c:pt idx="63689" formatCode="General">
                  <c:v>1.3117999999999992</c:v>
                </c:pt>
                <c:pt idx="63690" formatCode="General">
                  <c:v>1.3118199999999998</c:v>
                </c:pt>
                <c:pt idx="63691" formatCode="General">
                  <c:v>1.311839999999999</c:v>
                </c:pt>
                <c:pt idx="63692" formatCode="General">
                  <c:v>1.3118599999999998</c:v>
                </c:pt>
                <c:pt idx="63693" formatCode="General">
                  <c:v>1.311879999999999</c:v>
                </c:pt>
                <c:pt idx="63694" formatCode="General">
                  <c:v>1.3118999999999992</c:v>
                </c:pt>
                <c:pt idx="63695" formatCode="General">
                  <c:v>1.3119199999999998</c:v>
                </c:pt>
                <c:pt idx="63696" formatCode="General">
                  <c:v>1.3119399999999992</c:v>
                </c:pt>
                <c:pt idx="63697" formatCode="General">
                  <c:v>1.3119699999999992</c:v>
                </c:pt>
                <c:pt idx="63698" formatCode="General">
                  <c:v>1.311979999999999</c:v>
                </c:pt>
                <c:pt idx="63699" formatCode="General">
                  <c:v>1.3120099999999999</c:v>
                </c:pt>
                <c:pt idx="63700" formatCode="General">
                  <c:v>1.31203</c:v>
                </c:pt>
                <c:pt idx="63701" formatCode="General">
                  <c:v>1.3120499999999999</c:v>
                </c:pt>
                <c:pt idx="63702" formatCode="General">
                  <c:v>1.3120700000000001</c:v>
                </c:pt>
                <c:pt idx="63703" formatCode="General">
                  <c:v>1.31209</c:v>
                </c:pt>
                <c:pt idx="63704" formatCode="General">
                  <c:v>1.3121100000000001</c:v>
                </c:pt>
                <c:pt idx="63705" formatCode="General">
                  <c:v>1.31213</c:v>
                </c:pt>
                <c:pt idx="63706" formatCode="General">
                  <c:v>1.3121499999999999</c:v>
                </c:pt>
                <c:pt idx="63707" formatCode="General">
                  <c:v>1.3121700000000001</c:v>
                </c:pt>
                <c:pt idx="63708" formatCode="General">
                  <c:v>1.31219</c:v>
                </c:pt>
                <c:pt idx="63709" formatCode="General">
                  <c:v>1.3122100000000001</c:v>
                </c:pt>
                <c:pt idx="63710" formatCode="General">
                  <c:v>1.31223</c:v>
                </c:pt>
                <c:pt idx="63711" formatCode="General">
                  <c:v>1.3122499999999999</c:v>
                </c:pt>
                <c:pt idx="63712" formatCode="General">
                  <c:v>1.3122799999999999</c:v>
                </c:pt>
                <c:pt idx="63713" formatCode="General">
                  <c:v>1.3123</c:v>
                </c:pt>
                <c:pt idx="63714" formatCode="General">
                  <c:v>1.3123100000000001</c:v>
                </c:pt>
                <c:pt idx="63715" formatCode="General">
                  <c:v>1.3123400000000001</c:v>
                </c:pt>
                <c:pt idx="63716" formatCode="General">
                  <c:v>1.31236</c:v>
                </c:pt>
                <c:pt idx="63717" formatCode="General">
                  <c:v>1.31237</c:v>
                </c:pt>
                <c:pt idx="63718" formatCode="General">
                  <c:v>1.3123899999999999</c:v>
                </c:pt>
                <c:pt idx="63719" formatCode="General">
                  <c:v>1.3124199999999999</c:v>
                </c:pt>
                <c:pt idx="63720" formatCode="General">
                  <c:v>1.3124400000000001</c:v>
                </c:pt>
                <c:pt idx="63721" formatCode="General">
                  <c:v>1.3124499999999999</c:v>
                </c:pt>
                <c:pt idx="63722" formatCode="General">
                  <c:v>1.3124800000000001</c:v>
                </c:pt>
                <c:pt idx="63723" formatCode="General">
                  <c:v>1.3125</c:v>
                </c:pt>
                <c:pt idx="63724" formatCode="General">
                  <c:v>1.3125199999999999</c:v>
                </c:pt>
                <c:pt idx="63725" formatCode="General">
                  <c:v>1.31254</c:v>
                </c:pt>
                <c:pt idx="63726" formatCode="General">
                  <c:v>1.3125599999999999</c:v>
                </c:pt>
                <c:pt idx="63727" formatCode="General">
                  <c:v>1.3125800000000001</c:v>
                </c:pt>
                <c:pt idx="63728" formatCode="General">
                  <c:v>1.3126100000000001</c:v>
                </c:pt>
                <c:pt idx="63729" formatCode="General">
                  <c:v>1.3126199999999999</c:v>
                </c:pt>
                <c:pt idx="63730" formatCode="General">
                  <c:v>1.31264</c:v>
                </c:pt>
                <c:pt idx="63731" formatCode="General">
                  <c:v>1.3126599999999999</c:v>
                </c:pt>
                <c:pt idx="63732" formatCode="General">
                  <c:v>1.3126899999999999</c:v>
                </c:pt>
                <c:pt idx="63733" formatCode="General">
                  <c:v>1.3127</c:v>
                </c:pt>
                <c:pt idx="63734" formatCode="General">
                  <c:v>1.31273</c:v>
                </c:pt>
                <c:pt idx="63735" formatCode="General">
                  <c:v>1.3127500000000001</c:v>
                </c:pt>
                <c:pt idx="63736" formatCode="General">
                  <c:v>1.31277</c:v>
                </c:pt>
                <c:pt idx="63737" formatCode="General">
                  <c:v>1.3127899999999999</c:v>
                </c:pt>
                <c:pt idx="63738" formatCode="General">
                  <c:v>1.31281</c:v>
                </c:pt>
                <c:pt idx="63739" formatCode="General">
                  <c:v>1.3128299999999991</c:v>
                </c:pt>
                <c:pt idx="63740" formatCode="General">
                  <c:v>1.3128500000000001</c:v>
                </c:pt>
                <c:pt idx="63741" formatCode="General">
                  <c:v>1.31287</c:v>
                </c:pt>
                <c:pt idx="63742" formatCode="General">
                  <c:v>1.3128899999999999</c:v>
                </c:pt>
                <c:pt idx="63743" formatCode="General">
                  <c:v>1.31291</c:v>
                </c:pt>
                <c:pt idx="63744" formatCode="General">
                  <c:v>1.312929999999999</c:v>
                </c:pt>
                <c:pt idx="63745" formatCode="General">
                  <c:v>1.3129500000000001</c:v>
                </c:pt>
                <c:pt idx="63746" formatCode="General">
                  <c:v>1.31297</c:v>
                </c:pt>
                <c:pt idx="63747" formatCode="General">
                  <c:v>1.3129899999999999</c:v>
                </c:pt>
                <c:pt idx="63748" formatCode="General">
                  <c:v>1.3130199999999999</c:v>
                </c:pt>
                <c:pt idx="63749" formatCode="General">
                  <c:v>1.313029999999999</c:v>
                </c:pt>
                <c:pt idx="63750" formatCode="General">
                  <c:v>1.3130599999999999</c:v>
                </c:pt>
                <c:pt idx="63751" formatCode="General">
                  <c:v>1.31308</c:v>
                </c:pt>
                <c:pt idx="63752" formatCode="General">
                  <c:v>1.313099999999999</c:v>
                </c:pt>
                <c:pt idx="63753" formatCode="General">
                  <c:v>1.3131199999999998</c:v>
                </c:pt>
                <c:pt idx="63754" formatCode="General">
                  <c:v>1.31314</c:v>
                </c:pt>
                <c:pt idx="63755" formatCode="General">
                  <c:v>1.3131599999999999</c:v>
                </c:pt>
                <c:pt idx="63756" formatCode="General">
                  <c:v>1.31318</c:v>
                </c:pt>
                <c:pt idx="63757" formatCode="General">
                  <c:v>1.313199999999999</c:v>
                </c:pt>
                <c:pt idx="63758" formatCode="General">
                  <c:v>1.3132199999999998</c:v>
                </c:pt>
                <c:pt idx="63759" formatCode="General">
                  <c:v>1.31324</c:v>
                </c:pt>
                <c:pt idx="63760" formatCode="General">
                  <c:v>1.3132599999999999</c:v>
                </c:pt>
                <c:pt idx="63761" formatCode="General">
                  <c:v>1.31328</c:v>
                </c:pt>
                <c:pt idx="63762" formatCode="General">
                  <c:v>1.313299999999999</c:v>
                </c:pt>
                <c:pt idx="63763" formatCode="General">
                  <c:v>1.3133199999999998</c:v>
                </c:pt>
                <c:pt idx="63764" formatCode="General">
                  <c:v>1.31335</c:v>
                </c:pt>
                <c:pt idx="63765" formatCode="General">
                  <c:v>1.3133599999999999</c:v>
                </c:pt>
                <c:pt idx="63766" formatCode="General">
                  <c:v>1.3133899999999998</c:v>
                </c:pt>
                <c:pt idx="63767" formatCode="General">
                  <c:v>1.31341</c:v>
                </c:pt>
                <c:pt idx="63768" formatCode="General">
                  <c:v>1.3134299999999992</c:v>
                </c:pt>
                <c:pt idx="63769" formatCode="General">
                  <c:v>1.3134399999999991</c:v>
                </c:pt>
                <c:pt idx="63770" formatCode="General">
                  <c:v>1.313469999999999</c:v>
                </c:pt>
                <c:pt idx="63771" formatCode="General">
                  <c:v>1.3134899999999998</c:v>
                </c:pt>
                <c:pt idx="63772" formatCode="General">
                  <c:v>1.31351</c:v>
                </c:pt>
                <c:pt idx="63773" formatCode="General">
                  <c:v>1.3135299999999992</c:v>
                </c:pt>
                <c:pt idx="63774" formatCode="General">
                  <c:v>1.31355</c:v>
                </c:pt>
                <c:pt idx="63775" formatCode="General">
                  <c:v>1.313569999999999</c:v>
                </c:pt>
                <c:pt idx="63776" formatCode="General">
                  <c:v>1.3135999999999992</c:v>
                </c:pt>
                <c:pt idx="63777" formatCode="General">
                  <c:v>1.3136099999999991</c:v>
                </c:pt>
                <c:pt idx="63778" formatCode="General">
                  <c:v>1.3136299999999992</c:v>
                </c:pt>
                <c:pt idx="63779" formatCode="General">
                  <c:v>1.3136599999999998</c:v>
                </c:pt>
                <c:pt idx="63780" formatCode="General">
                  <c:v>1.31368</c:v>
                </c:pt>
                <c:pt idx="63781" formatCode="General">
                  <c:v>1.3136899999999998</c:v>
                </c:pt>
                <c:pt idx="63782" formatCode="General">
                  <c:v>1.313709999999999</c:v>
                </c:pt>
                <c:pt idx="63783" formatCode="General">
                  <c:v>1.313739999999999</c:v>
                </c:pt>
                <c:pt idx="63784" formatCode="General">
                  <c:v>1.3137599999999998</c:v>
                </c:pt>
                <c:pt idx="63785" formatCode="General">
                  <c:v>1.3137699999999992</c:v>
                </c:pt>
                <c:pt idx="63786" formatCode="General">
                  <c:v>1.3137999999999992</c:v>
                </c:pt>
                <c:pt idx="63787" formatCode="General">
                  <c:v>1.3138199999999998</c:v>
                </c:pt>
                <c:pt idx="63788" formatCode="General">
                  <c:v>1.313839999999999</c:v>
                </c:pt>
                <c:pt idx="63789" formatCode="General">
                  <c:v>1.3138599999999998</c:v>
                </c:pt>
                <c:pt idx="63790" formatCode="General">
                  <c:v>1.313879999999999</c:v>
                </c:pt>
                <c:pt idx="63791" formatCode="General">
                  <c:v>1.3138999999999992</c:v>
                </c:pt>
                <c:pt idx="63792" formatCode="General">
                  <c:v>1.3139199999999998</c:v>
                </c:pt>
                <c:pt idx="63793" formatCode="General">
                  <c:v>1.3139399999999992</c:v>
                </c:pt>
                <c:pt idx="63794" formatCode="General">
                  <c:v>1.3139599999999998</c:v>
                </c:pt>
                <c:pt idx="63795" formatCode="General">
                  <c:v>1.313979999999999</c:v>
                </c:pt>
                <c:pt idx="63796" formatCode="General">
                  <c:v>1.3140000000000001</c:v>
                </c:pt>
                <c:pt idx="63797" formatCode="General">
                  <c:v>1.31402</c:v>
                </c:pt>
                <c:pt idx="63798" formatCode="General">
                  <c:v>1.3140499999999999</c:v>
                </c:pt>
                <c:pt idx="63799" formatCode="General">
                  <c:v>1.3140700000000001</c:v>
                </c:pt>
                <c:pt idx="63800" formatCode="General">
                  <c:v>1.3140799999999999</c:v>
                </c:pt>
                <c:pt idx="63801" formatCode="General">
                  <c:v>1.3141099999999999</c:v>
                </c:pt>
                <c:pt idx="63802" formatCode="General">
                  <c:v>1.31413</c:v>
                </c:pt>
                <c:pt idx="63803" formatCode="General">
                  <c:v>1.3141499999999999</c:v>
                </c:pt>
                <c:pt idx="63804" formatCode="General">
                  <c:v>1.31416</c:v>
                </c:pt>
                <c:pt idx="63805" formatCode="General">
                  <c:v>1.31419</c:v>
                </c:pt>
                <c:pt idx="63806" formatCode="General">
                  <c:v>1.3142100000000001</c:v>
                </c:pt>
                <c:pt idx="63807" formatCode="General">
                  <c:v>1.31423</c:v>
                </c:pt>
                <c:pt idx="63808" formatCode="General">
                  <c:v>1.3142499999999999</c:v>
                </c:pt>
                <c:pt idx="63809" formatCode="General">
                  <c:v>1.31427</c:v>
                </c:pt>
                <c:pt idx="63810" formatCode="General">
                  <c:v>1.31429</c:v>
                </c:pt>
                <c:pt idx="63811" formatCode="General">
                  <c:v>1.3143100000000001</c:v>
                </c:pt>
                <c:pt idx="63812" formatCode="General">
                  <c:v>1.31433</c:v>
                </c:pt>
                <c:pt idx="63813" formatCode="General">
                  <c:v>1.3143499999999999</c:v>
                </c:pt>
                <c:pt idx="63814" formatCode="General">
                  <c:v>1.31437</c:v>
                </c:pt>
                <c:pt idx="63815" formatCode="General">
                  <c:v>1.3144</c:v>
                </c:pt>
                <c:pt idx="63816" formatCode="General">
                  <c:v>1.3144100000000001</c:v>
                </c:pt>
                <c:pt idx="63817" formatCode="General">
                  <c:v>1.3144400000000001</c:v>
                </c:pt>
                <c:pt idx="63818" formatCode="General">
                  <c:v>1.31446</c:v>
                </c:pt>
                <c:pt idx="63819" formatCode="General">
                  <c:v>1.3144800000000001</c:v>
                </c:pt>
                <c:pt idx="63820" formatCode="General">
                  <c:v>1.3144899999999999</c:v>
                </c:pt>
                <c:pt idx="63821" formatCode="General">
                  <c:v>1.3145199999999999</c:v>
                </c:pt>
                <c:pt idx="63822" formatCode="General">
                  <c:v>1.31454</c:v>
                </c:pt>
                <c:pt idx="63823" formatCode="General">
                  <c:v>1.31456</c:v>
                </c:pt>
                <c:pt idx="63824" formatCode="General">
                  <c:v>1.3145800000000001</c:v>
                </c:pt>
                <c:pt idx="63825" formatCode="General">
                  <c:v>1.3146</c:v>
                </c:pt>
                <c:pt idx="63826" formatCode="General">
                  <c:v>1.3146199999999999</c:v>
                </c:pt>
                <c:pt idx="63827" formatCode="General">
                  <c:v>1.3146500000000001</c:v>
                </c:pt>
                <c:pt idx="63828" formatCode="General">
                  <c:v>1.3146599999999999</c:v>
                </c:pt>
                <c:pt idx="63829" formatCode="General">
                  <c:v>1.3146800000000001</c:v>
                </c:pt>
                <c:pt idx="63830" formatCode="General">
                  <c:v>1.31471</c:v>
                </c:pt>
                <c:pt idx="63831" formatCode="General">
                  <c:v>1.31473</c:v>
                </c:pt>
                <c:pt idx="63832" formatCode="General">
                  <c:v>1.31474</c:v>
                </c:pt>
                <c:pt idx="63833" formatCode="General">
                  <c:v>1.3147599999999999</c:v>
                </c:pt>
                <c:pt idx="63834" formatCode="General">
                  <c:v>1.3147899999999999</c:v>
                </c:pt>
                <c:pt idx="63835" formatCode="General">
                  <c:v>1.31481</c:v>
                </c:pt>
                <c:pt idx="63836" formatCode="General">
                  <c:v>1.3148199999999999</c:v>
                </c:pt>
                <c:pt idx="63837" formatCode="General">
                  <c:v>1.3148500000000001</c:v>
                </c:pt>
                <c:pt idx="63838" formatCode="General">
                  <c:v>1.31487</c:v>
                </c:pt>
                <c:pt idx="63839" formatCode="General">
                  <c:v>1.3148899999999999</c:v>
                </c:pt>
                <c:pt idx="63840" formatCode="General">
                  <c:v>1.31491</c:v>
                </c:pt>
                <c:pt idx="63841" formatCode="General">
                  <c:v>1.314929999999999</c:v>
                </c:pt>
                <c:pt idx="63842" formatCode="General">
                  <c:v>1.3149500000000001</c:v>
                </c:pt>
                <c:pt idx="63843" formatCode="General">
                  <c:v>1.31498</c:v>
                </c:pt>
                <c:pt idx="63844" formatCode="General">
                  <c:v>1.3149899999999999</c:v>
                </c:pt>
                <c:pt idx="63845" formatCode="General">
                  <c:v>1.31501</c:v>
                </c:pt>
                <c:pt idx="63846" formatCode="General">
                  <c:v>1.315029999999999</c:v>
                </c:pt>
                <c:pt idx="63847" formatCode="General">
                  <c:v>1.3150599999999999</c:v>
                </c:pt>
                <c:pt idx="63848" formatCode="General">
                  <c:v>1.31507</c:v>
                </c:pt>
                <c:pt idx="63849" formatCode="General">
                  <c:v>1.315099999999999</c:v>
                </c:pt>
                <c:pt idx="63850" formatCode="General">
                  <c:v>1.3151199999999998</c:v>
                </c:pt>
                <c:pt idx="63851" formatCode="General">
                  <c:v>1.315129999999999</c:v>
                </c:pt>
                <c:pt idx="63852" formatCode="General">
                  <c:v>1.3151599999999999</c:v>
                </c:pt>
                <c:pt idx="63853" formatCode="General">
                  <c:v>1.31518</c:v>
                </c:pt>
                <c:pt idx="63854" formatCode="General">
                  <c:v>1.315199999999999</c:v>
                </c:pt>
                <c:pt idx="63855" formatCode="General">
                  <c:v>1.31521</c:v>
                </c:pt>
                <c:pt idx="63856" formatCode="General">
                  <c:v>1.31524</c:v>
                </c:pt>
                <c:pt idx="63857" formatCode="General">
                  <c:v>1.3152599999999999</c:v>
                </c:pt>
                <c:pt idx="63858" formatCode="General">
                  <c:v>1.31528</c:v>
                </c:pt>
                <c:pt idx="63859" formatCode="General">
                  <c:v>1.315299999999999</c:v>
                </c:pt>
                <c:pt idx="63860" formatCode="General">
                  <c:v>1.3153199999999998</c:v>
                </c:pt>
                <c:pt idx="63861" formatCode="General">
                  <c:v>1.31534</c:v>
                </c:pt>
                <c:pt idx="63862" formatCode="General">
                  <c:v>1.3153599999999999</c:v>
                </c:pt>
                <c:pt idx="63863" formatCode="General">
                  <c:v>1.31538</c:v>
                </c:pt>
                <c:pt idx="63864" formatCode="General">
                  <c:v>1.315399999999999</c:v>
                </c:pt>
                <c:pt idx="63865" formatCode="General">
                  <c:v>1.3154199999999998</c:v>
                </c:pt>
                <c:pt idx="63866" formatCode="General">
                  <c:v>1.31545</c:v>
                </c:pt>
                <c:pt idx="63867" formatCode="General">
                  <c:v>1.3154599999999999</c:v>
                </c:pt>
                <c:pt idx="63868" formatCode="General">
                  <c:v>1.3154899999999998</c:v>
                </c:pt>
                <c:pt idx="63869" formatCode="General">
                  <c:v>1.31551</c:v>
                </c:pt>
                <c:pt idx="63870" formatCode="General">
                  <c:v>1.3155299999999992</c:v>
                </c:pt>
                <c:pt idx="63871" formatCode="General">
                  <c:v>1.31555</c:v>
                </c:pt>
                <c:pt idx="63872" formatCode="General">
                  <c:v>1.315569999999999</c:v>
                </c:pt>
                <c:pt idx="63873" formatCode="General">
                  <c:v>1.3155899999999998</c:v>
                </c:pt>
                <c:pt idx="63874" formatCode="General">
                  <c:v>1.3156099999999991</c:v>
                </c:pt>
                <c:pt idx="63875" formatCode="General">
                  <c:v>1.3156299999999992</c:v>
                </c:pt>
                <c:pt idx="63876" formatCode="General">
                  <c:v>1.31565</c:v>
                </c:pt>
                <c:pt idx="63877" formatCode="General">
                  <c:v>1.315669999999999</c:v>
                </c:pt>
                <c:pt idx="63878" formatCode="General">
                  <c:v>1.3156999999999992</c:v>
                </c:pt>
                <c:pt idx="63879" formatCode="General">
                  <c:v>1.315709999999999</c:v>
                </c:pt>
                <c:pt idx="63880" formatCode="General">
                  <c:v>1.3157299999999992</c:v>
                </c:pt>
                <c:pt idx="63881" formatCode="General">
                  <c:v>1.3157599999999998</c:v>
                </c:pt>
                <c:pt idx="63882" formatCode="General">
                  <c:v>1.3157799999999991</c:v>
                </c:pt>
                <c:pt idx="63883" formatCode="General">
                  <c:v>1.3157899999999998</c:v>
                </c:pt>
                <c:pt idx="63884" formatCode="General">
                  <c:v>1.315809999999999</c:v>
                </c:pt>
                <c:pt idx="63885" formatCode="General">
                  <c:v>1.315839999999999</c:v>
                </c:pt>
                <c:pt idx="63886" formatCode="General">
                  <c:v>1.3158599999999998</c:v>
                </c:pt>
                <c:pt idx="63887" formatCode="General">
                  <c:v>1.3158699999999992</c:v>
                </c:pt>
                <c:pt idx="63888" formatCode="General">
                  <c:v>1.3158999999999992</c:v>
                </c:pt>
                <c:pt idx="63889" formatCode="General">
                  <c:v>1.3159199999999998</c:v>
                </c:pt>
                <c:pt idx="63890" formatCode="General">
                  <c:v>1.3159399999999992</c:v>
                </c:pt>
                <c:pt idx="63891" formatCode="General">
                  <c:v>1.3159599999999998</c:v>
                </c:pt>
                <c:pt idx="63892" formatCode="General">
                  <c:v>1.315979999999999</c:v>
                </c:pt>
                <c:pt idx="63893" formatCode="General">
                  <c:v>1.3160000000000001</c:v>
                </c:pt>
                <c:pt idx="63894" formatCode="General">
                  <c:v>1.31603</c:v>
                </c:pt>
                <c:pt idx="63895" formatCode="General">
                  <c:v>1.3160400000000001</c:v>
                </c:pt>
                <c:pt idx="63896" formatCode="General">
                  <c:v>1.31606</c:v>
                </c:pt>
                <c:pt idx="63897" formatCode="General">
                  <c:v>1.3160799999999999</c:v>
                </c:pt>
                <c:pt idx="63898" formatCode="General">
                  <c:v>1.3161099999999999</c:v>
                </c:pt>
                <c:pt idx="63899" formatCode="General">
                  <c:v>1.31612</c:v>
                </c:pt>
                <c:pt idx="63900" formatCode="General">
                  <c:v>1.3161499999999999</c:v>
                </c:pt>
                <c:pt idx="63901" formatCode="General">
                  <c:v>1.3161700000000001</c:v>
                </c:pt>
                <c:pt idx="63902" formatCode="General">
                  <c:v>1.31619</c:v>
                </c:pt>
                <c:pt idx="63903" formatCode="General">
                  <c:v>1.3162100000000001</c:v>
                </c:pt>
                <c:pt idx="63904" formatCode="General">
                  <c:v>1.31623</c:v>
                </c:pt>
                <c:pt idx="63905" formatCode="General">
                  <c:v>1.3162499999999999</c:v>
                </c:pt>
                <c:pt idx="63906" formatCode="General">
                  <c:v>1.3162700000000001</c:v>
                </c:pt>
                <c:pt idx="63907" formatCode="General">
                  <c:v>1.31629</c:v>
                </c:pt>
                <c:pt idx="63908" formatCode="General">
                  <c:v>1.3163100000000001</c:v>
                </c:pt>
                <c:pt idx="63909" formatCode="General">
                  <c:v>1.31633</c:v>
                </c:pt>
                <c:pt idx="63910" formatCode="General">
                  <c:v>1.3163499999999999</c:v>
                </c:pt>
                <c:pt idx="63911" formatCode="General">
                  <c:v>1.31637</c:v>
                </c:pt>
                <c:pt idx="63912" formatCode="General">
                  <c:v>1.3163899999999999</c:v>
                </c:pt>
                <c:pt idx="63913" formatCode="General">
                  <c:v>1.3164100000000001</c:v>
                </c:pt>
                <c:pt idx="63914" formatCode="General">
                  <c:v>1.3164400000000001</c:v>
                </c:pt>
                <c:pt idx="63915" formatCode="General">
                  <c:v>1.3164499999999999</c:v>
                </c:pt>
                <c:pt idx="63916" formatCode="General">
                  <c:v>1.3164800000000001</c:v>
                </c:pt>
                <c:pt idx="63917" formatCode="General">
                  <c:v>1.3165</c:v>
                </c:pt>
                <c:pt idx="63918" formatCode="General">
                  <c:v>1.3165199999999999</c:v>
                </c:pt>
                <c:pt idx="63919" formatCode="General">
                  <c:v>1.31653</c:v>
                </c:pt>
                <c:pt idx="63920" formatCode="General">
                  <c:v>1.31656</c:v>
                </c:pt>
                <c:pt idx="63921" formatCode="General">
                  <c:v>1.3165800000000001</c:v>
                </c:pt>
                <c:pt idx="63922" formatCode="General">
                  <c:v>1.3166</c:v>
                </c:pt>
                <c:pt idx="63923" formatCode="General">
                  <c:v>1.3166199999999999</c:v>
                </c:pt>
                <c:pt idx="63924" formatCode="General">
                  <c:v>1.31664</c:v>
                </c:pt>
                <c:pt idx="63925" formatCode="General">
                  <c:v>1.3166599999999999</c:v>
                </c:pt>
                <c:pt idx="63926" formatCode="General">
                  <c:v>1.3166800000000001</c:v>
                </c:pt>
                <c:pt idx="63927" formatCode="General">
                  <c:v>1.3167</c:v>
                </c:pt>
                <c:pt idx="63928" formatCode="General">
                  <c:v>1.3167199999999999</c:v>
                </c:pt>
                <c:pt idx="63929" formatCode="General">
                  <c:v>1.3167500000000001</c:v>
                </c:pt>
                <c:pt idx="63930" formatCode="General">
                  <c:v>1.3167599999999999</c:v>
                </c:pt>
                <c:pt idx="63931" formatCode="General">
                  <c:v>1.3167800000000001</c:v>
                </c:pt>
                <c:pt idx="63932" formatCode="General">
                  <c:v>1.31681</c:v>
                </c:pt>
                <c:pt idx="63933" formatCode="General">
                  <c:v>1.3168299999999991</c:v>
                </c:pt>
                <c:pt idx="63934" formatCode="General">
                  <c:v>1.31684</c:v>
                </c:pt>
                <c:pt idx="63935" formatCode="General">
                  <c:v>1.3168599999999999</c:v>
                </c:pt>
                <c:pt idx="63936" formatCode="General">
                  <c:v>1.3168899999999999</c:v>
                </c:pt>
                <c:pt idx="63937" formatCode="General">
                  <c:v>1.31691</c:v>
                </c:pt>
                <c:pt idx="63938" formatCode="General">
                  <c:v>1.3169199999999999</c:v>
                </c:pt>
                <c:pt idx="63939" formatCode="General">
                  <c:v>1.3169500000000001</c:v>
                </c:pt>
                <c:pt idx="63940" formatCode="General">
                  <c:v>1.31697</c:v>
                </c:pt>
                <c:pt idx="63941" formatCode="General">
                  <c:v>1.3169899999999999</c:v>
                </c:pt>
                <c:pt idx="63942" formatCode="General">
                  <c:v>1.31701</c:v>
                </c:pt>
                <c:pt idx="63943" formatCode="General">
                  <c:v>1.317029999999999</c:v>
                </c:pt>
                <c:pt idx="63944" formatCode="General">
                  <c:v>1.3170500000000001</c:v>
                </c:pt>
                <c:pt idx="63945" formatCode="General">
                  <c:v>1.31708</c:v>
                </c:pt>
                <c:pt idx="63946" formatCode="General">
                  <c:v>1.3170899999999999</c:v>
                </c:pt>
                <c:pt idx="63947" formatCode="General">
                  <c:v>1.31711</c:v>
                </c:pt>
                <c:pt idx="63948" formatCode="General">
                  <c:v>1.317129999999999</c:v>
                </c:pt>
                <c:pt idx="63949" formatCode="General">
                  <c:v>1.3171599999999999</c:v>
                </c:pt>
                <c:pt idx="63950" formatCode="General">
                  <c:v>1.31717</c:v>
                </c:pt>
                <c:pt idx="63951" formatCode="General">
                  <c:v>1.317199999999999</c:v>
                </c:pt>
                <c:pt idx="63952" formatCode="General">
                  <c:v>1.3172199999999998</c:v>
                </c:pt>
                <c:pt idx="63953" formatCode="General">
                  <c:v>1.31724</c:v>
                </c:pt>
                <c:pt idx="63954" formatCode="General">
                  <c:v>1.3172599999999999</c:v>
                </c:pt>
                <c:pt idx="63955" formatCode="General">
                  <c:v>1.31728</c:v>
                </c:pt>
                <c:pt idx="63956" formatCode="General">
                  <c:v>1.317299999999999</c:v>
                </c:pt>
                <c:pt idx="63957" formatCode="General">
                  <c:v>1.3173199999999998</c:v>
                </c:pt>
                <c:pt idx="63958" formatCode="General">
                  <c:v>1.31734</c:v>
                </c:pt>
                <c:pt idx="63959" formatCode="General">
                  <c:v>1.3173599999999999</c:v>
                </c:pt>
                <c:pt idx="63960" formatCode="General">
                  <c:v>1.31738</c:v>
                </c:pt>
                <c:pt idx="63961" formatCode="General">
                  <c:v>1.317399999999999</c:v>
                </c:pt>
                <c:pt idx="63962" formatCode="General">
                  <c:v>1.3174199999999998</c:v>
                </c:pt>
                <c:pt idx="63963" formatCode="General">
                  <c:v>1.3174399999999991</c:v>
                </c:pt>
                <c:pt idx="63964" formatCode="General">
                  <c:v>1.317469999999999</c:v>
                </c:pt>
                <c:pt idx="63965" formatCode="General">
                  <c:v>1.3174899999999998</c:v>
                </c:pt>
                <c:pt idx="63966" formatCode="General">
                  <c:v>1.317499999999999</c:v>
                </c:pt>
                <c:pt idx="63967" formatCode="General">
                  <c:v>1.3175299999999992</c:v>
                </c:pt>
                <c:pt idx="63968" formatCode="General">
                  <c:v>1.31755</c:v>
                </c:pt>
                <c:pt idx="63969" formatCode="General">
                  <c:v>1.317569999999999</c:v>
                </c:pt>
                <c:pt idx="63970" formatCode="General">
                  <c:v>1.31758</c:v>
                </c:pt>
                <c:pt idx="63971" formatCode="General">
                  <c:v>1.3176099999999991</c:v>
                </c:pt>
                <c:pt idx="63972" formatCode="General">
                  <c:v>1.3176299999999992</c:v>
                </c:pt>
                <c:pt idx="63973" formatCode="General">
                  <c:v>1.31765</c:v>
                </c:pt>
                <c:pt idx="63974" formatCode="General">
                  <c:v>1.317669999999999</c:v>
                </c:pt>
                <c:pt idx="63975" formatCode="General">
                  <c:v>1.3176899999999998</c:v>
                </c:pt>
                <c:pt idx="63976" formatCode="General">
                  <c:v>1.317709999999999</c:v>
                </c:pt>
                <c:pt idx="63977" formatCode="General">
                  <c:v>1.3177299999999992</c:v>
                </c:pt>
                <c:pt idx="63978" formatCode="General">
                  <c:v>1.31775</c:v>
                </c:pt>
                <c:pt idx="63979" formatCode="General">
                  <c:v>1.3177699999999992</c:v>
                </c:pt>
                <c:pt idx="63980" formatCode="General">
                  <c:v>1.3177899999999998</c:v>
                </c:pt>
                <c:pt idx="63981" formatCode="General">
                  <c:v>1.3178199999999998</c:v>
                </c:pt>
                <c:pt idx="63982" formatCode="General">
                  <c:v>1.3178299999999992</c:v>
                </c:pt>
                <c:pt idx="63983" formatCode="General">
                  <c:v>1.3178599999999998</c:v>
                </c:pt>
                <c:pt idx="63984" formatCode="General">
                  <c:v>1.3178799999999991</c:v>
                </c:pt>
                <c:pt idx="63985" formatCode="General">
                  <c:v>1.3178899999999998</c:v>
                </c:pt>
                <c:pt idx="63986" formatCode="General">
                  <c:v>1.317909999999999</c:v>
                </c:pt>
                <c:pt idx="63987" formatCode="General">
                  <c:v>1.317939999999999</c:v>
                </c:pt>
                <c:pt idx="63988" formatCode="General">
                  <c:v>1.3179599999999998</c:v>
                </c:pt>
                <c:pt idx="63989" formatCode="General">
                  <c:v>1.317979999999999</c:v>
                </c:pt>
                <c:pt idx="63990" formatCode="General">
                  <c:v>1.3180000000000001</c:v>
                </c:pt>
                <c:pt idx="63991" formatCode="General">
                  <c:v>1.31802</c:v>
                </c:pt>
                <c:pt idx="63992" formatCode="General">
                  <c:v>1.3180400000000001</c:v>
                </c:pt>
                <c:pt idx="63993" formatCode="General">
                  <c:v>1.31806</c:v>
                </c:pt>
                <c:pt idx="63994" formatCode="General">
                  <c:v>1.3180799999999999</c:v>
                </c:pt>
                <c:pt idx="63995" formatCode="General">
                  <c:v>1.3181</c:v>
                </c:pt>
                <c:pt idx="63996" formatCode="General">
                  <c:v>1.31813</c:v>
                </c:pt>
                <c:pt idx="63997" formatCode="General">
                  <c:v>1.3181400000000001</c:v>
                </c:pt>
                <c:pt idx="63998" formatCode="General">
                  <c:v>1.31816</c:v>
                </c:pt>
                <c:pt idx="63999" formatCode="General">
                  <c:v>1.3181799999999999</c:v>
                </c:pt>
                <c:pt idx="64000" formatCode="General">
                  <c:v>1.3182100000000001</c:v>
                </c:pt>
                <c:pt idx="64001" formatCode="General">
                  <c:v>1.3182199999999999</c:v>
                </c:pt>
                <c:pt idx="64002" formatCode="General">
                  <c:v>1.3182400000000001</c:v>
                </c:pt>
                <c:pt idx="64003" formatCode="General">
                  <c:v>1.3182700000000001</c:v>
                </c:pt>
                <c:pt idx="64004" formatCode="General">
                  <c:v>1.31829</c:v>
                </c:pt>
                <c:pt idx="64005" formatCode="General">
                  <c:v>1.3183100000000001</c:v>
                </c:pt>
                <c:pt idx="64006" formatCode="General">
                  <c:v>1.31833</c:v>
                </c:pt>
                <c:pt idx="64007" formatCode="General">
                  <c:v>1.3183499999999999</c:v>
                </c:pt>
                <c:pt idx="64008" formatCode="General">
                  <c:v>1.31837</c:v>
                </c:pt>
                <c:pt idx="64009" formatCode="General">
                  <c:v>1.31839</c:v>
                </c:pt>
                <c:pt idx="64010" formatCode="General">
                  <c:v>1.3184100000000001</c:v>
                </c:pt>
                <c:pt idx="64011" formatCode="General">
                  <c:v>1.31843</c:v>
                </c:pt>
                <c:pt idx="64012" formatCode="General">
                  <c:v>1.3184499999999999</c:v>
                </c:pt>
                <c:pt idx="64013" formatCode="General">
                  <c:v>1.31847</c:v>
                </c:pt>
                <c:pt idx="64014" formatCode="General">
                  <c:v>1.3184899999999999</c:v>
                </c:pt>
                <c:pt idx="64015" formatCode="General">
                  <c:v>1.3185199999999999</c:v>
                </c:pt>
                <c:pt idx="64016" formatCode="General">
                  <c:v>1.31854</c:v>
                </c:pt>
                <c:pt idx="64017" formatCode="General">
                  <c:v>1.3185500000000001</c:v>
                </c:pt>
                <c:pt idx="64018" formatCode="General">
                  <c:v>1.3185800000000001</c:v>
                </c:pt>
                <c:pt idx="64019" formatCode="General">
                  <c:v>1.3186</c:v>
                </c:pt>
                <c:pt idx="64020" formatCode="General">
                  <c:v>1.3186199999999999</c:v>
                </c:pt>
                <c:pt idx="64021" formatCode="General">
                  <c:v>1.31863</c:v>
                </c:pt>
                <c:pt idx="64022" formatCode="General">
                  <c:v>1.3186599999999999</c:v>
                </c:pt>
                <c:pt idx="64023" formatCode="General">
                  <c:v>1.3186800000000001</c:v>
                </c:pt>
                <c:pt idx="64024" formatCode="General">
                  <c:v>1.3187</c:v>
                </c:pt>
                <c:pt idx="64025" formatCode="General">
                  <c:v>1.3187199999999999</c:v>
                </c:pt>
                <c:pt idx="64026" formatCode="General">
                  <c:v>1.31874</c:v>
                </c:pt>
                <c:pt idx="64027" formatCode="General">
                  <c:v>1.3187599999999999</c:v>
                </c:pt>
                <c:pt idx="64028" formatCode="General">
                  <c:v>1.3187800000000001</c:v>
                </c:pt>
                <c:pt idx="64029" formatCode="General">
                  <c:v>1.3188</c:v>
                </c:pt>
                <c:pt idx="64030" formatCode="General">
                  <c:v>1.3188199999999999</c:v>
                </c:pt>
                <c:pt idx="64031" formatCode="General">
                  <c:v>1.31884</c:v>
                </c:pt>
                <c:pt idx="64032" formatCode="General">
                  <c:v>1.31887</c:v>
                </c:pt>
                <c:pt idx="64033" formatCode="General">
                  <c:v>1.3188800000000001</c:v>
                </c:pt>
                <c:pt idx="64034" formatCode="General">
                  <c:v>1.3189</c:v>
                </c:pt>
                <c:pt idx="64035" formatCode="General">
                  <c:v>1.318929999999999</c:v>
                </c:pt>
                <c:pt idx="64036" formatCode="General">
                  <c:v>1.3189500000000001</c:v>
                </c:pt>
                <c:pt idx="64037" formatCode="General">
                  <c:v>1.31897</c:v>
                </c:pt>
                <c:pt idx="64038" formatCode="General">
                  <c:v>1.3189899999999999</c:v>
                </c:pt>
                <c:pt idx="64039" formatCode="General">
                  <c:v>1.31901</c:v>
                </c:pt>
                <c:pt idx="64040" formatCode="General">
                  <c:v>1.319029999999999</c:v>
                </c:pt>
                <c:pt idx="64041" formatCode="General">
                  <c:v>1.3190500000000001</c:v>
                </c:pt>
                <c:pt idx="64042" formatCode="General">
                  <c:v>1.31907</c:v>
                </c:pt>
                <c:pt idx="64043" formatCode="General">
                  <c:v>1.3190899999999999</c:v>
                </c:pt>
                <c:pt idx="64044" formatCode="General">
                  <c:v>1.3191199999999998</c:v>
                </c:pt>
                <c:pt idx="64045" formatCode="General">
                  <c:v>1.319129999999999</c:v>
                </c:pt>
                <c:pt idx="64046" formatCode="General">
                  <c:v>1.31915</c:v>
                </c:pt>
                <c:pt idx="64047" formatCode="General">
                  <c:v>1.31918</c:v>
                </c:pt>
                <c:pt idx="64048" formatCode="General">
                  <c:v>1.319199999999999</c:v>
                </c:pt>
                <c:pt idx="64049" formatCode="General">
                  <c:v>1.31921</c:v>
                </c:pt>
                <c:pt idx="64050" formatCode="General">
                  <c:v>1.319229999999999</c:v>
                </c:pt>
                <c:pt idx="64051" formatCode="General">
                  <c:v>1.3192599999999999</c:v>
                </c:pt>
                <c:pt idx="64052" formatCode="General">
                  <c:v>1.3192699999999991</c:v>
                </c:pt>
                <c:pt idx="64053" formatCode="General">
                  <c:v>1.3192899999999999</c:v>
                </c:pt>
                <c:pt idx="64054" formatCode="General">
                  <c:v>1.3193199999999998</c:v>
                </c:pt>
                <c:pt idx="64055" formatCode="General">
                  <c:v>1.31934</c:v>
                </c:pt>
                <c:pt idx="64056" formatCode="General">
                  <c:v>1.3193599999999999</c:v>
                </c:pt>
                <c:pt idx="64057" formatCode="General">
                  <c:v>1.31938</c:v>
                </c:pt>
                <c:pt idx="64058" formatCode="General">
                  <c:v>1.319399999999999</c:v>
                </c:pt>
                <c:pt idx="64059" formatCode="General">
                  <c:v>1.3194199999999998</c:v>
                </c:pt>
                <c:pt idx="64060" formatCode="General">
                  <c:v>1.3194399999999991</c:v>
                </c:pt>
                <c:pt idx="64061" formatCode="General">
                  <c:v>1.3194599999999999</c:v>
                </c:pt>
                <c:pt idx="64062" formatCode="General">
                  <c:v>1.31948</c:v>
                </c:pt>
                <c:pt idx="64063" formatCode="General">
                  <c:v>1.31951</c:v>
                </c:pt>
                <c:pt idx="64064" formatCode="General">
                  <c:v>1.3195199999999998</c:v>
                </c:pt>
                <c:pt idx="64065" formatCode="General">
                  <c:v>1.319539999999999</c:v>
                </c:pt>
                <c:pt idx="64066" formatCode="General">
                  <c:v>1.319569999999999</c:v>
                </c:pt>
                <c:pt idx="64067" formatCode="General">
                  <c:v>1.3195899999999998</c:v>
                </c:pt>
                <c:pt idx="64068" formatCode="General">
                  <c:v>1.3195999999999992</c:v>
                </c:pt>
                <c:pt idx="64069" formatCode="General">
                  <c:v>1.3196299999999992</c:v>
                </c:pt>
                <c:pt idx="64070" formatCode="General">
                  <c:v>1.31965</c:v>
                </c:pt>
                <c:pt idx="64071" formatCode="General">
                  <c:v>1.319669999999999</c:v>
                </c:pt>
                <c:pt idx="64072" formatCode="General">
                  <c:v>1.31968</c:v>
                </c:pt>
                <c:pt idx="64073" formatCode="General">
                  <c:v>1.3197099999999991</c:v>
                </c:pt>
                <c:pt idx="64074" formatCode="General">
                  <c:v>1.3197299999999992</c:v>
                </c:pt>
                <c:pt idx="64075" formatCode="General">
                  <c:v>1.31975</c:v>
                </c:pt>
                <c:pt idx="64076" formatCode="General">
                  <c:v>1.3197699999999992</c:v>
                </c:pt>
                <c:pt idx="64077" formatCode="General">
                  <c:v>1.3197899999999998</c:v>
                </c:pt>
                <c:pt idx="64078" formatCode="General">
                  <c:v>1.319809999999999</c:v>
                </c:pt>
                <c:pt idx="64079" formatCode="General">
                  <c:v>1.3198299999999992</c:v>
                </c:pt>
                <c:pt idx="64080" formatCode="General">
                  <c:v>1.31985</c:v>
                </c:pt>
                <c:pt idx="64081" formatCode="General">
                  <c:v>1.3198699999999992</c:v>
                </c:pt>
                <c:pt idx="64082" formatCode="General">
                  <c:v>1.3198999999999992</c:v>
                </c:pt>
                <c:pt idx="64083" formatCode="General">
                  <c:v>1.3199199999999998</c:v>
                </c:pt>
                <c:pt idx="64084" formatCode="General">
                  <c:v>1.3199299999999992</c:v>
                </c:pt>
                <c:pt idx="64085" formatCode="General">
                  <c:v>1.31995</c:v>
                </c:pt>
                <c:pt idx="64086" formatCode="General">
                  <c:v>1.319979999999999</c:v>
                </c:pt>
                <c:pt idx="64087" formatCode="General">
                  <c:v>1.32</c:v>
                </c:pt>
                <c:pt idx="64088" formatCode="General">
                  <c:v>1.32002</c:v>
                </c:pt>
                <c:pt idx="64089" formatCode="General">
                  <c:v>1.3200400000000001</c:v>
                </c:pt>
                <c:pt idx="64090" formatCode="General">
                  <c:v>1.32006</c:v>
                </c:pt>
                <c:pt idx="64091" formatCode="General">
                  <c:v>1.3200799999999999</c:v>
                </c:pt>
                <c:pt idx="64092" formatCode="General">
                  <c:v>1.3201000000000001</c:v>
                </c:pt>
                <c:pt idx="64093" formatCode="General">
                  <c:v>1.32012</c:v>
                </c:pt>
                <c:pt idx="64094" formatCode="General">
                  <c:v>1.3201400000000001</c:v>
                </c:pt>
                <c:pt idx="64095" formatCode="General">
                  <c:v>1.3201700000000001</c:v>
                </c:pt>
                <c:pt idx="64096" formatCode="General">
                  <c:v>1.3201799999999999</c:v>
                </c:pt>
                <c:pt idx="64097" formatCode="General">
                  <c:v>1.3202</c:v>
                </c:pt>
                <c:pt idx="64098" formatCode="General">
                  <c:v>1.32023</c:v>
                </c:pt>
                <c:pt idx="64099" formatCode="General">
                  <c:v>1.3202499999999999</c:v>
                </c:pt>
                <c:pt idx="64100" formatCode="General">
                  <c:v>1.32026</c:v>
                </c:pt>
                <c:pt idx="64101" formatCode="General">
                  <c:v>1.3202799999999999</c:v>
                </c:pt>
                <c:pt idx="64102" formatCode="General">
                  <c:v>1.3203100000000001</c:v>
                </c:pt>
                <c:pt idx="64103" formatCode="General">
                  <c:v>1.32033</c:v>
                </c:pt>
                <c:pt idx="64104" formatCode="General">
                  <c:v>1.3203400000000001</c:v>
                </c:pt>
                <c:pt idx="64105" formatCode="General">
                  <c:v>1.32037</c:v>
                </c:pt>
                <c:pt idx="64106" formatCode="General">
                  <c:v>1.32039</c:v>
                </c:pt>
                <c:pt idx="64107" formatCode="General">
                  <c:v>1.3204100000000001</c:v>
                </c:pt>
                <c:pt idx="64108" formatCode="General">
                  <c:v>1.32043</c:v>
                </c:pt>
                <c:pt idx="64109" formatCode="General">
                  <c:v>1.3204499999999999</c:v>
                </c:pt>
                <c:pt idx="64110" formatCode="General">
                  <c:v>1.32047</c:v>
                </c:pt>
                <c:pt idx="64111" formatCode="General">
                  <c:v>1.3205</c:v>
                </c:pt>
                <c:pt idx="64112" formatCode="General">
                  <c:v>1.3205100000000001</c:v>
                </c:pt>
                <c:pt idx="64113" formatCode="General">
                  <c:v>1.32053</c:v>
                </c:pt>
                <c:pt idx="64114" formatCode="General">
                  <c:v>1.3205499999999999</c:v>
                </c:pt>
                <c:pt idx="64115" formatCode="General">
                  <c:v>1.3205800000000001</c:v>
                </c:pt>
                <c:pt idx="64116" formatCode="General">
                  <c:v>1.3205899999999999</c:v>
                </c:pt>
                <c:pt idx="64117" formatCode="General">
                  <c:v>1.3206199999999999</c:v>
                </c:pt>
                <c:pt idx="64118" formatCode="General">
                  <c:v>1.32064</c:v>
                </c:pt>
                <c:pt idx="64119" formatCode="General">
                  <c:v>1.3206500000000001</c:v>
                </c:pt>
                <c:pt idx="64120" formatCode="General">
                  <c:v>1.3206800000000001</c:v>
                </c:pt>
                <c:pt idx="64121" formatCode="General">
                  <c:v>1.3207</c:v>
                </c:pt>
                <c:pt idx="64122" formatCode="General">
                  <c:v>1.3207199999999999</c:v>
                </c:pt>
                <c:pt idx="64123" formatCode="General">
                  <c:v>1.32073</c:v>
                </c:pt>
                <c:pt idx="64124" formatCode="General">
                  <c:v>1.3207599999999999</c:v>
                </c:pt>
                <c:pt idx="64125" formatCode="General">
                  <c:v>1.3207800000000001</c:v>
                </c:pt>
                <c:pt idx="64126" formatCode="General">
                  <c:v>1.3208</c:v>
                </c:pt>
                <c:pt idx="64127" formatCode="General">
                  <c:v>1.3208199999999999</c:v>
                </c:pt>
                <c:pt idx="64128" formatCode="General">
                  <c:v>1.32084</c:v>
                </c:pt>
                <c:pt idx="64129" formatCode="General">
                  <c:v>1.3208599999999999</c:v>
                </c:pt>
                <c:pt idx="64130" formatCode="General">
                  <c:v>1.3208800000000001</c:v>
                </c:pt>
                <c:pt idx="64131" formatCode="General">
                  <c:v>1.3209</c:v>
                </c:pt>
                <c:pt idx="64132" formatCode="General">
                  <c:v>1.3209199999999999</c:v>
                </c:pt>
                <c:pt idx="64133" formatCode="General">
                  <c:v>1.3209500000000001</c:v>
                </c:pt>
                <c:pt idx="64134" formatCode="General">
                  <c:v>1.32097</c:v>
                </c:pt>
                <c:pt idx="64135" formatCode="General">
                  <c:v>1.32098</c:v>
                </c:pt>
                <c:pt idx="64136" formatCode="General">
                  <c:v>1.321</c:v>
                </c:pt>
                <c:pt idx="64137" formatCode="General">
                  <c:v>1.321029999999999</c:v>
                </c:pt>
                <c:pt idx="64138" formatCode="General">
                  <c:v>1.3210500000000001</c:v>
                </c:pt>
                <c:pt idx="64139" formatCode="General">
                  <c:v>1.32107</c:v>
                </c:pt>
                <c:pt idx="64140" formatCode="General">
                  <c:v>1.3210899999999999</c:v>
                </c:pt>
                <c:pt idx="64141" formatCode="General">
                  <c:v>1.32111</c:v>
                </c:pt>
                <c:pt idx="64142" formatCode="General">
                  <c:v>1.321129999999999</c:v>
                </c:pt>
                <c:pt idx="64143" formatCode="General">
                  <c:v>1.32115</c:v>
                </c:pt>
                <c:pt idx="64144" formatCode="General">
                  <c:v>1.32117</c:v>
                </c:pt>
                <c:pt idx="64145" formatCode="General">
                  <c:v>1.3211899999999999</c:v>
                </c:pt>
                <c:pt idx="64146" formatCode="General">
                  <c:v>1.3212199999999998</c:v>
                </c:pt>
                <c:pt idx="64147" formatCode="General">
                  <c:v>1.321229999999999</c:v>
                </c:pt>
                <c:pt idx="64148" formatCode="General">
                  <c:v>1.32125</c:v>
                </c:pt>
                <c:pt idx="64149" formatCode="General">
                  <c:v>1.3212699999999991</c:v>
                </c:pt>
                <c:pt idx="64150" formatCode="General">
                  <c:v>1.321299999999999</c:v>
                </c:pt>
                <c:pt idx="64151" formatCode="General">
                  <c:v>1.32131</c:v>
                </c:pt>
                <c:pt idx="64152" formatCode="General">
                  <c:v>1.321329999999999</c:v>
                </c:pt>
                <c:pt idx="64153" formatCode="General">
                  <c:v>1.3213599999999999</c:v>
                </c:pt>
                <c:pt idx="64154" formatCode="General">
                  <c:v>1.32138</c:v>
                </c:pt>
                <c:pt idx="64155" formatCode="General">
                  <c:v>1.321399999999999</c:v>
                </c:pt>
                <c:pt idx="64156" formatCode="General">
                  <c:v>1.3214199999999998</c:v>
                </c:pt>
                <c:pt idx="64157" formatCode="General">
                  <c:v>1.3214399999999991</c:v>
                </c:pt>
                <c:pt idx="64158" formatCode="General">
                  <c:v>1.3214599999999999</c:v>
                </c:pt>
                <c:pt idx="64159" formatCode="General">
                  <c:v>1.32148</c:v>
                </c:pt>
                <c:pt idx="64160" formatCode="General">
                  <c:v>1.321499999999999</c:v>
                </c:pt>
                <c:pt idx="64161" formatCode="General">
                  <c:v>1.3215199999999998</c:v>
                </c:pt>
                <c:pt idx="64162" formatCode="General">
                  <c:v>1.32155</c:v>
                </c:pt>
                <c:pt idx="64163" formatCode="General">
                  <c:v>1.3215599999999998</c:v>
                </c:pt>
                <c:pt idx="64164" formatCode="General">
                  <c:v>1.32158</c:v>
                </c:pt>
                <c:pt idx="64165" formatCode="General">
                  <c:v>1.3215999999999992</c:v>
                </c:pt>
                <c:pt idx="64166" formatCode="General">
                  <c:v>1.3216299999999992</c:v>
                </c:pt>
                <c:pt idx="64167" formatCode="General">
                  <c:v>1.321639999999999</c:v>
                </c:pt>
                <c:pt idx="64168" formatCode="General">
                  <c:v>1.321669999999999</c:v>
                </c:pt>
                <c:pt idx="64169" formatCode="General">
                  <c:v>1.3216899999999998</c:v>
                </c:pt>
                <c:pt idx="64170" formatCode="General">
                  <c:v>1.3217099999999991</c:v>
                </c:pt>
                <c:pt idx="64171" formatCode="General">
                  <c:v>1.3217299999999992</c:v>
                </c:pt>
                <c:pt idx="64172" formatCode="General">
                  <c:v>1.32175</c:v>
                </c:pt>
                <c:pt idx="64173" formatCode="General">
                  <c:v>1.321769999999999</c:v>
                </c:pt>
                <c:pt idx="64174" formatCode="General">
                  <c:v>1.3217899999999998</c:v>
                </c:pt>
                <c:pt idx="64175" formatCode="General">
                  <c:v>1.321809999999999</c:v>
                </c:pt>
                <c:pt idx="64176" formatCode="General">
                  <c:v>1.3218299999999992</c:v>
                </c:pt>
                <c:pt idx="64177" formatCode="General">
                  <c:v>1.32185</c:v>
                </c:pt>
                <c:pt idx="64178" formatCode="General">
                  <c:v>1.3218699999999992</c:v>
                </c:pt>
                <c:pt idx="64179" formatCode="General">
                  <c:v>1.3218899999999998</c:v>
                </c:pt>
                <c:pt idx="64180" formatCode="General">
                  <c:v>1.321909999999999</c:v>
                </c:pt>
                <c:pt idx="64181" formatCode="General">
                  <c:v>1.321939999999999</c:v>
                </c:pt>
                <c:pt idx="64182" formatCode="General">
                  <c:v>1.3219599999999998</c:v>
                </c:pt>
                <c:pt idx="64183" formatCode="General">
                  <c:v>1.3219699999999992</c:v>
                </c:pt>
                <c:pt idx="64184" formatCode="General">
                  <c:v>1.3220000000000001</c:v>
                </c:pt>
                <c:pt idx="64185" formatCode="General">
                  <c:v>1.32202</c:v>
                </c:pt>
                <c:pt idx="64186" formatCode="General">
                  <c:v>1.32203</c:v>
                </c:pt>
                <c:pt idx="64187" formatCode="General">
                  <c:v>1.3220499999999999</c:v>
                </c:pt>
                <c:pt idx="64188" formatCode="General">
                  <c:v>1.3220799999999999</c:v>
                </c:pt>
                <c:pt idx="64189" formatCode="General">
                  <c:v>1.3221000000000001</c:v>
                </c:pt>
                <c:pt idx="64190" formatCode="General">
                  <c:v>1.3221099999999999</c:v>
                </c:pt>
                <c:pt idx="64191" formatCode="General">
                  <c:v>1.3221400000000001</c:v>
                </c:pt>
                <c:pt idx="64192" formatCode="General">
                  <c:v>1.32216</c:v>
                </c:pt>
                <c:pt idx="64193" formatCode="General">
                  <c:v>1.3221799999999999</c:v>
                </c:pt>
                <c:pt idx="64194" formatCode="General">
                  <c:v>1.3222</c:v>
                </c:pt>
                <c:pt idx="64195" formatCode="General">
                  <c:v>1.32222</c:v>
                </c:pt>
                <c:pt idx="64196" formatCode="General">
                  <c:v>1.3222400000000001</c:v>
                </c:pt>
                <c:pt idx="64197" formatCode="General">
                  <c:v>1.32226</c:v>
                </c:pt>
                <c:pt idx="64198" formatCode="General">
                  <c:v>1.3222799999999999</c:v>
                </c:pt>
                <c:pt idx="64199" formatCode="General">
                  <c:v>1.3223</c:v>
                </c:pt>
                <c:pt idx="64200" formatCode="General">
                  <c:v>1.3223199999999999</c:v>
                </c:pt>
                <c:pt idx="64201" formatCode="General">
                  <c:v>1.3223499999999999</c:v>
                </c:pt>
                <c:pt idx="64202" formatCode="General">
                  <c:v>1.32236</c:v>
                </c:pt>
                <c:pt idx="64203" formatCode="General">
                  <c:v>1.3223800000000001</c:v>
                </c:pt>
                <c:pt idx="64204" formatCode="General">
                  <c:v>1.3224100000000001</c:v>
                </c:pt>
                <c:pt idx="64205" formatCode="General">
                  <c:v>1.32243</c:v>
                </c:pt>
                <c:pt idx="64206" formatCode="General">
                  <c:v>1.3224499999999999</c:v>
                </c:pt>
                <c:pt idx="64207" formatCode="General">
                  <c:v>1.32247</c:v>
                </c:pt>
                <c:pt idx="64208" formatCode="General">
                  <c:v>1.3224899999999999</c:v>
                </c:pt>
                <c:pt idx="64209" formatCode="General">
                  <c:v>1.3225100000000001</c:v>
                </c:pt>
                <c:pt idx="64210" formatCode="General">
                  <c:v>1.32253</c:v>
                </c:pt>
                <c:pt idx="64211" formatCode="General">
                  <c:v>1.3225499999999999</c:v>
                </c:pt>
                <c:pt idx="64212" formatCode="General">
                  <c:v>1.32257</c:v>
                </c:pt>
                <c:pt idx="64213" formatCode="General">
                  <c:v>1.3226</c:v>
                </c:pt>
                <c:pt idx="64214" formatCode="General">
                  <c:v>1.3226100000000001</c:v>
                </c:pt>
                <c:pt idx="64215" formatCode="General">
                  <c:v>1.32263</c:v>
                </c:pt>
                <c:pt idx="64216" formatCode="General">
                  <c:v>1.3226500000000001</c:v>
                </c:pt>
                <c:pt idx="64217" formatCode="General">
                  <c:v>1.3226800000000001</c:v>
                </c:pt>
                <c:pt idx="64218" formatCode="General">
                  <c:v>1.3226899999999999</c:v>
                </c:pt>
                <c:pt idx="64219" formatCode="General">
                  <c:v>1.3227100000000001</c:v>
                </c:pt>
                <c:pt idx="64220" formatCode="General">
                  <c:v>1.32274</c:v>
                </c:pt>
                <c:pt idx="64221" formatCode="General">
                  <c:v>1.3227599999999999</c:v>
                </c:pt>
                <c:pt idx="64222" formatCode="General">
                  <c:v>1.3227800000000001</c:v>
                </c:pt>
                <c:pt idx="64223" formatCode="General">
                  <c:v>1.3228</c:v>
                </c:pt>
                <c:pt idx="64224" formatCode="General">
                  <c:v>1.3228199999999999</c:v>
                </c:pt>
                <c:pt idx="64225" formatCode="General">
                  <c:v>1.32284</c:v>
                </c:pt>
                <c:pt idx="64226" formatCode="General">
                  <c:v>1.3228599999999999</c:v>
                </c:pt>
                <c:pt idx="64227" formatCode="General">
                  <c:v>1.3228800000000001</c:v>
                </c:pt>
                <c:pt idx="64228" formatCode="General">
                  <c:v>1.3229</c:v>
                </c:pt>
                <c:pt idx="64229" formatCode="General">
                  <c:v>1.3229299999999991</c:v>
                </c:pt>
                <c:pt idx="64230" formatCode="General">
                  <c:v>1.32294</c:v>
                </c:pt>
                <c:pt idx="64231" formatCode="General">
                  <c:v>1.3229599999999999</c:v>
                </c:pt>
                <c:pt idx="64232" formatCode="General">
                  <c:v>1.3229899999999999</c:v>
                </c:pt>
                <c:pt idx="64233" formatCode="General">
                  <c:v>1.32301</c:v>
                </c:pt>
                <c:pt idx="64234" formatCode="General">
                  <c:v>1.3230199999999999</c:v>
                </c:pt>
                <c:pt idx="64235" formatCode="General">
                  <c:v>1.3230500000000001</c:v>
                </c:pt>
                <c:pt idx="64236" formatCode="General">
                  <c:v>1.32307</c:v>
                </c:pt>
                <c:pt idx="64237" formatCode="General">
                  <c:v>1.3230899999999999</c:v>
                </c:pt>
                <c:pt idx="64238" formatCode="General">
                  <c:v>1.3230999999999991</c:v>
                </c:pt>
                <c:pt idx="64239" formatCode="General">
                  <c:v>1.323129999999999</c:v>
                </c:pt>
                <c:pt idx="64240" formatCode="General">
                  <c:v>1.32315</c:v>
                </c:pt>
                <c:pt idx="64241" formatCode="General">
                  <c:v>1.32317</c:v>
                </c:pt>
                <c:pt idx="64242" formatCode="General">
                  <c:v>1.3231899999999999</c:v>
                </c:pt>
                <c:pt idx="64243" formatCode="General">
                  <c:v>1.32321</c:v>
                </c:pt>
                <c:pt idx="64244" formatCode="General">
                  <c:v>1.323229999999999</c:v>
                </c:pt>
                <c:pt idx="64245" formatCode="General">
                  <c:v>1.32325</c:v>
                </c:pt>
                <c:pt idx="64246" formatCode="General">
                  <c:v>1.3232699999999991</c:v>
                </c:pt>
                <c:pt idx="64247" formatCode="General">
                  <c:v>1.3232899999999999</c:v>
                </c:pt>
                <c:pt idx="64248" formatCode="General">
                  <c:v>1.3233199999999998</c:v>
                </c:pt>
                <c:pt idx="64249" formatCode="General">
                  <c:v>1.32334</c:v>
                </c:pt>
                <c:pt idx="64250" formatCode="General">
                  <c:v>1.32335</c:v>
                </c:pt>
                <c:pt idx="64251" formatCode="General">
                  <c:v>1.323369999999999</c:v>
                </c:pt>
                <c:pt idx="64252" formatCode="General">
                  <c:v>1.323399999999999</c:v>
                </c:pt>
                <c:pt idx="64253" formatCode="General">
                  <c:v>1.32341</c:v>
                </c:pt>
                <c:pt idx="64254" formatCode="General">
                  <c:v>1.3234399999999991</c:v>
                </c:pt>
                <c:pt idx="64255" formatCode="General">
                  <c:v>1.3234599999999999</c:v>
                </c:pt>
                <c:pt idx="64256" formatCode="General">
                  <c:v>1.32348</c:v>
                </c:pt>
                <c:pt idx="64257" formatCode="General">
                  <c:v>1.323499999999999</c:v>
                </c:pt>
                <c:pt idx="64258" formatCode="General">
                  <c:v>1.3235199999999998</c:v>
                </c:pt>
                <c:pt idx="64259" formatCode="General">
                  <c:v>1.3235399999999991</c:v>
                </c:pt>
                <c:pt idx="64260" formatCode="General">
                  <c:v>1.3235599999999998</c:v>
                </c:pt>
                <c:pt idx="64261" formatCode="General">
                  <c:v>1.32358</c:v>
                </c:pt>
                <c:pt idx="64262" formatCode="General">
                  <c:v>1.3235999999999992</c:v>
                </c:pt>
                <c:pt idx="64263" formatCode="General">
                  <c:v>1.3236199999999998</c:v>
                </c:pt>
                <c:pt idx="64264" formatCode="General">
                  <c:v>1.323639999999999</c:v>
                </c:pt>
                <c:pt idx="64265" formatCode="General">
                  <c:v>1.3236599999999998</c:v>
                </c:pt>
                <c:pt idx="64266" formatCode="General">
                  <c:v>1.32368</c:v>
                </c:pt>
                <c:pt idx="64267" formatCode="General">
                  <c:v>1.3236999999999992</c:v>
                </c:pt>
                <c:pt idx="64268" formatCode="General">
                  <c:v>1.3237299999999992</c:v>
                </c:pt>
                <c:pt idx="64269" formatCode="General">
                  <c:v>1.323739999999999</c:v>
                </c:pt>
                <c:pt idx="64270" formatCode="General">
                  <c:v>1.3237599999999998</c:v>
                </c:pt>
                <c:pt idx="64271" formatCode="General">
                  <c:v>1.3237899999999998</c:v>
                </c:pt>
                <c:pt idx="64272" formatCode="General">
                  <c:v>1.323809999999999</c:v>
                </c:pt>
                <c:pt idx="64273" formatCode="General">
                  <c:v>1.3238299999999992</c:v>
                </c:pt>
                <c:pt idx="64274" formatCode="General">
                  <c:v>1.32385</c:v>
                </c:pt>
                <c:pt idx="64275" formatCode="General">
                  <c:v>1.3238699999999992</c:v>
                </c:pt>
                <c:pt idx="64276" formatCode="General">
                  <c:v>1.3238899999999998</c:v>
                </c:pt>
                <c:pt idx="64277" formatCode="General">
                  <c:v>1.323909999999999</c:v>
                </c:pt>
                <c:pt idx="64278" formatCode="General">
                  <c:v>1.3239299999999992</c:v>
                </c:pt>
                <c:pt idx="64279" formatCode="General">
                  <c:v>1.32395</c:v>
                </c:pt>
                <c:pt idx="64280" formatCode="General">
                  <c:v>1.323979999999999</c:v>
                </c:pt>
                <c:pt idx="64281" formatCode="General">
                  <c:v>1.3239899999999998</c:v>
                </c:pt>
                <c:pt idx="64282" formatCode="General">
                  <c:v>1.3240099999999999</c:v>
                </c:pt>
                <c:pt idx="64283" formatCode="General">
                  <c:v>1.3240400000000001</c:v>
                </c:pt>
                <c:pt idx="64284" formatCode="General">
                  <c:v>1.32406</c:v>
                </c:pt>
                <c:pt idx="64285" formatCode="General">
                  <c:v>1.3240700000000001</c:v>
                </c:pt>
                <c:pt idx="64286" formatCode="General">
                  <c:v>1.3241000000000001</c:v>
                </c:pt>
                <c:pt idx="64287" formatCode="General">
                  <c:v>1.32412</c:v>
                </c:pt>
                <c:pt idx="64288" formatCode="General">
                  <c:v>1.3241400000000001</c:v>
                </c:pt>
                <c:pt idx="64289" formatCode="General">
                  <c:v>1.3241499999999999</c:v>
                </c:pt>
                <c:pt idx="64290" formatCode="General">
                  <c:v>1.3241799999999999</c:v>
                </c:pt>
                <c:pt idx="64291" formatCode="General">
                  <c:v>1.3242</c:v>
                </c:pt>
                <c:pt idx="64292" formatCode="General">
                  <c:v>1.32422</c:v>
                </c:pt>
                <c:pt idx="64293" formatCode="General">
                  <c:v>1.3242400000000001</c:v>
                </c:pt>
                <c:pt idx="64294" formatCode="General">
                  <c:v>1.32426</c:v>
                </c:pt>
                <c:pt idx="64295" formatCode="General">
                  <c:v>1.3242799999999999</c:v>
                </c:pt>
                <c:pt idx="64296" formatCode="General">
                  <c:v>1.3243</c:v>
                </c:pt>
                <c:pt idx="64297" formatCode="General">
                  <c:v>1.3243199999999999</c:v>
                </c:pt>
                <c:pt idx="64298" formatCode="General">
                  <c:v>1.3243400000000001</c:v>
                </c:pt>
                <c:pt idx="64299" formatCode="General">
                  <c:v>1.32437</c:v>
                </c:pt>
                <c:pt idx="64300" formatCode="General">
                  <c:v>1.32439</c:v>
                </c:pt>
                <c:pt idx="64301" formatCode="General">
                  <c:v>1.3244</c:v>
                </c:pt>
                <c:pt idx="64302" formatCode="General">
                  <c:v>1.3244199999999999</c:v>
                </c:pt>
                <c:pt idx="64303" formatCode="General">
                  <c:v>1.3244499999999999</c:v>
                </c:pt>
                <c:pt idx="64304" formatCode="General">
                  <c:v>1.32447</c:v>
                </c:pt>
                <c:pt idx="64305" formatCode="General">
                  <c:v>1.3244899999999999</c:v>
                </c:pt>
                <c:pt idx="64306" formatCode="General">
                  <c:v>1.3245100000000001</c:v>
                </c:pt>
                <c:pt idx="64307" formatCode="General">
                  <c:v>1.32453</c:v>
                </c:pt>
                <c:pt idx="64308" formatCode="General">
                  <c:v>1.3245499999999999</c:v>
                </c:pt>
                <c:pt idx="64309" formatCode="General">
                  <c:v>1.32457</c:v>
                </c:pt>
                <c:pt idx="64310" formatCode="General">
                  <c:v>1.3245899999999999</c:v>
                </c:pt>
                <c:pt idx="64311" formatCode="General">
                  <c:v>1.3246100000000001</c:v>
                </c:pt>
                <c:pt idx="64312" formatCode="General">
                  <c:v>1.32464</c:v>
                </c:pt>
                <c:pt idx="64313" formatCode="General">
                  <c:v>1.3246500000000001</c:v>
                </c:pt>
                <c:pt idx="64314" formatCode="General">
                  <c:v>1.32467</c:v>
                </c:pt>
                <c:pt idx="64315" formatCode="General">
                  <c:v>1.3246899999999999</c:v>
                </c:pt>
                <c:pt idx="64316" formatCode="General">
                  <c:v>1.3247199999999999</c:v>
                </c:pt>
                <c:pt idx="64317" formatCode="General">
                  <c:v>1.32473</c:v>
                </c:pt>
                <c:pt idx="64318" formatCode="General">
                  <c:v>1.3247500000000001</c:v>
                </c:pt>
                <c:pt idx="64319" formatCode="General">
                  <c:v>1.3247800000000001</c:v>
                </c:pt>
                <c:pt idx="64320" formatCode="General">
                  <c:v>1.3247899999999999</c:v>
                </c:pt>
                <c:pt idx="64321" formatCode="General">
                  <c:v>1.3248199999999999</c:v>
                </c:pt>
                <c:pt idx="64322" formatCode="General">
                  <c:v>1.32484</c:v>
                </c:pt>
                <c:pt idx="64323" formatCode="General">
                  <c:v>1.3248599999999999</c:v>
                </c:pt>
                <c:pt idx="64324" formatCode="General">
                  <c:v>1.32487</c:v>
                </c:pt>
                <c:pt idx="64325" formatCode="General">
                  <c:v>1.3249</c:v>
                </c:pt>
                <c:pt idx="64326" formatCode="General">
                  <c:v>1.3249199999999999</c:v>
                </c:pt>
                <c:pt idx="64327" formatCode="General">
                  <c:v>1.32494</c:v>
                </c:pt>
                <c:pt idx="64328" formatCode="General">
                  <c:v>1.3249599999999999</c:v>
                </c:pt>
                <c:pt idx="64329" formatCode="General">
                  <c:v>1.32498</c:v>
                </c:pt>
                <c:pt idx="64330" formatCode="General">
                  <c:v>1.325</c:v>
                </c:pt>
                <c:pt idx="64331" formatCode="General">
                  <c:v>1.3250199999999999</c:v>
                </c:pt>
                <c:pt idx="64332" formatCode="General">
                  <c:v>1.32504</c:v>
                </c:pt>
                <c:pt idx="64333" formatCode="General">
                  <c:v>1.3250599999999999</c:v>
                </c:pt>
                <c:pt idx="64334" formatCode="General">
                  <c:v>1.3250899999999999</c:v>
                </c:pt>
                <c:pt idx="64335" formatCode="General">
                  <c:v>1.32511</c:v>
                </c:pt>
                <c:pt idx="64336" formatCode="General">
                  <c:v>1.3251199999999999</c:v>
                </c:pt>
                <c:pt idx="64337" formatCode="General">
                  <c:v>1.3251500000000001</c:v>
                </c:pt>
                <c:pt idx="64338" formatCode="General">
                  <c:v>1.32517</c:v>
                </c:pt>
                <c:pt idx="64339" formatCode="General">
                  <c:v>1.3251899999999999</c:v>
                </c:pt>
                <c:pt idx="64340" formatCode="General">
                  <c:v>1.325199999999999</c:v>
                </c:pt>
                <c:pt idx="64341" formatCode="General">
                  <c:v>1.325229999999999</c:v>
                </c:pt>
                <c:pt idx="64342" formatCode="General">
                  <c:v>1.32525</c:v>
                </c:pt>
                <c:pt idx="64343" formatCode="General">
                  <c:v>1.3252699999999991</c:v>
                </c:pt>
                <c:pt idx="64344" formatCode="General">
                  <c:v>1.3252899999999999</c:v>
                </c:pt>
                <c:pt idx="64345" formatCode="General">
                  <c:v>1.32531</c:v>
                </c:pt>
                <c:pt idx="64346" formatCode="General">
                  <c:v>1.325329999999999</c:v>
                </c:pt>
                <c:pt idx="64347" formatCode="General">
                  <c:v>1.3253599999999999</c:v>
                </c:pt>
                <c:pt idx="64348" formatCode="General">
                  <c:v>1.325369999999999</c:v>
                </c:pt>
                <c:pt idx="64349" formatCode="General">
                  <c:v>1.3253899999999998</c:v>
                </c:pt>
                <c:pt idx="64350" formatCode="General">
                  <c:v>1.3254199999999998</c:v>
                </c:pt>
                <c:pt idx="64351" formatCode="General">
                  <c:v>1.32544</c:v>
                </c:pt>
                <c:pt idx="64352" formatCode="General">
                  <c:v>1.32545</c:v>
                </c:pt>
                <c:pt idx="64353" formatCode="General">
                  <c:v>1.325469999999999</c:v>
                </c:pt>
                <c:pt idx="64354" formatCode="General">
                  <c:v>1.325499999999999</c:v>
                </c:pt>
                <c:pt idx="64355" formatCode="General">
                  <c:v>1.3255199999999998</c:v>
                </c:pt>
                <c:pt idx="64356" formatCode="General">
                  <c:v>1.3255399999999991</c:v>
                </c:pt>
                <c:pt idx="64357" formatCode="General">
                  <c:v>1.3255599999999998</c:v>
                </c:pt>
                <c:pt idx="64358" formatCode="General">
                  <c:v>1.32558</c:v>
                </c:pt>
                <c:pt idx="64359" formatCode="General">
                  <c:v>1.325599999999999</c:v>
                </c:pt>
                <c:pt idx="64360" formatCode="General">
                  <c:v>1.3256199999999998</c:v>
                </c:pt>
                <c:pt idx="64361" formatCode="General">
                  <c:v>1.325639999999999</c:v>
                </c:pt>
                <c:pt idx="64362" formatCode="General">
                  <c:v>1.3256599999999998</c:v>
                </c:pt>
                <c:pt idx="64363" formatCode="General">
                  <c:v>1.3256899999999998</c:v>
                </c:pt>
                <c:pt idx="64364" formatCode="General">
                  <c:v>1.3256999999999992</c:v>
                </c:pt>
                <c:pt idx="64365" formatCode="General">
                  <c:v>1.3257199999999998</c:v>
                </c:pt>
                <c:pt idx="64366" formatCode="General">
                  <c:v>1.325739999999999</c:v>
                </c:pt>
                <c:pt idx="64367" formatCode="General">
                  <c:v>1.325769999999999</c:v>
                </c:pt>
                <c:pt idx="64368" formatCode="General">
                  <c:v>1.32578</c:v>
                </c:pt>
                <c:pt idx="64369" formatCode="General">
                  <c:v>1.3257999999999992</c:v>
                </c:pt>
                <c:pt idx="64370" formatCode="General">
                  <c:v>1.3258299999999992</c:v>
                </c:pt>
                <c:pt idx="64371" formatCode="General">
                  <c:v>1.32585</c:v>
                </c:pt>
                <c:pt idx="64372" formatCode="General">
                  <c:v>1.3258699999999992</c:v>
                </c:pt>
                <c:pt idx="64373" formatCode="General">
                  <c:v>1.3258899999999998</c:v>
                </c:pt>
                <c:pt idx="64374" formatCode="General">
                  <c:v>1.325909999999999</c:v>
                </c:pt>
                <c:pt idx="64375" formatCode="General">
                  <c:v>1.3259299999999992</c:v>
                </c:pt>
                <c:pt idx="64376" formatCode="General">
                  <c:v>1.32595</c:v>
                </c:pt>
                <c:pt idx="64377" formatCode="General">
                  <c:v>1.3259699999999992</c:v>
                </c:pt>
                <c:pt idx="64378" formatCode="General">
                  <c:v>1.3259899999999998</c:v>
                </c:pt>
                <c:pt idx="64379" formatCode="General">
                  <c:v>1.3260099999999999</c:v>
                </c:pt>
                <c:pt idx="64380" formatCode="General">
                  <c:v>1.32603</c:v>
                </c:pt>
                <c:pt idx="64381" formatCode="General">
                  <c:v>1.3260500000000008</c:v>
                </c:pt>
                <c:pt idx="64382" formatCode="General">
                  <c:v>1.3260700000000001</c:v>
                </c:pt>
                <c:pt idx="64383" formatCode="General">
                  <c:v>1.3261000000000001</c:v>
                </c:pt>
                <c:pt idx="64384" formatCode="General">
                  <c:v>1.3261099999999999</c:v>
                </c:pt>
                <c:pt idx="64385" formatCode="General">
                  <c:v>1.3261400000000001</c:v>
                </c:pt>
                <c:pt idx="64386" formatCode="General">
                  <c:v>1.32616</c:v>
                </c:pt>
                <c:pt idx="64387" formatCode="General">
                  <c:v>1.3261799999999999</c:v>
                </c:pt>
                <c:pt idx="64388" formatCode="General">
                  <c:v>1.3262</c:v>
                </c:pt>
                <c:pt idx="64389" formatCode="General">
                  <c:v>1.32622</c:v>
                </c:pt>
                <c:pt idx="64390" formatCode="General">
                  <c:v>1.3262400000000001</c:v>
                </c:pt>
                <c:pt idx="64391" formatCode="General">
                  <c:v>1.3262499999999999</c:v>
                </c:pt>
                <c:pt idx="64392" formatCode="General">
                  <c:v>1.3262799999999999</c:v>
                </c:pt>
                <c:pt idx="64393" formatCode="General">
                  <c:v>1.3263</c:v>
                </c:pt>
                <c:pt idx="64394" formatCode="General">
                  <c:v>1.3263199999999999</c:v>
                </c:pt>
                <c:pt idx="64395" formatCode="General">
                  <c:v>1.3263400000000001</c:v>
                </c:pt>
                <c:pt idx="64396" formatCode="General">
                  <c:v>1.32636</c:v>
                </c:pt>
                <c:pt idx="64397" formatCode="General">
                  <c:v>1.3263799999999999</c:v>
                </c:pt>
                <c:pt idx="64398" formatCode="General">
                  <c:v>1.3264100000000001</c:v>
                </c:pt>
                <c:pt idx="64399" formatCode="General">
                  <c:v>1.3264199999999999</c:v>
                </c:pt>
                <c:pt idx="64400" formatCode="General">
                  <c:v>1.3264400000000001</c:v>
                </c:pt>
                <c:pt idx="64401" formatCode="General">
                  <c:v>1.32647</c:v>
                </c:pt>
                <c:pt idx="64402" formatCode="General">
                  <c:v>1.3264899999999999</c:v>
                </c:pt>
                <c:pt idx="64403" formatCode="General">
                  <c:v>1.3265</c:v>
                </c:pt>
                <c:pt idx="64404" formatCode="General">
                  <c:v>1.3265199999999999</c:v>
                </c:pt>
                <c:pt idx="64405" formatCode="General">
                  <c:v>1.3265499999999999</c:v>
                </c:pt>
                <c:pt idx="64406" formatCode="General">
                  <c:v>1.32657</c:v>
                </c:pt>
                <c:pt idx="64407" formatCode="General">
                  <c:v>1.3265899999999999</c:v>
                </c:pt>
                <c:pt idx="64408" formatCode="General">
                  <c:v>1.3266100000000001</c:v>
                </c:pt>
                <c:pt idx="64409" formatCode="General">
                  <c:v>1.32663</c:v>
                </c:pt>
                <c:pt idx="64410" formatCode="General">
                  <c:v>1.3266500000000001</c:v>
                </c:pt>
                <c:pt idx="64411" formatCode="General">
                  <c:v>1.32667</c:v>
                </c:pt>
                <c:pt idx="64412" formatCode="General">
                  <c:v>1.3266899999999999</c:v>
                </c:pt>
                <c:pt idx="64413" formatCode="General">
                  <c:v>1.3267100000000001</c:v>
                </c:pt>
                <c:pt idx="64414" formatCode="General">
                  <c:v>1.32673</c:v>
                </c:pt>
                <c:pt idx="64415" formatCode="General">
                  <c:v>1.3267500000000001</c:v>
                </c:pt>
                <c:pt idx="64416" formatCode="General">
                  <c:v>1.32677</c:v>
                </c:pt>
                <c:pt idx="64417" formatCode="General">
                  <c:v>1.3267899999999999</c:v>
                </c:pt>
                <c:pt idx="64418" formatCode="General">
                  <c:v>1.3268199999999999</c:v>
                </c:pt>
                <c:pt idx="64419" formatCode="General">
                  <c:v>1.32683</c:v>
                </c:pt>
                <c:pt idx="64420" formatCode="General">
                  <c:v>1.3268599999999999</c:v>
                </c:pt>
                <c:pt idx="64421" formatCode="General">
                  <c:v>1.3268800000000001</c:v>
                </c:pt>
                <c:pt idx="64422" formatCode="General">
                  <c:v>1.3269</c:v>
                </c:pt>
                <c:pt idx="64423" formatCode="General">
                  <c:v>1.3269199999999999</c:v>
                </c:pt>
                <c:pt idx="64424" formatCode="General">
                  <c:v>1.32694</c:v>
                </c:pt>
                <c:pt idx="64425" formatCode="General">
                  <c:v>1.3269599999999999</c:v>
                </c:pt>
                <c:pt idx="64426" formatCode="General">
                  <c:v>1.32698</c:v>
                </c:pt>
                <c:pt idx="64427" formatCode="General">
                  <c:v>1.327</c:v>
                </c:pt>
                <c:pt idx="64428" formatCode="General">
                  <c:v>1.3270199999999999</c:v>
                </c:pt>
                <c:pt idx="64429" formatCode="General">
                  <c:v>1.32704</c:v>
                </c:pt>
                <c:pt idx="64430" formatCode="General">
                  <c:v>1.3270599999999999</c:v>
                </c:pt>
                <c:pt idx="64431" formatCode="General">
                  <c:v>1.32708</c:v>
                </c:pt>
                <c:pt idx="64432" formatCode="General">
                  <c:v>1.3270999999999991</c:v>
                </c:pt>
                <c:pt idx="64433" formatCode="General">
                  <c:v>1.3271199999999999</c:v>
                </c:pt>
                <c:pt idx="64434" formatCode="General">
                  <c:v>1.3271500000000001</c:v>
                </c:pt>
                <c:pt idx="64435" formatCode="General">
                  <c:v>1.3271599999999999</c:v>
                </c:pt>
                <c:pt idx="64436" formatCode="General">
                  <c:v>1.32718</c:v>
                </c:pt>
                <c:pt idx="64437" formatCode="General">
                  <c:v>1.32721</c:v>
                </c:pt>
                <c:pt idx="64438" formatCode="General">
                  <c:v>1.327229999999999</c:v>
                </c:pt>
                <c:pt idx="64439" formatCode="General">
                  <c:v>1.32724</c:v>
                </c:pt>
                <c:pt idx="64440" formatCode="General">
                  <c:v>1.3272699999999991</c:v>
                </c:pt>
                <c:pt idx="64441" formatCode="General">
                  <c:v>1.3272899999999999</c:v>
                </c:pt>
                <c:pt idx="64442" formatCode="General">
                  <c:v>1.32731</c:v>
                </c:pt>
                <c:pt idx="64443" formatCode="General">
                  <c:v>1.327329999999999</c:v>
                </c:pt>
                <c:pt idx="64444" formatCode="General">
                  <c:v>1.32735</c:v>
                </c:pt>
                <c:pt idx="64445" formatCode="General">
                  <c:v>1.3273699999999991</c:v>
                </c:pt>
                <c:pt idx="64446" formatCode="General">
                  <c:v>1.327399999999999</c:v>
                </c:pt>
                <c:pt idx="64447" formatCode="General">
                  <c:v>1.32741</c:v>
                </c:pt>
                <c:pt idx="64448" formatCode="General">
                  <c:v>1.3274299999999992</c:v>
                </c:pt>
                <c:pt idx="64449" formatCode="General">
                  <c:v>1.3274599999999999</c:v>
                </c:pt>
                <c:pt idx="64450" formatCode="General">
                  <c:v>1.32748</c:v>
                </c:pt>
                <c:pt idx="64451" formatCode="General">
                  <c:v>1.3274899999999998</c:v>
                </c:pt>
                <c:pt idx="64452" formatCode="General">
                  <c:v>1.3275199999999998</c:v>
                </c:pt>
                <c:pt idx="64453" formatCode="General">
                  <c:v>1.3275399999999991</c:v>
                </c:pt>
                <c:pt idx="64454" formatCode="General">
                  <c:v>1.32755</c:v>
                </c:pt>
                <c:pt idx="64455" formatCode="General">
                  <c:v>1.327569999999999</c:v>
                </c:pt>
                <c:pt idx="64456" formatCode="General">
                  <c:v>1.327599999999999</c:v>
                </c:pt>
                <c:pt idx="64457" formatCode="General">
                  <c:v>1.3276199999999998</c:v>
                </c:pt>
                <c:pt idx="64458" formatCode="General">
                  <c:v>1.3276299999999992</c:v>
                </c:pt>
                <c:pt idx="64459" formatCode="General">
                  <c:v>1.3276599999999998</c:v>
                </c:pt>
                <c:pt idx="64460" formatCode="General">
                  <c:v>1.32768</c:v>
                </c:pt>
                <c:pt idx="64461" formatCode="General">
                  <c:v>1.3276999999999992</c:v>
                </c:pt>
                <c:pt idx="64462" formatCode="General">
                  <c:v>1.3277199999999998</c:v>
                </c:pt>
                <c:pt idx="64463" formatCode="General">
                  <c:v>1.327739999999999</c:v>
                </c:pt>
                <c:pt idx="64464" formatCode="General">
                  <c:v>1.3277599999999998</c:v>
                </c:pt>
                <c:pt idx="64465" formatCode="General">
                  <c:v>1.3277899999999998</c:v>
                </c:pt>
                <c:pt idx="64466" formatCode="General">
                  <c:v>1.3277999999999992</c:v>
                </c:pt>
                <c:pt idx="64467" formatCode="General">
                  <c:v>1.3278199999999998</c:v>
                </c:pt>
                <c:pt idx="64468" formatCode="General">
                  <c:v>1.327839999999999</c:v>
                </c:pt>
                <c:pt idx="64469" formatCode="General">
                  <c:v>1.3278699999999992</c:v>
                </c:pt>
                <c:pt idx="64470" formatCode="General">
                  <c:v>1.3278799999999991</c:v>
                </c:pt>
                <c:pt idx="64471" formatCode="General">
                  <c:v>1.327909999999999</c:v>
                </c:pt>
                <c:pt idx="64472" formatCode="General">
                  <c:v>1.3279299999999992</c:v>
                </c:pt>
                <c:pt idx="64473" formatCode="General">
                  <c:v>1.32795</c:v>
                </c:pt>
                <c:pt idx="64474" formatCode="General">
                  <c:v>1.3279699999999992</c:v>
                </c:pt>
                <c:pt idx="64475" formatCode="General">
                  <c:v>1.3279899999999998</c:v>
                </c:pt>
                <c:pt idx="64476" formatCode="General">
                  <c:v>1.3280099999999999</c:v>
                </c:pt>
                <c:pt idx="64477" formatCode="General">
                  <c:v>1.32803</c:v>
                </c:pt>
                <c:pt idx="64478" formatCode="General">
                  <c:v>1.3280500000000008</c:v>
                </c:pt>
                <c:pt idx="64479" formatCode="General">
                  <c:v>1.3280700000000001</c:v>
                </c:pt>
                <c:pt idx="64480" formatCode="General">
                  <c:v>1.32809</c:v>
                </c:pt>
                <c:pt idx="64481" formatCode="General">
                  <c:v>1.3281099999999999</c:v>
                </c:pt>
                <c:pt idx="64482" formatCode="General">
                  <c:v>1.32813</c:v>
                </c:pt>
                <c:pt idx="64483" formatCode="General">
                  <c:v>1.3281499999999999</c:v>
                </c:pt>
                <c:pt idx="64484" formatCode="General">
                  <c:v>1.3281700000000001</c:v>
                </c:pt>
                <c:pt idx="64485" formatCode="General">
                  <c:v>1.3282</c:v>
                </c:pt>
                <c:pt idx="64486" formatCode="General">
                  <c:v>1.3282099999999999</c:v>
                </c:pt>
                <c:pt idx="64487" formatCode="General">
                  <c:v>1.32823</c:v>
                </c:pt>
                <c:pt idx="64488" formatCode="General">
                  <c:v>1.32826</c:v>
                </c:pt>
                <c:pt idx="64489" formatCode="General">
                  <c:v>1.3282799999999999</c:v>
                </c:pt>
                <c:pt idx="64490" formatCode="General">
                  <c:v>1.32829</c:v>
                </c:pt>
                <c:pt idx="64491" formatCode="General">
                  <c:v>1.3283199999999999</c:v>
                </c:pt>
                <c:pt idx="64492" formatCode="General">
                  <c:v>1.3283400000000001</c:v>
                </c:pt>
                <c:pt idx="64493" formatCode="General">
                  <c:v>1.32836</c:v>
                </c:pt>
                <c:pt idx="64494" formatCode="General">
                  <c:v>1.3283799999999999</c:v>
                </c:pt>
                <c:pt idx="64495" formatCode="General">
                  <c:v>1.3284</c:v>
                </c:pt>
                <c:pt idx="64496" formatCode="General">
                  <c:v>1.3284199999999999</c:v>
                </c:pt>
                <c:pt idx="64497" formatCode="General">
                  <c:v>1.3284499999999999</c:v>
                </c:pt>
                <c:pt idx="64498" formatCode="General">
                  <c:v>1.32846</c:v>
                </c:pt>
                <c:pt idx="64499" formatCode="General">
                  <c:v>1.3284800000000001</c:v>
                </c:pt>
                <c:pt idx="64500" formatCode="General">
                  <c:v>1.3285100000000001</c:v>
                </c:pt>
                <c:pt idx="64501" formatCode="General">
                  <c:v>1.32853</c:v>
                </c:pt>
                <c:pt idx="64502" formatCode="General">
                  <c:v>1.3285400000000001</c:v>
                </c:pt>
                <c:pt idx="64503" formatCode="General">
                  <c:v>1.32857</c:v>
                </c:pt>
                <c:pt idx="64504" formatCode="General">
                  <c:v>1.3285899999999999</c:v>
                </c:pt>
                <c:pt idx="64505" formatCode="General">
                  <c:v>1.3286100000000001</c:v>
                </c:pt>
                <c:pt idx="64506" formatCode="General">
                  <c:v>1.3286199999999999</c:v>
                </c:pt>
                <c:pt idx="64507" formatCode="General">
                  <c:v>1.3286500000000001</c:v>
                </c:pt>
                <c:pt idx="64508" formatCode="General">
                  <c:v>1.32867</c:v>
                </c:pt>
                <c:pt idx="64509" formatCode="General">
                  <c:v>1.3286899999999999</c:v>
                </c:pt>
                <c:pt idx="64510" formatCode="General">
                  <c:v>1.3287100000000001</c:v>
                </c:pt>
                <c:pt idx="64511" formatCode="General">
                  <c:v>1.32873</c:v>
                </c:pt>
                <c:pt idx="64512" formatCode="General">
                  <c:v>1.3287500000000001</c:v>
                </c:pt>
                <c:pt idx="64513" formatCode="General">
                  <c:v>1.3287800000000001</c:v>
                </c:pt>
                <c:pt idx="64514" formatCode="General">
                  <c:v>1.3287899999999999</c:v>
                </c:pt>
                <c:pt idx="64515" formatCode="General">
                  <c:v>1.32881</c:v>
                </c:pt>
                <c:pt idx="64516" formatCode="General">
                  <c:v>1.32884</c:v>
                </c:pt>
                <c:pt idx="64517" formatCode="General">
                  <c:v>1.3288599999999999</c:v>
                </c:pt>
                <c:pt idx="64518" formatCode="General">
                  <c:v>1.32887</c:v>
                </c:pt>
                <c:pt idx="64519" formatCode="General">
                  <c:v>1.3289</c:v>
                </c:pt>
                <c:pt idx="64520" formatCode="General">
                  <c:v>1.3289199999999999</c:v>
                </c:pt>
                <c:pt idx="64521" formatCode="General">
                  <c:v>1.3289299999999991</c:v>
                </c:pt>
                <c:pt idx="64522" formatCode="General">
                  <c:v>1.3289599999999999</c:v>
                </c:pt>
                <c:pt idx="64523" formatCode="General">
                  <c:v>1.3289800000000001</c:v>
                </c:pt>
                <c:pt idx="64524" formatCode="General">
                  <c:v>1.329</c:v>
                </c:pt>
                <c:pt idx="64525" formatCode="General">
                  <c:v>1.3290199999999999</c:v>
                </c:pt>
                <c:pt idx="64526" formatCode="General">
                  <c:v>1.32904</c:v>
                </c:pt>
                <c:pt idx="64527" formatCode="General">
                  <c:v>1.3290599999999999</c:v>
                </c:pt>
                <c:pt idx="64528" formatCode="General">
                  <c:v>1.32908</c:v>
                </c:pt>
                <c:pt idx="64529" formatCode="General">
                  <c:v>1.3290999999999991</c:v>
                </c:pt>
                <c:pt idx="64530" formatCode="General">
                  <c:v>1.3291199999999999</c:v>
                </c:pt>
                <c:pt idx="64531" formatCode="General">
                  <c:v>1.32914</c:v>
                </c:pt>
                <c:pt idx="64532" formatCode="General">
                  <c:v>1.3291599999999999</c:v>
                </c:pt>
                <c:pt idx="64533" formatCode="General">
                  <c:v>1.32918</c:v>
                </c:pt>
                <c:pt idx="64534" formatCode="General">
                  <c:v>1.329199999999999</c:v>
                </c:pt>
                <c:pt idx="64535" formatCode="General">
                  <c:v>1.3292199999999998</c:v>
                </c:pt>
                <c:pt idx="64536" formatCode="General">
                  <c:v>1.32925</c:v>
                </c:pt>
                <c:pt idx="64537" formatCode="General">
                  <c:v>1.3292599999999999</c:v>
                </c:pt>
                <c:pt idx="64538" formatCode="General">
                  <c:v>1.3292899999999999</c:v>
                </c:pt>
                <c:pt idx="64539" formatCode="General">
                  <c:v>1.32931</c:v>
                </c:pt>
                <c:pt idx="64540" formatCode="General">
                  <c:v>1.329329999999999</c:v>
                </c:pt>
                <c:pt idx="64541" formatCode="General">
                  <c:v>1.32934</c:v>
                </c:pt>
                <c:pt idx="64542" formatCode="General">
                  <c:v>1.3293699999999991</c:v>
                </c:pt>
                <c:pt idx="64543" formatCode="General">
                  <c:v>1.3293899999999998</c:v>
                </c:pt>
                <c:pt idx="64544" formatCode="General">
                  <c:v>1.32941</c:v>
                </c:pt>
                <c:pt idx="64545" formatCode="General">
                  <c:v>1.329429999999999</c:v>
                </c:pt>
                <c:pt idx="64546" formatCode="General">
                  <c:v>1.32945</c:v>
                </c:pt>
                <c:pt idx="64547" formatCode="General">
                  <c:v>1.329469999999999</c:v>
                </c:pt>
                <c:pt idx="64548" formatCode="General">
                  <c:v>1.3294899999999998</c:v>
                </c:pt>
                <c:pt idx="64549" formatCode="General">
                  <c:v>1.32951</c:v>
                </c:pt>
                <c:pt idx="64550" formatCode="General">
                  <c:v>1.3295299999999992</c:v>
                </c:pt>
                <c:pt idx="64551" formatCode="General">
                  <c:v>1.3295599999999999</c:v>
                </c:pt>
                <c:pt idx="64552" formatCode="General">
                  <c:v>1.32958</c:v>
                </c:pt>
                <c:pt idx="64553" formatCode="General">
                  <c:v>1.3295899999999998</c:v>
                </c:pt>
                <c:pt idx="64554" formatCode="General">
                  <c:v>1.32961</c:v>
                </c:pt>
                <c:pt idx="64555" formatCode="General">
                  <c:v>1.329639999999999</c:v>
                </c:pt>
                <c:pt idx="64556" formatCode="General">
                  <c:v>1.3296599999999998</c:v>
                </c:pt>
                <c:pt idx="64557" formatCode="General">
                  <c:v>1.329669999999999</c:v>
                </c:pt>
                <c:pt idx="64558" formatCode="General">
                  <c:v>1.3296999999999992</c:v>
                </c:pt>
                <c:pt idx="64559" formatCode="General">
                  <c:v>1.3297199999999998</c:v>
                </c:pt>
                <c:pt idx="64560" formatCode="General">
                  <c:v>1.329739999999999</c:v>
                </c:pt>
                <c:pt idx="64561" formatCode="General">
                  <c:v>1.3297599999999998</c:v>
                </c:pt>
                <c:pt idx="64562" formatCode="General">
                  <c:v>1.32978</c:v>
                </c:pt>
                <c:pt idx="64563" formatCode="General">
                  <c:v>1.3297999999999992</c:v>
                </c:pt>
                <c:pt idx="64564" formatCode="General">
                  <c:v>1.3298299999999992</c:v>
                </c:pt>
                <c:pt idx="64565" formatCode="General">
                  <c:v>1.329839999999999</c:v>
                </c:pt>
                <c:pt idx="64566" formatCode="General">
                  <c:v>1.3298599999999998</c:v>
                </c:pt>
                <c:pt idx="64567" formatCode="General">
                  <c:v>1.3298899999999998</c:v>
                </c:pt>
                <c:pt idx="64568" formatCode="General">
                  <c:v>1.329909999999999</c:v>
                </c:pt>
                <c:pt idx="64569" formatCode="General">
                  <c:v>1.3299199999999998</c:v>
                </c:pt>
                <c:pt idx="64570" formatCode="General">
                  <c:v>1.329939999999999</c:v>
                </c:pt>
                <c:pt idx="64571" formatCode="General">
                  <c:v>1.3299699999999992</c:v>
                </c:pt>
                <c:pt idx="64572" formatCode="General">
                  <c:v>1.3299899999999998</c:v>
                </c:pt>
                <c:pt idx="64573" formatCode="General">
                  <c:v>1.3300099999999999</c:v>
                </c:pt>
                <c:pt idx="64574" formatCode="General">
                  <c:v>1.33003</c:v>
                </c:pt>
                <c:pt idx="64575" formatCode="General">
                  <c:v>1.3300500000000008</c:v>
                </c:pt>
                <c:pt idx="64576" formatCode="General">
                  <c:v>1.3300700000000001</c:v>
                </c:pt>
                <c:pt idx="64577" formatCode="General">
                  <c:v>1.33009</c:v>
                </c:pt>
                <c:pt idx="64578" formatCode="General">
                  <c:v>1.3301099999999999</c:v>
                </c:pt>
                <c:pt idx="64579" formatCode="General">
                  <c:v>1.33013</c:v>
                </c:pt>
                <c:pt idx="64580" formatCode="General">
                  <c:v>1.33016</c:v>
                </c:pt>
                <c:pt idx="64581" formatCode="General">
                  <c:v>1.3301700000000001</c:v>
                </c:pt>
                <c:pt idx="64582" formatCode="General">
                  <c:v>1.33019</c:v>
                </c:pt>
                <c:pt idx="64583" formatCode="General">
                  <c:v>1.3302099999999999</c:v>
                </c:pt>
                <c:pt idx="64584" formatCode="General">
                  <c:v>1.3302400000000001</c:v>
                </c:pt>
                <c:pt idx="64585" formatCode="General">
                  <c:v>1.3302499999999999</c:v>
                </c:pt>
                <c:pt idx="64586" formatCode="General">
                  <c:v>1.3302799999999999</c:v>
                </c:pt>
                <c:pt idx="64587" formatCode="General">
                  <c:v>1.3303</c:v>
                </c:pt>
                <c:pt idx="64588" formatCode="General">
                  <c:v>1.3303100000000001</c:v>
                </c:pt>
                <c:pt idx="64589" formatCode="General">
                  <c:v>1.3303400000000001</c:v>
                </c:pt>
                <c:pt idx="64590" formatCode="General">
                  <c:v>1.33036</c:v>
                </c:pt>
                <c:pt idx="64591" formatCode="General">
                  <c:v>1.3303799999999999</c:v>
                </c:pt>
                <c:pt idx="64592" formatCode="General">
                  <c:v>1.33039</c:v>
                </c:pt>
                <c:pt idx="64593" formatCode="General">
                  <c:v>1.3304199999999999</c:v>
                </c:pt>
                <c:pt idx="64594" formatCode="General">
                  <c:v>1.3304400000000001</c:v>
                </c:pt>
                <c:pt idx="64595" formatCode="General">
                  <c:v>1.33046</c:v>
                </c:pt>
                <c:pt idx="64596" formatCode="General">
                  <c:v>1.3304800000000001</c:v>
                </c:pt>
                <c:pt idx="64597" formatCode="General">
                  <c:v>1.3305</c:v>
                </c:pt>
                <c:pt idx="64598" formatCode="General">
                  <c:v>1.3305199999999999</c:v>
                </c:pt>
                <c:pt idx="64599" formatCode="General">
                  <c:v>1.3305400000000001</c:v>
                </c:pt>
                <c:pt idx="64600" formatCode="General">
                  <c:v>1.33056</c:v>
                </c:pt>
                <c:pt idx="64601" formatCode="General">
                  <c:v>1.3305800000000001</c:v>
                </c:pt>
                <c:pt idx="64602" formatCode="General">
                  <c:v>1.3306100000000001</c:v>
                </c:pt>
                <c:pt idx="64603" formatCode="General">
                  <c:v>1.33063</c:v>
                </c:pt>
                <c:pt idx="64604" formatCode="General">
                  <c:v>1.33064</c:v>
                </c:pt>
                <c:pt idx="64605" formatCode="General">
                  <c:v>1.33066</c:v>
                </c:pt>
                <c:pt idx="64606" formatCode="General">
                  <c:v>1.3306899999999999</c:v>
                </c:pt>
                <c:pt idx="64607" formatCode="General">
                  <c:v>1.3307100000000001</c:v>
                </c:pt>
                <c:pt idx="64608" formatCode="General">
                  <c:v>1.3307199999999999</c:v>
                </c:pt>
                <c:pt idx="64609" formatCode="General">
                  <c:v>1.3307500000000001</c:v>
                </c:pt>
                <c:pt idx="64610" formatCode="General">
                  <c:v>1.33077</c:v>
                </c:pt>
                <c:pt idx="64611" formatCode="General">
                  <c:v>1.3307899999999999</c:v>
                </c:pt>
                <c:pt idx="64612" formatCode="General">
                  <c:v>1.33081</c:v>
                </c:pt>
                <c:pt idx="64613" formatCode="General">
                  <c:v>1.33083</c:v>
                </c:pt>
                <c:pt idx="64614" formatCode="General">
                  <c:v>1.3308500000000001</c:v>
                </c:pt>
                <c:pt idx="64615" formatCode="General">
                  <c:v>1.3308800000000001</c:v>
                </c:pt>
                <c:pt idx="64616" formatCode="General">
                  <c:v>1.3308899999999999</c:v>
                </c:pt>
                <c:pt idx="64617" formatCode="General">
                  <c:v>1.33091</c:v>
                </c:pt>
                <c:pt idx="64618" formatCode="General">
                  <c:v>1.33094</c:v>
                </c:pt>
                <c:pt idx="64619" formatCode="General">
                  <c:v>1.3309599999999999</c:v>
                </c:pt>
                <c:pt idx="64620" formatCode="General">
                  <c:v>1.33097</c:v>
                </c:pt>
                <c:pt idx="64621" formatCode="General">
                  <c:v>1.3309899999999999</c:v>
                </c:pt>
                <c:pt idx="64622" formatCode="General">
                  <c:v>1.3310199999999999</c:v>
                </c:pt>
                <c:pt idx="64623" formatCode="General">
                  <c:v>1.33104</c:v>
                </c:pt>
                <c:pt idx="64624" formatCode="General">
                  <c:v>1.3310599999999999</c:v>
                </c:pt>
                <c:pt idx="64625" formatCode="General">
                  <c:v>1.33108</c:v>
                </c:pt>
                <c:pt idx="64626" formatCode="General">
                  <c:v>1.3310999999999991</c:v>
                </c:pt>
                <c:pt idx="64627" formatCode="General">
                  <c:v>1.3311199999999999</c:v>
                </c:pt>
                <c:pt idx="64628" formatCode="General">
                  <c:v>1.33114</c:v>
                </c:pt>
                <c:pt idx="64629" formatCode="General">
                  <c:v>1.3311599999999999</c:v>
                </c:pt>
                <c:pt idx="64630" formatCode="General">
                  <c:v>1.33118</c:v>
                </c:pt>
                <c:pt idx="64631" formatCode="General">
                  <c:v>1.33121</c:v>
                </c:pt>
                <c:pt idx="64632" formatCode="General">
                  <c:v>1.3312199999999998</c:v>
                </c:pt>
                <c:pt idx="64633" formatCode="General">
                  <c:v>1.33124</c:v>
                </c:pt>
                <c:pt idx="64634" formatCode="General">
                  <c:v>1.3312599999999999</c:v>
                </c:pt>
                <c:pt idx="64635" formatCode="General">
                  <c:v>1.3312899999999999</c:v>
                </c:pt>
                <c:pt idx="64636" formatCode="General">
                  <c:v>1.331299999999999</c:v>
                </c:pt>
                <c:pt idx="64637" formatCode="General">
                  <c:v>1.331329999999999</c:v>
                </c:pt>
                <c:pt idx="64638" formatCode="General">
                  <c:v>1.33135</c:v>
                </c:pt>
                <c:pt idx="64639" formatCode="General">
                  <c:v>1.3313699999999991</c:v>
                </c:pt>
                <c:pt idx="64640" formatCode="General">
                  <c:v>1.3313899999999999</c:v>
                </c:pt>
                <c:pt idx="64641" formatCode="General">
                  <c:v>1.33141</c:v>
                </c:pt>
                <c:pt idx="64642" formatCode="General">
                  <c:v>1.331429999999999</c:v>
                </c:pt>
                <c:pt idx="64643" formatCode="General">
                  <c:v>1.33145</c:v>
                </c:pt>
                <c:pt idx="64644" formatCode="General">
                  <c:v>1.331469999999999</c:v>
                </c:pt>
                <c:pt idx="64645" formatCode="General">
                  <c:v>1.3314899999999998</c:v>
                </c:pt>
                <c:pt idx="64646" formatCode="General">
                  <c:v>1.33151</c:v>
                </c:pt>
                <c:pt idx="64647" formatCode="General">
                  <c:v>1.3315299999999992</c:v>
                </c:pt>
                <c:pt idx="64648" formatCode="General">
                  <c:v>1.33155</c:v>
                </c:pt>
                <c:pt idx="64649" formatCode="General">
                  <c:v>1.331569999999999</c:v>
                </c:pt>
                <c:pt idx="64650" formatCode="General">
                  <c:v>1.3315899999999998</c:v>
                </c:pt>
                <c:pt idx="64651" formatCode="General">
                  <c:v>1.3316199999999998</c:v>
                </c:pt>
                <c:pt idx="64652" formatCode="General">
                  <c:v>1.3316299999999992</c:v>
                </c:pt>
                <c:pt idx="64653" formatCode="General">
                  <c:v>1.33165</c:v>
                </c:pt>
                <c:pt idx="64654" formatCode="General">
                  <c:v>1.33168</c:v>
                </c:pt>
                <c:pt idx="64655" formatCode="General">
                  <c:v>1.3316899999999998</c:v>
                </c:pt>
                <c:pt idx="64656" formatCode="General">
                  <c:v>1.3317099999999991</c:v>
                </c:pt>
                <c:pt idx="64657" formatCode="General">
                  <c:v>1.331739999999999</c:v>
                </c:pt>
                <c:pt idx="64658" formatCode="General">
                  <c:v>1.3317599999999998</c:v>
                </c:pt>
                <c:pt idx="64659" formatCode="General">
                  <c:v>1.33178</c:v>
                </c:pt>
                <c:pt idx="64660" formatCode="General">
                  <c:v>1.3317999999999992</c:v>
                </c:pt>
                <c:pt idx="64661" formatCode="General">
                  <c:v>1.3318199999999998</c:v>
                </c:pt>
                <c:pt idx="64662" formatCode="General">
                  <c:v>1.331839999999999</c:v>
                </c:pt>
                <c:pt idx="64663" formatCode="General">
                  <c:v>1.3318599999999998</c:v>
                </c:pt>
                <c:pt idx="64664" formatCode="General">
                  <c:v>1.33188</c:v>
                </c:pt>
                <c:pt idx="64665" formatCode="General">
                  <c:v>1.3318999999999992</c:v>
                </c:pt>
                <c:pt idx="64666" formatCode="General">
                  <c:v>1.3319299999999992</c:v>
                </c:pt>
                <c:pt idx="64667" formatCode="General">
                  <c:v>1.331939999999999</c:v>
                </c:pt>
                <c:pt idx="64668" formatCode="General">
                  <c:v>1.3319599999999998</c:v>
                </c:pt>
                <c:pt idx="64669" formatCode="General">
                  <c:v>1.3319799999999991</c:v>
                </c:pt>
                <c:pt idx="64670" formatCode="General">
                  <c:v>1.3320099999999999</c:v>
                </c:pt>
                <c:pt idx="64671" formatCode="General">
                  <c:v>1.33202</c:v>
                </c:pt>
                <c:pt idx="64672" formatCode="General">
                  <c:v>1.3320399999999999</c:v>
                </c:pt>
                <c:pt idx="64673" formatCode="General">
                  <c:v>1.3320700000000001</c:v>
                </c:pt>
                <c:pt idx="64674" formatCode="General">
                  <c:v>1.33209</c:v>
                </c:pt>
                <c:pt idx="64675" formatCode="General">
                  <c:v>1.3321000000000001</c:v>
                </c:pt>
                <c:pt idx="64676" formatCode="General">
                  <c:v>1.33213</c:v>
                </c:pt>
                <c:pt idx="64677" formatCode="General">
                  <c:v>1.3321499999999999</c:v>
                </c:pt>
                <c:pt idx="64678" formatCode="General">
                  <c:v>1.3321700000000001</c:v>
                </c:pt>
                <c:pt idx="64679" formatCode="General">
                  <c:v>1.33219</c:v>
                </c:pt>
                <c:pt idx="64680" formatCode="General">
                  <c:v>1.3322099999999999</c:v>
                </c:pt>
                <c:pt idx="64681" formatCode="General">
                  <c:v>1.33223</c:v>
                </c:pt>
                <c:pt idx="64682" formatCode="General">
                  <c:v>1.33226</c:v>
                </c:pt>
                <c:pt idx="64683" formatCode="General">
                  <c:v>1.3322700000000001</c:v>
                </c:pt>
                <c:pt idx="64684" formatCode="General">
                  <c:v>1.33229</c:v>
                </c:pt>
                <c:pt idx="64685" formatCode="General">
                  <c:v>1.3323199999999999</c:v>
                </c:pt>
                <c:pt idx="64686" formatCode="General">
                  <c:v>1.3323400000000001</c:v>
                </c:pt>
                <c:pt idx="64687" formatCode="General">
                  <c:v>1.3323499999999999</c:v>
                </c:pt>
                <c:pt idx="64688" formatCode="General">
                  <c:v>1.3323799999999999</c:v>
                </c:pt>
                <c:pt idx="64689" formatCode="General">
                  <c:v>1.3324</c:v>
                </c:pt>
                <c:pt idx="64690" formatCode="General">
                  <c:v>1.3324199999999999</c:v>
                </c:pt>
                <c:pt idx="64691" formatCode="General">
                  <c:v>1.3324400000000001</c:v>
                </c:pt>
                <c:pt idx="64692" formatCode="General">
                  <c:v>1.33246</c:v>
                </c:pt>
                <c:pt idx="64693" formatCode="General">
                  <c:v>1.3324800000000001</c:v>
                </c:pt>
                <c:pt idx="64694" formatCode="General">
                  <c:v>1.3325</c:v>
                </c:pt>
                <c:pt idx="64695" formatCode="General">
                  <c:v>1.3325199999999999</c:v>
                </c:pt>
                <c:pt idx="64696" formatCode="General">
                  <c:v>1.3325400000000001</c:v>
                </c:pt>
                <c:pt idx="64697" formatCode="General">
                  <c:v>1.33256</c:v>
                </c:pt>
                <c:pt idx="64698" formatCode="General">
                  <c:v>1.3325800000000001</c:v>
                </c:pt>
                <c:pt idx="64699" formatCode="General">
                  <c:v>1.3326</c:v>
                </c:pt>
                <c:pt idx="64700" formatCode="General">
                  <c:v>1.3326199999999999</c:v>
                </c:pt>
                <c:pt idx="64701" formatCode="General">
                  <c:v>1.33264</c:v>
                </c:pt>
                <c:pt idx="64702" formatCode="General">
                  <c:v>1.33267</c:v>
                </c:pt>
                <c:pt idx="64703" formatCode="General">
                  <c:v>1.3326800000000001</c:v>
                </c:pt>
                <c:pt idx="64704" formatCode="General">
                  <c:v>1.3327100000000001</c:v>
                </c:pt>
                <c:pt idx="64705" formatCode="General">
                  <c:v>1.33273</c:v>
                </c:pt>
                <c:pt idx="64706" formatCode="General">
                  <c:v>1.3327500000000001</c:v>
                </c:pt>
                <c:pt idx="64707" formatCode="General">
                  <c:v>1.3327599999999999</c:v>
                </c:pt>
                <c:pt idx="64708" formatCode="General">
                  <c:v>1.3327899999999999</c:v>
                </c:pt>
                <c:pt idx="64709" formatCode="General">
                  <c:v>1.3328100000000001</c:v>
                </c:pt>
                <c:pt idx="64710" formatCode="General">
                  <c:v>1.33283</c:v>
                </c:pt>
                <c:pt idx="64711" formatCode="General">
                  <c:v>1.3328500000000001</c:v>
                </c:pt>
                <c:pt idx="64712" formatCode="General">
                  <c:v>1.33287</c:v>
                </c:pt>
                <c:pt idx="64713" formatCode="General">
                  <c:v>1.3328899999999999</c:v>
                </c:pt>
                <c:pt idx="64714" formatCode="General">
                  <c:v>1.3329199999999999</c:v>
                </c:pt>
                <c:pt idx="64715" formatCode="General">
                  <c:v>1.3329299999999991</c:v>
                </c:pt>
                <c:pt idx="64716" formatCode="General">
                  <c:v>1.3329500000000001</c:v>
                </c:pt>
                <c:pt idx="64717" formatCode="General">
                  <c:v>1.3329800000000001</c:v>
                </c:pt>
                <c:pt idx="64718" formatCode="General">
                  <c:v>1.333</c:v>
                </c:pt>
                <c:pt idx="64719" formatCode="General">
                  <c:v>1.33301</c:v>
                </c:pt>
                <c:pt idx="64720" formatCode="General">
                  <c:v>1.333029999999999</c:v>
                </c:pt>
                <c:pt idx="64721" formatCode="General">
                  <c:v>1.3330599999999999</c:v>
                </c:pt>
                <c:pt idx="64722" formatCode="General">
                  <c:v>1.33307</c:v>
                </c:pt>
                <c:pt idx="64723" formatCode="General">
                  <c:v>1.3330899999999999</c:v>
                </c:pt>
                <c:pt idx="64724" formatCode="General">
                  <c:v>1.3331199999999999</c:v>
                </c:pt>
                <c:pt idx="64725" formatCode="General">
                  <c:v>1.33314</c:v>
                </c:pt>
                <c:pt idx="64726" formatCode="General">
                  <c:v>1.3331500000000001</c:v>
                </c:pt>
                <c:pt idx="64727" formatCode="General">
                  <c:v>1.33318</c:v>
                </c:pt>
                <c:pt idx="64728" formatCode="General">
                  <c:v>1.3331999999999991</c:v>
                </c:pt>
                <c:pt idx="64729" formatCode="General">
                  <c:v>1.3332199999999998</c:v>
                </c:pt>
                <c:pt idx="64730" formatCode="General">
                  <c:v>1.33324</c:v>
                </c:pt>
                <c:pt idx="64731" formatCode="General">
                  <c:v>1.3332599999999999</c:v>
                </c:pt>
                <c:pt idx="64732" formatCode="General">
                  <c:v>1.33328</c:v>
                </c:pt>
                <c:pt idx="64733" formatCode="General">
                  <c:v>1.33331</c:v>
                </c:pt>
                <c:pt idx="64734" formatCode="General">
                  <c:v>1.3333199999999998</c:v>
                </c:pt>
                <c:pt idx="64735" formatCode="General">
                  <c:v>1.33334</c:v>
                </c:pt>
                <c:pt idx="64736" formatCode="General">
                  <c:v>1.3333699999999991</c:v>
                </c:pt>
                <c:pt idx="64737" formatCode="General">
                  <c:v>1.3333899999999999</c:v>
                </c:pt>
                <c:pt idx="64738" formatCode="General">
                  <c:v>1.333399999999999</c:v>
                </c:pt>
                <c:pt idx="64739" formatCode="General">
                  <c:v>1.333429999999999</c:v>
                </c:pt>
                <c:pt idx="64740" formatCode="General">
                  <c:v>1.33345</c:v>
                </c:pt>
                <c:pt idx="64741" formatCode="General">
                  <c:v>1.333469999999999</c:v>
                </c:pt>
                <c:pt idx="64742" formatCode="General">
                  <c:v>1.3334899999999998</c:v>
                </c:pt>
                <c:pt idx="64743" formatCode="General">
                  <c:v>1.33351</c:v>
                </c:pt>
                <c:pt idx="64744" formatCode="General">
                  <c:v>1.3335299999999992</c:v>
                </c:pt>
                <c:pt idx="64745" formatCode="General">
                  <c:v>1.33355</c:v>
                </c:pt>
                <c:pt idx="64746" formatCode="General">
                  <c:v>1.333569999999999</c:v>
                </c:pt>
                <c:pt idx="64747" formatCode="General">
                  <c:v>1.3335899999999998</c:v>
                </c:pt>
                <c:pt idx="64748" formatCode="General">
                  <c:v>1.33361</c:v>
                </c:pt>
                <c:pt idx="64749" formatCode="General">
                  <c:v>1.3336299999999992</c:v>
                </c:pt>
                <c:pt idx="64750" formatCode="General">
                  <c:v>1.33365</c:v>
                </c:pt>
                <c:pt idx="64751" formatCode="General">
                  <c:v>1.333669999999999</c:v>
                </c:pt>
                <c:pt idx="64752" formatCode="General">
                  <c:v>1.3336899999999998</c:v>
                </c:pt>
                <c:pt idx="64753" formatCode="General">
                  <c:v>1.3337199999999998</c:v>
                </c:pt>
                <c:pt idx="64754" formatCode="General">
                  <c:v>1.3337299999999992</c:v>
                </c:pt>
                <c:pt idx="64755" formatCode="General">
                  <c:v>1.3337599999999998</c:v>
                </c:pt>
                <c:pt idx="64756" formatCode="General">
                  <c:v>1.33378</c:v>
                </c:pt>
                <c:pt idx="64757" formatCode="General">
                  <c:v>1.3337999999999992</c:v>
                </c:pt>
                <c:pt idx="64758" formatCode="General">
                  <c:v>1.3338099999999991</c:v>
                </c:pt>
                <c:pt idx="64759" formatCode="General">
                  <c:v>1.333839999999999</c:v>
                </c:pt>
                <c:pt idx="64760" formatCode="General">
                  <c:v>1.3338599999999998</c:v>
                </c:pt>
                <c:pt idx="64761" formatCode="General">
                  <c:v>1.33388</c:v>
                </c:pt>
                <c:pt idx="64762" formatCode="General">
                  <c:v>1.3338999999999992</c:v>
                </c:pt>
                <c:pt idx="64763" formatCode="General">
                  <c:v>1.3339199999999998</c:v>
                </c:pt>
                <c:pt idx="64764" formatCode="General">
                  <c:v>1.333939999999999</c:v>
                </c:pt>
                <c:pt idx="64765" formatCode="General">
                  <c:v>1.3339599999999998</c:v>
                </c:pt>
                <c:pt idx="64766" formatCode="General">
                  <c:v>1.3339799999999991</c:v>
                </c:pt>
                <c:pt idx="64767" formatCode="General">
                  <c:v>1.3340000000000001</c:v>
                </c:pt>
                <c:pt idx="64768" formatCode="General">
                  <c:v>1.33403</c:v>
                </c:pt>
                <c:pt idx="64769" formatCode="General">
                  <c:v>1.3340500000000008</c:v>
                </c:pt>
                <c:pt idx="64770" formatCode="General">
                  <c:v>1.33406</c:v>
                </c:pt>
                <c:pt idx="64771" formatCode="General">
                  <c:v>1.3340799999999999</c:v>
                </c:pt>
                <c:pt idx="64772" formatCode="General">
                  <c:v>1.3341099999999999</c:v>
                </c:pt>
                <c:pt idx="64773" formatCode="General">
                  <c:v>1.33413</c:v>
                </c:pt>
                <c:pt idx="64774" formatCode="General">
                  <c:v>1.3341400000000001</c:v>
                </c:pt>
                <c:pt idx="64775" formatCode="General">
                  <c:v>1.3341700000000001</c:v>
                </c:pt>
                <c:pt idx="64776" formatCode="General">
                  <c:v>1.33419</c:v>
                </c:pt>
                <c:pt idx="64777" formatCode="General">
                  <c:v>1.3342099999999999</c:v>
                </c:pt>
                <c:pt idx="64778" formatCode="General">
                  <c:v>1.33423</c:v>
                </c:pt>
                <c:pt idx="64779" formatCode="General">
                  <c:v>1.3342499999999999</c:v>
                </c:pt>
                <c:pt idx="64780" formatCode="General">
                  <c:v>1.3342700000000001</c:v>
                </c:pt>
                <c:pt idx="64781" formatCode="General">
                  <c:v>1.3343</c:v>
                </c:pt>
                <c:pt idx="64782" formatCode="General">
                  <c:v>1.3343100000000001</c:v>
                </c:pt>
                <c:pt idx="64783" formatCode="General">
                  <c:v>1.33433</c:v>
                </c:pt>
                <c:pt idx="64784" formatCode="General">
                  <c:v>1.3343499999999999</c:v>
                </c:pt>
                <c:pt idx="64785" formatCode="General">
                  <c:v>1.3343799999999999</c:v>
                </c:pt>
                <c:pt idx="64786" formatCode="General">
                  <c:v>1.33439</c:v>
                </c:pt>
                <c:pt idx="64787" formatCode="General">
                  <c:v>1.3344100000000001</c:v>
                </c:pt>
                <c:pt idx="64788" formatCode="General">
                  <c:v>1.3344400000000001</c:v>
                </c:pt>
                <c:pt idx="64789" formatCode="General">
                  <c:v>1.3344499999999999</c:v>
                </c:pt>
                <c:pt idx="64790" formatCode="General">
                  <c:v>1.3344800000000001</c:v>
                </c:pt>
                <c:pt idx="64791" formatCode="General">
                  <c:v>1.3345</c:v>
                </c:pt>
                <c:pt idx="64792" formatCode="General">
                  <c:v>1.3345199999999999</c:v>
                </c:pt>
                <c:pt idx="64793" formatCode="General">
                  <c:v>1.3345400000000001</c:v>
                </c:pt>
                <c:pt idx="64794" formatCode="General">
                  <c:v>1.33456</c:v>
                </c:pt>
                <c:pt idx="64795" formatCode="General">
                  <c:v>1.3345800000000001</c:v>
                </c:pt>
                <c:pt idx="64796" formatCode="General">
                  <c:v>1.3346</c:v>
                </c:pt>
                <c:pt idx="64797" formatCode="General">
                  <c:v>1.3346199999999999</c:v>
                </c:pt>
                <c:pt idx="64798" formatCode="General">
                  <c:v>1.33464</c:v>
                </c:pt>
                <c:pt idx="64799" formatCode="General">
                  <c:v>1.33466</c:v>
                </c:pt>
                <c:pt idx="64800" formatCode="General">
                  <c:v>1.3346800000000001</c:v>
                </c:pt>
                <c:pt idx="64801" formatCode="General">
                  <c:v>1.3347</c:v>
                </c:pt>
                <c:pt idx="64802" formatCode="General">
                  <c:v>1.3347199999999999</c:v>
                </c:pt>
                <c:pt idx="64803" formatCode="General">
                  <c:v>1.3347500000000001</c:v>
                </c:pt>
                <c:pt idx="64804" formatCode="General">
                  <c:v>1.33477</c:v>
                </c:pt>
                <c:pt idx="64805" formatCode="General">
                  <c:v>1.3347800000000001</c:v>
                </c:pt>
                <c:pt idx="64806" formatCode="General">
                  <c:v>1.3348100000000001</c:v>
                </c:pt>
                <c:pt idx="64807" formatCode="General">
                  <c:v>1.33483</c:v>
                </c:pt>
                <c:pt idx="64808" formatCode="General">
                  <c:v>1.3348500000000001</c:v>
                </c:pt>
                <c:pt idx="64809" formatCode="General">
                  <c:v>1.3348599999999999</c:v>
                </c:pt>
                <c:pt idx="64810" formatCode="General">
                  <c:v>1.3348899999999999</c:v>
                </c:pt>
                <c:pt idx="64811" formatCode="General">
                  <c:v>1.33491</c:v>
                </c:pt>
                <c:pt idx="64812" formatCode="General">
                  <c:v>1.3349299999999991</c:v>
                </c:pt>
                <c:pt idx="64813" formatCode="General">
                  <c:v>1.3349500000000001</c:v>
                </c:pt>
                <c:pt idx="64814" formatCode="General">
                  <c:v>1.33497</c:v>
                </c:pt>
                <c:pt idx="64815" formatCode="General">
                  <c:v>1.3349899999999999</c:v>
                </c:pt>
                <c:pt idx="64816" formatCode="General">
                  <c:v>1.33501</c:v>
                </c:pt>
                <c:pt idx="64817" formatCode="General">
                  <c:v>1.3350299999999991</c:v>
                </c:pt>
                <c:pt idx="64818" formatCode="General">
                  <c:v>1.3350500000000001</c:v>
                </c:pt>
                <c:pt idx="64819" formatCode="General">
                  <c:v>1.33508</c:v>
                </c:pt>
                <c:pt idx="64820" formatCode="General">
                  <c:v>1.3351</c:v>
                </c:pt>
                <c:pt idx="64821" formatCode="General">
                  <c:v>1.33511</c:v>
                </c:pt>
                <c:pt idx="64822" formatCode="General">
                  <c:v>1.335129999999999</c:v>
                </c:pt>
                <c:pt idx="64823" formatCode="General">
                  <c:v>1.3351599999999999</c:v>
                </c:pt>
                <c:pt idx="64824" formatCode="General">
                  <c:v>1.33518</c:v>
                </c:pt>
                <c:pt idx="64825" formatCode="General">
                  <c:v>1.3351899999999999</c:v>
                </c:pt>
                <c:pt idx="64826" formatCode="General">
                  <c:v>1.3352199999999999</c:v>
                </c:pt>
                <c:pt idx="64827" formatCode="General">
                  <c:v>1.33524</c:v>
                </c:pt>
                <c:pt idx="64828" formatCode="General">
                  <c:v>1.3352599999999999</c:v>
                </c:pt>
                <c:pt idx="64829" formatCode="General">
                  <c:v>1.33528</c:v>
                </c:pt>
                <c:pt idx="64830" formatCode="General">
                  <c:v>1.335299999999999</c:v>
                </c:pt>
                <c:pt idx="64831" formatCode="General">
                  <c:v>1.3353199999999998</c:v>
                </c:pt>
                <c:pt idx="64832" formatCode="General">
                  <c:v>1.33535</c:v>
                </c:pt>
                <c:pt idx="64833" formatCode="General">
                  <c:v>1.3353599999999999</c:v>
                </c:pt>
                <c:pt idx="64834" formatCode="General">
                  <c:v>1.33538</c:v>
                </c:pt>
                <c:pt idx="64835" formatCode="General">
                  <c:v>1.335399999999999</c:v>
                </c:pt>
                <c:pt idx="64836" formatCode="General">
                  <c:v>1.335429999999999</c:v>
                </c:pt>
                <c:pt idx="64837" formatCode="General">
                  <c:v>1.33544</c:v>
                </c:pt>
                <c:pt idx="64838" formatCode="General">
                  <c:v>1.3354599999999999</c:v>
                </c:pt>
                <c:pt idx="64839" formatCode="General">
                  <c:v>1.3354899999999998</c:v>
                </c:pt>
                <c:pt idx="64840" formatCode="General">
                  <c:v>1.33551</c:v>
                </c:pt>
                <c:pt idx="64841" formatCode="General">
                  <c:v>1.3355299999999992</c:v>
                </c:pt>
                <c:pt idx="64842" formatCode="General">
                  <c:v>1.33555</c:v>
                </c:pt>
                <c:pt idx="64843" formatCode="General">
                  <c:v>1.335569999999999</c:v>
                </c:pt>
                <c:pt idx="64844" formatCode="General">
                  <c:v>1.3355899999999998</c:v>
                </c:pt>
                <c:pt idx="64845" formatCode="General">
                  <c:v>1.33561</c:v>
                </c:pt>
                <c:pt idx="64846" formatCode="General">
                  <c:v>1.3356299999999992</c:v>
                </c:pt>
                <c:pt idx="64847" formatCode="General">
                  <c:v>1.33565</c:v>
                </c:pt>
                <c:pt idx="64848" formatCode="General">
                  <c:v>1.33568</c:v>
                </c:pt>
                <c:pt idx="64849" formatCode="General">
                  <c:v>1.3356899999999998</c:v>
                </c:pt>
                <c:pt idx="64850" formatCode="General">
                  <c:v>1.33571</c:v>
                </c:pt>
                <c:pt idx="64851" formatCode="General">
                  <c:v>1.335739999999999</c:v>
                </c:pt>
                <c:pt idx="64852" formatCode="General">
                  <c:v>1.3357599999999998</c:v>
                </c:pt>
                <c:pt idx="64853" formatCode="General">
                  <c:v>1.335769999999999</c:v>
                </c:pt>
                <c:pt idx="64854" formatCode="General">
                  <c:v>1.3357999999999992</c:v>
                </c:pt>
                <c:pt idx="64855" formatCode="General">
                  <c:v>1.3358199999999998</c:v>
                </c:pt>
                <c:pt idx="64856" formatCode="General">
                  <c:v>1.3358299999999992</c:v>
                </c:pt>
                <c:pt idx="64857" formatCode="General">
                  <c:v>1.3358599999999998</c:v>
                </c:pt>
                <c:pt idx="64858" formatCode="General">
                  <c:v>1.33588</c:v>
                </c:pt>
                <c:pt idx="64859" formatCode="General">
                  <c:v>1.3358999999999992</c:v>
                </c:pt>
                <c:pt idx="64860" formatCode="General">
                  <c:v>1.335909999999999</c:v>
                </c:pt>
                <c:pt idx="64861" formatCode="General">
                  <c:v>1.335939999999999</c:v>
                </c:pt>
                <c:pt idx="64862" formatCode="General">
                  <c:v>1.3359599999999998</c:v>
                </c:pt>
                <c:pt idx="64863" formatCode="General">
                  <c:v>1.3359799999999991</c:v>
                </c:pt>
                <c:pt idx="64864" formatCode="General">
                  <c:v>1.3360000000000001</c:v>
                </c:pt>
                <c:pt idx="64865" formatCode="General">
                  <c:v>1.33602</c:v>
                </c:pt>
                <c:pt idx="64866" formatCode="General">
                  <c:v>1.3360399999999999</c:v>
                </c:pt>
                <c:pt idx="64867" formatCode="General">
                  <c:v>1.33606</c:v>
                </c:pt>
                <c:pt idx="64868" formatCode="General">
                  <c:v>1.3360799999999999</c:v>
                </c:pt>
                <c:pt idx="64869" formatCode="General">
                  <c:v>1.3361000000000001</c:v>
                </c:pt>
                <c:pt idx="64870" formatCode="General">
                  <c:v>1.33613</c:v>
                </c:pt>
                <c:pt idx="64871" formatCode="General">
                  <c:v>1.3361499999999999</c:v>
                </c:pt>
                <c:pt idx="64872" formatCode="General">
                  <c:v>1.33616</c:v>
                </c:pt>
                <c:pt idx="64873" formatCode="General">
                  <c:v>1.3361799999999999</c:v>
                </c:pt>
                <c:pt idx="64874" formatCode="General">
                  <c:v>1.3362099999999999</c:v>
                </c:pt>
                <c:pt idx="64875" formatCode="General">
                  <c:v>1.33623</c:v>
                </c:pt>
                <c:pt idx="64876" formatCode="General">
                  <c:v>1.3362499999999999</c:v>
                </c:pt>
                <c:pt idx="64877" formatCode="General">
                  <c:v>1.3362700000000001</c:v>
                </c:pt>
                <c:pt idx="64878" formatCode="General">
                  <c:v>1.33629</c:v>
                </c:pt>
                <c:pt idx="64879" formatCode="General">
                  <c:v>1.3363100000000001</c:v>
                </c:pt>
                <c:pt idx="64880" formatCode="General">
                  <c:v>1.33633</c:v>
                </c:pt>
                <c:pt idx="64881" formatCode="General">
                  <c:v>1.3363499999999999</c:v>
                </c:pt>
                <c:pt idx="64882" formatCode="General">
                  <c:v>1.3363700000000001</c:v>
                </c:pt>
                <c:pt idx="64883" formatCode="General">
                  <c:v>1.3364</c:v>
                </c:pt>
                <c:pt idx="64884" formatCode="General">
                  <c:v>1.3364100000000001</c:v>
                </c:pt>
                <c:pt idx="64885" formatCode="General">
                  <c:v>1.33643</c:v>
                </c:pt>
                <c:pt idx="64886" formatCode="General">
                  <c:v>1.3364499999999999</c:v>
                </c:pt>
                <c:pt idx="64887" formatCode="General">
                  <c:v>1.3364799999999999</c:v>
                </c:pt>
                <c:pt idx="64888" formatCode="General">
                  <c:v>1.33649</c:v>
                </c:pt>
                <c:pt idx="64889" formatCode="General">
                  <c:v>1.3365100000000001</c:v>
                </c:pt>
                <c:pt idx="64890" formatCode="General">
                  <c:v>1.3365400000000001</c:v>
                </c:pt>
                <c:pt idx="64891" formatCode="General">
                  <c:v>1.33656</c:v>
                </c:pt>
                <c:pt idx="64892" formatCode="General">
                  <c:v>1.33657</c:v>
                </c:pt>
                <c:pt idx="64893" formatCode="General">
                  <c:v>1.3366</c:v>
                </c:pt>
                <c:pt idx="64894" formatCode="General">
                  <c:v>1.3366199999999999</c:v>
                </c:pt>
                <c:pt idx="64895" formatCode="General">
                  <c:v>1.3366400000000001</c:v>
                </c:pt>
                <c:pt idx="64896" formatCode="General">
                  <c:v>1.33666</c:v>
                </c:pt>
                <c:pt idx="64897" formatCode="General">
                  <c:v>1.3366800000000001</c:v>
                </c:pt>
                <c:pt idx="64898" formatCode="General">
                  <c:v>1.3367</c:v>
                </c:pt>
                <c:pt idx="64899" formatCode="General">
                  <c:v>1.3367199999999999</c:v>
                </c:pt>
                <c:pt idx="64900" formatCode="General">
                  <c:v>1.33674</c:v>
                </c:pt>
                <c:pt idx="64901" formatCode="General">
                  <c:v>1.3367599999999999</c:v>
                </c:pt>
                <c:pt idx="64902" formatCode="General">
                  <c:v>1.3367899999999999</c:v>
                </c:pt>
                <c:pt idx="64903" formatCode="General">
                  <c:v>1.3368100000000001</c:v>
                </c:pt>
                <c:pt idx="64904" formatCode="General">
                  <c:v>1.3368199999999999</c:v>
                </c:pt>
                <c:pt idx="64905" formatCode="General">
                  <c:v>1.3368500000000001</c:v>
                </c:pt>
                <c:pt idx="64906" formatCode="General">
                  <c:v>1.33687</c:v>
                </c:pt>
                <c:pt idx="64907" formatCode="General">
                  <c:v>1.3368899999999999</c:v>
                </c:pt>
                <c:pt idx="64908" formatCode="General">
                  <c:v>1.33691</c:v>
                </c:pt>
                <c:pt idx="64909" formatCode="General">
                  <c:v>1.33693</c:v>
                </c:pt>
                <c:pt idx="64910" formatCode="General">
                  <c:v>1.3369500000000001</c:v>
                </c:pt>
                <c:pt idx="64911" formatCode="General">
                  <c:v>1.33697</c:v>
                </c:pt>
                <c:pt idx="64912" formatCode="General">
                  <c:v>1.3369899999999999</c:v>
                </c:pt>
                <c:pt idx="64913" formatCode="General">
                  <c:v>1.33701</c:v>
                </c:pt>
                <c:pt idx="64914" formatCode="General">
                  <c:v>1.3370299999999991</c:v>
                </c:pt>
                <c:pt idx="64915" formatCode="General">
                  <c:v>1.3370500000000001</c:v>
                </c:pt>
                <c:pt idx="64916" formatCode="General">
                  <c:v>1.33707</c:v>
                </c:pt>
                <c:pt idx="64917" formatCode="General">
                  <c:v>1.3370899999999999</c:v>
                </c:pt>
                <c:pt idx="64918" formatCode="General">
                  <c:v>1.33711</c:v>
                </c:pt>
                <c:pt idx="64919" formatCode="General">
                  <c:v>1.33714</c:v>
                </c:pt>
                <c:pt idx="64920" formatCode="General">
                  <c:v>1.3371500000000001</c:v>
                </c:pt>
                <c:pt idx="64921" formatCode="General">
                  <c:v>1.33718</c:v>
                </c:pt>
                <c:pt idx="64922" formatCode="General">
                  <c:v>1.3371999999999991</c:v>
                </c:pt>
                <c:pt idx="64923" formatCode="General">
                  <c:v>1.33721</c:v>
                </c:pt>
                <c:pt idx="64924" formatCode="General">
                  <c:v>1.33724</c:v>
                </c:pt>
                <c:pt idx="64925" formatCode="General">
                  <c:v>1.3372599999999999</c:v>
                </c:pt>
                <c:pt idx="64926" formatCode="General">
                  <c:v>1.33728</c:v>
                </c:pt>
                <c:pt idx="64927" formatCode="General">
                  <c:v>1.337299999999999</c:v>
                </c:pt>
                <c:pt idx="64928" formatCode="General">
                  <c:v>1.3373199999999998</c:v>
                </c:pt>
                <c:pt idx="64929" formatCode="General">
                  <c:v>1.33734</c:v>
                </c:pt>
                <c:pt idx="64930" formatCode="General">
                  <c:v>1.3373599999999999</c:v>
                </c:pt>
                <c:pt idx="64931" formatCode="General">
                  <c:v>1.33738</c:v>
                </c:pt>
                <c:pt idx="64932" formatCode="General">
                  <c:v>1.337399999999999</c:v>
                </c:pt>
                <c:pt idx="64933" formatCode="General">
                  <c:v>1.3374199999999998</c:v>
                </c:pt>
                <c:pt idx="64934" formatCode="General">
                  <c:v>1.33745</c:v>
                </c:pt>
                <c:pt idx="64935" formatCode="General">
                  <c:v>1.3374599999999999</c:v>
                </c:pt>
                <c:pt idx="64936" formatCode="General">
                  <c:v>1.33748</c:v>
                </c:pt>
                <c:pt idx="64937" formatCode="General">
                  <c:v>1.337499999999999</c:v>
                </c:pt>
                <c:pt idx="64938" formatCode="General">
                  <c:v>1.3375299999999992</c:v>
                </c:pt>
                <c:pt idx="64939" formatCode="General">
                  <c:v>1.33754</c:v>
                </c:pt>
                <c:pt idx="64940" formatCode="General">
                  <c:v>1.3375599999999999</c:v>
                </c:pt>
                <c:pt idx="64941" formatCode="General">
                  <c:v>1.3375899999999998</c:v>
                </c:pt>
                <c:pt idx="64942" formatCode="General">
                  <c:v>1.33761</c:v>
                </c:pt>
                <c:pt idx="64943" formatCode="General">
                  <c:v>1.3376299999999992</c:v>
                </c:pt>
                <c:pt idx="64944" formatCode="General">
                  <c:v>1.33765</c:v>
                </c:pt>
                <c:pt idx="64945" formatCode="General">
                  <c:v>1.337669999999999</c:v>
                </c:pt>
                <c:pt idx="64946" formatCode="General">
                  <c:v>1.3376899999999998</c:v>
                </c:pt>
                <c:pt idx="64947" formatCode="General">
                  <c:v>1.33771</c:v>
                </c:pt>
                <c:pt idx="64948" formatCode="General">
                  <c:v>1.3377299999999992</c:v>
                </c:pt>
                <c:pt idx="64949" formatCode="General">
                  <c:v>1.33775</c:v>
                </c:pt>
                <c:pt idx="64950" formatCode="General">
                  <c:v>1.337769999999999</c:v>
                </c:pt>
                <c:pt idx="64951" formatCode="General">
                  <c:v>1.3377899999999998</c:v>
                </c:pt>
                <c:pt idx="64952" formatCode="General">
                  <c:v>1.3378099999999991</c:v>
                </c:pt>
                <c:pt idx="64953" formatCode="General">
                  <c:v>1.337839999999999</c:v>
                </c:pt>
                <c:pt idx="64954" formatCode="General">
                  <c:v>1.3378599999999998</c:v>
                </c:pt>
                <c:pt idx="64955" formatCode="General">
                  <c:v>1.337869999999999</c:v>
                </c:pt>
                <c:pt idx="64956" formatCode="General">
                  <c:v>1.3378999999999992</c:v>
                </c:pt>
                <c:pt idx="64957" formatCode="General">
                  <c:v>1.3379199999999998</c:v>
                </c:pt>
                <c:pt idx="64958" formatCode="General">
                  <c:v>1.337939999999999</c:v>
                </c:pt>
                <c:pt idx="64959" formatCode="General">
                  <c:v>1.33795</c:v>
                </c:pt>
                <c:pt idx="64960" formatCode="General">
                  <c:v>1.3379799999999991</c:v>
                </c:pt>
                <c:pt idx="64961" formatCode="General">
                  <c:v>1.3380000000000001</c:v>
                </c:pt>
                <c:pt idx="64962" formatCode="General">
                  <c:v>1.33802</c:v>
                </c:pt>
                <c:pt idx="64963" formatCode="General">
                  <c:v>1.3380399999999999</c:v>
                </c:pt>
                <c:pt idx="64964" formatCode="General">
                  <c:v>1.33806</c:v>
                </c:pt>
                <c:pt idx="64965" formatCode="General">
                  <c:v>1.3380799999999999</c:v>
                </c:pt>
                <c:pt idx="64966" formatCode="General">
                  <c:v>1.3381000000000001</c:v>
                </c:pt>
                <c:pt idx="64967" formatCode="General">
                  <c:v>1.33812</c:v>
                </c:pt>
                <c:pt idx="64968" formatCode="General">
                  <c:v>1.3381400000000001</c:v>
                </c:pt>
                <c:pt idx="64969" formatCode="General">
                  <c:v>1.3381700000000001</c:v>
                </c:pt>
                <c:pt idx="64970" formatCode="General">
                  <c:v>1.33819</c:v>
                </c:pt>
                <c:pt idx="64971" formatCode="General">
                  <c:v>1.3382000000000001</c:v>
                </c:pt>
                <c:pt idx="64972" formatCode="General">
                  <c:v>1.33823</c:v>
                </c:pt>
                <c:pt idx="64973" formatCode="General">
                  <c:v>1.3382499999999999</c:v>
                </c:pt>
                <c:pt idx="64974" formatCode="General">
                  <c:v>1.3382700000000001</c:v>
                </c:pt>
                <c:pt idx="64975" formatCode="General">
                  <c:v>1.3382799999999999</c:v>
                </c:pt>
                <c:pt idx="64976" formatCode="General">
                  <c:v>1.3383100000000001</c:v>
                </c:pt>
                <c:pt idx="64977" formatCode="General">
                  <c:v>1.33833</c:v>
                </c:pt>
                <c:pt idx="64978" formatCode="General">
                  <c:v>1.3383499999999999</c:v>
                </c:pt>
                <c:pt idx="64979" formatCode="General">
                  <c:v>1.3383700000000001</c:v>
                </c:pt>
                <c:pt idx="64980" formatCode="General">
                  <c:v>1.33839</c:v>
                </c:pt>
                <c:pt idx="64981" formatCode="General">
                  <c:v>1.3384100000000001</c:v>
                </c:pt>
                <c:pt idx="64982" formatCode="General">
                  <c:v>1.33843</c:v>
                </c:pt>
                <c:pt idx="64983" formatCode="General">
                  <c:v>1.3384499999999999</c:v>
                </c:pt>
                <c:pt idx="64984" formatCode="General">
                  <c:v>1.33847</c:v>
                </c:pt>
                <c:pt idx="64985" formatCode="General">
                  <c:v>1.3385</c:v>
                </c:pt>
                <c:pt idx="64986" formatCode="General">
                  <c:v>1.3385199999999999</c:v>
                </c:pt>
                <c:pt idx="64987" formatCode="General">
                  <c:v>1.33853</c:v>
                </c:pt>
                <c:pt idx="64988" formatCode="General">
                  <c:v>1.3385499999999999</c:v>
                </c:pt>
                <c:pt idx="64989" formatCode="General">
                  <c:v>1.3385800000000001</c:v>
                </c:pt>
                <c:pt idx="64990" formatCode="General">
                  <c:v>1.3385899999999999</c:v>
                </c:pt>
                <c:pt idx="64991" formatCode="General">
                  <c:v>1.3386100000000001</c:v>
                </c:pt>
                <c:pt idx="64992" formatCode="General">
                  <c:v>1.3386400000000001</c:v>
                </c:pt>
                <c:pt idx="64993" formatCode="General">
                  <c:v>1.33866</c:v>
                </c:pt>
                <c:pt idx="64994" formatCode="General">
                  <c:v>1.3386800000000001</c:v>
                </c:pt>
                <c:pt idx="64995" formatCode="General">
                  <c:v>1.3387</c:v>
                </c:pt>
                <c:pt idx="64996" formatCode="General">
                  <c:v>1.3387199999999999</c:v>
                </c:pt>
                <c:pt idx="64997" formatCode="General">
                  <c:v>1.33874</c:v>
                </c:pt>
                <c:pt idx="64998" formatCode="General">
                  <c:v>1.33876</c:v>
                </c:pt>
                <c:pt idx="64999" formatCode="General">
                  <c:v>1.3387800000000001</c:v>
                </c:pt>
                <c:pt idx="65000" formatCode="General">
                  <c:v>1.3388</c:v>
                </c:pt>
                <c:pt idx="65001" formatCode="General">
                  <c:v>1.3388199999999999</c:v>
                </c:pt>
                <c:pt idx="65002" formatCode="General">
                  <c:v>1.33884</c:v>
                </c:pt>
                <c:pt idx="65003" formatCode="General">
                  <c:v>1.3388599999999999</c:v>
                </c:pt>
                <c:pt idx="65004" formatCode="General">
                  <c:v>1.3388800000000001</c:v>
                </c:pt>
                <c:pt idx="65005" formatCode="General">
                  <c:v>1.33891</c:v>
                </c:pt>
                <c:pt idx="65006" formatCode="General">
                  <c:v>1.3389199999999999</c:v>
                </c:pt>
                <c:pt idx="65007" formatCode="General">
                  <c:v>1.3389500000000001</c:v>
                </c:pt>
                <c:pt idx="65008" formatCode="General">
                  <c:v>1.33897</c:v>
                </c:pt>
                <c:pt idx="65009" formatCode="General">
                  <c:v>1.3389899999999999</c:v>
                </c:pt>
                <c:pt idx="65010" formatCode="General">
                  <c:v>1.339</c:v>
                </c:pt>
                <c:pt idx="65011" formatCode="General">
                  <c:v>1.3390299999999991</c:v>
                </c:pt>
                <c:pt idx="65012" formatCode="General">
                  <c:v>1.3390500000000001</c:v>
                </c:pt>
                <c:pt idx="65013" formatCode="General">
                  <c:v>1.33907</c:v>
                </c:pt>
                <c:pt idx="65014" formatCode="General">
                  <c:v>1.3390899999999999</c:v>
                </c:pt>
                <c:pt idx="65015" formatCode="General">
                  <c:v>1.33911</c:v>
                </c:pt>
                <c:pt idx="65016" formatCode="General">
                  <c:v>1.339129999999999</c:v>
                </c:pt>
                <c:pt idx="65017" formatCode="General">
                  <c:v>1.3391500000000001</c:v>
                </c:pt>
                <c:pt idx="65018" formatCode="General">
                  <c:v>1.33917</c:v>
                </c:pt>
                <c:pt idx="65019" formatCode="General">
                  <c:v>1.3391899999999999</c:v>
                </c:pt>
                <c:pt idx="65020" formatCode="General">
                  <c:v>1.3392199999999999</c:v>
                </c:pt>
                <c:pt idx="65021" formatCode="General">
                  <c:v>1.33924</c:v>
                </c:pt>
                <c:pt idx="65022" formatCode="General">
                  <c:v>1.3392500000000001</c:v>
                </c:pt>
                <c:pt idx="65023" formatCode="General">
                  <c:v>1.33928</c:v>
                </c:pt>
                <c:pt idx="65024" formatCode="General">
                  <c:v>1.339299999999999</c:v>
                </c:pt>
                <c:pt idx="65025" formatCode="General">
                  <c:v>1.3393199999999998</c:v>
                </c:pt>
                <c:pt idx="65026" formatCode="General">
                  <c:v>1.339329999999999</c:v>
                </c:pt>
                <c:pt idx="65027" formatCode="General">
                  <c:v>1.3393599999999999</c:v>
                </c:pt>
                <c:pt idx="65028" formatCode="General">
                  <c:v>1.33938</c:v>
                </c:pt>
                <c:pt idx="65029" formatCode="General">
                  <c:v>1.339399999999999</c:v>
                </c:pt>
                <c:pt idx="65030" formatCode="General">
                  <c:v>1.3394199999999998</c:v>
                </c:pt>
                <c:pt idx="65031" formatCode="General">
                  <c:v>1.33944</c:v>
                </c:pt>
                <c:pt idx="65032" formatCode="General">
                  <c:v>1.3394599999999999</c:v>
                </c:pt>
                <c:pt idx="65033" formatCode="General">
                  <c:v>1.33948</c:v>
                </c:pt>
                <c:pt idx="65034" formatCode="General">
                  <c:v>1.339499999999999</c:v>
                </c:pt>
                <c:pt idx="65035" formatCode="General">
                  <c:v>1.3395199999999998</c:v>
                </c:pt>
                <c:pt idx="65036" formatCode="General">
                  <c:v>1.33955</c:v>
                </c:pt>
                <c:pt idx="65037" formatCode="General">
                  <c:v>1.339569999999999</c:v>
                </c:pt>
                <c:pt idx="65038" formatCode="General">
                  <c:v>1.33958</c:v>
                </c:pt>
                <c:pt idx="65039" formatCode="General">
                  <c:v>1.339599999999999</c:v>
                </c:pt>
                <c:pt idx="65040" formatCode="General">
                  <c:v>1.3396299999999992</c:v>
                </c:pt>
                <c:pt idx="65041" formatCode="General">
                  <c:v>1.33965</c:v>
                </c:pt>
                <c:pt idx="65042" formatCode="General">
                  <c:v>1.339669999999999</c:v>
                </c:pt>
                <c:pt idx="65043" formatCode="General">
                  <c:v>1.3396899999999998</c:v>
                </c:pt>
                <c:pt idx="65044" formatCode="General">
                  <c:v>1.33971</c:v>
                </c:pt>
                <c:pt idx="65045" formatCode="General">
                  <c:v>1.3397299999999992</c:v>
                </c:pt>
                <c:pt idx="65046" formatCode="General">
                  <c:v>1.33975</c:v>
                </c:pt>
                <c:pt idx="65047" formatCode="General">
                  <c:v>1.339769999999999</c:v>
                </c:pt>
                <c:pt idx="65048" formatCode="General">
                  <c:v>1.3397899999999998</c:v>
                </c:pt>
                <c:pt idx="65049" formatCode="General">
                  <c:v>1.3398199999999998</c:v>
                </c:pt>
                <c:pt idx="65050" formatCode="General">
                  <c:v>1.3398299999999992</c:v>
                </c:pt>
                <c:pt idx="65051" formatCode="General">
                  <c:v>1.33985</c:v>
                </c:pt>
                <c:pt idx="65052" formatCode="General">
                  <c:v>1.339869999999999</c:v>
                </c:pt>
                <c:pt idx="65053" formatCode="General">
                  <c:v>1.3398999999999992</c:v>
                </c:pt>
                <c:pt idx="65054" formatCode="General">
                  <c:v>1.339909999999999</c:v>
                </c:pt>
                <c:pt idx="65055" formatCode="General">
                  <c:v>1.3399299999999992</c:v>
                </c:pt>
                <c:pt idx="65056" formatCode="General">
                  <c:v>1.3399599999999998</c:v>
                </c:pt>
                <c:pt idx="65057" formatCode="General">
                  <c:v>1.3399699999999992</c:v>
                </c:pt>
                <c:pt idx="65058" formatCode="General">
                  <c:v>1.34</c:v>
                </c:pt>
                <c:pt idx="65059" formatCode="General">
                  <c:v>1.34002</c:v>
                </c:pt>
                <c:pt idx="65060" formatCode="General">
                  <c:v>1.3400399999999999</c:v>
                </c:pt>
                <c:pt idx="65061" formatCode="General">
                  <c:v>1.3400500000000009</c:v>
                </c:pt>
                <c:pt idx="65062" formatCode="General">
                  <c:v>1.3400799999999999</c:v>
                </c:pt>
                <c:pt idx="65063" formatCode="General">
                  <c:v>1.3401000000000001</c:v>
                </c:pt>
                <c:pt idx="65064" formatCode="General">
                  <c:v>1.34012</c:v>
                </c:pt>
                <c:pt idx="65065" formatCode="General">
                  <c:v>1.3401400000000001</c:v>
                </c:pt>
                <c:pt idx="65066" formatCode="General">
                  <c:v>1.34016</c:v>
                </c:pt>
                <c:pt idx="65067" formatCode="General">
                  <c:v>1.3401799999999999</c:v>
                </c:pt>
                <c:pt idx="65068" formatCode="General">
                  <c:v>1.3402099999999999</c:v>
                </c:pt>
                <c:pt idx="65069" formatCode="General">
                  <c:v>1.34022</c:v>
                </c:pt>
                <c:pt idx="65070" formatCode="General">
                  <c:v>1.3402400000000001</c:v>
                </c:pt>
                <c:pt idx="65071" formatCode="General">
                  <c:v>1.3402700000000001</c:v>
                </c:pt>
                <c:pt idx="65072" formatCode="General">
                  <c:v>1.34029</c:v>
                </c:pt>
                <c:pt idx="65073" formatCode="General">
                  <c:v>1.3403</c:v>
                </c:pt>
                <c:pt idx="65074" formatCode="General">
                  <c:v>1.34032</c:v>
                </c:pt>
                <c:pt idx="65075" formatCode="General">
                  <c:v>1.3403499999999999</c:v>
                </c:pt>
                <c:pt idx="65076" formatCode="General">
                  <c:v>1.3403700000000001</c:v>
                </c:pt>
                <c:pt idx="65077" formatCode="General">
                  <c:v>1.3403799999999999</c:v>
                </c:pt>
                <c:pt idx="65078" formatCode="General">
                  <c:v>1.3404100000000001</c:v>
                </c:pt>
                <c:pt idx="65079" formatCode="General">
                  <c:v>1.34043</c:v>
                </c:pt>
                <c:pt idx="65080" formatCode="General">
                  <c:v>1.3404499999999999</c:v>
                </c:pt>
                <c:pt idx="65081" formatCode="General">
                  <c:v>1.3404700000000001</c:v>
                </c:pt>
                <c:pt idx="65082" formatCode="General">
                  <c:v>1.34049</c:v>
                </c:pt>
                <c:pt idx="65083" formatCode="General">
                  <c:v>1.3405100000000001</c:v>
                </c:pt>
                <c:pt idx="65084" formatCode="General">
                  <c:v>1.34053</c:v>
                </c:pt>
                <c:pt idx="65085" formatCode="General">
                  <c:v>1.3405499999999999</c:v>
                </c:pt>
                <c:pt idx="65086" formatCode="General">
                  <c:v>1.34057</c:v>
                </c:pt>
                <c:pt idx="65087" formatCode="General">
                  <c:v>1.3406</c:v>
                </c:pt>
                <c:pt idx="65088" formatCode="General">
                  <c:v>1.3406199999999999</c:v>
                </c:pt>
                <c:pt idx="65089" formatCode="General">
                  <c:v>1.34063</c:v>
                </c:pt>
                <c:pt idx="65090" formatCode="General">
                  <c:v>1.3406499999999999</c:v>
                </c:pt>
                <c:pt idx="65091" formatCode="General">
                  <c:v>1.3406800000000001</c:v>
                </c:pt>
                <c:pt idx="65092" formatCode="General">
                  <c:v>1.3407</c:v>
                </c:pt>
                <c:pt idx="65093" formatCode="General">
                  <c:v>1.3407199999999999</c:v>
                </c:pt>
                <c:pt idx="65094" formatCode="General">
                  <c:v>1.34074</c:v>
                </c:pt>
                <c:pt idx="65095" formatCode="General">
                  <c:v>1.34076</c:v>
                </c:pt>
                <c:pt idx="65096" formatCode="General">
                  <c:v>1.3407800000000001</c:v>
                </c:pt>
                <c:pt idx="65097" formatCode="General">
                  <c:v>1.3408</c:v>
                </c:pt>
                <c:pt idx="65098" formatCode="General">
                  <c:v>1.3408199999999999</c:v>
                </c:pt>
                <c:pt idx="65099" formatCode="General">
                  <c:v>1.34084</c:v>
                </c:pt>
                <c:pt idx="65100" formatCode="General">
                  <c:v>1.34087</c:v>
                </c:pt>
                <c:pt idx="65101" formatCode="General">
                  <c:v>1.3408800000000001</c:v>
                </c:pt>
                <c:pt idx="65102" formatCode="General">
                  <c:v>1.3409</c:v>
                </c:pt>
                <c:pt idx="65103" formatCode="General">
                  <c:v>1.3409199999999999</c:v>
                </c:pt>
                <c:pt idx="65104" formatCode="General">
                  <c:v>1.3409500000000001</c:v>
                </c:pt>
                <c:pt idx="65105" formatCode="General">
                  <c:v>1.3409599999999999</c:v>
                </c:pt>
                <c:pt idx="65106" formatCode="General">
                  <c:v>1.3409800000000001</c:v>
                </c:pt>
                <c:pt idx="65107" formatCode="General">
                  <c:v>1.34101</c:v>
                </c:pt>
                <c:pt idx="65108" formatCode="General">
                  <c:v>1.3410299999999991</c:v>
                </c:pt>
                <c:pt idx="65109" formatCode="General">
                  <c:v>1.34104</c:v>
                </c:pt>
                <c:pt idx="65110" formatCode="General">
                  <c:v>1.34107</c:v>
                </c:pt>
                <c:pt idx="65111" formatCode="General">
                  <c:v>1.3410899999999999</c:v>
                </c:pt>
                <c:pt idx="65112" formatCode="General">
                  <c:v>1.34111</c:v>
                </c:pt>
                <c:pt idx="65113" formatCode="General">
                  <c:v>1.341129999999999</c:v>
                </c:pt>
                <c:pt idx="65114" formatCode="General">
                  <c:v>1.3411500000000001</c:v>
                </c:pt>
                <c:pt idx="65115" formatCode="General">
                  <c:v>1.34117</c:v>
                </c:pt>
                <c:pt idx="65116" formatCode="General">
                  <c:v>1.3411899999999999</c:v>
                </c:pt>
                <c:pt idx="65117" formatCode="General">
                  <c:v>1.34121</c:v>
                </c:pt>
                <c:pt idx="65118" formatCode="General">
                  <c:v>1.341229999999999</c:v>
                </c:pt>
                <c:pt idx="65119" formatCode="General">
                  <c:v>1.3412599999999999</c:v>
                </c:pt>
                <c:pt idx="65120" formatCode="General">
                  <c:v>1.34128</c:v>
                </c:pt>
                <c:pt idx="65121" formatCode="General">
                  <c:v>1.3412899999999999</c:v>
                </c:pt>
                <c:pt idx="65122" formatCode="General">
                  <c:v>1.3413199999999998</c:v>
                </c:pt>
                <c:pt idx="65123" formatCode="General">
                  <c:v>1.34134</c:v>
                </c:pt>
                <c:pt idx="65124" formatCode="General">
                  <c:v>1.34135</c:v>
                </c:pt>
                <c:pt idx="65125" formatCode="General">
                  <c:v>1.34137</c:v>
                </c:pt>
                <c:pt idx="65126" formatCode="General">
                  <c:v>1.341399999999999</c:v>
                </c:pt>
                <c:pt idx="65127" formatCode="General">
                  <c:v>1.3414199999999998</c:v>
                </c:pt>
                <c:pt idx="65128" formatCode="General">
                  <c:v>1.341429999999999</c:v>
                </c:pt>
                <c:pt idx="65129" formatCode="General">
                  <c:v>1.3414599999999999</c:v>
                </c:pt>
                <c:pt idx="65130" formatCode="General">
                  <c:v>1.34148</c:v>
                </c:pt>
                <c:pt idx="65131" formatCode="General">
                  <c:v>1.341499999999999</c:v>
                </c:pt>
                <c:pt idx="65132" formatCode="General">
                  <c:v>1.3415199999999998</c:v>
                </c:pt>
                <c:pt idx="65133" formatCode="General">
                  <c:v>1.34154</c:v>
                </c:pt>
                <c:pt idx="65134" formatCode="General">
                  <c:v>1.3415599999999999</c:v>
                </c:pt>
                <c:pt idx="65135" formatCode="General">
                  <c:v>1.3415899999999998</c:v>
                </c:pt>
                <c:pt idx="65136" formatCode="General">
                  <c:v>1.341599999999999</c:v>
                </c:pt>
                <c:pt idx="65137" formatCode="General">
                  <c:v>1.3416199999999998</c:v>
                </c:pt>
                <c:pt idx="65138" formatCode="General">
                  <c:v>1.34165</c:v>
                </c:pt>
                <c:pt idx="65139" formatCode="General">
                  <c:v>1.341669999999999</c:v>
                </c:pt>
                <c:pt idx="65140" formatCode="General">
                  <c:v>1.34168</c:v>
                </c:pt>
                <c:pt idx="65141" formatCode="General">
                  <c:v>1.34171</c:v>
                </c:pt>
                <c:pt idx="65142" formatCode="General">
                  <c:v>1.3417299999999992</c:v>
                </c:pt>
                <c:pt idx="65143" formatCode="General">
                  <c:v>1.34175</c:v>
                </c:pt>
                <c:pt idx="65144" formatCode="General">
                  <c:v>1.341769999999999</c:v>
                </c:pt>
                <c:pt idx="65145" formatCode="General">
                  <c:v>1.3417899999999998</c:v>
                </c:pt>
                <c:pt idx="65146" formatCode="General">
                  <c:v>1.3418099999999991</c:v>
                </c:pt>
                <c:pt idx="65147" formatCode="General">
                  <c:v>1.3418299999999992</c:v>
                </c:pt>
                <c:pt idx="65148" formatCode="General">
                  <c:v>1.34185</c:v>
                </c:pt>
                <c:pt idx="65149" formatCode="General">
                  <c:v>1.341869999999999</c:v>
                </c:pt>
                <c:pt idx="65150" formatCode="General">
                  <c:v>1.3418899999999998</c:v>
                </c:pt>
                <c:pt idx="65151" formatCode="General">
                  <c:v>1.3419199999999998</c:v>
                </c:pt>
                <c:pt idx="65152" formatCode="General">
                  <c:v>1.3419299999999992</c:v>
                </c:pt>
                <c:pt idx="65153" formatCode="General">
                  <c:v>1.34195</c:v>
                </c:pt>
                <c:pt idx="65154" formatCode="General">
                  <c:v>1.3419699999999992</c:v>
                </c:pt>
                <c:pt idx="65155" formatCode="General">
                  <c:v>1.3420000000000001</c:v>
                </c:pt>
                <c:pt idx="65156" formatCode="General">
                  <c:v>1.3420099999999999</c:v>
                </c:pt>
                <c:pt idx="65157" formatCode="General">
                  <c:v>1.3420300000000001</c:v>
                </c:pt>
                <c:pt idx="65158" formatCode="General">
                  <c:v>1.34206</c:v>
                </c:pt>
                <c:pt idx="65159" formatCode="General">
                  <c:v>1.3420799999999999</c:v>
                </c:pt>
                <c:pt idx="65160" formatCode="General">
                  <c:v>1.3421000000000001</c:v>
                </c:pt>
                <c:pt idx="65161" formatCode="General">
                  <c:v>1.34212</c:v>
                </c:pt>
                <c:pt idx="65162" formatCode="General">
                  <c:v>1.3421400000000001</c:v>
                </c:pt>
                <c:pt idx="65163" formatCode="General">
                  <c:v>1.34216</c:v>
                </c:pt>
                <c:pt idx="65164" formatCode="General">
                  <c:v>1.3421799999999999</c:v>
                </c:pt>
                <c:pt idx="65165" formatCode="General">
                  <c:v>1.3422000000000001</c:v>
                </c:pt>
                <c:pt idx="65166" formatCode="General">
                  <c:v>1.34222</c:v>
                </c:pt>
                <c:pt idx="65167" formatCode="General">
                  <c:v>1.3422400000000001</c:v>
                </c:pt>
                <c:pt idx="65168" formatCode="General">
                  <c:v>1.34226</c:v>
                </c:pt>
                <c:pt idx="65169" formatCode="General">
                  <c:v>1.3422799999999999</c:v>
                </c:pt>
                <c:pt idx="65170" formatCode="General">
                  <c:v>1.3423099999999999</c:v>
                </c:pt>
                <c:pt idx="65171" formatCode="General">
                  <c:v>1.34233</c:v>
                </c:pt>
                <c:pt idx="65172" formatCode="General">
                  <c:v>1.3423400000000001</c:v>
                </c:pt>
                <c:pt idx="65173" formatCode="General">
                  <c:v>1.3423700000000001</c:v>
                </c:pt>
                <c:pt idx="65174" formatCode="General">
                  <c:v>1.34239</c:v>
                </c:pt>
                <c:pt idx="65175" formatCode="General">
                  <c:v>1.3424100000000001</c:v>
                </c:pt>
                <c:pt idx="65176" formatCode="General">
                  <c:v>1.3424199999999999</c:v>
                </c:pt>
                <c:pt idx="65177" formatCode="General">
                  <c:v>1.3424499999999999</c:v>
                </c:pt>
                <c:pt idx="65178" formatCode="General">
                  <c:v>1.3424700000000001</c:v>
                </c:pt>
                <c:pt idx="65179" formatCode="General">
                  <c:v>1.34249</c:v>
                </c:pt>
                <c:pt idx="65180" formatCode="General">
                  <c:v>1.3425100000000001</c:v>
                </c:pt>
                <c:pt idx="65181" formatCode="General">
                  <c:v>1.34253</c:v>
                </c:pt>
                <c:pt idx="65182" formatCode="General">
                  <c:v>1.3425499999999999</c:v>
                </c:pt>
                <c:pt idx="65183" formatCode="General">
                  <c:v>1.34257</c:v>
                </c:pt>
                <c:pt idx="65184" formatCode="General">
                  <c:v>1.34259</c:v>
                </c:pt>
                <c:pt idx="65185" formatCode="General">
                  <c:v>1.3426100000000001</c:v>
                </c:pt>
                <c:pt idx="65186" formatCode="General">
                  <c:v>1.3426400000000001</c:v>
                </c:pt>
                <c:pt idx="65187" formatCode="General">
                  <c:v>1.34266</c:v>
                </c:pt>
                <c:pt idx="65188" formatCode="General">
                  <c:v>1.34267</c:v>
                </c:pt>
                <c:pt idx="65189" formatCode="General">
                  <c:v>1.3426899999999999</c:v>
                </c:pt>
                <c:pt idx="65190" formatCode="General">
                  <c:v>1.3427199999999999</c:v>
                </c:pt>
                <c:pt idx="65191" formatCode="General">
                  <c:v>1.34273</c:v>
                </c:pt>
                <c:pt idx="65192" formatCode="General">
                  <c:v>1.3427500000000001</c:v>
                </c:pt>
                <c:pt idx="65193" formatCode="General">
                  <c:v>1.3427800000000001</c:v>
                </c:pt>
                <c:pt idx="65194" formatCode="General">
                  <c:v>1.3428</c:v>
                </c:pt>
                <c:pt idx="65195" formatCode="General">
                  <c:v>1.3428199999999999</c:v>
                </c:pt>
                <c:pt idx="65196" formatCode="General">
                  <c:v>1.34284</c:v>
                </c:pt>
                <c:pt idx="65197" formatCode="General">
                  <c:v>1.3428599999999999</c:v>
                </c:pt>
                <c:pt idx="65198" formatCode="General">
                  <c:v>1.3428800000000001</c:v>
                </c:pt>
                <c:pt idx="65199" formatCode="General">
                  <c:v>1.3429</c:v>
                </c:pt>
                <c:pt idx="65200" formatCode="General">
                  <c:v>1.3429199999999999</c:v>
                </c:pt>
                <c:pt idx="65201" formatCode="General">
                  <c:v>1.34294</c:v>
                </c:pt>
                <c:pt idx="65202" formatCode="General">
                  <c:v>1.34297</c:v>
                </c:pt>
                <c:pt idx="65203" formatCode="General">
                  <c:v>1.3429800000000001</c:v>
                </c:pt>
                <c:pt idx="65204" formatCode="General">
                  <c:v>1.343</c:v>
                </c:pt>
                <c:pt idx="65205" formatCode="General">
                  <c:v>1.3430199999999999</c:v>
                </c:pt>
                <c:pt idx="65206" formatCode="General">
                  <c:v>1.3430500000000001</c:v>
                </c:pt>
                <c:pt idx="65207" formatCode="General">
                  <c:v>1.3430599999999999</c:v>
                </c:pt>
                <c:pt idx="65208" formatCode="General">
                  <c:v>1.3430899999999999</c:v>
                </c:pt>
                <c:pt idx="65209" formatCode="General">
                  <c:v>1.34311</c:v>
                </c:pt>
                <c:pt idx="65210" formatCode="General">
                  <c:v>1.343129999999999</c:v>
                </c:pt>
                <c:pt idx="65211" formatCode="General">
                  <c:v>1.3431500000000001</c:v>
                </c:pt>
                <c:pt idx="65212" formatCode="General">
                  <c:v>1.34317</c:v>
                </c:pt>
                <c:pt idx="65213" formatCode="General">
                  <c:v>1.3431899999999999</c:v>
                </c:pt>
                <c:pt idx="65214" formatCode="General">
                  <c:v>1.34321</c:v>
                </c:pt>
                <c:pt idx="65215" formatCode="General">
                  <c:v>1.343229999999999</c:v>
                </c:pt>
                <c:pt idx="65216" formatCode="General">
                  <c:v>1.3432500000000001</c:v>
                </c:pt>
                <c:pt idx="65217" formatCode="General">
                  <c:v>1.34327</c:v>
                </c:pt>
                <c:pt idx="65218" formatCode="General">
                  <c:v>1.3432899999999999</c:v>
                </c:pt>
                <c:pt idx="65219" formatCode="General">
                  <c:v>1.34331</c:v>
                </c:pt>
                <c:pt idx="65220" formatCode="General">
                  <c:v>1.343329999999999</c:v>
                </c:pt>
                <c:pt idx="65221" formatCode="General">
                  <c:v>1.34335</c:v>
                </c:pt>
                <c:pt idx="65222" formatCode="General">
                  <c:v>1.34338</c:v>
                </c:pt>
                <c:pt idx="65223" formatCode="General">
                  <c:v>1.3433899999999999</c:v>
                </c:pt>
                <c:pt idx="65224" formatCode="General">
                  <c:v>1.3434199999999998</c:v>
                </c:pt>
                <c:pt idx="65225" formatCode="General">
                  <c:v>1.34344</c:v>
                </c:pt>
                <c:pt idx="65226" formatCode="General">
                  <c:v>1.3434599999999999</c:v>
                </c:pt>
                <c:pt idx="65227" formatCode="General">
                  <c:v>1.3434699999999991</c:v>
                </c:pt>
                <c:pt idx="65228" formatCode="General">
                  <c:v>1.343499999999999</c:v>
                </c:pt>
                <c:pt idx="65229" formatCode="General">
                  <c:v>1.3435199999999998</c:v>
                </c:pt>
                <c:pt idx="65230" formatCode="General">
                  <c:v>1.34354</c:v>
                </c:pt>
                <c:pt idx="65231" formatCode="General">
                  <c:v>1.3435599999999999</c:v>
                </c:pt>
                <c:pt idx="65232" formatCode="General">
                  <c:v>1.34358</c:v>
                </c:pt>
                <c:pt idx="65233" formatCode="General">
                  <c:v>1.343599999999999</c:v>
                </c:pt>
                <c:pt idx="65234" formatCode="General">
                  <c:v>1.3436299999999992</c:v>
                </c:pt>
                <c:pt idx="65235" formatCode="General">
                  <c:v>1.3436399999999991</c:v>
                </c:pt>
                <c:pt idx="65236" formatCode="General">
                  <c:v>1.3436599999999999</c:v>
                </c:pt>
                <c:pt idx="65237" formatCode="General">
                  <c:v>1.3436899999999998</c:v>
                </c:pt>
                <c:pt idx="65238" formatCode="General">
                  <c:v>1.34371</c:v>
                </c:pt>
                <c:pt idx="65239" formatCode="General">
                  <c:v>1.3437199999999998</c:v>
                </c:pt>
                <c:pt idx="65240" formatCode="General">
                  <c:v>1.343739999999999</c:v>
                </c:pt>
                <c:pt idx="65241" formatCode="General">
                  <c:v>1.343769999999999</c:v>
                </c:pt>
                <c:pt idx="65242" formatCode="General">
                  <c:v>1.3437899999999998</c:v>
                </c:pt>
                <c:pt idx="65243" formatCode="General">
                  <c:v>1.3437999999999992</c:v>
                </c:pt>
                <c:pt idx="65244" formatCode="General">
                  <c:v>1.3438299999999992</c:v>
                </c:pt>
                <c:pt idx="65245" formatCode="General">
                  <c:v>1.34385</c:v>
                </c:pt>
                <c:pt idx="65246" formatCode="General">
                  <c:v>1.343869999999999</c:v>
                </c:pt>
                <c:pt idx="65247" formatCode="General">
                  <c:v>1.3438899999999998</c:v>
                </c:pt>
                <c:pt idx="65248" formatCode="General">
                  <c:v>1.343909999999999</c:v>
                </c:pt>
                <c:pt idx="65249" formatCode="General">
                  <c:v>1.3439299999999992</c:v>
                </c:pt>
                <c:pt idx="65250" formatCode="General">
                  <c:v>1.34395</c:v>
                </c:pt>
                <c:pt idx="65251" formatCode="General">
                  <c:v>1.3439699999999992</c:v>
                </c:pt>
                <c:pt idx="65252" formatCode="General">
                  <c:v>1.3439899999999998</c:v>
                </c:pt>
                <c:pt idx="65253" formatCode="General">
                  <c:v>1.34402</c:v>
                </c:pt>
                <c:pt idx="65254" formatCode="General">
                  <c:v>1.3440399999999999</c:v>
                </c:pt>
                <c:pt idx="65255" formatCode="General">
                  <c:v>1.3440500000000009</c:v>
                </c:pt>
                <c:pt idx="65256" formatCode="General">
                  <c:v>1.3440700000000001</c:v>
                </c:pt>
                <c:pt idx="65257" formatCode="General">
                  <c:v>1.3441000000000001</c:v>
                </c:pt>
                <c:pt idx="65258" formatCode="General">
                  <c:v>1.3441099999999999</c:v>
                </c:pt>
                <c:pt idx="65259" formatCode="General">
                  <c:v>1.3441399999999999</c:v>
                </c:pt>
                <c:pt idx="65260" formatCode="General">
                  <c:v>1.34416</c:v>
                </c:pt>
                <c:pt idx="65261" formatCode="General">
                  <c:v>1.3441799999999999</c:v>
                </c:pt>
                <c:pt idx="65262" formatCode="General">
                  <c:v>1.3442000000000001</c:v>
                </c:pt>
                <c:pt idx="65263" formatCode="General">
                  <c:v>1.34422</c:v>
                </c:pt>
                <c:pt idx="65264" formatCode="General">
                  <c:v>1.3442400000000001</c:v>
                </c:pt>
                <c:pt idx="65265" formatCode="General">
                  <c:v>1.34426</c:v>
                </c:pt>
                <c:pt idx="65266" formatCode="General">
                  <c:v>1.3442799999999999</c:v>
                </c:pt>
                <c:pt idx="65267" formatCode="General">
                  <c:v>1.3443000000000001</c:v>
                </c:pt>
                <c:pt idx="65268" formatCode="General">
                  <c:v>1.34432</c:v>
                </c:pt>
                <c:pt idx="65269" formatCode="General">
                  <c:v>1.3443400000000001</c:v>
                </c:pt>
                <c:pt idx="65270" formatCode="General">
                  <c:v>1.34436</c:v>
                </c:pt>
                <c:pt idx="65271" formatCode="General">
                  <c:v>1.3443799999999999</c:v>
                </c:pt>
                <c:pt idx="65272" formatCode="General">
                  <c:v>1.3444</c:v>
                </c:pt>
                <c:pt idx="65273" formatCode="General">
                  <c:v>1.34443</c:v>
                </c:pt>
                <c:pt idx="65274" formatCode="General">
                  <c:v>1.3444400000000001</c:v>
                </c:pt>
                <c:pt idx="65275" formatCode="General">
                  <c:v>1.3444700000000001</c:v>
                </c:pt>
                <c:pt idx="65276" formatCode="General">
                  <c:v>1.34449</c:v>
                </c:pt>
                <c:pt idx="65277" formatCode="General">
                  <c:v>1.3445100000000001</c:v>
                </c:pt>
                <c:pt idx="65278" formatCode="General">
                  <c:v>1.3445199999999999</c:v>
                </c:pt>
                <c:pt idx="65279" formatCode="General">
                  <c:v>1.3445499999999999</c:v>
                </c:pt>
                <c:pt idx="65280" formatCode="General">
                  <c:v>1.34457</c:v>
                </c:pt>
                <c:pt idx="65281" formatCode="General">
                  <c:v>1.34459</c:v>
                </c:pt>
                <c:pt idx="65282" formatCode="General">
                  <c:v>1.3446100000000001</c:v>
                </c:pt>
                <c:pt idx="65283" formatCode="General">
                  <c:v>1.34463</c:v>
                </c:pt>
                <c:pt idx="65284" formatCode="General">
                  <c:v>1.3446499999999999</c:v>
                </c:pt>
                <c:pt idx="65285" formatCode="General">
                  <c:v>1.3446800000000001</c:v>
                </c:pt>
                <c:pt idx="65286" formatCode="General">
                  <c:v>1.3446899999999999</c:v>
                </c:pt>
                <c:pt idx="65287" formatCode="General">
                  <c:v>1.3447100000000001</c:v>
                </c:pt>
                <c:pt idx="65288" formatCode="General">
                  <c:v>1.34474</c:v>
                </c:pt>
                <c:pt idx="65289" formatCode="General">
                  <c:v>1.34476</c:v>
                </c:pt>
                <c:pt idx="65290" formatCode="General">
                  <c:v>1.34477</c:v>
                </c:pt>
                <c:pt idx="65291" formatCode="General">
                  <c:v>1.3447899999999999</c:v>
                </c:pt>
                <c:pt idx="65292" formatCode="General">
                  <c:v>1.3448199999999999</c:v>
                </c:pt>
                <c:pt idx="65293" formatCode="General">
                  <c:v>1.34484</c:v>
                </c:pt>
                <c:pt idx="65294" formatCode="General">
                  <c:v>1.3448500000000001</c:v>
                </c:pt>
                <c:pt idx="65295" formatCode="General">
                  <c:v>1.3448800000000001</c:v>
                </c:pt>
                <c:pt idx="65296" formatCode="General">
                  <c:v>1.3449</c:v>
                </c:pt>
                <c:pt idx="65297" formatCode="General">
                  <c:v>1.3449199999999999</c:v>
                </c:pt>
                <c:pt idx="65298" formatCode="General">
                  <c:v>1.34494</c:v>
                </c:pt>
                <c:pt idx="65299" formatCode="General">
                  <c:v>1.3449599999999999</c:v>
                </c:pt>
                <c:pt idx="65300" formatCode="General">
                  <c:v>1.3449800000000001</c:v>
                </c:pt>
                <c:pt idx="65301" formatCode="General">
                  <c:v>1.345</c:v>
                </c:pt>
                <c:pt idx="65302" formatCode="General">
                  <c:v>1.3450199999999999</c:v>
                </c:pt>
                <c:pt idx="65303" formatCode="General">
                  <c:v>1.34504</c:v>
                </c:pt>
                <c:pt idx="65304" formatCode="General">
                  <c:v>1.3450599999999999</c:v>
                </c:pt>
                <c:pt idx="65305" formatCode="General">
                  <c:v>1.3450899999999999</c:v>
                </c:pt>
                <c:pt idx="65306" formatCode="General">
                  <c:v>1.3451</c:v>
                </c:pt>
                <c:pt idx="65307" formatCode="General">
                  <c:v>1.345129999999999</c:v>
                </c:pt>
                <c:pt idx="65308" formatCode="General">
                  <c:v>1.3451500000000001</c:v>
                </c:pt>
                <c:pt idx="65309" formatCode="General">
                  <c:v>1.34517</c:v>
                </c:pt>
                <c:pt idx="65310" formatCode="General">
                  <c:v>1.3451899999999999</c:v>
                </c:pt>
                <c:pt idx="65311" formatCode="General">
                  <c:v>1.34521</c:v>
                </c:pt>
                <c:pt idx="65312" formatCode="General">
                  <c:v>1.345229999999999</c:v>
                </c:pt>
                <c:pt idx="65313" formatCode="General">
                  <c:v>1.3452500000000001</c:v>
                </c:pt>
                <c:pt idx="65314" formatCode="General">
                  <c:v>1.34527</c:v>
                </c:pt>
                <c:pt idx="65315" formatCode="General">
                  <c:v>1.3452899999999999</c:v>
                </c:pt>
                <c:pt idx="65316" formatCode="General">
                  <c:v>1.34531</c:v>
                </c:pt>
                <c:pt idx="65317" formatCode="General">
                  <c:v>1.34534</c:v>
                </c:pt>
                <c:pt idx="65318" formatCode="General">
                  <c:v>1.34535</c:v>
                </c:pt>
                <c:pt idx="65319" formatCode="General">
                  <c:v>1.34537</c:v>
                </c:pt>
                <c:pt idx="65320" formatCode="General">
                  <c:v>1.3453899999999999</c:v>
                </c:pt>
                <c:pt idx="65321" formatCode="General">
                  <c:v>1.3454199999999998</c:v>
                </c:pt>
                <c:pt idx="65322" formatCode="General">
                  <c:v>1.345429999999999</c:v>
                </c:pt>
                <c:pt idx="65323" formatCode="General">
                  <c:v>1.34545</c:v>
                </c:pt>
                <c:pt idx="65324" formatCode="General">
                  <c:v>1.34548</c:v>
                </c:pt>
                <c:pt idx="65325" formatCode="General">
                  <c:v>1.3454899999999999</c:v>
                </c:pt>
                <c:pt idx="65326" formatCode="General">
                  <c:v>1.3455199999999998</c:v>
                </c:pt>
                <c:pt idx="65327" formatCode="General">
                  <c:v>1.34554</c:v>
                </c:pt>
                <c:pt idx="65328" formatCode="General">
                  <c:v>1.3455599999999999</c:v>
                </c:pt>
                <c:pt idx="65329" formatCode="General">
                  <c:v>1.345569999999999</c:v>
                </c:pt>
                <c:pt idx="65330" formatCode="General">
                  <c:v>1.345599999999999</c:v>
                </c:pt>
                <c:pt idx="65331" formatCode="General">
                  <c:v>1.3456199999999998</c:v>
                </c:pt>
                <c:pt idx="65332" formatCode="General">
                  <c:v>1.3456399999999991</c:v>
                </c:pt>
                <c:pt idx="65333" formatCode="General">
                  <c:v>1.3456599999999999</c:v>
                </c:pt>
                <c:pt idx="65334" formatCode="General">
                  <c:v>1.34568</c:v>
                </c:pt>
                <c:pt idx="65335" formatCode="General">
                  <c:v>1.345699999999999</c:v>
                </c:pt>
                <c:pt idx="65336" formatCode="General">
                  <c:v>1.3457299999999992</c:v>
                </c:pt>
                <c:pt idx="65337" formatCode="General">
                  <c:v>1.345739999999999</c:v>
                </c:pt>
                <c:pt idx="65338" formatCode="General">
                  <c:v>1.3457599999999998</c:v>
                </c:pt>
                <c:pt idx="65339" formatCode="General">
                  <c:v>1.3457899999999998</c:v>
                </c:pt>
                <c:pt idx="65340" formatCode="General">
                  <c:v>1.34581</c:v>
                </c:pt>
                <c:pt idx="65341" formatCode="General">
                  <c:v>1.3458199999999998</c:v>
                </c:pt>
                <c:pt idx="65342" formatCode="General">
                  <c:v>1.345839999999999</c:v>
                </c:pt>
                <c:pt idx="65343" formatCode="General">
                  <c:v>1.345869999999999</c:v>
                </c:pt>
                <c:pt idx="65344" formatCode="General">
                  <c:v>1.3458899999999998</c:v>
                </c:pt>
                <c:pt idx="65345" formatCode="General">
                  <c:v>1.3458999999999992</c:v>
                </c:pt>
                <c:pt idx="65346" formatCode="General">
                  <c:v>1.3459299999999992</c:v>
                </c:pt>
                <c:pt idx="65347" formatCode="General">
                  <c:v>1.34595</c:v>
                </c:pt>
                <c:pt idx="65348" formatCode="General">
                  <c:v>1.3459699999999992</c:v>
                </c:pt>
                <c:pt idx="65349" formatCode="General">
                  <c:v>1.3459899999999998</c:v>
                </c:pt>
                <c:pt idx="65350" formatCode="General">
                  <c:v>1.3460099999999999</c:v>
                </c:pt>
                <c:pt idx="65351" formatCode="General">
                  <c:v>1.3460300000000001</c:v>
                </c:pt>
                <c:pt idx="65352" formatCode="General">
                  <c:v>1.34606</c:v>
                </c:pt>
                <c:pt idx="65353" formatCode="General">
                  <c:v>1.3460700000000001</c:v>
                </c:pt>
                <c:pt idx="65354" formatCode="General">
                  <c:v>1.34609</c:v>
                </c:pt>
                <c:pt idx="65355" formatCode="General">
                  <c:v>1.3461099999999999</c:v>
                </c:pt>
                <c:pt idx="65356" formatCode="General">
                  <c:v>1.3461399999999999</c:v>
                </c:pt>
                <c:pt idx="65357" formatCode="General">
                  <c:v>1.3461500000000008</c:v>
                </c:pt>
                <c:pt idx="65358" formatCode="General">
                  <c:v>1.3461799999999999</c:v>
                </c:pt>
                <c:pt idx="65359" formatCode="General">
                  <c:v>1.3462000000000001</c:v>
                </c:pt>
                <c:pt idx="65360" formatCode="General">
                  <c:v>1.34622</c:v>
                </c:pt>
                <c:pt idx="65361" formatCode="General">
                  <c:v>1.3462400000000001</c:v>
                </c:pt>
                <c:pt idx="65362" formatCode="General">
                  <c:v>1.34626</c:v>
                </c:pt>
                <c:pt idx="65363" formatCode="General">
                  <c:v>1.3462799999999999</c:v>
                </c:pt>
                <c:pt idx="65364" formatCode="General">
                  <c:v>1.3463000000000001</c:v>
                </c:pt>
                <c:pt idx="65365" formatCode="General">
                  <c:v>1.34632</c:v>
                </c:pt>
                <c:pt idx="65366" formatCode="General">
                  <c:v>1.3463400000000001</c:v>
                </c:pt>
                <c:pt idx="65367" formatCode="General">
                  <c:v>1.34636</c:v>
                </c:pt>
                <c:pt idx="65368" formatCode="General">
                  <c:v>1.34639</c:v>
                </c:pt>
                <c:pt idx="65369" formatCode="General">
                  <c:v>1.3464</c:v>
                </c:pt>
                <c:pt idx="65370" formatCode="General">
                  <c:v>1.34642</c:v>
                </c:pt>
                <c:pt idx="65371" formatCode="General">
                  <c:v>1.3464400000000001</c:v>
                </c:pt>
                <c:pt idx="65372" formatCode="General">
                  <c:v>1.3464700000000001</c:v>
                </c:pt>
                <c:pt idx="65373" formatCode="General">
                  <c:v>1.3464799999999999</c:v>
                </c:pt>
                <c:pt idx="65374" formatCode="General">
                  <c:v>1.3465</c:v>
                </c:pt>
                <c:pt idx="65375" formatCode="General">
                  <c:v>1.34653</c:v>
                </c:pt>
                <c:pt idx="65376" formatCode="General">
                  <c:v>1.3465499999999999</c:v>
                </c:pt>
                <c:pt idx="65377" formatCode="General">
                  <c:v>1.34657</c:v>
                </c:pt>
                <c:pt idx="65378" formatCode="General">
                  <c:v>1.34659</c:v>
                </c:pt>
                <c:pt idx="65379" formatCode="General">
                  <c:v>1.3466100000000001</c:v>
                </c:pt>
                <c:pt idx="65380" formatCode="General">
                  <c:v>1.34663</c:v>
                </c:pt>
                <c:pt idx="65381" formatCode="General">
                  <c:v>1.3466499999999999</c:v>
                </c:pt>
                <c:pt idx="65382" formatCode="General">
                  <c:v>1.34667</c:v>
                </c:pt>
                <c:pt idx="65383" formatCode="General">
                  <c:v>1.3466899999999999</c:v>
                </c:pt>
                <c:pt idx="65384" formatCode="General">
                  <c:v>1.3467100000000001</c:v>
                </c:pt>
                <c:pt idx="65385" formatCode="General">
                  <c:v>1.34673</c:v>
                </c:pt>
                <c:pt idx="65386" formatCode="General">
                  <c:v>1.3467499999999999</c:v>
                </c:pt>
                <c:pt idx="65387" formatCode="General">
                  <c:v>1.3467800000000001</c:v>
                </c:pt>
                <c:pt idx="65388" formatCode="General">
                  <c:v>1.3468</c:v>
                </c:pt>
                <c:pt idx="65389" formatCode="General">
                  <c:v>1.3468100000000001</c:v>
                </c:pt>
                <c:pt idx="65390" formatCode="General">
                  <c:v>1.34684</c:v>
                </c:pt>
                <c:pt idx="65391" formatCode="General">
                  <c:v>1.3468599999999999</c:v>
                </c:pt>
                <c:pt idx="65392" formatCode="General">
                  <c:v>1.34687</c:v>
                </c:pt>
                <c:pt idx="65393" formatCode="General">
                  <c:v>1.3468899999999999</c:v>
                </c:pt>
                <c:pt idx="65394" formatCode="General">
                  <c:v>1.3469199999999999</c:v>
                </c:pt>
                <c:pt idx="65395" formatCode="General">
                  <c:v>1.34694</c:v>
                </c:pt>
                <c:pt idx="65396" formatCode="General">
                  <c:v>1.3469500000000001</c:v>
                </c:pt>
                <c:pt idx="65397" formatCode="General">
                  <c:v>1.3469800000000001</c:v>
                </c:pt>
                <c:pt idx="65398" formatCode="General">
                  <c:v>1.347</c:v>
                </c:pt>
                <c:pt idx="65399" formatCode="General">
                  <c:v>1.3470199999999999</c:v>
                </c:pt>
                <c:pt idx="65400" formatCode="General">
                  <c:v>1.34704</c:v>
                </c:pt>
                <c:pt idx="65401" formatCode="General">
                  <c:v>1.3470599999999999</c:v>
                </c:pt>
                <c:pt idx="65402" formatCode="General">
                  <c:v>1.3470800000000001</c:v>
                </c:pt>
                <c:pt idx="65403" formatCode="General">
                  <c:v>1.34711</c:v>
                </c:pt>
                <c:pt idx="65404" formatCode="General">
                  <c:v>1.3471199999999999</c:v>
                </c:pt>
                <c:pt idx="65405" formatCode="General">
                  <c:v>1.34714</c:v>
                </c:pt>
                <c:pt idx="65406" formatCode="General">
                  <c:v>1.3471599999999999</c:v>
                </c:pt>
                <c:pt idx="65407" formatCode="General">
                  <c:v>1.3471899999999999</c:v>
                </c:pt>
                <c:pt idx="65408" formatCode="General">
                  <c:v>1.3472</c:v>
                </c:pt>
                <c:pt idx="65409" formatCode="General">
                  <c:v>1.347229999999999</c:v>
                </c:pt>
                <c:pt idx="65410" formatCode="General">
                  <c:v>1.3472500000000001</c:v>
                </c:pt>
                <c:pt idx="65411" formatCode="General">
                  <c:v>1.34727</c:v>
                </c:pt>
                <c:pt idx="65412" formatCode="General">
                  <c:v>1.3472899999999999</c:v>
                </c:pt>
                <c:pt idx="65413" formatCode="General">
                  <c:v>1.34731</c:v>
                </c:pt>
                <c:pt idx="65414" formatCode="General">
                  <c:v>1.347329999999999</c:v>
                </c:pt>
                <c:pt idx="65415" formatCode="General">
                  <c:v>1.34735</c:v>
                </c:pt>
                <c:pt idx="65416" formatCode="General">
                  <c:v>1.34737</c:v>
                </c:pt>
                <c:pt idx="65417" formatCode="General">
                  <c:v>1.3473899999999999</c:v>
                </c:pt>
                <c:pt idx="65418" formatCode="General">
                  <c:v>1.34741</c:v>
                </c:pt>
                <c:pt idx="65419" formatCode="General">
                  <c:v>1.347429999999999</c:v>
                </c:pt>
                <c:pt idx="65420" formatCode="General">
                  <c:v>1.34745</c:v>
                </c:pt>
                <c:pt idx="65421" formatCode="General">
                  <c:v>1.3474699999999991</c:v>
                </c:pt>
                <c:pt idx="65422" formatCode="General">
                  <c:v>1.3474899999999999</c:v>
                </c:pt>
                <c:pt idx="65423" formatCode="General">
                  <c:v>1.3475199999999998</c:v>
                </c:pt>
                <c:pt idx="65424" formatCode="General">
                  <c:v>1.347529999999999</c:v>
                </c:pt>
                <c:pt idx="65425" formatCode="General">
                  <c:v>1.3475599999999999</c:v>
                </c:pt>
                <c:pt idx="65426" formatCode="General">
                  <c:v>1.34758</c:v>
                </c:pt>
                <c:pt idx="65427" formatCode="General">
                  <c:v>1.347599999999999</c:v>
                </c:pt>
                <c:pt idx="65428" formatCode="General">
                  <c:v>1.3476199999999998</c:v>
                </c:pt>
                <c:pt idx="65429" formatCode="General">
                  <c:v>1.3476399999999991</c:v>
                </c:pt>
                <c:pt idx="65430" formatCode="General">
                  <c:v>1.3476599999999999</c:v>
                </c:pt>
                <c:pt idx="65431" formatCode="General">
                  <c:v>1.34768</c:v>
                </c:pt>
                <c:pt idx="65432" formatCode="General">
                  <c:v>1.347699999999999</c:v>
                </c:pt>
                <c:pt idx="65433" formatCode="General">
                  <c:v>1.3477199999999998</c:v>
                </c:pt>
                <c:pt idx="65434" formatCode="General">
                  <c:v>1.347739999999999</c:v>
                </c:pt>
                <c:pt idx="65435" formatCode="General">
                  <c:v>1.3477599999999998</c:v>
                </c:pt>
                <c:pt idx="65436" formatCode="General">
                  <c:v>1.34778</c:v>
                </c:pt>
                <c:pt idx="65437" formatCode="General">
                  <c:v>1.3477999999999992</c:v>
                </c:pt>
                <c:pt idx="65438" formatCode="General">
                  <c:v>1.3478199999999998</c:v>
                </c:pt>
                <c:pt idx="65439" formatCode="General">
                  <c:v>1.34785</c:v>
                </c:pt>
                <c:pt idx="65440" formatCode="General">
                  <c:v>1.3478599999999998</c:v>
                </c:pt>
                <c:pt idx="65441" formatCode="General">
                  <c:v>1.3478899999999998</c:v>
                </c:pt>
                <c:pt idx="65442" formatCode="General">
                  <c:v>1.3479099999999991</c:v>
                </c:pt>
                <c:pt idx="65443" formatCode="General">
                  <c:v>1.3479299999999992</c:v>
                </c:pt>
                <c:pt idx="65444" formatCode="General">
                  <c:v>1.347939999999999</c:v>
                </c:pt>
                <c:pt idx="65445" formatCode="General">
                  <c:v>1.347969999999999</c:v>
                </c:pt>
                <c:pt idx="65446" formatCode="General">
                  <c:v>1.3479899999999998</c:v>
                </c:pt>
                <c:pt idx="65447" formatCode="General">
                  <c:v>1.3480099999999999</c:v>
                </c:pt>
                <c:pt idx="65448" formatCode="General">
                  <c:v>1.3480300000000001</c:v>
                </c:pt>
                <c:pt idx="65449" formatCode="General">
                  <c:v>1.3480500000000009</c:v>
                </c:pt>
                <c:pt idx="65450" formatCode="General">
                  <c:v>1.3480700000000001</c:v>
                </c:pt>
                <c:pt idx="65451" formatCode="General">
                  <c:v>1.3481000000000001</c:v>
                </c:pt>
                <c:pt idx="65452" formatCode="General">
                  <c:v>1.3481099999999999</c:v>
                </c:pt>
                <c:pt idx="65453" formatCode="General">
                  <c:v>1.3481300000000001</c:v>
                </c:pt>
                <c:pt idx="65454" formatCode="General">
                  <c:v>1.34816</c:v>
                </c:pt>
                <c:pt idx="65455" formatCode="General">
                  <c:v>1.3481799999999999</c:v>
                </c:pt>
                <c:pt idx="65456" formatCode="General">
                  <c:v>1.34819</c:v>
                </c:pt>
                <c:pt idx="65457" formatCode="General">
                  <c:v>1.3482099999999999</c:v>
                </c:pt>
                <c:pt idx="65458" formatCode="General">
                  <c:v>1.3482400000000001</c:v>
                </c:pt>
                <c:pt idx="65459" formatCode="General">
                  <c:v>1.3482499999999999</c:v>
                </c:pt>
                <c:pt idx="65460" formatCode="General">
                  <c:v>1.3482700000000001</c:v>
                </c:pt>
                <c:pt idx="65461" formatCode="General">
                  <c:v>1.3483000000000001</c:v>
                </c:pt>
                <c:pt idx="65462" formatCode="General">
                  <c:v>1.34832</c:v>
                </c:pt>
                <c:pt idx="65463" formatCode="General">
                  <c:v>1.3483400000000001</c:v>
                </c:pt>
                <c:pt idx="65464" formatCode="General">
                  <c:v>1.34836</c:v>
                </c:pt>
                <c:pt idx="65465" formatCode="General">
                  <c:v>1.3483799999999999</c:v>
                </c:pt>
                <c:pt idx="65466" formatCode="General">
                  <c:v>1.3484</c:v>
                </c:pt>
                <c:pt idx="65467" formatCode="General">
                  <c:v>1.34842</c:v>
                </c:pt>
                <c:pt idx="65468" formatCode="General">
                  <c:v>1.3484400000000001</c:v>
                </c:pt>
                <c:pt idx="65469" formatCode="General">
                  <c:v>1.34846</c:v>
                </c:pt>
                <c:pt idx="65470" formatCode="General">
                  <c:v>1.3484799999999999</c:v>
                </c:pt>
                <c:pt idx="65471" formatCode="General">
                  <c:v>1.3485</c:v>
                </c:pt>
                <c:pt idx="65472" formatCode="General">
                  <c:v>1.3485199999999999</c:v>
                </c:pt>
                <c:pt idx="65473" formatCode="General">
                  <c:v>1.3485499999999999</c:v>
                </c:pt>
                <c:pt idx="65474" formatCode="General">
                  <c:v>1.34857</c:v>
                </c:pt>
                <c:pt idx="65475" formatCode="General">
                  <c:v>1.3485799999999999</c:v>
                </c:pt>
                <c:pt idx="65476" formatCode="General">
                  <c:v>1.3486100000000001</c:v>
                </c:pt>
                <c:pt idx="65477" formatCode="General">
                  <c:v>1.34863</c:v>
                </c:pt>
                <c:pt idx="65478" formatCode="General">
                  <c:v>1.3486499999999999</c:v>
                </c:pt>
                <c:pt idx="65479" formatCode="General">
                  <c:v>1.34866</c:v>
                </c:pt>
                <c:pt idx="65480" formatCode="General">
                  <c:v>1.3486899999999999</c:v>
                </c:pt>
                <c:pt idx="65481" formatCode="General">
                  <c:v>1.3487100000000001</c:v>
                </c:pt>
                <c:pt idx="65482" formatCode="General">
                  <c:v>1.34873</c:v>
                </c:pt>
                <c:pt idx="65483" formatCode="General">
                  <c:v>1.3487499999999999</c:v>
                </c:pt>
                <c:pt idx="65484" formatCode="General">
                  <c:v>1.34877</c:v>
                </c:pt>
                <c:pt idx="65485" formatCode="General">
                  <c:v>1.3487899999999999</c:v>
                </c:pt>
                <c:pt idx="65486" formatCode="General">
                  <c:v>1.3488100000000001</c:v>
                </c:pt>
                <c:pt idx="65487" formatCode="General">
                  <c:v>1.34883</c:v>
                </c:pt>
                <c:pt idx="65488" formatCode="General">
                  <c:v>1.3488500000000001</c:v>
                </c:pt>
                <c:pt idx="65489" formatCode="General">
                  <c:v>1.34887</c:v>
                </c:pt>
                <c:pt idx="65490" formatCode="General">
                  <c:v>1.3489</c:v>
                </c:pt>
                <c:pt idx="65491" formatCode="General">
                  <c:v>1.3489100000000001</c:v>
                </c:pt>
                <c:pt idx="65492" formatCode="General">
                  <c:v>1.34894</c:v>
                </c:pt>
                <c:pt idx="65493" formatCode="General">
                  <c:v>1.3489599999999999</c:v>
                </c:pt>
                <c:pt idx="65494" formatCode="General">
                  <c:v>1.3489800000000001</c:v>
                </c:pt>
                <c:pt idx="65495" formatCode="General">
                  <c:v>1.3489899999999999</c:v>
                </c:pt>
                <c:pt idx="65496" formatCode="General">
                  <c:v>1.3490199999999999</c:v>
                </c:pt>
                <c:pt idx="65497" formatCode="General">
                  <c:v>1.34904</c:v>
                </c:pt>
                <c:pt idx="65498" formatCode="General">
                  <c:v>1.3490599999999999</c:v>
                </c:pt>
                <c:pt idx="65499" formatCode="General">
                  <c:v>1.3490800000000001</c:v>
                </c:pt>
                <c:pt idx="65500" formatCode="General">
                  <c:v>1.3491</c:v>
                </c:pt>
                <c:pt idx="65501" formatCode="General">
                  <c:v>1.3491199999999999</c:v>
                </c:pt>
                <c:pt idx="65502" formatCode="General">
                  <c:v>1.3491500000000001</c:v>
                </c:pt>
                <c:pt idx="65503" formatCode="General">
                  <c:v>1.3491599999999999</c:v>
                </c:pt>
                <c:pt idx="65504" formatCode="General">
                  <c:v>1.34918</c:v>
                </c:pt>
                <c:pt idx="65505" formatCode="General">
                  <c:v>1.34921</c:v>
                </c:pt>
                <c:pt idx="65506" formatCode="General">
                  <c:v>1.349229999999999</c:v>
                </c:pt>
                <c:pt idx="65507" formatCode="General">
                  <c:v>1.34924</c:v>
                </c:pt>
                <c:pt idx="65508" formatCode="General">
                  <c:v>1.3492599999999999</c:v>
                </c:pt>
                <c:pt idx="65509" formatCode="General">
                  <c:v>1.3492899999999999</c:v>
                </c:pt>
                <c:pt idx="65510" formatCode="General">
                  <c:v>1.34931</c:v>
                </c:pt>
                <c:pt idx="65511" formatCode="General">
                  <c:v>1.3493199999999999</c:v>
                </c:pt>
                <c:pt idx="65512" formatCode="General">
                  <c:v>1.34935</c:v>
                </c:pt>
                <c:pt idx="65513" formatCode="General">
                  <c:v>1.34937</c:v>
                </c:pt>
                <c:pt idx="65514" formatCode="General">
                  <c:v>1.3493899999999999</c:v>
                </c:pt>
                <c:pt idx="65515" formatCode="General">
                  <c:v>1.34941</c:v>
                </c:pt>
                <c:pt idx="65516" formatCode="General">
                  <c:v>1.349429999999999</c:v>
                </c:pt>
                <c:pt idx="65517" formatCode="General">
                  <c:v>1.34945</c:v>
                </c:pt>
                <c:pt idx="65518" formatCode="General">
                  <c:v>1.34948</c:v>
                </c:pt>
                <c:pt idx="65519" formatCode="General">
                  <c:v>1.3494899999999999</c:v>
                </c:pt>
                <c:pt idx="65520" formatCode="General">
                  <c:v>1.34951</c:v>
                </c:pt>
                <c:pt idx="65521" formatCode="General">
                  <c:v>1.349529999999999</c:v>
                </c:pt>
                <c:pt idx="65522" formatCode="General">
                  <c:v>1.34955</c:v>
                </c:pt>
                <c:pt idx="65523" formatCode="General">
                  <c:v>1.349569999999999</c:v>
                </c:pt>
                <c:pt idx="65524" formatCode="General">
                  <c:v>1.349599999999999</c:v>
                </c:pt>
                <c:pt idx="65525" formatCode="General">
                  <c:v>1.3496199999999998</c:v>
                </c:pt>
                <c:pt idx="65526" formatCode="General">
                  <c:v>1.3496299999999992</c:v>
                </c:pt>
                <c:pt idx="65527" formatCode="General">
                  <c:v>1.3496599999999999</c:v>
                </c:pt>
                <c:pt idx="65528" formatCode="General">
                  <c:v>1.34968</c:v>
                </c:pt>
                <c:pt idx="65529" formatCode="General">
                  <c:v>1.349699999999999</c:v>
                </c:pt>
                <c:pt idx="65530" formatCode="General">
                  <c:v>1.34971</c:v>
                </c:pt>
                <c:pt idx="65531" formatCode="General">
                  <c:v>1.3497399999999991</c:v>
                </c:pt>
                <c:pt idx="65532" formatCode="General">
                  <c:v>1.3497599999999998</c:v>
                </c:pt>
                <c:pt idx="65533" formatCode="General">
                  <c:v>1.34978</c:v>
                </c:pt>
                <c:pt idx="65534" formatCode="General">
                  <c:v>1.3497999999999992</c:v>
                </c:pt>
                <c:pt idx="65535" formatCode="General">
                  <c:v>1.3498199999999998</c:v>
                </c:pt>
                <c:pt idx="65536" formatCode="General">
                  <c:v>1.349839999999999</c:v>
                </c:pt>
                <c:pt idx="65537" formatCode="General">
                  <c:v>1.3498599999999998</c:v>
                </c:pt>
                <c:pt idx="65538" formatCode="General">
                  <c:v>1.34988</c:v>
                </c:pt>
                <c:pt idx="65539" formatCode="General">
                  <c:v>1.3498999999999992</c:v>
                </c:pt>
                <c:pt idx="65540" formatCode="General">
                  <c:v>1.3499199999999998</c:v>
                </c:pt>
                <c:pt idx="65541" formatCode="General">
                  <c:v>1.34995</c:v>
                </c:pt>
                <c:pt idx="65542" formatCode="General">
                  <c:v>1.3499599999999998</c:v>
                </c:pt>
                <c:pt idx="65543" formatCode="General">
                  <c:v>1.3499899999999998</c:v>
                </c:pt>
                <c:pt idx="65544" formatCode="General">
                  <c:v>1.3500099999999999</c:v>
                </c:pt>
                <c:pt idx="65545" formatCode="General">
                  <c:v>1.3500300000000001</c:v>
                </c:pt>
                <c:pt idx="65546" formatCode="General">
                  <c:v>1.3500500000000009</c:v>
                </c:pt>
                <c:pt idx="65547" formatCode="General">
                  <c:v>1.3500700000000001</c:v>
                </c:pt>
                <c:pt idx="65548" formatCode="General">
                  <c:v>1.35009</c:v>
                </c:pt>
                <c:pt idx="65549" formatCode="General">
                  <c:v>1.3501099999999999</c:v>
                </c:pt>
                <c:pt idx="65550" formatCode="General">
                  <c:v>1.3501300000000001</c:v>
                </c:pt>
                <c:pt idx="65551" formatCode="General">
                  <c:v>1.3501500000000008</c:v>
                </c:pt>
                <c:pt idx="65552" formatCode="General">
                  <c:v>1.3501700000000001</c:v>
                </c:pt>
                <c:pt idx="65553" formatCode="General">
                  <c:v>1.3502000000000001</c:v>
                </c:pt>
                <c:pt idx="65554" formatCode="General">
                  <c:v>1.3502099999999999</c:v>
                </c:pt>
                <c:pt idx="65555" formatCode="General">
                  <c:v>1.35023</c:v>
                </c:pt>
                <c:pt idx="65556" formatCode="General">
                  <c:v>1.35026</c:v>
                </c:pt>
                <c:pt idx="65557" formatCode="General">
                  <c:v>1.3502799999999999</c:v>
                </c:pt>
                <c:pt idx="65558" formatCode="General">
                  <c:v>1.35029</c:v>
                </c:pt>
                <c:pt idx="65559" formatCode="General">
                  <c:v>1.3503099999999999</c:v>
                </c:pt>
                <c:pt idx="65560" formatCode="General">
                  <c:v>1.3503400000000001</c:v>
                </c:pt>
                <c:pt idx="65561" formatCode="General">
                  <c:v>1.35036</c:v>
                </c:pt>
                <c:pt idx="65562" formatCode="General">
                  <c:v>1.3503700000000001</c:v>
                </c:pt>
                <c:pt idx="65563" formatCode="General">
                  <c:v>1.3504</c:v>
                </c:pt>
                <c:pt idx="65564" formatCode="General">
                  <c:v>1.35042</c:v>
                </c:pt>
                <c:pt idx="65565" formatCode="General">
                  <c:v>1.3504400000000001</c:v>
                </c:pt>
                <c:pt idx="65566" formatCode="General">
                  <c:v>1.35046</c:v>
                </c:pt>
                <c:pt idx="65567" formatCode="General">
                  <c:v>1.3504799999999999</c:v>
                </c:pt>
                <c:pt idx="65568" formatCode="General">
                  <c:v>1.3505</c:v>
                </c:pt>
                <c:pt idx="65569" formatCode="General">
                  <c:v>1.35053</c:v>
                </c:pt>
                <c:pt idx="65570" formatCode="General">
                  <c:v>1.3505400000000001</c:v>
                </c:pt>
                <c:pt idx="65571" formatCode="General">
                  <c:v>1.35056</c:v>
                </c:pt>
                <c:pt idx="65572" formatCode="General">
                  <c:v>1.3505799999999999</c:v>
                </c:pt>
                <c:pt idx="65573" formatCode="General">
                  <c:v>1.3506100000000001</c:v>
                </c:pt>
                <c:pt idx="65574" formatCode="General">
                  <c:v>1.3506199999999999</c:v>
                </c:pt>
                <c:pt idx="65575" formatCode="General">
                  <c:v>1.3506499999999999</c:v>
                </c:pt>
                <c:pt idx="65576" formatCode="General">
                  <c:v>1.35067</c:v>
                </c:pt>
                <c:pt idx="65577" formatCode="General">
                  <c:v>1.3506899999999999</c:v>
                </c:pt>
                <c:pt idx="65578" formatCode="General">
                  <c:v>1.3507100000000001</c:v>
                </c:pt>
                <c:pt idx="65579" formatCode="General">
                  <c:v>1.35073</c:v>
                </c:pt>
                <c:pt idx="65580" formatCode="General">
                  <c:v>1.3507499999999999</c:v>
                </c:pt>
                <c:pt idx="65581" formatCode="General">
                  <c:v>1.35077</c:v>
                </c:pt>
                <c:pt idx="65582" formatCode="General">
                  <c:v>1.3507899999999999</c:v>
                </c:pt>
                <c:pt idx="65583" formatCode="General">
                  <c:v>1.3508100000000001</c:v>
                </c:pt>
                <c:pt idx="65584" formatCode="General">
                  <c:v>1.35083</c:v>
                </c:pt>
                <c:pt idx="65585" formatCode="General">
                  <c:v>1.3508500000000001</c:v>
                </c:pt>
                <c:pt idx="65586" formatCode="General">
                  <c:v>1.35087</c:v>
                </c:pt>
                <c:pt idx="65587" formatCode="General">
                  <c:v>1.3508899999999999</c:v>
                </c:pt>
                <c:pt idx="65588" formatCode="General">
                  <c:v>1.3509100000000001</c:v>
                </c:pt>
                <c:pt idx="65589" formatCode="General">
                  <c:v>1.35094</c:v>
                </c:pt>
                <c:pt idx="65590" formatCode="General">
                  <c:v>1.3509500000000001</c:v>
                </c:pt>
                <c:pt idx="65591" formatCode="General">
                  <c:v>1.3509800000000001</c:v>
                </c:pt>
                <c:pt idx="65592" formatCode="General">
                  <c:v>1.351</c:v>
                </c:pt>
                <c:pt idx="65593" formatCode="General">
                  <c:v>1.35101</c:v>
                </c:pt>
                <c:pt idx="65594" formatCode="General">
                  <c:v>1.35103</c:v>
                </c:pt>
                <c:pt idx="65595" formatCode="General">
                  <c:v>1.3510599999999999</c:v>
                </c:pt>
                <c:pt idx="65596" formatCode="General">
                  <c:v>1.3510800000000001</c:v>
                </c:pt>
                <c:pt idx="65597" formatCode="General">
                  <c:v>1.3511</c:v>
                </c:pt>
                <c:pt idx="65598" formatCode="General">
                  <c:v>1.3511199999999999</c:v>
                </c:pt>
                <c:pt idx="65599" formatCode="General">
                  <c:v>1.35114</c:v>
                </c:pt>
                <c:pt idx="65600" formatCode="General">
                  <c:v>1.3511599999999999</c:v>
                </c:pt>
                <c:pt idx="65601" formatCode="General">
                  <c:v>1.35118</c:v>
                </c:pt>
                <c:pt idx="65602" formatCode="General">
                  <c:v>1.3512</c:v>
                </c:pt>
                <c:pt idx="65603" formatCode="General">
                  <c:v>1.3512199999999999</c:v>
                </c:pt>
                <c:pt idx="65604" formatCode="General">
                  <c:v>1.3512500000000001</c:v>
                </c:pt>
                <c:pt idx="65605" formatCode="General">
                  <c:v>1.3512599999999999</c:v>
                </c:pt>
                <c:pt idx="65606" formatCode="General">
                  <c:v>1.35128</c:v>
                </c:pt>
                <c:pt idx="65607" formatCode="General">
                  <c:v>1.35131</c:v>
                </c:pt>
                <c:pt idx="65608" formatCode="General">
                  <c:v>1.351329999999999</c:v>
                </c:pt>
                <c:pt idx="65609" formatCode="General">
                  <c:v>1.35134</c:v>
                </c:pt>
                <c:pt idx="65610" formatCode="General">
                  <c:v>1.3513599999999999</c:v>
                </c:pt>
                <c:pt idx="65611" formatCode="General">
                  <c:v>1.3513899999999999</c:v>
                </c:pt>
                <c:pt idx="65612" formatCode="General">
                  <c:v>1.35141</c:v>
                </c:pt>
                <c:pt idx="65613" formatCode="General">
                  <c:v>1.3514199999999998</c:v>
                </c:pt>
                <c:pt idx="65614" formatCode="General">
                  <c:v>1.35145</c:v>
                </c:pt>
                <c:pt idx="65615" formatCode="General">
                  <c:v>1.3514699999999991</c:v>
                </c:pt>
                <c:pt idx="65616" formatCode="General">
                  <c:v>1.3514899999999999</c:v>
                </c:pt>
                <c:pt idx="65617" formatCode="General">
                  <c:v>1.35151</c:v>
                </c:pt>
                <c:pt idx="65618" formatCode="General">
                  <c:v>1.351529999999999</c:v>
                </c:pt>
                <c:pt idx="65619" formatCode="General">
                  <c:v>1.35155</c:v>
                </c:pt>
                <c:pt idx="65620" formatCode="General">
                  <c:v>1.35158</c:v>
                </c:pt>
                <c:pt idx="65621" formatCode="General">
                  <c:v>1.3515899999999998</c:v>
                </c:pt>
                <c:pt idx="65622" formatCode="General">
                  <c:v>1.35161</c:v>
                </c:pt>
                <c:pt idx="65623" formatCode="General">
                  <c:v>1.3516299999999992</c:v>
                </c:pt>
                <c:pt idx="65624" formatCode="General">
                  <c:v>1.3516599999999999</c:v>
                </c:pt>
                <c:pt idx="65625" formatCode="General">
                  <c:v>1.351669999999999</c:v>
                </c:pt>
                <c:pt idx="65626" formatCode="General">
                  <c:v>1.351699999999999</c:v>
                </c:pt>
                <c:pt idx="65627" formatCode="General">
                  <c:v>1.3517199999999998</c:v>
                </c:pt>
                <c:pt idx="65628" formatCode="General">
                  <c:v>1.3517399999999991</c:v>
                </c:pt>
                <c:pt idx="65629" formatCode="General">
                  <c:v>1.3517599999999999</c:v>
                </c:pt>
                <c:pt idx="65630" formatCode="General">
                  <c:v>1.35178</c:v>
                </c:pt>
                <c:pt idx="65631" formatCode="General">
                  <c:v>1.351799999999999</c:v>
                </c:pt>
                <c:pt idx="65632" formatCode="General">
                  <c:v>1.3518199999999998</c:v>
                </c:pt>
                <c:pt idx="65633" formatCode="General">
                  <c:v>1.351839999999999</c:v>
                </c:pt>
                <c:pt idx="65634" formatCode="General">
                  <c:v>1.3518599999999998</c:v>
                </c:pt>
                <c:pt idx="65635" formatCode="General">
                  <c:v>1.35188</c:v>
                </c:pt>
                <c:pt idx="65636" formatCode="General">
                  <c:v>1.3518999999999992</c:v>
                </c:pt>
                <c:pt idx="65637" formatCode="General">
                  <c:v>1.3519199999999998</c:v>
                </c:pt>
                <c:pt idx="65638" formatCode="General">
                  <c:v>1.351939999999999</c:v>
                </c:pt>
                <c:pt idx="65639" formatCode="General">
                  <c:v>1.3519599999999998</c:v>
                </c:pt>
                <c:pt idx="65640" formatCode="General">
                  <c:v>1.3519899999999998</c:v>
                </c:pt>
                <c:pt idx="65641" formatCode="General">
                  <c:v>1.3520000000000001</c:v>
                </c:pt>
                <c:pt idx="65642" formatCode="General">
                  <c:v>1.3520300000000001</c:v>
                </c:pt>
                <c:pt idx="65643" formatCode="General">
                  <c:v>1.3520500000000009</c:v>
                </c:pt>
                <c:pt idx="65644" formatCode="General">
                  <c:v>1.3520700000000001</c:v>
                </c:pt>
                <c:pt idx="65645" formatCode="General">
                  <c:v>1.3520799999999999</c:v>
                </c:pt>
                <c:pt idx="65646" formatCode="General">
                  <c:v>1.3521099999999999</c:v>
                </c:pt>
                <c:pt idx="65647" formatCode="General">
                  <c:v>1.3521300000000001</c:v>
                </c:pt>
                <c:pt idx="65648" formatCode="General">
                  <c:v>1.3521500000000009</c:v>
                </c:pt>
                <c:pt idx="65649" formatCode="General">
                  <c:v>1.3521700000000001</c:v>
                </c:pt>
                <c:pt idx="65650" formatCode="General">
                  <c:v>1.35219</c:v>
                </c:pt>
                <c:pt idx="65651" formatCode="General">
                  <c:v>1.3522099999999999</c:v>
                </c:pt>
                <c:pt idx="65652" formatCode="General">
                  <c:v>1.35223</c:v>
                </c:pt>
                <c:pt idx="65653" formatCode="General">
                  <c:v>1.3522500000000008</c:v>
                </c:pt>
                <c:pt idx="65654" formatCode="General">
                  <c:v>1.3522700000000001</c:v>
                </c:pt>
                <c:pt idx="65655" formatCode="General">
                  <c:v>1.35229</c:v>
                </c:pt>
                <c:pt idx="65656" formatCode="General">
                  <c:v>1.3523099999999999</c:v>
                </c:pt>
                <c:pt idx="65657" formatCode="General">
                  <c:v>1.35233</c:v>
                </c:pt>
                <c:pt idx="65658" formatCode="General">
                  <c:v>1.35236</c:v>
                </c:pt>
                <c:pt idx="65659" formatCode="General">
                  <c:v>1.3523799999999999</c:v>
                </c:pt>
                <c:pt idx="65660" formatCode="General">
                  <c:v>1.35239</c:v>
                </c:pt>
                <c:pt idx="65661" formatCode="General">
                  <c:v>1.3524099999999999</c:v>
                </c:pt>
                <c:pt idx="65662" formatCode="General">
                  <c:v>1.3524400000000001</c:v>
                </c:pt>
                <c:pt idx="65663" formatCode="General">
                  <c:v>1.35246</c:v>
                </c:pt>
                <c:pt idx="65664" formatCode="General">
                  <c:v>1.3524799999999999</c:v>
                </c:pt>
                <c:pt idx="65665" formatCode="General">
                  <c:v>1.3525</c:v>
                </c:pt>
                <c:pt idx="65666" formatCode="General">
                  <c:v>1.3525199999999999</c:v>
                </c:pt>
                <c:pt idx="65667" formatCode="General">
                  <c:v>1.3525400000000001</c:v>
                </c:pt>
                <c:pt idx="65668" formatCode="General">
                  <c:v>1.35256</c:v>
                </c:pt>
                <c:pt idx="65669" formatCode="General">
                  <c:v>1.3525799999999999</c:v>
                </c:pt>
                <c:pt idx="65670" formatCode="General">
                  <c:v>1.3526</c:v>
                </c:pt>
                <c:pt idx="65671" formatCode="General">
                  <c:v>1.35263</c:v>
                </c:pt>
                <c:pt idx="65672" formatCode="General">
                  <c:v>1.3526400000000001</c:v>
                </c:pt>
                <c:pt idx="65673" formatCode="General">
                  <c:v>1.35266</c:v>
                </c:pt>
                <c:pt idx="65674" formatCode="General">
                  <c:v>1.3526800000000001</c:v>
                </c:pt>
                <c:pt idx="65675" formatCode="General">
                  <c:v>1.3527100000000001</c:v>
                </c:pt>
                <c:pt idx="65676" formatCode="General">
                  <c:v>1.3527199999999999</c:v>
                </c:pt>
                <c:pt idx="65677" formatCode="General">
                  <c:v>1.3527400000000001</c:v>
                </c:pt>
                <c:pt idx="65678" formatCode="General">
                  <c:v>1.35277</c:v>
                </c:pt>
                <c:pt idx="65679" formatCode="General">
                  <c:v>1.3527899999999999</c:v>
                </c:pt>
                <c:pt idx="65680" formatCode="General">
                  <c:v>1.3528100000000001</c:v>
                </c:pt>
                <c:pt idx="65681" formatCode="General">
                  <c:v>1.35283</c:v>
                </c:pt>
                <c:pt idx="65682" formatCode="General">
                  <c:v>1.3528500000000001</c:v>
                </c:pt>
                <c:pt idx="65683" formatCode="General">
                  <c:v>1.35287</c:v>
                </c:pt>
                <c:pt idx="65684" formatCode="General">
                  <c:v>1.3528899999999999</c:v>
                </c:pt>
                <c:pt idx="65685" formatCode="General">
                  <c:v>1.3529100000000001</c:v>
                </c:pt>
                <c:pt idx="65686" formatCode="General">
                  <c:v>1.35293</c:v>
                </c:pt>
                <c:pt idx="65687" formatCode="General">
                  <c:v>1.3529500000000001</c:v>
                </c:pt>
                <c:pt idx="65688" formatCode="General">
                  <c:v>1.35297</c:v>
                </c:pt>
                <c:pt idx="65689" formatCode="General">
                  <c:v>1.3529899999999999</c:v>
                </c:pt>
                <c:pt idx="65690" formatCode="General">
                  <c:v>1.3530199999999999</c:v>
                </c:pt>
                <c:pt idx="65691" formatCode="General">
                  <c:v>1.35304</c:v>
                </c:pt>
                <c:pt idx="65692" formatCode="General">
                  <c:v>1.3530500000000001</c:v>
                </c:pt>
                <c:pt idx="65693" formatCode="General">
                  <c:v>1.3530800000000001</c:v>
                </c:pt>
                <c:pt idx="65694" formatCode="General">
                  <c:v>1.3531</c:v>
                </c:pt>
                <c:pt idx="65695" formatCode="General">
                  <c:v>1.3531199999999999</c:v>
                </c:pt>
                <c:pt idx="65696" formatCode="General">
                  <c:v>1.3531299999999991</c:v>
                </c:pt>
                <c:pt idx="65697" formatCode="General">
                  <c:v>1.3531599999999999</c:v>
                </c:pt>
                <c:pt idx="65698" formatCode="General">
                  <c:v>1.35318</c:v>
                </c:pt>
                <c:pt idx="65699" formatCode="General">
                  <c:v>1.3532</c:v>
                </c:pt>
                <c:pt idx="65700" formatCode="General">
                  <c:v>1.3532199999999999</c:v>
                </c:pt>
                <c:pt idx="65701" formatCode="General">
                  <c:v>1.35324</c:v>
                </c:pt>
                <c:pt idx="65702" formatCode="General">
                  <c:v>1.3532599999999999</c:v>
                </c:pt>
                <c:pt idx="65703" formatCode="General">
                  <c:v>1.35328</c:v>
                </c:pt>
                <c:pt idx="65704" formatCode="General">
                  <c:v>1.3532999999999991</c:v>
                </c:pt>
                <c:pt idx="65705" formatCode="General">
                  <c:v>1.3533199999999999</c:v>
                </c:pt>
                <c:pt idx="65706" formatCode="General">
                  <c:v>1.35334</c:v>
                </c:pt>
                <c:pt idx="65707" formatCode="General">
                  <c:v>1.35337</c:v>
                </c:pt>
                <c:pt idx="65708" formatCode="General">
                  <c:v>1.35338</c:v>
                </c:pt>
                <c:pt idx="65709" formatCode="General">
                  <c:v>1.353399999999999</c:v>
                </c:pt>
                <c:pt idx="65710" formatCode="General">
                  <c:v>1.353429999999999</c:v>
                </c:pt>
                <c:pt idx="65711" formatCode="General">
                  <c:v>1.35345</c:v>
                </c:pt>
                <c:pt idx="65712" formatCode="General">
                  <c:v>1.35347</c:v>
                </c:pt>
                <c:pt idx="65713" formatCode="General">
                  <c:v>1.3534899999999999</c:v>
                </c:pt>
                <c:pt idx="65714" formatCode="General">
                  <c:v>1.35351</c:v>
                </c:pt>
                <c:pt idx="65715" formatCode="General">
                  <c:v>1.353529999999999</c:v>
                </c:pt>
                <c:pt idx="65716" formatCode="General">
                  <c:v>1.35355</c:v>
                </c:pt>
                <c:pt idx="65717" formatCode="General">
                  <c:v>1.3535699999999991</c:v>
                </c:pt>
                <c:pt idx="65718" formatCode="General">
                  <c:v>1.3535899999999998</c:v>
                </c:pt>
                <c:pt idx="65719" formatCode="General">
                  <c:v>1.3536199999999998</c:v>
                </c:pt>
                <c:pt idx="65720" formatCode="General">
                  <c:v>1.3536299999999992</c:v>
                </c:pt>
                <c:pt idx="65721" formatCode="General">
                  <c:v>1.35365</c:v>
                </c:pt>
                <c:pt idx="65722" formatCode="General">
                  <c:v>1.35368</c:v>
                </c:pt>
                <c:pt idx="65723" formatCode="General">
                  <c:v>1.353699999999999</c:v>
                </c:pt>
                <c:pt idx="65724" formatCode="General">
                  <c:v>1.35371</c:v>
                </c:pt>
                <c:pt idx="65725" formatCode="General">
                  <c:v>1.3537299999999992</c:v>
                </c:pt>
                <c:pt idx="65726" formatCode="General">
                  <c:v>1.3537599999999999</c:v>
                </c:pt>
                <c:pt idx="65727" formatCode="General">
                  <c:v>1.353769999999999</c:v>
                </c:pt>
                <c:pt idx="65728" formatCode="General">
                  <c:v>1.3537899999999998</c:v>
                </c:pt>
                <c:pt idx="65729" formatCode="General">
                  <c:v>1.3538199999999998</c:v>
                </c:pt>
                <c:pt idx="65730" formatCode="General">
                  <c:v>1.353839999999999</c:v>
                </c:pt>
                <c:pt idx="65731" formatCode="General">
                  <c:v>1.3538599999999998</c:v>
                </c:pt>
                <c:pt idx="65732" formatCode="General">
                  <c:v>1.35388</c:v>
                </c:pt>
                <c:pt idx="65733" formatCode="General">
                  <c:v>1.3538999999999992</c:v>
                </c:pt>
                <c:pt idx="65734" formatCode="General">
                  <c:v>1.3539199999999998</c:v>
                </c:pt>
                <c:pt idx="65735" formatCode="General">
                  <c:v>1.353939999999999</c:v>
                </c:pt>
                <c:pt idx="65736" formatCode="General">
                  <c:v>1.3539599999999998</c:v>
                </c:pt>
                <c:pt idx="65737" formatCode="General">
                  <c:v>1.35398</c:v>
                </c:pt>
                <c:pt idx="65738" formatCode="General">
                  <c:v>1.3540099999999999</c:v>
                </c:pt>
                <c:pt idx="65739" formatCode="General">
                  <c:v>1.35402</c:v>
                </c:pt>
                <c:pt idx="65740" formatCode="General">
                  <c:v>1.3540399999999999</c:v>
                </c:pt>
                <c:pt idx="65741" formatCode="General">
                  <c:v>1.3540700000000001</c:v>
                </c:pt>
                <c:pt idx="65742" formatCode="General">
                  <c:v>1.35409</c:v>
                </c:pt>
                <c:pt idx="65743" formatCode="General">
                  <c:v>1.3541000000000001</c:v>
                </c:pt>
                <c:pt idx="65744" formatCode="General">
                  <c:v>1.3541300000000001</c:v>
                </c:pt>
                <c:pt idx="65745" formatCode="General">
                  <c:v>1.3541500000000009</c:v>
                </c:pt>
                <c:pt idx="65746" formatCode="General">
                  <c:v>1.3541700000000001</c:v>
                </c:pt>
                <c:pt idx="65747" formatCode="General">
                  <c:v>1.3541799999999999</c:v>
                </c:pt>
                <c:pt idx="65748" formatCode="General">
                  <c:v>1.3542099999999999</c:v>
                </c:pt>
                <c:pt idx="65749" formatCode="General">
                  <c:v>1.35423</c:v>
                </c:pt>
                <c:pt idx="65750" formatCode="General">
                  <c:v>1.3542500000000008</c:v>
                </c:pt>
                <c:pt idx="65751" formatCode="General">
                  <c:v>1.3542700000000001</c:v>
                </c:pt>
                <c:pt idx="65752" formatCode="General">
                  <c:v>1.35429</c:v>
                </c:pt>
                <c:pt idx="65753" formatCode="General">
                  <c:v>1.3543099999999999</c:v>
                </c:pt>
                <c:pt idx="65754" formatCode="General">
                  <c:v>1.35433</c:v>
                </c:pt>
                <c:pt idx="65755" formatCode="General">
                  <c:v>1.3543499999999999</c:v>
                </c:pt>
                <c:pt idx="65756" formatCode="General">
                  <c:v>1.3543700000000001</c:v>
                </c:pt>
                <c:pt idx="65757" formatCode="General">
                  <c:v>1.3544</c:v>
                </c:pt>
                <c:pt idx="65758" formatCode="General">
                  <c:v>1.35442</c:v>
                </c:pt>
                <c:pt idx="65759" formatCode="General">
                  <c:v>1.35443</c:v>
                </c:pt>
                <c:pt idx="65760" formatCode="General">
                  <c:v>1.3544499999999999</c:v>
                </c:pt>
                <c:pt idx="65761" formatCode="General">
                  <c:v>1.3544799999999999</c:v>
                </c:pt>
                <c:pt idx="65762" formatCode="General">
                  <c:v>1.3545</c:v>
                </c:pt>
                <c:pt idx="65763" formatCode="General">
                  <c:v>1.3545199999999999</c:v>
                </c:pt>
                <c:pt idx="65764" formatCode="General">
                  <c:v>1.3545400000000001</c:v>
                </c:pt>
                <c:pt idx="65765" formatCode="General">
                  <c:v>1.35456</c:v>
                </c:pt>
                <c:pt idx="65766" formatCode="General">
                  <c:v>1.3545799999999999</c:v>
                </c:pt>
                <c:pt idx="65767" formatCode="General">
                  <c:v>1.3546</c:v>
                </c:pt>
                <c:pt idx="65768" formatCode="General">
                  <c:v>1.3546199999999999</c:v>
                </c:pt>
                <c:pt idx="65769" formatCode="General">
                  <c:v>1.3546400000000001</c:v>
                </c:pt>
                <c:pt idx="65770" formatCode="General">
                  <c:v>1.35467</c:v>
                </c:pt>
                <c:pt idx="65771" formatCode="General">
                  <c:v>1.3546800000000001</c:v>
                </c:pt>
                <c:pt idx="65772" formatCode="General">
                  <c:v>1.3547</c:v>
                </c:pt>
                <c:pt idx="65773" formatCode="General">
                  <c:v>1.35473</c:v>
                </c:pt>
                <c:pt idx="65774" formatCode="General">
                  <c:v>1.3547499999999999</c:v>
                </c:pt>
                <c:pt idx="65775" formatCode="General">
                  <c:v>1.35476</c:v>
                </c:pt>
                <c:pt idx="65776" formatCode="General">
                  <c:v>1.3547800000000001</c:v>
                </c:pt>
                <c:pt idx="65777" formatCode="General">
                  <c:v>1.3548100000000001</c:v>
                </c:pt>
                <c:pt idx="65778" formatCode="General">
                  <c:v>1.35483</c:v>
                </c:pt>
                <c:pt idx="65779" formatCode="General">
                  <c:v>1.35484</c:v>
                </c:pt>
                <c:pt idx="65780" formatCode="General">
                  <c:v>1.35487</c:v>
                </c:pt>
                <c:pt idx="65781" formatCode="General">
                  <c:v>1.3548899999999999</c:v>
                </c:pt>
                <c:pt idx="65782" formatCode="General">
                  <c:v>1.3549100000000001</c:v>
                </c:pt>
                <c:pt idx="65783" formatCode="General">
                  <c:v>1.35493</c:v>
                </c:pt>
                <c:pt idx="65784" formatCode="General">
                  <c:v>1.3549500000000001</c:v>
                </c:pt>
                <c:pt idx="65785" formatCode="General">
                  <c:v>1.35497</c:v>
                </c:pt>
                <c:pt idx="65786" formatCode="General">
                  <c:v>1.355</c:v>
                </c:pt>
                <c:pt idx="65787" formatCode="General">
                  <c:v>1.35501</c:v>
                </c:pt>
                <c:pt idx="65788" formatCode="General">
                  <c:v>1.35503</c:v>
                </c:pt>
                <c:pt idx="65789" formatCode="General">
                  <c:v>1.3550500000000001</c:v>
                </c:pt>
                <c:pt idx="65790" formatCode="General">
                  <c:v>1.35507</c:v>
                </c:pt>
                <c:pt idx="65791" formatCode="General">
                  <c:v>1.3550899999999999</c:v>
                </c:pt>
                <c:pt idx="65792" formatCode="General">
                  <c:v>1.3551199999999999</c:v>
                </c:pt>
                <c:pt idx="65793" formatCode="General">
                  <c:v>1.35514</c:v>
                </c:pt>
                <c:pt idx="65794" formatCode="General">
                  <c:v>1.3551500000000001</c:v>
                </c:pt>
                <c:pt idx="65795" formatCode="General">
                  <c:v>1.3551800000000001</c:v>
                </c:pt>
                <c:pt idx="65796" formatCode="General">
                  <c:v>1.3552</c:v>
                </c:pt>
                <c:pt idx="65797" formatCode="General">
                  <c:v>1.3552199999999999</c:v>
                </c:pt>
                <c:pt idx="65798" formatCode="General">
                  <c:v>1.355229999999999</c:v>
                </c:pt>
                <c:pt idx="65799" formatCode="General">
                  <c:v>1.3552599999999999</c:v>
                </c:pt>
                <c:pt idx="65800" formatCode="General">
                  <c:v>1.35528</c:v>
                </c:pt>
                <c:pt idx="65801" formatCode="General">
                  <c:v>1.3552999999999991</c:v>
                </c:pt>
                <c:pt idx="65802" formatCode="General">
                  <c:v>1.3553199999999999</c:v>
                </c:pt>
                <c:pt idx="65803" formatCode="General">
                  <c:v>1.35534</c:v>
                </c:pt>
                <c:pt idx="65804" formatCode="General">
                  <c:v>1.3553599999999999</c:v>
                </c:pt>
                <c:pt idx="65805" formatCode="General">
                  <c:v>1.35538</c:v>
                </c:pt>
                <c:pt idx="65806" formatCode="General">
                  <c:v>1.3553999999999991</c:v>
                </c:pt>
                <c:pt idx="65807" formatCode="General">
                  <c:v>1.3554199999999998</c:v>
                </c:pt>
                <c:pt idx="65808" formatCode="General">
                  <c:v>1.35545</c:v>
                </c:pt>
                <c:pt idx="65809" formatCode="General">
                  <c:v>1.35547</c:v>
                </c:pt>
                <c:pt idx="65810" formatCode="General">
                  <c:v>1.35548</c:v>
                </c:pt>
                <c:pt idx="65811" formatCode="General">
                  <c:v>1.355499999999999</c:v>
                </c:pt>
                <c:pt idx="65812" formatCode="General">
                  <c:v>1.355529999999999</c:v>
                </c:pt>
                <c:pt idx="65813" formatCode="General">
                  <c:v>1.35555</c:v>
                </c:pt>
                <c:pt idx="65814" formatCode="General">
                  <c:v>1.3555699999999991</c:v>
                </c:pt>
                <c:pt idx="65815" formatCode="General">
                  <c:v>1.3555899999999999</c:v>
                </c:pt>
                <c:pt idx="65816" formatCode="General">
                  <c:v>1.35561</c:v>
                </c:pt>
                <c:pt idx="65817" formatCode="General">
                  <c:v>1.355629999999999</c:v>
                </c:pt>
                <c:pt idx="65818" formatCode="General">
                  <c:v>1.35565</c:v>
                </c:pt>
                <c:pt idx="65819" formatCode="General">
                  <c:v>1.355669999999999</c:v>
                </c:pt>
                <c:pt idx="65820" formatCode="General">
                  <c:v>1.3556899999999998</c:v>
                </c:pt>
                <c:pt idx="65821" formatCode="General">
                  <c:v>1.3557199999999998</c:v>
                </c:pt>
                <c:pt idx="65822" formatCode="General">
                  <c:v>1.3557299999999992</c:v>
                </c:pt>
                <c:pt idx="65823" formatCode="General">
                  <c:v>1.35575</c:v>
                </c:pt>
                <c:pt idx="65824" formatCode="General">
                  <c:v>1.355769999999999</c:v>
                </c:pt>
                <c:pt idx="65825" formatCode="General">
                  <c:v>1.355799999999999</c:v>
                </c:pt>
                <c:pt idx="65826" formatCode="General">
                  <c:v>1.35581</c:v>
                </c:pt>
                <c:pt idx="65827" formatCode="General">
                  <c:v>1.3558299999999992</c:v>
                </c:pt>
                <c:pt idx="65828" formatCode="General">
                  <c:v>1.3558599999999998</c:v>
                </c:pt>
                <c:pt idx="65829" formatCode="General">
                  <c:v>1.35588</c:v>
                </c:pt>
                <c:pt idx="65830" formatCode="General">
                  <c:v>1.3558999999999992</c:v>
                </c:pt>
                <c:pt idx="65831" formatCode="General">
                  <c:v>1.3559199999999998</c:v>
                </c:pt>
                <c:pt idx="65832" formatCode="General">
                  <c:v>1.355939999999999</c:v>
                </c:pt>
                <c:pt idx="65833" formatCode="General">
                  <c:v>1.3559599999999998</c:v>
                </c:pt>
                <c:pt idx="65834" formatCode="General">
                  <c:v>1.35598</c:v>
                </c:pt>
                <c:pt idx="65835" formatCode="General">
                  <c:v>1.3560000000000001</c:v>
                </c:pt>
                <c:pt idx="65836" formatCode="General">
                  <c:v>1.35602</c:v>
                </c:pt>
                <c:pt idx="65837" formatCode="General">
                  <c:v>1.3560500000000009</c:v>
                </c:pt>
                <c:pt idx="65838" formatCode="General">
                  <c:v>1.35606</c:v>
                </c:pt>
                <c:pt idx="65839" formatCode="General">
                  <c:v>1.3560800000000008</c:v>
                </c:pt>
                <c:pt idx="65840" formatCode="General">
                  <c:v>1.3561000000000001</c:v>
                </c:pt>
                <c:pt idx="65841" formatCode="General">
                  <c:v>1.3561300000000001</c:v>
                </c:pt>
                <c:pt idx="65842" formatCode="General">
                  <c:v>1.3561399999999999</c:v>
                </c:pt>
                <c:pt idx="65843" formatCode="General">
                  <c:v>1.3561700000000001</c:v>
                </c:pt>
                <c:pt idx="65844" formatCode="General">
                  <c:v>1.35619</c:v>
                </c:pt>
                <c:pt idx="65845" formatCode="General">
                  <c:v>1.3562099999999999</c:v>
                </c:pt>
                <c:pt idx="65846" formatCode="General">
                  <c:v>1.35623</c:v>
                </c:pt>
                <c:pt idx="65847" formatCode="General">
                  <c:v>1.3562500000000008</c:v>
                </c:pt>
                <c:pt idx="65848" formatCode="General">
                  <c:v>1.3562700000000001</c:v>
                </c:pt>
                <c:pt idx="65849" formatCode="General">
                  <c:v>1.35629</c:v>
                </c:pt>
                <c:pt idx="65850" formatCode="General">
                  <c:v>1.3563099999999999</c:v>
                </c:pt>
                <c:pt idx="65851" formatCode="General">
                  <c:v>1.35633</c:v>
                </c:pt>
                <c:pt idx="65852" formatCode="General">
                  <c:v>1.3563499999999999</c:v>
                </c:pt>
                <c:pt idx="65853" formatCode="General">
                  <c:v>1.3563700000000001</c:v>
                </c:pt>
                <c:pt idx="65854" formatCode="General">
                  <c:v>1.35639</c:v>
                </c:pt>
                <c:pt idx="65855" formatCode="General">
                  <c:v>1.3564099999999999</c:v>
                </c:pt>
                <c:pt idx="65856" formatCode="General">
                  <c:v>1.3564400000000001</c:v>
                </c:pt>
                <c:pt idx="65857" formatCode="General">
                  <c:v>1.35646</c:v>
                </c:pt>
                <c:pt idx="65858" formatCode="General">
                  <c:v>1.3564700000000001</c:v>
                </c:pt>
                <c:pt idx="65859" formatCode="General">
                  <c:v>1.3565</c:v>
                </c:pt>
                <c:pt idx="65860" formatCode="General">
                  <c:v>1.3565199999999999</c:v>
                </c:pt>
                <c:pt idx="65861" formatCode="General">
                  <c:v>1.35653</c:v>
                </c:pt>
                <c:pt idx="65862" formatCode="General">
                  <c:v>1.3565499999999999</c:v>
                </c:pt>
                <c:pt idx="65863" formatCode="General">
                  <c:v>1.3565799999999999</c:v>
                </c:pt>
                <c:pt idx="65864" formatCode="General">
                  <c:v>1.3566</c:v>
                </c:pt>
                <c:pt idx="65865" formatCode="General">
                  <c:v>1.3566100000000001</c:v>
                </c:pt>
                <c:pt idx="65866" formatCode="General">
                  <c:v>1.3566400000000001</c:v>
                </c:pt>
                <c:pt idx="65867" formatCode="General">
                  <c:v>1.35666</c:v>
                </c:pt>
                <c:pt idx="65868" formatCode="General">
                  <c:v>1.3566800000000001</c:v>
                </c:pt>
                <c:pt idx="65869" formatCode="General">
                  <c:v>1.3567</c:v>
                </c:pt>
                <c:pt idx="65870" formatCode="General">
                  <c:v>1.3567199999999999</c:v>
                </c:pt>
                <c:pt idx="65871" formatCode="General">
                  <c:v>1.3567400000000001</c:v>
                </c:pt>
                <c:pt idx="65872" formatCode="General">
                  <c:v>1.35676</c:v>
                </c:pt>
                <c:pt idx="65873" formatCode="General">
                  <c:v>1.3567800000000001</c:v>
                </c:pt>
                <c:pt idx="65874" formatCode="General">
                  <c:v>1.3568</c:v>
                </c:pt>
                <c:pt idx="65875" formatCode="General">
                  <c:v>1.3568199999999999</c:v>
                </c:pt>
                <c:pt idx="65876" formatCode="General">
                  <c:v>1.3568499999999999</c:v>
                </c:pt>
                <c:pt idx="65877" formatCode="General">
                  <c:v>1.35686</c:v>
                </c:pt>
                <c:pt idx="65878" formatCode="General">
                  <c:v>1.3568800000000001</c:v>
                </c:pt>
                <c:pt idx="65879" formatCode="General">
                  <c:v>1.3569100000000001</c:v>
                </c:pt>
                <c:pt idx="65880" formatCode="General">
                  <c:v>1.35693</c:v>
                </c:pt>
                <c:pt idx="65881" formatCode="General">
                  <c:v>1.3569500000000001</c:v>
                </c:pt>
                <c:pt idx="65882" formatCode="General">
                  <c:v>1.35697</c:v>
                </c:pt>
                <c:pt idx="65883" formatCode="General">
                  <c:v>1.3569899999999999</c:v>
                </c:pt>
                <c:pt idx="65884" formatCode="General">
                  <c:v>1.35701</c:v>
                </c:pt>
                <c:pt idx="65885" formatCode="General">
                  <c:v>1.35703</c:v>
                </c:pt>
                <c:pt idx="65886" formatCode="General">
                  <c:v>1.3570500000000001</c:v>
                </c:pt>
                <c:pt idx="65887" formatCode="General">
                  <c:v>1.35707</c:v>
                </c:pt>
                <c:pt idx="65888" formatCode="General">
                  <c:v>1.3571</c:v>
                </c:pt>
                <c:pt idx="65889" formatCode="General">
                  <c:v>1.35711</c:v>
                </c:pt>
                <c:pt idx="65890" formatCode="General">
                  <c:v>1.3571299999999991</c:v>
                </c:pt>
                <c:pt idx="65891" formatCode="General">
                  <c:v>1.3571500000000001</c:v>
                </c:pt>
                <c:pt idx="65892" formatCode="General">
                  <c:v>1.3571800000000001</c:v>
                </c:pt>
                <c:pt idx="65893" formatCode="General">
                  <c:v>1.3571899999999999</c:v>
                </c:pt>
                <c:pt idx="65894" formatCode="General">
                  <c:v>1.35721</c:v>
                </c:pt>
                <c:pt idx="65895" formatCode="General">
                  <c:v>1.35724</c:v>
                </c:pt>
                <c:pt idx="65896" formatCode="General">
                  <c:v>1.3572599999999999</c:v>
                </c:pt>
                <c:pt idx="65897" formatCode="General">
                  <c:v>1.35728</c:v>
                </c:pt>
                <c:pt idx="65898" formatCode="General">
                  <c:v>1.3573</c:v>
                </c:pt>
                <c:pt idx="65899" formatCode="General">
                  <c:v>1.3573199999999999</c:v>
                </c:pt>
                <c:pt idx="65900" formatCode="General">
                  <c:v>1.35734</c:v>
                </c:pt>
                <c:pt idx="65901" formatCode="General">
                  <c:v>1.3573599999999999</c:v>
                </c:pt>
                <c:pt idx="65902" formatCode="General">
                  <c:v>1.35738</c:v>
                </c:pt>
                <c:pt idx="65903" formatCode="General">
                  <c:v>1.3573999999999991</c:v>
                </c:pt>
                <c:pt idx="65904" formatCode="General">
                  <c:v>1.3574199999999998</c:v>
                </c:pt>
                <c:pt idx="65905" formatCode="General">
                  <c:v>1.35744</c:v>
                </c:pt>
                <c:pt idx="65906" formatCode="General">
                  <c:v>1.3574599999999999</c:v>
                </c:pt>
                <c:pt idx="65907" formatCode="General">
                  <c:v>1.3574899999999999</c:v>
                </c:pt>
                <c:pt idx="65908" formatCode="General">
                  <c:v>1.35751</c:v>
                </c:pt>
                <c:pt idx="65909" formatCode="General">
                  <c:v>1.3575199999999998</c:v>
                </c:pt>
                <c:pt idx="65910" formatCode="General">
                  <c:v>1.35755</c:v>
                </c:pt>
                <c:pt idx="65911" formatCode="General">
                  <c:v>1.3575699999999991</c:v>
                </c:pt>
                <c:pt idx="65912" formatCode="General">
                  <c:v>1.3575899999999999</c:v>
                </c:pt>
                <c:pt idx="65913" formatCode="General">
                  <c:v>1.357599999999999</c:v>
                </c:pt>
                <c:pt idx="65914" formatCode="General">
                  <c:v>1.357629999999999</c:v>
                </c:pt>
                <c:pt idx="65915" formatCode="General">
                  <c:v>1.35765</c:v>
                </c:pt>
                <c:pt idx="65916" formatCode="General">
                  <c:v>1.357669999999999</c:v>
                </c:pt>
                <c:pt idx="65917" formatCode="General">
                  <c:v>1.3576899999999998</c:v>
                </c:pt>
                <c:pt idx="65918" formatCode="General">
                  <c:v>1.35771</c:v>
                </c:pt>
                <c:pt idx="65919" formatCode="General">
                  <c:v>1.3577299999999992</c:v>
                </c:pt>
                <c:pt idx="65920" formatCode="General">
                  <c:v>1.35775</c:v>
                </c:pt>
                <c:pt idx="65921" formatCode="General">
                  <c:v>1.357769999999999</c:v>
                </c:pt>
                <c:pt idx="65922" formatCode="General">
                  <c:v>1.3577899999999998</c:v>
                </c:pt>
                <c:pt idx="65923" formatCode="General">
                  <c:v>1.35781</c:v>
                </c:pt>
                <c:pt idx="65924" formatCode="General">
                  <c:v>1.3578299999999992</c:v>
                </c:pt>
                <c:pt idx="65925" formatCode="General">
                  <c:v>1.35785</c:v>
                </c:pt>
                <c:pt idx="65926" formatCode="General">
                  <c:v>1.357869999999999</c:v>
                </c:pt>
                <c:pt idx="65927" formatCode="General">
                  <c:v>1.3578999999999992</c:v>
                </c:pt>
                <c:pt idx="65928" formatCode="General">
                  <c:v>1.35791</c:v>
                </c:pt>
                <c:pt idx="65929" formatCode="General">
                  <c:v>1.357939999999999</c:v>
                </c:pt>
                <c:pt idx="65930" formatCode="General">
                  <c:v>1.3579599999999998</c:v>
                </c:pt>
                <c:pt idx="65931" formatCode="General">
                  <c:v>1.35798</c:v>
                </c:pt>
                <c:pt idx="65932" formatCode="General">
                  <c:v>1.3580000000000001</c:v>
                </c:pt>
                <c:pt idx="65933" formatCode="General">
                  <c:v>1.35802</c:v>
                </c:pt>
                <c:pt idx="65934" formatCode="General">
                  <c:v>1.3580399999999999</c:v>
                </c:pt>
                <c:pt idx="65935" formatCode="General">
                  <c:v>1.35806</c:v>
                </c:pt>
                <c:pt idx="65936" formatCode="General">
                  <c:v>1.3580800000000008</c:v>
                </c:pt>
                <c:pt idx="65937" formatCode="General">
                  <c:v>1.3581000000000001</c:v>
                </c:pt>
                <c:pt idx="65938" formatCode="General">
                  <c:v>1.35812</c:v>
                </c:pt>
                <c:pt idx="65939" formatCode="General">
                  <c:v>1.3581399999999999</c:v>
                </c:pt>
                <c:pt idx="65940" formatCode="General">
                  <c:v>1.35816</c:v>
                </c:pt>
                <c:pt idx="65941" formatCode="General">
                  <c:v>1.3581799999999999</c:v>
                </c:pt>
                <c:pt idx="65942" formatCode="General">
                  <c:v>1.3582000000000001</c:v>
                </c:pt>
                <c:pt idx="65943" formatCode="General">
                  <c:v>1.35823</c:v>
                </c:pt>
                <c:pt idx="65944" formatCode="General">
                  <c:v>1.3582399999999999</c:v>
                </c:pt>
                <c:pt idx="65945" formatCode="General">
                  <c:v>1.35826</c:v>
                </c:pt>
                <c:pt idx="65946" formatCode="General">
                  <c:v>1.35829</c:v>
                </c:pt>
                <c:pt idx="65947" formatCode="General">
                  <c:v>1.3583099999999999</c:v>
                </c:pt>
                <c:pt idx="65948" formatCode="General">
                  <c:v>1.35833</c:v>
                </c:pt>
                <c:pt idx="65949" formatCode="General">
                  <c:v>1.3583499999999999</c:v>
                </c:pt>
                <c:pt idx="65950" formatCode="General">
                  <c:v>1.3583700000000001</c:v>
                </c:pt>
                <c:pt idx="65951" formatCode="General">
                  <c:v>1.35839</c:v>
                </c:pt>
                <c:pt idx="65952" formatCode="General">
                  <c:v>1.3584099999999999</c:v>
                </c:pt>
                <c:pt idx="65953" formatCode="General">
                  <c:v>1.35843</c:v>
                </c:pt>
                <c:pt idx="65954" formatCode="General">
                  <c:v>1.3584499999999999</c:v>
                </c:pt>
                <c:pt idx="65955" formatCode="General">
                  <c:v>1.3584799999999999</c:v>
                </c:pt>
                <c:pt idx="65956" formatCode="General">
                  <c:v>1.35849</c:v>
                </c:pt>
                <c:pt idx="65957" formatCode="General">
                  <c:v>1.3585100000000001</c:v>
                </c:pt>
                <c:pt idx="65958" formatCode="General">
                  <c:v>1.3585400000000001</c:v>
                </c:pt>
                <c:pt idx="65959" formatCode="General">
                  <c:v>1.35856</c:v>
                </c:pt>
                <c:pt idx="65960" formatCode="General">
                  <c:v>1.3585700000000001</c:v>
                </c:pt>
                <c:pt idx="65961" formatCode="General">
                  <c:v>1.3586</c:v>
                </c:pt>
                <c:pt idx="65962" formatCode="General">
                  <c:v>1.3586199999999999</c:v>
                </c:pt>
                <c:pt idx="65963" formatCode="General">
                  <c:v>1.3586400000000001</c:v>
                </c:pt>
                <c:pt idx="65964" formatCode="General">
                  <c:v>1.3586499999999999</c:v>
                </c:pt>
                <c:pt idx="65965" formatCode="General">
                  <c:v>1.3586800000000001</c:v>
                </c:pt>
                <c:pt idx="65966" formatCode="General">
                  <c:v>1.3587</c:v>
                </c:pt>
                <c:pt idx="65967" formatCode="General">
                  <c:v>1.3587199999999999</c:v>
                </c:pt>
                <c:pt idx="65968" formatCode="General">
                  <c:v>1.3587400000000001</c:v>
                </c:pt>
                <c:pt idx="65969" formatCode="General">
                  <c:v>1.35876</c:v>
                </c:pt>
                <c:pt idx="65970" formatCode="General">
                  <c:v>1.3587800000000001</c:v>
                </c:pt>
                <c:pt idx="65971" formatCode="General">
                  <c:v>1.3588</c:v>
                </c:pt>
                <c:pt idx="65972" formatCode="General">
                  <c:v>1.3588199999999999</c:v>
                </c:pt>
                <c:pt idx="65973" formatCode="General">
                  <c:v>1.35884</c:v>
                </c:pt>
                <c:pt idx="65974" formatCode="General">
                  <c:v>1.35887</c:v>
                </c:pt>
                <c:pt idx="65975" formatCode="General">
                  <c:v>1.3588899999999999</c:v>
                </c:pt>
                <c:pt idx="65976" formatCode="General">
                  <c:v>1.3589</c:v>
                </c:pt>
                <c:pt idx="65977" formatCode="General">
                  <c:v>1.3589199999999999</c:v>
                </c:pt>
                <c:pt idx="65978" formatCode="General">
                  <c:v>1.3589500000000001</c:v>
                </c:pt>
                <c:pt idx="65979" formatCode="General">
                  <c:v>1.35897</c:v>
                </c:pt>
                <c:pt idx="65980" formatCode="General">
                  <c:v>1.3589899999999999</c:v>
                </c:pt>
                <c:pt idx="65981" formatCode="General">
                  <c:v>1.3590100000000001</c:v>
                </c:pt>
                <c:pt idx="65982" formatCode="General">
                  <c:v>1.35903</c:v>
                </c:pt>
                <c:pt idx="65983" formatCode="General">
                  <c:v>1.3590500000000001</c:v>
                </c:pt>
                <c:pt idx="65984" formatCode="General">
                  <c:v>1.35907</c:v>
                </c:pt>
                <c:pt idx="65985" formatCode="General">
                  <c:v>1.3590899999999999</c:v>
                </c:pt>
                <c:pt idx="65986" formatCode="General">
                  <c:v>1.35911</c:v>
                </c:pt>
                <c:pt idx="65987" formatCode="General">
                  <c:v>1.35914</c:v>
                </c:pt>
                <c:pt idx="65988" formatCode="General">
                  <c:v>1.3591500000000001</c:v>
                </c:pt>
                <c:pt idx="65989" formatCode="General">
                  <c:v>1.35917</c:v>
                </c:pt>
                <c:pt idx="65990" formatCode="General">
                  <c:v>1.3591899999999999</c:v>
                </c:pt>
                <c:pt idx="65991" formatCode="General">
                  <c:v>1.35921</c:v>
                </c:pt>
                <c:pt idx="65992" formatCode="General">
                  <c:v>1.3592299999999991</c:v>
                </c:pt>
                <c:pt idx="65993" formatCode="General">
                  <c:v>1.3592500000000001</c:v>
                </c:pt>
                <c:pt idx="65994" formatCode="General">
                  <c:v>1.35928</c:v>
                </c:pt>
                <c:pt idx="65995" formatCode="General">
                  <c:v>1.3592899999999999</c:v>
                </c:pt>
                <c:pt idx="65996" formatCode="General">
                  <c:v>1.35931</c:v>
                </c:pt>
                <c:pt idx="65997" formatCode="General">
                  <c:v>1.35934</c:v>
                </c:pt>
                <c:pt idx="65998" formatCode="General">
                  <c:v>1.3593599999999999</c:v>
                </c:pt>
                <c:pt idx="65999" formatCode="General">
                  <c:v>1.35938</c:v>
                </c:pt>
                <c:pt idx="66000" formatCode="General">
                  <c:v>1.3593999999999991</c:v>
                </c:pt>
                <c:pt idx="66001" formatCode="General">
                  <c:v>1.3594199999999999</c:v>
                </c:pt>
                <c:pt idx="66002" formatCode="General">
                  <c:v>1.35944</c:v>
                </c:pt>
                <c:pt idx="66003" formatCode="General">
                  <c:v>1.3594599999999999</c:v>
                </c:pt>
                <c:pt idx="66004" formatCode="General">
                  <c:v>1.35948</c:v>
                </c:pt>
                <c:pt idx="66005" formatCode="General">
                  <c:v>1.359499999999999</c:v>
                </c:pt>
                <c:pt idx="66006" formatCode="General">
                  <c:v>1.3595199999999998</c:v>
                </c:pt>
                <c:pt idx="66007" formatCode="General">
                  <c:v>1.35954</c:v>
                </c:pt>
                <c:pt idx="66008" formatCode="General">
                  <c:v>1.3595599999999999</c:v>
                </c:pt>
                <c:pt idx="66009" formatCode="General">
                  <c:v>1.3595899999999999</c:v>
                </c:pt>
                <c:pt idx="66010" formatCode="General">
                  <c:v>1.35961</c:v>
                </c:pt>
                <c:pt idx="66011" formatCode="General">
                  <c:v>1.3596199999999998</c:v>
                </c:pt>
                <c:pt idx="66012" formatCode="General">
                  <c:v>1.35965</c:v>
                </c:pt>
                <c:pt idx="66013" formatCode="General">
                  <c:v>1.359669999999999</c:v>
                </c:pt>
                <c:pt idx="66014" formatCode="General">
                  <c:v>1.3596899999999998</c:v>
                </c:pt>
                <c:pt idx="66015" formatCode="General">
                  <c:v>1.359699999999999</c:v>
                </c:pt>
                <c:pt idx="66016" formatCode="General">
                  <c:v>1.3597299999999992</c:v>
                </c:pt>
                <c:pt idx="66017" formatCode="General">
                  <c:v>1.35975</c:v>
                </c:pt>
                <c:pt idx="66018" formatCode="General">
                  <c:v>1.359769999999999</c:v>
                </c:pt>
                <c:pt idx="66019" formatCode="General">
                  <c:v>1.3597899999999998</c:v>
                </c:pt>
                <c:pt idx="66020" formatCode="General">
                  <c:v>1.35981</c:v>
                </c:pt>
                <c:pt idx="66021" formatCode="General">
                  <c:v>1.3598299999999992</c:v>
                </c:pt>
                <c:pt idx="66022" formatCode="General">
                  <c:v>1.3598599999999998</c:v>
                </c:pt>
                <c:pt idx="66023" formatCode="General">
                  <c:v>1.359869999999999</c:v>
                </c:pt>
                <c:pt idx="66024" formatCode="General">
                  <c:v>1.3598899999999998</c:v>
                </c:pt>
                <c:pt idx="66025" formatCode="General">
                  <c:v>1.3599199999999998</c:v>
                </c:pt>
                <c:pt idx="66026" formatCode="General">
                  <c:v>1.359939999999999</c:v>
                </c:pt>
                <c:pt idx="66027" formatCode="General">
                  <c:v>1.35995</c:v>
                </c:pt>
                <c:pt idx="66028" formatCode="General">
                  <c:v>1.359969999999999</c:v>
                </c:pt>
                <c:pt idx="66029" formatCode="General">
                  <c:v>1.36</c:v>
                </c:pt>
                <c:pt idx="66030" formatCode="General">
                  <c:v>1.36002</c:v>
                </c:pt>
                <c:pt idx="66031" formatCode="General">
                  <c:v>1.3600399999999999</c:v>
                </c:pt>
                <c:pt idx="66032" formatCode="General">
                  <c:v>1.36006</c:v>
                </c:pt>
                <c:pt idx="66033" formatCode="General">
                  <c:v>1.3600800000000008</c:v>
                </c:pt>
                <c:pt idx="66034" formatCode="General">
                  <c:v>1.3601000000000001</c:v>
                </c:pt>
                <c:pt idx="66035" formatCode="General">
                  <c:v>1.36012</c:v>
                </c:pt>
                <c:pt idx="66036" formatCode="General">
                  <c:v>1.3601399999999999</c:v>
                </c:pt>
                <c:pt idx="66037" formatCode="General">
                  <c:v>1.36016</c:v>
                </c:pt>
                <c:pt idx="66038" formatCode="General">
                  <c:v>1.36019</c:v>
                </c:pt>
                <c:pt idx="66039" formatCode="General">
                  <c:v>1.3602000000000001</c:v>
                </c:pt>
                <c:pt idx="66040" formatCode="General">
                  <c:v>1.36022</c:v>
                </c:pt>
                <c:pt idx="66041" formatCode="General">
                  <c:v>1.3602399999999999</c:v>
                </c:pt>
                <c:pt idx="66042" formatCode="General">
                  <c:v>1.3602700000000001</c:v>
                </c:pt>
                <c:pt idx="66043" formatCode="General">
                  <c:v>1.3602799999999999</c:v>
                </c:pt>
                <c:pt idx="66044" formatCode="General">
                  <c:v>1.3603000000000001</c:v>
                </c:pt>
                <c:pt idx="66045" formatCode="General">
                  <c:v>1.36033</c:v>
                </c:pt>
                <c:pt idx="66046" formatCode="General">
                  <c:v>1.3603499999999999</c:v>
                </c:pt>
                <c:pt idx="66047" formatCode="General">
                  <c:v>1.3603700000000001</c:v>
                </c:pt>
                <c:pt idx="66048" formatCode="General">
                  <c:v>1.36039</c:v>
                </c:pt>
                <c:pt idx="66049" formatCode="General">
                  <c:v>1.3604099999999999</c:v>
                </c:pt>
                <c:pt idx="66050" formatCode="General">
                  <c:v>1.36043</c:v>
                </c:pt>
                <c:pt idx="66051" formatCode="General">
                  <c:v>1.3604499999999999</c:v>
                </c:pt>
                <c:pt idx="66052" formatCode="General">
                  <c:v>1.3604700000000001</c:v>
                </c:pt>
                <c:pt idx="66053" formatCode="General">
                  <c:v>1.36049</c:v>
                </c:pt>
                <c:pt idx="66054" formatCode="General">
                  <c:v>1.3605100000000001</c:v>
                </c:pt>
                <c:pt idx="66055" formatCode="General">
                  <c:v>1.36053</c:v>
                </c:pt>
                <c:pt idx="66056" formatCode="General">
                  <c:v>1.3605499999999999</c:v>
                </c:pt>
                <c:pt idx="66057" formatCode="General">
                  <c:v>1.3605700000000001</c:v>
                </c:pt>
                <c:pt idx="66058" formatCode="General">
                  <c:v>1.36059</c:v>
                </c:pt>
                <c:pt idx="66059" formatCode="General">
                  <c:v>1.3606100000000001</c:v>
                </c:pt>
                <c:pt idx="66060" formatCode="General">
                  <c:v>1.3606400000000001</c:v>
                </c:pt>
                <c:pt idx="66061" formatCode="General">
                  <c:v>1.36066</c:v>
                </c:pt>
                <c:pt idx="66062" formatCode="General">
                  <c:v>1.36067</c:v>
                </c:pt>
                <c:pt idx="66063" formatCode="General">
                  <c:v>1.3607</c:v>
                </c:pt>
                <c:pt idx="66064" formatCode="General">
                  <c:v>1.3607199999999999</c:v>
                </c:pt>
                <c:pt idx="66065" formatCode="General">
                  <c:v>1.3607400000000001</c:v>
                </c:pt>
                <c:pt idx="66066" formatCode="General">
                  <c:v>1.3607499999999999</c:v>
                </c:pt>
                <c:pt idx="66067" formatCode="General">
                  <c:v>1.3607800000000001</c:v>
                </c:pt>
                <c:pt idx="66068" formatCode="General">
                  <c:v>1.3608</c:v>
                </c:pt>
                <c:pt idx="66069" formatCode="General">
                  <c:v>1.3608199999999999</c:v>
                </c:pt>
                <c:pt idx="66070" formatCode="General">
                  <c:v>1.36084</c:v>
                </c:pt>
                <c:pt idx="66071" formatCode="General">
                  <c:v>1.36086</c:v>
                </c:pt>
                <c:pt idx="66072" formatCode="General">
                  <c:v>1.3608800000000001</c:v>
                </c:pt>
                <c:pt idx="66073" formatCode="General">
                  <c:v>1.3609100000000001</c:v>
                </c:pt>
                <c:pt idx="66074" formatCode="General">
                  <c:v>1.3609199999999999</c:v>
                </c:pt>
                <c:pt idx="66075" formatCode="General">
                  <c:v>1.36094</c:v>
                </c:pt>
                <c:pt idx="66076" formatCode="General">
                  <c:v>1.36097</c:v>
                </c:pt>
                <c:pt idx="66077" formatCode="General">
                  <c:v>1.3609899999999999</c:v>
                </c:pt>
                <c:pt idx="66078" formatCode="General">
                  <c:v>1.361</c:v>
                </c:pt>
                <c:pt idx="66079" formatCode="General">
                  <c:v>1.3610199999999999</c:v>
                </c:pt>
                <c:pt idx="66080" formatCode="General">
                  <c:v>1.3610500000000001</c:v>
                </c:pt>
                <c:pt idx="66081" formatCode="General">
                  <c:v>1.36107</c:v>
                </c:pt>
                <c:pt idx="66082" formatCode="General">
                  <c:v>1.3610800000000001</c:v>
                </c:pt>
                <c:pt idx="66083" formatCode="General">
                  <c:v>1.36111</c:v>
                </c:pt>
                <c:pt idx="66084" formatCode="General">
                  <c:v>1.36113</c:v>
                </c:pt>
                <c:pt idx="66085" formatCode="General">
                  <c:v>1.3611500000000001</c:v>
                </c:pt>
                <c:pt idx="66086" formatCode="General">
                  <c:v>1.36117</c:v>
                </c:pt>
                <c:pt idx="66087" formatCode="General">
                  <c:v>1.3611899999999999</c:v>
                </c:pt>
                <c:pt idx="66088" formatCode="General">
                  <c:v>1.36121</c:v>
                </c:pt>
                <c:pt idx="66089" formatCode="General">
                  <c:v>1.3612299999999991</c:v>
                </c:pt>
                <c:pt idx="66090" formatCode="General">
                  <c:v>1.3612500000000001</c:v>
                </c:pt>
                <c:pt idx="66091" formatCode="General">
                  <c:v>1.36127</c:v>
                </c:pt>
                <c:pt idx="66092" formatCode="General">
                  <c:v>1.3612899999999999</c:v>
                </c:pt>
                <c:pt idx="66093" formatCode="General">
                  <c:v>1.3613199999999999</c:v>
                </c:pt>
                <c:pt idx="66094" formatCode="General">
                  <c:v>1.361329999999999</c:v>
                </c:pt>
                <c:pt idx="66095" formatCode="General">
                  <c:v>1.3613599999999999</c:v>
                </c:pt>
                <c:pt idx="66096" formatCode="General">
                  <c:v>1.36138</c:v>
                </c:pt>
                <c:pt idx="66097" formatCode="General">
                  <c:v>1.3613999999999991</c:v>
                </c:pt>
                <c:pt idx="66098" formatCode="General">
                  <c:v>1.3614199999999999</c:v>
                </c:pt>
                <c:pt idx="66099" formatCode="General">
                  <c:v>1.36144</c:v>
                </c:pt>
                <c:pt idx="66100" formatCode="General">
                  <c:v>1.3614599999999999</c:v>
                </c:pt>
                <c:pt idx="66101" formatCode="General">
                  <c:v>1.36148</c:v>
                </c:pt>
                <c:pt idx="66102" formatCode="General">
                  <c:v>1.361499999999999</c:v>
                </c:pt>
                <c:pt idx="66103" formatCode="General">
                  <c:v>1.3615199999999998</c:v>
                </c:pt>
                <c:pt idx="66104" formatCode="General">
                  <c:v>1.36154</c:v>
                </c:pt>
                <c:pt idx="66105" formatCode="General">
                  <c:v>1.3615599999999999</c:v>
                </c:pt>
                <c:pt idx="66106" formatCode="General">
                  <c:v>1.36158</c:v>
                </c:pt>
                <c:pt idx="66107" formatCode="General">
                  <c:v>1.361599999999999</c:v>
                </c:pt>
                <c:pt idx="66108" formatCode="General">
                  <c:v>1.3616199999999998</c:v>
                </c:pt>
                <c:pt idx="66109" formatCode="General">
                  <c:v>1.36165</c:v>
                </c:pt>
                <c:pt idx="66110" formatCode="General">
                  <c:v>1.3616599999999999</c:v>
                </c:pt>
                <c:pt idx="66111" formatCode="General">
                  <c:v>1.36168</c:v>
                </c:pt>
                <c:pt idx="66112" formatCode="General">
                  <c:v>1.36171</c:v>
                </c:pt>
                <c:pt idx="66113" formatCode="General">
                  <c:v>1.3617299999999992</c:v>
                </c:pt>
                <c:pt idx="66114" formatCode="General">
                  <c:v>1.36174</c:v>
                </c:pt>
                <c:pt idx="66115" formatCode="General">
                  <c:v>1.361769999999999</c:v>
                </c:pt>
                <c:pt idx="66116" formatCode="General">
                  <c:v>1.3617899999999998</c:v>
                </c:pt>
                <c:pt idx="66117" formatCode="General">
                  <c:v>1.36181</c:v>
                </c:pt>
                <c:pt idx="66118" formatCode="General">
                  <c:v>1.3618299999999992</c:v>
                </c:pt>
                <c:pt idx="66119" formatCode="General">
                  <c:v>1.36185</c:v>
                </c:pt>
                <c:pt idx="66120" formatCode="General">
                  <c:v>1.361869999999999</c:v>
                </c:pt>
                <c:pt idx="66121" formatCode="General">
                  <c:v>1.3618999999999992</c:v>
                </c:pt>
                <c:pt idx="66122" formatCode="General">
                  <c:v>1.36191</c:v>
                </c:pt>
                <c:pt idx="66123" formatCode="General">
                  <c:v>1.3619299999999992</c:v>
                </c:pt>
                <c:pt idx="66124" formatCode="General">
                  <c:v>1.3619599999999998</c:v>
                </c:pt>
                <c:pt idx="66125" formatCode="General">
                  <c:v>1.361969999999999</c:v>
                </c:pt>
                <c:pt idx="66126" formatCode="General">
                  <c:v>1.3619899999999998</c:v>
                </c:pt>
                <c:pt idx="66127" formatCode="General">
                  <c:v>1.36202</c:v>
                </c:pt>
                <c:pt idx="66128" formatCode="General">
                  <c:v>1.3620399999999999</c:v>
                </c:pt>
                <c:pt idx="66129" formatCode="General">
                  <c:v>1.3620500000000009</c:v>
                </c:pt>
                <c:pt idx="66130" formatCode="General">
                  <c:v>1.3620699999999999</c:v>
                </c:pt>
                <c:pt idx="66131" formatCode="General">
                  <c:v>1.3621000000000001</c:v>
                </c:pt>
                <c:pt idx="66132" formatCode="General">
                  <c:v>1.36212</c:v>
                </c:pt>
                <c:pt idx="66133" formatCode="General">
                  <c:v>1.3621300000000001</c:v>
                </c:pt>
                <c:pt idx="66134" formatCode="General">
                  <c:v>1.36216</c:v>
                </c:pt>
                <c:pt idx="66135" formatCode="General">
                  <c:v>1.3621799999999999</c:v>
                </c:pt>
                <c:pt idx="66136" formatCode="General">
                  <c:v>1.3622000000000001</c:v>
                </c:pt>
                <c:pt idx="66137" formatCode="General">
                  <c:v>1.36222</c:v>
                </c:pt>
                <c:pt idx="66138" formatCode="General">
                  <c:v>1.3622399999999999</c:v>
                </c:pt>
                <c:pt idx="66139" formatCode="General">
                  <c:v>1.36226</c:v>
                </c:pt>
                <c:pt idx="66140" formatCode="General">
                  <c:v>1.36229</c:v>
                </c:pt>
                <c:pt idx="66141" formatCode="General">
                  <c:v>1.3623000000000001</c:v>
                </c:pt>
                <c:pt idx="66142" formatCode="General">
                  <c:v>1.36232</c:v>
                </c:pt>
                <c:pt idx="66143" formatCode="General">
                  <c:v>1.3623400000000001</c:v>
                </c:pt>
                <c:pt idx="66144" formatCode="General">
                  <c:v>1.3623700000000001</c:v>
                </c:pt>
                <c:pt idx="66145" formatCode="General">
                  <c:v>1.3623799999999999</c:v>
                </c:pt>
                <c:pt idx="66146" formatCode="General">
                  <c:v>1.3624099999999999</c:v>
                </c:pt>
                <c:pt idx="66147" formatCode="General">
                  <c:v>1.36243</c:v>
                </c:pt>
                <c:pt idx="66148" formatCode="General">
                  <c:v>1.3624499999999999</c:v>
                </c:pt>
                <c:pt idx="66149" formatCode="General">
                  <c:v>1.3624700000000001</c:v>
                </c:pt>
                <c:pt idx="66150" formatCode="General">
                  <c:v>1.36249</c:v>
                </c:pt>
                <c:pt idx="66151" formatCode="General">
                  <c:v>1.3625100000000001</c:v>
                </c:pt>
                <c:pt idx="66152" formatCode="General">
                  <c:v>1.36253</c:v>
                </c:pt>
                <c:pt idx="66153" formatCode="General">
                  <c:v>1.3625499999999999</c:v>
                </c:pt>
                <c:pt idx="66154" formatCode="General">
                  <c:v>1.3625700000000001</c:v>
                </c:pt>
                <c:pt idx="66155" formatCode="General">
                  <c:v>1.36259</c:v>
                </c:pt>
                <c:pt idx="66156" formatCode="General">
                  <c:v>1.3626100000000001</c:v>
                </c:pt>
                <c:pt idx="66157" formatCode="General">
                  <c:v>1.36263</c:v>
                </c:pt>
                <c:pt idx="66158" formatCode="General">
                  <c:v>1.3626499999999999</c:v>
                </c:pt>
                <c:pt idx="66159" formatCode="General">
                  <c:v>1.36267</c:v>
                </c:pt>
                <c:pt idx="66160" formatCode="General">
                  <c:v>1.3627</c:v>
                </c:pt>
                <c:pt idx="66161" formatCode="General">
                  <c:v>1.3627100000000001</c:v>
                </c:pt>
                <c:pt idx="66162" formatCode="General">
                  <c:v>1.36273</c:v>
                </c:pt>
                <c:pt idx="66163" formatCode="General">
                  <c:v>1.36276</c:v>
                </c:pt>
                <c:pt idx="66164" formatCode="General">
                  <c:v>1.3627800000000001</c:v>
                </c:pt>
                <c:pt idx="66165" formatCode="General">
                  <c:v>1.3627899999999999</c:v>
                </c:pt>
                <c:pt idx="66166" formatCode="General">
                  <c:v>1.3628199999999999</c:v>
                </c:pt>
                <c:pt idx="66167" formatCode="General">
                  <c:v>1.3628400000000001</c:v>
                </c:pt>
                <c:pt idx="66168" formatCode="General">
                  <c:v>1.36286</c:v>
                </c:pt>
                <c:pt idx="66169" formatCode="General">
                  <c:v>1.3628800000000001</c:v>
                </c:pt>
                <c:pt idx="66170" formatCode="General">
                  <c:v>1.3629</c:v>
                </c:pt>
                <c:pt idx="66171" formatCode="General">
                  <c:v>1.3629199999999999</c:v>
                </c:pt>
                <c:pt idx="66172" formatCode="General">
                  <c:v>1.3629500000000001</c:v>
                </c:pt>
                <c:pt idx="66173" formatCode="General">
                  <c:v>1.3629599999999999</c:v>
                </c:pt>
                <c:pt idx="66174" formatCode="General">
                  <c:v>1.3629800000000001</c:v>
                </c:pt>
                <c:pt idx="66175" formatCode="General">
                  <c:v>1.3630100000000001</c:v>
                </c:pt>
                <c:pt idx="66176" formatCode="General">
                  <c:v>1.36303</c:v>
                </c:pt>
                <c:pt idx="66177" formatCode="General">
                  <c:v>1.36304</c:v>
                </c:pt>
                <c:pt idx="66178" formatCode="General">
                  <c:v>1.36307</c:v>
                </c:pt>
                <c:pt idx="66179" formatCode="General">
                  <c:v>1.3630899999999999</c:v>
                </c:pt>
                <c:pt idx="66180" formatCode="General">
                  <c:v>1.36311</c:v>
                </c:pt>
                <c:pt idx="66181" formatCode="General">
                  <c:v>1.3631199999999999</c:v>
                </c:pt>
                <c:pt idx="66182" formatCode="General">
                  <c:v>1.3631500000000001</c:v>
                </c:pt>
                <c:pt idx="66183" formatCode="General">
                  <c:v>1.36317</c:v>
                </c:pt>
                <c:pt idx="66184" formatCode="General">
                  <c:v>1.3631899999999999</c:v>
                </c:pt>
                <c:pt idx="66185" formatCode="General">
                  <c:v>1.36321</c:v>
                </c:pt>
                <c:pt idx="66186" formatCode="General">
                  <c:v>1.3632299999999991</c:v>
                </c:pt>
                <c:pt idx="66187" formatCode="General">
                  <c:v>1.3632500000000001</c:v>
                </c:pt>
                <c:pt idx="66188" formatCode="General">
                  <c:v>1.36327</c:v>
                </c:pt>
                <c:pt idx="66189" formatCode="General">
                  <c:v>1.3632899999999999</c:v>
                </c:pt>
                <c:pt idx="66190" formatCode="General">
                  <c:v>1.36331</c:v>
                </c:pt>
                <c:pt idx="66191" formatCode="General">
                  <c:v>1.36334</c:v>
                </c:pt>
                <c:pt idx="66192" formatCode="General">
                  <c:v>1.3633500000000001</c:v>
                </c:pt>
                <c:pt idx="66193" formatCode="General">
                  <c:v>1.36337</c:v>
                </c:pt>
                <c:pt idx="66194" formatCode="General">
                  <c:v>1.3633899999999999</c:v>
                </c:pt>
                <c:pt idx="66195" formatCode="General">
                  <c:v>1.3634199999999999</c:v>
                </c:pt>
                <c:pt idx="66196" formatCode="General">
                  <c:v>1.363429999999999</c:v>
                </c:pt>
                <c:pt idx="66197" formatCode="General">
                  <c:v>1.3634599999999999</c:v>
                </c:pt>
                <c:pt idx="66198" formatCode="General">
                  <c:v>1.36348</c:v>
                </c:pt>
                <c:pt idx="66199" formatCode="General">
                  <c:v>1.363499999999999</c:v>
                </c:pt>
                <c:pt idx="66200" formatCode="General">
                  <c:v>1.3635199999999998</c:v>
                </c:pt>
                <c:pt idx="66201" formatCode="General">
                  <c:v>1.36354</c:v>
                </c:pt>
                <c:pt idx="66202" formatCode="General">
                  <c:v>1.3635599999999999</c:v>
                </c:pt>
                <c:pt idx="66203" formatCode="General">
                  <c:v>1.36358</c:v>
                </c:pt>
                <c:pt idx="66204" formatCode="General">
                  <c:v>1.363599999999999</c:v>
                </c:pt>
                <c:pt idx="66205" formatCode="General">
                  <c:v>1.3636199999999998</c:v>
                </c:pt>
                <c:pt idx="66206" formatCode="General">
                  <c:v>1.36364</c:v>
                </c:pt>
                <c:pt idx="66207" formatCode="General">
                  <c:v>1.3636599999999999</c:v>
                </c:pt>
                <c:pt idx="66208" formatCode="General">
                  <c:v>1.36368</c:v>
                </c:pt>
                <c:pt idx="66209" formatCode="General">
                  <c:v>1.363699999999999</c:v>
                </c:pt>
                <c:pt idx="66210" formatCode="General">
                  <c:v>1.3637199999999998</c:v>
                </c:pt>
                <c:pt idx="66211" formatCode="General">
                  <c:v>1.36375</c:v>
                </c:pt>
                <c:pt idx="66212" formatCode="General">
                  <c:v>1.3637599999999999</c:v>
                </c:pt>
                <c:pt idx="66213" formatCode="General">
                  <c:v>1.3637899999999998</c:v>
                </c:pt>
                <c:pt idx="66214" formatCode="General">
                  <c:v>1.36381</c:v>
                </c:pt>
                <c:pt idx="66215" formatCode="General">
                  <c:v>1.3638299999999992</c:v>
                </c:pt>
                <c:pt idx="66216" formatCode="General">
                  <c:v>1.3638399999999991</c:v>
                </c:pt>
                <c:pt idx="66217" formatCode="General">
                  <c:v>1.363869999999999</c:v>
                </c:pt>
                <c:pt idx="66218" formatCode="General">
                  <c:v>1.3638899999999998</c:v>
                </c:pt>
                <c:pt idx="66219" formatCode="General">
                  <c:v>1.36391</c:v>
                </c:pt>
                <c:pt idx="66220" formatCode="General">
                  <c:v>1.3639299999999992</c:v>
                </c:pt>
                <c:pt idx="66221" formatCode="General">
                  <c:v>1.36395</c:v>
                </c:pt>
                <c:pt idx="66222" formatCode="General">
                  <c:v>1.363969999999999</c:v>
                </c:pt>
                <c:pt idx="66223" formatCode="General">
                  <c:v>1.3639899999999998</c:v>
                </c:pt>
                <c:pt idx="66224" formatCode="General">
                  <c:v>1.3640099999999999</c:v>
                </c:pt>
                <c:pt idx="66225" formatCode="General">
                  <c:v>1.3640300000000001</c:v>
                </c:pt>
                <c:pt idx="66226" formatCode="General">
                  <c:v>1.3640600000000001</c:v>
                </c:pt>
                <c:pt idx="66227" formatCode="General">
                  <c:v>1.3640800000000008</c:v>
                </c:pt>
                <c:pt idx="66228" formatCode="General">
                  <c:v>1.36409</c:v>
                </c:pt>
                <c:pt idx="66229" formatCode="General">
                  <c:v>1.3641099999999999</c:v>
                </c:pt>
                <c:pt idx="66230" formatCode="General">
                  <c:v>1.3641399999999999</c:v>
                </c:pt>
                <c:pt idx="66231" formatCode="General">
                  <c:v>1.36416</c:v>
                </c:pt>
                <c:pt idx="66232" formatCode="General">
                  <c:v>1.3641700000000001</c:v>
                </c:pt>
                <c:pt idx="66233" formatCode="General">
                  <c:v>1.3642000000000001</c:v>
                </c:pt>
                <c:pt idx="66234" formatCode="General">
                  <c:v>1.36422</c:v>
                </c:pt>
                <c:pt idx="66235" formatCode="General">
                  <c:v>1.3642399999999999</c:v>
                </c:pt>
                <c:pt idx="66236" formatCode="General">
                  <c:v>1.36426</c:v>
                </c:pt>
                <c:pt idx="66237" formatCode="General">
                  <c:v>1.3642799999999999</c:v>
                </c:pt>
                <c:pt idx="66238" formatCode="General">
                  <c:v>1.3643000000000001</c:v>
                </c:pt>
                <c:pt idx="66239" formatCode="General">
                  <c:v>1.36433</c:v>
                </c:pt>
                <c:pt idx="66240" formatCode="General">
                  <c:v>1.3643400000000001</c:v>
                </c:pt>
                <c:pt idx="66241" formatCode="General">
                  <c:v>1.36436</c:v>
                </c:pt>
                <c:pt idx="66242" formatCode="General">
                  <c:v>1.36439</c:v>
                </c:pt>
                <c:pt idx="66243" formatCode="General">
                  <c:v>1.3644099999999999</c:v>
                </c:pt>
                <c:pt idx="66244" formatCode="General">
                  <c:v>1.36442</c:v>
                </c:pt>
                <c:pt idx="66245" formatCode="General">
                  <c:v>1.3644400000000001</c:v>
                </c:pt>
                <c:pt idx="66246" formatCode="General">
                  <c:v>1.3644700000000001</c:v>
                </c:pt>
                <c:pt idx="66247" formatCode="General">
                  <c:v>1.36449</c:v>
                </c:pt>
                <c:pt idx="66248" formatCode="General">
                  <c:v>1.3645099999999999</c:v>
                </c:pt>
                <c:pt idx="66249" formatCode="General">
                  <c:v>1.36453</c:v>
                </c:pt>
                <c:pt idx="66250" formatCode="General">
                  <c:v>1.3645499999999999</c:v>
                </c:pt>
                <c:pt idx="66251" formatCode="General">
                  <c:v>1.3645700000000001</c:v>
                </c:pt>
                <c:pt idx="66252" formatCode="General">
                  <c:v>1.36459</c:v>
                </c:pt>
                <c:pt idx="66253" formatCode="General">
                  <c:v>1.3646100000000001</c:v>
                </c:pt>
                <c:pt idx="66254" formatCode="General">
                  <c:v>1.36463</c:v>
                </c:pt>
                <c:pt idx="66255" formatCode="General">
                  <c:v>1.36466</c:v>
                </c:pt>
                <c:pt idx="66256" formatCode="General">
                  <c:v>1.36467</c:v>
                </c:pt>
                <c:pt idx="66257" formatCode="General">
                  <c:v>1.36469</c:v>
                </c:pt>
                <c:pt idx="66258" formatCode="General">
                  <c:v>1.3647100000000001</c:v>
                </c:pt>
                <c:pt idx="66259" formatCode="General">
                  <c:v>1.36473</c:v>
                </c:pt>
                <c:pt idx="66260" formatCode="General">
                  <c:v>1.3647499999999999</c:v>
                </c:pt>
                <c:pt idx="66261" formatCode="General">
                  <c:v>1.36477</c:v>
                </c:pt>
                <c:pt idx="66262" formatCode="General">
                  <c:v>1.3648</c:v>
                </c:pt>
                <c:pt idx="66263" formatCode="General">
                  <c:v>1.3648100000000001</c:v>
                </c:pt>
                <c:pt idx="66264" formatCode="General">
                  <c:v>1.3648400000000001</c:v>
                </c:pt>
                <c:pt idx="66265" formatCode="General">
                  <c:v>1.36486</c:v>
                </c:pt>
                <c:pt idx="66266" formatCode="General">
                  <c:v>1.3648800000000001</c:v>
                </c:pt>
                <c:pt idx="66267" formatCode="General">
                  <c:v>1.3648899999999999</c:v>
                </c:pt>
                <c:pt idx="66268" formatCode="General">
                  <c:v>1.3649199999999999</c:v>
                </c:pt>
                <c:pt idx="66269" formatCode="General">
                  <c:v>1.36494</c:v>
                </c:pt>
                <c:pt idx="66270" formatCode="General">
                  <c:v>1.36496</c:v>
                </c:pt>
                <c:pt idx="66271" formatCode="General">
                  <c:v>1.3649800000000001</c:v>
                </c:pt>
                <c:pt idx="66272" formatCode="General">
                  <c:v>1.365</c:v>
                </c:pt>
                <c:pt idx="66273" formatCode="General">
                  <c:v>1.3650199999999999</c:v>
                </c:pt>
                <c:pt idx="66274" formatCode="General">
                  <c:v>1.36504</c:v>
                </c:pt>
                <c:pt idx="66275" formatCode="General">
                  <c:v>1.3650599999999999</c:v>
                </c:pt>
                <c:pt idx="66276" formatCode="General">
                  <c:v>1.3650800000000001</c:v>
                </c:pt>
                <c:pt idx="66277" formatCode="General">
                  <c:v>1.36511</c:v>
                </c:pt>
                <c:pt idx="66278" formatCode="General">
                  <c:v>1.36513</c:v>
                </c:pt>
                <c:pt idx="66279" formatCode="General">
                  <c:v>1.36514</c:v>
                </c:pt>
                <c:pt idx="66280" formatCode="General">
                  <c:v>1.3651599999999999</c:v>
                </c:pt>
                <c:pt idx="66281" formatCode="General">
                  <c:v>1.3651899999999999</c:v>
                </c:pt>
                <c:pt idx="66282" formatCode="General">
                  <c:v>1.36521</c:v>
                </c:pt>
                <c:pt idx="66283" formatCode="General">
                  <c:v>1.3652199999999999</c:v>
                </c:pt>
                <c:pt idx="66284" formatCode="General">
                  <c:v>1.3652500000000001</c:v>
                </c:pt>
                <c:pt idx="66285" formatCode="General">
                  <c:v>1.36527</c:v>
                </c:pt>
                <c:pt idx="66286" formatCode="General">
                  <c:v>1.3652899999999999</c:v>
                </c:pt>
                <c:pt idx="66287" formatCode="General">
                  <c:v>1.36531</c:v>
                </c:pt>
                <c:pt idx="66288" formatCode="General">
                  <c:v>1.365329999999999</c:v>
                </c:pt>
                <c:pt idx="66289" formatCode="General">
                  <c:v>1.3653500000000001</c:v>
                </c:pt>
                <c:pt idx="66290" formatCode="General">
                  <c:v>1.36538</c:v>
                </c:pt>
                <c:pt idx="66291" formatCode="General">
                  <c:v>1.3653899999999999</c:v>
                </c:pt>
                <c:pt idx="66292" formatCode="General">
                  <c:v>1.36541</c:v>
                </c:pt>
                <c:pt idx="66293" formatCode="General">
                  <c:v>1.36544</c:v>
                </c:pt>
                <c:pt idx="66294" formatCode="General">
                  <c:v>1.3654599999999999</c:v>
                </c:pt>
                <c:pt idx="66295" formatCode="General">
                  <c:v>1.36547</c:v>
                </c:pt>
                <c:pt idx="66296" formatCode="General">
                  <c:v>1.3654899999999999</c:v>
                </c:pt>
                <c:pt idx="66297" formatCode="General">
                  <c:v>1.3655199999999998</c:v>
                </c:pt>
                <c:pt idx="66298" formatCode="General">
                  <c:v>1.36554</c:v>
                </c:pt>
                <c:pt idx="66299" formatCode="General">
                  <c:v>1.3655599999999999</c:v>
                </c:pt>
                <c:pt idx="66300" formatCode="General">
                  <c:v>1.36558</c:v>
                </c:pt>
                <c:pt idx="66301" formatCode="General">
                  <c:v>1.365599999999999</c:v>
                </c:pt>
                <c:pt idx="66302" formatCode="General">
                  <c:v>1.3656199999999998</c:v>
                </c:pt>
                <c:pt idx="66303" formatCode="General">
                  <c:v>1.36564</c:v>
                </c:pt>
                <c:pt idx="66304" formatCode="General">
                  <c:v>1.3656599999999999</c:v>
                </c:pt>
                <c:pt idx="66305" formatCode="General">
                  <c:v>1.36568</c:v>
                </c:pt>
                <c:pt idx="66306" formatCode="General">
                  <c:v>1.36571</c:v>
                </c:pt>
                <c:pt idx="66307" formatCode="General">
                  <c:v>1.3657199999999998</c:v>
                </c:pt>
                <c:pt idx="66308" formatCode="General">
                  <c:v>1.36574</c:v>
                </c:pt>
                <c:pt idx="66309" formatCode="General">
                  <c:v>1.3657599999999999</c:v>
                </c:pt>
                <c:pt idx="66310" formatCode="General">
                  <c:v>1.3657899999999998</c:v>
                </c:pt>
                <c:pt idx="66311" formatCode="General">
                  <c:v>1.365799999999999</c:v>
                </c:pt>
                <c:pt idx="66312" formatCode="General">
                  <c:v>1.3658299999999992</c:v>
                </c:pt>
                <c:pt idx="66313" formatCode="General">
                  <c:v>1.36585</c:v>
                </c:pt>
                <c:pt idx="66314" formatCode="General">
                  <c:v>1.365869999999999</c:v>
                </c:pt>
                <c:pt idx="66315" formatCode="General">
                  <c:v>1.3658899999999998</c:v>
                </c:pt>
                <c:pt idx="66316" formatCode="General">
                  <c:v>1.36591</c:v>
                </c:pt>
                <c:pt idx="66317" formatCode="General">
                  <c:v>1.3659299999999992</c:v>
                </c:pt>
                <c:pt idx="66318" formatCode="General">
                  <c:v>1.36595</c:v>
                </c:pt>
                <c:pt idx="66319" formatCode="General">
                  <c:v>1.365969999999999</c:v>
                </c:pt>
                <c:pt idx="66320" formatCode="General">
                  <c:v>1.3659899999999998</c:v>
                </c:pt>
                <c:pt idx="66321" formatCode="General">
                  <c:v>1.3660099999999999</c:v>
                </c:pt>
                <c:pt idx="66322" formatCode="General">
                  <c:v>1.3660300000000001</c:v>
                </c:pt>
                <c:pt idx="66323" formatCode="General">
                  <c:v>1.3660500000000009</c:v>
                </c:pt>
                <c:pt idx="66324" formatCode="General">
                  <c:v>1.3660699999999999</c:v>
                </c:pt>
                <c:pt idx="66325" formatCode="General">
                  <c:v>1.36609</c:v>
                </c:pt>
                <c:pt idx="66326" formatCode="General">
                  <c:v>1.3661099999999999</c:v>
                </c:pt>
                <c:pt idx="66327" formatCode="General">
                  <c:v>1.3661300000000001</c:v>
                </c:pt>
                <c:pt idx="66328" formatCode="General">
                  <c:v>1.3661500000000009</c:v>
                </c:pt>
                <c:pt idx="66329" formatCode="General">
                  <c:v>1.3661799999999999</c:v>
                </c:pt>
                <c:pt idx="66330" formatCode="General">
                  <c:v>1.36619</c:v>
                </c:pt>
                <c:pt idx="66331" formatCode="General">
                  <c:v>1.3662099999999999</c:v>
                </c:pt>
                <c:pt idx="66332" formatCode="General">
                  <c:v>1.3662399999999999</c:v>
                </c:pt>
                <c:pt idx="66333" formatCode="General">
                  <c:v>1.36626</c:v>
                </c:pt>
                <c:pt idx="66334" formatCode="General">
                  <c:v>1.3662799999999999</c:v>
                </c:pt>
                <c:pt idx="66335" formatCode="General">
                  <c:v>1.3663000000000001</c:v>
                </c:pt>
                <c:pt idx="66336" formatCode="General">
                  <c:v>1.36632</c:v>
                </c:pt>
                <c:pt idx="66337" formatCode="General">
                  <c:v>1.3663400000000001</c:v>
                </c:pt>
                <c:pt idx="66338" formatCode="General">
                  <c:v>1.36636</c:v>
                </c:pt>
                <c:pt idx="66339" formatCode="General">
                  <c:v>1.3663799999999999</c:v>
                </c:pt>
                <c:pt idx="66340" formatCode="General">
                  <c:v>1.3664000000000001</c:v>
                </c:pt>
                <c:pt idx="66341" formatCode="General">
                  <c:v>1.36643</c:v>
                </c:pt>
                <c:pt idx="66342" formatCode="General">
                  <c:v>1.3664400000000001</c:v>
                </c:pt>
                <c:pt idx="66343" formatCode="General">
                  <c:v>1.36646</c:v>
                </c:pt>
                <c:pt idx="66344" formatCode="General">
                  <c:v>1.3664799999999999</c:v>
                </c:pt>
                <c:pt idx="66345" formatCode="General">
                  <c:v>1.3665099999999999</c:v>
                </c:pt>
                <c:pt idx="66346" formatCode="General">
                  <c:v>1.36652</c:v>
                </c:pt>
                <c:pt idx="66347" formatCode="General">
                  <c:v>1.3665400000000001</c:v>
                </c:pt>
                <c:pt idx="66348" formatCode="General">
                  <c:v>1.3665700000000001</c:v>
                </c:pt>
                <c:pt idx="66349" formatCode="General">
                  <c:v>1.36659</c:v>
                </c:pt>
                <c:pt idx="66350" formatCode="General">
                  <c:v>1.3666</c:v>
                </c:pt>
                <c:pt idx="66351" formatCode="General">
                  <c:v>1.36663</c:v>
                </c:pt>
                <c:pt idx="66352" formatCode="General">
                  <c:v>1.3666499999999999</c:v>
                </c:pt>
                <c:pt idx="66353" formatCode="General">
                  <c:v>1.3666700000000001</c:v>
                </c:pt>
                <c:pt idx="66354" formatCode="General">
                  <c:v>1.36669</c:v>
                </c:pt>
                <c:pt idx="66355" formatCode="General">
                  <c:v>1.3667100000000001</c:v>
                </c:pt>
                <c:pt idx="66356" formatCode="General">
                  <c:v>1.36673</c:v>
                </c:pt>
                <c:pt idx="66357" formatCode="General">
                  <c:v>1.36676</c:v>
                </c:pt>
                <c:pt idx="66358" formatCode="General">
                  <c:v>1.36677</c:v>
                </c:pt>
                <c:pt idx="66359" formatCode="General">
                  <c:v>1.3667899999999999</c:v>
                </c:pt>
                <c:pt idx="66360" formatCode="General">
                  <c:v>1.3668199999999999</c:v>
                </c:pt>
                <c:pt idx="66361" formatCode="General">
                  <c:v>1.3668400000000001</c:v>
                </c:pt>
                <c:pt idx="66362" formatCode="General">
                  <c:v>1.3668499999999999</c:v>
                </c:pt>
                <c:pt idx="66363" formatCode="General">
                  <c:v>1.3668800000000001</c:v>
                </c:pt>
                <c:pt idx="66364" formatCode="General">
                  <c:v>1.3669</c:v>
                </c:pt>
                <c:pt idx="66365" formatCode="General">
                  <c:v>1.3669199999999999</c:v>
                </c:pt>
                <c:pt idx="66366" formatCode="General">
                  <c:v>1.36694</c:v>
                </c:pt>
                <c:pt idx="66367" formatCode="General">
                  <c:v>1.36696</c:v>
                </c:pt>
                <c:pt idx="66368" formatCode="General">
                  <c:v>1.3669800000000001</c:v>
                </c:pt>
                <c:pt idx="66369" formatCode="General">
                  <c:v>1.367</c:v>
                </c:pt>
                <c:pt idx="66370" formatCode="General">
                  <c:v>1.3670199999999999</c:v>
                </c:pt>
                <c:pt idx="66371" formatCode="General">
                  <c:v>1.36704</c:v>
                </c:pt>
                <c:pt idx="66372" formatCode="General">
                  <c:v>1.3670599999999999</c:v>
                </c:pt>
                <c:pt idx="66373" formatCode="General">
                  <c:v>1.3670800000000001</c:v>
                </c:pt>
                <c:pt idx="66374" formatCode="General">
                  <c:v>1.3671</c:v>
                </c:pt>
                <c:pt idx="66375" formatCode="General">
                  <c:v>1.3671199999999999</c:v>
                </c:pt>
                <c:pt idx="66376" formatCode="General">
                  <c:v>1.36714</c:v>
                </c:pt>
                <c:pt idx="66377" formatCode="General">
                  <c:v>1.36717</c:v>
                </c:pt>
                <c:pt idx="66378" formatCode="General">
                  <c:v>1.3671800000000001</c:v>
                </c:pt>
                <c:pt idx="66379" formatCode="General">
                  <c:v>1.36721</c:v>
                </c:pt>
                <c:pt idx="66380" formatCode="General">
                  <c:v>1.3672299999999991</c:v>
                </c:pt>
                <c:pt idx="66381" formatCode="General">
                  <c:v>1.3672500000000001</c:v>
                </c:pt>
                <c:pt idx="66382" formatCode="General">
                  <c:v>1.3672599999999999</c:v>
                </c:pt>
                <c:pt idx="66383" formatCode="General">
                  <c:v>1.3672899999999999</c:v>
                </c:pt>
                <c:pt idx="66384" formatCode="General">
                  <c:v>1.36731</c:v>
                </c:pt>
                <c:pt idx="66385" formatCode="General">
                  <c:v>1.367329999999999</c:v>
                </c:pt>
                <c:pt idx="66386" formatCode="General">
                  <c:v>1.3673500000000001</c:v>
                </c:pt>
                <c:pt idx="66387" formatCode="General">
                  <c:v>1.36737</c:v>
                </c:pt>
                <c:pt idx="66388" formatCode="General">
                  <c:v>1.3673899999999999</c:v>
                </c:pt>
                <c:pt idx="66389" formatCode="General">
                  <c:v>1.3674199999999999</c:v>
                </c:pt>
                <c:pt idx="66390" formatCode="General">
                  <c:v>1.367429999999999</c:v>
                </c:pt>
                <c:pt idx="66391" formatCode="General">
                  <c:v>1.3674500000000001</c:v>
                </c:pt>
                <c:pt idx="66392" formatCode="General">
                  <c:v>1.36748</c:v>
                </c:pt>
                <c:pt idx="66393" formatCode="General">
                  <c:v>1.3674899999999999</c:v>
                </c:pt>
                <c:pt idx="66394" formatCode="General">
                  <c:v>1.36751</c:v>
                </c:pt>
                <c:pt idx="66395" formatCode="General">
                  <c:v>1.367529999999999</c:v>
                </c:pt>
                <c:pt idx="66396" formatCode="General">
                  <c:v>1.3675599999999999</c:v>
                </c:pt>
                <c:pt idx="66397" formatCode="General">
                  <c:v>1.36757</c:v>
                </c:pt>
                <c:pt idx="66398" formatCode="General">
                  <c:v>1.3675899999999999</c:v>
                </c:pt>
                <c:pt idx="66399" formatCode="General">
                  <c:v>1.3676199999999998</c:v>
                </c:pt>
                <c:pt idx="66400" formatCode="General">
                  <c:v>1.36764</c:v>
                </c:pt>
                <c:pt idx="66401" formatCode="General">
                  <c:v>1.36765</c:v>
                </c:pt>
                <c:pt idx="66402" formatCode="General">
                  <c:v>1.36768</c:v>
                </c:pt>
                <c:pt idx="66403" formatCode="General">
                  <c:v>1.367699999999999</c:v>
                </c:pt>
                <c:pt idx="66404" formatCode="General">
                  <c:v>1.3677199999999998</c:v>
                </c:pt>
                <c:pt idx="66405" formatCode="General">
                  <c:v>1.36774</c:v>
                </c:pt>
                <c:pt idx="66406" formatCode="General">
                  <c:v>1.3677599999999999</c:v>
                </c:pt>
                <c:pt idx="66407" formatCode="General">
                  <c:v>1.36778</c:v>
                </c:pt>
                <c:pt idx="66408" formatCode="General">
                  <c:v>1.36781</c:v>
                </c:pt>
                <c:pt idx="66409" formatCode="General">
                  <c:v>1.3678199999999998</c:v>
                </c:pt>
                <c:pt idx="66410" formatCode="General">
                  <c:v>1.3678399999999991</c:v>
                </c:pt>
                <c:pt idx="66411" formatCode="General">
                  <c:v>1.367869999999999</c:v>
                </c:pt>
                <c:pt idx="66412" formatCode="General">
                  <c:v>1.3678899999999998</c:v>
                </c:pt>
                <c:pt idx="66413" formatCode="General">
                  <c:v>1.367899999999999</c:v>
                </c:pt>
                <c:pt idx="66414" formatCode="General">
                  <c:v>1.3679299999999992</c:v>
                </c:pt>
                <c:pt idx="66415" formatCode="General">
                  <c:v>1.36795</c:v>
                </c:pt>
                <c:pt idx="66416" formatCode="General">
                  <c:v>1.367969999999999</c:v>
                </c:pt>
                <c:pt idx="66417" formatCode="General">
                  <c:v>1.3679899999999998</c:v>
                </c:pt>
                <c:pt idx="66418" formatCode="General">
                  <c:v>1.3680099999999999</c:v>
                </c:pt>
                <c:pt idx="66419" formatCode="General">
                  <c:v>1.3680300000000001</c:v>
                </c:pt>
                <c:pt idx="66420" formatCode="General">
                  <c:v>1.3680500000000009</c:v>
                </c:pt>
                <c:pt idx="66421" formatCode="General">
                  <c:v>1.3680699999999999</c:v>
                </c:pt>
                <c:pt idx="66422" formatCode="General">
                  <c:v>1.36809</c:v>
                </c:pt>
                <c:pt idx="66423" formatCode="General">
                  <c:v>1.3681099999999999</c:v>
                </c:pt>
                <c:pt idx="66424" formatCode="General">
                  <c:v>1.3681300000000001</c:v>
                </c:pt>
                <c:pt idx="66425" formatCode="General">
                  <c:v>1.3681500000000009</c:v>
                </c:pt>
                <c:pt idx="66426" formatCode="General">
                  <c:v>1.3681700000000001</c:v>
                </c:pt>
                <c:pt idx="66427" formatCode="General">
                  <c:v>1.36819</c:v>
                </c:pt>
                <c:pt idx="66428" formatCode="General">
                  <c:v>1.36822</c:v>
                </c:pt>
                <c:pt idx="66429" formatCode="General">
                  <c:v>1.3682300000000001</c:v>
                </c:pt>
                <c:pt idx="66430" formatCode="General">
                  <c:v>1.36826</c:v>
                </c:pt>
                <c:pt idx="66431" formatCode="General">
                  <c:v>1.3682799999999999</c:v>
                </c:pt>
                <c:pt idx="66432" formatCode="General">
                  <c:v>1.3683000000000001</c:v>
                </c:pt>
                <c:pt idx="66433" formatCode="General">
                  <c:v>1.3683099999999999</c:v>
                </c:pt>
                <c:pt idx="66434" formatCode="General">
                  <c:v>1.3683399999999999</c:v>
                </c:pt>
                <c:pt idx="66435" formatCode="General">
                  <c:v>1.36836</c:v>
                </c:pt>
                <c:pt idx="66436" formatCode="General">
                  <c:v>1.3683799999999999</c:v>
                </c:pt>
                <c:pt idx="66437" formatCode="General">
                  <c:v>1.3684000000000001</c:v>
                </c:pt>
                <c:pt idx="66438" formatCode="General">
                  <c:v>1.36842</c:v>
                </c:pt>
                <c:pt idx="66439" formatCode="General">
                  <c:v>1.3684400000000001</c:v>
                </c:pt>
                <c:pt idx="66440" formatCode="General">
                  <c:v>1.36846</c:v>
                </c:pt>
                <c:pt idx="66441" formatCode="General">
                  <c:v>1.3684799999999999</c:v>
                </c:pt>
                <c:pt idx="66442" formatCode="General">
                  <c:v>1.3685</c:v>
                </c:pt>
                <c:pt idx="66443" formatCode="General">
                  <c:v>1.36853</c:v>
                </c:pt>
                <c:pt idx="66444" formatCode="General">
                  <c:v>1.3685499999999999</c:v>
                </c:pt>
                <c:pt idx="66445" formatCode="General">
                  <c:v>1.36856</c:v>
                </c:pt>
                <c:pt idx="66446" formatCode="General">
                  <c:v>1.3685799999999999</c:v>
                </c:pt>
                <c:pt idx="66447" formatCode="General">
                  <c:v>1.3686100000000001</c:v>
                </c:pt>
                <c:pt idx="66448" formatCode="General">
                  <c:v>1.36863</c:v>
                </c:pt>
                <c:pt idx="66449" formatCode="General">
                  <c:v>1.3686400000000001</c:v>
                </c:pt>
                <c:pt idx="66450" formatCode="General">
                  <c:v>1.3686700000000001</c:v>
                </c:pt>
                <c:pt idx="66451" formatCode="General">
                  <c:v>1.36869</c:v>
                </c:pt>
                <c:pt idx="66452" formatCode="General">
                  <c:v>1.3687100000000001</c:v>
                </c:pt>
                <c:pt idx="66453" formatCode="General">
                  <c:v>1.36873</c:v>
                </c:pt>
                <c:pt idx="66454" formatCode="General">
                  <c:v>1.3687499999999999</c:v>
                </c:pt>
                <c:pt idx="66455" formatCode="General">
                  <c:v>1.36877</c:v>
                </c:pt>
                <c:pt idx="66456" formatCode="General">
                  <c:v>1.3688</c:v>
                </c:pt>
                <c:pt idx="66457" formatCode="General">
                  <c:v>1.3688100000000001</c:v>
                </c:pt>
                <c:pt idx="66458" formatCode="General">
                  <c:v>1.36883</c:v>
                </c:pt>
                <c:pt idx="66459" formatCode="General">
                  <c:v>1.3688499999999999</c:v>
                </c:pt>
                <c:pt idx="66460" formatCode="General">
                  <c:v>1.36887</c:v>
                </c:pt>
                <c:pt idx="66461" formatCode="General">
                  <c:v>1.3688899999999999</c:v>
                </c:pt>
                <c:pt idx="66462" formatCode="General">
                  <c:v>1.3689100000000001</c:v>
                </c:pt>
                <c:pt idx="66463" formatCode="General">
                  <c:v>1.36894</c:v>
                </c:pt>
                <c:pt idx="66464" formatCode="General">
                  <c:v>1.3689499999999999</c:v>
                </c:pt>
                <c:pt idx="66465" formatCode="General">
                  <c:v>1.3689800000000001</c:v>
                </c:pt>
                <c:pt idx="66466" formatCode="General">
                  <c:v>1.369</c:v>
                </c:pt>
                <c:pt idx="66467" formatCode="General">
                  <c:v>1.3690199999999999</c:v>
                </c:pt>
                <c:pt idx="66468" formatCode="General">
                  <c:v>1.36904</c:v>
                </c:pt>
                <c:pt idx="66469" formatCode="General">
                  <c:v>1.3690599999999999</c:v>
                </c:pt>
                <c:pt idx="66470" formatCode="General">
                  <c:v>1.3690800000000001</c:v>
                </c:pt>
                <c:pt idx="66471" formatCode="General">
                  <c:v>1.3691</c:v>
                </c:pt>
                <c:pt idx="66472" formatCode="General">
                  <c:v>1.3691199999999999</c:v>
                </c:pt>
                <c:pt idx="66473" formatCode="General">
                  <c:v>1.36914</c:v>
                </c:pt>
                <c:pt idx="66474" formatCode="General">
                  <c:v>1.3691599999999999</c:v>
                </c:pt>
                <c:pt idx="66475" formatCode="General">
                  <c:v>1.3691800000000001</c:v>
                </c:pt>
                <c:pt idx="66476" formatCode="General">
                  <c:v>1.3692</c:v>
                </c:pt>
                <c:pt idx="66477" formatCode="General">
                  <c:v>1.3692199999999999</c:v>
                </c:pt>
                <c:pt idx="66478" formatCode="General">
                  <c:v>1.3692500000000001</c:v>
                </c:pt>
                <c:pt idx="66479" formatCode="General">
                  <c:v>1.36927</c:v>
                </c:pt>
                <c:pt idx="66480" formatCode="General">
                  <c:v>1.3692800000000001</c:v>
                </c:pt>
                <c:pt idx="66481" formatCode="General">
                  <c:v>1.36931</c:v>
                </c:pt>
                <c:pt idx="66482" formatCode="General">
                  <c:v>1.369329999999999</c:v>
                </c:pt>
                <c:pt idx="66483" formatCode="General">
                  <c:v>1.3693500000000001</c:v>
                </c:pt>
                <c:pt idx="66484" formatCode="General">
                  <c:v>1.3693599999999999</c:v>
                </c:pt>
                <c:pt idx="66485" formatCode="General">
                  <c:v>1.3693899999999999</c:v>
                </c:pt>
                <c:pt idx="66486" formatCode="General">
                  <c:v>1.36941</c:v>
                </c:pt>
                <c:pt idx="66487" formatCode="General">
                  <c:v>1.369429999999999</c:v>
                </c:pt>
                <c:pt idx="66488" formatCode="General">
                  <c:v>1.3694500000000001</c:v>
                </c:pt>
                <c:pt idx="66489" formatCode="General">
                  <c:v>1.36947</c:v>
                </c:pt>
                <c:pt idx="66490" formatCode="General">
                  <c:v>1.3694899999999999</c:v>
                </c:pt>
                <c:pt idx="66491" formatCode="General">
                  <c:v>1.36951</c:v>
                </c:pt>
                <c:pt idx="66492" formatCode="General">
                  <c:v>1.369529999999999</c:v>
                </c:pt>
                <c:pt idx="66493" formatCode="General">
                  <c:v>1.36955</c:v>
                </c:pt>
                <c:pt idx="66494" formatCode="General">
                  <c:v>1.36958</c:v>
                </c:pt>
                <c:pt idx="66495" formatCode="General">
                  <c:v>1.369599999999999</c:v>
                </c:pt>
                <c:pt idx="66496" formatCode="General">
                  <c:v>1.36961</c:v>
                </c:pt>
                <c:pt idx="66497" formatCode="General">
                  <c:v>1.369629999999999</c:v>
                </c:pt>
                <c:pt idx="66498" formatCode="General">
                  <c:v>1.3696599999999999</c:v>
                </c:pt>
                <c:pt idx="66499" formatCode="General">
                  <c:v>1.36968</c:v>
                </c:pt>
                <c:pt idx="66500" formatCode="General">
                  <c:v>1.3696899999999999</c:v>
                </c:pt>
                <c:pt idx="66501" formatCode="General">
                  <c:v>1.3697199999999998</c:v>
                </c:pt>
                <c:pt idx="66502" formatCode="General">
                  <c:v>1.36974</c:v>
                </c:pt>
                <c:pt idx="66503" formatCode="General">
                  <c:v>1.3697599999999999</c:v>
                </c:pt>
                <c:pt idx="66504" formatCode="General">
                  <c:v>1.36978</c:v>
                </c:pt>
                <c:pt idx="66505" formatCode="General">
                  <c:v>1.369799999999999</c:v>
                </c:pt>
                <c:pt idx="66506" formatCode="General">
                  <c:v>1.3698199999999998</c:v>
                </c:pt>
                <c:pt idx="66507" formatCode="General">
                  <c:v>1.36985</c:v>
                </c:pt>
                <c:pt idx="66508" formatCode="General">
                  <c:v>1.3698599999999999</c:v>
                </c:pt>
                <c:pt idx="66509" formatCode="General">
                  <c:v>1.36988</c:v>
                </c:pt>
                <c:pt idx="66510" formatCode="General">
                  <c:v>1.369899999999999</c:v>
                </c:pt>
                <c:pt idx="66511" formatCode="General">
                  <c:v>1.3699299999999992</c:v>
                </c:pt>
                <c:pt idx="66512" formatCode="General">
                  <c:v>1.369939999999999</c:v>
                </c:pt>
                <c:pt idx="66513" formatCode="General">
                  <c:v>1.3699599999999998</c:v>
                </c:pt>
                <c:pt idx="66514" formatCode="General">
                  <c:v>1.3699899999999998</c:v>
                </c:pt>
                <c:pt idx="66515" formatCode="General">
                  <c:v>1.3700100000000008</c:v>
                </c:pt>
                <c:pt idx="66516" formatCode="General">
                  <c:v>1.3700300000000001</c:v>
                </c:pt>
                <c:pt idx="66517" formatCode="General">
                  <c:v>1.3700500000000009</c:v>
                </c:pt>
                <c:pt idx="66518" formatCode="General">
                  <c:v>1.3700699999999999</c:v>
                </c:pt>
                <c:pt idx="66519" formatCode="General">
                  <c:v>1.37009</c:v>
                </c:pt>
                <c:pt idx="66520" formatCode="General">
                  <c:v>1.3701099999999999</c:v>
                </c:pt>
                <c:pt idx="66521" formatCode="General">
                  <c:v>1.3701300000000001</c:v>
                </c:pt>
                <c:pt idx="66522" formatCode="General">
                  <c:v>1.3701500000000009</c:v>
                </c:pt>
                <c:pt idx="66523" formatCode="General">
                  <c:v>1.3701800000000008</c:v>
                </c:pt>
                <c:pt idx="66524" formatCode="General">
                  <c:v>1.37019</c:v>
                </c:pt>
                <c:pt idx="66525" formatCode="General">
                  <c:v>1.3702099999999999</c:v>
                </c:pt>
                <c:pt idx="66526" formatCode="General">
                  <c:v>1.3702399999999999</c:v>
                </c:pt>
                <c:pt idx="66527" formatCode="General">
                  <c:v>1.3702500000000009</c:v>
                </c:pt>
                <c:pt idx="66528" formatCode="General">
                  <c:v>1.3702700000000001</c:v>
                </c:pt>
                <c:pt idx="66529" formatCode="General">
                  <c:v>1.3703000000000001</c:v>
                </c:pt>
                <c:pt idx="66530" formatCode="General">
                  <c:v>1.37032</c:v>
                </c:pt>
                <c:pt idx="66531" formatCode="General">
                  <c:v>1.37033</c:v>
                </c:pt>
                <c:pt idx="66532" formatCode="General">
                  <c:v>1.37036</c:v>
                </c:pt>
                <c:pt idx="66533" formatCode="General">
                  <c:v>1.3703799999999999</c:v>
                </c:pt>
                <c:pt idx="66534" formatCode="General">
                  <c:v>1.3704000000000001</c:v>
                </c:pt>
                <c:pt idx="66535" formatCode="General">
                  <c:v>1.3704099999999999</c:v>
                </c:pt>
                <c:pt idx="66536" formatCode="General">
                  <c:v>1.3704400000000001</c:v>
                </c:pt>
                <c:pt idx="66537" formatCode="General">
                  <c:v>1.37046</c:v>
                </c:pt>
                <c:pt idx="66538" formatCode="General">
                  <c:v>1.3704799999999999</c:v>
                </c:pt>
                <c:pt idx="66539" formatCode="General">
                  <c:v>1.3705000000000001</c:v>
                </c:pt>
                <c:pt idx="66540" formatCode="General">
                  <c:v>1.37052</c:v>
                </c:pt>
                <c:pt idx="66541" formatCode="General">
                  <c:v>1.3705400000000001</c:v>
                </c:pt>
                <c:pt idx="66542" formatCode="General">
                  <c:v>1.37056</c:v>
                </c:pt>
                <c:pt idx="66543" formatCode="General">
                  <c:v>1.3705799999999999</c:v>
                </c:pt>
                <c:pt idx="66544" formatCode="General">
                  <c:v>1.3706</c:v>
                </c:pt>
                <c:pt idx="66545" formatCode="General">
                  <c:v>1.3706199999999999</c:v>
                </c:pt>
                <c:pt idx="66546" formatCode="General">
                  <c:v>1.3706499999999999</c:v>
                </c:pt>
                <c:pt idx="66547" formatCode="General">
                  <c:v>1.37066</c:v>
                </c:pt>
                <c:pt idx="66548" formatCode="General">
                  <c:v>1.3706799999999999</c:v>
                </c:pt>
                <c:pt idx="66549" formatCode="General">
                  <c:v>1.3707100000000001</c:v>
                </c:pt>
                <c:pt idx="66550" formatCode="General">
                  <c:v>1.37073</c:v>
                </c:pt>
                <c:pt idx="66551" formatCode="General">
                  <c:v>1.3707499999999999</c:v>
                </c:pt>
                <c:pt idx="66552" formatCode="General">
                  <c:v>1.37077</c:v>
                </c:pt>
                <c:pt idx="66553" formatCode="General">
                  <c:v>1.37079</c:v>
                </c:pt>
                <c:pt idx="66554" formatCode="General">
                  <c:v>1.3708100000000001</c:v>
                </c:pt>
                <c:pt idx="66555" formatCode="General">
                  <c:v>1.37083</c:v>
                </c:pt>
                <c:pt idx="66556" formatCode="General">
                  <c:v>1.3708499999999999</c:v>
                </c:pt>
                <c:pt idx="66557" formatCode="General">
                  <c:v>1.37087</c:v>
                </c:pt>
                <c:pt idx="66558" formatCode="General">
                  <c:v>1.3709</c:v>
                </c:pt>
                <c:pt idx="66559" formatCode="General">
                  <c:v>1.3709100000000001</c:v>
                </c:pt>
                <c:pt idx="66560" formatCode="General">
                  <c:v>1.37093</c:v>
                </c:pt>
                <c:pt idx="66561" formatCode="General">
                  <c:v>1.3709499999999999</c:v>
                </c:pt>
                <c:pt idx="66562" formatCode="General">
                  <c:v>1.3709800000000001</c:v>
                </c:pt>
                <c:pt idx="66563" formatCode="General">
                  <c:v>1.3709899999999999</c:v>
                </c:pt>
                <c:pt idx="66564" formatCode="General">
                  <c:v>1.3710100000000001</c:v>
                </c:pt>
                <c:pt idx="66565" formatCode="General">
                  <c:v>1.37104</c:v>
                </c:pt>
                <c:pt idx="66566" formatCode="General">
                  <c:v>1.3710599999999999</c:v>
                </c:pt>
                <c:pt idx="66567" formatCode="General">
                  <c:v>1.37107</c:v>
                </c:pt>
                <c:pt idx="66568" formatCode="General">
                  <c:v>1.3711</c:v>
                </c:pt>
                <c:pt idx="66569" formatCode="General">
                  <c:v>1.3711199999999999</c:v>
                </c:pt>
                <c:pt idx="66570" formatCode="General">
                  <c:v>1.37114</c:v>
                </c:pt>
                <c:pt idx="66571" formatCode="General">
                  <c:v>1.3711599999999999</c:v>
                </c:pt>
                <c:pt idx="66572" formatCode="General">
                  <c:v>1.3711800000000001</c:v>
                </c:pt>
                <c:pt idx="66573" formatCode="General">
                  <c:v>1.3712</c:v>
                </c:pt>
                <c:pt idx="66574" formatCode="General">
                  <c:v>1.3712199999999999</c:v>
                </c:pt>
                <c:pt idx="66575" formatCode="General">
                  <c:v>1.37124</c:v>
                </c:pt>
                <c:pt idx="66576" formatCode="General">
                  <c:v>1.3712599999999999</c:v>
                </c:pt>
                <c:pt idx="66577" formatCode="General">
                  <c:v>1.3712899999999999</c:v>
                </c:pt>
                <c:pt idx="66578" formatCode="General">
                  <c:v>1.37131</c:v>
                </c:pt>
                <c:pt idx="66579" formatCode="General">
                  <c:v>1.3713199999999999</c:v>
                </c:pt>
                <c:pt idx="66580" formatCode="General">
                  <c:v>1.3713500000000001</c:v>
                </c:pt>
                <c:pt idx="66581" formatCode="General">
                  <c:v>1.37137</c:v>
                </c:pt>
                <c:pt idx="66582" formatCode="General">
                  <c:v>1.3713899999999999</c:v>
                </c:pt>
                <c:pt idx="66583" formatCode="General">
                  <c:v>1.37141</c:v>
                </c:pt>
                <c:pt idx="66584" formatCode="General">
                  <c:v>1.371429999999999</c:v>
                </c:pt>
                <c:pt idx="66585" formatCode="General">
                  <c:v>1.3714500000000001</c:v>
                </c:pt>
                <c:pt idx="66586" formatCode="General">
                  <c:v>1.37147</c:v>
                </c:pt>
                <c:pt idx="66587" formatCode="General">
                  <c:v>1.3714899999999999</c:v>
                </c:pt>
                <c:pt idx="66588" formatCode="General">
                  <c:v>1.37151</c:v>
                </c:pt>
                <c:pt idx="66589" formatCode="General">
                  <c:v>1.371529999999999</c:v>
                </c:pt>
                <c:pt idx="66590" formatCode="General">
                  <c:v>1.37155</c:v>
                </c:pt>
                <c:pt idx="66591" formatCode="General">
                  <c:v>1.37157</c:v>
                </c:pt>
                <c:pt idx="66592" formatCode="General">
                  <c:v>1.3715899999999999</c:v>
                </c:pt>
                <c:pt idx="66593" formatCode="General">
                  <c:v>1.37161</c:v>
                </c:pt>
                <c:pt idx="66594" formatCode="General">
                  <c:v>1.371629999999999</c:v>
                </c:pt>
                <c:pt idx="66595" formatCode="General">
                  <c:v>1.37165</c:v>
                </c:pt>
                <c:pt idx="66596" formatCode="General">
                  <c:v>1.37168</c:v>
                </c:pt>
                <c:pt idx="66597" formatCode="General">
                  <c:v>1.371699999999999</c:v>
                </c:pt>
                <c:pt idx="66598" formatCode="General">
                  <c:v>1.37171</c:v>
                </c:pt>
                <c:pt idx="66599" formatCode="General">
                  <c:v>1.37174</c:v>
                </c:pt>
                <c:pt idx="66600" formatCode="General">
                  <c:v>1.3717599999999999</c:v>
                </c:pt>
                <c:pt idx="66601" formatCode="General">
                  <c:v>1.37178</c:v>
                </c:pt>
                <c:pt idx="66602" formatCode="General">
                  <c:v>1.371799999999999</c:v>
                </c:pt>
                <c:pt idx="66603" formatCode="General">
                  <c:v>1.3718199999999998</c:v>
                </c:pt>
                <c:pt idx="66604" formatCode="General">
                  <c:v>1.3718399999999991</c:v>
                </c:pt>
                <c:pt idx="66605" formatCode="General">
                  <c:v>1.3718599999999999</c:v>
                </c:pt>
                <c:pt idx="66606" formatCode="General">
                  <c:v>1.37188</c:v>
                </c:pt>
                <c:pt idx="66607" formatCode="General">
                  <c:v>1.371899999999999</c:v>
                </c:pt>
                <c:pt idx="66608" formatCode="General">
                  <c:v>1.3719199999999998</c:v>
                </c:pt>
                <c:pt idx="66609" formatCode="General">
                  <c:v>1.37195</c:v>
                </c:pt>
                <c:pt idx="66610" formatCode="General">
                  <c:v>1.3719599999999998</c:v>
                </c:pt>
                <c:pt idx="66611" formatCode="General">
                  <c:v>1.37198</c:v>
                </c:pt>
                <c:pt idx="66612" formatCode="General">
                  <c:v>1.3720000000000001</c:v>
                </c:pt>
                <c:pt idx="66613" formatCode="General">
                  <c:v>1.3720300000000001</c:v>
                </c:pt>
                <c:pt idx="66614" formatCode="General">
                  <c:v>1.3720399999999999</c:v>
                </c:pt>
                <c:pt idx="66615" formatCode="General">
                  <c:v>1.3720600000000001</c:v>
                </c:pt>
                <c:pt idx="66616" formatCode="General">
                  <c:v>1.37209</c:v>
                </c:pt>
                <c:pt idx="66617" formatCode="General">
                  <c:v>1.3721099999999999</c:v>
                </c:pt>
                <c:pt idx="66618" formatCode="General">
                  <c:v>1.3721300000000001</c:v>
                </c:pt>
                <c:pt idx="66619" formatCode="General">
                  <c:v>1.3721500000000009</c:v>
                </c:pt>
                <c:pt idx="66620" formatCode="General">
                  <c:v>1.3721699999999999</c:v>
                </c:pt>
                <c:pt idx="66621" formatCode="General">
                  <c:v>1.37219</c:v>
                </c:pt>
                <c:pt idx="66622" formatCode="General">
                  <c:v>1.3722099999999999</c:v>
                </c:pt>
                <c:pt idx="66623" formatCode="General">
                  <c:v>1.3722300000000001</c:v>
                </c:pt>
                <c:pt idx="66624" formatCode="General">
                  <c:v>1.3722500000000009</c:v>
                </c:pt>
                <c:pt idx="66625" formatCode="General">
                  <c:v>1.3722700000000001</c:v>
                </c:pt>
                <c:pt idx="66626" formatCode="General">
                  <c:v>1.37229</c:v>
                </c:pt>
                <c:pt idx="66627" formatCode="General">
                  <c:v>1.3723099999999999</c:v>
                </c:pt>
                <c:pt idx="66628" formatCode="General">
                  <c:v>1.3723399999999999</c:v>
                </c:pt>
                <c:pt idx="66629" formatCode="General">
                  <c:v>1.37236</c:v>
                </c:pt>
                <c:pt idx="66630" formatCode="General">
                  <c:v>1.3723700000000001</c:v>
                </c:pt>
                <c:pt idx="66631" formatCode="General">
                  <c:v>1.3724000000000001</c:v>
                </c:pt>
                <c:pt idx="66632" formatCode="General">
                  <c:v>1.37242</c:v>
                </c:pt>
                <c:pt idx="66633" formatCode="General">
                  <c:v>1.3724400000000001</c:v>
                </c:pt>
                <c:pt idx="66634" formatCode="General">
                  <c:v>1.37246</c:v>
                </c:pt>
                <c:pt idx="66635" formatCode="General">
                  <c:v>1.3724799999999999</c:v>
                </c:pt>
                <c:pt idx="66636" formatCode="General">
                  <c:v>1.3725000000000001</c:v>
                </c:pt>
                <c:pt idx="66637" formatCode="General">
                  <c:v>1.37252</c:v>
                </c:pt>
                <c:pt idx="66638" formatCode="General">
                  <c:v>1.3725400000000001</c:v>
                </c:pt>
                <c:pt idx="66639" formatCode="General">
                  <c:v>1.37256</c:v>
                </c:pt>
                <c:pt idx="66640" formatCode="General">
                  <c:v>1.3725799999999999</c:v>
                </c:pt>
                <c:pt idx="66641" formatCode="General">
                  <c:v>1.3726</c:v>
                </c:pt>
                <c:pt idx="66642" formatCode="General">
                  <c:v>1.37262</c:v>
                </c:pt>
                <c:pt idx="66643" formatCode="General">
                  <c:v>1.3726400000000001</c:v>
                </c:pt>
                <c:pt idx="66644" formatCode="General">
                  <c:v>1.3726700000000001</c:v>
                </c:pt>
                <c:pt idx="66645" formatCode="General">
                  <c:v>1.37269</c:v>
                </c:pt>
                <c:pt idx="66646" formatCode="General">
                  <c:v>1.3727</c:v>
                </c:pt>
                <c:pt idx="66647" formatCode="General">
                  <c:v>1.37273</c:v>
                </c:pt>
                <c:pt idx="66648" formatCode="General">
                  <c:v>1.3727499999999999</c:v>
                </c:pt>
                <c:pt idx="66649" formatCode="General">
                  <c:v>1.37277</c:v>
                </c:pt>
                <c:pt idx="66650" formatCode="General">
                  <c:v>1.3727799999999999</c:v>
                </c:pt>
                <c:pt idx="66651" formatCode="General">
                  <c:v>1.3728100000000001</c:v>
                </c:pt>
                <c:pt idx="66652" formatCode="General">
                  <c:v>1.37283</c:v>
                </c:pt>
                <c:pt idx="66653" formatCode="General">
                  <c:v>1.3728499999999999</c:v>
                </c:pt>
                <c:pt idx="66654" formatCode="General">
                  <c:v>1.37287</c:v>
                </c:pt>
                <c:pt idx="66655" formatCode="General">
                  <c:v>1.3728899999999999</c:v>
                </c:pt>
                <c:pt idx="66656" formatCode="General">
                  <c:v>1.3729100000000001</c:v>
                </c:pt>
                <c:pt idx="66657" formatCode="General">
                  <c:v>1.37293</c:v>
                </c:pt>
                <c:pt idx="66658" formatCode="General">
                  <c:v>1.3729499999999999</c:v>
                </c:pt>
                <c:pt idx="66659" formatCode="General">
                  <c:v>1.37297</c:v>
                </c:pt>
                <c:pt idx="66660" formatCode="General">
                  <c:v>1.373</c:v>
                </c:pt>
                <c:pt idx="66661" formatCode="General">
                  <c:v>1.3730100000000001</c:v>
                </c:pt>
                <c:pt idx="66662" formatCode="General">
                  <c:v>1.37303</c:v>
                </c:pt>
                <c:pt idx="66663" formatCode="General">
                  <c:v>1.3730500000000001</c:v>
                </c:pt>
                <c:pt idx="66664" formatCode="General">
                  <c:v>1.3730800000000001</c:v>
                </c:pt>
                <c:pt idx="66665" formatCode="General">
                  <c:v>1.3730899999999999</c:v>
                </c:pt>
                <c:pt idx="66666" formatCode="General">
                  <c:v>1.3731100000000001</c:v>
                </c:pt>
                <c:pt idx="66667" formatCode="General">
                  <c:v>1.37314</c:v>
                </c:pt>
                <c:pt idx="66668" formatCode="General">
                  <c:v>1.3731599999999999</c:v>
                </c:pt>
                <c:pt idx="66669" formatCode="General">
                  <c:v>1.3731800000000001</c:v>
                </c:pt>
                <c:pt idx="66670" formatCode="General">
                  <c:v>1.3732</c:v>
                </c:pt>
                <c:pt idx="66671" formatCode="General">
                  <c:v>1.3732199999999999</c:v>
                </c:pt>
                <c:pt idx="66672" formatCode="General">
                  <c:v>1.37324</c:v>
                </c:pt>
                <c:pt idx="66673" formatCode="General">
                  <c:v>1.3732599999999999</c:v>
                </c:pt>
                <c:pt idx="66674" formatCode="General">
                  <c:v>1.3732800000000001</c:v>
                </c:pt>
                <c:pt idx="66675" formatCode="General">
                  <c:v>1.3733</c:v>
                </c:pt>
                <c:pt idx="66676" formatCode="General">
                  <c:v>1.3733199999999999</c:v>
                </c:pt>
                <c:pt idx="66677" formatCode="General">
                  <c:v>1.37334</c:v>
                </c:pt>
                <c:pt idx="66678" formatCode="General">
                  <c:v>1.3733599999999999</c:v>
                </c:pt>
                <c:pt idx="66679" formatCode="General">
                  <c:v>1.37338</c:v>
                </c:pt>
                <c:pt idx="66680" formatCode="General">
                  <c:v>1.37341</c:v>
                </c:pt>
                <c:pt idx="66681" formatCode="General">
                  <c:v>1.3734199999999999</c:v>
                </c:pt>
                <c:pt idx="66682" formatCode="General">
                  <c:v>1.3734500000000001</c:v>
                </c:pt>
                <c:pt idx="66683" formatCode="General">
                  <c:v>1.37347</c:v>
                </c:pt>
                <c:pt idx="66684" formatCode="General">
                  <c:v>1.3734899999999999</c:v>
                </c:pt>
                <c:pt idx="66685" formatCode="General">
                  <c:v>1.3734999999999991</c:v>
                </c:pt>
                <c:pt idx="66686" formatCode="General">
                  <c:v>1.373529999999999</c:v>
                </c:pt>
                <c:pt idx="66687" formatCode="General">
                  <c:v>1.37355</c:v>
                </c:pt>
                <c:pt idx="66688" formatCode="General">
                  <c:v>1.37357</c:v>
                </c:pt>
                <c:pt idx="66689" formatCode="General">
                  <c:v>1.3735899999999999</c:v>
                </c:pt>
                <c:pt idx="66690" formatCode="General">
                  <c:v>1.37361</c:v>
                </c:pt>
                <c:pt idx="66691" formatCode="General">
                  <c:v>1.373629999999999</c:v>
                </c:pt>
                <c:pt idx="66692" formatCode="General">
                  <c:v>1.37365</c:v>
                </c:pt>
                <c:pt idx="66693" formatCode="General">
                  <c:v>1.3736699999999991</c:v>
                </c:pt>
                <c:pt idx="66694" formatCode="General">
                  <c:v>1.3736899999999999</c:v>
                </c:pt>
                <c:pt idx="66695" formatCode="General">
                  <c:v>1.3737199999999998</c:v>
                </c:pt>
                <c:pt idx="66696" formatCode="General">
                  <c:v>1.37374</c:v>
                </c:pt>
                <c:pt idx="66697" formatCode="General">
                  <c:v>1.37375</c:v>
                </c:pt>
                <c:pt idx="66698" formatCode="General">
                  <c:v>1.37378</c:v>
                </c:pt>
                <c:pt idx="66699" formatCode="General">
                  <c:v>1.373799999999999</c:v>
                </c:pt>
                <c:pt idx="66700" formatCode="General">
                  <c:v>1.3738199999999998</c:v>
                </c:pt>
                <c:pt idx="66701" formatCode="General">
                  <c:v>1.3738299999999992</c:v>
                </c:pt>
                <c:pt idx="66702" formatCode="General">
                  <c:v>1.3738599999999999</c:v>
                </c:pt>
                <c:pt idx="66703" formatCode="General">
                  <c:v>1.37388</c:v>
                </c:pt>
                <c:pt idx="66704" formatCode="General">
                  <c:v>1.373899999999999</c:v>
                </c:pt>
                <c:pt idx="66705" formatCode="General">
                  <c:v>1.3739199999999998</c:v>
                </c:pt>
                <c:pt idx="66706" formatCode="General">
                  <c:v>1.3739399999999991</c:v>
                </c:pt>
                <c:pt idx="66707" formatCode="General">
                  <c:v>1.3739599999999998</c:v>
                </c:pt>
                <c:pt idx="66708" formatCode="General">
                  <c:v>1.37398</c:v>
                </c:pt>
                <c:pt idx="66709" formatCode="General">
                  <c:v>1.3740000000000001</c:v>
                </c:pt>
                <c:pt idx="66710" formatCode="General">
                  <c:v>1.37402</c:v>
                </c:pt>
                <c:pt idx="66711" formatCode="General">
                  <c:v>1.3740500000000009</c:v>
                </c:pt>
                <c:pt idx="66712" formatCode="General">
                  <c:v>1.3740699999999999</c:v>
                </c:pt>
                <c:pt idx="66713" formatCode="General">
                  <c:v>1.3740800000000009</c:v>
                </c:pt>
                <c:pt idx="66714" formatCode="General">
                  <c:v>1.3741000000000001</c:v>
                </c:pt>
                <c:pt idx="66715" formatCode="General">
                  <c:v>1.3741300000000001</c:v>
                </c:pt>
                <c:pt idx="66716" formatCode="General">
                  <c:v>1.3741500000000009</c:v>
                </c:pt>
                <c:pt idx="66717" formatCode="General">
                  <c:v>1.3741699999999999</c:v>
                </c:pt>
                <c:pt idx="66718" formatCode="General">
                  <c:v>1.37419</c:v>
                </c:pt>
                <c:pt idx="66719" formatCode="General">
                  <c:v>1.3742099999999999</c:v>
                </c:pt>
                <c:pt idx="66720" formatCode="General">
                  <c:v>1.3742300000000001</c:v>
                </c:pt>
                <c:pt idx="66721" formatCode="General">
                  <c:v>1.3742500000000009</c:v>
                </c:pt>
                <c:pt idx="66722" formatCode="General">
                  <c:v>1.3742700000000001</c:v>
                </c:pt>
                <c:pt idx="66723" formatCode="General">
                  <c:v>1.37429</c:v>
                </c:pt>
                <c:pt idx="66724" formatCode="General">
                  <c:v>1.37432</c:v>
                </c:pt>
                <c:pt idx="66725" formatCode="General">
                  <c:v>1.3743300000000001</c:v>
                </c:pt>
                <c:pt idx="66726" formatCode="General">
                  <c:v>1.3743500000000008</c:v>
                </c:pt>
                <c:pt idx="66727" formatCode="General">
                  <c:v>1.3743700000000001</c:v>
                </c:pt>
                <c:pt idx="66728" formatCode="General">
                  <c:v>1.37439</c:v>
                </c:pt>
                <c:pt idx="66729" formatCode="General">
                  <c:v>1.3744099999999999</c:v>
                </c:pt>
                <c:pt idx="66730" formatCode="General">
                  <c:v>1.37443</c:v>
                </c:pt>
                <c:pt idx="66731" formatCode="General">
                  <c:v>1.37446</c:v>
                </c:pt>
                <c:pt idx="66732" formatCode="General">
                  <c:v>1.3744700000000001</c:v>
                </c:pt>
                <c:pt idx="66733" formatCode="General">
                  <c:v>1.3745000000000001</c:v>
                </c:pt>
                <c:pt idx="66734" formatCode="General">
                  <c:v>1.37452</c:v>
                </c:pt>
                <c:pt idx="66735" formatCode="General">
                  <c:v>1.3745400000000001</c:v>
                </c:pt>
                <c:pt idx="66736" formatCode="General">
                  <c:v>1.3745499999999999</c:v>
                </c:pt>
                <c:pt idx="66737" formatCode="General">
                  <c:v>1.3745799999999999</c:v>
                </c:pt>
                <c:pt idx="66738" formatCode="General">
                  <c:v>1.3746</c:v>
                </c:pt>
                <c:pt idx="66739" formatCode="General">
                  <c:v>1.37462</c:v>
                </c:pt>
                <c:pt idx="66740" formatCode="General">
                  <c:v>1.3746400000000001</c:v>
                </c:pt>
                <c:pt idx="66741" formatCode="General">
                  <c:v>1.37466</c:v>
                </c:pt>
                <c:pt idx="66742" formatCode="General">
                  <c:v>1.3746799999999999</c:v>
                </c:pt>
                <c:pt idx="66743" formatCode="General">
                  <c:v>1.3747100000000001</c:v>
                </c:pt>
                <c:pt idx="66744" formatCode="General">
                  <c:v>1.3747199999999999</c:v>
                </c:pt>
                <c:pt idx="66745" formatCode="General">
                  <c:v>1.3747400000000001</c:v>
                </c:pt>
                <c:pt idx="66746" formatCode="General">
                  <c:v>1.37477</c:v>
                </c:pt>
                <c:pt idx="66747" formatCode="General">
                  <c:v>1.37479</c:v>
                </c:pt>
                <c:pt idx="66748" formatCode="General">
                  <c:v>1.3748</c:v>
                </c:pt>
                <c:pt idx="66749" formatCode="General">
                  <c:v>1.37483</c:v>
                </c:pt>
                <c:pt idx="66750" formatCode="General">
                  <c:v>1.3748499999999999</c:v>
                </c:pt>
                <c:pt idx="66751" formatCode="General">
                  <c:v>1.37487</c:v>
                </c:pt>
                <c:pt idx="66752" formatCode="General">
                  <c:v>1.3748800000000001</c:v>
                </c:pt>
                <c:pt idx="66753" formatCode="General">
                  <c:v>1.3749100000000001</c:v>
                </c:pt>
                <c:pt idx="66754" formatCode="General">
                  <c:v>1.37493</c:v>
                </c:pt>
                <c:pt idx="66755" formatCode="General">
                  <c:v>1.3749499999999999</c:v>
                </c:pt>
                <c:pt idx="66756" formatCode="General">
                  <c:v>1.37497</c:v>
                </c:pt>
                <c:pt idx="66757" formatCode="General">
                  <c:v>1.3749899999999999</c:v>
                </c:pt>
                <c:pt idx="66758" formatCode="General">
                  <c:v>1.3750100000000001</c:v>
                </c:pt>
                <c:pt idx="66759" formatCode="General">
                  <c:v>1.37503</c:v>
                </c:pt>
                <c:pt idx="66760" formatCode="General">
                  <c:v>1.3750500000000001</c:v>
                </c:pt>
                <c:pt idx="66761" formatCode="General">
                  <c:v>1.37507</c:v>
                </c:pt>
                <c:pt idx="66762" formatCode="General">
                  <c:v>1.3751</c:v>
                </c:pt>
                <c:pt idx="66763" formatCode="General">
                  <c:v>1.3751199999999999</c:v>
                </c:pt>
                <c:pt idx="66764" formatCode="General">
                  <c:v>1.37513</c:v>
                </c:pt>
                <c:pt idx="66765" formatCode="General">
                  <c:v>1.3751500000000001</c:v>
                </c:pt>
                <c:pt idx="66766" formatCode="General">
                  <c:v>1.3751800000000001</c:v>
                </c:pt>
                <c:pt idx="66767" formatCode="General">
                  <c:v>1.3752</c:v>
                </c:pt>
                <c:pt idx="66768" formatCode="General">
                  <c:v>1.3752199999999999</c:v>
                </c:pt>
                <c:pt idx="66769" formatCode="General">
                  <c:v>1.37524</c:v>
                </c:pt>
                <c:pt idx="66770" formatCode="General">
                  <c:v>1.3752599999999999</c:v>
                </c:pt>
                <c:pt idx="66771" formatCode="General">
                  <c:v>1.3752800000000001</c:v>
                </c:pt>
                <c:pt idx="66772" formatCode="General">
                  <c:v>1.3753</c:v>
                </c:pt>
                <c:pt idx="66773" formatCode="General">
                  <c:v>1.3753199999999999</c:v>
                </c:pt>
                <c:pt idx="66774" formatCode="General">
                  <c:v>1.37534</c:v>
                </c:pt>
                <c:pt idx="66775" formatCode="General">
                  <c:v>1.37537</c:v>
                </c:pt>
                <c:pt idx="66776" formatCode="General">
                  <c:v>1.37538</c:v>
                </c:pt>
                <c:pt idx="66777" formatCode="General">
                  <c:v>1.3754</c:v>
                </c:pt>
                <c:pt idx="66778" formatCode="General">
                  <c:v>1.3754199999999999</c:v>
                </c:pt>
                <c:pt idx="66779" formatCode="General">
                  <c:v>1.3754500000000001</c:v>
                </c:pt>
                <c:pt idx="66780" formatCode="General">
                  <c:v>1.3754599999999999</c:v>
                </c:pt>
                <c:pt idx="66781" formatCode="General">
                  <c:v>1.37548</c:v>
                </c:pt>
                <c:pt idx="66782" formatCode="General">
                  <c:v>1.37551</c:v>
                </c:pt>
                <c:pt idx="66783" formatCode="General">
                  <c:v>1.375529999999999</c:v>
                </c:pt>
                <c:pt idx="66784" formatCode="General">
                  <c:v>1.37554</c:v>
                </c:pt>
                <c:pt idx="66785" formatCode="General">
                  <c:v>1.37557</c:v>
                </c:pt>
                <c:pt idx="66786" formatCode="General">
                  <c:v>1.3755899999999999</c:v>
                </c:pt>
                <c:pt idx="66787" formatCode="General">
                  <c:v>1.37561</c:v>
                </c:pt>
                <c:pt idx="66788" formatCode="General">
                  <c:v>1.375629999999999</c:v>
                </c:pt>
                <c:pt idx="66789" formatCode="General">
                  <c:v>1.37565</c:v>
                </c:pt>
                <c:pt idx="66790" formatCode="General">
                  <c:v>1.3756699999999991</c:v>
                </c:pt>
                <c:pt idx="66791" formatCode="General">
                  <c:v>1.3756899999999999</c:v>
                </c:pt>
                <c:pt idx="66792" formatCode="General">
                  <c:v>1.37571</c:v>
                </c:pt>
                <c:pt idx="66793" formatCode="General">
                  <c:v>1.375729999999999</c:v>
                </c:pt>
                <c:pt idx="66794" formatCode="General">
                  <c:v>1.3757599999999999</c:v>
                </c:pt>
                <c:pt idx="66795" formatCode="General">
                  <c:v>1.375769999999999</c:v>
                </c:pt>
                <c:pt idx="66796" formatCode="General">
                  <c:v>1.3757899999999998</c:v>
                </c:pt>
                <c:pt idx="66797" formatCode="General">
                  <c:v>1.3758199999999998</c:v>
                </c:pt>
                <c:pt idx="66798" formatCode="General">
                  <c:v>1.37584</c:v>
                </c:pt>
                <c:pt idx="66799" formatCode="General">
                  <c:v>1.37585</c:v>
                </c:pt>
                <c:pt idx="66800" formatCode="General">
                  <c:v>1.375869999999999</c:v>
                </c:pt>
                <c:pt idx="66801" formatCode="General">
                  <c:v>1.375899999999999</c:v>
                </c:pt>
                <c:pt idx="66802" formatCode="General">
                  <c:v>1.3759199999999998</c:v>
                </c:pt>
                <c:pt idx="66803" formatCode="General">
                  <c:v>1.3759299999999992</c:v>
                </c:pt>
                <c:pt idx="66804" formatCode="General">
                  <c:v>1.3759599999999998</c:v>
                </c:pt>
                <c:pt idx="66805" formatCode="General">
                  <c:v>1.37598</c:v>
                </c:pt>
                <c:pt idx="66806" formatCode="General">
                  <c:v>1.375999999999999</c:v>
                </c:pt>
                <c:pt idx="66807" formatCode="General">
                  <c:v>1.37602</c:v>
                </c:pt>
                <c:pt idx="66808" formatCode="General">
                  <c:v>1.3760399999999999</c:v>
                </c:pt>
                <c:pt idx="66809" formatCode="General">
                  <c:v>1.3760600000000001</c:v>
                </c:pt>
                <c:pt idx="66810" formatCode="General">
                  <c:v>1.37609</c:v>
                </c:pt>
                <c:pt idx="66811" formatCode="General">
                  <c:v>1.3761000000000001</c:v>
                </c:pt>
                <c:pt idx="66812" formatCode="General">
                  <c:v>1.37612</c:v>
                </c:pt>
                <c:pt idx="66813" formatCode="General">
                  <c:v>1.3761500000000009</c:v>
                </c:pt>
                <c:pt idx="66814" formatCode="General">
                  <c:v>1.3761699999999999</c:v>
                </c:pt>
                <c:pt idx="66815" formatCode="General">
                  <c:v>1.3761800000000008</c:v>
                </c:pt>
                <c:pt idx="66816" formatCode="General">
                  <c:v>1.3762099999999999</c:v>
                </c:pt>
                <c:pt idx="66817" formatCode="General">
                  <c:v>1.3762300000000001</c:v>
                </c:pt>
                <c:pt idx="66818" formatCode="General">
                  <c:v>1.3762500000000009</c:v>
                </c:pt>
                <c:pt idx="66819" formatCode="General">
                  <c:v>1.3762700000000001</c:v>
                </c:pt>
                <c:pt idx="66820" formatCode="General">
                  <c:v>1.37629</c:v>
                </c:pt>
                <c:pt idx="66821" formatCode="General">
                  <c:v>1.3763099999999999</c:v>
                </c:pt>
                <c:pt idx="66822" formatCode="General">
                  <c:v>1.3763300000000001</c:v>
                </c:pt>
                <c:pt idx="66823" formatCode="General">
                  <c:v>1.3763500000000009</c:v>
                </c:pt>
                <c:pt idx="66824" formatCode="General">
                  <c:v>1.3763700000000001</c:v>
                </c:pt>
                <c:pt idx="66825" formatCode="General">
                  <c:v>1.37639</c:v>
                </c:pt>
                <c:pt idx="66826" formatCode="General">
                  <c:v>1.37642</c:v>
                </c:pt>
                <c:pt idx="66827" formatCode="General">
                  <c:v>1.37643</c:v>
                </c:pt>
                <c:pt idx="66828" formatCode="General">
                  <c:v>1.3764500000000008</c:v>
                </c:pt>
                <c:pt idx="66829" formatCode="General">
                  <c:v>1.3764700000000001</c:v>
                </c:pt>
                <c:pt idx="66830" formatCode="General">
                  <c:v>1.3765000000000001</c:v>
                </c:pt>
                <c:pt idx="66831" formatCode="General">
                  <c:v>1.3765099999999999</c:v>
                </c:pt>
                <c:pt idx="66832" formatCode="General">
                  <c:v>1.37653</c:v>
                </c:pt>
                <c:pt idx="66833" formatCode="General">
                  <c:v>1.37656</c:v>
                </c:pt>
                <c:pt idx="66834" formatCode="General">
                  <c:v>1.3765799999999999</c:v>
                </c:pt>
                <c:pt idx="66835" formatCode="General">
                  <c:v>1.3766</c:v>
                </c:pt>
                <c:pt idx="66836" formatCode="General">
                  <c:v>1.37662</c:v>
                </c:pt>
                <c:pt idx="66837" formatCode="General">
                  <c:v>1.3766400000000001</c:v>
                </c:pt>
                <c:pt idx="66838" formatCode="General">
                  <c:v>1.37666</c:v>
                </c:pt>
                <c:pt idx="66839" formatCode="General">
                  <c:v>1.3766799999999999</c:v>
                </c:pt>
                <c:pt idx="66840" formatCode="General">
                  <c:v>1.3767</c:v>
                </c:pt>
                <c:pt idx="66841" formatCode="General">
                  <c:v>1.3767199999999999</c:v>
                </c:pt>
                <c:pt idx="66842" formatCode="General">
                  <c:v>1.3767400000000001</c:v>
                </c:pt>
                <c:pt idx="66843" formatCode="General">
                  <c:v>1.37676</c:v>
                </c:pt>
                <c:pt idx="66844" formatCode="General">
                  <c:v>1.3767799999999999</c:v>
                </c:pt>
                <c:pt idx="66845" formatCode="General">
                  <c:v>1.3768100000000001</c:v>
                </c:pt>
                <c:pt idx="66846" formatCode="General">
                  <c:v>1.37683</c:v>
                </c:pt>
                <c:pt idx="66847" formatCode="General">
                  <c:v>1.3768400000000001</c:v>
                </c:pt>
                <c:pt idx="66848" formatCode="General">
                  <c:v>1.37687</c:v>
                </c:pt>
                <c:pt idx="66849" formatCode="General">
                  <c:v>1.3768899999999999</c:v>
                </c:pt>
                <c:pt idx="66850" formatCode="General">
                  <c:v>1.3769100000000001</c:v>
                </c:pt>
                <c:pt idx="66851" formatCode="General">
                  <c:v>1.3769199999999999</c:v>
                </c:pt>
                <c:pt idx="66852" formatCode="General">
                  <c:v>1.3769499999999999</c:v>
                </c:pt>
                <c:pt idx="66853" formatCode="General">
                  <c:v>1.37697</c:v>
                </c:pt>
                <c:pt idx="66854" formatCode="General">
                  <c:v>1.3769899999999999</c:v>
                </c:pt>
                <c:pt idx="66855" formatCode="General">
                  <c:v>1.3770100000000001</c:v>
                </c:pt>
                <c:pt idx="66856" formatCode="General">
                  <c:v>1.37703</c:v>
                </c:pt>
                <c:pt idx="66857" formatCode="General">
                  <c:v>1.3770500000000001</c:v>
                </c:pt>
                <c:pt idx="66858" formatCode="General">
                  <c:v>1.37707</c:v>
                </c:pt>
                <c:pt idx="66859" formatCode="General">
                  <c:v>1.3770899999999999</c:v>
                </c:pt>
                <c:pt idx="66860" formatCode="General">
                  <c:v>1.3771100000000001</c:v>
                </c:pt>
                <c:pt idx="66861" formatCode="General">
                  <c:v>1.37714</c:v>
                </c:pt>
                <c:pt idx="66862" formatCode="General">
                  <c:v>1.3771500000000001</c:v>
                </c:pt>
                <c:pt idx="66863" formatCode="General">
                  <c:v>1.37717</c:v>
                </c:pt>
                <c:pt idx="66864" formatCode="General">
                  <c:v>1.3772</c:v>
                </c:pt>
                <c:pt idx="66865" formatCode="General">
                  <c:v>1.3772199999999999</c:v>
                </c:pt>
                <c:pt idx="66866" formatCode="General">
                  <c:v>1.37723</c:v>
                </c:pt>
                <c:pt idx="66867" formatCode="General">
                  <c:v>1.3772500000000001</c:v>
                </c:pt>
                <c:pt idx="66868" formatCode="General">
                  <c:v>1.3772800000000001</c:v>
                </c:pt>
                <c:pt idx="66869" formatCode="General">
                  <c:v>1.3773</c:v>
                </c:pt>
                <c:pt idx="66870" formatCode="General">
                  <c:v>1.3773199999999999</c:v>
                </c:pt>
                <c:pt idx="66871" formatCode="General">
                  <c:v>1.37734</c:v>
                </c:pt>
                <c:pt idx="66872" formatCode="General">
                  <c:v>1.3773599999999999</c:v>
                </c:pt>
                <c:pt idx="66873" formatCode="General">
                  <c:v>1.37738</c:v>
                </c:pt>
                <c:pt idx="66874" formatCode="General">
                  <c:v>1.3774</c:v>
                </c:pt>
                <c:pt idx="66875" formatCode="General">
                  <c:v>1.3774199999999999</c:v>
                </c:pt>
                <c:pt idx="66876" formatCode="General">
                  <c:v>1.37744</c:v>
                </c:pt>
                <c:pt idx="66877" formatCode="General">
                  <c:v>1.37747</c:v>
                </c:pt>
                <c:pt idx="66878" formatCode="General">
                  <c:v>1.37748</c:v>
                </c:pt>
                <c:pt idx="66879" formatCode="General">
                  <c:v>1.3774999999999991</c:v>
                </c:pt>
                <c:pt idx="66880" formatCode="General">
                  <c:v>1.3775199999999999</c:v>
                </c:pt>
                <c:pt idx="66881" formatCode="General">
                  <c:v>1.3775500000000001</c:v>
                </c:pt>
                <c:pt idx="66882" formatCode="General">
                  <c:v>1.3775599999999999</c:v>
                </c:pt>
                <c:pt idx="66883" formatCode="General">
                  <c:v>1.3775899999999999</c:v>
                </c:pt>
                <c:pt idx="66884" formatCode="General">
                  <c:v>1.37761</c:v>
                </c:pt>
                <c:pt idx="66885" formatCode="General">
                  <c:v>1.377629999999999</c:v>
                </c:pt>
                <c:pt idx="66886" formatCode="General">
                  <c:v>1.37765</c:v>
                </c:pt>
                <c:pt idx="66887" formatCode="General">
                  <c:v>1.37767</c:v>
                </c:pt>
                <c:pt idx="66888" formatCode="General">
                  <c:v>1.3776899999999999</c:v>
                </c:pt>
                <c:pt idx="66889" formatCode="General">
                  <c:v>1.37771</c:v>
                </c:pt>
                <c:pt idx="66890" formatCode="General">
                  <c:v>1.377729999999999</c:v>
                </c:pt>
                <c:pt idx="66891" formatCode="General">
                  <c:v>1.37775</c:v>
                </c:pt>
                <c:pt idx="66892" formatCode="General">
                  <c:v>1.3777699999999991</c:v>
                </c:pt>
                <c:pt idx="66893" formatCode="General">
                  <c:v>1.3777899999999998</c:v>
                </c:pt>
                <c:pt idx="66894" formatCode="General">
                  <c:v>1.37781</c:v>
                </c:pt>
                <c:pt idx="66895" formatCode="General">
                  <c:v>1.3778299999999992</c:v>
                </c:pt>
                <c:pt idx="66896" formatCode="General">
                  <c:v>1.37785</c:v>
                </c:pt>
                <c:pt idx="66897" formatCode="General">
                  <c:v>1.37788</c:v>
                </c:pt>
                <c:pt idx="66898" formatCode="General">
                  <c:v>1.3778899999999998</c:v>
                </c:pt>
                <c:pt idx="66899" formatCode="General">
                  <c:v>1.3779199999999998</c:v>
                </c:pt>
                <c:pt idx="66900" formatCode="General">
                  <c:v>1.3779399999999991</c:v>
                </c:pt>
                <c:pt idx="66901" formatCode="General">
                  <c:v>1.3779599999999999</c:v>
                </c:pt>
                <c:pt idx="66902" formatCode="General">
                  <c:v>1.377969999999999</c:v>
                </c:pt>
                <c:pt idx="66903" formatCode="General">
                  <c:v>1.377999999999999</c:v>
                </c:pt>
                <c:pt idx="66904" formatCode="General">
                  <c:v>1.37802</c:v>
                </c:pt>
                <c:pt idx="66905" formatCode="General">
                  <c:v>1.3780399999999999</c:v>
                </c:pt>
                <c:pt idx="66906" formatCode="General">
                  <c:v>1.3780600000000001</c:v>
                </c:pt>
                <c:pt idx="66907" formatCode="General">
                  <c:v>1.3780800000000009</c:v>
                </c:pt>
                <c:pt idx="66908" formatCode="General">
                  <c:v>1.3781000000000001</c:v>
                </c:pt>
                <c:pt idx="66909" formatCode="General">
                  <c:v>1.3781300000000001</c:v>
                </c:pt>
                <c:pt idx="66910" formatCode="General">
                  <c:v>1.3781399999999999</c:v>
                </c:pt>
                <c:pt idx="66911" formatCode="General">
                  <c:v>1.3781600000000001</c:v>
                </c:pt>
                <c:pt idx="66912" formatCode="General">
                  <c:v>1.37819</c:v>
                </c:pt>
                <c:pt idx="66913" formatCode="General">
                  <c:v>1.3782099999999999</c:v>
                </c:pt>
                <c:pt idx="66914" formatCode="General">
                  <c:v>1.37822</c:v>
                </c:pt>
                <c:pt idx="66915" formatCode="General">
                  <c:v>1.3782399999999999</c:v>
                </c:pt>
                <c:pt idx="66916" formatCode="General">
                  <c:v>1.3782700000000001</c:v>
                </c:pt>
                <c:pt idx="66917" formatCode="General">
                  <c:v>1.37829</c:v>
                </c:pt>
                <c:pt idx="66918" formatCode="General">
                  <c:v>1.3783000000000001</c:v>
                </c:pt>
                <c:pt idx="66919" formatCode="General">
                  <c:v>1.3783300000000001</c:v>
                </c:pt>
                <c:pt idx="66920" formatCode="General">
                  <c:v>1.3783500000000009</c:v>
                </c:pt>
                <c:pt idx="66921" formatCode="General">
                  <c:v>1.3783700000000001</c:v>
                </c:pt>
                <c:pt idx="66922" formatCode="General">
                  <c:v>1.37839</c:v>
                </c:pt>
                <c:pt idx="66923" formatCode="General">
                  <c:v>1.3784099999999999</c:v>
                </c:pt>
                <c:pt idx="66924" formatCode="General">
                  <c:v>1.37843</c:v>
                </c:pt>
                <c:pt idx="66925" formatCode="General">
                  <c:v>1.3784500000000008</c:v>
                </c:pt>
                <c:pt idx="66926" formatCode="General">
                  <c:v>1.3784700000000001</c:v>
                </c:pt>
                <c:pt idx="66927" formatCode="General">
                  <c:v>1.37849</c:v>
                </c:pt>
                <c:pt idx="66928" formatCode="General">
                  <c:v>1.37852</c:v>
                </c:pt>
                <c:pt idx="66929" formatCode="General">
                  <c:v>1.37853</c:v>
                </c:pt>
                <c:pt idx="66930" formatCode="General">
                  <c:v>1.3785499999999999</c:v>
                </c:pt>
                <c:pt idx="66931" formatCode="General">
                  <c:v>1.3785700000000001</c:v>
                </c:pt>
                <c:pt idx="66932" formatCode="General">
                  <c:v>1.3786</c:v>
                </c:pt>
                <c:pt idx="66933" formatCode="General">
                  <c:v>1.3786099999999999</c:v>
                </c:pt>
                <c:pt idx="66934" formatCode="General">
                  <c:v>1.3786400000000001</c:v>
                </c:pt>
                <c:pt idx="66935" formatCode="General">
                  <c:v>1.37866</c:v>
                </c:pt>
                <c:pt idx="66936" formatCode="General">
                  <c:v>1.3786799999999999</c:v>
                </c:pt>
                <c:pt idx="66937" formatCode="General">
                  <c:v>1.3787</c:v>
                </c:pt>
                <c:pt idx="66938" formatCode="General">
                  <c:v>1.3787199999999999</c:v>
                </c:pt>
                <c:pt idx="66939" formatCode="General">
                  <c:v>1.3787400000000001</c:v>
                </c:pt>
                <c:pt idx="66940" formatCode="General">
                  <c:v>1.37876</c:v>
                </c:pt>
                <c:pt idx="66941" formatCode="General">
                  <c:v>1.3787799999999999</c:v>
                </c:pt>
                <c:pt idx="66942" formatCode="General">
                  <c:v>1.3788</c:v>
                </c:pt>
                <c:pt idx="66943" formatCode="General">
                  <c:v>1.3788199999999999</c:v>
                </c:pt>
                <c:pt idx="66944" formatCode="General">
                  <c:v>1.3788400000000001</c:v>
                </c:pt>
                <c:pt idx="66945" formatCode="General">
                  <c:v>1.37886</c:v>
                </c:pt>
                <c:pt idx="66946" formatCode="General">
                  <c:v>1.3788800000000001</c:v>
                </c:pt>
                <c:pt idx="66947" formatCode="General">
                  <c:v>1.3789</c:v>
                </c:pt>
                <c:pt idx="66948" formatCode="General">
                  <c:v>1.37893</c:v>
                </c:pt>
                <c:pt idx="66949" formatCode="General">
                  <c:v>1.3789400000000001</c:v>
                </c:pt>
                <c:pt idx="66950" formatCode="General">
                  <c:v>1.37897</c:v>
                </c:pt>
                <c:pt idx="66951" formatCode="General">
                  <c:v>1.3789899999999999</c:v>
                </c:pt>
                <c:pt idx="66952" formatCode="General">
                  <c:v>1.3790100000000001</c:v>
                </c:pt>
                <c:pt idx="66953" formatCode="General">
                  <c:v>1.3790199999999999</c:v>
                </c:pt>
                <c:pt idx="66954" formatCode="General">
                  <c:v>1.3790500000000001</c:v>
                </c:pt>
                <c:pt idx="66955" formatCode="General">
                  <c:v>1.37907</c:v>
                </c:pt>
                <c:pt idx="66956" formatCode="General">
                  <c:v>1.3790899999999999</c:v>
                </c:pt>
                <c:pt idx="66957" formatCode="General">
                  <c:v>1.3791100000000001</c:v>
                </c:pt>
                <c:pt idx="66958" formatCode="General">
                  <c:v>1.37913</c:v>
                </c:pt>
                <c:pt idx="66959" formatCode="General">
                  <c:v>1.3791500000000001</c:v>
                </c:pt>
                <c:pt idx="66960" formatCode="General">
                  <c:v>1.3791800000000001</c:v>
                </c:pt>
                <c:pt idx="66961" formatCode="General">
                  <c:v>1.3791899999999999</c:v>
                </c:pt>
                <c:pt idx="66962" formatCode="General">
                  <c:v>1.37921</c:v>
                </c:pt>
                <c:pt idx="66963" formatCode="General">
                  <c:v>1.37924</c:v>
                </c:pt>
                <c:pt idx="66964" formatCode="General">
                  <c:v>1.3792599999999999</c:v>
                </c:pt>
                <c:pt idx="66965" formatCode="General">
                  <c:v>1.37927</c:v>
                </c:pt>
                <c:pt idx="66966" formatCode="General">
                  <c:v>1.3792899999999999</c:v>
                </c:pt>
                <c:pt idx="66967" formatCode="General">
                  <c:v>1.3793199999999999</c:v>
                </c:pt>
                <c:pt idx="66968" formatCode="General">
                  <c:v>1.37934</c:v>
                </c:pt>
                <c:pt idx="66969" formatCode="General">
                  <c:v>1.3793500000000001</c:v>
                </c:pt>
                <c:pt idx="66970" formatCode="General">
                  <c:v>1.3793800000000001</c:v>
                </c:pt>
                <c:pt idx="66971" formatCode="General">
                  <c:v>1.3794</c:v>
                </c:pt>
                <c:pt idx="66972" formatCode="General">
                  <c:v>1.3794199999999999</c:v>
                </c:pt>
                <c:pt idx="66973" formatCode="General">
                  <c:v>1.37944</c:v>
                </c:pt>
                <c:pt idx="66974" formatCode="General">
                  <c:v>1.3794599999999999</c:v>
                </c:pt>
                <c:pt idx="66975" formatCode="General">
                  <c:v>1.37948</c:v>
                </c:pt>
                <c:pt idx="66976" formatCode="General">
                  <c:v>1.3794999999999991</c:v>
                </c:pt>
                <c:pt idx="66977" formatCode="General">
                  <c:v>1.3795199999999999</c:v>
                </c:pt>
                <c:pt idx="66978" formatCode="General">
                  <c:v>1.37954</c:v>
                </c:pt>
                <c:pt idx="66979" formatCode="General">
                  <c:v>1.37957</c:v>
                </c:pt>
                <c:pt idx="66980" formatCode="General">
                  <c:v>1.3795899999999999</c:v>
                </c:pt>
                <c:pt idx="66981" formatCode="General">
                  <c:v>1.379599999999999</c:v>
                </c:pt>
                <c:pt idx="66982" formatCode="General">
                  <c:v>1.379629999999999</c:v>
                </c:pt>
                <c:pt idx="66983" formatCode="General">
                  <c:v>1.37965</c:v>
                </c:pt>
                <c:pt idx="66984" formatCode="General">
                  <c:v>1.37967</c:v>
                </c:pt>
                <c:pt idx="66985" formatCode="General">
                  <c:v>1.3796899999999999</c:v>
                </c:pt>
                <c:pt idx="66986" formatCode="General">
                  <c:v>1.37971</c:v>
                </c:pt>
                <c:pt idx="66987" formatCode="General">
                  <c:v>1.379729999999999</c:v>
                </c:pt>
                <c:pt idx="66988" formatCode="General">
                  <c:v>1.37975</c:v>
                </c:pt>
                <c:pt idx="66989" formatCode="General">
                  <c:v>1.3797699999999991</c:v>
                </c:pt>
                <c:pt idx="66990" formatCode="General">
                  <c:v>1.3797899999999998</c:v>
                </c:pt>
                <c:pt idx="66991" formatCode="General">
                  <c:v>1.37981</c:v>
                </c:pt>
                <c:pt idx="66992" formatCode="General">
                  <c:v>1.37984</c:v>
                </c:pt>
                <c:pt idx="66993" formatCode="General">
                  <c:v>1.37985</c:v>
                </c:pt>
                <c:pt idx="66994" formatCode="General">
                  <c:v>1.379869999999999</c:v>
                </c:pt>
                <c:pt idx="66995" formatCode="General">
                  <c:v>1.3798899999999998</c:v>
                </c:pt>
                <c:pt idx="66996" formatCode="General">
                  <c:v>1.37991</c:v>
                </c:pt>
                <c:pt idx="66997" formatCode="General">
                  <c:v>1.3799299999999992</c:v>
                </c:pt>
                <c:pt idx="66998" formatCode="General">
                  <c:v>1.37995</c:v>
                </c:pt>
                <c:pt idx="66999" formatCode="General">
                  <c:v>1.37998</c:v>
                </c:pt>
                <c:pt idx="67000" formatCode="General">
                  <c:v>1.3799899999999998</c:v>
                </c:pt>
                <c:pt idx="67001" formatCode="General">
                  <c:v>1.38002</c:v>
                </c:pt>
                <c:pt idx="67002" formatCode="General">
                  <c:v>1.3800399999999999</c:v>
                </c:pt>
                <c:pt idx="67003" formatCode="General">
                  <c:v>1.3800600000000001</c:v>
                </c:pt>
                <c:pt idx="67004" formatCode="General">
                  <c:v>1.3800699999999999</c:v>
                </c:pt>
                <c:pt idx="67005" formatCode="General">
                  <c:v>1.3801000000000001</c:v>
                </c:pt>
                <c:pt idx="67006" formatCode="General">
                  <c:v>1.38012</c:v>
                </c:pt>
                <c:pt idx="67007" formatCode="General">
                  <c:v>1.3801399999999999</c:v>
                </c:pt>
                <c:pt idx="67008" formatCode="General">
                  <c:v>1.3801600000000001</c:v>
                </c:pt>
                <c:pt idx="67009" formatCode="General">
                  <c:v>1.3801800000000009</c:v>
                </c:pt>
                <c:pt idx="67010" formatCode="General">
                  <c:v>1.3802000000000001</c:v>
                </c:pt>
                <c:pt idx="67011" formatCode="General">
                  <c:v>1.3802300000000001</c:v>
                </c:pt>
                <c:pt idx="67012" formatCode="General">
                  <c:v>1.3802399999999999</c:v>
                </c:pt>
                <c:pt idx="67013" formatCode="General">
                  <c:v>1.38026</c:v>
                </c:pt>
                <c:pt idx="67014" formatCode="General">
                  <c:v>1.38029</c:v>
                </c:pt>
                <c:pt idx="67015" formatCode="General">
                  <c:v>1.3803099999999999</c:v>
                </c:pt>
                <c:pt idx="67016" formatCode="General">
                  <c:v>1.38032</c:v>
                </c:pt>
                <c:pt idx="67017" formatCode="General">
                  <c:v>1.3803399999999999</c:v>
                </c:pt>
                <c:pt idx="67018" formatCode="General">
                  <c:v>1.3803700000000001</c:v>
                </c:pt>
                <c:pt idx="67019" formatCode="General">
                  <c:v>1.38039</c:v>
                </c:pt>
                <c:pt idx="67020" formatCode="General">
                  <c:v>1.3804000000000001</c:v>
                </c:pt>
                <c:pt idx="67021" formatCode="General">
                  <c:v>1.38043</c:v>
                </c:pt>
                <c:pt idx="67022" formatCode="General">
                  <c:v>1.3804500000000008</c:v>
                </c:pt>
                <c:pt idx="67023" formatCode="General">
                  <c:v>1.3804700000000001</c:v>
                </c:pt>
                <c:pt idx="67024" formatCode="General">
                  <c:v>1.38049</c:v>
                </c:pt>
                <c:pt idx="67025" formatCode="General">
                  <c:v>1.3805099999999999</c:v>
                </c:pt>
                <c:pt idx="67026" formatCode="General">
                  <c:v>1.38053</c:v>
                </c:pt>
                <c:pt idx="67027" formatCode="General">
                  <c:v>1.38056</c:v>
                </c:pt>
                <c:pt idx="67028" formatCode="General">
                  <c:v>1.3805700000000001</c:v>
                </c:pt>
                <c:pt idx="67029" formatCode="General">
                  <c:v>1.38059</c:v>
                </c:pt>
                <c:pt idx="67030" formatCode="General">
                  <c:v>1.3806099999999999</c:v>
                </c:pt>
                <c:pt idx="67031" formatCode="General">
                  <c:v>1.3806400000000001</c:v>
                </c:pt>
                <c:pt idx="67032" formatCode="General">
                  <c:v>1.3806499999999999</c:v>
                </c:pt>
                <c:pt idx="67033" formatCode="General">
                  <c:v>1.3806799999999999</c:v>
                </c:pt>
                <c:pt idx="67034" formatCode="General">
                  <c:v>1.3807</c:v>
                </c:pt>
                <c:pt idx="67035" formatCode="General">
                  <c:v>1.3807199999999999</c:v>
                </c:pt>
                <c:pt idx="67036" formatCode="General">
                  <c:v>1.3807400000000001</c:v>
                </c:pt>
                <c:pt idx="67037" formatCode="General">
                  <c:v>1.38076</c:v>
                </c:pt>
                <c:pt idx="67038" formatCode="General">
                  <c:v>1.3807799999999999</c:v>
                </c:pt>
                <c:pt idx="67039" formatCode="General">
                  <c:v>1.3808</c:v>
                </c:pt>
                <c:pt idx="67040" formatCode="General">
                  <c:v>1.3808199999999999</c:v>
                </c:pt>
                <c:pt idx="67041" formatCode="General">
                  <c:v>1.3808400000000001</c:v>
                </c:pt>
                <c:pt idx="67042" formatCode="General">
                  <c:v>1.38086</c:v>
                </c:pt>
                <c:pt idx="67043" formatCode="General">
                  <c:v>1.38089</c:v>
                </c:pt>
                <c:pt idx="67044" formatCode="General">
                  <c:v>1.3809</c:v>
                </c:pt>
                <c:pt idx="67045" formatCode="General">
                  <c:v>1.3809199999999999</c:v>
                </c:pt>
                <c:pt idx="67046" formatCode="General">
                  <c:v>1.3809400000000001</c:v>
                </c:pt>
                <c:pt idx="67047" formatCode="General">
                  <c:v>1.38097</c:v>
                </c:pt>
                <c:pt idx="67048" formatCode="General">
                  <c:v>1.3809800000000001</c:v>
                </c:pt>
                <c:pt idx="67049" formatCode="General">
                  <c:v>1.381</c:v>
                </c:pt>
                <c:pt idx="67050" formatCode="General">
                  <c:v>1.38103</c:v>
                </c:pt>
                <c:pt idx="67051" formatCode="General">
                  <c:v>1.3810500000000001</c:v>
                </c:pt>
                <c:pt idx="67052" formatCode="General">
                  <c:v>1.38107</c:v>
                </c:pt>
                <c:pt idx="67053" formatCode="General">
                  <c:v>1.3810899999999999</c:v>
                </c:pt>
                <c:pt idx="67054" formatCode="General">
                  <c:v>1.3811100000000001</c:v>
                </c:pt>
                <c:pt idx="67055" formatCode="General">
                  <c:v>1.38113</c:v>
                </c:pt>
                <c:pt idx="67056" formatCode="General">
                  <c:v>1.3811500000000001</c:v>
                </c:pt>
                <c:pt idx="67057" formatCode="General">
                  <c:v>1.38117</c:v>
                </c:pt>
                <c:pt idx="67058" formatCode="General">
                  <c:v>1.3811899999999999</c:v>
                </c:pt>
                <c:pt idx="67059" formatCode="General">
                  <c:v>1.38121</c:v>
                </c:pt>
                <c:pt idx="67060" formatCode="General">
                  <c:v>1.38123</c:v>
                </c:pt>
                <c:pt idx="67061" formatCode="General">
                  <c:v>1.3812500000000001</c:v>
                </c:pt>
                <c:pt idx="67062" formatCode="General">
                  <c:v>1.3812800000000001</c:v>
                </c:pt>
                <c:pt idx="67063" formatCode="General">
                  <c:v>1.3812899999999999</c:v>
                </c:pt>
                <c:pt idx="67064" formatCode="General">
                  <c:v>1.38131</c:v>
                </c:pt>
                <c:pt idx="67065" formatCode="General">
                  <c:v>1.38134</c:v>
                </c:pt>
                <c:pt idx="67066" formatCode="General">
                  <c:v>1.3813599999999999</c:v>
                </c:pt>
                <c:pt idx="67067" formatCode="General">
                  <c:v>1.38137</c:v>
                </c:pt>
                <c:pt idx="67068" formatCode="General">
                  <c:v>1.3813899999999999</c:v>
                </c:pt>
                <c:pt idx="67069" formatCode="General">
                  <c:v>1.3814199999999999</c:v>
                </c:pt>
                <c:pt idx="67070" formatCode="General">
                  <c:v>1.38144</c:v>
                </c:pt>
                <c:pt idx="67071" formatCode="General">
                  <c:v>1.3814500000000001</c:v>
                </c:pt>
                <c:pt idx="67072" formatCode="General">
                  <c:v>1.38148</c:v>
                </c:pt>
                <c:pt idx="67073" formatCode="General">
                  <c:v>1.3815</c:v>
                </c:pt>
                <c:pt idx="67074" formatCode="General">
                  <c:v>1.3815199999999999</c:v>
                </c:pt>
                <c:pt idx="67075" formatCode="General">
                  <c:v>1.38154</c:v>
                </c:pt>
                <c:pt idx="67076" formatCode="General">
                  <c:v>1.3815599999999999</c:v>
                </c:pt>
                <c:pt idx="67077" formatCode="General">
                  <c:v>1.38158</c:v>
                </c:pt>
                <c:pt idx="67078" formatCode="General">
                  <c:v>1.38161</c:v>
                </c:pt>
                <c:pt idx="67079" formatCode="General">
                  <c:v>1.3816199999999998</c:v>
                </c:pt>
                <c:pt idx="67080" formatCode="General">
                  <c:v>1.38164</c:v>
                </c:pt>
                <c:pt idx="67081" formatCode="General">
                  <c:v>1.3816599999999999</c:v>
                </c:pt>
                <c:pt idx="67082" formatCode="General">
                  <c:v>1.3816899999999999</c:v>
                </c:pt>
                <c:pt idx="67083" formatCode="General">
                  <c:v>1.381699999999999</c:v>
                </c:pt>
                <c:pt idx="67084" formatCode="General">
                  <c:v>1.3817199999999998</c:v>
                </c:pt>
                <c:pt idx="67085" formatCode="General">
                  <c:v>1.38175</c:v>
                </c:pt>
                <c:pt idx="67086" formatCode="General">
                  <c:v>1.3817699999999991</c:v>
                </c:pt>
                <c:pt idx="67087" formatCode="General">
                  <c:v>1.3817899999999999</c:v>
                </c:pt>
                <c:pt idx="67088" formatCode="General">
                  <c:v>1.38181</c:v>
                </c:pt>
                <c:pt idx="67089" formatCode="General">
                  <c:v>1.381829999999999</c:v>
                </c:pt>
                <c:pt idx="67090" formatCode="General">
                  <c:v>1.38185</c:v>
                </c:pt>
                <c:pt idx="67091" formatCode="General">
                  <c:v>1.381869999999999</c:v>
                </c:pt>
                <c:pt idx="67092" formatCode="General">
                  <c:v>1.3818899999999998</c:v>
                </c:pt>
                <c:pt idx="67093" formatCode="General">
                  <c:v>1.38191</c:v>
                </c:pt>
                <c:pt idx="67094" formatCode="General">
                  <c:v>1.3819399999999991</c:v>
                </c:pt>
                <c:pt idx="67095" formatCode="General">
                  <c:v>1.38195</c:v>
                </c:pt>
                <c:pt idx="67096" formatCode="General">
                  <c:v>1.381969999999999</c:v>
                </c:pt>
                <c:pt idx="67097" formatCode="General">
                  <c:v>1.3819899999999998</c:v>
                </c:pt>
                <c:pt idx="67098" formatCode="General">
                  <c:v>1.38202</c:v>
                </c:pt>
                <c:pt idx="67099" formatCode="General">
                  <c:v>1.3820300000000001</c:v>
                </c:pt>
                <c:pt idx="67100" formatCode="General">
                  <c:v>1.3820600000000001</c:v>
                </c:pt>
                <c:pt idx="67101" formatCode="General">
                  <c:v>1.3820800000000009</c:v>
                </c:pt>
                <c:pt idx="67102" formatCode="General">
                  <c:v>1.3821000000000001</c:v>
                </c:pt>
                <c:pt idx="67103" formatCode="General">
                  <c:v>1.38212</c:v>
                </c:pt>
                <c:pt idx="67104" formatCode="General">
                  <c:v>1.3821399999999999</c:v>
                </c:pt>
                <c:pt idx="67105" formatCode="General">
                  <c:v>1.3821600000000001</c:v>
                </c:pt>
                <c:pt idx="67106" formatCode="General">
                  <c:v>1.3821800000000009</c:v>
                </c:pt>
                <c:pt idx="67107" formatCode="General">
                  <c:v>1.3822000000000001</c:v>
                </c:pt>
                <c:pt idx="67108" formatCode="General">
                  <c:v>1.38222</c:v>
                </c:pt>
                <c:pt idx="67109" formatCode="General">
                  <c:v>1.3822399999999999</c:v>
                </c:pt>
                <c:pt idx="67110" formatCode="General">
                  <c:v>1.38226</c:v>
                </c:pt>
                <c:pt idx="67111" formatCode="General">
                  <c:v>1.3822800000000008</c:v>
                </c:pt>
                <c:pt idx="67112" formatCode="General">
                  <c:v>1.3823000000000001</c:v>
                </c:pt>
                <c:pt idx="67113" formatCode="General">
                  <c:v>1.38232</c:v>
                </c:pt>
                <c:pt idx="67114" formatCode="General">
                  <c:v>1.3823500000000009</c:v>
                </c:pt>
                <c:pt idx="67115" formatCode="General">
                  <c:v>1.38236</c:v>
                </c:pt>
                <c:pt idx="67116" formatCode="General">
                  <c:v>1.38239</c:v>
                </c:pt>
                <c:pt idx="67117" formatCode="General">
                  <c:v>1.3824099999999999</c:v>
                </c:pt>
                <c:pt idx="67118" formatCode="General">
                  <c:v>1.38243</c:v>
                </c:pt>
                <c:pt idx="67119" formatCode="General">
                  <c:v>1.3824399999999999</c:v>
                </c:pt>
                <c:pt idx="67120" formatCode="General">
                  <c:v>1.3824700000000001</c:v>
                </c:pt>
                <c:pt idx="67121" formatCode="General">
                  <c:v>1.38249</c:v>
                </c:pt>
                <c:pt idx="67122" formatCode="General">
                  <c:v>1.3825099999999999</c:v>
                </c:pt>
                <c:pt idx="67123" formatCode="General">
                  <c:v>1.38253</c:v>
                </c:pt>
                <c:pt idx="67124" formatCode="General">
                  <c:v>1.3825499999999999</c:v>
                </c:pt>
                <c:pt idx="67125" formatCode="General">
                  <c:v>1.3825700000000001</c:v>
                </c:pt>
                <c:pt idx="67126" formatCode="General">
                  <c:v>1.3826000000000001</c:v>
                </c:pt>
                <c:pt idx="67127" formatCode="General">
                  <c:v>1.3826099999999999</c:v>
                </c:pt>
                <c:pt idx="67128" formatCode="General">
                  <c:v>1.38263</c:v>
                </c:pt>
                <c:pt idx="67129" formatCode="General">
                  <c:v>1.38266</c:v>
                </c:pt>
                <c:pt idx="67130" formatCode="General">
                  <c:v>1.3826700000000001</c:v>
                </c:pt>
                <c:pt idx="67131" formatCode="General">
                  <c:v>1.38269</c:v>
                </c:pt>
                <c:pt idx="67132" formatCode="General">
                  <c:v>1.3827100000000001</c:v>
                </c:pt>
                <c:pt idx="67133" formatCode="General">
                  <c:v>1.3827400000000001</c:v>
                </c:pt>
                <c:pt idx="67134" formatCode="General">
                  <c:v>1.3827499999999999</c:v>
                </c:pt>
                <c:pt idx="67135" formatCode="General">
                  <c:v>1.3827700000000001</c:v>
                </c:pt>
                <c:pt idx="67136" formatCode="General">
                  <c:v>1.3828</c:v>
                </c:pt>
                <c:pt idx="67137" formatCode="General">
                  <c:v>1.3828199999999999</c:v>
                </c:pt>
                <c:pt idx="67138" formatCode="General">
                  <c:v>1.3828400000000001</c:v>
                </c:pt>
                <c:pt idx="67139" formatCode="General">
                  <c:v>1.38286</c:v>
                </c:pt>
                <c:pt idx="67140" formatCode="General">
                  <c:v>1.3828800000000001</c:v>
                </c:pt>
                <c:pt idx="67141" formatCode="General">
                  <c:v>1.3829</c:v>
                </c:pt>
                <c:pt idx="67142" formatCode="General">
                  <c:v>1.3829199999999999</c:v>
                </c:pt>
                <c:pt idx="67143" formatCode="General">
                  <c:v>1.3829400000000001</c:v>
                </c:pt>
                <c:pt idx="67144" formatCode="General">
                  <c:v>1.38296</c:v>
                </c:pt>
                <c:pt idx="67145" formatCode="General">
                  <c:v>1.3829800000000001</c:v>
                </c:pt>
                <c:pt idx="67146" formatCode="General">
                  <c:v>1.383</c:v>
                </c:pt>
                <c:pt idx="67147" formatCode="General">
                  <c:v>1.3830199999999999</c:v>
                </c:pt>
                <c:pt idx="67148" formatCode="General">
                  <c:v>1.3830499999999999</c:v>
                </c:pt>
                <c:pt idx="67149" formatCode="General">
                  <c:v>1.38307</c:v>
                </c:pt>
                <c:pt idx="67150" formatCode="General">
                  <c:v>1.3830800000000001</c:v>
                </c:pt>
                <c:pt idx="67151" formatCode="General">
                  <c:v>1.3831100000000001</c:v>
                </c:pt>
                <c:pt idx="67152" formatCode="General">
                  <c:v>1.38313</c:v>
                </c:pt>
                <c:pt idx="67153" formatCode="General">
                  <c:v>1.3831500000000001</c:v>
                </c:pt>
                <c:pt idx="67154" formatCode="General">
                  <c:v>1.38317</c:v>
                </c:pt>
                <c:pt idx="67155" formatCode="General">
                  <c:v>1.3831899999999999</c:v>
                </c:pt>
                <c:pt idx="67156" formatCode="General">
                  <c:v>1.3832100000000001</c:v>
                </c:pt>
                <c:pt idx="67157" formatCode="General">
                  <c:v>1.38323</c:v>
                </c:pt>
                <c:pt idx="67158" formatCode="General">
                  <c:v>1.3832500000000001</c:v>
                </c:pt>
                <c:pt idx="67159" formatCode="General">
                  <c:v>1.38327</c:v>
                </c:pt>
                <c:pt idx="67160" formatCode="General">
                  <c:v>1.3832899999999999</c:v>
                </c:pt>
                <c:pt idx="67161" formatCode="General">
                  <c:v>1.38331</c:v>
                </c:pt>
                <c:pt idx="67162" formatCode="General">
                  <c:v>1.3833299999999991</c:v>
                </c:pt>
                <c:pt idx="67163" formatCode="General">
                  <c:v>1.3833500000000001</c:v>
                </c:pt>
                <c:pt idx="67164" formatCode="General">
                  <c:v>1.38337</c:v>
                </c:pt>
                <c:pt idx="67165" formatCode="General">
                  <c:v>1.3834</c:v>
                </c:pt>
                <c:pt idx="67166" formatCode="General">
                  <c:v>1.38341</c:v>
                </c:pt>
                <c:pt idx="67167" formatCode="General">
                  <c:v>1.38344</c:v>
                </c:pt>
                <c:pt idx="67168" formatCode="General">
                  <c:v>1.3834599999999999</c:v>
                </c:pt>
                <c:pt idx="67169" formatCode="General">
                  <c:v>1.38348</c:v>
                </c:pt>
                <c:pt idx="67170" formatCode="General">
                  <c:v>1.3834899999999999</c:v>
                </c:pt>
                <c:pt idx="67171" formatCode="General">
                  <c:v>1.3835199999999999</c:v>
                </c:pt>
                <c:pt idx="67172" formatCode="General">
                  <c:v>1.38354</c:v>
                </c:pt>
                <c:pt idx="67173" formatCode="General">
                  <c:v>1.3835599999999999</c:v>
                </c:pt>
                <c:pt idx="67174" formatCode="General">
                  <c:v>1.38358</c:v>
                </c:pt>
                <c:pt idx="67175" formatCode="General">
                  <c:v>1.3835999999999991</c:v>
                </c:pt>
                <c:pt idx="67176" formatCode="General">
                  <c:v>1.3836199999999999</c:v>
                </c:pt>
                <c:pt idx="67177" formatCode="General">
                  <c:v>1.38365</c:v>
                </c:pt>
                <c:pt idx="67178" formatCode="General">
                  <c:v>1.3836599999999999</c:v>
                </c:pt>
                <c:pt idx="67179" formatCode="General">
                  <c:v>1.38368</c:v>
                </c:pt>
                <c:pt idx="67180" formatCode="General">
                  <c:v>1.38371</c:v>
                </c:pt>
                <c:pt idx="67181" formatCode="General">
                  <c:v>1.383729999999999</c:v>
                </c:pt>
                <c:pt idx="67182" formatCode="General">
                  <c:v>1.38374</c:v>
                </c:pt>
                <c:pt idx="67183" formatCode="General">
                  <c:v>1.3837599999999999</c:v>
                </c:pt>
                <c:pt idx="67184" formatCode="General">
                  <c:v>1.3837899999999999</c:v>
                </c:pt>
                <c:pt idx="67185" formatCode="General">
                  <c:v>1.38381</c:v>
                </c:pt>
                <c:pt idx="67186" formatCode="General">
                  <c:v>1.3838199999999998</c:v>
                </c:pt>
                <c:pt idx="67187" formatCode="General">
                  <c:v>1.38385</c:v>
                </c:pt>
                <c:pt idx="67188" formatCode="General">
                  <c:v>1.383869999999999</c:v>
                </c:pt>
                <c:pt idx="67189" formatCode="General">
                  <c:v>1.3838899999999998</c:v>
                </c:pt>
                <c:pt idx="67190" formatCode="General">
                  <c:v>1.38391</c:v>
                </c:pt>
                <c:pt idx="67191" formatCode="General">
                  <c:v>1.3839299999999992</c:v>
                </c:pt>
                <c:pt idx="67192" formatCode="General">
                  <c:v>1.38395</c:v>
                </c:pt>
                <c:pt idx="67193" formatCode="General">
                  <c:v>1.38398</c:v>
                </c:pt>
                <c:pt idx="67194" formatCode="General">
                  <c:v>1.3839899999999998</c:v>
                </c:pt>
                <c:pt idx="67195" formatCode="General">
                  <c:v>1.3840100000000009</c:v>
                </c:pt>
                <c:pt idx="67196" formatCode="General">
                  <c:v>1.3840300000000001</c:v>
                </c:pt>
                <c:pt idx="67197" formatCode="General">
                  <c:v>1.3840500000000009</c:v>
                </c:pt>
                <c:pt idx="67198" formatCode="General">
                  <c:v>1.3840699999999999</c:v>
                </c:pt>
                <c:pt idx="67199" formatCode="General">
                  <c:v>1.3841000000000001</c:v>
                </c:pt>
                <c:pt idx="67200" formatCode="General">
                  <c:v>1.38412</c:v>
                </c:pt>
                <c:pt idx="67201" formatCode="General">
                  <c:v>1.3841300000000001</c:v>
                </c:pt>
                <c:pt idx="67202" formatCode="General">
                  <c:v>1.3841600000000001</c:v>
                </c:pt>
                <c:pt idx="67203" formatCode="General">
                  <c:v>1.3841800000000009</c:v>
                </c:pt>
                <c:pt idx="67204" formatCode="General">
                  <c:v>1.3842000000000001</c:v>
                </c:pt>
                <c:pt idx="67205" formatCode="General">
                  <c:v>1.3842099999999999</c:v>
                </c:pt>
                <c:pt idx="67206" formatCode="General">
                  <c:v>1.3842399999999999</c:v>
                </c:pt>
                <c:pt idx="67207" formatCode="General">
                  <c:v>1.38426</c:v>
                </c:pt>
                <c:pt idx="67208" formatCode="General">
                  <c:v>1.3842800000000008</c:v>
                </c:pt>
                <c:pt idx="67209" formatCode="General">
                  <c:v>1.3843000000000001</c:v>
                </c:pt>
                <c:pt idx="67210" formatCode="General">
                  <c:v>1.38432</c:v>
                </c:pt>
                <c:pt idx="67211" formatCode="General">
                  <c:v>1.3843399999999999</c:v>
                </c:pt>
                <c:pt idx="67212" formatCode="General">
                  <c:v>1.38436</c:v>
                </c:pt>
                <c:pt idx="67213" formatCode="General">
                  <c:v>1.3843799999999999</c:v>
                </c:pt>
                <c:pt idx="67214" formatCode="General">
                  <c:v>1.3844000000000001</c:v>
                </c:pt>
                <c:pt idx="67215" formatCode="General">
                  <c:v>1.38442</c:v>
                </c:pt>
                <c:pt idx="67216" formatCode="General">
                  <c:v>1.3844500000000008</c:v>
                </c:pt>
                <c:pt idx="67217" formatCode="General">
                  <c:v>1.38446</c:v>
                </c:pt>
                <c:pt idx="67218" formatCode="General">
                  <c:v>1.38449</c:v>
                </c:pt>
                <c:pt idx="67219" formatCode="General">
                  <c:v>1.3845099999999999</c:v>
                </c:pt>
                <c:pt idx="67220" formatCode="General">
                  <c:v>1.38453</c:v>
                </c:pt>
                <c:pt idx="67221" formatCode="General">
                  <c:v>1.3845499999999999</c:v>
                </c:pt>
                <c:pt idx="67222" formatCode="General">
                  <c:v>1.3845700000000001</c:v>
                </c:pt>
                <c:pt idx="67223" formatCode="General">
                  <c:v>1.38459</c:v>
                </c:pt>
                <c:pt idx="67224" formatCode="General">
                  <c:v>1.3846099999999999</c:v>
                </c:pt>
                <c:pt idx="67225" formatCode="General">
                  <c:v>1.38463</c:v>
                </c:pt>
                <c:pt idx="67226" formatCode="General">
                  <c:v>1.3846499999999999</c:v>
                </c:pt>
                <c:pt idx="67227" formatCode="General">
                  <c:v>1.3846700000000001</c:v>
                </c:pt>
                <c:pt idx="67228" formatCode="General">
                  <c:v>1.3847</c:v>
                </c:pt>
                <c:pt idx="67229" formatCode="General">
                  <c:v>1.3847100000000001</c:v>
                </c:pt>
                <c:pt idx="67230" formatCode="General">
                  <c:v>1.38473</c:v>
                </c:pt>
                <c:pt idx="67231" formatCode="General">
                  <c:v>1.38476</c:v>
                </c:pt>
                <c:pt idx="67232" formatCode="General">
                  <c:v>1.3847799999999999</c:v>
                </c:pt>
                <c:pt idx="67233" formatCode="General">
                  <c:v>1.38479</c:v>
                </c:pt>
                <c:pt idx="67234" formatCode="General">
                  <c:v>1.3848100000000001</c:v>
                </c:pt>
                <c:pt idx="67235" formatCode="General">
                  <c:v>1.3848400000000001</c:v>
                </c:pt>
                <c:pt idx="67236" formatCode="General">
                  <c:v>1.38486</c:v>
                </c:pt>
                <c:pt idx="67237" formatCode="General">
                  <c:v>1.38487</c:v>
                </c:pt>
                <c:pt idx="67238" formatCode="General">
                  <c:v>1.3849</c:v>
                </c:pt>
                <c:pt idx="67239" formatCode="General">
                  <c:v>1.3849199999999999</c:v>
                </c:pt>
                <c:pt idx="67240" formatCode="General">
                  <c:v>1.3849400000000001</c:v>
                </c:pt>
                <c:pt idx="67241" formatCode="General">
                  <c:v>1.38496</c:v>
                </c:pt>
                <c:pt idx="67242" formatCode="General">
                  <c:v>1.3849800000000001</c:v>
                </c:pt>
                <c:pt idx="67243" formatCode="General">
                  <c:v>1.385</c:v>
                </c:pt>
                <c:pt idx="67244" formatCode="General">
                  <c:v>1.38503</c:v>
                </c:pt>
                <c:pt idx="67245" formatCode="General">
                  <c:v>1.38504</c:v>
                </c:pt>
                <c:pt idx="67246" formatCode="General">
                  <c:v>1.38506</c:v>
                </c:pt>
                <c:pt idx="67247" formatCode="General">
                  <c:v>1.3850800000000001</c:v>
                </c:pt>
                <c:pt idx="67248" formatCode="General">
                  <c:v>1.3851100000000001</c:v>
                </c:pt>
                <c:pt idx="67249" formatCode="General">
                  <c:v>1.3851199999999999</c:v>
                </c:pt>
                <c:pt idx="67250" formatCode="General">
                  <c:v>1.3851500000000001</c:v>
                </c:pt>
                <c:pt idx="67251" formatCode="General">
                  <c:v>1.38517</c:v>
                </c:pt>
                <c:pt idx="67252" formatCode="General">
                  <c:v>1.3851899999999999</c:v>
                </c:pt>
                <c:pt idx="67253" formatCode="General">
                  <c:v>1.3852100000000001</c:v>
                </c:pt>
                <c:pt idx="67254" formatCode="General">
                  <c:v>1.38523</c:v>
                </c:pt>
                <c:pt idx="67255" formatCode="General">
                  <c:v>1.3852500000000001</c:v>
                </c:pt>
                <c:pt idx="67256" formatCode="General">
                  <c:v>1.38527</c:v>
                </c:pt>
                <c:pt idx="67257" formatCode="General">
                  <c:v>1.3852899999999999</c:v>
                </c:pt>
                <c:pt idx="67258" formatCode="General">
                  <c:v>1.38531</c:v>
                </c:pt>
                <c:pt idx="67259" formatCode="General">
                  <c:v>1.38533</c:v>
                </c:pt>
                <c:pt idx="67260" formatCode="General">
                  <c:v>1.3853500000000001</c:v>
                </c:pt>
                <c:pt idx="67261" formatCode="General">
                  <c:v>1.38537</c:v>
                </c:pt>
                <c:pt idx="67262" formatCode="General">
                  <c:v>1.3853899999999999</c:v>
                </c:pt>
                <c:pt idx="67263" formatCode="General">
                  <c:v>1.38541</c:v>
                </c:pt>
                <c:pt idx="67264" formatCode="General">
                  <c:v>1.3854299999999991</c:v>
                </c:pt>
                <c:pt idx="67265" formatCode="General">
                  <c:v>1.3854500000000001</c:v>
                </c:pt>
                <c:pt idx="67266" formatCode="General">
                  <c:v>1.38548</c:v>
                </c:pt>
                <c:pt idx="67267" formatCode="General">
                  <c:v>1.3855</c:v>
                </c:pt>
                <c:pt idx="67268" formatCode="General">
                  <c:v>1.38551</c:v>
                </c:pt>
                <c:pt idx="67269" formatCode="General">
                  <c:v>1.38554</c:v>
                </c:pt>
                <c:pt idx="67270" formatCode="General">
                  <c:v>1.3855599999999999</c:v>
                </c:pt>
                <c:pt idx="67271" formatCode="General">
                  <c:v>1.38558</c:v>
                </c:pt>
                <c:pt idx="67272" formatCode="General">
                  <c:v>1.3855999999999991</c:v>
                </c:pt>
                <c:pt idx="67273" formatCode="General">
                  <c:v>1.3856199999999999</c:v>
                </c:pt>
                <c:pt idx="67274" formatCode="General">
                  <c:v>1.38564</c:v>
                </c:pt>
                <c:pt idx="67275" formatCode="General">
                  <c:v>1.3856599999999999</c:v>
                </c:pt>
                <c:pt idx="67276" formatCode="General">
                  <c:v>1.38568</c:v>
                </c:pt>
                <c:pt idx="67277" formatCode="General">
                  <c:v>1.385699999999999</c:v>
                </c:pt>
                <c:pt idx="67278" formatCode="General">
                  <c:v>1.3857199999999998</c:v>
                </c:pt>
                <c:pt idx="67279" formatCode="General">
                  <c:v>1.38575</c:v>
                </c:pt>
                <c:pt idx="67280" formatCode="General">
                  <c:v>1.3857599999999999</c:v>
                </c:pt>
                <c:pt idx="67281" formatCode="General">
                  <c:v>1.38578</c:v>
                </c:pt>
                <c:pt idx="67282" formatCode="General">
                  <c:v>1.38581</c:v>
                </c:pt>
                <c:pt idx="67283" formatCode="General">
                  <c:v>1.385829999999999</c:v>
                </c:pt>
                <c:pt idx="67284" formatCode="General">
                  <c:v>1.38584</c:v>
                </c:pt>
                <c:pt idx="67285" formatCode="General">
                  <c:v>1.3858599999999999</c:v>
                </c:pt>
                <c:pt idx="67286" formatCode="General">
                  <c:v>1.3858899999999998</c:v>
                </c:pt>
                <c:pt idx="67287" formatCode="General">
                  <c:v>1.38591</c:v>
                </c:pt>
                <c:pt idx="67288" formatCode="General">
                  <c:v>1.3859199999999998</c:v>
                </c:pt>
                <c:pt idx="67289" formatCode="General">
                  <c:v>1.38595</c:v>
                </c:pt>
                <c:pt idx="67290" formatCode="General">
                  <c:v>1.385969999999999</c:v>
                </c:pt>
                <c:pt idx="67291" formatCode="General">
                  <c:v>1.3859899999999998</c:v>
                </c:pt>
                <c:pt idx="67292" formatCode="General">
                  <c:v>1.3860100000000009</c:v>
                </c:pt>
                <c:pt idx="67293" formatCode="General">
                  <c:v>1.3860300000000001</c:v>
                </c:pt>
                <c:pt idx="67294" formatCode="General">
                  <c:v>1.3860500000000009</c:v>
                </c:pt>
                <c:pt idx="67295" formatCode="General">
                  <c:v>1.3860800000000009</c:v>
                </c:pt>
                <c:pt idx="67296" formatCode="General">
                  <c:v>1.38609</c:v>
                </c:pt>
                <c:pt idx="67297" formatCode="General">
                  <c:v>1.3861100000000008</c:v>
                </c:pt>
                <c:pt idx="67298" formatCode="General">
                  <c:v>1.3861300000000001</c:v>
                </c:pt>
                <c:pt idx="67299" formatCode="General">
                  <c:v>1.3861600000000001</c:v>
                </c:pt>
                <c:pt idx="67300" formatCode="General">
                  <c:v>1.3861699999999999</c:v>
                </c:pt>
                <c:pt idx="67301" formatCode="General">
                  <c:v>1.3862000000000001</c:v>
                </c:pt>
                <c:pt idx="67302" formatCode="General">
                  <c:v>1.38622</c:v>
                </c:pt>
                <c:pt idx="67303" formatCode="General">
                  <c:v>1.3862399999999999</c:v>
                </c:pt>
                <c:pt idx="67304" formatCode="General">
                  <c:v>1.38626</c:v>
                </c:pt>
                <c:pt idx="67305" formatCode="General">
                  <c:v>1.3862800000000008</c:v>
                </c:pt>
                <c:pt idx="67306" formatCode="General">
                  <c:v>1.3863000000000001</c:v>
                </c:pt>
                <c:pt idx="67307" formatCode="General">
                  <c:v>1.38632</c:v>
                </c:pt>
                <c:pt idx="67308" formatCode="General">
                  <c:v>1.3863399999999999</c:v>
                </c:pt>
                <c:pt idx="67309" formatCode="General">
                  <c:v>1.38636</c:v>
                </c:pt>
                <c:pt idx="67310" formatCode="General">
                  <c:v>1.3863799999999999</c:v>
                </c:pt>
                <c:pt idx="67311" formatCode="General">
                  <c:v>1.3864000000000001</c:v>
                </c:pt>
                <c:pt idx="67312" formatCode="General">
                  <c:v>1.38642</c:v>
                </c:pt>
                <c:pt idx="67313" formatCode="General">
                  <c:v>1.3864399999999999</c:v>
                </c:pt>
                <c:pt idx="67314" formatCode="General">
                  <c:v>1.38646</c:v>
                </c:pt>
                <c:pt idx="67315" formatCode="General">
                  <c:v>1.38649</c:v>
                </c:pt>
                <c:pt idx="67316" formatCode="General">
                  <c:v>1.3865000000000001</c:v>
                </c:pt>
                <c:pt idx="67317" formatCode="General">
                  <c:v>1.38653</c:v>
                </c:pt>
                <c:pt idx="67318" formatCode="General">
                  <c:v>1.3865499999999999</c:v>
                </c:pt>
                <c:pt idx="67319" formatCode="General">
                  <c:v>1.3865700000000001</c:v>
                </c:pt>
                <c:pt idx="67320" formatCode="General">
                  <c:v>1.3865799999999999</c:v>
                </c:pt>
                <c:pt idx="67321" formatCode="General">
                  <c:v>1.3866099999999999</c:v>
                </c:pt>
                <c:pt idx="67322" formatCode="General">
                  <c:v>1.38663</c:v>
                </c:pt>
                <c:pt idx="67323" formatCode="General">
                  <c:v>1.3866499999999999</c:v>
                </c:pt>
                <c:pt idx="67324" formatCode="General">
                  <c:v>1.3866700000000001</c:v>
                </c:pt>
                <c:pt idx="67325" formatCode="General">
                  <c:v>1.38669</c:v>
                </c:pt>
                <c:pt idx="67326" formatCode="General">
                  <c:v>1.3867100000000001</c:v>
                </c:pt>
                <c:pt idx="67327" formatCode="General">
                  <c:v>1.38673</c:v>
                </c:pt>
                <c:pt idx="67328" formatCode="General">
                  <c:v>1.3867499999999999</c:v>
                </c:pt>
                <c:pt idx="67329" formatCode="General">
                  <c:v>1.3867700000000001</c:v>
                </c:pt>
                <c:pt idx="67330" formatCode="General">
                  <c:v>1.38679</c:v>
                </c:pt>
                <c:pt idx="67331" formatCode="General">
                  <c:v>1.3868100000000001</c:v>
                </c:pt>
                <c:pt idx="67332" formatCode="General">
                  <c:v>1.38683</c:v>
                </c:pt>
                <c:pt idx="67333" formatCode="General">
                  <c:v>1.38686</c:v>
                </c:pt>
                <c:pt idx="67334" formatCode="General">
                  <c:v>1.3868799999999999</c:v>
                </c:pt>
                <c:pt idx="67335" formatCode="General">
                  <c:v>1.38689</c:v>
                </c:pt>
                <c:pt idx="67336" formatCode="General">
                  <c:v>1.3869100000000001</c:v>
                </c:pt>
                <c:pt idx="67337" formatCode="General">
                  <c:v>1.3869400000000001</c:v>
                </c:pt>
                <c:pt idx="67338" formatCode="General">
                  <c:v>1.38696</c:v>
                </c:pt>
                <c:pt idx="67339" formatCode="General">
                  <c:v>1.3869800000000001</c:v>
                </c:pt>
                <c:pt idx="67340" formatCode="General">
                  <c:v>1.387</c:v>
                </c:pt>
                <c:pt idx="67341" formatCode="General">
                  <c:v>1.3870199999999999</c:v>
                </c:pt>
                <c:pt idx="67342" formatCode="General">
                  <c:v>1.3870400000000001</c:v>
                </c:pt>
                <c:pt idx="67343" formatCode="General">
                  <c:v>1.38706</c:v>
                </c:pt>
                <c:pt idx="67344" formatCode="General">
                  <c:v>1.3870800000000001</c:v>
                </c:pt>
                <c:pt idx="67345" formatCode="General">
                  <c:v>1.3871</c:v>
                </c:pt>
                <c:pt idx="67346" formatCode="General">
                  <c:v>1.38713</c:v>
                </c:pt>
                <c:pt idx="67347" formatCode="General">
                  <c:v>1.38714</c:v>
                </c:pt>
                <c:pt idx="67348" formatCode="General">
                  <c:v>1.3871599999999999</c:v>
                </c:pt>
                <c:pt idx="67349" formatCode="General">
                  <c:v>1.3871800000000001</c:v>
                </c:pt>
                <c:pt idx="67350" formatCode="General">
                  <c:v>1.3872100000000001</c:v>
                </c:pt>
                <c:pt idx="67351" formatCode="General">
                  <c:v>1.3872199999999999</c:v>
                </c:pt>
                <c:pt idx="67352" formatCode="General">
                  <c:v>1.38724</c:v>
                </c:pt>
                <c:pt idx="67353" formatCode="General">
                  <c:v>1.38727</c:v>
                </c:pt>
                <c:pt idx="67354" formatCode="General">
                  <c:v>1.3872899999999999</c:v>
                </c:pt>
                <c:pt idx="67355" formatCode="General">
                  <c:v>1.38731</c:v>
                </c:pt>
                <c:pt idx="67356" formatCode="General">
                  <c:v>1.38733</c:v>
                </c:pt>
                <c:pt idx="67357" formatCode="General">
                  <c:v>1.3873500000000001</c:v>
                </c:pt>
                <c:pt idx="67358" formatCode="General">
                  <c:v>1.38737</c:v>
                </c:pt>
                <c:pt idx="67359" formatCode="General">
                  <c:v>1.3873899999999999</c:v>
                </c:pt>
                <c:pt idx="67360" formatCode="General">
                  <c:v>1.38741</c:v>
                </c:pt>
                <c:pt idx="67361" formatCode="General">
                  <c:v>1.3874299999999991</c:v>
                </c:pt>
                <c:pt idx="67362" formatCode="General">
                  <c:v>1.3874500000000001</c:v>
                </c:pt>
                <c:pt idx="67363" formatCode="General">
                  <c:v>1.38747</c:v>
                </c:pt>
                <c:pt idx="67364" formatCode="General">
                  <c:v>1.3874899999999999</c:v>
                </c:pt>
                <c:pt idx="67365" formatCode="General">
                  <c:v>1.3875199999999999</c:v>
                </c:pt>
                <c:pt idx="67366" formatCode="General">
                  <c:v>1.38754</c:v>
                </c:pt>
                <c:pt idx="67367" formatCode="General">
                  <c:v>1.3875500000000001</c:v>
                </c:pt>
                <c:pt idx="67368" formatCode="General">
                  <c:v>1.38758</c:v>
                </c:pt>
                <c:pt idx="67369" formatCode="General">
                  <c:v>1.3875999999999991</c:v>
                </c:pt>
                <c:pt idx="67370" formatCode="General">
                  <c:v>1.3876199999999999</c:v>
                </c:pt>
                <c:pt idx="67371" formatCode="General">
                  <c:v>1.387629999999999</c:v>
                </c:pt>
                <c:pt idx="67372" formatCode="General">
                  <c:v>1.3876599999999999</c:v>
                </c:pt>
                <c:pt idx="67373" formatCode="General">
                  <c:v>1.38768</c:v>
                </c:pt>
                <c:pt idx="67374" formatCode="General">
                  <c:v>1.387699999999999</c:v>
                </c:pt>
                <c:pt idx="67375" formatCode="General">
                  <c:v>1.3877199999999998</c:v>
                </c:pt>
                <c:pt idx="67376" formatCode="General">
                  <c:v>1.38774</c:v>
                </c:pt>
                <c:pt idx="67377" formatCode="General">
                  <c:v>1.3877599999999999</c:v>
                </c:pt>
                <c:pt idx="67378" formatCode="General">
                  <c:v>1.38778</c:v>
                </c:pt>
                <c:pt idx="67379" formatCode="General">
                  <c:v>1.387799999999999</c:v>
                </c:pt>
                <c:pt idx="67380" formatCode="General">
                  <c:v>1.3878199999999998</c:v>
                </c:pt>
                <c:pt idx="67381" formatCode="General">
                  <c:v>1.38784</c:v>
                </c:pt>
                <c:pt idx="67382" formatCode="General">
                  <c:v>1.387869999999999</c:v>
                </c:pt>
                <c:pt idx="67383" formatCode="General">
                  <c:v>1.38788</c:v>
                </c:pt>
                <c:pt idx="67384" formatCode="General">
                  <c:v>1.38791</c:v>
                </c:pt>
                <c:pt idx="67385" formatCode="General">
                  <c:v>1.3879299999999992</c:v>
                </c:pt>
                <c:pt idx="67386" formatCode="General">
                  <c:v>1.38795</c:v>
                </c:pt>
                <c:pt idx="67387" formatCode="General">
                  <c:v>1.3879599999999999</c:v>
                </c:pt>
                <c:pt idx="67388" formatCode="General">
                  <c:v>1.3879899999999998</c:v>
                </c:pt>
                <c:pt idx="67389" formatCode="General">
                  <c:v>1.3880100000000009</c:v>
                </c:pt>
                <c:pt idx="67390" formatCode="General">
                  <c:v>1.3880300000000001</c:v>
                </c:pt>
                <c:pt idx="67391" formatCode="General">
                  <c:v>1.3880500000000009</c:v>
                </c:pt>
                <c:pt idx="67392" formatCode="General">
                  <c:v>1.3880699999999999</c:v>
                </c:pt>
                <c:pt idx="67393" formatCode="General">
                  <c:v>1.38809</c:v>
                </c:pt>
                <c:pt idx="67394" formatCode="General">
                  <c:v>1.38812</c:v>
                </c:pt>
                <c:pt idx="67395" formatCode="General">
                  <c:v>1.3881300000000001</c:v>
                </c:pt>
                <c:pt idx="67396" formatCode="General">
                  <c:v>1.3881500000000009</c:v>
                </c:pt>
                <c:pt idx="67397" formatCode="General">
                  <c:v>1.3881800000000009</c:v>
                </c:pt>
                <c:pt idx="67398" formatCode="General">
                  <c:v>1.38819</c:v>
                </c:pt>
                <c:pt idx="67399" formatCode="General">
                  <c:v>1.3882099999999999</c:v>
                </c:pt>
                <c:pt idx="67400" formatCode="General">
                  <c:v>1.3882300000000001</c:v>
                </c:pt>
                <c:pt idx="67401" formatCode="General">
                  <c:v>1.38826</c:v>
                </c:pt>
                <c:pt idx="67402" formatCode="General">
                  <c:v>1.3882699999999999</c:v>
                </c:pt>
                <c:pt idx="67403" formatCode="General">
                  <c:v>1.38829</c:v>
                </c:pt>
                <c:pt idx="67404" formatCode="General">
                  <c:v>1.38832</c:v>
                </c:pt>
                <c:pt idx="67405" formatCode="General">
                  <c:v>1.3883399999999999</c:v>
                </c:pt>
                <c:pt idx="67406" formatCode="General">
                  <c:v>1.38836</c:v>
                </c:pt>
                <c:pt idx="67407" formatCode="General">
                  <c:v>1.3883799999999999</c:v>
                </c:pt>
                <c:pt idx="67408" formatCode="General">
                  <c:v>1.3884000000000001</c:v>
                </c:pt>
                <c:pt idx="67409" formatCode="General">
                  <c:v>1.38842</c:v>
                </c:pt>
                <c:pt idx="67410" formatCode="General">
                  <c:v>1.3884399999999999</c:v>
                </c:pt>
                <c:pt idx="67411" formatCode="General">
                  <c:v>1.38846</c:v>
                </c:pt>
                <c:pt idx="67412" formatCode="General">
                  <c:v>1.3884799999999999</c:v>
                </c:pt>
                <c:pt idx="67413" formatCode="General">
                  <c:v>1.3885099999999999</c:v>
                </c:pt>
                <c:pt idx="67414" formatCode="General">
                  <c:v>1.38852</c:v>
                </c:pt>
                <c:pt idx="67415" formatCode="General">
                  <c:v>1.3885400000000001</c:v>
                </c:pt>
                <c:pt idx="67416" formatCode="General">
                  <c:v>1.3885700000000001</c:v>
                </c:pt>
                <c:pt idx="67417" formatCode="General">
                  <c:v>1.38859</c:v>
                </c:pt>
                <c:pt idx="67418" formatCode="General">
                  <c:v>1.3886000000000001</c:v>
                </c:pt>
                <c:pt idx="67419" formatCode="General">
                  <c:v>1.38863</c:v>
                </c:pt>
                <c:pt idx="67420" formatCode="General">
                  <c:v>1.3886499999999999</c:v>
                </c:pt>
                <c:pt idx="67421" formatCode="General">
                  <c:v>1.3886700000000001</c:v>
                </c:pt>
                <c:pt idx="67422" formatCode="General">
                  <c:v>1.3886799999999999</c:v>
                </c:pt>
                <c:pt idx="67423" formatCode="General">
                  <c:v>1.3887100000000001</c:v>
                </c:pt>
                <c:pt idx="67424" formatCode="General">
                  <c:v>1.38873</c:v>
                </c:pt>
                <c:pt idx="67425" formatCode="General">
                  <c:v>1.3887499999999999</c:v>
                </c:pt>
                <c:pt idx="67426" formatCode="General">
                  <c:v>1.3887700000000001</c:v>
                </c:pt>
                <c:pt idx="67427" formatCode="General">
                  <c:v>1.38879</c:v>
                </c:pt>
                <c:pt idx="67428" formatCode="General">
                  <c:v>1.3888100000000001</c:v>
                </c:pt>
                <c:pt idx="67429" formatCode="General">
                  <c:v>1.38883</c:v>
                </c:pt>
                <c:pt idx="67430" formatCode="General">
                  <c:v>1.3888499999999999</c:v>
                </c:pt>
                <c:pt idx="67431" formatCode="General">
                  <c:v>1.38887</c:v>
                </c:pt>
                <c:pt idx="67432" formatCode="General">
                  <c:v>1.3889</c:v>
                </c:pt>
                <c:pt idx="67433" formatCode="General">
                  <c:v>1.3889199999999999</c:v>
                </c:pt>
                <c:pt idx="67434" formatCode="General">
                  <c:v>1.38893</c:v>
                </c:pt>
                <c:pt idx="67435" formatCode="General">
                  <c:v>1.3889499999999999</c:v>
                </c:pt>
                <c:pt idx="67436" formatCode="General">
                  <c:v>1.3889800000000001</c:v>
                </c:pt>
                <c:pt idx="67437" formatCode="General">
                  <c:v>1.389</c:v>
                </c:pt>
                <c:pt idx="67438" formatCode="General">
                  <c:v>1.3890199999999999</c:v>
                </c:pt>
                <c:pt idx="67439" formatCode="General">
                  <c:v>1.3890400000000001</c:v>
                </c:pt>
                <c:pt idx="67440" formatCode="General">
                  <c:v>1.38906</c:v>
                </c:pt>
                <c:pt idx="67441" formatCode="General">
                  <c:v>1.3890800000000001</c:v>
                </c:pt>
                <c:pt idx="67442" formatCode="General">
                  <c:v>1.3891</c:v>
                </c:pt>
                <c:pt idx="67443" formatCode="General">
                  <c:v>1.3891199999999999</c:v>
                </c:pt>
                <c:pt idx="67444" formatCode="General">
                  <c:v>1.38914</c:v>
                </c:pt>
                <c:pt idx="67445" formatCode="General">
                  <c:v>1.38917</c:v>
                </c:pt>
                <c:pt idx="67446" formatCode="General">
                  <c:v>1.3891800000000001</c:v>
                </c:pt>
                <c:pt idx="67447" formatCode="General">
                  <c:v>1.3892</c:v>
                </c:pt>
                <c:pt idx="67448" formatCode="General">
                  <c:v>1.38923</c:v>
                </c:pt>
                <c:pt idx="67449" formatCode="General">
                  <c:v>1.3892500000000001</c:v>
                </c:pt>
                <c:pt idx="67450" formatCode="General">
                  <c:v>1.3892599999999999</c:v>
                </c:pt>
                <c:pt idx="67451" formatCode="General">
                  <c:v>1.3892800000000001</c:v>
                </c:pt>
                <c:pt idx="67452" formatCode="General">
                  <c:v>1.38931</c:v>
                </c:pt>
                <c:pt idx="67453" formatCode="General">
                  <c:v>1.38933</c:v>
                </c:pt>
                <c:pt idx="67454" formatCode="General">
                  <c:v>1.38934</c:v>
                </c:pt>
                <c:pt idx="67455" formatCode="General">
                  <c:v>1.38937</c:v>
                </c:pt>
                <c:pt idx="67456" formatCode="General">
                  <c:v>1.3893899999999999</c:v>
                </c:pt>
                <c:pt idx="67457" formatCode="General">
                  <c:v>1.38941</c:v>
                </c:pt>
                <c:pt idx="67458" formatCode="General">
                  <c:v>1.3894299999999991</c:v>
                </c:pt>
                <c:pt idx="67459" formatCode="General">
                  <c:v>1.3894500000000001</c:v>
                </c:pt>
                <c:pt idx="67460" formatCode="General">
                  <c:v>1.38947</c:v>
                </c:pt>
                <c:pt idx="67461" formatCode="General">
                  <c:v>1.3894899999999999</c:v>
                </c:pt>
                <c:pt idx="67462" formatCode="General">
                  <c:v>1.38951</c:v>
                </c:pt>
                <c:pt idx="67463" formatCode="General">
                  <c:v>1.389529999999999</c:v>
                </c:pt>
                <c:pt idx="67464" formatCode="General">
                  <c:v>1.3895500000000001</c:v>
                </c:pt>
                <c:pt idx="67465" formatCode="General">
                  <c:v>1.38957</c:v>
                </c:pt>
                <c:pt idx="67466" formatCode="General">
                  <c:v>1.3895899999999999</c:v>
                </c:pt>
                <c:pt idx="67467" formatCode="General">
                  <c:v>1.3896199999999999</c:v>
                </c:pt>
                <c:pt idx="67468" formatCode="General">
                  <c:v>1.38964</c:v>
                </c:pt>
                <c:pt idx="67469" formatCode="General">
                  <c:v>1.3896500000000001</c:v>
                </c:pt>
                <c:pt idx="67470" formatCode="General">
                  <c:v>1.38968</c:v>
                </c:pt>
                <c:pt idx="67471" formatCode="General">
                  <c:v>1.389699999999999</c:v>
                </c:pt>
                <c:pt idx="67472" formatCode="General">
                  <c:v>1.3897199999999998</c:v>
                </c:pt>
                <c:pt idx="67473" formatCode="General">
                  <c:v>1.389729999999999</c:v>
                </c:pt>
                <c:pt idx="67474" formatCode="General">
                  <c:v>1.3897599999999999</c:v>
                </c:pt>
                <c:pt idx="67475" formatCode="General">
                  <c:v>1.38978</c:v>
                </c:pt>
                <c:pt idx="67476" formatCode="General">
                  <c:v>1.389799999999999</c:v>
                </c:pt>
                <c:pt idx="67477" formatCode="General">
                  <c:v>1.3898199999999998</c:v>
                </c:pt>
                <c:pt idx="67478" formatCode="General">
                  <c:v>1.38984</c:v>
                </c:pt>
                <c:pt idx="67479" formatCode="General">
                  <c:v>1.3898599999999999</c:v>
                </c:pt>
                <c:pt idx="67480" formatCode="General">
                  <c:v>1.38988</c:v>
                </c:pt>
                <c:pt idx="67481" formatCode="General">
                  <c:v>1.389899999999999</c:v>
                </c:pt>
                <c:pt idx="67482" formatCode="General">
                  <c:v>1.3899199999999998</c:v>
                </c:pt>
                <c:pt idx="67483" formatCode="General">
                  <c:v>1.38995</c:v>
                </c:pt>
                <c:pt idx="67484" formatCode="General">
                  <c:v>1.389969999999999</c:v>
                </c:pt>
                <c:pt idx="67485" formatCode="General">
                  <c:v>1.38998</c:v>
                </c:pt>
                <c:pt idx="67486" formatCode="General">
                  <c:v>1.3900000000000001</c:v>
                </c:pt>
                <c:pt idx="67487" formatCode="General">
                  <c:v>1.3900300000000001</c:v>
                </c:pt>
                <c:pt idx="67488" formatCode="General">
                  <c:v>1.3900500000000009</c:v>
                </c:pt>
                <c:pt idx="67489" formatCode="General">
                  <c:v>1.3900699999999999</c:v>
                </c:pt>
                <c:pt idx="67490" formatCode="General">
                  <c:v>1.39009</c:v>
                </c:pt>
                <c:pt idx="67491" formatCode="General">
                  <c:v>1.3901100000000008</c:v>
                </c:pt>
                <c:pt idx="67492" formatCode="General">
                  <c:v>1.3901300000000001</c:v>
                </c:pt>
                <c:pt idx="67493" formatCode="General">
                  <c:v>1.3901500000000009</c:v>
                </c:pt>
                <c:pt idx="67494" formatCode="General">
                  <c:v>1.3901699999999999</c:v>
                </c:pt>
                <c:pt idx="67495" formatCode="General">
                  <c:v>1.39019</c:v>
                </c:pt>
                <c:pt idx="67496" formatCode="General">
                  <c:v>1.39022</c:v>
                </c:pt>
                <c:pt idx="67497" formatCode="General">
                  <c:v>1.3902300000000001</c:v>
                </c:pt>
                <c:pt idx="67498" formatCode="General">
                  <c:v>1.3902500000000009</c:v>
                </c:pt>
                <c:pt idx="67499" formatCode="General">
                  <c:v>1.3902800000000008</c:v>
                </c:pt>
                <c:pt idx="67500" formatCode="General">
                  <c:v>1.3903000000000001</c:v>
                </c:pt>
                <c:pt idx="67501" formatCode="General">
                  <c:v>1.3903099999999999</c:v>
                </c:pt>
                <c:pt idx="67502" formatCode="General">
                  <c:v>1.3903300000000001</c:v>
                </c:pt>
                <c:pt idx="67503" formatCode="General">
                  <c:v>1.39036</c:v>
                </c:pt>
                <c:pt idx="67504" formatCode="General">
                  <c:v>1.3903799999999999</c:v>
                </c:pt>
                <c:pt idx="67505" formatCode="General">
                  <c:v>1.3904000000000001</c:v>
                </c:pt>
                <c:pt idx="67506" formatCode="General">
                  <c:v>1.39042</c:v>
                </c:pt>
                <c:pt idx="67507" formatCode="General">
                  <c:v>1.3904399999999999</c:v>
                </c:pt>
                <c:pt idx="67508" formatCode="General">
                  <c:v>1.39046</c:v>
                </c:pt>
                <c:pt idx="67509" formatCode="General">
                  <c:v>1.3904799999999999</c:v>
                </c:pt>
                <c:pt idx="67510" formatCode="General">
                  <c:v>1.3905000000000001</c:v>
                </c:pt>
                <c:pt idx="67511" formatCode="General">
                  <c:v>1.39052</c:v>
                </c:pt>
                <c:pt idx="67512" formatCode="General">
                  <c:v>1.3905500000000008</c:v>
                </c:pt>
                <c:pt idx="67513" formatCode="General">
                  <c:v>1.39056</c:v>
                </c:pt>
                <c:pt idx="67514" formatCode="General">
                  <c:v>1.3905799999999999</c:v>
                </c:pt>
                <c:pt idx="67515" formatCode="General">
                  <c:v>1.3906000000000001</c:v>
                </c:pt>
                <c:pt idx="67516" formatCode="General">
                  <c:v>1.39063</c:v>
                </c:pt>
                <c:pt idx="67517" formatCode="General">
                  <c:v>1.3906400000000001</c:v>
                </c:pt>
                <c:pt idx="67518" formatCode="General">
                  <c:v>1.3906700000000001</c:v>
                </c:pt>
                <c:pt idx="67519" formatCode="General">
                  <c:v>1.39069</c:v>
                </c:pt>
                <c:pt idx="67520" formatCode="General">
                  <c:v>1.3907099999999999</c:v>
                </c:pt>
                <c:pt idx="67521" formatCode="General">
                  <c:v>1.39073</c:v>
                </c:pt>
                <c:pt idx="67522" formatCode="General">
                  <c:v>1.3907499999999999</c:v>
                </c:pt>
                <c:pt idx="67523" formatCode="General">
                  <c:v>1.3907700000000001</c:v>
                </c:pt>
                <c:pt idx="67524" formatCode="General">
                  <c:v>1.39079</c:v>
                </c:pt>
                <c:pt idx="67525" formatCode="General">
                  <c:v>1.3908100000000001</c:v>
                </c:pt>
                <c:pt idx="67526" formatCode="General">
                  <c:v>1.39083</c:v>
                </c:pt>
                <c:pt idx="67527" formatCode="General">
                  <c:v>1.3908499999999999</c:v>
                </c:pt>
                <c:pt idx="67528" formatCode="General">
                  <c:v>1.3908700000000001</c:v>
                </c:pt>
                <c:pt idx="67529" formatCode="General">
                  <c:v>1.39089</c:v>
                </c:pt>
                <c:pt idx="67530" formatCode="General">
                  <c:v>1.3909100000000001</c:v>
                </c:pt>
                <c:pt idx="67531" formatCode="General">
                  <c:v>1.3909400000000001</c:v>
                </c:pt>
                <c:pt idx="67532" formatCode="General">
                  <c:v>1.3909499999999999</c:v>
                </c:pt>
                <c:pt idx="67533" formatCode="General">
                  <c:v>1.39097</c:v>
                </c:pt>
                <c:pt idx="67534" formatCode="General">
                  <c:v>1.391</c:v>
                </c:pt>
                <c:pt idx="67535" formatCode="General">
                  <c:v>1.3910199999999999</c:v>
                </c:pt>
                <c:pt idx="67536" formatCode="General">
                  <c:v>1.39103</c:v>
                </c:pt>
                <c:pt idx="67537" formatCode="General">
                  <c:v>1.3910499999999999</c:v>
                </c:pt>
                <c:pt idx="67538" formatCode="General">
                  <c:v>1.3910800000000001</c:v>
                </c:pt>
                <c:pt idx="67539" formatCode="General">
                  <c:v>1.3911</c:v>
                </c:pt>
                <c:pt idx="67540" formatCode="General">
                  <c:v>1.3911100000000001</c:v>
                </c:pt>
                <c:pt idx="67541" formatCode="General">
                  <c:v>1.39114</c:v>
                </c:pt>
                <c:pt idx="67542" formatCode="General">
                  <c:v>1.39116</c:v>
                </c:pt>
                <c:pt idx="67543" formatCode="General">
                  <c:v>1.3911800000000001</c:v>
                </c:pt>
                <c:pt idx="67544" formatCode="General">
                  <c:v>1.3912</c:v>
                </c:pt>
                <c:pt idx="67545" formatCode="General">
                  <c:v>1.3912199999999999</c:v>
                </c:pt>
                <c:pt idx="67546" formatCode="General">
                  <c:v>1.39124</c:v>
                </c:pt>
                <c:pt idx="67547" formatCode="General">
                  <c:v>1.3912599999999999</c:v>
                </c:pt>
                <c:pt idx="67548" formatCode="General">
                  <c:v>1.3912800000000001</c:v>
                </c:pt>
                <c:pt idx="67549" formatCode="General">
                  <c:v>1.3913</c:v>
                </c:pt>
                <c:pt idx="67550" formatCode="General">
                  <c:v>1.3913199999999999</c:v>
                </c:pt>
                <c:pt idx="67551" formatCode="General">
                  <c:v>1.3913500000000001</c:v>
                </c:pt>
                <c:pt idx="67552" formatCode="General">
                  <c:v>1.3913599999999999</c:v>
                </c:pt>
                <c:pt idx="67553" formatCode="General">
                  <c:v>1.3913800000000001</c:v>
                </c:pt>
                <c:pt idx="67554" formatCode="General">
                  <c:v>1.39141</c:v>
                </c:pt>
                <c:pt idx="67555" formatCode="General">
                  <c:v>1.3914299999999991</c:v>
                </c:pt>
                <c:pt idx="67556" formatCode="General">
                  <c:v>1.3914500000000001</c:v>
                </c:pt>
                <c:pt idx="67557" formatCode="General">
                  <c:v>1.39147</c:v>
                </c:pt>
                <c:pt idx="67558" formatCode="General">
                  <c:v>1.3914899999999999</c:v>
                </c:pt>
                <c:pt idx="67559" formatCode="General">
                  <c:v>1.39151</c:v>
                </c:pt>
                <c:pt idx="67560" formatCode="General">
                  <c:v>1.391529999999999</c:v>
                </c:pt>
                <c:pt idx="67561" formatCode="General">
                  <c:v>1.3915500000000001</c:v>
                </c:pt>
                <c:pt idx="67562" formatCode="General">
                  <c:v>1.39157</c:v>
                </c:pt>
                <c:pt idx="67563" formatCode="General">
                  <c:v>1.3915999999999991</c:v>
                </c:pt>
                <c:pt idx="67564" formatCode="General">
                  <c:v>1.39161</c:v>
                </c:pt>
                <c:pt idx="67565" formatCode="General">
                  <c:v>1.391629999999999</c:v>
                </c:pt>
                <c:pt idx="67566" formatCode="General">
                  <c:v>1.3916500000000001</c:v>
                </c:pt>
                <c:pt idx="67567" formatCode="General">
                  <c:v>1.39168</c:v>
                </c:pt>
                <c:pt idx="67568" formatCode="General">
                  <c:v>1.3916899999999999</c:v>
                </c:pt>
                <c:pt idx="67569" formatCode="General">
                  <c:v>1.39171</c:v>
                </c:pt>
                <c:pt idx="67570" formatCode="General">
                  <c:v>1.39174</c:v>
                </c:pt>
                <c:pt idx="67571" formatCode="General">
                  <c:v>1.3917599999999999</c:v>
                </c:pt>
                <c:pt idx="67572" formatCode="General">
                  <c:v>1.39178</c:v>
                </c:pt>
                <c:pt idx="67573" formatCode="General">
                  <c:v>1.391799999999999</c:v>
                </c:pt>
                <c:pt idx="67574" formatCode="General">
                  <c:v>1.3918199999999998</c:v>
                </c:pt>
                <c:pt idx="67575" formatCode="General">
                  <c:v>1.39184</c:v>
                </c:pt>
                <c:pt idx="67576" formatCode="General">
                  <c:v>1.3918599999999999</c:v>
                </c:pt>
                <c:pt idx="67577" formatCode="General">
                  <c:v>1.39188</c:v>
                </c:pt>
                <c:pt idx="67578" formatCode="General">
                  <c:v>1.391899999999999</c:v>
                </c:pt>
                <c:pt idx="67579" formatCode="General">
                  <c:v>1.3919199999999998</c:v>
                </c:pt>
                <c:pt idx="67580" formatCode="General">
                  <c:v>1.39194</c:v>
                </c:pt>
                <c:pt idx="67581" formatCode="General">
                  <c:v>1.3919599999999999</c:v>
                </c:pt>
                <c:pt idx="67582" formatCode="General">
                  <c:v>1.3919899999999998</c:v>
                </c:pt>
                <c:pt idx="67583" formatCode="General">
                  <c:v>1.3920100000000009</c:v>
                </c:pt>
                <c:pt idx="67584" formatCode="General">
                  <c:v>1.39202</c:v>
                </c:pt>
                <c:pt idx="67585" formatCode="General">
                  <c:v>1.3920500000000009</c:v>
                </c:pt>
                <c:pt idx="67586" formatCode="General">
                  <c:v>1.3920699999999999</c:v>
                </c:pt>
                <c:pt idx="67587" formatCode="General">
                  <c:v>1.39209</c:v>
                </c:pt>
                <c:pt idx="67588" formatCode="General">
                  <c:v>1.3920999999999999</c:v>
                </c:pt>
                <c:pt idx="67589" formatCode="General">
                  <c:v>1.3921300000000001</c:v>
                </c:pt>
                <c:pt idx="67590" formatCode="General">
                  <c:v>1.3921500000000009</c:v>
                </c:pt>
                <c:pt idx="67591" formatCode="General">
                  <c:v>1.3921699999999999</c:v>
                </c:pt>
                <c:pt idx="67592" formatCode="General">
                  <c:v>1.39219</c:v>
                </c:pt>
                <c:pt idx="67593" formatCode="General">
                  <c:v>1.3922099999999999</c:v>
                </c:pt>
                <c:pt idx="67594" formatCode="General">
                  <c:v>1.3922300000000001</c:v>
                </c:pt>
                <c:pt idx="67595" formatCode="General">
                  <c:v>1.3922500000000009</c:v>
                </c:pt>
                <c:pt idx="67596" formatCode="General">
                  <c:v>1.3922699999999999</c:v>
                </c:pt>
                <c:pt idx="67597" formatCode="General">
                  <c:v>1.39229</c:v>
                </c:pt>
                <c:pt idx="67598" formatCode="General">
                  <c:v>1.3923099999999999</c:v>
                </c:pt>
                <c:pt idx="67599" formatCode="General">
                  <c:v>1.3923300000000001</c:v>
                </c:pt>
                <c:pt idx="67600" formatCode="General">
                  <c:v>1.3923500000000009</c:v>
                </c:pt>
                <c:pt idx="67601" formatCode="General">
                  <c:v>1.3923700000000001</c:v>
                </c:pt>
                <c:pt idx="67602" formatCode="General">
                  <c:v>1.3924000000000001</c:v>
                </c:pt>
                <c:pt idx="67603" formatCode="General">
                  <c:v>1.3924099999999999</c:v>
                </c:pt>
                <c:pt idx="67604" formatCode="General">
                  <c:v>1.3924399999999999</c:v>
                </c:pt>
                <c:pt idx="67605" formatCode="General">
                  <c:v>1.39246</c:v>
                </c:pt>
                <c:pt idx="67606" formatCode="General">
                  <c:v>1.3924799999999999</c:v>
                </c:pt>
                <c:pt idx="67607" formatCode="General">
                  <c:v>1.3925000000000001</c:v>
                </c:pt>
                <c:pt idx="67608" formatCode="General">
                  <c:v>1.39252</c:v>
                </c:pt>
                <c:pt idx="67609" formatCode="General">
                  <c:v>1.3925399999999999</c:v>
                </c:pt>
                <c:pt idx="67610" formatCode="General">
                  <c:v>1.39256</c:v>
                </c:pt>
                <c:pt idx="67611" formatCode="General">
                  <c:v>1.3925799999999999</c:v>
                </c:pt>
                <c:pt idx="67612" formatCode="General">
                  <c:v>1.3926000000000001</c:v>
                </c:pt>
                <c:pt idx="67613" formatCode="General">
                  <c:v>1.39262</c:v>
                </c:pt>
                <c:pt idx="67614" formatCode="General">
                  <c:v>1.3926499999999999</c:v>
                </c:pt>
                <c:pt idx="67615" formatCode="General">
                  <c:v>1.39266</c:v>
                </c:pt>
                <c:pt idx="67616" formatCode="General">
                  <c:v>1.3926799999999999</c:v>
                </c:pt>
                <c:pt idx="67617" formatCode="General">
                  <c:v>1.3927</c:v>
                </c:pt>
                <c:pt idx="67618" formatCode="General">
                  <c:v>1.39273</c:v>
                </c:pt>
                <c:pt idx="67619" formatCode="General">
                  <c:v>1.3927400000000001</c:v>
                </c:pt>
                <c:pt idx="67620" formatCode="General">
                  <c:v>1.39276</c:v>
                </c:pt>
                <c:pt idx="67621" formatCode="General">
                  <c:v>1.39279</c:v>
                </c:pt>
                <c:pt idx="67622" formatCode="General">
                  <c:v>1.3928100000000001</c:v>
                </c:pt>
                <c:pt idx="67623" formatCode="General">
                  <c:v>1.39283</c:v>
                </c:pt>
                <c:pt idx="67624" formatCode="General">
                  <c:v>1.3928499999999999</c:v>
                </c:pt>
                <c:pt idx="67625" formatCode="General">
                  <c:v>1.3928700000000001</c:v>
                </c:pt>
                <c:pt idx="67626" formatCode="General">
                  <c:v>1.39289</c:v>
                </c:pt>
                <c:pt idx="67627" formatCode="General">
                  <c:v>1.3929100000000001</c:v>
                </c:pt>
                <c:pt idx="67628" formatCode="General">
                  <c:v>1.39293</c:v>
                </c:pt>
                <c:pt idx="67629" formatCode="General">
                  <c:v>1.3929499999999999</c:v>
                </c:pt>
                <c:pt idx="67630" formatCode="General">
                  <c:v>1.3929800000000001</c:v>
                </c:pt>
                <c:pt idx="67631" formatCode="General">
                  <c:v>1.39299</c:v>
                </c:pt>
                <c:pt idx="67632" formatCode="General">
                  <c:v>1.3930100000000001</c:v>
                </c:pt>
                <c:pt idx="67633" formatCode="General">
                  <c:v>1.3930400000000001</c:v>
                </c:pt>
                <c:pt idx="67634" formatCode="General">
                  <c:v>1.39306</c:v>
                </c:pt>
                <c:pt idx="67635" formatCode="General">
                  <c:v>1.39307</c:v>
                </c:pt>
                <c:pt idx="67636" formatCode="General">
                  <c:v>1.3931</c:v>
                </c:pt>
                <c:pt idx="67637" formatCode="General">
                  <c:v>1.3931199999999999</c:v>
                </c:pt>
                <c:pt idx="67638" formatCode="General">
                  <c:v>1.39314</c:v>
                </c:pt>
                <c:pt idx="67639" formatCode="General">
                  <c:v>1.3931500000000001</c:v>
                </c:pt>
                <c:pt idx="67640" formatCode="General">
                  <c:v>1.3931800000000001</c:v>
                </c:pt>
                <c:pt idx="67641" formatCode="General">
                  <c:v>1.3932</c:v>
                </c:pt>
                <c:pt idx="67642" formatCode="General">
                  <c:v>1.3932199999999999</c:v>
                </c:pt>
                <c:pt idx="67643" formatCode="General">
                  <c:v>1.39324</c:v>
                </c:pt>
                <c:pt idx="67644" formatCode="General">
                  <c:v>1.3932599999999999</c:v>
                </c:pt>
                <c:pt idx="67645" formatCode="General">
                  <c:v>1.3932800000000001</c:v>
                </c:pt>
                <c:pt idx="67646" formatCode="General">
                  <c:v>1.3933</c:v>
                </c:pt>
                <c:pt idx="67647" formatCode="General">
                  <c:v>1.3933199999999999</c:v>
                </c:pt>
                <c:pt idx="67648" formatCode="General">
                  <c:v>1.39334</c:v>
                </c:pt>
                <c:pt idx="67649" formatCode="General">
                  <c:v>1.39337</c:v>
                </c:pt>
                <c:pt idx="67650" formatCode="General">
                  <c:v>1.3933899999999999</c:v>
                </c:pt>
                <c:pt idx="67651" formatCode="General">
                  <c:v>1.3934</c:v>
                </c:pt>
                <c:pt idx="67652" formatCode="General">
                  <c:v>1.3934199999999999</c:v>
                </c:pt>
                <c:pt idx="67653" formatCode="General">
                  <c:v>1.3934500000000001</c:v>
                </c:pt>
                <c:pt idx="67654" formatCode="General">
                  <c:v>1.39347</c:v>
                </c:pt>
                <c:pt idx="67655" formatCode="General">
                  <c:v>1.3934899999999999</c:v>
                </c:pt>
                <c:pt idx="67656" formatCode="General">
                  <c:v>1.39351</c:v>
                </c:pt>
                <c:pt idx="67657" formatCode="General">
                  <c:v>1.393529999999999</c:v>
                </c:pt>
                <c:pt idx="67658" formatCode="General">
                  <c:v>1.3935500000000001</c:v>
                </c:pt>
                <c:pt idx="67659" formatCode="General">
                  <c:v>1.39357</c:v>
                </c:pt>
                <c:pt idx="67660" formatCode="General">
                  <c:v>1.3935899999999999</c:v>
                </c:pt>
                <c:pt idx="67661" formatCode="General">
                  <c:v>1.39361</c:v>
                </c:pt>
                <c:pt idx="67662" formatCode="General">
                  <c:v>1.39364</c:v>
                </c:pt>
                <c:pt idx="67663" formatCode="General">
                  <c:v>1.3936500000000001</c:v>
                </c:pt>
                <c:pt idx="67664" formatCode="General">
                  <c:v>1.39367</c:v>
                </c:pt>
                <c:pt idx="67665" formatCode="General">
                  <c:v>1.3936899999999999</c:v>
                </c:pt>
                <c:pt idx="67666" formatCode="General">
                  <c:v>1.39371</c:v>
                </c:pt>
                <c:pt idx="67667" formatCode="General">
                  <c:v>1.393729999999999</c:v>
                </c:pt>
                <c:pt idx="67668" formatCode="General">
                  <c:v>1.39375</c:v>
                </c:pt>
                <c:pt idx="67669" formatCode="General">
                  <c:v>1.39378</c:v>
                </c:pt>
                <c:pt idx="67670" formatCode="General">
                  <c:v>1.3937899999999999</c:v>
                </c:pt>
                <c:pt idx="67671" formatCode="General">
                  <c:v>1.39381</c:v>
                </c:pt>
                <c:pt idx="67672" formatCode="General">
                  <c:v>1.39384</c:v>
                </c:pt>
                <c:pt idx="67673" formatCode="General">
                  <c:v>1.3938599999999999</c:v>
                </c:pt>
                <c:pt idx="67674" formatCode="General">
                  <c:v>1.39388</c:v>
                </c:pt>
                <c:pt idx="67675" formatCode="General">
                  <c:v>1.393899999999999</c:v>
                </c:pt>
                <c:pt idx="67676" formatCode="General">
                  <c:v>1.3939199999999998</c:v>
                </c:pt>
                <c:pt idx="67677" formatCode="General">
                  <c:v>1.39394</c:v>
                </c:pt>
                <c:pt idx="67678" formatCode="General">
                  <c:v>1.3939599999999999</c:v>
                </c:pt>
                <c:pt idx="67679" formatCode="General">
                  <c:v>1.39398</c:v>
                </c:pt>
                <c:pt idx="67680" formatCode="General">
                  <c:v>1.393999999999999</c:v>
                </c:pt>
                <c:pt idx="67681" formatCode="General">
                  <c:v>1.39402</c:v>
                </c:pt>
                <c:pt idx="67682" formatCode="General">
                  <c:v>1.3940399999999999</c:v>
                </c:pt>
                <c:pt idx="67683" formatCode="General">
                  <c:v>1.3940600000000001</c:v>
                </c:pt>
                <c:pt idx="67684" formatCode="General">
                  <c:v>1.3940900000000001</c:v>
                </c:pt>
                <c:pt idx="67685" formatCode="General">
                  <c:v>1.3941100000000008</c:v>
                </c:pt>
                <c:pt idx="67686" formatCode="General">
                  <c:v>1.39412</c:v>
                </c:pt>
                <c:pt idx="67687" formatCode="General">
                  <c:v>1.3941500000000009</c:v>
                </c:pt>
                <c:pt idx="67688" formatCode="General">
                  <c:v>1.3941699999999999</c:v>
                </c:pt>
                <c:pt idx="67689" formatCode="General">
                  <c:v>1.39419</c:v>
                </c:pt>
                <c:pt idx="67690" formatCode="General">
                  <c:v>1.3942000000000001</c:v>
                </c:pt>
                <c:pt idx="67691" formatCode="General">
                  <c:v>1.3942300000000001</c:v>
                </c:pt>
                <c:pt idx="67692" formatCode="General">
                  <c:v>1.3942500000000009</c:v>
                </c:pt>
                <c:pt idx="67693" formatCode="General">
                  <c:v>1.3942699999999999</c:v>
                </c:pt>
                <c:pt idx="67694" formatCode="General">
                  <c:v>1.39429</c:v>
                </c:pt>
                <c:pt idx="67695" formatCode="General">
                  <c:v>1.3943099999999999</c:v>
                </c:pt>
                <c:pt idx="67696" formatCode="General">
                  <c:v>1.3943300000000001</c:v>
                </c:pt>
                <c:pt idx="67697" formatCode="General">
                  <c:v>1.39436</c:v>
                </c:pt>
                <c:pt idx="67698" formatCode="General">
                  <c:v>1.3943700000000001</c:v>
                </c:pt>
                <c:pt idx="67699" formatCode="General">
                  <c:v>1.39439</c:v>
                </c:pt>
                <c:pt idx="67700" formatCode="General">
                  <c:v>1.39442</c:v>
                </c:pt>
                <c:pt idx="67701" formatCode="General">
                  <c:v>1.3944399999999999</c:v>
                </c:pt>
                <c:pt idx="67702" formatCode="General">
                  <c:v>1.3944500000000009</c:v>
                </c:pt>
                <c:pt idx="67703" formatCode="General">
                  <c:v>1.3944700000000001</c:v>
                </c:pt>
                <c:pt idx="67704" formatCode="General">
                  <c:v>1.3945000000000001</c:v>
                </c:pt>
                <c:pt idx="67705" formatCode="General">
                  <c:v>1.39452</c:v>
                </c:pt>
                <c:pt idx="67706" formatCode="General">
                  <c:v>1.3945399999999999</c:v>
                </c:pt>
                <c:pt idx="67707" formatCode="General">
                  <c:v>1.39456</c:v>
                </c:pt>
                <c:pt idx="67708" formatCode="General">
                  <c:v>1.3945799999999999</c:v>
                </c:pt>
                <c:pt idx="67709" formatCode="General">
                  <c:v>1.3946000000000001</c:v>
                </c:pt>
                <c:pt idx="67710" formatCode="General">
                  <c:v>1.39462</c:v>
                </c:pt>
                <c:pt idx="67711" formatCode="General">
                  <c:v>1.3946400000000001</c:v>
                </c:pt>
                <c:pt idx="67712" formatCode="General">
                  <c:v>1.39466</c:v>
                </c:pt>
                <c:pt idx="67713" formatCode="General">
                  <c:v>1.39469</c:v>
                </c:pt>
                <c:pt idx="67714" formatCode="General">
                  <c:v>1.3947000000000001</c:v>
                </c:pt>
                <c:pt idx="67715" formatCode="General">
                  <c:v>1.39472</c:v>
                </c:pt>
                <c:pt idx="67716" formatCode="General">
                  <c:v>1.3947400000000001</c:v>
                </c:pt>
                <c:pt idx="67717" formatCode="General">
                  <c:v>1.3947700000000001</c:v>
                </c:pt>
                <c:pt idx="67718" formatCode="General">
                  <c:v>1.3947799999999999</c:v>
                </c:pt>
                <c:pt idx="67719" formatCode="General">
                  <c:v>1.3948</c:v>
                </c:pt>
                <c:pt idx="67720" formatCode="General">
                  <c:v>1.39483</c:v>
                </c:pt>
                <c:pt idx="67721" formatCode="General">
                  <c:v>1.3948499999999999</c:v>
                </c:pt>
                <c:pt idx="67722" formatCode="General">
                  <c:v>1.3948700000000001</c:v>
                </c:pt>
                <c:pt idx="67723" formatCode="General">
                  <c:v>1.39489</c:v>
                </c:pt>
                <c:pt idx="67724" formatCode="General">
                  <c:v>1.3949100000000001</c:v>
                </c:pt>
                <c:pt idx="67725" formatCode="General">
                  <c:v>1.39493</c:v>
                </c:pt>
                <c:pt idx="67726" formatCode="General">
                  <c:v>1.3949499999999999</c:v>
                </c:pt>
                <c:pt idx="67727" formatCode="General">
                  <c:v>1.39497</c:v>
                </c:pt>
                <c:pt idx="67728" formatCode="General">
                  <c:v>1.39499</c:v>
                </c:pt>
                <c:pt idx="67729" formatCode="General">
                  <c:v>1.3950100000000001</c:v>
                </c:pt>
                <c:pt idx="67730" formatCode="General">
                  <c:v>1.39503</c:v>
                </c:pt>
                <c:pt idx="67731" formatCode="General">
                  <c:v>1.3950499999999999</c:v>
                </c:pt>
                <c:pt idx="67732" formatCode="General">
                  <c:v>1.39507</c:v>
                </c:pt>
                <c:pt idx="67733" formatCode="General">
                  <c:v>1.3950899999999999</c:v>
                </c:pt>
                <c:pt idx="67734" formatCode="General">
                  <c:v>1.3951100000000001</c:v>
                </c:pt>
                <c:pt idx="67735" formatCode="General">
                  <c:v>1.39514</c:v>
                </c:pt>
                <c:pt idx="67736" formatCode="General">
                  <c:v>1.39516</c:v>
                </c:pt>
                <c:pt idx="67737" formatCode="General">
                  <c:v>1.39517</c:v>
                </c:pt>
                <c:pt idx="67738" formatCode="General">
                  <c:v>1.3952</c:v>
                </c:pt>
                <c:pt idx="67739" formatCode="General">
                  <c:v>1.3952199999999999</c:v>
                </c:pt>
                <c:pt idx="67740" formatCode="General">
                  <c:v>1.39524</c:v>
                </c:pt>
                <c:pt idx="67741" formatCode="General">
                  <c:v>1.3952500000000001</c:v>
                </c:pt>
                <c:pt idx="67742" formatCode="General">
                  <c:v>1.3952800000000001</c:v>
                </c:pt>
                <c:pt idx="67743" formatCode="General">
                  <c:v>1.3953</c:v>
                </c:pt>
                <c:pt idx="67744" formatCode="General">
                  <c:v>1.3953199999999999</c:v>
                </c:pt>
                <c:pt idx="67745" formatCode="General">
                  <c:v>1.39534</c:v>
                </c:pt>
                <c:pt idx="67746" formatCode="General">
                  <c:v>1.3953599999999999</c:v>
                </c:pt>
                <c:pt idx="67747" formatCode="General">
                  <c:v>1.3953800000000001</c:v>
                </c:pt>
                <c:pt idx="67748" formatCode="General">
                  <c:v>1.39541</c:v>
                </c:pt>
                <c:pt idx="67749" formatCode="General">
                  <c:v>1.3954199999999999</c:v>
                </c:pt>
                <c:pt idx="67750" formatCode="General">
                  <c:v>1.39544</c:v>
                </c:pt>
                <c:pt idx="67751" formatCode="General">
                  <c:v>1.39547</c:v>
                </c:pt>
                <c:pt idx="67752" formatCode="General">
                  <c:v>1.3954899999999999</c:v>
                </c:pt>
                <c:pt idx="67753" formatCode="General">
                  <c:v>1.3955</c:v>
                </c:pt>
                <c:pt idx="67754" formatCode="General">
                  <c:v>1.3955199999999999</c:v>
                </c:pt>
                <c:pt idx="67755" formatCode="General">
                  <c:v>1.3955500000000001</c:v>
                </c:pt>
                <c:pt idx="67756" formatCode="General">
                  <c:v>1.39557</c:v>
                </c:pt>
                <c:pt idx="67757" formatCode="General">
                  <c:v>1.39558</c:v>
                </c:pt>
                <c:pt idx="67758" formatCode="General">
                  <c:v>1.39561</c:v>
                </c:pt>
                <c:pt idx="67759" formatCode="General">
                  <c:v>1.395629999999999</c:v>
                </c:pt>
                <c:pt idx="67760" formatCode="General">
                  <c:v>1.3956500000000001</c:v>
                </c:pt>
                <c:pt idx="67761" formatCode="General">
                  <c:v>1.39567</c:v>
                </c:pt>
                <c:pt idx="67762" formatCode="General">
                  <c:v>1.3956899999999999</c:v>
                </c:pt>
                <c:pt idx="67763" formatCode="General">
                  <c:v>1.39571</c:v>
                </c:pt>
                <c:pt idx="67764" formatCode="General">
                  <c:v>1.395729999999999</c:v>
                </c:pt>
                <c:pt idx="67765" formatCode="General">
                  <c:v>1.39575</c:v>
                </c:pt>
                <c:pt idx="67766" formatCode="General">
                  <c:v>1.39577</c:v>
                </c:pt>
                <c:pt idx="67767" formatCode="General">
                  <c:v>1.3957899999999999</c:v>
                </c:pt>
                <c:pt idx="67768" formatCode="General">
                  <c:v>1.3958199999999998</c:v>
                </c:pt>
                <c:pt idx="67769" formatCode="General">
                  <c:v>1.395829999999999</c:v>
                </c:pt>
                <c:pt idx="67770" formatCode="General">
                  <c:v>1.3958599999999999</c:v>
                </c:pt>
                <c:pt idx="67771" formatCode="General">
                  <c:v>1.39588</c:v>
                </c:pt>
                <c:pt idx="67772" formatCode="General">
                  <c:v>1.395899999999999</c:v>
                </c:pt>
                <c:pt idx="67773" formatCode="General">
                  <c:v>1.3959199999999998</c:v>
                </c:pt>
                <c:pt idx="67774" formatCode="General">
                  <c:v>1.39594</c:v>
                </c:pt>
                <c:pt idx="67775" formatCode="General">
                  <c:v>1.3959599999999999</c:v>
                </c:pt>
                <c:pt idx="67776" formatCode="General">
                  <c:v>1.39598</c:v>
                </c:pt>
                <c:pt idx="67777" formatCode="General">
                  <c:v>1.395999999999999</c:v>
                </c:pt>
                <c:pt idx="67778" formatCode="General">
                  <c:v>1.39602</c:v>
                </c:pt>
                <c:pt idx="67779" formatCode="General">
                  <c:v>1.3960399999999999</c:v>
                </c:pt>
                <c:pt idx="67780" formatCode="General">
                  <c:v>1.3960600000000001</c:v>
                </c:pt>
                <c:pt idx="67781" formatCode="General">
                  <c:v>1.3960800000000009</c:v>
                </c:pt>
                <c:pt idx="67782" formatCode="General">
                  <c:v>1.3960999999999999</c:v>
                </c:pt>
                <c:pt idx="67783" formatCode="General">
                  <c:v>1.39612</c:v>
                </c:pt>
                <c:pt idx="67784" formatCode="General">
                  <c:v>1.3961500000000009</c:v>
                </c:pt>
                <c:pt idx="67785" formatCode="General">
                  <c:v>1.3961600000000001</c:v>
                </c:pt>
                <c:pt idx="67786" formatCode="General">
                  <c:v>1.3961800000000009</c:v>
                </c:pt>
                <c:pt idx="67787" formatCode="General">
                  <c:v>1.3962100000000008</c:v>
                </c:pt>
                <c:pt idx="67788" formatCode="General">
                  <c:v>1.3962300000000001</c:v>
                </c:pt>
                <c:pt idx="67789" formatCode="General">
                  <c:v>1.3962500000000009</c:v>
                </c:pt>
                <c:pt idx="67790" formatCode="General">
                  <c:v>1.3962699999999999</c:v>
                </c:pt>
                <c:pt idx="67791" formatCode="General">
                  <c:v>1.39629</c:v>
                </c:pt>
                <c:pt idx="67792" formatCode="General">
                  <c:v>1.3963099999999999</c:v>
                </c:pt>
                <c:pt idx="67793" formatCode="General">
                  <c:v>1.3963300000000001</c:v>
                </c:pt>
                <c:pt idx="67794" formatCode="General">
                  <c:v>1.3963500000000009</c:v>
                </c:pt>
                <c:pt idx="67795" formatCode="General">
                  <c:v>1.3963699999999999</c:v>
                </c:pt>
                <c:pt idx="67796" formatCode="General">
                  <c:v>1.3964000000000001</c:v>
                </c:pt>
                <c:pt idx="67797" formatCode="General">
                  <c:v>1.3964099999999999</c:v>
                </c:pt>
                <c:pt idx="67798" formatCode="General">
                  <c:v>1.3964300000000001</c:v>
                </c:pt>
                <c:pt idx="67799" formatCode="General">
                  <c:v>1.39646</c:v>
                </c:pt>
                <c:pt idx="67800" formatCode="General">
                  <c:v>1.3964700000000001</c:v>
                </c:pt>
                <c:pt idx="67801" formatCode="General">
                  <c:v>1.39649</c:v>
                </c:pt>
                <c:pt idx="67802" formatCode="General">
                  <c:v>1.39652</c:v>
                </c:pt>
                <c:pt idx="67803" formatCode="General">
                  <c:v>1.3965399999999999</c:v>
                </c:pt>
                <c:pt idx="67804" formatCode="General">
                  <c:v>1.3965500000000008</c:v>
                </c:pt>
                <c:pt idx="67805" formatCode="General">
                  <c:v>1.3965700000000001</c:v>
                </c:pt>
                <c:pt idx="67806" formatCode="General">
                  <c:v>1.3966000000000001</c:v>
                </c:pt>
                <c:pt idx="67807" formatCode="General">
                  <c:v>1.39662</c:v>
                </c:pt>
                <c:pt idx="67808" formatCode="General">
                  <c:v>1.39663</c:v>
                </c:pt>
                <c:pt idx="67809" formatCode="General">
                  <c:v>1.39666</c:v>
                </c:pt>
                <c:pt idx="67810" formatCode="General">
                  <c:v>1.3966799999999999</c:v>
                </c:pt>
                <c:pt idx="67811" formatCode="General">
                  <c:v>1.3967000000000001</c:v>
                </c:pt>
                <c:pt idx="67812" formatCode="General">
                  <c:v>1.39672</c:v>
                </c:pt>
                <c:pt idx="67813" formatCode="General">
                  <c:v>1.3967400000000001</c:v>
                </c:pt>
                <c:pt idx="67814" formatCode="General">
                  <c:v>1.39676</c:v>
                </c:pt>
                <c:pt idx="67815" formatCode="General">
                  <c:v>1.39679</c:v>
                </c:pt>
                <c:pt idx="67816" formatCode="General">
                  <c:v>1.3968</c:v>
                </c:pt>
                <c:pt idx="67817" formatCode="General">
                  <c:v>1.39682</c:v>
                </c:pt>
                <c:pt idx="67818" formatCode="General">
                  <c:v>1.3968400000000001</c:v>
                </c:pt>
                <c:pt idx="67819" formatCode="General">
                  <c:v>1.3968700000000001</c:v>
                </c:pt>
                <c:pt idx="67820" formatCode="General">
                  <c:v>1.3968799999999999</c:v>
                </c:pt>
                <c:pt idx="67821" formatCode="General">
                  <c:v>1.3969100000000001</c:v>
                </c:pt>
                <c:pt idx="67822" formatCode="General">
                  <c:v>1.39693</c:v>
                </c:pt>
                <c:pt idx="67823" formatCode="General">
                  <c:v>1.3969499999999999</c:v>
                </c:pt>
                <c:pt idx="67824" formatCode="General">
                  <c:v>1.39697</c:v>
                </c:pt>
                <c:pt idx="67825" formatCode="General">
                  <c:v>1.39699</c:v>
                </c:pt>
                <c:pt idx="67826" formatCode="General">
                  <c:v>1.3970100000000001</c:v>
                </c:pt>
                <c:pt idx="67827" formatCode="General">
                  <c:v>1.39703</c:v>
                </c:pt>
                <c:pt idx="67828" formatCode="General">
                  <c:v>1.3970499999999999</c:v>
                </c:pt>
                <c:pt idx="67829" formatCode="General">
                  <c:v>1.39707</c:v>
                </c:pt>
                <c:pt idx="67830" formatCode="General">
                  <c:v>1.3970899999999999</c:v>
                </c:pt>
                <c:pt idx="67831" formatCode="General">
                  <c:v>1.3971100000000001</c:v>
                </c:pt>
                <c:pt idx="67832" formatCode="General">
                  <c:v>1.39713</c:v>
                </c:pt>
                <c:pt idx="67833" formatCode="General">
                  <c:v>1.3971499999999999</c:v>
                </c:pt>
                <c:pt idx="67834" formatCode="General">
                  <c:v>1.39717</c:v>
                </c:pt>
                <c:pt idx="67835" formatCode="General">
                  <c:v>1.3972</c:v>
                </c:pt>
                <c:pt idx="67836" formatCode="General">
                  <c:v>1.3972100000000001</c:v>
                </c:pt>
                <c:pt idx="67837" formatCode="General">
                  <c:v>1.39723</c:v>
                </c:pt>
                <c:pt idx="67838" formatCode="General">
                  <c:v>1.3972599999999999</c:v>
                </c:pt>
                <c:pt idx="67839" formatCode="General">
                  <c:v>1.3972800000000001</c:v>
                </c:pt>
                <c:pt idx="67840" formatCode="General">
                  <c:v>1.3972899999999999</c:v>
                </c:pt>
                <c:pt idx="67841" formatCode="General">
                  <c:v>1.3973199999999999</c:v>
                </c:pt>
                <c:pt idx="67842" formatCode="General">
                  <c:v>1.39734</c:v>
                </c:pt>
                <c:pt idx="67843" formatCode="General">
                  <c:v>1.3973599999999999</c:v>
                </c:pt>
                <c:pt idx="67844" formatCode="General">
                  <c:v>1.3973800000000001</c:v>
                </c:pt>
                <c:pt idx="67845" formatCode="General">
                  <c:v>1.3974</c:v>
                </c:pt>
                <c:pt idx="67846" formatCode="General">
                  <c:v>1.3974199999999999</c:v>
                </c:pt>
                <c:pt idx="67847" formatCode="General">
                  <c:v>1.3974500000000001</c:v>
                </c:pt>
                <c:pt idx="67848" formatCode="General">
                  <c:v>1.3974599999999999</c:v>
                </c:pt>
                <c:pt idx="67849" formatCode="General">
                  <c:v>1.3974800000000001</c:v>
                </c:pt>
                <c:pt idx="67850" formatCode="General">
                  <c:v>1.39751</c:v>
                </c:pt>
                <c:pt idx="67851" formatCode="General">
                  <c:v>1.3975299999999991</c:v>
                </c:pt>
                <c:pt idx="67852" formatCode="General">
                  <c:v>1.39754</c:v>
                </c:pt>
                <c:pt idx="67853" formatCode="General">
                  <c:v>1.39757</c:v>
                </c:pt>
                <c:pt idx="67854" formatCode="General">
                  <c:v>1.3975899999999999</c:v>
                </c:pt>
                <c:pt idx="67855" formatCode="General">
                  <c:v>1.39761</c:v>
                </c:pt>
                <c:pt idx="67856" formatCode="General">
                  <c:v>1.3976199999999999</c:v>
                </c:pt>
                <c:pt idx="67857" formatCode="General">
                  <c:v>1.3976500000000001</c:v>
                </c:pt>
                <c:pt idx="67858" formatCode="General">
                  <c:v>1.39767</c:v>
                </c:pt>
                <c:pt idx="67859" formatCode="General">
                  <c:v>1.3976899999999999</c:v>
                </c:pt>
                <c:pt idx="67860" formatCode="General">
                  <c:v>1.39771</c:v>
                </c:pt>
                <c:pt idx="67861" formatCode="General">
                  <c:v>1.397729999999999</c:v>
                </c:pt>
                <c:pt idx="67862" formatCode="General">
                  <c:v>1.39775</c:v>
                </c:pt>
                <c:pt idx="67863" formatCode="General">
                  <c:v>1.39777</c:v>
                </c:pt>
                <c:pt idx="67864" formatCode="General">
                  <c:v>1.3977899999999999</c:v>
                </c:pt>
                <c:pt idx="67865" formatCode="General">
                  <c:v>1.39781</c:v>
                </c:pt>
                <c:pt idx="67866" formatCode="General">
                  <c:v>1.39784</c:v>
                </c:pt>
                <c:pt idx="67867" formatCode="General">
                  <c:v>1.39785</c:v>
                </c:pt>
                <c:pt idx="67868" formatCode="General">
                  <c:v>1.3978699999999991</c:v>
                </c:pt>
                <c:pt idx="67869" formatCode="General">
                  <c:v>1.3978899999999999</c:v>
                </c:pt>
                <c:pt idx="67870" formatCode="General">
                  <c:v>1.3979199999999998</c:v>
                </c:pt>
                <c:pt idx="67871" formatCode="General">
                  <c:v>1.397929999999999</c:v>
                </c:pt>
                <c:pt idx="67872" formatCode="General">
                  <c:v>1.3979599999999999</c:v>
                </c:pt>
                <c:pt idx="67873" formatCode="General">
                  <c:v>1.39798</c:v>
                </c:pt>
                <c:pt idx="67874" formatCode="General">
                  <c:v>1.397999999999999</c:v>
                </c:pt>
                <c:pt idx="67875" formatCode="General">
                  <c:v>1.39802</c:v>
                </c:pt>
                <c:pt idx="67876" formatCode="General">
                  <c:v>1.3980399999999999</c:v>
                </c:pt>
                <c:pt idx="67877" formatCode="General">
                  <c:v>1.3980600000000001</c:v>
                </c:pt>
                <c:pt idx="67878" formatCode="General">
                  <c:v>1.3980800000000009</c:v>
                </c:pt>
                <c:pt idx="67879" formatCode="General">
                  <c:v>1.3980999999999999</c:v>
                </c:pt>
                <c:pt idx="67880" formatCode="General">
                  <c:v>1.39812</c:v>
                </c:pt>
                <c:pt idx="67881" formatCode="General">
                  <c:v>1.3981399999999999</c:v>
                </c:pt>
                <c:pt idx="67882" formatCode="General">
                  <c:v>1.3981600000000001</c:v>
                </c:pt>
                <c:pt idx="67883" formatCode="General">
                  <c:v>1.3981800000000009</c:v>
                </c:pt>
                <c:pt idx="67884" formatCode="General">
                  <c:v>1.3982000000000001</c:v>
                </c:pt>
                <c:pt idx="67885" formatCode="General">
                  <c:v>1.39822</c:v>
                </c:pt>
                <c:pt idx="67886" formatCode="General">
                  <c:v>1.3982500000000009</c:v>
                </c:pt>
                <c:pt idx="67887" formatCode="General">
                  <c:v>1.3982600000000001</c:v>
                </c:pt>
                <c:pt idx="67888" formatCode="General">
                  <c:v>1.39829</c:v>
                </c:pt>
                <c:pt idx="67889" formatCode="General">
                  <c:v>1.3983099999999999</c:v>
                </c:pt>
                <c:pt idx="67890" formatCode="General">
                  <c:v>1.3983300000000001</c:v>
                </c:pt>
                <c:pt idx="67891" formatCode="General">
                  <c:v>1.3983399999999999</c:v>
                </c:pt>
                <c:pt idx="67892" formatCode="General">
                  <c:v>1.3983699999999999</c:v>
                </c:pt>
                <c:pt idx="67893" formatCode="General">
                  <c:v>1.39839</c:v>
                </c:pt>
                <c:pt idx="67894" formatCode="General">
                  <c:v>1.3984099999999999</c:v>
                </c:pt>
                <c:pt idx="67895" formatCode="General">
                  <c:v>1.3984300000000001</c:v>
                </c:pt>
                <c:pt idx="67896" formatCode="General">
                  <c:v>1.3984500000000009</c:v>
                </c:pt>
                <c:pt idx="67897" formatCode="General">
                  <c:v>1.3984700000000001</c:v>
                </c:pt>
                <c:pt idx="67898" formatCode="General">
                  <c:v>1.39849</c:v>
                </c:pt>
                <c:pt idx="67899" formatCode="General">
                  <c:v>1.3985099999999999</c:v>
                </c:pt>
                <c:pt idx="67900" formatCode="General">
                  <c:v>1.3985300000000001</c:v>
                </c:pt>
                <c:pt idx="67901" formatCode="General">
                  <c:v>1.39856</c:v>
                </c:pt>
                <c:pt idx="67902" formatCode="General">
                  <c:v>1.3985799999999999</c:v>
                </c:pt>
                <c:pt idx="67903" formatCode="General">
                  <c:v>1.39859</c:v>
                </c:pt>
                <c:pt idx="67904" formatCode="General">
                  <c:v>1.39862</c:v>
                </c:pt>
                <c:pt idx="67905" formatCode="General">
                  <c:v>1.3986400000000001</c:v>
                </c:pt>
                <c:pt idx="67906" formatCode="General">
                  <c:v>1.39866</c:v>
                </c:pt>
                <c:pt idx="67907" formatCode="General">
                  <c:v>1.3986700000000001</c:v>
                </c:pt>
                <c:pt idx="67908" formatCode="General">
                  <c:v>1.3987000000000001</c:v>
                </c:pt>
                <c:pt idx="67909" formatCode="General">
                  <c:v>1.39872</c:v>
                </c:pt>
                <c:pt idx="67910" formatCode="General">
                  <c:v>1.3987400000000001</c:v>
                </c:pt>
                <c:pt idx="67911" formatCode="General">
                  <c:v>1.39876</c:v>
                </c:pt>
                <c:pt idx="67912" formatCode="General">
                  <c:v>1.3987799999999999</c:v>
                </c:pt>
                <c:pt idx="67913" formatCode="General">
                  <c:v>1.3988</c:v>
                </c:pt>
                <c:pt idx="67914" formatCode="General">
                  <c:v>1.39883</c:v>
                </c:pt>
                <c:pt idx="67915" formatCode="General">
                  <c:v>1.3988400000000001</c:v>
                </c:pt>
                <c:pt idx="67916" formatCode="General">
                  <c:v>1.39886</c:v>
                </c:pt>
                <c:pt idx="67917" formatCode="General">
                  <c:v>1.39889</c:v>
                </c:pt>
                <c:pt idx="67918" formatCode="General">
                  <c:v>1.3989100000000001</c:v>
                </c:pt>
                <c:pt idx="67919" formatCode="General">
                  <c:v>1.3989199999999999</c:v>
                </c:pt>
                <c:pt idx="67920" formatCode="General">
                  <c:v>1.3989400000000001</c:v>
                </c:pt>
                <c:pt idx="67921" formatCode="General">
                  <c:v>1.39897</c:v>
                </c:pt>
                <c:pt idx="67922" formatCode="General">
                  <c:v>1.39899</c:v>
                </c:pt>
                <c:pt idx="67923" formatCode="General">
                  <c:v>1.3990100000000001</c:v>
                </c:pt>
                <c:pt idx="67924" formatCode="General">
                  <c:v>1.39903</c:v>
                </c:pt>
                <c:pt idx="67925" formatCode="General">
                  <c:v>1.3990499999999999</c:v>
                </c:pt>
                <c:pt idx="67926" formatCode="General">
                  <c:v>1.39907</c:v>
                </c:pt>
                <c:pt idx="67927" formatCode="General">
                  <c:v>1.3990899999999999</c:v>
                </c:pt>
                <c:pt idx="67928" formatCode="General">
                  <c:v>1.3991100000000001</c:v>
                </c:pt>
                <c:pt idx="67929" formatCode="General">
                  <c:v>1.39913</c:v>
                </c:pt>
                <c:pt idx="67930" formatCode="General">
                  <c:v>1.3991499999999999</c:v>
                </c:pt>
                <c:pt idx="67931" formatCode="General">
                  <c:v>1.39917</c:v>
                </c:pt>
                <c:pt idx="67932" formatCode="General">
                  <c:v>1.3991899999999999</c:v>
                </c:pt>
                <c:pt idx="67933" formatCode="General">
                  <c:v>1.3992100000000001</c:v>
                </c:pt>
                <c:pt idx="67934" formatCode="General">
                  <c:v>1.39923</c:v>
                </c:pt>
                <c:pt idx="67935" formatCode="General">
                  <c:v>1.3992500000000001</c:v>
                </c:pt>
                <c:pt idx="67936" formatCode="General">
                  <c:v>1.39927</c:v>
                </c:pt>
                <c:pt idx="67937" formatCode="General">
                  <c:v>1.3993</c:v>
                </c:pt>
                <c:pt idx="67938" formatCode="General">
                  <c:v>1.3993100000000001</c:v>
                </c:pt>
                <c:pt idx="67939" formatCode="General">
                  <c:v>1.39934</c:v>
                </c:pt>
                <c:pt idx="67940" formatCode="General">
                  <c:v>1.3993599999999999</c:v>
                </c:pt>
                <c:pt idx="67941" formatCode="General">
                  <c:v>1.3993800000000001</c:v>
                </c:pt>
                <c:pt idx="67942" formatCode="General">
                  <c:v>1.3993899999999999</c:v>
                </c:pt>
                <c:pt idx="67943" formatCode="General">
                  <c:v>1.3994199999999999</c:v>
                </c:pt>
                <c:pt idx="67944" formatCode="General">
                  <c:v>1.39944</c:v>
                </c:pt>
                <c:pt idx="67945" formatCode="General">
                  <c:v>1.3994599999999999</c:v>
                </c:pt>
                <c:pt idx="67946" formatCode="General">
                  <c:v>1.3994800000000001</c:v>
                </c:pt>
                <c:pt idx="67947" formatCode="General">
                  <c:v>1.3995</c:v>
                </c:pt>
                <c:pt idx="67948" formatCode="General">
                  <c:v>1.3995199999999999</c:v>
                </c:pt>
                <c:pt idx="67949" formatCode="General">
                  <c:v>1.39954</c:v>
                </c:pt>
                <c:pt idx="67950" formatCode="General">
                  <c:v>1.3995599999999999</c:v>
                </c:pt>
                <c:pt idx="67951" formatCode="General">
                  <c:v>1.39958</c:v>
                </c:pt>
                <c:pt idx="67952" formatCode="General">
                  <c:v>1.39961</c:v>
                </c:pt>
                <c:pt idx="67953" formatCode="General">
                  <c:v>1.399629999999999</c:v>
                </c:pt>
                <c:pt idx="67954" formatCode="General">
                  <c:v>1.39964</c:v>
                </c:pt>
                <c:pt idx="67955" formatCode="General">
                  <c:v>1.3996599999999999</c:v>
                </c:pt>
                <c:pt idx="67956" formatCode="General">
                  <c:v>1.3996899999999999</c:v>
                </c:pt>
                <c:pt idx="67957" formatCode="General">
                  <c:v>1.39971</c:v>
                </c:pt>
                <c:pt idx="67958" formatCode="General">
                  <c:v>1.3997199999999999</c:v>
                </c:pt>
                <c:pt idx="67959" formatCode="General">
                  <c:v>1.39975</c:v>
                </c:pt>
                <c:pt idx="67960" formatCode="General">
                  <c:v>1.39977</c:v>
                </c:pt>
                <c:pt idx="67961" formatCode="General">
                  <c:v>1.3997899999999999</c:v>
                </c:pt>
                <c:pt idx="67962" formatCode="General">
                  <c:v>1.39981</c:v>
                </c:pt>
                <c:pt idx="67963" formatCode="General">
                  <c:v>1.399829999999999</c:v>
                </c:pt>
                <c:pt idx="67964" formatCode="General">
                  <c:v>1.39985</c:v>
                </c:pt>
                <c:pt idx="67965" formatCode="General">
                  <c:v>1.39988</c:v>
                </c:pt>
                <c:pt idx="67966" formatCode="General">
                  <c:v>1.3998899999999999</c:v>
                </c:pt>
                <c:pt idx="67967" formatCode="General">
                  <c:v>1.39991</c:v>
                </c:pt>
                <c:pt idx="67968" formatCode="General">
                  <c:v>1.39994</c:v>
                </c:pt>
                <c:pt idx="67969" formatCode="General">
                  <c:v>1.3999599999999999</c:v>
                </c:pt>
                <c:pt idx="67970" formatCode="General">
                  <c:v>1.399969999999999</c:v>
                </c:pt>
                <c:pt idx="67971" formatCode="General">
                  <c:v>1.3999899999999998</c:v>
                </c:pt>
                <c:pt idx="67972" formatCode="General">
                  <c:v>1.4000199999999998</c:v>
                </c:pt>
                <c:pt idx="67973" formatCode="General">
                  <c:v>1.40004</c:v>
                </c:pt>
                <c:pt idx="67974" formatCode="General">
                  <c:v>1.4000599999999999</c:v>
                </c:pt>
                <c:pt idx="67975" formatCode="General">
                  <c:v>1.40008</c:v>
                </c:pt>
                <c:pt idx="67976" formatCode="General">
                  <c:v>1.400099999999999</c:v>
                </c:pt>
                <c:pt idx="67977" formatCode="General">
                  <c:v>1.4001199999999998</c:v>
                </c:pt>
                <c:pt idx="67978" formatCode="General">
                  <c:v>1.4001399999999991</c:v>
                </c:pt>
                <c:pt idx="67979" formatCode="General">
                  <c:v>1.4001599999999998</c:v>
                </c:pt>
                <c:pt idx="67980" formatCode="General">
                  <c:v>1.40018</c:v>
                </c:pt>
                <c:pt idx="67981" formatCode="General">
                  <c:v>1.40021</c:v>
                </c:pt>
                <c:pt idx="67982" formatCode="General">
                  <c:v>1.4002199999999998</c:v>
                </c:pt>
                <c:pt idx="67983" formatCode="General">
                  <c:v>1.400239999999999</c:v>
                </c:pt>
                <c:pt idx="67984" formatCode="General">
                  <c:v>1.4002599999999998</c:v>
                </c:pt>
                <c:pt idx="67985" formatCode="General">
                  <c:v>1.4002899999999998</c:v>
                </c:pt>
                <c:pt idx="67986" formatCode="General">
                  <c:v>1.4002999999999992</c:v>
                </c:pt>
                <c:pt idx="67987" formatCode="General">
                  <c:v>1.4003299999999992</c:v>
                </c:pt>
                <c:pt idx="67988" formatCode="General">
                  <c:v>1.40035</c:v>
                </c:pt>
                <c:pt idx="67989" formatCode="General">
                  <c:v>1.400369999999999</c:v>
                </c:pt>
                <c:pt idx="67990" formatCode="General">
                  <c:v>1.4003899999999998</c:v>
                </c:pt>
                <c:pt idx="67991" formatCode="General">
                  <c:v>1.400409999999999</c:v>
                </c:pt>
                <c:pt idx="67992" formatCode="General">
                  <c:v>1.4004299999999992</c:v>
                </c:pt>
                <c:pt idx="67993" formatCode="General">
                  <c:v>1.40045</c:v>
                </c:pt>
                <c:pt idx="67994" formatCode="General">
                  <c:v>1.4004699999999992</c:v>
                </c:pt>
                <c:pt idx="67995" formatCode="General">
                  <c:v>1.4004899999999998</c:v>
                </c:pt>
                <c:pt idx="67996" formatCode="General">
                  <c:v>1.400509999999999</c:v>
                </c:pt>
                <c:pt idx="67997" formatCode="General">
                  <c:v>1.4005299999999992</c:v>
                </c:pt>
                <c:pt idx="67998" formatCode="General">
                  <c:v>1.40055</c:v>
                </c:pt>
                <c:pt idx="67999" formatCode="General">
                  <c:v>1.4005699999999992</c:v>
                </c:pt>
                <c:pt idx="68000" formatCode="General">
                  <c:v>1.4005899999999998</c:v>
                </c:pt>
                <c:pt idx="68001" formatCode="General">
                  <c:v>1.400609999999999</c:v>
                </c:pt>
                <c:pt idx="68002" formatCode="General">
                  <c:v>1.4006299999999992</c:v>
                </c:pt>
                <c:pt idx="68003" formatCode="General">
                  <c:v>1.40065</c:v>
                </c:pt>
                <c:pt idx="68004" formatCode="General">
                  <c:v>1.400679999999999</c:v>
                </c:pt>
                <c:pt idx="68005" formatCode="General">
                  <c:v>1.4006899999999998</c:v>
                </c:pt>
                <c:pt idx="68006" formatCode="General">
                  <c:v>1.400709999999999</c:v>
                </c:pt>
                <c:pt idx="68007" formatCode="General">
                  <c:v>1.4007399999999992</c:v>
                </c:pt>
                <c:pt idx="68008" formatCode="General">
                  <c:v>1.4007599999999998</c:v>
                </c:pt>
                <c:pt idx="68009" formatCode="General">
                  <c:v>1.4007699999999992</c:v>
                </c:pt>
                <c:pt idx="68010" formatCode="General">
                  <c:v>1.4007999999999992</c:v>
                </c:pt>
                <c:pt idx="68011" formatCode="General">
                  <c:v>1.4008199999999991</c:v>
                </c:pt>
                <c:pt idx="68012" formatCode="General">
                  <c:v>1.4008399999999992</c:v>
                </c:pt>
                <c:pt idx="68013" formatCode="General">
                  <c:v>1.4008599999999998</c:v>
                </c:pt>
                <c:pt idx="68014" formatCode="General">
                  <c:v>1.400879999999999</c:v>
                </c:pt>
                <c:pt idx="68015" formatCode="General">
                  <c:v>1.4008999999999991</c:v>
                </c:pt>
                <c:pt idx="68016" formatCode="General">
                  <c:v>1.4009299999999989</c:v>
                </c:pt>
                <c:pt idx="68017" formatCode="General">
                  <c:v>1.4009399999999992</c:v>
                </c:pt>
                <c:pt idx="68018" formatCode="General">
                  <c:v>1.4009599999999998</c:v>
                </c:pt>
                <c:pt idx="68019" formatCode="General">
                  <c:v>1.4009899999999991</c:v>
                </c:pt>
                <c:pt idx="68020" formatCode="General">
                  <c:v>1.4010099999999992</c:v>
                </c:pt>
                <c:pt idx="68021" formatCode="General">
                  <c:v>1.401019999999999</c:v>
                </c:pt>
                <c:pt idx="68022" formatCode="General">
                  <c:v>1.4010399999999992</c:v>
                </c:pt>
                <c:pt idx="68023" formatCode="General">
                  <c:v>1.4010699999999991</c:v>
                </c:pt>
                <c:pt idx="68024" formatCode="General">
                  <c:v>1.4010899999999991</c:v>
                </c:pt>
                <c:pt idx="68025" formatCode="General">
                  <c:v>1.4010999999999989</c:v>
                </c:pt>
                <c:pt idx="68026" formatCode="General">
                  <c:v>1.4011299999999987</c:v>
                </c:pt>
                <c:pt idx="68027" formatCode="General">
                  <c:v>1.401149999999999</c:v>
                </c:pt>
                <c:pt idx="68028" formatCode="General">
                  <c:v>1.4011699999999991</c:v>
                </c:pt>
                <c:pt idx="68029" formatCode="General">
                  <c:v>1.401189999999999</c:v>
                </c:pt>
                <c:pt idx="68030" formatCode="General">
                  <c:v>1.4012099999999992</c:v>
                </c:pt>
                <c:pt idx="68031" formatCode="General">
                  <c:v>1.4012299999999986</c:v>
                </c:pt>
                <c:pt idx="68032" formatCode="General">
                  <c:v>1.4012599999999991</c:v>
                </c:pt>
                <c:pt idx="68033" formatCode="General">
                  <c:v>1.4012699999999989</c:v>
                </c:pt>
                <c:pt idx="68034" formatCode="General">
                  <c:v>1.401289999999999</c:v>
                </c:pt>
                <c:pt idx="68035" formatCode="General">
                  <c:v>1.401319999999999</c:v>
                </c:pt>
                <c:pt idx="68036" formatCode="General">
                  <c:v>1.4013399999999991</c:v>
                </c:pt>
                <c:pt idx="68037" formatCode="General">
                  <c:v>1.4013499999999992</c:v>
                </c:pt>
                <c:pt idx="68038" formatCode="General">
                  <c:v>1.4013799999999992</c:v>
                </c:pt>
                <c:pt idx="68039" formatCode="General">
                  <c:v>1.4013999999999986</c:v>
                </c:pt>
                <c:pt idx="68040" formatCode="General">
                  <c:v>1.401419999999999</c:v>
                </c:pt>
                <c:pt idx="68041" formatCode="General">
                  <c:v>1.4014399999999991</c:v>
                </c:pt>
                <c:pt idx="68042" formatCode="General">
                  <c:v>1.401459999999999</c:v>
                </c:pt>
                <c:pt idx="68043" formatCode="General">
                  <c:v>1.4014799999999992</c:v>
                </c:pt>
                <c:pt idx="68044" formatCode="General">
                  <c:v>1.4014999999999984</c:v>
                </c:pt>
                <c:pt idx="68045" formatCode="General">
                  <c:v>1.401519999999999</c:v>
                </c:pt>
                <c:pt idx="68046" formatCode="General">
                  <c:v>1.4015399999999989</c:v>
                </c:pt>
                <c:pt idx="68047" formatCode="General">
                  <c:v>1.401559999999999</c:v>
                </c:pt>
                <c:pt idx="68048" formatCode="General">
                  <c:v>1.4015799999999992</c:v>
                </c:pt>
                <c:pt idx="68049" formatCode="General">
                  <c:v>1.4015999999999984</c:v>
                </c:pt>
                <c:pt idx="68050" formatCode="General">
                  <c:v>1.401619999999999</c:v>
                </c:pt>
                <c:pt idx="68051" formatCode="General">
                  <c:v>1.4016399999999989</c:v>
                </c:pt>
                <c:pt idx="68052" formatCode="General">
                  <c:v>1.4016699999999984</c:v>
                </c:pt>
                <c:pt idx="68053" formatCode="General">
                  <c:v>1.4016799999999991</c:v>
                </c:pt>
                <c:pt idx="68054" formatCode="General">
                  <c:v>1.4017099999999989</c:v>
                </c:pt>
                <c:pt idx="68055" formatCode="General">
                  <c:v>1.4017299999999981</c:v>
                </c:pt>
                <c:pt idx="68056" formatCode="General">
                  <c:v>1.4017499999999992</c:v>
                </c:pt>
                <c:pt idx="68057" formatCode="General">
                  <c:v>1.401759999999999</c:v>
                </c:pt>
                <c:pt idx="68058" formatCode="General">
                  <c:v>1.401789999999999</c:v>
                </c:pt>
                <c:pt idx="68059" formatCode="General">
                  <c:v>1.4018099999999989</c:v>
                </c:pt>
                <c:pt idx="68060" formatCode="General">
                  <c:v>1.4018299999999981</c:v>
                </c:pt>
                <c:pt idx="68061" formatCode="General">
                  <c:v>1.4018499999999992</c:v>
                </c:pt>
                <c:pt idx="68062" formatCode="General">
                  <c:v>1.4018699999999982</c:v>
                </c:pt>
                <c:pt idx="68063" formatCode="General">
                  <c:v>1.401889999999999</c:v>
                </c:pt>
                <c:pt idx="68064" formatCode="General">
                  <c:v>1.4019099999999987</c:v>
                </c:pt>
                <c:pt idx="68065" formatCode="General">
                  <c:v>1.4019299999999981</c:v>
                </c:pt>
                <c:pt idx="68066" formatCode="General">
                  <c:v>1.4019499999999991</c:v>
                </c:pt>
                <c:pt idx="68067" formatCode="General">
                  <c:v>1.4019799999999989</c:v>
                </c:pt>
                <c:pt idx="68068" formatCode="General">
                  <c:v>1.401989999999999</c:v>
                </c:pt>
                <c:pt idx="68069" formatCode="General">
                  <c:v>1.40201</c:v>
                </c:pt>
                <c:pt idx="68070" formatCode="General">
                  <c:v>1.4020299999999992</c:v>
                </c:pt>
                <c:pt idx="68071" formatCode="General">
                  <c:v>1.4020599999999999</c:v>
                </c:pt>
                <c:pt idx="68072" formatCode="General">
                  <c:v>1.402069999999999</c:v>
                </c:pt>
                <c:pt idx="68073" formatCode="General">
                  <c:v>1.4020899999999998</c:v>
                </c:pt>
                <c:pt idx="68074" formatCode="General">
                  <c:v>1.4021199999999998</c:v>
                </c:pt>
                <c:pt idx="68075" formatCode="General">
                  <c:v>1.4021399999999991</c:v>
                </c:pt>
                <c:pt idx="68076" formatCode="General">
                  <c:v>1.40215</c:v>
                </c:pt>
                <c:pt idx="68077" formatCode="General">
                  <c:v>1.40218</c:v>
                </c:pt>
                <c:pt idx="68078" formatCode="General">
                  <c:v>1.402199999999999</c:v>
                </c:pt>
                <c:pt idx="68079" formatCode="General">
                  <c:v>1.4022199999999998</c:v>
                </c:pt>
                <c:pt idx="68080" formatCode="General">
                  <c:v>1.402239999999999</c:v>
                </c:pt>
                <c:pt idx="68081" formatCode="General">
                  <c:v>1.4022599999999998</c:v>
                </c:pt>
                <c:pt idx="68082" formatCode="General">
                  <c:v>1.40228</c:v>
                </c:pt>
                <c:pt idx="68083" formatCode="General">
                  <c:v>1.4023099999999991</c:v>
                </c:pt>
                <c:pt idx="68084" formatCode="General">
                  <c:v>1.4023199999999998</c:v>
                </c:pt>
                <c:pt idx="68085" formatCode="General">
                  <c:v>1.402339999999999</c:v>
                </c:pt>
                <c:pt idx="68086" formatCode="General">
                  <c:v>1.4023599999999998</c:v>
                </c:pt>
                <c:pt idx="68087" formatCode="General">
                  <c:v>1.4023899999999998</c:v>
                </c:pt>
                <c:pt idx="68088" formatCode="General">
                  <c:v>1.4023999999999992</c:v>
                </c:pt>
                <c:pt idx="68089" formatCode="General">
                  <c:v>1.4024299999999992</c:v>
                </c:pt>
                <c:pt idx="68090" formatCode="General">
                  <c:v>1.40245</c:v>
                </c:pt>
                <c:pt idx="68091" formatCode="General">
                  <c:v>1.4024699999999992</c:v>
                </c:pt>
                <c:pt idx="68092" formatCode="General">
                  <c:v>1.4024899999999998</c:v>
                </c:pt>
                <c:pt idx="68093" formatCode="General">
                  <c:v>1.402509999999999</c:v>
                </c:pt>
                <c:pt idx="68094" formatCode="General">
                  <c:v>1.4025299999999992</c:v>
                </c:pt>
                <c:pt idx="68095" formatCode="General">
                  <c:v>1.40255</c:v>
                </c:pt>
                <c:pt idx="68096" formatCode="General">
                  <c:v>1.4025699999999992</c:v>
                </c:pt>
                <c:pt idx="68097" formatCode="General">
                  <c:v>1.4025899999999998</c:v>
                </c:pt>
                <c:pt idx="68098" formatCode="General">
                  <c:v>1.402609999999999</c:v>
                </c:pt>
                <c:pt idx="68099" formatCode="General">
                  <c:v>1.4026299999999992</c:v>
                </c:pt>
                <c:pt idx="68100" formatCode="General">
                  <c:v>1.40265</c:v>
                </c:pt>
                <c:pt idx="68101" formatCode="General">
                  <c:v>1.4026699999999992</c:v>
                </c:pt>
                <c:pt idx="68102" formatCode="General">
                  <c:v>1.4026899999999998</c:v>
                </c:pt>
                <c:pt idx="68103" formatCode="General">
                  <c:v>1.4027199999999991</c:v>
                </c:pt>
                <c:pt idx="68104" formatCode="General">
                  <c:v>1.4027299999999991</c:v>
                </c:pt>
                <c:pt idx="68105" formatCode="General">
                  <c:v>1.4027599999999998</c:v>
                </c:pt>
                <c:pt idx="68106" formatCode="General">
                  <c:v>1.402779999999999</c:v>
                </c:pt>
                <c:pt idx="68107" formatCode="General">
                  <c:v>1.4027999999999992</c:v>
                </c:pt>
                <c:pt idx="68108" formatCode="General">
                  <c:v>1.402809999999999</c:v>
                </c:pt>
                <c:pt idx="68109" formatCode="General">
                  <c:v>1.4028399999999992</c:v>
                </c:pt>
                <c:pt idx="68110" formatCode="General">
                  <c:v>1.4028599999999998</c:v>
                </c:pt>
                <c:pt idx="68111" formatCode="General">
                  <c:v>1.402879999999999</c:v>
                </c:pt>
                <c:pt idx="68112" formatCode="General">
                  <c:v>1.4028999999999991</c:v>
                </c:pt>
                <c:pt idx="68113" formatCode="General">
                  <c:v>1.4029199999999991</c:v>
                </c:pt>
                <c:pt idx="68114" formatCode="General">
                  <c:v>1.4029399999999992</c:v>
                </c:pt>
                <c:pt idx="68115" formatCode="General">
                  <c:v>1.4029599999999998</c:v>
                </c:pt>
                <c:pt idx="68116" formatCode="General">
                  <c:v>1.402979999999999</c:v>
                </c:pt>
                <c:pt idx="68117" formatCode="General">
                  <c:v>1.4029999999999991</c:v>
                </c:pt>
                <c:pt idx="68118" formatCode="General">
                  <c:v>1.4030299999999989</c:v>
                </c:pt>
                <c:pt idx="68119" formatCode="General">
                  <c:v>1.403049999999999</c:v>
                </c:pt>
                <c:pt idx="68120" formatCode="General">
                  <c:v>1.4030599999999998</c:v>
                </c:pt>
                <c:pt idx="68121" formatCode="General">
                  <c:v>1.4030799999999992</c:v>
                </c:pt>
                <c:pt idx="68122" formatCode="General">
                  <c:v>1.4031099999999992</c:v>
                </c:pt>
                <c:pt idx="68123" formatCode="General">
                  <c:v>1.4031299999999987</c:v>
                </c:pt>
                <c:pt idx="68124" formatCode="General">
                  <c:v>1.4031399999999992</c:v>
                </c:pt>
                <c:pt idx="68125" formatCode="General">
                  <c:v>1.4031699999999991</c:v>
                </c:pt>
                <c:pt idx="68126" formatCode="General">
                  <c:v>1.403189999999999</c:v>
                </c:pt>
                <c:pt idx="68127" formatCode="General">
                  <c:v>1.4032099999999992</c:v>
                </c:pt>
                <c:pt idx="68128" formatCode="General">
                  <c:v>1.4032299999999986</c:v>
                </c:pt>
                <c:pt idx="68129" formatCode="General">
                  <c:v>1.4032499999999992</c:v>
                </c:pt>
                <c:pt idx="68130" formatCode="General">
                  <c:v>1.4032699999999991</c:v>
                </c:pt>
                <c:pt idx="68131" formatCode="General">
                  <c:v>1.403289999999999</c:v>
                </c:pt>
                <c:pt idx="68132" formatCode="General">
                  <c:v>1.4033099999999992</c:v>
                </c:pt>
                <c:pt idx="68133" formatCode="General">
                  <c:v>1.4033299999999984</c:v>
                </c:pt>
                <c:pt idx="68134" formatCode="General">
                  <c:v>1.4033599999999991</c:v>
                </c:pt>
                <c:pt idx="68135" formatCode="General">
                  <c:v>1.4033699999999989</c:v>
                </c:pt>
                <c:pt idx="68136" formatCode="General">
                  <c:v>1.403389999999999</c:v>
                </c:pt>
                <c:pt idx="68137" formatCode="General">
                  <c:v>1.4034099999999992</c:v>
                </c:pt>
                <c:pt idx="68138" formatCode="General">
                  <c:v>1.4034399999999991</c:v>
                </c:pt>
                <c:pt idx="68139" formatCode="General">
                  <c:v>1.4034499999999992</c:v>
                </c:pt>
                <c:pt idx="68140" formatCode="General">
                  <c:v>1.4034799999999992</c:v>
                </c:pt>
                <c:pt idx="68141" formatCode="General">
                  <c:v>1.4034999999999984</c:v>
                </c:pt>
                <c:pt idx="68142" formatCode="General">
                  <c:v>1.403519999999999</c:v>
                </c:pt>
                <c:pt idx="68143" formatCode="General">
                  <c:v>1.4035399999999989</c:v>
                </c:pt>
                <c:pt idx="68144" formatCode="General">
                  <c:v>1.403559999999999</c:v>
                </c:pt>
                <c:pt idx="68145" formatCode="General">
                  <c:v>1.4035799999999992</c:v>
                </c:pt>
                <c:pt idx="68146" formatCode="General">
                  <c:v>1.4035999999999984</c:v>
                </c:pt>
                <c:pt idx="68147" formatCode="General">
                  <c:v>1.403619999999999</c:v>
                </c:pt>
                <c:pt idx="68148" formatCode="General">
                  <c:v>1.4036399999999989</c:v>
                </c:pt>
                <c:pt idx="68149" formatCode="General">
                  <c:v>1.403659999999999</c:v>
                </c:pt>
                <c:pt idx="68150" formatCode="General">
                  <c:v>1.4036799999999992</c:v>
                </c:pt>
                <c:pt idx="68151" formatCode="General">
                  <c:v>1.4036999999999982</c:v>
                </c:pt>
                <c:pt idx="68152" formatCode="General">
                  <c:v>1.403719999999999</c:v>
                </c:pt>
                <c:pt idx="68153" formatCode="General">
                  <c:v>1.4037499999999992</c:v>
                </c:pt>
                <c:pt idx="68154" formatCode="General">
                  <c:v>1.4037699999999984</c:v>
                </c:pt>
                <c:pt idx="68155" formatCode="General">
                  <c:v>1.4037799999999991</c:v>
                </c:pt>
                <c:pt idx="68156" formatCode="General">
                  <c:v>1.4038099999999989</c:v>
                </c:pt>
                <c:pt idx="68157" formatCode="General">
                  <c:v>1.4038299999999981</c:v>
                </c:pt>
                <c:pt idx="68158" formatCode="General">
                  <c:v>1.4038499999999992</c:v>
                </c:pt>
                <c:pt idx="68159" formatCode="General">
                  <c:v>1.403859999999999</c:v>
                </c:pt>
                <c:pt idx="68160" formatCode="General">
                  <c:v>1.403889999999999</c:v>
                </c:pt>
                <c:pt idx="68161" formatCode="General">
                  <c:v>1.4039099999999987</c:v>
                </c:pt>
                <c:pt idx="68162" formatCode="General">
                  <c:v>1.4039299999999981</c:v>
                </c:pt>
                <c:pt idx="68163" formatCode="General">
                  <c:v>1.4039499999999991</c:v>
                </c:pt>
                <c:pt idx="68164" formatCode="General">
                  <c:v>1.4039699999999982</c:v>
                </c:pt>
                <c:pt idx="68165" formatCode="General">
                  <c:v>1.403989999999999</c:v>
                </c:pt>
                <c:pt idx="68166" formatCode="General">
                  <c:v>1.40401</c:v>
                </c:pt>
                <c:pt idx="68167" formatCode="General">
                  <c:v>1.404029999999999</c:v>
                </c:pt>
                <c:pt idx="68168" formatCode="General">
                  <c:v>1.40405</c:v>
                </c:pt>
                <c:pt idx="68169" formatCode="General">
                  <c:v>1.40408</c:v>
                </c:pt>
                <c:pt idx="68170" formatCode="General">
                  <c:v>1.404099999999999</c:v>
                </c:pt>
                <c:pt idx="68171" formatCode="General">
                  <c:v>1.40411</c:v>
                </c:pt>
                <c:pt idx="68172" formatCode="General">
                  <c:v>1.4041299999999992</c:v>
                </c:pt>
                <c:pt idx="68173" formatCode="General">
                  <c:v>1.4041599999999999</c:v>
                </c:pt>
                <c:pt idx="68174" formatCode="General">
                  <c:v>1.40418</c:v>
                </c:pt>
                <c:pt idx="68175" formatCode="General">
                  <c:v>1.4041899999999998</c:v>
                </c:pt>
                <c:pt idx="68176" formatCode="General">
                  <c:v>1.4042199999999998</c:v>
                </c:pt>
                <c:pt idx="68177" formatCode="General">
                  <c:v>1.404239999999999</c:v>
                </c:pt>
                <c:pt idx="68178" formatCode="General">
                  <c:v>1.4042599999999998</c:v>
                </c:pt>
                <c:pt idx="68179" formatCode="General">
                  <c:v>1.40428</c:v>
                </c:pt>
                <c:pt idx="68180" formatCode="General">
                  <c:v>1.4042999999999992</c:v>
                </c:pt>
                <c:pt idx="68181" formatCode="General">
                  <c:v>1.4043199999999998</c:v>
                </c:pt>
                <c:pt idx="68182" formatCode="General">
                  <c:v>1.40435</c:v>
                </c:pt>
                <c:pt idx="68183" formatCode="General">
                  <c:v>1.4043599999999998</c:v>
                </c:pt>
                <c:pt idx="68184" formatCode="General">
                  <c:v>1.40438</c:v>
                </c:pt>
                <c:pt idx="68185" formatCode="General">
                  <c:v>1.4043999999999992</c:v>
                </c:pt>
                <c:pt idx="68186" formatCode="General">
                  <c:v>1.4044299999999992</c:v>
                </c:pt>
                <c:pt idx="68187" formatCode="General">
                  <c:v>1.404439999999999</c:v>
                </c:pt>
                <c:pt idx="68188" formatCode="General">
                  <c:v>1.4044599999999998</c:v>
                </c:pt>
                <c:pt idx="68189" formatCode="General">
                  <c:v>1.4044899999999998</c:v>
                </c:pt>
                <c:pt idx="68190" formatCode="General">
                  <c:v>1.404509999999999</c:v>
                </c:pt>
                <c:pt idx="68191" formatCode="General">
                  <c:v>1.4045299999999992</c:v>
                </c:pt>
                <c:pt idx="68192" formatCode="General">
                  <c:v>1.40455</c:v>
                </c:pt>
                <c:pt idx="68193" formatCode="General">
                  <c:v>1.4045699999999992</c:v>
                </c:pt>
                <c:pt idx="68194" formatCode="General">
                  <c:v>1.4045899999999998</c:v>
                </c:pt>
                <c:pt idx="68195" formatCode="General">
                  <c:v>1.404609999999999</c:v>
                </c:pt>
                <c:pt idx="68196" formatCode="General">
                  <c:v>1.4046299999999992</c:v>
                </c:pt>
                <c:pt idx="68197" formatCode="General">
                  <c:v>1.40465</c:v>
                </c:pt>
                <c:pt idx="68198" formatCode="General">
                  <c:v>1.4046699999999992</c:v>
                </c:pt>
                <c:pt idx="68199" formatCode="General">
                  <c:v>1.4046899999999998</c:v>
                </c:pt>
                <c:pt idx="68200" formatCode="General">
                  <c:v>1.404709999999999</c:v>
                </c:pt>
                <c:pt idx="68201" formatCode="General">
                  <c:v>1.4047299999999991</c:v>
                </c:pt>
                <c:pt idx="68202" formatCode="General">
                  <c:v>1.4047499999999991</c:v>
                </c:pt>
                <c:pt idx="68203" formatCode="General">
                  <c:v>1.4047699999999992</c:v>
                </c:pt>
                <c:pt idx="68204" formatCode="General">
                  <c:v>1.4047999999999992</c:v>
                </c:pt>
                <c:pt idx="68205" formatCode="General">
                  <c:v>1.4048199999999991</c:v>
                </c:pt>
                <c:pt idx="68206" formatCode="General">
                  <c:v>1.4048299999999991</c:v>
                </c:pt>
                <c:pt idx="68207" formatCode="General">
                  <c:v>1.4048599999999998</c:v>
                </c:pt>
                <c:pt idx="68208" formatCode="General">
                  <c:v>1.404879999999999</c:v>
                </c:pt>
                <c:pt idx="68209" formatCode="General">
                  <c:v>1.4048999999999991</c:v>
                </c:pt>
                <c:pt idx="68210" formatCode="General">
                  <c:v>1.4049099999999992</c:v>
                </c:pt>
                <c:pt idx="68211" formatCode="General">
                  <c:v>1.4049399999999992</c:v>
                </c:pt>
                <c:pt idx="68212" formatCode="General">
                  <c:v>1.4049599999999998</c:v>
                </c:pt>
                <c:pt idx="68213" formatCode="General">
                  <c:v>1.404979999999999</c:v>
                </c:pt>
                <c:pt idx="68214" formatCode="General">
                  <c:v>1.4049999999999991</c:v>
                </c:pt>
                <c:pt idx="68215" formatCode="General">
                  <c:v>1.405019999999999</c:v>
                </c:pt>
                <c:pt idx="68216" formatCode="General">
                  <c:v>1.4050399999999992</c:v>
                </c:pt>
                <c:pt idx="68217" formatCode="General">
                  <c:v>1.4050599999999998</c:v>
                </c:pt>
                <c:pt idx="68218" formatCode="General">
                  <c:v>1.4050799999999992</c:v>
                </c:pt>
                <c:pt idx="68219" formatCode="General">
                  <c:v>1.4050999999999989</c:v>
                </c:pt>
                <c:pt idx="68220" formatCode="General">
                  <c:v>1.405119999999999</c:v>
                </c:pt>
                <c:pt idx="68221" formatCode="General">
                  <c:v>1.405149999999999</c:v>
                </c:pt>
                <c:pt idx="68222" formatCode="General">
                  <c:v>1.4051599999999991</c:v>
                </c:pt>
                <c:pt idx="68223" formatCode="General">
                  <c:v>1.4051799999999992</c:v>
                </c:pt>
                <c:pt idx="68224" formatCode="General">
                  <c:v>1.4052099999999992</c:v>
                </c:pt>
                <c:pt idx="68225" formatCode="General">
                  <c:v>1.4052299999999986</c:v>
                </c:pt>
                <c:pt idx="68226" formatCode="General">
                  <c:v>1.4052499999999992</c:v>
                </c:pt>
                <c:pt idx="68227" formatCode="General">
                  <c:v>1.4052699999999991</c:v>
                </c:pt>
                <c:pt idx="68228" formatCode="General">
                  <c:v>1.405289999999999</c:v>
                </c:pt>
                <c:pt idx="68229" formatCode="General">
                  <c:v>1.4053099999999992</c:v>
                </c:pt>
                <c:pt idx="68230" formatCode="General">
                  <c:v>1.4053299999999984</c:v>
                </c:pt>
                <c:pt idx="68231" formatCode="General">
                  <c:v>1.4053499999999992</c:v>
                </c:pt>
                <c:pt idx="68232" formatCode="General">
                  <c:v>1.4053699999999989</c:v>
                </c:pt>
                <c:pt idx="68233" formatCode="General">
                  <c:v>1.4053999999999987</c:v>
                </c:pt>
                <c:pt idx="68234" formatCode="General">
                  <c:v>1.4054099999999992</c:v>
                </c:pt>
                <c:pt idx="68235" formatCode="General">
                  <c:v>1.4054299999999984</c:v>
                </c:pt>
                <c:pt idx="68236" formatCode="General">
                  <c:v>1.4054499999999992</c:v>
                </c:pt>
                <c:pt idx="68237" formatCode="General">
                  <c:v>1.4054799999999992</c:v>
                </c:pt>
                <c:pt idx="68238" formatCode="General">
                  <c:v>1.405489999999999</c:v>
                </c:pt>
                <c:pt idx="68239" formatCode="General">
                  <c:v>1.4055099999999991</c:v>
                </c:pt>
                <c:pt idx="68240" formatCode="General">
                  <c:v>1.4055399999999989</c:v>
                </c:pt>
                <c:pt idx="68241" formatCode="General">
                  <c:v>1.405559999999999</c:v>
                </c:pt>
                <c:pt idx="68242" formatCode="General">
                  <c:v>1.4055699999999987</c:v>
                </c:pt>
                <c:pt idx="68243" formatCode="General">
                  <c:v>1.4055999999999984</c:v>
                </c:pt>
                <c:pt idx="68244" formatCode="General">
                  <c:v>1.405619999999999</c:v>
                </c:pt>
                <c:pt idx="68245" formatCode="General">
                  <c:v>1.4056399999999989</c:v>
                </c:pt>
                <c:pt idx="68246" formatCode="General">
                  <c:v>1.405659999999999</c:v>
                </c:pt>
                <c:pt idx="68247" formatCode="General">
                  <c:v>1.4056799999999992</c:v>
                </c:pt>
                <c:pt idx="68248" formatCode="General">
                  <c:v>1.4056999999999982</c:v>
                </c:pt>
                <c:pt idx="68249" formatCode="General">
                  <c:v>1.4057299999999981</c:v>
                </c:pt>
                <c:pt idx="68250" formatCode="General">
                  <c:v>1.4057399999999987</c:v>
                </c:pt>
                <c:pt idx="68251" formatCode="General">
                  <c:v>1.405759999999999</c:v>
                </c:pt>
                <c:pt idx="68252" formatCode="General">
                  <c:v>1.405789999999999</c:v>
                </c:pt>
                <c:pt idx="68253" formatCode="General">
                  <c:v>1.4058099999999989</c:v>
                </c:pt>
                <c:pt idx="68254" formatCode="General">
                  <c:v>1.405819999999999</c:v>
                </c:pt>
                <c:pt idx="68255" formatCode="General">
                  <c:v>1.4058499999999992</c:v>
                </c:pt>
                <c:pt idx="68256" formatCode="General">
                  <c:v>1.4058699999999984</c:v>
                </c:pt>
                <c:pt idx="68257" formatCode="General">
                  <c:v>1.405889999999999</c:v>
                </c:pt>
                <c:pt idx="68258" formatCode="General">
                  <c:v>1.4059099999999987</c:v>
                </c:pt>
                <c:pt idx="68259" formatCode="General">
                  <c:v>1.4059299999999981</c:v>
                </c:pt>
                <c:pt idx="68260" formatCode="General">
                  <c:v>1.4059499999999991</c:v>
                </c:pt>
                <c:pt idx="68261" formatCode="General">
                  <c:v>1.4059699999999982</c:v>
                </c:pt>
                <c:pt idx="68262" formatCode="General">
                  <c:v>1.405989999999999</c:v>
                </c:pt>
                <c:pt idx="68263" formatCode="General">
                  <c:v>1.40601</c:v>
                </c:pt>
                <c:pt idx="68264" formatCode="General">
                  <c:v>1.406029999999999</c:v>
                </c:pt>
                <c:pt idx="68265" formatCode="General">
                  <c:v>1.40605</c:v>
                </c:pt>
                <c:pt idx="68266" formatCode="General">
                  <c:v>1.406069999999999</c:v>
                </c:pt>
                <c:pt idx="68267" formatCode="General">
                  <c:v>1.4060899999999998</c:v>
                </c:pt>
                <c:pt idx="68268" formatCode="General">
                  <c:v>1.40611</c:v>
                </c:pt>
                <c:pt idx="68269" formatCode="General">
                  <c:v>1.4061299999999992</c:v>
                </c:pt>
                <c:pt idx="68270" formatCode="General">
                  <c:v>1.40615</c:v>
                </c:pt>
                <c:pt idx="68271" formatCode="General">
                  <c:v>1.40618</c:v>
                </c:pt>
                <c:pt idx="68272" formatCode="General">
                  <c:v>1.406199999999999</c:v>
                </c:pt>
                <c:pt idx="68273" formatCode="General">
                  <c:v>1.40621</c:v>
                </c:pt>
                <c:pt idx="68274" formatCode="General">
                  <c:v>1.4062299999999992</c:v>
                </c:pt>
                <c:pt idx="68275" formatCode="General">
                  <c:v>1.4062599999999998</c:v>
                </c:pt>
                <c:pt idx="68276" formatCode="General">
                  <c:v>1.40628</c:v>
                </c:pt>
                <c:pt idx="68277" formatCode="General">
                  <c:v>1.4062999999999992</c:v>
                </c:pt>
                <c:pt idx="68278" formatCode="General">
                  <c:v>1.4063199999999998</c:v>
                </c:pt>
                <c:pt idx="68279" formatCode="General">
                  <c:v>1.406339999999999</c:v>
                </c:pt>
                <c:pt idx="68280" formatCode="General">
                  <c:v>1.4063599999999998</c:v>
                </c:pt>
                <c:pt idx="68281" formatCode="General">
                  <c:v>1.40638</c:v>
                </c:pt>
                <c:pt idx="68282" formatCode="General">
                  <c:v>1.4063999999999992</c:v>
                </c:pt>
                <c:pt idx="68283" formatCode="General">
                  <c:v>1.4064199999999998</c:v>
                </c:pt>
                <c:pt idx="68284" formatCode="General">
                  <c:v>1.40645</c:v>
                </c:pt>
                <c:pt idx="68285" formatCode="General">
                  <c:v>1.4064599999999998</c:v>
                </c:pt>
                <c:pt idx="68286" formatCode="General">
                  <c:v>1.40648</c:v>
                </c:pt>
                <c:pt idx="68287" formatCode="General">
                  <c:v>1.4064999999999992</c:v>
                </c:pt>
                <c:pt idx="68288" formatCode="General">
                  <c:v>1.4065299999999992</c:v>
                </c:pt>
                <c:pt idx="68289" formatCode="General">
                  <c:v>1.406539999999999</c:v>
                </c:pt>
                <c:pt idx="68290" formatCode="General">
                  <c:v>1.4065599999999998</c:v>
                </c:pt>
                <c:pt idx="68291" formatCode="General">
                  <c:v>1.4065899999999998</c:v>
                </c:pt>
                <c:pt idx="68292" formatCode="General">
                  <c:v>1.406609999999999</c:v>
                </c:pt>
                <c:pt idx="68293" formatCode="General">
                  <c:v>1.4066199999999998</c:v>
                </c:pt>
                <c:pt idx="68294" formatCode="General">
                  <c:v>1.40665</c:v>
                </c:pt>
                <c:pt idx="68295" formatCode="General">
                  <c:v>1.4066699999999992</c:v>
                </c:pt>
                <c:pt idx="68296" formatCode="General">
                  <c:v>1.4066899999999998</c:v>
                </c:pt>
                <c:pt idx="68297" formatCode="General">
                  <c:v>1.406709999999999</c:v>
                </c:pt>
                <c:pt idx="68298" formatCode="General">
                  <c:v>1.4067299999999991</c:v>
                </c:pt>
                <c:pt idx="68299" formatCode="General">
                  <c:v>1.4067499999999991</c:v>
                </c:pt>
                <c:pt idx="68300" formatCode="General">
                  <c:v>1.4067699999999992</c:v>
                </c:pt>
                <c:pt idx="68301" formatCode="General">
                  <c:v>1.4067899999999998</c:v>
                </c:pt>
                <c:pt idx="68302" formatCode="General">
                  <c:v>1.406809999999999</c:v>
                </c:pt>
                <c:pt idx="68303" formatCode="General">
                  <c:v>1.4068399999999992</c:v>
                </c:pt>
                <c:pt idx="68304" formatCode="General">
                  <c:v>1.4068599999999998</c:v>
                </c:pt>
                <c:pt idx="68305" formatCode="General">
                  <c:v>1.4068699999999992</c:v>
                </c:pt>
                <c:pt idx="68306" formatCode="General">
                  <c:v>1.4068999999999992</c:v>
                </c:pt>
                <c:pt idx="68307" formatCode="General">
                  <c:v>1.4069199999999991</c:v>
                </c:pt>
                <c:pt idx="68308" formatCode="General">
                  <c:v>1.4069399999999992</c:v>
                </c:pt>
                <c:pt idx="68309" formatCode="General">
                  <c:v>1.4069599999999998</c:v>
                </c:pt>
                <c:pt idx="68310" formatCode="General">
                  <c:v>1.406979999999999</c:v>
                </c:pt>
                <c:pt idx="68311" formatCode="General">
                  <c:v>1.4069999999999991</c:v>
                </c:pt>
                <c:pt idx="68312" formatCode="General">
                  <c:v>1.407019999999999</c:v>
                </c:pt>
                <c:pt idx="68313" formatCode="General">
                  <c:v>1.4070399999999992</c:v>
                </c:pt>
                <c:pt idx="68314" formatCode="General">
                  <c:v>1.4070599999999998</c:v>
                </c:pt>
                <c:pt idx="68315" formatCode="General">
                  <c:v>1.4070799999999992</c:v>
                </c:pt>
                <c:pt idx="68316" formatCode="General">
                  <c:v>1.4070999999999991</c:v>
                </c:pt>
                <c:pt idx="68317" formatCode="General">
                  <c:v>1.407119999999999</c:v>
                </c:pt>
                <c:pt idx="68318" formatCode="General">
                  <c:v>1.4071399999999992</c:v>
                </c:pt>
                <c:pt idx="68319" formatCode="General">
                  <c:v>1.4071699999999991</c:v>
                </c:pt>
                <c:pt idx="68320" formatCode="General">
                  <c:v>1.4071899999999991</c:v>
                </c:pt>
                <c:pt idx="68321" formatCode="General">
                  <c:v>1.4071999999999989</c:v>
                </c:pt>
                <c:pt idx="68322" formatCode="General">
                  <c:v>1.4072299999999986</c:v>
                </c:pt>
                <c:pt idx="68323" formatCode="General">
                  <c:v>1.407249999999999</c:v>
                </c:pt>
                <c:pt idx="68324" formatCode="General">
                  <c:v>1.4072699999999991</c:v>
                </c:pt>
                <c:pt idx="68325" formatCode="General">
                  <c:v>1.4072799999999992</c:v>
                </c:pt>
                <c:pt idx="68326" formatCode="General">
                  <c:v>1.4073099999999992</c:v>
                </c:pt>
                <c:pt idx="68327" formatCode="General">
                  <c:v>1.4073299999999984</c:v>
                </c:pt>
                <c:pt idx="68328" formatCode="General">
                  <c:v>1.4073499999999992</c:v>
                </c:pt>
                <c:pt idx="68329" formatCode="General">
                  <c:v>1.4073699999999989</c:v>
                </c:pt>
                <c:pt idx="68330" formatCode="General">
                  <c:v>1.407389999999999</c:v>
                </c:pt>
                <c:pt idx="68331" formatCode="General">
                  <c:v>1.4074099999999992</c:v>
                </c:pt>
                <c:pt idx="68332" formatCode="General">
                  <c:v>1.4074299999999984</c:v>
                </c:pt>
                <c:pt idx="68333" formatCode="General">
                  <c:v>1.4074499999999992</c:v>
                </c:pt>
                <c:pt idx="68334" formatCode="General">
                  <c:v>1.4074699999999989</c:v>
                </c:pt>
                <c:pt idx="68335" formatCode="General">
                  <c:v>1.4074999999999986</c:v>
                </c:pt>
                <c:pt idx="68336" formatCode="General">
                  <c:v>1.4075099999999992</c:v>
                </c:pt>
                <c:pt idx="68337" formatCode="General">
                  <c:v>1.4075299999999982</c:v>
                </c:pt>
                <c:pt idx="68338" formatCode="General">
                  <c:v>1.4075499999999992</c:v>
                </c:pt>
                <c:pt idx="68339" formatCode="General">
                  <c:v>1.4075799999999992</c:v>
                </c:pt>
                <c:pt idx="68340" formatCode="General">
                  <c:v>1.407589999999999</c:v>
                </c:pt>
                <c:pt idx="68341" formatCode="General">
                  <c:v>1.4076099999999991</c:v>
                </c:pt>
                <c:pt idx="68342" formatCode="General">
                  <c:v>1.4076399999999989</c:v>
                </c:pt>
                <c:pt idx="68343" formatCode="General">
                  <c:v>1.407659999999999</c:v>
                </c:pt>
                <c:pt idx="68344" formatCode="General">
                  <c:v>1.4076799999999992</c:v>
                </c:pt>
                <c:pt idx="68345" formatCode="General">
                  <c:v>1.4076999999999984</c:v>
                </c:pt>
                <c:pt idx="68346" formatCode="General">
                  <c:v>1.407719999999999</c:v>
                </c:pt>
                <c:pt idx="68347" formatCode="General">
                  <c:v>1.4077399999999987</c:v>
                </c:pt>
                <c:pt idx="68348" formatCode="General">
                  <c:v>1.407759999999999</c:v>
                </c:pt>
                <c:pt idx="68349" formatCode="General">
                  <c:v>1.4077799999999991</c:v>
                </c:pt>
                <c:pt idx="68350" formatCode="General">
                  <c:v>1.4077999999999982</c:v>
                </c:pt>
                <c:pt idx="68351" formatCode="General">
                  <c:v>1.407819999999999</c:v>
                </c:pt>
                <c:pt idx="68352" formatCode="General">
                  <c:v>1.4078399999999986</c:v>
                </c:pt>
                <c:pt idx="68353" formatCode="General">
                  <c:v>1.407859999999999</c:v>
                </c:pt>
                <c:pt idx="68354" formatCode="General">
                  <c:v>1.4078799999999991</c:v>
                </c:pt>
                <c:pt idx="68355" formatCode="General">
                  <c:v>1.4079099999999989</c:v>
                </c:pt>
                <c:pt idx="68356" formatCode="General">
                  <c:v>1.407919999999999</c:v>
                </c:pt>
                <c:pt idx="68357" formatCode="General">
                  <c:v>1.4079499999999991</c:v>
                </c:pt>
                <c:pt idx="68358" formatCode="General">
                  <c:v>1.4079699999999982</c:v>
                </c:pt>
                <c:pt idx="68359" formatCode="General">
                  <c:v>1.407989999999999</c:v>
                </c:pt>
                <c:pt idx="68360" formatCode="General">
                  <c:v>1.4079999999999981</c:v>
                </c:pt>
                <c:pt idx="68361" formatCode="General">
                  <c:v>1.408029999999999</c:v>
                </c:pt>
                <c:pt idx="68362" formatCode="General">
                  <c:v>1.40805</c:v>
                </c:pt>
                <c:pt idx="68363" formatCode="General">
                  <c:v>1.408069999999999</c:v>
                </c:pt>
                <c:pt idx="68364" formatCode="General">
                  <c:v>1.4080899999999998</c:v>
                </c:pt>
                <c:pt idx="68365" formatCode="General">
                  <c:v>1.40811</c:v>
                </c:pt>
                <c:pt idx="68366" formatCode="General">
                  <c:v>1.4081299999999992</c:v>
                </c:pt>
                <c:pt idx="68367" formatCode="General">
                  <c:v>1.40815</c:v>
                </c:pt>
                <c:pt idx="68368" formatCode="General">
                  <c:v>1.408169999999999</c:v>
                </c:pt>
                <c:pt idx="68369" formatCode="General">
                  <c:v>1.4081899999999998</c:v>
                </c:pt>
                <c:pt idx="68370" formatCode="General">
                  <c:v>1.4082199999999998</c:v>
                </c:pt>
                <c:pt idx="68371" formatCode="General">
                  <c:v>1.408239999999999</c:v>
                </c:pt>
                <c:pt idx="68372" formatCode="General">
                  <c:v>1.40825</c:v>
                </c:pt>
                <c:pt idx="68373" formatCode="General">
                  <c:v>1.40828</c:v>
                </c:pt>
                <c:pt idx="68374" formatCode="General">
                  <c:v>1.4082999999999992</c:v>
                </c:pt>
                <c:pt idx="68375" formatCode="General">
                  <c:v>1.4083199999999998</c:v>
                </c:pt>
                <c:pt idx="68376" formatCode="General">
                  <c:v>1.4083299999999992</c:v>
                </c:pt>
                <c:pt idx="68377" formatCode="General">
                  <c:v>1.4083599999999998</c:v>
                </c:pt>
                <c:pt idx="68378" formatCode="General">
                  <c:v>1.40838</c:v>
                </c:pt>
                <c:pt idx="68379" formatCode="General">
                  <c:v>1.4083999999999992</c:v>
                </c:pt>
                <c:pt idx="68380" formatCode="General">
                  <c:v>1.4084199999999998</c:v>
                </c:pt>
                <c:pt idx="68381" formatCode="General">
                  <c:v>1.408439999999999</c:v>
                </c:pt>
                <c:pt idx="68382" formatCode="General">
                  <c:v>1.4084599999999998</c:v>
                </c:pt>
                <c:pt idx="68383" formatCode="General">
                  <c:v>1.40848</c:v>
                </c:pt>
                <c:pt idx="68384" formatCode="General">
                  <c:v>1.4084999999999992</c:v>
                </c:pt>
                <c:pt idx="68385" formatCode="General">
                  <c:v>1.4085199999999998</c:v>
                </c:pt>
                <c:pt idx="68386" formatCode="General">
                  <c:v>1.40855</c:v>
                </c:pt>
                <c:pt idx="68387" formatCode="General">
                  <c:v>1.4085699999999992</c:v>
                </c:pt>
                <c:pt idx="68388" formatCode="General">
                  <c:v>1.4085799999999991</c:v>
                </c:pt>
                <c:pt idx="68389" formatCode="General">
                  <c:v>1.4085999999999992</c:v>
                </c:pt>
                <c:pt idx="68390" formatCode="General">
                  <c:v>1.4086299999999992</c:v>
                </c:pt>
                <c:pt idx="68391" formatCode="General">
                  <c:v>1.40865</c:v>
                </c:pt>
                <c:pt idx="68392" formatCode="General">
                  <c:v>1.4086699999999992</c:v>
                </c:pt>
                <c:pt idx="68393" formatCode="General">
                  <c:v>1.4086899999999998</c:v>
                </c:pt>
                <c:pt idx="68394" formatCode="General">
                  <c:v>1.408709999999999</c:v>
                </c:pt>
                <c:pt idx="68395" formatCode="General">
                  <c:v>1.4087299999999991</c:v>
                </c:pt>
                <c:pt idx="68396" formatCode="General">
                  <c:v>1.4087499999999991</c:v>
                </c:pt>
                <c:pt idx="68397" formatCode="General">
                  <c:v>1.4087699999999992</c:v>
                </c:pt>
                <c:pt idx="68398" formatCode="General">
                  <c:v>1.4087899999999998</c:v>
                </c:pt>
                <c:pt idx="68399" formatCode="General">
                  <c:v>1.408809999999999</c:v>
                </c:pt>
                <c:pt idx="68400" formatCode="General">
                  <c:v>1.4088299999999991</c:v>
                </c:pt>
                <c:pt idx="68401" formatCode="General">
                  <c:v>1.408849999999999</c:v>
                </c:pt>
                <c:pt idx="68402" formatCode="General">
                  <c:v>1.4088699999999992</c:v>
                </c:pt>
                <c:pt idx="68403" formatCode="General">
                  <c:v>1.4088899999999998</c:v>
                </c:pt>
                <c:pt idx="68404" formatCode="General">
                  <c:v>1.4089099999999992</c:v>
                </c:pt>
                <c:pt idx="68405" formatCode="General">
                  <c:v>1.4089299999999989</c:v>
                </c:pt>
                <c:pt idx="68406" formatCode="General">
                  <c:v>1.4089599999999998</c:v>
                </c:pt>
                <c:pt idx="68407" formatCode="General">
                  <c:v>1.4089699999999992</c:v>
                </c:pt>
                <c:pt idx="68408" formatCode="General">
                  <c:v>1.4089999999999991</c:v>
                </c:pt>
                <c:pt idx="68409" formatCode="General">
                  <c:v>1.4090199999999991</c:v>
                </c:pt>
                <c:pt idx="68410" formatCode="General">
                  <c:v>1.4090399999999992</c:v>
                </c:pt>
                <c:pt idx="68411" formatCode="General">
                  <c:v>1.409049999999999</c:v>
                </c:pt>
                <c:pt idx="68412" formatCode="General">
                  <c:v>1.4090799999999992</c:v>
                </c:pt>
                <c:pt idx="68413" formatCode="General">
                  <c:v>1.4090999999999991</c:v>
                </c:pt>
                <c:pt idx="68414" formatCode="General">
                  <c:v>1.409119999999999</c:v>
                </c:pt>
                <c:pt idx="68415" formatCode="General">
                  <c:v>1.4091399999999992</c:v>
                </c:pt>
                <c:pt idx="68416" formatCode="General">
                  <c:v>1.4091599999999991</c:v>
                </c:pt>
                <c:pt idx="68417" formatCode="General">
                  <c:v>1.4091799999999992</c:v>
                </c:pt>
                <c:pt idx="68418" formatCode="General">
                  <c:v>1.4092099999999992</c:v>
                </c:pt>
                <c:pt idx="68419" formatCode="General">
                  <c:v>1.409219999999999</c:v>
                </c:pt>
                <c:pt idx="68420" formatCode="General">
                  <c:v>1.4092399999999992</c:v>
                </c:pt>
                <c:pt idx="68421" formatCode="General">
                  <c:v>1.4092699999999991</c:v>
                </c:pt>
                <c:pt idx="68422" formatCode="General">
                  <c:v>1.409289999999999</c:v>
                </c:pt>
                <c:pt idx="68423" formatCode="General">
                  <c:v>1.4092999999999989</c:v>
                </c:pt>
                <c:pt idx="68424" formatCode="General">
                  <c:v>1.4093299999999984</c:v>
                </c:pt>
                <c:pt idx="68425" formatCode="General">
                  <c:v>1.4093499999999992</c:v>
                </c:pt>
                <c:pt idx="68426" formatCode="General">
                  <c:v>1.4093699999999989</c:v>
                </c:pt>
                <c:pt idx="68427" formatCode="General">
                  <c:v>1.4093799999999992</c:v>
                </c:pt>
                <c:pt idx="68428" formatCode="General">
                  <c:v>1.4094099999999992</c:v>
                </c:pt>
                <c:pt idx="68429" formatCode="General">
                  <c:v>1.4094299999999984</c:v>
                </c:pt>
                <c:pt idx="68430" formatCode="General">
                  <c:v>1.4094499999999992</c:v>
                </c:pt>
                <c:pt idx="68431" formatCode="General">
                  <c:v>1.4094699999999989</c:v>
                </c:pt>
                <c:pt idx="68432" formatCode="General">
                  <c:v>1.409489999999999</c:v>
                </c:pt>
                <c:pt idx="68433" formatCode="General">
                  <c:v>1.4095099999999992</c:v>
                </c:pt>
                <c:pt idx="68434" formatCode="General">
                  <c:v>1.4095299999999982</c:v>
                </c:pt>
                <c:pt idx="68435" formatCode="General">
                  <c:v>1.4095499999999992</c:v>
                </c:pt>
                <c:pt idx="68436" formatCode="General">
                  <c:v>1.4095699999999987</c:v>
                </c:pt>
                <c:pt idx="68437" formatCode="General">
                  <c:v>1.4095999999999984</c:v>
                </c:pt>
                <c:pt idx="68438" formatCode="General">
                  <c:v>1.409619999999999</c:v>
                </c:pt>
                <c:pt idx="68439" formatCode="General">
                  <c:v>1.4096299999999982</c:v>
                </c:pt>
                <c:pt idx="68440" formatCode="General">
                  <c:v>1.4096499999999992</c:v>
                </c:pt>
                <c:pt idx="68441" formatCode="General">
                  <c:v>1.4096799999999992</c:v>
                </c:pt>
                <c:pt idx="68442" formatCode="General">
                  <c:v>1.4096999999999984</c:v>
                </c:pt>
                <c:pt idx="68443" formatCode="General">
                  <c:v>1.409719999999999</c:v>
                </c:pt>
                <c:pt idx="68444" formatCode="General">
                  <c:v>1.4097399999999987</c:v>
                </c:pt>
                <c:pt idx="68445" formatCode="General">
                  <c:v>1.409759999999999</c:v>
                </c:pt>
                <c:pt idx="68446" formatCode="General">
                  <c:v>1.4097799999999991</c:v>
                </c:pt>
                <c:pt idx="68447" formatCode="General">
                  <c:v>1.4097999999999982</c:v>
                </c:pt>
                <c:pt idx="68448" formatCode="General">
                  <c:v>1.409819999999999</c:v>
                </c:pt>
                <c:pt idx="68449" formatCode="General">
                  <c:v>1.4098399999999986</c:v>
                </c:pt>
                <c:pt idx="68450" formatCode="General">
                  <c:v>1.4098699999999984</c:v>
                </c:pt>
                <c:pt idx="68451" formatCode="General">
                  <c:v>1.4098799999999991</c:v>
                </c:pt>
                <c:pt idx="68452" formatCode="General">
                  <c:v>1.4098999999999982</c:v>
                </c:pt>
                <c:pt idx="68453" formatCode="General">
                  <c:v>1.409919999999999</c:v>
                </c:pt>
                <c:pt idx="68454" formatCode="General">
                  <c:v>1.4099499999999991</c:v>
                </c:pt>
                <c:pt idx="68455" formatCode="General">
                  <c:v>1.409959999999999</c:v>
                </c:pt>
                <c:pt idx="68456" formatCode="General">
                  <c:v>1.4099799999999989</c:v>
                </c:pt>
                <c:pt idx="68457" formatCode="General">
                  <c:v>1.41001</c:v>
                </c:pt>
                <c:pt idx="68458" formatCode="General">
                  <c:v>1.410029999999999</c:v>
                </c:pt>
                <c:pt idx="68459" formatCode="General">
                  <c:v>1.41004</c:v>
                </c:pt>
                <c:pt idx="68460" formatCode="General">
                  <c:v>1.410069999999999</c:v>
                </c:pt>
                <c:pt idx="68461" formatCode="General">
                  <c:v>1.4100899999999998</c:v>
                </c:pt>
                <c:pt idx="68462" formatCode="General">
                  <c:v>1.41011</c:v>
                </c:pt>
                <c:pt idx="68463" formatCode="General">
                  <c:v>1.4101299999999992</c:v>
                </c:pt>
                <c:pt idx="68464" formatCode="General">
                  <c:v>1.41015</c:v>
                </c:pt>
                <c:pt idx="68465" formatCode="General">
                  <c:v>1.410169999999999</c:v>
                </c:pt>
                <c:pt idx="68466" formatCode="General">
                  <c:v>1.4101899999999998</c:v>
                </c:pt>
                <c:pt idx="68467" formatCode="General">
                  <c:v>1.41021</c:v>
                </c:pt>
                <c:pt idx="68468" formatCode="General">
                  <c:v>1.4102299999999992</c:v>
                </c:pt>
                <c:pt idx="68469" formatCode="General">
                  <c:v>1.4102599999999998</c:v>
                </c:pt>
                <c:pt idx="68470" formatCode="General">
                  <c:v>1.410269999999999</c:v>
                </c:pt>
                <c:pt idx="68471" formatCode="General">
                  <c:v>1.4102899999999998</c:v>
                </c:pt>
                <c:pt idx="68472" formatCode="General">
                  <c:v>1.4103199999999998</c:v>
                </c:pt>
                <c:pt idx="68473" formatCode="General">
                  <c:v>1.410339999999999</c:v>
                </c:pt>
                <c:pt idx="68474" formatCode="General">
                  <c:v>1.41035</c:v>
                </c:pt>
                <c:pt idx="68475" formatCode="General">
                  <c:v>1.410369999999999</c:v>
                </c:pt>
                <c:pt idx="68476" formatCode="General">
                  <c:v>1.4103999999999992</c:v>
                </c:pt>
                <c:pt idx="68477" formatCode="General">
                  <c:v>1.4104199999999998</c:v>
                </c:pt>
                <c:pt idx="68478" formatCode="General">
                  <c:v>1.4104299999999992</c:v>
                </c:pt>
                <c:pt idx="68479" formatCode="General">
                  <c:v>1.4104599999999998</c:v>
                </c:pt>
                <c:pt idx="68480" formatCode="General">
                  <c:v>1.41048</c:v>
                </c:pt>
                <c:pt idx="68481" formatCode="General">
                  <c:v>1.4104999999999992</c:v>
                </c:pt>
                <c:pt idx="68482" formatCode="General">
                  <c:v>1.4105199999999998</c:v>
                </c:pt>
                <c:pt idx="68483" formatCode="General">
                  <c:v>1.410539999999999</c:v>
                </c:pt>
                <c:pt idx="68484" formatCode="General">
                  <c:v>1.4105599999999998</c:v>
                </c:pt>
                <c:pt idx="68485" formatCode="General">
                  <c:v>1.4105799999999991</c:v>
                </c:pt>
                <c:pt idx="68486" formatCode="General">
                  <c:v>1.4105999999999992</c:v>
                </c:pt>
                <c:pt idx="68487" formatCode="General">
                  <c:v>1.4106199999999998</c:v>
                </c:pt>
                <c:pt idx="68488" formatCode="General">
                  <c:v>1.41065</c:v>
                </c:pt>
                <c:pt idx="68489" formatCode="General">
                  <c:v>1.4106699999999992</c:v>
                </c:pt>
                <c:pt idx="68490" formatCode="General">
                  <c:v>1.410679999999999</c:v>
                </c:pt>
                <c:pt idx="68491" formatCode="General">
                  <c:v>1.410709999999999</c:v>
                </c:pt>
                <c:pt idx="68492" formatCode="General">
                  <c:v>1.4107299999999992</c:v>
                </c:pt>
                <c:pt idx="68493" formatCode="General">
                  <c:v>1.4107499999999991</c:v>
                </c:pt>
                <c:pt idx="68494" formatCode="General">
                  <c:v>1.4107699999999992</c:v>
                </c:pt>
                <c:pt idx="68495" formatCode="General">
                  <c:v>1.4107899999999998</c:v>
                </c:pt>
                <c:pt idx="68496" formatCode="General">
                  <c:v>1.410809999999999</c:v>
                </c:pt>
                <c:pt idx="68497" formatCode="General">
                  <c:v>1.4108299999999991</c:v>
                </c:pt>
                <c:pt idx="68498" formatCode="General">
                  <c:v>1.410849999999999</c:v>
                </c:pt>
                <c:pt idx="68499" formatCode="General">
                  <c:v>1.4108699999999992</c:v>
                </c:pt>
                <c:pt idx="68500" formatCode="General">
                  <c:v>1.4108899999999998</c:v>
                </c:pt>
                <c:pt idx="68501" formatCode="General">
                  <c:v>1.4109199999999991</c:v>
                </c:pt>
                <c:pt idx="68502" formatCode="General">
                  <c:v>1.4109299999999991</c:v>
                </c:pt>
                <c:pt idx="68503" formatCode="General">
                  <c:v>1.410949999999999</c:v>
                </c:pt>
                <c:pt idx="68504" formatCode="General">
                  <c:v>1.4109699999999992</c:v>
                </c:pt>
                <c:pt idx="68505" formatCode="General">
                  <c:v>1.4109999999999991</c:v>
                </c:pt>
                <c:pt idx="68506" formatCode="General">
                  <c:v>1.4110099999999992</c:v>
                </c:pt>
                <c:pt idx="68507" formatCode="General">
                  <c:v>1.4110299999999989</c:v>
                </c:pt>
                <c:pt idx="68508" formatCode="General">
                  <c:v>1.4110599999999998</c:v>
                </c:pt>
                <c:pt idx="68509" formatCode="General">
                  <c:v>1.411079999999999</c:v>
                </c:pt>
                <c:pt idx="68510" formatCode="General">
                  <c:v>1.4110999999999991</c:v>
                </c:pt>
                <c:pt idx="68511" formatCode="General">
                  <c:v>1.411119999999999</c:v>
                </c:pt>
                <c:pt idx="68512" formatCode="General">
                  <c:v>1.4111399999999992</c:v>
                </c:pt>
                <c:pt idx="68513" formatCode="General">
                  <c:v>1.4111599999999991</c:v>
                </c:pt>
                <c:pt idx="68514" formatCode="General">
                  <c:v>1.4111799999999992</c:v>
                </c:pt>
                <c:pt idx="68515" formatCode="General">
                  <c:v>1.4111999999999989</c:v>
                </c:pt>
                <c:pt idx="68516" formatCode="General">
                  <c:v>1.411219999999999</c:v>
                </c:pt>
                <c:pt idx="68517" formatCode="General">
                  <c:v>1.4112399999999992</c:v>
                </c:pt>
                <c:pt idx="68518" formatCode="General">
                  <c:v>1.4112599999999991</c:v>
                </c:pt>
                <c:pt idx="68519" formatCode="General">
                  <c:v>1.4112799999999992</c:v>
                </c:pt>
                <c:pt idx="68520" formatCode="General">
                  <c:v>1.4113099999999992</c:v>
                </c:pt>
                <c:pt idx="68521" formatCode="General">
                  <c:v>1.4113299999999986</c:v>
                </c:pt>
                <c:pt idx="68522" formatCode="General">
                  <c:v>1.4113399999999992</c:v>
                </c:pt>
                <c:pt idx="68523" formatCode="General">
                  <c:v>1.4113699999999989</c:v>
                </c:pt>
                <c:pt idx="68524" formatCode="General">
                  <c:v>1.411389999999999</c:v>
                </c:pt>
                <c:pt idx="68525" formatCode="General">
                  <c:v>1.4114099999999992</c:v>
                </c:pt>
                <c:pt idx="68526" formatCode="General">
                  <c:v>1.411419999999999</c:v>
                </c:pt>
                <c:pt idx="68527" formatCode="General">
                  <c:v>1.4114499999999992</c:v>
                </c:pt>
                <c:pt idx="68528" formatCode="General">
                  <c:v>1.4114699999999989</c:v>
                </c:pt>
                <c:pt idx="68529" formatCode="General">
                  <c:v>1.411489999999999</c:v>
                </c:pt>
                <c:pt idx="68530" formatCode="General">
                  <c:v>1.4115099999999992</c:v>
                </c:pt>
                <c:pt idx="68531" formatCode="General">
                  <c:v>1.4115299999999984</c:v>
                </c:pt>
                <c:pt idx="68532" formatCode="General">
                  <c:v>1.4115499999999992</c:v>
                </c:pt>
                <c:pt idx="68533" formatCode="General">
                  <c:v>1.4115699999999987</c:v>
                </c:pt>
                <c:pt idx="68534" formatCode="General">
                  <c:v>1.411589999999999</c:v>
                </c:pt>
                <c:pt idx="68535" formatCode="General">
                  <c:v>1.4116099999999991</c:v>
                </c:pt>
                <c:pt idx="68536" formatCode="General">
                  <c:v>1.4116399999999989</c:v>
                </c:pt>
                <c:pt idx="68537" formatCode="General">
                  <c:v>1.4116499999999992</c:v>
                </c:pt>
                <c:pt idx="68538" formatCode="General">
                  <c:v>1.4116699999999986</c:v>
                </c:pt>
                <c:pt idx="68539" formatCode="General">
                  <c:v>1.4116999999999984</c:v>
                </c:pt>
                <c:pt idx="68540" formatCode="General">
                  <c:v>1.411719999999999</c:v>
                </c:pt>
                <c:pt idx="68541" formatCode="General">
                  <c:v>1.4117299999999982</c:v>
                </c:pt>
                <c:pt idx="68542" formatCode="General">
                  <c:v>1.4117499999999992</c:v>
                </c:pt>
                <c:pt idx="68543" formatCode="General">
                  <c:v>1.4117799999999991</c:v>
                </c:pt>
                <c:pt idx="68544" formatCode="General">
                  <c:v>1.4117999999999982</c:v>
                </c:pt>
                <c:pt idx="68545" formatCode="General">
                  <c:v>1.411819999999999</c:v>
                </c:pt>
                <c:pt idx="68546" formatCode="General">
                  <c:v>1.4118399999999987</c:v>
                </c:pt>
                <c:pt idx="68547" formatCode="General">
                  <c:v>1.411859999999999</c:v>
                </c:pt>
                <c:pt idx="68548" formatCode="General">
                  <c:v>1.4118799999999991</c:v>
                </c:pt>
                <c:pt idx="68549" formatCode="General">
                  <c:v>1.4118999999999982</c:v>
                </c:pt>
                <c:pt idx="68550" formatCode="General">
                  <c:v>1.411919999999999</c:v>
                </c:pt>
                <c:pt idx="68551" formatCode="General">
                  <c:v>1.4119399999999986</c:v>
                </c:pt>
                <c:pt idx="68552" formatCode="General">
                  <c:v>1.4119699999999982</c:v>
                </c:pt>
                <c:pt idx="68553" formatCode="General">
                  <c:v>1.4119799999999989</c:v>
                </c:pt>
                <c:pt idx="68554" formatCode="General">
                  <c:v>1.4119999999999981</c:v>
                </c:pt>
                <c:pt idx="68555" formatCode="General">
                  <c:v>1.4120199999999998</c:v>
                </c:pt>
                <c:pt idx="68556" formatCode="General">
                  <c:v>1.41205</c:v>
                </c:pt>
                <c:pt idx="68557" formatCode="General">
                  <c:v>1.4120599999999999</c:v>
                </c:pt>
                <c:pt idx="68558" formatCode="General">
                  <c:v>1.41208</c:v>
                </c:pt>
                <c:pt idx="68559" formatCode="General">
                  <c:v>1.41211</c:v>
                </c:pt>
                <c:pt idx="68560" formatCode="General">
                  <c:v>1.4121299999999992</c:v>
                </c:pt>
                <c:pt idx="68561" formatCode="General">
                  <c:v>1.41215</c:v>
                </c:pt>
                <c:pt idx="68562" formatCode="General">
                  <c:v>1.412169999999999</c:v>
                </c:pt>
                <c:pt idx="68563" formatCode="General">
                  <c:v>1.4121899999999998</c:v>
                </c:pt>
                <c:pt idx="68564" formatCode="General">
                  <c:v>1.41221</c:v>
                </c:pt>
                <c:pt idx="68565" formatCode="General">
                  <c:v>1.4122299999999992</c:v>
                </c:pt>
                <c:pt idx="68566" formatCode="General">
                  <c:v>1.41225</c:v>
                </c:pt>
                <c:pt idx="68567" formatCode="General">
                  <c:v>1.412269999999999</c:v>
                </c:pt>
                <c:pt idx="68568" formatCode="General">
                  <c:v>1.4122899999999998</c:v>
                </c:pt>
                <c:pt idx="68569" formatCode="General">
                  <c:v>1.41231</c:v>
                </c:pt>
                <c:pt idx="68570" formatCode="General">
                  <c:v>1.4123299999999992</c:v>
                </c:pt>
                <c:pt idx="68571" formatCode="General">
                  <c:v>1.41235</c:v>
                </c:pt>
                <c:pt idx="68572" formatCode="General">
                  <c:v>1.41238</c:v>
                </c:pt>
                <c:pt idx="68573" formatCode="General">
                  <c:v>1.4123899999999998</c:v>
                </c:pt>
                <c:pt idx="68574" formatCode="General">
                  <c:v>1.4124199999999998</c:v>
                </c:pt>
                <c:pt idx="68575" formatCode="General">
                  <c:v>1.412439999999999</c:v>
                </c:pt>
                <c:pt idx="68576" formatCode="General">
                  <c:v>1.4124599999999998</c:v>
                </c:pt>
                <c:pt idx="68577" formatCode="General">
                  <c:v>1.412469999999999</c:v>
                </c:pt>
                <c:pt idx="68578" formatCode="General">
                  <c:v>1.4124999999999992</c:v>
                </c:pt>
                <c:pt idx="68579" formatCode="General">
                  <c:v>1.4125199999999998</c:v>
                </c:pt>
                <c:pt idx="68580" formatCode="General">
                  <c:v>1.412539999999999</c:v>
                </c:pt>
                <c:pt idx="68581" formatCode="General">
                  <c:v>1.4125599999999998</c:v>
                </c:pt>
                <c:pt idx="68582" formatCode="General">
                  <c:v>1.4125799999999991</c:v>
                </c:pt>
                <c:pt idx="68583" formatCode="General">
                  <c:v>1.4125999999999992</c:v>
                </c:pt>
                <c:pt idx="68584" formatCode="General">
                  <c:v>1.4126299999999992</c:v>
                </c:pt>
                <c:pt idx="68585" formatCode="General">
                  <c:v>1.412639999999999</c:v>
                </c:pt>
                <c:pt idx="68586" formatCode="General">
                  <c:v>1.4126599999999998</c:v>
                </c:pt>
                <c:pt idx="68587" formatCode="General">
                  <c:v>1.4126899999999998</c:v>
                </c:pt>
                <c:pt idx="68588" formatCode="General">
                  <c:v>1.412709999999999</c:v>
                </c:pt>
                <c:pt idx="68589" formatCode="General">
                  <c:v>1.4127199999999998</c:v>
                </c:pt>
                <c:pt idx="68590" formatCode="General">
                  <c:v>1.4127399999999992</c:v>
                </c:pt>
                <c:pt idx="68591" formatCode="General">
                  <c:v>1.4127699999999992</c:v>
                </c:pt>
                <c:pt idx="68592" formatCode="General">
                  <c:v>1.4127899999999998</c:v>
                </c:pt>
                <c:pt idx="68593" formatCode="General">
                  <c:v>1.4127999999999992</c:v>
                </c:pt>
                <c:pt idx="68594" formatCode="General">
                  <c:v>1.4128299999999991</c:v>
                </c:pt>
                <c:pt idx="68595" formatCode="General">
                  <c:v>1.4128499999999991</c:v>
                </c:pt>
                <c:pt idx="68596" formatCode="General">
                  <c:v>1.4128699999999992</c:v>
                </c:pt>
                <c:pt idx="68597" formatCode="General">
                  <c:v>1.4128899999999998</c:v>
                </c:pt>
                <c:pt idx="68598" formatCode="General">
                  <c:v>1.4129099999999992</c:v>
                </c:pt>
                <c:pt idx="68599" formatCode="General">
                  <c:v>1.4129299999999991</c:v>
                </c:pt>
                <c:pt idx="68600" formatCode="General">
                  <c:v>1.412949999999999</c:v>
                </c:pt>
                <c:pt idx="68601" formatCode="General">
                  <c:v>1.4129699999999992</c:v>
                </c:pt>
                <c:pt idx="68602" formatCode="General">
                  <c:v>1.4129899999999991</c:v>
                </c:pt>
                <c:pt idx="68603" formatCode="General">
                  <c:v>1.4130199999999991</c:v>
                </c:pt>
                <c:pt idx="68604" formatCode="General">
                  <c:v>1.4130299999999989</c:v>
                </c:pt>
                <c:pt idx="68605" formatCode="General">
                  <c:v>1.413049999999999</c:v>
                </c:pt>
                <c:pt idx="68606" formatCode="General">
                  <c:v>1.4130699999999992</c:v>
                </c:pt>
                <c:pt idx="68607" formatCode="General">
                  <c:v>1.4130999999999991</c:v>
                </c:pt>
                <c:pt idx="68608" formatCode="General">
                  <c:v>1.4131099999999992</c:v>
                </c:pt>
                <c:pt idx="68609" formatCode="General">
                  <c:v>1.4131399999999992</c:v>
                </c:pt>
                <c:pt idx="68610" formatCode="General">
                  <c:v>1.4131599999999991</c:v>
                </c:pt>
                <c:pt idx="68611" formatCode="General">
                  <c:v>1.4131799999999992</c:v>
                </c:pt>
                <c:pt idx="68612" formatCode="General">
                  <c:v>1.4131999999999989</c:v>
                </c:pt>
                <c:pt idx="68613" formatCode="General">
                  <c:v>1.413219999999999</c:v>
                </c:pt>
                <c:pt idx="68614" formatCode="General">
                  <c:v>1.4132399999999992</c:v>
                </c:pt>
                <c:pt idx="68615" formatCode="General">
                  <c:v>1.4132599999999991</c:v>
                </c:pt>
                <c:pt idx="68616" formatCode="General">
                  <c:v>1.4132799999999992</c:v>
                </c:pt>
                <c:pt idx="68617" formatCode="General">
                  <c:v>1.4132999999999989</c:v>
                </c:pt>
                <c:pt idx="68618" formatCode="General">
                  <c:v>1.413319999999999</c:v>
                </c:pt>
                <c:pt idx="68619" formatCode="General">
                  <c:v>1.4133399999999992</c:v>
                </c:pt>
                <c:pt idx="68620" formatCode="General">
                  <c:v>1.4133599999999991</c:v>
                </c:pt>
                <c:pt idx="68621" formatCode="General">
                  <c:v>1.4133799999999992</c:v>
                </c:pt>
                <c:pt idx="68622" formatCode="General">
                  <c:v>1.4133999999999987</c:v>
                </c:pt>
                <c:pt idx="68623" formatCode="General">
                  <c:v>1.4134299999999984</c:v>
                </c:pt>
                <c:pt idx="68624" formatCode="General">
                  <c:v>1.4134399999999991</c:v>
                </c:pt>
                <c:pt idx="68625" formatCode="General">
                  <c:v>1.4134699999999989</c:v>
                </c:pt>
                <c:pt idx="68626" formatCode="General">
                  <c:v>1.413489999999999</c:v>
                </c:pt>
                <c:pt idx="68627" formatCode="General">
                  <c:v>1.4135099999999992</c:v>
                </c:pt>
                <c:pt idx="68628" formatCode="General">
                  <c:v>1.413519999999999</c:v>
                </c:pt>
                <c:pt idx="68629" formatCode="General">
                  <c:v>1.4135499999999992</c:v>
                </c:pt>
                <c:pt idx="68630" formatCode="General">
                  <c:v>1.4135699999999987</c:v>
                </c:pt>
                <c:pt idx="68631" formatCode="General">
                  <c:v>1.413589999999999</c:v>
                </c:pt>
                <c:pt idx="68632" formatCode="General">
                  <c:v>1.4136099999999991</c:v>
                </c:pt>
                <c:pt idx="68633" formatCode="General">
                  <c:v>1.4136299999999982</c:v>
                </c:pt>
                <c:pt idx="68634" formatCode="General">
                  <c:v>1.4136499999999992</c:v>
                </c:pt>
                <c:pt idx="68635" formatCode="General">
                  <c:v>1.4136799999999992</c:v>
                </c:pt>
                <c:pt idx="68636" formatCode="General">
                  <c:v>1.413689999999999</c:v>
                </c:pt>
                <c:pt idx="68637" formatCode="General">
                  <c:v>1.4137099999999991</c:v>
                </c:pt>
                <c:pt idx="68638" formatCode="General">
                  <c:v>1.4137399999999989</c:v>
                </c:pt>
                <c:pt idx="68639" formatCode="General">
                  <c:v>1.413759999999999</c:v>
                </c:pt>
                <c:pt idx="68640" formatCode="General">
                  <c:v>1.4137699999999984</c:v>
                </c:pt>
                <c:pt idx="68641" formatCode="General">
                  <c:v>1.413789999999999</c:v>
                </c:pt>
                <c:pt idx="68642" formatCode="General">
                  <c:v>1.413819999999999</c:v>
                </c:pt>
                <c:pt idx="68643" formatCode="General">
                  <c:v>1.4138399999999987</c:v>
                </c:pt>
                <c:pt idx="68644" formatCode="General">
                  <c:v>1.4138499999999992</c:v>
                </c:pt>
                <c:pt idx="68645" formatCode="General">
                  <c:v>1.4138799999999991</c:v>
                </c:pt>
                <c:pt idx="68646" formatCode="General">
                  <c:v>1.4138999999999982</c:v>
                </c:pt>
                <c:pt idx="68647" formatCode="General">
                  <c:v>1.413919999999999</c:v>
                </c:pt>
                <c:pt idx="68648" formatCode="General">
                  <c:v>1.4139399999999986</c:v>
                </c:pt>
                <c:pt idx="68649" formatCode="General">
                  <c:v>1.413959999999999</c:v>
                </c:pt>
                <c:pt idx="68650" formatCode="General">
                  <c:v>1.4139799999999989</c:v>
                </c:pt>
                <c:pt idx="68651" formatCode="General">
                  <c:v>1.4139999999999981</c:v>
                </c:pt>
                <c:pt idx="68652" formatCode="General">
                  <c:v>1.4140199999999998</c:v>
                </c:pt>
                <c:pt idx="68653" formatCode="General">
                  <c:v>1.41404</c:v>
                </c:pt>
                <c:pt idx="68654" formatCode="General">
                  <c:v>1.414069999999999</c:v>
                </c:pt>
                <c:pt idx="68655" formatCode="General">
                  <c:v>1.4140899999999998</c:v>
                </c:pt>
                <c:pt idx="68656" formatCode="General">
                  <c:v>1.414099999999999</c:v>
                </c:pt>
                <c:pt idx="68657" formatCode="General">
                  <c:v>1.4141299999999992</c:v>
                </c:pt>
                <c:pt idx="68658" formatCode="General">
                  <c:v>1.41415</c:v>
                </c:pt>
                <c:pt idx="68659" formatCode="General">
                  <c:v>1.414169999999999</c:v>
                </c:pt>
                <c:pt idx="68660" formatCode="General">
                  <c:v>1.4141899999999998</c:v>
                </c:pt>
                <c:pt idx="68661" formatCode="General">
                  <c:v>1.41421</c:v>
                </c:pt>
                <c:pt idx="68662" formatCode="General">
                  <c:v>1.4142299999999992</c:v>
                </c:pt>
                <c:pt idx="68663" formatCode="General">
                  <c:v>1.41425</c:v>
                </c:pt>
                <c:pt idx="68664" formatCode="General">
                  <c:v>1.414269999999999</c:v>
                </c:pt>
                <c:pt idx="68665" formatCode="General">
                  <c:v>1.4142899999999998</c:v>
                </c:pt>
                <c:pt idx="68666" formatCode="General">
                  <c:v>1.41431</c:v>
                </c:pt>
                <c:pt idx="68667" formatCode="General">
                  <c:v>1.4143299999999992</c:v>
                </c:pt>
                <c:pt idx="68668" formatCode="General">
                  <c:v>1.41435</c:v>
                </c:pt>
                <c:pt idx="68669" formatCode="General">
                  <c:v>1.414369999999999</c:v>
                </c:pt>
                <c:pt idx="68670" formatCode="General">
                  <c:v>1.4143899999999998</c:v>
                </c:pt>
                <c:pt idx="68671" formatCode="General">
                  <c:v>1.4144099999999991</c:v>
                </c:pt>
                <c:pt idx="68672" formatCode="General">
                  <c:v>1.4144299999999992</c:v>
                </c:pt>
                <c:pt idx="68673" formatCode="General">
                  <c:v>1.41445</c:v>
                </c:pt>
                <c:pt idx="68674" formatCode="General">
                  <c:v>1.41448</c:v>
                </c:pt>
                <c:pt idx="68675" formatCode="General">
                  <c:v>1.4144899999999998</c:v>
                </c:pt>
                <c:pt idx="68676" formatCode="General">
                  <c:v>1.4145199999999998</c:v>
                </c:pt>
                <c:pt idx="68677" formatCode="General">
                  <c:v>1.414539999999999</c:v>
                </c:pt>
                <c:pt idx="68678" formatCode="General">
                  <c:v>1.4145599999999998</c:v>
                </c:pt>
                <c:pt idx="68679" formatCode="General">
                  <c:v>1.4145699999999992</c:v>
                </c:pt>
                <c:pt idx="68680" formatCode="General">
                  <c:v>1.4145999999999992</c:v>
                </c:pt>
                <c:pt idx="68681" formatCode="General">
                  <c:v>1.4146199999999998</c:v>
                </c:pt>
                <c:pt idx="68682" formatCode="General">
                  <c:v>1.414639999999999</c:v>
                </c:pt>
                <c:pt idx="68683" formatCode="General">
                  <c:v>1.4146599999999998</c:v>
                </c:pt>
                <c:pt idx="68684" formatCode="General">
                  <c:v>1.414679999999999</c:v>
                </c:pt>
                <c:pt idx="68685" formatCode="General">
                  <c:v>1.4146999999999992</c:v>
                </c:pt>
                <c:pt idx="68686" formatCode="General">
                  <c:v>1.4147299999999992</c:v>
                </c:pt>
                <c:pt idx="68687" formatCode="General">
                  <c:v>1.4147399999999992</c:v>
                </c:pt>
                <c:pt idx="68688" formatCode="General">
                  <c:v>1.4147599999999998</c:v>
                </c:pt>
                <c:pt idx="68689" formatCode="General">
                  <c:v>1.4147899999999998</c:v>
                </c:pt>
                <c:pt idx="68690" formatCode="General">
                  <c:v>1.414809999999999</c:v>
                </c:pt>
                <c:pt idx="68691" formatCode="General">
                  <c:v>1.4148199999999991</c:v>
                </c:pt>
                <c:pt idx="68692" formatCode="General">
                  <c:v>1.4148399999999992</c:v>
                </c:pt>
                <c:pt idx="68693" formatCode="General">
                  <c:v>1.4148699999999992</c:v>
                </c:pt>
                <c:pt idx="68694" formatCode="General">
                  <c:v>1.4148899999999998</c:v>
                </c:pt>
                <c:pt idx="68695" formatCode="General">
                  <c:v>1.4148999999999992</c:v>
                </c:pt>
                <c:pt idx="68696" formatCode="General">
                  <c:v>1.4149299999999991</c:v>
                </c:pt>
                <c:pt idx="68697" formatCode="General">
                  <c:v>1.414949999999999</c:v>
                </c:pt>
                <c:pt idx="68698" formatCode="General">
                  <c:v>1.4149699999999992</c:v>
                </c:pt>
                <c:pt idx="68699" formatCode="General">
                  <c:v>1.4149899999999991</c:v>
                </c:pt>
                <c:pt idx="68700" formatCode="General">
                  <c:v>1.4150099999999992</c:v>
                </c:pt>
                <c:pt idx="68701" formatCode="General">
                  <c:v>1.4150299999999989</c:v>
                </c:pt>
                <c:pt idx="68702" formatCode="General">
                  <c:v>1.4150599999999998</c:v>
                </c:pt>
                <c:pt idx="68703" formatCode="General">
                  <c:v>1.4150699999999992</c:v>
                </c:pt>
                <c:pt idx="68704" formatCode="General">
                  <c:v>1.4150899999999991</c:v>
                </c:pt>
                <c:pt idx="68705" formatCode="General">
                  <c:v>1.4151099999999992</c:v>
                </c:pt>
                <c:pt idx="68706" formatCode="General">
                  <c:v>1.4151399999999992</c:v>
                </c:pt>
                <c:pt idx="68707" formatCode="General">
                  <c:v>1.415149999999999</c:v>
                </c:pt>
                <c:pt idx="68708" formatCode="General">
                  <c:v>1.4151799999999992</c:v>
                </c:pt>
                <c:pt idx="68709" formatCode="General">
                  <c:v>1.4151999999999989</c:v>
                </c:pt>
                <c:pt idx="68710" formatCode="General">
                  <c:v>1.415219999999999</c:v>
                </c:pt>
                <c:pt idx="68711" formatCode="General">
                  <c:v>1.4152399999999992</c:v>
                </c:pt>
                <c:pt idx="68712" formatCode="General">
                  <c:v>1.4152599999999991</c:v>
                </c:pt>
                <c:pt idx="68713" formatCode="General">
                  <c:v>1.4152799999999992</c:v>
                </c:pt>
                <c:pt idx="68714" formatCode="General">
                  <c:v>1.4152999999999989</c:v>
                </c:pt>
                <c:pt idx="68715" formatCode="General">
                  <c:v>1.415319999999999</c:v>
                </c:pt>
                <c:pt idx="68716" formatCode="General">
                  <c:v>1.4153399999999992</c:v>
                </c:pt>
                <c:pt idx="68717" formatCode="General">
                  <c:v>1.4153599999999991</c:v>
                </c:pt>
                <c:pt idx="68718" formatCode="General">
                  <c:v>1.415389999999999</c:v>
                </c:pt>
                <c:pt idx="68719" formatCode="General">
                  <c:v>1.4153999999999987</c:v>
                </c:pt>
                <c:pt idx="68720" formatCode="General">
                  <c:v>1.415419999999999</c:v>
                </c:pt>
                <c:pt idx="68721" formatCode="General">
                  <c:v>1.4154399999999991</c:v>
                </c:pt>
                <c:pt idx="68722" formatCode="General">
                  <c:v>1.4154699999999989</c:v>
                </c:pt>
                <c:pt idx="68723" formatCode="General">
                  <c:v>1.4154799999999992</c:v>
                </c:pt>
                <c:pt idx="68724" formatCode="General">
                  <c:v>1.4154999999999986</c:v>
                </c:pt>
                <c:pt idx="68725" formatCode="General">
                  <c:v>1.4155299999999984</c:v>
                </c:pt>
                <c:pt idx="68726" formatCode="General">
                  <c:v>1.4155499999999992</c:v>
                </c:pt>
                <c:pt idx="68727" formatCode="General">
                  <c:v>1.4155699999999989</c:v>
                </c:pt>
                <c:pt idx="68728" formatCode="General">
                  <c:v>1.415589999999999</c:v>
                </c:pt>
                <c:pt idx="68729" formatCode="General">
                  <c:v>1.4156099999999991</c:v>
                </c:pt>
                <c:pt idx="68730" formatCode="General">
                  <c:v>1.4156299999999982</c:v>
                </c:pt>
                <c:pt idx="68731" formatCode="General">
                  <c:v>1.4156499999999992</c:v>
                </c:pt>
                <c:pt idx="68732" formatCode="General">
                  <c:v>1.4156699999999987</c:v>
                </c:pt>
                <c:pt idx="68733" formatCode="General">
                  <c:v>1.415689999999999</c:v>
                </c:pt>
                <c:pt idx="68734" formatCode="General">
                  <c:v>1.4157099999999991</c:v>
                </c:pt>
                <c:pt idx="68735" formatCode="General">
                  <c:v>1.4157299999999982</c:v>
                </c:pt>
                <c:pt idx="68736" formatCode="General">
                  <c:v>1.4157499999999992</c:v>
                </c:pt>
                <c:pt idx="68737" formatCode="General">
                  <c:v>1.4157799999999992</c:v>
                </c:pt>
                <c:pt idx="68738" formatCode="General">
                  <c:v>1.415789999999999</c:v>
                </c:pt>
                <c:pt idx="68739" formatCode="General">
                  <c:v>1.4158099999999989</c:v>
                </c:pt>
                <c:pt idx="68740" formatCode="General">
                  <c:v>1.4158399999999987</c:v>
                </c:pt>
                <c:pt idx="68741" formatCode="General">
                  <c:v>1.415859999999999</c:v>
                </c:pt>
                <c:pt idx="68742" formatCode="General">
                  <c:v>1.4158699999999984</c:v>
                </c:pt>
                <c:pt idx="68743" formatCode="General">
                  <c:v>1.415889999999999</c:v>
                </c:pt>
                <c:pt idx="68744" formatCode="General">
                  <c:v>1.415919999999999</c:v>
                </c:pt>
                <c:pt idx="68745" formatCode="General">
                  <c:v>1.4159399999999986</c:v>
                </c:pt>
                <c:pt idx="68746" formatCode="General">
                  <c:v>1.4159499999999992</c:v>
                </c:pt>
                <c:pt idx="68747" formatCode="General">
                  <c:v>1.4159799999999991</c:v>
                </c:pt>
                <c:pt idx="68748" formatCode="General">
                  <c:v>1.4159999999999981</c:v>
                </c:pt>
                <c:pt idx="68749" formatCode="General">
                  <c:v>1.4160199999999998</c:v>
                </c:pt>
                <c:pt idx="68750" formatCode="General">
                  <c:v>1.41604</c:v>
                </c:pt>
                <c:pt idx="68751" formatCode="General">
                  <c:v>1.4160599999999999</c:v>
                </c:pt>
                <c:pt idx="68752" formatCode="General">
                  <c:v>1.41608</c:v>
                </c:pt>
                <c:pt idx="68753" formatCode="General">
                  <c:v>1.41611</c:v>
                </c:pt>
                <c:pt idx="68754" formatCode="General">
                  <c:v>1.4161199999999998</c:v>
                </c:pt>
                <c:pt idx="68755" formatCode="General">
                  <c:v>1.41614</c:v>
                </c:pt>
                <c:pt idx="68756" formatCode="General">
                  <c:v>1.4161599999999999</c:v>
                </c:pt>
                <c:pt idx="68757" formatCode="General">
                  <c:v>1.4161899999999998</c:v>
                </c:pt>
                <c:pt idx="68758" formatCode="General">
                  <c:v>1.416199999999999</c:v>
                </c:pt>
                <c:pt idx="68759" formatCode="General">
                  <c:v>1.4162199999999998</c:v>
                </c:pt>
                <c:pt idx="68760" formatCode="General">
                  <c:v>1.41625</c:v>
                </c:pt>
                <c:pt idx="68761" formatCode="General">
                  <c:v>1.416269999999999</c:v>
                </c:pt>
                <c:pt idx="68762" formatCode="General">
                  <c:v>1.4162899999999998</c:v>
                </c:pt>
                <c:pt idx="68763" formatCode="General">
                  <c:v>1.41631</c:v>
                </c:pt>
                <c:pt idx="68764" formatCode="General">
                  <c:v>1.4163299999999992</c:v>
                </c:pt>
                <c:pt idx="68765" formatCode="General">
                  <c:v>1.41635</c:v>
                </c:pt>
                <c:pt idx="68766" formatCode="General">
                  <c:v>1.416369999999999</c:v>
                </c:pt>
                <c:pt idx="68767" formatCode="General">
                  <c:v>1.4163899999999998</c:v>
                </c:pt>
                <c:pt idx="68768" formatCode="General">
                  <c:v>1.4164099999999991</c:v>
                </c:pt>
                <c:pt idx="68769" formatCode="General">
                  <c:v>1.416439999999999</c:v>
                </c:pt>
                <c:pt idx="68770" formatCode="General">
                  <c:v>1.41645</c:v>
                </c:pt>
                <c:pt idx="68771" formatCode="General">
                  <c:v>1.416469999999999</c:v>
                </c:pt>
                <c:pt idx="68772" formatCode="General">
                  <c:v>1.4164899999999998</c:v>
                </c:pt>
                <c:pt idx="68773" formatCode="General">
                  <c:v>1.4165199999999998</c:v>
                </c:pt>
                <c:pt idx="68774" formatCode="General">
                  <c:v>1.4165299999999992</c:v>
                </c:pt>
                <c:pt idx="68775" formatCode="General">
                  <c:v>1.4165599999999998</c:v>
                </c:pt>
                <c:pt idx="68776" formatCode="General">
                  <c:v>1.41658</c:v>
                </c:pt>
                <c:pt idx="68777" formatCode="General">
                  <c:v>1.4165999999999992</c:v>
                </c:pt>
                <c:pt idx="68778" formatCode="General">
                  <c:v>1.4166199999999998</c:v>
                </c:pt>
                <c:pt idx="68779" formatCode="General">
                  <c:v>1.416639999999999</c:v>
                </c:pt>
                <c:pt idx="68780" formatCode="General">
                  <c:v>1.4166599999999998</c:v>
                </c:pt>
                <c:pt idx="68781" formatCode="General">
                  <c:v>1.4166799999999991</c:v>
                </c:pt>
                <c:pt idx="68782" formatCode="General">
                  <c:v>1.4166999999999992</c:v>
                </c:pt>
                <c:pt idx="68783" formatCode="General">
                  <c:v>1.4167199999999998</c:v>
                </c:pt>
                <c:pt idx="68784" formatCode="General">
                  <c:v>1.4167399999999992</c:v>
                </c:pt>
                <c:pt idx="68785" formatCode="General">
                  <c:v>1.4167599999999998</c:v>
                </c:pt>
                <c:pt idx="68786" formatCode="General">
                  <c:v>1.416779999999999</c:v>
                </c:pt>
                <c:pt idx="68787" formatCode="General">
                  <c:v>1.4167999999999992</c:v>
                </c:pt>
                <c:pt idx="68788" formatCode="General">
                  <c:v>1.4168199999999991</c:v>
                </c:pt>
                <c:pt idx="68789" formatCode="General">
                  <c:v>1.4168499999999991</c:v>
                </c:pt>
                <c:pt idx="68790" formatCode="General">
                  <c:v>1.4168599999999998</c:v>
                </c:pt>
                <c:pt idx="68791" formatCode="General">
                  <c:v>1.4168899999999998</c:v>
                </c:pt>
                <c:pt idx="68792" formatCode="General">
                  <c:v>1.416909999999999</c:v>
                </c:pt>
                <c:pt idx="68793" formatCode="General">
                  <c:v>1.4169299999999991</c:v>
                </c:pt>
                <c:pt idx="68794" formatCode="General">
                  <c:v>1.4169399999999992</c:v>
                </c:pt>
                <c:pt idx="68795" formatCode="General">
                  <c:v>1.4169699999999992</c:v>
                </c:pt>
                <c:pt idx="68796" formatCode="General">
                  <c:v>1.4169899999999991</c:v>
                </c:pt>
                <c:pt idx="68797" formatCode="General">
                  <c:v>1.4170099999999992</c:v>
                </c:pt>
                <c:pt idx="68798" formatCode="General">
                  <c:v>1.4170299999999989</c:v>
                </c:pt>
                <c:pt idx="68799" formatCode="General">
                  <c:v>1.417049999999999</c:v>
                </c:pt>
                <c:pt idx="68800" formatCode="General">
                  <c:v>1.4170699999999992</c:v>
                </c:pt>
                <c:pt idx="68801" formatCode="General">
                  <c:v>1.4170899999999991</c:v>
                </c:pt>
                <c:pt idx="68802" formatCode="General">
                  <c:v>1.4171099999999992</c:v>
                </c:pt>
                <c:pt idx="68803" formatCode="General">
                  <c:v>1.4171299999999989</c:v>
                </c:pt>
                <c:pt idx="68804" formatCode="General">
                  <c:v>1.4171599999999998</c:v>
                </c:pt>
                <c:pt idx="68805" formatCode="General">
                  <c:v>1.4171699999999992</c:v>
                </c:pt>
                <c:pt idx="68806" formatCode="General">
                  <c:v>1.4171899999999991</c:v>
                </c:pt>
                <c:pt idx="68807" formatCode="General">
                  <c:v>1.4172099999999992</c:v>
                </c:pt>
                <c:pt idx="68808" formatCode="General">
                  <c:v>1.4172399999999992</c:v>
                </c:pt>
                <c:pt idx="68809" formatCode="General">
                  <c:v>1.417249999999999</c:v>
                </c:pt>
                <c:pt idx="68810" formatCode="General">
                  <c:v>1.4172699999999991</c:v>
                </c:pt>
                <c:pt idx="68811" formatCode="General">
                  <c:v>1.4172999999999989</c:v>
                </c:pt>
                <c:pt idx="68812" formatCode="General">
                  <c:v>1.417319999999999</c:v>
                </c:pt>
                <c:pt idx="68813" formatCode="General">
                  <c:v>1.4173399999999992</c:v>
                </c:pt>
                <c:pt idx="68814" formatCode="General">
                  <c:v>1.4173599999999991</c:v>
                </c:pt>
                <c:pt idx="68815" formatCode="General">
                  <c:v>1.4173799999999992</c:v>
                </c:pt>
                <c:pt idx="68816" formatCode="General">
                  <c:v>1.4173999999999987</c:v>
                </c:pt>
                <c:pt idx="68817" formatCode="General">
                  <c:v>1.417419999999999</c:v>
                </c:pt>
                <c:pt idx="68818" formatCode="General">
                  <c:v>1.4174399999999991</c:v>
                </c:pt>
                <c:pt idx="68819" formatCode="General">
                  <c:v>1.4174599999999991</c:v>
                </c:pt>
                <c:pt idx="68820" formatCode="General">
                  <c:v>1.4174799999999992</c:v>
                </c:pt>
                <c:pt idx="68821" formatCode="General">
                  <c:v>1.4174999999999986</c:v>
                </c:pt>
                <c:pt idx="68822" formatCode="General">
                  <c:v>1.417519999999999</c:v>
                </c:pt>
                <c:pt idx="68823" formatCode="General">
                  <c:v>1.4175399999999991</c:v>
                </c:pt>
                <c:pt idx="68824" formatCode="General">
                  <c:v>1.4175699999999989</c:v>
                </c:pt>
                <c:pt idx="68825" formatCode="General">
                  <c:v>1.4175799999999992</c:v>
                </c:pt>
                <c:pt idx="68826" formatCode="General">
                  <c:v>1.4176099999999991</c:v>
                </c:pt>
                <c:pt idx="68827" formatCode="General">
                  <c:v>1.4176299999999982</c:v>
                </c:pt>
                <c:pt idx="68828" formatCode="General">
                  <c:v>1.4176499999999992</c:v>
                </c:pt>
                <c:pt idx="68829" formatCode="General">
                  <c:v>1.4176699999999987</c:v>
                </c:pt>
                <c:pt idx="68830" formatCode="General">
                  <c:v>1.417689999999999</c:v>
                </c:pt>
                <c:pt idx="68831" formatCode="General">
                  <c:v>1.4177099999999991</c:v>
                </c:pt>
                <c:pt idx="68832" formatCode="General">
                  <c:v>1.4177299999999982</c:v>
                </c:pt>
                <c:pt idx="68833" formatCode="General">
                  <c:v>1.4177499999999992</c:v>
                </c:pt>
                <c:pt idx="68834" formatCode="General">
                  <c:v>1.4177699999999986</c:v>
                </c:pt>
                <c:pt idx="68835" formatCode="General">
                  <c:v>1.417789999999999</c:v>
                </c:pt>
                <c:pt idx="68836" formatCode="General">
                  <c:v>1.4178099999999989</c:v>
                </c:pt>
                <c:pt idx="68837" formatCode="General">
                  <c:v>1.4178299999999981</c:v>
                </c:pt>
                <c:pt idx="68838" formatCode="General">
                  <c:v>1.4178499999999992</c:v>
                </c:pt>
                <c:pt idx="68839" formatCode="General">
                  <c:v>1.4178699999999984</c:v>
                </c:pt>
                <c:pt idx="68840" formatCode="General">
                  <c:v>1.4178999999999982</c:v>
                </c:pt>
                <c:pt idx="68841" formatCode="General">
                  <c:v>1.4179099999999989</c:v>
                </c:pt>
                <c:pt idx="68842" formatCode="General">
                  <c:v>1.4179399999999986</c:v>
                </c:pt>
                <c:pt idx="68843" formatCode="General">
                  <c:v>1.417959999999999</c:v>
                </c:pt>
                <c:pt idx="68844" formatCode="General">
                  <c:v>1.4179799999999991</c:v>
                </c:pt>
                <c:pt idx="68845" formatCode="General">
                  <c:v>1.417989999999999</c:v>
                </c:pt>
                <c:pt idx="68846" formatCode="General">
                  <c:v>1.4180199999999998</c:v>
                </c:pt>
                <c:pt idx="68847" formatCode="General">
                  <c:v>1.41804</c:v>
                </c:pt>
                <c:pt idx="68848" formatCode="General">
                  <c:v>1.4180599999999999</c:v>
                </c:pt>
                <c:pt idx="68849" formatCode="General">
                  <c:v>1.41808</c:v>
                </c:pt>
                <c:pt idx="68850" formatCode="General">
                  <c:v>1.418099999999999</c:v>
                </c:pt>
                <c:pt idx="68851" formatCode="General">
                  <c:v>1.4181199999999998</c:v>
                </c:pt>
                <c:pt idx="68852" formatCode="General">
                  <c:v>1.41815</c:v>
                </c:pt>
                <c:pt idx="68853" formatCode="General">
                  <c:v>1.4181599999999999</c:v>
                </c:pt>
                <c:pt idx="68854" formatCode="General">
                  <c:v>1.41818</c:v>
                </c:pt>
                <c:pt idx="68855" formatCode="General">
                  <c:v>1.41821</c:v>
                </c:pt>
                <c:pt idx="68856" formatCode="General">
                  <c:v>1.4182299999999992</c:v>
                </c:pt>
                <c:pt idx="68857" formatCode="General">
                  <c:v>1.4182399999999991</c:v>
                </c:pt>
                <c:pt idx="68858" formatCode="General">
                  <c:v>1.4182599999999999</c:v>
                </c:pt>
                <c:pt idx="68859" formatCode="General">
                  <c:v>1.4182899999999998</c:v>
                </c:pt>
                <c:pt idx="68860" formatCode="General">
                  <c:v>1.41831</c:v>
                </c:pt>
                <c:pt idx="68861" formatCode="General">
                  <c:v>1.4183199999999998</c:v>
                </c:pt>
                <c:pt idx="68862" formatCode="General">
                  <c:v>1.41835</c:v>
                </c:pt>
                <c:pt idx="68863" formatCode="General">
                  <c:v>1.418369999999999</c:v>
                </c:pt>
                <c:pt idx="68864" formatCode="General">
                  <c:v>1.4183899999999998</c:v>
                </c:pt>
                <c:pt idx="68865" formatCode="General">
                  <c:v>1.4184099999999991</c:v>
                </c:pt>
                <c:pt idx="68866" formatCode="General">
                  <c:v>1.4184299999999992</c:v>
                </c:pt>
                <c:pt idx="68867" formatCode="General">
                  <c:v>1.41845</c:v>
                </c:pt>
                <c:pt idx="68868" formatCode="General">
                  <c:v>1.418469999999999</c:v>
                </c:pt>
                <c:pt idx="68869" formatCode="General">
                  <c:v>1.4184899999999998</c:v>
                </c:pt>
                <c:pt idx="68870" formatCode="General">
                  <c:v>1.418509999999999</c:v>
                </c:pt>
                <c:pt idx="68871" formatCode="General">
                  <c:v>1.4185299999999992</c:v>
                </c:pt>
                <c:pt idx="68872" formatCode="General">
                  <c:v>1.41855</c:v>
                </c:pt>
                <c:pt idx="68873" formatCode="General">
                  <c:v>1.4185699999999992</c:v>
                </c:pt>
                <c:pt idx="68874" formatCode="General">
                  <c:v>1.4185999999999992</c:v>
                </c:pt>
                <c:pt idx="68875" formatCode="General">
                  <c:v>1.4186199999999998</c:v>
                </c:pt>
                <c:pt idx="68876" formatCode="General">
                  <c:v>1.4186299999999992</c:v>
                </c:pt>
                <c:pt idx="68877" formatCode="General">
                  <c:v>1.4186599999999998</c:v>
                </c:pt>
                <c:pt idx="68878" formatCode="General">
                  <c:v>1.4186799999999991</c:v>
                </c:pt>
                <c:pt idx="68879" formatCode="General">
                  <c:v>1.4186999999999992</c:v>
                </c:pt>
                <c:pt idx="68880" formatCode="General">
                  <c:v>1.4187199999999998</c:v>
                </c:pt>
                <c:pt idx="68881" formatCode="General">
                  <c:v>1.418739999999999</c:v>
                </c:pt>
                <c:pt idx="68882" formatCode="General">
                  <c:v>1.4187599999999998</c:v>
                </c:pt>
                <c:pt idx="68883" formatCode="General">
                  <c:v>1.418779999999999</c:v>
                </c:pt>
                <c:pt idx="68884" formatCode="General">
                  <c:v>1.4187999999999992</c:v>
                </c:pt>
                <c:pt idx="68885" formatCode="General">
                  <c:v>1.4188199999999991</c:v>
                </c:pt>
                <c:pt idx="68886" formatCode="General">
                  <c:v>1.4188399999999992</c:v>
                </c:pt>
                <c:pt idx="68887" formatCode="General">
                  <c:v>1.4188599999999998</c:v>
                </c:pt>
                <c:pt idx="68888" formatCode="General">
                  <c:v>1.418879999999999</c:v>
                </c:pt>
                <c:pt idx="68889" formatCode="General">
                  <c:v>1.4188999999999992</c:v>
                </c:pt>
                <c:pt idx="68890" formatCode="General">
                  <c:v>1.4189199999999991</c:v>
                </c:pt>
                <c:pt idx="68891" formatCode="General">
                  <c:v>1.418949999999999</c:v>
                </c:pt>
                <c:pt idx="68892" formatCode="General">
                  <c:v>1.4189599999999998</c:v>
                </c:pt>
                <c:pt idx="68893" formatCode="General">
                  <c:v>1.4189899999999998</c:v>
                </c:pt>
                <c:pt idx="68894" formatCode="General">
                  <c:v>1.4190099999999992</c:v>
                </c:pt>
                <c:pt idx="68895" formatCode="General">
                  <c:v>1.4190299999999989</c:v>
                </c:pt>
                <c:pt idx="68896" formatCode="General">
                  <c:v>1.4190399999999992</c:v>
                </c:pt>
                <c:pt idx="68897" formatCode="General">
                  <c:v>1.4190699999999992</c:v>
                </c:pt>
                <c:pt idx="68898" formatCode="General">
                  <c:v>1.4190899999999991</c:v>
                </c:pt>
                <c:pt idx="68899" formatCode="General">
                  <c:v>1.4191099999999992</c:v>
                </c:pt>
                <c:pt idx="68900" formatCode="General">
                  <c:v>1.4191299999999989</c:v>
                </c:pt>
                <c:pt idx="68901" formatCode="General">
                  <c:v>1.419149999999999</c:v>
                </c:pt>
                <c:pt idx="68902" formatCode="General">
                  <c:v>1.4191699999999992</c:v>
                </c:pt>
                <c:pt idx="68903" formatCode="General">
                  <c:v>1.4191999999999991</c:v>
                </c:pt>
                <c:pt idx="68904" formatCode="General">
                  <c:v>1.4192099999999992</c:v>
                </c:pt>
                <c:pt idx="68905" formatCode="General">
                  <c:v>1.4192299999999987</c:v>
                </c:pt>
                <c:pt idx="68906" formatCode="General">
                  <c:v>1.4192599999999991</c:v>
                </c:pt>
                <c:pt idx="68907" formatCode="General">
                  <c:v>1.4192799999999992</c:v>
                </c:pt>
                <c:pt idx="68908" formatCode="General">
                  <c:v>1.4192899999999991</c:v>
                </c:pt>
                <c:pt idx="68909" formatCode="General">
                  <c:v>1.4193099999999992</c:v>
                </c:pt>
                <c:pt idx="68910" formatCode="General">
                  <c:v>1.4193399999999992</c:v>
                </c:pt>
                <c:pt idx="68911" formatCode="General">
                  <c:v>1.4193599999999991</c:v>
                </c:pt>
                <c:pt idx="68912" formatCode="General">
                  <c:v>1.4193699999999991</c:v>
                </c:pt>
                <c:pt idx="68913" formatCode="General">
                  <c:v>1.4193999999999989</c:v>
                </c:pt>
                <c:pt idx="68914" formatCode="General">
                  <c:v>1.419419999999999</c:v>
                </c:pt>
                <c:pt idx="68915" formatCode="General">
                  <c:v>1.4194399999999991</c:v>
                </c:pt>
                <c:pt idx="68916" formatCode="General">
                  <c:v>1.4194599999999991</c:v>
                </c:pt>
                <c:pt idx="68917" formatCode="General">
                  <c:v>1.4194799999999992</c:v>
                </c:pt>
                <c:pt idx="68918" formatCode="General">
                  <c:v>1.4194999999999987</c:v>
                </c:pt>
                <c:pt idx="68919" formatCode="General">
                  <c:v>1.4195299999999984</c:v>
                </c:pt>
                <c:pt idx="68920" formatCode="General">
                  <c:v>1.4195399999999991</c:v>
                </c:pt>
                <c:pt idx="68921" formatCode="General">
                  <c:v>1.419559999999999</c:v>
                </c:pt>
                <c:pt idx="68922" formatCode="General">
                  <c:v>1.4195799999999992</c:v>
                </c:pt>
                <c:pt idx="68923" formatCode="General">
                  <c:v>1.4196099999999992</c:v>
                </c:pt>
                <c:pt idx="68924" formatCode="General">
                  <c:v>1.419619999999999</c:v>
                </c:pt>
                <c:pt idx="68925" formatCode="General">
                  <c:v>1.4196499999999992</c:v>
                </c:pt>
                <c:pt idx="68926" formatCode="General">
                  <c:v>1.4196699999999987</c:v>
                </c:pt>
                <c:pt idx="68927" formatCode="General">
                  <c:v>1.419689999999999</c:v>
                </c:pt>
                <c:pt idx="68928" formatCode="General">
                  <c:v>1.4197099999999991</c:v>
                </c:pt>
                <c:pt idx="68929" formatCode="General">
                  <c:v>1.4197299999999982</c:v>
                </c:pt>
                <c:pt idx="68930" formatCode="General">
                  <c:v>1.4197499999999992</c:v>
                </c:pt>
                <c:pt idx="68931" formatCode="General">
                  <c:v>1.4197699999999986</c:v>
                </c:pt>
                <c:pt idx="68932" formatCode="General">
                  <c:v>1.419789999999999</c:v>
                </c:pt>
                <c:pt idx="68933" formatCode="General">
                  <c:v>1.4198099999999991</c:v>
                </c:pt>
                <c:pt idx="68934" formatCode="General">
                  <c:v>1.4198299999999981</c:v>
                </c:pt>
                <c:pt idx="68935" formatCode="General">
                  <c:v>1.4198499999999992</c:v>
                </c:pt>
                <c:pt idx="68936" formatCode="General">
                  <c:v>1.4198699999999984</c:v>
                </c:pt>
                <c:pt idx="68937" formatCode="General">
                  <c:v>1.419889999999999</c:v>
                </c:pt>
                <c:pt idx="68938" formatCode="General">
                  <c:v>1.4199099999999989</c:v>
                </c:pt>
                <c:pt idx="68939" formatCode="General">
                  <c:v>1.4199299999999981</c:v>
                </c:pt>
                <c:pt idx="68940" formatCode="General">
                  <c:v>1.4199499999999992</c:v>
                </c:pt>
                <c:pt idx="68941" formatCode="General">
                  <c:v>1.4199799999999991</c:v>
                </c:pt>
                <c:pt idx="68942" formatCode="General">
                  <c:v>1.42</c:v>
                </c:pt>
                <c:pt idx="68943" formatCode="General">
                  <c:v>1.42001</c:v>
                </c:pt>
                <c:pt idx="68944" formatCode="General">
                  <c:v>1.42004</c:v>
                </c:pt>
                <c:pt idx="68945" formatCode="General">
                  <c:v>1.4200599999999999</c:v>
                </c:pt>
                <c:pt idx="68946" formatCode="General">
                  <c:v>1.42008</c:v>
                </c:pt>
                <c:pt idx="68947" formatCode="General">
                  <c:v>1.420099999999999</c:v>
                </c:pt>
                <c:pt idx="68948" formatCode="General">
                  <c:v>1.4201199999999998</c:v>
                </c:pt>
                <c:pt idx="68949" formatCode="General">
                  <c:v>1.42014</c:v>
                </c:pt>
                <c:pt idx="68950" formatCode="General">
                  <c:v>1.4201599999999999</c:v>
                </c:pt>
                <c:pt idx="68951" formatCode="General">
                  <c:v>1.42018</c:v>
                </c:pt>
                <c:pt idx="68952" formatCode="General">
                  <c:v>1.420199999999999</c:v>
                </c:pt>
                <c:pt idx="68953" formatCode="General">
                  <c:v>1.4202199999999998</c:v>
                </c:pt>
                <c:pt idx="68954" formatCode="General">
                  <c:v>1.42025</c:v>
                </c:pt>
                <c:pt idx="68955" formatCode="General">
                  <c:v>1.4202599999999999</c:v>
                </c:pt>
                <c:pt idx="68956" formatCode="General">
                  <c:v>1.42028</c:v>
                </c:pt>
                <c:pt idx="68957" formatCode="General">
                  <c:v>1.42031</c:v>
                </c:pt>
                <c:pt idx="68958" formatCode="General">
                  <c:v>1.4203299999999992</c:v>
                </c:pt>
                <c:pt idx="68959" formatCode="General">
                  <c:v>1.420339999999999</c:v>
                </c:pt>
                <c:pt idx="68960" formatCode="General">
                  <c:v>1.4203599999999998</c:v>
                </c:pt>
                <c:pt idx="68961" formatCode="General">
                  <c:v>1.4203899999999998</c:v>
                </c:pt>
                <c:pt idx="68962" formatCode="General">
                  <c:v>1.42041</c:v>
                </c:pt>
                <c:pt idx="68963" formatCode="General">
                  <c:v>1.4204199999999998</c:v>
                </c:pt>
                <c:pt idx="68964" formatCode="General">
                  <c:v>1.42045</c:v>
                </c:pt>
                <c:pt idx="68965" formatCode="General">
                  <c:v>1.420469999999999</c:v>
                </c:pt>
                <c:pt idx="68966" formatCode="General">
                  <c:v>1.4204899999999998</c:v>
                </c:pt>
                <c:pt idx="68967" formatCode="General">
                  <c:v>1.4205099999999991</c:v>
                </c:pt>
                <c:pt idx="68968" formatCode="General">
                  <c:v>1.4205299999999992</c:v>
                </c:pt>
                <c:pt idx="68969" formatCode="General">
                  <c:v>1.42055</c:v>
                </c:pt>
                <c:pt idx="68970" formatCode="General">
                  <c:v>1.42058</c:v>
                </c:pt>
                <c:pt idx="68971" formatCode="General">
                  <c:v>1.4205899999999998</c:v>
                </c:pt>
                <c:pt idx="68972" formatCode="General">
                  <c:v>1.420609999999999</c:v>
                </c:pt>
                <c:pt idx="68973" formatCode="General">
                  <c:v>1.4206299999999992</c:v>
                </c:pt>
                <c:pt idx="68974" formatCode="General">
                  <c:v>1.4206599999999998</c:v>
                </c:pt>
                <c:pt idx="68975" formatCode="General">
                  <c:v>1.4206699999999992</c:v>
                </c:pt>
                <c:pt idx="68976" formatCode="General">
                  <c:v>1.4206999999999992</c:v>
                </c:pt>
                <c:pt idx="68977" formatCode="General">
                  <c:v>1.4207199999999998</c:v>
                </c:pt>
                <c:pt idx="68978" formatCode="General">
                  <c:v>1.420739999999999</c:v>
                </c:pt>
                <c:pt idx="68979" formatCode="General">
                  <c:v>1.4207599999999998</c:v>
                </c:pt>
                <c:pt idx="68980" formatCode="General">
                  <c:v>1.420779999999999</c:v>
                </c:pt>
                <c:pt idx="68981" formatCode="General">
                  <c:v>1.4207999999999992</c:v>
                </c:pt>
                <c:pt idx="68982" formatCode="General">
                  <c:v>1.4208199999999991</c:v>
                </c:pt>
                <c:pt idx="68983" formatCode="General">
                  <c:v>1.4208399999999992</c:v>
                </c:pt>
                <c:pt idx="68984" formatCode="General">
                  <c:v>1.4208599999999998</c:v>
                </c:pt>
                <c:pt idx="68985" formatCode="General">
                  <c:v>1.420879999999999</c:v>
                </c:pt>
                <c:pt idx="68986" formatCode="General">
                  <c:v>1.4208999999999992</c:v>
                </c:pt>
                <c:pt idx="68987" formatCode="General">
                  <c:v>1.4209199999999991</c:v>
                </c:pt>
                <c:pt idx="68988" formatCode="General">
                  <c:v>1.4209399999999992</c:v>
                </c:pt>
                <c:pt idx="68989" formatCode="General">
                  <c:v>1.4209599999999998</c:v>
                </c:pt>
                <c:pt idx="68990" formatCode="General">
                  <c:v>1.4209899999999998</c:v>
                </c:pt>
                <c:pt idx="68991" formatCode="General">
                  <c:v>1.4209999999999992</c:v>
                </c:pt>
                <c:pt idx="68992" formatCode="General">
                  <c:v>1.4210299999999989</c:v>
                </c:pt>
                <c:pt idx="68993" formatCode="General">
                  <c:v>1.421049999999999</c:v>
                </c:pt>
                <c:pt idx="68994" formatCode="General">
                  <c:v>1.4210699999999992</c:v>
                </c:pt>
                <c:pt idx="68995" formatCode="General">
                  <c:v>1.4210899999999991</c:v>
                </c:pt>
                <c:pt idx="68996" formatCode="General">
                  <c:v>1.4211099999999992</c:v>
                </c:pt>
                <c:pt idx="68997" formatCode="General">
                  <c:v>1.4211299999999989</c:v>
                </c:pt>
                <c:pt idx="68998" formatCode="General">
                  <c:v>1.421149999999999</c:v>
                </c:pt>
                <c:pt idx="68999" formatCode="General">
                  <c:v>1.4211699999999992</c:v>
                </c:pt>
                <c:pt idx="69000" formatCode="General">
                  <c:v>1.4211899999999991</c:v>
                </c:pt>
                <c:pt idx="69001" formatCode="General">
                  <c:v>1.4212099999999992</c:v>
                </c:pt>
                <c:pt idx="69002" formatCode="General">
                  <c:v>1.4212299999999987</c:v>
                </c:pt>
                <c:pt idx="69003" formatCode="General">
                  <c:v>1.421249999999999</c:v>
                </c:pt>
                <c:pt idx="69004" formatCode="General">
                  <c:v>1.4212699999999991</c:v>
                </c:pt>
                <c:pt idx="69005" formatCode="General">
                  <c:v>1.4212899999999991</c:v>
                </c:pt>
                <c:pt idx="69006" formatCode="General">
                  <c:v>1.4213099999999992</c:v>
                </c:pt>
                <c:pt idx="69007" formatCode="General">
                  <c:v>1.4213299999999987</c:v>
                </c:pt>
                <c:pt idx="69008" formatCode="General">
                  <c:v>1.4213599999999991</c:v>
                </c:pt>
                <c:pt idx="69009" formatCode="General">
                  <c:v>1.4213799999999992</c:v>
                </c:pt>
                <c:pt idx="69010" formatCode="General">
                  <c:v>1.421389999999999</c:v>
                </c:pt>
                <c:pt idx="69011" formatCode="General">
                  <c:v>1.4214099999999992</c:v>
                </c:pt>
                <c:pt idx="69012" formatCode="General">
                  <c:v>1.4214399999999991</c:v>
                </c:pt>
                <c:pt idx="69013" formatCode="General">
                  <c:v>1.4214599999999991</c:v>
                </c:pt>
                <c:pt idx="69014" formatCode="General">
                  <c:v>1.4214799999999992</c:v>
                </c:pt>
                <c:pt idx="69015" formatCode="General">
                  <c:v>1.4214999999999987</c:v>
                </c:pt>
                <c:pt idx="69016" formatCode="General">
                  <c:v>1.421519999999999</c:v>
                </c:pt>
                <c:pt idx="69017" formatCode="General">
                  <c:v>1.4215399999999991</c:v>
                </c:pt>
                <c:pt idx="69018" formatCode="General">
                  <c:v>1.421559999999999</c:v>
                </c:pt>
                <c:pt idx="69019" formatCode="General">
                  <c:v>1.4215799999999992</c:v>
                </c:pt>
                <c:pt idx="69020" formatCode="General">
                  <c:v>1.4215999999999986</c:v>
                </c:pt>
                <c:pt idx="69021" formatCode="General">
                  <c:v>1.4216299999999982</c:v>
                </c:pt>
                <c:pt idx="69022" formatCode="General">
                  <c:v>1.4216399999999989</c:v>
                </c:pt>
                <c:pt idx="69023" formatCode="General">
                  <c:v>1.421659999999999</c:v>
                </c:pt>
                <c:pt idx="69024" formatCode="General">
                  <c:v>1.4216799999999992</c:v>
                </c:pt>
                <c:pt idx="69025" formatCode="General">
                  <c:v>1.4217099999999991</c:v>
                </c:pt>
                <c:pt idx="69026" formatCode="General">
                  <c:v>1.421719999999999</c:v>
                </c:pt>
                <c:pt idx="69027" formatCode="General">
                  <c:v>1.4217399999999989</c:v>
                </c:pt>
                <c:pt idx="69028" formatCode="General">
                  <c:v>1.4217699999999986</c:v>
                </c:pt>
                <c:pt idx="69029" formatCode="General">
                  <c:v>1.421789999999999</c:v>
                </c:pt>
                <c:pt idx="69030" formatCode="General">
                  <c:v>1.4218099999999991</c:v>
                </c:pt>
                <c:pt idx="69031" formatCode="General">
                  <c:v>1.4218299999999982</c:v>
                </c:pt>
                <c:pt idx="69032" formatCode="General">
                  <c:v>1.4218499999999992</c:v>
                </c:pt>
                <c:pt idx="69033" formatCode="General">
                  <c:v>1.4218699999999984</c:v>
                </c:pt>
                <c:pt idx="69034" formatCode="General">
                  <c:v>1.421889999999999</c:v>
                </c:pt>
                <c:pt idx="69035" formatCode="General">
                  <c:v>1.4219099999999989</c:v>
                </c:pt>
                <c:pt idx="69036" formatCode="General">
                  <c:v>1.4219299999999981</c:v>
                </c:pt>
                <c:pt idx="69037" formatCode="General">
                  <c:v>1.4219499999999992</c:v>
                </c:pt>
                <c:pt idx="69038" formatCode="General">
                  <c:v>1.4219699999999984</c:v>
                </c:pt>
                <c:pt idx="69039" formatCode="General">
                  <c:v>1.421989999999999</c:v>
                </c:pt>
                <c:pt idx="69040" formatCode="General">
                  <c:v>1.4220199999999998</c:v>
                </c:pt>
                <c:pt idx="69041" formatCode="General">
                  <c:v>1.42204</c:v>
                </c:pt>
                <c:pt idx="69042" formatCode="General">
                  <c:v>1.42205</c:v>
                </c:pt>
                <c:pt idx="69043" formatCode="General">
                  <c:v>1.42208</c:v>
                </c:pt>
                <c:pt idx="69044" formatCode="General">
                  <c:v>1.422099999999999</c:v>
                </c:pt>
                <c:pt idx="69045" formatCode="General">
                  <c:v>1.4221199999999998</c:v>
                </c:pt>
                <c:pt idx="69046" formatCode="General">
                  <c:v>1.422129999999999</c:v>
                </c:pt>
                <c:pt idx="69047" formatCode="General">
                  <c:v>1.4221599999999999</c:v>
                </c:pt>
                <c:pt idx="69048" formatCode="General">
                  <c:v>1.42218</c:v>
                </c:pt>
                <c:pt idx="69049" formatCode="General">
                  <c:v>1.422199999999999</c:v>
                </c:pt>
                <c:pt idx="69050" formatCode="General">
                  <c:v>1.4222199999999998</c:v>
                </c:pt>
                <c:pt idx="69051" formatCode="General">
                  <c:v>1.4222399999999991</c:v>
                </c:pt>
                <c:pt idx="69052" formatCode="General">
                  <c:v>1.4222599999999999</c:v>
                </c:pt>
                <c:pt idx="69053" formatCode="General">
                  <c:v>1.42228</c:v>
                </c:pt>
                <c:pt idx="69054" formatCode="General">
                  <c:v>1.422299999999999</c:v>
                </c:pt>
                <c:pt idx="69055" formatCode="General">
                  <c:v>1.4223199999999998</c:v>
                </c:pt>
                <c:pt idx="69056" formatCode="General">
                  <c:v>1.422339999999999</c:v>
                </c:pt>
                <c:pt idx="69057" formatCode="General">
                  <c:v>1.422369999999999</c:v>
                </c:pt>
                <c:pt idx="69058" formatCode="General">
                  <c:v>1.42238</c:v>
                </c:pt>
                <c:pt idx="69059" formatCode="General">
                  <c:v>1.42241</c:v>
                </c:pt>
                <c:pt idx="69060" formatCode="General">
                  <c:v>1.4224299999999992</c:v>
                </c:pt>
                <c:pt idx="69061" formatCode="General">
                  <c:v>1.42245</c:v>
                </c:pt>
                <c:pt idx="69062" formatCode="General">
                  <c:v>1.4224599999999998</c:v>
                </c:pt>
                <c:pt idx="69063" formatCode="General">
                  <c:v>1.4224899999999998</c:v>
                </c:pt>
                <c:pt idx="69064" formatCode="General">
                  <c:v>1.4225099999999991</c:v>
                </c:pt>
                <c:pt idx="69065" formatCode="General">
                  <c:v>1.4225299999999992</c:v>
                </c:pt>
                <c:pt idx="69066" formatCode="General">
                  <c:v>1.42255</c:v>
                </c:pt>
                <c:pt idx="69067" formatCode="General">
                  <c:v>1.422569999999999</c:v>
                </c:pt>
                <c:pt idx="69068" formatCode="General">
                  <c:v>1.4225899999999998</c:v>
                </c:pt>
                <c:pt idx="69069" formatCode="General">
                  <c:v>1.422609999999999</c:v>
                </c:pt>
                <c:pt idx="69070" formatCode="General">
                  <c:v>1.4226299999999992</c:v>
                </c:pt>
                <c:pt idx="69071" formatCode="General">
                  <c:v>1.42265</c:v>
                </c:pt>
                <c:pt idx="69072" formatCode="General">
                  <c:v>1.4226799999999991</c:v>
                </c:pt>
                <c:pt idx="69073" formatCode="General">
                  <c:v>1.4226899999999998</c:v>
                </c:pt>
                <c:pt idx="69074" formatCode="General">
                  <c:v>1.422709999999999</c:v>
                </c:pt>
                <c:pt idx="69075" formatCode="General">
                  <c:v>1.4227299999999992</c:v>
                </c:pt>
                <c:pt idx="69076" formatCode="General">
                  <c:v>1.4227599999999998</c:v>
                </c:pt>
                <c:pt idx="69077" formatCode="General">
                  <c:v>1.4227699999999992</c:v>
                </c:pt>
                <c:pt idx="69078" formatCode="General">
                  <c:v>1.4227899999999998</c:v>
                </c:pt>
                <c:pt idx="69079" formatCode="General">
                  <c:v>1.4228199999999998</c:v>
                </c:pt>
                <c:pt idx="69080" formatCode="General">
                  <c:v>1.4228399999999992</c:v>
                </c:pt>
                <c:pt idx="69081" formatCode="General">
                  <c:v>1.4228599999999998</c:v>
                </c:pt>
                <c:pt idx="69082" formatCode="General">
                  <c:v>1.422879999999999</c:v>
                </c:pt>
                <c:pt idx="69083" formatCode="General">
                  <c:v>1.4228999999999992</c:v>
                </c:pt>
                <c:pt idx="69084" formatCode="General">
                  <c:v>1.4229199999999991</c:v>
                </c:pt>
                <c:pt idx="69085" formatCode="General">
                  <c:v>1.4229399999999992</c:v>
                </c:pt>
                <c:pt idx="69086" formatCode="General">
                  <c:v>1.4229599999999998</c:v>
                </c:pt>
                <c:pt idx="69087" formatCode="General">
                  <c:v>1.422979999999999</c:v>
                </c:pt>
                <c:pt idx="69088" formatCode="General">
                  <c:v>1.4229999999999992</c:v>
                </c:pt>
                <c:pt idx="69089" formatCode="General">
                  <c:v>1.4230199999999991</c:v>
                </c:pt>
                <c:pt idx="69090" formatCode="General">
                  <c:v>1.4230399999999992</c:v>
                </c:pt>
                <c:pt idx="69091" formatCode="General">
                  <c:v>1.4230699999999992</c:v>
                </c:pt>
                <c:pt idx="69092" formatCode="General">
                  <c:v>1.4230899999999991</c:v>
                </c:pt>
                <c:pt idx="69093" formatCode="General">
                  <c:v>1.4230999999999991</c:v>
                </c:pt>
                <c:pt idx="69094" formatCode="General">
                  <c:v>1.4231299999999989</c:v>
                </c:pt>
                <c:pt idx="69095" formatCode="General">
                  <c:v>1.423149999999999</c:v>
                </c:pt>
                <c:pt idx="69096" formatCode="General">
                  <c:v>1.4231699999999992</c:v>
                </c:pt>
                <c:pt idx="69097" formatCode="General">
                  <c:v>1.423179999999999</c:v>
                </c:pt>
                <c:pt idx="69098" formatCode="General">
                  <c:v>1.4232099999999992</c:v>
                </c:pt>
                <c:pt idx="69099" formatCode="General">
                  <c:v>1.4232299999999989</c:v>
                </c:pt>
                <c:pt idx="69100" formatCode="General">
                  <c:v>1.423249999999999</c:v>
                </c:pt>
                <c:pt idx="69101" formatCode="General">
                  <c:v>1.4232699999999991</c:v>
                </c:pt>
                <c:pt idx="69102" formatCode="General">
                  <c:v>1.4232899999999991</c:v>
                </c:pt>
                <c:pt idx="69103" formatCode="General">
                  <c:v>1.4233099999999992</c:v>
                </c:pt>
                <c:pt idx="69104" formatCode="General">
                  <c:v>1.4233299999999987</c:v>
                </c:pt>
                <c:pt idx="69105" formatCode="General">
                  <c:v>1.423349999999999</c:v>
                </c:pt>
                <c:pt idx="69106" formatCode="General">
                  <c:v>1.4233699999999991</c:v>
                </c:pt>
                <c:pt idx="69107" formatCode="General">
                  <c:v>1.423389999999999</c:v>
                </c:pt>
                <c:pt idx="69108" formatCode="General">
                  <c:v>1.423419999999999</c:v>
                </c:pt>
                <c:pt idx="69109" formatCode="General">
                  <c:v>1.4234299999999986</c:v>
                </c:pt>
                <c:pt idx="69110" formatCode="General">
                  <c:v>1.4234499999999992</c:v>
                </c:pt>
                <c:pt idx="69111" formatCode="General">
                  <c:v>1.4234799999999992</c:v>
                </c:pt>
                <c:pt idx="69112" formatCode="General">
                  <c:v>1.4234999999999987</c:v>
                </c:pt>
                <c:pt idx="69113" formatCode="General">
                  <c:v>1.423519999999999</c:v>
                </c:pt>
                <c:pt idx="69114" formatCode="General">
                  <c:v>1.4235399999999991</c:v>
                </c:pt>
                <c:pt idx="69115" formatCode="General">
                  <c:v>1.423559999999999</c:v>
                </c:pt>
                <c:pt idx="69116" formatCode="General">
                  <c:v>1.4235799999999992</c:v>
                </c:pt>
                <c:pt idx="69117" formatCode="General">
                  <c:v>1.4235999999999986</c:v>
                </c:pt>
                <c:pt idx="69118" formatCode="General">
                  <c:v>1.423619999999999</c:v>
                </c:pt>
                <c:pt idx="69119" formatCode="General">
                  <c:v>1.4236399999999991</c:v>
                </c:pt>
                <c:pt idx="69120" formatCode="General">
                  <c:v>1.4236699999999987</c:v>
                </c:pt>
                <c:pt idx="69121" formatCode="General">
                  <c:v>1.4236799999999992</c:v>
                </c:pt>
                <c:pt idx="69122" formatCode="General">
                  <c:v>1.4236999999999984</c:v>
                </c:pt>
                <c:pt idx="69123" formatCode="General">
                  <c:v>1.4237299999999982</c:v>
                </c:pt>
                <c:pt idx="69124" formatCode="General">
                  <c:v>1.4237499999999992</c:v>
                </c:pt>
                <c:pt idx="69125" formatCode="General">
                  <c:v>1.423759999999999</c:v>
                </c:pt>
                <c:pt idx="69126" formatCode="General">
                  <c:v>1.4237799999999992</c:v>
                </c:pt>
                <c:pt idx="69127" formatCode="General">
                  <c:v>1.4238099999999991</c:v>
                </c:pt>
                <c:pt idx="69128" formatCode="General">
                  <c:v>1.4238299999999982</c:v>
                </c:pt>
                <c:pt idx="69129" formatCode="General">
                  <c:v>1.4238399999999989</c:v>
                </c:pt>
                <c:pt idx="69130" formatCode="General">
                  <c:v>1.4238699999999984</c:v>
                </c:pt>
                <c:pt idx="69131" formatCode="General">
                  <c:v>1.423889999999999</c:v>
                </c:pt>
                <c:pt idx="69132" formatCode="General">
                  <c:v>1.4239099999999989</c:v>
                </c:pt>
                <c:pt idx="69133" formatCode="General">
                  <c:v>1.4239299999999981</c:v>
                </c:pt>
                <c:pt idx="69134" formatCode="General">
                  <c:v>1.4239499999999992</c:v>
                </c:pt>
                <c:pt idx="69135" formatCode="General">
                  <c:v>1.4239699999999984</c:v>
                </c:pt>
                <c:pt idx="69136" formatCode="General">
                  <c:v>1.423989999999999</c:v>
                </c:pt>
                <c:pt idx="69137" formatCode="General">
                  <c:v>1.42401</c:v>
                </c:pt>
                <c:pt idx="69138" formatCode="General">
                  <c:v>1.424029999999999</c:v>
                </c:pt>
                <c:pt idx="69139" formatCode="General">
                  <c:v>1.42405</c:v>
                </c:pt>
                <c:pt idx="69140" formatCode="General">
                  <c:v>1.4240699999999991</c:v>
                </c:pt>
                <c:pt idx="69141" formatCode="General">
                  <c:v>1.4240899999999999</c:v>
                </c:pt>
                <c:pt idx="69142" formatCode="General">
                  <c:v>1.4241199999999998</c:v>
                </c:pt>
                <c:pt idx="69143" formatCode="General">
                  <c:v>1.42414</c:v>
                </c:pt>
                <c:pt idx="69144" formatCode="General">
                  <c:v>1.42415</c:v>
                </c:pt>
                <c:pt idx="69145" formatCode="General">
                  <c:v>1.42418</c:v>
                </c:pt>
                <c:pt idx="69146" formatCode="General">
                  <c:v>1.424199999999999</c:v>
                </c:pt>
                <c:pt idx="69147" formatCode="General">
                  <c:v>1.4242199999999998</c:v>
                </c:pt>
                <c:pt idx="69148" formatCode="General">
                  <c:v>1.4242299999999992</c:v>
                </c:pt>
                <c:pt idx="69149" formatCode="General">
                  <c:v>1.4242599999999999</c:v>
                </c:pt>
                <c:pt idx="69150" formatCode="General">
                  <c:v>1.42428</c:v>
                </c:pt>
                <c:pt idx="69151" formatCode="General">
                  <c:v>1.424299999999999</c:v>
                </c:pt>
                <c:pt idx="69152" formatCode="General">
                  <c:v>1.4243199999999998</c:v>
                </c:pt>
                <c:pt idx="69153" formatCode="General">
                  <c:v>1.4243399999999991</c:v>
                </c:pt>
                <c:pt idx="69154" formatCode="General">
                  <c:v>1.4243599999999998</c:v>
                </c:pt>
                <c:pt idx="69155" formatCode="General">
                  <c:v>1.42438</c:v>
                </c:pt>
                <c:pt idx="69156" formatCode="General">
                  <c:v>1.4243999999999992</c:v>
                </c:pt>
                <c:pt idx="69157" formatCode="General">
                  <c:v>1.4244199999999998</c:v>
                </c:pt>
                <c:pt idx="69158" formatCode="General">
                  <c:v>1.42445</c:v>
                </c:pt>
                <c:pt idx="69159" formatCode="General">
                  <c:v>1.424469999999999</c:v>
                </c:pt>
                <c:pt idx="69160" formatCode="General">
                  <c:v>1.42448</c:v>
                </c:pt>
                <c:pt idx="69161" formatCode="General">
                  <c:v>1.4244999999999992</c:v>
                </c:pt>
                <c:pt idx="69162" formatCode="General">
                  <c:v>1.4245299999999992</c:v>
                </c:pt>
                <c:pt idx="69163" formatCode="General">
                  <c:v>1.42455</c:v>
                </c:pt>
                <c:pt idx="69164" formatCode="General">
                  <c:v>1.424569999999999</c:v>
                </c:pt>
                <c:pt idx="69165" formatCode="General">
                  <c:v>1.4245899999999998</c:v>
                </c:pt>
                <c:pt idx="69166" formatCode="General">
                  <c:v>1.424609999999999</c:v>
                </c:pt>
                <c:pt idx="69167" formatCode="General">
                  <c:v>1.4246299999999992</c:v>
                </c:pt>
                <c:pt idx="69168" formatCode="General">
                  <c:v>1.42465</c:v>
                </c:pt>
                <c:pt idx="69169" formatCode="General">
                  <c:v>1.4246699999999992</c:v>
                </c:pt>
                <c:pt idx="69170" formatCode="General">
                  <c:v>1.4246899999999998</c:v>
                </c:pt>
                <c:pt idx="69171" formatCode="General">
                  <c:v>1.4247199999999998</c:v>
                </c:pt>
                <c:pt idx="69172" formatCode="General">
                  <c:v>1.4247299999999992</c:v>
                </c:pt>
                <c:pt idx="69173" formatCode="General">
                  <c:v>1.42475</c:v>
                </c:pt>
                <c:pt idx="69174" formatCode="General">
                  <c:v>1.424779999999999</c:v>
                </c:pt>
                <c:pt idx="69175" formatCode="General">
                  <c:v>1.4247999999999992</c:v>
                </c:pt>
                <c:pt idx="69176" formatCode="General">
                  <c:v>1.424809999999999</c:v>
                </c:pt>
                <c:pt idx="69177" formatCode="General">
                  <c:v>1.4248299999999992</c:v>
                </c:pt>
                <c:pt idx="69178" formatCode="General">
                  <c:v>1.4248599999999998</c:v>
                </c:pt>
                <c:pt idx="69179" formatCode="General">
                  <c:v>1.424879999999999</c:v>
                </c:pt>
                <c:pt idx="69180" formatCode="General">
                  <c:v>1.4248899999999998</c:v>
                </c:pt>
                <c:pt idx="69181" formatCode="General">
                  <c:v>1.4249199999999991</c:v>
                </c:pt>
                <c:pt idx="69182" formatCode="General">
                  <c:v>1.4249399999999992</c:v>
                </c:pt>
                <c:pt idx="69183" formatCode="General">
                  <c:v>1.4249599999999998</c:v>
                </c:pt>
                <c:pt idx="69184" formatCode="General">
                  <c:v>1.424979999999999</c:v>
                </c:pt>
                <c:pt idx="69185" formatCode="General">
                  <c:v>1.4249999999999992</c:v>
                </c:pt>
                <c:pt idx="69186" formatCode="General">
                  <c:v>1.4250199999999991</c:v>
                </c:pt>
                <c:pt idx="69187" formatCode="General">
                  <c:v>1.425049999999999</c:v>
                </c:pt>
                <c:pt idx="69188" formatCode="General">
                  <c:v>1.4250599999999998</c:v>
                </c:pt>
                <c:pt idx="69189" formatCode="General">
                  <c:v>1.425079999999999</c:v>
                </c:pt>
                <c:pt idx="69190" formatCode="General">
                  <c:v>1.4250999999999991</c:v>
                </c:pt>
                <c:pt idx="69191" formatCode="General">
                  <c:v>1.4251299999999989</c:v>
                </c:pt>
                <c:pt idx="69192" formatCode="General">
                  <c:v>1.4251399999999992</c:v>
                </c:pt>
                <c:pt idx="69193" formatCode="General">
                  <c:v>1.4251699999999992</c:v>
                </c:pt>
                <c:pt idx="69194" formatCode="General">
                  <c:v>1.4251899999999991</c:v>
                </c:pt>
                <c:pt idx="69195" formatCode="General">
                  <c:v>1.4252099999999992</c:v>
                </c:pt>
                <c:pt idx="69196" formatCode="General">
                  <c:v>1.4252299999999989</c:v>
                </c:pt>
                <c:pt idx="69197" formatCode="General">
                  <c:v>1.425249999999999</c:v>
                </c:pt>
                <c:pt idx="69198" formatCode="General">
                  <c:v>1.4252699999999991</c:v>
                </c:pt>
                <c:pt idx="69199" formatCode="General">
                  <c:v>1.4252899999999991</c:v>
                </c:pt>
                <c:pt idx="69200" formatCode="General">
                  <c:v>1.4253099999999992</c:v>
                </c:pt>
                <c:pt idx="69201" formatCode="General">
                  <c:v>1.4253299999999987</c:v>
                </c:pt>
                <c:pt idx="69202" formatCode="General">
                  <c:v>1.425349999999999</c:v>
                </c:pt>
                <c:pt idx="69203" formatCode="General">
                  <c:v>1.4253699999999991</c:v>
                </c:pt>
                <c:pt idx="69204" formatCode="General">
                  <c:v>1.425389999999999</c:v>
                </c:pt>
                <c:pt idx="69205" formatCode="General">
                  <c:v>1.4254099999999992</c:v>
                </c:pt>
                <c:pt idx="69206" formatCode="General">
                  <c:v>1.4254399999999992</c:v>
                </c:pt>
                <c:pt idx="69207" formatCode="General">
                  <c:v>1.4254499999999992</c:v>
                </c:pt>
                <c:pt idx="69208" formatCode="General">
                  <c:v>1.4254699999999989</c:v>
                </c:pt>
                <c:pt idx="69209" formatCode="General">
                  <c:v>1.4254999999999987</c:v>
                </c:pt>
                <c:pt idx="69210" formatCode="General">
                  <c:v>1.425519999999999</c:v>
                </c:pt>
                <c:pt idx="69211" formatCode="General">
                  <c:v>1.4255299999999984</c:v>
                </c:pt>
                <c:pt idx="69212" formatCode="General">
                  <c:v>1.4255499999999992</c:v>
                </c:pt>
                <c:pt idx="69213" formatCode="General">
                  <c:v>1.4255799999999992</c:v>
                </c:pt>
                <c:pt idx="69214" formatCode="General">
                  <c:v>1.4255999999999986</c:v>
                </c:pt>
                <c:pt idx="69215" formatCode="General">
                  <c:v>1.4256099999999992</c:v>
                </c:pt>
                <c:pt idx="69216" formatCode="General">
                  <c:v>1.4256399999999991</c:v>
                </c:pt>
                <c:pt idx="69217" formatCode="General">
                  <c:v>1.425659999999999</c:v>
                </c:pt>
                <c:pt idx="69218" formatCode="General">
                  <c:v>1.4256799999999992</c:v>
                </c:pt>
                <c:pt idx="69219" formatCode="General">
                  <c:v>1.4256999999999984</c:v>
                </c:pt>
                <c:pt idx="69220" formatCode="General">
                  <c:v>1.425719999999999</c:v>
                </c:pt>
                <c:pt idx="69221" formatCode="General">
                  <c:v>1.4257399999999989</c:v>
                </c:pt>
                <c:pt idx="69222" formatCode="General">
                  <c:v>1.425759999999999</c:v>
                </c:pt>
                <c:pt idx="69223" formatCode="General">
                  <c:v>1.4257799999999992</c:v>
                </c:pt>
                <c:pt idx="69224" formatCode="General">
                  <c:v>1.4257999999999984</c:v>
                </c:pt>
                <c:pt idx="69225" formatCode="General">
                  <c:v>1.425819999999999</c:v>
                </c:pt>
                <c:pt idx="69226" formatCode="General">
                  <c:v>1.4258499999999992</c:v>
                </c:pt>
                <c:pt idx="69227" formatCode="General">
                  <c:v>1.425859999999999</c:v>
                </c:pt>
                <c:pt idx="69228" formatCode="General">
                  <c:v>1.4258799999999991</c:v>
                </c:pt>
                <c:pt idx="69229" formatCode="General">
                  <c:v>1.4259099999999989</c:v>
                </c:pt>
                <c:pt idx="69230" formatCode="General">
                  <c:v>1.4259299999999981</c:v>
                </c:pt>
                <c:pt idx="69231" formatCode="General">
                  <c:v>1.4259499999999992</c:v>
                </c:pt>
                <c:pt idx="69232" formatCode="General">
                  <c:v>1.4259699999999984</c:v>
                </c:pt>
                <c:pt idx="69233" formatCode="General">
                  <c:v>1.425989999999999</c:v>
                </c:pt>
                <c:pt idx="69234" formatCode="General">
                  <c:v>1.42601</c:v>
                </c:pt>
                <c:pt idx="69235" formatCode="General">
                  <c:v>1.426029999999999</c:v>
                </c:pt>
                <c:pt idx="69236" formatCode="General">
                  <c:v>1.42605</c:v>
                </c:pt>
                <c:pt idx="69237" formatCode="General">
                  <c:v>1.4260699999999991</c:v>
                </c:pt>
                <c:pt idx="69238" formatCode="General">
                  <c:v>1.426099999999999</c:v>
                </c:pt>
                <c:pt idx="69239" formatCode="General">
                  <c:v>1.42611</c:v>
                </c:pt>
                <c:pt idx="69240" formatCode="General">
                  <c:v>1.426129999999999</c:v>
                </c:pt>
                <c:pt idx="69241" formatCode="General">
                  <c:v>1.42615</c:v>
                </c:pt>
                <c:pt idx="69242" formatCode="General">
                  <c:v>1.42618</c:v>
                </c:pt>
                <c:pt idx="69243" formatCode="General">
                  <c:v>1.4261899999999998</c:v>
                </c:pt>
                <c:pt idx="69244" formatCode="General">
                  <c:v>1.42621</c:v>
                </c:pt>
                <c:pt idx="69245" formatCode="General">
                  <c:v>1.42624</c:v>
                </c:pt>
                <c:pt idx="69246" formatCode="General">
                  <c:v>1.4262599999999999</c:v>
                </c:pt>
                <c:pt idx="69247" formatCode="General">
                  <c:v>1.42628</c:v>
                </c:pt>
                <c:pt idx="69248" formatCode="General">
                  <c:v>1.426299999999999</c:v>
                </c:pt>
                <c:pt idx="69249" formatCode="General">
                  <c:v>1.4263199999999998</c:v>
                </c:pt>
                <c:pt idx="69250" formatCode="General">
                  <c:v>1.4263399999999991</c:v>
                </c:pt>
                <c:pt idx="69251" formatCode="General">
                  <c:v>1.4263599999999999</c:v>
                </c:pt>
                <c:pt idx="69252" formatCode="General">
                  <c:v>1.42638</c:v>
                </c:pt>
                <c:pt idx="69253" formatCode="General">
                  <c:v>1.426399999999999</c:v>
                </c:pt>
                <c:pt idx="69254" formatCode="General">
                  <c:v>1.4264199999999998</c:v>
                </c:pt>
                <c:pt idx="69255" formatCode="General">
                  <c:v>1.426439999999999</c:v>
                </c:pt>
                <c:pt idx="69256" formatCode="General">
                  <c:v>1.4264599999999998</c:v>
                </c:pt>
                <c:pt idx="69257" formatCode="General">
                  <c:v>1.4264899999999998</c:v>
                </c:pt>
                <c:pt idx="69258" formatCode="General">
                  <c:v>1.4265099999999991</c:v>
                </c:pt>
                <c:pt idx="69259" formatCode="General">
                  <c:v>1.4265199999999998</c:v>
                </c:pt>
                <c:pt idx="69260" formatCode="General">
                  <c:v>1.42655</c:v>
                </c:pt>
                <c:pt idx="69261" formatCode="General">
                  <c:v>1.426569999999999</c:v>
                </c:pt>
                <c:pt idx="69262" formatCode="General">
                  <c:v>1.4265899999999998</c:v>
                </c:pt>
                <c:pt idx="69263" formatCode="General">
                  <c:v>1.4265999999999992</c:v>
                </c:pt>
                <c:pt idx="69264" formatCode="General">
                  <c:v>1.4266299999999992</c:v>
                </c:pt>
                <c:pt idx="69265" formatCode="General">
                  <c:v>1.42665</c:v>
                </c:pt>
                <c:pt idx="69266" formatCode="General">
                  <c:v>1.4266599999999998</c:v>
                </c:pt>
                <c:pt idx="69267" formatCode="General">
                  <c:v>1.4266899999999998</c:v>
                </c:pt>
                <c:pt idx="69268" formatCode="General">
                  <c:v>1.426709999999999</c:v>
                </c:pt>
                <c:pt idx="69269" formatCode="General">
                  <c:v>1.4267299999999992</c:v>
                </c:pt>
                <c:pt idx="69270" formatCode="General">
                  <c:v>1.42675</c:v>
                </c:pt>
                <c:pt idx="69271" formatCode="General">
                  <c:v>1.4267699999999992</c:v>
                </c:pt>
                <c:pt idx="69272" formatCode="General">
                  <c:v>1.4267899999999998</c:v>
                </c:pt>
                <c:pt idx="69273" formatCode="General">
                  <c:v>1.426809999999999</c:v>
                </c:pt>
                <c:pt idx="69274" formatCode="General">
                  <c:v>1.4268299999999992</c:v>
                </c:pt>
                <c:pt idx="69275" formatCode="General">
                  <c:v>1.42685</c:v>
                </c:pt>
                <c:pt idx="69276" formatCode="General">
                  <c:v>1.4268699999999992</c:v>
                </c:pt>
                <c:pt idx="69277" formatCode="General">
                  <c:v>1.4268999999999992</c:v>
                </c:pt>
                <c:pt idx="69278" formatCode="General">
                  <c:v>1.426909999999999</c:v>
                </c:pt>
                <c:pt idx="69279" formatCode="General">
                  <c:v>1.4269399999999992</c:v>
                </c:pt>
                <c:pt idx="69280" formatCode="General">
                  <c:v>1.4269599999999998</c:v>
                </c:pt>
                <c:pt idx="69281" formatCode="General">
                  <c:v>1.426979999999999</c:v>
                </c:pt>
                <c:pt idx="69282" formatCode="General">
                  <c:v>1.4269999999999992</c:v>
                </c:pt>
                <c:pt idx="69283" formatCode="General">
                  <c:v>1.4270199999999991</c:v>
                </c:pt>
                <c:pt idx="69284" formatCode="General">
                  <c:v>1.4270399999999992</c:v>
                </c:pt>
                <c:pt idx="69285" formatCode="General">
                  <c:v>1.4270599999999998</c:v>
                </c:pt>
                <c:pt idx="69286" formatCode="General">
                  <c:v>1.427079999999999</c:v>
                </c:pt>
                <c:pt idx="69287" formatCode="General">
                  <c:v>1.4270999999999991</c:v>
                </c:pt>
                <c:pt idx="69288" formatCode="General">
                  <c:v>1.4271199999999991</c:v>
                </c:pt>
                <c:pt idx="69289" formatCode="General">
                  <c:v>1.427149999999999</c:v>
                </c:pt>
                <c:pt idx="69290" formatCode="General">
                  <c:v>1.4271599999999998</c:v>
                </c:pt>
                <c:pt idx="69291" formatCode="General">
                  <c:v>1.427179999999999</c:v>
                </c:pt>
                <c:pt idx="69292" formatCode="General">
                  <c:v>1.4271999999999991</c:v>
                </c:pt>
                <c:pt idx="69293" formatCode="General">
                  <c:v>1.4272299999999989</c:v>
                </c:pt>
                <c:pt idx="69294" formatCode="General">
                  <c:v>1.4272399999999992</c:v>
                </c:pt>
                <c:pt idx="69295" formatCode="General">
                  <c:v>1.4272599999999998</c:v>
                </c:pt>
                <c:pt idx="69296" formatCode="General">
                  <c:v>1.4272899999999991</c:v>
                </c:pt>
                <c:pt idx="69297" formatCode="General">
                  <c:v>1.4273099999999992</c:v>
                </c:pt>
                <c:pt idx="69298" formatCode="General">
                  <c:v>1.4273299999999987</c:v>
                </c:pt>
                <c:pt idx="69299" formatCode="General">
                  <c:v>1.427349999999999</c:v>
                </c:pt>
                <c:pt idx="69300" formatCode="General">
                  <c:v>1.4273699999999991</c:v>
                </c:pt>
                <c:pt idx="69301" formatCode="General">
                  <c:v>1.427389999999999</c:v>
                </c:pt>
                <c:pt idx="69302" formatCode="General">
                  <c:v>1.4274099999999992</c:v>
                </c:pt>
                <c:pt idx="69303" formatCode="General">
                  <c:v>1.4274299999999986</c:v>
                </c:pt>
                <c:pt idx="69304" formatCode="General">
                  <c:v>1.4274499999999992</c:v>
                </c:pt>
                <c:pt idx="69305" formatCode="General">
                  <c:v>1.4274799999999992</c:v>
                </c:pt>
                <c:pt idx="69306" formatCode="General">
                  <c:v>1.427489999999999</c:v>
                </c:pt>
                <c:pt idx="69307" formatCode="General">
                  <c:v>1.4275099999999992</c:v>
                </c:pt>
                <c:pt idx="69308" formatCode="General">
                  <c:v>1.4275399999999991</c:v>
                </c:pt>
                <c:pt idx="69309" formatCode="General">
                  <c:v>1.4275599999999991</c:v>
                </c:pt>
                <c:pt idx="69310" formatCode="General">
                  <c:v>1.4275699999999989</c:v>
                </c:pt>
                <c:pt idx="69311" formatCode="General">
                  <c:v>1.4275999999999986</c:v>
                </c:pt>
                <c:pt idx="69312" formatCode="General">
                  <c:v>1.427619999999999</c:v>
                </c:pt>
                <c:pt idx="69313" formatCode="General">
                  <c:v>1.4276399999999991</c:v>
                </c:pt>
                <c:pt idx="69314" formatCode="General">
                  <c:v>1.4276499999999992</c:v>
                </c:pt>
                <c:pt idx="69315" formatCode="General">
                  <c:v>1.4276799999999992</c:v>
                </c:pt>
                <c:pt idx="69316" formatCode="General">
                  <c:v>1.4276999999999984</c:v>
                </c:pt>
                <c:pt idx="69317" formatCode="General">
                  <c:v>1.427719999999999</c:v>
                </c:pt>
                <c:pt idx="69318" formatCode="General">
                  <c:v>1.4277399999999989</c:v>
                </c:pt>
                <c:pt idx="69319" formatCode="General">
                  <c:v>1.427759999999999</c:v>
                </c:pt>
                <c:pt idx="69320" formatCode="General">
                  <c:v>1.4277799999999992</c:v>
                </c:pt>
                <c:pt idx="69321" formatCode="General">
                  <c:v>1.4277999999999984</c:v>
                </c:pt>
                <c:pt idx="69322" formatCode="General">
                  <c:v>1.427819999999999</c:v>
                </c:pt>
                <c:pt idx="69323" formatCode="General">
                  <c:v>1.4278399999999989</c:v>
                </c:pt>
                <c:pt idx="69324" formatCode="General">
                  <c:v>1.4278699999999986</c:v>
                </c:pt>
                <c:pt idx="69325" formatCode="General">
                  <c:v>1.427889999999999</c:v>
                </c:pt>
                <c:pt idx="69326" formatCode="General">
                  <c:v>1.4278999999999982</c:v>
                </c:pt>
                <c:pt idx="69327" formatCode="General">
                  <c:v>1.427919999999999</c:v>
                </c:pt>
                <c:pt idx="69328" formatCode="General">
                  <c:v>1.4279499999999992</c:v>
                </c:pt>
                <c:pt idx="69329" formatCode="General">
                  <c:v>1.4279699999999984</c:v>
                </c:pt>
                <c:pt idx="69330" formatCode="General">
                  <c:v>1.427989999999999</c:v>
                </c:pt>
                <c:pt idx="69331" formatCode="General">
                  <c:v>1.42801</c:v>
                </c:pt>
                <c:pt idx="69332" formatCode="General">
                  <c:v>1.428029999999999</c:v>
                </c:pt>
                <c:pt idx="69333" formatCode="General">
                  <c:v>1.42805</c:v>
                </c:pt>
                <c:pt idx="69334" formatCode="General">
                  <c:v>1.42807</c:v>
                </c:pt>
                <c:pt idx="69335" formatCode="General">
                  <c:v>1.4280899999999999</c:v>
                </c:pt>
                <c:pt idx="69336" formatCode="General">
                  <c:v>1.42811</c:v>
                </c:pt>
                <c:pt idx="69337" formatCode="General">
                  <c:v>1.428129999999999</c:v>
                </c:pt>
                <c:pt idx="69338" formatCode="General">
                  <c:v>1.42815</c:v>
                </c:pt>
                <c:pt idx="69339" formatCode="General">
                  <c:v>1.4281699999999991</c:v>
                </c:pt>
                <c:pt idx="69340" formatCode="General">
                  <c:v>1.4281899999999998</c:v>
                </c:pt>
                <c:pt idx="69341" formatCode="General">
                  <c:v>1.42821</c:v>
                </c:pt>
                <c:pt idx="69342" formatCode="General">
                  <c:v>1.4282299999999992</c:v>
                </c:pt>
                <c:pt idx="69343" formatCode="General">
                  <c:v>1.42825</c:v>
                </c:pt>
                <c:pt idx="69344" formatCode="General">
                  <c:v>1.42828</c:v>
                </c:pt>
                <c:pt idx="69345" formatCode="General">
                  <c:v>1.4282899999999998</c:v>
                </c:pt>
                <c:pt idx="69346" formatCode="General">
                  <c:v>1.42831</c:v>
                </c:pt>
                <c:pt idx="69347" formatCode="General">
                  <c:v>1.4283399999999991</c:v>
                </c:pt>
                <c:pt idx="69348" formatCode="General">
                  <c:v>1.4283599999999999</c:v>
                </c:pt>
                <c:pt idx="69349" formatCode="General">
                  <c:v>1.42838</c:v>
                </c:pt>
                <c:pt idx="69350" formatCode="General">
                  <c:v>1.428399999999999</c:v>
                </c:pt>
                <c:pt idx="69351" formatCode="General">
                  <c:v>1.4284199999999998</c:v>
                </c:pt>
                <c:pt idx="69352" formatCode="General">
                  <c:v>1.428439999999999</c:v>
                </c:pt>
                <c:pt idx="69353" formatCode="General">
                  <c:v>1.4284599999999998</c:v>
                </c:pt>
                <c:pt idx="69354" formatCode="General">
                  <c:v>1.42848</c:v>
                </c:pt>
                <c:pt idx="69355" formatCode="General">
                  <c:v>1.4284999999999992</c:v>
                </c:pt>
                <c:pt idx="69356" formatCode="General">
                  <c:v>1.4285199999999998</c:v>
                </c:pt>
                <c:pt idx="69357" formatCode="General">
                  <c:v>1.428539999999999</c:v>
                </c:pt>
                <c:pt idx="69358" formatCode="General">
                  <c:v>1.4285599999999998</c:v>
                </c:pt>
                <c:pt idx="69359" formatCode="General">
                  <c:v>1.4285899999999998</c:v>
                </c:pt>
                <c:pt idx="69360" formatCode="General">
                  <c:v>1.428609999999999</c:v>
                </c:pt>
                <c:pt idx="69361" formatCode="General">
                  <c:v>1.4286199999999998</c:v>
                </c:pt>
                <c:pt idx="69362" formatCode="General">
                  <c:v>1.42865</c:v>
                </c:pt>
                <c:pt idx="69363" formatCode="General">
                  <c:v>1.4286699999999992</c:v>
                </c:pt>
                <c:pt idx="69364" formatCode="General">
                  <c:v>1.4286899999999998</c:v>
                </c:pt>
                <c:pt idx="69365" formatCode="General">
                  <c:v>1.4286999999999992</c:v>
                </c:pt>
                <c:pt idx="69366" formatCode="General">
                  <c:v>1.4287299999999992</c:v>
                </c:pt>
                <c:pt idx="69367" formatCode="General">
                  <c:v>1.42875</c:v>
                </c:pt>
                <c:pt idx="69368" formatCode="General">
                  <c:v>1.4287699999999992</c:v>
                </c:pt>
                <c:pt idx="69369" formatCode="General">
                  <c:v>1.4287899999999998</c:v>
                </c:pt>
                <c:pt idx="69370" formatCode="General">
                  <c:v>1.428809999999999</c:v>
                </c:pt>
                <c:pt idx="69371" formatCode="General">
                  <c:v>1.4288299999999992</c:v>
                </c:pt>
                <c:pt idx="69372" formatCode="General">
                  <c:v>1.42885</c:v>
                </c:pt>
                <c:pt idx="69373" formatCode="General">
                  <c:v>1.4288699999999992</c:v>
                </c:pt>
                <c:pt idx="69374" formatCode="General">
                  <c:v>1.4288899999999998</c:v>
                </c:pt>
                <c:pt idx="69375" formatCode="General">
                  <c:v>1.4289199999999991</c:v>
                </c:pt>
                <c:pt idx="69376" formatCode="General">
                  <c:v>1.4289399999999992</c:v>
                </c:pt>
                <c:pt idx="69377" formatCode="General">
                  <c:v>1.4289499999999991</c:v>
                </c:pt>
                <c:pt idx="69378" formatCode="General">
                  <c:v>1.4289699999999992</c:v>
                </c:pt>
                <c:pt idx="69379" formatCode="General">
                  <c:v>1.4289999999999992</c:v>
                </c:pt>
                <c:pt idx="69380" formatCode="General">
                  <c:v>1.4290199999999991</c:v>
                </c:pt>
                <c:pt idx="69381" formatCode="General">
                  <c:v>1.4290399999999992</c:v>
                </c:pt>
                <c:pt idx="69382" formatCode="General">
                  <c:v>1.4290599999999998</c:v>
                </c:pt>
                <c:pt idx="69383" formatCode="General">
                  <c:v>1.429079999999999</c:v>
                </c:pt>
                <c:pt idx="69384" formatCode="General">
                  <c:v>1.4290999999999991</c:v>
                </c:pt>
                <c:pt idx="69385" formatCode="General">
                  <c:v>1.4291199999999991</c:v>
                </c:pt>
                <c:pt idx="69386" formatCode="General">
                  <c:v>1.4291399999999992</c:v>
                </c:pt>
                <c:pt idx="69387" formatCode="General">
                  <c:v>1.4291599999999998</c:v>
                </c:pt>
                <c:pt idx="69388" formatCode="General">
                  <c:v>1.4291899999999991</c:v>
                </c:pt>
                <c:pt idx="69389" formatCode="General">
                  <c:v>1.4291999999999991</c:v>
                </c:pt>
                <c:pt idx="69390" formatCode="General">
                  <c:v>1.429219999999999</c:v>
                </c:pt>
                <c:pt idx="69391" formatCode="General">
                  <c:v>1.4292399999999992</c:v>
                </c:pt>
                <c:pt idx="69392" formatCode="General">
                  <c:v>1.4292699999999992</c:v>
                </c:pt>
                <c:pt idx="69393" formatCode="General">
                  <c:v>1.4292799999999992</c:v>
                </c:pt>
                <c:pt idx="69394" formatCode="General">
                  <c:v>1.4292999999999989</c:v>
                </c:pt>
                <c:pt idx="69395" formatCode="General">
                  <c:v>1.4293299999999987</c:v>
                </c:pt>
                <c:pt idx="69396" formatCode="General">
                  <c:v>1.429349999999999</c:v>
                </c:pt>
                <c:pt idx="69397" formatCode="General">
                  <c:v>1.4293699999999991</c:v>
                </c:pt>
                <c:pt idx="69398" formatCode="General">
                  <c:v>1.4293899999999991</c:v>
                </c:pt>
                <c:pt idx="69399" formatCode="General">
                  <c:v>1.4294099999999992</c:v>
                </c:pt>
                <c:pt idx="69400" formatCode="General">
                  <c:v>1.4294299999999986</c:v>
                </c:pt>
                <c:pt idx="69401" formatCode="General">
                  <c:v>1.4294499999999992</c:v>
                </c:pt>
                <c:pt idx="69402" formatCode="General">
                  <c:v>1.4294699999999991</c:v>
                </c:pt>
                <c:pt idx="69403" formatCode="General">
                  <c:v>1.429489999999999</c:v>
                </c:pt>
                <c:pt idx="69404" formatCode="General">
                  <c:v>1.4295099999999992</c:v>
                </c:pt>
                <c:pt idx="69405" formatCode="General">
                  <c:v>1.4295299999999984</c:v>
                </c:pt>
                <c:pt idx="69406" formatCode="General">
                  <c:v>1.4295499999999992</c:v>
                </c:pt>
                <c:pt idx="69407" formatCode="General">
                  <c:v>1.4295699999999989</c:v>
                </c:pt>
                <c:pt idx="69408" formatCode="General">
                  <c:v>1.429589999999999</c:v>
                </c:pt>
                <c:pt idx="69409" formatCode="General">
                  <c:v>1.4296099999999992</c:v>
                </c:pt>
                <c:pt idx="69410" formatCode="General">
                  <c:v>1.4296399999999991</c:v>
                </c:pt>
                <c:pt idx="69411" formatCode="General">
                  <c:v>1.429659999999999</c:v>
                </c:pt>
                <c:pt idx="69412" formatCode="General">
                  <c:v>1.4296699999999989</c:v>
                </c:pt>
                <c:pt idx="69413" formatCode="General">
                  <c:v>1.4296999999999984</c:v>
                </c:pt>
                <c:pt idx="69414" formatCode="General">
                  <c:v>1.429719999999999</c:v>
                </c:pt>
                <c:pt idx="69415" formatCode="General">
                  <c:v>1.4297399999999989</c:v>
                </c:pt>
                <c:pt idx="69416" formatCode="General">
                  <c:v>1.4297499999999992</c:v>
                </c:pt>
                <c:pt idx="69417" formatCode="General">
                  <c:v>1.4297799999999992</c:v>
                </c:pt>
                <c:pt idx="69418" formatCode="General">
                  <c:v>1.4297999999999984</c:v>
                </c:pt>
                <c:pt idx="69419" formatCode="General">
                  <c:v>1.429819999999999</c:v>
                </c:pt>
                <c:pt idx="69420" formatCode="General">
                  <c:v>1.4298399999999989</c:v>
                </c:pt>
                <c:pt idx="69421" formatCode="General">
                  <c:v>1.429859999999999</c:v>
                </c:pt>
                <c:pt idx="69422" formatCode="General">
                  <c:v>1.4298799999999992</c:v>
                </c:pt>
                <c:pt idx="69423" formatCode="General">
                  <c:v>1.4299099999999989</c:v>
                </c:pt>
                <c:pt idx="69424" formatCode="General">
                  <c:v>1.429919999999999</c:v>
                </c:pt>
                <c:pt idx="69425" formatCode="General">
                  <c:v>1.4299399999999987</c:v>
                </c:pt>
                <c:pt idx="69426" formatCode="General">
                  <c:v>1.4299699999999984</c:v>
                </c:pt>
                <c:pt idx="69427" formatCode="General">
                  <c:v>1.429989999999999</c:v>
                </c:pt>
                <c:pt idx="69428" formatCode="General">
                  <c:v>1.43</c:v>
                </c:pt>
                <c:pt idx="69429" formatCode="General">
                  <c:v>1.4300199999999998</c:v>
                </c:pt>
                <c:pt idx="69430" formatCode="General">
                  <c:v>1.43005</c:v>
                </c:pt>
                <c:pt idx="69431" formatCode="General">
                  <c:v>1.43007</c:v>
                </c:pt>
                <c:pt idx="69432" formatCode="General">
                  <c:v>1.43008</c:v>
                </c:pt>
                <c:pt idx="69433" formatCode="General">
                  <c:v>1.43011</c:v>
                </c:pt>
                <c:pt idx="69434" formatCode="General">
                  <c:v>1.430129999999999</c:v>
                </c:pt>
                <c:pt idx="69435" formatCode="General">
                  <c:v>1.43015</c:v>
                </c:pt>
                <c:pt idx="69436" formatCode="General">
                  <c:v>1.4301699999999991</c:v>
                </c:pt>
                <c:pt idx="69437" formatCode="General">
                  <c:v>1.4301899999999999</c:v>
                </c:pt>
                <c:pt idx="69438" formatCode="General">
                  <c:v>1.43021</c:v>
                </c:pt>
                <c:pt idx="69439" formatCode="General">
                  <c:v>1.430229999999999</c:v>
                </c:pt>
                <c:pt idx="69440" formatCode="General">
                  <c:v>1.43025</c:v>
                </c:pt>
                <c:pt idx="69441" formatCode="General">
                  <c:v>1.430269999999999</c:v>
                </c:pt>
                <c:pt idx="69442" formatCode="General">
                  <c:v>1.4302899999999998</c:v>
                </c:pt>
                <c:pt idx="69443" formatCode="General">
                  <c:v>1.4303199999999998</c:v>
                </c:pt>
                <c:pt idx="69444" formatCode="General">
                  <c:v>1.4303299999999992</c:v>
                </c:pt>
                <c:pt idx="69445" formatCode="General">
                  <c:v>1.4303599999999999</c:v>
                </c:pt>
                <c:pt idx="69446" formatCode="General">
                  <c:v>1.43038</c:v>
                </c:pt>
                <c:pt idx="69447" formatCode="General">
                  <c:v>1.430399999999999</c:v>
                </c:pt>
                <c:pt idx="69448" formatCode="General">
                  <c:v>1.4304199999999998</c:v>
                </c:pt>
                <c:pt idx="69449" formatCode="General">
                  <c:v>1.430439999999999</c:v>
                </c:pt>
                <c:pt idx="69450" formatCode="General">
                  <c:v>1.4304599999999998</c:v>
                </c:pt>
                <c:pt idx="69451" formatCode="General">
                  <c:v>1.43048</c:v>
                </c:pt>
                <c:pt idx="69452" formatCode="General">
                  <c:v>1.4304999999999992</c:v>
                </c:pt>
                <c:pt idx="69453" formatCode="General">
                  <c:v>1.4305199999999998</c:v>
                </c:pt>
                <c:pt idx="69454" formatCode="General">
                  <c:v>1.430539999999999</c:v>
                </c:pt>
                <c:pt idx="69455" formatCode="General">
                  <c:v>1.4305599999999998</c:v>
                </c:pt>
                <c:pt idx="69456" formatCode="General">
                  <c:v>1.43058</c:v>
                </c:pt>
                <c:pt idx="69457" formatCode="General">
                  <c:v>1.4305999999999992</c:v>
                </c:pt>
                <c:pt idx="69458" formatCode="General">
                  <c:v>1.4306199999999998</c:v>
                </c:pt>
                <c:pt idx="69459" formatCode="General">
                  <c:v>1.43065</c:v>
                </c:pt>
                <c:pt idx="69460" formatCode="General">
                  <c:v>1.4306599999999998</c:v>
                </c:pt>
                <c:pt idx="69461" formatCode="General">
                  <c:v>1.43068</c:v>
                </c:pt>
                <c:pt idx="69462" formatCode="General">
                  <c:v>1.430709999999999</c:v>
                </c:pt>
                <c:pt idx="69463" formatCode="General">
                  <c:v>1.4307299999999992</c:v>
                </c:pt>
                <c:pt idx="69464" formatCode="General">
                  <c:v>1.43075</c:v>
                </c:pt>
                <c:pt idx="69465" formatCode="General">
                  <c:v>1.4307699999999992</c:v>
                </c:pt>
                <c:pt idx="69466" formatCode="General">
                  <c:v>1.4307899999999998</c:v>
                </c:pt>
                <c:pt idx="69467" formatCode="General">
                  <c:v>1.430809999999999</c:v>
                </c:pt>
                <c:pt idx="69468" formatCode="General">
                  <c:v>1.4308299999999992</c:v>
                </c:pt>
                <c:pt idx="69469" formatCode="General">
                  <c:v>1.43085</c:v>
                </c:pt>
                <c:pt idx="69470" formatCode="General">
                  <c:v>1.4308699999999992</c:v>
                </c:pt>
                <c:pt idx="69471" formatCode="General">
                  <c:v>1.4308899999999998</c:v>
                </c:pt>
                <c:pt idx="69472" formatCode="General">
                  <c:v>1.430909999999999</c:v>
                </c:pt>
                <c:pt idx="69473" formatCode="General">
                  <c:v>1.4309299999999991</c:v>
                </c:pt>
                <c:pt idx="69474" formatCode="General">
                  <c:v>1.4309599999999998</c:v>
                </c:pt>
                <c:pt idx="69475" formatCode="General">
                  <c:v>1.4309699999999992</c:v>
                </c:pt>
                <c:pt idx="69476" formatCode="General">
                  <c:v>1.4309899999999998</c:v>
                </c:pt>
                <c:pt idx="69477" formatCode="General">
                  <c:v>1.4310199999999991</c:v>
                </c:pt>
                <c:pt idx="69478" formatCode="General">
                  <c:v>1.4310399999999992</c:v>
                </c:pt>
                <c:pt idx="69479" formatCode="General">
                  <c:v>1.431049999999999</c:v>
                </c:pt>
                <c:pt idx="69480" formatCode="General">
                  <c:v>1.4310699999999992</c:v>
                </c:pt>
                <c:pt idx="69481" formatCode="General">
                  <c:v>1.4310999999999992</c:v>
                </c:pt>
                <c:pt idx="69482" formatCode="General">
                  <c:v>1.4311199999999991</c:v>
                </c:pt>
                <c:pt idx="69483" formatCode="General">
                  <c:v>1.4311299999999989</c:v>
                </c:pt>
                <c:pt idx="69484" formatCode="General">
                  <c:v>1.4311599999999998</c:v>
                </c:pt>
                <c:pt idx="69485" formatCode="General">
                  <c:v>1.431179999999999</c:v>
                </c:pt>
                <c:pt idx="69486" formatCode="General">
                  <c:v>1.4311999999999991</c:v>
                </c:pt>
                <c:pt idx="69487" formatCode="General">
                  <c:v>1.431219999999999</c:v>
                </c:pt>
                <c:pt idx="69488" formatCode="General">
                  <c:v>1.4312399999999992</c:v>
                </c:pt>
                <c:pt idx="69489" formatCode="General">
                  <c:v>1.4312599999999998</c:v>
                </c:pt>
                <c:pt idx="69490" formatCode="General">
                  <c:v>1.4312899999999991</c:v>
                </c:pt>
                <c:pt idx="69491" formatCode="General">
                  <c:v>1.4312999999999991</c:v>
                </c:pt>
                <c:pt idx="69492" formatCode="General">
                  <c:v>1.431319999999999</c:v>
                </c:pt>
                <c:pt idx="69493" formatCode="General">
                  <c:v>1.4313399999999992</c:v>
                </c:pt>
                <c:pt idx="69494" formatCode="General">
                  <c:v>1.4313699999999991</c:v>
                </c:pt>
                <c:pt idx="69495" formatCode="General">
                  <c:v>1.4313799999999992</c:v>
                </c:pt>
                <c:pt idx="69496" formatCode="General">
                  <c:v>1.4314099999999992</c:v>
                </c:pt>
                <c:pt idx="69497" formatCode="General">
                  <c:v>1.4314299999999986</c:v>
                </c:pt>
                <c:pt idx="69498" formatCode="General">
                  <c:v>1.431449999999999</c:v>
                </c:pt>
                <c:pt idx="69499" formatCode="General">
                  <c:v>1.4314699999999991</c:v>
                </c:pt>
                <c:pt idx="69500" formatCode="General">
                  <c:v>1.431489999999999</c:v>
                </c:pt>
                <c:pt idx="69501" formatCode="General">
                  <c:v>1.4315099999999992</c:v>
                </c:pt>
                <c:pt idx="69502" formatCode="General">
                  <c:v>1.4315299999999984</c:v>
                </c:pt>
                <c:pt idx="69503" formatCode="General">
                  <c:v>1.4315499999999992</c:v>
                </c:pt>
                <c:pt idx="69504" formatCode="General">
                  <c:v>1.4315699999999989</c:v>
                </c:pt>
                <c:pt idx="69505" formatCode="General">
                  <c:v>1.431589999999999</c:v>
                </c:pt>
                <c:pt idx="69506" formatCode="General">
                  <c:v>1.4316099999999992</c:v>
                </c:pt>
                <c:pt idx="69507" formatCode="General">
                  <c:v>1.4316299999999984</c:v>
                </c:pt>
                <c:pt idx="69508" formatCode="General">
                  <c:v>1.4316499999999992</c:v>
                </c:pt>
                <c:pt idx="69509" formatCode="General">
                  <c:v>1.4316699999999989</c:v>
                </c:pt>
                <c:pt idx="69510" formatCode="General">
                  <c:v>1.4316999999999986</c:v>
                </c:pt>
                <c:pt idx="69511" formatCode="General">
                  <c:v>1.4317099999999991</c:v>
                </c:pt>
                <c:pt idx="69512" formatCode="General">
                  <c:v>1.4317299999999982</c:v>
                </c:pt>
                <c:pt idx="69513" formatCode="General">
                  <c:v>1.431759999999999</c:v>
                </c:pt>
                <c:pt idx="69514" formatCode="General">
                  <c:v>1.4317799999999992</c:v>
                </c:pt>
                <c:pt idx="69515" formatCode="General">
                  <c:v>1.4317999999999984</c:v>
                </c:pt>
                <c:pt idx="69516" formatCode="General">
                  <c:v>1.431819999999999</c:v>
                </c:pt>
                <c:pt idx="69517" formatCode="General">
                  <c:v>1.4318399999999989</c:v>
                </c:pt>
                <c:pt idx="69518" formatCode="General">
                  <c:v>1.431859999999999</c:v>
                </c:pt>
                <c:pt idx="69519" formatCode="General">
                  <c:v>1.4318799999999992</c:v>
                </c:pt>
                <c:pt idx="69520" formatCode="General">
                  <c:v>1.4318999999999984</c:v>
                </c:pt>
                <c:pt idx="69521" formatCode="General">
                  <c:v>1.431919999999999</c:v>
                </c:pt>
                <c:pt idx="69522" formatCode="General">
                  <c:v>1.4319499999999992</c:v>
                </c:pt>
                <c:pt idx="69523" formatCode="General">
                  <c:v>1.431959999999999</c:v>
                </c:pt>
                <c:pt idx="69524" formatCode="General">
                  <c:v>1.4319799999999991</c:v>
                </c:pt>
                <c:pt idx="69525" formatCode="General">
                  <c:v>1.43201</c:v>
                </c:pt>
                <c:pt idx="69526" formatCode="General">
                  <c:v>1.432029999999999</c:v>
                </c:pt>
                <c:pt idx="69527" formatCode="General">
                  <c:v>1.43204</c:v>
                </c:pt>
                <c:pt idx="69528" formatCode="General">
                  <c:v>1.43207</c:v>
                </c:pt>
                <c:pt idx="69529" formatCode="General">
                  <c:v>1.4320899999999999</c:v>
                </c:pt>
                <c:pt idx="69530" formatCode="General">
                  <c:v>1.43211</c:v>
                </c:pt>
                <c:pt idx="69531" formatCode="General">
                  <c:v>1.4321199999999998</c:v>
                </c:pt>
                <c:pt idx="69532" formatCode="General">
                  <c:v>1.43215</c:v>
                </c:pt>
                <c:pt idx="69533" formatCode="General">
                  <c:v>1.4321699999999991</c:v>
                </c:pt>
                <c:pt idx="69534" formatCode="General">
                  <c:v>1.43218</c:v>
                </c:pt>
                <c:pt idx="69535" formatCode="General">
                  <c:v>1.43221</c:v>
                </c:pt>
                <c:pt idx="69536" formatCode="General">
                  <c:v>1.432229999999999</c:v>
                </c:pt>
                <c:pt idx="69537" formatCode="General">
                  <c:v>1.43225</c:v>
                </c:pt>
                <c:pt idx="69538" formatCode="General">
                  <c:v>1.432269999999999</c:v>
                </c:pt>
                <c:pt idx="69539" formatCode="General">
                  <c:v>1.4322899999999998</c:v>
                </c:pt>
                <c:pt idx="69540" formatCode="General">
                  <c:v>1.43231</c:v>
                </c:pt>
                <c:pt idx="69541" formatCode="General">
                  <c:v>1.4323399999999991</c:v>
                </c:pt>
                <c:pt idx="69542" formatCode="General">
                  <c:v>1.43235</c:v>
                </c:pt>
                <c:pt idx="69543" formatCode="General">
                  <c:v>1.432369999999999</c:v>
                </c:pt>
                <c:pt idx="69544" formatCode="General">
                  <c:v>1.4323899999999998</c:v>
                </c:pt>
                <c:pt idx="69545" formatCode="General">
                  <c:v>1.4324199999999998</c:v>
                </c:pt>
                <c:pt idx="69546" formatCode="General">
                  <c:v>1.4324299999999992</c:v>
                </c:pt>
                <c:pt idx="69547" formatCode="General">
                  <c:v>1.4324599999999998</c:v>
                </c:pt>
                <c:pt idx="69548" formatCode="General">
                  <c:v>1.43248</c:v>
                </c:pt>
                <c:pt idx="69549" formatCode="General">
                  <c:v>1.4324999999999992</c:v>
                </c:pt>
                <c:pt idx="69550" formatCode="General">
                  <c:v>1.4325199999999998</c:v>
                </c:pt>
                <c:pt idx="69551" formatCode="General">
                  <c:v>1.432539999999999</c:v>
                </c:pt>
                <c:pt idx="69552" formatCode="General">
                  <c:v>1.4325599999999998</c:v>
                </c:pt>
                <c:pt idx="69553" formatCode="General">
                  <c:v>1.43258</c:v>
                </c:pt>
                <c:pt idx="69554" formatCode="General">
                  <c:v>1.4325999999999992</c:v>
                </c:pt>
                <c:pt idx="69555" formatCode="General">
                  <c:v>1.4326199999999998</c:v>
                </c:pt>
                <c:pt idx="69556" formatCode="General">
                  <c:v>1.432639999999999</c:v>
                </c:pt>
                <c:pt idx="69557" formatCode="General">
                  <c:v>1.4326599999999998</c:v>
                </c:pt>
                <c:pt idx="69558" formatCode="General">
                  <c:v>1.43268</c:v>
                </c:pt>
                <c:pt idx="69559" formatCode="General">
                  <c:v>1.4326999999999992</c:v>
                </c:pt>
                <c:pt idx="69560" formatCode="General">
                  <c:v>1.4327199999999998</c:v>
                </c:pt>
                <c:pt idx="69561" formatCode="General">
                  <c:v>1.43275</c:v>
                </c:pt>
                <c:pt idx="69562" formatCode="General">
                  <c:v>1.4327599999999998</c:v>
                </c:pt>
                <c:pt idx="69563" formatCode="General">
                  <c:v>1.4327899999999998</c:v>
                </c:pt>
                <c:pt idx="69564" formatCode="General">
                  <c:v>1.432809999999999</c:v>
                </c:pt>
                <c:pt idx="69565" formatCode="General">
                  <c:v>1.4328299999999992</c:v>
                </c:pt>
                <c:pt idx="69566" formatCode="General">
                  <c:v>1.432839999999999</c:v>
                </c:pt>
                <c:pt idx="69567" formatCode="General">
                  <c:v>1.4328699999999992</c:v>
                </c:pt>
                <c:pt idx="69568" formatCode="General">
                  <c:v>1.4328899999999998</c:v>
                </c:pt>
                <c:pt idx="69569" formatCode="General">
                  <c:v>1.432909999999999</c:v>
                </c:pt>
                <c:pt idx="69570" formatCode="General">
                  <c:v>1.4329299999999991</c:v>
                </c:pt>
                <c:pt idx="69571" formatCode="General">
                  <c:v>1.4329499999999991</c:v>
                </c:pt>
                <c:pt idx="69572" formatCode="General">
                  <c:v>1.4329699999999992</c:v>
                </c:pt>
                <c:pt idx="69573" formatCode="General">
                  <c:v>1.4329899999999998</c:v>
                </c:pt>
                <c:pt idx="69574" formatCode="General">
                  <c:v>1.433009999999999</c:v>
                </c:pt>
                <c:pt idx="69575" formatCode="General">
                  <c:v>1.4330299999999991</c:v>
                </c:pt>
                <c:pt idx="69576" formatCode="General">
                  <c:v>1.4330599999999998</c:v>
                </c:pt>
                <c:pt idx="69577" formatCode="General">
                  <c:v>1.433079999999999</c:v>
                </c:pt>
                <c:pt idx="69578" formatCode="General">
                  <c:v>1.4330899999999998</c:v>
                </c:pt>
                <c:pt idx="69579" formatCode="General">
                  <c:v>1.4331199999999991</c:v>
                </c:pt>
                <c:pt idx="69580" formatCode="General">
                  <c:v>1.4331399999999992</c:v>
                </c:pt>
                <c:pt idx="69581" formatCode="General">
                  <c:v>1.4331599999999998</c:v>
                </c:pt>
                <c:pt idx="69582" formatCode="General">
                  <c:v>1.4331699999999992</c:v>
                </c:pt>
                <c:pt idx="69583" formatCode="General">
                  <c:v>1.4331999999999991</c:v>
                </c:pt>
                <c:pt idx="69584" formatCode="General">
                  <c:v>1.4332199999999991</c:v>
                </c:pt>
                <c:pt idx="69585" formatCode="General">
                  <c:v>1.4332399999999992</c:v>
                </c:pt>
                <c:pt idx="69586" formatCode="General">
                  <c:v>1.4332599999999998</c:v>
                </c:pt>
                <c:pt idx="69587" formatCode="General">
                  <c:v>1.4332799999999992</c:v>
                </c:pt>
                <c:pt idx="69588" formatCode="General">
                  <c:v>1.4332999999999991</c:v>
                </c:pt>
                <c:pt idx="69589" formatCode="General">
                  <c:v>1.4333299999999987</c:v>
                </c:pt>
                <c:pt idx="69590" formatCode="General">
                  <c:v>1.4333399999999992</c:v>
                </c:pt>
                <c:pt idx="69591" formatCode="General">
                  <c:v>1.4333599999999991</c:v>
                </c:pt>
                <c:pt idx="69592" formatCode="General">
                  <c:v>1.4333899999999991</c:v>
                </c:pt>
                <c:pt idx="69593" formatCode="General">
                  <c:v>1.4334099999999992</c:v>
                </c:pt>
                <c:pt idx="69594" formatCode="General">
                  <c:v>1.433419999999999</c:v>
                </c:pt>
                <c:pt idx="69595" formatCode="General">
                  <c:v>1.4334399999999992</c:v>
                </c:pt>
                <c:pt idx="69596" formatCode="General">
                  <c:v>1.4334699999999991</c:v>
                </c:pt>
                <c:pt idx="69597" formatCode="General">
                  <c:v>1.433489999999999</c:v>
                </c:pt>
                <c:pt idx="69598" formatCode="General">
                  <c:v>1.4335099999999992</c:v>
                </c:pt>
                <c:pt idx="69599" formatCode="General">
                  <c:v>1.4335299999999984</c:v>
                </c:pt>
                <c:pt idx="69600" formatCode="General">
                  <c:v>1.4335499999999992</c:v>
                </c:pt>
                <c:pt idx="69601" formatCode="General">
                  <c:v>1.4335699999999989</c:v>
                </c:pt>
                <c:pt idx="69602" formatCode="General">
                  <c:v>1.433589999999999</c:v>
                </c:pt>
                <c:pt idx="69603" formatCode="General">
                  <c:v>1.4336099999999992</c:v>
                </c:pt>
                <c:pt idx="69604" formatCode="General">
                  <c:v>1.4336299999999984</c:v>
                </c:pt>
                <c:pt idx="69605" formatCode="General">
                  <c:v>1.4336499999999992</c:v>
                </c:pt>
                <c:pt idx="69606" formatCode="General">
                  <c:v>1.4336699999999989</c:v>
                </c:pt>
                <c:pt idx="69607" formatCode="General">
                  <c:v>1.433689999999999</c:v>
                </c:pt>
                <c:pt idx="69608" formatCode="General">
                  <c:v>1.4337099999999992</c:v>
                </c:pt>
                <c:pt idx="69609" formatCode="General">
                  <c:v>1.4337299999999982</c:v>
                </c:pt>
                <c:pt idx="69610" formatCode="General">
                  <c:v>1.4337499999999992</c:v>
                </c:pt>
                <c:pt idx="69611" formatCode="General">
                  <c:v>1.4337699999999987</c:v>
                </c:pt>
                <c:pt idx="69612" formatCode="General">
                  <c:v>1.4337999999999984</c:v>
                </c:pt>
                <c:pt idx="69613" formatCode="General">
                  <c:v>1.4338099999999991</c:v>
                </c:pt>
                <c:pt idx="69614" formatCode="General">
                  <c:v>1.4338399999999989</c:v>
                </c:pt>
                <c:pt idx="69615" formatCode="General">
                  <c:v>1.433859999999999</c:v>
                </c:pt>
                <c:pt idx="69616" formatCode="General">
                  <c:v>1.4338799999999992</c:v>
                </c:pt>
                <c:pt idx="69617" formatCode="General">
                  <c:v>1.433889999999999</c:v>
                </c:pt>
                <c:pt idx="69618" formatCode="General">
                  <c:v>1.433919999999999</c:v>
                </c:pt>
                <c:pt idx="69619" formatCode="General">
                  <c:v>1.4339399999999987</c:v>
                </c:pt>
                <c:pt idx="69620" formatCode="General">
                  <c:v>1.433959999999999</c:v>
                </c:pt>
                <c:pt idx="69621" formatCode="General">
                  <c:v>1.4339799999999991</c:v>
                </c:pt>
                <c:pt idx="69622" formatCode="General">
                  <c:v>1.4339999999999982</c:v>
                </c:pt>
                <c:pt idx="69623" formatCode="General">
                  <c:v>1.4340199999999999</c:v>
                </c:pt>
                <c:pt idx="69624" formatCode="General">
                  <c:v>1.43404</c:v>
                </c:pt>
                <c:pt idx="69625" formatCode="General">
                  <c:v>1.4340599999999999</c:v>
                </c:pt>
                <c:pt idx="69626" formatCode="General">
                  <c:v>1.43408</c:v>
                </c:pt>
                <c:pt idx="69627" formatCode="General">
                  <c:v>1.43411</c:v>
                </c:pt>
                <c:pt idx="69628" formatCode="General">
                  <c:v>1.434129999999999</c:v>
                </c:pt>
                <c:pt idx="69629" formatCode="General">
                  <c:v>1.43414</c:v>
                </c:pt>
                <c:pt idx="69630" formatCode="General">
                  <c:v>1.4341699999999991</c:v>
                </c:pt>
                <c:pt idx="69631" formatCode="General">
                  <c:v>1.4341899999999999</c:v>
                </c:pt>
                <c:pt idx="69632" formatCode="General">
                  <c:v>1.43421</c:v>
                </c:pt>
                <c:pt idx="69633" formatCode="General">
                  <c:v>1.4342199999999998</c:v>
                </c:pt>
                <c:pt idx="69634" formatCode="General">
                  <c:v>1.43425</c:v>
                </c:pt>
                <c:pt idx="69635" formatCode="General">
                  <c:v>1.434269999999999</c:v>
                </c:pt>
                <c:pt idx="69636" formatCode="General">
                  <c:v>1.4342899999999998</c:v>
                </c:pt>
                <c:pt idx="69637" formatCode="General">
                  <c:v>1.43431</c:v>
                </c:pt>
                <c:pt idx="69638" formatCode="General">
                  <c:v>1.4343299999999992</c:v>
                </c:pt>
                <c:pt idx="69639" formatCode="General">
                  <c:v>1.43435</c:v>
                </c:pt>
                <c:pt idx="69640" formatCode="General">
                  <c:v>1.43438</c:v>
                </c:pt>
                <c:pt idx="69641" formatCode="General">
                  <c:v>1.4343899999999998</c:v>
                </c:pt>
                <c:pt idx="69642" formatCode="General">
                  <c:v>1.43441</c:v>
                </c:pt>
                <c:pt idx="69643" formatCode="General">
                  <c:v>1.434439999999999</c:v>
                </c:pt>
                <c:pt idx="69644" formatCode="General">
                  <c:v>1.4344599999999998</c:v>
                </c:pt>
                <c:pt idx="69645" formatCode="General">
                  <c:v>1.434469999999999</c:v>
                </c:pt>
                <c:pt idx="69646" formatCode="General">
                  <c:v>1.4344899999999998</c:v>
                </c:pt>
                <c:pt idx="69647" formatCode="General">
                  <c:v>1.4345199999999998</c:v>
                </c:pt>
                <c:pt idx="69648" formatCode="General">
                  <c:v>1.434539999999999</c:v>
                </c:pt>
                <c:pt idx="69649" formatCode="General">
                  <c:v>1.43455</c:v>
                </c:pt>
                <c:pt idx="69650" formatCode="General">
                  <c:v>1.43458</c:v>
                </c:pt>
                <c:pt idx="69651" formatCode="General">
                  <c:v>1.4345999999999992</c:v>
                </c:pt>
                <c:pt idx="69652" formatCode="General">
                  <c:v>1.4346199999999998</c:v>
                </c:pt>
                <c:pt idx="69653" formatCode="General">
                  <c:v>1.434639999999999</c:v>
                </c:pt>
                <c:pt idx="69654" formatCode="General">
                  <c:v>1.4346599999999998</c:v>
                </c:pt>
                <c:pt idx="69655" formatCode="General">
                  <c:v>1.43468</c:v>
                </c:pt>
                <c:pt idx="69656" formatCode="General">
                  <c:v>1.4346999999999992</c:v>
                </c:pt>
                <c:pt idx="69657" formatCode="General">
                  <c:v>1.4347199999999998</c:v>
                </c:pt>
                <c:pt idx="69658" formatCode="General">
                  <c:v>1.434739999999999</c:v>
                </c:pt>
                <c:pt idx="69659" formatCode="General">
                  <c:v>1.4347599999999998</c:v>
                </c:pt>
                <c:pt idx="69660" formatCode="General">
                  <c:v>1.4347899999999998</c:v>
                </c:pt>
                <c:pt idx="69661" formatCode="General">
                  <c:v>1.4347999999999992</c:v>
                </c:pt>
                <c:pt idx="69662" formatCode="General">
                  <c:v>1.4348299999999992</c:v>
                </c:pt>
                <c:pt idx="69663" formatCode="General">
                  <c:v>1.43485</c:v>
                </c:pt>
                <c:pt idx="69664" formatCode="General">
                  <c:v>1.4348699999999992</c:v>
                </c:pt>
                <c:pt idx="69665" formatCode="General">
                  <c:v>1.4348899999999998</c:v>
                </c:pt>
                <c:pt idx="69666" formatCode="General">
                  <c:v>1.434909999999999</c:v>
                </c:pt>
                <c:pt idx="69667" formatCode="General">
                  <c:v>1.4349299999999992</c:v>
                </c:pt>
                <c:pt idx="69668" formatCode="General">
                  <c:v>1.4349399999999992</c:v>
                </c:pt>
                <c:pt idx="69669" formatCode="General">
                  <c:v>1.4349699999999992</c:v>
                </c:pt>
                <c:pt idx="69670" formatCode="General">
                  <c:v>1.4349899999999998</c:v>
                </c:pt>
                <c:pt idx="69671" formatCode="General">
                  <c:v>1.435009999999999</c:v>
                </c:pt>
                <c:pt idx="69672" formatCode="General">
                  <c:v>1.4350299999999991</c:v>
                </c:pt>
                <c:pt idx="69673" formatCode="General">
                  <c:v>1.435049999999999</c:v>
                </c:pt>
                <c:pt idx="69674" formatCode="General">
                  <c:v>1.4350699999999992</c:v>
                </c:pt>
                <c:pt idx="69675" formatCode="General">
                  <c:v>1.4350899999999998</c:v>
                </c:pt>
                <c:pt idx="69676" formatCode="General">
                  <c:v>1.4351099999999992</c:v>
                </c:pt>
                <c:pt idx="69677" formatCode="General">
                  <c:v>1.4351299999999991</c:v>
                </c:pt>
                <c:pt idx="69678" formatCode="General">
                  <c:v>1.435149999999999</c:v>
                </c:pt>
                <c:pt idx="69679" formatCode="General">
                  <c:v>1.435179999999999</c:v>
                </c:pt>
                <c:pt idx="69680" formatCode="General">
                  <c:v>1.4351899999999991</c:v>
                </c:pt>
                <c:pt idx="69681" formatCode="General">
                  <c:v>1.4352099999999992</c:v>
                </c:pt>
                <c:pt idx="69682" formatCode="General">
                  <c:v>1.4352399999999992</c:v>
                </c:pt>
                <c:pt idx="69683" formatCode="General">
                  <c:v>1.4352599999999998</c:v>
                </c:pt>
                <c:pt idx="69684" formatCode="General">
                  <c:v>1.4352699999999992</c:v>
                </c:pt>
                <c:pt idx="69685" formatCode="General">
                  <c:v>1.4352999999999991</c:v>
                </c:pt>
                <c:pt idx="69686" formatCode="General">
                  <c:v>1.435319999999999</c:v>
                </c:pt>
                <c:pt idx="69687" formatCode="General">
                  <c:v>1.4353399999999992</c:v>
                </c:pt>
                <c:pt idx="69688" formatCode="General">
                  <c:v>1.4353599999999991</c:v>
                </c:pt>
                <c:pt idx="69689" formatCode="General">
                  <c:v>1.4353799999999992</c:v>
                </c:pt>
                <c:pt idx="69690" formatCode="General">
                  <c:v>1.4353999999999989</c:v>
                </c:pt>
                <c:pt idx="69691" formatCode="General">
                  <c:v>1.4354299999999987</c:v>
                </c:pt>
                <c:pt idx="69692" formatCode="General">
                  <c:v>1.4354399999999992</c:v>
                </c:pt>
                <c:pt idx="69693" formatCode="General">
                  <c:v>1.4354599999999991</c:v>
                </c:pt>
                <c:pt idx="69694" formatCode="General">
                  <c:v>1.435489999999999</c:v>
                </c:pt>
                <c:pt idx="69695" formatCode="General">
                  <c:v>1.4355099999999992</c:v>
                </c:pt>
                <c:pt idx="69696" formatCode="General">
                  <c:v>1.435519999999999</c:v>
                </c:pt>
                <c:pt idx="69697" formatCode="General">
                  <c:v>1.4355399999999992</c:v>
                </c:pt>
                <c:pt idx="69698" formatCode="General">
                  <c:v>1.4355699999999989</c:v>
                </c:pt>
                <c:pt idx="69699" formatCode="General">
                  <c:v>1.435589999999999</c:v>
                </c:pt>
                <c:pt idx="69700" formatCode="General">
                  <c:v>1.4355999999999987</c:v>
                </c:pt>
                <c:pt idx="69701" formatCode="General">
                  <c:v>1.4356299999999984</c:v>
                </c:pt>
                <c:pt idx="69702" formatCode="General">
                  <c:v>1.4356499999999992</c:v>
                </c:pt>
                <c:pt idx="69703" formatCode="General">
                  <c:v>1.4356699999999989</c:v>
                </c:pt>
                <c:pt idx="69704" formatCode="General">
                  <c:v>1.435689999999999</c:v>
                </c:pt>
                <c:pt idx="69705" formatCode="General">
                  <c:v>1.4357099999999992</c:v>
                </c:pt>
                <c:pt idx="69706" formatCode="General">
                  <c:v>1.4357299999999984</c:v>
                </c:pt>
                <c:pt idx="69707" formatCode="General">
                  <c:v>1.435759999999999</c:v>
                </c:pt>
                <c:pt idx="69708" formatCode="General">
                  <c:v>1.4357699999999987</c:v>
                </c:pt>
                <c:pt idx="69709" formatCode="General">
                  <c:v>1.435789999999999</c:v>
                </c:pt>
                <c:pt idx="69710" formatCode="General">
                  <c:v>1.435819999999999</c:v>
                </c:pt>
                <c:pt idx="69711" formatCode="General">
                  <c:v>1.4358399999999989</c:v>
                </c:pt>
                <c:pt idx="69712" formatCode="General">
                  <c:v>1.4358499999999992</c:v>
                </c:pt>
                <c:pt idx="69713" formatCode="General">
                  <c:v>1.4358799999999992</c:v>
                </c:pt>
                <c:pt idx="69714" formatCode="General">
                  <c:v>1.4358999999999984</c:v>
                </c:pt>
                <c:pt idx="69715" formatCode="General">
                  <c:v>1.435919999999999</c:v>
                </c:pt>
                <c:pt idx="69716" formatCode="General">
                  <c:v>1.4359399999999989</c:v>
                </c:pt>
                <c:pt idx="69717" formatCode="General">
                  <c:v>1.435959999999999</c:v>
                </c:pt>
                <c:pt idx="69718" formatCode="General">
                  <c:v>1.4359799999999991</c:v>
                </c:pt>
                <c:pt idx="69719" formatCode="General">
                  <c:v>1.4359999999999982</c:v>
                </c:pt>
                <c:pt idx="69720" formatCode="General">
                  <c:v>1.4360199999999999</c:v>
                </c:pt>
                <c:pt idx="69721" formatCode="General">
                  <c:v>1.43604</c:v>
                </c:pt>
                <c:pt idx="69722" formatCode="General">
                  <c:v>1.4360599999999999</c:v>
                </c:pt>
                <c:pt idx="69723" formatCode="General">
                  <c:v>1.43608</c:v>
                </c:pt>
                <c:pt idx="69724" formatCode="General">
                  <c:v>1.436099999999999</c:v>
                </c:pt>
                <c:pt idx="69725" formatCode="General">
                  <c:v>1.4361199999999998</c:v>
                </c:pt>
                <c:pt idx="69726" formatCode="General">
                  <c:v>1.43614</c:v>
                </c:pt>
                <c:pt idx="69727" formatCode="General">
                  <c:v>1.4361699999999991</c:v>
                </c:pt>
                <c:pt idx="69728" formatCode="General">
                  <c:v>1.43618</c:v>
                </c:pt>
                <c:pt idx="69729" formatCode="General">
                  <c:v>1.436199999999999</c:v>
                </c:pt>
                <c:pt idx="69730" formatCode="General">
                  <c:v>1.436229999999999</c:v>
                </c:pt>
                <c:pt idx="69731" formatCode="General">
                  <c:v>1.43625</c:v>
                </c:pt>
                <c:pt idx="69732" formatCode="General">
                  <c:v>1.4362599999999999</c:v>
                </c:pt>
                <c:pt idx="69733" formatCode="General">
                  <c:v>1.4362899999999998</c:v>
                </c:pt>
                <c:pt idx="69734" formatCode="General">
                  <c:v>1.43631</c:v>
                </c:pt>
                <c:pt idx="69735" formatCode="General">
                  <c:v>1.4363299999999992</c:v>
                </c:pt>
                <c:pt idx="69736" formatCode="General">
                  <c:v>1.43635</c:v>
                </c:pt>
                <c:pt idx="69737" formatCode="General">
                  <c:v>1.436369999999999</c:v>
                </c:pt>
                <c:pt idx="69738" formatCode="General">
                  <c:v>1.4363899999999998</c:v>
                </c:pt>
                <c:pt idx="69739" formatCode="General">
                  <c:v>1.43641</c:v>
                </c:pt>
                <c:pt idx="69740" formatCode="General">
                  <c:v>1.4364299999999992</c:v>
                </c:pt>
                <c:pt idx="69741" formatCode="General">
                  <c:v>1.43645</c:v>
                </c:pt>
                <c:pt idx="69742" formatCode="General">
                  <c:v>1.43648</c:v>
                </c:pt>
                <c:pt idx="69743" formatCode="General">
                  <c:v>1.4364899999999998</c:v>
                </c:pt>
                <c:pt idx="69744" formatCode="General">
                  <c:v>1.43651</c:v>
                </c:pt>
                <c:pt idx="69745" formatCode="General">
                  <c:v>1.436539999999999</c:v>
                </c:pt>
                <c:pt idx="69746" formatCode="General">
                  <c:v>1.4365599999999998</c:v>
                </c:pt>
                <c:pt idx="69747" formatCode="General">
                  <c:v>1.436569999999999</c:v>
                </c:pt>
                <c:pt idx="69748" formatCode="General">
                  <c:v>1.4365899999999998</c:v>
                </c:pt>
                <c:pt idx="69749" formatCode="General">
                  <c:v>1.4366199999999998</c:v>
                </c:pt>
                <c:pt idx="69750" formatCode="General">
                  <c:v>1.436639999999999</c:v>
                </c:pt>
                <c:pt idx="69751" formatCode="General">
                  <c:v>1.43665</c:v>
                </c:pt>
                <c:pt idx="69752" formatCode="General">
                  <c:v>1.43668</c:v>
                </c:pt>
                <c:pt idx="69753" formatCode="General">
                  <c:v>1.4366999999999992</c:v>
                </c:pt>
                <c:pt idx="69754" formatCode="General">
                  <c:v>1.4367199999999998</c:v>
                </c:pt>
                <c:pt idx="69755" formatCode="General">
                  <c:v>1.436739999999999</c:v>
                </c:pt>
                <c:pt idx="69756" formatCode="General">
                  <c:v>1.4367599999999998</c:v>
                </c:pt>
                <c:pt idx="69757" formatCode="General">
                  <c:v>1.4367799999999991</c:v>
                </c:pt>
                <c:pt idx="69758" formatCode="General">
                  <c:v>1.436809999999999</c:v>
                </c:pt>
                <c:pt idx="69759" formatCode="General">
                  <c:v>1.4368199999999998</c:v>
                </c:pt>
                <c:pt idx="69760" formatCode="General">
                  <c:v>1.436839999999999</c:v>
                </c:pt>
                <c:pt idx="69761" formatCode="General">
                  <c:v>1.4368599999999998</c:v>
                </c:pt>
                <c:pt idx="69762" formatCode="General">
                  <c:v>1.4368899999999998</c:v>
                </c:pt>
                <c:pt idx="69763" formatCode="General">
                  <c:v>1.4368999999999992</c:v>
                </c:pt>
                <c:pt idx="69764" formatCode="General">
                  <c:v>1.4369299999999992</c:v>
                </c:pt>
                <c:pt idx="69765" formatCode="General">
                  <c:v>1.4369499999999991</c:v>
                </c:pt>
                <c:pt idx="69766" formatCode="General">
                  <c:v>1.4369699999999992</c:v>
                </c:pt>
                <c:pt idx="69767" formatCode="General">
                  <c:v>1.4369899999999998</c:v>
                </c:pt>
                <c:pt idx="69768" formatCode="General">
                  <c:v>1.437009999999999</c:v>
                </c:pt>
                <c:pt idx="69769" formatCode="General">
                  <c:v>1.4370299999999991</c:v>
                </c:pt>
                <c:pt idx="69770" formatCode="General">
                  <c:v>1.4370499999999991</c:v>
                </c:pt>
                <c:pt idx="69771" formatCode="General">
                  <c:v>1.4370699999999992</c:v>
                </c:pt>
                <c:pt idx="69772" formatCode="General">
                  <c:v>1.4370899999999998</c:v>
                </c:pt>
                <c:pt idx="69773" formatCode="General">
                  <c:v>1.4371099999999992</c:v>
                </c:pt>
                <c:pt idx="69774" formatCode="General">
                  <c:v>1.4371299999999991</c:v>
                </c:pt>
                <c:pt idx="69775" formatCode="General">
                  <c:v>1.437149999999999</c:v>
                </c:pt>
                <c:pt idx="69776" formatCode="General">
                  <c:v>1.4371699999999992</c:v>
                </c:pt>
                <c:pt idx="69777" formatCode="General">
                  <c:v>1.4371899999999991</c:v>
                </c:pt>
                <c:pt idx="69778" formatCode="General">
                  <c:v>1.4372199999999991</c:v>
                </c:pt>
                <c:pt idx="69779" formatCode="General">
                  <c:v>1.4372299999999989</c:v>
                </c:pt>
                <c:pt idx="69780" formatCode="General">
                  <c:v>1.4372599999999998</c:v>
                </c:pt>
                <c:pt idx="69781" formatCode="General">
                  <c:v>1.437279999999999</c:v>
                </c:pt>
                <c:pt idx="69782" formatCode="General">
                  <c:v>1.4372999999999991</c:v>
                </c:pt>
                <c:pt idx="69783" formatCode="General">
                  <c:v>1.4373099999999992</c:v>
                </c:pt>
                <c:pt idx="69784" formatCode="General">
                  <c:v>1.4373399999999992</c:v>
                </c:pt>
                <c:pt idx="69785" formatCode="General">
                  <c:v>1.4373599999999991</c:v>
                </c:pt>
                <c:pt idx="69786" formatCode="General">
                  <c:v>1.4373799999999992</c:v>
                </c:pt>
                <c:pt idx="69787" formatCode="General">
                  <c:v>1.4373999999999989</c:v>
                </c:pt>
                <c:pt idx="69788" formatCode="General">
                  <c:v>1.437419999999999</c:v>
                </c:pt>
                <c:pt idx="69789" formatCode="General">
                  <c:v>1.4374399999999992</c:v>
                </c:pt>
                <c:pt idx="69790" formatCode="General">
                  <c:v>1.4374599999999991</c:v>
                </c:pt>
                <c:pt idx="69791" formatCode="General">
                  <c:v>1.4374799999999992</c:v>
                </c:pt>
                <c:pt idx="69792" formatCode="General">
                  <c:v>1.4374999999999989</c:v>
                </c:pt>
                <c:pt idx="69793" formatCode="General">
                  <c:v>1.4375299999999986</c:v>
                </c:pt>
                <c:pt idx="69794" formatCode="General">
                  <c:v>1.4375499999999992</c:v>
                </c:pt>
                <c:pt idx="69795" formatCode="General">
                  <c:v>1.4375599999999991</c:v>
                </c:pt>
                <c:pt idx="69796" formatCode="General">
                  <c:v>1.4375799999999992</c:v>
                </c:pt>
                <c:pt idx="69797" formatCode="General">
                  <c:v>1.4376099999999992</c:v>
                </c:pt>
                <c:pt idx="69798" formatCode="General">
                  <c:v>1.4376299999999984</c:v>
                </c:pt>
                <c:pt idx="69799" formatCode="General">
                  <c:v>1.4376399999999991</c:v>
                </c:pt>
                <c:pt idx="69800" formatCode="General">
                  <c:v>1.4376699999999989</c:v>
                </c:pt>
                <c:pt idx="69801" formatCode="General">
                  <c:v>1.437689999999999</c:v>
                </c:pt>
                <c:pt idx="69802" formatCode="General">
                  <c:v>1.4377099999999992</c:v>
                </c:pt>
                <c:pt idx="69803" formatCode="General">
                  <c:v>1.4377299999999984</c:v>
                </c:pt>
                <c:pt idx="69804" formatCode="General">
                  <c:v>1.4377499999999992</c:v>
                </c:pt>
                <c:pt idx="69805" formatCode="General">
                  <c:v>1.4377699999999987</c:v>
                </c:pt>
                <c:pt idx="69806" formatCode="General">
                  <c:v>1.437789999999999</c:v>
                </c:pt>
                <c:pt idx="69807" formatCode="General">
                  <c:v>1.4378099999999991</c:v>
                </c:pt>
                <c:pt idx="69808" formatCode="General">
                  <c:v>1.4378299999999982</c:v>
                </c:pt>
                <c:pt idx="69809" formatCode="General">
                  <c:v>1.437859999999999</c:v>
                </c:pt>
                <c:pt idx="69810" formatCode="General">
                  <c:v>1.4378699999999986</c:v>
                </c:pt>
                <c:pt idx="69811" formatCode="General">
                  <c:v>1.437889999999999</c:v>
                </c:pt>
                <c:pt idx="69812" formatCode="General">
                  <c:v>1.4379099999999991</c:v>
                </c:pt>
                <c:pt idx="69813" formatCode="General">
                  <c:v>1.4379399999999989</c:v>
                </c:pt>
                <c:pt idx="69814" formatCode="General">
                  <c:v>1.4379499999999992</c:v>
                </c:pt>
                <c:pt idx="69815" formatCode="General">
                  <c:v>1.4379799999999991</c:v>
                </c:pt>
                <c:pt idx="69816" formatCode="General">
                  <c:v>1.4379999999999982</c:v>
                </c:pt>
                <c:pt idx="69817" formatCode="General">
                  <c:v>1.4380199999999999</c:v>
                </c:pt>
                <c:pt idx="69818" formatCode="General">
                  <c:v>1.43804</c:v>
                </c:pt>
                <c:pt idx="69819" formatCode="General">
                  <c:v>1.4380599999999999</c:v>
                </c:pt>
                <c:pt idx="69820" formatCode="General">
                  <c:v>1.43808</c:v>
                </c:pt>
                <c:pt idx="69821" formatCode="General">
                  <c:v>1.438099999999999</c:v>
                </c:pt>
                <c:pt idx="69822" formatCode="General">
                  <c:v>1.4381199999999998</c:v>
                </c:pt>
                <c:pt idx="69823" formatCode="General">
                  <c:v>1.43814</c:v>
                </c:pt>
                <c:pt idx="69824" formatCode="General">
                  <c:v>1.4381599999999999</c:v>
                </c:pt>
                <c:pt idx="69825" formatCode="General">
                  <c:v>1.43818</c:v>
                </c:pt>
                <c:pt idx="69826" formatCode="General">
                  <c:v>1.438199999999999</c:v>
                </c:pt>
                <c:pt idx="69827" formatCode="General">
                  <c:v>1.4382199999999998</c:v>
                </c:pt>
                <c:pt idx="69828" formatCode="General">
                  <c:v>1.43825</c:v>
                </c:pt>
                <c:pt idx="69829" formatCode="General">
                  <c:v>1.438269999999999</c:v>
                </c:pt>
                <c:pt idx="69830" formatCode="General">
                  <c:v>1.43828</c:v>
                </c:pt>
                <c:pt idx="69831" formatCode="General">
                  <c:v>1.43831</c:v>
                </c:pt>
                <c:pt idx="69832" formatCode="General">
                  <c:v>1.4383299999999992</c:v>
                </c:pt>
                <c:pt idx="69833" formatCode="General">
                  <c:v>1.43835</c:v>
                </c:pt>
                <c:pt idx="69834" formatCode="General">
                  <c:v>1.4383599999999999</c:v>
                </c:pt>
                <c:pt idx="69835" formatCode="General">
                  <c:v>1.4383899999999998</c:v>
                </c:pt>
                <c:pt idx="69836" formatCode="General">
                  <c:v>1.43841</c:v>
                </c:pt>
                <c:pt idx="69837" formatCode="General">
                  <c:v>1.4384299999999992</c:v>
                </c:pt>
                <c:pt idx="69838" formatCode="General">
                  <c:v>1.43845</c:v>
                </c:pt>
                <c:pt idx="69839" formatCode="General">
                  <c:v>1.438469999999999</c:v>
                </c:pt>
                <c:pt idx="69840" formatCode="General">
                  <c:v>1.4384899999999998</c:v>
                </c:pt>
                <c:pt idx="69841" formatCode="General">
                  <c:v>1.43851</c:v>
                </c:pt>
                <c:pt idx="69842" formatCode="General">
                  <c:v>1.4385299999999992</c:v>
                </c:pt>
                <c:pt idx="69843" formatCode="General">
                  <c:v>1.43855</c:v>
                </c:pt>
                <c:pt idx="69844" formatCode="General">
                  <c:v>1.43858</c:v>
                </c:pt>
                <c:pt idx="69845" formatCode="General">
                  <c:v>1.4385999999999992</c:v>
                </c:pt>
                <c:pt idx="69846" formatCode="General">
                  <c:v>1.4386099999999991</c:v>
                </c:pt>
                <c:pt idx="69847" formatCode="General">
                  <c:v>1.4386299999999992</c:v>
                </c:pt>
                <c:pt idx="69848" formatCode="General">
                  <c:v>1.4386599999999998</c:v>
                </c:pt>
                <c:pt idx="69849" formatCode="General">
                  <c:v>1.43868</c:v>
                </c:pt>
                <c:pt idx="69850" formatCode="General">
                  <c:v>1.4386899999999998</c:v>
                </c:pt>
                <c:pt idx="69851" formatCode="General">
                  <c:v>1.4387199999999998</c:v>
                </c:pt>
                <c:pt idx="69852" formatCode="General">
                  <c:v>1.438739999999999</c:v>
                </c:pt>
                <c:pt idx="69853" formatCode="General">
                  <c:v>1.4387599999999998</c:v>
                </c:pt>
                <c:pt idx="69854" formatCode="General">
                  <c:v>1.4387799999999991</c:v>
                </c:pt>
                <c:pt idx="69855" formatCode="General">
                  <c:v>1.4387999999999992</c:v>
                </c:pt>
                <c:pt idx="69856" formatCode="General">
                  <c:v>1.4388199999999998</c:v>
                </c:pt>
                <c:pt idx="69857" formatCode="General">
                  <c:v>1.43885</c:v>
                </c:pt>
                <c:pt idx="69858" formatCode="General">
                  <c:v>1.4388599999999998</c:v>
                </c:pt>
                <c:pt idx="69859" formatCode="General">
                  <c:v>1.438879999999999</c:v>
                </c:pt>
                <c:pt idx="69860" formatCode="General">
                  <c:v>1.438909999999999</c:v>
                </c:pt>
                <c:pt idx="69861" formatCode="General">
                  <c:v>1.4389299999999992</c:v>
                </c:pt>
                <c:pt idx="69862" formatCode="General">
                  <c:v>1.4389399999999992</c:v>
                </c:pt>
                <c:pt idx="69863" formatCode="General">
                  <c:v>1.4389599999999998</c:v>
                </c:pt>
                <c:pt idx="69864" formatCode="General">
                  <c:v>1.4389899999999998</c:v>
                </c:pt>
                <c:pt idx="69865" formatCode="General">
                  <c:v>1.439009999999999</c:v>
                </c:pt>
                <c:pt idx="69866" formatCode="General">
                  <c:v>1.4390299999999991</c:v>
                </c:pt>
                <c:pt idx="69867" formatCode="General">
                  <c:v>1.4390499999999991</c:v>
                </c:pt>
                <c:pt idx="69868" formatCode="General">
                  <c:v>1.4390699999999992</c:v>
                </c:pt>
                <c:pt idx="69869" formatCode="General">
                  <c:v>1.4390899999999998</c:v>
                </c:pt>
                <c:pt idx="69870" formatCode="General">
                  <c:v>1.439109999999999</c:v>
                </c:pt>
                <c:pt idx="69871" formatCode="General">
                  <c:v>1.4391299999999991</c:v>
                </c:pt>
                <c:pt idx="69872" formatCode="General">
                  <c:v>1.439149999999999</c:v>
                </c:pt>
                <c:pt idx="69873" formatCode="General">
                  <c:v>1.4391699999999992</c:v>
                </c:pt>
                <c:pt idx="69874" formatCode="General">
                  <c:v>1.4391899999999991</c:v>
                </c:pt>
                <c:pt idx="69875" formatCode="General">
                  <c:v>1.4392099999999992</c:v>
                </c:pt>
                <c:pt idx="69876" formatCode="General">
                  <c:v>1.4392299999999989</c:v>
                </c:pt>
                <c:pt idx="69877" formatCode="General">
                  <c:v>1.439249999999999</c:v>
                </c:pt>
                <c:pt idx="69878" formatCode="General">
                  <c:v>1.4392699999999992</c:v>
                </c:pt>
                <c:pt idx="69879" formatCode="General">
                  <c:v>1.4392999999999991</c:v>
                </c:pt>
                <c:pt idx="69880" formatCode="General">
                  <c:v>1.439319999999999</c:v>
                </c:pt>
                <c:pt idx="69881" formatCode="General">
                  <c:v>1.4393299999999989</c:v>
                </c:pt>
                <c:pt idx="69882" formatCode="General">
                  <c:v>1.4393599999999998</c:v>
                </c:pt>
                <c:pt idx="69883" formatCode="General">
                  <c:v>1.4393799999999992</c:v>
                </c:pt>
                <c:pt idx="69884" formatCode="General">
                  <c:v>1.4393999999999989</c:v>
                </c:pt>
                <c:pt idx="69885" formatCode="General">
                  <c:v>1.4394099999999992</c:v>
                </c:pt>
                <c:pt idx="69886" formatCode="General">
                  <c:v>1.4394399999999992</c:v>
                </c:pt>
                <c:pt idx="69887" formatCode="General">
                  <c:v>1.4394599999999991</c:v>
                </c:pt>
                <c:pt idx="69888" formatCode="General">
                  <c:v>1.4394799999999992</c:v>
                </c:pt>
                <c:pt idx="69889" formatCode="General">
                  <c:v>1.4394999999999989</c:v>
                </c:pt>
                <c:pt idx="69890" formatCode="General">
                  <c:v>1.439519999999999</c:v>
                </c:pt>
                <c:pt idx="69891" formatCode="General">
                  <c:v>1.4395399999999992</c:v>
                </c:pt>
                <c:pt idx="69892" formatCode="General">
                  <c:v>1.4395599999999991</c:v>
                </c:pt>
                <c:pt idx="69893" formatCode="General">
                  <c:v>1.4395799999999992</c:v>
                </c:pt>
                <c:pt idx="69894" formatCode="General">
                  <c:v>1.4395999999999987</c:v>
                </c:pt>
                <c:pt idx="69895" formatCode="General">
                  <c:v>1.439619999999999</c:v>
                </c:pt>
                <c:pt idx="69896" formatCode="General">
                  <c:v>1.4396499999999992</c:v>
                </c:pt>
                <c:pt idx="69897" formatCode="General">
                  <c:v>1.4396599999999991</c:v>
                </c:pt>
                <c:pt idx="69898" formatCode="General">
                  <c:v>1.4396799999999992</c:v>
                </c:pt>
                <c:pt idx="69899" formatCode="General">
                  <c:v>1.4397099999999992</c:v>
                </c:pt>
                <c:pt idx="69900" formatCode="General">
                  <c:v>1.4397299999999984</c:v>
                </c:pt>
                <c:pt idx="69901" formatCode="General">
                  <c:v>1.4397499999999992</c:v>
                </c:pt>
                <c:pt idx="69902" formatCode="General">
                  <c:v>1.4397699999999989</c:v>
                </c:pt>
                <c:pt idx="69903" formatCode="General">
                  <c:v>1.439789999999999</c:v>
                </c:pt>
                <c:pt idx="69904" formatCode="General">
                  <c:v>1.4398099999999991</c:v>
                </c:pt>
                <c:pt idx="69905" formatCode="General">
                  <c:v>1.4398299999999982</c:v>
                </c:pt>
                <c:pt idx="69906" formatCode="General">
                  <c:v>1.4398499999999992</c:v>
                </c:pt>
                <c:pt idx="69907" formatCode="General">
                  <c:v>1.4398699999999987</c:v>
                </c:pt>
                <c:pt idx="69908" formatCode="General">
                  <c:v>1.4398999999999984</c:v>
                </c:pt>
                <c:pt idx="69909" formatCode="General">
                  <c:v>1.4399099999999991</c:v>
                </c:pt>
                <c:pt idx="69910" formatCode="General">
                  <c:v>1.4399299999999982</c:v>
                </c:pt>
                <c:pt idx="69911" formatCode="General">
                  <c:v>1.4399499999999992</c:v>
                </c:pt>
                <c:pt idx="69912" formatCode="General">
                  <c:v>1.4399799999999991</c:v>
                </c:pt>
                <c:pt idx="69913" formatCode="General">
                  <c:v>1.439989999999999</c:v>
                </c:pt>
                <c:pt idx="69914" formatCode="General">
                  <c:v>1.44001</c:v>
                </c:pt>
                <c:pt idx="69915" formatCode="General">
                  <c:v>1.44004</c:v>
                </c:pt>
                <c:pt idx="69916" formatCode="General">
                  <c:v>1.4400599999999999</c:v>
                </c:pt>
                <c:pt idx="69917" formatCode="General">
                  <c:v>1.44007</c:v>
                </c:pt>
                <c:pt idx="69918" formatCode="General">
                  <c:v>1.440099999999999</c:v>
                </c:pt>
                <c:pt idx="69919" formatCode="General">
                  <c:v>1.4401199999999998</c:v>
                </c:pt>
                <c:pt idx="69920" formatCode="General">
                  <c:v>1.44014</c:v>
                </c:pt>
                <c:pt idx="69921" formatCode="General">
                  <c:v>1.4401599999999999</c:v>
                </c:pt>
                <c:pt idx="69922" formatCode="General">
                  <c:v>1.44018</c:v>
                </c:pt>
                <c:pt idx="69923" formatCode="General">
                  <c:v>1.440199999999999</c:v>
                </c:pt>
                <c:pt idx="69924" formatCode="General">
                  <c:v>1.440229999999999</c:v>
                </c:pt>
                <c:pt idx="69925" formatCode="General">
                  <c:v>1.44024</c:v>
                </c:pt>
                <c:pt idx="69926" formatCode="General">
                  <c:v>1.4402599999999999</c:v>
                </c:pt>
                <c:pt idx="69927" formatCode="General">
                  <c:v>1.4402899999999998</c:v>
                </c:pt>
                <c:pt idx="69928" formatCode="General">
                  <c:v>1.44031</c:v>
                </c:pt>
                <c:pt idx="69929" formatCode="General">
                  <c:v>1.4403199999999998</c:v>
                </c:pt>
                <c:pt idx="69930" formatCode="General">
                  <c:v>1.44035</c:v>
                </c:pt>
                <c:pt idx="69931" formatCode="General">
                  <c:v>1.440369999999999</c:v>
                </c:pt>
                <c:pt idx="69932" formatCode="General">
                  <c:v>1.4403899999999998</c:v>
                </c:pt>
                <c:pt idx="69933" formatCode="General">
                  <c:v>1.44041</c:v>
                </c:pt>
                <c:pt idx="69934" formatCode="General">
                  <c:v>1.4404299999999992</c:v>
                </c:pt>
                <c:pt idx="69935" formatCode="General">
                  <c:v>1.44045</c:v>
                </c:pt>
                <c:pt idx="69936" formatCode="General">
                  <c:v>1.4404599999999999</c:v>
                </c:pt>
                <c:pt idx="69937" formatCode="General">
                  <c:v>1.4404899999999998</c:v>
                </c:pt>
                <c:pt idx="69938" formatCode="General">
                  <c:v>1.44051</c:v>
                </c:pt>
                <c:pt idx="69939" formatCode="General">
                  <c:v>1.4405299999999992</c:v>
                </c:pt>
                <c:pt idx="69940" formatCode="General">
                  <c:v>1.44055</c:v>
                </c:pt>
                <c:pt idx="69941" formatCode="General">
                  <c:v>1.440569999999999</c:v>
                </c:pt>
                <c:pt idx="69942" formatCode="General">
                  <c:v>1.4405899999999998</c:v>
                </c:pt>
                <c:pt idx="69943" formatCode="General">
                  <c:v>1.4406099999999991</c:v>
                </c:pt>
                <c:pt idx="69944" formatCode="General">
                  <c:v>1.4406299999999992</c:v>
                </c:pt>
                <c:pt idx="69945" formatCode="General">
                  <c:v>1.44065</c:v>
                </c:pt>
                <c:pt idx="69946" formatCode="General">
                  <c:v>1.44068</c:v>
                </c:pt>
                <c:pt idx="69947" formatCode="General">
                  <c:v>1.4406999999999992</c:v>
                </c:pt>
                <c:pt idx="69948" formatCode="General">
                  <c:v>1.440709999999999</c:v>
                </c:pt>
                <c:pt idx="69949" formatCode="General">
                  <c:v>1.4407299999999992</c:v>
                </c:pt>
                <c:pt idx="69950" formatCode="General">
                  <c:v>1.4407599999999998</c:v>
                </c:pt>
                <c:pt idx="69951" formatCode="General">
                  <c:v>1.4407799999999991</c:v>
                </c:pt>
                <c:pt idx="69952" formatCode="General">
                  <c:v>1.4407999999999992</c:v>
                </c:pt>
                <c:pt idx="69953" formatCode="General">
                  <c:v>1.4408199999999998</c:v>
                </c:pt>
                <c:pt idx="69954" formatCode="General">
                  <c:v>1.440839999999999</c:v>
                </c:pt>
                <c:pt idx="69955" formatCode="General">
                  <c:v>1.4408599999999998</c:v>
                </c:pt>
                <c:pt idx="69956" formatCode="General">
                  <c:v>1.4408799999999991</c:v>
                </c:pt>
                <c:pt idx="69957" formatCode="General">
                  <c:v>1.4408999999999992</c:v>
                </c:pt>
                <c:pt idx="69958" formatCode="General">
                  <c:v>1.4409199999999998</c:v>
                </c:pt>
                <c:pt idx="69959" formatCode="General">
                  <c:v>1.44095</c:v>
                </c:pt>
                <c:pt idx="69960" formatCode="General">
                  <c:v>1.4409599999999998</c:v>
                </c:pt>
                <c:pt idx="69961" formatCode="General">
                  <c:v>1.440979999999999</c:v>
                </c:pt>
                <c:pt idx="69962" formatCode="General">
                  <c:v>1.4409999999999992</c:v>
                </c:pt>
                <c:pt idx="69963" formatCode="General">
                  <c:v>1.4410299999999991</c:v>
                </c:pt>
                <c:pt idx="69964" formatCode="General">
                  <c:v>1.4410399999999992</c:v>
                </c:pt>
                <c:pt idx="69965" formatCode="General">
                  <c:v>1.4410599999999998</c:v>
                </c:pt>
                <c:pt idx="69966" formatCode="General">
                  <c:v>1.4410899999999998</c:v>
                </c:pt>
                <c:pt idx="69967" formatCode="General">
                  <c:v>1.441109999999999</c:v>
                </c:pt>
                <c:pt idx="69968" formatCode="General">
                  <c:v>1.4411199999999991</c:v>
                </c:pt>
                <c:pt idx="69969" formatCode="General">
                  <c:v>1.441149999999999</c:v>
                </c:pt>
                <c:pt idx="69970" formatCode="General">
                  <c:v>1.4411699999999992</c:v>
                </c:pt>
                <c:pt idx="69971" formatCode="General">
                  <c:v>1.4411899999999991</c:v>
                </c:pt>
                <c:pt idx="69972" formatCode="General">
                  <c:v>1.4412099999999992</c:v>
                </c:pt>
                <c:pt idx="69973" formatCode="General">
                  <c:v>1.4412299999999989</c:v>
                </c:pt>
                <c:pt idx="69974" formatCode="General">
                  <c:v>1.441249999999999</c:v>
                </c:pt>
                <c:pt idx="69975" formatCode="General">
                  <c:v>1.441279999999999</c:v>
                </c:pt>
                <c:pt idx="69976" formatCode="General">
                  <c:v>1.4412899999999991</c:v>
                </c:pt>
                <c:pt idx="69977" formatCode="General">
                  <c:v>1.4413099999999992</c:v>
                </c:pt>
                <c:pt idx="69978" formatCode="General">
                  <c:v>1.4413399999999992</c:v>
                </c:pt>
                <c:pt idx="69979" formatCode="General">
                  <c:v>1.4413599999999998</c:v>
                </c:pt>
                <c:pt idx="69980" formatCode="General">
                  <c:v>1.4413699999999992</c:v>
                </c:pt>
                <c:pt idx="69981" formatCode="General">
                  <c:v>1.4413999999999989</c:v>
                </c:pt>
                <c:pt idx="69982" formatCode="General">
                  <c:v>1.441419999999999</c:v>
                </c:pt>
                <c:pt idx="69983" formatCode="General">
                  <c:v>1.4414399999999992</c:v>
                </c:pt>
                <c:pt idx="69984" formatCode="General">
                  <c:v>1.4414599999999991</c:v>
                </c:pt>
                <c:pt idx="69985" formatCode="General">
                  <c:v>1.4414799999999992</c:v>
                </c:pt>
                <c:pt idx="69986" formatCode="General">
                  <c:v>1.4414999999999989</c:v>
                </c:pt>
                <c:pt idx="69987" formatCode="General">
                  <c:v>1.441519999999999</c:v>
                </c:pt>
                <c:pt idx="69988" formatCode="General">
                  <c:v>1.4415399999999992</c:v>
                </c:pt>
                <c:pt idx="69989" formatCode="General">
                  <c:v>1.4415599999999991</c:v>
                </c:pt>
                <c:pt idx="69990" formatCode="General">
                  <c:v>1.4415799999999992</c:v>
                </c:pt>
                <c:pt idx="69991" formatCode="General">
                  <c:v>1.4415999999999987</c:v>
                </c:pt>
                <c:pt idx="69992" formatCode="General">
                  <c:v>1.441619999999999</c:v>
                </c:pt>
                <c:pt idx="69993" formatCode="General">
                  <c:v>1.4416399999999991</c:v>
                </c:pt>
                <c:pt idx="69994" formatCode="General">
                  <c:v>1.4416599999999991</c:v>
                </c:pt>
                <c:pt idx="69995" formatCode="General">
                  <c:v>1.441689999999999</c:v>
                </c:pt>
                <c:pt idx="69996" formatCode="General">
                  <c:v>1.4416999999999986</c:v>
                </c:pt>
                <c:pt idx="69997" formatCode="General">
                  <c:v>1.4417299999999984</c:v>
                </c:pt>
                <c:pt idx="69998" formatCode="General">
                  <c:v>1.4417499999999992</c:v>
                </c:pt>
                <c:pt idx="69999" formatCode="General">
                  <c:v>1.4417699999999989</c:v>
                </c:pt>
                <c:pt idx="70000" formatCode="General">
                  <c:v>1.4417799999999992</c:v>
                </c:pt>
                <c:pt idx="70001" formatCode="General">
                  <c:v>1.4418099999999991</c:v>
                </c:pt>
                <c:pt idx="70002" formatCode="General">
                  <c:v>1.4418299999999982</c:v>
                </c:pt>
                <c:pt idx="70003" formatCode="General">
                  <c:v>1.4418499999999992</c:v>
                </c:pt>
                <c:pt idx="70004" formatCode="General">
                  <c:v>1.4418699999999987</c:v>
                </c:pt>
                <c:pt idx="70005" formatCode="General">
                  <c:v>1.441889999999999</c:v>
                </c:pt>
                <c:pt idx="70006" formatCode="General">
                  <c:v>1.4419099999999991</c:v>
                </c:pt>
                <c:pt idx="70007" formatCode="General">
                  <c:v>1.4419299999999982</c:v>
                </c:pt>
                <c:pt idx="70008" formatCode="General">
                  <c:v>1.4419499999999992</c:v>
                </c:pt>
                <c:pt idx="70009" formatCode="General">
                  <c:v>1.4419699999999986</c:v>
                </c:pt>
                <c:pt idx="70010" formatCode="General">
                  <c:v>1.4419999999999982</c:v>
                </c:pt>
                <c:pt idx="70011" formatCode="General">
                  <c:v>1.44201</c:v>
                </c:pt>
                <c:pt idx="70012" formatCode="General">
                  <c:v>1.442029999999999</c:v>
                </c:pt>
                <c:pt idx="70013" formatCode="General">
                  <c:v>1.4420500000000001</c:v>
                </c:pt>
                <c:pt idx="70014" formatCode="General">
                  <c:v>1.44208</c:v>
                </c:pt>
                <c:pt idx="70015" formatCode="General">
                  <c:v>1.4420899999999999</c:v>
                </c:pt>
                <c:pt idx="70016" formatCode="General">
                  <c:v>1.44211</c:v>
                </c:pt>
                <c:pt idx="70017" formatCode="General">
                  <c:v>1.44214</c:v>
                </c:pt>
                <c:pt idx="70018" formatCode="General">
                  <c:v>1.4421599999999999</c:v>
                </c:pt>
                <c:pt idx="70019" formatCode="General">
                  <c:v>1.44218</c:v>
                </c:pt>
                <c:pt idx="70020" formatCode="General">
                  <c:v>1.442199999999999</c:v>
                </c:pt>
                <c:pt idx="70021" formatCode="General">
                  <c:v>1.4422199999999998</c:v>
                </c:pt>
                <c:pt idx="70022" formatCode="General">
                  <c:v>1.44224</c:v>
                </c:pt>
                <c:pt idx="70023" formatCode="General">
                  <c:v>1.4422599999999999</c:v>
                </c:pt>
                <c:pt idx="70024" formatCode="General">
                  <c:v>1.44228</c:v>
                </c:pt>
                <c:pt idx="70025" formatCode="General">
                  <c:v>1.442299999999999</c:v>
                </c:pt>
                <c:pt idx="70026" formatCode="General">
                  <c:v>1.4423199999999998</c:v>
                </c:pt>
                <c:pt idx="70027" formatCode="General">
                  <c:v>1.44234</c:v>
                </c:pt>
                <c:pt idx="70028" formatCode="General">
                  <c:v>1.4423599999999999</c:v>
                </c:pt>
                <c:pt idx="70029" formatCode="General">
                  <c:v>1.44238</c:v>
                </c:pt>
                <c:pt idx="70030" formatCode="General">
                  <c:v>1.44241</c:v>
                </c:pt>
                <c:pt idx="70031" formatCode="General">
                  <c:v>1.4424199999999998</c:v>
                </c:pt>
                <c:pt idx="70032" formatCode="General">
                  <c:v>1.44245</c:v>
                </c:pt>
                <c:pt idx="70033" formatCode="General">
                  <c:v>1.442469999999999</c:v>
                </c:pt>
                <c:pt idx="70034" formatCode="General">
                  <c:v>1.4424899999999998</c:v>
                </c:pt>
                <c:pt idx="70035" formatCode="General">
                  <c:v>1.44251</c:v>
                </c:pt>
                <c:pt idx="70036" formatCode="General">
                  <c:v>1.4425299999999992</c:v>
                </c:pt>
                <c:pt idx="70037" formatCode="General">
                  <c:v>1.44255</c:v>
                </c:pt>
                <c:pt idx="70038" formatCode="General">
                  <c:v>1.442569999999999</c:v>
                </c:pt>
                <c:pt idx="70039" formatCode="General">
                  <c:v>1.4425899999999998</c:v>
                </c:pt>
                <c:pt idx="70040" formatCode="General">
                  <c:v>1.4426099999999991</c:v>
                </c:pt>
                <c:pt idx="70041" formatCode="General">
                  <c:v>1.4426299999999992</c:v>
                </c:pt>
                <c:pt idx="70042" formatCode="General">
                  <c:v>1.44265</c:v>
                </c:pt>
                <c:pt idx="70043" formatCode="General">
                  <c:v>1.442669999999999</c:v>
                </c:pt>
                <c:pt idx="70044" formatCode="General">
                  <c:v>1.4426899999999998</c:v>
                </c:pt>
                <c:pt idx="70045" formatCode="General">
                  <c:v>1.4427199999999998</c:v>
                </c:pt>
                <c:pt idx="70046" formatCode="General">
                  <c:v>1.442739999999999</c:v>
                </c:pt>
                <c:pt idx="70047" formatCode="General">
                  <c:v>1.44275</c:v>
                </c:pt>
                <c:pt idx="70048" formatCode="General">
                  <c:v>1.44278</c:v>
                </c:pt>
                <c:pt idx="70049" formatCode="General">
                  <c:v>1.4427999999999992</c:v>
                </c:pt>
                <c:pt idx="70050" formatCode="General">
                  <c:v>1.4428199999999998</c:v>
                </c:pt>
                <c:pt idx="70051" formatCode="General">
                  <c:v>1.4428299999999992</c:v>
                </c:pt>
                <c:pt idx="70052" formatCode="General">
                  <c:v>1.4428599999999998</c:v>
                </c:pt>
                <c:pt idx="70053" formatCode="General">
                  <c:v>1.4428799999999991</c:v>
                </c:pt>
                <c:pt idx="70054" formatCode="General">
                  <c:v>1.4428999999999992</c:v>
                </c:pt>
                <c:pt idx="70055" formatCode="General">
                  <c:v>1.4429199999999998</c:v>
                </c:pt>
                <c:pt idx="70056" formatCode="General">
                  <c:v>1.442939999999999</c:v>
                </c:pt>
                <c:pt idx="70057" formatCode="General">
                  <c:v>1.4429599999999998</c:v>
                </c:pt>
                <c:pt idx="70058" formatCode="General">
                  <c:v>1.442979999999999</c:v>
                </c:pt>
                <c:pt idx="70059" formatCode="General">
                  <c:v>1.4429999999999992</c:v>
                </c:pt>
                <c:pt idx="70060" formatCode="General">
                  <c:v>1.4430199999999991</c:v>
                </c:pt>
                <c:pt idx="70061" formatCode="General">
                  <c:v>1.4430499999999991</c:v>
                </c:pt>
                <c:pt idx="70062" formatCode="General">
                  <c:v>1.4430699999999992</c:v>
                </c:pt>
                <c:pt idx="70063" formatCode="General">
                  <c:v>1.443079999999999</c:v>
                </c:pt>
                <c:pt idx="70064" formatCode="General">
                  <c:v>1.4430999999999992</c:v>
                </c:pt>
                <c:pt idx="70065" formatCode="General">
                  <c:v>1.4431299999999991</c:v>
                </c:pt>
                <c:pt idx="70066" formatCode="General">
                  <c:v>1.443149999999999</c:v>
                </c:pt>
                <c:pt idx="70067" formatCode="General">
                  <c:v>1.4431699999999992</c:v>
                </c:pt>
                <c:pt idx="70068" formatCode="General">
                  <c:v>1.4431899999999998</c:v>
                </c:pt>
                <c:pt idx="70069" formatCode="General">
                  <c:v>1.4432099999999992</c:v>
                </c:pt>
                <c:pt idx="70070" formatCode="General">
                  <c:v>1.4432299999999989</c:v>
                </c:pt>
                <c:pt idx="70071" formatCode="General">
                  <c:v>1.443249999999999</c:v>
                </c:pt>
                <c:pt idx="70072" formatCode="General">
                  <c:v>1.4432699999999992</c:v>
                </c:pt>
                <c:pt idx="70073" formatCode="General">
                  <c:v>1.4432899999999991</c:v>
                </c:pt>
                <c:pt idx="70074" formatCode="General">
                  <c:v>1.4433099999999992</c:v>
                </c:pt>
                <c:pt idx="70075" formatCode="General">
                  <c:v>1.4433299999999989</c:v>
                </c:pt>
                <c:pt idx="70076" formatCode="General">
                  <c:v>1.443349999999999</c:v>
                </c:pt>
                <c:pt idx="70077" formatCode="General">
                  <c:v>1.4433699999999992</c:v>
                </c:pt>
                <c:pt idx="70078" formatCode="General">
                  <c:v>1.4433899999999991</c:v>
                </c:pt>
                <c:pt idx="70079" formatCode="General">
                  <c:v>1.4434099999999992</c:v>
                </c:pt>
                <c:pt idx="70080" formatCode="General">
                  <c:v>1.4434299999999987</c:v>
                </c:pt>
                <c:pt idx="70081" formatCode="General">
                  <c:v>1.4434599999999991</c:v>
                </c:pt>
                <c:pt idx="70082" formatCode="General">
                  <c:v>1.4434699999999991</c:v>
                </c:pt>
                <c:pt idx="70083" formatCode="General">
                  <c:v>1.4434999999999989</c:v>
                </c:pt>
                <c:pt idx="70084" formatCode="General">
                  <c:v>1.443519999999999</c:v>
                </c:pt>
                <c:pt idx="70085" formatCode="General">
                  <c:v>1.4435399999999992</c:v>
                </c:pt>
                <c:pt idx="70086" formatCode="General">
                  <c:v>1.4435499999999992</c:v>
                </c:pt>
                <c:pt idx="70087" formatCode="General">
                  <c:v>1.4435799999999992</c:v>
                </c:pt>
                <c:pt idx="70088" formatCode="General">
                  <c:v>1.4435999999999989</c:v>
                </c:pt>
                <c:pt idx="70089" formatCode="General">
                  <c:v>1.443619999999999</c:v>
                </c:pt>
                <c:pt idx="70090" formatCode="General">
                  <c:v>1.4436399999999991</c:v>
                </c:pt>
                <c:pt idx="70091" formatCode="General">
                  <c:v>1.4436599999999991</c:v>
                </c:pt>
                <c:pt idx="70092" formatCode="General">
                  <c:v>1.4436799999999992</c:v>
                </c:pt>
                <c:pt idx="70093" formatCode="General">
                  <c:v>1.4437099999999992</c:v>
                </c:pt>
                <c:pt idx="70094" formatCode="General">
                  <c:v>1.443719999999999</c:v>
                </c:pt>
                <c:pt idx="70095" formatCode="General">
                  <c:v>1.4437399999999991</c:v>
                </c:pt>
                <c:pt idx="70096" formatCode="General">
                  <c:v>1.4437699999999989</c:v>
                </c:pt>
                <c:pt idx="70097" formatCode="General">
                  <c:v>1.443789999999999</c:v>
                </c:pt>
                <c:pt idx="70098" formatCode="General">
                  <c:v>1.4437999999999986</c:v>
                </c:pt>
                <c:pt idx="70099" formatCode="General">
                  <c:v>1.4438299999999982</c:v>
                </c:pt>
                <c:pt idx="70100" formatCode="General">
                  <c:v>1.4438499999999992</c:v>
                </c:pt>
                <c:pt idx="70101" formatCode="General">
                  <c:v>1.4438699999999987</c:v>
                </c:pt>
                <c:pt idx="70102" formatCode="General">
                  <c:v>1.4438799999999992</c:v>
                </c:pt>
                <c:pt idx="70103" formatCode="General">
                  <c:v>1.4439099999999991</c:v>
                </c:pt>
                <c:pt idx="70104" formatCode="General">
                  <c:v>1.4439299999999982</c:v>
                </c:pt>
                <c:pt idx="70105" formatCode="General">
                  <c:v>1.4439499999999992</c:v>
                </c:pt>
                <c:pt idx="70106" formatCode="General">
                  <c:v>1.4439699999999986</c:v>
                </c:pt>
                <c:pt idx="70107" formatCode="General">
                  <c:v>1.443989999999999</c:v>
                </c:pt>
                <c:pt idx="70108" formatCode="General">
                  <c:v>1.44401</c:v>
                </c:pt>
                <c:pt idx="70109" formatCode="General">
                  <c:v>1.444029999999999</c:v>
                </c:pt>
                <c:pt idx="70110" formatCode="General">
                  <c:v>1.4440500000000001</c:v>
                </c:pt>
                <c:pt idx="70111" formatCode="General">
                  <c:v>1.44407</c:v>
                </c:pt>
                <c:pt idx="70112" formatCode="General">
                  <c:v>1.4440999999999991</c:v>
                </c:pt>
                <c:pt idx="70113" formatCode="General">
                  <c:v>1.4441199999999998</c:v>
                </c:pt>
                <c:pt idx="70114" formatCode="General">
                  <c:v>1.444129999999999</c:v>
                </c:pt>
                <c:pt idx="70115" formatCode="General">
                  <c:v>1.44415</c:v>
                </c:pt>
                <c:pt idx="70116" formatCode="General">
                  <c:v>1.44418</c:v>
                </c:pt>
                <c:pt idx="70117" formatCode="General">
                  <c:v>1.444199999999999</c:v>
                </c:pt>
                <c:pt idx="70118" formatCode="General">
                  <c:v>1.4442199999999998</c:v>
                </c:pt>
                <c:pt idx="70119" formatCode="General">
                  <c:v>1.44424</c:v>
                </c:pt>
                <c:pt idx="70120" formatCode="General">
                  <c:v>1.4442599999999999</c:v>
                </c:pt>
                <c:pt idx="70121" formatCode="General">
                  <c:v>1.44428</c:v>
                </c:pt>
                <c:pt idx="70122" formatCode="General">
                  <c:v>1.444299999999999</c:v>
                </c:pt>
                <c:pt idx="70123" formatCode="General">
                  <c:v>1.4443199999999998</c:v>
                </c:pt>
                <c:pt idx="70124" formatCode="General">
                  <c:v>1.44434</c:v>
                </c:pt>
                <c:pt idx="70125" formatCode="General">
                  <c:v>1.444369999999999</c:v>
                </c:pt>
                <c:pt idx="70126" formatCode="General">
                  <c:v>1.44438</c:v>
                </c:pt>
                <c:pt idx="70127" formatCode="General">
                  <c:v>1.444399999999999</c:v>
                </c:pt>
                <c:pt idx="70128" formatCode="General">
                  <c:v>1.4444199999999998</c:v>
                </c:pt>
                <c:pt idx="70129" formatCode="General">
                  <c:v>1.44445</c:v>
                </c:pt>
                <c:pt idx="70130" formatCode="General">
                  <c:v>1.4444599999999999</c:v>
                </c:pt>
                <c:pt idx="70131" formatCode="General">
                  <c:v>1.44448</c:v>
                </c:pt>
                <c:pt idx="70132" formatCode="General">
                  <c:v>1.44451</c:v>
                </c:pt>
                <c:pt idx="70133" formatCode="General">
                  <c:v>1.4445299999999992</c:v>
                </c:pt>
                <c:pt idx="70134" formatCode="General">
                  <c:v>1.444539999999999</c:v>
                </c:pt>
                <c:pt idx="70135" formatCode="General">
                  <c:v>1.444569999999999</c:v>
                </c:pt>
                <c:pt idx="70136" formatCode="General">
                  <c:v>1.4445899999999998</c:v>
                </c:pt>
                <c:pt idx="70137" formatCode="General">
                  <c:v>1.4445999999999992</c:v>
                </c:pt>
                <c:pt idx="70138" formatCode="General">
                  <c:v>1.4446299999999992</c:v>
                </c:pt>
                <c:pt idx="70139" formatCode="General">
                  <c:v>1.44465</c:v>
                </c:pt>
                <c:pt idx="70140" formatCode="General">
                  <c:v>1.444669999999999</c:v>
                </c:pt>
                <c:pt idx="70141" formatCode="General">
                  <c:v>1.4446899999999998</c:v>
                </c:pt>
                <c:pt idx="70142" formatCode="General">
                  <c:v>1.4447099999999991</c:v>
                </c:pt>
                <c:pt idx="70143" formatCode="General">
                  <c:v>1.4447299999999992</c:v>
                </c:pt>
                <c:pt idx="70144" formatCode="General">
                  <c:v>1.4447599999999998</c:v>
                </c:pt>
                <c:pt idx="70145" formatCode="General">
                  <c:v>1.4447699999999992</c:v>
                </c:pt>
                <c:pt idx="70146" formatCode="General">
                  <c:v>1.4447899999999998</c:v>
                </c:pt>
                <c:pt idx="70147" formatCode="General">
                  <c:v>1.4448199999999998</c:v>
                </c:pt>
                <c:pt idx="70148" formatCode="General">
                  <c:v>1.444839999999999</c:v>
                </c:pt>
                <c:pt idx="70149" formatCode="General">
                  <c:v>1.44485</c:v>
                </c:pt>
                <c:pt idx="70150" formatCode="General">
                  <c:v>1.4448799999999991</c:v>
                </c:pt>
                <c:pt idx="70151" formatCode="General">
                  <c:v>1.4448999999999992</c:v>
                </c:pt>
                <c:pt idx="70152" formatCode="General">
                  <c:v>1.4449199999999998</c:v>
                </c:pt>
                <c:pt idx="70153" formatCode="General">
                  <c:v>1.4449299999999992</c:v>
                </c:pt>
                <c:pt idx="70154" formatCode="General">
                  <c:v>1.4449599999999998</c:v>
                </c:pt>
                <c:pt idx="70155" formatCode="General">
                  <c:v>1.444979999999999</c:v>
                </c:pt>
                <c:pt idx="70156" formatCode="General">
                  <c:v>1.4449999999999992</c:v>
                </c:pt>
                <c:pt idx="70157" formatCode="General">
                  <c:v>1.4450199999999991</c:v>
                </c:pt>
                <c:pt idx="70158" formatCode="General">
                  <c:v>1.4450399999999992</c:v>
                </c:pt>
                <c:pt idx="70159" formatCode="General">
                  <c:v>1.4450599999999998</c:v>
                </c:pt>
                <c:pt idx="70160" formatCode="General">
                  <c:v>1.445079999999999</c:v>
                </c:pt>
                <c:pt idx="70161" formatCode="General">
                  <c:v>1.4450999999999992</c:v>
                </c:pt>
                <c:pt idx="70162" formatCode="General">
                  <c:v>1.4451199999999991</c:v>
                </c:pt>
                <c:pt idx="70163" formatCode="General">
                  <c:v>1.445149999999999</c:v>
                </c:pt>
                <c:pt idx="70164" formatCode="General">
                  <c:v>1.4451699999999992</c:v>
                </c:pt>
                <c:pt idx="70165" formatCode="General">
                  <c:v>1.445179999999999</c:v>
                </c:pt>
                <c:pt idx="70166" formatCode="General">
                  <c:v>1.4452099999999992</c:v>
                </c:pt>
                <c:pt idx="70167" formatCode="General">
                  <c:v>1.4452299999999989</c:v>
                </c:pt>
                <c:pt idx="70168" formatCode="General">
                  <c:v>1.445249999999999</c:v>
                </c:pt>
                <c:pt idx="70169" formatCode="General">
                  <c:v>1.4452699999999992</c:v>
                </c:pt>
                <c:pt idx="70170" formatCode="General">
                  <c:v>1.4452899999999991</c:v>
                </c:pt>
                <c:pt idx="70171" formatCode="General">
                  <c:v>1.4453099999999992</c:v>
                </c:pt>
                <c:pt idx="70172" formatCode="General">
                  <c:v>1.4453299999999989</c:v>
                </c:pt>
                <c:pt idx="70173" formatCode="General">
                  <c:v>1.445349999999999</c:v>
                </c:pt>
                <c:pt idx="70174" formatCode="General">
                  <c:v>1.4453699999999992</c:v>
                </c:pt>
                <c:pt idx="70175" formatCode="General">
                  <c:v>1.4453899999999991</c:v>
                </c:pt>
                <c:pt idx="70176" formatCode="General">
                  <c:v>1.445419999999999</c:v>
                </c:pt>
                <c:pt idx="70177" formatCode="General">
                  <c:v>1.4454299999999987</c:v>
                </c:pt>
                <c:pt idx="70178" formatCode="General">
                  <c:v>1.445449999999999</c:v>
                </c:pt>
                <c:pt idx="70179" formatCode="General">
                  <c:v>1.4454699999999991</c:v>
                </c:pt>
                <c:pt idx="70180" formatCode="General">
                  <c:v>1.4454999999999989</c:v>
                </c:pt>
                <c:pt idx="70181" formatCode="General">
                  <c:v>1.4455099999999992</c:v>
                </c:pt>
                <c:pt idx="70182" formatCode="General">
                  <c:v>1.4455299999999986</c:v>
                </c:pt>
                <c:pt idx="70183" formatCode="General">
                  <c:v>1.4455599999999991</c:v>
                </c:pt>
                <c:pt idx="70184" formatCode="General">
                  <c:v>1.4455799999999992</c:v>
                </c:pt>
                <c:pt idx="70185" formatCode="General">
                  <c:v>1.4455999999999989</c:v>
                </c:pt>
                <c:pt idx="70186" formatCode="General">
                  <c:v>1.445619999999999</c:v>
                </c:pt>
                <c:pt idx="70187" formatCode="General">
                  <c:v>1.4456399999999991</c:v>
                </c:pt>
                <c:pt idx="70188" formatCode="General">
                  <c:v>1.4456599999999991</c:v>
                </c:pt>
                <c:pt idx="70189" formatCode="General">
                  <c:v>1.4456799999999992</c:v>
                </c:pt>
                <c:pt idx="70190" formatCode="General">
                  <c:v>1.4456999999999987</c:v>
                </c:pt>
                <c:pt idx="70191" formatCode="General">
                  <c:v>1.445719999999999</c:v>
                </c:pt>
                <c:pt idx="70192" formatCode="General">
                  <c:v>1.4457399999999991</c:v>
                </c:pt>
                <c:pt idx="70193" formatCode="General">
                  <c:v>1.445759999999999</c:v>
                </c:pt>
                <c:pt idx="70194" formatCode="General">
                  <c:v>1.4457799999999992</c:v>
                </c:pt>
                <c:pt idx="70195" formatCode="General">
                  <c:v>1.4458099999999992</c:v>
                </c:pt>
                <c:pt idx="70196" formatCode="General">
                  <c:v>1.4458299999999982</c:v>
                </c:pt>
                <c:pt idx="70197" formatCode="General">
                  <c:v>1.4458399999999989</c:v>
                </c:pt>
                <c:pt idx="70198" formatCode="General">
                  <c:v>1.4458699999999987</c:v>
                </c:pt>
                <c:pt idx="70199" formatCode="General">
                  <c:v>1.445889999999999</c:v>
                </c:pt>
                <c:pt idx="70200" formatCode="General">
                  <c:v>1.4459099999999991</c:v>
                </c:pt>
                <c:pt idx="70201" formatCode="General">
                  <c:v>1.445919999999999</c:v>
                </c:pt>
                <c:pt idx="70202" formatCode="General">
                  <c:v>1.4459499999999992</c:v>
                </c:pt>
                <c:pt idx="70203" formatCode="General">
                  <c:v>1.4459699999999986</c:v>
                </c:pt>
                <c:pt idx="70204" formatCode="General">
                  <c:v>1.4459799999999992</c:v>
                </c:pt>
                <c:pt idx="70205" formatCode="General">
                  <c:v>1.44601</c:v>
                </c:pt>
                <c:pt idx="70206" formatCode="General">
                  <c:v>1.446029999999999</c:v>
                </c:pt>
                <c:pt idx="70207" formatCode="General">
                  <c:v>1.4460500000000001</c:v>
                </c:pt>
                <c:pt idx="70208" formatCode="General">
                  <c:v>1.44607</c:v>
                </c:pt>
                <c:pt idx="70209" formatCode="General">
                  <c:v>1.4460899999999999</c:v>
                </c:pt>
                <c:pt idx="70210" formatCode="General">
                  <c:v>1.44611</c:v>
                </c:pt>
                <c:pt idx="70211" formatCode="General">
                  <c:v>1.44614</c:v>
                </c:pt>
                <c:pt idx="70212" formatCode="General">
                  <c:v>1.44615</c:v>
                </c:pt>
                <c:pt idx="70213" formatCode="General">
                  <c:v>1.44617</c:v>
                </c:pt>
                <c:pt idx="70214" formatCode="General">
                  <c:v>1.446199999999999</c:v>
                </c:pt>
                <c:pt idx="70215" formatCode="General">
                  <c:v>1.4462199999999998</c:v>
                </c:pt>
                <c:pt idx="70216" formatCode="General">
                  <c:v>1.446229999999999</c:v>
                </c:pt>
                <c:pt idx="70217" formatCode="General">
                  <c:v>1.44625</c:v>
                </c:pt>
                <c:pt idx="70218" formatCode="General">
                  <c:v>1.44628</c:v>
                </c:pt>
                <c:pt idx="70219" formatCode="General">
                  <c:v>1.446299999999999</c:v>
                </c:pt>
                <c:pt idx="70220" formatCode="General">
                  <c:v>1.4463199999999998</c:v>
                </c:pt>
                <c:pt idx="70221" formatCode="General">
                  <c:v>1.44634</c:v>
                </c:pt>
                <c:pt idx="70222" formatCode="General">
                  <c:v>1.4463599999999999</c:v>
                </c:pt>
                <c:pt idx="70223" formatCode="General">
                  <c:v>1.44638</c:v>
                </c:pt>
                <c:pt idx="70224" formatCode="General">
                  <c:v>1.446399999999999</c:v>
                </c:pt>
                <c:pt idx="70225" formatCode="General">
                  <c:v>1.4464199999999998</c:v>
                </c:pt>
                <c:pt idx="70226" formatCode="General">
                  <c:v>1.4464399999999991</c:v>
                </c:pt>
                <c:pt idx="70227" formatCode="General">
                  <c:v>1.446469999999999</c:v>
                </c:pt>
                <c:pt idx="70228" formatCode="General">
                  <c:v>1.44648</c:v>
                </c:pt>
                <c:pt idx="70229" formatCode="General">
                  <c:v>1.446499999999999</c:v>
                </c:pt>
                <c:pt idx="70230" formatCode="General">
                  <c:v>1.4465199999999998</c:v>
                </c:pt>
                <c:pt idx="70231" formatCode="General">
                  <c:v>1.44655</c:v>
                </c:pt>
                <c:pt idx="70232" formatCode="General">
                  <c:v>1.4465599999999998</c:v>
                </c:pt>
                <c:pt idx="70233" formatCode="General">
                  <c:v>1.44658</c:v>
                </c:pt>
                <c:pt idx="70234" formatCode="General">
                  <c:v>1.44661</c:v>
                </c:pt>
                <c:pt idx="70235" formatCode="General">
                  <c:v>1.4466299999999992</c:v>
                </c:pt>
                <c:pt idx="70236" formatCode="General">
                  <c:v>1.44665</c:v>
                </c:pt>
                <c:pt idx="70237" formatCode="General">
                  <c:v>1.446669999999999</c:v>
                </c:pt>
                <c:pt idx="70238" formatCode="General">
                  <c:v>1.4466899999999998</c:v>
                </c:pt>
                <c:pt idx="70239" formatCode="General">
                  <c:v>1.4467099999999991</c:v>
                </c:pt>
                <c:pt idx="70240" formatCode="General">
                  <c:v>1.4467299999999992</c:v>
                </c:pt>
                <c:pt idx="70241" formatCode="General">
                  <c:v>1.44675</c:v>
                </c:pt>
                <c:pt idx="70242" formatCode="General">
                  <c:v>1.446769999999999</c:v>
                </c:pt>
                <c:pt idx="70243" formatCode="General">
                  <c:v>1.4467899999999998</c:v>
                </c:pt>
                <c:pt idx="70244" formatCode="General">
                  <c:v>1.446809999999999</c:v>
                </c:pt>
                <c:pt idx="70245" formatCode="General">
                  <c:v>1.4468299999999992</c:v>
                </c:pt>
                <c:pt idx="70246" formatCode="General">
                  <c:v>1.44685</c:v>
                </c:pt>
                <c:pt idx="70247" formatCode="General">
                  <c:v>1.4468799999999991</c:v>
                </c:pt>
                <c:pt idx="70248" formatCode="General">
                  <c:v>1.4468899999999998</c:v>
                </c:pt>
                <c:pt idx="70249" formatCode="General">
                  <c:v>1.4469199999999998</c:v>
                </c:pt>
                <c:pt idx="70250" formatCode="General">
                  <c:v>1.446939999999999</c:v>
                </c:pt>
                <c:pt idx="70251" formatCode="General">
                  <c:v>1.4469599999999998</c:v>
                </c:pt>
                <c:pt idx="70252" formatCode="General">
                  <c:v>1.4469699999999992</c:v>
                </c:pt>
                <c:pt idx="70253" formatCode="General">
                  <c:v>1.4469999999999992</c:v>
                </c:pt>
                <c:pt idx="70254" formatCode="General">
                  <c:v>1.4470199999999998</c:v>
                </c:pt>
                <c:pt idx="70255" formatCode="General">
                  <c:v>1.4470399999999992</c:v>
                </c:pt>
                <c:pt idx="70256" formatCode="General">
                  <c:v>1.4470599999999998</c:v>
                </c:pt>
                <c:pt idx="70257" formatCode="General">
                  <c:v>1.447079999999999</c:v>
                </c:pt>
                <c:pt idx="70258" formatCode="General">
                  <c:v>1.4470999999999992</c:v>
                </c:pt>
                <c:pt idx="70259" formatCode="General">
                  <c:v>1.4471299999999991</c:v>
                </c:pt>
                <c:pt idx="70260" formatCode="General">
                  <c:v>1.4471399999999992</c:v>
                </c:pt>
                <c:pt idx="70261" formatCode="General">
                  <c:v>1.4471599999999998</c:v>
                </c:pt>
                <c:pt idx="70262" formatCode="General">
                  <c:v>1.4471899999999998</c:v>
                </c:pt>
                <c:pt idx="70263" formatCode="General">
                  <c:v>1.4472099999999992</c:v>
                </c:pt>
                <c:pt idx="70264" formatCode="General">
                  <c:v>1.4472199999999991</c:v>
                </c:pt>
                <c:pt idx="70265" formatCode="General">
                  <c:v>1.447249999999999</c:v>
                </c:pt>
                <c:pt idx="70266" formatCode="General">
                  <c:v>1.4472699999999992</c:v>
                </c:pt>
                <c:pt idx="70267" formatCode="General">
                  <c:v>1.4472899999999991</c:v>
                </c:pt>
                <c:pt idx="70268" formatCode="General">
                  <c:v>1.4472999999999991</c:v>
                </c:pt>
                <c:pt idx="70269" formatCode="General">
                  <c:v>1.4473299999999989</c:v>
                </c:pt>
                <c:pt idx="70270" formatCode="General">
                  <c:v>1.447349999999999</c:v>
                </c:pt>
                <c:pt idx="70271" formatCode="General">
                  <c:v>1.4473699999999992</c:v>
                </c:pt>
                <c:pt idx="70272" formatCode="General">
                  <c:v>1.4473899999999991</c:v>
                </c:pt>
                <c:pt idx="70273" formatCode="General">
                  <c:v>1.4474099999999992</c:v>
                </c:pt>
                <c:pt idx="70274" formatCode="General">
                  <c:v>1.4474299999999989</c:v>
                </c:pt>
                <c:pt idx="70275" formatCode="General">
                  <c:v>1.447449999999999</c:v>
                </c:pt>
                <c:pt idx="70276" formatCode="General">
                  <c:v>1.4474699999999991</c:v>
                </c:pt>
                <c:pt idx="70277" formatCode="General">
                  <c:v>1.4474899999999991</c:v>
                </c:pt>
                <c:pt idx="70278" formatCode="General">
                  <c:v>1.447519999999999</c:v>
                </c:pt>
                <c:pt idx="70279" formatCode="General">
                  <c:v>1.4475299999999987</c:v>
                </c:pt>
                <c:pt idx="70280" formatCode="General">
                  <c:v>1.447549999999999</c:v>
                </c:pt>
                <c:pt idx="70281" formatCode="General">
                  <c:v>1.4475699999999991</c:v>
                </c:pt>
                <c:pt idx="70282" formatCode="General">
                  <c:v>1.4475999999999989</c:v>
                </c:pt>
                <c:pt idx="70283" formatCode="General">
                  <c:v>1.4476099999999992</c:v>
                </c:pt>
                <c:pt idx="70284" formatCode="General">
                  <c:v>1.4476399999999991</c:v>
                </c:pt>
                <c:pt idx="70285" formatCode="General">
                  <c:v>1.4476599999999991</c:v>
                </c:pt>
                <c:pt idx="70286" formatCode="General">
                  <c:v>1.4476799999999992</c:v>
                </c:pt>
                <c:pt idx="70287" formatCode="General">
                  <c:v>1.4476999999999987</c:v>
                </c:pt>
                <c:pt idx="70288" formatCode="General">
                  <c:v>1.447719999999999</c:v>
                </c:pt>
                <c:pt idx="70289" formatCode="General">
                  <c:v>1.4477399999999991</c:v>
                </c:pt>
                <c:pt idx="70290" formatCode="General">
                  <c:v>1.447759999999999</c:v>
                </c:pt>
                <c:pt idx="70291" formatCode="General">
                  <c:v>1.4477799999999992</c:v>
                </c:pt>
                <c:pt idx="70292" formatCode="General">
                  <c:v>1.4477999999999986</c:v>
                </c:pt>
                <c:pt idx="70293" formatCode="General">
                  <c:v>1.447819999999999</c:v>
                </c:pt>
                <c:pt idx="70294" formatCode="General">
                  <c:v>1.4478399999999989</c:v>
                </c:pt>
                <c:pt idx="70295" formatCode="General">
                  <c:v>1.447859999999999</c:v>
                </c:pt>
                <c:pt idx="70296" formatCode="General">
                  <c:v>1.4478799999999992</c:v>
                </c:pt>
                <c:pt idx="70297" formatCode="General">
                  <c:v>1.4478999999999984</c:v>
                </c:pt>
                <c:pt idx="70298" formatCode="General">
                  <c:v>1.4479299999999982</c:v>
                </c:pt>
                <c:pt idx="70299" formatCode="General">
                  <c:v>1.4479399999999989</c:v>
                </c:pt>
                <c:pt idx="70300" formatCode="General">
                  <c:v>1.4479699999999986</c:v>
                </c:pt>
                <c:pt idx="70301" formatCode="General">
                  <c:v>1.447989999999999</c:v>
                </c:pt>
                <c:pt idx="70302" formatCode="General">
                  <c:v>1.44801</c:v>
                </c:pt>
                <c:pt idx="70303" formatCode="General">
                  <c:v>1.4480199999999999</c:v>
                </c:pt>
                <c:pt idx="70304" formatCode="General">
                  <c:v>1.4480500000000001</c:v>
                </c:pt>
                <c:pt idx="70305" formatCode="General">
                  <c:v>1.44807</c:v>
                </c:pt>
                <c:pt idx="70306" formatCode="General">
                  <c:v>1.4480899999999999</c:v>
                </c:pt>
                <c:pt idx="70307" formatCode="General">
                  <c:v>1.44811</c:v>
                </c:pt>
                <c:pt idx="70308" formatCode="General">
                  <c:v>1.448129999999999</c:v>
                </c:pt>
                <c:pt idx="70309" formatCode="General">
                  <c:v>1.44815</c:v>
                </c:pt>
                <c:pt idx="70310" formatCode="General">
                  <c:v>1.44818</c:v>
                </c:pt>
                <c:pt idx="70311" formatCode="General">
                  <c:v>1.4481899999999999</c:v>
                </c:pt>
                <c:pt idx="70312" formatCode="General">
                  <c:v>1.44821</c:v>
                </c:pt>
                <c:pt idx="70313" formatCode="General">
                  <c:v>1.44824</c:v>
                </c:pt>
                <c:pt idx="70314" formatCode="General">
                  <c:v>1.4482599999999999</c:v>
                </c:pt>
                <c:pt idx="70315" formatCode="General">
                  <c:v>1.4482699999999991</c:v>
                </c:pt>
                <c:pt idx="70316" formatCode="General">
                  <c:v>1.4482899999999999</c:v>
                </c:pt>
                <c:pt idx="70317" formatCode="General">
                  <c:v>1.4483199999999998</c:v>
                </c:pt>
                <c:pt idx="70318" formatCode="General">
                  <c:v>1.44834</c:v>
                </c:pt>
                <c:pt idx="70319" formatCode="General">
                  <c:v>1.44835</c:v>
                </c:pt>
                <c:pt idx="70320" formatCode="General">
                  <c:v>1.44838</c:v>
                </c:pt>
                <c:pt idx="70321" formatCode="General">
                  <c:v>1.448399999999999</c:v>
                </c:pt>
                <c:pt idx="70322" formatCode="General">
                  <c:v>1.4484199999999998</c:v>
                </c:pt>
                <c:pt idx="70323" formatCode="General">
                  <c:v>1.4484399999999991</c:v>
                </c:pt>
                <c:pt idx="70324" formatCode="General">
                  <c:v>1.4484599999999999</c:v>
                </c:pt>
                <c:pt idx="70325" formatCode="General">
                  <c:v>1.44848</c:v>
                </c:pt>
                <c:pt idx="70326" formatCode="General">
                  <c:v>1.448499999999999</c:v>
                </c:pt>
                <c:pt idx="70327" formatCode="General">
                  <c:v>1.4485199999999998</c:v>
                </c:pt>
                <c:pt idx="70328" formatCode="General">
                  <c:v>1.4485399999999991</c:v>
                </c:pt>
                <c:pt idx="70329" formatCode="General">
                  <c:v>1.448569999999999</c:v>
                </c:pt>
                <c:pt idx="70330" formatCode="General">
                  <c:v>1.4485899999999998</c:v>
                </c:pt>
                <c:pt idx="70331" formatCode="General">
                  <c:v>1.4485999999999992</c:v>
                </c:pt>
                <c:pt idx="70332" formatCode="General">
                  <c:v>1.4486299999999992</c:v>
                </c:pt>
                <c:pt idx="70333" formatCode="General">
                  <c:v>1.44865</c:v>
                </c:pt>
                <c:pt idx="70334" formatCode="General">
                  <c:v>1.448669999999999</c:v>
                </c:pt>
                <c:pt idx="70335" formatCode="General">
                  <c:v>1.4486899999999998</c:v>
                </c:pt>
                <c:pt idx="70336" formatCode="General">
                  <c:v>1.4487099999999991</c:v>
                </c:pt>
                <c:pt idx="70337" formatCode="General">
                  <c:v>1.4487299999999992</c:v>
                </c:pt>
                <c:pt idx="70338" formatCode="General">
                  <c:v>1.44875</c:v>
                </c:pt>
                <c:pt idx="70339" formatCode="General">
                  <c:v>1.448769999999999</c:v>
                </c:pt>
                <c:pt idx="70340" formatCode="General">
                  <c:v>1.4487899999999998</c:v>
                </c:pt>
                <c:pt idx="70341" formatCode="General">
                  <c:v>1.448809999999999</c:v>
                </c:pt>
                <c:pt idx="70342" formatCode="General">
                  <c:v>1.4488299999999992</c:v>
                </c:pt>
                <c:pt idx="70343" formatCode="General">
                  <c:v>1.44885</c:v>
                </c:pt>
                <c:pt idx="70344" formatCode="General">
                  <c:v>1.4488699999999992</c:v>
                </c:pt>
                <c:pt idx="70345" formatCode="General">
                  <c:v>1.4488899999999998</c:v>
                </c:pt>
                <c:pt idx="70346" formatCode="General">
                  <c:v>1.448909999999999</c:v>
                </c:pt>
                <c:pt idx="70347" formatCode="General">
                  <c:v>1.4489299999999992</c:v>
                </c:pt>
                <c:pt idx="70348" formatCode="General">
                  <c:v>1.44895</c:v>
                </c:pt>
                <c:pt idx="70349" formatCode="General">
                  <c:v>1.448979999999999</c:v>
                </c:pt>
                <c:pt idx="70350" formatCode="General">
                  <c:v>1.4489899999999998</c:v>
                </c:pt>
                <c:pt idx="70351" formatCode="General">
                  <c:v>1.4490199999999998</c:v>
                </c:pt>
                <c:pt idx="70352" formatCode="General">
                  <c:v>1.4490399999999992</c:v>
                </c:pt>
                <c:pt idx="70353" formatCode="General">
                  <c:v>1.4490599999999998</c:v>
                </c:pt>
                <c:pt idx="70354" formatCode="General">
                  <c:v>1.4490699999999992</c:v>
                </c:pt>
                <c:pt idx="70355" formatCode="General">
                  <c:v>1.4490999999999992</c:v>
                </c:pt>
                <c:pt idx="70356" formatCode="General">
                  <c:v>1.4491199999999991</c:v>
                </c:pt>
                <c:pt idx="70357" formatCode="General">
                  <c:v>1.4491399999999992</c:v>
                </c:pt>
                <c:pt idx="70358" formatCode="General">
                  <c:v>1.4491599999999998</c:v>
                </c:pt>
                <c:pt idx="70359" formatCode="General">
                  <c:v>1.449179999999999</c:v>
                </c:pt>
                <c:pt idx="70360" formatCode="General">
                  <c:v>1.4491999999999992</c:v>
                </c:pt>
                <c:pt idx="70361" formatCode="General">
                  <c:v>1.4492299999999991</c:v>
                </c:pt>
                <c:pt idx="70362" formatCode="General">
                  <c:v>1.4492399999999992</c:v>
                </c:pt>
                <c:pt idx="70363" formatCode="General">
                  <c:v>1.4492599999999998</c:v>
                </c:pt>
                <c:pt idx="70364" formatCode="General">
                  <c:v>1.4492899999999991</c:v>
                </c:pt>
                <c:pt idx="70365" formatCode="General">
                  <c:v>1.4493099999999992</c:v>
                </c:pt>
                <c:pt idx="70366" formatCode="General">
                  <c:v>1.4493199999999991</c:v>
                </c:pt>
                <c:pt idx="70367" formatCode="General">
                  <c:v>1.4493399999999992</c:v>
                </c:pt>
                <c:pt idx="70368" formatCode="General">
                  <c:v>1.4493699999999992</c:v>
                </c:pt>
                <c:pt idx="70369" formatCode="General">
                  <c:v>1.4493899999999991</c:v>
                </c:pt>
                <c:pt idx="70370" formatCode="General">
                  <c:v>1.4493999999999991</c:v>
                </c:pt>
                <c:pt idx="70371" formatCode="General">
                  <c:v>1.4494299999999989</c:v>
                </c:pt>
                <c:pt idx="70372" formatCode="General">
                  <c:v>1.449449999999999</c:v>
                </c:pt>
                <c:pt idx="70373" formatCode="General">
                  <c:v>1.4494699999999991</c:v>
                </c:pt>
                <c:pt idx="70374" formatCode="General">
                  <c:v>1.4494899999999991</c:v>
                </c:pt>
                <c:pt idx="70375" formatCode="General">
                  <c:v>1.4495099999999992</c:v>
                </c:pt>
                <c:pt idx="70376" formatCode="General">
                  <c:v>1.4495299999999987</c:v>
                </c:pt>
                <c:pt idx="70377" formatCode="General">
                  <c:v>1.4495599999999991</c:v>
                </c:pt>
                <c:pt idx="70378" formatCode="General">
                  <c:v>1.4495699999999991</c:v>
                </c:pt>
                <c:pt idx="70379" formatCode="General">
                  <c:v>1.449589999999999</c:v>
                </c:pt>
                <c:pt idx="70380" formatCode="General">
                  <c:v>1.449619999999999</c:v>
                </c:pt>
                <c:pt idx="70381" formatCode="General">
                  <c:v>1.4496399999999992</c:v>
                </c:pt>
                <c:pt idx="70382" formatCode="General">
                  <c:v>1.4496499999999992</c:v>
                </c:pt>
                <c:pt idx="70383" formatCode="General">
                  <c:v>1.4496799999999992</c:v>
                </c:pt>
                <c:pt idx="70384" formatCode="General">
                  <c:v>1.4496999999999987</c:v>
                </c:pt>
                <c:pt idx="70385" formatCode="General">
                  <c:v>1.449719999999999</c:v>
                </c:pt>
                <c:pt idx="70386" formatCode="General">
                  <c:v>1.4497399999999991</c:v>
                </c:pt>
                <c:pt idx="70387" formatCode="General">
                  <c:v>1.449759999999999</c:v>
                </c:pt>
                <c:pt idx="70388" formatCode="General">
                  <c:v>1.4497799999999992</c:v>
                </c:pt>
                <c:pt idx="70389" formatCode="General">
                  <c:v>1.4497999999999986</c:v>
                </c:pt>
                <c:pt idx="70390" formatCode="General">
                  <c:v>1.449819999999999</c:v>
                </c:pt>
                <c:pt idx="70391" formatCode="General">
                  <c:v>1.4498399999999991</c:v>
                </c:pt>
                <c:pt idx="70392" formatCode="General">
                  <c:v>1.449859999999999</c:v>
                </c:pt>
                <c:pt idx="70393" formatCode="General">
                  <c:v>1.449889999999999</c:v>
                </c:pt>
                <c:pt idx="70394" formatCode="General">
                  <c:v>1.4498999999999984</c:v>
                </c:pt>
                <c:pt idx="70395" formatCode="General">
                  <c:v>1.449919999999999</c:v>
                </c:pt>
                <c:pt idx="70396" formatCode="General">
                  <c:v>1.4499399999999989</c:v>
                </c:pt>
                <c:pt idx="70397" formatCode="General">
                  <c:v>1.4499699999999986</c:v>
                </c:pt>
                <c:pt idx="70398" formatCode="General">
                  <c:v>1.4499799999999992</c:v>
                </c:pt>
                <c:pt idx="70399" formatCode="General">
                  <c:v>1.45</c:v>
                </c:pt>
                <c:pt idx="70400" formatCode="General">
                  <c:v>1.450029999999999</c:v>
                </c:pt>
                <c:pt idx="70401" formatCode="General">
                  <c:v>1.4500500000000001</c:v>
                </c:pt>
                <c:pt idx="70402" formatCode="General">
                  <c:v>1.45007</c:v>
                </c:pt>
                <c:pt idx="70403" formatCode="General">
                  <c:v>1.4500899999999999</c:v>
                </c:pt>
                <c:pt idx="70404" formatCode="General">
                  <c:v>1.45011</c:v>
                </c:pt>
                <c:pt idx="70405" formatCode="General">
                  <c:v>1.450129999999999</c:v>
                </c:pt>
                <c:pt idx="70406" formatCode="General">
                  <c:v>1.4501500000000001</c:v>
                </c:pt>
                <c:pt idx="70407" formatCode="General">
                  <c:v>1.45017</c:v>
                </c:pt>
                <c:pt idx="70408" formatCode="General">
                  <c:v>1.4501899999999999</c:v>
                </c:pt>
                <c:pt idx="70409" formatCode="General">
                  <c:v>1.45021</c:v>
                </c:pt>
                <c:pt idx="70410" formatCode="General">
                  <c:v>1.450229999999999</c:v>
                </c:pt>
                <c:pt idx="70411" formatCode="General">
                  <c:v>1.45025</c:v>
                </c:pt>
                <c:pt idx="70412" formatCode="General">
                  <c:v>1.45028</c:v>
                </c:pt>
                <c:pt idx="70413" formatCode="General">
                  <c:v>1.4502899999999999</c:v>
                </c:pt>
                <c:pt idx="70414" formatCode="General">
                  <c:v>1.45031</c:v>
                </c:pt>
                <c:pt idx="70415" formatCode="General">
                  <c:v>1.45034</c:v>
                </c:pt>
                <c:pt idx="70416" formatCode="General">
                  <c:v>1.4503599999999999</c:v>
                </c:pt>
                <c:pt idx="70417" formatCode="General">
                  <c:v>1.450369999999999</c:v>
                </c:pt>
                <c:pt idx="70418" formatCode="General">
                  <c:v>1.4503899999999998</c:v>
                </c:pt>
                <c:pt idx="70419" formatCode="General">
                  <c:v>1.4504199999999998</c:v>
                </c:pt>
                <c:pt idx="70420" formatCode="General">
                  <c:v>1.45044</c:v>
                </c:pt>
                <c:pt idx="70421" formatCode="General">
                  <c:v>1.45045</c:v>
                </c:pt>
                <c:pt idx="70422" formatCode="General">
                  <c:v>1.45048</c:v>
                </c:pt>
                <c:pt idx="70423" formatCode="General">
                  <c:v>1.450499999999999</c:v>
                </c:pt>
                <c:pt idx="70424" formatCode="General">
                  <c:v>1.4505199999999998</c:v>
                </c:pt>
                <c:pt idx="70425" formatCode="General">
                  <c:v>1.4505399999999991</c:v>
                </c:pt>
                <c:pt idx="70426" formatCode="General">
                  <c:v>1.4505599999999998</c:v>
                </c:pt>
                <c:pt idx="70427" formatCode="General">
                  <c:v>1.45058</c:v>
                </c:pt>
                <c:pt idx="70428" formatCode="General">
                  <c:v>1.45061</c:v>
                </c:pt>
                <c:pt idx="70429" formatCode="General">
                  <c:v>1.4506199999999998</c:v>
                </c:pt>
                <c:pt idx="70430" formatCode="General">
                  <c:v>1.450639999999999</c:v>
                </c:pt>
                <c:pt idx="70431" formatCode="General">
                  <c:v>1.4506599999999998</c:v>
                </c:pt>
                <c:pt idx="70432" formatCode="General">
                  <c:v>1.4506899999999998</c:v>
                </c:pt>
                <c:pt idx="70433" formatCode="General">
                  <c:v>1.4506999999999992</c:v>
                </c:pt>
                <c:pt idx="70434" formatCode="General">
                  <c:v>1.4507199999999998</c:v>
                </c:pt>
                <c:pt idx="70435" formatCode="General">
                  <c:v>1.45075</c:v>
                </c:pt>
                <c:pt idx="70436" formatCode="General">
                  <c:v>1.450769999999999</c:v>
                </c:pt>
                <c:pt idx="70437" formatCode="General">
                  <c:v>1.4507899999999998</c:v>
                </c:pt>
                <c:pt idx="70438" formatCode="General">
                  <c:v>1.450809999999999</c:v>
                </c:pt>
                <c:pt idx="70439" formatCode="General">
                  <c:v>1.4508299999999992</c:v>
                </c:pt>
                <c:pt idx="70440" formatCode="General">
                  <c:v>1.45085</c:v>
                </c:pt>
                <c:pt idx="70441" formatCode="General">
                  <c:v>1.4508699999999992</c:v>
                </c:pt>
                <c:pt idx="70442" formatCode="General">
                  <c:v>1.4508899999999998</c:v>
                </c:pt>
                <c:pt idx="70443" formatCode="General">
                  <c:v>1.450909999999999</c:v>
                </c:pt>
                <c:pt idx="70444" formatCode="General">
                  <c:v>1.450939999999999</c:v>
                </c:pt>
                <c:pt idx="70445" formatCode="General">
                  <c:v>1.45095</c:v>
                </c:pt>
                <c:pt idx="70446" formatCode="General">
                  <c:v>1.4509699999999992</c:v>
                </c:pt>
                <c:pt idx="70447" formatCode="General">
                  <c:v>1.4509899999999998</c:v>
                </c:pt>
                <c:pt idx="70448" formatCode="General">
                  <c:v>1.4510199999999998</c:v>
                </c:pt>
                <c:pt idx="70449" formatCode="General">
                  <c:v>1.4510299999999992</c:v>
                </c:pt>
                <c:pt idx="70450" formatCode="General">
                  <c:v>1.4510599999999998</c:v>
                </c:pt>
                <c:pt idx="70451" formatCode="General">
                  <c:v>1.451079999999999</c:v>
                </c:pt>
                <c:pt idx="70452" formatCode="General">
                  <c:v>1.4510999999999992</c:v>
                </c:pt>
                <c:pt idx="70453" formatCode="General">
                  <c:v>1.4511199999999991</c:v>
                </c:pt>
                <c:pt idx="70454" formatCode="General">
                  <c:v>1.4511399999999992</c:v>
                </c:pt>
                <c:pt idx="70455" formatCode="General">
                  <c:v>1.4511599999999998</c:v>
                </c:pt>
                <c:pt idx="70456" formatCode="General">
                  <c:v>1.451179999999999</c:v>
                </c:pt>
                <c:pt idx="70457" formatCode="General">
                  <c:v>1.4511999999999992</c:v>
                </c:pt>
                <c:pt idx="70458" formatCode="General">
                  <c:v>1.4512199999999991</c:v>
                </c:pt>
                <c:pt idx="70459" formatCode="General">
                  <c:v>1.4512399999999992</c:v>
                </c:pt>
                <c:pt idx="70460" formatCode="General">
                  <c:v>1.4512599999999998</c:v>
                </c:pt>
                <c:pt idx="70461" formatCode="General">
                  <c:v>1.451279999999999</c:v>
                </c:pt>
                <c:pt idx="70462" formatCode="General">
                  <c:v>1.4512999999999991</c:v>
                </c:pt>
                <c:pt idx="70463" formatCode="General">
                  <c:v>1.4513199999999991</c:v>
                </c:pt>
                <c:pt idx="70464" formatCode="General">
                  <c:v>1.451349999999999</c:v>
                </c:pt>
                <c:pt idx="70465" formatCode="General">
                  <c:v>1.4513599999999998</c:v>
                </c:pt>
                <c:pt idx="70466" formatCode="General">
                  <c:v>1.4513899999999991</c:v>
                </c:pt>
                <c:pt idx="70467" formatCode="General">
                  <c:v>1.4514099999999992</c:v>
                </c:pt>
                <c:pt idx="70468" formatCode="General">
                  <c:v>1.4514299999999989</c:v>
                </c:pt>
                <c:pt idx="70469" formatCode="General">
                  <c:v>1.4514399999999992</c:v>
                </c:pt>
                <c:pt idx="70470" formatCode="General">
                  <c:v>1.4514699999999991</c:v>
                </c:pt>
                <c:pt idx="70471" formatCode="General">
                  <c:v>1.4514899999999991</c:v>
                </c:pt>
                <c:pt idx="70472" formatCode="General">
                  <c:v>1.4514999999999989</c:v>
                </c:pt>
                <c:pt idx="70473" formatCode="General">
                  <c:v>1.4515299999999987</c:v>
                </c:pt>
                <c:pt idx="70474" formatCode="General">
                  <c:v>1.451549999999999</c:v>
                </c:pt>
                <c:pt idx="70475" formatCode="General">
                  <c:v>1.4515699999999991</c:v>
                </c:pt>
                <c:pt idx="70476" formatCode="General">
                  <c:v>1.451589999999999</c:v>
                </c:pt>
                <c:pt idx="70477" formatCode="General">
                  <c:v>1.4516099999999992</c:v>
                </c:pt>
                <c:pt idx="70478" formatCode="General">
                  <c:v>1.4516299999999986</c:v>
                </c:pt>
                <c:pt idx="70479" formatCode="General">
                  <c:v>1.4516599999999991</c:v>
                </c:pt>
                <c:pt idx="70480" formatCode="General">
                  <c:v>1.4516699999999989</c:v>
                </c:pt>
                <c:pt idx="70481" formatCode="General">
                  <c:v>1.451689999999999</c:v>
                </c:pt>
                <c:pt idx="70482" formatCode="General">
                  <c:v>1.4517099999999992</c:v>
                </c:pt>
                <c:pt idx="70483" formatCode="General">
                  <c:v>1.4517399999999991</c:v>
                </c:pt>
                <c:pt idx="70484" formatCode="General">
                  <c:v>1.4517499999999992</c:v>
                </c:pt>
                <c:pt idx="70485" formatCode="General">
                  <c:v>1.4517699999999989</c:v>
                </c:pt>
                <c:pt idx="70486" formatCode="General">
                  <c:v>1.4517999999999986</c:v>
                </c:pt>
                <c:pt idx="70487" formatCode="General">
                  <c:v>1.451819999999999</c:v>
                </c:pt>
                <c:pt idx="70488" formatCode="General">
                  <c:v>1.4518399999999991</c:v>
                </c:pt>
                <c:pt idx="70489" formatCode="General">
                  <c:v>1.451859999999999</c:v>
                </c:pt>
                <c:pt idx="70490" formatCode="General">
                  <c:v>1.4518799999999992</c:v>
                </c:pt>
                <c:pt idx="70491" formatCode="General">
                  <c:v>1.4518999999999984</c:v>
                </c:pt>
                <c:pt idx="70492" formatCode="General">
                  <c:v>1.451919999999999</c:v>
                </c:pt>
                <c:pt idx="70493" formatCode="General">
                  <c:v>1.4519399999999989</c:v>
                </c:pt>
                <c:pt idx="70494" formatCode="General">
                  <c:v>1.451959999999999</c:v>
                </c:pt>
                <c:pt idx="70495" formatCode="General">
                  <c:v>1.451989999999999</c:v>
                </c:pt>
                <c:pt idx="70496" formatCode="General">
                  <c:v>1.452</c:v>
                </c:pt>
                <c:pt idx="70497" formatCode="General">
                  <c:v>1.4520199999999999</c:v>
                </c:pt>
                <c:pt idx="70498" formatCode="General">
                  <c:v>1.45204</c:v>
                </c:pt>
                <c:pt idx="70499" formatCode="General">
                  <c:v>1.45207</c:v>
                </c:pt>
                <c:pt idx="70500" formatCode="General">
                  <c:v>1.45208</c:v>
                </c:pt>
                <c:pt idx="70501" formatCode="General">
                  <c:v>1.45211</c:v>
                </c:pt>
                <c:pt idx="70502" formatCode="General">
                  <c:v>1.452129999999999</c:v>
                </c:pt>
                <c:pt idx="70503" formatCode="General">
                  <c:v>1.4521500000000001</c:v>
                </c:pt>
                <c:pt idx="70504" formatCode="General">
                  <c:v>1.45217</c:v>
                </c:pt>
                <c:pt idx="70505" formatCode="General">
                  <c:v>1.4521899999999999</c:v>
                </c:pt>
                <c:pt idx="70506" formatCode="General">
                  <c:v>1.45221</c:v>
                </c:pt>
                <c:pt idx="70507" formatCode="General">
                  <c:v>1.452229999999999</c:v>
                </c:pt>
                <c:pt idx="70508" formatCode="General">
                  <c:v>1.45225</c:v>
                </c:pt>
                <c:pt idx="70509" formatCode="General">
                  <c:v>1.4522699999999991</c:v>
                </c:pt>
                <c:pt idx="70510" formatCode="General">
                  <c:v>1.4522899999999999</c:v>
                </c:pt>
                <c:pt idx="70511" formatCode="General">
                  <c:v>1.45231</c:v>
                </c:pt>
                <c:pt idx="70512" formatCode="General">
                  <c:v>1.452329999999999</c:v>
                </c:pt>
                <c:pt idx="70513" formatCode="General">
                  <c:v>1.45235</c:v>
                </c:pt>
                <c:pt idx="70514" formatCode="General">
                  <c:v>1.4523699999999991</c:v>
                </c:pt>
                <c:pt idx="70515" formatCode="General">
                  <c:v>1.452399999999999</c:v>
                </c:pt>
                <c:pt idx="70516" formatCode="General">
                  <c:v>1.45241</c:v>
                </c:pt>
                <c:pt idx="70517" formatCode="General">
                  <c:v>1.45244</c:v>
                </c:pt>
                <c:pt idx="70518" formatCode="General">
                  <c:v>1.4524599999999999</c:v>
                </c:pt>
                <c:pt idx="70519" formatCode="General">
                  <c:v>1.45248</c:v>
                </c:pt>
                <c:pt idx="70520" formatCode="General">
                  <c:v>1.4524899999999998</c:v>
                </c:pt>
                <c:pt idx="70521" formatCode="General">
                  <c:v>1.4525199999999998</c:v>
                </c:pt>
                <c:pt idx="70522" formatCode="General">
                  <c:v>1.4525399999999991</c:v>
                </c:pt>
                <c:pt idx="70523" formatCode="General">
                  <c:v>1.4525599999999999</c:v>
                </c:pt>
                <c:pt idx="70524" formatCode="General">
                  <c:v>1.45258</c:v>
                </c:pt>
                <c:pt idx="70525" formatCode="General">
                  <c:v>1.452599999999999</c:v>
                </c:pt>
                <c:pt idx="70526" formatCode="General">
                  <c:v>1.4526199999999998</c:v>
                </c:pt>
                <c:pt idx="70527" formatCode="General">
                  <c:v>1.45265</c:v>
                </c:pt>
                <c:pt idx="70528" formatCode="General">
                  <c:v>1.4526599999999998</c:v>
                </c:pt>
                <c:pt idx="70529" formatCode="General">
                  <c:v>1.45268</c:v>
                </c:pt>
                <c:pt idx="70530" formatCode="General">
                  <c:v>1.4527099999999991</c:v>
                </c:pt>
                <c:pt idx="70531" formatCode="General">
                  <c:v>1.4527299999999992</c:v>
                </c:pt>
                <c:pt idx="70532" formatCode="General">
                  <c:v>1.452739999999999</c:v>
                </c:pt>
                <c:pt idx="70533" formatCode="General">
                  <c:v>1.4527599999999998</c:v>
                </c:pt>
                <c:pt idx="70534" formatCode="General">
                  <c:v>1.4527899999999998</c:v>
                </c:pt>
                <c:pt idx="70535" formatCode="General">
                  <c:v>1.452809999999999</c:v>
                </c:pt>
                <c:pt idx="70536" formatCode="General">
                  <c:v>1.4528199999999998</c:v>
                </c:pt>
                <c:pt idx="70537" formatCode="General">
                  <c:v>1.45285</c:v>
                </c:pt>
                <c:pt idx="70538" formatCode="General">
                  <c:v>1.4528699999999992</c:v>
                </c:pt>
                <c:pt idx="70539" formatCode="General">
                  <c:v>1.4528799999999991</c:v>
                </c:pt>
                <c:pt idx="70540" formatCode="General">
                  <c:v>1.452909999999999</c:v>
                </c:pt>
                <c:pt idx="70541" formatCode="General">
                  <c:v>1.4529299999999992</c:v>
                </c:pt>
                <c:pt idx="70542" formatCode="General">
                  <c:v>1.45295</c:v>
                </c:pt>
                <c:pt idx="70543" formatCode="General">
                  <c:v>1.4529699999999992</c:v>
                </c:pt>
                <c:pt idx="70544" formatCode="General">
                  <c:v>1.4529899999999998</c:v>
                </c:pt>
                <c:pt idx="70545" formatCode="General">
                  <c:v>1.453009999999999</c:v>
                </c:pt>
                <c:pt idx="70546" formatCode="General">
                  <c:v>1.4530299999999992</c:v>
                </c:pt>
                <c:pt idx="70547" formatCode="General">
                  <c:v>1.45305</c:v>
                </c:pt>
                <c:pt idx="70548" formatCode="General">
                  <c:v>1.4530699999999992</c:v>
                </c:pt>
                <c:pt idx="70549" formatCode="General">
                  <c:v>1.4530999999999992</c:v>
                </c:pt>
                <c:pt idx="70550" formatCode="General">
                  <c:v>1.4531199999999991</c:v>
                </c:pt>
                <c:pt idx="70551" formatCode="General">
                  <c:v>1.4531299999999991</c:v>
                </c:pt>
                <c:pt idx="70552" formatCode="General">
                  <c:v>1.4531599999999998</c:v>
                </c:pt>
                <c:pt idx="70553" formatCode="General">
                  <c:v>1.453179999999999</c:v>
                </c:pt>
                <c:pt idx="70554" formatCode="General">
                  <c:v>1.4531999999999992</c:v>
                </c:pt>
                <c:pt idx="70555" formatCode="General">
                  <c:v>1.4532199999999991</c:v>
                </c:pt>
                <c:pt idx="70556" formatCode="General">
                  <c:v>1.4532399999999992</c:v>
                </c:pt>
                <c:pt idx="70557" formatCode="General">
                  <c:v>1.4532599999999998</c:v>
                </c:pt>
                <c:pt idx="70558" formatCode="General">
                  <c:v>1.453279999999999</c:v>
                </c:pt>
                <c:pt idx="70559" formatCode="General">
                  <c:v>1.4532999999999991</c:v>
                </c:pt>
                <c:pt idx="70560" formatCode="General">
                  <c:v>1.4533199999999991</c:v>
                </c:pt>
                <c:pt idx="70561" formatCode="General">
                  <c:v>1.4533399999999992</c:v>
                </c:pt>
                <c:pt idx="70562" formatCode="General">
                  <c:v>1.4533599999999998</c:v>
                </c:pt>
                <c:pt idx="70563" formatCode="General">
                  <c:v>1.453379999999999</c:v>
                </c:pt>
                <c:pt idx="70564" formatCode="General">
                  <c:v>1.4533999999999991</c:v>
                </c:pt>
                <c:pt idx="70565" formatCode="General">
                  <c:v>1.453419999999999</c:v>
                </c:pt>
                <c:pt idx="70566" formatCode="General">
                  <c:v>1.453449999999999</c:v>
                </c:pt>
                <c:pt idx="70567" formatCode="General">
                  <c:v>1.4534599999999998</c:v>
                </c:pt>
                <c:pt idx="70568" formatCode="General">
                  <c:v>1.4534899999999991</c:v>
                </c:pt>
                <c:pt idx="70569" formatCode="General">
                  <c:v>1.4535099999999992</c:v>
                </c:pt>
                <c:pt idx="70570" formatCode="General">
                  <c:v>1.4535299999999987</c:v>
                </c:pt>
                <c:pt idx="70571" formatCode="General">
                  <c:v>1.4535399999999992</c:v>
                </c:pt>
                <c:pt idx="70572" formatCode="General">
                  <c:v>1.4535699999999991</c:v>
                </c:pt>
                <c:pt idx="70573" formatCode="General">
                  <c:v>1.453589999999999</c:v>
                </c:pt>
                <c:pt idx="70574" formatCode="General">
                  <c:v>1.4536099999999992</c:v>
                </c:pt>
                <c:pt idx="70575" formatCode="General">
                  <c:v>1.4536299999999986</c:v>
                </c:pt>
                <c:pt idx="70576" formatCode="General">
                  <c:v>1.4536499999999992</c:v>
                </c:pt>
                <c:pt idx="70577" formatCode="General">
                  <c:v>1.4536699999999991</c:v>
                </c:pt>
                <c:pt idx="70578" formatCode="General">
                  <c:v>1.4536999999999987</c:v>
                </c:pt>
                <c:pt idx="70579" formatCode="General">
                  <c:v>1.4537099999999992</c:v>
                </c:pt>
                <c:pt idx="70580" formatCode="General">
                  <c:v>1.4537299999999984</c:v>
                </c:pt>
                <c:pt idx="70581" formatCode="General">
                  <c:v>1.4537599999999991</c:v>
                </c:pt>
                <c:pt idx="70582" formatCode="General">
                  <c:v>1.4537799999999992</c:v>
                </c:pt>
                <c:pt idx="70583" formatCode="General">
                  <c:v>1.453789999999999</c:v>
                </c:pt>
                <c:pt idx="70584" formatCode="General">
                  <c:v>1.4538099999999992</c:v>
                </c:pt>
                <c:pt idx="70585" formatCode="General">
                  <c:v>1.4538399999999991</c:v>
                </c:pt>
                <c:pt idx="70586" formatCode="General">
                  <c:v>1.453859999999999</c:v>
                </c:pt>
                <c:pt idx="70587" formatCode="General">
                  <c:v>1.4538699999999989</c:v>
                </c:pt>
                <c:pt idx="70588" formatCode="General">
                  <c:v>1.4538999999999984</c:v>
                </c:pt>
                <c:pt idx="70589" formatCode="General">
                  <c:v>1.453919999999999</c:v>
                </c:pt>
                <c:pt idx="70590" formatCode="General">
                  <c:v>1.4539399999999989</c:v>
                </c:pt>
                <c:pt idx="70591" formatCode="General">
                  <c:v>1.453959999999999</c:v>
                </c:pt>
                <c:pt idx="70592" formatCode="General">
                  <c:v>1.4539799999999992</c:v>
                </c:pt>
                <c:pt idx="70593" formatCode="General">
                  <c:v>1.454</c:v>
                </c:pt>
                <c:pt idx="70594" formatCode="General">
                  <c:v>1.454029999999999</c:v>
                </c:pt>
                <c:pt idx="70595" formatCode="General">
                  <c:v>1.45404</c:v>
                </c:pt>
                <c:pt idx="70596" formatCode="General">
                  <c:v>1.4540599999999999</c:v>
                </c:pt>
                <c:pt idx="70597" formatCode="General">
                  <c:v>1.45408</c:v>
                </c:pt>
                <c:pt idx="70598" formatCode="General">
                  <c:v>1.45411</c:v>
                </c:pt>
                <c:pt idx="70599" formatCode="General">
                  <c:v>1.4541199999999999</c:v>
                </c:pt>
                <c:pt idx="70600" formatCode="General">
                  <c:v>1.4541500000000001</c:v>
                </c:pt>
                <c:pt idx="70601" formatCode="General">
                  <c:v>1.45417</c:v>
                </c:pt>
                <c:pt idx="70602" formatCode="General">
                  <c:v>1.4541899999999999</c:v>
                </c:pt>
                <c:pt idx="70603" formatCode="General">
                  <c:v>1.45421</c:v>
                </c:pt>
                <c:pt idx="70604" formatCode="General">
                  <c:v>1.454229999999999</c:v>
                </c:pt>
                <c:pt idx="70605" formatCode="General">
                  <c:v>1.45425</c:v>
                </c:pt>
                <c:pt idx="70606" formatCode="General">
                  <c:v>1.4542599999999999</c:v>
                </c:pt>
                <c:pt idx="70607" formatCode="General">
                  <c:v>1.4542899999999999</c:v>
                </c:pt>
                <c:pt idx="70608" formatCode="General">
                  <c:v>1.45431</c:v>
                </c:pt>
                <c:pt idx="70609" formatCode="General">
                  <c:v>1.454329999999999</c:v>
                </c:pt>
                <c:pt idx="70610" formatCode="General">
                  <c:v>1.45435</c:v>
                </c:pt>
                <c:pt idx="70611" formatCode="General">
                  <c:v>1.4543699999999991</c:v>
                </c:pt>
                <c:pt idx="70612" formatCode="General">
                  <c:v>1.4543899999999998</c:v>
                </c:pt>
                <c:pt idx="70613" formatCode="General">
                  <c:v>1.45441</c:v>
                </c:pt>
                <c:pt idx="70614" formatCode="General">
                  <c:v>1.454429999999999</c:v>
                </c:pt>
                <c:pt idx="70615" formatCode="General">
                  <c:v>1.45445</c:v>
                </c:pt>
                <c:pt idx="70616" formatCode="General">
                  <c:v>1.45448</c:v>
                </c:pt>
                <c:pt idx="70617" formatCode="General">
                  <c:v>1.454499999999999</c:v>
                </c:pt>
                <c:pt idx="70618" formatCode="General">
                  <c:v>1.45451</c:v>
                </c:pt>
                <c:pt idx="70619" formatCode="General">
                  <c:v>1.4545399999999991</c:v>
                </c:pt>
                <c:pt idx="70620" formatCode="General">
                  <c:v>1.4545599999999999</c:v>
                </c:pt>
                <c:pt idx="70621" formatCode="General">
                  <c:v>1.45458</c:v>
                </c:pt>
                <c:pt idx="70622" formatCode="General">
                  <c:v>1.454599999999999</c:v>
                </c:pt>
                <c:pt idx="70623" formatCode="General">
                  <c:v>1.4546199999999998</c:v>
                </c:pt>
                <c:pt idx="70624" formatCode="General">
                  <c:v>1.454639999999999</c:v>
                </c:pt>
                <c:pt idx="70625" formatCode="General">
                  <c:v>1.4546599999999998</c:v>
                </c:pt>
                <c:pt idx="70626" formatCode="General">
                  <c:v>1.45468</c:v>
                </c:pt>
                <c:pt idx="70627" formatCode="General">
                  <c:v>1.4546999999999992</c:v>
                </c:pt>
                <c:pt idx="70628" formatCode="General">
                  <c:v>1.4547199999999998</c:v>
                </c:pt>
                <c:pt idx="70629" formatCode="General">
                  <c:v>1.45475</c:v>
                </c:pt>
                <c:pt idx="70630" formatCode="General">
                  <c:v>1.4547599999999998</c:v>
                </c:pt>
                <c:pt idx="70631" formatCode="General">
                  <c:v>1.45478</c:v>
                </c:pt>
                <c:pt idx="70632" formatCode="General">
                  <c:v>1.454809999999999</c:v>
                </c:pt>
                <c:pt idx="70633" formatCode="General">
                  <c:v>1.4548299999999992</c:v>
                </c:pt>
                <c:pt idx="70634" formatCode="General">
                  <c:v>1.454839999999999</c:v>
                </c:pt>
                <c:pt idx="70635" formatCode="General">
                  <c:v>1.4548599999999998</c:v>
                </c:pt>
                <c:pt idx="70636" formatCode="General">
                  <c:v>1.4548899999999998</c:v>
                </c:pt>
                <c:pt idx="70637" formatCode="General">
                  <c:v>1.454909999999999</c:v>
                </c:pt>
                <c:pt idx="70638" formatCode="General">
                  <c:v>1.4549199999999998</c:v>
                </c:pt>
                <c:pt idx="70639" formatCode="General">
                  <c:v>1.45495</c:v>
                </c:pt>
                <c:pt idx="70640" formatCode="General">
                  <c:v>1.4549699999999992</c:v>
                </c:pt>
                <c:pt idx="70641" formatCode="General">
                  <c:v>1.4549899999999998</c:v>
                </c:pt>
                <c:pt idx="70642" formatCode="General">
                  <c:v>1.455009999999999</c:v>
                </c:pt>
                <c:pt idx="70643" formatCode="General">
                  <c:v>1.4550299999999992</c:v>
                </c:pt>
                <c:pt idx="70644" formatCode="General">
                  <c:v>1.45505</c:v>
                </c:pt>
                <c:pt idx="70645" formatCode="General">
                  <c:v>1.455079999999999</c:v>
                </c:pt>
                <c:pt idx="70646" formatCode="General">
                  <c:v>1.4550899999999998</c:v>
                </c:pt>
                <c:pt idx="70647" formatCode="General">
                  <c:v>1.455109999999999</c:v>
                </c:pt>
                <c:pt idx="70648" formatCode="General">
                  <c:v>1.4551299999999991</c:v>
                </c:pt>
                <c:pt idx="70649" formatCode="General">
                  <c:v>1.4551599999999998</c:v>
                </c:pt>
                <c:pt idx="70650" formatCode="General">
                  <c:v>1.4551699999999992</c:v>
                </c:pt>
                <c:pt idx="70651" formatCode="General">
                  <c:v>1.4551899999999998</c:v>
                </c:pt>
                <c:pt idx="70652" formatCode="General">
                  <c:v>1.4552199999999991</c:v>
                </c:pt>
                <c:pt idx="70653" formatCode="General">
                  <c:v>1.4552399999999992</c:v>
                </c:pt>
                <c:pt idx="70654" formatCode="General">
                  <c:v>1.4552599999999998</c:v>
                </c:pt>
                <c:pt idx="70655" formatCode="General">
                  <c:v>1.455279999999999</c:v>
                </c:pt>
                <c:pt idx="70656" formatCode="General">
                  <c:v>1.4552999999999991</c:v>
                </c:pt>
                <c:pt idx="70657" formatCode="General">
                  <c:v>1.4553199999999991</c:v>
                </c:pt>
                <c:pt idx="70658" formatCode="General">
                  <c:v>1.4553399999999992</c:v>
                </c:pt>
                <c:pt idx="70659" formatCode="General">
                  <c:v>1.4553599999999998</c:v>
                </c:pt>
                <c:pt idx="70660" formatCode="General">
                  <c:v>1.455379999999999</c:v>
                </c:pt>
                <c:pt idx="70661" formatCode="General">
                  <c:v>1.4553999999999991</c:v>
                </c:pt>
                <c:pt idx="70662" formatCode="General">
                  <c:v>1.455419999999999</c:v>
                </c:pt>
                <c:pt idx="70663" formatCode="General">
                  <c:v>1.4554399999999992</c:v>
                </c:pt>
                <c:pt idx="70664" formatCode="General">
                  <c:v>1.4554599999999998</c:v>
                </c:pt>
                <c:pt idx="70665" formatCode="General">
                  <c:v>1.4554899999999991</c:v>
                </c:pt>
                <c:pt idx="70666" formatCode="General">
                  <c:v>1.4554999999999989</c:v>
                </c:pt>
                <c:pt idx="70667" formatCode="General">
                  <c:v>1.4555299999999987</c:v>
                </c:pt>
                <c:pt idx="70668" formatCode="General">
                  <c:v>1.455549999999999</c:v>
                </c:pt>
                <c:pt idx="70669" formatCode="General">
                  <c:v>1.4555699999999991</c:v>
                </c:pt>
                <c:pt idx="70670" formatCode="General">
                  <c:v>1.4555899999999991</c:v>
                </c:pt>
                <c:pt idx="70671" formatCode="General">
                  <c:v>1.4556099999999992</c:v>
                </c:pt>
                <c:pt idx="70672" formatCode="General">
                  <c:v>1.4556299999999986</c:v>
                </c:pt>
                <c:pt idx="70673" formatCode="General">
                  <c:v>1.4556399999999992</c:v>
                </c:pt>
                <c:pt idx="70674" formatCode="General">
                  <c:v>1.4556699999999991</c:v>
                </c:pt>
                <c:pt idx="70675" formatCode="General">
                  <c:v>1.455689999999999</c:v>
                </c:pt>
                <c:pt idx="70676" formatCode="General">
                  <c:v>1.4557099999999992</c:v>
                </c:pt>
                <c:pt idx="70677" formatCode="General">
                  <c:v>1.4557299999999984</c:v>
                </c:pt>
                <c:pt idx="70678" formatCode="General">
                  <c:v>1.4557499999999992</c:v>
                </c:pt>
                <c:pt idx="70679" formatCode="General">
                  <c:v>1.4557699999999989</c:v>
                </c:pt>
                <c:pt idx="70680" formatCode="General">
                  <c:v>1.455789999999999</c:v>
                </c:pt>
                <c:pt idx="70681" formatCode="General">
                  <c:v>1.4558099999999992</c:v>
                </c:pt>
                <c:pt idx="70682" formatCode="General">
                  <c:v>1.4558299999999984</c:v>
                </c:pt>
                <c:pt idx="70683" formatCode="General">
                  <c:v>1.455859999999999</c:v>
                </c:pt>
                <c:pt idx="70684" formatCode="General">
                  <c:v>1.4558799999999992</c:v>
                </c:pt>
                <c:pt idx="70685" formatCode="General">
                  <c:v>1.455889999999999</c:v>
                </c:pt>
                <c:pt idx="70686" formatCode="General">
                  <c:v>1.4559099999999991</c:v>
                </c:pt>
                <c:pt idx="70687" formatCode="General">
                  <c:v>1.4559399999999989</c:v>
                </c:pt>
                <c:pt idx="70688" formatCode="General">
                  <c:v>1.455959999999999</c:v>
                </c:pt>
                <c:pt idx="70689" formatCode="General">
                  <c:v>1.4559799999999992</c:v>
                </c:pt>
                <c:pt idx="70690" formatCode="General">
                  <c:v>1.456</c:v>
                </c:pt>
                <c:pt idx="70691" formatCode="General">
                  <c:v>1.4560199999999999</c:v>
                </c:pt>
                <c:pt idx="70692" formatCode="General">
                  <c:v>1.45604</c:v>
                </c:pt>
                <c:pt idx="70693" formatCode="General">
                  <c:v>1.4560599999999999</c:v>
                </c:pt>
                <c:pt idx="70694" formatCode="General">
                  <c:v>1.45608</c:v>
                </c:pt>
                <c:pt idx="70695" formatCode="General">
                  <c:v>1.4560999999999991</c:v>
                </c:pt>
                <c:pt idx="70696" formatCode="General">
                  <c:v>1.456129999999999</c:v>
                </c:pt>
                <c:pt idx="70697" formatCode="General">
                  <c:v>1.45614</c:v>
                </c:pt>
                <c:pt idx="70698" formatCode="General">
                  <c:v>1.4561599999999999</c:v>
                </c:pt>
                <c:pt idx="70699" formatCode="General">
                  <c:v>1.45618</c:v>
                </c:pt>
                <c:pt idx="70700" formatCode="General">
                  <c:v>1.45621</c:v>
                </c:pt>
                <c:pt idx="70701" formatCode="General">
                  <c:v>1.4562199999999998</c:v>
                </c:pt>
                <c:pt idx="70702" formatCode="General">
                  <c:v>1.45624</c:v>
                </c:pt>
                <c:pt idx="70703" formatCode="General">
                  <c:v>1.45627</c:v>
                </c:pt>
                <c:pt idx="70704" formatCode="General">
                  <c:v>1.4562899999999999</c:v>
                </c:pt>
                <c:pt idx="70705" formatCode="General">
                  <c:v>1.45631</c:v>
                </c:pt>
                <c:pt idx="70706" formatCode="General">
                  <c:v>1.456329999999999</c:v>
                </c:pt>
                <c:pt idx="70707" formatCode="General">
                  <c:v>1.45635</c:v>
                </c:pt>
                <c:pt idx="70708" formatCode="General">
                  <c:v>1.4563699999999991</c:v>
                </c:pt>
                <c:pt idx="70709" formatCode="General">
                  <c:v>1.4563899999999999</c:v>
                </c:pt>
                <c:pt idx="70710" formatCode="General">
                  <c:v>1.45641</c:v>
                </c:pt>
                <c:pt idx="70711" formatCode="General">
                  <c:v>1.456429999999999</c:v>
                </c:pt>
                <c:pt idx="70712" formatCode="General">
                  <c:v>1.45645</c:v>
                </c:pt>
                <c:pt idx="70713" formatCode="General">
                  <c:v>1.456469999999999</c:v>
                </c:pt>
                <c:pt idx="70714" formatCode="General">
                  <c:v>1.4564899999999998</c:v>
                </c:pt>
                <c:pt idx="70715" formatCode="General">
                  <c:v>1.4565199999999998</c:v>
                </c:pt>
                <c:pt idx="70716" formatCode="General">
                  <c:v>1.4565399999999991</c:v>
                </c:pt>
                <c:pt idx="70717" formatCode="General">
                  <c:v>1.45655</c:v>
                </c:pt>
                <c:pt idx="70718" formatCode="General">
                  <c:v>1.45658</c:v>
                </c:pt>
                <c:pt idx="70719" formatCode="General">
                  <c:v>1.456599999999999</c:v>
                </c:pt>
                <c:pt idx="70720" formatCode="General">
                  <c:v>1.4566199999999998</c:v>
                </c:pt>
                <c:pt idx="70721" formatCode="General">
                  <c:v>1.4566299999999992</c:v>
                </c:pt>
                <c:pt idx="70722" formatCode="General">
                  <c:v>1.4566599999999998</c:v>
                </c:pt>
                <c:pt idx="70723" formatCode="General">
                  <c:v>1.45668</c:v>
                </c:pt>
                <c:pt idx="70724" formatCode="General">
                  <c:v>1.4566999999999992</c:v>
                </c:pt>
                <c:pt idx="70725" formatCode="General">
                  <c:v>1.4567199999999998</c:v>
                </c:pt>
                <c:pt idx="70726" formatCode="General">
                  <c:v>1.456739999999999</c:v>
                </c:pt>
                <c:pt idx="70727" formatCode="General">
                  <c:v>1.4567599999999998</c:v>
                </c:pt>
                <c:pt idx="70728" formatCode="General">
                  <c:v>1.45678</c:v>
                </c:pt>
                <c:pt idx="70729" formatCode="General">
                  <c:v>1.4567999999999992</c:v>
                </c:pt>
                <c:pt idx="70730" formatCode="General">
                  <c:v>1.4568199999999998</c:v>
                </c:pt>
                <c:pt idx="70731" formatCode="General">
                  <c:v>1.456839999999999</c:v>
                </c:pt>
                <c:pt idx="70732" formatCode="General">
                  <c:v>1.4568699999999992</c:v>
                </c:pt>
                <c:pt idx="70733" formatCode="General">
                  <c:v>1.45688</c:v>
                </c:pt>
                <c:pt idx="70734" formatCode="General">
                  <c:v>1.456909999999999</c:v>
                </c:pt>
                <c:pt idx="70735" formatCode="General">
                  <c:v>1.4569299999999992</c:v>
                </c:pt>
                <c:pt idx="70736" formatCode="General">
                  <c:v>1.45695</c:v>
                </c:pt>
                <c:pt idx="70737" formatCode="General">
                  <c:v>1.4569599999999998</c:v>
                </c:pt>
                <c:pt idx="70738" formatCode="General">
                  <c:v>1.4569899999999998</c:v>
                </c:pt>
                <c:pt idx="70739" formatCode="General">
                  <c:v>1.457009999999999</c:v>
                </c:pt>
                <c:pt idx="70740" formatCode="General">
                  <c:v>1.4570299999999992</c:v>
                </c:pt>
                <c:pt idx="70741" formatCode="General">
                  <c:v>1.45705</c:v>
                </c:pt>
                <c:pt idx="70742" formatCode="General">
                  <c:v>1.4570699999999992</c:v>
                </c:pt>
                <c:pt idx="70743" formatCode="General">
                  <c:v>1.4570899999999998</c:v>
                </c:pt>
                <c:pt idx="70744" formatCode="General">
                  <c:v>1.457109999999999</c:v>
                </c:pt>
                <c:pt idx="70745" formatCode="General">
                  <c:v>1.4571299999999991</c:v>
                </c:pt>
                <c:pt idx="70746" formatCode="General">
                  <c:v>1.4571499999999991</c:v>
                </c:pt>
                <c:pt idx="70747" formatCode="General">
                  <c:v>1.457179999999999</c:v>
                </c:pt>
                <c:pt idx="70748" formatCode="General">
                  <c:v>1.4571899999999998</c:v>
                </c:pt>
                <c:pt idx="70749" formatCode="General">
                  <c:v>1.457209999999999</c:v>
                </c:pt>
                <c:pt idx="70750" formatCode="General">
                  <c:v>1.4572299999999991</c:v>
                </c:pt>
                <c:pt idx="70751" formatCode="General">
                  <c:v>1.4572599999999998</c:v>
                </c:pt>
                <c:pt idx="70752" formatCode="General">
                  <c:v>1.4572699999999992</c:v>
                </c:pt>
                <c:pt idx="70753" formatCode="General">
                  <c:v>1.4572899999999998</c:v>
                </c:pt>
                <c:pt idx="70754" formatCode="General">
                  <c:v>1.4573199999999991</c:v>
                </c:pt>
                <c:pt idx="70755" formatCode="General">
                  <c:v>1.4573399999999992</c:v>
                </c:pt>
                <c:pt idx="70756" formatCode="General">
                  <c:v>1.4573599999999998</c:v>
                </c:pt>
                <c:pt idx="70757" formatCode="General">
                  <c:v>1.457379999999999</c:v>
                </c:pt>
                <c:pt idx="70758" formatCode="General">
                  <c:v>1.4573999999999991</c:v>
                </c:pt>
                <c:pt idx="70759" formatCode="General">
                  <c:v>1.457419999999999</c:v>
                </c:pt>
                <c:pt idx="70760" formatCode="General">
                  <c:v>1.4574399999999992</c:v>
                </c:pt>
                <c:pt idx="70761" formatCode="General">
                  <c:v>1.4574599999999998</c:v>
                </c:pt>
                <c:pt idx="70762" formatCode="General">
                  <c:v>1.4574799999999992</c:v>
                </c:pt>
                <c:pt idx="70763" formatCode="General">
                  <c:v>1.4574999999999991</c:v>
                </c:pt>
                <c:pt idx="70764" formatCode="General">
                  <c:v>1.457519999999999</c:v>
                </c:pt>
                <c:pt idx="70765" formatCode="General">
                  <c:v>1.4575399999999992</c:v>
                </c:pt>
                <c:pt idx="70766" formatCode="General">
                  <c:v>1.4575699999999991</c:v>
                </c:pt>
                <c:pt idx="70767" formatCode="General">
                  <c:v>1.4575899999999991</c:v>
                </c:pt>
                <c:pt idx="70768" formatCode="General">
                  <c:v>1.4575999999999989</c:v>
                </c:pt>
                <c:pt idx="70769" formatCode="General">
                  <c:v>1.4576299999999986</c:v>
                </c:pt>
                <c:pt idx="70770" formatCode="General">
                  <c:v>1.457649999999999</c:v>
                </c:pt>
                <c:pt idx="70771" formatCode="General">
                  <c:v>1.4576699999999991</c:v>
                </c:pt>
                <c:pt idx="70772" formatCode="General">
                  <c:v>1.4576799999999992</c:v>
                </c:pt>
                <c:pt idx="70773" formatCode="General">
                  <c:v>1.4577099999999992</c:v>
                </c:pt>
                <c:pt idx="70774" formatCode="General">
                  <c:v>1.4577299999999984</c:v>
                </c:pt>
                <c:pt idx="70775" formatCode="General">
                  <c:v>1.4577499999999992</c:v>
                </c:pt>
                <c:pt idx="70776" formatCode="General">
                  <c:v>1.4577699999999989</c:v>
                </c:pt>
                <c:pt idx="70777" formatCode="General">
                  <c:v>1.457789999999999</c:v>
                </c:pt>
                <c:pt idx="70778" formatCode="General">
                  <c:v>1.4578099999999992</c:v>
                </c:pt>
                <c:pt idx="70779" formatCode="General">
                  <c:v>1.4578299999999984</c:v>
                </c:pt>
                <c:pt idx="70780" formatCode="General">
                  <c:v>1.4578499999999992</c:v>
                </c:pt>
                <c:pt idx="70781" formatCode="General">
                  <c:v>1.4578699999999989</c:v>
                </c:pt>
                <c:pt idx="70782" formatCode="General">
                  <c:v>1.457889999999999</c:v>
                </c:pt>
                <c:pt idx="70783" formatCode="General">
                  <c:v>1.457919999999999</c:v>
                </c:pt>
                <c:pt idx="70784" formatCode="General">
                  <c:v>1.4579299999999982</c:v>
                </c:pt>
                <c:pt idx="70785" formatCode="General">
                  <c:v>1.457959999999999</c:v>
                </c:pt>
                <c:pt idx="70786" formatCode="General">
                  <c:v>1.4579799999999992</c:v>
                </c:pt>
                <c:pt idx="70787" formatCode="General">
                  <c:v>1.458</c:v>
                </c:pt>
                <c:pt idx="70788" formatCode="General">
                  <c:v>1.4580199999999999</c:v>
                </c:pt>
                <c:pt idx="70789" formatCode="General">
                  <c:v>1.45804</c:v>
                </c:pt>
                <c:pt idx="70790" formatCode="General">
                  <c:v>1.4580599999999999</c:v>
                </c:pt>
                <c:pt idx="70791" formatCode="General">
                  <c:v>1.45808</c:v>
                </c:pt>
                <c:pt idx="70792" formatCode="General">
                  <c:v>1.4581</c:v>
                </c:pt>
                <c:pt idx="70793" formatCode="General">
                  <c:v>1.4581199999999999</c:v>
                </c:pt>
                <c:pt idx="70794" formatCode="General">
                  <c:v>1.45814</c:v>
                </c:pt>
                <c:pt idx="70795" formatCode="General">
                  <c:v>1.45817</c:v>
                </c:pt>
                <c:pt idx="70796" formatCode="General">
                  <c:v>1.45818</c:v>
                </c:pt>
                <c:pt idx="70797" formatCode="General">
                  <c:v>1.4581999999999991</c:v>
                </c:pt>
                <c:pt idx="70798" formatCode="General">
                  <c:v>1.458229999999999</c:v>
                </c:pt>
                <c:pt idx="70799" formatCode="General">
                  <c:v>1.45825</c:v>
                </c:pt>
                <c:pt idx="70800" formatCode="General">
                  <c:v>1.4582599999999999</c:v>
                </c:pt>
                <c:pt idx="70801" formatCode="General">
                  <c:v>1.45828</c:v>
                </c:pt>
                <c:pt idx="70802" formatCode="General">
                  <c:v>1.45831</c:v>
                </c:pt>
                <c:pt idx="70803" formatCode="General">
                  <c:v>1.458329999999999</c:v>
                </c:pt>
                <c:pt idx="70804" formatCode="General">
                  <c:v>1.45834</c:v>
                </c:pt>
                <c:pt idx="70805" formatCode="General">
                  <c:v>1.4583699999999991</c:v>
                </c:pt>
                <c:pt idx="70806" formatCode="General">
                  <c:v>1.4583899999999999</c:v>
                </c:pt>
                <c:pt idx="70807" formatCode="General">
                  <c:v>1.45841</c:v>
                </c:pt>
                <c:pt idx="70808" formatCode="General">
                  <c:v>1.458429999999999</c:v>
                </c:pt>
                <c:pt idx="70809" formatCode="General">
                  <c:v>1.45845</c:v>
                </c:pt>
                <c:pt idx="70810" formatCode="General">
                  <c:v>1.458469999999999</c:v>
                </c:pt>
                <c:pt idx="70811" formatCode="General">
                  <c:v>1.4584899999999998</c:v>
                </c:pt>
                <c:pt idx="70812" formatCode="General">
                  <c:v>1.45851</c:v>
                </c:pt>
                <c:pt idx="70813" formatCode="General">
                  <c:v>1.4585299999999992</c:v>
                </c:pt>
                <c:pt idx="70814" formatCode="General">
                  <c:v>1.45855</c:v>
                </c:pt>
                <c:pt idx="70815" formatCode="General">
                  <c:v>1.458569999999999</c:v>
                </c:pt>
                <c:pt idx="70816" formatCode="General">
                  <c:v>1.4585899999999998</c:v>
                </c:pt>
                <c:pt idx="70817" formatCode="General">
                  <c:v>1.4586199999999998</c:v>
                </c:pt>
                <c:pt idx="70818" formatCode="General">
                  <c:v>1.458639999999999</c:v>
                </c:pt>
                <c:pt idx="70819" formatCode="General">
                  <c:v>1.45865</c:v>
                </c:pt>
                <c:pt idx="70820" formatCode="General">
                  <c:v>1.45868</c:v>
                </c:pt>
                <c:pt idx="70821" formatCode="General">
                  <c:v>1.4586999999999992</c:v>
                </c:pt>
                <c:pt idx="70822" formatCode="General">
                  <c:v>1.4587199999999998</c:v>
                </c:pt>
                <c:pt idx="70823" formatCode="General">
                  <c:v>1.4587299999999992</c:v>
                </c:pt>
                <c:pt idx="70824" formatCode="General">
                  <c:v>1.4587599999999998</c:v>
                </c:pt>
                <c:pt idx="70825" formatCode="General">
                  <c:v>1.45878</c:v>
                </c:pt>
                <c:pt idx="70826" formatCode="General">
                  <c:v>1.4587999999999992</c:v>
                </c:pt>
                <c:pt idx="70827" formatCode="General">
                  <c:v>1.4588199999999998</c:v>
                </c:pt>
                <c:pt idx="70828" formatCode="General">
                  <c:v>1.458839999999999</c:v>
                </c:pt>
                <c:pt idx="70829" formatCode="General">
                  <c:v>1.4588599999999998</c:v>
                </c:pt>
                <c:pt idx="70830" formatCode="General">
                  <c:v>1.45888</c:v>
                </c:pt>
                <c:pt idx="70831" formatCode="General">
                  <c:v>1.4588999999999992</c:v>
                </c:pt>
                <c:pt idx="70832" formatCode="General">
                  <c:v>1.4589199999999998</c:v>
                </c:pt>
                <c:pt idx="70833" formatCode="General">
                  <c:v>1.45895</c:v>
                </c:pt>
                <c:pt idx="70834" formatCode="General">
                  <c:v>1.4589699999999992</c:v>
                </c:pt>
                <c:pt idx="70835" formatCode="General">
                  <c:v>1.4589799999999991</c:v>
                </c:pt>
                <c:pt idx="70836" formatCode="General">
                  <c:v>1.4589999999999992</c:v>
                </c:pt>
                <c:pt idx="70837" formatCode="General">
                  <c:v>1.4590299999999992</c:v>
                </c:pt>
                <c:pt idx="70838" formatCode="General">
                  <c:v>1.45905</c:v>
                </c:pt>
                <c:pt idx="70839" formatCode="General">
                  <c:v>1.4590699999999992</c:v>
                </c:pt>
                <c:pt idx="70840" formatCode="General">
                  <c:v>1.4590899999999998</c:v>
                </c:pt>
                <c:pt idx="70841" formatCode="General">
                  <c:v>1.459109999999999</c:v>
                </c:pt>
                <c:pt idx="70842" formatCode="General">
                  <c:v>1.4591299999999991</c:v>
                </c:pt>
                <c:pt idx="70843" formatCode="General">
                  <c:v>1.4591499999999991</c:v>
                </c:pt>
                <c:pt idx="70844" formatCode="General">
                  <c:v>1.4591699999999992</c:v>
                </c:pt>
                <c:pt idx="70845" formatCode="General">
                  <c:v>1.4591899999999998</c:v>
                </c:pt>
                <c:pt idx="70846" formatCode="General">
                  <c:v>1.4592199999999991</c:v>
                </c:pt>
                <c:pt idx="70847" formatCode="General">
                  <c:v>1.4592299999999991</c:v>
                </c:pt>
                <c:pt idx="70848" formatCode="General">
                  <c:v>1.459249999999999</c:v>
                </c:pt>
                <c:pt idx="70849" formatCode="General">
                  <c:v>1.459279999999999</c:v>
                </c:pt>
                <c:pt idx="70850" formatCode="General">
                  <c:v>1.4592999999999992</c:v>
                </c:pt>
                <c:pt idx="70851" formatCode="General">
                  <c:v>1.4593099999999992</c:v>
                </c:pt>
                <c:pt idx="70852" formatCode="General">
                  <c:v>1.4593299999999989</c:v>
                </c:pt>
                <c:pt idx="70853" formatCode="General">
                  <c:v>1.4593599999999998</c:v>
                </c:pt>
                <c:pt idx="70854" formatCode="General">
                  <c:v>1.459379999999999</c:v>
                </c:pt>
                <c:pt idx="70855" formatCode="General">
                  <c:v>1.4593899999999991</c:v>
                </c:pt>
                <c:pt idx="70856" formatCode="General">
                  <c:v>1.4594199999999991</c:v>
                </c:pt>
                <c:pt idx="70857" formatCode="General">
                  <c:v>1.4594399999999992</c:v>
                </c:pt>
                <c:pt idx="70858" formatCode="General">
                  <c:v>1.4594599999999998</c:v>
                </c:pt>
                <c:pt idx="70859" formatCode="General">
                  <c:v>1.4594799999999992</c:v>
                </c:pt>
                <c:pt idx="70860" formatCode="General">
                  <c:v>1.4594999999999991</c:v>
                </c:pt>
                <c:pt idx="70861" formatCode="General">
                  <c:v>1.459519999999999</c:v>
                </c:pt>
                <c:pt idx="70862" formatCode="General">
                  <c:v>1.459549999999999</c:v>
                </c:pt>
                <c:pt idx="70863" formatCode="General">
                  <c:v>1.4595599999999991</c:v>
                </c:pt>
                <c:pt idx="70864" formatCode="General">
                  <c:v>1.4595799999999992</c:v>
                </c:pt>
                <c:pt idx="70865" formatCode="General">
                  <c:v>1.4595999999999989</c:v>
                </c:pt>
                <c:pt idx="70866" formatCode="General">
                  <c:v>1.4596299999999987</c:v>
                </c:pt>
                <c:pt idx="70867" formatCode="General">
                  <c:v>1.4596399999999992</c:v>
                </c:pt>
                <c:pt idx="70868" formatCode="General">
                  <c:v>1.4596699999999991</c:v>
                </c:pt>
                <c:pt idx="70869" formatCode="General">
                  <c:v>1.459689999999999</c:v>
                </c:pt>
                <c:pt idx="70870" formatCode="General">
                  <c:v>1.4597099999999992</c:v>
                </c:pt>
                <c:pt idx="70871" formatCode="General">
                  <c:v>1.4597299999999984</c:v>
                </c:pt>
                <c:pt idx="70872" formatCode="General">
                  <c:v>1.4597499999999992</c:v>
                </c:pt>
                <c:pt idx="70873" formatCode="General">
                  <c:v>1.4597699999999989</c:v>
                </c:pt>
                <c:pt idx="70874" formatCode="General">
                  <c:v>1.4597799999999992</c:v>
                </c:pt>
                <c:pt idx="70875" formatCode="General">
                  <c:v>1.4598099999999992</c:v>
                </c:pt>
                <c:pt idx="70876" formatCode="General">
                  <c:v>1.4598299999999984</c:v>
                </c:pt>
                <c:pt idx="70877" formatCode="General">
                  <c:v>1.4598499999999992</c:v>
                </c:pt>
                <c:pt idx="70878" formatCode="General">
                  <c:v>1.4598699999999989</c:v>
                </c:pt>
                <c:pt idx="70879" formatCode="General">
                  <c:v>1.459889999999999</c:v>
                </c:pt>
                <c:pt idx="70880" formatCode="General">
                  <c:v>1.4599099999999992</c:v>
                </c:pt>
                <c:pt idx="70881" formatCode="General">
                  <c:v>1.4599399999999989</c:v>
                </c:pt>
                <c:pt idx="70882" formatCode="General">
                  <c:v>1.4599499999999992</c:v>
                </c:pt>
                <c:pt idx="70883" formatCode="General">
                  <c:v>1.4599699999999987</c:v>
                </c:pt>
                <c:pt idx="70884" formatCode="General">
                  <c:v>1.46</c:v>
                </c:pt>
                <c:pt idx="70885" formatCode="General">
                  <c:v>1.4600199999999999</c:v>
                </c:pt>
                <c:pt idx="70886" formatCode="General">
                  <c:v>1.4600299999999991</c:v>
                </c:pt>
                <c:pt idx="70887" formatCode="General">
                  <c:v>1.4600500000000001</c:v>
                </c:pt>
                <c:pt idx="70888" formatCode="General">
                  <c:v>1.46008</c:v>
                </c:pt>
                <c:pt idx="70889" formatCode="General">
                  <c:v>1.4601</c:v>
                </c:pt>
                <c:pt idx="70890" formatCode="General">
                  <c:v>1.46011</c:v>
                </c:pt>
                <c:pt idx="70891" formatCode="General">
                  <c:v>1.46014</c:v>
                </c:pt>
                <c:pt idx="70892" formatCode="General">
                  <c:v>1.4601599999999999</c:v>
                </c:pt>
                <c:pt idx="70893" formatCode="General">
                  <c:v>1.46018</c:v>
                </c:pt>
                <c:pt idx="70894" formatCode="General">
                  <c:v>1.4601999999999991</c:v>
                </c:pt>
                <c:pt idx="70895" formatCode="General">
                  <c:v>1.4602199999999999</c:v>
                </c:pt>
                <c:pt idx="70896" formatCode="General">
                  <c:v>1.46024</c:v>
                </c:pt>
                <c:pt idx="70897" formatCode="General">
                  <c:v>1.4602599999999999</c:v>
                </c:pt>
                <c:pt idx="70898" formatCode="General">
                  <c:v>1.46028</c:v>
                </c:pt>
                <c:pt idx="70899" formatCode="General">
                  <c:v>1.460299999999999</c:v>
                </c:pt>
                <c:pt idx="70900" formatCode="General">
                  <c:v>1.460329999999999</c:v>
                </c:pt>
                <c:pt idx="70901" formatCode="General">
                  <c:v>1.46035</c:v>
                </c:pt>
                <c:pt idx="70902" formatCode="General">
                  <c:v>1.4603599999999999</c:v>
                </c:pt>
                <c:pt idx="70903" formatCode="General">
                  <c:v>1.46038</c:v>
                </c:pt>
                <c:pt idx="70904" formatCode="General">
                  <c:v>1.46041</c:v>
                </c:pt>
                <c:pt idx="70905" formatCode="General">
                  <c:v>1.460429999999999</c:v>
                </c:pt>
                <c:pt idx="70906" formatCode="General">
                  <c:v>1.46045</c:v>
                </c:pt>
                <c:pt idx="70907" formatCode="General">
                  <c:v>1.460469999999999</c:v>
                </c:pt>
                <c:pt idx="70908" formatCode="General">
                  <c:v>1.4604899999999998</c:v>
                </c:pt>
                <c:pt idx="70909" formatCode="General">
                  <c:v>1.46051</c:v>
                </c:pt>
                <c:pt idx="70910" formatCode="General">
                  <c:v>1.4605299999999992</c:v>
                </c:pt>
                <c:pt idx="70911" formatCode="General">
                  <c:v>1.46055</c:v>
                </c:pt>
                <c:pt idx="70912" formatCode="General">
                  <c:v>1.460569999999999</c:v>
                </c:pt>
                <c:pt idx="70913" formatCode="General">
                  <c:v>1.460599999999999</c:v>
                </c:pt>
                <c:pt idx="70914" formatCode="General">
                  <c:v>1.46061</c:v>
                </c:pt>
                <c:pt idx="70915" formatCode="General">
                  <c:v>1.4606299999999992</c:v>
                </c:pt>
                <c:pt idx="70916" formatCode="General">
                  <c:v>1.46065</c:v>
                </c:pt>
                <c:pt idx="70917" formatCode="General">
                  <c:v>1.46068</c:v>
                </c:pt>
                <c:pt idx="70918" formatCode="General">
                  <c:v>1.4606899999999998</c:v>
                </c:pt>
                <c:pt idx="70919" formatCode="General">
                  <c:v>1.46071</c:v>
                </c:pt>
                <c:pt idx="70920" formatCode="General">
                  <c:v>1.460739999999999</c:v>
                </c:pt>
                <c:pt idx="70921" formatCode="General">
                  <c:v>1.4607599999999998</c:v>
                </c:pt>
                <c:pt idx="70922" formatCode="General">
                  <c:v>1.46078</c:v>
                </c:pt>
                <c:pt idx="70923" formatCode="General">
                  <c:v>1.4607999999999992</c:v>
                </c:pt>
                <c:pt idx="70924" formatCode="General">
                  <c:v>1.4608199999999998</c:v>
                </c:pt>
                <c:pt idx="70925" formatCode="General">
                  <c:v>1.460839999999999</c:v>
                </c:pt>
                <c:pt idx="70926" formatCode="General">
                  <c:v>1.4608599999999998</c:v>
                </c:pt>
                <c:pt idx="70927" formatCode="General">
                  <c:v>1.46088</c:v>
                </c:pt>
                <c:pt idx="70928" formatCode="General">
                  <c:v>1.4608999999999992</c:v>
                </c:pt>
                <c:pt idx="70929" formatCode="General">
                  <c:v>1.4609199999999998</c:v>
                </c:pt>
                <c:pt idx="70930" formatCode="General">
                  <c:v>1.460939999999999</c:v>
                </c:pt>
                <c:pt idx="70931" formatCode="General">
                  <c:v>1.4609599999999998</c:v>
                </c:pt>
                <c:pt idx="70932" formatCode="General">
                  <c:v>1.4609899999999998</c:v>
                </c:pt>
                <c:pt idx="70933" formatCode="General">
                  <c:v>1.461009999999999</c:v>
                </c:pt>
                <c:pt idx="70934" formatCode="General">
                  <c:v>1.4610199999999998</c:v>
                </c:pt>
                <c:pt idx="70935" formatCode="General">
                  <c:v>1.46105</c:v>
                </c:pt>
                <c:pt idx="70936" formatCode="General">
                  <c:v>1.4610699999999992</c:v>
                </c:pt>
                <c:pt idx="70937" formatCode="General">
                  <c:v>1.4610899999999998</c:v>
                </c:pt>
                <c:pt idx="70938" formatCode="General">
                  <c:v>1.4610999999999992</c:v>
                </c:pt>
                <c:pt idx="70939" formatCode="General">
                  <c:v>1.4611299999999992</c:v>
                </c:pt>
                <c:pt idx="70940" formatCode="General">
                  <c:v>1.4611499999999991</c:v>
                </c:pt>
                <c:pt idx="70941" formatCode="General">
                  <c:v>1.4611599999999998</c:v>
                </c:pt>
                <c:pt idx="70942" formatCode="General">
                  <c:v>1.4611899999999998</c:v>
                </c:pt>
                <c:pt idx="70943" formatCode="General">
                  <c:v>1.461209999999999</c:v>
                </c:pt>
                <c:pt idx="70944" formatCode="General">
                  <c:v>1.4612299999999991</c:v>
                </c:pt>
                <c:pt idx="70945" formatCode="General">
                  <c:v>1.461249999999999</c:v>
                </c:pt>
                <c:pt idx="70946" formatCode="General">
                  <c:v>1.4612699999999992</c:v>
                </c:pt>
                <c:pt idx="70947" formatCode="General">
                  <c:v>1.4612899999999998</c:v>
                </c:pt>
                <c:pt idx="70948" formatCode="General">
                  <c:v>1.4613099999999992</c:v>
                </c:pt>
                <c:pt idx="70949" formatCode="General">
                  <c:v>1.4613299999999991</c:v>
                </c:pt>
                <c:pt idx="70950" formatCode="General">
                  <c:v>1.461349999999999</c:v>
                </c:pt>
                <c:pt idx="70951" formatCode="General">
                  <c:v>1.4613699999999992</c:v>
                </c:pt>
                <c:pt idx="70952" formatCode="General">
                  <c:v>1.4613999999999991</c:v>
                </c:pt>
                <c:pt idx="70953" formatCode="General">
                  <c:v>1.4614099999999992</c:v>
                </c:pt>
                <c:pt idx="70954" formatCode="General">
                  <c:v>1.4614399999999992</c:v>
                </c:pt>
                <c:pt idx="70955" formatCode="General">
                  <c:v>1.4614599999999998</c:v>
                </c:pt>
                <c:pt idx="70956" formatCode="General">
                  <c:v>1.461479999999999</c:v>
                </c:pt>
                <c:pt idx="70957" formatCode="General">
                  <c:v>1.4614999999999991</c:v>
                </c:pt>
                <c:pt idx="70958" formatCode="General">
                  <c:v>1.461519999999999</c:v>
                </c:pt>
                <c:pt idx="70959" formatCode="General">
                  <c:v>1.4615399999999992</c:v>
                </c:pt>
                <c:pt idx="70960" formatCode="General">
                  <c:v>1.4615599999999991</c:v>
                </c:pt>
                <c:pt idx="70961" formatCode="General">
                  <c:v>1.4615799999999992</c:v>
                </c:pt>
                <c:pt idx="70962" formatCode="General">
                  <c:v>1.4615999999999989</c:v>
                </c:pt>
                <c:pt idx="70963" formatCode="General">
                  <c:v>1.461619999999999</c:v>
                </c:pt>
                <c:pt idx="70964" formatCode="General">
                  <c:v>1.461649999999999</c:v>
                </c:pt>
                <c:pt idx="70965" formatCode="General">
                  <c:v>1.4616599999999991</c:v>
                </c:pt>
                <c:pt idx="70966" formatCode="General">
                  <c:v>1.4616799999999992</c:v>
                </c:pt>
                <c:pt idx="70967" formatCode="General">
                  <c:v>1.4616999999999989</c:v>
                </c:pt>
                <c:pt idx="70968" formatCode="General">
                  <c:v>1.4617299999999986</c:v>
                </c:pt>
                <c:pt idx="70969" formatCode="General">
                  <c:v>1.4617399999999992</c:v>
                </c:pt>
                <c:pt idx="70970" formatCode="General">
                  <c:v>1.4617599999999991</c:v>
                </c:pt>
                <c:pt idx="70971" formatCode="General">
                  <c:v>1.461789999999999</c:v>
                </c:pt>
                <c:pt idx="70972" formatCode="General">
                  <c:v>1.4618099999999992</c:v>
                </c:pt>
                <c:pt idx="70973" formatCode="General">
                  <c:v>1.4618299999999984</c:v>
                </c:pt>
                <c:pt idx="70974" formatCode="General">
                  <c:v>1.4618499999999992</c:v>
                </c:pt>
                <c:pt idx="70975" formatCode="General">
                  <c:v>1.4618699999999989</c:v>
                </c:pt>
                <c:pt idx="70976" formatCode="General">
                  <c:v>1.461889999999999</c:v>
                </c:pt>
                <c:pt idx="70977" formatCode="General">
                  <c:v>1.4619099999999992</c:v>
                </c:pt>
                <c:pt idx="70978" formatCode="General">
                  <c:v>1.4619299999999984</c:v>
                </c:pt>
                <c:pt idx="70979" formatCode="General">
                  <c:v>1.4619499999999992</c:v>
                </c:pt>
                <c:pt idx="70980" formatCode="General">
                  <c:v>1.4619799999999992</c:v>
                </c:pt>
                <c:pt idx="70981" formatCode="General">
                  <c:v>1.461989999999999</c:v>
                </c:pt>
                <c:pt idx="70982" formatCode="General">
                  <c:v>1.46201</c:v>
                </c:pt>
                <c:pt idx="70983" formatCode="General">
                  <c:v>1.46204</c:v>
                </c:pt>
                <c:pt idx="70984" formatCode="General">
                  <c:v>1.4620599999999999</c:v>
                </c:pt>
                <c:pt idx="70985" formatCode="General">
                  <c:v>1.46207</c:v>
                </c:pt>
                <c:pt idx="70986" formatCode="General">
                  <c:v>1.4621</c:v>
                </c:pt>
                <c:pt idx="70987" formatCode="General">
                  <c:v>1.4621199999999999</c:v>
                </c:pt>
                <c:pt idx="70988" formatCode="General">
                  <c:v>1.46214</c:v>
                </c:pt>
                <c:pt idx="70989" formatCode="General">
                  <c:v>1.4621500000000001</c:v>
                </c:pt>
                <c:pt idx="70990" formatCode="General">
                  <c:v>1.46218</c:v>
                </c:pt>
                <c:pt idx="70991" formatCode="General">
                  <c:v>1.4621999999999991</c:v>
                </c:pt>
                <c:pt idx="70992" formatCode="General">
                  <c:v>1.4622199999999999</c:v>
                </c:pt>
                <c:pt idx="70993" formatCode="General">
                  <c:v>1.46224</c:v>
                </c:pt>
                <c:pt idx="70994" formatCode="General">
                  <c:v>1.4622599999999999</c:v>
                </c:pt>
                <c:pt idx="70995" formatCode="General">
                  <c:v>1.46228</c:v>
                </c:pt>
                <c:pt idx="70996" formatCode="General">
                  <c:v>1.462299999999999</c:v>
                </c:pt>
                <c:pt idx="70997" formatCode="General">
                  <c:v>1.4623199999999998</c:v>
                </c:pt>
                <c:pt idx="70998" formatCode="General">
                  <c:v>1.46234</c:v>
                </c:pt>
                <c:pt idx="70999" formatCode="General">
                  <c:v>1.4623699999999991</c:v>
                </c:pt>
                <c:pt idx="71000" formatCode="General">
                  <c:v>1.4623899999999999</c:v>
                </c:pt>
                <c:pt idx="71001" formatCode="General">
                  <c:v>1.462399999999999</c:v>
                </c:pt>
                <c:pt idx="71002" formatCode="General">
                  <c:v>1.4624199999999998</c:v>
                </c:pt>
                <c:pt idx="71003" formatCode="General">
                  <c:v>1.46245</c:v>
                </c:pt>
                <c:pt idx="71004" formatCode="General">
                  <c:v>1.462469999999999</c:v>
                </c:pt>
                <c:pt idx="71005" formatCode="General">
                  <c:v>1.4624899999999998</c:v>
                </c:pt>
                <c:pt idx="71006" formatCode="General">
                  <c:v>1.46251</c:v>
                </c:pt>
                <c:pt idx="71007" formatCode="General">
                  <c:v>1.4625299999999992</c:v>
                </c:pt>
                <c:pt idx="71008" formatCode="General">
                  <c:v>1.46255</c:v>
                </c:pt>
                <c:pt idx="71009" formatCode="General">
                  <c:v>1.462569999999999</c:v>
                </c:pt>
                <c:pt idx="71010" formatCode="General">
                  <c:v>1.4625899999999998</c:v>
                </c:pt>
                <c:pt idx="71011" formatCode="General">
                  <c:v>1.46261</c:v>
                </c:pt>
                <c:pt idx="71012" formatCode="General">
                  <c:v>1.4626299999999992</c:v>
                </c:pt>
                <c:pt idx="71013" formatCode="General">
                  <c:v>1.46265</c:v>
                </c:pt>
                <c:pt idx="71014" formatCode="General">
                  <c:v>1.462669999999999</c:v>
                </c:pt>
                <c:pt idx="71015" formatCode="General">
                  <c:v>1.462699999999999</c:v>
                </c:pt>
                <c:pt idx="71016" formatCode="General">
                  <c:v>1.46271</c:v>
                </c:pt>
                <c:pt idx="71017" formatCode="General">
                  <c:v>1.4627299999999992</c:v>
                </c:pt>
                <c:pt idx="71018" formatCode="General">
                  <c:v>1.46275</c:v>
                </c:pt>
                <c:pt idx="71019" formatCode="General">
                  <c:v>1.46278</c:v>
                </c:pt>
                <c:pt idx="71020" formatCode="General">
                  <c:v>1.4627899999999998</c:v>
                </c:pt>
                <c:pt idx="71021" formatCode="General">
                  <c:v>1.4628099999999991</c:v>
                </c:pt>
                <c:pt idx="71022" formatCode="General">
                  <c:v>1.462839999999999</c:v>
                </c:pt>
                <c:pt idx="71023" formatCode="General">
                  <c:v>1.4628599999999998</c:v>
                </c:pt>
                <c:pt idx="71024" formatCode="General">
                  <c:v>1.46288</c:v>
                </c:pt>
                <c:pt idx="71025" formatCode="General">
                  <c:v>1.4628999999999992</c:v>
                </c:pt>
                <c:pt idx="71026" formatCode="General">
                  <c:v>1.4629199999999998</c:v>
                </c:pt>
                <c:pt idx="71027" formatCode="General">
                  <c:v>1.462939999999999</c:v>
                </c:pt>
                <c:pt idx="71028" formatCode="General">
                  <c:v>1.4629599999999998</c:v>
                </c:pt>
                <c:pt idx="71029" formatCode="General">
                  <c:v>1.4629799999999991</c:v>
                </c:pt>
                <c:pt idx="71030" formatCode="General">
                  <c:v>1.4629999999999992</c:v>
                </c:pt>
                <c:pt idx="71031" formatCode="General">
                  <c:v>1.4630199999999998</c:v>
                </c:pt>
                <c:pt idx="71032" formatCode="General">
                  <c:v>1.463039999999999</c:v>
                </c:pt>
                <c:pt idx="71033" formatCode="General">
                  <c:v>1.4630599999999998</c:v>
                </c:pt>
                <c:pt idx="71034" formatCode="General">
                  <c:v>1.4630899999999998</c:v>
                </c:pt>
                <c:pt idx="71035" formatCode="General">
                  <c:v>1.463109999999999</c:v>
                </c:pt>
                <c:pt idx="71036" formatCode="General">
                  <c:v>1.4631199999999998</c:v>
                </c:pt>
                <c:pt idx="71037" formatCode="General">
                  <c:v>1.46315</c:v>
                </c:pt>
                <c:pt idx="71038" formatCode="General">
                  <c:v>1.4631699999999992</c:v>
                </c:pt>
                <c:pt idx="71039" formatCode="General">
                  <c:v>1.4631899999999998</c:v>
                </c:pt>
                <c:pt idx="71040" formatCode="General">
                  <c:v>1.4631999999999992</c:v>
                </c:pt>
                <c:pt idx="71041" formatCode="General">
                  <c:v>1.4632299999999991</c:v>
                </c:pt>
                <c:pt idx="71042" formatCode="General">
                  <c:v>1.4632499999999991</c:v>
                </c:pt>
                <c:pt idx="71043" formatCode="General">
                  <c:v>1.4632699999999992</c:v>
                </c:pt>
                <c:pt idx="71044" formatCode="General">
                  <c:v>1.4632899999999998</c:v>
                </c:pt>
                <c:pt idx="71045" formatCode="General">
                  <c:v>1.4633099999999992</c:v>
                </c:pt>
                <c:pt idx="71046" formatCode="General">
                  <c:v>1.4633299999999991</c:v>
                </c:pt>
                <c:pt idx="71047" formatCode="General">
                  <c:v>1.463349999999999</c:v>
                </c:pt>
                <c:pt idx="71048" formatCode="General">
                  <c:v>1.4633699999999992</c:v>
                </c:pt>
                <c:pt idx="71049" formatCode="General">
                  <c:v>1.4633899999999991</c:v>
                </c:pt>
                <c:pt idx="71050" formatCode="General">
                  <c:v>1.4634199999999991</c:v>
                </c:pt>
                <c:pt idx="71051" formatCode="General">
                  <c:v>1.4634399999999992</c:v>
                </c:pt>
                <c:pt idx="71052" formatCode="General">
                  <c:v>1.463449999999999</c:v>
                </c:pt>
                <c:pt idx="71053" formatCode="General">
                  <c:v>1.4634699999999992</c:v>
                </c:pt>
                <c:pt idx="71054" formatCode="General">
                  <c:v>1.4634999999999991</c:v>
                </c:pt>
                <c:pt idx="71055" formatCode="General">
                  <c:v>1.463519999999999</c:v>
                </c:pt>
                <c:pt idx="71056" formatCode="General">
                  <c:v>1.4635399999999992</c:v>
                </c:pt>
                <c:pt idx="71057" formatCode="General">
                  <c:v>1.4635599999999998</c:v>
                </c:pt>
                <c:pt idx="71058" formatCode="General">
                  <c:v>1.4635799999999992</c:v>
                </c:pt>
                <c:pt idx="71059" formatCode="General">
                  <c:v>1.4635999999999989</c:v>
                </c:pt>
                <c:pt idx="71060" formatCode="General">
                  <c:v>1.463619999999999</c:v>
                </c:pt>
                <c:pt idx="71061" formatCode="General">
                  <c:v>1.4636399999999992</c:v>
                </c:pt>
                <c:pt idx="71062" formatCode="General">
                  <c:v>1.4636599999999991</c:v>
                </c:pt>
                <c:pt idx="71063" formatCode="General">
                  <c:v>1.463689999999999</c:v>
                </c:pt>
                <c:pt idx="71064" formatCode="General">
                  <c:v>1.4636999999999989</c:v>
                </c:pt>
                <c:pt idx="71065" formatCode="General">
                  <c:v>1.463719999999999</c:v>
                </c:pt>
                <c:pt idx="71066" formatCode="General">
                  <c:v>1.4637399999999992</c:v>
                </c:pt>
                <c:pt idx="71067" formatCode="General">
                  <c:v>1.4637699999999989</c:v>
                </c:pt>
                <c:pt idx="71068" formatCode="General">
                  <c:v>1.4637799999999992</c:v>
                </c:pt>
                <c:pt idx="71069" formatCode="General">
                  <c:v>1.4637999999999987</c:v>
                </c:pt>
                <c:pt idx="71070" formatCode="General">
                  <c:v>1.4638299999999984</c:v>
                </c:pt>
                <c:pt idx="71071" formatCode="General">
                  <c:v>1.4638499999999992</c:v>
                </c:pt>
                <c:pt idx="71072" formatCode="General">
                  <c:v>1.4638699999999989</c:v>
                </c:pt>
                <c:pt idx="71073" formatCode="General">
                  <c:v>1.463889999999999</c:v>
                </c:pt>
                <c:pt idx="71074" formatCode="General">
                  <c:v>1.4639099999999992</c:v>
                </c:pt>
                <c:pt idx="71075" formatCode="General">
                  <c:v>1.4639299999999984</c:v>
                </c:pt>
                <c:pt idx="71076" formatCode="General">
                  <c:v>1.4639499999999992</c:v>
                </c:pt>
                <c:pt idx="71077" formatCode="General">
                  <c:v>1.4639699999999987</c:v>
                </c:pt>
                <c:pt idx="71078" formatCode="General">
                  <c:v>1.463989999999999</c:v>
                </c:pt>
                <c:pt idx="71079" formatCode="General">
                  <c:v>1.46401</c:v>
                </c:pt>
                <c:pt idx="71080" formatCode="General">
                  <c:v>1.4640299999999991</c:v>
                </c:pt>
                <c:pt idx="71081" formatCode="General">
                  <c:v>1.4640500000000001</c:v>
                </c:pt>
                <c:pt idx="71082" formatCode="General">
                  <c:v>1.46407</c:v>
                </c:pt>
                <c:pt idx="71083" formatCode="General">
                  <c:v>1.4640899999999999</c:v>
                </c:pt>
                <c:pt idx="71084" formatCode="General">
                  <c:v>1.46411</c:v>
                </c:pt>
                <c:pt idx="71085" formatCode="General">
                  <c:v>1.46414</c:v>
                </c:pt>
                <c:pt idx="71086" formatCode="General">
                  <c:v>1.4641599999999999</c:v>
                </c:pt>
                <c:pt idx="71087" formatCode="General">
                  <c:v>1.46417</c:v>
                </c:pt>
                <c:pt idx="71088" formatCode="General">
                  <c:v>1.4641999999999991</c:v>
                </c:pt>
                <c:pt idx="71089" formatCode="General">
                  <c:v>1.4642199999999999</c:v>
                </c:pt>
                <c:pt idx="71090" formatCode="General">
                  <c:v>1.46424</c:v>
                </c:pt>
                <c:pt idx="71091" formatCode="General">
                  <c:v>1.4642500000000001</c:v>
                </c:pt>
                <c:pt idx="71092" formatCode="General">
                  <c:v>1.46428</c:v>
                </c:pt>
                <c:pt idx="71093" formatCode="General">
                  <c:v>1.464299999999999</c:v>
                </c:pt>
                <c:pt idx="71094" formatCode="General">
                  <c:v>1.4643199999999998</c:v>
                </c:pt>
                <c:pt idx="71095" formatCode="General">
                  <c:v>1.46434</c:v>
                </c:pt>
                <c:pt idx="71096" formatCode="General">
                  <c:v>1.4643599999999999</c:v>
                </c:pt>
                <c:pt idx="71097" formatCode="General">
                  <c:v>1.46438</c:v>
                </c:pt>
                <c:pt idx="71098" formatCode="General">
                  <c:v>1.46441</c:v>
                </c:pt>
                <c:pt idx="71099" formatCode="General">
                  <c:v>1.4644199999999998</c:v>
                </c:pt>
                <c:pt idx="71100" formatCode="General">
                  <c:v>1.46444</c:v>
                </c:pt>
                <c:pt idx="71101" formatCode="General">
                  <c:v>1.4644699999999991</c:v>
                </c:pt>
                <c:pt idx="71102" formatCode="General">
                  <c:v>1.4644899999999998</c:v>
                </c:pt>
                <c:pt idx="71103" formatCode="General">
                  <c:v>1.464499999999999</c:v>
                </c:pt>
                <c:pt idx="71104" formatCode="General">
                  <c:v>1.4645199999999998</c:v>
                </c:pt>
                <c:pt idx="71105" formatCode="General">
                  <c:v>1.46455</c:v>
                </c:pt>
                <c:pt idx="71106" formatCode="General">
                  <c:v>1.464569999999999</c:v>
                </c:pt>
                <c:pt idx="71107" formatCode="General">
                  <c:v>1.46458</c:v>
                </c:pt>
                <c:pt idx="71108" formatCode="General">
                  <c:v>1.46461</c:v>
                </c:pt>
                <c:pt idx="71109" formatCode="General">
                  <c:v>1.4646299999999992</c:v>
                </c:pt>
                <c:pt idx="71110" formatCode="General">
                  <c:v>1.46465</c:v>
                </c:pt>
                <c:pt idx="71111" formatCode="General">
                  <c:v>1.464669999999999</c:v>
                </c:pt>
                <c:pt idx="71112" formatCode="General">
                  <c:v>1.4646899999999998</c:v>
                </c:pt>
                <c:pt idx="71113" formatCode="General">
                  <c:v>1.46471</c:v>
                </c:pt>
                <c:pt idx="71114" formatCode="General">
                  <c:v>1.4647299999999992</c:v>
                </c:pt>
                <c:pt idx="71115" formatCode="General">
                  <c:v>1.46475</c:v>
                </c:pt>
                <c:pt idx="71116" formatCode="General">
                  <c:v>1.464769999999999</c:v>
                </c:pt>
                <c:pt idx="71117" formatCode="General">
                  <c:v>1.4647899999999998</c:v>
                </c:pt>
                <c:pt idx="71118" formatCode="General">
                  <c:v>1.4648199999999998</c:v>
                </c:pt>
                <c:pt idx="71119" formatCode="General">
                  <c:v>1.4648299999999992</c:v>
                </c:pt>
                <c:pt idx="71120" formatCode="General">
                  <c:v>1.46485</c:v>
                </c:pt>
                <c:pt idx="71121" formatCode="General">
                  <c:v>1.46488</c:v>
                </c:pt>
                <c:pt idx="71122" formatCode="General">
                  <c:v>1.4648999999999992</c:v>
                </c:pt>
                <c:pt idx="71123" formatCode="General">
                  <c:v>1.4649199999999998</c:v>
                </c:pt>
                <c:pt idx="71124" formatCode="General">
                  <c:v>1.464939999999999</c:v>
                </c:pt>
                <c:pt idx="71125" formatCode="General">
                  <c:v>1.4649599999999998</c:v>
                </c:pt>
                <c:pt idx="71126" formatCode="General">
                  <c:v>1.4649799999999991</c:v>
                </c:pt>
                <c:pt idx="71127" formatCode="General">
                  <c:v>1.4649999999999992</c:v>
                </c:pt>
                <c:pt idx="71128" formatCode="General">
                  <c:v>1.4650199999999998</c:v>
                </c:pt>
                <c:pt idx="71129" formatCode="General">
                  <c:v>1.465039999999999</c:v>
                </c:pt>
                <c:pt idx="71130" formatCode="General">
                  <c:v>1.4650699999999992</c:v>
                </c:pt>
                <c:pt idx="71131" formatCode="General">
                  <c:v>1.465079999999999</c:v>
                </c:pt>
                <c:pt idx="71132" formatCode="General">
                  <c:v>1.4650999999999992</c:v>
                </c:pt>
                <c:pt idx="71133" formatCode="General">
                  <c:v>1.4651299999999992</c:v>
                </c:pt>
                <c:pt idx="71134" formatCode="General">
                  <c:v>1.46515</c:v>
                </c:pt>
                <c:pt idx="71135" formatCode="General">
                  <c:v>1.4651599999999998</c:v>
                </c:pt>
                <c:pt idx="71136" formatCode="General">
                  <c:v>1.465179999999999</c:v>
                </c:pt>
                <c:pt idx="71137" formatCode="General">
                  <c:v>1.465209999999999</c:v>
                </c:pt>
                <c:pt idx="71138" formatCode="General">
                  <c:v>1.4652299999999991</c:v>
                </c:pt>
                <c:pt idx="71139" formatCode="General">
                  <c:v>1.4652499999999991</c:v>
                </c:pt>
                <c:pt idx="71140" formatCode="General">
                  <c:v>1.4652699999999992</c:v>
                </c:pt>
                <c:pt idx="71141" formatCode="General">
                  <c:v>1.4652899999999998</c:v>
                </c:pt>
                <c:pt idx="71142" formatCode="General">
                  <c:v>1.4652999999999992</c:v>
                </c:pt>
                <c:pt idx="71143" formatCode="General">
                  <c:v>1.4653299999999991</c:v>
                </c:pt>
                <c:pt idx="71144" formatCode="General">
                  <c:v>1.465349999999999</c:v>
                </c:pt>
                <c:pt idx="71145" formatCode="General">
                  <c:v>1.4653699999999992</c:v>
                </c:pt>
                <c:pt idx="71146" formatCode="General">
                  <c:v>1.4653899999999991</c:v>
                </c:pt>
                <c:pt idx="71147" formatCode="General">
                  <c:v>1.4654099999999992</c:v>
                </c:pt>
                <c:pt idx="71148" formatCode="General">
                  <c:v>1.4654299999999989</c:v>
                </c:pt>
                <c:pt idx="71149" formatCode="General">
                  <c:v>1.465449999999999</c:v>
                </c:pt>
                <c:pt idx="71150" formatCode="General">
                  <c:v>1.4654699999999992</c:v>
                </c:pt>
                <c:pt idx="71151" formatCode="General">
                  <c:v>1.4654899999999991</c:v>
                </c:pt>
                <c:pt idx="71152" formatCode="General">
                  <c:v>1.465519999999999</c:v>
                </c:pt>
                <c:pt idx="71153" formatCode="General">
                  <c:v>1.4655399999999992</c:v>
                </c:pt>
                <c:pt idx="71154" formatCode="General">
                  <c:v>1.465549999999999</c:v>
                </c:pt>
                <c:pt idx="71155" formatCode="General">
                  <c:v>1.4655799999999992</c:v>
                </c:pt>
                <c:pt idx="71156" formatCode="General">
                  <c:v>1.4655999999999989</c:v>
                </c:pt>
                <c:pt idx="71157" formatCode="General">
                  <c:v>1.465619999999999</c:v>
                </c:pt>
                <c:pt idx="71158" formatCode="General">
                  <c:v>1.4656299999999987</c:v>
                </c:pt>
                <c:pt idx="71159" formatCode="General">
                  <c:v>1.4656599999999991</c:v>
                </c:pt>
                <c:pt idx="71160" formatCode="General">
                  <c:v>1.4656799999999992</c:v>
                </c:pt>
                <c:pt idx="71161" formatCode="General">
                  <c:v>1.4656999999999989</c:v>
                </c:pt>
                <c:pt idx="71162" formatCode="General">
                  <c:v>1.465719999999999</c:v>
                </c:pt>
                <c:pt idx="71163" formatCode="General">
                  <c:v>1.4657399999999992</c:v>
                </c:pt>
                <c:pt idx="71164" formatCode="General">
                  <c:v>1.4657599999999991</c:v>
                </c:pt>
                <c:pt idx="71165" formatCode="General">
                  <c:v>1.465789999999999</c:v>
                </c:pt>
                <c:pt idx="71166" formatCode="General">
                  <c:v>1.4657999999999987</c:v>
                </c:pt>
                <c:pt idx="71167" formatCode="General">
                  <c:v>1.465819999999999</c:v>
                </c:pt>
                <c:pt idx="71168" formatCode="General">
                  <c:v>1.4658399999999991</c:v>
                </c:pt>
                <c:pt idx="71169" formatCode="General">
                  <c:v>1.4658699999999989</c:v>
                </c:pt>
                <c:pt idx="71170" formatCode="General">
                  <c:v>1.4658799999999992</c:v>
                </c:pt>
                <c:pt idx="71171" formatCode="General">
                  <c:v>1.4658999999999986</c:v>
                </c:pt>
                <c:pt idx="71172" formatCode="General">
                  <c:v>1.4659299999999984</c:v>
                </c:pt>
                <c:pt idx="71173" formatCode="General">
                  <c:v>1.4659499999999992</c:v>
                </c:pt>
                <c:pt idx="71174" formatCode="General">
                  <c:v>1.4659699999999989</c:v>
                </c:pt>
                <c:pt idx="71175" formatCode="General">
                  <c:v>1.465989999999999</c:v>
                </c:pt>
                <c:pt idx="71176" formatCode="General">
                  <c:v>1.46601</c:v>
                </c:pt>
                <c:pt idx="71177" formatCode="General">
                  <c:v>1.4660299999999991</c:v>
                </c:pt>
                <c:pt idx="71178" formatCode="General">
                  <c:v>1.4660500000000001</c:v>
                </c:pt>
                <c:pt idx="71179" formatCode="General">
                  <c:v>1.46607</c:v>
                </c:pt>
                <c:pt idx="71180" formatCode="General">
                  <c:v>1.4660899999999999</c:v>
                </c:pt>
                <c:pt idx="71181" formatCode="General">
                  <c:v>1.46611</c:v>
                </c:pt>
                <c:pt idx="71182" formatCode="General">
                  <c:v>1.466129999999999</c:v>
                </c:pt>
                <c:pt idx="71183" formatCode="General">
                  <c:v>1.4661500000000001</c:v>
                </c:pt>
                <c:pt idx="71184" formatCode="General">
                  <c:v>1.46618</c:v>
                </c:pt>
                <c:pt idx="71185" formatCode="General">
                  <c:v>1.4661999999999991</c:v>
                </c:pt>
                <c:pt idx="71186" formatCode="General">
                  <c:v>1.46621</c:v>
                </c:pt>
                <c:pt idx="71187" formatCode="General">
                  <c:v>1.466229999999999</c:v>
                </c:pt>
                <c:pt idx="71188" formatCode="General">
                  <c:v>1.4662599999999999</c:v>
                </c:pt>
                <c:pt idx="71189" formatCode="General">
                  <c:v>1.46628</c:v>
                </c:pt>
                <c:pt idx="71190" formatCode="General">
                  <c:v>1.466299999999999</c:v>
                </c:pt>
                <c:pt idx="71191" formatCode="General">
                  <c:v>1.4663199999999998</c:v>
                </c:pt>
                <c:pt idx="71192" formatCode="General">
                  <c:v>1.46634</c:v>
                </c:pt>
                <c:pt idx="71193" formatCode="General">
                  <c:v>1.4663599999999999</c:v>
                </c:pt>
                <c:pt idx="71194" formatCode="General">
                  <c:v>1.46638</c:v>
                </c:pt>
                <c:pt idx="71195" formatCode="General">
                  <c:v>1.466399999999999</c:v>
                </c:pt>
                <c:pt idx="71196" formatCode="General">
                  <c:v>1.4664199999999998</c:v>
                </c:pt>
                <c:pt idx="71197" formatCode="General">
                  <c:v>1.46645</c:v>
                </c:pt>
                <c:pt idx="71198" formatCode="General">
                  <c:v>1.4664599999999999</c:v>
                </c:pt>
                <c:pt idx="71199" formatCode="General">
                  <c:v>1.46648</c:v>
                </c:pt>
                <c:pt idx="71200" formatCode="General">
                  <c:v>1.466499999999999</c:v>
                </c:pt>
                <c:pt idx="71201" formatCode="General">
                  <c:v>1.466529999999999</c:v>
                </c:pt>
                <c:pt idx="71202" formatCode="General">
                  <c:v>1.46654</c:v>
                </c:pt>
                <c:pt idx="71203" formatCode="General">
                  <c:v>1.466569999999999</c:v>
                </c:pt>
                <c:pt idx="71204" formatCode="General">
                  <c:v>1.4665899999999998</c:v>
                </c:pt>
                <c:pt idx="71205" formatCode="General">
                  <c:v>1.466599999999999</c:v>
                </c:pt>
                <c:pt idx="71206" formatCode="General">
                  <c:v>1.4666299999999992</c:v>
                </c:pt>
                <c:pt idx="71207" formatCode="General">
                  <c:v>1.46665</c:v>
                </c:pt>
                <c:pt idx="71208" formatCode="General">
                  <c:v>1.466669999999999</c:v>
                </c:pt>
                <c:pt idx="71209" formatCode="General">
                  <c:v>1.46668</c:v>
                </c:pt>
                <c:pt idx="71210" formatCode="General">
                  <c:v>1.46671</c:v>
                </c:pt>
                <c:pt idx="71211" formatCode="General">
                  <c:v>1.4667299999999992</c:v>
                </c:pt>
                <c:pt idx="71212" formatCode="General">
                  <c:v>1.46675</c:v>
                </c:pt>
                <c:pt idx="71213" formatCode="General">
                  <c:v>1.466769999999999</c:v>
                </c:pt>
                <c:pt idx="71214" formatCode="General">
                  <c:v>1.4667899999999998</c:v>
                </c:pt>
                <c:pt idx="71215" formatCode="General">
                  <c:v>1.4668099999999991</c:v>
                </c:pt>
                <c:pt idx="71216" formatCode="General">
                  <c:v>1.466839999999999</c:v>
                </c:pt>
                <c:pt idx="71217" formatCode="General">
                  <c:v>1.46685</c:v>
                </c:pt>
                <c:pt idx="71218" formatCode="General">
                  <c:v>1.466869999999999</c:v>
                </c:pt>
                <c:pt idx="71219" formatCode="General">
                  <c:v>1.4668999999999992</c:v>
                </c:pt>
                <c:pt idx="71220" formatCode="General">
                  <c:v>1.4669199999999998</c:v>
                </c:pt>
                <c:pt idx="71221" formatCode="General">
                  <c:v>1.4669299999999992</c:v>
                </c:pt>
                <c:pt idx="71222" formatCode="General">
                  <c:v>1.46695</c:v>
                </c:pt>
                <c:pt idx="71223" formatCode="General">
                  <c:v>1.46698</c:v>
                </c:pt>
                <c:pt idx="71224" formatCode="General">
                  <c:v>1.4669999999999992</c:v>
                </c:pt>
                <c:pt idx="71225" formatCode="General">
                  <c:v>1.4670199999999998</c:v>
                </c:pt>
                <c:pt idx="71226" formatCode="General">
                  <c:v>1.467039999999999</c:v>
                </c:pt>
                <c:pt idx="71227" formatCode="General">
                  <c:v>1.4670599999999998</c:v>
                </c:pt>
                <c:pt idx="71228" formatCode="General">
                  <c:v>1.4670799999999991</c:v>
                </c:pt>
                <c:pt idx="71229" formatCode="General">
                  <c:v>1.4670999999999992</c:v>
                </c:pt>
                <c:pt idx="71230" formatCode="General">
                  <c:v>1.4671199999999998</c:v>
                </c:pt>
                <c:pt idx="71231" formatCode="General">
                  <c:v>1.4671399999999992</c:v>
                </c:pt>
                <c:pt idx="71232" formatCode="General">
                  <c:v>1.4671599999999998</c:v>
                </c:pt>
                <c:pt idx="71233" formatCode="General">
                  <c:v>1.467179999999999</c:v>
                </c:pt>
                <c:pt idx="71234" formatCode="General">
                  <c:v>1.4671999999999992</c:v>
                </c:pt>
                <c:pt idx="71235" formatCode="General">
                  <c:v>1.4672299999999991</c:v>
                </c:pt>
                <c:pt idx="71236" formatCode="General">
                  <c:v>1.4672499999999991</c:v>
                </c:pt>
                <c:pt idx="71237" formatCode="General">
                  <c:v>1.4672599999999998</c:v>
                </c:pt>
                <c:pt idx="71238" formatCode="General">
                  <c:v>1.4672899999999998</c:v>
                </c:pt>
                <c:pt idx="71239" formatCode="General">
                  <c:v>1.467309999999999</c:v>
                </c:pt>
                <c:pt idx="71240" formatCode="General">
                  <c:v>1.4673299999999991</c:v>
                </c:pt>
                <c:pt idx="71241" formatCode="General">
                  <c:v>1.4673399999999992</c:v>
                </c:pt>
                <c:pt idx="71242" formatCode="General">
                  <c:v>1.4673699999999992</c:v>
                </c:pt>
                <c:pt idx="71243" formatCode="General">
                  <c:v>1.4673899999999998</c:v>
                </c:pt>
                <c:pt idx="71244" formatCode="General">
                  <c:v>1.4674099999999992</c:v>
                </c:pt>
                <c:pt idx="71245" formatCode="General">
                  <c:v>1.4674299999999989</c:v>
                </c:pt>
                <c:pt idx="71246" formatCode="General">
                  <c:v>1.467449999999999</c:v>
                </c:pt>
                <c:pt idx="71247" formatCode="General">
                  <c:v>1.4674699999999992</c:v>
                </c:pt>
                <c:pt idx="71248" formatCode="General">
                  <c:v>1.4674999999999991</c:v>
                </c:pt>
                <c:pt idx="71249" formatCode="General">
                  <c:v>1.4675099999999992</c:v>
                </c:pt>
                <c:pt idx="71250" formatCode="General">
                  <c:v>1.4675299999999989</c:v>
                </c:pt>
                <c:pt idx="71251" formatCode="General">
                  <c:v>1.467549999999999</c:v>
                </c:pt>
                <c:pt idx="71252" formatCode="General">
                  <c:v>1.4675799999999992</c:v>
                </c:pt>
                <c:pt idx="71253" formatCode="General">
                  <c:v>1.4675899999999991</c:v>
                </c:pt>
                <c:pt idx="71254" formatCode="General">
                  <c:v>1.467619999999999</c:v>
                </c:pt>
                <c:pt idx="71255" formatCode="General">
                  <c:v>1.4676399999999992</c:v>
                </c:pt>
                <c:pt idx="71256" formatCode="General">
                  <c:v>1.4676599999999991</c:v>
                </c:pt>
                <c:pt idx="71257" formatCode="General">
                  <c:v>1.4676799999999992</c:v>
                </c:pt>
                <c:pt idx="71258" formatCode="General">
                  <c:v>1.4676999999999989</c:v>
                </c:pt>
                <c:pt idx="71259" formatCode="General">
                  <c:v>1.467719999999999</c:v>
                </c:pt>
                <c:pt idx="71260" formatCode="General">
                  <c:v>1.4677399999999992</c:v>
                </c:pt>
                <c:pt idx="71261" formatCode="General">
                  <c:v>1.4677599999999991</c:v>
                </c:pt>
                <c:pt idx="71262" formatCode="General">
                  <c:v>1.4677799999999992</c:v>
                </c:pt>
                <c:pt idx="71263" formatCode="General">
                  <c:v>1.4677999999999987</c:v>
                </c:pt>
                <c:pt idx="71264" formatCode="General">
                  <c:v>1.467819999999999</c:v>
                </c:pt>
                <c:pt idx="71265" formatCode="General">
                  <c:v>1.4678399999999991</c:v>
                </c:pt>
                <c:pt idx="71266" formatCode="General">
                  <c:v>1.4678599999999991</c:v>
                </c:pt>
                <c:pt idx="71267" formatCode="General">
                  <c:v>1.467889999999999</c:v>
                </c:pt>
                <c:pt idx="71268" formatCode="General">
                  <c:v>1.4679099999999992</c:v>
                </c:pt>
                <c:pt idx="71269" formatCode="General">
                  <c:v>1.467919999999999</c:v>
                </c:pt>
                <c:pt idx="71270" formatCode="General">
                  <c:v>1.4679499999999992</c:v>
                </c:pt>
                <c:pt idx="71271" formatCode="General">
                  <c:v>1.4679699999999989</c:v>
                </c:pt>
                <c:pt idx="71272" formatCode="General">
                  <c:v>1.467989999999999</c:v>
                </c:pt>
                <c:pt idx="71273" formatCode="General">
                  <c:v>1.468</c:v>
                </c:pt>
                <c:pt idx="71274" formatCode="General">
                  <c:v>1.4680299999999991</c:v>
                </c:pt>
                <c:pt idx="71275" formatCode="General">
                  <c:v>1.4680500000000001</c:v>
                </c:pt>
                <c:pt idx="71276" formatCode="General">
                  <c:v>1.46807</c:v>
                </c:pt>
                <c:pt idx="71277" formatCode="General">
                  <c:v>1.4680899999999999</c:v>
                </c:pt>
                <c:pt idx="71278" formatCode="General">
                  <c:v>1.46811</c:v>
                </c:pt>
                <c:pt idx="71279" formatCode="General">
                  <c:v>1.468129999999999</c:v>
                </c:pt>
                <c:pt idx="71280" formatCode="General">
                  <c:v>1.4681500000000001</c:v>
                </c:pt>
                <c:pt idx="71281" formatCode="General">
                  <c:v>1.46817</c:v>
                </c:pt>
                <c:pt idx="71282" formatCode="General">
                  <c:v>1.4681899999999999</c:v>
                </c:pt>
                <c:pt idx="71283" formatCode="General">
                  <c:v>1.46821</c:v>
                </c:pt>
                <c:pt idx="71284" formatCode="General">
                  <c:v>1.468229999999999</c:v>
                </c:pt>
                <c:pt idx="71285" formatCode="General">
                  <c:v>1.4682500000000001</c:v>
                </c:pt>
                <c:pt idx="71286" formatCode="General">
                  <c:v>1.46827</c:v>
                </c:pt>
                <c:pt idx="71287" formatCode="General">
                  <c:v>1.4682999999999991</c:v>
                </c:pt>
                <c:pt idx="71288" formatCode="General">
                  <c:v>1.46831</c:v>
                </c:pt>
                <c:pt idx="71289" formatCode="General">
                  <c:v>1.46834</c:v>
                </c:pt>
                <c:pt idx="71290" formatCode="General">
                  <c:v>1.4683599999999999</c:v>
                </c:pt>
                <c:pt idx="71291" formatCode="General">
                  <c:v>1.46838</c:v>
                </c:pt>
                <c:pt idx="71292" formatCode="General">
                  <c:v>1.468399999999999</c:v>
                </c:pt>
                <c:pt idx="71293" formatCode="General">
                  <c:v>1.4684199999999998</c:v>
                </c:pt>
                <c:pt idx="71294" formatCode="General">
                  <c:v>1.46844</c:v>
                </c:pt>
                <c:pt idx="71295" formatCode="General">
                  <c:v>1.4684599999999999</c:v>
                </c:pt>
                <c:pt idx="71296" formatCode="General">
                  <c:v>1.46848</c:v>
                </c:pt>
                <c:pt idx="71297" formatCode="General">
                  <c:v>1.468499999999999</c:v>
                </c:pt>
                <c:pt idx="71298" formatCode="General">
                  <c:v>1.4685199999999998</c:v>
                </c:pt>
                <c:pt idx="71299" formatCode="General">
                  <c:v>1.46855</c:v>
                </c:pt>
                <c:pt idx="71300" formatCode="General">
                  <c:v>1.4685599999999999</c:v>
                </c:pt>
                <c:pt idx="71301" formatCode="General">
                  <c:v>1.46858</c:v>
                </c:pt>
                <c:pt idx="71302" formatCode="General">
                  <c:v>1.468599999999999</c:v>
                </c:pt>
                <c:pt idx="71303" formatCode="General">
                  <c:v>1.4686299999999992</c:v>
                </c:pt>
                <c:pt idx="71304" formatCode="General">
                  <c:v>1.4686399999999991</c:v>
                </c:pt>
                <c:pt idx="71305" formatCode="General">
                  <c:v>1.468669999999999</c:v>
                </c:pt>
                <c:pt idx="71306" formatCode="General">
                  <c:v>1.4686899999999998</c:v>
                </c:pt>
                <c:pt idx="71307" formatCode="General">
                  <c:v>1.46871</c:v>
                </c:pt>
                <c:pt idx="71308" formatCode="General">
                  <c:v>1.4687199999999998</c:v>
                </c:pt>
                <c:pt idx="71309" formatCode="General">
                  <c:v>1.46875</c:v>
                </c:pt>
                <c:pt idx="71310" formatCode="General">
                  <c:v>1.468769999999999</c:v>
                </c:pt>
                <c:pt idx="71311" formatCode="General">
                  <c:v>1.4687899999999998</c:v>
                </c:pt>
                <c:pt idx="71312" formatCode="General">
                  <c:v>1.4688099999999991</c:v>
                </c:pt>
                <c:pt idx="71313" formatCode="General">
                  <c:v>1.4688299999999992</c:v>
                </c:pt>
                <c:pt idx="71314" formatCode="General">
                  <c:v>1.46885</c:v>
                </c:pt>
                <c:pt idx="71315" formatCode="General">
                  <c:v>1.468869999999999</c:v>
                </c:pt>
                <c:pt idx="71316" formatCode="General">
                  <c:v>1.4688899999999998</c:v>
                </c:pt>
                <c:pt idx="71317" formatCode="General">
                  <c:v>1.468909999999999</c:v>
                </c:pt>
                <c:pt idx="71318" formatCode="General">
                  <c:v>1.468939999999999</c:v>
                </c:pt>
                <c:pt idx="71319" formatCode="General">
                  <c:v>1.4689599999999998</c:v>
                </c:pt>
                <c:pt idx="71320" formatCode="General">
                  <c:v>1.4689699999999992</c:v>
                </c:pt>
                <c:pt idx="71321" formatCode="General">
                  <c:v>1.4689999999999992</c:v>
                </c:pt>
                <c:pt idx="71322" formatCode="General">
                  <c:v>1.4690199999999998</c:v>
                </c:pt>
                <c:pt idx="71323" formatCode="General">
                  <c:v>1.469039999999999</c:v>
                </c:pt>
                <c:pt idx="71324" formatCode="General">
                  <c:v>1.46905</c:v>
                </c:pt>
                <c:pt idx="71325" formatCode="General">
                  <c:v>1.4690799999999991</c:v>
                </c:pt>
                <c:pt idx="71326" formatCode="General">
                  <c:v>1.4690999999999992</c:v>
                </c:pt>
                <c:pt idx="71327" formatCode="General">
                  <c:v>1.4691199999999998</c:v>
                </c:pt>
                <c:pt idx="71328" formatCode="General">
                  <c:v>1.469139999999999</c:v>
                </c:pt>
                <c:pt idx="71329" formatCode="General">
                  <c:v>1.4691599999999998</c:v>
                </c:pt>
                <c:pt idx="71330" formatCode="General">
                  <c:v>1.469179999999999</c:v>
                </c:pt>
                <c:pt idx="71331" formatCode="General">
                  <c:v>1.4691999999999992</c:v>
                </c:pt>
                <c:pt idx="71332" formatCode="General">
                  <c:v>1.4692199999999991</c:v>
                </c:pt>
                <c:pt idx="71333" formatCode="General">
                  <c:v>1.4692399999999992</c:v>
                </c:pt>
                <c:pt idx="71334" formatCode="General">
                  <c:v>1.4692599999999998</c:v>
                </c:pt>
                <c:pt idx="71335" formatCode="General">
                  <c:v>1.4692899999999998</c:v>
                </c:pt>
                <c:pt idx="71336" formatCode="General">
                  <c:v>1.4692999999999992</c:v>
                </c:pt>
                <c:pt idx="71337" formatCode="General">
                  <c:v>1.4693199999999991</c:v>
                </c:pt>
                <c:pt idx="71338" formatCode="General">
                  <c:v>1.469349999999999</c:v>
                </c:pt>
                <c:pt idx="71339" formatCode="General">
                  <c:v>1.4693699999999992</c:v>
                </c:pt>
                <c:pt idx="71340" formatCode="General">
                  <c:v>1.4693899999999998</c:v>
                </c:pt>
                <c:pt idx="71341" formatCode="General">
                  <c:v>1.4694099999999992</c:v>
                </c:pt>
                <c:pt idx="71342" formatCode="General">
                  <c:v>1.4694299999999989</c:v>
                </c:pt>
                <c:pt idx="71343" formatCode="General">
                  <c:v>1.469449999999999</c:v>
                </c:pt>
                <c:pt idx="71344" formatCode="General">
                  <c:v>1.4694699999999992</c:v>
                </c:pt>
                <c:pt idx="71345" formatCode="General">
                  <c:v>1.4694899999999991</c:v>
                </c:pt>
                <c:pt idx="71346" formatCode="General">
                  <c:v>1.4695099999999992</c:v>
                </c:pt>
                <c:pt idx="71347" formatCode="General">
                  <c:v>1.4695299999999989</c:v>
                </c:pt>
                <c:pt idx="71348" formatCode="General">
                  <c:v>1.469549999999999</c:v>
                </c:pt>
                <c:pt idx="71349" formatCode="General">
                  <c:v>1.4695699999999992</c:v>
                </c:pt>
                <c:pt idx="71350" formatCode="General">
                  <c:v>1.4695999999999991</c:v>
                </c:pt>
                <c:pt idx="71351" formatCode="General">
                  <c:v>1.4696099999999992</c:v>
                </c:pt>
                <c:pt idx="71352" formatCode="General">
                  <c:v>1.4696299999999987</c:v>
                </c:pt>
                <c:pt idx="71353" formatCode="General">
                  <c:v>1.469649999999999</c:v>
                </c:pt>
                <c:pt idx="71354" formatCode="General">
                  <c:v>1.4696799999999992</c:v>
                </c:pt>
                <c:pt idx="71355" formatCode="General">
                  <c:v>1.4696899999999991</c:v>
                </c:pt>
                <c:pt idx="71356" formatCode="General">
                  <c:v>1.4697099999999992</c:v>
                </c:pt>
                <c:pt idx="71357" formatCode="General">
                  <c:v>1.4697399999999992</c:v>
                </c:pt>
                <c:pt idx="71358" formatCode="General">
                  <c:v>1.4697599999999991</c:v>
                </c:pt>
                <c:pt idx="71359" formatCode="General">
                  <c:v>1.4697699999999991</c:v>
                </c:pt>
                <c:pt idx="71360" formatCode="General">
                  <c:v>1.4697999999999989</c:v>
                </c:pt>
                <c:pt idx="71361" formatCode="General">
                  <c:v>1.469819999999999</c:v>
                </c:pt>
                <c:pt idx="71362" formatCode="General">
                  <c:v>1.4698399999999991</c:v>
                </c:pt>
                <c:pt idx="71363" formatCode="General">
                  <c:v>1.4698599999999991</c:v>
                </c:pt>
                <c:pt idx="71364" formatCode="General">
                  <c:v>1.4698799999999992</c:v>
                </c:pt>
                <c:pt idx="71365" formatCode="General">
                  <c:v>1.4698999999999987</c:v>
                </c:pt>
                <c:pt idx="71366" formatCode="General">
                  <c:v>1.469919999999999</c:v>
                </c:pt>
                <c:pt idx="71367" formatCode="General">
                  <c:v>1.4699399999999991</c:v>
                </c:pt>
                <c:pt idx="71368" formatCode="General">
                  <c:v>1.469959999999999</c:v>
                </c:pt>
                <c:pt idx="71369" formatCode="General">
                  <c:v>1.469989999999999</c:v>
                </c:pt>
                <c:pt idx="71370" formatCode="General">
                  <c:v>1.47001</c:v>
                </c:pt>
                <c:pt idx="71371" formatCode="General">
                  <c:v>1.4700199999999999</c:v>
                </c:pt>
                <c:pt idx="71372" formatCode="General">
                  <c:v>1.4700500000000001</c:v>
                </c:pt>
                <c:pt idx="71373" formatCode="General">
                  <c:v>1.47007</c:v>
                </c:pt>
                <c:pt idx="71374" formatCode="General">
                  <c:v>1.4700899999999999</c:v>
                </c:pt>
                <c:pt idx="71375" formatCode="General">
                  <c:v>1.4701</c:v>
                </c:pt>
                <c:pt idx="71376" formatCode="General">
                  <c:v>1.470129999999999</c:v>
                </c:pt>
                <c:pt idx="71377" formatCode="General">
                  <c:v>1.4701500000000001</c:v>
                </c:pt>
                <c:pt idx="71378" formatCode="General">
                  <c:v>1.47017</c:v>
                </c:pt>
                <c:pt idx="71379" formatCode="General">
                  <c:v>1.4701899999999999</c:v>
                </c:pt>
                <c:pt idx="71380" formatCode="General">
                  <c:v>1.47021</c:v>
                </c:pt>
                <c:pt idx="71381" formatCode="General">
                  <c:v>1.470229999999999</c:v>
                </c:pt>
                <c:pt idx="71382" formatCode="General">
                  <c:v>1.4702599999999999</c:v>
                </c:pt>
                <c:pt idx="71383" formatCode="General">
                  <c:v>1.47027</c:v>
                </c:pt>
                <c:pt idx="71384" formatCode="General">
                  <c:v>1.4702899999999999</c:v>
                </c:pt>
                <c:pt idx="71385" formatCode="General">
                  <c:v>1.47031</c:v>
                </c:pt>
                <c:pt idx="71386" formatCode="General">
                  <c:v>1.47034</c:v>
                </c:pt>
                <c:pt idx="71387" formatCode="General">
                  <c:v>1.47035</c:v>
                </c:pt>
                <c:pt idx="71388" formatCode="General">
                  <c:v>1.47037</c:v>
                </c:pt>
                <c:pt idx="71389" formatCode="General">
                  <c:v>1.470399999999999</c:v>
                </c:pt>
                <c:pt idx="71390" formatCode="General">
                  <c:v>1.4704199999999998</c:v>
                </c:pt>
                <c:pt idx="71391" formatCode="General">
                  <c:v>1.47044</c:v>
                </c:pt>
                <c:pt idx="71392" formatCode="General">
                  <c:v>1.4704599999999999</c:v>
                </c:pt>
                <c:pt idx="71393" formatCode="General">
                  <c:v>1.47048</c:v>
                </c:pt>
                <c:pt idx="71394" formatCode="General">
                  <c:v>1.470499999999999</c:v>
                </c:pt>
                <c:pt idx="71395" formatCode="General">
                  <c:v>1.4705199999999998</c:v>
                </c:pt>
                <c:pt idx="71396" formatCode="General">
                  <c:v>1.47054</c:v>
                </c:pt>
                <c:pt idx="71397" formatCode="General">
                  <c:v>1.4705599999999999</c:v>
                </c:pt>
                <c:pt idx="71398" formatCode="General">
                  <c:v>1.47058</c:v>
                </c:pt>
                <c:pt idx="71399" formatCode="General">
                  <c:v>1.470599999999999</c:v>
                </c:pt>
                <c:pt idx="71400" formatCode="General">
                  <c:v>1.4706199999999998</c:v>
                </c:pt>
                <c:pt idx="71401" formatCode="General">
                  <c:v>1.47065</c:v>
                </c:pt>
                <c:pt idx="71402" formatCode="General">
                  <c:v>1.470669999999999</c:v>
                </c:pt>
                <c:pt idx="71403" formatCode="General">
                  <c:v>1.47068</c:v>
                </c:pt>
                <c:pt idx="71404" formatCode="General">
                  <c:v>1.470699999999999</c:v>
                </c:pt>
                <c:pt idx="71405" formatCode="General">
                  <c:v>1.4707299999999992</c:v>
                </c:pt>
                <c:pt idx="71406" formatCode="General">
                  <c:v>1.470739999999999</c:v>
                </c:pt>
                <c:pt idx="71407" formatCode="General">
                  <c:v>1.4707599999999998</c:v>
                </c:pt>
                <c:pt idx="71408" formatCode="General">
                  <c:v>1.4707899999999998</c:v>
                </c:pt>
                <c:pt idx="71409" formatCode="General">
                  <c:v>1.47081</c:v>
                </c:pt>
                <c:pt idx="71410" formatCode="General">
                  <c:v>1.4708199999999998</c:v>
                </c:pt>
                <c:pt idx="71411" formatCode="General">
                  <c:v>1.47085</c:v>
                </c:pt>
                <c:pt idx="71412" formatCode="General">
                  <c:v>1.470869999999999</c:v>
                </c:pt>
                <c:pt idx="71413" formatCode="General">
                  <c:v>1.4708899999999998</c:v>
                </c:pt>
                <c:pt idx="71414" formatCode="General">
                  <c:v>1.4709099999999991</c:v>
                </c:pt>
                <c:pt idx="71415" formatCode="General">
                  <c:v>1.4709299999999992</c:v>
                </c:pt>
                <c:pt idx="71416" formatCode="General">
                  <c:v>1.47095</c:v>
                </c:pt>
                <c:pt idx="71417" formatCode="General">
                  <c:v>1.4709699999999992</c:v>
                </c:pt>
                <c:pt idx="71418" formatCode="General">
                  <c:v>1.4709899999999998</c:v>
                </c:pt>
                <c:pt idx="71419" formatCode="General">
                  <c:v>1.471009999999999</c:v>
                </c:pt>
                <c:pt idx="71420" formatCode="General">
                  <c:v>1.471039999999999</c:v>
                </c:pt>
                <c:pt idx="71421" formatCode="General">
                  <c:v>1.4710599999999998</c:v>
                </c:pt>
                <c:pt idx="71422" formatCode="General">
                  <c:v>1.4710699999999992</c:v>
                </c:pt>
                <c:pt idx="71423" formatCode="General">
                  <c:v>1.4710999999999992</c:v>
                </c:pt>
                <c:pt idx="71424" formatCode="General">
                  <c:v>1.4711199999999998</c:v>
                </c:pt>
                <c:pt idx="71425" formatCode="General">
                  <c:v>1.471139999999999</c:v>
                </c:pt>
                <c:pt idx="71426" formatCode="General">
                  <c:v>1.47115</c:v>
                </c:pt>
                <c:pt idx="71427" formatCode="General">
                  <c:v>1.471179999999999</c:v>
                </c:pt>
                <c:pt idx="71428" formatCode="General">
                  <c:v>1.4711999999999992</c:v>
                </c:pt>
                <c:pt idx="71429" formatCode="General">
                  <c:v>1.4712199999999998</c:v>
                </c:pt>
                <c:pt idx="71430" formatCode="General">
                  <c:v>1.4712399999999992</c:v>
                </c:pt>
                <c:pt idx="71431" formatCode="General">
                  <c:v>1.4712599999999998</c:v>
                </c:pt>
                <c:pt idx="71432" formatCode="General">
                  <c:v>1.471279999999999</c:v>
                </c:pt>
                <c:pt idx="71433" formatCode="General">
                  <c:v>1.471309999999999</c:v>
                </c:pt>
                <c:pt idx="71434" formatCode="General">
                  <c:v>1.4713199999999991</c:v>
                </c:pt>
                <c:pt idx="71435" formatCode="General">
                  <c:v>1.4713399999999992</c:v>
                </c:pt>
                <c:pt idx="71436" formatCode="General">
                  <c:v>1.4713699999999992</c:v>
                </c:pt>
                <c:pt idx="71437" formatCode="General">
                  <c:v>1.4713899999999998</c:v>
                </c:pt>
                <c:pt idx="71438" formatCode="General">
                  <c:v>1.4713999999999992</c:v>
                </c:pt>
                <c:pt idx="71439" formatCode="General">
                  <c:v>1.4714199999999991</c:v>
                </c:pt>
                <c:pt idx="71440" formatCode="General">
                  <c:v>1.471449999999999</c:v>
                </c:pt>
                <c:pt idx="71441" formatCode="General">
                  <c:v>1.4714699999999992</c:v>
                </c:pt>
                <c:pt idx="71442" formatCode="General">
                  <c:v>1.4714899999999991</c:v>
                </c:pt>
                <c:pt idx="71443" formatCode="General">
                  <c:v>1.4715099999999992</c:v>
                </c:pt>
                <c:pt idx="71444" formatCode="General">
                  <c:v>1.4715299999999989</c:v>
                </c:pt>
                <c:pt idx="71445" formatCode="General">
                  <c:v>1.471549999999999</c:v>
                </c:pt>
                <c:pt idx="71446" formatCode="General">
                  <c:v>1.4715699999999992</c:v>
                </c:pt>
                <c:pt idx="71447" formatCode="General">
                  <c:v>1.4715899999999991</c:v>
                </c:pt>
                <c:pt idx="71448" formatCode="General">
                  <c:v>1.4716099999999992</c:v>
                </c:pt>
                <c:pt idx="71449" formatCode="General">
                  <c:v>1.4716299999999987</c:v>
                </c:pt>
                <c:pt idx="71450" formatCode="General">
                  <c:v>1.471649999999999</c:v>
                </c:pt>
                <c:pt idx="71451" formatCode="General">
                  <c:v>1.4716699999999991</c:v>
                </c:pt>
                <c:pt idx="71452" formatCode="General">
                  <c:v>1.4716999999999989</c:v>
                </c:pt>
                <c:pt idx="71453" formatCode="General">
                  <c:v>1.471719999999999</c:v>
                </c:pt>
                <c:pt idx="71454" formatCode="General">
                  <c:v>1.4717299999999987</c:v>
                </c:pt>
                <c:pt idx="71455" formatCode="General">
                  <c:v>1.4717599999999991</c:v>
                </c:pt>
                <c:pt idx="71456" formatCode="General">
                  <c:v>1.4717799999999992</c:v>
                </c:pt>
                <c:pt idx="71457" formatCode="General">
                  <c:v>1.4717999999999989</c:v>
                </c:pt>
                <c:pt idx="71458" formatCode="General">
                  <c:v>1.4718099999999992</c:v>
                </c:pt>
                <c:pt idx="71459" formatCode="General">
                  <c:v>1.4718399999999991</c:v>
                </c:pt>
                <c:pt idx="71460" formatCode="General">
                  <c:v>1.4718599999999991</c:v>
                </c:pt>
                <c:pt idx="71461" formatCode="General">
                  <c:v>1.4718799999999992</c:v>
                </c:pt>
                <c:pt idx="71462" formatCode="General">
                  <c:v>1.4718999999999987</c:v>
                </c:pt>
                <c:pt idx="71463" formatCode="General">
                  <c:v>1.471919999999999</c:v>
                </c:pt>
                <c:pt idx="71464" formatCode="General">
                  <c:v>1.4719399999999991</c:v>
                </c:pt>
                <c:pt idx="71465" formatCode="General">
                  <c:v>1.4719699999999989</c:v>
                </c:pt>
                <c:pt idx="71466" formatCode="General">
                  <c:v>1.4719799999999992</c:v>
                </c:pt>
                <c:pt idx="71467" formatCode="General">
                  <c:v>1.472</c:v>
                </c:pt>
                <c:pt idx="71468" formatCode="General">
                  <c:v>1.4720199999999999</c:v>
                </c:pt>
                <c:pt idx="71469" formatCode="General">
                  <c:v>1.4720500000000001</c:v>
                </c:pt>
                <c:pt idx="71470" formatCode="General">
                  <c:v>1.4720599999999999</c:v>
                </c:pt>
                <c:pt idx="71471" formatCode="General">
                  <c:v>1.4720800000000001</c:v>
                </c:pt>
                <c:pt idx="71472" formatCode="General">
                  <c:v>1.47211</c:v>
                </c:pt>
                <c:pt idx="71473" formatCode="General">
                  <c:v>1.4721199999999999</c:v>
                </c:pt>
                <c:pt idx="71474" formatCode="General">
                  <c:v>1.4721500000000001</c:v>
                </c:pt>
                <c:pt idx="71475" formatCode="General">
                  <c:v>1.47217</c:v>
                </c:pt>
                <c:pt idx="71476" formatCode="General">
                  <c:v>1.4721899999999999</c:v>
                </c:pt>
                <c:pt idx="71477" formatCode="General">
                  <c:v>1.4722</c:v>
                </c:pt>
                <c:pt idx="71478" formatCode="General">
                  <c:v>1.472229999999999</c:v>
                </c:pt>
                <c:pt idx="71479" formatCode="General">
                  <c:v>1.4722500000000001</c:v>
                </c:pt>
                <c:pt idx="71480" formatCode="General">
                  <c:v>1.47227</c:v>
                </c:pt>
                <c:pt idx="71481" formatCode="General">
                  <c:v>1.4722899999999999</c:v>
                </c:pt>
                <c:pt idx="71482" formatCode="General">
                  <c:v>1.47231</c:v>
                </c:pt>
                <c:pt idx="71483" formatCode="General">
                  <c:v>1.472329999999999</c:v>
                </c:pt>
                <c:pt idx="71484" formatCode="General">
                  <c:v>1.4723599999999999</c:v>
                </c:pt>
                <c:pt idx="71485" formatCode="General">
                  <c:v>1.47237</c:v>
                </c:pt>
                <c:pt idx="71486" formatCode="General">
                  <c:v>1.4723899999999999</c:v>
                </c:pt>
                <c:pt idx="71487" formatCode="General">
                  <c:v>1.4724199999999998</c:v>
                </c:pt>
                <c:pt idx="71488" formatCode="General">
                  <c:v>1.47244</c:v>
                </c:pt>
                <c:pt idx="71489" formatCode="General">
                  <c:v>1.47245</c:v>
                </c:pt>
                <c:pt idx="71490" formatCode="General">
                  <c:v>1.4724699999999991</c:v>
                </c:pt>
                <c:pt idx="71491" formatCode="General">
                  <c:v>1.472499999999999</c:v>
                </c:pt>
                <c:pt idx="71492" formatCode="General">
                  <c:v>1.4725199999999998</c:v>
                </c:pt>
                <c:pt idx="71493" formatCode="General">
                  <c:v>1.47254</c:v>
                </c:pt>
                <c:pt idx="71494" formatCode="General">
                  <c:v>1.4725599999999999</c:v>
                </c:pt>
                <c:pt idx="71495" formatCode="General">
                  <c:v>1.47258</c:v>
                </c:pt>
                <c:pt idx="71496" formatCode="General">
                  <c:v>1.472599999999999</c:v>
                </c:pt>
                <c:pt idx="71497" formatCode="General">
                  <c:v>1.4726199999999998</c:v>
                </c:pt>
                <c:pt idx="71498" formatCode="General">
                  <c:v>1.4726399999999991</c:v>
                </c:pt>
                <c:pt idx="71499" formatCode="General">
                  <c:v>1.4726599999999999</c:v>
                </c:pt>
                <c:pt idx="71500" formatCode="General">
                  <c:v>1.47268</c:v>
                </c:pt>
                <c:pt idx="71501" formatCode="General">
                  <c:v>1.472699999999999</c:v>
                </c:pt>
                <c:pt idx="71502" formatCode="General">
                  <c:v>1.4727199999999998</c:v>
                </c:pt>
                <c:pt idx="71503" formatCode="General">
                  <c:v>1.472739999999999</c:v>
                </c:pt>
                <c:pt idx="71504" formatCode="General">
                  <c:v>1.472769999999999</c:v>
                </c:pt>
                <c:pt idx="71505" formatCode="General">
                  <c:v>1.47278</c:v>
                </c:pt>
                <c:pt idx="71506" formatCode="General">
                  <c:v>1.47281</c:v>
                </c:pt>
                <c:pt idx="71507" formatCode="General">
                  <c:v>1.4728299999999992</c:v>
                </c:pt>
                <c:pt idx="71508" formatCode="General">
                  <c:v>1.47285</c:v>
                </c:pt>
                <c:pt idx="71509" formatCode="General">
                  <c:v>1.472869999999999</c:v>
                </c:pt>
                <c:pt idx="71510" formatCode="General">
                  <c:v>1.4728899999999998</c:v>
                </c:pt>
                <c:pt idx="71511" formatCode="General">
                  <c:v>1.4729099999999991</c:v>
                </c:pt>
                <c:pt idx="71512" formatCode="General">
                  <c:v>1.4729299999999992</c:v>
                </c:pt>
                <c:pt idx="71513" formatCode="General">
                  <c:v>1.47295</c:v>
                </c:pt>
                <c:pt idx="71514" formatCode="General">
                  <c:v>1.472969999999999</c:v>
                </c:pt>
                <c:pt idx="71515" formatCode="General">
                  <c:v>1.4729899999999998</c:v>
                </c:pt>
                <c:pt idx="71516" formatCode="General">
                  <c:v>1.4730199999999998</c:v>
                </c:pt>
                <c:pt idx="71517" formatCode="General">
                  <c:v>1.4730299999999992</c:v>
                </c:pt>
                <c:pt idx="71518" formatCode="General">
                  <c:v>1.47305</c:v>
                </c:pt>
                <c:pt idx="71519" formatCode="General">
                  <c:v>1.4730699999999992</c:v>
                </c:pt>
                <c:pt idx="71520" formatCode="General">
                  <c:v>1.4730999999999992</c:v>
                </c:pt>
                <c:pt idx="71521" formatCode="General">
                  <c:v>1.473109999999999</c:v>
                </c:pt>
                <c:pt idx="71522" formatCode="General">
                  <c:v>1.4731299999999992</c:v>
                </c:pt>
                <c:pt idx="71523" formatCode="General">
                  <c:v>1.4731599999999998</c:v>
                </c:pt>
                <c:pt idx="71524" formatCode="General">
                  <c:v>1.473179999999999</c:v>
                </c:pt>
                <c:pt idx="71525" formatCode="General">
                  <c:v>1.4731899999999998</c:v>
                </c:pt>
                <c:pt idx="71526" formatCode="General">
                  <c:v>1.4732199999999998</c:v>
                </c:pt>
                <c:pt idx="71527" formatCode="General">
                  <c:v>1.4732399999999992</c:v>
                </c:pt>
                <c:pt idx="71528" formatCode="General">
                  <c:v>1.4732599999999998</c:v>
                </c:pt>
                <c:pt idx="71529" formatCode="General">
                  <c:v>1.473279999999999</c:v>
                </c:pt>
                <c:pt idx="71530" formatCode="General">
                  <c:v>1.4732999999999992</c:v>
                </c:pt>
                <c:pt idx="71531" formatCode="General">
                  <c:v>1.4733199999999991</c:v>
                </c:pt>
                <c:pt idx="71532" formatCode="General">
                  <c:v>1.4733399999999992</c:v>
                </c:pt>
                <c:pt idx="71533" formatCode="General">
                  <c:v>1.4733599999999998</c:v>
                </c:pt>
                <c:pt idx="71534" formatCode="General">
                  <c:v>1.473379999999999</c:v>
                </c:pt>
                <c:pt idx="71535" formatCode="General">
                  <c:v>1.4734099999999992</c:v>
                </c:pt>
                <c:pt idx="71536" formatCode="General">
                  <c:v>1.4734299999999991</c:v>
                </c:pt>
                <c:pt idx="71537" formatCode="General">
                  <c:v>1.4734399999999992</c:v>
                </c:pt>
                <c:pt idx="71538" formatCode="General">
                  <c:v>1.4734699999999992</c:v>
                </c:pt>
                <c:pt idx="71539" formatCode="General">
                  <c:v>1.4734899999999991</c:v>
                </c:pt>
                <c:pt idx="71540" formatCode="General">
                  <c:v>1.4735099999999992</c:v>
                </c:pt>
                <c:pt idx="71541" formatCode="General">
                  <c:v>1.4735199999999991</c:v>
                </c:pt>
                <c:pt idx="71542" formatCode="General">
                  <c:v>1.473549999999999</c:v>
                </c:pt>
                <c:pt idx="71543" formatCode="General">
                  <c:v>1.4735699999999992</c:v>
                </c:pt>
                <c:pt idx="71544" formatCode="General">
                  <c:v>1.4735899999999991</c:v>
                </c:pt>
                <c:pt idx="71545" formatCode="General">
                  <c:v>1.4736099999999992</c:v>
                </c:pt>
                <c:pt idx="71546" formatCode="General">
                  <c:v>1.4736299999999989</c:v>
                </c:pt>
                <c:pt idx="71547" formatCode="General">
                  <c:v>1.473649999999999</c:v>
                </c:pt>
                <c:pt idx="71548" formatCode="General">
                  <c:v>1.4736699999999991</c:v>
                </c:pt>
                <c:pt idx="71549" formatCode="General">
                  <c:v>1.4736899999999991</c:v>
                </c:pt>
                <c:pt idx="71550" formatCode="General">
                  <c:v>1.4737099999999992</c:v>
                </c:pt>
                <c:pt idx="71551" formatCode="General">
                  <c:v>1.4737299999999987</c:v>
                </c:pt>
                <c:pt idx="71552" formatCode="General">
                  <c:v>1.473749999999999</c:v>
                </c:pt>
                <c:pt idx="71553" formatCode="General">
                  <c:v>1.4737699999999991</c:v>
                </c:pt>
                <c:pt idx="71554" formatCode="General">
                  <c:v>1.473789999999999</c:v>
                </c:pt>
                <c:pt idx="71555" formatCode="General">
                  <c:v>1.473819999999999</c:v>
                </c:pt>
                <c:pt idx="71556" formatCode="General">
                  <c:v>1.4738299999999986</c:v>
                </c:pt>
                <c:pt idx="71557" formatCode="General">
                  <c:v>1.4738599999999991</c:v>
                </c:pt>
                <c:pt idx="71558" formatCode="General">
                  <c:v>1.4738799999999992</c:v>
                </c:pt>
                <c:pt idx="71559" formatCode="General">
                  <c:v>1.4738999999999987</c:v>
                </c:pt>
                <c:pt idx="71560" formatCode="General">
                  <c:v>1.473919999999999</c:v>
                </c:pt>
                <c:pt idx="71561" formatCode="General">
                  <c:v>1.4739399999999991</c:v>
                </c:pt>
                <c:pt idx="71562" formatCode="General">
                  <c:v>1.473959999999999</c:v>
                </c:pt>
                <c:pt idx="71563" formatCode="General">
                  <c:v>1.4739799999999992</c:v>
                </c:pt>
                <c:pt idx="71564" formatCode="General">
                  <c:v>1.474</c:v>
                </c:pt>
                <c:pt idx="71565" formatCode="General">
                  <c:v>1.4740199999999999</c:v>
                </c:pt>
                <c:pt idx="71566" formatCode="General">
                  <c:v>1.47404</c:v>
                </c:pt>
                <c:pt idx="71567" formatCode="General">
                  <c:v>1.47407</c:v>
                </c:pt>
                <c:pt idx="71568" formatCode="General">
                  <c:v>1.4740800000000001</c:v>
                </c:pt>
                <c:pt idx="71569" formatCode="General">
                  <c:v>1.4741</c:v>
                </c:pt>
                <c:pt idx="71570" formatCode="General">
                  <c:v>1.4741199999999999</c:v>
                </c:pt>
                <c:pt idx="71571" formatCode="General">
                  <c:v>1.4741500000000001</c:v>
                </c:pt>
                <c:pt idx="71572" formatCode="General">
                  <c:v>1.4741599999999999</c:v>
                </c:pt>
                <c:pt idx="71573" formatCode="General">
                  <c:v>1.47418</c:v>
                </c:pt>
                <c:pt idx="71574" formatCode="General">
                  <c:v>1.47421</c:v>
                </c:pt>
                <c:pt idx="71575" formatCode="General">
                  <c:v>1.474229999999999</c:v>
                </c:pt>
                <c:pt idx="71576" formatCode="General">
                  <c:v>1.47424</c:v>
                </c:pt>
                <c:pt idx="71577" formatCode="General">
                  <c:v>1.47427</c:v>
                </c:pt>
                <c:pt idx="71578" formatCode="General">
                  <c:v>1.4742899999999999</c:v>
                </c:pt>
                <c:pt idx="71579" formatCode="General">
                  <c:v>1.47431</c:v>
                </c:pt>
                <c:pt idx="71580" formatCode="General">
                  <c:v>1.474329999999999</c:v>
                </c:pt>
                <c:pt idx="71581" formatCode="General">
                  <c:v>1.47435</c:v>
                </c:pt>
                <c:pt idx="71582" formatCode="General">
                  <c:v>1.47437</c:v>
                </c:pt>
                <c:pt idx="71583" formatCode="General">
                  <c:v>1.4743899999999999</c:v>
                </c:pt>
                <c:pt idx="71584" formatCode="General">
                  <c:v>1.47441</c:v>
                </c:pt>
                <c:pt idx="71585" formatCode="General">
                  <c:v>1.474429999999999</c:v>
                </c:pt>
                <c:pt idx="71586" formatCode="General">
                  <c:v>1.47445</c:v>
                </c:pt>
                <c:pt idx="71587" formatCode="General">
                  <c:v>1.47448</c:v>
                </c:pt>
                <c:pt idx="71588" formatCode="General">
                  <c:v>1.4744899999999999</c:v>
                </c:pt>
                <c:pt idx="71589" formatCode="General">
                  <c:v>1.4745199999999998</c:v>
                </c:pt>
                <c:pt idx="71590" formatCode="General">
                  <c:v>1.47454</c:v>
                </c:pt>
                <c:pt idx="71591" formatCode="General">
                  <c:v>1.4745599999999999</c:v>
                </c:pt>
                <c:pt idx="71592" formatCode="General">
                  <c:v>1.474569999999999</c:v>
                </c:pt>
                <c:pt idx="71593" formatCode="General">
                  <c:v>1.474599999999999</c:v>
                </c:pt>
                <c:pt idx="71594" formatCode="General">
                  <c:v>1.4746199999999998</c:v>
                </c:pt>
                <c:pt idx="71595" formatCode="General">
                  <c:v>1.47464</c:v>
                </c:pt>
                <c:pt idx="71596" formatCode="General">
                  <c:v>1.4746599999999999</c:v>
                </c:pt>
                <c:pt idx="71597" formatCode="General">
                  <c:v>1.47468</c:v>
                </c:pt>
                <c:pt idx="71598" formatCode="General">
                  <c:v>1.474699999999999</c:v>
                </c:pt>
                <c:pt idx="71599" formatCode="General">
                  <c:v>1.4747299999999992</c:v>
                </c:pt>
                <c:pt idx="71600" formatCode="General">
                  <c:v>1.4747399999999991</c:v>
                </c:pt>
                <c:pt idx="71601" formatCode="General">
                  <c:v>1.4747599999999998</c:v>
                </c:pt>
                <c:pt idx="71602" formatCode="General">
                  <c:v>1.4747899999999998</c:v>
                </c:pt>
                <c:pt idx="71603" formatCode="General">
                  <c:v>1.47481</c:v>
                </c:pt>
                <c:pt idx="71604" formatCode="General">
                  <c:v>1.4748199999999998</c:v>
                </c:pt>
                <c:pt idx="71605" formatCode="General">
                  <c:v>1.474839999999999</c:v>
                </c:pt>
                <c:pt idx="71606" formatCode="General">
                  <c:v>1.474869999999999</c:v>
                </c:pt>
                <c:pt idx="71607" formatCode="General">
                  <c:v>1.4748899999999998</c:v>
                </c:pt>
                <c:pt idx="71608" formatCode="General">
                  <c:v>1.4749099999999991</c:v>
                </c:pt>
                <c:pt idx="71609" formatCode="General">
                  <c:v>1.4749299999999992</c:v>
                </c:pt>
                <c:pt idx="71610" formatCode="General">
                  <c:v>1.47495</c:v>
                </c:pt>
                <c:pt idx="71611" formatCode="General">
                  <c:v>1.474969999999999</c:v>
                </c:pt>
                <c:pt idx="71612" formatCode="General">
                  <c:v>1.4749899999999998</c:v>
                </c:pt>
                <c:pt idx="71613" formatCode="General">
                  <c:v>1.475009999999999</c:v>
                </c:pt>
                <c:pt idx="71614" formatCode="General">
                  <c:v>1.4750299999999992</c:v>
                </c:pt>
                <c:pt idx="71615" formatCode="General">
                  <c:v>1.47505</c:v>
                </c:pt>
                <c:pt idx="71616" formatCode="General">
                  <c:v>1.4750699999999992</c:v>
                </c:pt>
                <c:pt idx="71617" formatCode="General">
                  <c:v>1.4750899999999998</c:v>
                </c:pt>
                <c:pt idx="71618" formatCode="General">
                  <c:v>1.4751199999999998</c:v>
                </c:pt>
                <c:pt idx="71619" formatCode="General">
                  <c:v>1.4751299999999992</c:v>
                </c:pt>
                <c:pt idx="71620" formatCode="General">
                  <c:v>1.47515</c:v>
                </c:pt>
                <c:pt idx="71621" formatCode="General">
                  <c:v>1.475179999999999</c:v>
                </c:pt>
                <c:pt idx="71622" formatCode="General">
                  <c:v>1.4751999999999992</c:v>
                </c:pt>
                <c:pt idx="71623" formatCode="General">
                  <c:v>1.475209999999999</c:v>
                </c:pt>
                <c:pt idx="71624" formatCode="General">
                  <c:v>1.4752299999999992</c:v>
                </c:pt>
                <c:pt idx="71625" formatCode="General">
                  <c:v>1.4752599999999998</c:v>
                </c:pt>
                <c:pt idx="71626" formatCode="General">
                  <c:v>1.475279999999999</c:v>
                </c:pt>
                <c:pt idx="71627" formatCode="General">
                  <c:v>1.4752899999999998</c:v>
                </c:pt>
                <c:pt idx="71628" formatCode="General">
                  <c:v>1.4753199999999991</c:v>
                </c:pt>
                <c:pt idx="71629" formatCode="General">
                  <c:v>1.4753399999999992</c:v>
                </c:pt>
                <c:pt idx="71630" formatCode="General">
                  <c:v>1.4753599999999998</c:v>
                </c:pt>
                <c:pt idx="71631" formatCode="General">
                  <c:v>1.475379999999999</c:v>
                </c:pt>
                <c:pt idx="71632" formatCode="General">
                  <c:v>1.4753999999999992</c:v>
                </c:pt>
                <c:pt idx="71633" formatCode="General">
                  <c:v>1.4754199999999991</c:v>
                </c:pt>
                <c:pt idx="71634" formatCode="General">
                  <c:v>1.4754399999999992</c:v>
                </c:pt>
                <c:pt idx="71635" formatCode="General">
                  <c:v>1.4754599999999998</c:v>
                </c:pt>
                <c:pt idx="71636" formatCode="General">
                  <c:v>1.475479999999999</c:v>
                </c:pt>
                <c:pt idx="71637" formatCode="General">
                  <c:v>1.4754999999999991</c:v>
                </c:pt>
                <c:pt idx="71638" formatCode="General">
                  <c:v>1.4755299999999989</c:v>
                </c:pt>
                <c:pt idx="71639" formatCode="General">
                  <c:v>1.4755399999999992</c:v>
                </c:pt>
                <c:pt idx="71640" formatCode="General">
                  <c:v>1.4755699999999992</c:v>
                </c:pt>
                <c:pt idx="71641" formatCode="General">
                  <c:v>1.4755899999999991</c:v>
                </c:pt>
                <c:pt idx="71642" formatCode="General">
                  <c:v>1.4756099999999992</c:v>
                </c:pt>
                <c:pt idx="71643" formatCode="General">
                  <c:v>1.475619999999999</c:v>
                </c:pt>
                <c:pt idx="71644" formatCode="General">
                  <c:v>1.475649999999999</c:v>
                </c:pt>
                <c:pt idx="71645" formatCode="General">
                  <c:v>1.4756699999999991</c:v>
                </c:pt>
                <c:pt idx="71646" formatCode="General">
                  <c:v>1.4756899999999991</c:v>
                </c:pt>
                <c:pt idx="71647" formatCode="General">
                  <c:v>1.4757099999999992</c:v>
                </c:pt>
                <c:pt idx="71648" formatCode="General">
                  <c:v>1.4757299999999987</c:v>
                </c:pt>
                <c:pt idx="71649" formatCode="General">
                  <c:v>1.475749999999999</c:v>
                </c:pt>
                <c:pt idx="71650" formatCode="General">
                  <c:v>1.4757799999999992</c:v>
                </c:pt>
                <c:pt idx="71651" formatCode="General">
                  <c:v>1.475789999999999</c:v>
                </c:pt>
                <c:pt idx="71652" formatCode="General">
                  <c:v>1.4758099999999992</c:v>
                </c:pt>
                <c:pt idx="71653" formatCode="General">
                  <c:v>1.4758399999999992</c:v>
                </c:pt>
                <c:pt idx="71654" formatCode="General">
                  <c:v>1.4758599999999991</c:v>
                </c:pt>
                <c:pt idx="71655" formatCode="General">
                  <c:v>1.4758699999999989</c:v>
                </c:pt>
                <c:pt idx="71656" formatCode="General">
                  <c:v>1.475889999999999</c:v>
                </c:pt>
                <c:pt idx="71657" formatCode="General">
                  <c:v>1.475919999999999</c:v>
                </c:pt>
                <c:pt idx="71658" formatCode="General">
                  <c:v>1.4759399999999991</c:v>
                </c:pt>
                <c:pt idx="71659" formatCode="General">
                  <c:v>1.4759599999999991</c:v>
                </c:pt>
                <c:pt idx="71660" formatCode="General">
                  <c:v>1.4759799999999992</c:v>
                </c:pt>
                <c:pt idx="71661" formatCode="General">
                  <c:v>1.476</c:v>
                </c:pt>
                <c:pt idx="71662" formatCode="General">
                  <c:v>1.4760199999999999</c:v>
                </c:pt>
                <c:pt idx="71663" formatCode="General">
                  <c:v>1.47604</c:v>
                </c:pt>
                <c:pt idx="71664" formatCode="General">
                  <c:v>1.4760599999999999</c:v>
                </c:pt>
                <c:pt idx="71665" formatCode="General">
                  <c:v>1.4760800000000001</c:v>
                </c:pt>
                <c:pt idx="71666" formatCode="General">
                  <c:v>1.4761</c:v>
                </c:pt>
                <c:pt idx="71667" formatCode="General">
                  <c:v>1.4761199999999999</c:v>
                </c:pt>
                <c:pt idx="71668" formatCode="General">
                  <c:v>1.47614</c:v>
                </c:pt>
                <c:pt idx="71669" formatCode="General">
                  <c:v>1.47617</c:v>
                </c:pt>
                <c:pt idx="71670" formatCode="General">
                  <c:v>1.4761899999999999</c:v>
                </c:pt>
                <c:pt idx="71671" formatCode="General">
                  <c:v>1.4762</c:v>
                </c:pt>
                <c:pt idx="71672" formatCode="General">
                  <c:v>1.476229999999999</c:v>
                </c:pt>
                <c:pt idx="71673" formatCode="General">
                  <c:v>1.4762500000000001</c:v>
                </c:pt>
                <c:pt idx="71674" formatCode="General">
                  <c:v>1.4762599999999999</c:v>
                </c:pt>
                <c:pt idx="71675" formatCode="General">
                  <c:v>1.4762899999999999</c:v>
                </c:pt>
                <c:pt idx="71676" formatCode="General">
                  <c:v>1.47631</c:v>
                </c:pt>
                <c:pt idx="71677" formatCode="General">
                  <c:v>1.476329999999999</c:v>
                </c:pt>
                <c:pt idx="71678" formatCode="General">
                  <c:v>1.47634</c:v>
                </c:pt>
                <c:pt idx="71679" formatCode="General">
                  <c:v>1.47637</c:v>
                </c:pt>
                <c:pt idx="71680" formatCode="General">
                  <c:v>1.4763899999999999</c:v>
                </c:pt>
                <c:pt idx="71681" formatCode="General">
                  <c:v>1.47641</c:v>
                </c:pt>
                <c:pt idx="71682" formatCode="General">
                  <c:v>1.476429999999999</c:v>
                </c:pt>
                <c:pt idx="71683" formatCode="General">
                  <c:v>1.47645</c:v>
                </c:pt>
                <c:pt idx="71684" formatCode="General">
                  <c:v>1.4764699999999991</c:v>
                </c:pt>
                <c:pt idx="71685" formatCode="General">
                  <c:v>1.4764899999999999</c:v>
                </c:pt>
                <c:pt idx="71686" formatCode="General">
                  <c:v>1.47651</c:v>
                </c:pt>
                <c:pt idx="71687" formatCode="General">
                  <c:v>1.476529999999999</c:v>
                </c:pt>
                <c:pt idx="71688" formatCode="General">
                  <c:v>1.47655</c:v>
                </c:pt>
                <c:pt idx="71689" formatCode="General">
                  <c:v>1.47658</c:v>
                </c:pt>
                <c:pt idx="71690" formatCode="General">
                  <c:v>1.4765899999999998</c:v>
                </c:pt>
                <c:pt idx="71691" formatCode="General">
                  <c:v>1.4766199999999998</c:v>
                </c:pt>
                <c:pt idx="71692" formatCode="General">
                  <c:v>1.47664</c:v>
                </c:pt>
                <c:pt idx="71693" formatCode="General">
                  <c:v>1.4766599999999999</c:v>
                </c:pt>
                <c:pt idx="71694" formatCode="General">
                  <c:v>1.47668</c:v>
                </c:pt>
                <c:pt idx="71695" formatCode="General">
                  <c:v>1.476699999999999</c:v>
                </c:pt>
                <c:pt idx="71696" formatCode="General">
                  <c:v>1.4767199999999998</c:v>
                </c:pt>
                <c:pt idx="71697" formatCode="General">
                  <c:v>1.4767399999999991</c:v>
                </c:pt>
                <c:pt idx="71698" formatCode="General">
                  <c:v>1.4767599999999999</c:v>
                </c:pt>
                <c:pt idx="71699" formatCode="General">
                  <c:v>1.47678</c:v>
                </c:pt>
                <c:pt idx="71700" formatCode="General">
                  <c:v>1.476799999999999</c:v>
                </c:pt>
                <c:pt idx="71701" formatCode="General">
                  <c:v>1.4768199999999998</c:v>
                </c:pt>
                <c:pt idx="71702" formatCode="General">
                  <c:v>1.476839999999999</c:v>
                </c:pt>
                <c:pt idx="71703" formatCode="General">
                  <c:v>1.4768599999999998</c:v>
                </c:pt>
                <c:pt idx="71704" formatCode="General">
                  <c:v>1.4768899999999998</c:v>
                </c:pt>
                <c:pt idx="71705" formatCode="General">
                  <c:v>1.4769099999999991</c:v>
                </c:pt>
                <c:pt idx="71706" formatCode="General">
                  <c:v>1.4769199999999998</c:v>
                </c:pt>
                <c:pt idx="71707" formatCode="General">
                  <c:v>1.476939999999999</c:v>
                </c:pt>
                <c:pt idx="71708" formatCode="General">
                  <c:v>1.476969999999999</c:v>
                </c:pt>
                <c:pt idx="71709" formatCode="General">
                  <c:v>1.4769899999999998</c:v>
                </c:pt>
                <c:pt idx="71710" formatCode="General">
                  <c:v>1.477009999999999</c:v>
                </c:pt>
                <c:pt idx="71711" formatCode="General">
                  <c:v>1.4770299999999992</c:v>
                </c:pt>
                <c:pt idx="71712" formatCode="General">
                  <c:v>1.47705</c:v>
                </c:pt>
                <c:pt idx="71713" formatCode="General">
                  <c:v>1.4770699999999992</c:v>
                </c:pt>
                <c:pt idx="71714" formatCode="General">
                  <c:v>1.4770899999999998</c:v>
                </c:pt>
                <c:pt idx="71715" formatCode="General">
                  <c:v>1.477109999999999</c:v>
                </c:pt>
                <c:pt idx="71716" formatCode="General">
                  <c:v>1.4771299999999992</c:v>
                </c:pt>
                <c:pt idx="71717" formatCode="General">
                  <c:v>1.47715</c:v>
                </c:pt>
                <c:pt idx="71718" formatCode="General">
                  <c:v>1.4771699999999992</c:v>
                </c:pt>
                <c:pt idx="71719" formatCode="General">
                  <c:v>1.4771899999999998</c:v>
                </c:pt>
                <c:pt idx="71720" formatCode="General">
                  <c:v>1.477209999999999</c:v>
                </c:pt>
                <c:pt idx="71721" formatCode="General">
                  <c:v>1.4772399999999992</c:v>
                </c:pt>
                <c:pt idx="71722" formatCode="General">
                  <c:v>1.47725</c:v>
                </c:pt>
                <c:pt idx="71723" formatCode="General">
                  <c:v>1.477279999999999</c:v>
                </c:pt>
                <c:pt idx="71724" formatCode="General">
                  <c:v>1.4772999999999992</c:v>
                </c:pt>
                <c:pt idx="71725" formatCode="General">
                  <c:v>1.4773199999999991</c:v>
                </c:pt>
                <c:pt idx="71726" formatCode="General">
                  <c:v>1.4773399999999992</c:v>
                </c:pt>
                <c:pt idx="71727" formatCode="General">
                  <c:v>1.4773599999999998</c:v>
                </c:pt>
                <c:pt idx="71728" formatCode="General">
                  <c:v>1.477379999999999</c:v>
                </c:pt>
                <c:pt idx="71729" formatCode="General">
                  <c:v>1.4773999999999992</c:v>
                </c:pt>
                <c:pt idx="71730" formatCode="General">
                  <c:v>1.4774199999999991</c:v>
                </c:pt>
                <c:pt idx="71731" formatCode="General">
                  <c:v>1.4774399999999992</c:v>
                </c:pt>
                <c:pt idx="71732" formatCode="General">
                  <c:v>1.4774599999999998</c:v>
                </c:pt>
                <c:pt idx="71733" formatCode="General">
                  <c:v>1.4774899999999991</c:v>
                </c:pt>
                <c:pt idx="71734" formatCode="General">
                  <c:v>1.4774999999999991</c:v>
                </c:pt>
                <c:pt idx="71735" formatCode="General">
                  <c:v>1.4775199999999991</c:v>
                </c:pt>
                <c:pt idx="71736" formatCode="General">
                  <c:v>1.4775399999999992</c:v>
                </c:pt>
                <c:pt idx="71737" formatCode="General">
                  <c:v>1.4775699999999992</c:v>
                </c:pt>
                <c:pt idx="71738" formatCode="General">
                  <c:v>1.477579999999999</c:v>
                </c:pt>
                <c:pt idx="71739" formatCode="General">
                  <c:v>1.4775999999999991</c:v>
                </c:pt>
                <c:pt idx="71740" formatCode="General">
                  <c:v>1.4776299999999989</c:v>
                </c:pt>
                <c:pt idx="71741" formatCode="General">
                  <c:v>1.4776399999999992</c:v>
                </c:pt>
                <c:pt idx="71742" formatCode="General">
                  <c:v>1.4776599999999998</c:v>
                </c:pt>
                <c:pt idx="71743" formatCode="General">
                  <c:v>1.4776899999999991</c:v>
                </c:pt>
                <c:pt idx="71744" formatCode="General">
                  <c:v>1.4777099999999992</c:v>
                </c:pt>
                <c:pt idx="71745" formatCode="General">
                  <c:v>1.4777299999999987</c:v>
                </c:pt>
                <c:pt idx="71746" formatCode="General">
                  <c:v>1.477749999999999</c:v>
                </c:pt>
                <c:pt idx="71747" formatCode="General">
                  <c:v>1.4777699999999991</c:v>
                </c:pt>
                <c:pt idx="71748" formatCode="General">
                  <c:v>1.477789999999999</c:v>
                </c:pt>
                <c:pt idx="71749" formatCode="General">
                  <c:v>1.4778099999999992</c:v>
                </c:pt>
                <c:pt idx="71750" formatCode="General">
                  <c:v>1.4778299999999986</c:v>
                </c:pt>
                <c:pt idx="71751" formatCode="General">
                  <c:v>1.4778499999999992</c:v>
                </c:pt>
                <c:pt idx="71752" formatCode="General">
                  <c:v>1.4778699999999991</c:v>
                </c:pt>
                <c:pt idx="71753" formatCode="General">
                  <c:v>1.477889999999999</c:v>
                </c:pt>
                <c:pt idx="71754" formatCode="General">
                  <c:v>1.4779099999999992</c:v>
                </c:pt>
                <c:pt idx="71755" formatCode="General">
                  <c:v>1.4779399999999991</c:v>
                </c:pt>
                <c:pt idx="71756" formatCode="General">
                  <c:v>1.4779599999999991</c:v>
                </c:pt>
                <c:pt idx="71757" formatCode="General">
                  <c:v>1.4779699999999989</c:v>
                </c:pt>
                <c:pt idx="71758" formatCode="General">
                  <c:v>1.477989999999999</c:v>
                </c:pt>
                <c:pt idx="71759" formatCode="General">
                  <c:v>1.4780199999999999</c:v>
                </c:pt>
                <c:pt idx="71760" formatCode="General">
                  <c:v>1.47804</c:v>
                </c:pt>
                <c:pt idx="71761" formatCode="General">
                  <c:v>1.4780599999999999</c:v>
                </c:pt>
                <c:pt idx="71762" formatCode="General">
                  <c:v>1.4780800000000001</c:v>
                </c:pt>
                <c:pt idx="71763" formatCode="General">
                  <c:v>1.4781</c:v>
                </c:pt>
                <c:pt idx="71764" formatCode="General">
                  <c:v>1.4781199999999999</c:v>
                </c:pt>
                <c:pt idx="71765" formatCode="General">
                  <c:v>1.47814</c:v>
                </c:pt>
                <c:pt idx="71766" formatCode="General">
                  <c:v>1.4781599999999999</c:v>
                </c:pt>
                <c:pt idx="71767" formatCode="General">
                  <c:v>1.47818</c:v>
                </c:pt>
                <c:pt idx="71768" formatCode="General">
                  <c:v>1.47821</c:v>
                </c:pt>
                <c:pt idx="71769" formatCode="General">
                  <c:v>1.4782199999999999</c:v>
                </c:pt>
                <c:pt idx="71770" formatCode="General">
                  <c:v>1.47824</c:v>
                </c:pt>
                <c:pt idx="71771" formatCode="General">
                  <c:v>1.4782599999999999</c:v>
                </c:pt>
                <c:pt idx="71772" formatCode="General">
                  <c:v>1.4782899999999999</c:v>
                </c:pt>
                <c:pt idx="71773" formatCode="General">
                  <c:v>1.4782999999999991</c:v>
                </c:pt>
                <c:pt idx="71774" formatCode="General">
                  <c:v>1.478329999999999</c:v>
                </c:pt>
                <c:pt idx="71775" formatCode="General">
                  <c:v>1.4783500000000001</c:v>
                </c:pt>
                <c:pt idx="71776" formatCode="General">
                  <c:v>1.47837</c:v>
                </c:pt>
                <c:pt idx="71777" formatCode="General">
                  <c:v>1.4783899999999999</c:v>
                </c:pt>
                <c:pt idx="71778" formatCode="General">
                  <c:v>1.47841</c:v>
                </c:pt>
                <c:pt idx="71779" formatCode="General">
                  <c:v>1.478429999999999</c:v>
                </c:pt>
                <c:pt idx="71780" formatCode="General">
                  <c:v>1.47845</c:v>
                </c:pt>
                <c:pt idx="71781" formatCode="General">
                  <c:v>1.47847</c:v>
                </c:pt>
                <c:pt idx="71782" formatCode="General">
                  <c:v>1.4784899999999999</c:v>
                </c:pt>
                <c:pt idx="71783" formatCode="General">
                  <c:v>1.47851</c:v>
                </c:pt>
                <c:pt idx="71784" formatCode="General">
                  <c:v>1.47854</c:v>
                </c:pt>
                <c:pt idx="71785" formatCode="General">
                  <c:v>1.47855</c:v>
                </c:pt>
                <c:pt idx="71786" formatCode="General">
                  <c:v>1.4785699999999991</c:v>
                </c:pt>
                <c:pt idx="71787" formatCode="General">
                  <c:v>1.478599999999999</c:v>
                </c:pt>
                <c:pt idx="71788" formatCode="General">
                  <c:v>1.4786199999999998</c:v>
                </c:pt>
                <c:pt idx="71789" formatCode="General">
                  <c:v>1.4786299999999992</c:v>
                </c:pt>
                <c:pt idx="71790" formatCode="General">
                  <c:v>1.47865</c:v>
                </c:pt>
                <c:pt idx="71791" formatCode="General">
                  <c:v>1.47868</c:v>
                </c:pt>
                <c:pt idx="71792" formatCode="General">
                  <c:v>1.478699999999999</c:v>
                </c:pt>
                <c:pt idx="71793" formatCode="General">
                  <c:v>1.47871</c:v>
                </c:pt>
                <c:pt idx="71794" formatCode="General">
                  <c:v>1.4787399999999991</c:v>
                </c:pt>
                <c:pt idx="71795" formatCode="General">
                  <c:v>1.4787599999999999</c:v>
                </c:pt>
                <c:pt idx="71796" formatCode="General">
                  <c:v>1.47878</c:v>
                </c:pt>
                <c:pt idx="71797" formatCode="General">
                  <c:v>1.478799999999999</c:v>
                </c:pt>
                <c:pt idx="71798" formatCode="General">
                  <c:v>1.4788199999999998</c:v>
                </c:pt>
                <c:pt idx="71799" formatCode="General">
                  <c:v>1.478839999999999</c:v>
                </c:pt>
                <c:pt idx="71800" formatCode="General">
                  <c:v>1.4788599999999998</c:v>
                </c:pt>
                <c:pt idx="71801" formatCode="General">
                  <c:v>1.47888</c:v>
                </c:pt>
                <c:pt idx="71802" formatCode="General">
                  <c:v>1.4788999999999992</c:v>
                </c:pt>
                <c:pt idx="71803" formatCode="General">
                  <c:v>1.4789199999999998</c:v>
                </c:pt>
                <c:pt idx="71804" formatCode="General">
                  <c:v>1.47895</c:v>
                </c:pt>
                <c:pt idx="71805" formatCode="General">
                  <c:v>1.4789599999999998</c:v>
                </c:pt>
                <c:pt idx="71806" formatCode="General">
                  <c:v>1.4789899999999998</c:v>
                </c:pt>
                <c:pt idx="71807" formatCode="General">
                  <c:v>1.479009999999999</c:v>
                </c:pt>
                <c:pt idx="71808" formatCode="General">
                  <c:v>1.4790299999999992</c:v>
                </c:pt>
                <c:pt idx="71809" formatCode="General">
                  <c:v>1.479039999999999</c:v>
                </c:pt>
                <c:pt idx="71810" formatCode="General">
                  <c:v>1.4790699999999992</c:v>
                </c:pt>
                <c:pt idx="71811" formatCode="General">
                  <c:v>1.4790899999999998</c:v>
                </c:pt>
                <c:pt idx="71812" formatCode="General">
                  <c:v>1.4790999999999992</c:v>
                </c:pt>
                <c:pt idx="71813" formatCode="General">
                  <c:v>1.4791299999999992</c:v>
                </c:pt>
                <c:pt idx="71814" formatCode="General">
                  <c:v>1.47915</c:v>
                </c:pt>
                <c:pt idx="71815" formatCode="General">
                  <c:v>1.4791699999999992</c:v>
                </c:pt>
                <c:pt idx="71816" formatCode="General">
                  <c:v>1.4791899999999998</c:v>
                </c:pt>
                <c:pt idx="71817" formatCode="General">
                  <c:v>1.479209999999999</c:v>
                </c:pt>
                <c:pt idx="71818" formatCode="General">
                  <c:v>1.4792299999999992</c:v>
                </c:pt>
                <c:pt idx="71819" formatCode="General">
                  <c:v>1.4792599999999998</c:v>
                </c:pt>
                <c:pt idx="71820" formatCode="General">
                  <c:v>1.4792699999999992</c:v>
                </c:pt>
                <c:pt idx="71821" formatCode="General">
                  <c:v>1.4792899999999998</c:v>
                </c:pt>
                <c:pt idx="71822" formatCode="General">
                  <c:v>1.479309999999999</c:v>
                </c:pt>
                <c:pt idx="71823" formatCode="General">
                  <c:v>1.4793399999999992</c:v>
                </c:pt>
                <c:pt idx="71824" formatCode="General">
                  <c:v>1.4793499999999991</c:v>
                </c:pt>
                <c:pt idx="71825" formatCode="General">
                  <c:v>1.479379999999999</c:v>
                </c:pt>
                <c:pt idx="71826" formatCode="General">
                  <c:v>1.4793999999999992</c:v>
                </c:pt>
                <c:pt idx="71827" formatCode="General">
                  <c:v>1.4794199999999991</c:v>
                </c:pt>
                <c:pt idx="71828" formatCode="General">
                  <c:v>1.4794399999999992</c:v>
                </c:pt>
                <c:pt idx="71829" formatCode="General">
                  <c:v>1.4794599999999998</c:v>
                </c:pt>
                <c:pt idx="71830" formatCode="General">
                  <c:v>1.479479999999999</c:v>
                </c:pt>
                <c:pt idx="71831" formatCode="General">
                  <c:v>1.4794999999999991</c:v>
                </c:pt>
                <c:pt idx="71832" formatCode="General">
                  <c:v>1.4795199999999991</c:v>
                </c:pt>
                <c:pt idx="71833" formatCode="General">
                  <c:v>1.4795399999999992</c:v>
                </c:pt>
                <c:pt idx="71834" formatCode="General">
                  <c:v>1.4795599999999998</c:v>
                </c:pt>
                <c:pt idx="71835" formatCode="General">
                  <c:v>1.4795899999999991</c:v>
                </c:pt>
                <c:pt idx="71836" formatCode="General">
                  <c:v>1.4795999999999991</c:v>
                </c:pt>
                <c:pt idx="71837" formatCode="General">
                  <c:v>1.479619999999999</c:v>
                </c:pt>
                <c:pt idx="71838" formatCode="General">
                  <c:v>1.479649999999999</c:v>
                </c:pt>
                <c:pt idx="71839" formatCode="General">
                  <c:v>1.4796699999999992</c:v>
                </c:pt>
                <c:pt idx="71840" formatCode="General">
                  <c:v>1.4796799999999992</c:v>
                </c:pt>
                <c:pt idx="71841" formatCode="General">
                  <c:v>1.4797099999999992</c:v>
                </c:pt>
                <c:pt idx="71842" formatCode="General">
                  <c:v>1.4797299999999987</c:v>
                </c:pt>
                <c:pt idx="71843" formatCode="General">
                  <c:v>1.479749999999999</c:v>
                </c:pt>
                <c:pt idx="71844" formatCode="General">
                  <c:v>1.4797599999999991</c:v>
                </c:pt>
                <c:pt idx="71845" formatCode="General">
                  <c:v>1.4797899999999991</c:v>
                </c:pt>
                <c:pt idx="71846" formatCode="General">
                  <c:v>1.4798099999999992</c:v>
                </c:pt>
                <c:pt idx="71847" formatCode="General">
                  <c:v>1.4798299999999986</c:v>
                </c:pt>
                <c:pt idx="71848" formatCode="General">
                  <c:v>1.4798499999999992</c:v>
                </c:pt>
                <c:pt idx="71849" formatCode="General">
                  <c:v>1.4798699999999991</c:v>
                </c:pt>
                <c:pt idx="71850" formatCode="General">
                  <c:v>1.479889999999999</c:v>
                </c:pt>
                <c:pt idx="71851" formatCode="General">
                  <c:v>1.4799099999999992</c:v>
                </c:pt>
                <c:pt idx="71852" formatCode="General">
                  <c:v>1.4799299999999984</c:v>
                </c:pt>
                <c:pt idx="71853" formatCode="General">
                  <c:v>1.4799499999999992</c:v>
                </c:pt>
                <c:pt idx="71854" formatCode="General">
                  <c:v>1.4799699999999989</c:v>
                </c:pt>
                <c:pt idx="71855" formatCode="General">
                  <c:v>1.48</c:v>
                </c:pt>
                <c:pt idx="71856" formatCode="General">
                  <c:v>1.48001</c:v>
                </c:pt>
                <c:pt idx="71857" formatCode="General">
                  <c:v>1.48004</c:v>
                </c:pt>
                <c:pt idx="71858" formatCode="General">
                  <c:v>1.4800599999999999</c:v>
                </c:pt>
                <c:pt idx="71859" formatCode="General">
                  <c:v>1.4800800000000001</c:v>
                </c:pt>
                <c:pt idx="71860" formatCode="General">
                  <c:v>1.4801</c:v>
                </c:pt>
                <c:pt idx="71861" formatCode="General">
                  <c:v>1.4801199999999999</c:v>
                </c:pt>
                <c:pt idx="71862" formatCode="General">
                  <c:v>1.48014</c:v>
                </c:pt>
                <c:pt idx="71863" formatCode="General">
                  <c:v>1.4801599999999999</c:v>
                </c:pt>
                <c:pt idx="71864" formatCode="General">
                  <c:v>1.4801800000000001</c:v>
                </c:pt>
                <c:pt idx="71865" formatCode="General">
                  <c:v>1.4802</c:v>
                </c:pt>
                <c:pt idx="71866" formatCode="General">
                  <c:v>1.4802199999999999</c:v>
                </c:pt>
                <c:pt idx="71867" formatCode="General">
                  <c:v>1.48024</c:v>
                </c:pt>
                <c:pt idx="71868" formatCode="General">
                  <c:v>1.4802599999999999</c:v>
                </c:pt>
                <c:pt idx="71869" formatCode="General">
                  <c:v>1.48028</c:v>
                </c:pt>
                <c:pt idx="71870" formatCode="General">
                  <c:v>1.48031</c:v>
                </c:pt>
                <c:pt idx="71871" formatCode="General">
                  <c:v>1.480329999999999</c:v>
                </c:pt>
                <c:pt idx="71872" formatCode="General">
                  <c:v>1.48034</c:v>
                </c:pt>
                <c:pt idx="71873" formatCode="General">
                  <c:v>1.4803599999999999</c:v>
                </c:pt>
                <c:pt idx="71874" formatCode="General">
                  <c:v>1.4803899999999999</c:v>
                </c:pt>
                <c:pt idx="71875" formatCode="General">
                  <c:v>1.4803999999999991</c:v>
                </c:pt>
                <c:pt idx="71876" formatCode="General">
                  <c:v>1.480429999999999</c:v>
                </c:pt>
                <c:pt idx="71877" formatCode="General">
                  <c:v>1.48045</c:v>
                </c:pt>
                <c:pt idx="71878" formatCode="General">
                  <c:v>1.48047</c:v>
                </c:pt>
                <c:pt idx="71879" formatCode="General">
                  <c:v>1.4804899999999999</c:v>
                </c:pt>
                <c:pt idx="71880" formatCode="General">
                  <c:v>1.48051</c:v>
                </c:pt>
                <c:pt idx="71881" formatCode="General">
                  <c:v>1.480529999999999</c:v>
                </c:pt>
                <c:pt idx="71882" formatCode="General">
                  <c:v>1.48055</c:v>
                </c:pt>
                <c:pt idx="71883" formatCode="General">
                  <c:v>1.4805699999999991</c:v>
                </c:pt>
                <c:pt idx="71884" formatCode="General">
                  <c:v>1.4805899999999999</c:v>
                </c:pt>
                <c:pt idx="71885" formatCode="General">
                  <c:v>1.48061</c:v>
                </c:pt>
                <c:pt idx="71886" formatCode="General">
                  <c:v>1.48064</c:v>
                </c:pt>
                <c:pt idx="71887" formatCode="General">
                  <c:v>1.48065</c:v>
                </c:pt>
                <c:pt idx="71888" formatCode="General">
                  <c:v>1.480669999999999</c:v>
                </c:pt>
                <c:pt idx="71889" formatCode="General">
                  <c:v>1.480699999999999</c:v>
                </c:pt>
                <c:pt idx="71890" formatCode="General">
                  <c:v>1.4807199999999998</c:v>
                </c:pt>
                <c:pt idx="71891" formatCode="General">
                  <c:v>1.4807299999999992</c:v>
                </c:pt>
                <c:pt idx="71892" formatCode="General">
                  <c:v>1.4807599999999999</c:v>
                </c:pt>
                <c:pt idx="71893" formatCode="General">
                  <c:v>1.48078</c:v>
                </c:pt>
                <c:pt idx="71894" formatCode="General">
                  <c:v>1.480799999999999</c:v>
                </c:pt>
                <c:pt idx="71895" formatCode="General">
                  <c:v>1.48081</c:v>
                </c:pt>
                <c:pt idx="71896" formatCode="General">
                  <c:v>1.480839999999999</c:v>
                </c:pt>
                <c:pt idx="71897" formatCode="General">
                  <c:v>1.4808599999999998</c:v>
                </c:pt>
                <c:pt idx="71898" formatCode="General">
                  <c:v>1.48088</c:v>
                </c:pt>
                <c:pt idx="71899" formatCode="General">
                  <c:v>1.4808999999999992</c:v>
                </c:pt>
                <c:pt idx="71900" formatCode="General">
                  <c:v>1.4809199999999998</c:v>
                </c:pt>
                <c:pt idx="71901" formatCode="General">
                  <c:v>1.480939999999999</c:v>
                </c:pt>
                <c:pt idx="71902" formatCode="General">
                  <c:v>1.4809599999999998</c:v>
                </c:pt>
                <c:pt idx="71903" formatCode="General">
                  <c:v>1.48098</c:v>
                </c:pt>
                <c:pt idx="71904" formatCode="General">
                  <c:v>1.4809999999999992</c:v>
                </c:pt>
                <c:pt idx="71905" formatCode="General">
                  <c:v>1.4810199999999998</c:v>
                </c:pt>
                <c:pt idx="71906" formatCode="General">
                  <c:v>1.48105</c:v>
                </c:pt>
                <c:pt idx="71907" formatCode="General">
                  <c:v>1.4810599999999998</c:v>
                </c:pt>
                <c:pt idx="71908" formatCode="General">
                  <c:v>1.4810899999999998</c:v>
                </c:pt>
                <c:pt idx="71909" formatCode="General">
                  <c:v>1.481109999999999</c:v>
                </c:pt>
                <c:pt idx="71910" formatCode="General">
                  <c:v>1.4811299999999992</c:v>
                </c:pt>
                <c:pt idx="71911" formatCode="General">
                  <c:v>1.48115</c:v>
                </c:pt>
                <c:pt idx="71912" formatCode="General">
                  <c:v>1.4811699999999992</c:v>
                </c:pt>
                <c:pt idx="71913" formatCode="General">
                  <c:v>1.4811899999999998</c:v>
                </c:pt>
                <c:pt idx="71914" formatCode="General">
                  <c:v>1.481209999999999</c:v>
                </c:pt>
                <c:pt idx="71915" formatCode="General">
                  <c:v>1.4812299999999992</c:v>
                </c:pt>
                <c:pt idx="71916" formatCode="General">
                  <c:v>1.48125</c:v>
                </c:pt>
                <c:pt idx="71917" formatCode="General">
                  <c:v>1.4812699999999992</c:v>
                </c:pt>
                <c:pt idx="71918" formatCode="General">
                  <c:v>1.4812899999999998</c:v>
                </c:pt>
                <c:pt idx="71919" formatCode="General">
                  <c:v>1.481309999999999</c:v>
                </c:pt>
                <c:pt idx="71920" formatCode="General">
                  <c:v>1.4813299999999991</c:v>
                </c:pt>
                <c:pt idx="71921" formatCode="General">
                  <c:v>1.4813599999999998</c:v>
                </c:pt>
                <c:pt idx="71922" formatCode="General">
                  <c:v>1.481379999999999</c:v>
                </c:pt>
                <c:pt idx="71923" formatCode="General">
                  <c:v>1.4813899999999998</c:v>
                </c:pt>
                <c:pt idx="71924" formatCode="General">
                  <c:v>1.481409999999999</c:v>
                </c:pt>
                <c:pt idx="71925" formatCode="General">
                  <c:v>1.4814399999999992</c:v>
                </c:pt>
                <c:pt idx="71926" formatCode="General">
                  <c:v>1.4814599999999998</c:v>
                </c:pt>
                <c:pt idx="71927" formatCode="General">
                  <c:v>1.4814699999999992</c:v>
                </c:pt>
                <c:pt idx="71928" formatCode="General">
                  <c:v>1.4814999999999992</c:v>
                </c:pt>
                <c:pt idx="71929" formatCode="General">
                  <c:v>1.4815199999999991</c:v>
                </c:pt>
                <c:pt idx="71930" formatCode="General">
                  <c:v>1.4815399999999992</c:v>
                </c:pt>
                <c:pt idx="71931" formatCode="General">
                  <c:v>1.4815599999999998</c:v>
                </c:pt>
                <c:pt idx="71932" formatCode="General">
                  <c:v>1.481579999999999</c:v>
                </c:pt>
                <c:pt idx="71933" formatCode="General">
                  <c:v>1.4815999999999991</c:v>
                </c:pt>
                <c:pt idx="71934" formatCode="General">
                  <c:v>1.481619999999999</c:v>
                </c:pt>
                <c:pt idx="71935" formatCode="General">
                  <c:v>1.4816399999999992</c:v>
                </c:pt>
                <c:pt idx="71936" formatCode="General">
                  <c:v>1.4816599999999998</c:v>
                </c:pt>
                <c:pt idx="71937" formatCode="General">
                  <c:v>1.4816799999999992</c:v>
                </c:pt>
                <c:pt idx="71938" formatCode="General">
                  <c:v>1.4817099999999992</c:v>
                </c:pt>
                <c:pt idx="71939" formatCode="General">
                  <c:v>1.481719999999999</c:v>
                </c:pt>
                <c:pt idx="71940" formatCode="General">
                  <c:v>1.481749999999999</c:v>
                </c:pt>
                <c:pt idx="71941" formatCode="General">
                  <c:v>1.4817699999999991</c:v>
                </c:pt>
                <c:pt idx="71942" formatCode="General">
                  <c:v>1.4817799999999992</c:v>
                </c:pt>
                <c:pt idx="71943" formatCode="General">
                  <c:v>1.4818099999999992</c:v>
                </c:pt>
                <c:pt idx="71944" formatCode="General">
                  <c:v>1.4818299999999986</c:v>
                </c:pt>
                <c:pt idx="71945" formatCode="General">
                  <c:v>1.481849999999999</c:v>
                </c:pt>
                <c:pt idx="71946" formatCode="General">
                  <c:v>1.4818599999999991</c:v>
                </c:pt>
                <c:pt idx="71947" formatCode="General">
                  <c:v>1.481889999999999</c:v>
                </c:pt>
                <c:pt idx="71948" formatCode="General">
                  <c:v>1.4819099999999992</c:v>
                </c:pt>
                <c:pt idx="71949" formatCode="General">
                  <c:v>1.4819299999999984</c:v>
                </c:pt>
                <c:pt idx="71950" formatCode="General">
                  <c:v>1.4819499999999992</c:v>
                </c:pt>
                <c:pt idx="71951" formatCode="General">
                  <c:v>1.4819699999999989</c:v>
                </c:pt>
                <c:pt idx="71952" formatCode="General">
                  <c:v>1.481989999999999</c:v>
                </c:pt>
                <c:pt idx="71953" formatCode="General">
                  <c:v>1.48201</c:v>
                </c:pt>
                <c:pt idx="71954" formatCode="General">
                  <c:v>1.48203</c:v>
                </c:pt>
                <c:pt idx="71955" formatCode="General">
                  <c:v>1.4820500000000001</c:v>
                </c:pt>
                <c:pt idx="71956" formatCode="General">
                  <c:v>1.48207</c:v>
                </c:pt>
                <c:pt idx="71957" formatCode="General">
                  <c:v>1.4821</c:v>
                </c:pt>
                <c:pt idx="71958" formatCode="General">
                  <c:v>1.48211</c:v>
                </c:pt>
                <c:pt idx="71959" formatCode="General">
                  <c:v>1.4821299999999991</c:v>
                </c:pt>
                <c:pt idx="71960" formatCode="General">
                  <c:v>1.4821599999999999</c:v>
                </c:pt>
                <c:pt idx="71961" formatCode="General">
                  <c:v>1.4821800000000001</c:v>
                </c:pt>
                <c:pt idx="71962" formatCode="General">
                  <c:v>1.4822</c:v>
                </c:pt>
                <c:pt idx="71963" formatCode="General">
                  <c:v>1.4822199999999999</c:v>
                </c:pt>
                <c:pt idx="71964" formatCode="General">
                  <c:v>1.48224</c:v>
                </c:pt>
                <c:pt idx="71965" formatCode="General">
                  <c:v>1.4822599999999999</c:v>
                </c:pt>
                <c:pt idx="71966" formatCode="General">
                  <c:v>1.48228</c:v>
                </c:pt>
                <c:pt idx="71967" formatCode="General">
                  <c:v>1.4823</c:v>
                </c:pt>
                <c:pt idx="71968" formatCode="General">
                  <c:v>1.4823199999999999</c:v>
                </c:pt>
                <c:pt idx="71969" formatCode="General">
                  <c:v>1.48234</c:v>
                </c:pt>
                <c:pt idx="71970" formatCode="General">
                  <c:v>1.4823599999999999</c:v>
                </c:pt>
                <c:pt idx="71971" formatCode="General">
                  <c:v>1.48238</c:v>
                </c:pt>
                <c:pt idx="71972" formatCode="General">
                  <c:v>1.48241</c:v>
                </c:pt>
                <c:pt idx="71973" formatCode="General">
                  <c:v>1.482429999999999</c:v>
                </c:pt>
                <c:pt idx="71974" formatCode="General">
                  <c:v>1.48244</c:v>
                </c:pt>
                <c:pt idx="71975" formatCode="General">
                  <c:v>1.4824599999999999</c:v>
                </c:pt>
                <c:pt idx="71976" formatCode="General">
                  <c:v>1.4824899999999999</c:v>
                </c:pt>
                <c:pt idx="71977" formatCode="General">
                  <c:v>1.48251</c:v>
                </c:pt>
                <c:pt idx="71978" formatCode="General">
                  <c:v>1.4825199999999998</c:v>
                </c:pt>
                <c:pt idx="71979" formatCode="General">
                  <c:v>1.48255</c:v>
                </c:pt>
                <c:pt idx="71980" formatCode="General">
                  <c:v>1.4825699999999991</c:v>
                </c:pt>
                <c:pt idx="71981" formatCode="General">
                  <c:v>1.4825899999999999</c:v>
                </c:pt>
                <c:pt idx="71982" formatCode="General">
                  <c:v>1.48261</c:v>
                </c:pt>
                <c:pt idx="71983" formatCode="General">
                  <c:v>1.482629999999999</c:v>
                </c:pt>
                <c:pt idx="71984" formatCode="General">
                  <c:v>1.48265</c:v>
                </c:pt>
                <c:pt idx="71985" formatCode="General">
                  <c:v>1.48268</c:v>
                </c:pt>
                <c:pt idx="71986" formatCode="General">
                  <c:v>1.4826899999999998</c:v>
                </c:pt>
                <c:pt idx="71987" formatCode="General">
                  <c:v>1.48271</c:v>
                </c:pt>
                <c:pt idx="71988" formatCode="General">
                  <c:v>1.4827299999999992</c:v>
                </c:pt>
                <c:pt idx="71989" formatCode="General">
                  <c:v>1.4827599999999999</c:v>
                </c:pt>
                <c:pt idx="71990" formatCode="General">
                  <c:v>1.482769999999999</c:v>
                </c:pt>
                <c:pt idx="71991" formatCode="General">
                  <c:v>1.482799999999999</c:v>
                </c:pt>
                <c:pt idx="71992" formatCode="General">
                  <c:v>1.4828199999999998</c:v>
                </c:pt>
                <c:pt idx="71993" formatCode="General">
                  <c:v>1.482839999999999</c:v>
                </c:pt>
                <c:pt idx="71994" formatCode="General">
                  <c:v>1.4828599999999998</c:v>
                </c:pt>
                <c:pt idx="71995" formatCode="General">
                  <c:v>1.48288</c:v>
                </c:pt>
                <c:pt idx="71996" formatCode="General">
                  <c:v>1.4828999999999992</c:v>
                </c:pt>
                <c:pt idx="71997" formatCode="General">
                  <c:v>1.4829199999999998</c:v>
                </c:pt>
                <c:pt idx="71998" formatCode="General">
                  <c:v>1.482939999999999</c:v>
                </c:pt>
                <c:pt idx="71999" formatCode="General">
                  <c:v>1.4829599999999998</c:v>
                </c:pt>
                <c:pt idx="72000" formatCode="General">
                  <c:v>1.48298</c:v>
                </c:pt>
                <c:pt idx="72001" formatCode="General">
                  <c:v>1.4830099999999991</c:v>
                </c:pt>
                <c:pt idx="72002" formatCode="General">
                  <c:v>1.4830199999999998</c:v>
                </c:pt>
                <c:pt idx="72003" formatCode="General">
                  <c:v>1.483039999999999</c:v>
                </c:pt>
                <c:pt idx="72004" formatCode="General">
                  <c:v>1.4830699999999992</c:v>
                </c:pt>
                <c:pt idx="72005" formatCode="General">
                  <c:v>1.4830899999999998</c:v>
                </c:pt>
                <c:pt idx="72006" formatCode="General">
                  <c:v>1.4830999999999992</c:v>
                </c:pt>
                <c:pt idx="72007" formatCode="General">
                  <c:v>1.4831199999999998</c:v>
                </c:pt>
                <c:pt idx="72008" formatCode="General">
                  <c:v>1.48315</c:v>
                </c:pt>
                <c:pt idx="72009" formatCode="General">
                  <c:v>1.4831599999999998</c:v>
                </c:pt>
                <c:pt idx="72010" formatCode="General">
                  <c:v>1.4831799999999991</c:v>
                </c:pt>
                <c:pt idx="72011" formatCode="General">
                  <c:v>1.483209999999999</c:v>
                </c:pt>
                <c:pt idx="72012" formatCode="General">
                  <c:v>1.4832299999999992</c:v>
                </c:pt>
                <c:pt idx="72013" formatCode="General">
                  <c:v>1.48325</c:v>
                </c:pt>
                <c:pt idx="72014" formatCode="General">
                  <c:v>1.4832699999999992</c:v>
                </c:pt>
                <c:pt idx="72015" formatCode="General">
                  <c:v>1.4832899999999998</c:v>
                </c:pt>
                <c:pt idx="72016" formatCode="General">
                  <c:v>1.483309999999999</c:v>
                </c:pt>
                <c:pt idx="72017" formatCode="General">
                  <c:v>1.4833299999999991</c:v>
                </c:pt>
                <c:pt idx="72018" formatCode="General">
                  <c:v>1.4833499999999991</c:v>
                </c:pt>
                <c:pt idx="72019" formatCode="General">
                  <c:v>1.4833699999999992</c:v>
                </c:pt>
                <c:pt idx="72020" formatCode="General">
                  <c:v>1.4833899999999998</c:v>
                </c:pt>
                <c:pt idx="72021" formatCode="General">
                  <c:v>1.483409999999999</c:v>
                </c:pt>
                <c:pt idx="72022" formatCode="General">
                  <c:v>1.4834299999999991</c:v>
                </c:pt>
                <c:pt idx="72023" formatCode="General">
                  <c:v>1.4834599999999998</c:v>
                </c:pt>
                <c:pt idx="72024" formatCode="General">
                  <c:v>1.483479999999999</c:v>
                </c:pt>
                <c:pt idx="72025" formatCode="General">
                  <c:v>1.4834899999999998</c:v>
                </c:pt>
                <c:pt idx="72026" formatCode="General">
                  <c:v>1.4835099999999992</c:v>
                </c:pt>
                <c:pt idx="72027" formatCode="General">
                  <c:v>1.4835399999999992</c:v>
                </c:pt>
                <c:pt idx="72028" formatCode="General">
                  <c:v>1.4835599999999998</c:v>
                </c:pt>
                <c:pt idx="72029" formatCode="General">
                  <c:v>1.4835699999999992</c:v>
                </c:pt>
                <c:pt idx="72030" formatCode="General">
                  <c:v>1.4835999999999991</c:v>
                </c:pt>
                <c:pt idx="72031" formatCode="General">
                  <c:v>1.4836199999999991</c:v>
                </c:pt>
                <c:pt idx="72032" formatCode="General">
                  <c:v>1.4836399999999992</c:v>
                </c:pt>
                <c:pt idx="72033" formatCode="General">
                  <c:v>1.4836599999999998</c:v>
                </c:pt>
                <c:pt idx="72034" formatCode="General">
                  <c:v>1.4836799999999992</c:v>
                </c:pt>
                <c:pt idx="72035" formatCode="General">
                  <c:v>1.4836999999999991</c:v>
                </c:pt>
                <c:pt idx="72036" formatCode="General">
                  <c:v>1.4837299999999987</c:v>
                </c:pt>
                <c:pt idx="72037" formatCode="General">
                  <c:v>1.4837399999999992</c:v>
                </c:pt>
                <c:pt idx="72038" formatCode="General">
                  <c:v>1.4837599999999991</c:v>
                </c:pt>
                <c:pt idx="72039" formatCode="General">
                  <c:v>1.4837799999999992</c:v>
                </c:pt>
                <c:pt idx="72040" formatCode="General">
                  <c:v>1.4838099999999992</c:v>
                </c:pt>
                <c:pt idx="72041" formatCode="General">
                  <c:v>1.483819999999999</c:v>
                </c:pt>
                <c:pt idx="72042" formatCode="General">
                  <c:v>1.4838399999999992</c:v>
                </c:pt>
                <c:pt idx="72043" formatCode="General">
                  <c:v>1.4838699999999991</c:v>
                </c:pt>
                <c:pt idx="72044" formatCode="General">
                  <c:v>1.483889999999999</c:v>
                </c:pt>
                <c:pt idx="72045" formatCode="General">
                  <c:v>1.4839099999999992</c:v>
                </c:pt>
                <c:pt idx="72046" formatCode="General">
                  <c:v>1.4839299999999984</c:v>
                </c:pt>
                <c:pt idx="72047" formatCode="General">
                  <c:v>1.4839499999999992</c:v>
                </c:pt>
                <c:pt idx="72048" formatCode="General">
                  <c:v>1.4839699999999989</c:v>
                </c:pt>
                <c:pt idx="72049" formatCode="General">
                  <c:v>1.483989999999999</c:v>
                </c:pt>
                <c:pt idx="72050" formatCode="General">
                  <c:v>1.4840100000000001</c:v>
                </c:pt>
                <c:pt idx="72051" formatCode="General">
                  <c:v>1.48403</c:v>
                </c:pt>
                <c:pt idx="72052" formatCode="General">
                  <c:v>1.4840599999999999</c:v>
                </c:pt>
                <c:pt idx="72053" formatCode="General">
                  <c:v>1.48407</c:v>
                </c:pt>
                <c:pt idx="72054" formatCode="General">
                  <c:v>1.4840899999999999</c:v>
                </c:pt>
                <c:pt idx="72055" formatCode="General">
                  <c:v>1.4841199999999999</c:v>
                </c:pt>
                <c:pt idx="72056" formatCode="General">
                  <c:v>1.48414</c:v>
                </c:pt>
                <c:pt idx="72057" formatCode="General">
                  <c:v>1.4841500000000001</c:v>
                </c:pt>
                <c:pt idx="72058" formatCode="General">
                  <c:v>1.4841800000000001</c:v>
                </c:pt>
                <c:pt idx="72059" formatCode="General">
                  <c:v>1.4842</c:v>
                </c:pt>
                <c:pt idx="72060" formatCode="General">
                  <c:v>1.4842199999999999</c:v>
                </c:pt>
                <c:pt idx="72061" formatCode="General">
                  <c:v>1.4842299999999991</c:v>
                </c:pt>
                <c:pt idx="72062" formatCode="General">
                  <c:v>1.4842599999999999</c:v>
                </c:pt>
                <c:pt idx="72063" formatCode="General">
                  <c:v>1.48428</c:v>
                </c:pt>
                <c:pt idx="72064" formatCode="General">
                  <c:v>1.4843</c:v>
                </c:pt>
                <c:pt idx="72065" formatCode="General">
                  <c:v>1.4843199999999999</c:v>
                </c:pt>
                <c:pt idx="72066" formatCode="General">
                  <c:v>1.48434</c:v>
                </c:pt>
                <c:pt idx="72067" formatCode="General">
                  <c:v>1.4843599999999999</c:v>
                </c:pt>
                <c:pt idx="72068" formatCode="General">
                  <c:v>1.48438</c:v>
                </c:pt>
                <c:pt idx="72069" formatCode="General">
                  <c:v>1.4843999999999991</c:v>
                </c:pt>
                <c:pt idx="72070" formatCode="General">
                  <c:v>1.4844199999999999</c:v>
                </c:pt>
                <c:pt idx="72071" formatCode="General">
                  <c:v>1.48444</c:v>
                </c:pt>
                <c:pt idx="72072" formatCode="General">
                  <c:v>1.48447</c:v>
                </c:pt>
                <c:pt idx="72073" formatCode="General">
                  <c:v>1.48448</c:v>
                </c:pt>
                <c:pt idx="72074" formatCode="General">
                  <c:v>1.48451</c:v>
                </c:pt>
                <c:pt idx="72075" formatCode="General">
                  <c:v>1.484529999999999</c:v>
                </c:pt>
                <c:pt idx="72076" formatCode="General">
                  <c:v>1.48455</c:v>
                </c:pt>
                <c:pt idx="72077" formatCode="General">
                  <c:v>1.4845699999999991</c:v>
                </c:pt>
                <c:pt idx="72078" formatCode="General">
                  <c:v>1.4845899999999999</c:v>
                </c:pt>
                <c:pt idx="72079" formatCode="General">
                  <c:v>1.48461</c:v>
                </c:pt>
                <c:pt idx="72080" formatCode="General">
                  <c:v>1.484629999999999</c:v>
                </c:pt>
                <c:pt idx="72081" formatCode="General">
                  <c:v>1.48465</c:v>
                </c:pt>
                <c:pt idx="72082" formatCode="General">
                  <c:v>1.484669999999999</c:v>
                </c:pt>
                <c:pt idx="72083" formatCode="General">
                  <c:v>1.4846899999999998</c:v>
                </c:pt>
                <c:pt idx="72084" formatCode="General">
                  <c:v>1.48471</c:v>
                </c:pt>
                <c:pt idx="72085" formatCode="General">
                  <c:v>1.4847299999999992</c:v>
                </c:pt>
                <c:pt idx="72086" formatCode="General">
                  <c:v>1.48475</c:v>
                </c:pt>
                <c:pt idx="72087" formatCode="General">
                  <c:v>1.48478</c:v>
                </c:pt>
                <c:pt idx="72088" formatCode="General">
                  <c:v>1.4847899999999998</c:v>
                </c:pt>
                <c:pt idx="72089" formatCode="General">
                  <c:v>1.48481</c:v>
                </c:pt>
                <c:pt idx="72090" formatCode="General">
                  <c:v>1.4848299999999992</c:v>
                </c:pt>
                <c:pt idx="72091" formatCode="General">
                  <c:v>1.4848599999999998</c:v>
                </c:pt>
                <c:pt idx="72092" formatCode="General">
                  <c:v>1.484869999999999</c:v>
                </c:pt>
                <c:pt idx="72093" formatCode="General">
                  <c:v>1.4848899999999998</c:v>
                </c:pt>
                <c:pt idx="72094" formatCode="General">
                  <c:v>1.4849199999999998</c:v>
                </c:pt>
                <c:pt idx="72095" formatCode="General">
                  <c:v>1.484939999999999</c:v>
                </c:pt>
                <c:pt idx="72096" formatCode="General">
                  <c:v>1.4849599999999998</c:v>
                </c:pt>
                <c:pt idx="72097" formatCode="General">
                  <c:v>1.48498</c:v>
                </c:pt>
                <c:pt idx="72098" formatCode="General">
                  <c:v>1.4849999999999992</c:v>
                </c:pt>
                <c:pt idx="72099" formatCode="General">
                  <c:v>1.4850199999999998</c:v>
                </c:pt>
                <c:pt idx="72100" formatCode="General">
                  <c:v>1.485039999999999</c:v>
                </c:pt>
                <c:pt idx="72101" formatCode="General">
                  <c:v>1.4850599999999998</c:v>
                </c:pt>
                <c:pt idx="72102" formatCode="General">
                  <c:v>1.48508</c:v>
                </c:pt>
                <c:pt idx="72103" formatCode="General">
                  <c:v>1.485109999999999</c:v>
                </c:pt>
                <c:pt idx="72104" formatCode="General">
                  <c:v>1.4851199999999998</c:v>
                </c:pt>
                <c:pt idx="72105" formatCode="General">
                  <c:v>1.485139999999999</c:v>
                </c:pt>
                <c:pt idx="72106" formatCode="General">
                  <c:v>1.4851599999999998</c:v>
                </c:pt>
                <c:pt idx="72107" formatCode="General">
                  <c:v>1.4851899999999998</c:v>
                </c:pt>
                <c:pt idx="72108" formatCode="General">
                  <c:v>1.4851999999999992</c:v>
                </c:pt>
                <c:pt idx="72109" formatCode="General">
                  <c:v>1.4852299999999992</c:v>
                </c:pt>
                <c:pt idx="72110" formatCode="General">
                  <c:v>1.48525</c:v>
                </c:pt>
                <c:pt idx="72111" formatCode="General">
                  <c:v>1.4852699999999992</c:v>
                </c:pt>
                <c:pt idx="72112" formatCode="General">
                  <c:v>1.485279999999999</c:v>
                </c:pt>
                <c:pt idx="72113" formatCode="General">
                  <c:v>1.485309999999999</c:v>
                </c:pt>
                <c:pt idx="72114" formatCode="General">
                  <c:v>1.4853299999999992</c:v>
                </c:pt>
                <c:pt idx="72115" formatCode="General">
                  <c:v>1.4853499999999991</c:v>
                </c:pt>
                <c:pt idx="72116" formatCode="General">
                  <c:v>1.4853699999999992</c:v>
                </c:pt>
                <c:pt idx="72117" formatCode="General">
                  <c:v>1.4853899999999998</c:v>
                </c:pt>
                <c:pt idx="72118" formatCode="General">
                  <c:v>1.485409999999999</c:v>
                </c:pt>
                <c:pt idx="72119" formatCode="General">
                  <c:v>1.4854299999999991</c:v>
                </c:pt>
                <c:pt idx="72120" formatCode="General">
                  <c:v>1.485449999999999</c:v>
                </c:pt>
                <c:pt idx="72121" formatCode="General">
                  <c:v>1.4854699999999992</c:v>
                </c:pt>
                <c:pt idx="72122" formatCode="General">
                  <c:v>1.4854899999999998</c:v>
                </c:pt>
                <c:pt idx="72123" formatCode="General">
                  <c:v>1.4855199999999991</c:v>
                </c:pt>
                <c:pt idx="72124" formatCode="General">
                  <c:v>1.4855299999999991</c:v>
                </c:pt>
                <c:pt idx="72125" formatCode="General">
                  <c:v>1.4855599999999998</c:v>
                </c:pt>
                <c:pt idx="72126" formatCode="General">
                  <c:v>1.485579999999999</c:v>
                </c:pt>
                <c:pt idx="72127" formatCode="General">
                  <c:v>1.4855999999999991</c:v>
                </c:pt>
                <c:pt idx="72128" formatCode="General">
                  <c:v>1.4856199999999991</c:v>
                </c:pt>
                <c:pt idx="72129" formatCode="General">
                  <c:v>1.4856399999999992</c:v>
                </c:pt>
                <c:pt idx="72130" formatCode="General">
                  <c:v>1.4856599999999998</c:v>
                </c:pt>
                <c:pt idx="72131" formatCode="General">
                  <c:v>1.485679999999999</c:v>
                </c:pt>
                <c:pt idx="72132" formatCode="General">
                  <c:v>1.4856999999999991</c:v>
                </c:pt>
                <c:pt idx="72133" formatCode="General">
                  <c:v>1.485719999999999</c:v>
                </c:pt>
                <c:pt idx="72134" formatCode="General">
                  <c:v>1.4857399999999992</c:v>
                </c:pt>
                <c:pt idx="72135" formatCode="General">
                  <c:v>1.4857599999999991</c:v>
                </c:pt>
                <c:pt idx="72136" formatCode="General">
                  <c:v>1.4857799999999992</c:v>
                </c:pt>
                <c:pt idx="72137" formatCode="General">
                  <c:v>1.4857999999999989</c:v>
                </c:pt>
                <c:pt idx="72138" formatCode="General">
                  <c:v>1.4858299999999987</c:v>
                </c:pt>
                <c:pt idx="72139" formatCode="General">
                  <c:v>1.4858399999999992</c:v>
                </c:pt>
                <c:pt idx="72140" formatCode="General">
                  <c:v>1.4858599999999991</c:v>
                </c:pt>
                <c:pt idx="72141" formatCode="General">
                  <c:v>1.4858799999999992</c:v>
                </c:pt>
                <c:pt idx="72142" formatCode="General">
                  <c:v>1.4859099999999992</c:v>
                </c:pt>
                <c:pt idx="72143" formatCode="General">
                  <c:v>1.485919999999999</c:v>
                </c:pt>
                <c:pt idx="72144" formatCode="General">
                  <c:v>1.4859399999999992</c:v>
                </c:pt>
                <c:pt idx="72145" formatCode="General">
                  <c:v>1.4859699999999989</c:v>
                </c:pt>
                <c:pt idx="72146" formatCode="General">
                  <c:v>1.485989999999999</c:v>
                </c:pt>
                <c:pt idx="72147" formatCode="General">
                  <c:v>1.4860100000000001</c:v>
                </c:pt>
                <c:pt idx="72148" formatCode="General">
                  <c:v>1.48603</c:v>
                </c:pt>
                <c:pt idx="72149" formatCode="General">
                  <c:v>1.4860500000000001</c:v>
                </c:pt>
                <c:pt idx="72150" formatCode="General">
                  <c:v>1.48607</c:v>
                </c:pt>
                <c:pt idx="72151" formatCode="General">
                  <c:v>1.4860899999999999</c:v>
                </c:pt>
                <c:pt idx="72152" formatCode="General">
                  <c:v>1.48611</c:v>
                </c:pt>
                <c:pt idx="72153" formatCode="General">
                  <c:v>1.48613</c:v>
                </c:pt>
                <c:pt idx="72154" formatCode="General">
                  <c:v>1.4861500000000001</c:v>
                </c:pt>
                <c:pt idx="72155" formatCode="General">
                  <c:v>1.48617</c:v>
                </c:pt>
                <c:pt idx="72156" formatCode="General">
                  <c:v>1.4861899999999999</c:v>
                </c:pt>
                <c:pt idx="72157" formatCode="General">
                  <c:v>1.48621</c:v>
                </c:pt>
                <c:pt idx="72158" formatCode="General">
                  <c:v>1.48624</c:v>
                </c:pt>
                <c:pt idx="72159" formatCode="General">
                  <c:v>1.4862500000000001</c:v>
                </c:pt>
                <c:pt idx="72160" formatCode="General">
                  <c:v>1.48628</c:v>
                </c:pt>
                <c:pt idx="72161" formatCode="General">
                  <c:v>1.4863</c:v>
                </c:pt>
                <c:pt idx="72162" formatCode="General">
                  <c:v>1.4863199999999999</c:v>
                </c:pt>
                <c:pt idx="72163" formatCode="General">
                  <c:v>1.486329999999999</c:v>
                </c:pt>
                <c:pt idx="72164" formatCode="General">
                  <c:v>1.4863599999999999</c:v>
                </c:pt>
                <c:pt idx="72165" formatCode="General">
                  <c:v>1.48638</c:v>
                </c:pt>
                <c:pt idx="72166" formatCode="General">
                  <c:v>1.4863999999999991</c:v>
                </c:pt>
                <c:pt idx="72167" formatCode="General">
                  <c:v>1.4864199999999999</c:v>
                </c:pt>
                <c:pt idx="72168" formatCode="General">
                  <c:v>1.48644</c:v>
                </c:pt>
                <c:pt idx="72169" formatCode="General">
                  <c:v>1.4864599999999999</c:v>
                </c:pt>
                <c:pt idx="72170" formatCode="General">
                  <c:v>1.4864899999999999</c:v>
                </c:pt>
                <c:pt idx="72171" formatCode="General">
                  <c:v>1.486499999999999</c:v>
                </c:pt>
                <c:pt idx="72172" formatCode="General">
                  <c:v>1.4865199999999998</c:v>
                </c:pt>
                <c:pt idx="72173" formatCode="General">
                  <c:v>1.48654</c:v>
                </c:pt>
                <c:pt idx="72174" formatCode="General">
                  <c:v>1.4865699999999991</c:v>
                </c:pt>
                <c:pt idx="72175" formatCode="General">
                  <c:v>1.48658</c:v>
                </c:pt>
                <c:pt idx="72176" formatCode="General">
                  <c:v>1.486599999999999</c:v>
                </c:pt>
                <c:pt idx="72177" formatCode="General">
                  <c:v>1.486629999999999</c:v>
                </c:pt>
                <c:pt idx="72178" formatCode="General">
                  <c:v>1.48665</c:v>
                </c:pt>
                <c:pt idx="72179" formatCode="General">
                  <c:v>1.486669999999999</c:v>
                </c:pt>
                <c:pt idx="72180" formatCode="General">
                  <c:v>1.4866899999999998</c:v>
                </c:pt>
                <c:pt idx="72181" formatCode="General">
                  <c:v>1.48671</c:v>
                </c:pt>
                <c:pt idx="72182" formatCode="General">
                  <c:v>1.4867299999999992</c:v>
                </c:pt>
                <c:pt idx="72183" formatCode="General">
                  <c:v>1.48675</c:v>
                </c:pt>
                <c:pt idx="72184" formatCode="General">
                  <c:v>1.486769999999999</c:v>
                </c:pt>
                <c:pt idx="72185" formatCode="General">
                  <c:v>1.4867899999999998</c:v>
                </c:pt>
                <c:pt idx="72186" formatCode="General">
                  <c:v>1.48681</c:v>
                </c:pt>
                <c:pt idx="72187" formatCode="General">
                  <c:v>1.4868299999999992</c:v>
                </c:pt>
                <c:pt idx="72188" formatCode="General">
                  <c:v>1.48685</c:v>
                </c:pt>
                <c:pt idx="72189" formatCode="General">
                  <c:v>1.48688</c:v>
                </c:pt>
                <c:pt idx="72190" formatCode="General">
                  <c:v>1.4868999999999992</c:v>
                </c:pt>
                <c:pt idx="72191" formatCode="General">
                  <c:v>1.48691</c:v>
                </c:pt>
                <c:pt idx="72192" formatCode="General">
                  <c:v>1.4869299999999992</c:v>
                </c:pt>
                <c:pt idx="72193" formatCode="General">
                  <c:v>1.4869599999999998</c:v>
                </c:pt>
                <c:pt idx="72194" formatCode="General">
                  <c:v>1.48698</c:v>
                </c:pt>
                <c:pt idx="72195" formatCode="General">
                  <c:v>1.4869899999999998</c:v>
                </c:pt>
                <c:pt idx="72196" formatCode="General">
                  <c:v>1.4870199999999998</c:v>
                </c:pt>
                <c:pt idx="72197" formatCode="General">
                  <c:v>1.487039999999999</c:v>
                </c:pt>
                <c:pt idx="72198" formatCode="General">
                  <c:v>1.4870599999999998</c:v>
                </c:pt>
                <c:pt idx="72199" formatCode="General">
                  <c:v>1.48708</c:v>
                </c:pt>
                <c:pt idx="72200" formatCode="General">
                  <c:v>1.4870999999999992</c:v>
                </c:pt>
                <c:pt idx="72201" formatCode="General">
                  <c:v>1.4871199999999998</c:v>
                </c:pt>
                <c:pt idx="72202" formatCode="General">
                  <c:v>1.48715</c:v>
                </c:pt>
                <c:pt idx="72203" formatCode="General">
                  <c:v>1.4871599999999998</c:v>
                </c:pt>
                <c:pt idx="72204" formatCode="General">
                  <c:v>1.4871799999999991</c:v>
                </c:pt>
                <c:pt idx="72205" formatCode="General">
                  <c:v>1.4871999999999992</c:v>
                </c:pt>
                <c:pt idx="72206" formatCode="General">
                  <c:v>1.4872299999999992</c:v>
                </c:pt>
                <c:pt idx="72207" formatCode="General">
                  <c:v>1.487239999999999</c:v>
                </c:pt>
                <c:pt idx="72208" formatCode="General">
                  <c:v>1.4872599999999998</c:v>
                </c:pt>
                <c:pt idx="72209" formatCode="General">
                  <c:v>1.4872899999999998</c:v>
                </c:pt>
                <c:pt idx="72210" formatCode="General">
                  <c:v>1.4872999999999992</c:v>
                </c:pt>
                <c:pt idx="72211" formatCode="General">
                  <c:v>1.4873299999999992</c:v>
                </c:pt>
                <c:pt idx="72212" formatCode="General">
                  <c:v>1.4873499999999991</c:v>
                </c:pt>
                <c:pt idx="72213" formatCode="General">
                  <c:v>1.4873699999999992</c:v>
                </c:pt>
                <c:pt idx="72214" formatCode="General">
                  <c:v>1.487379999999999</c:v>
                </c:pt>
                <c:pt idx="72215" formatCode="General">
                  <c:v>1.487409999999999</c:v>
                </c:pt>
                <c:pt idx="72216" formatCode="General">
                  <c:v>1.4874299999999991</c:v>
                </c:pt>
                <c:pt idx="72217" formatCode="General">
                  <c:v>1.4874499999999991</c:v>
                </c:pt>
                <c:pt idx="72218" formatCode="General">
                  <c:v>1.4874699999999992</c:v>
                </c:pt>
                <c:pt idx="72219" formatCode="General">
                  <c:v>1.4874899999999998</c:v>
                </c:pt>
                <c:pt idx="72220" formatCode="General">
                  <c:v>1.4875099999999992</c:v>
                </c:pt>
                <c:pt idx="72221" formatCode="General">
                  <c:v>1.4875299999999991</c:v>
                </c:pt>
                <c:pt idx="72222" formatCode="General">
                  <c:v>1.487549999999999</c:v>
                </c:pt>
                <c:pt idx="72223" formatCode="General">
                  <c:v>1.4875699999999992</c:v>
                </c:pt>
                <c:pt idx="72224" formatCode="General">
                  <c:v>1.4875999999999991</c:v>
                </c:pt>
                <c:pt idx="72225" formatCode="General">
                  <c:v>1.4876199999999991</c:v>
                </c:pt>
                <c:pt idx="72226" formatCode="General">
                  <c:v>1.4876299999999989</c:v>
                </c:pt>
                <c:pt idx="72227" formatCode="General">
                  <c:v>1.487649999999999</c:v>
                </c:pt>
                <c:pt idx="72228" formatCode="General">
                  <c:v>1.487679999999999</c:v>
                </c:pt>
                <c:pt idx="72229" formatCode="General">
                  <c:v>1.4876999999999991</c:v>
                </c:pt>
                <c:pt idx="72230" formatCode="General">
                  <c:v>1.487719999999999</c:v>
                </c:pt>
                <c:pt idx="72231" formatCode="General">
                  <c:v>1.4877399999999992</c:v>
                </c:pt>
                <c:pt idx="72232" formatCode="General">
                  <c:v>1.4877599999999991</c:v>
                </c:pt>
                <c:pt idx="72233" formatCode="General">
                  <c:v>1.4877799999999992</c:v>
                </c:pt>
                <c:pt idx="72234" formatCode="General">
                  <c:v>1.4877999999999989</c:v>
                </c:pt>
                <c:pt idx="72235" formatCode="General">
                  <c:v>1.487819999999999</c:v>
                </c:pt>
                <c:pt idx="72236" formatCode="General">
                  <c:v>1.4878399999999992</c:v>
                </c:pt>
                <c:pt idx="72237" formatCode="General">
                  <c:v>1.4878599999999991</c:v>
                </c:pt>
                <c:pt idx="72238" formatCode="General">
                  <c:v>1.4878799999999992</c:v>
                </c:pt>
                <c:pt idx="72239" formatCode="General">
                  <c:v>1.4878999999999989</c:v>
                </c:pt>
                <c:pt idx="72240" formatCode="General">
                  <c:v>1.4879299999999986</c:v>
                </c:pt>
                <c:pt idx="72241" formatCode="General">
                  <c:v>1.4879499999999992</c:v>
                </c:pt>
                <c:pt idx="72242" formatCode="General">
                  <c:v>1.4879599999999991</c:v>
                </c:pt>
                <c:pt idx="72243" formatCode="General">
                  <c:v>1.487989999999999</c:v>
                </c:pt>
                <c:pt idx="72244" formatCode="General">
                  <c:v>1.4880100000000001</c:v>
                </c:pt>
                <c:pt idx="72245" formatCode="General">
                  <c:v>1.48803</c:v>
                </c:pt>
                <c:pt idx="72246" formatCode="General">
                  <c:v>1.48804</c:v>
                </c:pt>
                <c:pt idx="72247" formatCode="General">
                  <c:v>1.48807</c:v>
                </c:pt>
                <c:pt idx="72248" formatCode="General">
                  <c:v>1.4880899999999999</c:v>
                </c:pt>
                <c:pt idx="72249" formatCode="General">
                  <c:v>1.48811</c:v>
                </c:pt>
                <c:pt idx="72250" formatCode="General">
                  <c:v>1.48813</c:v>
                </c:pt>
                <c:pt idx="72251" formatCode="General">
                  <c:v>1.4881500000000001</c:v>
                </c:pt>
                <c:pt idx="72252" formatCode="General">
                  <c:v>1.48817</c:v>
                </c:pt>
                <c:pt idx="72253" formatCode="General">
                  <c:v>1.4882</c:v>
                </c:pt>
                <c:pt idx="72254" formatCode="General">
                  <c:v>1.48821</c:v>
                </c:pt>
                <c:pt idx="72255" formatCode="General">
                  <c:v>1.4882299999999991</c:v>
                </c:pt>
                <c:pt idx="72256" formatCode="General">
                  <c:v>1.4882500000000001</c:v>
                </c:pt>
                <c:pt idx="72257" formatCode="General">
                  <c:v>1.48828</c:v>
                </c:pt>
                <c:pt idx="72258" formatCode="General">
                  <c:v>1.4882899999999999</c:v>
                </c:pt>
                <c:pt idx="72259" formatCode="General">
                  <c:v>1.48831</c:v>
                </c:pt>
                <c:pt idx="72260" formatCode="General">
                  <c:v>1.48834</c:v>
                </c:pt>
                <c:pt idx="72261" formatCode="General">
                  <c:v>1.4883599999999999</c:v>
                </c:pt>
                <c:pt idx="72262" formatCode="General">
                  <c:v>1.48838</c:v>
                </c:pt>
                <c:pt idx="72263" formatCode="General">
                  <c:v>1.4883999999999991</c:v>
                </c:pt>
                <c:pt idx="72264" formatCode="General">
                  <c:v>1.4884199999999999</c:v>
                </c:pt>
                <c:pt idx="72265" formatCode="General">
                  <c:v>1.48844</c:v>
                </c:pt>
                <c:pt idx="72266" formatCode="General">
                  <c:v>1.4884599999999999</c:v>
                </c:pt>
                <c:pt idx="72267" formatCode="General">
                  <c:v>1.48848</c:v>
                </c:pt>
                <c:pt idx="72268" formatCode="General">
                  <c:v>1.488499999999999</c:v>
                </c:pt>
                <c:pt idx="72269" formatCode="General">
                  <c:v>1.488529999999999</c:v>
                </c:pt>
                <c:pt idx="72270" formatCode="General">
                  <c:v>1.48854</c:v>
                </c:pt>
                <c:pt idx="72271" formatCode="General">
                  <c:v>1.4885599999999999</c:v>
                </c:pt>
                <c:pt idx="72272" formatCode="General">
                  <c:v>1.48858</c:v>
                </c:pt>
                <c:pt idx="72273" formatCode="General">
                  <c:v>1.48861</c:v>
                </c:pt>
                <c:pt idx="72274" formatCode="General">
                  <c:v>1.4886199999999998</c:v>
                </c:pt>
                <c:pt idx="72275" formatCode="General">
                  <c:v>1.48865</c:v>
                </c:pt>
                <c:pt idx="72276" formatCode="General">
                  <c:v>1.488669999999999</c:v>
                </c:pt>
                <c:pt idx="72277" formatCode="General">
                  <c:v>1.48868</c:v>
                </c:pt>
                <c:pt idx="72278" formatCode="General">
                  <c:v>1.488699999999999</c:v>
                </c:pt>
                <c:pt idx="72279" formatCode="General">
                  <c:v>1.4887299999999992</c:v>
                </c:pt>
                <c:pt idx="72280" formatCode="General">
                  <c:v>1.48875</c:v>
                </c:pt>
                <c:pt idx="72281" formatCode="General">
                  <c:v>1.488769999999999</c:v>
                </c:pt>
                <c:pt idx="72282" formatCode="General">
                  <c:v>1.4887899999999998</c:v>
                </c:pt>
                <c:pt idx="72283" formatCode="General">
                  <c:v>1.48881</c:v>
                </c:pt>
                <c:pt idx="72284" formatCode="General">
                  <c:v>1.4888299999999992</c:v>
                </c:pt>
                <c:pt idx="72285" formatCode="General">
                  <c:v>1.48885</c:v>
                </c:pt>
                <c:pt idx="72286" formatCode="General">
                  <c:v>1.488869999999999</c:v>
                </c:pt>
                <c:pt idx="72287" formatCode="General">
                  <c:v>1.4888899999999998</c:v>
                </c:pt>
                <c:pt idx="72288" formatCode="General">
                  <c:v>1.48891</c:v>
                </c:pt>
                <c:pt idx="72289" formatCode="General">
                  <c:v>1.4889299999999992</c:v>
                </c:pt>
                <c:pt idx="72290" formatCode="General">
                  <c:v>1.48895</c:v>
                </c:pt>
                <c:pt idx="72291" formatCode="General">
                  <c:v>1.48898</c:v>
                </c:pt>
                <c:pt idx="72292" formatCode="General">
                  <c:v>1.4889999999999992</c:v>
                </c:pt>
                <c:pt idx="72293" formatCode="General">
                  <c:v>1.4890099999999991</c:v>
                </c:pt>
                <c:pt idx="72294" formatCode="General">
                  <c:v>1.489039999999999</c:v>
                </c:pt>
                <c:pt idx="72295" formatCode="General">
                  <c:v>1.4890599999999998</c:v>
                </c:pt>
                <c:pt idx="72296" formatCode="General">
                  <c:v>1.48908</c:v>
                </c:pt>
                <c:pt idx="72297" formatCode="General">
                  <c:v>1.4890999999999992</c:v>
                </c:pt>
                <c:pt idx="72298" formatCode="General">
                  <c:v>1.4891199999999998</c:v>
                </c:pt>
                <c:pt idx="72299" formatCode="General">
                  <c:v>1.489139999999999</c:v>
                </c:pt>
                <c:pt idx="72300" formatCode="General">
                  <c:v>1.4891599999999998</c:v>
                </c:pt>
                <c:pt idx="72301" formatCode="General">
                  <c:v>1.4891799999999991</c:v>
                </c:pt>
                <c:pt idx="72302" formatCode="General">
                  <c:v>1.4891999999999992</c:v>
                </c:pt>
                <c:pt idx="72303" formatCode="General">
                  <c:v>1.4892199999999998</c:v>
                </c:pt>
                <c:pt idx="72304" formatCode="General">
                  <c:v>1.48925</c:v>
                </c:pt>
                <c:pt idx="72305" formatCode="General">
                  <c:v>1.4892599999999998</c:v>
                </c:pt>
                <c:pt idx="72306" formatCode="General">
                  <c:v>1.489279999999999</c:v>
                </c:pt>
                <c:pt idx="72307" formatCode="General">
                  <c:v>1.4892999999999992</c:v>
                </c:pt>
                <c:pt idx="72308" formatCode="General">
                  <c:v>1.4893299999999992</c:v>
                </c:pt>
                <c:pt idx="72309" formatCode="General">
                  <c:v>1.4893399999999992</c:v>
                </c:pt>
                <c:pt idx="72310" formatCode="General">
                  <c:v>1.4893599999999998</c:v>
                </c:pt>
                <c:pt idx="72311" formatCode="General">
                  <c:v>1.4893899999999998</c:v>
                </c:pt>
                <c:pt idx="72312" formatCode="General">
                  <c:v>1.489409999999999</c:v>
                </c:pt>
                <c:pt idx="72313" formatCode="General">
                  <c:v>1.4894299999999991</c:v>
                </c:pt>
                <c:pt idx="72314" formatCode="General">
                  <c:v>1.4894499999999991</c:v>
                </c:pt>
                <c:pt idx="72315" formatCode="General">
                  <c:v>1.4894699999999992</c:v>
                </c:pt>
                <c:pt idx="72316" formatCode="General">
                  <c:v>1.4894899999999998</c:v>
                </c:pt>
                <c:pt idx="72317" formatCode="General">
                  <c:v>1.489509999999999</c:v>
                </c:pt>
                <c:pt idx="72318" formatCode="General">
                  <c:v>1.4895299999999991</c:v>
                </c:pt>
                <c:pt idx="72319" formatCode="General">
                  <c:v>1.489549999999999</c:v>
                </c:pt>
                <c:pt idx="72320" formatCode="General">
                  <c:v>1.489579999999999</c:v>
                </c:pt>
                <c:pt idx="72321" formatCode="General">
                  <c:v>1.4895899999999991</c:v>
                </c:pt>
                <c:pt idx="72322" formatCode="General">
                  <c:v>1.4896099999999992</c:v>
                </c:pt>
                <c:pt idx="72323" formatCode="General">
                  <c:v>1.4896299999999989</c:v>
                </c:pt>
                <c:pt idx="72324" formatCode="General">
                  <c:v>1.4896599999999998</c:v>
                </c:pt>
                <c:pt idx="72325" formatCode="General">
                  <c:v>1.4896699999999992</c:v>
                </c:pt>
                <c:pt idx="72326" formatCode="General">
                  <c:v>1.4896999999999991</c:v>
                </c:pt>
                <c:pt idx="72327" formatCode="General">
                  <c:v>1.489719999999999</c:v>
                </c:pt>
                <c:pt idx="72328" formatCode="General">
                  <c:v>1.4897399999999992</c:v>
                </c:pt>
                <c:pt idx="72329" formatCode="General">
                  <c:v>1.489749999999999</c:v>
                </c:pt>
                <c:pt idx="72330" formatCode="General">
                  <c:v>1.4897799999999992</c:v>
                </c:pt>
                <c:pt idx="72331" formatCode="General">
                  <c:v>1.4897999999999989</c:v>
                </c:pt>
                <c:pt idx="72332" formatCode="General">
                  <c:v>1.489819999999999</c:v>
                </c:pt>
                <c:pt idx="72333" formatCode="General">
                  <c:v>1.4898399999999992</c:v>
                </c:pt>
                <c:pt idx="72334" formatCode="General">
                  <c:v>1.4898599999999991</c:v>
                </c:pt>
                <c:pt idx="72335" formatCode="General">
                  <c:v>1.4898799999999992</c:v>
                </c:pt>
                <c:pt idx="72336" formatCode="General">
                  <c:v>1.4898999999999989</c:v>
                </c:pt>
                <c:pt idx="72337" formatCode="General">
                  <c:v>1.489919999999999</c:v>
                </c:pt>
                <c:pt idx="72338" formatCode="General">
                  <c:v>1.4899399999999992</c:v>
                </c:pt>
                <c:pt idx="72339" formatCode="General">
                  <c:v>1.4899599999999991</c:v>
                </c:pt>
                <c:pt idx="72340" formatCode="General">
                  <c:v>1.489989999999999</c:v>
                </c:pt>
                <c:pt idx="72341" formatCode="General">
                  <c:v>1.49</c:v>
                </c:pt>
                <c:pt idx="72342" formatCode="General">
                  <c:v>1.49003</c:v>
                </c:pt>
                <c:pt idx="72343" formatCode="General">
                  <c:v>1.4900500000000001</c:v>
                </c:pt>
                <c:pt idx="72344" formatCode="General">
                  <c:v>1.4900599999999999</c:v>
                </c:pt>
                <c:pt idx="72345" formatCode="General">
                  <c:v>1.4900899999999999</c:v>
                </c:pt>
                <c:pt idx="72346" formatCode="General">
                  <c:v>1.49011</c:v>
                </c:pt>
                <c:pt idx="72347" formatCode="General">
                  <c:v>1.49013</c:v>
                </c:pt>
                <c:pt idx="72348" formatCode="General">
                  <c:v>1.4901500000000001</c:v>
                </c:pt>
                <c:pt idx="72349" formatCode="General">
                  <c:v>1.49017</c:v>
                </c:pt>
                <c:pt idx="72350" formatCode="General">
                  <c:v>1.4901899999999999</c:v>
                </c:pt>
                <c:pt idx="72351" formatCode="General">
                  <c:v>1.49021</c:v>
                </c:pt>
                <c:pt idx="72352" formatCode="General">
                  <c:v>1.4902299999999991</c:v>
                </c:pt>
                <c:pt idx="72353" formatCode="General">
                  <c:v>1.4902500000000001</c:v>
                </c:pt>
                <c:pt idx="72354" formatCode="General">
                  <c:v>1.49027</c:v>
                </c:pt>
                <c:pt idx="72355" formatCode="General">
                  <c:v>1.4903</c:v>
                </c:pt>
                <c:pt idx="72356" formatCode="General">
                  <c:v>1.49031</c:v>
                </c:pt>
                <c:pt idx="72357" formatCode="General">
                  <c:v>1.490329999999999</c:v>
                </c:pt>
                <c:pt idx="72358" formatCode="General">
                  <c:v>1.4903500000000001</c:v>
                </c:pt>
                <c:pt idx="72359" formatCode="General">
                  <c:v>1.49038</c:v>
                </c:pt>
                <c:pt idx="72360" formatCode="General">
                  <c:v>1.4903899999999999</c:v>
                </c:pt>
                <c:pt idx="72361" formatCode="General">
                  <c:v>1.49041</c:v>
                </c:pt>
                <c:pt idx="72362" formatCode="General">
                  <c:v>1.49044</c:v>
                </c:pt>
                <c:pt idx="72363" formatCode="General">
                  <c:v>1.4904599999999999</c:v>
                </c:pt>
                <c:pt idx="72364" formatCode="General">
                  <c:v>1.49048</c:v>
                </c:pt>
                <c:pt idx="72365" formatCode="General">
                  <c:v>1.490499999999999</c:v>
                </c:pt>
                <c:pt idx="72366" formatCode="General">
                  <c:v>1.4905199999999998</c:v>
                </c:pt>
                <c:pt idx="72367" formatCode="General">
                  <c:v>1.49054</c:v>
                </c:pt>
                <c:pt idx="72368" formatCode="General">
                  <c:v>1.4905599999999999</c:v>
                </c:pt>
                <c:pt idx="72369" formatCode="General">
                  <c:v>1.49058</c:v>
                </c:pt>
                <c:pt idx="72370" formatCode="General">
                  <c:v>1.490599999999999</c:v>
                </c:pt>
                <c:pt idx="72371" formatCode="General">
                  <c:v>1.490629999999999</c:v>
                </c:pt>
                <c:pt idx="72372" formatCode="General">
                  <c:v>1.49064</c:v>
                </c:pt>
                <c:pt idx="72373" formatCode="General">
                  <c:v>1.4906599999999999</c:v>
                </c:pt>
                <c:pt idx="72374" formatCode="General">
                  <c:v>1.49068</c:v>
                </c:pt>
                <c:pt idx="72375" formatCode="General">
                  <c:v>1.49071</c:v>
                </c:pt>
                <c:pt idx="72376" formatCode="General">
                  <c:v>1.4907199999999998</c:v>
                </c:pt>
                <c:pt idx="72377" formatCode="General">
                  <c:v>1.49075</c:v>
                </c:pt>
                <c:pt idx="72378" formatCode="General">
                  <c:v>1.490769999999999</c:v>
                </c:pt>
                <c:pt idx="72379" formatCode="General">
                  <c:v>1.4907899999999998</c:v>
                </c:pt>
                <c:pt idx="72380" formatCode="General">
                  <c:v>1.490799999999999</c:v>
                </c:pt>
                <c:pt idx="72381" formatCode="General">
                  <c:v>1.4908299999999992</c:v>
                </c:pt>
                <c:pt idx="72382" formatCode="General">
                  <c:v>1.49085</c:v>
                </c:pt>
                <c:pt idx="72383" formatCode="General">
                  <c:v>1.490869999999999</c:v>
                </c:pt>
                <c:pt idx="72384" formatCode="General">
                  <c:v>1.4908899999999998</c:v>
                </c:pt>
                <c:pt idx="72385" formatCode="General">
                  <c:v>1.49091</c:v>
                </c:pt>
                <c:pt idx="72386" formatCode="General">
                  <c:v>1.4909299999999992</c:v>
                </c:pt>
                <c:pt idx="72387" formatCode="General">
                  <c:v>1.49095</c:v>
                </c:pt>
                <c:pt idx="72388" formatCode="General">
                  <c:v>1.490969999999999</c:v>
                </c:pt>
                <c:pt idx="72389" formatCode="General">
                  <c:v>1.4909899999999998</c:v>
                </c:pt>
                <c:pt idx="72390" formatCode="General">
                  <c:v>1.4910199999999998</c:v>
                </c:pt>
                <c:pt idx="72391" formatCode="General">
                  <c:v>1.491039999999999</c:v>
                </c:pt>
                <c:pt idx="72392" formatCode="General">
                  <c:v>1.49105</c:v>
                </c:pt>
                <c:pt idx="72393" formatCode="General">
                  <c:v>1.491069999999999</c:v>
                </c:pt>
                <c:pt idx="72394" formatCode="General">
                  <c:v>1.4910999999999992</c:v>
                </c:pt>
                <c:pt idx="72395" formatCode="General">
                  <c:v>1.4911199999999998</c:v>
                </c:pt>
                <c:pt idx="72396" formatCode="General">
                  <c:v>1.491139999999999</c:v>
                </c:pt>
                <c:pt idx="72397" formatCode="General">
                  <c:v>1.4911599999999998</c:v>
                </c:pt>
                <c:pt idx="72398" formatCode="General">
                  <c:v>1.4911799999999991</c:v>
                </c:pt>
                <c:pt idx="72399" formatCode="General">
                  <c:v>1.4911999999999992</c:v>
                </c:pt>
                <c:pt idx="72400" formatCode="General">
                  <c:v>1.4912199999999998</c:v>
                </c:pt>
                <c:pt idx="72401" formatCode="General">
                  <c:v>1.491239999999999</c:v>
                </c:pt>
                <c:pt idx="72402" formatCode="General">
                  <c:v>1.4912599999999998</c:v>
                </c:pt>
                <c:pt idx="72403" formatCode="General">
                  <c:v>1.4912799999999991</c:v>
                </c:pt>
                <c:pt idx="72404" formatCode="General">
                  <c:v>1.4912999999999992</c:v>
                </c:pt>
                <c:pt idx="72405" formatCode="General">
                  <c:v>1.4913199999999998</c:v>
                </c:pt>
                <c:pt idx="72406" formatCode="General">
                  <c:v>1.49135</c:v>
                </c:pt>
                <c:pt idx="72407" formatCode="General">
                  <c:v>1.4913599999999998</c:v>
                </c:pt>
                <c:pt idx="72408" formatCode="General">
                  <c:v>1.491379999999999</c:v>
                </c:pt>
                <c:pt idx="72409" formatCode="General">
                  <c:v>1.491409999999999</c:v>
                </c:pt>
                <c:pt idx="72410" formatCode="General">
                  <c:v>1.4914299999999991</c:v>
                </c:pt>
                <c:pt idx="72411" formatCode="General">
                  <c:v>1.4914399999999992</c:v>
                </c:pt>
                <c:pt idx="72412" formatCode="General">
                  <c:v>1.4914599999999998</c:v>
                </c:pt>
                <c:pt idx="72413" formatCode="General">
                  <c:v>1.4914899999999998</c:v>
                </c:pt>
                <c:pt idx="72414" formatCode="General">
                  <c:v>1.491509999999999</c:v>
                </c:pt>
                <c:pt idx="72415" formatCode="General">
                  <c:v>1.4915199999999991</c:v>
                </c:pt>
                <c:pt idx="72416" formatCode="General">
                  <c:v>1.491549999999999</c:v>
                </c:pt>
                <c:pt idx="72417" formatCode="General">
                  <c:v>1.4915699999999992</c:v>
                </c:pt>
                <c:pt idx="72418" formatCode="General">
                  <c:v>1.4915899999999991</c:v>
                </c:pt>
                <c:pt idx="72419" formatCode="General">
                  <c:v>1.4916099999999992</c:v>
                </c:pt>
                <c:pt idx="72420" formatCode="General">
                  <c:v>1.4916299999999989</c:v>
                </c:pt>
                <c:pt idx="72421" formatCode="General">
                  <c:v>1.491649999999999</c:v>
                </c:pt>
                <c:pt idx="72422" formatCode="General">
                  <c:v>1.4916699999999992</c:v>
                </c:pt>
                <c:pt idx="72423" formatCode="General">
                  <c:v>1.4916899999999991</c:v>
                </c:pt>
                <c:pt idx="72424" formatCode="General">
                  <c:v>1.4917099999999992</c:v>
                </c:pt>
                <c:pt idx="72425" formatCode="General">
                  <c:v>1.4917299999999989</c:v>
                </c:pt>
                <c:pt idx="72426" formatCode="General">
                  <c:v>1.4917599999999998</c:v>
                </c:pt>
                <c:pt idx="72427" formatCode="General">
                  <c:v>1.4917699999999992</c:v>
                </c:pt>
                <c:pt idx="72428" formatCode="General">
                  <c:v>1.4917999999999989</c:v>
                </c:pt>
                <c:pt idx="72429" formatCode="General">
                  <c:v>1.491819999999999</c:v>
                </c:pt>
                <c:pt idx="72430" formatCode="General">
                  <c:v>1.4918399999999992</c:v>
                </c:pt>
                <c:pt idx="72431" formatCode="General">
                  <c:v>1.491849999999999</c:v>
                </c:pt>
                <c:pt idx="72432" formatCode="General">
                  <c:v>1.4918799999999992</c:v>
                </c:pt>
                <c:pt idx="72433" formatCode="General">
                  <c:v>1.4918999999999989</c:v>
                </c:pt>
                <c:pt idx="72434" formatCode="General">
                  <c:v>1.491919999999999</c:v>
                </c:pt>
                <c:pt idx="72435" formatCode="General">
                  <c:v>1.4919399999999992</c:v>
                </c:pt>
                <c:pt idx="72436" formatCode="General">
                  <c:v>1.4919599999999991</c:v>
                </c:pt>
                <c:pt idx="72437" formatCode="General">
                  <c:v>1.4919799999999992</c:v>
                </c:pt>
                <c:pt idx="72438" formatCode="General">
                  <c:v>1.492</c:v>
                </c:pt>
                <c:pt idx="72439" formatCode="General">
                  <c:v>1.4920199999999999</c:v>
                </c:pt>
                <c:pt idx="72440" formatCode="General">
                  <c:v>1.49204</c:v>
                </c:pt>
                <c:pt idx="72441" formatCode="General">
                  <c:v>1.49207</c:v>
                </c:pt>
                <c:pt idx="72442" formatCode="General">
                  <c:v>1.4920899999999999</c:v>
                </c:pt>
                <c:pt idx="72443" formatCode="General">
                  <c:v>1.4921</c:v>
                </c:pt>
                <c:pt idx="72444" formatCode="General">
                  <c:v>1.4921199999999999</c:v>
                </c:pt>
                <c:pt idx="72445" formatCode="General">
                  <c:v>1.4921500000000001</c:v>
                </c:pt>
                <c:pt idx="72446" formatCode="General">
                  <c:v>1.49217</c:v>
                </c:pt>
                <c:pt idx="72447" formatCode="General">
                  <c:v>1.4921800000000001</c:v>
                </c:pt>
                <c:pt idx="72448" formatCode="General">
                  <c:v>1.49221</c:v>
                </c:pt>
                <c:pt idx="72449" formatCode="General">
                  <c:v>1.4922299999999991</c:v>
                </c:pt>
                <c:pt idx="72450" formatCode="General">
                  <c:v>1.4922500000000001</c:v>
                </c:pt>
                <c:pt idx="72451" formatCode="General">
                  <c:v>1.49227</c:v>
                </c:pt>
                <c:pt idx="72452" formatCode="General">
                  <c:v>1.4922899999999999</c:v>
                </c:pt>
                <c:pt idx="72453" formatCode="General">
                  <c:v>1.49231</c:v>
                </c:pt>
                <c:pt idx="72454" formatCode="General">
                  <c:v>1.492329999999999</c:v>
                </c:pt>
                <c:pt idx="72455" formatCode="General">
                  <c:v>1.4923500000000001</c:v>
                </c:pt>
                <c:pt idx="72456" formatCode="General">
                  <c:v>1.49237</c:v>
                </c:pt>
                <c:pt idx="72457" formatCode="General">
                  <c:v>1.4923999999999991</c:v>
                </c:pt>
                <c:pt idx="72458" formatCode="General">
                  <c:v>1.4924199999999999</c:v>
                </c:pt>
                <c:pt idx="72459" formatCode="General">
                  <c:v>1.492429999999999</c:v>
                </c:pt>
                <c:pt idx="72460" formatCode="General">
                  <c:v>1.4924599999999999</c:v>
                </c:pt>
                <c:pt idx="72461" formatCode="General">
                  <c:v>1.49248</c:v>
                </c:pt>
                <c:pt idx="72462" formatCode="General">
                  <c:v>1.492499999999999</c:v>
                </c:pt>
                <c:pt idx="72463" formatCode="General">
                  <c:v>1.4925199999999998</c:v>
                </c:pt>
                <c:pt idx="72464" formatCode="General">
                  <c:v>1.49254</c:v>
                </c:pt>
                <c:pt idx="72465" formatCode="General">
                  <c:v>1.4925599999999999</c:v>
                </c:pt>
                <c:pt idx="72466" formatCode="General">
                  <c:v>1.49258</c:v>
                </c:pt>
                <c:pt idx="72467" formatCode="General">
                  <c:v>1.492599999999999</c:v>
                </c:pt>
                <c:pt idx="72468" formatCode="General">
                  <c:v>1.4926199999999998</c:v>
                </c:pt>
                <c:pt idx="72469" formatCode="General">
                  <c:v>1.49264</c:v>
                </c:pt>
                <c:pt idx="72470" formatCode="General">
                  <c:v>1.4926699999999991</c:v>
                </c:pt>
                <c:pt idx="72471" formatCode="General">
                  <c:v>1.49268</c:v>
                </c:pt>
                <c:pt idx="72472" formatCode="General">
                  <c:v>1.492699999999999</c:v>
                </c:pt>
                <c:pt idx="72473" formatCode="General">
                  <c:v>1.4927199999999998</c:v>
                </c:pt>
                <c:pt idx="72474" formatCode="General">
                  <c:v>1.49275</c:v>
                </c:pt>
                <c:pt idx="72475" formatCode="General">
                  <c:v>1.4927599999999999</c:v>
                </c:pt>
                <c:pt idx="72476" formatCode="General">
                  <c:v>1.49278</c:v>
                </c:pt>
                <c:pt idx="72477" formatCode="General">
                  <c:v>1.49281</c:v>
                </c:pt>
                <c:pt idx="72478" formatCode="General">
                  <c:v>1.4928199999999998</c:v>
                </c:pt>
                <c:pt idx="72479" formatCode="General">
                  <c:v>1.49285</c:v>
                </c:pt>
                <c:pt idx="72480" formatCode="General">
                  <c:v>1.492869999999999</c:v>
                </c:pt>
                <c:pt idx="72481" formatCode="General">
                  <c:v>1.4928899999999998</c:v>
                </c:pt>
                <c:pt idx="72482" formatCode="General">
                  <c:v>1.49291</c:v>
                </c:pt>
                <c:pt idx="72483" formatCode="General">
                  <c:v>1.4929299999999992</c:v>
                </c:pt>
                <c:pt idx="72484" formatCode="General">
                  <c:v>1.49295</c:v>
                </c:pt>
                <c:pt idx="72485" formatCode="General">
                  <c:v>1.492969999999999</c:v>
                </c:pt>
                <c:pt idx="72486" formatCode="General">
                  <c:v>1.4929899999999998</c:v>
                </c:pt>
                <c:pt idx="72487" formatCode="General">
                  <c:v>1.4930099999999991</c:v>
                </c:pt>
                <c:pt idx="72488" formatCode="General">
                  <c:v>1.4930299999999992</c:v>
                </c:pt>
                <c:pt idx="72489" formatCode="General">
                  <c:v>1.49305</c:v>
                </c:pt>
                <c:pt idx="72490" formatCode="General">
                  <c:v>1.493069999999999</c:v>
                </c:pt>
                <c:pt idx="72491" formatCode="General">
                  <c:v>1.4930899999999998</c:v>
                </c:pt>
                <c:pt idx="72492" formatCode="General">
                  <c:v>1.4931199999999998</c:v>
                </c:pt>
                <c:pt idx="72493" formatCode="General">
                  <c:v>1.493139999999999</c:v>
                </c:pt>
                <c:pt idx="72494" formatCode="General">
                  <c:v>1.49315</c:v>
                </c:pt>
                <c:pt idx="72495" formatCode="General">
                  <c:v>1.4931699999999992</c:v>
                </c:pt>
                <c:pt idx="72496" formatCode="General">
                  <c:v>1.4931999999999992</c:v>
                </c:pt>
                <c:pt idx="72497" formatCode="General">
                  <c:v>1.4932199999999998</c:v>
                </c:pt>
                <c:pt idx="72498" formatCode="General">
                  <c:v>1.4932299999999992</c:v>
                </c:pt>
                <c:pt idx="72499" formatCode="General">
                  <c:v>1.4932599999999998</c:v>
                </c:pt>
                <c:pt idx="72500" formatCode="General">
                  <c:v>1.4932799999999991</c:v>
                </c:pt>
                <c:pt idx="72501" formatCode="General">
                  <c:v>1.4932999999999992</c:v>
                </c:pt>
                <c:pt idx="72502" formatCode="General">
                  <c:v>1.4933199999999998</c:v>
                </c:pt>
                <c:pt idx="72503" formatCode="General">
                  <c:v>1.493339999999999</c:v>
                </c:pt>
                <c:pt idx="72504" formatCode="General">
                  <c:v>1.4933599999999998</c:v>
                </c:pt>
                <c:pt idx="72505" formatCode="General">
                  <c:v>1.493379999999999</c:v>
                </c:pt>
                <c:pt idx="72506" formatCode="General">
                  <c:v>1.4933999999999992</c:v>
                </c:pt>
                <c:pt idx="72507" formatCode="General">
                  <c:v>1.4934199999999991</c:v>
                </c:pt>
                <c:pt idx="72508" formatCode="General">
                  <c:v>1.4934499999999991</c:v>
                </c:pt>
                <c:pt idx="72509" formatCode="General">
                  <c:v>1.4934699999999992</c:v>
                </c:pt>
                <c:pt idx="72510" formatCode="General">
                  <c:v>1.493479999999999</c:v>
                </c:pt>
                <c:pt idx="72511" formatCode="General">
                  <c:v>1.493509999999999</c:v>
                </c:pt>
                <c:pt idx="72512" formatCode="General">
                  <c:v>1.4935299999999991</c:v>
                </c:pt>
                <c:pt idx="72513" formatCode="General">
                  <c:v>1.493549999999999</c:v>
                </c:pt>
                <c:pt idx="72514" formatCode="General">
                  <c:v>1.4935699999999992</c:v>
                </c:pt>
                <c:pt idx="72515" formatCode="General">
                  <c:v>1.4935899999999998</c:v>
                </c:pt>
                <c:pt idx="72516" formatCode="General">
                  <c:v>1.4936099999999992</c:v>
                </c:pt>
                <c:pt idx="72517" formatCode="General">
                  <c:v>1.4936299999999989</c:v>
                </c:pt>
                <c:pt idx="72518" formatCode="General">
                  <c:v>1.493649999999999</c:v>
                </c:pt>
                <c:pt idx="72519" formatCode="General">
                  <c:v>1.4936699999999992</c:v>
                </c:pt>
                <c:pt idx="72520" formatCode="General">
                  <c:v>1.4936899999999991</c:v>
                </c:pt>
                <c:pt idx="72521" formatCode="General">
                  <c:v>1.493719999999999</c:v>
                </c:pt>
                <c:pt idx="72522" formatCode="General">
                  <c:v>1.4937299999999989</c:v>
                </c:pt>
                <c:pt idx="72523" formatCode="General">
                  <c:v>1.493749999999999</c:v>
                </c:pt>
                <c:pt idx="72524" formatCode="General">
                  <c:v>1.4937699999999992</c:v>
                </c:pt>
                <c:pt idx="72525" formatCode="General">
                  <c:v>1.4937999999999991</c:v>
                </c:pt>
                <c:pt idx="72526" formatCode="General">
                  <c:v>1.4938099999999992</c:v>
                </c:pt>
                <c:pt idx="72527" formatCode="General">
                  <c:v>1.4938299999999987</c:v>
                </c:pt>
                <c:pt idx="72528" formatCode="General">
                  <c:v>1.4938599999999991</c:v>
                </c:pt>
                <c:pt idx="72529" formatCode="General">
                  <c:v>1.4938799999999992</c:v>
                </c:pt>
                <c:pt idx="72530" formatCode="General">
                  <c:v>1.4938999999999989</c:v>
                </c:pt>
                <c:pt idx="72531" formatCode="General">
                  <c:v>1.493919999999999</c:v>
                </c:pt>
                <c:pt idx="72532" formatCode="General">
                  <c:v>1.4939399999999992</c:v>
                </c:pt>
                <c:pt idx="72533" formatCode="General">
                  <c:v>1.4939599999999991</c:v>
                </c:pt>
                <c:pt idx="72534" formatCode="General">
                  <c:v>1.4939799999999992</c:v>
                </c:pt>
                <c:pt idx="72535" formatCode="General">
                  <c:v>1.494</c:v>
                </c:pt>
                <c:pt idx="72536" formatCode="General">
                  <c:v>1.4940199999999999</c:v>
                </c:pt>
                <c:pt idx="72537" formatCode="General">
                  <c:v>1.4940500000000001</c:v>
                </c:pt>
                <c:pt idx="72538" formatCode="General">
                  <c:v>1.4940599999999999</c:v>
                </c:pt>
                <c:pt idx="72539" formatCode="General">
                  <c:v>1.4940800000000001</c:v>
                </c:pt>
                <c:pt idx="72540" formatCode="General">
                  <c:v>1.4941</c:v>
                </c:pt>
                <c:pt idx="72541" formatCode="General">
                  <c:v>1.49413</c:v>
                </c:pt>
                <c:pt idx="72542" formatCode="General">
                  <c:v>1.49414</c:v>
                </c:pt>
                <c:pt idx="72543" formatCode="General">
                  <c:v>1.49417</c:v>
                </c:pt>
                <c:pt idx="72544" formatCode="General">
                  <c:v>1.4941899999999999</c:v>
                </c:pt>
                <c:pt idx="72545" formatCode="General">
                  <c:v>1.49421</c:v>
                </c:pt>
                <c:pt idx="72546" formatCode="General">
                  <c:v>1.4942199999999999</c:v>
                </c:pt>
                <c:pt idx="72547" formatCode="General">
                  <c:v>1.4942500000000001</c:v>
                </c:pt>
                <c:pt idx="72548" formatCode="General">
                  <c:v>1.49427</c:v>
                </c:pt>
                <c:pt idx="72549" formatCode="General">
                  <c:v>1.4942800000000001</c:v>
                </c:pt>
                <c:pt idx="72550" formatCode="General">
                  <c:v>1.49431</c:v>
                </c:pt>
                <c:pt idx="72551" formatCode="General">
                  <c:v>1.494329999999999</c:v>
                </c:pt>
                <c:pt idx="72552" formatCode="General">
                  <c:v>1.4943500000000001</c:v>
                </c:pt>
                <c:pt idx="72553" formatCode="General">
                  <c:v>1.49437</c:v>
                </c:pt>
                <c:pt idx="72554" formatCode="General">
                  <c:v>1.4943899999999999</c:v>
                </c:pt>
                <c:pt idx="72555" formatCode="General">
                  <c:v>1.49441</c:v>
                </c:pt>
                <c:pt idx="72556" formatCode="General">
                  <c:v>1.494429999999999</c:v>
                </c:pt>
                <c:pt idx="72557" formatCode="General">
                  <c:v>1.4944500000000001</c:v>
                </c:pt>
                <c:pt idx="72558" formatCode="General">
                  <c:v>1.49447</c:v>
                </c:pt>
                <c:pt idx="72559" formatCode="General">
                  <c:v>1.4944999999999991</c:v>
                </c:pt>
                <c:pt idx="72560" formatCode="General">
                  <c:v>1.4945199999999998</c:v>
                </c:pt>
                <c:pt idx="72561" formatCode="General">
                  <c:v>1.494529999999999</c:v>
                </c:pt>
                <c:pt idx="72562" formatCode="General">
                  <c:v>1.49455</c:v>
                </c:pt>
                <c:pt idx="72563" formatCode="General">
                  <c:v>1.49458</c:v>
                </c:pt>
                <c:pt idx="72564" formatCode="General">
                  <c:v>1.494599999999999</c:v>
                </c:pt>
                <c:pt idx="72565" formatCode="General">
                  <c:v>1.4946199999999998</c:v>
                </c:pt>
                <c:pt idx="72566" formatCode="General">
                  <c:v>1.49464</c:v>
                </c:pt>
                <c:pt idx="72567" formatCode="General">
                  <c:v>1.4946599999999999</c:v>
                </c:pt>
                <c:pt idx="72568" formatCode="General">
                  <c:v>1.49468</c:v>
                </c:pt>
                <c:pt idx="72569" formatCode="General">
                  <c:v>1.494699999999999</c:v>
                </c:pt>
                <c:pt idx="72570" formatCode="General">
                  <c:v>1.4947199999999998</c:v>
                </c:pt>
                <c:pt idx="72571" formatCode="General">
                  <c:v>1.49474</c:v>
                </c:pt>
                <c:pt idx="72572" formatCode="General">
                  <c:v>1.494769999999999</c:v>
                </c:pt>
                <c:pt idx="72573" formatCode="General">
                  <c:v>1.49478</c:v>
                </c:pt>
                <c:pt idx="72574" formatCode="General">
                  <c:v>1.494799999999999</c:v>
                </c:pt>
                <c:pt idx="72575" formatCode="General">
                  <c:v>1.4948199999999998</c:v>
                </c:pt>
                <c:pt idx="72576" formatCode="General">
                  <c:v>1.49485</c:v>
                </c:pt>
                <c:pt idx="72577" formatCode="General">
                  <c:v>1.4948599999999999</c:v>
                </c:pt>
                <c:pt idx="72578" formatCode="General">
                  <c:v>1.49488</c:v>
                </c:pt>
                <c:pt idx="72579" formatCode="General">
                  <c:v>1.49491</c:v>
                </c:pt>
                <c:pt idx="72580" formatCode="General">
                  <c:v>1.4949299999999992</c:v>
                </c:pt>
                <c:pt idx="72581" formatCode="General">
                  <c:v>1.49495</c:v>
                </c:pt>
                <c:pt idx="72582" formatCode="General">
                  <c:v>1.494969999999999</c:v>
                </c:pt>
                <c:pt idx="72583" formatCode="General">
                  <c:v>1.4949899999999998</c:v>
                </c:pt>
                <c:pt idx="72584" formatCode="General">
                  <c:v>1.49501</c:v>
                </c:pt>
                <c:pt idx="72585" formatCode="General">
                  <c:v>1.4950299999999992</c:v>
                </c:pt>
                <c:pt idx="72586" formatCode="General">
                  <c:v>1.49505</c:v>
                </c:pt>
                <c:pt idx="72587" formatCode="General">
                  <c:v>1.495069999999999</c:v>
                </c:pt>
                <c:pt idx="72588" formatCode="General">
                  <c:v>1.4950999999999992</c:v>
                </c:pt>
                <c:pt idx="72589" formatCode="General">
                  <c:v>1.4951099999999991</c:v>
                </c:pt>
                <c:pt idx="72590" formatCode="General">
                  <c:v>1.4951299999999992</c:v>
                </c:pt>
                <c:pt idx="72591" formatCode="General">
                  <c:v>1.49515</c:v>
                </c:pt>
                <c:pt idx="72592" formatCode="General">
                  <c:v>1.49518</c:v>
                </c:pt>
                <c:pt idx="72593" formatCode="General">
                  <c:v>1.4951899999999998</c:v>
                </c:pt>
                <c:pt idx="72594" formatCode="General">
                  <c:v>1.4952199999999998</c:v>
                </c:pt>
                <c:pt idx="72595" formatCode="General">
                  <c:v>1.495239999999999</c:v>
                </c:pt>
                <c:pt idx="72596" formatCode="General">
                  <c:v>1.4952599999999998</c:v>
                </c:pt>
                <c:pt idx="72597" formatCode="General">
                  <c:v>1.4952699999999992</c:v>
                </c:pt>
                <c:pt idx="72598" formatCode="General">
                  <c:v>1.4952999999999992</c:v>
                </c:pt>
                <c:pt idx="72599" formatCode="General">
                  <c:v>1.4953199999999998</c:v>
                </c:pt>
                <c:pt idx="72600" formatCode="General">
                  <c:v>1.495339999999999</c:v>
                </c:pt>
                <c:pt idx="72601" formatCode="General">
                  <c:v>1.4953599999999998</c:v>
                </c:pt>
                <c:pt idx="72602" formatCode="General">
                  <c:v>1.495379999999999</c:v>
                </c:pt>
                <c:pt idx="72603" formatCode="General">
                  <c:v>1.4953999999999992</c:v>
                </c:pt>
                <c:pt idx="72604" formatCode="General">
                  <c:v>1.4954199999999991</c:v>
                </c:pt>
                <c:pt idx="72605" formatCode="General">
                  <c:v>1.4954399999999992</c:v>
                </c:pt>
                <c:pt idx="72606" formatCode="General">
                  <c:v>1.4954599999999998</c:v>
                </c:pt>
                <c:pt idx="72607" formatCode="General">
                  <c:v>1.4954899999999998</c:v>
                </c:pt>
                <c:pt idx="72608" formatCode="General">
                  <c:v>1.495509999999999</c:v>
                </c:pt>
                <c:pt idx="72609" formatCode="General">
                  <c:v>1.4955199999999991</c:v>
                </c:pt>
                <c:pt idx="72610" formatCode="General">
                  <c:v>1.4955399999999992</c:v>
                </c:pt>
                <c:pt idx="72611" formatCode="General">
                  <c:v>1.4955699999999992</c:v>
                </c:pt>
                <c:pt idx="72612" formatCode="General">
                  <c:v>1.495579999999999</c:v>
                </c:pt>
                <c:pt idx="72613" formatCode="General">
                  <c:v>1.4955999999999992</c:v>
                </c:pt>
                <c:pt idx="72614" formatCode="General">
                  <c:v>1.4956299999999989</c:v>
                </c:pt>
                <c:pt idx="72615" formatCode="General">
                  <c:v>1.495649999999999</c:v>
                </c:pt>
                <c:pt idx="72616" formatCode="General">
                  <c:v>1.4956699999999992</c:v>
                </c:pt>
                <c:pt idx="72617" formatCode="General">
                  <c:v>1.4956899999999991</c:v>
                </c:pt>
                <c:pt idx="72618" formatCode="General">
                  <c:v>1.4957099999999992</c:v>
                </c:pt>
                <c:pt idx="72619" formatCode="General">
                  <c:v>1.4957299999999989</c:v>
                </c:pt>
                <c:pt idx="72620" formatCode="General">
                  <c:v>1.495749999999999</c:v>
                </c:pt>
                <c:pt idx="72621" formatCode="General">
                  <c:v>1.4957699999999992</c:v>
                </c:pt>
                <c:pt idx="72622" formatCode="General">
                  <c:v>1.4957899999999991</c:v>
                </c:pt>
                <c:pt idx="72623" formatCode="General">
                  <c:v>1.495819999999999</c:v>
                </c:pt>
                <c:pt idx="72624" formatCode="General">
                  <c:v>1.4958299999999987</c:v>
                </c:pt>
                <c:pt idx="72625" formatCode="General">
                  <c:v>1.495849999999999</c:v>
                </c:pt>
                <c:pt idx="72626" formatCode="General">
                  <c:v>1.4958799999999992</c:v>
                </c:pt>
                <c:pt idx="72627" formatCode="General">
                  <c:v>1.4958999999999989</c:v>
                </c:pt>
                <c:pt idx="72628" formatCode="General">
                  <c:v>1.4959099999999992</c:v>
                </c:pt>
                <c:pt idx="72629" formatCode="General">
                  <c:v>1.4959299999999986</c:v>
                </c:pt>
                <c:pt idx="72630" formatCode="General">
                  <c:v>1.4959599999999991</c:v>
                </c:pt>
                <c:pt idx="72631" formatCode="General">
                  <c:v>1.4959799999999992</c:v>
                </c:pt>
                <c:pt idx="72632" formatCode="General">
                  <c:v>1.495989999999999</c:v>
                </c:pt>
                <c:pt idx="72633" formatCode="General">
                  <c:v>1.4960199999999999</c:v>
                </c:pt>
                <c:pt idx="72634" formatCode="General">
                  <c:v>1.49604</c:v>
                </c:pt>
                <c:pt idx="72635" formatCode="General">
                  <c:v>1.4960599999999999</c:v>
                </c:pt>
                <c:pt idx="72636" formatCode="General">
                  <c:v>1.4960800000000001</c:v>
                </c:pt>
                <c:pt idx="72637" formatCode="General">
                  <c:v>1.4961</c:v>
                </c:pt>
                <c:pt idx="72638" formatCode="General">
                  <c:v>1.4961199999999999</c:v>
                </c:pt>
                <c:pt idx="72639" formatCode="General">
                  <c:v>1.49614</c:v>
                </c:pt>
                <c:pt idx="72640" formatCode="General">
                  <c:v>1.4961599999999999</c:v>
                </c:pt>
                <c:pt idx="72641" formatCode="General">
                  <c:v>1.4961800000000001</c:v>
                </c:pt>
                <c:pt idx="72642" formatCode="General">
                  <c:v>1.4962</c:v>
                </c:pt>
                <c:pt idx="72643" formatCode="General">
                  <c:v>1.4962299999999991</c:v>
                </c:pt>
                <c:pt idx="72644" formatCode="General">
                  <c:v>1.49624</c:v>
                </c:pt>
                <c:pt idx="72645" formatCode="General">
                  <c:v>1.49627</c:v>
                </c:pt>
                <c:pt idx="72646" formatCode="General">
                  <c:v>1.4962899999999999</c:v>
                </c:pt>
                <c:pt idx="72647" formatCode="General">
                  <c:v>1.49631</c:v>
                </c:pt>
                <c:pt idx="72648" formatCode="General">
                  <c:v>1.4963199999999999</c:v>
                </c:pt>
                <c:pt idx="72649" formatCode="General">
                  <c:v>1.4963500000000001</c:v>
                </c:pt>
                <c:pt idx="72650" formatCode="General">
                  <c:v>1.49637</c:v>
                </c:pt>
                <c:pt idx="72651" formatCode="General">
                  <c:v>1.4963899999999999</c:v>
                </c:pt>
                <c:pt idx="72652" formatCode="General">
                  <c:v>1.49641</c:v>
                </c:pt>
                <c:pt idx="72653" formatCode="General">
                  <c:v>1.496429999999999</c:v>
                </c:pt>
                <c:pt idx="72654" formatCode="General">
                  <c:v>1.4964500000000001</c:v>
                </c:pt>
                <c:pt idx="72655" formatCode="General">
                  <c:v>1.49647</c:v>
                </c:pt>
                <c:pt idx="72656" formatCode="General">
                  <c:v>1.4964899999999999</c:v>
                </c:pt>
                <c:pt idx="72657" formatCode="General">
                  <c:v>1.49651</c:v>
                </c:pt>
                <c:pt idx="72658" formatCode="General">
                  <c:v>1.49654</c:v>
                </c:pt>
                <c:pt idx="72659" formatCode="General">
                  <c:v>1.4965599999999999</c:v>
                </c:pt>
                <c:pt idx="72660" formatCode="General">
                  <c:v>1.49657</c:v>
                </c:pt>
                <c:pt idx="72661" formatCode="General">
                  <c:v>1.4965899999999999</c:v>
                </c:pt>
                <c:pt idx="72662" formatCode="General">
                  <c:v>1.4966199999999998</c:v>
                </c:pt>
                <c:pt idx="72663" formatCode="General">
                  <c:v>1.49664</c:v>
                </c:pt>
                <c:pt idx="72664" formatCode="General">
                  <c:v>1.49665</c:v>
                </c:pt>
                <c:pt idx="72665" formatCode="General">
                  <c:v>1.49668</c:v>
                </c:pt>
                <c:pt idx="72666" formatCode="General">
                  <c:v>1.496699999999999</c:v>
                </c:pt>
                <c:pt idx="72667" formatCode="General">
                  <c:v>1.4967199999999998</c:v>
                </c:pt>
                <c:pt idx="72668" formatCode="General">
                  <c:v>1.49674</c:v>
                </c:pt>
                <c:pt idx="72669" formatCode="General">
                  <c:v>1.4967599999999999</c:v>
                </c:pt>
                <c:pt idx="72670" formatCode="General">
                  <c:v>1.49678</c:v>
                </c:pt>
                <c:pt idx="72671" formatCode="General">
                  <c:v>1.496799999999999</c:v>
                </c:pt>
                <c:pt idx="72672" formatCode="General">
                  <c:v>1.4968199999999998</c:v>
                </c:pt>
                <c:pt idx="72673" formatCode="General">
                  <c:v>1.4968399999999991</c:v>
                </c:pt>
                <c:pt idx="72674" formatCode="General">
                  <c:v>1.496869999999999</c:v>
                </c:pt>
                <c:pt idx="72675" formatCode="General">
                  <c:v>1.49688</c:v>
                </c:pt>
                <c:pt idx="72676" formatCode="General">
                  <c:v>1.496899999999999</c:v>
                </c:pt>
                <c:pt idx="72677" formatCode="General">
                  <c:v>1.4969199999999998</c:v>
                </c:pt>
                <c:pt idx="72678" formatCode="General">
                  <c:v>1.49695</c:v>
                </c:pt>
                <c:pt idx="72679" formatCode="General">
                  <c:v>1.4969599999999998</c:v>
                </c:pt>
                <c:pt idx="72680" formatCode="General">
                  <c:v>1.4969899999999998</c:v>
                </c:pt>
                <c:pt idx="72681" formatCode="General">
                  <c:v>1.49701</c:v>
                </c:pt>
                <c:pt idx="72682" formatCode="General">
                  <c:v>1.4970299999999992</c:v>
                </c:pt>
                <c:pt idx="72683" formatCode="General">
                  <c:v>1.497039999999999</c:v>
                </c:pt>
                <c:pt idx="72684" formatCode="General">
                  <c:v>1.497069999999999</c:v>
                </c:pt>
                <c:pt idx="72685" formatCode="General">
                  <c:v>1.4970899999999998</c:v>
                </c:pt>
                <c:pt idx="72686" formatCode="General">
                  <c:v>1.4971099999999991</c:v>
                </c:pt>
                <c:pt idx="72687" formatCode="General">
                  <c:v>1.4971299999999992</c:v>
                </c:pt>
                <c:pt idx="72688" formatCode="General">
                  <c:v>1.49715</c:v>
                </c:pt>
                <c:pt idx="72689" formatCode="General">
                  <c:v>1.497169999999999</c:v>
                </c:pt>
                <c:pt idx="72690" formatCode="General">
                  <c:v>1.4971899999999998</c:v>
                </c:pt>
                <c:pt idx="72691" formatCode="General">
                  <c:v>1.497209999999999</c:v>
                </c:pt>
                <c:pt idx="72692" formatCode="General">
                  <c:v>1.4972299999999992</c:v>
                </c:pt>
                <c:pt idx="72693" formatCode="General">
                  <c:v>1.49725</c:v>
                </c:pt>
                <c:pt idx="72694" formatCode="General">
                  <c:v>1.4972799999999991</c:v>
                </c:pt>
                <c:pt idx="72695" formatCode="General">
                  <c:v>1.4972899999999998</c:v>
                </c:pt>
                <c:pt idx="72696" formatCode="General">
                  <c:v>1.4973199999999998</c:v>
                </c:pt>
                <c:pt idx="72697" formatCode="General">
                  <c:v>1.497339999999999</c:v>
                </c:pt>
                <c:pt idx="72698" formatCode="General">
                  <c:v>1.4973599999999998</c:v>
                </c:pt>
                <c:pt idx="72699" formatCode="General">
                  <c:v>1.497379999999999</c:v>
                </c:pt>
                <c:pt idx="72700" formatCode="General">
                  <c:v>1.4973999999999992</c:v>
                </c:pt>
                <c:pt idx="72701" formatCode="General">
                  <c:v>1.4974199999999998</c:v>
                </c:pt>
                <c:pt idx="72702" formatCode="General">
                  <c:v>1.4974399999999992</c:v>
                </c:pt>
                <c:pt idx="72703" formatCode="General">
                  <c:v>1.4974599999999998</c:v>
                </c:pt>
                <c:pt idx="72704" formatCode="General">
                  <c:v>1.497479999999999</c:v>
                </c:pt>
                <c:pt idx="72705" formatCode="General">
                  <c:v>1.4974999999999992</c:v>
                </c:pt>
                <c:pt idx="72706" formatCode="General">
                  <c:v>1.4975199999999991</c:v>
                </c:pt>
                <c:pt idx="72707" formatCode="General">
                  <c:v>1.4975399999999992</c:v>
                </c:pt>
                <c:pt idx="72708" formatCode="General">
                  <c:v>1.4975599999999998</c:v>
                </c:pt>
                <c:pt idx="72709" formatCode="General">
                  <c:v>1.4975899999999998</c:v>
                </c:pt>
                <c:pt idx="72710" formatCode="General">
                  <c:v>1.4976099999999992</c:v>
                </c:pt>
                <c:pt idx="72711" formatCode="General">
                  <c:v>1.4976199999999991</c:v>
                </c:pt>
                <c:pt idx="72712" formatCode="General">
                  <c:v>1.4976399999999992</c:v>
                </c:pt>
                <c:pt idx="72713" formatCode="General">
                  <c:v>1.4976699999999992</c:v>
                </c:pt>
                <c:pt idx="72714" formatCode="General">
                  <c:v>1.4976899999999991</c:v>
                </c:pt>
                <c:pt idx="72715" formatCode="General">
                  <c:v>1.4976999999999991</c:v>
                </c:pt>
                <c:pt idx="72716" formatCode="General">
                  <c:v>1.4977299999999989</c:v>
                </c:pt>
                <c:pt idx="72717" formatCode="General">
                  <c:v>1.497749999999999</c:v>
                </c:pt>
                <c:pt idx="72718" formatCode="General">
                  <c:v>1.4977699999999992</c:v>
                </c:pt>
                <c:pt idx="72719" formatCode="General">
                  <c:v>1.4977899999999991</c:v>
                </c:pt>
                <c:pt idx="72720" formatCode="General">
                  <c:v>1.4978099999999992</c:v>
                </c:pt>
                <c:pt idx="72721" formatCode="General">
                  <c:v>1.4978299999999989</c:v>
                </c:pt>
                <c:pt idx="72722" formatCode="General">
                  <c:v>1.497849999999999</c:v>
                </c:pt>
                <c:pt idx="72723" formatCode="General">
                  <c:v>1.4978699999999991</c:v>
                </c:pt>
                <c:pt idx="72724" formatCode="General">
                  <c:v>1.4978899999999991</c:v>
                </c:pt>
                <c:pt idx="72725" formatCode="General">
                  <c:v>1.497919999999999</c:v>
                </c:pt>
                <c:pt idx="72726" formatCode="General">
                  <c:v>1.4979399999999992</c:v>
                </c:pt>
                <c:pt idx="72727" formatCode="General">
                  <c:v>1.497949999999999</c:v>
                </c:pt>
                <c:pt idx="72728" formatCode="General">
                  <c:v>1.4979699999999991</c:v>
                </c:pt>
                <c:pt idx="72729" formatCode="General">
                  <c:v>1.498</c:v>
                </c:pt>
                <c:pt idx="72730" formatCode="General">
                  <c:v>1.4980199999999999</c:v>
                </c:pt>
                <c:pt idx="72731" formatCode="General">
                  <c:v>1.49804</c:v>
                </c:pt>
                <c:pt idx="72732" formatCode="General">
                  <c:v>1.4980599999999999</c:v>
                </c:pt>
                <c:pt idx="72733" formatCode="General">
                  <c:v>1.4980800000000001</c:v>
                </c:pt>
                <c:pt idx="72734" formatCode="General">
                  <c:v>1.4981</c:v>
                </c:pt>
                <c:pt idx="72735" formatCode="General">
                  <c:v>1.4981199999999999</c:v>
                </c:pt>
                <c:pt idx="72736" formatCode="General">
                  <c:v>1.49814</c:v>
                </c:pt>
                <c:pt idx="72737" formatCode="General">
                  <c:v>1.4981599999999999</c:v>
                </c:pt>
                <c:pt idx="72738" formatCode="General">
                  <c:v>1.4981899999999999</c:v>
                </c:pt>
                <c:pt idx="72739" formatCode="General">
                  <c:v>1.4982</c:v>
                </c:pt>
                <c:pt idx="72740" formatCode="General">
                  <c:v>1.4982199999999999</c:v>
                </c:pt>
                <c:pt idx="72741" formatCode="General">
                  <c:v>1.49824</c:v>
                </c:pt>
                <c:pt idx="72742" formatCode="General">
                  <c:v>1.49827</c:v>
                </c:pt>
                <c:pt idx="72743" formatCode="General">
                  <c:v>1.4982800000000001</c:v>
                </c:pt>
                <c:pt idx="72744" formatCode="General">
                  <c:v>1.4983</c:v>
                </c:pt>
                <c:pt idx="72745" formatCode="General">
                  <c:v>1.4983299999999991</c:v>
                </c:pt>
                <c:pt idx="72746" formatCode="General">
                  <c:v>1.49834</c:v>
                </c:pt>
                <c:pt idx="72747" formatCode="General">
                  <c:v>1.49837</c:v>
                </c:pt>
                <c:pt idx="72748" formatCode="General">
                  <c:v>1.4983899999999999</c:v>
                </c:pt>
                <c:pt idx="72749" formatCode="General">
                  <c:v>1.49841</c:v>
                </c:pt>
                <c:pt idx="72750" formatCode="General">
                  <c:v>1.498429999999999</c:v>
                </c:pt>
                <c:pt idx="72751" formatCode="General">
                  <c:v>1.4984500000000001</c:v>
                </c:pt>
                <c:pt idx="72752" formatCode="General">
                  <c:v>1.49847</c:v>
                </c:pt>
                <c:pt idx="72753" formatCode="General">
                  <c:v>1.4984899999999999</c:v>
                </c:pt>
                <c:pt idx="72754" formatCode="General">
                  <c:v>1.49851</c:v>
                </c:pt>
                <c:pt idx="72755" formatCode="General">
                  <c:v>1.498529999999999</c:v>
                </c:pt>
                <c:pt idx="72756" formatCode="General">
                  <c:v>1.49855</c:v>
                </c:pt>
                <c:pt idx="72757" formatCode="General">
                  <c:v>1.49857</c:v>
                </c:pt>
                <c:pt idx="72758" formatCode="General">
                  <c:v>1.4985899999999999</c:v>
                </c:pt>
                <c:pt idx="72759" formatCode="General">
                  <c:v>1.49861</c:v>
                </c:pt>
                <c:pt idx="72760" formatCode="General">
                  <c:v>1.49864</c:v>
                </c:pt>
                <c:pt idx="72761" formatCode="General">
                  <c:v>1.4986599999999999</c:v>
                </c:pt>
                <c:pt idx="72762" formatCode="General">
                  <c:v>1.4986699999999991</c:v>
                </c:pt>
                <c:pt idx="72763" formatCode="General">
                  <c:v>1.4986899999999999</c:v>
                </c:pt>
                <c:pt idx="72764" formatCode="General">
                  <c:v>1.4987199999999998</c:v>
                </c:pt>
                <c:pt idx="72765" formatCode="General">
                  <c:v>1.49874</c:v>
                </c:pt>
                <c:pt idx="72766" formatCode="General">
                  <c:v>1.49875</c:v>
                </c:pt>
                <c:pt idx="72767" formatCode="General">
                  <c:v>1.49878</c:v>
                </c:pt>
                <c:pt idx="72768" formatCode="General">
                  <c:v>1.498799999999999</c:v>
                </c:pt>
                <c:pt idx="72769" formatCode="General">
                  <c:v>1.4988199999999998</c:v>
                </c:pt>
                <c:pt idx="72770" formatCode="General">
                  <c:v>1.49884</c:v>
                </c:pt>
                <c:pt idx="72771" formatCode="General">
                  <c:v>1.4988599999999999</c:v>
                </c:pt>
                <c:pt idx="72772" formatCode="General">
                  <c:v>1.49888</c:v>
                </c:pt>
                <c:pt idx="72773" formatCode="General">
                  <c:v>1.49891</c:v>
                </c:pt>
                <c:pt idx="72774" formatCode="General">
                  <c:v>1.4989199999999998</c:v>
                </c:pt>
                <c:pt idx="72775" formatCode="General">
                  <c:v>1.4989399999999991</c:v>
                </c:pt>
                <c:pt idx="72776" formatCode="General">
                  <c:v>1.498969999999999</c:v>
                </c:pt>
                <c:pt idx="72777" formatCode="General">
                  <c:v>1.4989899999999998</c:v>
                </c:pt>
                <c:pt idx="72778" formatCode="General">
                  <c:v>1.4989999999999992</c:v>
                </c:pt>
                <c:pt idx="72779" formatCode="General">
                  <c:v>1.4990199999999998</c:v>
                </c:pt>
                <c:pt idx="72780" formatCode="General">
                  <c:v>1.49905</c:v>
                </c:pt>
                <c:pt idx="72781" formatCode="General">
                  <c:v>1.499069999999999</c:v>
                </c:pt>
                <c:pt idx="72782" formatCode="General">
                  <c:v>1.4990899999999998</c:v>
                </c:pt>
                <c:pt idx="72783" formatCode="General">
                  <c:v>1.4991099999999991</c:v>
                </c:pt>
                <c:pt idx="72784" formatCode="General">
                  <c:v>1.4991299999999992</c:v>
                </c:pt>
                <c:pt idx="72785" formatCode="General">
                  <c:v>1.49915</c:v>
                </c:pt>
                <c:pt idx="72786" formatCode="General">
                  <c:v>1.499169999999999</c:v>
                </c:pt>
                <c:pt idx="72787" formatCode="General">
                  <c:v>1.4991899999999998</c:v>
                </c:pt>
                <c:pt idx="72788" formatCode="General">
                  <c:v>1.499209999999999</c:v>
                </c:pt>
                <c:pt idx="72789" formatCode="General">
                  <c:v>1.499239999999999</c:v>
                </c:pt>
                <c:pt idx="72790" formatCode="General">
                  <c:v>1.49925</c:v>
                </c:pt>
                <c:pt idx="72791" formatCode="General">
                  <c:v>1.4992699999999992</c:v>
                </c:pt>
                <c:pt idx="72792" formatCode="General">
                  <c:v>1.4992899999999998</c:v>
                </c:pt>
                <c:pt idx="72793" formatCode="General">
                  <c:v>1.4993199999999998</c:v>
                </c:pt>
                <c:pt idx="72794" formatCode="General">
                  <c:v>1.4993299999999992</c:v>
                </c:pt>
                <c:pt idx="72795" formatCode="General">
                  <c:v>1.49935</c:v>
                </c:pt>
                <c:pt idx="72796" formatCode="General">
                  <c:v>1.499379999999999</c:v>
                </c:pt>
                <c:pt idx="72797" formatCode="General">
                  <c:v>1.4993999999999992</c:v>
                </c:pt>
                <c:pt idx="72798" formatCode="General">
                  <c:v>1.4994199999999998</c:v>
                </c:pt>
                <c:pt idx="72799" formatCode="General">
                  <c:v>1.4994399999999992</c:v>
                </c:pt>
                <c:pt idx="72800" formatCode="General">
                  <c:v>1.4994599999999998</c:v>
                </c:pt>
                <c:pt idx="72801" formatCode="General">
                  <c:v>1.499479999999999</c:v>
                </c:pt>
                <c:pt idx="72802" formatCode="General">
                  <c:v>1.4994999999999992</c:v>
                </c:pt>
                <c:pt idx="72803" formatCode="General">
                  <c:v>1.4995199999999991</c:v>
                </c:pt>
                <c:pt idx="72804" formatCode="General">
                  <c:v>1.4995399999999992</c:v>
                </c:pt>
                <c:pt idx="72805" formatCode="General">
                  <c:v>1.4995699999999992</c:v>
                </c:pt>
                <c:pt idx="72806" formatCode="General">
                  <c:v>1.499579999999999</c:v>
                </c:pt>
                <c:pt idx="72807" formatCode="General">
                  <c:v>1.4995999999999992</c:v>
                </c:pt>
                <c:pt idx="72808" formatCode="General">
                  <c:v>1.4996199999999991</c:v>
                </c:pt>
                <c:pt idx="72809" formatCode="General">
                  <c:v>1.499649999999999</c:v>
                </c:pt>
                <c:pt idx="72810" formatCode="General">
                  <c:v>1.4996599999999998</c:v>
                </c:pt>
                <c:pt idx="72811" formatCode="General">
                  <c:v>1.4996899999999991</c:v>
                </c:pt>
                <c:pt idx="72812" formatCode="General">
                  <c:v>1.4997099999999992</c:v>
                </c:pt>
                <c:pt idx="72813" formatCode="General">
                  <c:v>1.4997199999999991</c:v>
                </c:pt>
                <c:pt idx="72814" formatCode="General">
                  <c:v>1.4997399999999992</c:v>
                </c:pt>
                <c:pt idx="72815" formatCode="General">
                  <c:v>1.4997699999999992</c:v>
                </c:pt>
                <c:pt idx="72816" formatCode="General">
                  <c:v>1.4997899999999991</c:v>
                </c:pt>
                <c:pt idx="72817" formatCode="General">
                  <c:v>1.4997999999999991</c:v>
                </c:pt>
                <c:pt idx="72818" formatCode="General">
                  <c:v>1.4998299999999989</c:v>
                </c:pt>
                <c:pt idx="72819" formatCode="General">
                  <c:v>1.499849999999999</c:v>
                </c:pt>
                <c:pt idx="72820" formatCode="General">
                  <c:v>1.4998699999999991</c:v>
                </c:pt>
                <c:pt idx="72821" formatCode="General">
                  <c:v>1.4998899999999991</c:v>
                </c:pt>
                <c:pt idx="72822" formatCode="General">
                  <c:v>1.4999099999999992</c:v>
                </c:pt>
                <c:pt idx="72823" formatCode="General">
                  <c:v>1.4999299999999987</c:v>
                </c:pt>
                <c:pt idx="72824" formatCode="General">
                  <c:v>1.4999599999999991</c:v>
                </c:pt>
                <c:pt idx="72825" formatCode="General">
                  <c:v>1.4999699999999991</c:v>
                </c:pt>
                <c:pt idx="72826" formatCode="General">
                  <c:v>1.499989999999999</c:v>
                </c:pt>
              </c:numCache>
            </c:numRef>
          </c:xVal>
          <c:yVal>
            <c:numRef>
              <c:f>Sheet1!$O$2:$O$72828</c:f>
              <c:numCache>
                <c:formatCode>General</c:formatCode>
                <c:ptCount val="72827"/>
                <c:pt idx="0">
                  <c:v>146.011</c:v>
                </c:pt>
                <c:pt idx="1">
                  <c:v>144.26399999999998</c:v>
                </c:pt>
                <c:pt idx="2">
                  <c:v>142.517</c:v>
                </c:pt>
                <c:pt idx="3">
                  <c:v>140.768</c:v>
                </c:pt>
                <c:pt idx="4">
                  <c:v>139.01900000000001</c:v>
                </c:pt>
                <c:pt idx="5">
                  <c:v>137.26900000000001</c:v>
                </c:pt>
                <c:pt idx="6">
                  <c:v>135.51900000000001</c:v>
                </c:pt>
                <c:pt idx="7">
                  <c:v>133.76900000000001</c:v>
                </c:pt>
                <c:pt idx="8">
                  <c:v>132.01900000000001</c:v>
                </c:pt>
                <c:pt idx="9">
                  <c:v>130.26900000000001</c:v>
                </c:pt>
                <c:pt idx="10">
                  <c:v>128.51900000000001</c:v>
                </c:pt>
                <c:pt idx="11">
                  <c:v>126.77</c:v>
                </c:pt>
                <c:pt idx="12">
                  <c:v>125.021</c:v>
                </c:pt>
                <c:pt idx="13">
                  <c:v>123.274</c:v>
                </c:pt>
                <c:pt idx="14">
                  <c:v>121.52800000000001</c:v>
                </c:pt>
                <c:pt idx="15">
                  <c:v>119.783</c:v>
                </c:pt>
                <c:pt idx="16">
                  <c:v>118.04</c:v>
                </c:pt>
                <c:pt idx="17">
                  <c:v>116.298</c:v>
                </c:pt>
                <c:pt idx="18">
                  <c:v>114.55800000000001</c:v>
                </c:pt>
                <c:pt idx="19">
                  <c:v>112.82</c:v>
                </c:pt>
                <c:pt idx="20">
                  <c:v>111.08499999999999</c:v>
                </c:pt>
                <c:pt idx="21">
                  <c:v>109.35199999999999</c:v>
                </c:pt>
                <c:pt idx="22">
                  <c:v>107.621</c:v>
                </c:pt>
                <c:pt idx="23">
                  <c:v>105.89400000000002</c:v>
                </c:pt>
                <c:pt idx="24">
                  <c:v>104.169</c:v>
                </c:pt>
                <c:pt idx="25">
                  <c:v>102.44700000000007</c:v>
                </c:pt>
                <c:pt idx="26">
                  <c:v>100.729</c:v>
                </c:pt>
                <c:pt idx="27">
                  <c:v>99.014600000000058</c:v>
                </c:pt>
                <c:pt idx="28">
                  <c:v>97.303699999999992</c:v>
                </c:pt>
                <c:pt idx="29">
                  <c:v>95.596800000000002</c:v>
                </c:pt>
                <c:pt idx="30">
                  <c:v>93.894099999999995</c:v>
                </c:pt>
                <c:pt idx="31">
                  <c:v>92.195499999999981</c:v>
                </c:pt>
                <c:pt idx="32">
                  <c:v>90.501400000000004</c:v>
                </c:pt>
                <c:pt idx="33">
                  <c:v>88.812000000000012</c:v>
                </c:pt>
                <c:pt idx="34">
                  <c:v>87.12739999999998</c:v>
                </c:pt>
                <c:pt idx="35">
                  <c:v>85.447900000000075</c:v>
                </c:pt>
                <c:pt idx="36">
                  <c:v>83.773600000000002</c:v>
                </c:pt>
                <c:pt idx="37">
                  <c:v>82.104600000000005</c:v>
                </c:pt>
                <c:pt idx="38">
                  <c:v>80.44120000000008</c:v>
                </c:pt>
                <c:pt idx="39">
                  <c:v>78.783699999999996</c:v>
                </c:pt>
                <c:pt idx="40">
                  <c:v>77.131999999999991</c:v>
                </c:pt>
                <c:pt idx="41">
                  <c:v>75.486400000000003</c:v>
                </c:pt>
                <c:pt idx="42">
                  <c:v>73.847200000000058</c:v>
                </c:pt>
                <c:pt idx="43">
                  <c:v>72.214300000000023</c:v>
                </c:pt>
                <c:pt idx="44">
                  <c:v>70.588200000000001</c:v>
                </c:pt>
                <c:pt idx="45">
                  <c:v>68.968700000000013</c:v>
                </c:pt>
                <c:pt idx="46">
                  <c:v>67.35629999999999</c:v>
                </c:pt>
                <c:pt idx="47">
                  <c:v>65.751199999999997</c:v>
                </c:pt>
                <c:pt idx="48">
                  <c:v>64.153299999999987</c:v>
                </c:pt>
                <c:pt idx="49">
                  <c:v>62.563000000000002</c:v>
                </c:pt>
                <c:pt idx="50">
                  <c:v>60.980200000000004</c:v>
                </c:pt>
                <c:pt idx="51">
                  <c:v>59.4054</c:v>
                </c:pt>
                <c:pt idx="52">
                  <c:v>57.838700000000003</c:v>
                </c:pt>
                <c:pt idx="53">
                  <c:v>56.28</c:v>
                </c:pt>
                <c:pt idx="54">
                  <c:v>54.729800000000012</c:v>
                </c:pt>
                <c:pt idx="55">
                  <c:v>53.188100000000013</c:v>
                </c:pt>
                <c:pt idx="56">
                  <c:v>51.654899999999998</c:v>
                </c:pt>
                <c:pt idx="57">
                  <c:v>50.130800000000001</c:v>
                </c:pt>
                <c:pt idx="58">
                  <c:v>48.615600000000001</c:v>
                </c:pt>
                <c:pt idx="59">
                  <c:v>47.109500000000011</c:v>
                </c:pt>
                <c:pt idx="60">
                  <c:v>45.6128</c:v>
                </c:pt>
                <c:pt idx="61">
                  <c:v>44.125600000000013</c:v>
                </c:pt>
                <c:pt idx="62">
                  <c:v>42.648000000000003</c:v>
                </c:pt>
                <c:pt idx="63">
                  <c:v>41.180200000000006</c:v>
                </c:pt>
                <c:pt idx="64">
                  <c:v>39.72230000000004</c:v>
                </c:pt>
                <c:pt idx="65">
                  <c:v>38.2746</c:v>
                </c:pt>
                <c:pt idx="66">
                  <c:v>36.837000000000003</c:v>
                </c:pt>
                <c:pt idx="67">
                  <c:v>35.409800000000004</c:v>
                </c:pt>
                <c:pt idx="68">
                  <c:v>33.993200000000002</c:v>
                </c:pt>
                <c:pt idx="69">
                  <c:v>32.587200000000003</c:v>
                </c:pt>
                <c:pt idx="70">
                  <c:v>31.1922</c:v>
                </c:pt>
                <c:pt idx="71">
                  <c:v>29.8081</c:v>
                </c:pt>
                <c:pt idx="72">
                  <c:v>28.434999999999999</c:v>
                </c:pt>
                <c:pt idx="73">
                  <c:v>27.0731</c:v>
                </c:pt>
                <c:pt idx="74">
                  <c:v>25.722699999999978</c:v>
                </c:pt>
                <c:pt idx="75">
                  <c:v>24.383800000000001</c:v>
                </c:pt>
                <c:pt idx="76">
                  <c:v>23.0565</c:v>
                </c:pt>
                <c:pt idx="77">
                  <c:v>21.7409</c:v>
                </c:pt>
                <c:pt idx="78">
                  <c:v>20.4373</c:v>
                </c:pt>
                <c:pt idx="79">
                  <c:v>19.145600000000002</c:v>
                </c:pt>
                <c:pt idx="80">
                  <c:v>17.866099999999989</c:v>
                </c:pt>
                <c:pt idx="81">
                  <c:v>16.598800000000001</c:v>
                </c:pt>
                <c:pt idx="82">
                  <c:v>15.344000000000001</c:v>
                </c:pt>
                <c:pt idx="83">
                  <c:v>14.101600000000001</c:v>
                </c:pt>
                <c:pt idx="84">
                  <c:v>12.8719</c:v>
                </c:pt>
                <c:pt idx="85">
                  <c:v>11.6549</c:v>
                </c:pt>
                <c:pt idx="86">
                  <c:v>10.450700000000008</c:v>
                </c:pt>
                <c:pt idx="87">
                  <c:v>9.2594400000000068</c:v>
                </c:pt>
                <c:pt idx="88">
                  <c:v>8.0812100000000004</c:v>
                </c:pt>
                <c:pt idx="89">
                  <c:v>6.9161799999999998</c:v>
                </c:pt>
                <c:pt idx="90">
                  <c:v>5.7643499999999985</c:v>
                </c:pt>
                <c:pt idx="91">
                  <c:v>4.6258999999999961</c:v>
                </c:pt>
                <c:pt idx="92">
                  <c:v>3.5009100000000002</c:v>
                </c:pt>
                <c:pt idx="93">
                  <c:v>2.3895200000000001</c:v>
                </c:pt>
                <c:pt idx="94">
                  <c:v>1.29158</c:v>
                </c:pt>
                <c:pt idx="95">
                  <c:v>0.20753600000000011</c:v>
                </c:pt>
                <c:pt idx="96">
                  <c:v>-0.86276000000000042</c:v>
                </c:pt>
                <c:pt idx="97">
                  <c:v>-1.9192100000000001</c:v>
                </c:pt>
                <c:pt idx="98">
                  <c:v>-2.9615300000000002</c:v>
                </c:pt>
                <c:pt idx="99">
                  <c:v>-3.9899900000000001</c:v>
                </c:pt>
                <c:pt idx="100">
                  <c:v>-5.0041499999999965</c:v>
                </c:pt>
                <c:pt idx="101">
                  <c:v>-6.0041699999999985</c:v>
                </c:pt>
                <c:pt idx="102">
                  <c:v>-6.9899199999999997</c:v>
                </c:pt>
                <c:pt idx="103">
                  <c:v>-7.9612700000000034</c:v>
                </c:pt>
                <c:pt idx="104">
                  <c:v>-8.9183199999999996</c:v>
                </c:pt>
                <c:pt idx="105">
                  <c:v>-9.8607100000000028</c:v>
                </c:pt>
                <c:pt idx="106">
                  <c:v>-10.788600000000001</c:v>
                </c:pt>
                <c:pt idx="107">
                  <c:v>-11.7019</c:v>
                </c:pt>
                <c:pt idx="108">
                  <c:v>-12.6005</c:v>
                </c:pt>
                <c:pt idx="109">
                  <c:v>-13.484500000000002</c:v>
                </c:pt>
                <c:pt idx="110">
                  <c:v>-14.353700000000007</c:v>
                </c:pt>
                <c:pt idx="111">
                  <c:v>-15.2079</c:v>
                </c:pt>
                <c:pt idx="112">
                  <c:v>-16.0474</c:v>
                </c:pt>
                <c:pt idx="113">
                  <c:v>-16.871900000000014</c:v>
                </c:pt>
                <c:pt idx="114">
                  <c:v>-17.6816</c:v>
                </c:pt>
                <c:pt idx="115">
                  <c:v>-18.476099999999981</c:v>
                </c:pt>
                <c:pt idx="116">
                  <c:v>-19.25569999999998</c:v>
                </c:pt>
                <c:pt idx="117">
                  <c:v>-20.020199999999985</c:v>
                </c:pt>
                <c:pt idx="118">
                  <c:v>-20.769699999999979</c:v>
                </c:pt>
                <c:pt idx="119">
                  <c:v>-21.504000000000001</c:v>
                </c:pt>
                <c:pt idx="120">
                  <c:v>-22.223099999999981</c:v>
                </c:pt>
                <c:pt idx="121">
                  <c:v>-22.927099999999989</c:v>
                </c:pt>
                <c:pt idx="122">
                  <c:v>-23.615900000000014</c:v>
                </c:pt>
                <c:pt idx="123">
                  <c:v>-24.289499999999979</c:v>
                </c:pt>
                <c:pt idx="124">
                  <c:v>-24.947800000000001</c:v>
                </c:pt>
                <c:pt idx="125">
                  <c:v>-25.590900000000001</c:v>
                </c:pt>
                <c:pt idx="126">
                  <c:v>-26.218900000000001</c:v>
                </c:pt>
                <c:pt idx="127">
                  <c:v>-26.831499999999988</c:v>
                </c:pt>
                <c:pt idx="128">
                  <c:v>-27.428899999999981</c:v>
                </c:pt>
                <c:pt idx="129">
                  <c:v>-28.011099999999999</c:v>
                </c:pt>
                <c:pt idx="130">
                  <c:v>-28.577999999999999</c:v>
                </c:pt>
                <c:pt idx="131">
                  <c:v>-29.1297</c:v>
                </c:pt>
                <c:pt idx="132">
                  <c:v>-29.6661</c:v>
                </c:pt>
                <c:pt idx="133">
                  <c:v>-30.187200000000001</c:v>
                </c:pt>
                <c:pt idx="134">
                  <c:v>-30.693200000000001</c:v>
                </c:pt>
                <c:pt idx="135">
                  <c:v>-31.184000000000001</c:v>
                </c:pt>
                <c:pt idx="136">
                  <c:v>-31.659600000000001</c:v>
                </c:pt>
                <c:pt idx="137">
                  <c:v>-32.120000000000012</c:v>
                </c:pt>
                <c:pt idx="138">
                  <c:v>-32.565300000000029</c:v>
                </c:pt>
                <c:pt idx="139">
                  <c:v>-32.995500000000028</c:v>
                </c:pt>
                <c:pt idx="140">
                  <c:v>-33.410699999999999</c:v>
                </c:pt>
                <c:pt idx="141">
                  <c:v>-33.810699999999997</c:v>
                </c:pt>
                <c:pt idx="142">
                  <c:v>-34.195800000000013</c:v>
                </c:pt>
                <c:pt idx="143">
                  <c:v>-34.565800000000003</c:v>
                </c:pt>
                <c:pt idx="144">
                  <c:v>-34.920900000000003</c:v>
                </c:pt>
                <c:pt idx="145">
                  <c:v>-35.261200000000002</c:v>
                </c:pt>
                <c:pt idx="146">
                  <c:v>-35.586500000000001</c:v>
                </c:pt>
                <c:pt idx="147">
                  <c:v>-35.897100000000002</c:v>
                </c:pt>
                <c:pt idx="148">
                  <c:v>-36.19290000000003</c:v>
                </c:pt>
                <c:pt idx="149">
                  <c:v>-36.4741</c:v>
                </c:pt>
                <c:pt idx="150">
                  <c:v>-36.740500000000011</c:v>
                </c:pt>
                <c:pt idx="151">
                  <c:v>-36.992400000000011</c:v>
                </c:pt>
                <c:pt idx="152">
                  <c:v>-37.229800000000012</c:v>
                </c:pt>
                <c:pt idx="153">
                  <c:v>-37.4527</c:v>
                </c:pt>
                <c:pt idx="154">
                  <c:v>-37.661200000000001</c:v>
                </c:pt>
                <c:pt idx="155">
                  <c:v>-37.855400000000003</c:v>
                </c:pt>
                <c:pt idx="156">
                  <c:v>-38.035200000000003</c:v>
                </c:pt>
                <c:pt idx="157">
                  <c:v>-38.200900000000011</c:v>
                </c:pt>
                <c:pt idx="158">
                  <c:v>-38.352499999999999</c:v>
                </c:pt>
                <c:pt idx="159">
                  <c:v>-38.49</c:v>
                </c:pt>
                <c:pt idx="160">
                  <c:v>-38.613600000000005</c:v>
                </c:pt>
                <c:pt idx="161">
                  <c:v>-38.723400000000012</c:v>
                </c:pt>
                <c:pt idx="162">
                  <c:v>-38.819299999999998</c:v>
                </c:pt>
                <c:pt idx="163">
                  <c:v>-38.901499999999999</c:v>
                </c:pt>
                <c:pt idx="164">
                  <c:v>-38.970100000000002</c:v>
                </c:pt>
                <c:pt idx="165">
                  <c:v>-39.025200000000012</c:v>
                </c:pt>
                <c:pt idx="166">
                  <c:v>-39.067</c:v>
                </c:pt>
                <c:pt idx="167">
                  <c:v>-39.09530000000003</c:v>
                </c:pt>
                <c:pt idx="168">
                  <c:v>-39.110400000000006</c:v>
                </c:pt>
                <c:pt idx="169">
                  <c:v>-39.112400000000001</c:v>
                </c:pt>
                <c:pt idx="170">
                  <c:v>-39.101400000000005</c:v>
                </c:pt>
                <c:pt idx="171">
                  <c:v>-39.077600000000004</c:v>
                </c:pt>
                <c:pt idx="172">
                  <c:v>-39.040700000000001</c:v>
                </c:pt>
                <c:pt idx="173">
                  <c:v>-38.991300000000003</c:v>
                </c:pt>
                <c:pt idx="174">
                  <c:v>-38.929300000000012</c:v>
                </c:pt>
                <c:pt idx="175">
                  <c:v>-38.854799999999997</c:v>
                </c:pt>
                <c:pt idx="176">
                  <c:v>-38.767900000000012</c:v>
                </c:pt>
                <c:pt idx="177">
                  <c:v>-38.668900000000029</c:v>
                </c:pt>
                <c:pt idx="178">
                  <c:v>-38.557600000000001</c:v>
                </c:pt>
                <c:pt idx="179">
                  <c:v>-38.434400000000004</c:v>
                </c:pt>
                <c:pt idx="180">
                  <c:v>-38.299300000000038</c:v>
                </c:pt>
                <c:pt idx="181">
                  <c:v>-38.152500000000003</c:v>
                </c:pt>
                <c:pt idx="182">
                  <c:v>-37.994100000000003</c:v>
                </c:pt>
                <c:pt idx="183">
                  <c:v>-37.824100000000001</c:v>
                </c:pt>
                <c:pt idx="184">
                  <c:v>-37.642800000000001</c:v>
                </c:pt>
                <c:pt idx="185">
                  <c:v>-37.450200000000002</c:v>
                </c:pt>
                <c:pt idx="186">
                  <c:v>-37.246700000000011</c:v>
                </c:pt>
                <c:pt idx="187">
                  <c:v>-37.032200000000003</c:v>
                </c:pt>
                <c:pt idx="188">
                  <c:v>-36.806800000000003</c:v>
                </c:pt>
                <c:pt idx="189">
                  <c:v>-36.570800000000006</c:v>
                </c:pt>
                <c:pt idx="190">
                  <c:v>-36.324200000000005</c:v>
                </c:pt>
                <c:pt idx="191">
                  <c:v>-36.0672</c:v>
                </c:pt>
                <c:pt idx="192">
                  <c:v>-35.8001</c:v>
                </c:pt>
                <c:pt idx="193">
                  <c:v>-35.522800000000011</c:v>
                </c:pt>
                <c:pt idx="194">
                  <c:v>-35.235600000000012</c:v>
                </c:pt>
                <c:pt idx="195">
                  <c:v>-34.938500000000012</c:v>
                </c:pt>
                <c:pt idx="196">
                  <c:v>-34.631900000000002</c:v>
                </c:pt>
                <c:pt idx="197">
                  <c:v>-34.315800000000003</c:v>
                </c:pt>
                <c:pt idx="198">
                  <c:v>-33.990400000000001</c:v>
                </c:pt>
                <c:pt idx="199">
                  <c:v>-33.655700000000003</c:v>
                </c:pt>
                <c:pt idx="200">
                  <c:v>-33.311999999999998</c:v>
                </c:pt>
                <c:pt idx="201">
                  <c:v>-32.959400000000002</c:v>
                </c:pt>
                <c:pt idx="202">
                  <c:v>-32.598200000000013</c:v>
                </c:pt>
                <c:pt idx="203">
                  <c:v>-32.228400000000029</c:v>
                </c:pt>
                <c:pt idx="204">
                  <c:v>-31.850200000000001</c:v>
                </c:pt>
                <c:pt idx="205">
                  <c:v>-31.463899999999981</c:v>
                </c:pt>
                <c:pt idx="206">
                  <c:v>-31.069400000000002</c:v>
                </c:pt>
                <c:pt idx="207">
                  <c:v>-30.667100000000001</c:v>
                </c:pt>
                <c:pt idx="208">
                  <c:v>-30.257000000000001</c:v>
                </c:pt>
                <c:pt idx="209">
                  <c:v>-29.839300000000001</c:v>
                </c:pt>
                <c:pt idx="210">
                  <c:v>-29.414400000000001</c:v>
                </c:pt>
                <c:pt idx="211">
                  <c:v>-28.98219999999997</c:v>
                </c:pt>
                <c:pt idx="212">
                  <c:v>-28.5428</c:v>
                </c:pt>
                <c:pt idx="213">
                  <c:v>-28.096800000000005</c:v>
                </c:pt>
                <c:pt idx="214">
                  <c:v>-27.643899999999999</c:v>
                </c:pt>
                <c:pt idx="215">
                  <c:v>-27.1845</c:v>
                </c:pt>
                <c:pt idx="216">
                  <c:v>-26.718599999999981</c:v>
                </c:pt>
                <c:pt idx="217">
                  <c:v>-26.246699999999979</c:v>
                </c:pt>
                <c:pt idx="218">
                  <c:v>-25.76879999999997</c:v>
                </c:pt>
                <c:pt idx="219">
                  <c:v>-25.284999999999989</c:v>
                </c:pt>
                <c:pt idx="220">
                  <c:v>-24.795499999999979</c:v>
                </c:pt>
                <c:pt idx="221">
                  <c:v>-24.300599999999989</c:v>
                </c:pt>
                <c:pt idx="222">
                  <c:v>-23.8002</c:v>
                </c:pt>
                <c:pt idx="223">
                  <c:v>-23.294899999999988</c:v>
                </c:pt>
                <c:pt idx="224">
                  <c:v>-22.78449999999998</c:v>
                </c:pt>
                <c:pt idx="225">
                  <c:v>-22.26939999999998</c:v>
                </c:pt>
                <c:pt idx="226">
                  <c:v>-21.74959999999998</c:v>
                </c:pt>
                <c:pt idx="227">
                  <c:v>-21.225399999999979</c:v>
                </c:pt>
                <c:pt idx="228">
                  <c:v>-20.696999999999999</c:v>
                </c:pt>
                <c:pt idx="229">
                  <c:v>-20.1645</c:v>
                </c:pt>
                <c:pt idx="230">
                  <c:v>-19.6281</c:v>
                </c:pt>
                <c:pt idx="231">
                  <c:v>-19.087999999999987</c:v>
                </c:pt>
                <c:pt idx="232">
                  <c:v>-18.5443</c:v>
                </c:pt>
                <c:pt idx="233">
                  <c:v>-17.997399999999981</c:v>
                </c:pt>
                <c:pt idx="234">
                  <c:v>-17.447199999999981</c:v>
                </c:pt>
                <c:pt idx="235">
                  <c:v>-16.893999999999988</c:v>
                </c:pt>
                <c:pt idx="236">
                  <c:v>-16.338100000000001</c:v>
                </c:pt>
                <c:pt idx="237">
                  <c:v>-15.779400000000004</c:v>
                </c:pt>
                <c:pt idx="238">
                  <c:v>-15.218400000000001</c:v>
                </c:pt>
                <c:pt idx="239">
                  <c:v>-14.655100000000004</c:v>
                </c:pt>
                <c:pt idx="240">
                  <c:v>-14.089600000000004</c:v>
                </c:pt>
                <c:pt idx="241">
                  <c:v>-13.5222</c:v>
                </c:pt>
                <c:pt idx="242">
                  <c:v>-12.953100000000004</c:v>
                </c:pt>
                <c:pt idx="243">
                  <c:v>-12.382500000000007</c:v>
                </c:pt>
                <c:pt idx="244">
                  <c:v>-11.810400000000007</c:v>
                </c:pt>
                <c:pt idx="245">
                  <c:v>-11.2371</c:v>
                </c:pt>
                <c:pt idx="246">
                  <c:v>-10.662700000000006</c:v>
                </c:pt>
                <c:pt idx="247">
                  <c:v>-10.0875</c:v>
                </c:pt>
                <c:pt idx="248">
                  <c:v>-9.51159</c:v>
                </c:pt>
                <c:pt idx="249">
                  <c:v>-8.9351700000000012</c:v>
                </c:pt>
                <c:pt idx="250">
                  <c:v>-8.3583600000000011</c:v>
                </c:pt>
                <c:pt idx="251">
                  <c:v>-7.7814100000000002</c:v>
                </c:pt>
                <c:pt idx="252">
                  <c:v>-7.2044999999999995</c:v>
                </c:pt>
                <c:pt idx="253">
                  <c:v>-6.6277699999999964</c:v>
                </c:pt>
                <c:pt idx="254">
                  <c:v>-6.0512800000000002</c:v>
                </c:pt>
                <c:pt idx="255">
                  <c:v>-5.4754500000000004</c:v>
                </c:pt>
                <c:pt idx="256">
                  <c:v>-4.9001700000000001</c:v>
                </c:pt>
                <c:pt idx="257">
                  <c:v>-4.325859999999996</c:v>
                </c:pt>
                <c:pt idx="258">
                  <c:v>-3.7524499999999978</c:v>
                </c:pt>
                <c:pt idx="259">
                  <c:v>-3.1802999999999999</c:v>
                </c:pt>
                <c:pt idx="260">
                  <c:v>-2.6094399999999998</c:v>
                </c:pt>
                <c:pt idx="261">
                  <c:v>-2.0400900000000002</c:v>
                </c:pt>
                <c:pt idx="262">
                  <c:v>-1.47245</c:v>
                </c:pt>
                <c:pt idx="263">
                  <c:v>-0.90661999999999998</c:v>
                </c:pt>
                <c:pt idx="264">
                  <c:v>-0.34282900000000033</c:v>
                </c:pt>
                <c:pt idx="265">
                  <c:v>0.21883200000000011</c:v>
                </c:pt>
                <c:pt idx="266">
                  <c:v>0.7781470000000007</c:v>
                </c:pt>
                <c:pt idx="267">
                  <c:v>1.33497</c:v>
                </c:pt>
                <c:pt idx="268">
                  <c:v>1.8892800000000001</c:v>
                </c:pt>
                <c:pt idx="269">
                  <c:v>2.44076</c:v>
                </c:pt>
                <c:pt idx="270">
                  <c:v>2.98929</c:v>
                </c:pt>
                <c:pt idx="271">
                  <c:v>3.5346699999999984</c:v>
                </c:pt>
                <c:pt idx="272">
                  <c:v>4.0769299999999999</c:v>
                </c:pt>
                <c:pt idx="273">
                  <c:v>4.6157399999999962</c:v>
                </c:pt>
                <c:pt idx="274">
                  <c:v>5.1510099999999985</c:v>
                </c:pt>
                <c:pt idx="275">
                  <c:v>5.6825899999999958</c:v>
                </c:pt>
                <c:pt idx="276">
                  <c:v>6.2104400000000002</c:v>
                </c:pt>
                <c:pt idx="277">
                  <c:v>6.7342300000000002</c:v>
                </c:pt>
                <c:pt idx="278">
                  <c:v>7.2539499999999997</c:v>
                </c:pt>
                <c:pt idx="279">
                  <c:v>7.76945</c:v>
                </c:pt>
                <c:pt idx="280">
                  <c:v>8.2805700000000009</c:v>
                </c:pt>
                <c:pt idx="281">
                  <c:v>8.7870299999999997</c:v>
                </c:pt>
                <c:pt idx="282">
                  <c:v>9.2888900000000003</c:v>
                </c:pt>
                <c:pt idx="283">
                  <c:v>9.7861000000000011</c:v>
                </c:pt>
                <c:pt idx="284">
                  <c:v>10.2783</c:v>
                </c:pt>
                <c:pt idx="285">
                  <c:v>10.765500000000008</c:v>
                </c:pt>
                <c:pt idx="286">
                  <c:v>11.2475</c:v>
                </c:pt>
                <c:pt idx="287">
                  <c:v>11.7241</c:v>
                </c:pt>
                <c:pt idx="288">
                  <c:v>12.195400000000006</c:v>
                </c:pt>
                <c:pt idx="289">
                  <c:v>12.661200000000001</c:v>
                </c:pt>
                <c:pt idx="290">
                  <c:v>13.1213</c:v>
                </c:pt>
                <c:pt idx="291">
                  <c:v>13.575500000000007</c:v>
                </c:pt>
                <c:pt idx="292">
                  <c:v>14.023900000000001</c:v>
                </c:pt>
                <c:pt idx="293">
                  <c:v>14.4663</c:v>
                </c:pt>
                <c:pt idx="294">
                  <c:v>14.902600000000007</c:v>
                </c:pt>
                <c:pt idx="295">
                  <c:v>15.332600000000006</c:v>
                </c:pt>
                <c:pt idx="296">
                  <c:v>15.7563</c:v>
                </c:pt>
                <c:pt idx="297">
                  <c:v>16.1736</c:v>
                </c:pt>
                <c:pt idx="298">
                  <c:v>16.584299999999981</c:v>
                </c:pt>
                <c:pt idx="299">
                  <c:v>16.98829999999997</c:v>
                </c:pt>
                <c:pt idx="300">
                  <c:v>17.385699999999982</c:v>
                </c:pt>
                <c:pt idx="301">
                  <c:v>17.7761</c:v>
                </c:pt>
                <c:pt idx="302">
                  <c:v>18.159600000000001</c:v>
                </c:pt>
                <c:pt idx="303">
                  <c:v>18.536200000000001</c:v>
                </c:pt>
                <c:pt idx="304">
                  <c:v>18.905499999999982</c:v>
                </c:pt>
                <c:pt idx="305">
                  <c:v>19.267800000000001</c:v>
                </c:pt>
                <c:pt idx="306">
                  <c:v>19.622599999999977</c:v>
                </c:pt>
                <c:pt idx="307">
                  <c:v>19.970099999999981</c:v>
                </c:pt>
                <c:pt idx="308">
                  <c:v>20.310199999999988</c:v>
                </c:pt>
                <c:pt idx="309">
                  <c:v>20.64269999999998</c:v>
                </c:pt>
                <c:pt idx="310">
                  <c:v>20.96759999999998</c:v>
                </c:pt>
                <c:pt idx="311">
                  <c:v>21.284800000000001</c:v>
                </c:pt>
                <c:pt idx="312">
                  <c:v>21.594200000000001</c:v>
                </c:pt>
                <c:pt idx="313">
                  <c:v>21.895900000000001</c:v>
                </c:pt>
                <c:pt idx="314">
                  <c:v>22.189599999999981</c:v>
                </c:pt>
                <c:pt idx="315">
                  <c:v>22.475499999999979</c:v>
                </c:pt>
                <c:pt idx="316">
                  <c:v>22.7532</c:v>
                </c:pt>
                <c:pt idx="317">
                  <c:v>23.0229</c:v>
                </c:pt>
                <c:pt idx="318">
                  <c:v>23.28449999999998</c:v>
                </c:pt>
                <c:pt idx="319">
                  <c:v>23.537900000000015</c:v>
                </c:pt>
                <c:pt idx="320">
                  <c:v>23.78299999999998</c:v>
                </c:pt>
                <c:pt idx="321">
                  <c:v>24.019800000000014</c:v>
                </c:pt>
                <c:pt idx="322">
                  <c:v>24.248199999999979</c:v>
                </c:pt>
                <c:pt idx="323">
                  <c:v>24.468399999999971</c:v>
                </c:pt>
                <c:pt idx="324">
                  <c:v>24.680099999999989</c:v>
                </c:pt>
                <c:pt idx="325">
                  <c:v>24.883199999999981</c:v>
                </c:pt>
                <c:pt idx="326">
                  <c:v>25.078099999999989</c:v>
                </c:pt>
                <c:pt idx="327">
                  <c:v>25.264199999999981</c:v>
                </c:pt>
                <c:pt idx="328">
                  <c:v>25.44169999999998</c:v>
                </c:pt>
                <c:pt idx="329">
                  <c:v>25.610700000000001</c:v>
                </c:pt>
                <c:pt idx="330">
                  <c:v>25.771100000000001</c:v>
                </c:pt>
                <c:pt idx="331">
                  <c:v>25.92279999999997</c:v>
                </c:pt>
                <c:pt idx="332">
                  <c:v>26.065799999999971</c:v>
                </c:pt>
                <c:pt idx="333">
                  <c:v>26.200099999999985</c:v>
                </c:pt>
                <c:pt idx="334">
                  <c:v>26.32569999999998</c:v>
                </c:pt>
                <c:pt idx="335">
                  <c:v>26.44259999999997</c:v>
                </c:pt>
                <c:pt idx="336">
                  <c:v>26.550799999999981</c:v>
                </c:pt>
                <c:pt idx="337">
                  <c:v>26.650099999999988</c:v>
                </c:pt>
                <c:pt idx="338">
                  <c:v>26.7408</c:v>
                </c:pt>
                <c:pt idx="339">
                  <c:v>26.82259999999998</c:v>
                </c:pt>
                <c:pt idx="340">
                  <c:v>26.89569999999998</c:v>
                </c:pt>
                <c:pt idx="341">
                  <c:v>26.960099999999979</c:v>
                </c:pt>
                <c:pt idx="342">
                  <c:v>27.015499999999989</c:v>
                </c:pt>
                <c:pt idx="343">
                  <c:v>27.062399999999979</c:v>
                </c:pt>
                <c:pt idx="344">
                  <c:v>27.100300000000001</c:v>
                </c:pt>
                <c:pt idx="345">
                  <c:v>27.1297</c:v>
                </c:pt>
                <c:pt idx="346">
                  <c:v>27.150200000000005</c:v>
                </c:pt>
                <c:pt idx="347">
                  <c:v>27.161999999999999</c:v>
                </c:pt>
                <c:pt idx="348">
                  <c:v>27.165199999999981</c:v>
                </c:pt>
                <c:pt idx="349">
                  <c:v>27.159600000000001</c:v>
                </c:pt>
                <c:pt idx="350">
                  <c:v>27.145399999999981</c:v>
                </c:pt>
                <c:pt idx="351">
                  <c:v>27.122599999999977</c:v>
                </c:pt>
                <c:pt idx="352">
                  <c:v>27.091200000000001</c:v>
                </c:pt>
                <c:pt idx="353">
                  <c:v>27.051100000000005</c:v>
                </c:pt>
                <c:pt idx="354">
                  <c:v>27.00249999999998</c:v>
                </c:pt>
                <c:pt idx="355">
                  <c:v>26.945299999999978</c:v>
                </c:pt>
                <c:pt idx="356">
                  <c:v>26.879899999999999</c:v>
                </c:pt>
                <c:pt idx="357">
                  <c:v>26.805800000000001</c:v>
                </c:pt>
                <c:pt idx="358">
                  <c:v>26.72349999999998</c:v>
                </c:pt>
                <c:pt idx="359">
                  <c:v>26.632800000000014</c:v>
                </c:pt>
                <c:pt idx="360">
                  <c:v>26.5337</c:v>
                </c:pt>
                <c:pt idx="361">
                  <c:v>26.42629999999998</c:v>
                </c:pt>
                <c:pt idx="362">
                  <c:v>26.310800000000015</c:v>
                </c:pt>
                <c:pt idx="363">
                  <c:v>26.187000000000001</c:v>
                </c:pt>
                <c:pt idx="364">
                  <c:v>26.055299999999981</c:v>
                </c:pt>
                <c:pt idx="365">
                  <c:v>25.915400000000002</c:v>
                </c:pt>
                <c:pt idx="366">
                  <c:v>25.767499999999977</c:v>
                </c:pt>
                <c:pt idx="367">
                  <c:v>25.611799999999999</c:v>
                </c:pt>
                <c:pt idx="368">
                  <c:v>25.448099999999979</c:v>
                </c:pt>
                <c:pt idx="369">
                  <c:v>25.276700000000002</c:v>
                </c:pt>
                <c:pt idx="370">
                  <c:v>25.0975</c:v>
                </c:pt>
                <c:pt idx="371">
                  <c:v>24.910699999999981</c:v>
                </c:pt>
                <c:pt idx="372">
                  <c:v>24.716200000000001</c:v>
                </c:pt>
                <c:pt idx="373">
                  <c:v>24.514399999999988</c:v>
                </c:pt>
                <c:pt idx="374">
                  <c:v>24.305</c:v>
                </c:pt>
                <c:pt idx="375">
                  <c:v>24.088199999999979</c:v>
                </c:pt>
                <c:pt idx="376">
                  <c:v>23.8642</c:v>
                </c:pt>
                <c:pt idx="377">
                  <c:v>23.632899999999999</c:v>
                </c:pt>
                <c:pt idx="378">
                  <c:v>23.394500000000001</c:v>
                </c:pt>
                <c:pt idx="379">
                  <c:v>23.1492</c:v>
                </c:pt>
                <c:pt idx="380">
                  <c:v>22.896899999999999</c:v>
                </c:pt>
                <c:pt idx="381">
                  <c:v>22.637699999999999</c:v>
                </c:pt>
                <c:pt idx="382">
                  <c:v>22.371700000000001</c:v>
                </c:pt>
                <c:pt idx="383">
                  <c:v>22.0991</c:v>
                </c:pt>
                <c:pt idx="384">
                  <c:v>21.819900000000015</c:v>
                </c:pt>
                <c:pt idx="385">
                  <c:v>21.534099999999999</c:v>
                </c:pt>
                <c:pt idx="386">
                  <c:v>21.242099999999979</c:v>
                </c:pt>
                <c:pt idx="387">
                  <c:v>20.943699999999982</c:v>
                </c:pt>
                <c:pt idx="388">
                  <c:v>20.639199999999999</c:v>
                </c:pt>
                <c:pt idx="389">
                  <c:v>20.328499999999977</c:v>
                </c:pt>
                <c:pt idx="390">
                  <c:v>20.011900000000015</c:v>
                </c:pt>
                <c:pt idx="391">
                  <c:v>19.689499999999981</c:v>
                </c:pt>
                <c:pt idx="392">
                  <c:v>19.3613</c:v>
                </c:pt>
                <c:pt idx="393">
                  <c:v>19.0273</c:v>
                </c:pt>
                <c:pt idx="394">
                  <c:v>18.687899999999999</c:v>
                </c:pt>
                <c:pt idx="395">
                  <c:v>18.3431</c:v>
                </c:pt>
                <c:pt idx="396">
                  <c:v>17.992999999999981</c:v>
                </c:pt>
                <c:pt idx="397">
                  <c:v>17.637599999999999</c:v>
                </c:pt>
                <c:pt idx="398">
                  <c:v>17.277200000000001</c:v>
                </c:pt>
                <c:pt idx="399">
                  <c:v>16.911799999999989</c:v>
                </c:pt>
                <c:pt idx="400">
                  <c:v>16.541499999999989</c:v>
                </c:pt>
                <c:pt idx="401">
                  <c:v>16.166499999999989</c:v>
                </c:pt>
                <c:pt idx="402">
                  <c:v>15.787000000000001</c:v>
                </c:pt>
                <c:pt idx="403">
                  <c:v>15.403</c:v>
                </c:pt>
                <c:pt idx="404">
                  <c:v>15.0145</c:v>
                </c:pt>
                <c:pt idx="405">
                  <c:v>14.622</c:v>
                </c:pt>
                <c:pt idx="406">
                  <c:v>14.225300000000001</c:v>
                </c:pt>
                <c:pt idx="407">
                  <c:v>13.8245</c:v>
                </c:pt>
                <c:pt idx="408">
                  <c:v>13.4199</c:v>
                </c:pt>
                <c:pt idx="409">
                  <c:v>13.011700000000001</c:v>
                </c:pt>
                <c:pt idx="410">
                  <c:v>12.5998</c:v>
                </c:pt>
                <c:pt idx="411">
                  <c:v>12.1846</c:v>
                </c:pt>
                <c:pt idx="412">
                  <c:v>11.766</c:v>
                </c:pt>
                <c:pt idx="413">
                  <c:v>11.344200000000001</c:v>
                </c:pt>
                <c:pt idx="414">
                  <c:v>10.9193</c:v>
                </c:pt>
                <c:pt idx="415">
                  <c:v>10.4915</c:v>
                </c:pt>
                <c:pt idx="416">
                  <c:v>10.0609</c:v>
                </c:pt>
                <c:pt idx="417">
                  <c:v>9.6277499999999989</c:v>
                </c:pt>
                <c:pt idx="418">
                  <c:v>9.1920300000000008</c:v>
                </c:pt>
                <c:pt idx="419">
                  <c:v>8.7539300000000004</c:v>
                </c:pt>
                <c:pt idx="420">
                  <c:v>8.3136200000000002</c:v>
                </c:pt>
                <c:pt idx="421">
                  <c:v>7.8712600000000039</c:v>
                </c:pt>
                <c:pt idx="422">
                  <c:v>7.4268999999999998</c:v>
                </c:pt>
                <c:pt idx="423">
                  <c:v>6.9806500000000034</c:v>
                </c:pt>
                <c:pt idx="424">
                  <c:v>6.5328200000000001</c:v>
                </c:pt>
                <c:pt idx="425">
                  <c:v>6.0834200000000003</c:v>
                </c:pt>
                <c:pt idx="426">
                  <c:v>5.6326400000000003</c:v>
                </c:pt>
                <c:pt idx="427">
                  <c:v>5.1807400000000001</c:v>
                </c:pt>
                <c:pt idx="428">
                  <c:v>4.7275599999999969</c:v>
                </c:pt>
                <c:pt idx="429">
                  <c:v>4.2734500000000004</c:v>
                </c:pt>
                <c:pt idx="430">
                  <c:v>3.8185099999999981</c:v>
                </c:pt>
                <c:pt idx="431">
                  <c:v>3.3629899999999981</c:v>
                </c:pt>
                <c:pt idx="432">
                  <c:v>2.9068599999999973</c:v>
                </c:pt>
                <c:pt idx="433">
                  <c:v>2.4503599999999981</c:v>
                </c:pt>
                <c:pt idx="434">
                  <c:v>1.9935700000000001</c:v>
                </c:pt>
                <c:pt idx="435">
                  <c:v>1.5366500000000001</c:v>
                </c:pt>
                <c:pt idx="436">
                  <c:v>1.079909999999999</c:v>
                </c:pt>
                <c:pt idx="437">
                  <c:v>0.62322400000000044</c:v>
                </c:pt>
                <c:pt idx="438">
                  <c:v>0.16693800000000011</c:v>
                </c:pt>
                <c:pt idx="439">
                  <c:v>-0.28888000000000041</c:v>
                </c:pt>
                <c:pt idx="440">
                  <c:v>-0.74416499999999997</c:v>
                </c:pt>
                <c:pt idx="441">
                  <c:v>-1.1986000000000001</c:v>
                </c:pt>
                <c:pt idx="442">
                  <c:v>-1.6521600000000001</c:v>
                </c:pt>
                <c:pt idx="443">
                  <c:v>-2.1046800000000001</c:v>
                </c:pt>
                <c:pt idx="444">
                  <c:v>-2.5559799999999981</c:v>
                </c:pt>
                <c:pt idx="445">
                  <c:v>-3.0059800000000001</c:v>
                </c:pt>
                <c:pt idx="446">
                  <c:v>-3.4545399999999997</c:v>
                </c:pt>
                <c:pt idx="447">
                  <c:v>-3.9014799999999981</c:v>
                </c:pt>
                <c:pt idx="448">
                  <c:v>-4.3466600000000035</c:v>
                </c:pt>
                <c:pt idx="449">
                  <c:v>-4.7899500000000002</c:v>
                </c:pt>
                <c:pt idx="450">
                  <c:v>-5.2311300000000003</c:v>
                </c:pt>
                <c:pt idx="451">
                  <c:v>-5.6702300000000001</c:v>
                </c:pt>
                <c:pt idx="452">
                  <c:v>-6.1069299999999975</c:v>
                </c:pt>
                <c:pt idx="453">
                  <c:v>-6.5412600000000038</c:v>
                </c:pt>
                <c:pt idx="454">
                  <c:v>-6.9729400000000004</c:v>
                </c:pt>
                <c:pt idx="455">
                  <c:v>-7.4018899999999999</c:v>
                </c:pt>
                <c:pt idx="456">
                  <c:v>-7.8280099999999964</c:v>
                </c:pt>
                <c:pt idx="457">
                  <c:v>-8.2511100000000006</c:v>
                </c:pt>
                <c:pt idx="458">
                  <c:v>-8.6710200000000004</c:v>
                </c:pt>
                <c:pt idx="459">
                  <c:v>-9.0878199999999989</c:v>
                </c:pt>
                <c:pt idx="460">
                  <c:v>-9.5010000000000012</c:v>
                </c:pt>
                <c:pt idx="461">
                  <c:v>-9.9107900000000004</c:v>
                </c:pt>
                <c:pt idx="462">
                  <c:v>-10.316800000000002</c:v>
                </c:pt>
                <c:pt idx="463">
                  <c:v>-10.719100000000001</c:v>
                </c:pt>
                <c:pt idx="464">
                  <c:v>-11.1174</c:v>
                </c:pt>
                <c:pt idx="465">
                  <c:v>-11.5116</c:v>
                </c:pt>
                <c:pt idx="466">
                  <c:v>-11.9018</c:v>
                </c:pt>
                <c:pt idx="467">
                  <c:v>-12.2875</c:v>
                </c:pt>
                <c:pt idx="468">
                  <c:v>-12.668800000000001</c:v>
                </c:pt>
                <c:pt idx="469">
                  <c:v>-13.045500000000002</c:v>
                </c:pt>
                <c:pt idx="470">
                  <c:v>-13.4176</c:v>
                </c:pt>
                <c:pt idx="471">
                  <c:v>-13.784800000000001</c:v>
                </c:pt>
                <c:pt idx="472">
                  <c:v>-14.147</c:v>
                </c:pt>
                <c:pt idx="473">
                  <c:v>-14.504200000000001</c:v>
                </c:pt>
                <c:pt idx="474">
                  <c:v>-14.856200000000008</c:v>
                </c:pt>
                <c:pt idx="475">
                  <c:v>-15.2029</c:v>
                </c:pt>
                <c:pt idx="476">
                  <c:v>-15.5443</c:v>
                </c:pt>
                <c:pt idx="477">
                  <c:v>-15.88</c:v>
                </c:pt>
                <c:pt idx="478">
                  <c:v>-16.210100000000001</c:v>
                </c:pt>
                <c:pt idx="479">
                  <c:v>-16.534400000000005</c:v>
                </c:pt>
                <c:pt idx="480">
                  <c:v>-16.852900000000005</c:v>
                </c:pt>
                <c:pt idx="481">
                  <c:v>-17.165400000000002</c:v>
                </c:pt>
                <c:pt idx="482">
                  <c:v>-17.471800000000005</c:v>
                </c:pt>
                <c:pt idx="483">
                  <c:v>-17.771899999999999</c:v>
                </c:pt>
                <c:pt idx="484">
                  <c:v>-18.065899999999989</c:v>
                </c:pt>
                <c:pt idx="485">
                  <c:v>-18.353400000000001</c:v>
                </c:pt>
                <c:pt idx="486">
                  <c:v>-18.634300000000014</c:v>
                </c:pt>
                <c:pt idx="487">
                  <c:v>-18.908699999999978</c:v>
                </c:pt>
                <c:pt idx="488">
                  <c:v>-19.176400000000001</c:v>
                </c:pt>
                <c:pt idx="489">
                  <c:v>-19.437100000000001</c:v>
                </c:pt>
                <c:pt idx="490">
                  <c:v>-19.691099999999999</c:v>
                </c:pt>
                <c:pt idx="491">
                  <c:v>-19.937999999999999</c:v>
                </c:pt>
                <c:pt idx="492">
                  <c:v>-20.177800000000019</c:v>
                </c:pt>
                <c:pt idx="493">
                  <c:v>-20.410399999999989</c:v>
                </c:pt>
                <c:pt idx="494">
                  <c:v>-20.6357</c:v>
                </c:pt>
                <c:pt idx="495">
                  <c:v>-20.8537</c:v>
                </c:pt>
                <c:pt idx="496">
                  <c:v>-21.064299999999989</c:v>
                </c:pt>
                <c:pt idx="497">
                  <c:v>-21.267299999999981</c:v>
                </c:pt>
                <c:pt idx="498">
                  <c:v>-21.462599999999966</c:v>
                </c:pt>
                <c:pt idx="499">
                  <c:v>-21.650200000000005</c:v>
                </c:pt>
                <c:pt idx="500">
                  <c:v>-21.830100000000005</c:v>
                </c:pt>
                <c:pt idx="501">
                  <c:v>-22.002199999999977</c:v>
                </c:pt>
                <c:pt idx="502">
                  <c:v>-22.166399999999989</c:v>
                </c:pt>
                <c:pt idx="503">
                  <c:v>-22.322500000000002</c:v>
                </c:pt>
                <c:pt idx="504">
                  <c:v>-22.47049999999998</c:v>
                </c:pt>
                <c:pt idx="505">
                  <c:v>-22.610299999999999</c:v>
                </c:pt>
                <c:pt idx="506">
                  <c:v>-22.741999999999987</c:v>
                </c:pt>
                <c:pt idx="507">
                  <c:v>-22.86539999999998</c:v>
                </c:pt>
                <c:pt idx="508">
                  <c:v>-22.980399999999971</c:v>
                </c:pt>
                <c:pt idx="509">
                  <c:v>-23.087</c:v>
                </c:pt>
                <c:pt idx="510">
                  <c:v>-23.185199999999977</c:v>
                </c:pt>
                <c:pt idx="511">
                  <c:v>-23.274799999999981</c:v>
                </c:pt>
                <c:pt idx="512">
                  <c:v>-23.355899999999988</c:v>
                </c:pt>
                <c:pt idx="513">
                  <c:v>-23.428399999999982</c:v>
                </c:pt>
                <c:pt idx="514">
                  <c:v>-23.492099999999979</c:v>
                </c:pt>
                <c:pt idx="515">
                  <c:v>-23.547000000000001</c:v>
                </c:pt>
                <c:pt idx="516">
                  <c:v>-23.5932</c:v>
                </c:pt>
                <c:pt idx="517">
                  <c:v>-23.630700000000001</c:v>
                </c:pt>
                <c:pt idx="518">
                  <c:v>-23.659199999999988</c:v>
                </c:pt>
                <c:pt idx="519">
                  <c:v>-23.678899999999999</c:v>
                </c:pt>
                <c:pt idx="520">
                  <c:v>-23.689399999999985</c:v>
                </c:pt>
                <c:pt idx="521">
                  <c:v>-23.690999999999999</c:v>
                </c:pt>
                <c:pt idx="522">
                  <c:v>-23.683800000000005</c:v>
                </c:pt>
                <c:pt idx="523">
                  <c:v>-23.667300000000001</c:v>
                </c:pt>
                <c:pt idx="524">
                  <c:v>-23.641800000000014</c:v>
                </c:pt>
                <c:pt idx="525">
                  <c:v>-23.607099999999999</c:v>
                </c:pt>
                <c:pt idx="526">
                  <c:v>-23.56339999999998</c:v>
                </c:pt>
                <c:pt idx="527">
                  <c:v>-23.510400000000001</c:v>
                </c:pt>
                <c:pt idx="528">
                  <c:v>-23.448299999999978</c:v>
                </c:pt>
                <c:pt idx="529">
                  <c:v>-23.376799999999989</c:v>
                </c:pt>
                <c:pt idx="530">
                  <c:v>-23.296199999999981</c:v>
                </c:pt>
                <c:pt idx="531">
                  <c:v>-23.206399999999981</c:v>
                </c:pt>
                <c:pt idx="532">
                  <c:v>-23.107199999999999</c:v>
                </c:pt>
                <c:pt idx="533">
                  <c:v>-22.998799999999971</c:v>
                </c:pt>
                <c:pt idx="534">
                  <c:v>-22.8811</c:v>
                </c:pt>
                <c:pt idx="535">
                  <c:v>-22.754200000000001</c:v>
                </c:pt>
                <c:pt idx="536">
                  <c:v>-22.617900000000024</c:v>
                </c:pt>
                <c:pt idx="537">
                  <c:v>-22.47219999999998</c:v>
                </c:pt>
                <c:pt idx="538">
                  <c:v>-22.317200000000014</c:v>
                </c:pt>
                <c:pt idx="539">
                  <c:v>-22.153099999999988</c:v>
                </c:pt>
                <c:pt idx="540">
                  <c:v>-21.979500000000002</c:v>
                </c:pt>
                <c:pt idx="541">
                  <c:v>-21.79669999999998</c:v>
                </c:pt>
                <c:pt idx="542">
                  <c:v>-21.604500000000005</c:v>
                </c:pt>
                <c:pt idx="543">
                  <c:v>-21.403199999999977</c:v>
                </c:pt>
                <c:pt idx="544">
                  <c:v>-21.192399999999989</c:v>
                </c:pt>
                <c:pt idx="545">
                  <c:v>-20.972499999999982</c:v>
                </c:pt>
                <c:pt idx="546">
                  <c:v>-20.743200000000002</c:v>
                </c:pt>
                <c:pt idx="547">
                  <c:v>-20.504899999999999</c:v>
                </c:pt>
                <c:pt idx="548">
                  <c:v>-20.257200000000001</c:v>
                </c:pt>
                <c:pt idx="549">
                  <c:v>-20.000299999999989</c:v>
                </c:pt>
                <c:pt idx="550">
                  <c:v>-19.734300000000001</c:v>
                </c:pt>
                <c:pt idx="551">
                  <c:v>-19.459199999999989</c:v>
                </c:pt>
                <c:pt idx="552">
                  <c:v>-19.174900000000019</c:v>
                </c:pt>
                <c:pt idx="553">
                  <c:v>-18.881599999999981</c:v>
                </c:pt>
                <c:pt idx="554">
                  <c:v>-18.5791</c:v>
                </c:pt>
                <c:pt idx="555">
                  <c:v>-18.26769999999998</c:v>
                </c:pt>
                <c:pt idx="556">
                  <c:v>-17.947199999999981</c:v>
                </c:pt>
                <c:pt idx="557">
                  <c:v>-17.617900000000024</c:v>
                </c:pt>
                <c:pt idx="558">
                  <c:v>-17.279499999999981</c:v>
                </c:pt>
                <c:pt idx="559">
                  <c:v>-16.93239999999998</c:v>
                </c:pt>
                <c:pt idx="560">
                  <c:v>-16.5764</c:v>
                </c:pt>
                <c:pt idx="561">
                  <c:v>-16.2117</c:v>
                </c:pt>
                <c:pt idx="562">
                  <c:v>-15.838100000000001</c:v>
                </c:pt>
                <c:pt idx="563">
                  <c:v>-15.455900000000007</c:v>
                </c:pt>
                <c:pt idx="564">
                  <c:v>-15.065100000000006</c:v>
                </c:pt>
                <c:pt idx="565">
                  <c:v>-14.665600000000007</c:v>
                </c:pt>
                <c:pt idx="566">
                  <c:v>-14.2576</c:v>
                </c:pt>
                <c:pt idx="567">
                  <c:v>-13.841100000000001</c:v>
                </c:pt>
                <c:pt idx="568">
                  <c:v>-13.4163</c:v>
                </c:pt>
                <c:pt idx="569">
                  <c:v>-12.9831</c:v>
                </c:pt>
                <c:pt idx="570">
                  <c:v>-12.541399999999999</c:v>
                </c:pt>
                <c:pt idx="571">
                  <c:v>-12.091700000000001</c:v>
                </c:pt>
                <c:pt idx="572">
                  <c:v>-11.633700000000001</c:v>
                </c:pt>
                <c:pt idx="573">
                  <c:v>-11.1677</c:v>
                </c:pt>
                <c:pt idx="574">
                  <c:v>-10.6935</c:v>
                </c:pt>
                <c:pt idx="575">
                  <c:v>-10.211600000000001</c:v>
                </c:pt>
                <c:pt idx="576">
                  <c:v>-9.7215199999999999</c:v>
                </c:pt>
                <c:pt idx="577">
                  <c:v>-9.2237000000000009</c:v>
                </c:pt>
                <c:pt idx="578">
                  <c:v>-8.7181499999999996</c:v>
                </c:pt>
                <c:pt idx="579">
                  <c:v>-8.2049299999999992</c:v>
                </c:pt>
                <c:pt idx="580">
                  <c:v>-7.6840599999999961</c:v>
                </c:pt>
                <c:pt idx="581">
                  <c:v>-7.1556999999999995</c:v>
                </c:pt>
                <c:pt idx="582">
                  <c:v>-6.6198999999999995</c:v>
                </c:pt>
                <c:pt idx="583">
                  <c:v>-6.0766800000000014</c:v>
                </c:pt>
                <c:pt idx="584">
                  <c:v>-5.5263</c:v>
                </c:pt>
                <c:pt idx="585">
                  <c:v>-4.9686500000000002</c:v>
                </c:pt>
                <c:pt idx="586">
                  <c:v>-4.4038399999999998</c:v>
                </c:pt>
                <c:pt idx="587">
                  <c:v>-3.8320499999999966</c:v>
                </c:pt>
                <c:pt idx="588">
                  <c:v>-3.2534000000000001</c:v>
                </c:pt>
                <c:pt idx="589">
                  <c:v>-2.66784</c:v>
                </c:pt>
                <c:pt idx="590">
                  <c:v>-2.0755399999999997</c:v>
                </c:pt>
                <c:pt idx="591">
                  <c:v>-1.4766199999999998</c:v>
                </c:pt>
                <c:pt idx="592">
                  <c:v>-0.87108900000000045</c:v>
                </c:pt>
                <c:pt idx="593">
                  <c:v>-0.259104</c:v>
                </c:pt>
                <c:pt idx="594">
                  <c:v>0.3592510000000001</c:v>
                </c:pt>
                <c:pt idx="595">
                  <c:v>0.983904</c:v>
                </c:pt>
                <c:pt idx="596">
                  <c:v>1.6146400000000001</c:v>
                </c:pt>
                <c:pt idx="597">
                  <c:v>2.25156</c:v>
                </c:pt>
                <c:pt idx="598">
                  <c:v>2.8944499999999973</c:v>
                </c:pt>
                <c:pt idx="599">
                  <c:v>3.5432299999999999</c:v>
                </c:pt>
                <c:pt idx="600">
                  <c:v>4.1976999999999975</c:v>
                </c:pt>
                <c:pt idx="601">
                  <c:v>4.8578299999999963</c:v>
                </c:pt>
                <c:pt idx="602">
                  <c:v>5.5235699999999985</c:v>
                </c:pt>
                <c:pt idx="603">
                  <c:v>6.1948199999999947</c:v>
                </c:pt>
                <c:pt idx="604">
                  <c:v>6.8713000000000024</c:v>
                </c:pt>
                <c:pt idx="605">
                  <c:v>7.5532700000000004</c:v>
                </c:pt>
                <c:pt idx="606">
                  <c:v>8.2401999999999997</c:v>
                </c:pt>
                <c:pt idx="607">
                  <c:v>8.9321300000000008</c:v>
                </c:pt>
                <c:pt idx="608">
                  <c:v>9.6290500000000012</c:v>
                </c:pt>
                <c:pt idx="609">
                  <c:v>10.3307</c:v>
                </c:pt>
                <c:pt idx="610">
                  <c:v>11.037100000000001</c:v>
                </c:pt>
                <c:pt idx="611">
                  <c:v>11.747999999999999</c:v>
                </c:pt>
                <c:pt idx="612">
                  <c:v>12.463500000000007</c:v>
                </c:pt>
                <c:pt idx="613">
                  <c:v>13.183300000000001</c:v>
                </c:pt>
                <c:pt idx="614">
                  <c:v>13.907300000000001</c:v>
                </c:pt>
                <c:pt idx="615">
                  <c:v>14.6356</c:v>
                </c:pt>
                <c:pt idx="616">
                  <c:v>15.367700000000006</c:v>
                </c:pt>
                <c:pt idx="617">
                  <c:v>16.103800000000014</c:v>
                </c:pt>
                <c:pt idx="618">
                  <c:v>16.843599999999981</c:v>
                </c:pt>
                <c:pt idx="619">
                  <c:v>17.587199999999989</c:v>
                </c:pt>
                <c:pt idx="620">
                  <c:v>18.334299999999999</c:v>
                </c:pt>
                <c:pt idx="621">
                  <c:v>19.084800000000001</c:v>
                </c:pt>
                <c:pt idx="622">
                  <c:v>19.8386</c:v>
                </c:pt>
                <c:pt idx="623">
                  <c:v>20.595699999999979</c:v>
                </c:pt>
                <c:pt idx="624">
                  <c:v>21.355799999999981</c:v>
                </c:pt>
                <c:pt idx="625">
                  <c:v>22.118900000000014</c:v>
                </c:pt>
                <c:pt idx="626">
                  <c:v>22.884699999999981</c:v>
                </c:pt>
                <c:pt idx="627">
                  <c:v>23.653400000000001</c:v>
                </c:pt>
                <c:pt idx="628">
                  <c:v>24.424600000000002</c:v>
                </c:pt>
                <c:pt idx="629">
                  <c:v>25.1983</c:v>
                </c:pt>
                <c:pt idx="630">
                  <c:v>25.974399999999989</c:v>
                </c:pt>
                <c:pt idx="631">
                  <c:v>26.752699999999979</c:v>
                </c:pt>
                <c:pt idx="632">
                  <c:v>27.533100000000001</c:v>
                </c:pt>
                <c:pt idx="633">
                  <c:v>28.3156</c:v>
                </c:pt>
                <c:pt idx="634">
                  <c:v>29.1</c:v>
                </c:pt>
                <c:pt idx="635">
                  <c:v>29.885999999999989</c:v>
                </c:pt>
                <c:pt idx="636">
                  <c:v>30.673800000000014</c:v>
                </c:pt>
                <c:pt idx="637">
                  <c:v>31.463099999999979</c:v>
                </c:pt>
                <c:pt idx="638">
                  <c:v>32.253700000000002</c:v>
                </c:pt>
                <c:pt idx="639">
                  <c:v>33.045700000000011</c:v>
                </c:pt>
                <c:pt idx="640">
                  <c:v>33.839000000000006</c:v>
                </c:pt>
                <c:pt idx="641">
                  <c:v>34.633000000000003</c:v>
                </c:pt>
                <c:pt idx="642">
                  <c:v>35.428300000000029</c:v>
                </c:pt>
                <c:pt idx="643">
                  <c:v>36.224200000000003</c:v>
                </c:pt>
                <c:pt idx="644">
                  <c:v>37.020800000000001</c:v>
                </c:pt>
                <c:pt idx="645">
                  <c:v>37.818100000000001</c:v>
                </c:pt>
                <c:pt idx="646">
                  <c:v>38.6158</c:v>
                </c:pt>
                <c:pt idx="647">
                  <c:v>39.413800000000002</c:v>
                </c:pt>
                <c:pt idx="648">
                  <c:v>40.212100000000028</c:v>
                </c:pt>
                <c:pt idx="649">
                  <c:v>41.010400000000004</c:v>
                </c:pt>
                <c:pt idx="650">
                  <c:v>41.808800000000005</c:v>
                </c:pt>
                <c:pt idx="651">
                  <c:v>42.607100000000003</c:v>
                </c:pt>
                <c:pt idx="652">
                  <c:v>43.405200000000001</c:v>
                </c:pt>
                <c:pt idx="653">
                  <c:v>44.202900000000028</c:v>
                </c:pt>
                <c:pt idx="654">
                  <c:v>45.000100000000003</c:v>
                </c:pt>
                <c:pt idx="655">
                  <c:v>45.796800000000012</c:v>
                </c:pt>
                <c:pt idx="656">
                  <c:v>46.592900000000029</c:v>
                </c:pt>
                <c:pt idx="657">
                  <c:v>47.387999999999998</c:v>
                </c:pt>
                <c:pt idx="658">
                  <c:v>48.182400000000001</c:v>
                </c:pt>
                <c:pt idx="659">
                  <c:v>48.975700000000003</c:v>
                </c:pt>
                <c:pt idx="660">
                  <c:v>49.767900000000012</c:v>
                </c:pt>
                <c:pt idx="661">
                  <c:v>50.558900000000001</c:v>
                </c:pt>
                <c:pt idx="662">
                  <c:v>51.348600000000005</c:v>
                </c:pt>
                <c:pt idx="663">
                  <c:v>52.136700000000012</c:v>
                </c:pt>
                <c:pt idx="664">
                  <c:v>52.923400000000001</c:v>
                </c:pt>
                <c:pt idx="665">
                  <c:v>53.708400000000012</c:v>
                </c:pt>
                <c:pt idx="666">
                  <c:v>54.491700000000002</c:v>
                </c:pt>
                <c:pt idx="667">
                  <c:v>55.273200000000003</c:v>
                </c:pt>
                <c:pt idx="668">
                  <c:v>56.052600000000005</c:v>
                </c:pt>
                <c:pt idx="669">
                  <c:v>56.83</c:v>
                </c:pt>
                <c:pt idx="670">
                  <c:v>57.605200000000011</c:v>
                </c:pt>
                <c:pt idx="671">
                  <c:v>58.378300000000003</c:v>
                </c:pt>
                <c:pt idx="672">
                  <c:v>59.148900000000012</c:v>
                </c:pt>
                <c:pt idx="673">
                  <c:v>59.917200000000001</c:v>
                </c:pt>
                <c:pt idx="674">
                  <c:v>60.6828</c:v>
                </c:pt>
                <c:pt idx="675">
                  <c:v>61.445800000000006</c:v>
                </c:pt>
                <c:pt idx="676">
                  <c:v>62.206200000000003</c:v>
                </c:pt>
                <c:pt idx="677">
                  <c:v>62.963700000000003</c:v>
                </c:pt>
                <c:pt idx="678">
                  <c:v>63.718300000000013</c:v>
                </c:pt>
                <c:pt idx="679">
                  <c:v>64.469800000000006</c:v>
                </c:pt>
                <c:pt idx="680">
                  <c:v>65.218300000000013</c:v>
                </c:pt>
                <c:pt idx="681">
                  <c:v>65.963700000000003</c:v>
                </c:pt>
                <c:pt idx="682">
                  <c:v>66.705799999999982</c:v>
                </c:pt>
                <c:pt idx="683">
                  <c:v>67.444400000000059</c:v>
                </c:pt>
                <c:pt idx="684">
                  <c:v>68.179799999999958</c:v>
                </c:pt>
                <c:pt idx="685">
                  <c:v>68.911600000000078</c:v>
                </c:pt>
                <c:pt idx="686">
                  <c:v>69.63979999999998</c:v>
                </c:pt>
                <c:pt idx="687">
                  <c:v>70.364400000000003</c:v>
                </c:pt>
                <c:pt idx="688">
                  <c:v>71.0852</c:v>
                </c:pt>
                <c:pt idx="689">
                  <c:v>71.802300000000002</c:v>
                </c:pt>
                <c:pt idx="690">
                  <c:v>72.5154</c:v>
                </c:pt>
                <c:pt idx="691">
                  <c:v>73.224500000000006</c:v>
                </c:pt>
                <c:pt idx="692">
                  <c:v>73.929599999999994</c:v>
                </c:pt>
                <c:pt idx="693">
                  <c:v>74.630600000000001</c:v>
                </c:pt>
                <c:pt idx="694">
                  <c:v>75.327600000000004</c:v>
                </c:pt>
                <c:pt idx="695">
                  <c:v>76.020200000000003</c:v>
                </c:pt>
                <c:pt idx="696">
                  <c:v>76.708399999999983</c:v>
                </c:pt>
                <c:pt idx="697">
                  <c:v>77.392399999999981</c:v>
                </c:pt>
                <c:pt idx="698">
                  <c:v>78.071799999999982</c:v>
                </c:pt>
                <c:pt idx="699">
                  <c:v>78.746899999999997</c:v>
                </c:pt>
                <c:pt idx="700">
                  <c:v>79.417400000000058</c:v>
                </c:pt>
                <c:pt idx="701">
                  <c:v>80.083200000000005</c:v>
                </c:pt>
                <c:pt idx="702">
                  <c:v>80.744400000000027</c:v>
                </c:pt>
                <c:pt idx="703">
                  <c:v>81.400899999999993</c:v>
                </c:pt>
                <c:pt idx="704">
                  <c:v>82.052599999999998</c:v>
                </c:pt>
                <c:pt idx="705">
                  <c:v>82.6995</c:v>
                </c:pt>
                <c:pt idx="706">
                  <c:v>83.341499999999996</c:v>
                </c:pt>
                <c:pt idx="707">
                  <c:v>83.9786</c:v>
                </c:pt>
                <c:pt idx="708">
                  <c:v>84.610699999999994</c:v>
                </c:pt>
                <c:pt idx="709">
                  <c:v>85.237899999999996</c:v>
                </c:pt>
                <c:pt idx="710">
                  <c:v>85.859899999999982</c:v>
                </c:pt>
                <c:pt idx="711">
                  <c:v>86.477000000000004</c:v>
                </c:pt>
                <c:pt idx="712">
                  <c:v>87.088799999999978</c:v>
                </c:pt>
                <c:pt idx="713">
                  <c:v>87.695499999999981</c:v>
                </c:pt>
                <c:pt idx="714">
                  <c:v>88.296999999999997</c:v>
                </c:pt>
                <c:pt idx="715">
                  <c:v>88.893199999999993</c:v>
                </c:pt>
                <c:pt idx="716">
                  <c:v>89.484200000000058</c:v>
                </c:pt>
                <c:pt idx="717">
                  <c:v>90.07</c:v>
                </c:pt>
                <c:pt idx="718">
                  <c:v>90.650199999999998</c:v>
                </c:pt>
                <c:pt idx="719">
                  <c:v>91.225200000000001</c:v>
                </c:pt>
                <c:pt idx="720">
                  <c:v>91.794799999999995</c:v>
                </c:pt>
                <c:pt idx="721">
                  <c:v>92.358899999999949</c:v>
                </c:pt>
                <c:pt idx="722">
                  <c:v>92.917700000000025</c:v>
                </c:pt>
                <c:pt idx="723">
                  <c:v>93.471000000000004</c:v>
                </c:pt>
                <c:pt idx="724">
                  <c:v>94.018799999999999</c:v>
                </c:pt>
                <c:pt idx="725">
                  <c:v>94.561099999999996</c:v>
                </c:pt>
                <c:pt idx="726">
                  <c:v>95.098000000000013</c:v>
                </c:pt>
                <c:pt idx="727">
                  <c:v>95.629299999999986</c:v>
                </c:pt>
                <c:pt idx="728">
                  <c:v>96.155099999999948</c:v>
                </c:pt>
                <c:pt idx="729">
                  <c:v>96.675299999999979</c:v>
                </c:pt>
                <c:pt idx="730">
                  <c:v>97.19</c:v>
                </c:pt>
                <c:pt idx="731">
                  <c:v>97.699200000000005</c:v>
                </c:pt>
                <c:pt idx="732">
                  <c:v>98.202799999999982</c:v>
                </c:pt>
                <c:pt idx="733">
                  <c:v>98.700800000000001</c:v>
                </c:pt>
                <c:pt idx="734">
                  <c:v>99.193299999999994</c:v>
                </c:pt>
                <c:pt idx="735">
                  <c:v>99.680099999999982</c:v>
                </c:pt>
                <c:pt idx="736">
                  <c:v>100.161</c:v>
                </c:pt>
                <c:pt idx="737">
                  <c:v>100.637</c:v>
                </c:pt>
                <c:pt idx="738">
                  <c:v>101.10799999999999</c:v>
                </c:pt>
                <c:pt idx="739">
                  <c:v>101.57199999999999</c:v>
                </c:pt>
                <c:pt idx="740">
                  <c:v>102.03100000000002</c:v>
                </c:pt>
                <c:pt idx="741">
                  <c:v>102.485</c:v>
                </c:pt>
                <c:pt idx="742">
                  <c:v>102.93300000000002</c:v>
                </c:pt>
                <c:pt idx="743">
                  <c:v>103.37599999999998</c:v>
                </c:pt>
                <c:pt idx="744">
                  <c:v>103.813</c:v>
                </c:pt>
                <c:pt idx="745">
                  <c:v>104.24400000000006</c:v>
                </c:pt>
                <c:pt idx="746">
                  <c:v>104.66999999999999</c:v>
                </c:pt>
                <c:pt idx="747">
                  <c:v>105.09099999999999</c:v>
                </c:pt>
                <c:pt idx="748">
                  <c:v>105.50700000000002</c:v>
                </c:pt>
                <c:pt idx="749">
                  <c:v>105.91700000000006</c:v>
                </c:pt>
                <c:pt idx="750">
                  <c:v>106.321</c:v>
                </c:pt>
                <c:pt idx="751">
                  <c:v>106.72</c:v>
                </c:pt>
                <c:pt idx="752">
                  <c:v>107.114</c:v>
                </c:pt>
                <c:pt idx="753">
                  <c:v>107.503</c:v>
                </c:pt>
                <c:pt idx="754">
                  <c:v>107.886</c:v>
                </c:pt>
                <c:pt idx="755">
                  <c:v>108.26400000000002</c:v>
                </c:pt>
                <c:pt idx="756">
                  <c:v>108.637</c:v>
                </c:pt>
                <c:pt idx="757">
                  <c:v>109.005</c:v>
                </c:pt>
                <c:pt idx="758">
                  <c:v>109.36799999999999</c:v>
                </c:pt>
                <c:pt idx="759">
                  <c:v>109.726</c:v>
                </c:pt>
                <c:pt idx="760">
                  <c:v>110.07799999999999</c:v>
                </c:pt>
                <c:pt idx="761">
                  <c:v>110.426</c:v>
                </c:pt>
                <c:pt idx="762">
                  <c:v>110.76900000000002</c:v>
                </c:pt>
                <c:pt idx="763">
                  <c:v>111.10599999999998</c:v>
                </c:pt>
                <c:pt idx="764">
                  <c:v>111.43899999999999</c:v>
                </c:pt>
                <c:pt idx="765">
                  <c:v>111.76700000000002</c:v>
                </c:pt>
                <c:pt idx="766">
                  <c:v>112.09099999999999</c:v>
                </c:pt>
                <c:pt idx="767">
                  <c:v>112.40900000000002</c:v>
                </c:pt>
                <c:pt idx="768">
                  <c:v>112.723</c:v>
                </c:pt>
                <c:pt idx="769">
                  <c:v>113.033</c:v>
                </c:pt>
                <c:pt idx="770">
                  <c:v>113.33799999999999</c:v>
                </c:pt>
                <c:pt idx="771">
                  <c:v>113.63800000000001</c:v>
                </c:pt>
                <c:pt idx="772">
                  <c:v>113.93400000000005</c:v>
                </c:pt>
                <c:pt idx="773">
                  <c:v>114.22499999999999</c:v>
                </c:pt>
                <c:pt idx="774">
                  <c:v>114.512</c:v>
                </c:pt>
                <c:pt idx="775">
                  <c:v>114.795</c:v>
                </c:pt>
                <c:pt idx="776">
                  <c:v>115.074</c:v>
                </c:pt>
                <c:pt idx="777">
                  <c:v>115.348</c:v>
                </c:pt>
                <c:pt idx="778">
                  <c:v>115.619</c:v>
                </c:pt>
                <c:pt idx="779">
                  <c:v>115.88500000000001</c:v>
                </c:pt>
                <c:pt idx="780">
                  <c:v>116.14700000000002</c:v>
                </c:pt>
                <c:pt idx="781">
                  <c:v>116.40600000000002</c:v>
                </c:pt>
                <c:pt idx="782">
                  <c:v>116.661</c:v>
                </c:pt>
                <c:pt idx="783">
                  <c:v>116.91200000000002</c:v>
                </c:pt>
                <c:pt idx="784">
                  <c:v>117.15900000000001</c:v>
                </c:pt>
                <c:pt idx="785">
                  <c:v>117.40300000000002</c:v>
                </c:pt>
                <c:pt idx="786">
                  <c:v>117.643</c:v>
                </c:pt>
                <c:pt idx="787">
                  <c:v>117.87899999999998</c:v>
                </c:pt>
                <c:pt idx="788">
                  <c:v>118.11199999999999</c:v>
                </c:pt>
                <c:pt idx="789">
                  <c:v>118.342</c:v>
                </c:pt>
                <c:pt idx="790">
                  <c:v>118.569</c:v>
                </c:pt>
                <c:pt idx="791">
                  <c:v>118.792</c:v>
                </c:pt>
                <c:pt idx="792">
                  <c:v>119.01300000000002</c:v>
                </c:pt>
                <c:pt idx="793">
                  <c:v>119.23</c:v>
                </c:pt>
                <c:pt idx="794">
                  <c:v>119.44500000000002</c:v>
                </c:pt>
                <c:pt idx="795">
                  <c:v>119.65600000000001</c:v>
                </c:pt>
                <c:pt idx="796">
                  <c:v>119.86499999999999</c:v>
                </c:pt>
                <c:pt idx="797">
                  <c:v>120.071</c:v>
                </c:pt>
                <c:pt idx="798">
                  <c:v>120.274</c:v>
                </c:pt>
                <c:pt idx="799">
                  <c:v>120.47499999999999</c:v>
                </c:pt>
                <c:pt idx="800">
                  <c:v>120.67299999999994</c:v>
                </c:pt>
                <c:pt idx="801">
                  <c:v>120.869</c:v>
                </c:pt>
                <c:pt idx="802">
                  <c:v>121.063</c:v>
                </c:pt>
                <c:pt idx="803">
                  <c:v>121.254</c:v>
                </c:pt>
                <c:pt idx="804">
                  <c:v>121.44400000000007</c:v>
                </c:pt>
                <c:pt idx="805">
                  <c:v>121.631</c:v>
                </c:pt>
                <c:pt idx="806">
                  <c:v>121.816</c:v>
                </c:pt>
                <c:pt idx="807">
                  <c:v>122</c:v>
                </c:pt>
                <c:pt idx="808">
                  <c:v>122.181</c:v>
                </c:pt>
                <c:pt idx="809">
                  <c:v>122.361</c:v>
                </c:pt>
                <c:pt idx="810">
                  <c:v>122.539</c:v>
                </c:pt>
                <c:pt idx="811">
                  <c:v>122.71599999999999</c:v>
                </c:pt>
                <c:pt idx="812">
                  <c:v>122.89100000000002</c:v>
                </c:pt>
                <c:pt idx="813">
                  <c:v>123.065</c:v>
                </c:pt>
                <c:pt idx="814">
                  <c:v>123.238</c:v>
                </c:pt>
                <c:pt idx="815">
                  <c:v>123.40900000000002</c:v>
                </c:pt>
                <c:pt idx="816">
                  <c:v>123.58</c:v>
                </c:pt>
                <c:pt idx="817">
                  <c:v>123.74900000000002</c:v>
                </c:pt>
                <c:pt idx="818">
                  <c:v>123.91700000000006</c:v>
                </c:pt>
                <c:pt idx="819">
                  <c:v>124.08499999999999</c:v>
                </c:pt>
                <c:pt idx="820">
                  <c:v>124.252</c:v>
                </c:pt>
                <c:pt idx="821">
                  <c:v>124.41800000000002</c:v>
                </c:pt>
                <c:pt idx="822">
                  <c:v>124.583</c:v>
                </c:pt>
                <c:pt idx="823">
                  <c:v>124.748</c:v>
                </c:pt>
                <c:pt idx="824">
                  <c:v>124.91300000000005</c:v>
                </c:pt>
                <c:pt idx="825">
                  <c:v>125.077</c:v>
                </c:pt>
                <c:pt idx="826">
                  <c:v>125.24100000000006</c:v>
                </c:pt>
                <c:pt idx="827">
                  <c:v>125.405</c:v>
                </c:pt>
                <c:pt idx="828">
                  <c:v>125.569</c:v>
                </c:pt>
                <c:pt idx="829">
                  <c:v>125.733</c:v>
                </c:pt>
                <c:pt idx="830">
                  <c:v>125.89700000000002</c:v>
                </c:pt>
                <c:pt idx="831">
                  <c:v>126.062</c:v>
                </c:pt>
                <c:pt idx="832">
                  <c:v>126.226</c:v>
                </c:pt>
                <c:pt idx="833">
                  <c:v>126.39100000000002</c:v>
                </c:pt>
                <c:pt idx="834">
                  <c:v>126.556</c:v>
                </c:pt>
                <c:pt idx="835">
                  <c:v>126.72199999999999</c:v>
                </c:pt>
                <c:pt idx="836">
                  <c:v>126.889</c:v>
                </c:pt>
                <c:pt idx="837">
                  <c:v>127.056</c:v>
                </c:pt>
                <c:pt idx="838">
                  <c:v>127.224</c:v>
                </c:pt>
                <c:pt idx="839">
                  <c:v>127.393</c:v>
                </c:pt>
                <c:pt idx="840">
                  <c:v>127.56399999999999</c:v>
                </c:pt>
                <c:pt idx="841">
                  <c:v>127.735</c:v>
                </c:pt>
                <c:pt idx="842">
                  <c:v>127.90700000000002</c:v>
                </c:pt>
                <c:pt idx="843">
                  <c:v>128.08000000000001</c:v>
                </c:pt>
                <c:pt idx="844">
                  <c:v>128.255</c:v>
                </c:pt>
                <c:pt idx="845">
                  <c:v>128.43100000000001</c:v>
                </c:pt>
                <c:pt idx="846">
                  <c:v>128.60900000000001</c:v>
                </c:pt>
                <c:pt idx="847">
                  <c:v>128.78800000000001</c:v>
                </c:pt>
                <c:pt idx="848">
                  <c:v>128.96800000000007</c:v>
                </c:pt>
                <c:pt idx="849">
                  <c:v>129.15100000000001</c:v>
                </c:pt>
                <c:pt idx="850">
                  <c:v>129.33500000000001</c:v>
                </c:pt>
                <c:pt idx="851">
                  <c:v>129.52100000000004</c:v>
                </c:pt>
                <c:pt idx="852">
                  <c:v>129.70899999999997</c:v>
                </c:pt>
                <c:pt idx="853">
                  <c:v>129.899</c:v>
                </c:pt>
                <c:pt idx="854">
                  <c:v>130.09100000000001</c:v>
                </c:pt>
                <c:pt idx="855">
                  <c:v>130.286</c:v>
                </c:pt>
                <c:pt idx="856">
                  <c:v>130.48200000000011</c:v>
                </c:pt>
                <c:pt idx="857">
                  <c:v>130.68100000000001</c:v>
                </c:pt>
                <c:pt idx="858">
                  <c:v>130.88200000000012</c:v>
                </c:pt>
                <c:pt idx="859">
                  <c:v>131.08600000000001</c:v>
                </c:pt>
                <c:pt idx="860">
                  <c:v>131.292</c:v>
                </c:pt>
                <c:pt idx="861">
                  <c:v>131.501</c:v>
                </c:pt>
                <c:pt idx="862">
                  <c:v>131.71199999999999</c:v>
                </c:pt>
                <c:pt idx="863">
                  <c:v>131.92600000000004</c:v>
                </c:pt>
                <c:pt idx="864">
                  <c:v>132.14299999999997</c:v>
                </c:pt>
                <c:pt idx="865">
                  <c:v>132.363</c:v>
                </c:pt>
                <c:pt idx="866">
                  <c:v>132.58500000000001</c:v>
                </c:pt>
                <c:pt idx="867">
                  <c:v>132.81100000000001</c:v>
                </c:pt>
                <c:pt idx="868">
                  <c:v>133.03900000000002</c:v>
                </c:pt>
                <c:pt idx="869">
                  <c:v>133.27099999999999</c:v>
                </c:pt>
                <c:pt idx="870">
                  <c:v>133.506</c:v>
                </c:pt>
                <c:pt idx="871">
                  <c:v>133.74399999999989</c:v>
                </c:pt>
                <c:pt idx="872">
                  <c:v>133.98500000000001</c:v>
                </c:pt>
                <c:pt idx="873">
                  <c:v>134.22999999999999</c:v>
                </c:pt>
                <c:pt idx="874">
                  <c:v>134.47800000000001</c:v>
                </c:pt>
                <c:pt idx="875">
                  <c:v>134.72900000000001</c:v>
                </c:pt>
                <c:pt idx="876">
                  <c:v>134.98400000000001</c:v>
                </c:pt>
                <c:pt idx="877">
                  <c:v>135.24299999999999</c:v>
                </c:pt>
                <c:pt idx="878">
                  <c:v>135.505</c:v>
                </c:pt>
                <c:pt idx="879">
                  <c:v>135.76999999999998</c:v>
                </c:pt>
                <c:pt idx="880">
                  <c:v>136.04</c:v>
                </c:pt>
                <c:pt idx="881">
                  <c:v>136.31300000000002</c:v>
                </c:pt>
                <c:pt idx="882">
                  <c:v>136.59</c:v>
                </c:pt>
                <c:pt idx="883">
                  <c:v>136.87</c:v>
                </c:pt>
                <c:pt idx="884">
                  <c:v>137.155</c:v>
                </c:pt>
                <c:pt idx="885">
                  <c:v>137.44300000000001</c:v>
                </c:pt>
                <c:pt idx="886">
                  <c:v>137.73599999999999</c:v>
                </c:pt>
                <c:pt idx="887">
                  <c:v>138.03200000000001</c:v>
                </c:pt>
                <c:pt idx="888">
                  <c:v>138.33200000000011</c:v>
                </c:pt>
                <c:pt idx="889">
                  <c:v>138.637</c:v>
                </c:pt>
                <c:pt idx="890">
                  <c:v>138.94499999999999</c:v>
                </c:pt>
                <c:pt idx="891">
                  <c:v>139.25800000000001</c:v>
                </c:pt>
                <c:pt idx="892">
                  <c:v>139.57399999999998</c:v>
                </c:pt>
                <c:pt idx="893">
                  <c:v>139.89500000000001</c:v>
                </c:pt>
                <c:pt idx="894">
                  <c:v>140.22</c:v>
                </c:pt>
                <c:pt idx="895">
                  <c:v>140.55000000000001</c:v>
                </c:pt>
                <c:pt idx="896">
                  <c:v>140.88300000000001</c:v>
                </c:pt>
                <c:pt idx="897">
                  <c:v>141.221</c:v>
                </c:pt>
                <c:pt idx="898">
                  <c:v>141.56300000000002</c:v>
                </c:pt>
                <c:pt idx="899">
                  <c:v>141.91</c:v>
                </c:pt>
                <c:pt idx="900">
                  <c:v>142.261</c:v>
                </c:pt>
                <c:pt idx="901">
                  <c:v>142.61599999999999</c:v>
                </c:pt>
                <c:pt idx="902">
                  <c:v>142.97499999999999</c:v>
                </c:pt>
                <c:pt idx="903">
                  <c:v>143.339</c:v>
                </c:pt>
                <c:pt idx="904">
                  <c:v>143.708</c:v>
                </c:pt>
                <c:pt idx="905">
                  <c:v>144.08100000000007</c:v>
                </c:pt>
                <c:pt idx="906">
                  <c:v>144.45800000000011</c:v>
                </c:pt>
                <c:pt idx="907">
                  <c:v>144.839</c:v>
                </c:pt>
                <c:pt idx="908">
                  <c:v>145.226</c:v>
                </c:pt>
                <c:pt idx="909">
                  <c:v>145.61599999999999</c:v>
                </c:pt>
                <c:pt idx="910">
                  <c:v>146.011</c:v>
                </c:pt>
                <c:pt idx="911">
                  <c:v>146.411</c:v>
                </c:pt>
                <c:pt idx="912">
                  <c:v>146.815</c:v>
                </c:pt>
                <c:pt idx="913">
                  <c:v>147.22300000000001</c:v>
                </c:pt>
                <c:pt idx="914">
                  <c:v>147.636</c:v>
                </c:pt>
                <c:pt idx="915">
                  <c:v>148.053</c:v>
                </c:pt>
                <c:pt idx="916">
                  <c:v>148.47499999999999</c:v>
                </c:pt>
                <c:pt idx="917">
                  <c:v>148.90100000000001</c:v>
                </c:pt>
                <c:pt idx="918">
                  <c:v>149.33200000000011</c:v>
                </c:pt>
                <c:pt idx="919">
                  <c:v>149.767</c:v>
                </c:pt>
                <c:pt idx="920">
                  <c:v>150.20699999999999</c:v>
                </c:pt>
                <c:pt idx="921">
                  <c:v>150.65100000000001</c:v>
                </c:pt>
                <c:pt idx="922">
                  <c:v>151.09900000000002</c:v>
                </c:pt>
                <c:pt idx="923">
                  <c:v>151.55200000000011</c:v>
                </c:pt>
                <c:pt idx="924">
                  <c:v>152.00899999999999</c:v>
                </c:pt>
                <c:pt idx="925">
                  <c:v>152.471</c:v>
                </c:pt>
                <c:pt idx="926">
                  <c:v>152.93700000000001</c:v>
                </c:pt>
                <c:pt idx="927">
                  <c:v>153.40700000000001</c:v>
                </c:pt>
                <c:pt idx="928">
                  <c:v>153.88100000000011</c:v>
                </c:pt>
                <c:pt idx="929">
                  <c:v>154.36000000000001</c:v>
                </c:pt>
                <c:pt idx="930">
                  <c:v>154.84300000000002</c:v>
                </c:pt>
                <c:pt idx="931">
                  <c:v>155.33100000000007</c:v>
                </c:pt>
                <c:pt idx="932">
                  <c:v>155.82200000000012</c:v>
                </c:pt>
                <c:pt idx="933">
                  <c:v>156.31800000000001</c:v>
                </c:pt>
                <c:pt idx="934">
                  <c:v>156.81700000000001</c:v>
                </c:pt>
                <c:pt idx="935">
                  <c:v>157.32100000000011</c:v>
                </c:pt>
                <c:pt idx="936">
                  <c:v>157.82900000000001</c:v>
                </c:pt>
                <c:pt idx="937">
                  <c:v>158.34100000000001</c:v>
                </c:pt>
                <c:pt idx="938">
                  <c:v>158.85700000000011</c:v>
                </c:pt>
                <c:pt idx="939">
                  <c:v>159.37700000000001</c:v>
                </c:pt>
                <c:pt idx="940">
                  <c:v>159.90100000000001</c:v>
                </c:pt>
                <c:pt idx="941">
                  <c:v>160.429</c:v>
                </c:pt>
                <c:pt idx="942">
                  <c:v>160.96100000000001</c:v>
                </c:pt>
                <c:pt idx="943">
                  <c:v>161.49600000000001</c:v>
                </c:pt>
                <c:pt idx="944">
                  <c:v>162.036</c:v>
                </c:pt>
                <c:pt idx="945">
                  <c:v>162.578</c:v>
                </c:pt>
                <c:pt idx="946">
                  <c:v>163.125</c:v>
                </c:pt>
                <c:pt idx="947">
                  <c:v>163.67499999999998</c:v>
                </c:pt>
                <c:pt idx="948">
                  <c:v>164.22900000000001</c:v>
                </c:pt>
                <c:pt idx="949">
                  <c:v>164.78700000000001</c:v>
                </c:pt>
                <c:pt idx="950">
                  <c:v>165.34800000000001</c:v>
                </c:pt>
                <c:pt idx="951">
                  <c:v>165.91200000000001</c:v>
                </c:pt>
                <c:pt idx="952">
                  <c:v>166.4800000000001</c:v>
                </c:pt>
                <c:pt idx="953">
                  <c:v>167.05100000000004</c:v>
                </c:pt>
                <c:pt idx="954">
                  <c:v>167.625</c:v>
                </c:pt>
                <c:pt idx="955">
                  <c:v>168.202</c:v>
                </c:pt>
                <c:pt idx="956">
                  <c:v>168.78300000000002</c:v>
                </c:pt>
                <c:pt idx="957">
                  <c:v>169.3670000000001</c:v>
                </c:pt>
                <c:pt idx="958">
                  <c:v>169.953</c:v>
                </c:pt>
                <c:pt idx="959">
                  <c:v>170.54300000000001</c:v>
                </c:pt>
                <c:pt idx="960">
                  <c:v>171.136</c:v>
                </c:pt>
                <c:pt idx="961">
                  <c:v>171.73099999999999</c:v>
                </c:pt>
                <c:pt idx="962">
                  <c:v>172.33</c:v>
                </c:pt>
                <c:pt idx="963">
                  <c:v>172.93</c:v>
                </c:pt>
                <c:pt idx="964">
                  <c:v>173.53399999999999</c:v>
                </c:pt>
                <c:pt idx="965">
                  <c:v>174.14</c:v>
                </c:pt>
                <c:pt idx="966">
                  <c:v>174.74899999999997</c:v>
                </c:pt>
                <c:pt idx="967">
                  <c:v>175.36</c:v>
                </c:pt>
                <c:pt idx="968">
                  <c:v>175.97399999999999</c:v>
                </c:pt>
                <c:pt idx="969">
                  <c:v>176.59</c:v>
                </c:pt>
                <c:pt idx="970">
                  <c:v>177.208</c:v>
                </c:pt>
                <c:pt idx="971">
                  <c:v>177.82800000000012</c:v>
                </c:pt>
                <c:pt idx="972">
                  <c:v>178.45000000000007</c:v>
                </c:pt>
                <c:pt idx="973">
                  <c:v>179.07499999999999</c:v>
                </c:pt>
                <c:pt idx="974">
                  <c:v>179.70099999999999</c:v>
                </c:pt>
                <c:pt idx="975">
                  <c:v>180.32900000000001</c:v>
                </c:pt>
                <c:pt idx="976">
                  <c:v>180.959</c:v>
                </c:pt>
                <c:pt idx="977">
                  <c:v>181.59100000000001</c:v>
                </c:pt>
                <c:pt idx="978">
                  <c:v>182.22399999999999</c:v>
                </c:pt>
                <c:pt idx="979">
                  <c:v>182.85900000000001</c:v>
                </c:pt>
                <c:pt idx="980">
                  <c:v>183.495</c:v>
                </c:pt>
                <c:pt idx="981">
                  <c:v>184.13300000000001</c:v>
                </c:pt>
                <c:pt idx="982">
                  <c:v>184.77199999999999</c:v>
                </c:pt>
                <c:pt idx="983">
                  <c:v>185.41200000000001</c:v>
                </c:pt>
                <c:pt idx="984">
                  <c:v>186.053</c:v>
                </c:pt>
                <c:pt idx="985">
                  <c:v>186.696</c:v>
                </c:pt>
                <c:pt idx="986">
                  <c:v>187.339</c:v>
                </c:pt>
                <c:pt idx="987">
                  <c:v>187.98400000000001</c:v>
                </c:pt>
                <c:pt idx="988">
                  <c:v>188.62900000000002</c:v>
                </c:pt>
                <c:pt idx="989">
                  <c:v>189.27399999999992</c:v>
                </c:pt>
                <c:pt idx="990">
                  <c:v>189.92100000000011</c:v>
                </c:pt>
                <c:pt idx="991">
                  <c:v>190.56800000000001</c:v>
                </c:pt>
                <c:pt idx="992">
                  <c:v>191.21599999999998</c:v>
                </c:pt>
                <c:pt idx="993">
                  <c:v>191.864</c:v>
                </c:pt>
                <c:pt idx="994">
                  <c:v>192.512</c:v>
                </c:pt>
                <c:pt idx="995">
                  <c:v>193.16</c:v>
                </c:pt>
                <c:pt idx="996">
                  <c:v>193.809</c:v>
                </c:pt>
                <c:pt idx="997">
                  <c:v>194.45800000000011</c:v>
                </c:pt>
                <c:pt idx="998">
                  <c:v>195.10599999999999</c:v>
                </c:pt>
                <c:pt idx="999">
                  <c:v>195.755</c:v>
                </c:pt>
                <c:pt idx="1000">
                  <c:v>196.40300000000002</c:v>
                </c:pt>
                <c:pt idx="1001">
                  <c:v>197.05100000000004</c:v>
                </c:pt>
                <c:pt idx="1002">
                  <c:v>197.69800000000001</c:v>
                </c:pt>
                <c:pt idx="1003">
                  <c:v>198.345</c:v>
                </c:pt>
                <c:pt idx="1004">
                  <c:v>198.9920000000001</c:v>
                </c:pt>
                <c:pt idx="1005">
                  <c:v>199.63800000000001</c:v>
                </c:pt>
                <c:pt idx="1006">
                  <c:v>200.28300000000002</c:v>
                </c:pt>
                <c:pt idx="1007">
                  <c:v>200.92700000000011</c:v>
                </c:pt>
                <c:pt idx="1008">
                  <c:v>201.57</c:v>
                </c:pt>
                <c:pt idx="1009">
                  <c:v>202.21199999999999</c:v>
                </c:pt>
                <c:pt idx="1010">
                  <c:v>202.85300000000001</c:v>
                </c:pt>
                <c:pt idx="1011">
                  <c:v>203.49300000000002</c:v>
                </c:pt>
                <c:pt idx="1012">
                  <c:v>204.13200000000001</c:v>
                </c:pt>
                <c:pt idx="1013">
                  <c:v>204.76900000000001</c:v>
                </c:pt>
                <c:pt idx="1014">
                  <c:v>205.405</c:v>
                </c:pt>
                <c:pt idx="1015">
                  <c:v>206.03900000000002</c:v>
                </c:pt>
                <c:pt idx="1016">
                  <c:v>206.672</c:v>
                </c:pt>
                <c:pt idx="1017">
                  <c:v>207.303</c:v>
                </c:pt>
                <c:pt idx="1018">
                  <c:v>207.93200000000004</c:v>
                </c:pt>
                <c:pt idx="1019">
                  <c:v>208.559</c:v>
                </c:pt>
                <c:pt idx="1020">
                  <c:v>209.185</c:v>
                </c:pt>
                <c:pt idx="1021">
                  <c:v>209.80800000000011</c:v>
                </c:pt>
                <c:pt idx="1022">
                  <c:v>210.429</c:v>
                </c:pt>
                <c:pt idx="1023">
                  <c:v>211.047</c:v>
                </c:pt>
                <c:pt idx="1024">
                  <c:v>211.66399999999999</c:v>
                </c:pt>
                <c:pt idx="1025">
                  <c:v>212.27799999999999</c:v>
                </c:pt>
                <c:pt idx="1026">
                  <c:v>212.88900000000001</c:v>
                </c:pt>
                <c:pt idx="1027">
                  <c:v>213.4980000000001</c:v>
                </c:pt>
                <c:pt idx="1028">
                  <c:v>214.10499999999999</c:v>
                </c:pt>
                <c:pt idx="1029">
                  <c:v>214.708</c:v>
                </c:pt>
                <c:pt idx="1030">
                  <c:v>215.309</c:v>
                </c:pt>
                <c:pt idx="1031">
                  <c:v>215.90600000000001</c:v>
                </c:pt>
                <c:pt idx="1032">
                  <c:v>216.501</c:v>
                </c:pt>
                <c:pt idx="1033">
                  <c:v>217.09300000000002</c:v>
                </c:pt>
                <c:pt idx="1034">
                  <c:v>217.68100000000001</c:v>
                </c:pt>
                <c:pt idx="1035">
                  <c:v>218.26599999999999</c:v>
                </c:pt>
                <c:pt idx="1036">
                  <c:v>218.84800000000001</c:v>
                </c:pt>
                <c:pt idx="1037">
                  <c:v>219.42700000000011</c:v>
                </c:pt>
                <c:pt idx="1038">
                  <c:v>220.00200000000001</c:v>
                </c:pt>
                <c:pt idx="1039">
                  <c:v>220.57300000000001</c:v>
                </c:pt>
                <c:pt idx="1040">
                  <c:v>221.14099999999999</c:v>
                </c:pt>
                <c:pt idx="1041">
                  <c:v>221.70499999999998</c:v>
                </c:pt>
                <c:pt idx="1042">
                  <c:v>222.26499999999999</c:v>
                </c:pt>
                <c:pt idx="1043">
                  <c:v>222.82200000000012</c:v>
                </c:pt>
                <c:pt idx="1044">
                  <c:v>223.374</c:v>
                </c:pt>
                <c:pt idx="1045">
                  <c:v>223.923</c:v>
                </c:pt>
                <c:pt idx="1046">
                  <c:v>224.46700000000001</c:v>
                </c:pt>
                <c:pt idx="1047">
                  <c:v>225.00700000000001</c:v>
                </c:pt>
                <c:pt idx="1048">
                  <c:v>225.54300000000001</c:v>
                </c:pt>
                <c:pt idx="1049">
                  <c:v>226.07499999999999</c:v>
                </c:pt>
                <c:pt idx="1050">
                  <c:v>226.602</c:v>
                </c:pt>
                <c:pt idx="1051">
                  <c:v>227.125</c:v>
                </c:pt>
                <c:pt idx="1052">
                  <c:v>227.64299999999997</c:v>
                </c:pt>
                <c:pt idx="1053">
                  <c:v>228.15700000000001</c:v>
                </c:pt>
                <c:pt idx="1054">
                  <c:v>228.666</c:v>
                </c:pt>
                <c:pt idx="1055">
                  <c:v>229.17099999999999</c:v>
                </c:pt>
                <c:pt idx="1056">
                  <c:v>229.67</c:v>
                </c:pt>
                <c:pt idx="1057">
                  <c:v>230.16499999999999</c:v>
                </c:pt>
                <c:pt idx="1058">
                  <c:v>230.655</c:v>
                </c:pt>
                <c:pt idx="1059">
                  <c:v>231.14</c:v>
                </c:pt>
                <c:pt idx="1060">
                  <c:v>231.62</c:v>
                </c:pt>
                <c:pt idx="1061">
                  <c:v>232.095</c:v>
                </c:pt>
                <c:pt idx="1062">
                  <c:v>232.565</c:v>
                </c:pt>
                <c:pt idx="1063">
                  <c:v>233.03</c:v>
                </c:pt>
                <c:pt idx="1064">
                  <c:v>233.489</c:v>
                </c:pt>
                <c:pt idx="1065">
                  <c:v>233.94300000000001</c:v>
                </c:pt>
                <c:pt idx="1066">
                  <c:v>234.39200000000011</c:v>
                </c:pt>
                <c:pt idx="1067">
                  <c:v>234.83500000000001</c:v>
                </c:pt>
                <c:pt idx="1068">
                  <c:v>235.27299999999997</c:v>
                </c:pt>
                <c:pt idx="1069">
                  <c:v>235.70599999999999</c:v>
                </c:pt>
                <c:pt idx="1070">
                  <c:v>236.13300000000001</c:v>
                </c:pt>
                <c:pt idx="1071">
                  <c:v>236.554</c:v>
                </c:pt>
                <c:pt idx="1072">
                  <c:v>236.97</c:v>
                </c:pt>
                <c:pt idx="1073">
                  <c:v>237.38000000000011</c:v>
                </c:pt>
                <c:pt idx="1074">
                  <c:v>237.78399999999999</c:v>
                </c:pt>
                <c:pt idx="1075">
                  <c:v>238.18300000000002</c:v>
                </c:pt>
                <c:pt idx="1076">
                  <c:v>238.57499999999999</c:v>
                </c:pt>
                <c:pt idx="1077">
                  <c:v>238.96200000000007</c:v>
                </c:pt>
                <c:pt idx="1078">
                  <c:v>239.34300000000002</c:v>
                </c:pt>
                <c:pt idx="1079">
                  <c:v>239.71799999999999</c:v>
                </c:pt>
                <c:pt idx="1080">
                  <c:v>240.08700000000007</c:v>
                </c:pt>
                <c:pt idx="1081">
                  <c:v>240.45000000000007</c:v>
                </c:pt>
                <c:pt idx="1082">
                  <c:v>240.80700000000004</c:v>
                </c:pt>
                <c:pt idx="1083">
                  <c:v>241.15800000000004</c:v>
                </c:pt>
                <c:pt idx="1084">
                  <c:v>241.50299999999999</c:v>
                </c:pt>
                <c:pt idx="1085">
                  <c:v>241.84200000000001</c:v>
                </c:pt>
                <c:pt idx="1086">
                  <c:v>242.17499999999998</c:v>
                </c:pt>
                <c:pt idx="1087">
                  <c:v>242.501</c:v>
                </c:pt>
                <c:pt idx="1088">
                  <c:v>242.82200000000012</c:v>
                </c:pt>
                <c:pt idx="1089">
                  <c:v>243.136</c:v>
                </c:pt>
                <c:pt idx="1090">
                  <c:v>243.44399999999999</c:v>
                </c:pt>
                <c:pt idx="1091">
                  <c:v>243.74499999999998</c:v>
                </c:pt>
                <c:pt idx="1092">
                  <c:v>244.04</c:v>
                </c:pt>
                <c:pt idx="1093">
                  <c:v>244.32900000000001</c:v>
                </c:pt>
                <c:pt idx="1094">
                  <c:v>244.61199999999999</c:v>
                </c:pt>
                <c:pt idx="1095">
                  <c:v>244.88800000000012</c:v>
                </c:pt>
                <c:pt idx="1096">
                  <c:v>245.15800000000004</c:v>
                </c:pt>
                <c:pt idx="1097">
                  <c:v>245.42200000000011</c:v>
                </c:pt>
                <c:pt idx="1098">
                  <c:v>245.67899999999997</c:v>
                </c:pt>
                <c:pt idx="1099">
                  <c:v>245.93</c:v>
                </c:pt>
                <c:pt idx="1100">
                  <c:v>246.17399999999998</c:v>
                </c:pt>
                <c:pt idx="1101">
                  <c:v>246.41200000000001</c:v>
                </c:pt>
                <c:pt idx="1102">
                  <c:v>246.64399999999998</c:v>
                </c:pt>
                <c:pt idx="1103">
                  <c:v>246.869</c:v>
                </c:pt>
                <c:pt idx="1104">
                  <c:v>247.08800000000011</c:v>
                </c:pt>
                <c:pt idx="1105">
                  <c:v>247.3</c:v>
                </c:pt>
                <c:pt idx="1106">
                  <c:v>247.506</c:v>
                </c:pt>
                <c:pt idx="1107">
                  <c:v>247.70599999999999</c:v>
                </c:pt>
                <c:pt idx="1108">
                  <c:v>247.89800000000011</c:v>
                </c:pt>
                <c:pt idx="1109">
                  <c:v>248.08500000000001</c:v>
                </c:pt>
                <c:pt idx="1110">
                  <c:v>248.26499999999999</c:v>
                </c:pt>
                <c:pt idx="1111">
                  <c:v>248.43900000000002</c:v>
                </c:pt>
                <c:pt idx="1112">
                  <c:v>248.607</c:v>
                </c:pt>
                <c:pt idx="1113">
                  <c:v>248.767</c:v>
                </c:pt>
                <c:pt idx="1114">
                  <c:v>248.92200000000011</c:v>
                </c:pt>
                <c:pt idx="1115">
                  <c:v>249.07</c:v>
                </c:pt>
                <c:pt idx="1116">
                  <c:v>249.21199999999999</c:v>
                </c:pt>
                <c:pt idx="1117">
                  <c:v>249.34700000000001</c:v>
                </c:pt>
                <c:pt idx="1118">
                  <c:v>249.477</c:v>
                </c:pt>
                <c:pt idx="1119">
                  <c:v>249.6</c:v>
                </c:pt>
                <c:pt idx="1120">
                  <c:v>249.71599999999998</c:v>
                </c:pt>
                <c:pt idx="1121">
                  <c:v>249.82600000000011</c:v>
                </c:pt>
                <c:pt idx="1122">
                  <c:v>249.93</c:v>
                </c:pt>
                <c:pt idx="1123">
                  <c:v>250.02800000000011</c:v>
                </c:pt>
                <c:pt idx="1124">
                  <c:v>250.12</c:v>
                </c:pt>
                <c:pt idx="1125">
                  <c:v>250.20499999999998</c:v>
                </c:pt>
                <c:pt idx="1126">
                  <c:v>250.28399999999999</c:v>
                </c:pt>
                <c:pt idx="1127">
                  <c:v>250.35700000000011</c:v>
                </c:pt>
                <c:pt idx="1128">
                  <c:v>250.42400000000001</c:v>
                </c:pt>
                <c:pt idx="1129">
                  <c:v>250.48500000000001</c:v>
                </c:pt>
                <c:pt idx="1130">
                  <c:v>250.53900000000002</c:v>
                </c:pt>
                <c:pt idx="1131">
                  <c:v>250.58800000000011</c:v>
                </c:pt>
                <c:pt idx="1132">
                  <c:v>250.631</c:v>
                </c:pt>
                <c:pt idx="1133">
                  <c:v>250.667</c:v>
                </c:pt>
                <c:pt idx="1134">
                  <c:v>250.69800000000001</c:v>
                </c:pt>
                <c:pt idx="1135">
                  <c:v>250.72300000000001</c:v>
                </c:pt>
                <c:pt idx="1136">
                  <c:v>250.74199999999999</c:v>
                </c:pt>
                <c:pt idx="1137">
                  <c:v>250.755</c:v>
                </c:pt>
                <c:pt idx="1138">
                  <c:v>250.76300000000001</c:v>
                </c:pt>
                <c:pt idx="1139">
                  <c:v>250.76399999999998</c:v>
                </c:pt>
                <c:pt idx="1140">
                  <c:v>250.76</c:v>
                </c:pt>
                <c:pt idx="1141">
                  <c:v>250.751</c:v>
                </c:pt>
                <c:pt idx="1142">
                  <c:v>250.73499999999999</c:v>
                </c:pt>
                <c:pt idx="1143">
                  <c:v>250.71399999999988</c:v>
                </c:pt>
                <c:pt idx="1144">
                  <c:v>250.68800000000007</c:v>
                </c:pt>
                <c:pt idx="1145">
                  <c:v>250.65600000000001</c:v>
                </c:pt>
                <c:pt idx="1146">
                  <c:v>250.61899999999997</c:v>
                </c:pt>
                <c:pt idx="1147">
                  <c:v>250.57599999999999</c:v>
                </c:pt>
                <c:pt idx="1148">
                  <c:v>250.52800000000011</c:v>
                </c:pt>
                <c:pt idx="1149">
                  <c:v>250.47499999999999</c:v>
                </c:pt>
                <c:pt idx="1150">
                  <c:v>250.416</c:v>
                </c:pt>
                <c:pt idx="1151">
                  <c:v>250.35200000000012</c:v>
                </c:pt>
                <c:pt idx="1152">
                  <c:v>250.28399999999999</c:v>
                </c:pt>
                <c:pt idx="1153">
                  <c:v>250.20999999999998</c:v>
                </c:pt>
                <c:pt idx="1154">
                  <c:v>250.131</c:v>
                </c:pt>
                <c:pt idx="1155">
                  <c:v>250.047</c:v>
                </c:pt>
                <c:pt idx="1156">
                  <c:v>249.95800000000011</c:v>
                </c:pt>
                <c:pt idx="1157">
                  <c:v>249.864</c:v>
                </c:pt>
                <c:pt idx="1158">
                  <c:v>249.76599999999999</c:v>
                </c:pt>
                <c:pt idx="1159">
                  <c:v>249.66300000000001</c:v>
                </c:pt>
                <c:pt idx="1160">
                  <c:v>249.55500000000001</c:v>
                </c:pt>
                <c:pt idx="1161">
                  <c:v>249.44300000000001</c:v>
                </c:pt>
                <c:pt idx="1162">
                  <c:v>249.32600000000011</c:v>
                </c:pt>
                <c:pt idx="1163">
                  <c:v>249.20399999999998</c:v>
                </c:pt>
                <c:pt idx="1164">
                  <c:v>249.078</c:v>
                </c:pt>
                <c:pt idx="1165">
                  <c:v>248.94800000000001</c:v>
                </c:pt>
                <c:pt idx="1166">
                  <c:v>248.81300000000002</c:v>
                </c:pt>
                <c:pt idx="1167">
                  <c:v>248.67399999999998</c:v>
                </c:pt>
                <c:pt idx="1168">
                  <c:v>248.53200000000001</c:v>
                </c:pt>
                <c:pt idx="1169">
                  <c:v>248.3850000000001</c:v>
                </c:pt>
                <c:pt idx="1170">
                  <c:v>248.233</c:v>
                </c:pt>
                <c:pt idx="1171">
                  <c:v>248.078</c:v>
                </c:pt>
                <c:pt idx="1172">
                  <c:v>247.91900000000001</c:v>
                </c:pt>
                <c:pt idx="1173">
                  <c:v>247.75700000000001</c:v>
                </c:pt>
                <c:pt idx="1174">
                  <c:v>247.59</c:v>
                </c:pt>
                <c:pt idx="1175">
                  <c:v>247.42000000000004</c:v>
                </c:pt>
                <c:pt idx="1176">
                  <c:v>247.24599999999998</c:v>
                </c:pt>
                <c:pt idx="1177">
                  <c:v>247.06900000000002</c:v>
                </c:pt>
                <c:pt idx="1178">
                  <c:v>246.88800000000012</c:v>
                </c:pt>
                <c:pt idx="1179">
                  <c:v>246.70399999999998</c:v>
                </c:pt>
                <c:pt idx="1180">
                  <c:v>246.51599999999999</c:v>
                </c:pt>
                <c:pt idx="1181">
                  <c:v>246.32500000000007</c:v>
                </c:pt>
                <c:pt idx="1182">
                  <c:v>246.131</c:v>
                </c:pt>
                <c:pt idx="1183">
                  <c:v>245.934</c:v>
                </c:pt>
                <c:pt idx="1184">
                  <c:v>245.73399999999998</c:v>
                </c:pt>
                <c:pt idx="1185">
                  <c:v>245.53100000000001</c:v>
                </c:pt>
                <c:pt idx="1186">
                  <c:v>245.32500000000007</c:v>
                </c:pt>
                <c:pt idx="1187">
                  <c:v>245.11599999999999</c:v>
                </c:pt>
                <c:pt idx="1188">
                  <c:v>244.904</c:v>
                </c:pt>
                <c:pt idx="1189">
                  <c:v>244.69</c:v>
                </c:pt>
                <c:pt idx="1190">
                  <c:v>244.47300000000001</c:v>
                </c:pt>
                <c:pt idx="1191">
                  <c:v>244.25299999999999</c:v>
                </c:pt>
                <c:pt idx="1192">
                  <c:v>244.03200000000001</c:v>
                </c:pt>
                <c:pt idx="1193">
                  <c:v>243.80700000000004</c:v>
                </c:pt>
                <c:pt idx="1194">
                  <c:v>243.58100000000007</c:v>
                </c:pt>
                <c:pt idx="1195">
                  <c:v>243.35200000000012</c:v>
                </c:pt>
                <c:pt idx="1196">
                  <c:v>243.12100000000001</c:v>
                </c:pt>
                <c:pt idx="1197">
                  <c:v>242.88800000000012</c:v>
                </c:pt>
                <c:pt idx="1198">
                  <c:v>242.65300000000002</c:v>
                </c:pt>
                <c:pt idx="1199">
                  <c:v>242.416</c:v>
                </c:pt>
                <c:pt idx="1200">
                  <c:v>242.17699999999999</c:v>
                </c:pt>
                <c:pt idx="1201">
                  <c:v>241.93700000000001</c:v>
                </c:pt>
                <c:pt idx="1202">
                  <c:v>241.69399999999999</c:v>
                </c:pt>
                <c:pt idx="1203">
                  <c:v>241.45100000000011</c:v>
                </c:pt>
                <c:pt idx="1204">
                  <c:v>241.20499999999998</c:v>
                </c:pt>
                <c:pt idx="1205">
                  <c:v>240.95800000000011</c:v>
                </c:pt>
                <c:pt idx="1206">
                  <c:v>240.70999999999998</c:v>
                </c:pt>
                <c:pt idx="1207">
                  <c:v>240.46</c:v>
                </c:pt>
                <c:pt idx="1208">
                  <c:v>240.20999999999998</c:v>
                </c:pt>
                <c:pt idx="1209">
                  <c:v>239.95700000000011</c:v>
                </c:pt>
                <c:pt idx="1210">
                  <c:v>239.70399999999998</c:v>
                </c:pt>
                <c:pt idx="1211">
                  <c:v>239.45000000000007</c:v>
                </c:pt>
                <c:pt idx="1212">
                  <c:v>239.19499999999999</c:v>
                </c:pt>
                <c:pt idx="1213">
                  <c:v>238.93900000000002</c:v>
                </c:pt>
                <c:pt idx="1214">
                  <c:v>238.68200000000004</c:v>
                </c:pt>
                <c:pt idx="1215">
                  <c:v>238.42500000000001</c:v>
                </c:pt>
                <c:pt idx="1216">
                  <c:v>238.167</c:v>
                </c:pt>
                <c:pt idx="1217">
                  <c:v>237.90800000000004</c:v>
                </c:pt>
                <c:pt idx="1218">
                  <c:v>237.64899999999997</c:v>
                </c:pt>
                <c:pt idx="1219">
                  <c:v>237.38900000000001</c:v>
                </c:pt>
                <c:pt idx="1220">
                  <c:v>237.12900000000002</c:v>
                </c:pt>
                <c:pt idx="1221">
                  <c:v>236.86800000000011</c:v>
                </c:pt>
                <c:pt idx="1222">
                  <c:v>236.608</c:v>
                </c:pt>
                <c:pt idx="1223">
                  <c:v>236.34700000000001</c:v>
                </c:pt>
                <c:pt idx="1224">
                  <c:v>236.08600000000001</c:v>
                </c:pt>
                <c:pt idx="1225">
                  <c:v>235.82500000000007</c:v>
                </c:pt>
                <c:pt idx="1226">
                  <c:v>235.56399999999999</c:v>
                </c:pt>
                <c:pt idx="1227">
                  <c:v>235.303</c:v>
                </c:pt>
                <c:pt idx="1228">
                  <c:v>235.04300000000001</c:v>
                </c:pt>
                <c:pt idx="1229">
                  <c:v>234.78300000000002</c:v>
                </c:pt>
                <c:pt idx="1230">
                  <c:v>234.523</c:v>
                </c:pt>
                <c:pt idx="1231">
                  <c:v>234.26300000000001</c:v>
                </c:pt>
                <c:pt idx="1232">
                  <c:v>234.00399999999999</c:v>
                </c:pt>
                <c:pt idx="1233">
                  <c:v>233.74499999999998</c:v>
                </c:pt>
                <c:pt idx="1234">
                  <c:v>233.48700000000011</c:v>
                </c:pt>
                <c:pt idx="1235">
                  <c:v>233.23</c:v>
                </c:pt>
                <c:pt idx="1236">
                  <c:v>232.97300000000001</c:v>
                </c:pt>
                <c:pt idx="1237">
                  <c:v>232.71699999999998</c:v>
                </c:pt>
                <c:pt idx="1238">
                  <c:v>232.46200000000007</c:v>
                </c:pt>
                <c:pt idx="1239">
                  <c:v>232.20699999999999</c:v>
                </c:pt>
                <c:pt idx="1240">
                  <c:v>231.95400000000001</c:v>
                </c:pt>
                <c:pt idx="1241">
                  <c:v>231.702</c:v>
                </c:pt>
                <c:pt idx="1242">
                  <c:v>231.45000000000007</c:v>
                </c:pt>
                <c:pt idx="1243">
                  <c:v>231.2</c:v>
                </c:pt>
                <c:pt idx="1244">
                  <c:v>230.95100000000011</c:v>
                </c:pt>
                <c:pt idx="1245">
                  <c:v>230.70299999999997</c:v>
                </c:pt>
                <c:pt idx="1246">
                  <c:v>230.45700000000011</c:v>
                </c:pt>
                <c:pt idx="1247">
                  <c:v>230.21199999999999</c:v>
                </c:pt>
                <c:pt idx="1248">
                  <c:v>229.96800000000007</c:v>
                </c:pt>
                <c:pt idx="1249">
                  <c:v>229.726</c:v>
                </c:pt>
                <c:pt idx="1250">
                  <c:v>229.48500000000001</c:v>
                </c:pt>
                <c:pt idx="1251">
                  <c:v>229.24599999999998</c:v>
                </c:pt>
                <c:pt idx="1252">
                  <c:v>229.00800000000001</c:v>
                </c:pt>
                <c:pt idx="1253">
                  <c:v>228.77199999999999</c:v>
                </c:pt>
                <c:pt idx="1254">
                  <c:v>228.53800000000001</c:v>
                </c:pt>
                <c:pt idx="1255">
                  <c:v>228.30500000000001</c:v>
                </c:pt>
                <c:pt idx="1256">
                  <c:v>228.07399999999998</c:v>
                </c:pt>
                <c:pt idx="1257">
                  <c:v>227.845</c:v>
                </c:pt>
                <c:pt idx="1258">
                  <c:v>227.61799999999999</c:v>
                </c:pt>
                <c:pt idx="1259">
                  <c:v>227.393</c:v>
                </c:pt>
                <c:pt idx="1260">
                  <c:v>227.17</c:v>
                </c:pt>
                <c:pt idx="1261">
                  <c:v>226.94900000000001</c:v>
                </c:pt>
                <c:pt idx="1262">
                  <c:v>226.73</c:v>
                </c:pt>
                <c:pt idx="1263">
                  <c:v>226.51300000000001</c:v>
                </c:pt>
                <c:pt idx="1264">
                  <c:v>226.298</c:v>
                </c:pt>
                <c:pt idx="1265">
                  <c:v>226.08500000000001</c:v>
                </c:pt>
                <c:pt idx="1266">
                  <c:v>225.875</c:v>
                </c:pt>
                <c:pt idx="1267">
                  <c:v>225.666</c:v>
                </c:pt>
                <c:pt idx="1268">
                  <c:v>225.46</c:v>
                </c:pt>
                <c:pt idx="1269">
                  <c:v>225.25700000000001</c:v>
                </c:pt>
                <c:pt idx="1270">
                  <c:v>225.05500000000001</c:v>
                </c:pt>
                <c:pt idx="1271">
                  <c:v>224.85600000000011</c:v>
                </c:pt>
                <c:pt idx="1272">
                  <c:v>224.66</c:v>
                </c:pt>
                <c:pt idx="1273">
                  <c:v>224.46600000000001</c:v>
                </c:pt>
                <c:pt idx="1274">
                  <c:v>224.27399999999992</c:v>
                </c:pt>
                <c:pt idx="1275">
                  <c:v>224.08500000000001</c:v>
                </c:pt>
                <c:pt idx="1276">
                  <c:v>223.89800000000011</c:v>
                </c:pt>
                <c:pt idx="1277">
                  <c:v>223.71399999999988</c:v>
                </c:pt>
                <c:pt idx="1278">
                  <c:v>223.53200000000001</c:v>
                </c:pt>
                <c:pt idx="1279">
                  <c:v>223.35400000000001</c:v>
                </c:pt>
                <c:pt idx="1280">
                  <c:v>223.17699999999999</c:v>
                </c:pt>
                <c:pt idx="1281">
                  <c:v>223.00399999999999</c:v>
                </c:pt>
                <c:pt idx="1282">
                  <c:v>222.83200000000011</c:v>
                </c:pt>
                <c:pt idx="1283">
                  <c:v>222.66399999999999</c:v>
                </c:pt>
                <c:pt idx="1284">
                  <c:v>222.499</c:v>
                </c:pt>
                <c:pt idx="1285">
                  <c:v>222.33600000000001</c:v>
                </c:pt>
                <c:pt idx="1286">
                  <c:v>222.17499999999998</c:v>
                </c:pt>
                <c:pt idx="1287">
                  <c:v>222.018</c:v>
                </c:pt>
                <c:pt idx="1288">
                  <c:v>221.863</c:v>
                </c:pt>
                <c:pt idx="1289">
                  <c:v>221.71099999999998</c:v>
                </c:pt>
                <c:pt idx="1290">
                  <c:v>221.56200000000001</c:v>
                </c:pt>
                <c:pt idx="1291">
                  <c:v>221.416</c:v>
                </c:pt>
                <c:pt idx="1292">
                  <c:v>221.27199999999999</c:v>
                </c:pt>
                <c:pt idx="1293">
                  <c:v>221.13200000000001</c:v>
                </c:pt>
                <c:pt idx="1294">
                  <c:v>220.994</c:v>
                </c:pt>
                <c:pt idx="1295">
                  <c:v>220.85900000000001</c:v>
                </c:pt>
                <c:pt idx="1296">
                  <c:v>220.727</c:v>
                </c:pt>
                <c:pt idx="1297">
                  <c:v>220.59700000000001</c:v>
                </c:pt>
                <c:pt idx="1298">
                  <c:v>220.471</c:v>
                </c:pt>
                <c:pt idx="1299">
                  <c:v>220.34700000000001</c:v>
                </c:pt>
                <c:pt idx="1300">
                  <c:v>220.226</c:v>
                </c:pt>
                <c:pt idx="1301">
                  <c:v>220.10900000000001</c:v>
                </c:pt>
                <c:pt idx="1302">
                  <c:v>219.99300000000002</c:v>
                </c:pt>
                <c:pt idx="1303">
                  <c:v>219.88100000000011</c:v>
                </c:pt>
                <c:pt idx="1304">
                  <c:v>219.77199999999999</c:v>
                </c:pt>
                <c:pt idx="1305">
                  <c:v>219.66499999999999</c:v>
                </c:pt>
                <c:pt idx="1306">
                  <c:v>219.56200000000001</c:v>
                </c:pt>
                <c:pt idx="1307">
                  <c:v>219.46100000000001</c:v>
                </c:pt>
                <c:pt idx="1308">
                  <c:v>219.363</c:v>
                </c:pt>
                <c:pt idx="1309">
                  <c:v>219.267</c:v>
                </c:pt>
                <c:pt idx="1310">
                  <c:v>219.17499999999998</c:v>
                </c:pt>
                <c:pt idx="1311">
                  <c:v>219.08600000000001</c:v>
                </c:pt>
                <c:pt idx="1312">
                  <c:v>218.999</c:v>
                </c:pt>
                <c:pt idx="1313">
                  <c:v>218.91499999999999</c:v>
                </c:pt>
                <c:pt idx="1314">
                  <c:v>218.834</c:v>
                </c:pt>
                <c:pt idx="1315">
                  <c:v>218.755</c:v>
                </c:pt>
                <c:pt idx="1316">
                  <c:v>218.68</c:v>
                </c:pt>
                <c:pt idx="1317">
                  <c:v>218.607</c:v>
                </c:pt>
                <c:pt idx="1318">
                  <c:v>218.53700000000001</c:v>
                </c:pt>
                <c:pt idx="1319">
                  <c:v>218.46900000000002</c:v>
                </c:pt>
                <c:pt idx="1320">
                  <c:v>218.404</c:v>
                </c:pt>
                <c:pt idx="1321">
                  <c:v>218.34200000000001</c:v>
                </c:pt>
                <c:pt idx="1322">
                  <c:v>218.28300000000002</c:v>
                </c:pt>
                <c:pt idx="1323">
                  <c:v>218.226</c:v>
                </c:pt>
                <c:pt idx="1324">
                  <c:v>218.172</c:v>
                </c:pt>
                <c:pt idx="1325">
                  <c:v>218.12</c:v>
                </c:pt>
                <c:pt idx="1326">
                  <c:v>218.071</c:v>
                </c:pt>
                <c:pt idx="1327">
                  <c:v>218.02500000000001</c:v>
                </c:pt>
                <c:pt idx="1328">
                  <c:v>217.98100000000011</c:v>
                </c:pt>
                <c:pt idx="1329">
                  <c:v>217.93900000000002</c:v>
                </c:pt>
                <c:pt idx="1330">
                  <c:v>217.9</c:v>
                </c:pt>
                <c:pt idx="1331">
                  <c:v>217.864</c:v>
                </c:pt>
                <c:pt idx="1332">
                  <c:v>217.83</c:v>
                </c:pt>
                <c:pt idx="1333">
                  <c:v>217.798</c:v>
                </c:pt>
                <c:pt idx="1334">
                  <c:v>217.76900000000001</c:v>
                </c:pt>
                <c:pt idx="1335">
                  <c:v>217.74199999999999</c:v>
                </c:pt>
                <c:pt idx="1336">
                  <c:v>217.71699999999998</c:v>
                </c:pt>
                <c:pt idx="1337">
                  <c:v>217.69399999999999</c:v>
                </c:pt>
                <c:pt idx="1338">
                  <c:v>217.67399999999998</c:v>
                </c:pt>
                <c:pt idx="1339">
                  <c:v>217.65600000000001</c:v>
                </c:pt>
                <c:pt idx="1340">
                  <c:v>217.64099999999999</c:v>
                </c:pt>
                <c:pt idx="1341">
                  <c:v>217.62700000000001</c:v>
                </c:pt>
                <c:pt idx="1342">
                  <c:v>217.61499999999998</c:v>
                </c:pt>
                <c:pt idx="1343">
                  <c:v>217.60599999999999</c:v>
                </c:pt>
                <c:pt idx="1344">
                  <c:v>217.59900000000002</c:v>
                </c:pt>
                <c:pt idx="1345">
                  <c:v>217.59399999999999</c:v>
                </c:pt>
                <c:pt idx="1346">
                  <c:v>217.59</c:v>
                </c:pt>
                <c:pt idx="1347">
                  <c:v>217.589</c:v>
                </c:pt>
                <c:pt idx="1348">
                  <c:v>217.589</c:v>
                </c:pt>
                <c:pt idx="1349">
                  <c:v>217.59200000000001</c:v>
                </c:pt>
                <c:pt idx="1350">
                  <c:v>217.596</c:v>
                </c:pt>
                <c:pt idx="1351">
                  <c:v>217.602</c:v>
                </c:pt>
                <c:pt idx="1352">
                  <c:v>217.60999999999999</c:v>
                </c:pt>
                <c:pt idx="1353">
                  <c:v>217.62</c:v>
                </c:pt>
                <c:pt idx="1354">
                  <c:v>217.631</c:v>
                </c:pt>
                <c:pt idx="1355">
                  <c:v>217.64399999999998</c:v>
                </c:pt>
                <c:pt idx="1356">
                  <c:v>217.65800000000004</c:v>
                </c:pt>
                <c:pt idx="1357">
                  <c:v>217.67399999999998</c:v>
                </c:pt>
                <c:pt idx="1358">
                  <c:v>217.69200000000001</c:v>
                </c:pt>
                <c:pt idx="1359">
                  <c:v>217.71099999999998</c:v>
                </c:pt>
                <c:pt idx="1360">
                  <c:v>217.732</c:v>
                </c:pt>
                <c:pt idx="1361">
                  <c:v>217.75399999999999</c:v>
                </c:pt>
                <c:pt idx="1362">
                  <c:v>217.77699999999999</c:v>
                </c:pt>
                <c:pt idx="1363">
                  <c:v>217.80200000000011</c:v>
                </c:pt>
                <c:pt idx="1364">
                  <c:v>217.82800000000012</c:v>
                </c:pt>
                <c:pt idx="1365">
                  <c:v>217.8550000000001</c:v>
                </c:pt>
                <c:pt idx="1366">
                  <c:v>217.88300000000001</c:v>
                </c:pt>
                <c:pt idx="1367">
                  <c:v>217.91300000000001</c:v>
                </c:pt>
                <c:pt idx="1368">
                  <c:v>217.94300000000001</c:v>
                </c:pt>
                <c:pt idx="1369">
                  <c:v>217.97499999999999</c:v>
                </c:pt>
                <c:pt idx="1370">
                  <c:v>218.00800000000001</c:v>
                </c:pt>
                <c:pt idx="1371">
                  <c:v>218.041</c:v>
                </c:pt>
                <c:pt idx="1372">
                  <c:v>218.07599999999999</c:v>
                </c:pt>
                <c:pt idx="1373">
                  <c:v>218.11099999999999</c:v>
                </c:pt>
                <c:pt idx="1374">
                  <c:v>218.148</c:v>
                </c:pt>
                <c:pt idx="1375">
                  <c:v>218.185</c:v>
                </c:pt>
                <c:pt idx="1376">
                  <c:v>218.22300000000001</c:v>
                </c:pt>
                <c:pt idx="1377">
                  <c:v>218.262</c:v>
                </c:pt>
                <c:pt idx="1378">
                  <c:v>218.30100000000004</c:v>
                </c:pt>
                <c:pt idx="1379">
                  <c:v>218.34100000000001</c:v>
                </c:pt>
                <c:pt idx="1380">
                  <c:v>218.38200000000012</c:v>
                </c:pt>
                <c:pt idx="1381">
                  <c:v>218.423</c:v>
                </c:pt>
                <c:pt idx="1382">
                  <c:v>218.465</c:v>
                </c:pt>
                <c:pt idx="1383">
                  <c:v>218.50700000000001</c:v>
                </c:pt>
                <c:pt idx="1384">
                  <c:v>218.54900000000001</c:v>
                </c:pt>
                <c:pt idx="1385">
                  <c:v>218.59200000000001</c:v>
                </c:pt>
                <c:pt idx="1386">
                  <c:v>218.63499999999999</c:v>
                </c:pt>
                <c:pt idx="1387">
                  <c:v>218.67899999999997</c:v>
                </c:pt>
                <c:pt idx="1388">
                  <c:v>218.72300000000001</c:v>
                </c:pt>
                <c:pt idx="1389">
                  <c:v>218.767</c:v>
                </c:pt>
                <c:pt idx="1390">
                  <c:v>218.81100000000001</c:v>
                </c:pt>
                <c:pt idx="1391">
                  <c:v>218.8550000000001</c:v>
                </c:pt>
                <c:pt idx="1392">
                  <c:v>218.9</c:v>
                </c:pt>
                <c:pt idx="1393">
                  <c:v>218.94399999999999</c:v>
                </c:pt>
                <c:pt idx="1394">
                  <c:v>218.989</c:v>
                </c:pt>
                <c:pt idx="1395">
                  <c:v>219.03300000000002</c:v>
                </c:pt>
                <c:pt idx="1396">
                  <c:v>219.077</c:v>
                </c:pt>
                <c:pt idx="1397">
                  <c:v>219.12200000000001</c:v>
                </c:pt>
                <c:pt idx="1398">
                  <c:v>219.166</c:v>
                </c:pt>
                <c:pt idx="1399">
                  <c:v>219.20999999999998</c:v>
                </c:pt>
                <c:pt idx="1400">
                  <c:v>219.25299999999999</c:v>
                </c:pt>
                <c:pt idx="1401">
                  <c:v>219.29599999999999</c:v>
                </c:pt>
                <c:pt idx="1402">
                  <c:v>219.339</c:v>
                </c:pt>
                <c:pt idx="1403">
                  <c:v>219.38200000000012</c:v>
                </c:pt>
                <c:pt idx="1404">
                  <c:v>219.42400000000001</c:v>
                </c:pt>
                <c:pt idx="1405">
                  <c:v>219.46600000000001</c:v>
                </c:pt>
                <c:pt idx="1406">
                  <c:v>219.50800000000001</c:v>
                </c:pt>
                <c:pt idx="1407">
                  <c:v>219.54900000000001</c:v>
                </c:pt>
                <c:pt idx="1408">
                  <c:v>219.589</c:v>
                </c:pt>
                <c:pt idx="1409">
                  <c:v>219.62900000000002</c:v>
                </c:pt>
                <c:pt idx="1410">
                  <c:v>219.66800000000001</c:v>
                </c:pt>
                <c:pt idx="1411">
                  <c:v>219.70699999999999</c:v>
                </c:pt>
                <c:pt idx="1412">
                  <c:v>219.74499999999998</c:v>
                </c:pt>
                <c:pt idx="1413">
                  <c:v>219.78200000000001</c:v>
                </c:pt>
                <c:pt idx="1414">
                  <c:v>219.81800000000001</c:v>
                </c:pt>
                <c:pt idx="1415">
                  <c:v>219.85400000000001</c:v>
                </c:pt>
                <c:pt idx="1416">
                  <c:v>219.88900000000001</c:v>
                </c:pt>
                <c:pt idx="1417">
                  <c:v>219.923</c:v>
                </c:pt>
                <c:pt idx="1418">
                  <c:v>219.95600000000007</c:v>
                </c:pt>
                <c:pt idx="1419">
                  <c:v>219.989</c:v>
                </c:pt>
                <c:pt idx="1420">
                  <c:v>220.02</c:v>
                </c:pt>
                <c:pt idx="1421">
                  <c:v>220.05100000000004</c:v>
                </c:pt>
                <c:pt idx="1422">
                  <c:v>220.08</c:v>
                </c:pt>
                <c:pt idx="1423">
                  <c:v>220.10900000000001</c:v>
                </c:pt>
                <c:pt idx="1424">
                  <c:v>220.136</c:v>
                </c:pt>
                <c:pt idx="1425">
                  <c:v>220.16300000000001</c:v>
                </c:pt>
                <c:pt idx="1426">
                  <c:v>220.18800000000007</c:v>
                </c:pt>
                <c:pt idx="1427">
                  <c:v>220.21299999999999</c:v>
                </c:pt>
                <c:pt idx="1428">
                  <c:v>220.23599999999999</c:v>
                </c:pt>
                <c:pt idx="1429">
                  <c:v>220.25800000000001</c:v>
                </c:pt>
                <c:pt idx="1430">
                  <c:v>220.27899999999997</c:v>
                </c:pt>
                <c:pt idx="1431">
                  <c:v>220.298</c:v>
                </c:pt>
                <c:pt idx="1432">
                  <c:v>220.31700000000001</c:v>
                </c:pt>
                <c:pt idx="1433">
                  <c:v>220.334</c:v>
                </c:pt>
                <c:pt idx="1434">
                  <c:v>220.35000000000011</c:v>
                </c:pt>
                <c:pt idx="1435">
                  <c:v>220.36500000000001</c:v>
                </c:pt>
                <c:pt idx="1436">
                  <c:v>220.37900000000002</c:v>
                </c:pt>
                <c:pt idx="1437">
                  <c:v>220.3910000000001</c:v>
                </c:pt>
                <c:pt idx="1438">
                  <c:v>220.40200000000004</c:v>
                </c:pt>
                <c:pt idx="1439">
                  <c:v>220.41200000000001</c:v>
                </c:pt>
                <c:pt idx="1440">
                  <c:v>220.42000000000004</c:v>
                </c:pt>
                <c:pt idx="1441">
                  <c:v>220.42700000000011</c:v>
                </c:pt>
                <c:pt idx="1442">
                  <c:v>220.43300000000002</c:v>
                </c:pt>
                <c:pt idx="1443">
                  <c:v>220.43700000000001</c:v>
                </c:pt>
                <c:pt idx="1444">
                  <c:v>220.44</c:v>
                </c:pt>
                <c:pt idx="1445">
                  <c:v>220.441</c:v>
                </c:pt>
                <c:pt idx="1446">
                  <c:v>220.44200000000001</c:v>
                </c:pt>
                <c:pt idx="1447">
                  <c:v>220.44</c:v>
                </c:pt>
                <c:pt idx="1448">
                  <c:v>220.43800000000007</c:v>
                </c:pt>
                <c:pt idx="1449">
                  <c:v>220.434</c:v>
                </c:pt>
                <c:pt idx="1450">
                  <c:v>220.42800000000011</c:v>
                </c:pt>
                <c:pt idx="1451">
                  <c:v>220.42100000000011</c:v>
                </c:pt>
                <c:pt idx="1452">
                  <c:v>220.41300000000001</c:v>
                </c:pt>
                <c:pt idx="1453">
                  <c:v>220.40300000000002</c:v>
                </c:pt>
                <c:pt idx="1454">
                  <c:v>220.39200000000011</c:v>
                </c:pt>
                <c:pt idx="1455">
                  <c:v>220.37900000000002</c:v>
                </c:pt>
                <c:pt idx="1456">
                  <c:v>220.36500000000001</c:v>
                </c:pt>
                <c:pt idx="1457">
                  <c:v>220.35000000000011</c:v>
                </c:pt>
                <c:pt idx="1458">
                  <c:v>220.333</c:v>
                </c:pt>
                <c:pt idx="1459">
                  <c:v>220.315</c:v>
                </c:pt>
                <c:pt idx="1460">
                  <c:v>220.29499999999999</c:v>
                </c:pt>
                <c:pt idx="1461">
                  <c:v>220.27399999999992</c:v>
                </c:pt>
                <c:pt idx="1462">
                  <c:v>220.251</c:v>
                </c:pt>
                <c:pt idx="1463">
                  <c:v>220.227</c:v>
                </c:pt>
                <c:pt idx="1464">
                  <c:v>220.202</c:v>
                </c:pt>
                <c:pt idx="1465">
                  <c:v>220.17499999999998</c:v>
                </c:pt>
                <c:pt idx="1466">
                  <c:v>220.14699999999999</c:v>
                </c:pt>
                <c:pt idx="1467">
                  <c:v>220.11799999999999</c:v>
                </c:pt>
                <c:pt idx="1468">
                  <c:v>220.08700000000007</c:v>
                </c:pt>
                <c:pt idx="1469">
                  <c:v>220.05500000000001</c:v>
                </c:pt>
                <c:pt idx="1470">
                  <c:v>220.02200000000011</c:v>
                </c:pt>
                <c:pt idx="1471">
                  <c:v>219.98700000000011</c:v>
                </c:pt>
                <c:pt idx="1472">
                  <c:v>219.95100000000011</c:v>
                </c:pt>
                <c:pt idx="1473">
                  <c:v>219.91399999999999</c:v>
                </c:pt>
                <c:pt idx="1474">
                  <c:v>219.875</c:v>
                </c:pt>
                <c:pt idx="1475">
                  <c:v>219.83500000000001</c:v>
                </c:pt>
                <c:pt idx="1476">
                  <c:v>219.79399999999998</c:v>
                </c:pt>
                <c:pt idx="1477">
                  <c:v>219.75200000000001</c:v>
                </c:pt>
                <c:pt idx="1478">
                  <c:v>219.70899999999997</c:v>
                </c:pt>
                <c:pt idx="1479">
                  <c:v>219.66399999999999</c:v>
                </c:pt>
                <c:pt idx="1480">
                  <c:v>219.61799999999999</c:v>
                </c:pt>
                <c:pt idx="1481">
                  <c:v>219.572</c:v>
                </c:pt>
                <c:pt idx="1482">
                  <c:v>219.524</c:v>
                </c:pt>
                <c:pt idx="1483">
                  <c:v>219.47499999999999</c:v>
                </c:pt>
                <c:pt idx="1484">
                  <c:v>219.42500000000001</c:v>
                </c:pt>
                <c:pt idx="1485">
                  <c:v>219.374</c:v>
                </c:pt>
                <c:pt idx="1486">
                  <c:v>219.32200000000012</c:v>
                </c:pt>
                <c:pt idx="1487">
                  <c:v>219.26900000000001</c:v>
                </c:pt>
                <c:pt idx="1488">
                  <c:v>219.21499999999995</c:v>
                </c:pt>
                <c:pt idx="1489">
                  <c:v>219.16</c:v>
                </c:pt>
                <c:pt idx="1490">
                  <c:v>219.10399999999998</c:v>
                </c:pt>
                <c:pt idx="1491">
                  <c:v>219.048</c:v>
                </c:pt>
                <c:pt idx="1492">
                  <c:v>218.99</c:v>
                </c:pt>
                <c:pt idx="1493">
                  <c:v>218.93200000000004</c:v>
                </c:pt>
                <c:pt idx="1494">
                  <c:v>218.87300000000002</c:v>
                </c:pt>
                <c:pt idx="1495">
                  <c:v>218.81399999999999</c:v>
                </c:pt>
                <c:pt idx="1496">
                  <c:v>218.75399999999999</c:v>
                </c:pt>
                <c:pt idx="1497">
                  <c:v>218.69300000000001</c:v>
                </c:pt>
                <c:pt idx="1498">
                  <c:v>218.631</c:v>
                </c:pt>
                <c:pt idx="1499">
                  <c:v>218.56900000000002</c:v>
                </c:pt>
                <c:pt idx="1500">
                  <c:v>218.50700000000001</c:v>
                </c:pt>
                <c:pt idx="1501">
                  <c:v>218.44300000000001</c:v>
                </c:pt>
                <c:pt idx="1502">
                  <c:v>218.38000000000011</c:v>
                </c:pt>
                <c:pt idx="1503">
                  <c:v>218.316</c:v>
                </c:pt>
                <c:pt idx="1504">
                  <c:v>218.25200000000001</c:v>
                </c:pt>
                <c:pt idx="1505">
                  <c:v>218.18700000000001</c:v>
                </c:pt>
                <c:pt idx="1506">
                  <c:v>218.12200000000001</c:v>
                </c:pt>
                <c:pt idx="1507">
                  <c:v>218.05700000000004</c:v>
                </c:pt>
                <c:pt idx="1508">
                  <c:v>217.99100000000001</c:v>
                </c:pt>
                <c:pt idx="1509">
                  <c:v>217.92600000000004</c:v>
                </c:pt>
                <c:pt idx="1510">
                  <c:v>217.86</c:v>
                </c:pt>
                <c:pt idx="1511">
                  <c:v>217.79399999999998</c:v>
                </c:pt>
                <c:pt idx="1512">
                  <c:v>217.72900000000001</c:v>
                </c:pt>
                <c:pt idx="1513">
                  <c:v>217.66300000000001</c:v>
                </c:pt>
                <c:pt idx="1514">
                  <c:v>217.59700000000001</c:v>
                </c:pt>
                <c:pt idx="1515">
                  <c:v>217.53200000000001</c:v>
                </c:pt>
                <c:pt idx="1516">
                  <c:v>217.46600000000001</c:v>
                </c:pt>
                <c:pt idx="1517">
                  <c:v>217.40100000000001</c:v>
                </c:pt>
                <c:pt idx="1518">
                  <c:v>217.33600000000001</c:v>
                </c:pt>
                <c:pt idx="1519">
                  <c:v>217.27199999999999</c:v>
                </c:pt>
                <c:pt idx="1520">
                  <c:v>217.20699999999999</c:v>
                </c:pt>
                <c:pt idx="1521">
                  <c:v>217.14299999999997</c:v>
                </c:pt>
                <c:pt idx="1522">
                  <c:v>217.08</c:v>
                </c:pt>
                <c:pt idx="1523">
                  <c:v>217.017</c:v>
                </c:pt>
                <c:pt idx="1524">
                  <c:v>216.95500000000001</c:v>
                </c:pt>
                <c:pt idx="1525">
                  <c:v>216.893</c:v>
                </c:pt>
                <c:pt idx="1526">
                  <c:v>216.83200000000011</c:v>
                </c:pt>
                <c:pt idx="1527">
                  <c:v>216.77099999999999</c:v>
                </c:pt>
                <c:pt idx="1528">
                  <c:v>216.71199999999999</c:v>
                </c:pt>
                <c:pt idx="1529">
                  <c:v>216.65300000000002</c:v>
                </c:pt>
                <c:pt idx="1530">
                  <c:v>216.595</c:v>
                </c:pt>
                <c:pt idx="1531">
                  <c:v>216.53800000000001</c:v>
                </c:pt>
                <c:pt idx="1532">
                  <c:v>216.48200000000011</c:v>
                </c:pt>
                <c:pt idx="1533">
                  <c:v>216.42700000000011</c:v>
                </c:pt>
                <c:pt idx="1534">
                  <c:v>216.37300000000002</c:v>
                </c:pt>
                <c:pt idx="1535">
                  <c:v>216.32000000000011</c:v>
                </c:pt>
                <c:pt idx="1536">
                  <c:v>216.26900000000001</c:v>
                </c:pt>
                <c:pt idx="1537">
                  <c:v>216.21799999999999</c:v>
                </c:pt>
                <c:pt idx="1538">
                  <c:v>216.16900000000001</c:v>
                </c:pt>
                <c:pt idx="1539">
                  <c:v>216.12100000000001</c:v>
                </c:pt>
                <c:pt idx="1540">
                  <c:v>216.07499999999999</c:v>
                </c:pt>
                <c:pt idx="1541">
                  <c:v>216.03</c:v>
                </c:pt>
                <c:pt idx="1542">
                  <c:v>215.98700000000011</c:v>
                </c:pt>
                <c:pt idx="1543">
                  <c:v>215.94499999999999</c:v>
                </c:pt>
                <c:pt idx="1544">
                  <c:v>215.905</c:v>
                </c:pt>
                <c:pt idx="1545">
                  <c:v>215.86600000000001</c:v>
                </c:pt>
                <c:pt idx="1546">
                  <c:v>215.83</c:v>
                </c:pt>
                <c:pt idx="1547">
                  <c:v>215.79499999999999</c:v>
                </c:pt>
                <c:pt idx="1548">
                  <c:v>215.762</c:v>
                </c:pt>
                <c:pt idx="1549">
                  <c:v>215.73099999999999</c:v>
                </c:pt>
                <c:pt idx="1550">
                  <c:v>215.70099999999999</c:v>
                </c:pt>
                <c:pt idx="1551">
                  <c:v>215.67399999999998</c:v>
                </c:pt>
                <c:pt idx="1552">
                  <c:v>215.64899999999997</c:v>
                </c:pt>
                <c:pt idx="1553">
                  <c:v>215.626</c:v>
                </c:pt>
                <c:pt idx="1554">
                  <c:v>215.60499999999999</c:v>
                </c:pt>
                <c:pt idx="1555">
                  <c:v>215.58700000000007</c:v>
                </c:pt>
                <c:pt idx="1556">
                  <c:v>215.57</c:v>
                </c:pt>
                <c:pt idx="1557">
                  <c:v>215.55600000000001</c:v>
                </c:pt>
                <c:pt idx="1558">
                  <c:v>215.54499999999999</c:v>
                </c:pt>
                <c:pt idx="1559">
                  <c:v>215.536</c:v>
                </c:pt>
                <c:pt idx="1560">
                  <c:v>215.529</c:v>
                </c:pt>
                <c:pt idx="1561">
                  <c:v>215.52500000000001</c:v>
                </c:pt>
                <c:pt idx="1562">
                  <c:v>215.524</c:v>
                </c:pt>
                <c:pt idx="1563">
                  <c:v>215.52500000000001</c:v>
                </c:pt>
                <c:pt idx="1564">
                  <c:v>215.529</c:v>
                </c:pt>
                <c:pt idx="1565">
                  <c:v>215.536</c:v>
                </c:pt>
                <c:pt idx="1566">
                  <c:v>215.54499999999999</c:v>
                </c:pt>
                <c:pt idx="1567">
                  <c:v>215.55800000000011</c:v>
                </c:pt>
                <c:pt idx="1568">
                  <c:v>215.57300000000001</c:v>
                </c:pt>
                <c:pt idx="1569">
                  <c:v>215.59200000000001</c:v>
                </c:pt>
                <c:pt idx="1570">
                  <c:v>215.61299999999997</c:v>
                </c:pt>
                <c:pt idx="1571">
                  <c:v>215.637</c:v>
                </c:pt>
                <c:pt idx="1572">
                  <c:v>215.66499999999999</c:v>
                </c:pt>
                <c:pt idx="1573">
                  <c:v>215.696</c:v>
                </c:pt>
                <c:pt idx="1574">
                  <c:v>215.73</c:v>
                </c:pt>
                <c:pt idx="1575">
                  <c:v>215.767</c:v>
                </c:pt>
                <c:pt idx="1576">
                  <c:v>215.80800000000011</c:v>
                </c:pt>
                <c:pt idx="1577">
                  <c:v>215.85200000000012</c:v>
                </c:pt>
                <c:pt idx="1578">
                  <c:v>215.899</c:v>
                </c:pt>
                <c:pt idx="1579">
                  <c:v>215.95000000000007</c:v>
                </c:pt>
                <c:pt idx="1580">
                  <c:v>216.00399999999999</c:v>
                </c:pt>
                <c:pt idx="1581">
                  <c:v>216.06200000000001</c:v>
                </c:pt>
                <c:pt idx="1582">
                  <c:v>216.124</c:v>
                </c:pt>
                <c:pt idx="1583">
                  <c:v>216.18900000000002</c:v>
                </c:pt>
                <c:pt idx="1584">
                  <c:v>216.25800000000001</c:v>
                </c:pt>
                <c:pt idx="1585">
                  <c:v>216.33</c:v>
                </c:pt>
                <c:pt idx="1586">
                  <c:v>216.40700000000001</c:v>
                </c:pt>
                <c:pt idx="1587">
                  <c:v>216.48700000000011</c:v>
                </c:pt>
                <c:pt idx="1588">
                  <c:v>216.571</c:v>
                </c:pt>
                <c:pt idx="1589">
                  <c:v>216.65900000000002</c:v>
                </c:pt>
                <c:pt idx="1590">
                  <c:v>216.751</c:v>
                </c:pt>
                <c:pt idx="1591">
                  <c:v>216.846</c:v>
                </c:pt>
                <c:pt idx="1592">
                  <c:v>216.946</c:v>
                </c:pt>
                <c:pt idx="1593">
                  <c:v>217.05</c:v>
                </c:pt>
                <c:pt idx="1594">
                  <c:v>217.15800000000004</c:v>
                </c:pt>
                <c:pt idx="1595">
                  <c:v>217.26999999999998</c:v>
                </c:pt>
                <c:pt idx="1596">
                  <c:v>217.38700000000011</c:v>
                </c:pt>
                <c:pt idx="1597">
                  <c:v>217.50700000000001</c:v>
                </c:pt>
                <c:pt idx="1598">
                  <c:v>217.63200000000001</c:v>
                </c:pt>
                <c:pt idx="1599">
                  <c:v>217.761</c:v>
                </c:pt>
                <c:pt idx="1600">
                  <c:v>217.89400000000001</c:v>
                </c:pt>
                <c:pt idx="1601">
                  <c:v>218.03200000000001</c:v>
                </c:pt>
                <c:pt idx="1602">
                  <c:v>218.17399999999998</c:v>
                </c:pt>
                <c:pt idx="1603">
                  <c:v>218.32000000000011</c:v>
                </c:pt>
                <c:pt idx="1604">
                  <c:v>218.471</c:v>
                </c:pt>
                <c:pt idx="1605">
                  <c:v>218.626</c:v>
                </c:pt>
                <c:pt idx="1606">
                  <c:v>218.786</c:v>
                </c:pt>
                <c:pt idx="1607">
                  <c:v>218.95000000000007</c:v>
                </c:pt>
                <c:pt idx="1608">
                  <c:v>219.11899999999997</c:v>
                </c:pt>
                <c:pt idx="1609">
                  <c:v>219.292</c:v>
                </c:pt>
                <c:pt idx="1610">
                  <c:v>219.47</c:v>
                </c:pt>
                <c:pt idx="1611">
                  <c:v>219.65300000000002</c:v>
                </c:pt>
                <c:pt idx="1612">
                  <c:v>219.84</c:v>
                </c:pt>
                <c:pt idx="1613">
                  <c:v>220.03100000000001</c:v>
                </c:pt>
                <c:pt idx="1614">
                  <c:v>220.22800000000001</c:v>
                </c:pt>
                <c:pt idx="1615">
                  <c:v>220.429</c:v>
                </c:pt>
                <c:pt idx="1616">
                  <c:v>220.63399999999999</c:v>
                </c:pt>
                <c:pt idx="1617">
                  <c:v>220.845</c:v>
                </c:pt>
                <c:pt idx="1618">
                  <c:v>221.06</c:v>
                </c:pt>
                <c:pt idx="1619">
                  <c:v>221.28</c:v>
                </c:pt>
                <c:pt idx="1620">
                  <c:v>221.505</c:v>
                </c:pt>
                <c:pt idx="1621">
                  <c:v>221.73399999999998</c:v>
                </c:pt>
                <c:pt idx="1622">
                  <c:v>221.96800000000007</c:v>
                </c:pt>
                <c:pt idx="1623">
                  <c:v>222.20699999999999</c:v>
                </c:pt>
                <c:pt idx="1624">
                  <c:v>222.45100000000011</c:v>
                </c:pt>
                <c:pt idx="1625">
                  <c:v>222.7</c:v>
                </c:pt>
                <c:pt idx="1626">
                  <c:v>222.953</c:v>
                </c:pt>
                <c:pt idx="1627">
                  <c:v>223.21099999999998</c:v>
                </c:pt>
                <c:pt idx="1628">
                  <c:v>223.47399999999999</c:v>
                </c:pt>
                <c:pt idx="1629">
                  <c:v>223.74199999999999</c:v>
                </c:pt>
                <c:pt idx="1630">
                  <c:v>224.01499999999999</c:v>
                </c:pt>
                <c:pt idx="1631">
                  <c:v>224.29300000000001</c:v>
                </c:pt>
                <c:pt idx="1632">
                  <c:v>224.57499999999999</c:v>
                </c:pt>
                <c:pt idx="1633">
                  <c:v>224.86200000000011</c:v>
                </c:pt>
                <c:pt idx="1634">
                  <c:v>225.154</c:v>
                </c:pt>
                <c:pt idx="1635">
                  <c:v>225.45100000000011</c:v>
                </c:pt>
                <c:pt idx="1636">
                  <c:v>225.75299999999999</c:v>
                </c:pt>
                <c:pt idx="1637">
                  <c:v>226.06</c:v>
                </c:pt>
                <c:pt idx="1638">
                  <c:v>226.37100000000001</c:v>
                </c:pt>
                <c:pt idx="1639">
                  <c:v>226.68700000000001</c:v>
                </c:pt>
                <c:pt idx="1640">
                  <c:v>227.00800000000001</c:v>
                </c:pt>
                <c:pt idx="1641">
                  <c:v>227.334</c:v>
                </c:pt>
                <c:pt idx="1642">
                  <c:v>227.66499999999999</c:v>
                </c:pt>
                <c:pt idx="1643">
                  <c:v>228</c:v>
                </c:pt>
                <c:pt idx="1644">
                  <c:v>228.34100000000001</c:v>
                </c:pt>
                <c:pt idx="1645">
                  <c:v>228.68600000000001</c:v>
                </c:pt>
                <c:pt idx="1646">
                  <c:v>229.035</c:v>
                </c:pt>
                <c:pt idx="1647">
                  <c:v>229.39000000000001</c:v>
                </c:pt>
                <c:pt idx="1648">
                  <c:v>229.74899999999997</c:v>
                </c:pt>
                <c:pt idx="1649">
                  <c:v>230.11299999999997</c:v>
                </c:pt>
                <c:pt idx="1650">
                  <c:v>230.48100000000011</c:v>
                </c:pt>
                <c:pt idx="1651">
                  <c:v>230.8550000000001</c:v>
                </c:pt>
                <c:pt idx="1652">
                  <c:v>231.232</c:v>
                </c:pt>
                <c:pt idx="1653">
                  <c:v>231.61499999999998</c:v>
                </c:pt>
                <c:pt idx="1654">
                  <c:v>232.00200000000001</c:v>
                </c:pt>
                <c:pt idx="1655">
                  <c:v>232.39400000000001</c:v>
                </c:pt>
                <c:pt idx="1656">
                  <c:v>232.79</c:v>
                </c:pt>
                <c:pt idx="1657">
                  <c:v>233.191</c:v>
                </c:pt>
                <c:pt idx="1658">
                  <c:v>233.596</c:v>
                </c:pt>
                <c:pt idx="1659">
                  <c:v>234.006</c:v>
                </c:pt>
                <c:pt idx="1660">
                  <c:v>234.42000000000004</c:v>
                </c:pt>
                <c:pt idx="1661">
                  <c:v>234.83800000000011</c:v>
                </c:pt>
                <c:pt idx="1662">
                  <c:v>235.261</c:v>
                </c:pt>
                <c:pt idx="1663">
                  <c:v>235.68900000000002</c:v>
                </c:pt>
                <c:pt idx="1664">
                  <c:v>236.12</c:v>
                </c:pt>
                <c:pt idx="1665">
                  <c:v>236.55600000000001</c:v>
                </c:pt>
                <c:pt idx="1666">
                  <c:v>236.99600000000001</c:v>
                </c:pt>
                <c:pt idx="1667">
                  <c:v>237.441</c:v>
                </c:pt>
                <c:pt idx="1668">
                  <c:v>237.88900000000001</c:v>
                </c:pt>
                <c:pt idx="1669">
                  <c:v>238.34200000000001</c:v>
                </c:pt>
                <c:pt idx="1670">
                  <c:v>238.79900000000001</c:v>
                </c:pt>
                <c:pt idx="1671">
                  <c:v>239.26</c:v>
                </c:pt>
                <c:pt idx="1672">
                  <c:v>239.72499999999999</c:v>
                </c:pt>
                <c:pt idx="1673">
                  <c:v>240.19399999999999</c:v>
                </c:pt>
                <c:pt idx="1674">
                  <c:v>240.667</c:v>
                </c:pt>
                <c:pt idx="1675">
                  <c:v>241.14299999999997</c:v>
                </c:pt>
                <c:pt idx="1676">
                  <c:v>241.624</c:v>
                </c:pt>
                <c:pt idx="1677">
                  <c:v>242.108</c:v>
                </c:pt>
                <c:pt idx="1678">
                  <c:v>242.596</c:v>
                </c:pt>
                <c:pt idx="1679">
                  <c:v>243.08800000000011</c:v>
                </c:pt>
                <c:pt idx="1680">
                  <c:v>243.584</c:v>
                </c:pt>
                <c:pt idx="1681">
                  <c:v>244.083</c:v>
                </c:pt>
                <c:pt idx="1682">
                  <c:v>244.58600000000001</c:v>
                </c:pt>
                <c:pt idx="1683">
                  <c:v>245.09200000000001</c:v>
                </c:pt>
                <c:pt idx="1684">
                  <c:v>245.602</c:v>
                </c:pt>
                <c:pt idx="1685">
                  <c:v>246.11499999999998</c:v>
                </c:pt>
                <c:pt idx="1686">
                  <c:v>246.63200000000001</c:v>
                </c:pt>
                <c:pt idx="1687">
                  <c:v>247.15200000000004</c:v>
                </c:pt>
                <c:pt idx="1688">
                  <c:v>247.67499999999998</c:v>
                </c:pt>
                <c:pt idx="1689">
                  <c:v>248.20099999999999</c:v>
                </c:pt>
                <c:pt idx="1690">
                  <c:v>248.73099999999999</c:v>
                </c:pt>
                <c:pt idx="1691">
                  <c:v>249.26300000000001</c:v>
                </c:pt>
                <c:pt idx="1692">
                  <c:v>249.79900000000001</c:v>
                </c:pt>
                <c:pt idx="1693">
                  <c:v>250.33800000000011</c:v>
                </c:pt>
                <c:pt idx="1694">
                  <c:v>250.87900000000002</c:v>
                </c:pt>
                <c:pt idx="1695">
                  <c:v>251.42400000000001</c:v>
                </c:pt>
                <c:pt idx="1696">
                  <c:v>251.971</c:v>
                </c:pt>
                <c:pt idx="1697">
                  <c:v>252.52100000000004</c:v>
                </c:pt>
                <c:pt idx="1698">
                  <c:v>253.07399999999998</c:v>
                </c:pt>
                <c:pt idx="1699">
                  <c:v>253.62900000000002</c:v>
                </c:pt>
                <c:pt idx="1700">
                  <c:v>254.18700000000001</c:v>
                </c:pt>
                <c:pt idx="1701">
                  <c:v>254.74699999999999</c:v>
                </c:pt>
                <c:pt idx="1702">
                  <c:v>255.31</c:v>
                </c:pt>
                <c:pt idx="1703">
                  <c:v>255.875</c:v>
                </c:pt>
                <c:pt idx="1704">
                  <c:v>256.44200000000001</c:v>
                </c:pt>
                <c:pt idx="1705">
                  <c:v>257.012</c:v>
                </c:pt>
                <c:pt idx="1706">
                  <c:v>257.584</c:v>
                </c:pt>
                <c:pt idx="1707">
                  <c:v>258.15800000000002</c:v>
                </c:pt>
                <c:pt idx="1708">
                  <c:v>258.73399999999958</c:v>
                </c:pt>
                <c:pt idx="1709">
                  <c:v>259.31200000000001</c:v>
                </c:pt>
                <c:pt idx="1710">
                  <c:v>259.892</c:v>
                </c:pt>
                <c:pt idx="1711">
                  <c:v>260.47399999999965</c:v>
                </c:pt>
                <c:pt idx="1712">
                  <c:v>261.05700000000002</c:v>
                </c:pt>
                <c:pt idx="1713">
                  <c:v>261.64299999999997</c:v>
                </c:pt>
                <c:pt idx="1714">
                  <c:v>262.22899999999959</c:v>
                </c:pt>
                <c:pt idx="1715">
                  <c:v>262.81799999999993</c:v>
                </c:pt>
                <c:pt idx="1716">
                  <c:v>263.40799999999979</c:v>
                </c:pt>
                <c:pt idx="1717">
                  <c:v>263.99899999999963</c:v>
                </c:pt>
                <c:pt idx="1718">
                  <c:v>264.59199999999959</c:v>
                </c:pt>
                <c:pt idx="1719">
                  <c:v>265.18599999999975</c:v>
                </c:pt>
                <c:pt idx="1720">
                  <c:v>265.78099999999978</c:v>
                </c:pt>
                <c:pt idx="1721">
                  <c:v>266.37700000000001</c:v>
                </c:pt>
                <c:pt idx="1722">
                  <c:v>266.9749999999998</c:v>
                </c:pt>
                <c:pt idx="1723">
                  <c:v>267.57299999999975</c:v>
                </c:pt>
                <c:pt idx="1724">
                  <c:v>268.17200000000008</c:v>
                </c:pt>
                <c:pt idx="1725">
                  <c:v>268.77199999999965</c:v>
                </c:pt>
                <c:pt idx="1726">
                  <c:v>269.37299999999999</c:v>
                </c:pt>
                <c:pt idx="1727">
                  <c:v>269.9749999999998</c:v>
                </c:pt>
                <c:pt idx="1728">
                  <c:v>270.577</c:v>
                </c:pt>
                <c:pt idx="1729">
                  <c:v>271.18</c:v>
                </c:pt>
                <c:pt idx="1730">
                  <c:v>271.78399999999965</c:v>
                </c:pt>
                <c:pt idx="1731">
                  <c:v>272.387</c:v>
                </c:pt>
                <c:pt idx="1732">
                  <c:v>272.99099999999964</c:v>
                </c:pt>
                <c:pt idx="1733">
                  <c:v>273.59599999999978</c:v>
                </c:pt>
                <c:pt idx="1734">
                  <c:v>274.2</c:v>
                </c:pt>
                <c:pt idx="1735">
                  <c:v>274.80500000000001</c:v>
                </c:pt>
                <c:pt idx="1736">
                  <c:v>275.41000000000003</c:v>
                </c:pt>
                <c:pt idx="1737">
                  <c:v>276.01499999999999</c:v>
                </c:pt>
                <c:pt idx="1738">
                  <c:v>276.61900000000026</c:v>
                </c:pt>
                <c:pt idx="1739">
                  <c:v>277.22399999999965</c:v>
                </c:pt>
                <c:pt idx="1740">
                  <c:v>277.82799999999975</c:v>
                </c:pt>
                <c:pt idx="1741">
                  <c:v>278.43199999999962</c:v>
                </c:pt>
                <c:pt idx="1742">
                  <c:v>279.03599999999977</c:v>
                </c:pt>
                <c:pt idx="1743">
                  <c:v>279.63900000000001</c:v>
                </c:pt>
                <c:pt idx="1744">
                  <c:v>280.24099999999999</c:v>
                </c:pt>
                <c:pt idx="1745">
                  <c:v>280.84300000000002</c:v>
                </c:pt>
                <c:pt idx="1746">
                  <c:v>281.44499999999999</c:v>
                </c:pt>
                <c:pt idx="1747">
                  <c:v>282.04500000000002</c:v>
                </c:pt>
                <c:pt idx="1748">
                  <c:v>282.64499999999998</c:v>
                </c:pt>
                <c:pt idx="1749">
                  <c:v>283.24400000000026</c:v>
                </c:pt>
                <c:pt idx="1750">
                  <c:v>283.84199999999993</c:v>
                </c:pt>
                <c:pt idx="1751">
                  <c:v>284.43899999999962</c:v>
                </c:pt>
                <c:pt idx="1752">
                  <c:v>285.03399999999965</c:v>
                </c:pt>
                <c:pt idx="1753">
                  <c:v>285.62900000000002</c:v>
                </c:pt>
                <c:pt idx="1754">
                  <c:v>286.22199999999958</c:v>
                </c:pt>
                <c:pt idx="1755">
                  <c:v>286.81400000000002</c:v>
                </c:pt>
                <c:pt idx="1756">
                  <c:v>287.40499999999975</c:v>
                </c:pt>
                <c:pt idx="1757">
                  <c:v>287.99400000000003</c:v>
                </c:pt>
                <c:pt idx="1758">
                  <c:v>288.58199999999965</c:v>
                </c:pt>
                <c:pt idx="1759">
                  <c:v>289.16800000000001</c:v>
                </c:pt>
                <c:pt idx="1760">
                  <c:v>289.75299999999999</c:v>
                </c:pt>
                <c:pt idx="1761">
                  <c:v>290.33499999999975</c:v>
                </c:pt>
                <c:pt idx="1762">
                  <c:v>290.91599999999966</c:v>
                </c:pt>
                <c:pt idx="1763">
                  <c:v>291.49599999999958</c:v>
                </c:pt>
                <c:pt idx="1764">
                  <c:v>292.07299999999975</c:v>
                </c:pt>
                <c:pt idx="1765">
                  <c:v>292.64800000000002</c:v>
                </c:pt>
                <c:pt idx="1766">
                  <c:v>293.22099999999978</c:v>
                </c:pt>
                <c:pt idx="1767">
                  <c:v>293.79199999999958</c:v>
                </c:pt>
                <c:pt idx="1768">
                  <c:v>294.36099999999999</c:v>
                </c:pt>
                <c:pt idx="1769">
                  <c:v>294.92799999999966</c:v>
                </c:pt>
                <c:pt idx="1770">
                  <c:v>295.49199999999962</c:v>
                </c:pt>
                <c:pt idx="1771">
                  <c:v>296.05500000000001</c:v>
                </c:pt>
                <c:pt idx="1772">
                  <c:v>296.61399999999975</c:v>
                </c:pt>
                <c:pt idx="1773">
                  <c:v>297.17200000000008</c:v>
                </c:pt>
                <c:pt idx="1774">
                  <c:v>297.72599999999977</c:v>
                </c:pt>
                <c:pt idx="1775">
                  <c:v>298.27799999999979</c:v>
                </c:pt>
                <c:pt idx="1776">
                  <c:v>298.82799999999975</c:v>
                </c:pt>
                <c:pt idx="1777">
                  <c:v>299.37400000000002</c:v>
                </c:pt>
                <c:pt idx="1778">
                  <c:v>299.91799999999978</c:v>
                </c:pt>
                <c:pt idx="1779">
                  <c:v>300.459</c:v>
                </c:pt>
                <c:pt idx="1780">
                  <c:v>300.99699999999962</c:v>
                </c:pt>
                <c:pt idx="1781">
                  <c:v>301.53299999999979</c:v>
                </c:pt>
                <c:pt idx="1782">
                  <c:v>302.065</c:v>
                </c:pt>
                <c:pt idx="1783">
                  <c:v>302.59399999999965</c:v>
                </c:pt>
                <c:pt idx="1784">
                  <c:v>303.12</c:v>
                </c:pt>
                <c:pt idx="1785">
                  <c:v>303.64400000000023</c:v>
                </c:pt>
                <c:pt idx="1786">
                  <c:v>304.16300000000001</c:v>
                </c:pt>
                <c:pt idx="1787">
                  <c:v>304.68</c:v>
                </c:pt>
                <c:pt idx="1788">
                  <c:v>305.19299999999993</c:v>
                </c:pt>
                <c:pt idx="1789">
                  <c:v>305.70299999999975</c:v>
                </c:pt>
                <c:pt idx="1790">
                  <c:v>306.20999999999975</c:v>
                </c:pt>
                <c:pt idx="1791">
                  <c:v>306.71299999999979</c:v>
                </c:pt>
                <c:pt idx="1792">
                  <c:v>307.21299999999979</c:v>
                </c:pt>
                <c:pt idx="1793">
                  <c:v>307.709</c:v>
                </c:pt>
                <c:pt idx="1794">
                  <c:v>308.20099999999979</c:v>
                </c:pt>
                <c:pt idx="1795">
                  <c:v>308.69</c:v>
                </c:pt>
                <c:pt idx="1796">
                  <c:v>309.17500000000001</c:v>
                </c:pt>
                <c:pt idx="1797">
                  <c:v>309.65699999999993</c:v>
                </c:pt>
                <c:pt idx="1798">
                  <c:v>310.13499999999999</c:v>
                </c:pt>
                <c:pt idx="1799">
                  <c:v>310.60899999999975</c:v>
                </c:pt>
                <c:pt idx="1800">
                  <c:v>311.07900000000001</c:v>
                </c:pt>
                <c:pt idx="1801">
                  <c:v>311.54599999999999</c:v>
                </c:pt>
                <c:pt idx="1802">
                  <c:v>312.00799999999975</c:v>
                </c:pt>
                <c:pt idx="1803">
                  <c:v>312.46699999999959</c:v>
                </c:pt>
                <c:pt idx="1804">
                  <c:v>312.92200000000003</c:v>
                </c:pt>
                <c:pt idx="1805">
                  <c:v>313.37200000000001</c:v>
                </c:pt>
                <c:pt idx="1806">
                  <c:v>313.81900000000002</c:v>
                </c:pt>
                <c:pt idx="1807">
                  <c:v>314.262</c:v>
                </c:pt>
                <c:pt idx="1808">
                  <c:v>314.70099999999979</c:v>
                </c:pt>
                <c:pt idx="1809">
                  <c:v>315.13499999999999</c:v>
                </c:pt>
                <c:pt idx="1810">
                  <c:v>315.565</c:v>
                </c:pt>
                <c:pt idx="1811">
                  <c:v>315.99099999999964</c:v>
                </c:pt>
                <c:pt idx="1812">
                  <c:v>316.41399999999965</c:v>
                </c:pt>
                <c:pt idx="1813">
                  <c:v>316.83099999999979</c:v>
                </c:pt>
                <c:pt idx="1814">
                  <c:v>317.245</c:v>
                </c:pt>
                <c:pt idx="1815">
                  <c:v>317.65400000000022</c:v>
                </c:pt>
                <c:pt idx="1816">
                  <c:v>318.05900000000008</c:v>
                </c:pt>
                <c:pt idx="1817">
                  <c:v>318.45999999999975</c:v>
                </c:pt>
                <c:pt idx="1818">
                  <c:v>318.85599999999999</c:v>
                </c:pt>
                <c:pt idx="1819">
                  <c:v>319.24799999999999</c:v>
                </c:pt>
                <c:pt idx="1820">
                  <c:v>319.6359999999998</c:v>
                </c:pt>
                <c:pt idx="1821">
                  <c:v>320.01900000000001</c:v>
                </c:pt>
                <c:pt idx="1822">
                  <c:v>320.3979999999998</c:v>
                </c:pt>
                <c:pt idx="1823">
                  <c:v>320.7729999999998</c:v>
                </c:pt>
                <c:pt idx="1824">
                  <c:v>321.14299999999997</c:v>
                </c:pt>
                <c:pt idx="1825">
                  <c:v>321.50900000000001</c:v>
                </c:pt>
                <c:pt idx="1826">
                  <c:v>321.87</c:v>
                </c:pt>
                <c:pt idx="1827">
                  <c:v>322.22699999999958</c:v>
                </c:pt>
                <c:pt idx="1828">
                  <c:v>322.57900000000001</c:v>
                </c:pt>
                <c:pt idx="1829">
                  <c:v>322.92699999999962</c:v>
                </c:pt>
                <c:pt idx="1830">
                  <c:v>323.27099999999979</c:v>
                </c:pt>
                <c:pt idx="1831">
                  <c:v>323.61</c:v>
                </c:pt>
                <c:pt idx="1832">
                  <c:v>323.94400000000002</c:v>
                </c:pt>
                <c:pt idx="1833">
                  <c:v>324.274</c:v>
                </c:pt>
                <c:pt idx="1834">
                  <c:v>324.60000000000002</c:v>
                </c:pt>
                <c:pt idx="1835">
                  <c:v>324.92099999999965</c:v>
                </c:pt>
                <c:pt idx="1836">
                  <c:v>325.23799999999977</c:v>
                </c:pt>
                <c:pt idx="1837">
                  <c:v>325.55</c:v>
                </c:pt>
                <c:pt idx="1838">
                  <c:v>325.858</c:v>
                </c:pt>
                <c:pt idx="1839">
                  <c:v>326.161</c:v>
                </c:pt>
                <c:pt idx="1840">
                  <c:v>326.45999999999975</c:v>
                </c:pt>
                <c:pt idx="1841">
                  <c:v>326.75400000000002</c:v>
                </c:pt>
                <c:pt idx="1842">
                  <c:v>327.04399999999993</c:v>
                </c:pt>
                <c:pt idx="1843">
                  <c:v>327.32900000000001</c:v>
                </c:pt>
                <c:pt idx="1844">
                  <c:v>327.61</c:v>
                </c:pt>
                <c:pt idx="1845">
                  <c:v>327.887</c:v>
                </c:pt>
                <c:pt idx="1846">
                  <c:v>328.15899999999999</c:v>
                </c:pt>
                <c:pt idx="1847">
                  <c:v>328.42599999999965</c:v>
                </c:pt>
                <c:pt idx="1848">
                  <c:v>328.69</c:v>
                </c:pt>
                <c:pt idx="1849">
                  <c:v>328.94900000000001</c:v>
                </c:pt>
                <c:pt idx="1850">
                  <c:v>329.20299999999975</c:v>
                </c:pt>
                <c:pt idx="1851">
                  <c:v>329.45299999999975</c:v>
                </c:pt>
                <c:pt idx="1852">
                  <c:v>329.69900000000001</c:v>
                </c:pt>
                <c:pt idx="1853">
                  <c:v>329.94099999999975</c:v>
                </c:pt>
                <c:pt idx="1854">
                  <c:v>330.178</c:v>
                </c:pt>
                <c:pt idx="1855">
                  <c:v>330.41099999999977</c:v>
                </c:pt>
                <c:pt idx="1856">
                  <c:v>330.64000000000021</c:v>
                </c:pt>
                <c:pt idx="1857">
                  <c:v>330.86500000000001</c:v>
                </c:pt>
                <c:pt idx="1858">
                  <c:v>331.08499999999975</c:v>
                </c:pt>
                <c:pt idx="1859">
                  <c:v>331.30099999999999</c:v>
                </c:pt>
                <c:pt idx="1860">
                  <c:v>331.51299999999975</c:v>
                </c:pt>
                <c:pt idx="1861">
                  <c:v>331.72099999999978</c:v>
                </c:pt>
                <c:pt idx="1862">
                  <c:v>331.92499999999978</c:v>
                </c:pt>
                <c:pt idx="1863">
                  <c:v>332.12400000000002</c:v>
                </c:pt>
                <c:pt idx="1864">
                  <c:v>332.32</c:v>
                </c:pt>
                <c:pt idx="1865">
                  <c:v>332.512</c:v>
                </c:pt>
                <c:pt idx="1866">
                  <c:v>332.7</c:v>
                </c:pt>
                <c:pt idx="1867">
                  <c:v>332.88299999999975</c:v>
                </c:pt>
                <c:pt idx="1868">
                  <c:v>333.06299999999999</c:v>
                </c:pt>
                <c:pt idx="1869">
                  <c:v>333.23899999999958</c:v>
                </c:pt>
                <c:pt idx="1870">
                  <c:v>333.41099999999977</c:v>
                </c:pt>
                <c:pt idx="1871">
                  <c:v>333.57900000000001</c:v>
                </c:pt>
                <c:pt idx="1872">
                  <c:v>333.74400000000026</c:v>
                </c:pt>
                <c:pt idx="1873">
                  <c:v>333.904</c:v>
                </c:pt>
                <c:pt idx="1874">
                  <c:v>334.06099999999975</c:v>
                </c:pt>
                <c:pt idx="1875">
                  <c:v>334.21499999999975</c:v>
                </c:pt>
                <c:pt idx="1876">
                  <c:v>334.36500000000001</c:v>
                </c:pt>
                <c:pt idx="1877">
                  <c:v>334.5109999999998</c:v>
                </c:pt>
                <c:pt idx="1878">
                  <c:v>334.65300000000002</c:v>
                </c:pt>
                <c:pt idx="1879">
                  <c:v>334.79199999999958</c:v>
                </c:pt>
                <c:pt idx="1880">
                  <c:v>334.92799999999966</c:v>
                </c:pt>
                <c:pt idx="1881">
                  <c:v>335.06</c:v>
                </c:pt>
                <c:pt idx="1882">
                  <c:v>335.18900000000002</c:v>
                </c:pt>
                <c:pt idx="1883">
                  <c:v>335.315</c:v>
                </c:pt>
                <c:pt idx="1884">
                  <c:v>335.43699999999961</c:v>
                </c:pt>
                <c:pt idx="1885">
                  <c:v>335.55599999999993</c:v>
                </c:pt>
                <c:pt idx="1886">
                  <c:v>335.67099999999999</c:v>
                </c:pt>
                <c:pt idx="1887">
                  <c:v>335.78399999999965</c:v>
                </c:pt>
                <c:pt idx="1888">
                  <c:v>335.89400000000001</c:v>
                </c:pt>
                <c:pt idx="1889">
                  <c:v>336</c:v>
                </c:pt>
                <c:pt idx="1890">
                  <c:v>336.10300000000001</c:v>
                </c:pt>
                <c:pt idx="1891">
                  <c:v>336.20400000000001</c:v>
                </c:pt>
                <c:pt idx="1892">
                  <c:v>336.30099999999999</c:v>
                </c:pt>
                <c:pt idx="1893">
                  <c:v>336.39599999999979</c:v>
                </c:pt>
                <c:pt idx="1894">
                  <c:v>336.48799999999977</c:v>
                </c:pt>
                <c:pt idx="1895">
                  <c:v>336.577</c:v>
                </c:pt>
                <c:pt idx="1896">
                  <c:v>336.66399999999999</c:v>
                </c:pt>
                <c:pt idx="1897">
                  <c:v>336.74799999999999</c:v>
                </c:pt>
                <c:pt idx="1898">
                  <c:v>336.82900000000001</c:v>
                </c:pt>
                <c:pt idx="1899">
                  <c:v>336.90799999999979</c:v>
                </c:pt>
                <c:pt idx="1900">
                  <c:v>336.98399999999958</c:v>
                </c:pt>
                <c:pt idx="1901">
                  <c:v>337.05799999999999</c:v>
                </c:pt>
                <c:pt idx="1902">
                  <c:v>337.12900000000002</c:v>
                </c:pt>
                <c:pt idx="1903">
                  <c:v>337.19799999999975</c:v>
                </c:pt>
                <c:pt idx="1904">
                  <c:v>337.26499999999999</c:v>
                </c:pt>
                <c:pt idx="1905">
                  <c:v>337.32900000000001</c:v>
                </c:pt>
                <c:pt idx="1906">
                  <c:v>337.392</c:v>
                </c:pt>
                <c:pt idx="1907">
                  <c:v>337.452</c:v>
                </c:pt>
                <c:pt idx="1908">
                  <c:v>337.51</c:v>
                </c:pt>
                <c:pt idx="1909">
                  <c:v>337.56599999999975</c:v>
                </c:pt>
                <c:pt idx="1910">
                  <c:v>337.62099999999975</c:v>
                </c:pt>
                <c:pt idx="1911">
                  <c:v>337.673</c:v>
                </c:pt>
                <c:pt idx="1912">
                  <c:v>337.72399999999965</c:v>
                </c:pt>
                <c:pt idx="1913">
                  <c:v>337.7729999999998</c:v>
                </c:pt>
                <c:pt idx="1914">
                  <c:v>337.82</c:v>
                </c:pt>
                <c:pt idx="1915">
                  <c:v>337.86500000000001</c:v>
                </c:pt>
                <c:pt idx="1916">
                  <c:v>337.90899999999965</c:v>
                </c:pt>
                <c:pt idx="1917">
                  <c:v>337.952</c:v>
                </c:pt>
                <c:pt idx="1918">
                  <c:v>337.99299999999965</c:v>
                </c:pt>
                <c:pt idx="1919">
                  <c:v>338.03199999999958</c:v>
                </c:pt>
                <c:pt idx="1920">
                  <c:v>338.07</c:v>
                </c:pt>
                <c:pt idx="1921">
                  <c:v>338.10700000000008</c:v>
                </c:pt>
                <c:pt idx="1922">
                  <c:v>338.14299999999997</c:v>
                </c:pt>
                <c:pt idx="1923">
                  <c:v>338.17700000000002</c:v>
                </c:pt>
                <c:pt idx="1924">
                  <c:v>338.21099999999979</c:v>
                </c:pt>
                <c:pt idx="1925">
                  <c:v>338.24299999999999</c:v>
                </c:pt>
                <c:pt idx="1926">
                  <c:v>338.274</c:v>
                </c:pt>
                <c:pt idx="1927">
                  <c:v>338.30500000000001</c:v>
                </c:pt>
                <c:pt idx="1928">
                  <c:v>338.334</c:v>
                </c:pt>
                <c:pt idx="1929">
                  <c:v>338.363</c:v>
                </c:pt>
                <c:pt idx="1930">
                  <c:v>338.39099999999979</c:v>
                </c:pt>
                <c:pt idx="1931">
                  <c:v>338.41799999999978</c:v>
                </c:pt>
                <c:pt idx="1932">
                  <c:v>338.44499999999999</c:v>
                </c:pt>
                <c:pt idx="1933">
                  <c:v>338.47099999999978</c:v>
                </c:pt>
                <c:pt idx="1934">
                  <c:v>338.49599999999958</c:v>
                </c:pt>
                <c:pt idx="1935">
                  <c:v>338.52099999999979</c:v>
                </c:pt>
                <c:pt idx="1936">
                  <c:v>338.54599999999999</c:v>
                </c:pt>
                <c:pt idx="1937">
                  <c:v>338.57</c:v>
                </c:pt>
                <c:pt idx="1938">
                  <c:v>338.59399999999965</c:v>
                </c:pt>
                <c:pt idx="1939">
                  <c:v>338.61700000000002</c:v>
                </c:pt>
                <c:pt idx="1940">
                  <c:v>338.64100000000002</c:v>
                </c:pt>
                <c:pt idx="1941">
                  <c:v>338.66399999999999</c:v>
                </c:pt>
                <c:pt idx="1942">
                  <c:v>338.68799999999999</c:v>
                </c:pt>
                <c:pt idx="1943">
                  <c:v>338.71099999999979</c:v>
                </c:pt>
                <c:pt idx="1944">
                  <c:v>338.73399999999958</c:v>
                </c:pt>
                <c:pt idx="1945">
                  <c:v>338.75700000000001</c:v>
                </c:pt>
                <c:pt idx="1946">
                  <c:v>338.78099999999978</c:v>
                </c:pt>
                <c:pt idx="1947">
                  <c:v>338.80500000000001</c:v>
                </c:pt>
                <c:pt idx="1948">
                  <c:v>338.82900000000001</c:v>
                </c:pt>
                <c:pt idx="1949">
                  <c:v>338.85300000000001</c:v>
                </c:pt>
                <c:pt idx="1950">
                  <c:v>338.87799999999999</c:v>
                </c:pt>
                <c:pt idx="1951">
                  <c:v>338.90299999999979</c:v>
                </c:pt>
                <c:pt idx="1952">
                  <c:v>338.92799999999966</c:v>
                </c:pt>
                <c:pt idx="1953">
                  <c:v>338.95400000000001</c:v>
                </c:pt>
                <c:pt idx="1954">
                  <c:v>338.98099999999965</c:v>
                </c:pt>
                <c:pt idx="1955">
                  <c:v>339.00799999999975</c:v>
                </c:pt>
                <c:pt idx="1956">
                  <c:v>339.03599999999977</c:v>
                </c:pt>
                <c:pt idx="1957">
                  <c:v>339.065</c:v>
                </c:pt>
                <c:pt idx="1958">
                  <c:v>339.09500000000003</c:v>
                </c:pt>
                <c:pt idx="1959">
                  <c:v>339.125</c:v>
                </c:pt>
                <c:pt idx="1960">
                  <c:v>339.15600000000001</c:v>
                </c:pt>
                <c:pt idx="1961">
                  <c:v>339.18799999999999</c:v>
                </c:pt>
                <c:pt idx="1962">
                  <c:v>339.22099999999978</c:v>
                </c:pt>
                <c:pt idx="1963">
                  <c:v>339.255</c:v>
                </c:pt>
                <c:pt idx="1964">
                  <c:v>339.28999999999979</c:v>
                </c:pt>
                <c:pt idx="1965">
                  <c:v>339.32599999999979</c:v>
                </c:pt>
                <c:pt idx="1966">
                  <c:v>339.36399999999975</c:v>
                </c:pt>
                <c:pt idx="1967">
                  <c:v>339.40199999999965</c:v>
                </c:pt>
                <c:pt idx="1968">
                  <c:v>339.44200000000001</c:v>
                </c:pt>
                <c:pt idx="1969">
                  <c:v>339.48299999999978</c:v>
                </c:pt>
                <c:pt idx="1970">
                  <c:v>339.52499999999975</c:v>
                </c:pt>
                <c:pt idx="1971">
                  <c:v>339.56900000000002</c:v>
                </c:pt>
                <c:pt idx="1972">
                  <c:v>339.61399999999975</c:v>
                </c:pt>
                <c:pt idx="1973">
                  <c:v>339.661</c:v>
                </c:pt>
                <c:pt idx="1974">
                  <c:v>339.709</c:v>
                </c:pt>
                <c:pt idx="1975">
                  <c:v>339.75799999999975</c:v>
                </c:pt>
                <c:pt idx="1976">
                  <c:v>339.80900000000008</c:v>
                </c:pt>
                <c:pt idx="1977">
                  <c:v>339.86200000000002</c:v>
                </c:pt>
                <c:pt idx="1978">
                  <c:v>339.91599999999966</c:v>
                </c:pt>
                <c:pt idx="1979">
                  <c:v>339.97199999999958</c:v>
                </c:pt>
                <c:pt idx="1980">
                  <c:v>340.03</c:v>
                </c:pt>
                <c:pt idx="1981">
                  <c:v>340.089</c:v>
                </c:pt>
                <c:pt idx="1982">
                  <c:v>340.15100000000001</c:v>
                </c:pt>
                <c:pt idx="1983">
                  <c:v>340.214</c:v>
                </c:pt>
                <c:pt idx="1984">
                  <c:v>340.27799999999979</c:v>
                </c:pt>
                <c:pt idx="1985">
                  <c:v>340.34500000000008</c:v>
                </c:pt>
                <c:pt idx="1986">
                  <c:v>340.41299999999978</c:v>
                </c:pt>
                <c:pt idx="1987">
                  <c:v>340.48399999999958</c:v>
                </c:pt>
                <c:pt idx="1988">
                  <c:v>340.55599999999993</c:v>
                </c:pt>
                <c:pt idx="1989">
                  <c:v>340.63</c:v>
                </c:pt>
                <c:pt idx="1990">
                  <c:v>340.70699999999965</c:v>
                </c:pt>
                <c:pt idx="1991">
                  <c:v>340.78500000000003</c:v>
                </c:pt>
                <c:pt idx="1992">
                  <c:v>340.86500000000001</c:v>
                </c:pt>
                <c:pt idx="1993">
                  <c:v>340.94799999999975</c:v>
                </c:pt>
                <c:pt idx="1994">
                  <c:v>341.03199999999958</c:v>
                </c:pt>
                <c:pt idx="1995">
                  <c:v>341.11900000000026</c:v>
                </c:pt>
                <c:pt idx="1996">
                  <c:v>341.20699999999965</c:v>
                </c:pt>
                <c:pt idx="1997">
                  <c:v>341.29799999999977</c:v>
                </c:pt>
                <c:pt idx="1998">
                  <c:v>341.39099999999979</c:v>
                </c:pt>
                <c:pt idx="1999">
                  <c:v>341.48599999999965</c:v>
                </c:pt>
                <c:pt idx="2000">
                  <c:v>341.584</c:v>
                </c:pt>
                <c:pt idx="2001">
                  <c:v>341.68299999999999</c:v>
                </c:pt>
                <c:pt idx="2002">
                  <c:v>341.78500000000003</c:v>
                </c:pt>
                <c:pt idx="2003">
                  <c:v>341.88900000000001</c:v>
                </c:pt>
                <c:pt idx="2004">
                  <c:v>341.99499999999978</c:v>
                </c:pt>
                <c:pt idx="2005">
                  <c:v>342.10399999999993</c:v>
                </c:pt>
                <c:pt idx="2006">
                  <c:v>342.21499999999975</c:v>
                </c:pt>
                <c:pt idx="2007">
                  <c:v>342.32799999999975</c:v>
                </c:pt>
                <c:pt idx="2008">
                  <c:v>342.44299999999993</c:v>
                </c:pt>
                <c:pt idx="2009">
                  <c:v>342.56</c:v>
                </c:pt>
                <c:pt idx="2010">
                  <c:v>342.68</c:v>
                </c:pt>
                <c:pt idx="2011">
                  <c:v>342.803</c:v>
                </c:pt>
                <c:pt idx="2012">
                  <c:v>342.92699999999962</c:v>
                </c:pt>
                <c:pt idx="2013">
                  <c:v>343.05399999999975</c:v>
                </c:pt>
                <c:pt idx="2014">
                  <c:v>343.18299999999999</c:v>
                </c:pt>
                <c:pt idx="2015">
                  <c:v>343.315</c:v>
                </c:pt>
                <c:pt idx="2016">
                  <c:v>343.44799999999975</c:v>
                </c:pt>
                <c:pt idx="2017">
                  <c:v>343.58499999999975</c:v>
                </c:pt>
                <c:pt idx="2018">
                  <c:v>343.72299999999979</c:v>
                </c:pt>
                <c:pt idx="2019">
                  <c:v>343.86399999999975</c:v>
                </c:pt>
                <c:pt idx="2020">
                  <c:v>344.00700000000001</c:v>
                </c:pt>
                <c:pt idx="2021">
                  <c:v>344.15199999999999</c:v>
                </c:pt>
                <c:pt idx="2022">
                  <c:v>344.3</c:v>
                </c:pt>
                <c:pt idx="2023">
                  <c:v>344.45</c:v>
                </c:pt>
                <c:pt idx="2024">
                  <c:v>344.60199999999975</c:v>
                </c:pt>
                <c:pt idx="2025">
                  <c:v>344.75599999999974</c:v>
                </c:pt>
                <c:pt idx="2026">
                  <c:v>344.91299999999978</c:v>
                </c:pt>
                <c:pt idx="2027">
                  <c:v>345.072</c:v>
                </c:pt>
                <c:pt idx="2028">
                  <c:v>345.23299999999978</c:v>
                </c:pt>
                <c:pt idx="2029">
                  <c:v>345.39699999999965</c:v>
                </c:pt>
                <c:pt idx="2030">
                  <c:v>345.56299999999999</c:v>
                </c:pt>
                <c:pt idx="2031">
                  <c:v>345.73099999999965</c:v>
                </c:pt>
                <c:pt idx="2032">
                  <c:v>345.90099999999978</c:v>
                </c:pt>
                <c:pt idx="2033">
                  <c:v>346.07299999999975</c:v>
                </c:pt>
                <c:pt idx="2034">
                  <c:v>346.24799999999999</c:v>
                </c:pt>
                <c:pt idx="2035">
                  <c:v>346.42399999999958</c:v>
                </c:pt>
                <c:pt idx="2036">
                  <c:v>346.60300000000001</c:v>
                </c:pt>
                <c:pt idx="2037">
                  <c:v>346.78399999999965</c:v>
                </c:pt>
                <c:pt idx="2038">
                  <c:v>346.96699999999959</c:v>
                </c:pt>
                <c:pt idx="2039">
                  <c:v>347.15199999999999</c:v>
                </c:pt>
                <c:pt idx="2040">
                  <c:v>347.339</c:v>
                </c:pt>
                <c:pt idx="2041">
                  <c:v>347.52799999999979</c:v>
                </c:pt>
                <c:pt idx="2042">
                  <c:v>347.71899999999965</c:v>
                </c:pt>
                <c:pt idx="2043">
                  <c:v>347.91199999999958</c:v>
                </c:pt>
                <c:pt idx="2044">
                  <c:v>348.10700000000008</c:v>
                </c:pt>
                <c:pt idx="2045">
                  <c:v>348.303</c:v>
                </c:pt>
                <c:pt idx="2046">
                  <c:v>348.50200000000001</c:v>
                </c:pt>
                <c:pt idx="2047">
                  <c:v>348.70299999999975</c:v>
                </c:pt>
                <c:pt idx="2048">
                  <c:v>348.90499999999975</c:v>
                </c:pt>
                <c:pt idx="2049">
                  <c:v>349.10899999999975</c:v>
                </c:pt>
                <c:pt idx="2050">
                  <c:v>349.315</c:v>
                </c:pt>
                <c:pt idx="2051">
                  <c:v>349.5229999999998</c:v>
                </c:pt>
                <c:pt idx="2052">
                  <c:v>349.73200000000003</c:v>
                </c:pt>
                <c:pt idx="2053">
                  <c:v>349.94400000000002</c:v>
                </c:pt>
                <c:pt idx="2054">
                  <c:v>350.15600000000001</c:v>
                </c:pt>
                <c:pt idx="2055">
                  <c:v>350.37099999999975</c:v>
                </c:pt>
                <c:pt idx="2056">
                  <c:v>350.58599999999979</c:v>
                </c:pt>
                <c:pt idx="2057">
                  <c:v>350.80399999999975</c:v>
                </c:pt>
                <c:pt idx="2058">
                  <c:v>351.0229999999998</c:v>
                </c:pt>
                <c:pt idx="2059">
                  <c:v>351.24299999999999</c:v>
                </c:pt>
                <c:pt idx="2060">
                  <c:v>351.46499999999975</c:v>
                </c:pt>
                <c:pt idx="2061">
                  <c:v>351.68799999999999</c:v>
                </c:pt>
                <c:pt idx="2062">
                  <c:v>351.91199999999958</c:v>
                </c:pt>
                <c:pt idx="2063">
                  <c:v>352.13799999999975</c:v>
                </c:pt>
                <c:pt idx="2064">
                  <c:v>352.36500000000001</c:v>
                </c:pt>
                <c:pt idx="2065">
                  <c:v>352.59399999999965</c:v>
                </c:pt>
                <c:pt idx="2066">
                  <c:v>352.82299999999975</c:v>
                </c:pt>
                <c:pt idx="2067">
                  <c:v>353.05399999999975</c:v>
                </c:pt>
                <c:pt idx="2068">
                  <c:v>353.28500000000003</c:v>
                </c:pt>
                <c:pt idx="2069">
                  <c:v>353.51799999999974</c:v>
                </c:pt>
                <c:pt idx="2070">
                  <c:v>353.75200000000001</c:v>
                </c:pt>
                <c:pt idx="2071">
                  <c:v>353.98599999999965</c:v>
                </c:pt>
                <c:pt idx="2072">
                  <c:v>354.22199999999958</c:v>
                </c:pt>
                <c:pt idx="2073">
                  <c:v>354.45800000000003</c:v>
                </c:pt>
                <c:pt idx="2074">
                  <c:v>354.69499999999999</c:v>
                </c:pt>
                <c:pt idx="2075">
                  <c:v>354.93400000000003</c:v>
                </c:pt>
                <c:pt idx="2076">
                  <c:v>355.17200000000008</c:v>
                </c:pt>
                <c:pt idx="2077">
                  <c:v>355.41199999999958</c:v>
                </c:pt>
                <c:pt idx="2078">
                  <c:v>355.65199999999999</c:v>
                </c:pt>
                <c:pt idx="2079">
                  <c:v>355.892</c:v>
                </c:pt>
                <c:pt idx="2080">
                  <c:v>356.13299999999975</c:v>
                </c:pt>
                <c:pt idx="2081">
                  <c:v>356.375</c:v>
                </c:pt>
                <c:pt idx="2082">
                  <c:v>356.61700000000002</c:v>
                </c:pt>
                <c:pt idx="2083">
                  <c:v>356.85899999999975</c:v>
                </c:pt>
                <c:pt idx="2084">
                  <c:v>357.10199999999975</c:v>
                </c:pt>
                <c:pt idx="2085">
                  <c:v>357.34500000000008</c:v>
                </c:pt>
                <c:pt idx="2086">
                  <c:v>357.58799999999979</c:v>
                </c:pt>
                <c:pt idx="2087">
                  <c:v>357.83099999999979</c:v>
                </c:pt>
                <c:pt idx="2088">
                  <c:v>358.07499999999999</c:v>
                </c:pt>
                <c:pt idx="2089">
                  <c:v>358.31799999999993</c:v>
                </c:pt>
                <c:pt idx="2090">
                  <c:v>358.56200000000001</c:v>
                </c:pt>
                <c:pt idx="2091">
                  <c:v>358.80500000000001</c:v>
                </c:pt>
                <c:pt idx="2092">
                  <c:v>359.048</c:v>
                </c:pt>
                <c:pt idx="2093">
                  <c:v>359.29199999999958</c:v>
                </c:pt>
                <c:pt idx="2094">
                  <c:v>359.53500000000003</c:v>
                </c:pt>
                <c:pt idx="2095">
                  <c:v>359.77699999999965</c:v>
                </c:pt>
                <c:pt idx="2096">
                  <c:v>360.02</c:v>
                </c:pt>
                <c:pt idx="2097">
                  <c:v>360.262</c:v>
                </c:pt>
                <c:pt idx="2098">
                  <c:v>360.50299999999999</c:v>
                </c:pt>
                <c:pt idx="2099">
                  <c:v>360.745</c:v>
                </c:pt>
                <c:pt idx="2100">
                  <c:v>360.98499999999979</c:v>
                </c:pt>
                <c:pt idx="2101">
                  <c:v>361.2249999999998</c:v>
                </c:pt>
                <c:pt idx="2102">
                  <c:v>361.464</c:v>
                </c:pt>
                <c:pt idx="2103">
                  <c:v>361.70299999999975</c:v>
                </c:pt>
                <c:pt idx="2104">
                  <c:v>361.94099999999975</c:v>
                </c:pt>
                <c:pt idx="2105">
                  <c:v>362.178</c:v>
                </c:pt>
                <c:pt idx="2106">
                  <c:v>362.41399999999965</c:v>
                </c:pt>
                <c:pt idx="2107">
                  <c:v>362.64900000000023</c:v>
                </c:pt>
                <c:pt idx="2108">
                  <c:v>362.88400000000001</c:v>
                </c:pt>
                <c:pt idx="2109">
                  <c:v>363.11700000000002</c:v>
                </c:pt>
                <c:pt idx="2110">
                  <c:v>363.34899999999999</c:v>
                </c:pt>
                <c:pt idx="2111">
                  <c:v>363.58</c:v>
                </c:pt>
                <c:pt idx="2112">
                  <c:v>363.81</c:v>
                </c:pt>
                <c:pt idx="2113">
                  <c:v>364.03799999999978</c:v>
                </c:pt>
                <c:pt idx="2114">
                  <c:v>364.26599999999979</c:v>
                </c:pt>
                <c:pt idx="2115">
                  <c:v>364.49199999999962</c:v>
                </c:pt>
                <c:pt idx="2116">
                  <c:v>364.71599999999978</c:v>
                </c:pt>
                <c:pt idx="2117">
                  <c:v>364.93899999999962</c:v>
                </c:pt>
                <c:pt idx="2118">
                  <c:v>365.16</c:v>
                </c:pt>
                <c:pt idx="2119">
                  <c:v>365.38</c:v>
                </c:pt>
                <c:pt idx="2120">
                  <c:v>365.59799999999979</c:v>
                </c:pt>
                <c:pt idx="2121">
                  <c:v>365.815</c:v>
                </c:pt>
                <c:pt idx="2122">
                  <c:v>366.03</c:v>
                </c:pt>
                <c:pt idx="2123">
                  <c:v>366.24299999999999</c:v>
                </c:pt>
                <c:pt idx="2124">
                  <c:v>366.45400000000001</c:v>
                </c:pt>
                <c:pt idx="2125">
                  <c:v>366.66300000000001</c:v>
                </c:pt>
                <c:pt idx="2126">
                  <c:v>366.87099999999975</c:v>
                </c:pt>
                <c:pt idx="2127">
                  <c:v>367.07599999999979</c:v>
                </c:pt>
                <c:pt idx="2128">
                  <c:v>367.279</c:v>
                </c:pt>
                <c:pt idx="2129">
                  <c:v>367.47999999999979</c:v>
                </c:pt>
                <c:pt idx="2130">
                  <c:v>367.67899999999975</c:v>
                </c:pt>
                <c:pt idx="2131">
                  <c:v>367.87599999999975</c:v>
                </c:pt>
                <c:pt idx="2132">
                  <c:v>368.07</c:v>
                </c:pt>
                <c:pt idx="2133">
                  <c:v>368.26299999999975</c:v>
                </c:pt>
                <c:pt idx="2134">
                  <c:v>368.452</c:v>
                </c:pt>
                <c:pt idx="2135">
                  <c:v>368.64000000000021</c:v>
                </c:pt>
                <c:pt idx="2136">
                  <c:v>368.82499999999999</c:v>
                </c:pt>
                <c:pt idx="2137">
                  <c:v>369.00700000000001</c:v>
                </c:pt>
                <c:pt idx="2138">
                  <c:v>369.18700000000001</c:v>
                </c:pt>
                <c:pt idx="2139">
                  <c:v>369.36500000000001</c:v>
                </c:pt>
                <c:pt idx="2140">
                  <c:v>369.53899999999965</c:v>
                </c:pt>
                <c:pt idx="2141">
                  <c:v>369.71099999999979</c:v>
                </c:pt>
                <c:pt idx="2142">
                  <c:v>369.88</c:v>
                </c:pt>
                <c:pt idx="2143">
                  <c:v>370.04700000000008</c:v>
                </c:pt>
                <c:pt idx="2144">
                  <c:v>370.21099999999979</c:v>
                </c:pt>
                <c:pt idx="2145">
                  <c:v>370.37099999999975</c:v>
                </c:pt>
                <c:pt idx="2146">
                  <c:v>370.529</c:v>
                </c:pt>
                <c:pt idx="2147">
                  <c:v>370.68400000000008</c:v>
                </c:pt>
                <c:pt idx="2148">
                  <c:v>370.83599999999979</c:v>
                </c:pt>
                <c:pt idx="2149">
                  <c:v>370.98499999999979</c:v>
                </c:pt>
                <c:pt idx="2150">
                  <c:v>371.13099999999974</c:v>
                </c:pt>
                <c:pt idx="2151">
                  <c:v>371.274</c:v>
                </c:pt>
                <c:pt idx="2152">
                  <c:v>371.41299999999978</c:v>
                </c:pt>
                <c:pt idx="2153">
                  <c:v>371.55</c:v>
                </c:pt>
                <c:pt idx="2154">
                  <c:v>371.68299999999999</c:v>
                </c:pt>
                <c:pt idx="2155">
                  <c:v>371.81299999999999</c:v>
                </c:pt>
                <c:pt idx="2156">
                  <c:v>371.93899999999962</c:v>
                </c:pt>
                <c:pt idx="2157">
                  <c:v>372.06299999999999</c:v>
                </c:pt>
                <c:pt idx="2158">
                  <c:v>372.18299999999999</c:v>
                </c:pt>
                <c:pt idx="2159">
                  <c:v>372.29899999999958</c:v>
                </c:pt>
                <c:pt idx="2160">
                  <c:v>372.41199999999958</c:v>
                </c:pt>
                <c:pt idx="2161">
                  <c:v>372.52199999999965</c:v>
                </c:pt>
                <c:pt idx="2162">
                  <c:v>372.62799999999999</c:v>
                </c:pt>
                <c:pt idx="2163">
                  <c:v>372.72999999999979</c:v>
                </c:pt>
                <c:pt idx="2164">
                  <c:v>372.82900000000001</c:v>
                </c:pt>
                <c:pt idx="2165">
                  <c:v>372.92499999999978</c:v>
                </c:pt>
                <c:pt idx="2166">
                  <c:v>373.017</c:v>
                </c:pt>
                <c:pt idx="2167">
                  <c:v>373.10500000000002</c:v>
                </c:pt>
                <c:pt idx="2168">
                  <c:v>373.18900000000002</c:v>
                </c:pt>
                <c:pt idx="2169">
                  <c:v>373.27</c:v>
                </c:pt>
                <c:pt idx="2170">
                  <c:v>373.34699999999975</c:v>
                </c:pt>
                <c:pt idx="2171">
                  <c:v>373.41999999999979</c:v>
                </c:pt>
                <c:pt idx="2172">
                  <c:v>373.48999999999978</c:v>
                </c:pt>
                <c:pt idx="2173">
                  <c:v>373.55599999999993</c:v>
                </c:pt>
                <c:pt idx="2174">
                  <c:v>373.61799999999999</c:v>
                </c:pt>
                <c:pt idx="2175">
                  <c:v>373.67599999999999</c:v>
                </c:pt>
                <c:pt idx="2176">
                  <c:v>373.72999999999979</c:v>
                </c:pt>
                <c:pt idx="2177">
                  <c:v>373.78</c:v>
                </c:pt>
                <c:pt idx="2178">
                  <c:v>373.827</c:v>
                </c:pt>
                <c:pt idx="2179">
                  <c:v>373.86900000000026</c:v>
                </c:pt>
                <c:pt idx="2180">
                  <c:v>373.90799999999979</c:v>
                </c:pt>
                <c:pt idx="2181">
                  <c:v>373.94200000000001</c:v>
                </c:pt>
                <c:pt idx="2182">
                  <c:v>373.97299999999979</c:v>
                </c:pt>
                <c:pt idx="2183">
                  <c:v>374</c:v>
                </c:pt>
                <c:pt idx="2184">
                  <c:v>374.0229999999998</c:v>
                </c:pt>
                <c:pt idx="2185">
                  <c:v>374.041</c:v>
                </c:pt>
                <c:pt idx="2186">
                  <c:v>374.05599999999993</c:v>
                </c:pt>
                <c:pt idx="2187">
                  <c:v>374.06700000000001</c:v>
                </c:pt>
                <c:pt idx="2188">
                  <c:v>374.07400000000001</c:v>
                </c:pt>
                <c:pt idx="2189">
                  <c:v>374.07599999999979</c:v>
                </c:pt>
                <c:pt idx="2190">
                  <c:v>374.07499999999999</c:v>
                </c:pt>
                <c:pt idx="2191">
                  <c:v>374.07</c:v>
                </c:pt>
                <c:pt idx="2192">
                  <c:v>374.06</c:v>
                </c:pt>
                <c:pt idx="2193">
                  <c:v>374.04700000000008</c:v>
                </c:pt>
                <c:pt idx="2194">
                  <c:v>374.029</c:v>
                </c:pt>
                <c:pt idx="2195">
                  <c:v>374.00700000000001</c:v>
                </c:pt>
                <c:pt idx="2196">
                  <c:v>373.98200000000003</c:v>
                </c:pt>
                <c:pt idx="2197">
                  <c:v>373.952</c:v>
                </c:pt>
                <c:pt idx="2198">
                  <c:v>373.91799999999978</c:v>
                </c:pt>
                <c:pt idx="2199">
                  <c:v>373.88</c:v>
                </c:pt>
                <c:pt idx="2200">
                  <c:v>373.83799999999979</c:v>
                </c:pt>
                <c:pt idx="2201">
                  <c:v>373.79199999999958</c:v>
                </c:pt>
                <c:pt idx="2202">
                  <c:v>373.74200000000002</c:v>
                </c:pt>
                <c:pt idx="2203">
                  <c:v>373.68799999999999</c:v>
                </c:pt>
                <c:pt idx="2204">
                  <c:v>373.63</c:v>
                </c:pt>
                <c:pt idx="2205">
                  <c:v>373.56799999999993</c:v>
                </c:pt>
                <c:pt idx="2206">
                  <c:v>373.50200000000001</c:v>
                </c:pt>
                <c:pt idx="2207">
                  <c:v>373.43199999999962</c:v>
                </c:pt>
                <c:pt idx="2208">
                  <c:v>373.358</c:v>
                </c:pt>
                <c:pt idx="2209">
                  <c:v>373.279</c:v>
                </c:pt>
                <c:pt idx="2210">
                  <c:v>373.197</c:v>
                </c:pt>
                <c:pt idx="2211">
                  <c:v>373.11099999999999</c:v>
                </c:pt>
                <c:pt idx="2212">
                  <c:v>373.02099999999979</c:v>
                </c:pt>
                <c:pt idx="2213">
                  <c:v>372.92699999999962</c:v>
                </c:pt>
                <c:pt idx="2214">
                  <c:v>372.82900000000001</c:v>
                </c:pt>
                <c:pt idx="2215">
                  <c:v>372.72699999999958</c:v>
                </c:pt>
                <c:pt idx="2216">
                  <c:v>372.62200000000001</c:v>
                </c:pt>
                <c:pt idx="2217">
                  <c:v>372.512</c:v>
                </c:pt>
                <c:pt idx="2218">
                  <c:v>372.3979999999998</c:v>
                </c:pt>
                <c:pt idx="2219">
                  <c:v>372.28099999999978</c:v>
                </c:pt>
                <c:pt idx="2220">
                  <c:v>372.16</c:v>
                </c:pt>
                <c:pt idx="2221">
                  <c:v>372.03500000000003</c:v>
                </c:pt>
                <c:pt idx="2222">
                  <c:v>371.90699999999958</c:v>
                </c:pt>
                <c:pt idx="2223">
                  <c:v>371.774</c:v>
                </c:pt>
                <c:pt idx="2224">
                  <c:v>371.63799999999975</c:v>
                </c:pt>
                <c:pt idx="2225">
                  <c:v>371.49799999999965</c:v>
                </c:pt>
                <c:pt idx="2226">
                  <c:v>371.35500000000002</c:v>
                </c:pt>
                <c:pt idx="2227">
                  <c:v>371.20800000000003</c:v>
                </c:pt>
                <c:pt idx="2228">
                  <c:v>371.05700000000002</c:v>
                </c:pt>
                <c:pt idx="2229">
                  <c:v>370.90199999999965</c:v>
                </c:pt>
                <c:pt idx="2230">
                  <c:v>370.745</c:v>
                </c:pt>
                <c:pt idx="2231">
                  <c:v>370.58300000000003</c:v>
                </c:pt>
                <c:pt idx="2232">
                  <c:v>370.41799999999978</c:v>
                </c:pt>
                <c:pt idx="2233">
                  <c:v>370.25</c:v>
                </c:pt>
                <c:pt idx="2234">
                  <c:v>370.07799999999975</c:v>
                </c:pt>
                <c:pt idx="2235">
                  <c:v>369.90299999999979</c:v>
                </c:pt>
                <c:pt idx="2236">
                  <c:v>369.7249999999998</c:v>
                </c:pt>
                <c:pt idx="2237">
                  <c:v>369.54300000000001</c:v>
                </c:pt>
                <c:pt idx="2238">
                  <c:v>369.35700000000008</c:v>
                </c:pt>
                <c:pt idx="2239">
                  <c:v>369.16899999999993</c:v>
                </c:pt>
                <c:pt idx="2240">
                  <c:v>368.97699999999958</c:v>
                </c:pt>
                <c:pt idx="2241">
                  <c:v>368.78199999999958</c:v>
                </c:pt>
                <c:pt idx="2242">
                  <c:v>368.584</c:v>
                </c:pt>
                <c:pt idx="2243">
                  <c:v>368.38299999999975</c:v>
                </c:pt>
                <c:pt idx="2244">
                  <c:v>368.17899999999975</c:v>
                </c:pt>
                <c:pt idx="2245">
                  <c:v>367.97199999999958</c:v>
                </c:pt>
                <c:pt idx="2246">
                  <c:v>367.762</c:v>
                </c:pt>
                <c:pt idx="2247">
                  <c:v>367.54899999999975</c:v>
                </c:pt>
                <c:pt idx="2248">
                  <c:v>367.33300000000003</c:v>
                </c:pt>
                <c:pt idx="2249">
                  <c:v>367.11399999999975</c:v>
                </c:pt>
                <c:pt idx="2250">
                  <c:v>366.892</c:v>
                </c:pt>
                <c:pt idx="2251">
                  <c:v>366.66800000000001</c:v>
                </c:pt>
                <c:pt idx="2252">
                  <c:v>366.44099999999975</c:v>
                </c:pt>
                <c:pt idx="2253">
                  <c:v>366.21099999999979</c:v>
                </c:pt>
                <c:pt idx="2254">
                  <c:v>365.97799999999978</c:v>
                </c:pt>
                <c:pt idx="2255">
                  <c:v>365.74299999999999</c:v>
                </c:pt>
                <c:pt idx="2256">
                  <c:v>365.505</c:v>
                </c:pt>
                <c:pt idx="2257">
                  <c:v>365.26499999999999</c:v>
                </c:pt>
                <c:pt idx="2258">
                  <c:v>365.0229999999998</c:v>
                </c:pt>
                <c:pt idx="2259">
                  <c:v>364.77799999999979</c:v>
                </c:pt>
                <c:pt idx="2260">
                  <c:v>364.53099999999978</c:v>
                </c:pt>
                <c:pt idx="2261">
                  <c:v>364.28099999999978</c:v>
                </c:pt>
                <c:pt idx="2262">
                  <c:v>364.029</c:v>
                </c:pt>
                <c:pt idx="2263">
                  <c:v>363.77499999999975</c:v>
                </c:pt>
                <c:pt idx="2264">
                  <c:v>363.51900000000001</c:v>
                </c:pt>
                <c:pt idx="2265">
                  <c:v>363.26</c:v>
                </c:pt>
                <c:pt idx="2266">
                  <c:v>363</c:v>
                </c:pt>
                <c:pt idx="2267">
                  <c:v>362.73699999999963</c:v>
                </c:pt>
                <c:pt idx="2268">
                  <c:v>362.47299999999979</c:v>
                </c:pt>
                <c:pt idx="2269">
                  <c:v>362.20699999999965</c:v>
                </c:pt>
                <c:pt idx="2270">
                  <c:v>361.93899999999962</c:v>
                </c:pt>
                <c:pt idx="2271">
                  <c:v>361.66899999999993</c:v>
                </c:pt>
                <c:pt idx="2272">
                  <c:v>361.39699999999965</c:v>
                </c:pt>
                <c:pt idx="2273">
                  <c:v>361.12400000000002</c:v>
                </c:pt>
                <c:pt idx="2274">
                  <c:v>360.84899999999999</c:v>
                </c:pt>
                <c:pt idx="2275">
                  <c:v>360.57299999999975</c:v>
                </c:pt>
                <c:pt idx="2276">
                  <c:v>360.29499999999979</c:v>
                </c:pt>
                <c:pt idx="2277">
                  <c:v>360.01499999999999</c:v>
                </c:pt>
                <c:pt idx="2278">
                  <c:v>359.73399999999958</c:v>
                </c:pt>
                <c:pt idx="2279">
                  <c:v>359.452</c:v>
                </c:pt>
                <c:pt idx="2280">
                  <c:v>359.16800000000001</c:v>
                </c:pt>
                <c:pt idx="2281">
                  <c:v>358.88400000000001</c:v>
                </c:pt>
                <c:pt idx="2282">
                  <c:v>358.59699999999958</c:v>
                </c:pt>
                <c:pt idx="2283">
                  <c:v>358.31</c:v>
                </c:pt>
                <c:pt idx="2284">
                  <c:v>358.02199999999965</c:v>
                </c:pt>
                <c:pt idx="2285">
                  <c:v>357.73299999999978</c:v>
                </c:pt>
                <c:pt idx="2286">
                  <c:v>357.44200000000001</c:v>
                </c:pt>
                <c:pt idx="2287">
                  <c:v>357.15100000000001</c:v>
                </c:pt>
                <c:pt idx="2288">
                  <c:v>356.85899999999975</c:v>
                </c:pt>
                <c:pt idx="2289">
                  <c:v>356.56599999999975</c:v>
                </c:pt>
                <c:pt idx="2290">
                  <c:v>356.2729999999998</c:v>
                </c:pt>
                <c:pt idx="2291">
                  <c:v>355.97799999999978</c:v>
                </c:pt>
                <c:pt idx="2292">
                  <c:v>355.68299999999999</c:v>
                </c:pt>
                <c:pt idx="2293">
                  <c:v>355.38799999999975</c:v>
                </c:pt>
                <c:pt idx="2294">
                  <c:v>355.09199999999959</c:v>
                </c:pt>
                <c:pt idx="2295">
                  <c:v>354.79499999999979</c:v>
                </c:pt>
                <c:pt idx="2296">
                  <c:v>354.49799999999965</c:v>
                </c:pt>
                <c:pt idx="2297">
                  <c:v>354.20099999999979</c:v>
                </c:pt>
                <c:pt idx="2298">
                  <c:v>353.90299999999979</c:v>
                </c:pt>
                <c:pt idx="2299">
                  <c:v>353.60500000000002</c:v>
                </c:pt>
                <c:pt idx="2300">
                  <c:v>353.30700000000002</c:v>
                </c:pt>
                <c:pt idx="2301">
                  <c:v>353.00900000000001</c:v>
                </c:pt>
                <c:pt idx="2302">
                  <c:v>352.71</c:v>
                </c:pt>
                <c:pt idx="2303">
                  <c:v>352.41199999999958</c:v>
                </c:pt>
                <c:pt idx="2304">
                  <c:v>352.113</c:v>
                </c:pt>
                <c:pt idx="2305">
                  <c:v>351.815</c:v>
                </c:pt>
                <c:pt idx="2306">
                  <c:v>351.517</c:v>
                </c:pt>
                <c:pt idx="2307">
                  <c:v>351.21899999999965</c:v>
                </c:pt>
                <c:pt idx="2308">
                  <c:v>350.92099999999965</c:v>
                </c:pt>
                <c:pt idx="2309">
                  <c:v>350.62299999999999</c:v>
                </c:pt>
                <c:pt idx="2310">
                  <c:v>350.32599999999979</c:v>
                </c:pt>
                <c:pt idx="2311">
                  <c:v>350.029</c:v>
                </c:pt>
                <c:pt idx="2312">
                  <c:v>349.73299999999978</c:v>
                </c:pt>
                <c:pt idx="2313">
                  <c:v>349.43699999999961</c:v>
                </c:pt>
                <c:pt idx="2314">
                  <c:v>349.14100000000002</c:v>
                </c:pt>
                <c:pt idx="2315">
                  <c:v>348.84699999999975</c:v>
                </c:pt>
                <c:pt idx="2316">
                  <c:v>348.55200000000002</c:v>
                </c:pt>
                <c:pt idx="2317">
                  <c:v>348.25900000000001</c:v>
                </c:pt>
                <c:pt idx="2318">
                  <c:v>347.96599999999978</c:v>
                </c:pt>
                <c:pt idx="2319">
                  <c:v>347.67399999999975</c:v>
                </c:pt>
                <c:pt idx="2320">
                  <c:v>347.38299999999975</c:v>
                </c:pt>
                <c:pt idx="2321">
                  <c:v>347.09299999999979</c:v>
                </c:pt>
                <c:pt idx="2322">
                  <c:v>346.803</c:v>
                </c:pt>
                <c:pt idx="2323">
                  <c:v>346.51499999999999</c:v>
                </c:pt>
                <c:pt idx="2324">
                  <c:v>346.22699999999958</c:v>
                </c:pt>
                <c:pt idx="2325">
                  <c:v>345.94099999999975</c:v>
                </c:pt>
                <c:pt idx="2326">
                  <c:v>345.65600000000001</c:v>
                </c:pt>
                <c:pt idx="2327">
                  <c:v>345.37200000000001</c:v>
                </c:pt>
                <c:pt idx="2328">
                  <c:v>345.089</c:v>
                </c:pt>
                <c:pt idx="2329">
                  <c:v>344.80799999999999</c:v>
                </c:pt>
                <c:pt idx="2330">
                  <c:v>344.52699999999965</c:v>
                </c:pt>
                <c:pt idx="2331">
                  <c:v>344.24799999999999</c:v>
                </c:pt>
                <c:pt idx="2332">
                  <c:v>343.9699999999998</c:v>
                </c:pt>
                <c:pt idx="2333">
                  <c:v>343.69400000000002</c:v>
                </c:pt>
                <c:pt idx="2334">
                  <c:v>343.41999999999979</c:v>
                </c:pt>
                <c:pt idx="2335">
                  <c:v>343.14600000000002</c:v>
                </c:pt>
                <c:pt idx="2336">
                  <c:v>342.875</c:v>
                </c:pt>
                <c:pt idx="2337">
                  <c:v>342.60399999999993</c:v>
                </c:pt>
                <c:pt idx="2338">
                  <c:v>342.33599999999979</c:v>
                </c:pt>
                <c:pt idx="2339">
                  <c:v>342.06900000000002</c:v>
                </c:pt>
                <c:pt idx="2340">
                  <c:v>341.80399999999975</c:v>
                </c:pt>
                <c:pt idx="2341">
                  <c:v>341.54</c:v>
                </c:pt>
                <c:pt idx="2342">
                  <c:v>341.27799999999979</c:v>
                </c:pt>
                <c:pt idx="2343">
                  <c:v>341.01799999999974</c:v>
                </c:pt>
                <c:pt idx="2344">
                  <c:v>340.76</c:v>
                </c:pt>
                <c:pt idx="2345">
                  <c:v>340.50400000000002</c:v>
                </c:pt>
                <c:pt idx="2346">
                  <c:v>340.25</c:v>
                </c:pt>
                <c:pt idx="2347">
                  <c:v>339.99699999999962</c:v>
                </c:pt>
                <c:pt idx="2348">
                  <c:v>339.74700000000001</c:v>
                </c:pt>
                <c:pt idx="2349">
                  <c:v>339.49799999999965</c:v>
                </c:pt>
                <c:pt idx="2350">
                  <c:v>339.25099999999975</c:v>
                </c:pt>
                <c:pt idx="2351">
                  <c:v>339.00700000000001</c:v>
                </c:pt>
                <c:pt idx="2352">
                  <c:v>338.76499999999999</c:v>
                </c:pt>
                <c:pt idx="2353">
                  <c:v>338.524</c:v>
                </c:pt>
                <c:pt idx="2354">
                  <c:v>338.28599999999977</c:v>
                </c:pt>
                <c:pt idx="2355">
                  <c:v>338.05</c:v>
                </c:pt>
                <c:pt idx="2356">
                  <c:v>337.81599999999975</c:v>
                </c:pt>
                <c:pt idx="2357">
                  <c:v>337.584</c:v>
                </c:pt>
                <c:pt idx="2358">
                  <c:v>337.35500000000002</c:v>
                </c:pt>
                <c:pt idx="2359">
                  <c:v>337.12799999999999</c:v>
                </c:pt>
                <c:pt idx="2360">
                  <c:v>336.90299999999979</c:v>
                </c:pt>
                <c:pt idx="2361">
                  <c:v>336.68</c:v>
                </c:pt>
                <c:pt idx="2362">
                  <c:v>336.46</c:v>
                </c:pt>
                <c:pt idx="2363">
                  <c:v>336.24200000000002</c:v>
                </c:pt>
                <c:pt idx="2364">
                  <c:v>336.02599999999978</c:v>
                </c:pt>
                <c:pt idx="2365">
                  <c:v>335.81299999999999</c:v>
                </c:pt>
                <c:pt idx="2366">
                  <c:v>335.601</c:v>
                </c:pt>
                <c:pt idx="2367">
                  <c:v>335.39299999999974</c:v>
                </c:pt>
                <c:pt idx="2368">
                  <c:v>335.18700000000001</c:v>
                </c:pt>
                <c:pt idx="2369">
                  <c:v>334.98299999999978</c:v>
                </c:pt>
                <c:pt idx="2370">
                  <c:v>334.78199999999958</c:v>
                </c:pt>
                <c:pt idx="2371">
                  <c:v>334.58300000000003</c:v>
                </c:pt>
                <c:pt idx="2372">
                  <c:v>334.3859999999998</c:v>
                </c:pt>
                <c:pt idx="2373">
                  <c:v>334.19200000000001</c:v>
                </c:pt>
                <c:pt idx="2374">
                  <c:v>334.00099999999975</c:v>
                </c:pt>
                <c:pt idx="2375">
                  <c:v>333.81200000000001</c:v>
                </c:pt>
                <c:pt idx="2376">
                  <c:v>333.625</c:v>
                </c:pt>
                <c:pt idx="2377">
                  <c:v>333.44099999999975</c:v>
                </c:pt>
                <c:pt idx="2378">
                  <c:v>333.26</c:v>
                </c:pt>
                <c:pt idx="2379">
                  <c:v>333.08099999999979</c:v>
                </c:pt>
                <c:pt idx="2380">
                  <c:v>332.904</c:v>
                </c:pt>
                <c:pt idx="2381">
                  <c:v>332.72999999999979</c:v>
                </c:pt>
                <c:pt idx="2382">
                  <c:v>332.55900000000008</c:v>
                </c:pt>
                <c:pt idx="2383">
                  <c:v>332.39</c:v>
                </c:pt>
                <c:pt idx="2384">
                  <c:v>332.22299999999979</c:v>
                </c:pt>
                <c:pt idx="2385">
                  <c:v>332.05900000000008</c:v>
                </c:pt>
                <c:pt idx="2386">
                  <c:v>331.8979999999998</c:v>
                </c:pt>
                <c:pt idx="2387">
                  <c:v>331.73899999999958</c:v>
                </c:pt>
                <c:pt idx="2388">
                  <c:v>331.58300000000003</c:v>
                </c:pt>
                <c:pt idx="2389">
                  <c:v>331.42899999999958</c:v>
                </c:pt>
                <c:pt idx="2390">
                  <c:v>331.27799999999979</c:v>
                </c:pt>
                <c:pt idx="2391">
                  <c:v>331.12900000000002</c:v>
                </c:pt>
                <c:pt idx="2392">
                  <c:v>330.98299999999978</c:v>
                </c:pt>
                <c:pt idx="2393">
                  <c:v>330.839</c:v>
                </c:pt>
                <c:pt idx="2394">
                  <c:v>330.697</c:v>
                </c:pt>
                <c:pt idx="2395">
                  <c:v>330.55900000000008</c:v>
                </c:pt>
                <c:pt idx="2396">
                  <c:v>330.42200000000003</c:v>
                </c:pt>
                <c:pt idx="2397">
                  <c:v>330.28799999999978</c:v>
                </c:pt>
                <c:pt idx="2398">
                  <c:v>330.15699999999993</c:v>
                </c:pt>
                <c:pt idx="2399">
                  <c:v>330.02799999999979</c:v>
                </c:pt>
                <c:pt idx="2400">
                  <c:v>329.90099999999978</c:v>
                </c:pt>
                <c:pt idx="2401">
                  <c:v>329.77699999999965</c:v>
                </c:pt>
                <c:pt idx="2402">
                  <c:v>329.65499999999997</c:v>
                </c:pt>
                <c:pt idx="2403">
                  <c:v>329.53599999999977</c:v>
                </c:pt>
                <c:pt idx="2404">
                  <c:v>329.41799999999978</c:v>
                </c:pt>
                <c:pt idx="2405">
                  <c:v>329.30399999999975</c:v>
                </c:pt>
                <c:pt idx="2406">
                  <c:v>329.19099999999975</c:v>
                </c:pt>
                <c:pt idx="2407">
                  <c:v>329.08099999999979</c:v>
                </c:pt>
                <c:pt idx="2408">
                  <c:v>328.97299999999979</c:v>
                </c:pt>
                <c:pt idx="2409">
                  <c:v>328.86799999999999</c:v>
                </c:pt>
                <c:pt idx="2410">
                  <c:v>328.76400000000001</c:v>
                </c:pt>
                <c:pt idx="2411">
                  <c:v>328.66399999999999</c:v>
                </c:pt>
                <c:pt idx="2412">
                  <c:v>328.565</c:v>
                </c:pt>
                <c:pt idx="2413">
                  <c:v>328.46799999999979</c:v>
                </c:pt>
                <c:pt idx="2414">
                  <c:v>328.37299999999999</c:v>
                </c:pt>
                <c:pt idx="2415">
                  <c:v>328.28099999999978</c:v>
                </c:pt>
                <c:pt idx="2416">
                  <c:v>328.19099999999975</c:v>
                </c:pt>
                <c:pt idx="2417">
                  <c:v>328.10300000000001</c:v>
                </c:pt>
                <c:pt idx="2418">
                  <c:v>328.01599999999979</c:v>
                </c:pt>
                <c:pt idx="2419">
                  <c:v>327.93199999999962</c:v>
                </c:pt>
                <c:pt idx="2420">
                  <c:v>327.85</c:v>
                </c:pt>
                <c:pt idx="2421">
                  <c:v>327.77</c:v>
                </c:pt>
                <c:pt idx="2422">
                  <c:v>327.69200000000001</c:v>
                </c:pt>
                <c:pt idx="2423">
                  <c:v>327.61599999999999</c:v>
                </c:pt>
                <c:pt idx="2424">
                  <c:v>327.541</c:v>
                </c:pt>
                <c:pt idx="2425">
                  <c:v>327.46899999999965</c:v>
                </c:pt>
                <c:pt idx="2426">
                  <c:v>327.3979999999998</c:v>
                </c:pt>
                <c:pt idx="2427">
                  <c:v>327.33</c:v>
                </c:pt>
                <c:pt idx="2428">
                  <c:v>327.262</c:v>
                </c:pt>
                <c:pt idx="2429">
                  <c:v>327.197</c:v>
                </c:pt>
                <c:pt idx="2430">
                  <c:v>327.13299999999975</c:v>
                </c:pt>
                <c:pt idx="2431">
                  <c:v>327.07100000000003</c:v>
                </c:pt>
                <c:pt idx="2432">
                  <c:v>327.0109999999998</c:v>
                </c:pt>
                <c:pt idx="2433">
                  <c:v>326.952</c:v>
                </c:pt>
                <c:pt idx="2434">
                  <c:v>326.89499999999975</c:v>
                </c:pt>
                <c:pt idx="2435">
                  <c:v>326.839</c:v>
                </c:pt>
                <c:pt idx="2436">
                  <c:v>326.78500000000003</c:v>
                </c:pt>
                <c:pt idx="2437">
                  <c:v>326.73200000000003</c:v>
                </c:pt>
                <c:pt idx="2438">
                  <c:v>326.68099999999993</c:v>
                </c:pt>
                <c:pt idx="2439">
                  <c:v>326.63099999999974</c:v>
                </c:pt>
                <c:pt idx="2440">
                  <c:v>326.58300000000003</c:v>
                </c:pt>
                <c:pt idx="2441">
                  <c:v>326.53599999999977</c:v>
                </c:pt>
                <c:pt idx="2442">
                  <c:v>326.48899999999958</c:v>
                </c:pt>
                <c:pt idx="2443">
                  <c:v>326.44499999999999</c:v>
                </c:pt>
                <c:pt idx="2444">
                  <c:v>326.40099999999978</c:v>
                </c:pt>
                <c:pt idx="2445">
                  <c:v>326.35899999999975</c:v>
                </c:pt>
                <c:pt idx="2446">
                  <c:v>326.31700000000001</c:v>
                </c:pt>
                <c:pt idx="2447">
                  <c:v>326.27699999999965</c:v>
                </c:pt>
                <c:pt idx="2448">
                  <c:v>326.23799999999977</c:v>
                </c:pt>
                <c:pt idx="2449">
                  <c:v>326.19900000000001</c:v>
                </c:pt>
                <c:pt idx="2450">
                  <c:v>326.16199999999975</c:v>
                </c:pt>
                <c:pt idx="2451">
                  <c:v>326.12599999999975</c:v>
                </c:pt>
                <c:pt idx="2452">
                  <c:v>326.08999999999975</c:v>
                </c:pt>
                <c:pt idx="2453">
                  <c:v>326.05500000000001</c:v>
                </c:pt>
                <c:pt idx="2454">
                  <c:v>326.02099999999979</c:v>
                </c:pt>
                <c:pt idx="2455">
                  <c:v>325.98799999999977</c:v>
                </c:pt>
                <c:pt idx="2456">
                  <c:v>325.95499999999993</c:v>
                </c:pt>
                <c:pt idx="2457">
                  <c:v>325.92299999999977</c:v>
                </c:pt>
                <c:pt idx="2458">
                  <c:v>325.892</c:v>
                </c:pt>
                <c:pt idx="2459">
                  <c:v>325.86099999999999</c:v>
                </c:pt>
                <c:pt idx="2460">
                  <c:v>325.83099999999979</c:v>
                </c:pt>
                <c:pt idx="2461">
                  <c:v>325.80099999999999</c:v>
                </c:pt>
                <c:pt idx="2462">
                  <c:v>325.77199999999965</c:v>
                </c:pt>
                <c:pt idx="2463">
                  <c:v>325.74299999999999</c:v>
                </c:pt>
                <c:pt idx="2464">
                  <c:v>325.714</c:v>
                </c:pt>
                <c:pt idx="2465">
                  <c:v>325.68599999999975</c:v>
                </c:pt>
                <c:pt idx="2466">
                  <c:v>325.65800000000002</c:v>
                </c:pt>
                <c:pt idx="2467">
                  <c:v>325.63</c:v>
                </c:pt>
                <c:pt idx="2468">
                  <c:v>325.60199999999975</c:v>
                </c:pt>
                <c:pt idx="2469">
                  <c:v>325.57499999999999</c:v>
                </c:pt>
                <c:pt idx="2470">
                  <c:v>325.54700000000008</c:v>
                </c:pt>
                <c:pt idx="2471">
                  <c:v>325.52</c:v>
                </c:pt>
                <c:pt idx="2472">
                  <c:v>325.49199999999962</c:v>
                </c:pt>
                <c:pt idx="2473">
                  <c:v>325.46499999999975</c:v>
                </c:pt>
                <c:pt idx="2474">
                  <c:v>325.43699999999961</c:v>
                </c:pt>
                <c:pt idx="2475">
                  <c:v>325.41000000000003</c:v>
                </c:pt>
                <c:pt idx="2476">
                  <c:v>325.38200000000001</c:v>
                </c:pt>
                <c:pt idx="2477">
                  <c:v>325.35399999999993</c:v>
                </c:pt>
                <c:pt idx="2478">
                  <c:v>325.32499999999999</c:v>
                </c:pt>
                <c:pt idx="2479">
                  <c:v>325.29599999999965</c:v>
                </c:pt>
                <c:pt idx="2480">
                  <c:v>325.267</c:v>
                </c:pt>
                <c:pt idx="2481">
                  <c:v>325.23799999999977</c:v>
                </c:pt>
                <c:pt idx="2482">
                  <c:v>325.20800000000003</c:v>
                </c:pt>
                <c:pt idx="2483">
                  <c:v>325.178</c:v>
                </c:pt>
                <c:pt idx="2484">
                  <c:v>325.14699999999999</c:v>
                </c:pt>
                <c:pt idx="2485">
                  <c:v>325.11599999999999</c:v>
                </c:pt>
                <c:pt idx="2486">
                  <c:v>325.08300000000003</c:v>
                </c:pt>
                <c:pt idx="2487">
                  <c:v>325.05099999999999</c:v>
                </c:pt>
                <c:pt idx="2488">
                  <c:v>325.017</c:v>
                </c:pt>
                <c:pt idx="2489">
                  <c:v>324.98299999999978</c:v>
                </c:pt>
                <c:pt idx="2490">
                  <c:v>324.94900000000001</c:v>
                </c:pt>
                <c:pt idx="2491">
                  <c:v>324.91299999999978</c:v>
                </c:pt>
                <c:pt idx="2492">
                  <c:v>324.87700000000001</c:v>
                </c:pt>
                <c:pt idx="2493">
                  <c:v>324.839</c:v>
                </c:pt>
                <c:pt idx="2494">
                  <c:v>324.80099999999999</c:v>
                </c:pt>
                <c:pt idx="2495">
                  <c:v>324.762</c:v>
                </c:pt>
                <c:pt idx="2496">
                  <c:v>324.72199999999958</c:v>
                </c:pt>
                <c:pt idx="2497">
                  <c:v>324.68</c:v>
                </c:pt>
                <c:pt idx="2498">
                  <c:v>324.63799999999975</c:v>
                </c:pt>
                <c:pt idx="2499">
                  <c:v>324.59500000000003</c:v>
                </c:pt>
                <c:pt idx="2500">
                  <c:v>324.55</c:v>
                </c:pt>
                <c:pt idx="2501">
                  <c:v>324.505</c:v>
                </c:pt>
                <c:pt idx="2502">
                  <c:v>324.45800000000003</c:v>
                </c:pt>
                <c:pt idx="2503">
                  <c:v>324.41000000000003</c:v>
                </c:pt>
                <c:pt idx="2504">
                  <c:v>324.36</c:v>
                </c:pt>
                <c:pt idx="2505">
                  <c:v>324.31</c:v>
                </c:pt>
                <c:pt idx="2506">
                  <c:v>324.25799999999975</c:v>
                </c:pt>
                <c:pt idx="2507">
                  <c:v>324.20400000000001</c:v>
                </c:pt>
                <c:pt idx="2508">
                  <c:v>324.14999999999998</c:v>
                </c:pt>
                <c:pt idx="2509">
                  <c:v>324.09299999999979</c:v>
                </c:pt>
                <c:pt idx="2510">
                  <c:v>324.03599999999977</c:v>
                </c:pt>
                <c:pt idx="2511">
                  <c:v>323.97599999999977</c:v>
                </c:pt>
                <c:pt idx="2512">
                  <c:v>323.91599999999966</c:v>
                </c:pt>
                <c:pt idx="2513">
                  <c:v>323.85300000000001</c:v>
                </c:pt>
                <c:pt idx="2514">
                  <c:v>323.78999999999979</c:v>
                </c:pt>
                <c:pt idx="2515">
                  <c:v>323.72399999999965</c:v>
                </c:pt>
                <c:pt idx="2516">
                  <c:v>323.65699999999993</c:v>
                </c:pt>
                <c:pt idx="2517">
                  <c:v>323.58799999999979</c:v>
                </c:pt>
                <c:pt idx="2518">
                  <c:v>323.51799999999974</c:v>
                </c:pt>
                <c:pt idx="2519">
                  <c:v>323.44600000000003</c:v>
                </c:pt>
                <c:pt idx="2520">
                  <c:v>323.37200000000001</c:v>
                </c:pt>
                <c:pt idx="2521">
                  <c:v>323.29599999999965</c:v>
                </c:pt>
                <c:pt idx="2522">
                  <c:v>323.21899999999965</c:v>
                </c:pt>
                <c:pt idx="2523">
                  <c:v>323.14000000000021</c:v>
                </c:pt>
                <c:pt idx="2524">
                  <c:v>323.05900000000008</c:v>
                </c:pt>
                <c:pt idx="2525">
                  <c:v>322.97599999999977</c:v>
                </c:pt>
                <c:pt idx="2526">
                  <c:v>322.89099999999979</c:v>
                </c:pt>
                <c:pt idx="2527">
                  <c:v>322.80500000000001</c:v>
                </c:pt>
                <c:pt idx="2528">
                  <c:v>322.71599999999978</c:v>
                </c:pt>
                <c:pt idx="2529">
                  <c:v>322.62599999999975</c:v>
                </c:pt>
                <c:pt idx="2530">
                  <c:v>322.53399999999965</c:v>
                </c:pt>
                <c:pt idx="2531">
                  <c:v>322.44</c:v>
                </c:pt>
                <c:pt idx="2532">
                  <c:v>322.34300000000002</c:v>
                </c:pt>
                <c:pt idx="2533">
                  <c:v>322.245</c:v>
                </c:pt>
                <c:pt idx="2534">
                  <c:v>322.14499999999998</c:v>
                </c:pt>
                <c:pt idx="2535">
                  <c:v>322.04300000000001</c:v>
                </c:pt>
                <c:pt idx="2536">
                  <c:v>321.93899999999962</c:v>
                </c:pt>
                <c:pt idx="2537">
                  <c:v>321.83300000000003</c:v>
                </c:pt>
                <c:pt idx="2538">
                  <c:v>321.72399999999965</c:v>
                </c:pt>
                <c:pt idx="2539">
                  <c:v>321.61399999999975</c:v>
                </c:pt>
                <c:pt idx="2540">
                  <c:v>321.50200000000001</c:v>
                </c:pt>
                <c:pt idx="2541">
                  <c:v>321.38799999999975</c:v>
                </c:pt>
                <c:pt idx="2542">
                  <c:v>321.27099999999979</c:v>
                </c:pt>
                <c:pt idx="2543">
                  <c:v>321.15300000000002</c:v>
                </c:pt>
                <c:pt idx="2544">
                  <c:v>321.03199999999958</c:v>
                </c:pt>
                <c:pt idx="2545">
                  <c:v>320.91000000000003</c:v>
                </c:pt>
                <c:pt idx="2546">
                  <c:v>320.78500000000003</c:v>
                </c:pt>
                <c:pt idx="2547">
                  <c:v>320.65800000000002</c:v>
                </c:pt>
                <c:pt idx="2548">
                  <c:v>320.529</c:v>
                </c:pt>
                <c:pt idx="2549">
                  <c:v>320.3979999999998</c:v>
                </c:pt>
                <c:pt idx="2550">
                  <c:v>320.26499999999999</c:v>
                </c:pt>
                <c:pt idx="2551">
                  <c:v>320.13</c:v>
                </c:pt>
                <c:pt idx="2552">
                  <c:v>319.99299999999965</c:v>
                </c:pt>
                <c:pt idx="2553">
                  <c:v>319.85399999999993</c:v>
                </c:pt>
                <c:pt idx="2554">
                  <c:v>319.71299999999979</c:v>
                </c:pt>
                <c:pt idx="2555">
                  <c:v>319.56900000000002</c:v>
                </c:pt>
                <c:pt idx="2556">
                  <c:v>319.42399999999958</c:v>
                </c:pt>
                <c:pt idx="2557">
                  <c:v>319.27599999999978</c:v>
                </c:pt>
                <c:pt idx="2558">
                  <c:v>319.12700000000001</c:v>
                </c:pt>
                <c:pt idx="2559">
                  <c:v>318.9749999999998</c:v>
                </c:pt>
                <c:pt idx="2560">
                  <c:v>318.822</c:v>
                </c:pt>
                <c:pt idx="2561">
                  <c:v>318.666</c:v>
                </c:pt>
                <c:pt idx="2562">
                  <c:v>318.50799999999975</c:v>
                </c:pt>
                <c:pt idx="2563">
                  <c:v>318.34899999999999</c:v>
                </c:pt>
                <c:pt idx="2564">
                  <c:v>318.18700000000001</c:v>
                </c:pt>
                <c:pt idx="2565">
                  <c:v>318.024</c:v>
                </c:pt>
                <c:pt idx="2566">
                  <c:v>317.858</c:v>
                </c:pt>
                <c:pt idx="2567">
                  <c:v>317.69099999999975</c:v>
                </c:pt>
                <c:pt idx="2568">
                  <c:v>317.52099999999979</c:v>
                </c:pt>
                <c:pt idx="2569">
                  <c:v>317.35000000000002</c:v>
                </c:pt>
                <c:pt idx="2570">
                  <c:v>317.17700000000002</c:v>
                </c:pt>
                <c:pt idx="2571">
                  <c:v>317.00200000000001</c:v>
                </c:pt>
                <c:pt idx="2572">
                  <c:v>316.82499999999999</c:v>
                </c:pt>
                <c:pt idx="2573">
                  <c:v>316.64600000000002</c:v>
                </c:pt>
                <c:pt idx="2574">
                  <c:v>316.46499999999975</c:v>
                </c:pt>
                <c:pt idx="2575">
                  <c:v>316.28299999999979</c:v>
                </c:pt>
                <c:pt idx="2576">
                  <c:v>316.09899999999965</c:v>
                </c:pt>
                <c:pt idx="2577">
                  <c:v>315.91299999999978</c:v>
                </c:pt>
                <c:pt idx="2578">
                  <c:v>315.7249999999998</c:v>
                </c:pt>
                <c:pt idx="2579">
                  <c:v>315.53599999999977</c:v>
                </c:pt>
                <c:pt idx="2580">
                  <c:v>315.34500000000008</c:v>
                </c:pt>
                <c:pt idx="2581">
                  <c:v>315.15199999999999</c:v>
                </c:pt>
                <c:pt idx="2582">
                  <c:v>314.95800000000003</c:v>
                </c:pt>
                <c:pt idx="2583">
                  <c:v>314.76299999999975</c:v>
                </c:pt>
                <c:pt idx="2584">
                  <c:v>314.565</c:v>
                </c:pt>
                <c:pt idx="2585">
                  <c:v>314.36599999999999</c:v>
                </c:pt>
                <c:pt idx="2586">
                  <c:v>314.166</c:v>
                </c:pt>
                <c:pt idx="2587">
                  <c:v>313.964</c:v>
                </c:pt>
                <c:pt idx="2588">
                  <c:v>313.7609999999998</c:v>
                </c:pt>
                <c:pt idx="2589">
                  <c:v>313.55599999999993</c:v>
                </c:pt>
                <c:pt idx="2590">
                  <c:v>313.35000000000002</c:v>
                </c:pt>
                <c:pt idx="2591">
                  <c:v>313.14299999999997</c:v>
                </c:pt>
                <c:pt idx="2592">
                  <c:v>312.93400000000003</c:v>
                </c:pt>
                <c:pt idx="2593">
                  <c:v>312.72399999999965</c:v>
                </c:pt>
                <c:pt idx="2594">
                  <c:v>312.51299999999975</c:v>
                </c:pt>
                <c:pt idx="2595">
                  <c:v>312.30099999999999</c:v>
                </c:pt>
                <c:pt idx="2596">
                  <c:v>312.08799999999979</c:v>
                </c:pt>
                <c:pt idx="2597">
                  <c:v>311.87299999999999</c:v>
                </c:pt>
                <c:pt idx="2598">
                  <c:v>311.65800000000002</c:v>
                </c:pt>
                <c:pt idx="2599">
                  <c:v>311.44099999999975</c:v>
                </c:pt>
                <c:pt idx="2600">
                  <c:v>311.22299999999979</c:v>
                </c:pt>
                <c:pt idx="2601">
                  <c:v>311.005</c:v>
                </c:pt>
                <c:pt idx="2602">
                  <c:v>310.78500000000003</c:v>
                </c:pt>
                <c:pt idx="2603">
                  <c:v>310.565</c:v>
                </c:pt>
                <c:pt idx="2604">
                  <c:v>310.34399999999999</c:v>
                </c:pt>
                <c:pt idx="2605">
                  <c:v>310.12200000000001</c:v>
                </c:pt>
                <c:pt idx="2606">
                  <c:v>309.899</c:v>
                </c:pt>
                <c:pt idx="2607">
                  <c:v>309.67599999999999</c:v>
                </c:pt>
                <c:pt idx="2608">
                  <c:v>309.452</c:v>
                </c:pt>
                <c:pt idx="2609">
                  <c:v>309.22699999999958</c:v>
                </c:pt>
                <c:pt idx="2610">
                  <c:v>309.00200000000001</c:v>
                </c:pt>
                <c:pt idx="2611">
                  <c:v>308.77699999999965</c:v>
                </c:pt>
                <c:pt idx="2612">
                  <c:v>308.55</c:v>
                </c:pt>
                <c:pt idx="2613">
                  <c:v>308.32400000000001</c:v>
                </c:pt>
                <c:pt idx="2614">
                  <c:v>308.09699999999958</c:v>
                </c:pt>
                <c:pt idx="2615">
                  <c:v>307.87</c:v>
                </c:pt>
                <c:pt idx="2616">
                  <c:v>307.64299999999997</c:v>
                </c:pt>
                <c:pt idx="2617">
                  <c:v>307.41499999999979</c:v>
                </c:pt>
                <c:pt idx="2618">
                  <c:v>307.18700000000001</c:v>
                </c:pt>
                <c:pt idx="2619">
                  <c:v>306.959</c:v>
                </c:pt>
                <c:pt idx="2620">
                  <c:v>306.73099999999965</c:v>
                </c:pt>
                <c:pt idx="2621">
                  <c:v>306.50299999999999</c:v>
                </c:pt>
                <c:pt idx="2622">
                  <c:v>306.27499999999975</c:v>
                </c:pt>
                <c:pt idx="2623">
                  <c:v>306.048</c:v>
                </c:pt>
                <c:pt idx="2624">
                  <c:v>305.82</c:v>
                </c:pt>
                <c:pt idx="2625">
                  <c:v>305.59199999999959</c:v>
                </c:pt>
                <c:pt idx="2626">
                  <c:v>305.36500000000001</c:v>
                </c:pt>
                <c:pt idx="2627">
                  <c:v>305.13799999999975</c:v>
                </c:pt>
                <c:pt idx="2628">
                  <c:v>304.91199999999958</c:v>
                </c:pt>
                <c:pt idx="2629">
                  <c:v>304.68599999999975</c:v>
                </c:pt>
                <c:pt idx="2630">
                  <c:v>304.45999999999975</c:v>
                </c:pt>
                <c:pt idx="2631">
                  <c:v>304.23499999999979</c:v>
                </c:pt>
                <c:pt idx="2632">
                  <c:v>304.01</c:v>
                </c:pt>
                <c:pt idx="2633">
                  <c:v>303.78599999999977</c:v>
                </c:pt>
                <c:pt idx="2634">
                  <c:v>303.56299999999999</c:v>
                </c:pt>
                <c:pt idx="2635">
                  <c:v>303.33999999999975</c:v>
                </c:pt>
                <c:pt idx="2636">
                  <c:v>303.11799999999999</c:v>
                </c:pt>
                <c:pt idx="2637">
                  <c:v>302.89699999999965</c:v>
                </c:pt>
                <c:pt idx="2638">
                  <c:v>302.67700000000002</c:v>
                </c:pt>
                <c:pt idx="2639">
                  <c:v>302.45800000000003</c:v>
                </c:pt>
                <c:pt idx="2640">
                  <c:v>302.24</c:v>
                </c:pt>
                <c:pt idx="2641">
                  <c:v>302.0229999999998</c:v>
                </c:pt>
                <c:pt idx="2642">
                  <c:v>301.80700000000002</c:v>
                </c:pt>
                <c:pt idx="2643">
                  <c:v>301.59299999999979</c:v>
                </c:pt>
                <c:pt idx="2644">
                  <c:v>301.37900000000002</c:v>
                </c:pt>
                <c:pt idx="2645">
                  <c:v>301.16699999999975</c:v>
                </c:pt>
                <c:pt idx="2646">
                  <c:v>300.95599999999979</c:v>
                </c:pt>
                <c:pt idx="2647">
                  <c:v>300.74700000000001</c:v>
                </c:pt>
                <c:pt idx="2648">
                  <c:v>300.53899999999965</c:v>
                </c:pt>
                <c:pt idx="2649">
                  <c:v>300.33199999999965</c:v>
                </c:pt>
                <c:pt idx="2650">
                  <c:v>300.12700000000001</c:v>
                </c:pt>
                <c:pt idx="2651">
                  <c:v>299.92399999999958</c:v>
                </c:pt>
                <c:pt idx="2652">
                  <c:v>299.72199999999958</c:v>
                </c:pt>
                <c:pt idx="2653">
                  <c:v>299.5229999999998</c:v>
                </c:pt>
                <c:pt idx="2654">
                  <c:v>299.32400000000001</c:v>
                </c:pt>
                <c:pt idx="2655">
                  <c:v>299.12799999999999</c:v>
                </c:pt>
                <c:pt idx="2656">
                  <c:v>298.93400000000003</c:v>
                </c:pt>
                <c:pt idx="2657">
                  <c:v>298.74099999999999</c:v>
                </c:pt>
                <c:pt idx="2658">
                  <c:v>298.55099999999999</c:v>
                </c:pt>
                <c:pt idx="2659">
                  <c:v>298.36200000000002</c:v>
                </c:pt>
                <c:pt idx="2660">
                  <c:v>298.17599999999999</c:v>
                </c:pt>
                <c:pt idx="2661">
                  <c:v>297.99199999999962</c:v>
                </c:pt>
                <c:pt idx="2662">
                  <c:v>297.81</c:v>
                </c:pt>
                <c:pt idx="2663">
                  <c:v>297.63</c:v>
                </c:pt>
                <c:pt idx="2664">
                  <c:v>297.45299999999975</c:v>
                </c:pt>
                <c:pt idx="2665">
                  <c:v>297.27799999999979</c:v>
                </c:pt>
                <c:pt idx="2666">
                  <c:v>297.10500000000002</c:v>
                </c:pt>
                <c:pt idx="2667">
                  <c:v>296.93499999999977</c:v>
                </c:pt>
                <c:pt idx="2668">
                  <c:v>296.76799999999974</c:v>
                </c:pt>
                <c:pt idx="2669">
                  <c:v>296.60300000000001</c:v>
                </c:pt>
                <c:pt idx="2670">
                  <c:v>296.44</c:v>
                </c:pt>
                <c:pt idx="2671">
                  <c:v>296.27999999999975</c:v>
                </c:pt>
                <c:pt idx="2672">
                  <c:v>296.12299999999999</c:v>
                </c:pt>
                <c:pt idx="2673">
                  <c:v>295.96899999999965</c:v>
                </c:pt>
                <c:pt idx="2674">
                  <c:v>295.81799999999993</c:v>
                </c:pt>
                <c:pt idx="2675">
                  <c:v>295.66899999999993</c:v>
                </c:pt>
                <c:pt idx="2676">
                  <c:v>295.5229999999998</c:v>
                </c:pt>
                <c:pt idx="2677">
                  <c:v>295.38</c:v>
                </c:pt>
                <c:pt idx="2678">
                  <c:v>295.24099999999999</c:v>
                </c:pt>
                <c:pt idx="2679">
                  <c:v>295.10399999999993</c:v>
                </c:pt>
                <c:pt idx="2680">
                  <c:v>294.97000000000003</c:v>
                </c:pt>
                <c:pt idx="2681">
                  <c:v>294.83999999999975</c:v>
                </c:pt>
                <c:pt idx="2682">
                  <c:v>294.71299999999979</c:v>
                </c:pt>
                <c:pt idx="2683">
                  <c:v>294.589</c:v>
                </c:pt>
                <c:pt idx="2684">
                  <c:v>294.46799999999979</c:v>
                </c:pt>
                <c:pt idx="2685">
                  <c:v>294.35000000000002</c:v>
                </c:pt>
                <c:pt idx="2686">
                  <c:v>294.23599999999965</c:v>
                </c:pt>
                <c:pt idx="2687">
                  <c:v>294.125</c:v>
                </c:pt>
                <c:pt idx="2688">
                  <c:v>294.01799999999974</c:v>
                </c:pt>
                <c:pt idx="2689">
                  <c:v>293.91399999999965</c:v>
                </c:pt>
                <c:pt idx="2690">
                  <c:v>293.81400000000002</c:v>
                </c:pt>
                <c:pt idx="2691">
                  <c:v>293.71699999999959</c:v>
                </c:pt>
                <c:pt idx="2692">
                  <c:v>293.62299999999999</c:v>
                </c:pt>
                <c:pt idx="2693">
                  <c:v>293.53399999999965</c:v>
                </c:pt>
                <c:pt idx="2694">
                  <c:v>293.44799999999975</c:v>
                </c:pt>
                <c:pt idx="2695">
                  <c:v>293.36599999999999</c:v>
                </c:pt>
                <c:pt idx="2696">
                  <c:v>293.28699999999958</c:v>
                </c:pt>
                <c:pt idx="2697">
                  <c:v>293.21199999999965</c:v>
                </c:pt>
                <c:pt idx="2698">
                  <c:v>293.14100000000002</c:v>
                </c:pt>
                <c:pt idx="2699">
                  <c:v>293.07400000000001</c:v>
                </c:pt>
                <c:pt idx="2700">
                  <c:v>293.01</c:v>
                </c:pt>
                <c:pt idx="2701">
                  <c:v>292.95099999999979</c:v>
                </c:pt>
                <c:pt idx="2702">
                  <c:v>292.89499999999975</c:v>
                </c:pt>
                <c:pt idx="2703">
                  <c:v>292.84399999999999</c:v>
                </c:pt>
                <c:pt idx="2704">
                  <c:v>292.79599999999965</c:v>
                </c:pt>
                <c:pt idx="2705">
                  <c:v>292.75200000000001</c:v>
                </c:pt>
                <c:pt idx="2706">
                  <c:v>292.71199999999965</c:v>
                </c:pt>
                <c:pt idx="2707">
                  <c:v>292.67700000000002</c:v>
                </c:pt>
                <c:pt idx="2708">
                  <c:v>292.64499999999998</c:v>
                </c:pt>
                <c:pt idx="2709">
                  <c:v>292.61799999999999</c:v>
                </c:pt>
                <c:pt idx="2710">
                  <c:v>292.59399999999965</c:v>
                </c:pt>
                <c:pt idx="2711">
                  <c:v>292.57499999999999</c:v>
                </c:pt>
                <c:pt idx="2712">
                  <c:v>292.56</c:v>
                </c:pt>
                <c:pt idx="2713">
                  <c:v>292.54899999999975</c:v>
                </c:pt>
                <c:pt idx="2714">
                  <c:v>292.54199999999975</c:v>
                </c:pt>
                <c:pt idx="2715">
                  <c:v>292.53899999999965</c:v>
                </c:pt>
                <c:pt idx="2716">
                  <c:v>292.541</c:v>
                </c:pt>
                <c:pt idx="2717">
                  <c:v>292.54700000000008</c:v>
                </c:pt>
                <c:pt idx="2718">
                  <c:v>292.55700000000002</c:v>
                </c:pt>
                <c:pt idx="2719">
                  <c:v>292.572</c:v>
                </c:pt>
                <c:pt idx="2720">
                  <c:v>292.58999999999975</c:v>
                </c:pt>
                <c:pt idx="2721">
                  <c:v>292.613</c:v>
                </c:pt>
                <c:pt idx="2722">
                  <c:v>292.64100000000002</c:v>
                </c:pt>
                <c:pt idx="2723">
                  <c:v>292.67200000000008</c:v>
                </c:pt>
                <c:pt idx="2724">
                  <c:v>292.70800000000003</c:v>
                </c:pt>
                <c:pt idx="2725">
                  <c:v>292.74799999999999</c:v>
                </c:pt>
                <c:pt idx="2726">
                  <c:v>292.79299999999978</c:v>
                </c:pt>
                <c:pt idx="2727">
                  <c:v>292.84199999999993</c:v>
                </c:pt>
                <c:pt idx="2728">
                  <c:v>292.89499999999975</c:v>
                </c:pt>
                <c:pt idx="2729">
                  <c:v>292.95299999999975</c:v>
                </c:pt>
                <c:pt idx="2730">
                  <c:v>293.01499999999999</c:v>
                </c:pt>
                <c:pt idx="2731">
                  <c:v>293.08099999999979</c:v>
                </c:pt>
                <c:pt idx="2732">
                  <c:v>293.15199999999999</c:v>
                </c:pt>
                <c:pt idx="2733">
                  <c:v>293.22699999999958</c:v>
                </c:pt>
                <c:pt idx="2734">
                  <c:v>293.30700000000002</c:v>
                </c:pt>
                <c:pt idx="2735">
                  <c:v>293.39099999999979</c:v>
                </c:pt>
                <c:pt idx="2736">
                  <c:v>293.47899999999959</c:v>
                </c:pt>
                <c:pt idx="2737">
                  <c:v>293.57100000000003</c:v>
                </c:pt>
                <c:pt idx="2738">
                  <c:v>293.66800000000001</c:v>
                </c:pt>
                <c:pt idx="2739">
                  <c:v>293.76900000000001</c:v>
                </c:pt>
                <c:pt idx="2740">
                  <c:v>293.875</c:v>
                </c:pt>
                <c:pt idx="2741">
                  <c:v>293.98499999999979</c:v>
                </c:pt>
                <c:pt idx="2742">
                  <c:v>294.09899999999965</c:v>
                </c:pt>
                <c:pt idx="2743">
                  <c:v>294.21699999999959</c:v>
                </c:pt>
                <c:pt idx="2744">
                  <c:v>294.33999999999975</c:v>
                </c:pt>
                <c:pt idx="2745">
                  <c:v>294.46699999999959</c:v>
                </c:pt>
                <c:pt idx="2746">
                  <c:v>294.59799999999979</c:v>
                </c:pt>
                <c:pt idx="2747">
                  <c:v>294.73399999999958</c:v>
                </c:pt>
                <c:pt idx="2748">
                  <c:v>294.87400000000002</c:v>
                </c:pt>
                <c:pt idx="2749">
                  <c:v>295.01799999999974</c:v>
                </c:pt>
                <c:pt idx="2750">
                  <c:v>295.166</c:v>
                </c:pt>
                <c:pt idx="2751">
                  <c:v>295.31799999999993</c:v>
                </c:pt>
                <c:pt idx="2752">
                  <c:v>295.4749999999998</c:v>
                </c:pt>
                <c:pt idx="2753">
                  <c:v>295.63499999999999</c:v>
                </c:pt>
                <c:pt idx="2754">
                  <c:v>295.8</c:v>
                </c:pt>
                <c:pt idx="2755">
                  <c:v>295.96899999999965</c:v>
                </c:pt>
                <c:pt idx="2756">
                  <c:v>296.14200000000022</c:v>
                </c:pt>
                <c:pt idx="2757">
                  <c:v>296.31900000000002</c:v>
                </c:pt>
                <c:pt idx="2758">
                  <c:v>296.5</c:v>
                </c:pt>
                <c:pt idx="2759">
                  <c:v>296.685</c:v>
                </c:pt>
                <c:pt idx="2760">
                  <c:v>296.87400000000002</c:v>
                </c:pt>
                <c:pt idx="2761">
                  <c:v>297.06700000000001</c:v>
                </c:pt>
                <c:pt idx="2762">
                  <c:v>297.26400000000001</c:v>
                </c:pt>
                <c:pt idx="2763">
                  <c:v>297.46499999999975</c:v>
                </c:pt>
                <c:pt idx="2764">
                  <c:v>297.66899999999993</c:v>
                </c:pt>
                <c:pt idx="2765">
                  <c:v>297.87799999999999</c:v>
                </c:pt>
                <c:pt idx="2766">
                  <c:v>298.08999999999975</c:v>
                </c:pt>
                <c:pt idx="2767">
                  <c:v>298.30599999999993</c:v>
                </c:pt>
                <c:pt idx="2768">
                  <c:v>298.52499999999975</c:v>
                </c:pt>
                <c:pt idx="2769">
                  <c:v>298.74900000000002</c:v>
                </c:pt>
                <c:pt idx="2770">
                  <c:v>298.97599999999977</c:v>
                </c:pt>
                <c:pt idx="2771">
                  <c:v>299.20599999999979</c:v>
                </c:pt>
                <c:pt idx="2772">
                  <c:v>299.44</c:v>
                </c:pt>
                <c:pt idx="2773">
                  <c:v>299.678</c:v>
                </c:pt>
                <c:pt idx="2774">
                  <c:v>299.91899999999958</c:v>
                </c:pt>
                <c:pt idx="2775">
                  <c:v>300.16399999999999</c:v>
                </c:pt>
                <c:pt idx="2776">
                  <c:v>300.41199999999958</c:v>
                </c:pt>
                <c:pt idx="2777">
                  <c:v>300.66300000000001</c:v>
                </c:pt>
                <c:pt idx="2778">
                  <c:v>300.91799999999978</c:v>
                </c:pt>
                <c:pt idx="2779">
                  <c:v>301.17599999999999</c:v>
                </c:pt>
                <c:pt idx="2780">
                  <c:v>301.43699999999961</c:v>
                </c:pt>
                <c:pt idx="2781">
                  <c:v>301.70099999999979</c:v>
                </c:pt>
                <c:pt idx="2782">
                  <c:v>301.96899999999965</c:v>
                </c:pt>
                <c:pt idx="2783">
                  <c:v>302.23899999999958</c:v>
                </c:pt>
                <c:pt idx="2784">
                  <c:v>302.51299999999975</c:v>
                </c:pt>
                <c:pt idx="2785">
                  <c:v>302.78999999999979</c:v>
                </c:pt>
                <c:pt idx="2786">
                  <c:v>303.06900000000002</c:v>
                </c:pt>
                <c:pt idx="2787">
                  <c:v>303.35199999999975</c:v>
                </c:pt>
                <c:pt idx="2788">
                  <c:v>303.637</c:v>
                </c:pt>
                <c:pt idx="2789">
                  <c:v>303.92499999999978</c:v>
                </c:pt>
                <c:pt idx="2790">
                  <c:v>304.21599999999978</c:v>
                </c:pt>
                <c:pt idx="2791">
                  <c:v>304.50900000000001</c:v>
                </c:pt>
                <c:pt idx="2792">
                  <c:v>304.80500000000001</c:v>
                </c:pt>
                <c:pt idx="2793">
                  <c:v>305.10399999999993</c:v>
                </c:pt>
                <c:pt idx="2794">
                  <c:v>305.40499999999975</c:v>
                </c:pt>
                <c:pt idx="2795">
                  <c:v>305.709</c:v>
                </c:pt>
                <c:pt idx="2796">
                  <c:v>306.01499999999999</c:v>
                </c:pt>
                <c:pt idx="2797">
                  <c:v>306.32299999999975</c:v>
                </c:pt>
                <c:pt idx="2798">
                  <c:v>306.63400000000001</c:v>
                </c:pt>
                <c:pt idx="2799">
                  <c:v>306.947</c:v>
                </c:pt>
                <c:pt idx="2800">
                  <c:v>307.262</c:v>
                </c:pt>
                <c:pt idx="2801">
                  <c:v>307.57900000000001</c:v>
                </c:pt>
                <c:pt idx="2802">
                  <c:v>307.899</c:v>
                </c:pt>
                <c:pt idx="2803">
                  <c:v>308.22000000000003</c:v>
                </c:pt>
                <c:pt idx="2804">
                  <c:v>308.54300000000001</c:v>
                </c:pt>
                <c:pt idx="2805">
                  <c:v>308.86799999999999</c:v>
                </c:pt>
                <c:pt idx="2806">
                  <c:v>309.19499999999999</c:v>
                </c:pt>
                <c:pt idx="2807">
                  <c:v>309.524</c:v>
                </c:pt>
                <c:pt idx="2808">
                  <c:v>309.85399999999993</c:v>
                </c:pt>
                <c:pt idx="2809">
                  <c:v>310.18599999999975</c:v>
                </c:pt>
                <c:pt idx="2810">
                  <c:v>310.51900000000001</c:v>
                </c:pt>
                <c:pt idx="2811">
                  <c:v>310.85399999999993</c:v>
                </c:pt>
                <c:pt idx="2812">
                  <c:v>311.19099999999975</c:v>
                </c:pt>
                <c:pt idx="2813">
                  <c:v>311.529</c:v>
                </c:pt>
                <c:pt idx="2814">
                  <c:v>311.86799999999999</c:v>
                </c:pt>
                <c:pt idx="2815">
                  <c:v>312.20800000000003</c:v>
                </c:pt>
                <c:pt idx="2816">
                  <c:v>312.54899999999975</c:v>
                </c:pt>
                <c:pt idx="2817">
                  <c:v>312.892</c:v>
                </c:pt>
                <c:pt idx="2818">
                  <c:v>313.23599999999965</c:v>
                </c:pt>
                <c:pt idx="2819">
                  <c:v>313.58</c:v>
                </c:pt>
                <c:pt idx="2820">
                  <c:v>313.92599999999965</c:v>
                </c:pt>
                <c:pt idx="2821">
                  <c:v>314.27199999999965</c:v>
                </c:pt>
                <c:pt idx="2822">
                  <c:v>314.61900000000026</c:v>
                </c:pt>
                <c:pt idx="2823">
                  <c:v>314.96699999999959</c:v>
                </c:pt>
                <c:pt idx="2824">
                  <c:v>315.31599999999975</c:v>
                </c:pt>
                <c:pt idx="2825">
                  <c:v>315.66500000000002</c:v>
                </c:pt>
                <c:pt idx="2826">
                  <c:v>316.01400000000001</c:v>
                </c:pt>
                <c:pt idx="2827">
                  <c:v>316.36500000000001</c:v>
                </c:pt>
                <c:pt idx="2828">
                  <c:v>316.71499999999975</c:v>
                </c:pt>
                <c:pt idx="2829">
                  <c:v>317.06599999999975</c:v>
                </c:pt>
                <c:pt idx="2830">
                  <c:v>317.41699999999958</c:v>
                </c:pt>
                <c:pt idx="2831">
                  <c:v>317.76799999999974</c:v>
                </c:pt>
                <c:pt idx="2832">
                  <c:v>318.11900000000026</c:v>
                </c:pt>
                <c:pt idx="2833">
                  <c:v>318.47000000000003</c:v>
                </c:pt>
                <c:pt idx="2834">
                  <c:v>318.82100000000003</c:v>
                </c:pt>
                <c:pt idx="2835">
                  <c:v>319.173</c:v>
                </c:pt>
                <c:pt idx="2836">
                  <c:v>319.524</c:v>
                </c:pt>
                <c:pt idx="2837">
                  <c:v>319.87400000000002</c:v>
                </c:pt>
                <c:pt idx="2838">
                  <c:v>320.2249999999998</c:v>
                </c:pt>
                <c:pt idx="2839">
                  <c:v>320.57499999999999</c:v>
                </c:pt>
                <c:pt idx="2840">
                  <c:v>320.92399999999958</c:v>
                </c:pt>
                <c:pt idx="2841">
                  <c:v>321.274</c:v>
                </c:pt>
                <c:pt idx="2842">
                  <c:v>321.62200000000001</c:v>
                </c:pt>
                <c:pt idx="2843">
                  <c:v>321.97000000000003</c:v>
                </c:pt>
                <c:pt idx="2844">
                  <c:v>322.31700000000001</c:v>
                </c:pt>
                <c:pt idx="2845">
                  <c:v>322.66399999999999</c:v>
                </c:pt>
                <c:pt idx="2846">
                  <c:v>323.00900000000001</c:v>
                </c:pt>
                <c:pt idx="2847">
                  <c:v>323.35399999999993</c:v>
                </c:pt>
                <c:pt idx="2848">
                  <c:v>323.69799999999975</c:v>
                </c:pt>
                <c:pt idx="2849">
                  <c:v>324.041</c:v>
                </c:pt>
                <c:pt idx="2850">
                  <c:v>324.38200000000001</c:v>
                </c:pt>
                <c:pt idx="2851">
                  <c:v>324.72299999999979</c:v>
                </c:pt>
                <c:pt idx="2852">
                  <c:v>325.06200000000001</c:v>
                </c:pt>
                <c:pt idx="2853">
                  <c:v>325.39999999999975</c:v>
                </c:pt>
                <c:pt idx="2854">
                  <c:v>325.73699999999963</c:v>
                </c:pt>
                <c:pt idx="2855">
                  <c:v>326.072</c:v>
                </c:pt>
                <c:pt idx="2856">
                  <c:v>326.40499999999975</c:v>
                </c:pt>
                <c:pt idx="2857">
                  <c:v>326.73799999999977</c:v>
                </c:pt>
                <c:pt idx="2858">
                  <c:v>327.06799999999993</c:v>
                </c:pt>
                <c:pt idx="2859">
                  <c:v>327.39699999999965</c:v>
                </c:pt>
                <c:pt idx="2860">
                  <c:v>327.7249999999998</c:v>
                </c:pt>
                <c:pt idx="2861">
                  <c:v>328.05</c:v>
                </c:pt>
                <c:pt idx="2862">
                  <c:v>328.37400000000002</c:v>
                </c:pt>
                <c:pt idx="2863">
                  <c:v>328.69499999999999</c:v>
                </c:pt>
                <c:pt idx="2864">
                  <c:v>329.01499999999999</c:v>
                </c:pt>
                <c:pt idx="2865">
                  <c:v>329.33300000000003</c:v>
                </c:pt>
                <c:pt idx="2866">
                  <c:v>329.64800000000002</c:v>
                </c:pt>
                <c:pt idx="2867">
                  <c:v>329.96199999999965</c:v>
                </c:pt>
                <c:pt idx="2868">
                  <c:v>330.2729999999998</c:v>
                </c:pt>
                <c:pt idx="2869">
                  <c:v>330.58199999999965</c:v>
                </c:pt>
                <c:pt idx="2870">
                  <c:v>330.88900000000001</c:v>
                </c:pt>
                <c:pt idx="2871">
                  <c:v>331.19400000000002</c:v>
                </c:pt>
                <c:pt idx="2872">
                  <c:v>331.49599999999958</c:v>
                </c:pt>
                <c:pt idx="2873">
                  <c:v>331.79499999999979</c:v>
                </c:pt>
                <c:pt idx="2874">
                  <c:v>332.09199999999959</c:v>
                </c:pt>
                <c:pt idx="2875">
                  <c:v>332.387</c:v>
                </c:pt>
                <c:pt idx="2876">
                  <c:v>332.67899999999975</c:v>
                </c:pt>
                <c:pt idx="2877">
                  <c:v>332.96799999999979</c:v>
                </c:pt>
                <c:pt idx="2878">
                  <c:v>333.255</c:v>
                </c:pt>
                <c:pt idx="2879">
                  <c:v>333.53799999999978</c:v>
                </c:pt>
                <c:pt idx="2880">
                  <c:v>333.81900000000002</c:v>
                </c:pt>
                <c:pt idx="2881">
                  <c:v>334.09699999999958</c:v>
                </c:pt>
                <c:pt idx="2882">
                  <c:v>334.37299999999999</c:v>
                </c:pt>
                <c:pt idx="2883">
                  <c:v>334.64499999999998</c:v>
                </c:pt>
                <c:pt idx="2884">
                  <c:v>334.91399999999965</c:v>
                </c:pt>
                <c:pt idx="2885">
                  <c:v>335.18</c:v>
                </c:pt>
                <c:pt idx="2886">
                  <c:v>335.44299999999993</c:v>
                </c:pt>
                <c:pt idx="2887">
                  <c:v>335.70299999999975</c:v>
                </c:pt>
                <c:pt idx="2888">
                  <c:v>335.96</c:v>
                </c:pt>
                <c:pt idx="2889">
                  <c:v>336.214</c:v>
                </c:pt>
                <c:pt idx="2890">
                  <c:v>336.464</c:v>
                </c:pt>
                <c:pt idx="2891">
                  <c:v>336.71099999999979</c:v>
                </c:pt>
                <c:pt idx="2892">
                  <c:v>336.95499999999993</c:v>
                </c:pt>
                <c:pt idx="2893">
                  <c:v>337.19499999999999</c:v>
                </c:pt>
                <c:pt idx="2894">
                  <c:v>337.43199999999962</c:v>
                </c:pt>
                <c:pt idx="2895">
                  <c:v>337.66500000000002</c:v>
                </c:pt>
                <c:pt idx="2896">
                  <c:v>337.89599999999979</c:v>
                </c:pt>
                <c:pt idx="2897">
                  <c:v>338.12200000000001</c:v>
                </c:pt>
                <c:pt idx="2898">
                  <c:v>338.34500000000008</c:v>
                </c:pt>
                <c:pt idx="2899">
                  <c:v>338.565</c:v>
                </c:pt>
                <c:pt idx="2900">
                  <c:v>338.78</c:v>
                </c:pt>
                <c:pt idx="2901">
                  <c:v>338.99299999999965</c:v>
                </c:pt>
                <c:pt idx="2902">
                  <c:v>339.20099999999979</c:v>
                </c:pt>
                <c:pt idx="2903">
                  <c:v>339.40599999999978</c:v>
                </c:pt>
                <c:pt idx="2904">
                  <c:v>339.60700000000008</c:v>
                </c:pt>
                <c:pt idx="2905">
                  <c:v>339.80500000000001</c:v>
                </c:pt>
                <c:pt idx="2906">
                  <c:v>339.99799999999965</c:v>
                </c:pt>
                <c:pt idx="2907">
                  <c:v>340.18799999999999</c:v>
                </c:pt>
                <c:pt idx="2908">
                  <c:v>340.37400000000002</c:v>
                </c:pt>
                <c:pt idx="2909">
                  <c:v>340.55599999999993</c:v>
                </c:pt>
                <c:pt idx="2910">
                  <c:v>340.73499999999979</c:v>
                </c:pt>
                <c:pt idx="2911">
                  <c:v>340.90899999999965</c:v>
                </c:pt>
                <c:pt idx="2912">
                  <c:v>341.08</c:v>
                </c:pt>
                <c:pt idx="2913">
                  <c:v>341.24599999999975</c:v>
                </c:pt>
                <c:pt idx="2914">
                  <c:v>341.40899999999965</c:v>
                </c:pt>
                <c:pt idx="2915">
                  <c:v>341.56799999999993</c:v>
                </c:pt>
                <c:pt idx="2916">
                  <c:v>341.72299999999979</c:v>
                </c:pt>
                <c:pt idx="2917">
                  <c:v>341.87400000000002</c:v>
                </c:pt>
                <c:pt idx="2918">
                  <c:v>342.02099999999979</c:v>
                </c:pt>
                <c:pt idx="2919">
                  <c:v>342.16399999999999</c:v>
                </c:pt>
                <c:pt idx="2920">
                  <c:v>342.303</c:v>
                </c:pt>
                <c:pt idx="2921">
                  <c:v>342.43799999999965</c:v>
                </c:pt>
                <c:pt idx="2922">
                  <c:v>342.56799999999993</c:v>
                </c:pt>
                <c:pt idx="2923">
                  <c:v>342.69499999999999</c:v>
                </c:pt>
                <c:pt idx="2924">
                  <c:v>342.81799999999993</c:v>
                </c:pt>
                <c:pt idx="2925">
                  <c:v>342.93699999999961</c:v>
                </c:pt>
                <c:pt idx="2926">
                  <c:v>343.05200000000002</c:v>
                </c:pt>
                <c:pt idx="2927">
                  <c:v>343.16199999999975</c:v>
                </c:pt>
                <c:pt idx="2928">
                  <c:v>343.26900000000001</c:v>
                </c:pt>
                <c:pt idx="2929">
                  <c:v>343.37200000000001</c:v>
                </c:pt>
                <c:pt idx="2930">
                  <c:v>343.4699999999998</c:v>
                </c:pt>
                <c:pt idx="2931">
                  <c:v>343.565</c:v>
                </c:pt>
                <c:pt idx="2932">
                  <c:v>343.65499999999997</c:v>
                </c:pt>
                <c:pt idx="2933">
                  <c:v>343.74200000000002</c:v>
                </c:pt>
                <c:pt idx="2934">
                  <c:v>343.82400000000001</c:v>
                </c:pt>
                <c:pt idx="2935">
                  <c:v>343.90299999999979</c:v>
                </c:pt>
                <c:pt idx="2936">
                  <c:v>343.97699999999958</c:v>
                </c:pt>
                <c:pt idx="2937">
                  <c:v>344.048</c:v>
                </c:pt>
                <c:pt idx="2938">
                  <c:v>344.11399999999975</c:v>
                </c:pt>
                <c:pt idx="2939">
                  <c:v>344.17599999999999</c:v>
                </c:pt>
                <c:pt idx="2940">
                  <c:v>344.23499999999979</c:v>
                </c:pt>
                <c:pt idx="2941">
                  <c:v>344.28899999999965</c:v>
                </c:pt>
                <c:pt idx="2942">
                  <c:v>344.3400000000002</c:v>
                </c:pt>
                <c:pt idx="2943">
                  <c:v>344.3859999999998</c:v>
                </c:pt>
                <c:pt idx="2944">
                  <c:v>344.42899999999958</c:v>
                </c:pt>
                <c:pt idx="2945">
                  <c:v>344.46799999999979</c:v>
                </c:pt>
                <c:pt idx="2946">
                  <c:v>344.50299999999999</c:v>
                </c:pt>
                <c:pt idx="2947">
                  <c:v>344.53399999999965</c:v>
                </c:pt>
                <c:pt idx="2948">
                  <c:v>344.56099999999975</c:v>
                </c:pt>
                <c:pt idx="2949">
                  <c:v>344.584</c:v>
                </c:pt>
                <c:pt idx="2950">
                  <c:v>344.60300000000001</c:v>
                </c:pt>
                <c:pt idx="2951">
                  <c:v>344.61900000000026</c:v>
                </c:pt>
                <c:pt idx="2952">
                  <c:v>344.63099999999974</c:v>
                </c:pt>
                <c:pt idx="2953">
                  <c:v>344.63900000000001</c:v>
                </c:pt>
                <c:pt idx="2954">
                  <c:v>344.64400000000023</c:v>
                </c:pt>
                <c:pt idx="2955">
                  <c:v>344.64499999999998</c:v>
                </c:pt>
                <c:pt idx="2956">
                  <c:v>344.64200000000022</c:v>
                </c:pt>
                <c:pt idx="2957">
                  <c:v>344.63499999999999</c:v>
                </c:pt>
                <c:pt idx="2958">
                  <c:v>344.625</c:v>
                </c:pt>
                <c:pt idx="2959">
                  <c:v>344.61200000000002</c:v>
                </c:pt>
                <c:pt idx="2960">
                  <c:v>344.59399999999965</c:v>
                </c:pt>
                <c:pt idx="2961">
                  <c:v>344.57400000000001</c:v>
                </c:pt>
                <c:pt idx="2962">
                  <c:v>344.54899999999975</c:v>
                </c:pt>
                <c:pt idx="2963">
                  <c:v>344.52199999999965</c:v>
                </c:pt>
                <c:pt idx="2964">
                  <c:v>344.49099999999964</c:v>
                </c:pt>
                <c:pt idx="2965">
                  <c:v>344.45599999999979</c:v>
                </c:pt>
                <c:pt idx="2966">
                  <c:v>344.41899999999958</c:v>
                </c:pt>
                <c:pt idx="2967">
                  <c:v>344.37799999999999</c:v>
                </c:pt>
                <c:pt idx="2968">
                  <c:v>344.33300000000003</c:v>
                </c:pt>
                <c:pt idx="2969">
                  <c:v>344.28599999999977</c:v>
                </c:pt>
                <c:pt idx="2970">
                  <c:v>344.23499999999979</c:v>
                </c:pt>
                <c:pt idx="2971">
                  <c:v>344.18099999999993</c:v>
                </c:pt>
                <c:pt idx="2972">
                  <c:v>344.12400000000002</c:v>
                </c:pt>
                <c:pt idx="2973">
                  <c:v>344.06400000000002</c:v>
                </c:pt>
                <c:pt idx="2974">
                  <c:v>344.00099999999975</c:v>
                </c:pt>
                <c:pt idx="2975">
                  <c:v>343.93499999999977</c:v>
                </c:pt>
                <c:pt idx="2976">
                  <c:v>343.86599999999999</c:v>
                </c:pt>
                <c:pt idx="2977">
                  <c:v>343.79499999999979</c:v>
                </c:pt>
                <c:pt idx="2978">
                  <c:v>343.7199999999998</c:v>
                </c:pt>
                <c:pt idx="2979">
                  <c:v>343.64299999999997</c:v>
                </c:pt>
                <c:pt idx="2980">
                  <c:v>343.56299999999999</c:v>
                </c:pt>
                <c:pt idx="2981">
                  <c:v>343.47999999999979</c:v>
                </c:pt>
                <c:pt idx="2982">
                  <c:v>343.39400000000001</c:v>
                </c:pt>
                <c:pt idx="2983">
                  <c:v>343.30599999999993</c:v>
                </c:pt>
                <c:pt idx="2984">
                  <c:v>343.21599999999978</c:v>
                </c:pt>
                <c:pt idx="2985">
                  <c:v>343.12200000000001</c:v>
                </c:pt>
                <c:pt idx="2986">
                  <c:v>343.02699999999965</c:v>
                </c:pt>
                <c:pt idx="2987">
                  <c:v>342.92899999999958</c:v>
                </c:pt>
                <c:pt idx="2988">
                  <c:v>342.82900000000001</c:v>
                </c:pt>
                <c:pt idx="2989">
                  <c:v>342.72599999999977</c:v>
                </c:pt>
                <c:pt idx="2990">
                  <c:v>342.62099999999975</c:v>
                </c:pt>
                <c:pt idx="2991">
                  <c:v>342.51400000000001</c:v>
                </c:pt>
                <c:pt idx="2992">
                  <c:v>342.40499999999975</c:v>
                </c:pt>
                <c:pt idx="2993">
                  <c:v>342.29399999999958</c:v>
                </c:pt>
                <c:pt idx="2994">
                  <c:v>342.18099999999993</c:v>
                </c:pt>
                <c:pt idx="2995">
                  <c:v>342.06599999999975</c:v>
                </c:pt>
                <c:pt idx="2996">
                  <c:v>341.94900000000001</c:v>
                </c:pt>
                <c:pt idx="2997">
                  <c:v>341.83</c:v>
                </c:pt>
                <c:pt idx="2998">
                  <c:v>341.709</c:v>
                </c:pt>
                <c:pt idx="2999">
                  <c:v>341.58699999999965</c:v>
                </c:pt>
                <c:pt idx="3000">
                  <c:v>341.46299999999979</c:v>
                </c:pt>
                <c:pt idx="3001">
                  <c:v>341.33699999999965</c:v>
                </c:pt>
                <c:pt idx="3002">
                  <c:v>341.21</c:v>
                </c:pt>
                <c:pt idx="3003">
                  <c:v>341.08099999999979</c:v>
                </c:pt>
                <c:pt idx="3004">
                  <c:v>340.95099999999979</c:v>
                </c:pt>
                <c:pt idx="3005">
                  <c:v>340.82</c:v>
                </c:pt>
                <c:pt idx="3006">
                  <c:v>340.68700000000001</c:v>
                </c:pt>
                <c:pt idx="3007">
                  <c:v>340.553</c:v>
                </c:pt>
                <c:pt idx="3008">
                  <c:v>340.41799999999978</c:v>
                </c:pt>
                <c:pt idx="3009">
                  <c:v>340.28099999999978</c:v>
                </c:pt>
                <c:pt idx="3010">
                  <c:v>340.14400000000023</c:v>
                </c:pt>
                <c:pt idx="3011">
                  <c:v>340.005</c:v>
                </c:pt>
                <c:pt idx="3012">
                  <c:v>339.86599999999999</c:v>
                </c:pt>
                <c:pt idx="3013">
                  <c:v>339.72599999999977</c:v>
                </c:pt>
                <c:pt idx="3014">
                  <c:v>339.584</c:v>
                </c:pt>
                <c:pt idx="3015">
                  <c:v>339.44200000000001</c:v>
                </c:pt>
                <c:pt idx="3016">
                  <c:v>339.3</c:v>
                </c:pt>
                <c:pt idx="3017">
                  <c:v>339.15699999999993</c:v>
                </c:pt>
                <c:pt idx="3018">
                  <c:v>339.01299999999975</c:v>
                </c:pt>
                <c:pt idx="3019">
                  <c:v>338.86900000000026</c:v>
                </c:pt>
                <c:pt idx="3020">
                  <c:v>338.72399999999965</c:v>
                </c:pt>
                <c:pt idx="3021">
                  <c:v>338.57900000000001</c:v>
                </c:pt>
                <c:pt idx="3022">
                  <c:v>338.43299999999965</c:v>
                </c:pt>
                <c:pt idx="3023">
                  <c:v>338.28699999999958</c:v>
                </c:pt>
                <c:pt idx="3024">
                  <c:v>338.14100000000002</c:v>
                </c:pt>
                <c:pt idx="3025">
                  <c:v>337.99499999999978</c:v>
                </c:pt>
                <c:pt idx="3026">
                  <c:v>337.84899999999999</c:v>
                </c:pt>
                <c:pt idx="3027">
                  <c:v>337.70299999999975</c:v>
                </c:pt>
                <c:pt idx="3028">
                  <c:v>337.55700000000002</c:v>
                </c:pt>
                <c:pt idx="3029">
                  <c:v>337.41099999999977</c:v>
                </c:pt>
                <c:pt idx="3030">
                  <c:v>337.26499999999999</c:v>
                </c:pt>
                <c:pt idx="3031">
                  <c:v>337.11900000000026</c:v>
                </c:pt>
                <c:pt idx="3032">
                  <c:v>336.97399999999965</c:v>
                </c:pt>
                <c:pt idx="3033">
                  <c:v>336.82900000000001</c:v>
                </c:pt>
                <c:pt idx="3034">
                  <c:v>336.68400000000008</c:v>
                </c:pt>
                <c:pt idx="3035">
                  <c:v>336.54</c:v>
                </c:pt>
                <c:pt idx="3036">
                  <c:v>336.39699999999965</c:v>
                </c:pt>
                <c:pt idx="3037">
                  <c:v>336.25400000000002</c:v>
                </c:pt>
                <c:pt idx="3038">
                  <c:v>336.11200000000002</c:v>
                </c:pt>
                <c:pt idx="3039">
                  <c:v>335.9699999999998</c:v>
                </c:pt>
                <c:pt idx="3040">
                  <c:v>335.82900000000001</c:v>
                </c:pt>
                <c:pt idx="3041">
                  <c:v>335.68900000000002</c:v>
                </c:pt>
                <c:pt idx="3042">
                  <c:v>335.55</c:v>
                </c:pt>
                <c:pt idx="3043">
                  <c:v>335.41199999999958</c:v>
                </c:pt>
                <c:pt idx="3044">
                  <c:v>335.27499999999975</c:v>
                </c:pt>
                <c:pt idx="3045">
                  <c:v>335.13900000000001</c:v>
                </c:pt>
                <c:pt idx="3046">
                  <c:v>335.00400000000002</c:v>
                </c:pt>
                <c:pt idx="3047">
                  <c:v>334.87099999999975</c:v>
                </c:pt>
                <c:pt idx="3048">
                  <c:v>334.73799999999977</c:v>
                </c:pt>
                <c:pt idx="3049">
                  <c:v>334.60700000000008</c:v>
                </c:pt>
                <c:pt idx="3050">
                  <c:v>334.47699999999958</c:v>
                </c:pt>
                <c:pt idx="3051">
                  <c:v>334.34899999999999</c:v>
                </c:pt>
                <c:pt idx="3052">
                  <c:v>334.22199999999958</c:v>
                </c:pt>
                <c:pt idx="3053">
                  <c:v>334.09699999999958</c:v>
                </c:pt>
                <c:pt idx="3054">
                  <c:v>333.97299999999979</c:v>
                </c:pt>
                <c:pt idx="3055">
                  <c:v>333.851</c:v>
                </c:pt>
                <c:pt idx="3056">
                  <c:v>333.72999999999979</c:v>
                </c:pt>
                <c:pt idx="3057">
                  <c:v>333.61099999999999</c:v>
                </c:pt>
                <c:pt idx="3058">
                  <c:v>333.49400000000003</c:v>
                </c:pt>
                <c:pt idx="3059">
                  <c:v>333.37900000000002</c:v>
                </c:pt>
                <c:pt idx="3060">
                  <c:v>333.26599999999979</c:v>
                </c:pt>
                <c:pt idx="3061">
                  <c:v>333.15499999999997</c:v>
                </c:pt>
                <c:pt idx="3062">
                  <c:v>333.04500000000002</c:v>
                </c:pt>
                <c:pt idx="3063">
                  <c:v>332.93799999999965</c:v>
                </c:pt>
                <c:pt idx="3064">
                  <c:v>332.83300000000003</c:v>
                </c:pt>
                <c:pt idx="3065">
                  <c:v>332.72999999999979</c:v>
                </c:pt>
                <c:pt idx="3066">
                  <c:v>332.62900000000002</c:v>
                </c:pt>
                <c:pt idx="3067">
                  <c:v>332.53</c:v>
                </c:pt>
                <c:pt idx="3068">
                  <c:v>332.43400000000003</c:v>
                </c:pt>
                <c:pt idx="3069">
                  <c:v>332.3400000000002</c:v>
                </c:pt>
                <c:pt idx="3070">
                  <c:v>332.24799999999999</c:v>
                </c:pt>
                <c:pt idx="3071">
                  <c:v>332.15899999999999</c:v>
                </c:pt>
                <c:pt idx="3072">
                  <c:v>332.072</c:v>
                </c:pt>
                <c:pt idx="3073">
                  <c:v>331.98699999999963</c:v>
                </c:pt>
                <c:pt idx="3074">
                  <c:v>331.90499999999975</c:v>
                </c:pt>
                <c:pt idx="3075">
                  <c:v>331.82599999999979</c:v>
                </c:pt>
                <c:pt idx="3076">
                  <c:v>331.74900000000002</c:v>
                </c:pt>
                <c:pt idx="3077">
                  <c:v>331.67500000000001</c:v>
                </c:pt>
                <c:pt idx="3078">
                  <c:v>331.60399999999993</c:v>
                </c:pt>
                <c:pt idx="3079">
                  <c:v>331.53500000000003</c:v>
                </c:pt>
                <c:pt idx="3080">
                  <c:v>331.46899999999965</c:v>
                </c:pt>
                <c:pt idx="3081">
                  <c:v>331.40599999999978</c:v>
                </c:pt>
                <c:pt idx="3082">
                  <c:v>331.34500000000008</c:v>
                </c:pt>
                <c:pt idx="3083">
                  <c:v>331.28799999999978</c:v>
                </c:pt>
                <c:pt idx="3084">
                  <c:v>331.23299999999978</c:v>
                </c:pt>
                <c:pt idx="3085">
                  <c:v>331.18200000000002</c:v>
                </c:pt>
                <c:pt idx="3086">
                  <c:v>331.13299999999975</c:v>
                </c:pt>
                <c:pt idx="3087">
                  <c:v>331.08699999999965</c:v>
                </c:pt>
                <c:pt idx="3088">
                  <c:v>331.04399999999993</c:v>
                </c:pt>
                <c:pt idx="3089">
                  <c:v>331.00400000000002</c:v>
                </c:pt>
                <c:pt idx="3090">
                  <c:v>330.96799999999979</c:v>
                </c:pt>
                <c:pt idx="3091">
                  <c:v>330.93400000000003</c:v>
                </c:pt>
                <c:pt idx="3092">
                  <c:v>330.904</c:v>
                </c:pt>
                <c:pt idx="3093">
                  <c:v>330.87599999999975</c:v>
                </c:pt>
                <c:pt idx="3094">
                  <c:v>330.85199999999975</c:v>
                </c:pt>
                <c:pt idx="3095">
                  <c:v>330.83099999999979</c:v>
                </c:pt>
                <c:pt idx="3096">
                  <c:v>330.81299999999999</c:v>
                </c:pt>
                <c:pt idx="3097">
                  <c:v>330.79899999999958</c:v>
                </c:pt>
                <c:pt idx="3098">
                  <c:v>330.78699999999958</c:v>
                </c:pt>
                <c:pt idx="3099">
                  <c:v>330.779</c:v>
                </c:pt>
                <c:pt idx="3100">
                  <c:v>330.774</c:v>
                </c:pt>
                <c:pt idx="3101">
                  <c:v>330.7729999999998</c:v>
                </c:pt>
                <c:pt idx="3102">
                  <c:v>330.77499999999975</c:v>
                </c:pt>
                <c:pt idx="3103">
                  <c:v>330.78</c:v>
                </c:pt>
                <c:pt idx="3104">
                  <c:v>330.78799999999978</c:v>
                </c:pt>
                <c:pt idx="3105">
                  <c:v>330.8</c:v>
                </c:pt>
                <c:pt idx="3106">
                  <c:v>330.815</c:v>
                </c:pt>
                <c:pt idx="3107">
                  <c:v>330.834</c:v>
                </c:pt>
                <c:pt idx="3108">
                  <c:v>330.85599999999999</c:v>
                </c:pt>
                <c:pt idx="3109">
                  <c:v>330.88099999999974</c:v>
                </c:pt>
                <c:pt idx="3110">
                  <c:v>330.9099999999998</c:v>
                </c:pt>
                <c:pt idx="3111">
                  <c:v>330.94200000000001</c:v>
                </c:pt>
                <c:pt idx="3112">
                  <c:v>330.97699999999958</c:v>
                </c:pt>
                <c:pt idx="3113">
                  <c:v>331.01599999999979</c:v>
                </c:pt>
                <c:pt idx="3114">
                  <c:v>331.05799999999999</c:v>
                </c:pt>
                <c:pt idx="3115">
                  <c:v>331.10399999999993</c:v>
                </c:pt>
                <c:pt idx="3116">
                  <c:v>331.15300000000002</c:v>
                </c:pt>
                <c:pt idx="3117">
                  <c:v>331.20599999999979</c:v>
                </c:pt>
                <c:pt idx="3118">
                  <c:v>331.262</c:v>
                </c:pt>
                <c:pt idx="3119">
                  <c:v>331.32100000000003</c:v>
                </c:pt>
                <c:pt idx="3120">
                  <c:v>331.38400000000001</c:v>
                </c:pt>
                <c:pt idx="3121">
                  <c:v>331.45099999999979</c:v>
                </c:pt>
                <c:pt idx="3122">
                  <c:v>331.52</c:v>
                </c:pt>
                <c:pt idx="3123">
                  <c:v>331.59299999999979</c:v>
                </c:pt>
                <c:pt idx="3124">
                  <c:v>331.67</c:v>
                </c:pt>
                <c:pt idx="3125">
                  <c:v>331.75</c:v>
                </c:pt>
                <c:pt idx="3126">
                  <c:v>331.83300000000003</c:v>
                </c:pt>
                <c:pt idx="3127">
                  <c:v>331.91999999999979</c:v>
                </c:pt>
                <c:pt idx="3128">
                  <c:v>332.01</c:v>
                </c:pt>
                <c:pt idx="3129">
                  <c:v>332.10300000000001</c:v>
                </c:pt>
                <c:pt idx="3130">
                  <c:v>332.2</c:v>
                </c:pt>
                <c:pt idx="3131">
                  <c:v>332.3</c:v>
                </c:pt>
                <c:pt idx="3132">
                  <c:v>332.40299999999979</c:v>
                </c:pt>
                <c:pt idx="3133">
                  <c:v>332.51</c:v>
                </c:pt>
                <c:pt idx="3134">
                  <c:v>332.62</c:v>
                </c:pt>
                <c:pt idx="3135">
                  <c:v>332.73299999999978</c:v>
                </c:pt>
                <c:pt idx="3136">
                  <c:v>332.84899999999999</c:v>
                </c:pt>
                <c:pt idx="3137">
                  <c:v>332.96899999999965</c:v>
                </c:pt>
                <c:pt idx="3138">
                  <c:v>333.09199999999959</c:v>
                </c:pt>
                <c:pt idx="3139">
                  <c:v>333.21799999999979</c:v>
                </c:pt>
                <c:pt idx="3140">
                  <c:v>333.34699999999975</c:v>
                </c:pt>
                <c:pt idx="3141">
                  <c:v>333.47899999999959</c:v>
                </c:pt>
                <c:pt idx="3142">
                  <c:v>333.61500000000001</c:v>
                </c:pt>
                <c:pt idx="3143">
                  <c:v>333.75299999999999</c:v>
                </c:pt>
                <c:pt idx="3144">
                  <c:v>333.89499999999975</c:v>
                </c:pt>
                <c:pt idx="3145">
                  <c:v>334.04</c:v>
                </c:pt>
                <c:pt idx="3146">
                  <c:v>334.18700000000001</c:v>
                </c:pt>
                <c:pt idx="3147">
                  <c:v>334.33799999999979</c:v>
                </c:pt>
                <c:pt idx="3148">
                  <c:v>334.49099999999964</c:v>
                </c:pt>
                <c:pt idx="3149">
                  <c:v>334.64800000000002</c:v>
                </c:pt>
                <c:pt idx="3150">
                  <c:v>334.80700000000002</c:v>
                </c:pt>
                <c:pt idx="3151">
                  <c:v>334.9699999999998</c:v>
                </c:pt>
                <c:pt idx="3152">
                  <c:v>335.13499999999999</c:v>
                </c:pt>
                <c:pt idx="3153">
                  <c:v>335.303</c:v>
                </c:pt>
                <c:pt idx="3154">
                  <c:v>335.47399999999965</c:v>
                </c:pt>
                <c:pt idx="3155">
                  <c:v>335.64699999999999</c:v>
                </c:pt>
                <c:pt idx="3156">
                  <c:v>335.82299999999975</c:v>
                </c:pt>
                <c:pt idx="3157">
                  <c:v>336.00200000000001</c:v>
                </c:pt>
                <c:pt idx="3158">
                  <c:v>336.18400000000008</c:v>
                </c:pt>
                <c:pt idx="3159">
                  <c:v>336.36799999999999</c:v>
                </c:pt>
                <c:pt idx="3160">
                  <c:v>336.55399999999975</c:v>
                </c:pt>
                <c:pt idx="3161">
                  <c:v>336.74299999999999</c:v>
                </c:pt>
                <c:pt idx="3162">
                  <c:v>336.93499999999977</c:v>
                </c:pt>
                <c:pt idx="3163">
                  <c:v>337.12900000000002</c:v>
                </c:pt>
                <c:pt idx="3164">
                  <c:v>337.32499999999999</c:v>
                </c:pt>
                <c:pt idx="3165">
                  <c:v>337.524</c:v>
                </c:pt>
                <c:pt idx="3166">
                  <c:v>337.7249999999998</c:v>
                </c:pt>
                <c:pt idx="3167">
                  <c:v>337.92799999999966</c:v>
                </c:pt>
                <c:pt idx="3168">
                  <c:v>338.13400000000001</c:v>
                </c:pt>
                <c:pt idx="3169">
                  <c:v>338.34199999999993</c:v>
                </c:pt>
                <c:pt idx="3170">
                  <c:v>338.55099999999999</c:v>
                </c:pt>
                <c:pt idx="3171">
                  <c:v>338.76299999999975</c:v>
                </c:pt>
                <c:pt idx="3172">
                  <c:v>338.97799999999978</c:v>
                </c:pt>
                <c:pt idx="3173">
                  <c:v>339.19299999999993</c:v>
                </c:pt>
                <c:pt idx="3174">
                  <c:v>339.41099999999977</c:v>
                </c:pt>
                <c:pt idx="3175">
                  <c:v>339.63099999999974</c:v>
                </c:pt>
                <c:pt idx="3176">
                  <c:v>339.85300000000001</c:v>
                </c:pt>
                <c:pt idx="3177">
                  <c:v>340.07599999999979</c:v>
                </c:pt>
                <c:pt idx="3178">
                  <c:v>340.30200000000002</c:v>
                </c:pt>
                <c:pt idx="3179">
                  <c:v>340.529</c:v>
                </c:pt>
                <c:pt idx="3180">
                  <c:v>340.75700000000001</c:v>
                </c:pt>
                <c:pt idx="3181">
                  <c:v>340.98799999999977</c:v>
                </c:pt>
                <c:pt idx="3182">
                  <c:v>341.21899999999965</c:v>
                </c:pt>
                <c:pt idx="3183">
                  <c:v>341.45299999999975</c:v>
                </c:pt>
                <c:pt idx="3184">
                  <c:v>341.68799999999999</c:v>
                </c:pt>
                <c:pt idx="3185">
                  <c:v>341.92399999999958</c:v>
                </c:pt>
                <c:pt idx="3186">
                  <c:v>342.161</c:v>
                </c:pt>
                <c:pt idx="3187">
                  <c:v>342.4</c:v>
                </c:pt>
                <c:pt idx="3188">
                  <c:v>342.64000000000021</c:v>
                </c:pt>
                <c:pt idx="3189">
                  <c:v>342.88099999999974</c:v>
                </c:pt>
                <c:pt idx="3190">
                  <c:v>343.12400000000002</c:v>
                </c:pt>
                <c:pt idx="3191">
                  <c:v>343.36700000000002</c:v>
                </c:pt>
                <c:pt idx="3192">
                  <c:v>343.61200000000002</c:v>
                </c:pt>
                <c:pt idx="3193">
                  <c:v>343.85700000000008</c:v>
                </c:pt>
                <c:pt idx="3194">
                  <c:v>344.10399999999993</c:v>
                </c:pt>
                <c:pt idx="3195">
                  <c:v>344.351</c:v>
                </c:pt>
                <c:pt idx="3196">
                  <c:v>344.59899999999965</c:v>
                </c:pt>
                <c:pt idx="3197">
                  <c:v>344.84800000000001</c:v>
                </c:pt>
                <c:pt idx="3198">
                  <c:v>345.09699999999958</c:v>
                </c:pt>
                <c:pt idx="3199">
                  <c:v>345.34800000000001</c:v>
                </c:pt>
                <c:pt idx="3200">
                  <c:v>345.59799999999979</c:v>
                </c:pt>
                <c:pt idx="3201">
                  <c:v>345.85</c:v>
                </c:pt>
                <c:pt idx="3202">
                  <c:v>346.101</c:v>
                </c:pt>
                <c:pt idx="3203">
                  <c:v>346.35399999999993</c:v>
                </c:pt>
                <c:pt idx="3204">
                  <c:v>346.60599999999999</c:v>
                </c:pt>
                <c:pt idx="3205">
                  <c:v>346.85899999999975</c:v>
                </c:pt>
                <c:pt idx="3206">
                  <c:v>347.11200000000002</c:v>
                </c:pt>
                <c:pt idx="3207">
                  <c:v>347.36599999999999</c:v>
                </c:pt>
                <c:pt idx="3208">
                  <c:v>347.61900000000026</c:v>
                </c:pt>
                <c:pt idx="3209">
                  <c:v>347.87299999999999</c:v>
                </c:pt>
                <c:pt idx="3210">
                  <c:v>348.12599999999975</c:v>
                </c:pt>
                <c:pt idx="3211">
                  <c:v>348.38</c:v>
                </c:pt>
                <c:pt idx="3212">
                  <c:v>348.63400000000001</c:v>
                </c:pt>
                <c:pt idx="3213">
                  <c:v>348.887</c:v>
                </c:pt>
                <c:pt idx="3214">
                  <c:v>349.14000000000021</c:v>
                </c:pt>
                <c:pt idx="3215">
                  <c:v>349.39299999999974</c:v>
                </c:pt>
                <c:pt idx="3216">
                  <c:v>349.64600000000002</c:v>
                </c:pt>
                <c:pt idx="3217">
                  <c:v>349.8979999999998</c:v>
                </c:pt>
                <c:pt idx="3218">
                  <c:v>350.1500000000002</c:v>
                </c:pt>
                <c:pt idx="3219">
                  <c:v>350.40099999999978</c:v>
                </c:pt>
                <c:pt idx="3220">
                  <c:v>350.65199999999999</c:v>
                </c:pt>
                <c:pt idx="3221">
                  <c:v>350.90199999999965</c:v>
                </c:pt>
                <c:pt idx="3222">
                  <c:v>351.15199999999999</c:v>
                </c:pt>
                <c:pt idx="3223">
                  <c:v>351.40099999999978</c:v>
                </c:pt>
                <c:pt idx="3224">
                  <c:v>351.64900000000023</c:v>
                </c:pt>
                <c:pt idx="3225">
                  <c:v>351.89699999999965</c:v>
                </c:pt>
                <c:pt idx="3226">
                  <c:v>352.14299999999997</c:v>
                </c:pt>
                <c:pt idx="3227">
                  <c:v>352.38900000000001</c:v>
                </c:pt>
                <c:pt idx="3228">
                  <c:v>352.63400000000001</c:v>
                </c:pt>
                <c:pt idx="3229">
                  <c:v>352.87700000000001</c:v>
                </c:pt>
                <c:pt idx="3230">
                  <c:v>353.12</c:v>
                </c:pt>
                <c:pt idx="3231">
                  <c:v>353.36099999999999</c:v>
                </c:pt>
                <c:pt idx="3232">
                  <c:v>353.60199999999975</c:v>
                </c:pt>
                <c:pt idx="3233">
                  <c:v>353.84100000000001</c:v>
                </c:pt>
                <c:pt idx="3234">
                  <c:v>354.07900000000001</c:v>
                </c:pt>
                <c:pt idx="3235">
                  <c:v>354.315</c:v>
                </c:pt>
                <c:pt idx="3236">
                  <c:v>354.55</c:v>
                </c:pt>
                <c:pt idx="3237">
                  <c:v>354.78399999999965</c:v>
                </c:pt>
                <c:pt idx="3238">
                  <c:v>355.01599999999979</c:v>
                </c:pt>
                <c:pt idx="3239">
                  <c:v>355.24700000000001</c:v>
                </c:pt>
                <c:pt idx="3240">
                  <c:v>355.47599999999977</c:v>
                </c:pt>
                <c:pt idx="3241">
                  <c:v>355.70400000000001</c:v>
                </c:pt>
                <c:pt idx="3242">
                  <c:v>355.92999999999978</c:v>
                </c:pt>
                <c:pt idx="3243">
                  <c:v>356.15400000000022</c:v>
                </c:pt>
                <c:pt idx="3244">
                  <c:v>356.37700000000001</c:v>
                </c:pt>
                <c:pt idx="3245">
                  <c:v>356.59699999999958</c:v>
                </c:pt>
                <c:pt idx="3246">
                  <c:v>356.81599999999975</c:v>
                </c:pt>
                <c:pt idx="3247">
                  <c:v>357.03299999999979</c:v>
                </c:pt>
                <c:pt idx="3248">
                  <c:v>357.24799999999999</c:v>
                </c:pt>
                <c:pt idx="3249">
                  <c:v>357.46099999999979</c:v>
                </c:pt>
                <c:pt idx="3250">
                  <c:v>357.67200000000008</c:v>
                </c:pt>
                <c:pt idx="3251">
                  <c:v>357.88099999999974</c:v>
                </c:pt>
                <c:pt idx="3252">
                  <c:v>358.08799999999979</c:v>
                </c:pt>
                <c:pt idx="3253">
                  <c:v>358.29299999999978</c:v>
                </c:pt>
                <c:pt idx="3254">
                  <c:v>358.49499999999978</c:v>
                </c:pt>
                <c:pt idx="3255">
                  <c:v>358.69499999999999</c:v>
                </c:pt>
                <c:pt idx="3256">
                  <c:v>358.89299999999974</c:v>
                </c:pt>
                <c:pt idx="3257">
                  <c:v>359.089</c:v>
                </c:pt>
                <c:pt idx="3258">
                  <c:v>359.28299999999979</c:v>
                </c:pt>
                <c:pt idx="3259">
                  <c:v>359.47399999999965</c:v>
                </c:pt>
                <c:pt idx="3260">
                  <c:v>359.66199999999975</c:v>
                </c:pt>
                <c:pt idx="3261">
                  <c:v>359.84800000000001</c:v>
                </c:pt>
                <c:pt idx="3262">
                  <c:v>360.03199999999958</c:v>
                </c:pt>
                <c:pt idx="3263">
                  <c:v>360.21299999999979</c:v>
                </c:pt>
                <c:pt idx="3264">
                  <c:v>360.392</c:v>
                </c:pt>
                <c:pt idx="3265">
                  <c:v>360.56799999999993</c:v>
                </c:pt>
                <c:pt idx="3266">
                  <c:v>360.74099999999999</c:v>
                </c:pt>
                <c:pt idx="3267">
                  <c:v>360.91199999999958</c:v>
                </c:pt>
                <c:pt idx="3268">
                  <c:v>361.08</c:v>
                </c:pt>
                <c:pt idx="3269">
                  <c:v>361.24599999999975</c:v>
                </c:pt>
                <c:pt idx="3270">
                  <c:v>361.40799999999979</c:v>
                </c:pt>
                <c:pt idx="3271">
                  <c:v>361.56799999999993</c:v>
                </c:pt>
                <c:pt idx="3272">
                  <c:v>361.7249999999998</c:v>
                </c:pt>
                <c:pt idx="3273">
                  <c:v>361.87900000000002</c:v>
                </c:pt>
                <c:pt idx="3274">
                  <c:v>362.03099999999978</c:v>
                </c:pt>
                <c:pt idx="3275">
                  <c:v>362.18</c:v>
                </c:pt>
                <c:pt idx="3276">
                  <c:v>362.32499999999999</c:v>
                </c:pt>
                <c:pt idx="3277">
                  <c:v>362.46799999999979</c:v>
                </c:pt>
                <c:pt idx="3278">
                  <c:v>362.608</c:v>
                </c:pt>
                <c:pt idx="3279">
                  <c:v>362.745</c:v>
                </c:pt>
                <c:pt idx="3280">
                  <c:v>362.87900000000002</c:v>
                </c:pt>
                <c:pt idx="3281">
                  <c:v>363.01</c:v>
                </c:pt>
                <c:pt idx="3282">
                  <c:v>363.13799999999975</c:v>
                </c:pt>
                <c:pt idx="3283">
                  <c:v>363.26299999999975</c:v>
                </c:pt>
                <c:pt idx="3284">
                  <c:v>363.38400000000001</c:v>
                </c:pt>
                <c:pt idx="3285">
                  <c:v>363.50299999999999</c:v>
                </c:pt>
                <c:pt idx="3286">
                  <c:v>363.61900000000026</c:v>
                </c:pt>
                <c:pt idx="3287">
                  <c:v>363.73200000000003</c:v>
                </c:pt>
                <c:pt idx="3288">
                  <c:v>363.84100000000001</c:v>
                </c:pt>
                <c:pt idx="3289">
                  <c:v>363.94799999999975</c:v>
                </c:pt>
                <c:pt idx="3290">
                  <c:v>364.05099999999999</c:v>
                </c:pt>
                <c:pt idx="3291">
                  <c:v>364.15100000000001</c:v>
                </c:pt>
                <c:pt idx="3292">
                  <c:v>364.24799999999999</c:v>
                </c:pt>
                <c:pt idx="3293">
                  <c:v>364.34199999999993</c:v>
                </c:pt>
                <c:pt idx="3294">
                  <c:v>364.43199999999962</c:v>
                </c:pt>
                <c:pt idx="3295">
                  <c:v>364.52</c:v>
                </c:pt>
                <c:pt idx="3296">
                  <c:v>364.60399999999993</c:v>
                </c:pt>
                <c:pt idx="3297">
                  <c:v>364.685</c:v>
                </c:pt>
                <c:pt idx="3298">
                  <c:v>364.76299999999975</c:v>
                </c:pt>
                <c:pt idx="3299">
                  <c:v>364.83799999999979</c:v>
                </c:pt>
                <c:pt idx="3300">
                  <c:v>364.90899999999965</c:v>
                </c:pt>
                <c:pt idx="3301">
                  <c:v>364.97799999999978</c:v>
                </c:pt>
                <c:pt idx="3302">
                  <c:v>365.04300000000001</c:v>
                </c:pt>
                <c:pt idx="3303">
                  <c:v>365.10500000000002</c:v>
                </c:pt>
                <c:pt idx="3304">
                  <c:v>365.16300000000001</c:v>
                </c:pt>
                <c:pt idx="3305">
                  <c:v>365.21899999999965</c:v>
                </c:pt>
                <c:pt idx="3306">
                  <c:v>365.27099999999979</c:v>
                </c:pt>
                <c:pt idx="3307">
                  <c:v>365.32</c:v>
                </c:pt>
                <c:pt idx="3308">
                  <c:v>365.36599999999999</c:v>
                </c:pt>
                <c:pt idx="3309">
                  <c:v>365.40899999999965</c:v>
                </c:pt>
                <c:pt idx="3310">
                  <c:v>365.44799999999975</c:v>
                </c:pt>
                <c:pt idx="3311">
                  <c:v>365.48499999999979</c:v>
                </c:pt>
                <c:pt idx="3312">
                  <c:v>365.51799999999974</c:v>
                </c:pt>
                <c:pt idx="3313">
                  <c:v>365.548</c:v>
                </c:pt>
                <c:pt idx="3314">
                  <c:v>365.57499999999999</c:v>
                </c:pt>
                <c:pt idx="3315">
                  <c:v>365.59899999999965</c:v>
                </c:pt>
                <c:pt idx="3316">
                  <c:v>365.61900000000026</c:v>
                </c:pt>
                <c:pt idx="3317">
                  <c:v>365.637</c:v>
                </c:pt>
                <c:pt idx="3318">
                  <c:v>365.65100000000001</c:v>
                </c:pt>
                <c:pt idx="3319">
                  <c:v>365.66199999999975</c:v>
                </c:pt>
                <c:pt idx="3320">
                  <c:v>365.67099999999999</c:v>
                </c:pt>
                <c:pt idx="3321">
                  <c:v>365.67599999999999</c:v>
                </c:pt>
                <c:pt idx="3322">
                  <c:v>365.678</c:v>
                </c:pt>
                <c:pt idx="3323">
                  <c:v>365.67700000000002</c:v>
                </c:pt>
                <c:pt idx="3324">
                  <c:v>365.673</c:v>
                </c:pt>
                <c:pt idx="3325">
                  <c:v>365.666</c:v>
                </c:pt>
                <c:pt idx="3326">
                  <c:v>365.65600000000001</c:v>
                </c:pt>
                <c:pt idx="3327">
                  <c:v>365.64299999999997</c:v>
                </c:pt>
                <c:pt idx="3328">
                  <c:v>365.62799999999999</c:v>
                </c:pt>
                <c:pt idx="3329">
                  <c:v>365.60899999999975</c:v>
                </c:pt>
                <c:pt idx="3330">
                  <c:v>365.58799999999979</c:v>
                </c:pt>
                <c:pt idx="3331">
                  <c:v>365.56299999999999</c:v>
                </c:pt>
                <c:pt idx="3332">
                  <c:v>365.53599999999977</c:v>
                </c:pt>
                <c:pt idx="3333">
                  <c:v>365.50599999999974</c:v>
                </c:pt>
                <c:pt idx="3334">
                  <c:v>365.47299999999979</c:v>
                </c:pt>
                <c:pt idx="3335">
                  <c:v>365.43699999999961</c:v>
                </c:pt>
                <c:pt idx="3336">
                  <c:v>365.399</c:v>
                </c:pt>
                <c:pt idx="3337">
                  <c:v>365.358</c:v>
                </c:pt>
                <c:pt idx="3338">
                  <c:v>365.31400000000002</c:v>
                </c:pt>
                <c:pt idx="3339">
                  <c:v>365.267</c:v>
                </c:pt>
                <c:pt idx="3340">
                  <c:v>365.21799999999979</c:v>
                </c:pt>
                <c:pt idx="3341">
                  <c:v>365.16699999999975</c:v>
                </c:pt>
                <c:pt idx="3342">
                  <c:v>365.11200000000002</c:v>
                </c:pt>
                <c:pt idx="3343">
                  <c:v>365.05599999999993</c:v>
                </c:pt>
                <c:pt idx="3344">
                  <c:v>364.99599999999958</c:v>
                </c:pt>
                <c:pt idx="3345">
                  <c:v>364.93400000000003</c:v>
                </c:pt>
                <c:pt idx="3346">
                  <c:v>364.87</c:v>
                </c:pt>
                <c:pt idx="3347">
                  <c:v>364.80399999999975</c:v>
                </c:pt>
                <c:pt idx="3348">
                  <c:v>364.73499999999979</c:v>
                </c:pt>
                <c:pt idx="3349">
                  <c:v>364.66300000000001</c:v>
                </c:pt>
                <c:pt idx="3350">
                  <c:v>364.59</c:v>
                </c:pt>
                <c:pt idx="3351">
                  <c:v>364.51400000000001</c:v>
                </c:pt>
                <c:pt idx="3352">
                  <c:v>364.43499999999977</c:v>
                </c:pt>
                <c:pt idx="3353">
                  <c:v>364.35500000000002</c:v>
                </c:pt>
                <c:pt idx="3354">
                  <c:v>364.2729999999998</c:v>
                </c:pt>
                <c:pt idx="3355">
                  <c:v>364.18799999999999</c:v>
                </c:pt>
                <c:pt idx="3356">
                  <c:v>364.101</c:v>
                </c:pt>
                <c:pt idx="3357">
                  <c:v>364.012</c:v>
                </c:pt>
                <c:pt idx="3358">
                  <c:v>363.92099999999965</c:v>
                </c:pt>
                <c:pt idx="3359">
                  <c:v>363.82900000000001</c:v>
                </c:pt>
                <c:pt idx="3360">
                  <c:v>363.73399999999958</c:v>
                </c:pt>
                <c:pt idx="3361">
                  <c:v>363.637</c:v>
                </c:pt>
                <c:pt idx="3362">
                  <c:v>363.53899999999965</c:v>
                </c:pt>
                <c:pt idx="3363">
                  <c:v>363.43899999999962</c:v>
                </c:pt>
                <c:pt idx="3364">
                  <c:v>363.33699999999965</c:v>
                </c:pt>
                <c:pt idx="3365">
                  <c:v>363.23299999999978</c:v>
                </c:pt>
                <c:pt idx="3366">
                  <c:v>363.12700000000001</c:v>
                </c:pt>
                <c:pt idx="3367">
                  <c:v>363.02</c:v>
                </c:pt>
                <c:pt idx="3368">
                  <c:v>362.91099999999977</c:v>
                </c:pt>
                <c:pt idx="3369">
                  <c:v>362.80099999999999</c:v>
                </c:pt>
                <c:pt idx="3370">
                  <c:v>362.68900000000002</c:v>
                </c:pt>
                <c:pt idx="3371">
                  <c:v>362.57599999999979</c:v>
                </c:pt>
                <c:pt idx="3372">
                  <c:v>362.46099999999979</c:v>
                </c:pt>
                <c:pt idx="3373">
                  <c:v>362.34500000000008</c:v>
                </c:pt>
                <c:pt idx="3374">
                  <c:v>362.22799999999978</c:v>
                </c:pt>
                <c:pt idx="3375">
                  <c:v>362.10899999999975</c:v>
                </c:pt>
                <c:pt idx="3376">
                  <c:v>361.98899999999958</c:v>
                </c:pt>
                <c:pt idx="3377">
                  <c:v>361.86799999999999</c:v>
                </c:pt>
                <c:pt idx="3378">
                  <c:v>361.74599999999975</c:v>
                </c:pt>
                <c:pt idx="3379">
                  <c:v>361.62200000000001</c:v>
                </c:pt>
                <c:pt idx="3380">
                  <c:v>361.49799999999965</c:v>
                </c:pt>
                <c:pt idx="3381">
                  <c:v>361.37200000000001</c:v>
                </c:pt>
                <c:pt idx="3382">
                  <c:v>361.245</c:v>
                </c:pt>
                <c:pt idx="3383">
                  <c:v>361.11799999999999</c:v>
                </c:pt>
                <c:pt idx="3384">
                  <c:v>360.98899999999958</c:v>
                </c:pt>
                <c:pt idx="3385">
                  <c:v>360.86</c:v>
                </c:pt>
                <c:pt idx="3386">
                  <c:v>360.72999999999979</c:v>
                </c:pt>
                <c:pt idx="3387">
                  <c:v>360.59899999999965</c:v>
                </c:pt>
                <c:pt idx="3388">
                  <c:v>360.46799999999979</c:v>
                </c:pt>
                <c:pt idx="3389">
                  <c:v>360.33499999999975</c:v>
                </c:pt>
                <c:pt idx="3390">
                  <c:v>360.202</c:v>
                </c:pt>
                <c:pt idx="3391">
                  <c:v>360.06900000000002</c:v>
                </c:pt>
                <c:pt idx="3392">
                  <c:v>359.93499999999977</c:v>
                </c:pt>
                <c:pt idx="3393">
                  <c:v>359.8</c:v>
                </c:pt>
                <c:pt idx="3394">
                  <c:v>359.66500000000002</c:v>
                </c:pt>
                <c:pt idx="3395">
                  <c:v>359.53</c:v>
                </c:pt>
                <c:pt idx="3396">
                  <c:v>359.39400000000001</c:v>
                </c:pt>
                <c:pt idx="3397">
                  <c:v>359.25799999999975</c:v>
                </c:pt>
                <c:pt idx="3398">
                  <c:v>359.12200000000001</c:v>
                </c:pt>
                <c:pt idx="3399">
                  <c:v>358.98599999999965</c:v>
                </c:pt>
                <c:pt idx="3400">
                  <c:v>358.84899999999999</c:v>
                </c:pt>
                <c:pt idx="3401">
                  <c:v>358.71199999999965</c:v>
                </c:pt>
                <c:pt idx="3402">
                  <c:v>358.57499999999999</c:v>
                </c:pt>
                <c:pt idx="3403">
                  <c:v>358.43799999999965</c:v>
                </c:pt>
                <c:pt idx="3404">
                  <c:v>358.30099999999999</c:v>
                </c:pt>
                <c:pt idx="3405">
                  <c:v>358.16399999999999</c:v>
                </c:pt>
                <c:pt idx="3406">
                  <c:v>358.02699999999965</c:v>
                </c:pt>
                <c:pt idx="3407">
                  <c:v>357.89</c:v>
                </c:pt>
                <c:pt idx="3408">
                  <c:v>357.75400000000002</c:v>
                </c:pt>
                <c:pt idx="3409">
                  <c:v>357.61700000000002</c:v>
                </c:pt>
                <c:pt idx="3410">
                  <c:v>357.48099999999965</c:v>
                </c:pt>
                <c:pt idx="3411">
                  <c:v>357.34500000000008</c:v>
                </c:pt>
                <c:pt idx="3412">
                  <c:v>357.21</c:v>
                </c:pt>
                <c:pt idx="3413">
                  <c:v>357.07400000000001</c:v>
                </c:pt>
                <c:pt idx="3414">
                  <c:v>356.93899999999962</c:v>
                </c:pt>
                <c:pt idx="3415">
                  <c:v>356.80500000000001</c:v>
                </c:pt>
                <c:pt idx="3416">
                  <c:v>356.67099999999999</c:v>
                </c:pt>
                <c:pt idx="3417">
                  <c:v>356.53799999999978</c:v>
                </c:pt>
                <c:pt idx="3418">
                  <c:v>356.40499999999975</c:v>
                </c:pt>
                <c:pt idx="3419">
                  <c:v>356.2729999999998</c:v>
                </c:pt>
                <c:pt idx="3420">
                  <c:v>356.14100000000002</c:v>
                </c:pt>
                <c:pt idx="3421">
                  <c:v>356.01</c:v>
                </c:pt>
                <c:pt idx="3422">
                  <c:v>355.88</c:v>
                </c:pt>
                <c:pt idx="3423">
                  <c:v>355.75099999999975</c:v>
                </c:pt>
                <c:pt idx="3424">
                  <c:v>355.62200000000001</c:v>
                </c:pt>
                <c:pt idx="3425">
                  <c:v>355.49400000000003</c:v>
                </c:pt>
                <c:pt idx="3426">
                  <c:v>355.36700000000002</c:v>
                </c:pt>
                <c:pt idx="3427">
                  <c:v>355.24099999999999</c:v>
                </c:pt>
                <c:pt idx="3428">
                  <c:v>355.11599999999999</c:v>
                </c:pt>
                <c:pt idx="3429">
                  <c:v>354.99199999999962</c:v>
                </c:pt>
                <c:pt idx="3430">
                  <c:v>354.86799999999999</c:v>
                </c:pt>
                <c:pt idx="3431">
                  <c:v>354.74599999999975</c:v>
                </c:pt>
                <c:pt idx="3432">
                  <c:v>354.625</c:v>
                </c:pt>
                <c:pt idx="3433">
                  <c:v>354.505</c:v>
                </c:pt>
                <c:pt idx="3434">
                  <c:v>354.3859999999998</c:v>
                </c:pt>
                <c:pt idx="3435">
                  <c:v>354.26799999999974</c:v>
                </c:pt>
                <c:pt idx="3436">
                  <c:v>354.15100000000001</c:v>
                </c:pt>
                <c:pt idx="3437">
                  <c:v>354.03500000000003</c:v>
                </c:pt>
                <c:pt idx="3438">
                  <c:v>353.92099999999965</c:v>
                </c:pt>
                <c:pt idx="3439">
                  <c:v>353.80799999999999</c:v>
                </c:pt>
                <c:pt idx="3440">
                  <c:v>353.69600000000003</c:v>
                </c:pt>
                <c:pt idx="3441">
                  <c:v>353.58599999999979</c:v>
                </c:pt>
                <c:pt idx="3442">
                  <c:v>353.47599999999977</c:v>
                </c:pt>
                <c:pt idx="3443">
                  <c:v>353.36799999999999</c:v>
                </c:pt>
                <c:pt idx="3444">
                  <c:v>353.262</c:v>
                </c:pt>
                <c:pt idx="3445">
                  <c:v>353.15699999999993</c:v>
                </c:pt>
                <c:pt idx="3446">
                  <c:v>353.053</c:v>
                </c:pt>
                <c:pt idx="3447">
                  <c:v>352.95099999999979</c:v>
                </c:pt>
                <c:pt idx="3448">
                  <c:v>352.85</c:v>
                </c:pt>
                <c:pt idx="3449">
                  <c:v>352.75099999999975</c:v>
                </c:pt>
                <c:pt idx="3450">
                  <c:v>352.65300000000002</c:v>
                </c:pt>
                <c:pt idx="3451">
                  <c:v>352.55700000000002</c:v>
                </c:pt>
                <c:pt idx="3452">
                  <c:v>352.46199999999965</c:v>
                </c:pt>
                <c:pt idx="3453">
                  <c:v>352.36900000000026</c:v>
                </c:pt>
                <c:pt idx="3454">
                  <c:v>352.27699999999965</c:v>
                </c:pt>
                <c:pt idx="3455">
                  <c:v>352.18700000000001</c:v>
                </c:pt>
                <c:pt idx="3456">
                  <c:v>352.09799999999979</c:v>
                </c:pt>
                <c:pt idx="3457">
                  <c:v>352.012</c:v>
                </c:pt>
                <c:pt idx="3458">
                  <c:v>351.92599999999965</c:v>
                </c:pt>
                <c:pt idx="3459">
                  <c:v>351.84300000000002</c:v>
                </c:pt>
                <c:pt idx="3460">
                  <c:v>351.76</c:v>
                </c:pt>
                <c:pt idx="3461">
                  <c:v>351.68</c:v>
                </c:pt>
                <c:pt idx="3462">
                  <c:v>351.601</c:v>
                </c:pt>
                <c:pt idx="3463">
                  <c:v>351.524</c:v>
                </c:pt>
                <c:pt idx="3464">
                  <c:v>351.44900000000001</c:v>
                </c:pt>
                <c:pt idx="3465">
                  <c:v>351.375</c:v>
                </c:pt>
                <c:pt idx="3466">
                  <c:v>351.303</c:v>
                </c:pt>
                <c:pt idx="3467">
                  <c:v>351.23299999999978</c:v>
                </c:pt>
                <c:pt idx="3468">
                  <c:v>351.16500000000002</c:v>
                </c:pt>
                <c:pt idx="3469">
                  <c:v>351.09799999999979</c:v>
                </c:pt>
                <c:pt idx="3470">
                  <c:v>351.03299999999979</c:v>
                </c:pt>
                <c:pt idx="3471">
                  <c:v>350.96899999999965</c:v>
                </c:pt>
                <c:pt idx="3472">
                  <c:v>350.90799999999979</c:v>
                </c:pt>
                <c:pt idx="3473">
                  <c:v>350.84800000000001</c:v>
                </c:pt>
                <c:pt idx="3474">
                  <c:v>350.78899999999965</c:v>
                </c:pt>
                <c:pt idx="3475">
                  <c:v>350.73299999999978</c:v>
                </c:pt>
                <c:pt idx="3476">
                  <c:v>350.678</c:v>
                </c:pt>
                <c:pt idx="3477">
                  <c:v>350.625</c:v>
                </c:pt>
                <c:pt idx="3478">
                  <c:v>350.57299999999975</c:v>
                </c:pt>
                <c:pt idx="3479">
                  <c:v>350.524</c:v>
                </c:pt>
                <c:pt idx="3480">
                  <c:v>350.47599999999977</c:v>
                </c:pt>
                <c:pt idx="3481">
                  <c:v>350.42899999999958</c:v>
                </c:pt>
                <c:pt idx="3482">
                  <c:v>350.38499999999999</c:v>
                </c:pt>
                <c:pt idx="3483">
                  <c:v>350.34199999999993</c:v>
                </c:pt>
                <c:pt idx="3484">
                  <c:v>350.30099999999999</c:v>
                </c:pt>
                <c:pt idx="3485">
                  <c:v>350.2609999999998</c:v>
                </c:pt>
                <c:pt idx="3486">
                  <c:v>350.22299999999979</c:v>
                </c:pt>
                <c:pt idx="3487">
                  <c:v>350.18700000000001</c:v>
                </c:pt>
                <c:pt idx="3488">
                  <c:v>350.15199999999999</c:v>
                </c:pt>
                <c:pt idx="3489">
                  <c:v>350.11900000000026</c:v>
                </c:pt>
                <c:pt idx="3490">
                  <c:v>350.08799999999979</c:v>
                </c:pt>
                <c:pt idx="3491">
                  <c:v>350.05799999999999</c:v>
                </c:pt>
                <c:pt idx="3492">
                  <c:v>350.03</c:v>
                </c:pt>
                <c:pt idx="3493">
                  <c:v>350.00299999999999</c:v>
                </c:pt>
                <c:pt idx="3494">
                  <c:v>349.97799999999978</c:v>
                </c:pt>
                <c:pt idx="3495">
                  <c:v>349.95499999999993</c:v>
                </c:pt>
                <c:pt idx="3496">
                  <c:v>349.93299999999965</c:v>
                </c:pt>
                <c:pt idx="3497">
                  <c:v>349.91199999999958</c:v>
                </c:pt>
                <c:pt idx="3498">
                  <c:v>349.89299999999974</c:v>
                </c:pt>
                <c:pt idx="3499">
                  <c:v>349.87599999999975</c:v>
                </c:pt>
                <c:pt idx="3500">
                  <c:v>349.85899999999975</c:v>
                </c:pt>
                <c:pt idx="3501">
                  <c:v>349.84500000000008</c:v>
                </c:pt>
                <c:pt idx="3502">
                  <c:v>349.83099999999979</c:v>
                </c:pt>
                <c:pt idx="3503">
                  <c:v>349.82</c:v>
                </c:pt>
                <c:pt idx="3504">
                  <c:v>349.80900000000008</c:v>
                </c:pt>
                <c:pt idx="3505">
                  <c:v>349.8</c:v>
                </c:pt>
                <c:pt idx="3506">
                  <c:v>349.79199999999958</c:v>
                </c:pt>
                <c:pt idx="3507">
                  <c:v>349.78500000000003</c:v>
                </c:pt>
                <c:pt idx="3508">
                  <c:v>349.78</c:v>
                </c:pt>
                <c:pt idx="3509">
                  <c:v>349.77599999999978</c:v>
                </c:pt>
                <c:pt idx="3510">
                  <c:v>349.7729999999998</c:v>
                </c:pt>
                <c:pt idx="3511">
                  <c:v>349.77099999999979</c:v>
                </c:pt>
                <c:pt idx="3512">
                  <c:v>349.77099999999979</c:v>
                </c:pt>
                <c:pt idx="3513">
                  <c:v>349.77099999999979</c:v>
                </c:pt>
                <c:pt idx="3514">
                  <c:v>349.7729999999998</c:v>
                </c:pt>
                <c:pt idx="3515">
                  <c:v>349.77599999999978</c:v>
                </c:pt>
                <c:pt idx="3516">
                  <c:v>349.779</c:v>
                </c:pt>
                <c:pt idx="3517">
                  <c:v>349.78399999999965</c:v>
                </c:pt>
                <c:pt idx="3518">
                  <c:v>349.78999999999979</c:v>
                </c:pt>
                <c:pt idx="3519">
                  <c:v>349.79599999999965</c:v>
                </c:pt>
                <c:pt idx="3520">
                  <c:v>349.80399999999975</c:v>
                </c:pt>
                <c:pt idx="3521">
                  <c:v>349.81200000000001</c:v>
                </c:pt>
                <c:pt idx="3522">
                  <c:v>349.822</c:v>
                </c:pt>
                <c:pt idx="3523">
                  <c:v>349.83199999999965</c:v>
                </c:pt>
                <c:pt idx="3524">
                  <c:v>349.84300000000002</c:v>
                </c:pt>
                <c:pt idx="3525">
                  <c:v>349.85399999999993</c:v>
                </c:pt>
                <c:pt idx="3526">
                  <c:v>349.86599999999999</c:v>
                </c:pt>
                <c:pt idx="3527">
                  <c:v>349.87900000000002</c:v>
                </c:pt>
                <c:pt idx="3528">
                  <c:v>349.89299999999974</c:v>
                </c:pt>
                <c:pt idx="3529">
                  <c:v>349.90699999999958</c:v>
                </c:pt>
                <c:pt idx="3530">
                  <c:v>349.92200000000003</c:v>
                </c:pt>
                <c:pt idx="3531">
                  <c:v>349.93699999999961</c:v>
                </c:pt>
                <c:pt idx="3532">
                  <c:v>349.95299999999975</c:v>
                </c:pt>
                <c:pt idx="3533">
                  <c:v>349.96899999999965</c:v>
                </c:pt>
                <c:pt idx="3534">
                  <c:v>349.98499999999979</c:v>
                </c:pt>
                <c:pt idx="3535">
                  <c:v>350.00200000000001</c:v>
                </c:pt>
                <c:pt idx="3536">
                  <c:v>350.01900000000001</c:v>
                </c:pt>
                <c:pt idx="3537">
                  <c:v>350.03699999999958</c:v>
                </c:pt>
                <c:pt idx="3538">
                  <c:v>350.05500000000001</c:v>
                </c:pt>
                <c:pt idx="3539">
                  <c:v>350.072</c:v>
                </c:pt>
                <c:pt idx="3540">
                  <c:v>350.09099999999978</c:v>
                </c:pt>
                <c:pt idx="3541">
                  <c:v>350.10899999999975</c:v>
                </c:pt>
                <c:pt idx="3542">
                  <c:v>350.12700000000001</c:v>
                </c:pt>
                <c:pt idx="3543">
                  <c:v>350.14499999999998</c:v>
                </c:pt>
                <c:pt idx="3544">
                  <c:v>350.16399999999999</c:v>
                </c:pt>
                <c:pt idx="3545">
                  <c:v>350.18200000000002</c:v>
                </c:pt>
                <c:pt idx="3546">
                  <c:v>350.2</c:v>
                </c:pt>
                <c:pt idx="3547">
                  <c:v>350.21799999999979</c:v>
                </c:pt>
                <c:pt idx="3548">
                  <c:v>350.23599999999965</c:v>
                </c:pt>
                <c:pt idx="3549">
                  <c:v>350.25299999999999</c:v>
                </c:pt>
                <c:pt idx="3550">
                  <c:v>350.27099999999979</c:v>
                </c:pt>
                <c:pt idx="3551">
                  <c:v>350.28799999999978</c:v>
                </c:pt>
                <c:pt idx="3552">
                  <c:v>350.30399999999975</c:v>
                </c:pt>
                <c:pt idx="3553">
                  <c:v>350.32100000000003</c:v>
                </c:pt>
                <c:pt idx="3554">
                  <c:v>350.33599999999979</c:v>
                </c:pt>
                <c:pt idx="3555">
                  <c:v>350.35199999999975</c:v>
                </c:pt>
                <c:pt idx="3556">
                  <c:v>350.36700000000002</c:v>
                </c:pt>
                <c:pt idx="3557">
                  <c:v>350.38099999999974</c:v>
                </c:pt>
                <c:pt idx="3558">
                  <c:v>350.39400000000001</c:v>
                </c:pt>
                <c:pt idx="3559">
                  <c:v>350.40699999999958</c:v>
                </c:pt>
                <c:pt idx="3560">
                  <c:v>350.41999999999979</c:v>
                </c:pt>
                <c:pt idx="3561">
                  <c:v>350.43099999999959</c:v>
                </c:pt>
                <c:pt idx="3562">
                  <c:v>350.44200000000001</c:v>
                </c:pt>
                <c:pt idx="3563">
                  <c:v>350.45099999999979</c:v>
                </c:pt>
                <c:pt idx="3564">
                  <c:v>350.46099999999979</c:v>
                </c:pt>
                <c:pt idx="3565">
                  <c:v>350.46899999999965</c:v>
                </c:pt>
                <c:pt idx="3566">
                  <c:v>350.47599999999977</c:v>
                </c:pt>
                <c:pt idx="3567">
                  <c:v>350.48200000000003</c:v>
                </c:pt>
                <c:pt idx="3568">
                  <c:v>350.48699999999963</c:v>
                </c:pt>
                <c:pt idx="3569">
                  <c:v>350.49099999999964</c:v>
                </c:pt>
                <c:pt idx="3570">
                  <c:v>350.49400000000003</c:v>
                </c:pt>
                <c:pt idx="3571">
                  <c:v>350.49499999999978</c:v>
                </c:pt>
                <c:pt idx="3572">
                  <c:v>350.49599999999958</c:v>
                </c:pt>
                <c:pt idx="3573">
                  <c:v>350.49499999999978</c:v>
                </c:pt>
                <c:pt idx="3574">
                  <c:v>350.49199999999962</c:v>
                </c:pt>
                <c:pt idx="3575">
                  <c:v>350.48899999999958</c:v>
                </c:pt>
                <c:pt idx="3576">
                  <c:v>350.48399999999958</c:v>
                </c:pt>
                <c:pt idx="3577">
                  <c:v>350.47799999999978</c:v>
                </c:pt>
                <c:pt idx="3578">
                  <c:v>350.4699999999998</c:v>
                </c:pt>
                <c:pt idx="3579">
                  <c:v>350.46</c:v>
                </c:pt>
                <c:pt idx="3580">
                  <c:v>350.44900000000001</c:v>
                </c:pt>
                <c:pt idx="3581">
                  <c:v>350.43699999999961</c:v>
                </c:pt>
                <c:pt idx="3582">
                  <c:v>350.42299999999977</c:v>
                </c:pt>
                <c:pt idx="3583">
                  <c:v>350.40699999999958</c:v>
                </c:pt>
                <c:pt idx="3584">
                  <c:v>350.38900000000001</c:v>
                </c:pt>
                <c:pt idx="3585">
                  <c:v>350.37</c:v>
                </c:pt>
                <c:pt idx="3586">
                  <c:v>350.34899999999999</c:v>
                </c:pt>
                <c:pt idx="3587">
                  <c:v>350.32599999999979</c:v>
                </c:pt>
                <c:pt idx="3588">
                  <c:v>350.30099999999999</c:v>
                </c:pt>
                <c:pt idx="3589">
                  <c:v>350.27499999999975</c:v>
                </c:pt>
                <c:pt idx="3590">
                  <c:v>350.24599999999975</c:v>
                </c:pt>
                <c:pt idx="3591">
                  <c:v>350.21499999999975</c:v>
                </c:pt>
                <c:pt idx="3592">
                  <c:v>350.18299999999999</c:v>
                </c:pt>
                <c:pt idx="3593">
                  <c:v>350.14800000000002</c:v>
                </c:pt>
                <c:pt idx="3594">
                  <c:v>350.11099999999999</c:v>
                </c:pt>
                <c:pt idx="3595">
                  <c:v>350.072</c:v>
                </c:pt>
                <c:pt idx="3596">
                  <c:v>350.03099999999978</c:v>
                </c:pt>
                <c:pt idx="3597">
                  <c:v>349.98799999999977</c:v>
                </c:pt>
                <c:pt idx="3598">
                  <c:v>349.94200000000001</c:v>
                </c:pt>
                <c:pt idx="3599">
                  <c:v>349.89400000000001</c:v>
                </c:pt>
                <c:pt idx="3600">
                  <c:v>349.84399999999999</c:v>
                </c:pt>
                <c:pt idx="3601">
                  <c:v>349.79199999999958</c:v>
                </c:pt>
                <c:pt idx="3602">
                  <c:v>349.73699999999963</c:v>
                </c:pt>
                <c:pt idx="3603">
                  <c:v>349.68</c:v>
                </c:pt>
                <c:pt idx="3604">
                  <c:v>349.62099999999975</c:v>
                </c:pt>
                <c:pt idx="3605">
                  <c:v>349.55900000000008</c:v>
                </c:pt>
                <c:pt idx="3606">
                  <c:v>349.49400000000003</c:v>
                </c:pt>
                <c:pt idx="3607">
                  <c:v>349.42699999999962</c:v>
                </c:pt>
                <c:pt idx="3608">
                  <c:v>349.358</c:v>
                </c:pt>
                <c:pt idx="3609">
                  <c:v>349.28599999999977</c:v>
                </c:pt>
                <c:pt idx="3610">
                  <c:v>349.21099999999979</c:v>
                </c:pt>
                <c:pt idx="3611">
                  <c:v>349.13400000000001</c:v>
                </c:pt>
                <c:pt idx="3612">
                  <c:v>349.05500000000001</c:v>
                </c:pt>
                <c:pt idx="3613">
                  <c:v>348.97199999999958</c:v>
                </c:pt>
                <c:pt idx="3614">
                  <c:v>348.887</c:v>
                </c:pt>
                <c:pt idx="3615">
                  <c:v>348.79899999999958</c:v>
                </c:pt>
                <c:pt idx="3616">
                  <c:v>348.709</c:v>
                </c:pt>
                <c:pt idx="3617">
                  <c:v>348.61599999999999</c:v>
                </c:pt>
                <c:pt idx="3618">
                  <c:v>348.52</c:v>
                </c:pt>
                <c:pt idx="3619">
                  <c:v>348.42099999999965</c:v>
                </c:pt>
                <c:pt idx="3620">
                  <c:v>348.32</c:v>
                </c:pt>
                <c:pt idx="3621">
                  <c:v>348.21499999999975</c:v>
                </c:pt>
                <c:pt idx="3622">
                  <c:v>348.108</c:v>
                </c:pt>
                <c:pt idx="3623">
                  <c:v>347.99799999999965</c:v>
                </c:pt>
                <c:pt idx="3624">
                  <c:v>347.88499999999999</c:v>
                </c:pt>
                <c:pt idx="3625">
                  <c:v>347.77</c:v>
                </c:pt>
                <c:pt idx="3626">
                  <c:v>347.65100000000001</c:v>
                </c:pt>
                <c:pt idx="3627">
                  <c:v>347.53</c:v>
                </c:pt>
                <c:pt idx="3628">
                  <c:v>347.40499999999975</c:v>
                </c:pt>
                <c:pt idx="3629">
                  <c:v>347.27799999999979</c:v>
                </c:pt>
                <c:pt idx="3630">
                  <c:v>347.14800000000002</c:v>
                </c:pt>
                <c:pt idx="3631">
                  <c:v>347.01499999999999</c:v>
                </c:pt>
                <c:pt idx="3632">
                  <c:v>346.87900000000002</c:v>
                </c:pt>
                <c:pt idx="3633">
                  <c:v>346.74</c:v>
                </c:pt>
                <c:pt idx="3634">
                  <c:v>346.59799999999979</c:v>
                </c:pt>
                <c:pt idx="3635">
                  <c:v>346.45299999999975</c:v>
                </c:pt>
                <c:pt idx="3636">
                  <c:v>346.30500000000001</c:v>
                </c:pt>
                <c:pt idx="3637">
                  <c:v>346.15400000000022</c:v>
                </c:pt>
                <c:pt idx="3638">
                  <c:v>346</c:v>
                </c:pt>
                <c:pt idx="3639">
                  <c:v>345.84399999999999</c:v>
                </c:pt>
                <c:pt idx="3640">
                  <c:v>345.68400000000008</c:v>
                </c:pt>
                <c:pt idx="3641">
                  <c:v>345.52099999999979</c:v>
                </c:pt>
                <c:pt idx="3642">
                  <c:v>345.35500000000002</c:v>
                </c:pt>
                <c:pt idx="3643">
                  <c:v>345.18700000000001</c:v>
                </c:pt>
                <c:pt idx="3644">
                  <c:v>345.01499999999999</c:v>
                </c:pt>
                <c:pt idx="3645">
                  <c:v>344.84100000000001</c:v>
                </c:pt>
                <c:pt idx="3646">
                  <c:v>344.66300000000001</c:v>
                </c:pt>
                <c:pt idx="3647">
                  <c:v>344.48200000000003</c:v>
                </c:pt>
                <c:pt idx="3648">
                  <c:v>344.29899999999958</c:v>
                </c:pt>
                <c:pt idx="3649">
                  <c:v>344.113</c:v>
                </c:pt>
                <c:pt idx="3650">
                  <c:v>343.92299999999977</c:v>
                </c:pt>
                <c:pt idx="3651">
                  <c:v>343.73099999999965</c:v>
                </c:pt>
                <c:pt idx="3652">
                  <c:v>343.53599999999977</c:v>
                </c:pt>
                <c:pt idx="3653">
                  <c:v>343.33699999999965</c:v>
                </c:pt>
                <c:pt idx="3654">
                  <c:v>343.1359999999998</c:v>
                </c:pt>
                <c:pt idx="3655">
                  <c:v>342.93299999999965</c:v>
                </c:pt>
                <c:pt idx="3656">
                  <c:v>342.72599999999977</c:v>
                </c:pt>
                <c:pt idx="3657">
                  <c:v>342.51599999999979</c:v>
                </c:pt>
                <c:pt idx="3658">
                  <c:v>342.303</c:v>
                </c:pt>
                <c:pt idx="3659">
                  <c:v>342.08799999999979</c:v>
                </c:pt>
                <c:pt idx="3660">
                  <c:v>341.87</c:v>
                </c:pt>
                <c:pt idx="3661">
                  <c:v>341.64900000000023</c:v>
                </c:pt>
                <c:pt idx="3662">
                  <c:v>341.42499999999978</c:v>
                </c:pt>
                <c:pt idx="3663">
                  <c:v>341.19900000000001</c:v>
                </c:pt>
                <c:pt idx="3664">
                  <c:v>340.9699999999998</c:v>
                </c:pt>
                <c:pt idx="3665">
                  <c:v>340.73799999999977</c:v>
                </c:pt>
                <c:pt idx="3666">
                  <c:v>340.50299999999999</c:v>
                </c:pt>
                <c:pt idx="3667">
                  <c:v>340.26599999999979</c:v>
                </c:pt>
                <c:pt idx="3668">
                  <c:v>340.02599999999978</c:v>
                </c:pt>
                <c:pt idx="3669">
                  <c:v>339.78299999999979</c:v>
                </c:pt>
                <c:pt idx="3670">
                  <c:v>339.53799999999978</c:v>
                </c:pt>
                <c:pt idx="3671">
                  <c:v>339.28999999999979</c:v>
                </c:pt>
                <c:pt idx="3672">
                  <c:v>339.04</c:v>
                </c:pt>
                <c:pt idx="3673">
                  <c:v>338.78699999999958</c:v>
                </c:pt>
                <c:pt idx="3674">
                  <c:v>338.53199999999958</c:v>
                </c:pt>
                <c:pt idx="3675">
                  <c:v>338.274</c:v>
                </c:pt>
                <c:pt idx="3676">
                  <c:v>338.01400000000001</c:v>
                </c:pt>
                <c:pt idx="3677">
                  <c:v>337.75099999999975</c:v>
                </c:pt>
                <c:pt idx="3678">
                  <c:v>337.48599999999965</c:v>
                </c:pt>
                <c:pt idx="3679">
                  <c:v>337.21899999999965</c:v>
                </c:pt>
                <c:pt idx="3680">
                  <c:v>336.94900000000001</c:v>
                </c:pt>
                <c:pt idx="3681">
                  <c:v>336.67700000000002</c:v>
                </c:pt>
                <c:pt idx="3682">
                  <c:v>336.40299999999979</c:v>
                </c:pt>
                <c:pt idx="3683">
                  <c:v>336.12700000000001</c:v>
                </c:pt>
                <c:pt idx="3684">
                  <c:v>335.84800000000001</c:v>
                </c:pt>
                <c:pt idx="3685">
                  <c:v>335.56799999999993</c:v>
                </c:pt>
                <c:pt idx="3686">
                  <c:v>335.28500000000003</c:v>
                </c:pt>
                <c:pt idx="3687">
                  <c:v>335</c:v>
                </c:pt>
                <c:pt idx="3688">
                  <c:v>334.714</c:v>
                </c:pt>
                <c:pt idx="3689">
                  <c:v>334.42499999999978</c:v>
                </c:pt>
                <c:pt idx="3690">
                  <c:v>334.13400000000001</c:v>
                </c:pt>
                <c:pt idx="3691">
                  <c:v>333.84199999999993</c:v>
                </c:pt>
                <c:pt idx="3692">
                  <c:v>333.54700000000008</c:v>
                </c:pt>
                <c:pt idx="3693">
                  <c:v>333.25099999999975</c:v>
                </c:pt>
                <c:pt idx="3694">
                  <c:v>332.95299999999975</c:v>
                </c:pt>
                <c:pt idx="3695">
                  <c:v>332.65400000000022</c:v>
                </c:pt>
                <c:pt idx="3696">
                  <c:v>332.35199999999975</c:v>
                </c:pt>
                <c:pt idx="3697">
                  <c:v>332.04899999999975</c:v>
                </c:pt>
                <c:pt idx="3698">
                  <c:v>331.745</c:v>
                </c:pt>
                <c:pt idx="3699">
                  <c:v>331.43899999999962</c:v>
                </c:pt>
                <c:pt idx="3700">
                  <c:v>331.13099999999974</c:v>
                </c:pt>
                <c:pt idx="3701">
                  <c:v>330.822</c:v>
                </c:pt>
                <c:pt idx="3702">
                  <c:v>330.512</c:v>
                </c:pt>
                <c:pt idx="3703">
                  <c:v>330.2</c:v>
                </c:pt>
                <c:pt idx="3704">
                  <c:v>329.887</c:v>
                </c:pt>
                <c:pt idx="3705">
                  <c:v>329.57299999999975</c:v>
                </c:pt>
                <c:pt idx="3706">
                  <c:v>329.25799999999975</c:v>
                </c:pt>
                <c:pt idx="3707">
                  <c:v>328.94099999999975</c:v>
                </c:pt>
                <c:pt idx="3708">
                  <c:v>328.62299999999999</c:v>
                </c:pt>
                <c:pt idx="3709">
                  <c:v>328.30399999999975</c:v>
                </c:pt>
                <c:pt idx="3710">
                  <c:v>327.98499999999979</c:v>
                </c:pt>
                <c:pt idx="3711">
                  <c:v>327.66399999999999</c:v>
                </c:pt>
                <c:pt idx="3712">
                  <c:v>327.34300000000002</c:v>
                </c:pt>
                <c:pt idx="3713">
                  <c:v>327.02</c:v>
                </c:pt>
                <c:pt idx="3714">
                  <c:v>326.697</c:v>
                </c:pt>
                <c:pt idx="3715">
                  <c:v>326.37299999999999</c:v>
                </c:pt>
                <c:pt idx="3716">
                  <c:v>326.04899999999975</c:v>
                </c:pt>
                <c:pt idx="3717">
                  <c:v>325.72399999999965</c:v>
                </c:pt>
                <c:pt idx="3718">
                  <c:v>325.3979999999998</c:v>
                </c:pt>
                <c:pt idx="3719">
                  <c:v>325.072</c:v>
                </c:pt>
                <c:pt idx="3720">
                  <c:v>324.745</c:v>
                </c:pt>
                <c:pt idx="3721">
                  <c:v>324.41799999999978</c:v>
                </c:pt>
                <c:pt idx="3722">
                  <c:v>324.09099999999978</c:v>
                </c:pt>
                <c:pt idx="3723">
                  <c:v>323.76299999999975</c:v>
                </c:pt>
                <c:pt idx="3724">
                  <c:v>323.43499999999977</c:v>
                </c:pt>
                <c:pt idx="3725">
                  <c:v>323.108</c:v>
                </c:pt>
                <c:pt idx="3726">
                  <c:v>322.779</c:v>
                </c:pt>
                <c:pt idx="3727">
                  <c:v>322.45099999999979</c:v>
                </c:pt>
                <c:pt idx="3728">
                  <c:v>322.12299999999999</c:v>
                </c:pt>
                <c:pt idx="3729">
                  <c:v>321.79499999999979</c:v>
                </c:pt>
                <c:pt idx="3730">
                  <c:v>321.46699999999959</c:v>
                </c:pt>
                <c:pt idx="3731">
                  <c:v>321.13900000000001</c:v>
                </c:pt>
                <c:pt idx="3732">
                  <c:v>320.81099999999975</c:v>
                </c:pt>
                <c:pt idx="3733">
                  <c:v>320.48399999999958</c:v>
                </c:pt>
                <c:pt idx="3734">
                  <c:v>320.15699999999993</c:v>
                </c:pt>
                <c:pt idx="3735">
                  <c:v>319.83099999999979</c:v>
                </c:pt>
                <c:pt idx="3736">
                  <c:v>319.505</c:v>
                </c:pt>
                <c:pt idx="3737">
                  <c:v>319.17899999999975</c:v>
                </c:pt>
                <c:pt idx="3738">
                  <c:v>318.85399999999993</c:v>
                </c:pt>
                <c:pt idx="3739">
                  <c:v>318.52999999999975</c:v>
                </c:pt>
                <c:pt idx="3740">
                  <c:v>318.20599999999979</c:v>
                </c:pt>
                <c:pt idx="3741">
                  <c:v>317.88299999999975</c:v>
                </c:pt>
                <c:pt idx="3742">
                  <c:v>317.56099999999975</c:v>
                </c:pt>
                <c:pt idx="3743">
                  <c:v>317.24</c:v>
                </c:pt>
                <c:pt idx="3744">
                  <c:v>316.91999999999979</c:v>
                </c:pt>
                <c:pt idx="3745">
                  <c:v>316.601</c:v>
                </c:pt>
                <c:pt idx="3746">
                  <c:v>316.28199999999958</c:v>
                </c:pt>
                <c:pt idx="3747">
                  <c:v>315.96499999999975</c:v>
                </c:pt>
                <c:pt idx="3748">
                  <c:v>315.64900000000023</c:v>
                </c:pt>
                <c:pt idx="3749">
                  <c:v>315.33499999999975</c:v>
                </c:pt>
                <c:pt idx="3750">
                  <c:v>315.02099999999979</c:v>
                </c:pt>
                <c:pt idx="3751">
                  <c:v>314.709</c:v>
                </c:pt>
                <c:pt idx="3752">
                  <c:v>314.3979999999998</c:v>
                </c:pt>
                <c:pt idx="3753">
                  <c:v>314.089</c:v>
                </c:pt>
                <c:pt idx="3754">
                  <c:v>313.78099999999978</c:v>
                </c:pt>
                <c:pt idx="3755">
                  <c:v>313.4749999999998</c:v>
                </c:pt>
                <c:pt idx="3756">
                  <c:v>313.17</c:v>
                </c:pt>
                <c:pt idx="3757">
                  <c:v>312.86700000000002</c:v>
                </c:pt>
                <c:pt idx="3758">
                  <c:v>312.56599999999975</c:v>
                </c:pt>
                <c:pt idx="3759">
                  <c:v>312.26599999999979</c:v>
                </c:pt>
                <c:pt idx="3760">
                  <c:v>311.96899999999965</c:v>
                </c:pt>
                <c:pt idx="3761">
                  <c:v>311.673</c:v>
                </c:pt>
                <c:pt idx="3762">
                  <c:v>311.37900000000002</c:v>
                </c:pt>
                <c:pt idx="3763">
                  <c:v>311.08699999999965</c:v>
                </c:pt>
                <c:pt idx="3764">
                  <c:v>310.79700000000003</c:v>
                </c:pt>
                <c:pt idx="3765">
                  <c:v>310.50900000000001</c:v>
                </c:pt>
                <c:pt idx="3766">
                  <c:v>310.22299999999979</c:v>
                </c:pt>
                <c:pt idx="3767">
                  <c:v>309.94</c:v>
                </c:pt>
                <c:pt idx="3768">
                  <c:v>309.65899999999999</c:v>
                </c:pt>
                <c:pt idx="3769">
                  <c:v>309.38</c:v>
                </c:pt>
                <c:pt idx="3770">
                  <c:v>309.10300000000001</c:v>
                </c:pt>
                <c:pt idx="3771">
                  <c:v>308.82900000000001</c:v>
                </c:pt>
                <c:pt idx="3772">
                  <c:v>308.55700000000002</c:v>
                </c:pt>
                <c:pt idx="3773">
                  <c:v>308.28699999999958</c:v>
                </c:pt>
                <c:pt idx="3774">
                  <c:v>308.02</c:v>
                </c:pt>
                <c:pt idx="3775">
                  <c:v>307.75599999999974</c:v>
                </c:pt>
                <c:pt idx="3776">
                  <c:v>307.49400000000003</c:v>
                </c:pt>
                <c:pt idx="3777">
                  <c:v>307.23499999999979</c:v>
                </c:pt>
                <c:pt idx="3778">
                  <c:v>306.97899999999959</c:v>
                </c:pt>
                <c:pt idx="3779">
                  <c:v>306.7249999999998</c:v>
                </c:pt>
                <c:pt idx="3780">
                  <c:v>306.4749999999998</c:v>
                </c:pt>
                <c:pt idx="3781">
                  <c:v>306.22699999999958</c:v>
                </c:pt>
                <c:pt idx="3782">
                  <c:v>305.98200000000003</c:v>
                </c:pt>
                <c:pt idx="3783">
                  <c:v>305.73899999999958</c:v>
                </c:pt>
                <c:pt idx="3784">
                  <c:v>305.5</c:v>
                </c:pt>
                <c:pt idx="3785">
                  <c:v>305.26400000000001</c:v>
                </c:pt>
                <c:pt idx="3786">
                  <c:v>305.03099999999978</c:v>
                </c:pt>
                <c:pt idx="3787">
                  <c:v>304.80099999999999</c:v>
                </c:pt>
                <c:pt idx="3788">
                  <c:v>304.57299999999975</c:v>
                </c:pt>
                <c:pt idx="3789">
                  <c:v>304.34899999999999</c:v>
                </c:pt>
                <c:pt idx="3790">
                  <c:v>304.12900000000002</c:v>
                </c:pt>
                <c:pt idx="3791">
                  <c:v>303.91099999999977</c:v>
                </c:pt>
                <c:pt idx="3792">
                  <c:v>303.697</c:v>
                </c:pt>
                <c:pt idx="3793">
                  <c:v>303.48599999999965</c:v>
                </c:pt>
                <c:pt idx="3794">
                  <c:v>303.27799999999979</c:v>
                </c:pt>
                <c:pt idx="3795">
                  <c:v>303.07400000000001</c:v>
                </c:pt>
                <c:pt idx="3796">
                  <c:v>302.87299999999999</c:v>
                </c:pt>
                <c:pt idx="3797">
                  <c:v>302.67500000000001</c:v>
                </c:pt>
                <c:pt idx="3798">
                  <c:v>302.48099999999965</c:v>
                </c:pt>
                <c:pt idx="3799">
                  <c:v>302.28999999999979</c:v>
                </c:pt>
                <c:pt idx="3800">
                  <c:v>302.10300000000001</c:v>
                </c:pt>
                <c:pt idx="3801">
                  <c:v>301.91899999999958</c:v>
                </c:pt>
                <c:pt idx="3802">
                  <c:v>301.73899999999958</c:v>
                </c:pt>
                <c:pt idx="3803">
                  <c:v>301.56200000000001</c:v>
                </c:pt>
                <c:pt idx="3804">
                  <c:v>301.38900000000001</c:v>
                </c:pt>
                <c:pt idx="3805">
                  <c:v>301.22000000000003</c:v>
                </c:pt>
                <c:pt idx="3806">
                  <c:v>301.05399999999975</c:v>
                </c:pt>
                <c:pt idx="3807">
                  <c:v>300.892</c:v>
                </c:pt>
                <c:pt idx="3808">
                  <c:v>300.73299999999978</c:v>
                </c:pt>
                <c:pt idx="3809">
                  <c:v>300.57799999999975</c:v>
                </c:pt>
                <c:pt idx="3810">
                  <c:v>300.42699999999962</c:v>
                </c:pt>
                <c:pt idx="3811">
                  <c:v>300.279</c:v>
                </c:pt>
                <c:pt idx="3812">
                  <c:v>300.1359999999998</c:v>
                </c:pt>
                <c:pt idx="3813">
                  <c:v>299.99499999999978</c:v>
                </c:pt>
                <c:pt idx="3814">
                  <c:v>299.85899999999975</c:v>
                </c:pt>
                <c:pt idx="3815">
                  <c:v>299.72699999999958</c:v>
                </c:pt>
                <c:pt idx="3816">
                  <c:v>299.59799999999979</c:v>
                </c:pt>
                <c:pt idx="3817">
                  <c:v>299.47299999999979</c:v>
                </c:pt>
                <c:pt idx="3818">
                  <c:v>299.35199999999975</c:v>
                </c:pt>
                <c:pt idx="3819">
                  <c:v>299.23399999999958</c:v>
                </c:pt>
                <c:pt idx="3820">
                  <c:v>299.12099999999975</c:v>
                </c:pt>
                <c:pt idx="3821">
                  <c:v>299.0109999999998</c:v>
                </c:pt>
                <c:pt idx="3822">
                  <c:v>298.90499999999975</c:v>
                </c:pt>
                <c:pt idx="3823">
                  <c:v>298.803</c:v>
                </c:pt>
                <c:pt idx="3824">
                  <c:v>298.70499999999993</c:v>
                </c:pt>
                <c:pt idx="3825">
                  <c:v>298.61</c:v>
                </c:pt>
                <c:pt idx="3826">
                  <c:v>298.52</c:v>
                </c:pt>
                <c:pt idx="3827">
                  <c:v>298.43299999999965</c:v>
                </c:pt>
                <c:pt idx="3828">
                  <c:v>298.35000000000002</c:v>
                </c:pt>
                <c:pt idx="3829">
                  <c:v>298.27099999999979</c:v>
                </c:pt>
                <c:pt idx="3830">
                  <c:v>298.19499999999999</c:v>
                </c:pt>
                <c:pt idx="3831">
                  <c:v>298.12400000000002</c:v>
                </c:pt>
                <c:pt idx="3832">
                  <c:v>298.05599999999993</c:v>
                </c:pt>
                <c:pt idx="3833">
                  <c:v>297.99199999999962</c:v>
                </c:pt>
                <c:pt idx="3834">
                  <c:v>297.93199999999962</c:v>
                </c:pt>
                <c:pt idx="3835">
                  <c:v>297.87599999999975</c:v>
                </c:pt>
                <c:pt idx="3836">
                  <c:v>297.82299999999975</c:v>
                </c:pt>
                <c:pt idx="3837">
                  <c:v>297.77499999999975</c:v>
                </c:pt>
                <c:pt idx="3838">
                  <c:v>297.72999999999979</c:v>
                </c:pt>
                <c:pt idx="3839">
                  <c:v>297.68900000000002</c:v>
                </c:pt>
                <c:pt idx="3840">
                  <c:v>297.65100000000001</c:v>
                </c:pt>
                <c:pt idx="3841">
                  <c:v>297.61700000000002</c:v>
                </c:pt>
                <c:pt idx="3842">
                  <c:v>297.58699999999965</c:v>
                </c:pt>
                <c:pt idx="3843">
                  <c:v>297.56099999999975</c:v>
                </c:pt>
                <c:pt idx="3844">
                  <c:v>297.53799999999978</c:v>
                </c:pt>
                <c:pt idx="3845">
                  <c:v>297.51900000000001</c:v>
                </c:pt>
                <c:pt idx="3846">
                  <c:v>297.50299999999999</c:v>
                </c:pt>
                <c:pt idx="3847">
                  <c:v>297.49099999999964</c:v>
                </c:pt>
                <c:pt idx="3848">
                  <c:v>297.48299999999978</c:v>
                </c:pt>
                <c:pt idx="3849">
                  <c:v>297.47799999999978</c:v>
                </c:pt>
                <c:pt idx="3850">
                  <c:v>297.47699999999958</c:v>
                </c:pt>
                <c:pt idx="3851">
                  <c:v>297.47899999999959</c:v>
                </c:pt>
                <c:pt idx="3852">
                  <c:v>297.48499999999979</c:v>
                </c:pt>
                <c:pt idx="3853">
                  <c:v>297.49400000000003</c:v>
                </c:pt>
                <c:pt idx="3854">
                  <c:v>297.50700000000001</c:v>
                </c:pt>
                <c:pt idx="3855">
                  <c:v>297.5229999999998</c:v>
                </c:pt>
                <c:pt idx="3856">
                  <c:v>297.54199999999975</c:v>
                </c:pt>
                <c:pt idx="3857">
                  <c:v>297.565</c:v>
                </c:pt>
                <c:pt idx="3858">
                  <c:v>297.59099999999978</c:v>
                </c:pt>
                <c:pt idx="3859">
                  <c:v>297.62</c:v>
                </c:pt>
                <c:pt idx="3860">
                  <c:v>297.65199999999999</c:v>
                </c:pt>
                <c:pt idx="3861">
                  <c:v>297.68799999999999</c:v>
                </c:pt>
                <c:pt idx="3862">
                  <c:v>297.72699999999958</c:v>
                </c:pt>
                <c:pt idx="3863">
                  <c:v>297.76900000000001</c:v>
                </c:pt>
                <c:pt idx="3864">
                  <c:v>297.81400000000002</c:v>
                </c:pt>
                <c:pt idx="3865">
                  <c:v>297.86200000000002</c:v>
                </c:pt>
                <c:pt idx="3866">
                  <c:v>297.91299999999978</c:v>
                </c:pt>
                <c:pt idx="3867">
                  <c:v>297.96699999999959</c:v>
                </c:pt>
                <c:pt idx="3868">
                  <c:v>298.024</c:v>
                </c:pt>
                <c:pt idx="3869">
                  <c:v>298.084</c:v>
                </c:pt>
                <c:pt idx="3870">
                  <c:v>298.14699999999999</c:v>
                </c:pt>
                <c:pt idx="3871">
                  <c:v>298.21299999999979</c:v>
                </c:pt>
                <c:pt idx="3872">
                  <c:v>298.28099999999978</c:v>
                </c:pt>
                <c:pt idx="3873">
                  <c:v>298.35199999999975</c:v>
                </c:pt>
                <c:pt idx="3874">
                  <c:v>298.42599999999965</c:v>
                </c:pt>
                <c:pt idx="3875">
                  <c:v>298.50200000000001</c:v>
                </c:pt>
                <c:pt idx="3876">
                  <c:v>298.58099999999979</c:v>
                </c:pt>
                <c:pt idx="3877">
                  <c:v>298.66300000000001</c:v>
                </c:pt>
                <c:pt idx="3878">
                  <c:v>298.74599999999975</c:v>
                </c:pt>
                <c:pt idx="3879">
                  <c:v>298.83300000000003</c:v>
                </c:pt>
                <c:pt idx="3880">
                  <c:v>298.92200000000003</c:v>
                </c:pt>
                <c:pt idx="3881">
                  <c:v>299.01299999999975</c:v>
                </c:pt>
                <c:pt idx="3882">
                  <c:v>299.10599999999999</c:v>
                </c:pt>
                <c:pt idx="3883">
                  <c:v>299.20099999999979</c:v>
                </c:pt>
                <c:pt idx="3884">
                  <c:v>299.29899999999958</c:v>
                </c:pt>
                <c:pt idx="3885">
                  <c:v>299.399</c:v>
                </c:pt>
                <c:pt idx="3886">
                  <c:v>299.50099999999975</c:v>
                </c:pt>
                <c:pt idx="3887">
                  <c:v>299.60500000000002</c:v>
                </c:pt>
                <c:pt idx="3888">
                  <c:v>299.71099999999979</c:v>
                </c:pt>
                <c:pt idx="3889">
                  <c:v>299.81799999999993</c:v>
                </c:pt>
                <c:pt idx="3890">
                  <c:v>299.92799999999966</c:v>
                </c:pt>
                <c:pt idx="3891">
                  <c:v>300.03899999999965</c:v>
                </c:pt>
                <c:pt idx="3892">
                  <c:v>300.15199999999999</c:v>
                </c:pt>
                <c:pt idx="3893">
                  <c:v>300.267</c:v>
                </c:pt>
                <c:pt idx="3894">
                  <c:v>300.38299999999975</c:v>
                </c:pt>
                <c:pt idx="3895">
                  <c:v>300.50099999999975</c:v>
                </c:pt>
                <c:pt idx="3896">
                  <c:v>300.62</c:v>
                </c:pt>
                <c:pt idx="3897">
                  <c:v>300.74099999999999</c:v>
                </c:pt>
                <c:pt idx="3898">
                  <c:v>300.863</c:v>
                </c:pt>
                <c:pt idx="3899">
                  <c:v>300.98699999999963</c:v>
                </c:pt>
                <c:pt idx="3900">
                  <c:v>301.11200000000002</c:v>
                </c:pt>
                <c:pt idx="3901">
                  <c:v>301.23799999999977</c:v>
                </c:pt>
                <c:pt idx="3902">
                  <c:v>301.36500000000001</c:v>
                </c:pt>
                <c:pt idx="3903">
                  <c:v>301.49299999999965</c:v>
                </c:pt>
                <c:pt idx="3904">
                  <c:v>301.62200000000001</c:v>
                </c:pt>
                <c:pt idx="3905">
                  <c:v>301.75200000000001</c:v>
                </c:pt>
                <c:pt idx="3906">
                  <c:v>301.88299999999975</c:v>
                </c:pt>
                <c:pt idx="3907">
                  <c:v>302.01400000000001</c:v>
                </c:pt>
                <c:pt idx="3908">
                  <c:v>302.14699999999999</c:v>
                </c:pt>
                <c:pt idx="3909">
                  <c:v>302.27999999999975</c:v>
                </c:pt>
                <c:pt idx="3910">
                  <c:v>302.41299999999978</c:v>
                </c:pt>
                <c:pt idx="3911">
                  <c:v>302.548</c:v>
                </c:pt>
                <c:pt idx="3912">
                  <c:v>302.68299999999999</c:v>
                </c:pt>
                <c:pt idx="3913">
                  <c:v>302.81799999999993</c:v>
                </c:pt>
                <c:pt idx="3914">
                  <c:v>302.95299999999975</c:v>
                </c:pt>
                <c:pt idx="3915">
                  <c:v>303.089</c:v>
                </c:pt>
                <c:pt idx="3916">
                  <c:v>303.2249999999998</c:v>
                </c:pt>
                <c:pt idx="3917">
                  <c:v>303.36099999999999</c:v>
                </c:pt>
                <c:pt idx="3918">
                  <c:v>303.49799999999965</c:v>
                </c:pt>
                <c:pt idx="3919">
                  <c:v>303.63400000000001</c:v>
                </c:pt>
                <c:pt idx="3920">
                  <c:v>303.77</c:v>
                </c:pt>
                <c:pt idx="3921">
                  <c:v>303.90699999999958</c:v>
                </c:pt>
                <c:pt idx="3922">
                  <c:v>304.04300000000001</c:v>
                </c:pt>
                <c:pt idx="3923">
                  <c:v>304.178</c:v>
                </c:pt>
                <c:pt idx="3924">
                  <c:v>304.31400000000002</c:v>
                </c:pt>
                <c:pt idx="3925">
                  <c:v>304.44900000000001</c:v>
                </c:pt>
                <c:pt idx="3926">
                  <c:v>304.584</c:v>
                </c:pt>
                <c:pt idx="3927">
                  <c:v>304.71799999999979</c:v>
                </c:pt>
                <c:pt idx="3928">
                  <c:v>304.85199999999975</c:v>
                </c:pt>
                <c:pt idx="3929">
                  <c:v>304.98499999999979</c:v>
                </c:pt>
                <c:pt idx="3930">
                  <c:v>305.11700000000002</c:v>
                </c:pt>
                <c:pt idx="3931">
                  <c:v>305.24900000000002</c:v>
                </c:pt>
                <c:pt idx="3932">
                  <c:v>305.38</c:v>
                </c:pt>
                <c:pt idx="3933">
                  <c:v>305.51</c:v>
                </c:pt>
                <c:pt idx="3934">
                  <c:v>305.63900000000001</c:v>
                </c:pt>
                <c:pt idx="3935">
                  <c:v>305.767</c:v>
                </c:pt>
                <c:pt idx="3936">
                  <c:v>305.89400000000001</c:v>
                </c:pt>
                <c:pt idx="3937">
                  <c:v>306.02</c:v>
                </c:pt>
                <c:pt idx="3938">
                  <c:v>306.14499999999998</c:v>
                </c:pt>
                <c:pt idx="3939">
                  <c:v>306.26799999999974</c:v>
                </c:pt>
                <c:pt idx="3940">
                  <c:v>306.39099999999979</c:v>
                </c:pt>
                <c:pt idx="3941">
                  <c:v>306.5109999999998</c:v>
                </c:pt>
                <c:pt idx="3942">
                  <c:v>306.63099999999974</c:v>
                </c:pt>
                <c:pt idx="3943">
                  <c:v>306.74900000000002</c:v>
                </c:pt>
                <c:pt idx="3944">
                  <c:v>306.86500000000001</c:v>
                </c:pt>
                <c:pt idx="3945">
                  <c:v>306.97999999999979</c:v>
                </c:pt>
                <c:pt idx="3946">
                  <c:v>307.09299999999979</c:v>
                </c:pt>
                <c:pt idx="3947">
                  <c:v>307.20400000000001</c:v>
                </c:pt>
                <c:pt idx="3948">
                  <c:v>307.31400000000002</c:v>
                </c:pt>
                <c:pt idx="3949">
                  <c:v>307.42200000000003</c:v>
                </c:pt>
                <c:pt idx="3950">
                  <c:v>307.52699999999965</c:v>
                </c:pt>
                <c:pt idx="3951">
                  <c:v>307.63099999999974</c:v>
                </c:pt>
                <c:pt idx="3952">
                  <c:v>307.73299999999978</c:v>
                </c:pt>
                <c:pt idx="3953">
                  <c:v>307.83300000000003</c:v>
                </c:pt>
                <c:pt idx="3954">
                  <c:v>307.93099999999959</c:v>
                </c:pt>
                <c:pt idx="3955">
                  <c:v>308.02599999999978</c:v>
                </c:pt>
                <c:pt idx="3956">
                  <c:v>308.12</c:v>
                </c:pt>
                <c:pt idx="3957">
                  <c:v>308.21099999999979</c:v>
                </c:pt>
                <c:pt idx="3958">
                  <c:v>308.3</c:v>
                </c:pt>
                <c:pt idx="3959">
                  <c:v>308.3859999999998</c:v>
                </c:pt>
                <c:pt idx="3960">
                  <c:v>308.47000000000003</c:v>
                </c:pt>
                <c:pt idx="3961">
                  <c:v>308.55099999999999</c:v>
                </c:pt>
                <c:pt idx="3962">
                  <c:v>308.63</c:v>
                </c:pt>
                <c:pt idx="3963">
                  <c:v>308.70699999999965</c:v>
                </c:pt>
                <c:pt idx="3964">
                  <c:v>308.78099999999978</c:v>
                </c:pt>
                <c:pt idx="3965">
                  <c:v>308.85199999999975</c:v>
                </c:pt>
                <c:pt idx="3966">
                  <c:v>308.91999999999979</c:v>
                </c:pt>
                <c:pt idx="3967">
                  <c:v>308.98599999999965</c:v>
                </c:pt>
                <c:pt idx="3968">
                  <c:v>309.04899999999975</c:v>
                </c:pt>
                <c:pt idx="3969">
                  <c:v>309.10899999999975</c:v>
                </c:pt>
                <c:pt idx="3970">
                  <c:v>309.166</c:v>
                </c:pt>
                <c:pt idx="3971">
                  <c:v>309.22000000000003</c:v>
                </c:pt>
                <c:pt idx="3972">
                  <c:v>309.27199999999965</c:v>
                </c:pt>
                <c:pt idx="3973">
                  <c:v>309.32</c:v>
                </c:pt>
                <c:pt idx="3974">
                  <c:v>309.36500000000001</c:v>
                </c:pt>
                <c:pt idx="3975">
                  <c:v>309.40699999999958</c:v>
                </c:pt>
                <c:pt idx="3976">
                  <c:v>309.447</c:v>
                </c:pt>
                <c:pt idx="3977">
                  <c:v>309.48200000000003</c:v>
                </c:pt>
                <c:pt idx="3978">
                  <c:v>309.51499999999999</c:v>
                </c:pt>
                <c:pt idx="3979">
                  <c:v>309.54500000000002</c:v>
                </c:pt>
                <c:pt idx="3980">
                  <c:v>309.57100000000003</c:v>
                </c:pt>
                <c:pt idx="3981">
                  <c:v>309.59399999999965</c:v>
                </c:pt>
                <c:pt idx="3982">
                  <c:v>309.61399999999975</c:v>
                </c:pt>
                <c:pt idx="3983">
                  <c:v>309.63</c:v>
                </c:pt>
                <c:pt idx="3984">
                  <c:v>309.64299999999997</c:v>
                </c:pt>
                <c:pt idx="3985">
                  <c:v>309.65300000000002</c:v>
                </c:pt>
                <c:pt idx="3986">
                  <c:v>309.65899999999999</c:v>
                </c:pt>
                <c:pt idx="3987">
                  <c:v>309.66199999999975</c:v>
                </c:pt>
                <c:pt idx="3988">
                  <c:v>309.661</c:v>
                </c:pt>
                <c:pt idx="3989">
                  <c:v>309.65699999999993</c:v>
                </c:pt>
                <c:pt idx="3990">
                  <c:v>309.64999999999998</c:v>
                </c:pt>
                <c:pt idx="3991">
                  <c:v>309.63900000000001</c:v>
                </c:pt>
                <c:pt idx="3992">
                  <c:v>309.62400000000002</c:v>
                </c:pt>
                <c:pt idx="3993">
                  <c:v>309.60500000000002</c:v>
                </c:pt>
                <c:pt idx="3994">
                  <c:v>309.584</c:v>
                </c:pt>
                <c:pt idx="3995">
                  <c:v>309.55799999999999</c:v>
                </c:pt>
                <c:pt idx="3996">
                  <c:v>309.529</c:v>
                </c:pt>
                <c:pt idx="3997">
                  <c:v>309.49599999999958</c:v>
                </c:pt>
                <c:pt idx="3998">
                  <c:v>309.45999999999975</c:v>
                </c:pt>
                <c:pt idx="3999">
                  <c:v>309.41999999999979</c:v>
                </c:pt>
                <c:pt idx="4000">
                  <c:v>309.37700000000001</c:v>
                </c:pt>
                <c:pt idx="4001">
                  <c:v>309.32900000000001</c:v>
                </c:pt>
                <c:pt idx="4002">
                  <c:v>309.27799999999979</c:v>
                </c:pt>
                <c:pt idx="4003">
                  <c:v>309.22399999999965</c:v>
                </c:pt>
                <c:pt idx="4004">
                  <c:v>309.16500000000002</c:v>
                </c:pt>
                <c:pt idx="4005">
                  <c:v>309.10300000000001</c:v>
                </c:pt>
                <c:pt idx="4006">
                  <c:v>309.03799999999978</c:v>
                </c:pt>
                <c:pt idx="4007">
                  <c:v>308.96799999999979</c:v>
                </c:pt>
                <c:pt idx="4008">
                  <c:v>308.89499999999975</c:v>
                </c:pt>
                <c:pt idx="4009">
                  <c:v>308.81900000000002</c:v>
                </c:pt>
                <c:pt idx="4010">
                  <c:v>308.73799999999977</c:v>
                </c:pt>
                <c:pt idx="4011">
                  <c:v>308.65400000000022</c:v>
                </c:pt>
                <c:pt idx="4012">
                  <c:v>308.56599999999975</c:v>
                </c:pt>
                <c:pt idx="4013">
                  <c:v>308.47399999999965</c:v>
                </c:pt>
                <c:pt idx="4014">
                  <c:v>308.37900000000002</c:v>
                </c:pt>
                <c:pt idx="4015">
                  <c:v>308.28099999999978</c:v>
                </c:pt>
                <c:pt idx="4016">
                  <c:v>308.178</c:v>
                </c:pt>
                <c:pt idx="4017">
                  <c:v>308.072</c:v>
                </c:pt>
                <c:pt idx="4018">
                  <c:v>307.96199999999965</c:v>
                </c:pt>
                <c:pt idx="4019">
                  <c:v>307.84899999999999</c:v>
                </c:pt>
                <c:pt idx="4020">
                  <c:v>307.73200000000003</c:v>
                </c:pt>
                <c:pt idx="4021">
                  <c:v>307.61200000000002</c:v>
                </c:pt>
                <c:pt idx="4022">
                  <c:v>307.48799999999977</c:v>
                </c:pt>
                <c:pt idx="4023">
                  <c:v>307.36</c:v>
                </c:pt>
                <c:pt idx="4024">
                  <c:v>307.22899999999959</c:v>
                </c:pt>
                <c:pt idx="4025">
                  <c:v>307.09399999999965</c:v>
                </c:pt>
                <c:pt idx="4026">
                  <c:v>306.95599999999979</c:v>
                </c:pt>
                <c:pt idx="4027">
                  <c:v>306.815</c:v>
                </c:pt>
                <c:pt idx="4028">
                  <c:v>306.67</c:v>
                </c:pt>
                <c:pt idx="4029">
                  <c:v>306.52199999999965</c:v>
                </c:pt>
                <c:pt idx="4030">
                  <c:v>306.37</c:v>
                </c:pt>
                <c:pt idx="4031">
                  <c:v>306.21499999999975</c:v>
                </c:pt>
                <c:pt idx="4032">
                  <c:v>306.05599999999993</c:v>
                </c:pt>
                <c:pt idx="4033">
                  <c:v>305.89499999999975</c:v>
                </c:pt>
                <c:pt idx="4034">
                  <c:v>305.72999999999979</c:v>
                </c:pt>
                <c:pt idx="4035">
                  <c:v>305.56099999999975</c:v>
                </c:pt>
                <c:pt idx="4036">
                  <c:v>305.39</c:v>
                </c:pt>
                <c:pt idx="4037">
                  <c:v>305.21499999999975</c:v>
                </c:pt>
                <c:pt idx="4038">
                  <c:v>305.03799999999978</c:v>
                </c:pt>
                <c:pt idx="4039">
                  <c:v>304.85700000000008</c:v>
                </c:pt>
                <c:pt idx="4040">
                  <c:v>304.673</c:v>
                </c:pt>
                <c:pt idx="4041">
                  <c:v>304.48699999999963</c:v>
                </c:pt>
                <c:pt idx="4042">
                  <c:v>304.29700000000003</c:v>
                </c:pt>
                <c:pt idx="4043">
                  <c:v>304.10399999999993</c:v>
                </c:pt>
                <c:pt idx="4044">
                  <c:v>303.90899999999965</c:v>
                </c:pt>
                <c:pt idx="4045">
                  <c:v>303.70999999999975</c:v>
                </c:pt>
                <c:pt idx="4046">
                  <c:v>303.50900000000001</c:v>
                </c:pt>
                <c:pt idx="4047">
                  <c:v>303.30599999999993</c:v>
                </c:pt>
                <c:pt idx="4048">
                  <c:v>303.09899999999965</c:v>
                </c:pt>
                <c:pt idx="4049">
                  <c:v>302.89</c:v>
                </c:pt>
                <c:pt idx="4050">
                  <c:v>302.678</c:v>
                </c:pt>
                <c:pt idx="4051">
                  <c:v>302.464</c:v>
                </c:pt>
                <c:pt idx="4052">
                  <c:v>302.24700000000001</c:v>
                </c:pt>
                <c:pt idx="4053">
                  <c:v>302.02799999999979</c:v>
                </c:pt>
                <c:pt idx="4054">
                  <c:v>301.80599999999993</c:v>
                </c:pt>
                <c:pt idx="4055">
                  <c:v>301.58199999999965</c:v>
                </c:pt>
                <c:pt idx="4056">
                  <c:v>301.35599999999999</c:v>
                </c:pt>
                <c:pt idx="4057">
                  <c:v>301.12799999999999</c:v>
                </c:pt>
                <c:pt idx="4058">
                  <c:v>300.89699999999965</c:v>
                </c:pt>
                <c:pt idx="4059">
                  <c:v>300.66500000000002</c:v>
                </c:pt>
                <c:pt idx="4060">
                  <c:v>300.42999999999978</c:v>
                </c:pt>
                <c:pt idx="4061">
                  <c:v>300.19299999999993</c:v>
                </c:pt>
                <c:pt idx="4062">
                  <c:v>299.95499999999993</c:v>
                </c:pt>
                <c:pt idx="4063">
                  <c:v>299.71499999999975</c:v>
                </c:pt>
                <c:pt idx="4064">
                  <c:v>299.47199999999958</c:v>
                </c:pt>
                <c:pt idx="4065">
                  <c:v>299.22799999999978</c:v>
                </c:pt>
                <c:pt idx="4066">
                  <c:v>298.98299999999978</c:v>
                </c:pt>
                <c:pt idx="4067">
                  <c:v>298.73599999999965</c:v>
                </c:pt>
                <c:pt idx="4068">
                  <c:v>298.48699999999963</c:v>
                </c:pt>
                <c:pt idx="4069">
                  <c:v>298.23699999999963</c:v>
                </c:pt>
                <c:pt idx="4070">
                  <c:v>297.98599999999965</c:v>
                </c:pt>
                <c:pt idx="4071">
                  <c:v>297.73299999999978</c:v>
                </c:pt>
                <c:pt idx="4072">
                  <c:v>297.47899999999959</c:v>
                </c:pt>
                <c:pt idx="4073">
                  <c:v>297.22399999999965</c:v>
                </c:pt>
                <c:pt idx="4074">
                  <c:v>296.96699999999959</c:v>
                </c:pt>
                <c:pt idx="4075">
                  <c:v>296.70999999999975</c:v>
                </c:pt>
                <c:pt idx="4076">
                  <c:v>296.452</c:v>
                </c:pt>
                <c:pt idx="4077">
                  <c:v>296.19299999999993</c:v>
                </c:pt>
                <c:pt idx="4078">
                  <c:v>295.93299999999965</c:v>
                </c:pt>
                <c:pt idx="4079">
                  <c:v>295.67200000000008</c:v>
                </c:pt>
                <c:pt idx="4080">
                  <c:v>295.41000000000003</c:v>
                </c:pt>
                <c:pt idx="4081">
                  <c:v>295.14900000000023</c:v>
                </c:pt>
                <c:pt idx="4082">
                  <c:v>294.8859999999998</c:v>
                </c:pt>
                <c:pt idx="4083">
                  <c:v>294.62299999999999</c:v>
                </c:pt>
                <c:pt idx="4084">
                  <c:v>294.36</c:v>
                </c:pt>
                <c:pt idx="4085">
                  <c:v>294.09599999999978</c:v>
                </c:pt>
                <c:pt idx="4086">
                  <c:v>293.83300000000003</c:v>
                </c:pt>
                <c:pt idx="4087">
                  <c:v>293.56900000000002</c:v>
                </c:pt>
                <c:pt idx="4088">
                  <c:v>293.30500000000001</c:v>
                </c:pt>
                <c:pt idx="4089">
                  <c:v>293.041</c:v>
                </c:pt>
                <c:pt idx="4090">
                  <c:v>292.77799999999979</c:v>
                </c:pt>
                <c:pt idx="4091">
                  <c:v>292.51400000000001</c:v>
                </c:pt>
                <c:pt idx="4092">
                  <c:v>292.25099999999975</c:v>
                </c:pt>
                <c:pt idx="4093">
                  <c:v>291.98799999999977</c:v>
                </c:pt>
                <c:pt idx="4094">
                  <c:v>291.7249999999998</c:v>
                </c:pt>
                <c:pt idx="4095">
                  <c:v>291.464</c:v>
                </c:pt>
                <c:pt idx="4096">
                  <c:v>291.202</c:v>
                </c:pt>
                <c:pt idx="4097">
                  <c:v>290.94200000000001</c:v>
                </c:pt>
                <c:pt idx="4098">
                  <c:v>290.68200000000002</c:v>
                </c:pt>
                <c:pt idx="4099">
                  <c:v>290.42299999999977</c:v>
                </c:pt>
                <c:pt idx="4100">
                  <c:v>290.16500000000002</c:v>
                </c:pt>
                <c:pt idx="4101">
                  <c:v>289.90799999999979</c:v>
                </c:pt>
                <c:pt idx="4102">
                  <c:v>289.65199999999999</c:v>
                </c:pt>
                <c:pt idx="4103">
                  <c:v>289.3979999999998</c:v>
                </c:pt>
                <c:pt idx="4104">
                  <c:v>289.14400000000023</c:v>
                </c:pt>
                <c:pt idx="4105">
                  <c:v>288.892</c:v>
                </c:pt>
                <c:pt idx="4106">
                  <c:v>288.64200000000022</c:v>
                </c:pt>
                <c:pt idx="4107">
                  <c:v>288.392</c:v>
                </c:pt>
                <c:pt idx="4108">
                  <c:v>288.14499999999998</c:v>
                </c:pt>
                <c:pt idx="4109">
                  <c:v>287.899</c:v>
                </c:pt>
                <c:pt idx="4110">
                  <c:v>287.65499999999997</c:v>
                </c:pt>
                <c:pt idx="4111">
                  <c:v>287.41299999999978</c:v>
                </c:pt>
                <c:pt idx="4112">
                  <c:v>287.173</c:v>
                </c:pt>
                <c:pt idx="4113">
                  <c:v>286.93499999999977</c:v>
                </c:pt>
                <c:pt idx="4114">
                  <c:v>286.69900000000001</c:v>
                </c:pt>
                <c:pt idx="4115">
                  <c:v>286.46499999999975</c:v>
                </c:pt>
                <c:pt idx="4116">
                  <c:v>286.23399999999958</c:v>
                </c:pt>
                <c:pt idx="4117">
                  <c:v>286.00400000000002</c:v>
                </c:pt>
                <c:pt idx="4118">
                  <c:v>285.77799999999979</c:v>
                </c:pt>
                <c:pt idx="4119">
                  <c:v>285.55399999999975</c:v>
                </c:pt>
                <c:pt idx="4120">
                  <c:v>285.33199999999965</c:v>
                </c:pt>
                <c:pt idx="4121">
                  <c:v>285.113</c:v>
                </c:pt>
                <c:pt idx="4122">
                  <c:v>284.89699999999965</c:v>
                </c:pt>
                <c:pt idx="4123">
                  <c:v>284.68400000000008</c:v>
                </c:pt>
                <c:pt idx="4124">
                  <c:v>284.47399999999965</c:v>
                </c:pt>
                <c:pt idx="4125">
                  <c:v>284.26599999999979</c:v>
                </c:pt>
                <c:pt idx="4126">
                  <c:v>284.06200000000001</c:v>
                </c:pt>
                <c:pt idx="4127">
                  <c:v>283.86099999999999</c:v>
                </c:pt>
                <c:pt idx="4128">
                  <c:v>283.66300000000001</c:v>
                </c:pt>
                <c:pt idx="4129">
                  <c:v>283.46899999999965</c:v>
                </c:pt>
                <c:pt idx="4130">
                  <c:v>283.27799999999979</c:v>
                </c:pt>
                <c:pt idx="4131">
                  <c:v>283.09099999999978</c:v>
                </c:pt>
                <c:pt idx="4132">
                  <c:v>282.90699999999958</c:v>
                </c:pt>
                <c:pt idx="4133">
                  <c:v>282.72599999999977</c:v>
                </c:pt>
                <c:pt idx="4134">
                  <c:v>282.55</c:v>
                </c:pt>
                <c:pt idx="4135">
                  <c:v>282.37700000000001</c:v>
                </c:pt>
                <c:pt idx="4136">
                  <c:v>282.20800000000003</c:v>
                </c:pt>
                <c:pt idx="4137">
                  <c:v>282.04399999999993</c:v>
                </c:pt>
                <c:pt idx="4138">
                  <c:v>281.88299999999975</c:v>
                </c:pt>
                <c:pt idx="4139">
                  <c:v>281.72599999999977</c:v>
                </c:pt>
                <c:pt idx="4140">
                  <c:v>281.57299999999975</c:v>
                </c:pt>
                <c:pt idx="4141">
                  <c:v>281.42499999999978</c:v>
                </c:pt>
                <c:pt idx="4142">
                  <c:v>281.28099999999978</c:v>
                </c:pt>
                <c:pt idx="4143">
                  <c:v>281.14200000000022</c:v>
                </c:pt>
                <c:pt idx="4144">
                  <c:v>281.00599999999974</c:v>
                </c:pt>
                <c:pt idx="4145">
                  <c:v>280.87599999999975</c:v>
                </c:pt>
                <c:pt idx="4146">
                  <c:v>280.75</c:v>
                </c:pt>
                <c:pt idx="4147">
                  <c:v>280.62900000000002</c:v>
                </c:pt>
                <c:pt idx="4148">
                  <c:v>280.512</c:v>
                </c:pt>
                <c:pt idx="4149">
                  <c:v>280.39999999999975</c:v>
                </c:pt>
                <c:pt idx="4150">
                  <c:v>280.29299999999978</c:v>
                </c:pt>
                <c:pt idx="4151">
                  <c:v>280.19099999999975</c:v>
                </c:pt>
                <c:pt idx="4152">
                  <c:v>280.09399999999965</c:v>
                </c:pt>
                <c:pt idx="4153">
                  <c:v>280.00200000000001</c:v>
                </c:pt>
                <c:pt idx="4154">
                  <c:v>279.91499999999979</c:v>
                </c:pt>
                <c:pt idx="4155">
                  <c:v>279.834</c:v>
                </c:pt>
                <c:pt idx="4156">
                  <c:v>279.75700000000001</c:v>
                </c:pt>
                <c:pt idx="4157">
                  <c:v>279.68599999999975</c:v>
                </c:pt>
                <c:pt idx="4158">
                  <c:v>279.62</c:v>
                </c:pt>
                <c:pt idx="4159">
                  <c:v>279.56</c:v>
                </c:pt>
                <c:pt idx="4160">
                  <c:v>279.505</c:v>
                </c:pt>
                <c:pt idx="4161">
                  <c:v>279.45599999999979</c:v>
                </c:pt>
                <c:pt idx="4162">
                  <c:v>279.41199999999958</c:v>
                </c:pt>
                <c:pt idx="4163">
                  <c:v>279.37400000000002</c:v>
                </c:pt>
                <c:pt idx="4164">
                  <c:v>279.34199999999993</c:v>
                </c:pt>
                <c:pt idx="4165">
                  <c:v>279.315</c:v>
                </c:pt>
                <c:pt idx="4166">
                  <c:v>279.29399999999958</c:v>
                </c:pt>
                <c:pt idx="4167">
                  <c:v>279.279</c:v>
                </c:pt>
                <c:pt idx="4168">
                  <c:v>279.27</c:v>
                </c:pt>
                <c:pt idx="4169">
                  <c:v>279.26599999999979</c:v>
                </c:pt>
                <c:pt idx="4170">
                  <c:v>279.26900000000001</c:v>
                </c:pt>
                <c:pt idx="4171">
                  <c:v>279.27799999999979</c:v>
                </c:pt>
                <c:pt idx="4172">
                  <c:v>279.29199999999958</c:v>
                </c:pt>
                <c:pt idx="4173">
                  <c:v>279.31299999999999</c:v>
                </c:pt>
                <c:pt idx="4174">
                  <c:v>279.33999999999975</c:v>
                </c:pt>
                <c:pt idx="4175">
                  <c:v>279.37299999999999</c:v>
                </c:pt>
                <c:pt idx="4176">
                  <c:v>279.41199999999958</c:v>
                </c:pt>
                <c:pt idx="4177">
                  <c:v>279.45800000000003</c:v>
                </c:pt>
                <c:pt idx="4178">
                  <c:v>279.51</c:v>
                </c:pt>
                <c:pt idx="4179">
                  <c:v>279.56799999999993</c:v>
                </c:pt>
                <c:pt idx="4180">
                  <c:v>279.63200000000001</c:v>
                </c:pt>
                <c:pt idx="4181">
                  <c:v>279.70299999999975</c:v>
                </c:pt>
                <c:pt idx="4182">
                  <c:v>279.77999999999975</c:v>
                </c:pt>
                <c:pt idx="4183">
                  <c:v>279.86399999999975</c:v>
                </c:pt>
                <c:pt idx="4184">
                  <c:v>279.95400000000001</c:v>
                </c:pt>
                <c:pt idx="4185">
                  <c:v>280.05099999999999</c:v>
                </c:pt>
                <c:pt idx="4186">
                  <c:v>280.15400000000022</c:v>
                </c:pt>
                <c:pt idx="4187">
                  <c:v>280.26299999999975</c:v>
                </c:pt>
                <c:pt idx="4188">
                  <c:v>280.38</c:v>
                </c:pt>
                <c:pt idx="4189">
                  <c:v>280.50200000000001</c:v>
                </c:pt>
                <c:pt idx="4190">
                  <c:v>280.63200000000001</c:v>
                </c:pt>
                <c:pt idx="4191">
                  <c:v>280.76799999999974</c:v>
                </c:pt>
                <c:pt idx="4192">
                  <c:v>280.91000000000003</c:v>
                </c:pt>
                <c:pt idx="4193">
                  <c:v>281.06</c:v>
                </c:pt>
                <c:pt idx="4194">
                  <c:v>281.21499999999975</c:v>
                </c:pt>
                <c:pt idx="4195">
                  <c:v>281.37799999999999</c:v>
                </c:pt>
                <c:pt idx="4196">
                  <c:v>281.54700000000008</c:v>
                </c:pt>
                <c:pt idx="4197">
                  <c:v>281.72299999999979</c:v>
                </c:pt>
                <c:pt idx="4198">
                  <c:v>281.90499999999975</c:v>
                </c:pt>
                <c:pt idx="4199">
                  <c:v>282.09500000000003</c:v>
                </c:pt>
                <c:pt idx="4200">
                  <c:v>282.29099999999966</c:v>
                </c:pt>
                <c:pt idx="4201">
                  <c:v>282.49299999999965</c:v>
                </c:pt>
                <c:pt idx="4202">
                  <c:v>282.70299999999975</c:v>
                </c:pt>
                <c:pt idx="4203">
                  <c:v>282.91899999999958</c:v>
                </c:pt>
                <c:pt idx="4204">
                  <c:v>283.14100000000002</c:v>
                </c:pt>
                <c:pt idx="4205">
                  <c:v>283.37099999999975</c:v>
                </c:pt>
                <c:pt idx="4206">
                  <c:v>283.60700000000008</c:v>
                </c:pt>
                <c:pt idx="4207">
                  <c:v>283.85000000000002</c:v>
                </c:pt>
                <c:pt idx="4208">
                  <c:v>284.09899999999965</c:v>
                </c:pt>
                <c:pt idx="4209">
                  <c:v>284.35599999999999</c:v>
                </c:pt>
                <c:pt idx="4210">
                  <c:v>284.61799999999999</c:v>
                </c:pt>
                <c:pt idx="4211">
                  <c:v>284.88799999999975</c:v>
                </c:pt>
                <c:pt idx="4212">
                  <c:v>285.16399999999999</c:v>
                </c:pt>
                <c:pt idx="4213">
                  <c:v>285.447</c:v>
                </c:pt>
                <c:pt idx="4214">
                  <c:v>285.73599999999965</c:v>
                </c:pt>
                <c:pt idx="4215">
                  <c:v>286.03199999999958</c:v>
                </c:pt>
                <c:pt idx="4216">
                  <c:v>286.334</c:v>
                </c:pt>
                <c:pt idx="4217">
                  <c:v>286.64299999999997</c:v>
                </c:pt>
                <c:pt idx="4218">
                  <c:v>286.959</c:v>
                </c:pt>
                <c:pt idx="4219">
                  <c:v>287.28099999999978</c:v>
                </c:pt>
                <c:pt idx="4220">
                  <c:v>287.61</c:v>
                </c:pt>
                <c:pt idx="4221">
                  <c:v>287.94499999999999</c:v>
                </c:pt>
                <c:pt idx="4222">
                  <c:v>288.28599999999977</c:v>
                </c:pt>
                <c:pt idx="4223">
                  <c:v>288.63400000000001</c:v>
                </c:pt>
                <c:pt idx="4224">
                  <c:v>288.98799999999977</c:v>
                </c:pt>
                <c:pt idx="4225">
                  <c:v>289.34899999999999</c:v>
                </c:pt>
                <c:pt idx="4226">
                  <c:v>289.71599999999978</c:v>
                </c:pt>
                <c:pt idx="4227">
                  <c:v>290.089</c:v>
                </c:pt>
                <c:pt idx="4228">
                  <c:v>290.46799999999979</c:v>
                </c:pt>
                <c:pt idx="4229">
                  <c:v>290.85399999999993</c:v>
                </c:pt>
                <c:pt idx="4230">
                  <c:v>291.24599999999975</c:v>
                </c:pt>
                <c:pt idx="4231">
                  <c:v>291.64400000000023</c:v>
                </c:pt>
                <c:pt idx="4232">
                  <c:v>292.04700000000008</c:v>
                </c:pt>
                <c:pt idx="4233">
                  <c:v>292.45699999999965</c:v>
                </c:pt>
                <c:pt idx="4234">
                  <c:v>292.87299999999999</c:v>
                </c:pt>
                <c:pt idx="4235">
                  <c:v>293.29499999999979</c:v>
                </c:pt>
                <c:pt idx="4236">
                  <c:v>293.72299999999979</c:v>
                </c:pt>
                <c:pt idx="4237">
                  <c:v>294.15699999999993</c:v>
                </c:pt>
                <c:pt idx="4238">
                  <c:v>294.59599999999978</c:v>
                </c:pt>
                <c:pt idx="4239">
                  <c:v>295.04199999999975</c:v>
                </c:pt>
                <c:pt idx="4240">
                  <c:v>295.49299999999965</c:v>
                </c:pt>
                <c:pt idx="4241">
                  <c:v>295.94900000000001</c:v>
                </c:pt>
                <c:pt idx="4242">
                  <c:v>296.41099999999977</c:v>
                </c:pt>
                <c:pt idx="4243">
                  <c:v>296.87900000000002</c:v>
                </c:pt>
                <c:pt idx="4244">
                  <c:v>297.35199999999975</c:v>
                </c:pt>
                <c:pt idx="4245">
                  <c:v>297.83099999999979</c:v>
                </c:pt>
                <c:pt idx="4246">
                  <c:v>298.315</c:v>
                </c:pt>
                <c:pt idx="4247">
                  <c:v>298.80399999999975</c:v>
                </c:pt>
                <c:pt idx="4248">
                  <c:v>299.29899999999958</c:v>
                </c:pt>
                <c:pt idx="4249">
                  <c:v>299.79899999999958</c:v>
                </c:pt>
                <c:pt idx="4250">
                  <c:v>300.30399999999975</c:v>
                </c:pt>
                <c:pt idx="4251">
                  <c:v>300.81400000000002</c:v>
                </c:pt>
                <c:pt idx="4252">
                  <c:v>301.32900000000001</c:v>
                </c:pt>
                <c:pt idx="4253">
                  <c:v>301.84800000000001</c:v>
                </c:pt>
                <c:pt idx="4254">
                  <c:v>302.37299999999999</c:v>
                </c:pt>
                <c:pt idx="4255">
                  <c:v>302.90299999999979</c:v>
                </c:pt>
                <c:pt idx="4256">
                  <c:v>303.43699999999961</c:v>
                </c:pt>
                <c:pt idx="4257">
                  <c:v>303.97599999999977</c:v>
                </c:pt>
                <c:pt idx="4258">
                  <c:v>304.51900000000001</c:v>
                </c:pt>
                <c:pt idx="4259">
                  <c:v>305.06700000000001</c:v>
                </c:pt>
                <c:pt idx="4260">
                  <c:v>305.62</c:v>
                </c:pt>
                <c:pt idx="4261">
                  <c:v>306.17599999999999</c:v>
                </c:pt>
                <c:pt idx="4262">
                  <c:v>306.73799999999977</c:v>
                </c:pt>
                <c:pt idx="4263">
                  <c:v>307.303</c:v>
                </c:pt>
                <c:pt idx="4264">
                  <c:v>307.87200000000001</c:v>
                </c:pt>
                <c:pt idx="4265">
                  <c:v>308.44600000000003</c:v>
                </c:pt>
                <c:pt idx="4266">
                  <c:v>309.0229999999998</c:v>
                </c:pt>
                <c:pt idx="4267">
                  <c:v>309.60399999999993</c:v>
                </c:pt>
                <c:pt idx="4268">
                  <c:v>310.18900000000002</c:v>
                </c:pt>
                <c:pt idx="4269">
                  <c:v>310.77799999999979</c:v>
                </c:pt>
                <c:pt idx="4270">
                  <c:v>311.37099999999975</c:v>
                </c:pt>
                <c:pt idx="4271">
                  <c:v>311.96699999999959</c:v>
                </c:pt>
                <c:pt idx="4272">
                  <c:v>312.56599999999975</c:v>
                </c:pt>
                <c:pt idx="4273">
                  <c:v>313.16899999999993</c:v>
                </c:pt>
                <c:pt idx="4274">
                  <c:v>313.77499999999975</c:v>
                </c:pt>
                <c:pt idx="4275">
                  <c:v>314.38400000000001</c:v>
                </c:pt>
                <c:pt idx="4276">
                  <c:v>314.99699999999962</c:v>
                </c:pt>
                <c:pt idx="4277">
                  <c:v>315.61200000000002</c:v>
                </c:pt>
                <c:pt idx="4278">
                  <c:v>316.23099999999965</c:v>
                </c:pt>
                <c:pt idx="4279">
                  <c:v>316.85199999999975</c:v>
                </c:pt>
                <c:pt idx="4280">
                  <c:v>317.47599999999977</c:v>
                </c:pt>
                <c:pt idx="4281">
                  <c:v>318.10300000000001</c:v>
                </c:pt>
                <c:pt idx="4282">
                  <c:v>318.73200000000003</c:v>
                </c:pt>
                <c:pt idx="4283">
                  <c:v>319.36399999999975</c:v>
                </c:pt>
                <c:pt idx="4284">
                  <c:v>319.99899999999963</c:v>
                </c:pt>
                <c:pt idx="4285">
                  <c:v>320.63499999999999</c:v>
                </c:pt>
                <c:pt idx="4286">
                  <c:v>321.274</c:v>
                </c:pt>
                <c:pt idx="4287">
                  <c:v>321.91499999999979</c:v>
                </c:pt>
                <c:pt idx="4288">
                  <c:v>322.55799999999999</c:v>
                </c:pt>
                <c:pt idx="4289">
                  <c:v>323.20299999999975</c:v>
                </c:pt>
                <c:pt idx="4290">
                  <c:v>323.85000000000002</c:v>
                </c:pt>
                <c:pt idx="4291">
                  <c:v>324.49799999999965</c:v>
                </c:pt>
                <c:pt idx="4292">
                  <c:v>325.14900000000023</c:v>
                </c:pt>
                <c:pt idx="4293">
                  <c:v>325.8</c:v>
                </c:pt>
                <c:pt idx="4294">
                  <c:v>326.45299999999975</c:v>
                </c:pt>
                <c:pt idx="4295">
                  <c:v>327.108</c:v>
                </c:pt>
                <c:pt idx="4296">
                  <c:v>327.76400000000001</c:v>
                </c:pt>
                <c:pt idx="4297">
                  <c:v>328.42099999999965</c:v>
                </c:pt>
                <c:pt idx="4298">
                  <c:v>329.07900000000001</c:v>
                </c:pt>
                <c:pt idx="4299">
                  <c:v>329.73799999999977</c:v>
                </c:pt>
                <c:pt idx="4300">
                  <c:v>330.3979999999998</c:v>
                </c:pt>
                <c:pt idx="4301">
                  <c:v>331.05900000000008</c:v>
                </c:pt>
                <c:pt idx="4302">
                  <c:v>331.7199999999998</c:v>
                </c:pt>
                <c:pt idx="4303">
                  <c:v>332.38200000000001</c:v>
                </c:pt>
                <c:pt idx="4304">
                  <c:v>333.04399999999993</c:v>
                </c:pt>
                <c:pt idx="4305">
                  <c:v>333.70699999999965</c:v>
                </c:pt>
                <c:pt idx="4306">
                  <c:v>334.37</c:v>
                </c:pt>
                <c:pt idx="4307">
                  <c:v>335.03399999999965</c:v>
                </c:pt>
                <c:pt idx="4308">
                  <c:v>335.697</c:v>
                </c:pt>
                <c:pt idx="4309">
                  <c:v>336.36099999999999</c:v>
                </c:pt>
                <c:pt idx="4310">
                  <c:v>337.024</c:v>
                </c:pt>
                <c:pt idx="4311">
                  <c:v>337.68700000000001</c:v>
                </c:pt>
                <c:pt idx="4312">
                  <c:v>338.35</c:v>
                </c:pt>
                <c:pt idx="4313">
                  <c:v>339.01299999999975</c:v>
                </c:pt>
                <c:pt idx="4314">
                  <c:v>339.67500000000001</c:v>
                </c:pt>
                <c:pt idx="4315">
                  <c:v>340.33599999999979</c:v>
                </c:pt>
                <c:pt idx="4316">
                  <c:v>340.99699999999962</c:v>
                </c:pt>
                <c:pt idx="4317">
                  <c:v>341.65699999999993</c:v>
                </c:pt>
                <c:pt idx="4318">
                  <c:v>342.31599999999975</c:v>
                </c:pt>
                <c:pt idx="4319">
                  <c:v>342.97399999999965</c:v>
                </c:pt>
                <c:pt idx="4320">
                  <c:v>343.63099999999974</c:v>
                </c:pt>
                <c:pt idx="4321">
                  <c:v>344.28699999999958</c:v>
                </c:pt>
                <c:pt idx="4322">
                  <c:v>344.94099999999975</c:v>
                </c:pt>
                <c:pt idx="4323">
                  <c:v>345.59500000000003</c:v>
                </c:pt>
                <c:pt idx="4324">
                  <c:v>346.24599999999975</c:v>
                </c:pt>
                <c:pt idx="4325">
                  <c:v>346.89699999999965</c:v>
                </c:pt>
                <c:pt idx="4326">
                  <c:v>347.54500000000002</c:v>
                </c:pt>
                <c:pt idx="4327">
                  <c:v>348.19200000000001</c:v>
                </c:pt>
                <c:pt idx="4328">
                  <c:v>348.83699999999965</c:v>
                </c:pt>
                <c:pt idx="4329">
                  <c:v>349.47999999999979</c:v>
                </c:pt>
                <c:pt idx="4330">
                  <c:v>350.12200000000001</c:v>
                </c:pt>
                <c:pt idx="4331">
                  <c:v>350.7609999999998</c:v>
                </c:pt>
                <c:pt idx="4332">
                  <c:v>351.39699999999965</c:v>
                </c:pt>
                <c:pt idx="4333">
                  <c:v>352.03199999999958</c:v>
                </c:pt>
                <c:pt idx="4334">
                  <c:v>352.66399999999999</c:v>
                </c:pt>
                <c:pt idx="4335">
                  <c:v>353.29399999999958</c:v>
                </c:pt>
                <c:pt idx="4336">
                  <c:v>353.92099999999965</c:v>
                </c:pt>
                <c:pt idx="4337">
                  <c:v>354.54599999999999</c:v>
                </c:pt>
                <c:pt idx="4338">
                  <c:v>355.16699999999975</c:v>
                </c:pt>
                <c:pt idx="4339">
                  <c:v>355.78699999999958</c:v>
                </c:pt>
                <c:pt idx="4340">
                  <c:v>356.40299999999979</c:v>
                </c:pt>
                <c:pt idx="4341">
                  <c:v>357.01599999999979</c:v>
                </c:pt>
                <c:pt idx="4342">
                  <c:v>357.62599999999975</c:v>
                </c:pt>
                <c:pt idx="4343">
                  <c:v>358.23299999999978</c:v>
                </c:pt>
                <c:pt idx="4344">
                  <c:v>358.83599999999979</c:v>
                </c:pt>
                <c:pt idx="4345">
                  <c:v>359.43699999999961</c:v>
                </c:pt>
                <c:pt idx="4346">
                  <c:v>360.03399999999965</c:v>
                </c:pt>
                <c:pt idx="4347">
                  <c:v>360.62700000000001</c:v>
                </c:pt>
                <c:pt idx="4348">
                  <c:v>361.21699999999959</c:v>
                </c:pt>
                <c:pt idx="4349">
                  <c:v>361.803</c:v>
                </c:pt>
                <c:pt idx="4350">
                  <c:v>362.3859999999998</c:v>
                </c:pt>
                <c:pt idx="4351">
                  <c:v>362.964</c:v>
                </c:pt>
                <c:pt idx="4352">
                  <c:v>363.53899999999965</c:v>
                </c:pt>
                <c:pt idx="4353">
                  <c:v>364.11</c:v>
                </c:pt>
                <c:pt idx="4354">
                  <c:v>364.67700000000002</c:v>
                </c:pt>
                <c:pt idx="4355">
                  <c:v>365.24</c:v>
                </c:pt>
                <c:pt idx="4356">
                  <c:v>365.79799999999977</c:v>
                </c:pt>
                <c:pt idx="4357">
                  <c:v>366.35300000000001</c:v>
                </c:pt>
                <c:pt idx="4358">
                  <c:v>366.90299999999979</c:v>
                </c:pt>
                <c:pt idx="4359">
                  <c:v>367.44900000000001</c:v>
                </c:pt>
                <c:pt idx="4360">
                  <c:v>367.98999999999978</c:v>
                </c:pt>
                <c:pt idx="4361">
                  <c:v>368.52699999999965</c:v>
                </c:pt>
                <c:pt idx="4362">
                  <c:v>369.05900000000008</c:v>
                </c:pt>
                <c:pt idx="4363">
                  <c:v>369.58599999999979</c:v>
                </c:pt>
                <c:pt idx="4364">
                  <c:v>370.10899999999975</c:v>
                </c:pt>
                <c:pt idx="4365">
                  <c:v>370.62700000000001</c:v>
                </c:pt>
                <c:pt idx="4366">
                  <c:v>371.14000000000021</c:v>
                </c:pt>
                <c:pt idx="4367">
                  <c:v>371.64800000000002</c:v>
                </c:pt>
                <c:pt idx="4368">
                  <c:v>372.15100000000001</c:v>
                </c:pt>
                <c:pt idx="4369">
                  <c:v>372.6500000000002</c:v>
                </c:pt>
                <c:pt idx="4370">
                  <c:v>373.14299999999997</c:v>
                </c:pt>
                <c:pt idx="4371">
                  <c:v>373.63099999999974</c:v>
                </c:pt>
                <c:pt idx="4372">
                  <c:v>374.11399999999975</c:v>
                </c:pt>
                <c:pt idx="4373">
                  <c:v>374.59099999999978</c:v>
                </c:pt>
                <c:pt idx="4374">
                  <c:v>375.06400000000002</c:v>
                </c:pt>
                <c:pt idx="4375">
                  <c:v>375.53</c:v>
                </c:pt>
                <c:pt idx="4376">
                  <c:v>375.99199999999962</c:v>
                </c:pt>
                <c:pt idx="4377">
                  <c:v>376.44799999999975</c:v>
                </c:pt>
                <c:pt idx="4378">
                  <c:v>376.8979999999998</c:v>
                </c:pt>
                <c:pt idx="4379">
                  <c:v>377.34300000000002</c:v>
                </c:pt>
                <c:pt idx="4380">
                  <c:v>377.78299999999979</c:v>
                </c:pt>
                <c:pt idx="4381">
                  <c:v>378.21699999999959</c:v>
                </c:pt>
                <c:pt idx="4382">
                  <c:v>378.64499999999998</c:v>
                </c:pt>
                <c:pt idx="4383">
                  <c:v>379.06700000000001</c:v>
                </c:pt>
                <c:pt idx="4384">
                  <c:v>379.48399999999958</c:v>
                </c:pt>
                <c:pt idx="4385">
                  <c:v>379.89400000000001</c:v>
                </c:pt>
                <c:pt idx="4386">
                  <c:v>380.29899999999958</c:v>
                </c:pt>
                <c:pt idx="4387">
                  <c:v>380.69799999999975</c:v>
                </c:pt>
                <c:pt idx="4388">
                  <c:v>381.09099999999978</c:v>
                </c:pt>
                <c:pt idx="4389">
                  <c:v>381.47799999999978</c:v>
                </c:pt>
                <c:pt idx="4390">
                  <c:v>381.85899999999975</c:v>
                </c:pt>
                <c:pt idx="4391">
                  <c:v>382.23399999999958</c:v>
                </c:pt>
                <c:pt idx="4392">
                  <c:v>382.60300000000001</c:v>
                </c:pt>
                <c:pt idx="4393">
                  <c:v>382.96599999999978</c:v>
                </c:pt>
                <c:pt idx="4394">
                  <c:v>383.32299999999975</c:v>
                </c:pt>
                <c:pt idx="4395">
                  <c:v>383.67399999999975</c:v>
                </c:pt>
                <c:pt idx="4396">
                  <c:v>384.01799999999974</c:v>
                </c:pt>
                <c:pt idx="4397">
                  <c:v>384.35700000000008</c:v>
                </c:pt>
                <c:pt idx="4398">
                  <c:v>384.68900000000002</c:v>
                </c:pt>
                <c:pt idx="4399">
                  <c:v>385.01499999999999</c:v>
                </c:pt>
                <c:pt idx="4400">
                  <c:v>385.334</c:v>
                </c:pt>
                <c:pt idx="4401">
                  <c:v>385.64800000000002</c:v>
                </c:pt>
                <c:pt idx="4402">
                  <c:v>385.95499999999993</c:v>
                </c:pt>
                <c:pt idx="4403">
                  <c:v>386.255</c:v>
                </c:pt>
                <c:pt idx="4404">
                  <c:v>386.55</c:v>
                </c:pt>
                <c:pt idx="4405">
                  <c:v>386.83799999999979</c:v>
                </c:pt>
                <c:pt idx="4406">
                  <c:v>387.12</c:v>
                </c:pt>
                <c:pt idx="4407">
                  <c:v>387.39499999999975</c:v>
                </c:pt>
                <c:pt idx="4408">
                  <c:v>387.66399999999999</c:v>
                </c:pt>
                <c:pt idx="4409">
                  <c:v>387.92599999999965</c:v>
                </c:pt>
                <c:pt idx="4410">
                  <c:v>388.18299999999999</c:v>
                </c:pt>
                <c:pt idx="4411">
                  <c:v>388.43199999999962</c:v>
                </c:pt>
                <c:pt idx="4412">
                  <c:v>388.67599999999999</c:v>
                </c:pt>
                <c:pt idx="4413">
                  <c:v>388.91299999999978</c:v>
                </c:pt>
                <c:pt idx="4414">
                  <c:v>389.14299999999997</c:v>
                </c:pt>
                <c:pt idx="4415">
                  <c:v>389.36700000000002</c:v>
                </c:pt>
                <c:pt idx="4416">
                  <c:v>389.58499999999975</c:v>
                </c:pt>
                <c:pt idx="4417">
                  <c:v>389.79599999999965</c:v>
                </c:pt>
                <c:pt idx="4418">
                  <c:v>390.00099999999975</c:v>
                </c:pt>
                <c:pt idx="4419">
                  <c:v>390.2</c:v>
                </c:pt>
                <c:pt idx="4420">
                  <c:v>390.392</c:v>
                </c:pt>
                <c:pt idx="4421">
                  <c:v>390.577</c:v>
                </c:pt>
                <c:pt idx="4422">
                  <c:v>390.75700000000001</c:v>
                </c:pt>
                <c:pt idx="4423">
                  <c:v>390.92999999999978</c:v>
                </c:pt>
                <c:pt idx="4424">
                  <c:v>391.09599999999978</c:v>
                </c:pt>
                <c:pt idx="4425">
                  <c:v>391.25599999999974</c:v>
                </c:pt>
                <c:pt idx="4426">
                  <c:v>391.4099999999998</c:v>
                </c:pt>
                <c:pt idx="4427">
                  <c:v>391.55799999999999</c:v>
                </c:pt>
                <c:pt idx="4428">
                  <c:v>391.69900000000001</c:v>
                </c:pt>
                <c:pt idx="4429">
                  <c:v>391.834</c:v>
                </c:pt>
                <c:pt idx="4430">
                  <c:v>391.96199999999965</c:v>
                </c:pt>
                <c:pt idx="4431">
                  <c:v>392.08499999999975</c:v>
                </c:pt>
                <c:pt idx="4432">
                  <c:v>392.20099999999979</c:v>
                </c:pt>
                <c:pt idx="4433">
                  <c:v>392.31</c:v>
                </c:pt>
                <c:pt idx="4434">
                  <c:v>392.41399999999965</c:v>
                </c:pt>
                <c:pt idx="4435">
                  <c:v>392.5109999999998</c:v>
                </c:pt>
                <c:pt idx="4436">
                  <c:v>392.60300000000001</c:v>
                </c:pt>
                <c:pt idx="4437">
                  <c:v>392.68799999999999</c:v>
                </c:pt>
                <c:pt idx="4438">
                  <c:v>392.767</c:v>
                </c:pt>
                <c:pt idx="4439">
                  <c:v>392.8400000000002</c:v>
                </c:pt>
                <c:pt idx="4440">
                  <c:v>392.90699999999958</c:v>
                </c:pt>
                <c:pt idx="4441">
                  <c:v>392.96799999999979</c:v>
                </c:pt>
                <c:pt idx="4442">
                  <c:v>393.02199999999965</c:v>
                </c:pt>
                <c:pt idx="4443">
                  <c:v>393.07100000000003</c:v>
                </c:pt>
                <c:pt idx="4444">
                  <c:v>393.11399999999975</c:v>
                </c:pt>
                <c:pt idx="4445">
                  <c:v>393.15100000000001</c:v>
                </c:pt>
                <c:pt idx="4446">
                  <c:v>393.18299999999999</c:v>
                </c:pt>
                <c:pt idx="4447">
                  <c:v>393.20800000000003</c:v>
                </c:pt>
                <c:pt idx="4448">
                  <c:v>393.22699999999958</c:v>
                </c:pt>
                <c:pt idx="4449">
                  <c:v>393.24099999999999</c:v>
                </c:pt>
                <c:pt idx="4450">
                  <c:v>393.24900000000002</c:v>
                </c:pt>
                <c:pt idx="4451">
                  <c:v>393.25200000000001</c:v>
                </c:pt>
                <c:pt idx="4452">
                  <c:v>393.24799999999999</c:v>
                </c:pt>
                <c:pt idx="4453">
                  <c:v>393.24</c:v>
                </c:pt>
                <c:pt idx="4454">
                  <c:v>393.2249999999998</c:v>
                </c:pt>
                <c:pt idx="4455">
                  <c:v>393.20499999999993</c:v>
                </c:pt>
                <c:pt idx="4456">
                  <c:v>393.18</c:v>
                </c:pt>
                <c:pt idx="4457">
                  <c:v>393.14900000000023</c:v>
                </c:pt>
                <c:pt idx="4458">
                  <c:v>393.113</c:v>
                </c:pt>
                <c:pt idx="4459">
                  <c:v>393.07100000000003</c:v>
                </c:pt>
                <c:pt idx="4460">
                  <c:v>393.024</c:v>
                </c:pt>
                <c:pt idx="4461">
                  <c:v>392.97199999999958</c:v>
                </c:pt>
                <c:pt idx="4462">
                  <c:v>392.91499999999979</c:v>
                </c:pt>
                <c:pt idx="4463">
                  <c:v>392.85199999999975</c:v>
                </c:pt>
                <c:pt idx="4464">
                  <c:v>392.78399999999965</c:v>
                </c:pt>
                <c:pt idx="4465">
                  <c:v>392.71199999999965</c:v>
                </c:pt>
                <c:pt idx="4466">
                  <c:v>392.63400000000001</c:v>
                </c:pt>
                <c:pt idx="4467">
                  <c:v>392.55099999999999</c:v>
                </c:pt>
                <c:pt idx="4468">
                  <c:v>392.464</c:v>
                </c:pt>
                <c:pt idx="4469">
                  <c:v>392.37200000000001</c:v>
                </c:pt>
                <c:pt idx="4470">
                  <c:v>392.274</c:v>
                </c:pt>
                <c:pt idx="4471">
                  <c:v>392.17200000000008</c:v>
                </c:pt>
                <c:pt idx="4472">
                  <c:v>392.06599999999975</c:v>
                </c:pt>
                <c:pt idx="4473">
                  <c:v>391.95400000000001</c:v>
                </c:pt>
                <c:pt idx="4474">
                  <c:v>391.839</c:v>
                </c:pt>
                <c:pt idx="4475">
                  <c:v>391.71799999999979</c:v>
                </c:pt>
                <c:pt idx="4476">
                  <c:v>391.59299999999979</c:v>
                </c:pt>
                <c:pt idx="4477">
                  <c:v>391.464</c:v>
                </c:pt>
                <c:pt idx="4478">
                  <c:v>391.33099999999979</c:v>
                </c:pt>
                <c:pt idx="4479">
                  <c:v>391.19200000000001</c:v>
                </c:pt>
                <c:pt idx="4480">
                  <c:v>391.05</c:v>
                </c:pt>
                <c:pt idx="4481">
                  <c:v>390.904</c:v>
                </c:pt>
                <c:pt idx="4482">
                  <c:v>390.75400000000002</c:v>
                </c:pt>
                <c:pt idx="4483">
                  <c:v>390.59899999999965</c:v>
                </c:pt>
                <c:pt idx="4484">
                  <c:v>390.44</c:v>
                </c:pt>
                <c:pt idx="4485">
                  <c:v>390.27799999999979</c:v>
                </c:pt>
                <c:pt idx="4486">
                  <c:v>390.11099999999999</c:v>
                </c:pt>
                <c:pt idx="4487">
                  <c:v>389.94099999999975</c:v>
                </c:pt>
                <c:pt idx="4488">
                  <c:v>389.767</c:v>
                </c:pt>
                <c:pt idx="4489">
                  <c:v>389.589</c:v>
                </c:pt>
                <c:pt idx="4490">
                  <c:v>389.40799999999979</c:v>
                </c:pt>
                <c:pt idx="4491">
                  <c:v>389.22299999999979</c:v>
                </c:pt>
                <c:pt idx="4492">
                  <c:v>389.03500000000003</c:v>
                </c:pt>
                <c:pt idx="4493">
                  <c:v>388.84300000000002</c:v>
                </c:pt>
                <c:pt idx="4494">
                  <c:v>388.64699999999999</c:v>
                </c:pt>
                <c:pt idx="4495">
                  <c:v>388.44900000000001</c:v>
                </c:pt>
                <c:pt idx="4496">
                  <c:v>388.24700000000001</c:v>
                </c:pt>
                <c:pt idx="4497">
                  <c:v>388.041</c:v>
                </c:pt>
                <c:pt idx="4498">
                  <c:v>387.83300000000003</c:v>
                </c:pt>
                <c:pt idx="4499">
                  <c:v>387.62099999999975</c:v>
                </c:pt>
                <c:pt idx="4500">
                  <c:v>387.40699999999958</c:v>
                </c:pt>
                <c:pt idx="4501">
                  <c:v>387.19</c:v>
                </c:pt>
                <c:pt idx="4502">
                  <c:v>386.96899999999965</c:v>
                </c:pt>
                <c:pt idx="4503">
                  <c:v>386.74599999999975</c:v>
                </c:pt>
                <c:pt idx="4504">
                  <c:v>386.52</c:v>
                </c:pt>
                <c:pt idx="4505">
                  <c:v>386.29099999999966</c:v>
                </c:pt>
                <c:pt idx="4506">
                  <c:v>386.06</c:v>
                </c:pt>
                <c:pt idx="4507">
                  <c:v>385.82599999999979</c:v>
                </c:pt>
                <c:pt idx="4508">
                  <c:v>385.589</c:v>
                </c:pt>
                <c:pt idx="4509">
                  <c:v>385.35</c:v>
                </c:pt>
                <c:pt idx="4510">
                  <c:v>385.10899999999975</c:v>
                </c:pt>
                <c:pt idx="4511">
                  <c:v>384.86500000000001</c:v>
                </c:pt>
                <c:pt idx="4512">
                  <c:v>384.61799999999999</c:v>
                </c:pt>
                <c:pt idx="4513">
                  <c:v>384.37</c:v>
                </c:pt>
                <c:pt idx="4514">
                  <c:v>384.12</c:v>
                </c:pt>
                <c:pt idx="4515">
                  <c:v>383.86700000000002</c:v>
                </c:pt>
                <c:pt idx="4516">
                  <c:v>383.61200000000002</c:v>
                </c:pt>
                <c:pt idx="4517">
                  <c:v>383.35500000000002</c:v>
                </c:pt>
                <c:pt idx="4518">
                  <c:v>383.09699999999958</c:v>
                </c:pt>
                <c:pt idx="4519">
                  <c:v>382.83599999999979</c:v>
                </c:pt>
                <c:pt idx="4520">
                  <c:v>382.57400000000001</c:v>
                </c:pt>
                <c:pt idx="4521">
                  <c:v>382.31</c:v>
                </c:pt>
                <c:pt idx="4522">
                  <c:v>382.04399999999993</c:v>
                </c:pt>
                <c:pt idx="4523">
                  <c:v>381.77599999999978</c:v>
                </c:pt>
                <c:pt idx="4524">
                  <c:v>381.50700000000001</c:v>
                </c:pt>
                <c:pt idx="4525">
                  <c:v>381.23599999999965</c:v>
                </c:pt>
                <c:pt idx="4526">
                  <c:v>380.964</c:v>
                </c:pt>
                <c:pt idx="4527">
                  <c:v>380.69099999999975</c:v>
                </c:pt>
                <c:pt idx="4528">
                  <c:v>380.41599999999966</c:v>
                </c:pt>
                <c:pt idx="4529">
                  <c:v>380.14000000000021</c:v>
                </c:pt>
                <c:pt idx="4530">
                  <c:v>379.86200000000002</c:v>
                </c:pt>
                <c:pt idx="4531">
                  <c:v>379.58300000000003</c:v>
                </c:pt>
                <c:pt idx="4532">
                  <c:v>379.30399999999975</c:v>
                </c:pt>
                <c:pt idx="4533">
                  <c:v>379.0229999999998</c:v>
                </c:pt>
                <c:pt idx="4534">
                  <c:v>378.74099999999999</c:v>
                </c:pt>
                <c:pt idx="4535">
                  <c:v>378.45800000000003</c:v>
                </c:pt>
                <c:pt idx="4536">
                  <c:v>378.17399999999975</c:v>
                </c:pt>
                <c:pt idx="4537">
                  <c:v>377.88900000000001</c:v>
                </c:pt>
                <c:pt idx="4538">
                  <c:v>377.60300000000001</c:v>
                </c:pt>
                <c:pt idx="4539">
                  <c:v>377.31599999999975</c:v>
                </c:pt>
                <c:pt idx="4540">
                  <c:v>377.029</c:v>
                </c:pt>
                <c:pt idx="4541">
                  <c:v>376.74099999999999</c:v>
                </c:pt>
                <c:pt idx="4542">
                  <c:v>376.45299999999975</c:v>
                </c:pt>
                <c:pt idx="4543">
                  <c:v>376.16399999999999</c:v>
                </c:pt>
                <c:pt idx="4544">
                  <c:v>375.87400000000002</c:v>
                </c:pt>
                <c:pt idx="4545">
                  <c:v>375.584</c:v>
                </c:pt>
                <c:pt idx="4546">
                  <c:v>375.29299999999978</c:v>
                </c:pt>
                <c:pt idx="4547">
                  <c:v>375.00200000000001</c:v>
                </c:pt>
                <c:pt idx="4548">
                  <c:v>374.71</c:v>
                </c:pt>
                <c:pt idx="4549">
                  <c:v>374.41799999999978</c:v>
                </c:pt>
                <c:pt idx="4550">
                  <c:v>374.12599999999975</c:v>
                </c:pt>
                <c:pt idx="4551">
                  <c:v>373.834</c:v>
                </c:pt>
                <c:pt idx="4552">
                  <c:v>373.541</c:v>
                </c:pt>
                <c:pt idx="4553">
                  <c:v>373.24799999999999</c:v>
                </c:pt>
                <c:pt idx="4554">
                  <c:v>372.95499999999993</c:v>
                </c:pt>
                <c:pt idx="4555">
                  <c:v>372.66199999999975</c:v>
                </c:pt>
                <c:pt idx="4556">
                  <c:v>372.36900000000026</c:v>
                </c:pt>
                <c:pt idx="4557">
                  <c:v>372.07599999999979</c:v>
                </c:pt>
                <c:pt idx="4558">
                  <c:v>371.78299999999979</c:v>
                </c:pt>
                <c:pt idx="4559">
                  <c:v>371.48899999999958</c:v>
                </c:pt>
                <c:pt idx="4560">
                  <c:v>371.19600000000003</c:v>
                </c:pt>
                <c:pt idx="4561">
                  <c:v>370.90299999999979</c:v>
                </c:pt>
                <c:pt idx="4562">
                  <c:v>370.61099999999999</c:v>
                </c:pt>
                <c:pt idx="4563">
                  <c:v>370.31799999999993</c:v>
                </c:pt>
                <c:pt idx="4564">
                  <c:v>370.02599999999978</c:v>
                </c:pt>
                <c:pt idx="4565">
                  <c:v>369.73299999999978</c:v>
                </c:pt>
                <c:pt idx="4566">
                  <c:v>369.44200000000001</c:v>
                </c:pt>
                <c:pt idx="4567">
                  <c:v>369.1500000000002</c:v>
                </c:pt>
                <c:pt idx="4568">
                  <c:v>368.85899999999975</c:v>
                </c:pt>
                <c:pt idx="4569">
                  <c:v>368.56799999999993</c:v>
                </c:pt>
                <c:pt idx="4570">
                  <c:v>368.27699999999965</c:v>
                </c:pt>
                <c:pt idx="4571">
                  <c:v>367.98699999999963</c:v>
                </c:pt>
                <c:pt idx="4572">
                  <c:v>367.697</c:v>
                </c:pt>
                <c:pt idx="4573">
                  <c:v>367.40799999999979</c:v>
                </c:pt>
                <c:pt idx="4574">
                  <c:v>367.11900000000026</c:v>
                </c:pt>
                <c:pt idx="4575">
                  <c:v>366.83099999999979</c:v>
                </c:pt>
                <c:pt idx="4576">
                  <c:v>366.54300000000001</c:v>
                </c:pt>
                <c:pt idx="4577">
                  <c:v>366.25599999999974</c:v>
                </c:pt>
                <c:pt idx="4578">
                  <c:v>365.96899999999965</c:v>
                </c:pt>
                <c:pt idx="4579">
                  <c:v>365.68299999999999</c:v>
                </c:pt>
                <c:pt idx="4580">
                  <c:v>365.39699999999965</c:v>
                </c:pt>
                <c:pt idx="4581">
                  <c:v>365.11200000000002</c:v>
                </c:pt>
                <c:pt idx="4582">
                  <c:v>364.82799999999975</c:v>
                </c:pt>
                <c:pt idx="4583">
                  <c:v>364.54399999999993</c:v>
                </c:pt>
                <c:pt idx="4584">
                  <c:v>364.2609999999998</c:v>
                </c:pt>
                <c:pt idx="4585">
                  <c:v>363.97899999999959</c:v>
                </c:pt>
                <c:pt idx="4586">
                  <c:v>363.697</c:v>
                </c:pt>
                <c:pt idx="4587">
                  <c:v>363.41599999999966</c:v>
                </c:pt>
                <c:pt idx="4588">
                  <c:v>363.13499999999999</c:v>
                </c:pt>
                <c:pt idx="4589">
                  <c:v>362.85599999999999</c:v>
                </c:pt>
                <c:pt idx="4590">
                  <c:v>362.577</c:v>
                </c:pt>
                <c:pt idx="4591">
                  <c:v>362.29799999999977</c:v>
                </c:pt>
                <c:pt idx="4592">
                  <c:v>362.02099999999979</c:v>
                </c:pt>
                <c:pt idx="4593">
                  <c:v>361.74400000000026</c:v>
                </c:pt>
                <c:pt idx="4594">
                  <c:v>361.46699999999959</c:v>
                </c:pt>
                <c:pt idx="4595">
                  <c:v>361.19200000000001</c:v>
                </c:pt>
                <c:pt idx="4596">
                  <c:v>360.91699999999958</c:v>
                </c:pt>
                <c:pt idx="4597">
                  <c:v>360.64299999999997</c:v>
                </c:pt>
                <c:pt idx="4598">
                  <c:v>360.37</c:v>
                </c:pt>
                <c:pt idx="4599">
                  <c:v>360.09699999999958</c:v>
                </c:pt>
                <c:pt idx="4600">
                  <c:v>359.82599999999979</c:v>
                </c:pt>
                <c:pt idx="4601">
                  <c:v>359.55500000000001</c:v>
                </c:pt>
                <c:pt idx="4602">
                  <c:v>359.28399999999965</c:v>
                </c:pt>
                <c:pt idx="4603">
                  <c:v>359.01499999999999</c:v>
                </c:pt>
                <c:pt idx="4604">
                  <c:v>358.74599999999975</c:v>
                </c:pt>
                <c:pt idx="4605">
                  <c:v>358.47799999999978</c:v>
                </c:pt>
                <c:pt idx="4606">
                  <c:v>358.21</c:v>
                </c:pt>
                <c:pt idx="4607">
                  <c:v>357.94299999999993</c:v>
                </c:pt>
                <c:pt idx="4608">
                  <c:v>357.67700000000002</c:v>
                </c:pt>
                <c:pt idx="4609">
                  <c:v>357.41199999999958</c:v>
                </c:pt>
                <c:pt idx="4610">
                  <c:v>357.14699999999999</c:v>
                </c:pt>
                <c:pt idx="4611">
                  <c:v>356.88299999999975</c:v>
                </c:pt>
                <c:pt idx="4612">
                  <c:v>356.62</c:v>
                </c:pt>
                <c:pt idx="4613">
                  <c:v>356.35700000000008</c:v>
                </c:pt>
                <c:pt idx="4614">
                  <c:v>356.09500000000003</c:v>
                </c:pt>
                <c:pt idx="4615">
                  <c:v>355.834</c:v>
                </c:pt>
                <c:pt idx="4616">
                  <c:v>355.57299999999975</c:v>
                </c:pt>
                <c:pt idx="4617">
                  <c:v>355.31299999999999</c:v>
                </c:pt>
                <c:pt idx="4618">
                  <c:v>355.053</c:v>
                </c:pt>
                <c:pt idx="4619">
                  <c:v>354.79399999999958</c:v>
                </c:pt>
                <c:pt idx="4620">
                  <c:v>354.53599999999977</c:v>
                </c:pt>
                <c:pt idx="4621">
                  <c:v>354.27799999999979</c:v>
                </c:pt>
                <c:pt idx="4622">
                  <c:v>354.02</c:v>
                </c:pt>
                <c:pt idx="4623">
                  <c:v>353.76299999999975</c:v>
                </c:pt>
                <c:pt idx="4624">
                  <c:v>353.50700000000001</c:v>
                </c:pt>
                <c:pt idx="4625">
                  <c:v>353.25099999999975</c:v>
                </c:pt>
                <c:pt idx="4626">
                  <c:v>352.99499999999978</c:v>
                </c:pt>
                <c:pt idx="4627">
                  <c:v>352.74</c:v>
                </c:pt>
                <c:pt idx="4628">
                  <c:v>352.48599999999965</c:v>
                </c:pt>
                <c:pt idx="4629">
                  <c:v>352.23099999999965</c:v>
                </c:pt>
                <c:pt idx="4630">
                  <c:v>351.97699999999958</c:v>
                </c:pt>
                <c:pt idx="4631">
                  <c:v>351.72399999999965</c:v>
                </c:pt>
                <c:pt idx="4632">
                  <c:v>351.47099999999978</c:v>
                </c:pt>
                <c:pt idx="4633">
                  <c:v>351.21699999999959</c:v>
                </c:pt>
                <c:pt idx="4634">
                  <c:v>350.96499999999975</c:v>
                </c:pt>
                <c:pt idx="4635">
                  <c:v>350.71199999999965</c:v>
                </c:pt>
                <c:pt idx="4636">
                  <c:v>350.46</c:v>
                </c:pt>
                <c:pt idx="4637">
                  <c:v>350.20800000000003</c:v>
                </c:pt>
                <c:pt idx="4638">
                  <c:v>349.95599999999979</c:v>
                </c:pt>
                <c:pt idx="4639">
                  <c:v>349.70400000000001</c:v>
                </c:pt>
                <c:pt idx="4640">
                  <c:v>349.45299999999975</c:v>
                </c:pt>
                <c:pt idx="4641">
                  <c:v>349.20099999999979</c:v>
                </c:pt>
                <c:pt idx="4642">
                  <c:v>348.95</c:v>
                </c:pt>
                <c:pt idx="4643">
                  <c:v>348.69799999999975</c:v>
                </c:pt>
                <c:pt idx="4644">
                  <c:v>348.447</c:v>
                </c:pt>
                <c:pt idx="4645">
                  <c:v>348.19600000000003</c:v>
                </c:pt>
                <c:pt idx="4646">
                  <c:v>347.94400000000002</c:v>
                </c:pt>
                <c:pt idx="4647">
                  <c:v>347.69200000000001</c:v>
                </c:pt>
                <c:pt idx="4648">
                  <c:v>347.44099999999975</c:v>
                </c:pt>
                <c:pt idx="4649">
                  <c:v>347.18900000000002</c:v>
                </c:pt>
                <c:pt idx="4650">
                  <c:v>346.93699999999961</c:v>
                </c:pt>
                <c:pt idx="4651">
                  <c:v>346.685</c:v>
                </c:pt>
                <c:pt idx="4652">
                  <c:v>346.43199999999962</c:v>
                </c:pt>
                <c:pt idx="4653">
                  <c:v>346.18</c:v>
                </c:pt>
                <c:pt idx="4654">
                  <c:v>345.92699999999962</c:v>
                </c:pt>
                <c:pt idx="4655">
                  <c:v>345.673</c:v>
                </c:pt>
                <c:pt idx="4656">
                  <c:v>345.41999999999979</c:v>
                </c:pt>
                <c:pt idx="4657">
                  <c:v>345.166</c:v>
                </c:pt>
                <c:pt idx="4658">
                  <c:v>344.91099999999977</c:v>
                </c:pt>
                <c:pt idx="4659">
                  <c:v>344.65600000000001</c:v>
                </c:pt>
                <c:pt idx="4660">
                  <c:v>344.40099999999978</c:v>
                </c:pt>
                <c:pt idx="4661">
                  <c:v>344.14499999999998</c:v>
                </c:pt>
                <c:pt idx="4662">
                  <c:v>343.88900000000001</c:v>
                </c:pt>
                <c:pt idx="4663">
                  <c:v>343.63200000000001</c:v>
                </c:pt>
                <c:pt idx="4664">
                  <c:v>343.37400000000002</c:v>
                </c:pt>
                <c:pt idx="4665">
                  <c:v>343.11599999999999</c:v>
                </c:pt>
                <c:pt idx="4666">
                  <c:v>342.85700000000008</c:v>
                </c:pt>
                <c:pt idx="4667">
                  <c:v>342.59699999999958</c:v>
                </c:pt>
                <c:pt idx="4668">
                  <c:v>342.33699999999965</c:v>
                </c:pt>
                <c:pt idx="4669">
                  <c:v>342.07599999999979</c:v>
                </c:pt>
                <c:pt idx="4670">
                  <c:v>341.81400000000002</c:v>
                </c:pt>
                <c:pt idx="4671">
                  <c:v>341.55099999999999</c:v>
                </c:pt>
                <c:pt idx="4672">
                  <c:v>341.28699999999958</c:v>
                </c:pt>
                <c:pt idx="4673">
                  <c:v>341.0229999999998</c:v>
                </c:pt>
                <c:pt idx="4674">
                  <c:v>340.75700000000001</c:v>
                </c:pt>
                <c:pt idx="4675">
                  <c:v>340.49099999999964</c:v>
                </c:pt>
                <c:pt idx="4676">
                  <c:v>340.22399999999965</c:v>
                </c:pt>
                <c:pt idx="4677">
                  <c:v>339.95499999999993</c:v>
                </c:pt>
                <c:pt idx="4678">
                  <c:v>339.68599999999975</c:v>
                </c:pt>
                <c:pt idx="4679">
                  <c:v>339.41499999999979</c:v>
                </c:pt>
                <c:pt idx="4680">
                  <c:v>339.14299999999997</c:v>
                </c:pt>
                <c:pt idx="4681">
                  <c:v>338.87099999999975</c:v>
                </c:pt>
                <c:pt idx="4682">
                  <c:v>338.59699999999958</c:v>
                </c:pt>
                <c:pt idx="4683">
                  <c:v>338.322</c:v>
                </c:pt>
                <c:pt idx="4684">
                  <c:v>338.04500000000002</c:v>
                </c:pt>
                <c:pt idx="4685">
                  <c:v>337.767</c:v>
                </c:pt>
                <c:pt idx="4686">
                  <c:v>337.48799999999977</c:v>
                </c:pt>
                <c:pt idx="4687">
                  <c:v>337.20800000000003</c:v>
                </c:pt>
                <c:pt idx="4688">
                  <c:v>336.92699999999962</c:v>
                </c:pt>
                <c:pt idx="4689">
                  <c:v>336.64400000000023</c:v>
                </c:pt>
                <c:pt idx="4690">
                  <c:v>336.35899999999975</c:v>
                </c:pt>
                <c:pt idx="4691">
                  <c:v>336.07400000000001</c:v>
                </c:pt>
                <c:pt idx="4692">
                  <c:v>335.78599999999977</c:v>
                </c:pt>
                <c:pt idx="4693">
                  <c:v>335.49799999999965</c:v>
                </c:pt>
                <c:pt idx="4694">
                  <c:v>335.20699999999965</c:v>
                </c:pt>
                <c:pt idx="4695">
                  <c:v>334.91599999999966</c:v>
                </c:pt>
                <c:pt idx="4696">
                  <c:v>334.62200000000001</c:v>
                </c:pt>
                <c:pt idx="4697">
                  <c:v>334.327</c:v>
                </c:pt>
                <c:pt idx="4698">
                  <c:v>334.03099999999978</c:v>
                </c:pt>
                <c:pt idx="4699">
                  <c:v>333.73299999999978</c:v>
                </c:pt>
                <c:pt idx="4700">
                  <c:v>333.43299999999965</c:v>
                </c:pt>
                <c:pt idx="4701">
                  <c:v>333.13200000000001</c:v>
                </c:pt>
                <c:pt idx="4702">
                  <c:v>332.82900000000001</c:v>
                </c:pt>
                <c:pt idx="4703">
                  <c:v>332.524</c:v>
                </c:pt>
                <c:pt idx="4704">
                  <c:v>332.21699999999959</c:v>
                </c:pt>
                <c:pt idx="4705">
                  <c:v>331.90899999999965</c:v>
                </c:pt>
                <c:pt idx="4706">
                  <c:v>331.59899999999965</c:v>
                </c:pt>
                <c:pt idx="4707">
                  <c:v>331.28699999999958</c:v>
                </c:pt>
                <c:pt idx="4708">
                  <c:v>330.97299999999979</c:v>
                </c:pt>
                <c:pt idx="4709">
                  <c:v>330.65800000000002</c:v>
                </c:pt>
                <c:pt idx="4710">
                  <c:v>330.34100000000001</c:v>
                </c:pt>
                <c:pt idx="4711">
                  <c:v>330.02099999999979</c:v>
                </c:pt>
                <c:pt idx="4712">
                  <c:v>329.7</c:v>
                </c:pt>
                <c:pt idx="4713">
                  <c:v>329.37700000000001</c:v>
                </c:pt>
                <c:pt idx="4714">
                  <c:v>329.053</c:v>
                </c:pt>
                <c:pt idx="4715">
                  <c:v>328.72599999999977</c:v>
                </c:pt>
                <c:pt idx="4716">
                  <c:v>328.39699999999965</c:v>
                </c:pt>
                <c:pt idx="4717">
                  <c:v>328.06599999999975</c:v>
                </c:pt>
                <c:pt idx="4718">
                  <c:v>327.73399999999958</c:v>
                </c:pt>
                <c:pt idx="4719">
                  <c:v>327.399</c:v>
                </c:pt>
                <c:pt idx="4720">
                  <c:v>327.06299999999999</c:v>
                </c:pt>
                <c:pt idx="4721">
                  <c:v>326.72399999999965</c:v>
                </c:pt>
                <c:pt idx="4722">
                  <c:v>326.38400000000001</c:v>
                </c:pt>
                <c:pt idx="4723">
                  <c:v>326.04199999999975</c:v>
                </c:pt>
                <c:pt idx="4724">
                  <c:v>325.697</c:v>
                </c:pt>
                <c:pt idx="4725">
                  <c:v>325.351</c:v>
                </c:pt>
                <c:pt idx="4726">
                  <c:v>325.00200000000001</c:v>
                </c:pt>
                <c:pt idx="4727">
                  <c:v>324.65199999999999</c:v>
                </c:pt>
                <c:pt idx="4728">
                  <c:v>324.29899999999958</c:v>
                </c:pt>
                <c:pt idx="4729">
                  <c:v>323.94499999999999</c:v>
                </c:pt>
                <c:pt idx="4730">
                  <c:v>323.58799999999979</c:v>
                </c:pt>
                <c:pt idx="4731">
                  <c:v>323.22999999999979</c:v>
                </c:pt>
                <c:pt idx="4732">
                  <c:v>322.86900000000026</c:v>
                </c:pt>
                <c:pt idx="4733">
                  <c:v>322.50700000000001</c:v>
                </c:pt>
                <c:pt idx="4734">
                  <c:v>322.14200000000022</c:v>
                </c:pt>
                <c:pt idx="4735">
                  <c:v>321.77499999999975</c:v>
                </c:pt>
                <c:pt idx="4736">
                  <c:v>321.40699999999958</c:v>
                </c:pt>
                <c:pt idx="4737">
                  <c:v>321.03599999999977</c:v>
                </c:pt>
                <c:pt idx="4738">
                  <c:v>320.66399999999999</c:v>
                </c:pt>
                <c:pt idx="4739">
                  <c:v>320.28899999999965</c:v>
                </c:pt>
                <c:pt idx="4740">
                  <c:v>319.91199999999958</c:v>
                </c:pt>
                <c:pt idx="4741">
                  <c:v>319.53399999999965</c:v>
                </c:pt>
                <c:pt idx="4742">
                  <c:v>319.15300000000002</c:v>
                </c:pt>
                <c:pt idx="4743">
                  <c:v>318.77099999999979</c:v>
                </c:pt>
                <c:pt idx="4744">
                  <c:v>318.3859999999998</c:v>
                </c:pt>
                <c:pt idx="4745">
                  <c:v>318</c:v>
                </c:pt>
                <c:pt idx="4746">
                  <c:v>317.61099999999999</c:v>
                </c:pt>
                <c:pt idx="4747">
                  <c:v>317.22099999999978</c:v>
                </c:pt>
                <c:pt idx="4748">
                  <c:v>316.82900000000001</c:v>
                </c:pt>
                <c:pt idx="4749">
                  <c:v>316.43499999999977</c:v>
                </c:pt>
                <c:pt idx="4750">
                  <c:v>316.03899999999965</c:v>
                </c:pt>
                <c:pt idx="4751">
                  <c:v>315.64100000000002</c:v>
                </c:pt>
                <c:pt idx="4752">
                  <c:v>315.24200000000002</c:v>
                </c:pt>
                <c:pt idx="4753">
                  <c:v>314.83999999999975</c:v>
                </c:pt>
                <c:pt idx="4754">
                  <c:v>314.43699999999961</c:v>
                </c:pt>
                <c:pt idx="4755">
                  <c:v>314.03199999999958</c:v>
                </c:pt>
                <c:pt idx="4756">
                  <c:v>313.625</c:v>
                </c:pt>
                <c:pt idx="4757">
                  <c:v>313.21699999999959</c:v>
                </c:pt>
                <c:pt idx="4758">
                  <c:v>312.80700000000002</c:v>
                </c:pt>
                <c:pt idx="4759">
                  <c:v>312.39499999999975</c:v>
                </c:pt>
                <c:pt idx="4760">
                  <c:v>311.98099999999965</c:v>
                </c:pt>
                <c:pt idx="4761">
                  <c:v>311.56599999999975</c:v>
                </c:pt>
                <c:pt idx="4762">
                  <c:v>311.14900000000023</c:v>
                </c:pt>
                <c:pt idx="4763">
                  <c:v>310.73099999999965</c:v>
                </c:pt>
                <c:pt idx="4764">
                  <c:v>310.31099999999975</c:v>
                </c:pt>
                <c:pt idx="4765">
                  <c:v>309.89</c:v>
                </c:pt>
                <c:pt idx="4766">
                  <c:v>309.46699999999959</c:v>
                </c:pt>
                <c:pt idx="4767">
                  <c:v>309.04199999999975</c:v>
                </c:pt>
                <c:pt idx="4768">
                  <c:v>308.61700000000002</c:v>
                </c:pt>
                <c:pt idx="4769">
                  <c:v>308.18900000000002</c:v>
                </c:pt>
                <c:pt idx="4770">
                  <c:v>307.7609999999998</c:v>
                </c:pt>
                <c:pt idx="4771">
                  <c:v>307.33099999999979</c:v>
                </c:pt>
                <c:pt idx="4772">
                  <c:v>306.89999999999975</c:v>
                </c:pt>
                <c:pt idx="4773">
                  <c:v>306.46699999999959</c:v>
                </c:pt>
                <c:pt idx="4774">
                  <c:v>306.03399999999965</c:v>
                </c:pt>
                <c:pt idx="4775">
                  <c:v>305.59899999999965</c:v>
                </c:pt>
                <c:pt idx="4776">
                  <c:v>305.16300000000001</c:v>
                </c:pt>
                <c:pt idx="4777">
                  <c:v>304.72599999999977</c:v>
                </c:pt>
                <c:pt idx="4778">
                  <c:v>304.28799999999978</c:v>
                </c:pt>
                <c:pt idx="4779">
                  <c:v>303.84899999999999</c:v>
                </c:pt>
                <c:pt idx="4780">
                  <c:v>303.40899999999965</c:v>
                </c:pt>
                <c:pt idx="4781">
                  <c:v>302.96699999999959</c:v>
                </c:pt>
                <c:pt idx="4782">
                  <c:v>302.52499999999975</c:v>
                </c:pt>
                <c:pt idx="4783">
                  <c:v>302.08300000000003</c:v>
                </c:pt>
                <c:pt idx="4784">
                  <c:v>301.63900000000001</c:v>
                </c:pt>
                <c:pt idx="4785">
                  <c:v>301.19499999999999</c:v>
                </c:pt>
                <c:pt idx="4786">
                  <c:v>300.75</c:v>
                </c:pt>
                <c:pt idx="4787">
                  <c:v>300.30399999999975</c:v>
                </c:pt>
                <c:pt idx="4788">
                  <c:v>299.858</c:v>
                </c:pt>
                <c:pt idx="4789">
                  <c:v>299.41099999999977</c:v>
                </c:pt>
                <c:pt idx="4790">
                  <c:v>298.96299999999979</c:v>
                </c:pt>
                <c:pt idx="4791">
                  <c:v>298.51499999999999</c:v>
                </c:pt>
                <c:pt idx="4792">
                  <c:v>298.06700000000001</c:v>
                </c:pt>
                <c:pt idx="4793">
                  <c:v>297.61799999999999</c:v>
                </c:pt>
                <c:pt idx="4794">
                  <c:v>297.16899999999993</c:v>
                </c:pt>
                <c:pt idx="4795">
                  <c:v>296.72000000000003</c:v>
                </c:pt>
                <c:pt idx="4796">
                  <c:v>296.27</c:v>
                </c:pt>
                <c:pt idx="4797">
                  <c:v>295.82100000000003</c:v>
                </c:pt>
                <c:pt idx="4798">
                  <c:v>295.37099999999975</c:v>
                </c:pt>
                <c:pt idx="4799">
                  <c:v>294.92099999999965</c:v>
                </c:pt>
                <c:pt idx="4800">
                  <c:v>294.47099999999978</c:v>
                </c:pt>
                <c:pt idx="4801">
                  <c:v>294.02099999999979</c:v>
                </c:pt>
                <c:pt idx="4802">
                  <c:v>293.57100000000003</c:v>
                </c:pt>
                <c:pt idx="4803">
                  <c:v>293.12200000000001</c:v>
                </c:pt>
                <c:pt idx="4804">
                  <c:v>292.673</c:v>
                </c:pt>
                <c:pt idx="4805">
                  <c:v>292.22399999999965</c:v>
                </c:pt>
                <c:pt idx="4806">
                  <c:v>291.77499999999975</c:v>
                </c:pt>
                <c:pt idx="4807">
                  <c:v>291.327</c:v>
                </c:pt>
                <c:pt idx="4808">
                  <c:v>290.87900000000002</c:v>
                </c:pt>
                <c:pt idx="4809">
                  <c:v>290.43099999999959</c:v>
                </c:pt>
                <c:pt idx="4810">
                  <c:v>289.98499999999979</c:v>
                </c:pt>
                <c:pt idx="4811">
                  <c:v>289.53899999999965</c:v>
                </c:pt>
                <c:pt idx="4812">
                  <c:v>289.09299999999979</c:v>
                </c:pt>
                <c:pt idx="4813">
                  <c:v>288.64800000000002</c:v>
                </c:pt>
                <c:pt idx="4814">
                  <c:v>288.20499999999993</c:v>
                </c:pt>
                <c:pt idx="4815">
                  <c:v>287.762</c:v>
                </c:pt>
                <c:pt idx="4816">
                  <c:v>287.32</c:v>
                </c:pt>
                <c:pt idx="4817">
                  <c:v>286.87900000000002</c:v>
                </c:pt>
                <c:pt idx="4818">
                  <c:v>286.43899999999962</c:v>
                </c:pt>
                <c:pt idx="4819">
                  <c:v>286</c:v>
                </c:pt>
                <c:pt idx="4820">
                  <c:v>285.56200000000001</c:v>
                </c:pt>
                <c:pt idx="4821">
                  <c:v>285.12599999999975</c:v>
                </c:pt>
                <c:pt idx="4822">
                  <c:v>284.69099999999975</c:v>
                </c:pt>
                <c:pt idx="4823">
                  <c:v>284.25700000000001</c:v>
                </c:pt>
                <c:pt idx="4824">
                  <c:v>283.82499999999999</c:v>
                </c:pt>
                <c:pt idx="4825">
                  <c:v>283.39400000000001</c:v>
                </c:pt>
                <c:pt idx="4826">
                  <c:v>282.96499999999975</c:v>
                </c:pt>
                <c:pt idx="4827">
                  <c:v>282.53699999999958</c:v>
                </c:pt>
                <c:pt idx="4828">
                  <c:v>282.11099999999999</c:v>
                </c:pt>
                <c:pt idx="4829">
                  <c:v>281.68700000000001</c:v>
                </c:pt>
                <c:pt idx="4830">
                  <c:v>281.26499999999999</c:v>
                </c:pt>
                <c:pt idx="4831">
                  <c:v>280.84500000000008</c:v>
                </c:pt>
                <c:pt idx="4832">
                  <c:v>280.42599999999965</c:v>
                </c:pt>
                <c:pt idx="4833">
                  <c:v>280.01</c:v>
                </c:pt>
                <c:pt idx="4834">
                  <c:v>279.59500000000003</c:v>
                </c:pt>
                <c:pt idx="4835">
                  <c:v>279.18299999999999</c:v>
                </c:pt>
                <c:pt idx="4836">
                  <c:v>278.7729999999998</c:v>
                </c:pt>
                <c:pt idx="4837">
                  <c:v>278.36500000000001</c:v>
                </c:pt>
                <c:pt idx="4838">
                  <c:v>277.95999999999975</c:v>
                </c:pt>
                <c:pt idx="4839">
                  <c:v>277.55700000000002</c:v>
                </c:pt>
                <c:pt idx="4840">
                  <c:v>277.15600000000001</c:v>
                </c:pt>
                <c:pt idx="4841">
                  <c:v>276.75799999999975</c:v>
                </c:pt>
                <c:pt idx="4842">
                  <c:v>276.36200000000002</c:v>
                </c:pt>
                <c:pt idx="4843">
                  <c:v>275.96899999999965</c:v>
                </c:pt>
                <c:pt idx="4844">
                  <c:v>275.57900000000001</c:v>
                </c:pt>
                <c:pt idx="4845">
                  <c:v>275.19200000000001</c:v>
                </c:pt>
                <c:pt idx="4846">
                  <c:v>274.80700000000002</c:v>
                </c:pt>
                <c:pt idx="4847">
                  <c:v>274.42499999999978</c:v>
                </c:pt>
                <c:pt idx="4848">
                  <c:v>274.04599999999999</c:v>
                </c:pt>
                <c:pt idx="4849">
                  <c:v>273.67099999999999</c:v>
                </c:pt>
                <c:pt idx="4850">
                  <c:v>273.29799999999977</c:v>
                </c:pt>
                <c:pt idx="4851">
                  <c:v>272.92799999999966</c:v>
                </c:pt>
                <c:pt idx="4852">
                  <c:v>272.56200000000001</c:v>
                </c:pt>
                <c:pt idx="4853">
                  <c:v>272.19900000000001</c:v>
                </c:pt>
                <c:pt idx="4854">
                  <c:v>271.839</c:v>
                </c:pt>
                <c:pt idx="4855">
                  <c:v>271.48200000000003</c:v>
                </c:pt>
                <c:pt idx="4856">
                  <c:v>271.12900000000002</c:v>
                </c:pt>
                <c:pt idx="4857">
                  <c:v>270.77999999999975</c:v>
                </c:pt>
                <c:pt idx="4858">
                  <c:v>270.43400000000003</c:v>
                </c:pt>
                <c:pt idx="4859">
                  <c:v>270.09099999999978</c:v>
                </c:pt>
                <c:pt idx="4860">
                  <c:v>269.75200000000001</c:v>
                </c:pt>
                <c:pt idx="4861">
                  <c:v>269.41699999999958</c:v>
                </c:pt>
                <c:pt idx="4862">
                  <c:v>269.08599999999979</c:v>
                </c:pt>
                <c:pt idx="4863">
                  <c:v>268.75799999999975</c:v>
                </c:pt>
                <c:pt idx="4864">
                  <c:v>268.43499999999977</c:v>
                </c:pt>
                <c:pt idx="4865">
                  <c:v>268.11500000000001</c:v>
                </c:pt>
                <c:pt idx="4866">
                  <c:v>267.79899999999958</c:v>
                </c:pt>
                <c:pt idx="4867">
                  <c:v>267.48699999999963</c:v>
                </c:pt>
                <c:pt idx="4868">
                  <c:v>267.18</c:v>
                </c:pt>
                <c:pt idx="4869">
                  <c:v>266.87599999999975</c:v>
                </c:pt>
                <c:pt idx="4870">
                  <c:v>266.577</c:v>
                </c:pt>
                <c:pt idx="4871">
                  <c:v>266.28199999999958</c:v>
                </c:pt>
                <c:pt idx="4872">
                  <c:v>265.99099999999964</c:v>
                </c:pt>
                <c:pt idx="4873">
                  <c:v>265.70400000000001</c:v>
                </c:pt>
                <c:pt idx="4874">
                  <c:v>265.42200000000003</c:v>
                </c:pt>
                <c:pt idx="4875">
                  <c:v>265.14400000000023</c:v>
                </c:pt>
                <c:pt idx="4876">
                  <c:v>264.87099999999975</c:v>
                </c:pt>
                <c:pt idx="4877">
                  <c:v>264.60199999999975</c:v>
                </c:pt>
                <c:pt idx="4878">
                  <c:v>264.33699999999965</c:v>
                </c:pt>
                <c:pt idx="4879">
                  <c:v>264.07799999999975</c:v>
                </c:pt>
                <c:pt idx="4880">
                  <c:v>263.82299999999975</c:v>
                </c:pt>
                <c:pt idx="4881">
                  <c:v>263.572</c:v>
                </c:pt>
                <c:pt idx="4882">
                  <c:v>263.327</c:v>
                </c:pt>
                <c:pt idx="4883">
                  <c:v>263.08499999999975</c:v>
                </c:pt>
                <c:pt idx="4884">
                  <c:v>262.84899999999999</c:v>
                </c:pt>
                <c:pt idx="4885">
                  <c:v>262.61799999999999</c:v>
                </c:pt>
                <c:pt idx="4886">
                  <c:v>262.39099999999979</c:v>
                </c:pt>
                <c:pt idx="4887">
                  <c:v>262.17</c:v>
                </c:pt>
                <c:pt idx="4888">
                  <c:v>261.95299999999975</c:v>
                </c:pt>
                <c:pt idx="4889">
                  <c:v>261.74099999999999</c:v>
                </c:pt>
                <c:pt idx="4890">
                  <c:v>261.53399999999965</c:v>
                </c:pt>
                <c:pt idx="4891">
                  <c:v>261.33300000000003</c:v>
                </c:pt>
                <c:pt idx="4892">
                  <c:v>261.1359999999998</c:v>
                </c:pt>
                <c:pt idx="4893">
                  <c:v>260.94400000000002</c:v>
                </c:pt>
                <c:pt idx="4894">
                  <c:v>260.75799999999975</c:v>
                </c:pt>
                <c:pt idx="4895">
                  <c:v>260.57599999999979</c:v>
                </c:pt>
                <c:pt idx="4896">
                  <c:v>260.39999999999975</c:v>
                </c:pt>
                <c:pt idx="4897">
                  <c:v>260.22899999999959</c:v>
                </c:pt>
                <c:pt idx="4898">
                  <c:v>260.06299999999999</c:v>
                </c:pt>
                <c:pt idx="4899">
                  <c:v>259.90299999999979</c:v>
                </c:pt>
                <c:pt idx="4900">
                  <c:v>259.74799999999999</c:v>
                </c:pt>
                <c:pt idx="4901">
                  <c:v>259.59799999999979</c:v>
                </c:pt>
                <c:pt idx="4902">
                  <c:v>259.45299999999975</c:v>
                </c:pt>
                <c:pt idx="4903">
                  <c:v>259.31299999999999</c:v>
                </c:pt>
                <c:pt idx="4904">
                  <c:v>259.17899999999975</c:v>
                </c:pt>
                <c:pt idx="4905">
                  <c:v>259.05</c:v>
                </c:pt>
                <c:pt idx="4906">
                  <c:v>258.92699999999962</c:v>
                </c:pt>
                <c:pt idx="4907">
                  <c:v>258.80900000000008</c:v>
                </c:pt>
                <c:pt idx="4908">
                  <c:v>258.697</c:v>
                </c:pt>
                <c:pt idx="4909">
                  <c:v>258.589</c:v>
                </c:pt>
                <c:pt idx="4910">
                  <c:v>258.48699999999963</c:v>
                </c:pt>
                <c:pt idx="4911">
                  <c:v>258.39099999999979</c:v>
                </c:pt>
                <c:pt idx="4912">
                  <c:v>258.3</c:v>
                </c:pt>
                <c:pt idx="4913">
                  <c:v>258.21499999999975</c:v>
                </c:pt>
                <c:pt idx="4914">
                  <c:v>258.13400000000001</c:v>
                </c:pt>
                <c:pt idx="4915">
                  <c:v>258.06</c:v>
                </c:pt>
                <c:pt idx="4916">
                  <c:v>257.98999999999978</c:v>
                </c:pt>
                <c:pt idx="4917">
                  <c:v>257.92699999999962</c:v>
                </c:pt>
                <c:pt idx="4918">
                  <c:v>257.86799999999999</c:v>
                </c:pt>
                <c:pt idx="4919">
                  <c:v>257.815</c:v>
                </c:pt>
                <c:pt idx="4920">
                  <c:v>257.76799999999974</c:v>
                </c:pt>
                <c:pt idx="4921">
                  <c:v>257.72599999999977</c:v>
                </c:pt>
                <c:pt idx="4922">
                  <c:v>257.68900000000002</c:v>
                </c:pt>
                <c:pt idx="4923">
                  <c:v>257.65800000000002</c:v>
                </c:pt>
                <c:pt idx="4924">
                  <c:v>257.63299999999975</c:v>
                </c:pt>
                <c:pt idx="4925">
                  <c:v>257.61200000000002</c:v>
                </c:pt>
                <c:pt idx="4926">
                  <c:v>257.59699999999958</c:v>
                </c:pt>
                <c:pt idx="4927">
                  <c:v>257.58799999999979</c:v>
                </c:pt>
                <c:pt idx="4928">
                  <c:v>257.584</c:v>
                </c:pt>
                <c:pt idx="4929">
                  <c:v>257.58499999999975</c:v>
                </c:pt>
                <c:pt idx="4930">
                  <c:v>257.59099999999978</c:v>
                </c:pt>
                <c:pt idx="4931">
                  <c:v>257.60300000000001</c:v>
                </c:pt>
                <c:pt idx="4932">
                  <c:v>257.62099999999975</c:v>
                </c:pt>
                <c:pt idx="4933">
                  <c:v>257.64299999999997</c:v>
                </c:pt>
                <c:pt idx="4934">
                  <c:v>257.67099999999999</c:v>
                </c:pt>
                <c:pt idx="4935">
                  <c:v>257.70400000000001</c:v>
                </c:pt>
                <c:pt idx="4936">
                  <c:v>257.74200000000002</c:v>
                </c:pt>
                <c:pt idx="4937">
                  <c:v>257.78599999999977</c:v>
                </c:pt>
                <c:pt idx="4938">
                  <c:v>257.834</c:v>
                </c:pt>
                <c:pt idx="4939">
                  <c:v>257.88799999999975</c:v>
                </c:pt>
                <c:pt idx="4940">
                  <c:v>257.947</c:v>
                </c:pt>
                <c:pt idx="4941">
                  <c:v>258.0109999999998</c:v>
                </c:pt>
                <c:pt idx="4942">
                  <c:v>258.08</c:v>
                </c:pt>
                <c:pt idx="4943">
                  <c:v>258.15400000000022</c:v>
                </c:pt>
                <c:pt idx="4944">
                  <c:v>258.23399999999958</c:v>
                </c:pt>
                <c:pt idx="4945">
                  <c:v>258.31799999999993</c:v>
                </c:pt>
                <c:pt idx="4946">
                  <c:v>258.40699999999958</c:v>
                </c:pt>
                <c:pt idx="4947">
                  <c:v>258.50099999999975</c:v>
                </c:pt>
                <c:pt idx="4948">
                  <c:v>258.60000000000002</c:v>
                </c:pt>
                <c:pt idx="4949">
                  <c:v>258.70299999999975</c:v>
                </c:pt>
                <c:pt idx="4950">
                  <c:v>258.81200000000001</c:v>
                </c:pt>
                <c:pt idx="4951">
                  <c:v>258.92499999999978</c:v>
                </c:pt>
                <c:pt idx="4952">
                  <c:v>259.04300000000001</c:v>
                </c:pt>
                <c:pt idx="4953">
                  <c:v>259.166</c:v>
                </c:pt>
                <c:pt idx="4954">
                  <c:v>259.29299999999978</c:v>
                </c:pt>
                <c:pt idx="4955">
                  <c:v>259.42499999999978</c:v>
                </c:pt>
                <c:pt idx="4956">
                  <c:v>259.56099999999975</c:v>
                </c:pt>
                <c:pt idx="4957">
                  <c:v>259.702</c:v>
                </c:pt>
                <c:pt idx="4958">
                  <c:v>259.84699999999975</c:v>
                </c:pt>
                <c:pt idx="4959">
                  <c:v>259.99699999999962</c:v>
                </c:pt>
                <c:pt idx="4960">
                  <c:v>260.15100000000001</c:v>
                </c:pt>
                <c:pt idx="4961">
                  <c:v>260.30900000000008</c:v>
                </c:pt>
                <c:pt idx="4962">
                  <c:v>260.47099999999978</c:v>
                </c:pt>
                <c:pt idx="4963">
                  <c:v>260.63799999999975</c:v>
                </c:pt>
                <c:pt idx="4964">
                  <c:v>260.80900000000008</c:v>
                </c:pt>
                <c:pt idx="4965">
                  <c:v>260.98299999999978</c:v>
                </c:pt>
                <c:pt idx="4966">
                  <c:v>261.16199999999975</c:v>
                </c:pt>
                <c:pt idx="4967">
                  <c:v>261.34500000000008</c:v>
                </c:pt>
                <c:pt idx="4968">
                  <c:v>261.53199999999958</c:v>
                </c:pt>
                <c:pt idx="4969">
                  <c:v>261.72199999999958</c:v>
                </c:pt>
                <c:pt idx="4970">
                  <c:v>261.91599999999966</c:v>
                </c:pt>
                <c:pt idx="4971">
                  <c:v>262.11399999999975</c:v>
                </c:pt>
                <c:pt idx="4972">
                  <c:v>262.31599999999975</c:v>
                </c:pt>
                <c:pt idx="4973">
                  <c:v>262.52099999999979</c:v>
                </c:pt>
                <c:pt idx="4974">
                  <c:v>262.72999999999979</c:v>
                </c:pt>
                <c:pt idx="4975">
                  <c:v>262.94200000000001</c:v>
                </c:pt>
                <c:pt idx="4976">
                  <c:v>263.15699999999993</c:v>
                </c:pt>
                <c:pt idx="4977">
                  <c:v>263.37599999999975</c:v>
                </c:pt>
                <c:pt idx="4978">
                  <c:v>263.59799999999979</c:v>
                </c:pt>
                <c:pt idx="4979">
                  <c:v>263.82299999999975</c:v>
                </c:pt>
                <c:pt idx="4980">
                  <c:v>264.05200000000002</c:v>
                </c:pt>
                <c:pt idx="4981">
                  <c:v>264.28299999999979</c:v>
                </c:pt>
                <c:pt idx="4982">
                  <c:v>264.51799999999974</c:v>
                </c:pt>
                <c:pt idx="4983">
                  <c:v>264.755</c:v>
                </c:pt>
                <c:pt idx="4984">
                  <c:v>264.99499999999978</c:v>
                </c:pt>
                <c:pt idx="4985">
                  <c:v>265.23699999999963</c:v>
                </c:pt>
                <c:pt idx="4986">
                  <c:v>265.48299999999978</c:v>
                </c:pt>
                <c:pt idx="4987">
                  <c:v>265.73099999999965</c:v>
                </c:pt>
                <c:pt idx="4988">
                  <c:v>265.98200000000003</c:v>
                </c:pt>
                <c:pt idx="4989">
                  <c:v>266.23399999999958</c:v>
                </c:pt>
                <c:pt idx="4990">
                  <c:v>266.48999999999978</c:v>
                </c:pt>
                <c:pt idx="4991">
                  <c:v>266.74799999999999</c:v>
                </c:pt>
                <c:pt idx="4992">
                  <c:v>267.00700000000001</c:v>
                </c:pt>
                <c:pt idx="4993">
                  <c:v>267.26900000000001</c:v>
                </c:pt>
                <c:pt idx="4994">
                  <c:v>267.53299999999979</c:v>
                </c:pt>
                <c:pt idx="4995">
                  <c:v>267.79899999999958</c:v>
                </c:pt>
                <c:pt idx="4996">
                  <c:v>268.06700000000001</c:v>
                </c:pt>
                <c:pt idx="4997">
                  <c:v>268.33699999999965</c:v>
                </c:pt>
                <c:pt idx="4998">
                  <c:v>268.608</c:v>
                </c:pt>
                <c:pt idx="4999">
                  <c:v>268.88099999999974</c:v>
                </c:pt>
                <c:pt idx="5000">
                  <c:v>269.15600000000001</c:v>
                </c:pt>
                <c:pt idx="5001">
                  <c:v>269.43199999999962</c:v>
                </c:pt>
                <c:pt idx="5002">
                  <c:v>269.70999999999975</c:v>
                </c:pt>
                <c:pt idx="5003">
                  <c:v>269.98799999999977</c:v>
                </c:pt>
                <c:pt idx="5004">
                  <c:v>270.26799999999974</c:v>
                </c:pt>
                <c:pt idx="5005">
                  <c:v>270.54899999999975</c:v>
                </c:pt>
                <c:pt idx="5006">
                  <c:v>270.83199999999965</c:v>
                </c:pt>
                <c:pt idx="5007">
                  <c:v>271.11500000000001</c:v>
                </c:pt>
                <c:pt idx="5008">
                  <c:v>271.399</c:v>
                </c:pt>
                <c:pt idx="5009">
                  <c:v>271.68400000000008</c:v>
                </c:pt>
                <c:pt idx="5010">
                  <c:v>271.97000000000003</c:v>
                </c:pt>
                <c:pt idx="5011">
                  <c:v>272.25599999999974</c:v>
                </c:pt>
                <c:pt idx="5012">
                  <c:v>272.54300000000001</c:v>
                </c:pt>
                <c:pt idx="5013">
                  <c:v>272.83</c:v>
                </c:pt>
                <c:pt idx="5014">
                  <c:v>273.11700000000002</c:v>
                </c:pt>
                <c:pt idx="5015">
                  <c:v>273.40499999999975</c:v>
                </c:pt>
                <c:pt idx="5016">
                  <c:v>273.69299999999993</c:v>
                </c:pt>
                <c:pt idx="5017">
                  <c:v>273.98200000000003</c:v>
                </c:pt>
                <c:pt idx="5018">
                  <c:v>274.27</c:v>
                </c:pt>
                <c:pt idx="5019">
                  <c:v>274.55799999999999</c:v>
                </c:pt>
                <c:pt idx="5020">
                  <c:v>274.846</c:v>
                </c:pt>
                <c:pt idx="5021">
                  <c:v>275.13400000000001</c:v>
                </c:pt>
                <c:pt idx="5022">
                  <c:v>275.42200000000003</c:v>
                </c:pt>
                <c:pt idx="5023">
                  <c:v>275.709</c:v>
                </c:pt>
                <c:pt idx="5024">
                  <c:v>275.99499999999978</c:v>
                </c:pt>
                <c:pt idx="5025">
                  <c:v>276.28099999999978</c:v>
                </c:pt>
                <c:pt idx="5026">
                  <c:v>276.56700000000001</c:v>
                </c:pt>
                <c:pt idx="5027">
                  <c:v>276.851</c:v>
                </c:pt>
                <c:pt idx="5028">
                  <c:v>277.13499999999999</c:v>
                </c:pt>
                <c:pt idx="5029">
                  <c:v>277.41799999999978</c:v>
                </c:pt>
                <c:pt idx="5030">
                  <c:v>277.7</c:v>
                </c:pt>
                <c:pt idx="5031">
                  <c:v>277.98099999999965</c:v>
                </c:pt>
                <c:pt idx="5032">
                  <c:v>278.26</c:v>
                </c:pt>
                <c:pt idx="5033">
                  <c:v>278.53899999999965</c:v>
                </c:pt>
                <c:pt idx="5034">
                  <c:v>278.81599999999975</c:v>
                </c:pt>
                <c:pt idx="5035">
                  <c:v>279.09099999999978</c:v>
                </c:pt>
                <c:pt idx="5036">
                  <c:v>279.36500000000001</c:v>
                </c:pt>
                <c:pt idx="5037">
                  <c:v>279.63799999999975</c:v>
                </c:pt>
                <c:pt idx="5038">
                  <c:v>279.90799999999979</c:v>
                </c:pt>
                <c:pt idx="5039">
                  <c:v>280.17700000000002</c:v>
                </c:pt>
                <c:pt idx="5040">
                  <c:v>280.44499999999999</c:v>
                </c:pt>
                <c:pt idx="5041">
                  <c:v>280.70999999999975</c:v>
                </c:pt>
                <c:pt idx="5042">
                  <c:v>280.97299999999979</c:v>
                </c:pt>
                <c:pt idx="5043">
                  <c:v>281.23399999999958</c:v>
                </c:pt>
                <c:pt idx="5044">
                  <c:v>281.49299999999965</c:v>
                </c:pt>
                <c:pt idx="5045">
                  <c:v>281.75</c:v>
                </c:pt>
                <c:pt idx="5046">
                  <c:v>282.005</c:v>
                </c:pt>
                <c:pt idx="5047">
                  <c:v>282.25700000000001</c:v>
                </c:pt>
                <c:pt idx="5048">
                  <c:v>282.50599999999974</c:v>
                </c:pt>
                <c:pt idx="5049">
                  <c:v>282.75299999999999</c:v>
                </c:pt>
                <c:pt idx="5050">
                  <c:v>282.99799999999965</c:v>
                </c:pt>
                <c:pt idx="5051">
                  <c:v>283.23899999999958</c:v>
                </c:pt>
                <c:pt idx="5052">
                  <c:v>283.47899999999959</c:v>
                </c:pt>
                <c:pt idx="5053">
                  <c:v>283.71499999999975</c:v>
                </c:pt>
                <c:pt idx="5054">
                  <c:v>283.94799999999975</c:v>
                </c:pt>
                <c:pt idx="5055">
                  <c:v>284.178</c:v>
                </c:pt>
                <c:pt idx="5056">
                  <c:v>284.40499999999975</c:v>
                </c:pt>
                <c:pt idx="5057">
                  <c:v>284.62900000000002</c:v>
                </c:pt>
                <c:pt idx="5058">
                  <c:v>284.85000000000002</c:v>
                </c:pt>
                <c:pt idx="5059">
                  <c:v>285.06700000000001</c:v>
                </c:pt>
                <c:pt idx="5060">
                  <c:v>285.28099999999978</c:v>
                </c:pt>
                <c:pt idx="5061">
                  <c:v>285.49199999999962</c:v>
                </c:pt>
                <c:pt idx="5062">
                  <c:v>285.69900000000001</c:v>
                </c:pt>
                <c:pt idx="5063">
                  <c:v>285.90299999999979</c:v>
                </c:pt>
                <c:pt idx="5064">
                  <c:v>286.10300000000001</c:v>
                </c:pt>
                <c:pt idx="5065">
                  <c:v>286.29899999999958</c:v>
                </c:pt>
                <c:pt idx="5066">
                  <c:v>286.49199999999962</c:v>
                </c:pt>
                <c:pt idx="5067">
                  <c:v>286.68099999999993</c:v>
                </c:pt>
                <c:pt idx="5068">
                  <c:v>286.86599999999999</c:v>
                </c:pt>
                <c:pt idx="5069">
                  <c:v>287.04700000000008</c:v>
                </c:pt>
                <c:pt idx="5070">
                  <c:v>287.22399999999965</c:v>
                </c:pt>
                <c:pt idx="5071">
                  <c:v>287.39699999999965</c:v>
                </c:pt>
                <c:pt idx="5072">
                  <c:v>287.56599999999975</c:v>
                </c:pt>
                <c:pt idx="5073">
                  <c:v>287.73099999999965</c:v>
                </c:pt>
                <c:pt idx="5074">
                  <c:v>287.892</c:v>
                </c:pt>
                <c:pt idx="5075">
                  <c:v>288.048</c:v>
                </c:pt>
                <c:pt idx="5076">
                  <c:v>288.2</c:v>
                </c:pt>
                <c:pt idx="5077">
                  <c:v>288.34800000000001</c:v>
                </c:pt>
                <c:pt idx="5078">
                  <c:v>288.49099999999964</c:v>
                </c:pt>
                <c:pt idx="5079">
                  <c:v>288.63</c:v>
                </c:pt>
                <c:pt idx="5080">
                  <c:v>288.76499999999999</c:v>
                </c:pt>
                <c:pt idx="5081">
                  <c:v>288.89400000000001</c:v>
                </c:pt>
                <c:pt idx="5082">
                  <c:v>289.02</c:v>
                </c:pt>
                <c:pt idx="5083">
                  <c:v>289.14000000000021</c:v>
                </c:pt>
                <c:pt idx="5084">
                  <c:v>289.25599999999974</c:v>
                </c:pt>
                <c:pt idx="5085">
                  <c:v>289.36700000000002</c:v>
                </c:pt>
                <c:pt idx="5086">
                  <c:v>289.47399999999965</c:v>
                </c:pt>
                <c:pt idx="5087">
                  <c:v>289.57499999999999</c:v>
                </c:pt>
                <c:pt idx="5088">
                  <c:v>289.67200000000008</c:v>
                </c:pt>
                <c:pt idx="5089">
                  <c:v>289.76400000000001</c:v>
                </c:pt>
                <c:pt idx="5090">
                  <c:v>289.851</c:v>
                </c:pt>
                <c:pt idx="5091">
                  <c:v>289.93299999999965</c:v>
                </c:pt>
                <c:pt idx="5092">
                  <c:v>290.01</c:v>
                </c:pt>
                <c:pt idx="5093">
                  <c:v>290.08199999999965</c:v>
                </c:pt>
                <c:pt idx="5094">
                  <c:v>290.14900000000023</c:v>
                </c:pt>
                <c:pt idx="5095">
                  <c:v>290.21099999999979</c:v>
                </c:pt>
                <c:pt idx="5096">
                  <c:v>290.26799999999974</c:v>
                </c:pt>
                <c:pt idx="5097">
                  <c:v>290.32</c:v>
                </c:pt>
                <c:pt idx="5098">
                  <c:v>290.36599999999999</c:v>
                </c:pt>
                <c:pt idx="5099">
                  <c:v>290.40799999999979</c:v>
                </c:pt>
                <c:pt idx="5100">
                  <c:v>290.44400000000002</c:v>
                </c:pt>
                <c:pt idx="5101">
                  <c:v>290.4749999999998</c:v>
                </c:pt>
                <c:pt idx="5102">
                  <c:v>290.50099999999975</c:v>
                </c:pt>
                <c:pt idx="5103">
                  <c:v>290.52099999999979</c:v>
                </c:pt>
                <c:pt idx="5104">
                  <c:v>290.53699999999958</c:v>
                </c:pt>
                <c:pt idx="5105">
                  <c:v>290.54700000000008</c:v>
                </c:pt>
                <c:pt idx="5106">
                  <c:v>290.55099999999999</c:v>
                </c:pt>
                <c:pt idx="5107">
                  <c:v>290.55099999999999</c:v>
                </c:pt>
                <c:pt idx="5108">
                  <c:v>290.54500000000002</c:v>
                </c:pt>
                <c:pt idx="5109">
                  <c:v>290.53399999999965</c:v>
                </c:pt>
                <c:pt idx="5110">
                  <c:v>290.517</c:v>
                </c:pt>
                <c:pt idx="5111">
                  <c:v>290.49499999999978</c:v>
                </c:pt>
                <c:pt idx="5112">
                  <c:v>290.46799999999979</c:v>
                </c:pt>
                <c:pt idx="5113">
                  <c:v>290.43499999999977</c:v>
                </c:pt>
                <c:pt idx="5114">
                  <c:v>290.39699999999965</c:v>
                </c:pt>
                <c:pt idx="5115">
                  <c:v>290.35399999999993</c:v>
                </c:pt>
                <c:pt idx="5116">
                  <c:v>290.30500000000001</c:v>
                </c:pt>
                <c:pt idx="5117">
                  <c:v>290.25200000000001</c:v>
                </c:pt>
                <c:pt idx="5118">
                  <c:v>290.19200000000001</c:v>
                </c:pt>
                <c:pt idx="5119">
                  <c:v>290.12799999999999</c:v>
                </c:pt>
                <c:pt idx="5120">
                  <c:v>290.05799999999999</c:v>
                </c:pt>
                <c:pt idx="5121">
                  <c:v>289.98200000000003</c:v>
                </c:pt>
                <c:pt idx="5122">
                  <c:v>289.90099999999978</c:v>
                </c:pt>
                <c:pt idx="5123">
                  <c:v>289.81599999999975</c:v>
                </c:pt>
                <c:pt idx="5124">
                  <c:v>289.72399999999965</c:v>
                </c:pt>
                <c:pt idx="5125">
                  <c:v>289.62799999999999</c:v>
                </c:pt>
                <c:pt idx="5126">
                  <c:v>289.52599999999978</c:v>
                </c:pt>
                <c:pt idx="5127">
                  <c:v>289.41899999999958</c:v>
                </c:pt>
                <c:pt idx="5128">
                  <c:v>289.30599999999993</c:v>
                </c:pt>
                <c:pt idx="5129">
                  <c:v>289.18900000000002</c:v>
                </c:pt>
                <c:pt idx="5130">
                  <c:v>289.06599999999975</c:v>
                </c:pt>
                <c:pt idx="5131">
                  <c:v>288.93799999999965</c:v>
                </c:pt>
                <c:pt idx="5132">
                  <c:v>288.80500000000001</c:v>
                </c:pt>
                <c:pt idx="5133">
                  <c:v>288.66699999999975</c:v>
                </c:pt>
                <c:pt idx="5134">
                  <c:v>288.524</c:v>
                </c:pt>
                <c:pt idx="5135">
                  <c:v>288.375</c:v>
                </c:pt>
                <c:pt idx="5136">
                  <c:v>288.22199999999958</c:v>
                </c:pt>
                <c:pt idx="5137">
                  <c:v>288.06400000000002</c:v>
                </c:pt>
                <c:pt idx="5138">
                  <c:v>287.89999999999975</c:v>
                </c:pt>
                <c:pt idx="5139">
                  <c:v>287.73200000000003</c:v>
                </c:pt>
                <c:pt idx="5140">
                  <c:v>287.55799999999999</c:v>
                </c:pt>
                <c:pt idx="5141">
                  <c:v>287.38</c:v>
                </c:pt>
                <c:pt idx="5142">
                  <c:v>287.197</c:v>
                </c:pt>
                <c:pt idx="5143">
                  <c:v>287.00900000000001</c:v>
                </c:pt>
                <c:pt idx="5144">
                  <c:v>286.81599999999975</c:v>
                </c:pt>
                <c:pt idx="5145">
                  <c:v>286.61900000000026</c:v>
                </c:pt>
                <c:pt idx="5146">
                  <c:v>286.41699999999958</c:v>
                </c:pt>
                <c:pt idx="5147">
                  <c:v>286.20999999999975</c:v>
                </c:pt>
                <c:pt idx="5148">
                  <c:v>285.99899999999963</c:v>
                </c:pt>
                <c:pt idx="5149">
                  <c:v>285.78299999999979</c:v>
                </c:pt>
                <c:pt idx="5150">
                  <c:v>285.56200000000001</c:v>
                </c:pt>
                <c:pt idx="5151">
                  <c:v>285.33699999999965</c:v>
                </c:pt>
                <c:pt idx="5152">
                  <c:v>285.108</c:v>
                </c:pt>
                <c:pt idx="5153">
                  <c:v>284.87400000000002</c:v>
                </c:pt>
                <c:pt idx="5154">
                  <c:v>284.63499999999999</c:v>
                </c:pt>
                <c:pt idx="5155">
                  <c:v>284.39299999999974</c:v>
                </c:pt>
                <c:pt idx="5156">
                  <c:v>284.14600000000002</c:v>
                </c:pt>
                <c:pt idx="5157">
                  <c:v>283.89499999999975</c:v>
                </c:pt>
                <c:pt idx="5158">
                  <c:v>283.64000000000021</c:v>
                </c:pt>
                <c:pt idx="5159">
                  <c:v>283.38099999999974</c:v>
                </c:pt>
                <c:pt idx="5160">
                  <c:v>283.11799999999999</c:v>
                </c:pt>
                <c:pt idx="5161">
                  <c:v>282.851</c:v>
                </c:pt>
                <c:pt idx="5162">
                  <c:v>282.58</c:v>
                </c:pt>
                <c:pt idx="5163">
                  <c:v>282.30500000000001</c:v>
                </c:pt>
                <c:pt idx="5164">
                  <c:v>282.02599999999978</c:v>
                </c:pt>
                <c:pt idx="5165">
                  <c:v>281.74400000000026</c:v>
                </c:pt>
                <c:pt idx="5166">
                  <c:v>281.45800000000003</c:v>
                </c:pt>
                <c:pt idx="5167">
                  <c:v>281.16800000000001</c:v>
                </c:pt>
                <c:pt idx="5168">
                  <c:v>280.875</c:v>
                </c:pt>
                <c:pt idx="5169">
                  <c:v>280.57799999999975</c:v>
                </c:pt>
                <c:pt idx="5170">
                  <c:v>280.27799999999979</c:v>
                </c:pt>
                <c:pt idx="5171">
                  <c:v>279.97399999999965</c:v>
                </c:pt>
                <c:pt idx="5172">
                  <c:v>279.66699999999975</c:v>
                </c:pt>
                <c:pt idx="5173">
                  <c:v>279.35700000000008</c:v>
                </c:pt>
                <c:pt idx="5174">
                  <c:v>279.04399999999993</c:v>
                </c:pt>
                <c:pt idx="5175">
                  <c:v>278.72799999999978</c:v>
                </c:pt>
                <c:pt idx="5176">
                  <c:v>278.40899999999965</c:v>
                </c:pt>
                <c:pt idx="5177">
                  <c:v>278.08599999999979</c:v>
                </c:pt>
                <c:pt idx="5178">
                  <c:v>277.7609999999998</c:v>
                </c:pt>
                <c:pt idx="5179">
                  <c:v>277.43299999999965</c:v>
                </c:pt>
                <c:pt idx="5180">
                  <c:v>277.10199999999975</c:v>
                </c:pt>
                <c:pt idx="5181">
                  <c:v>276.76900000000001</c:v>
                </c:pt>
                <c:pt idx="5182">
                  <c:v>276.43299999999965</c:v>
                </c:pt>
                <c:pt idx="5183">
                  <c:v>276.09500000000003</c:v>
                </c:pt>
                <c:pt idx="5184">
                  <c:v>275.75400000000002</c:v>
                </c:pt>
                <c:pt idx="5185">
                  <c:v>275.41099999999977</c:v>
                </c:pt>
                <c:pt idx="5186">
                  <c:v>275.065</c:v>
                </c:pt>
                <c:pt idx="5187">
                  <c:v>274.71699999999959</c:v>
                </c:pt>
                <c:pt idx="5188">
                  <c:v>274.36700000000002</c:v>
                </c:pt>
                <c:pt idx="5189">
                  <c:v>274.01499999999999</c:v>
                </c:pt>
                <c:pt idx="5190">
                  <c:v>273.661</c:v>
                </c:pt>
                <c:pt idx="5191">
                  <c:v>273.30500000000001</c:v>
                </c:pt>
                <c:pt idx="5192">
                  <c:v>272.947</c:v>
                </c:pt>
                <c:pt idx="5193">
                  <c:v>272.58799999999979</c:v>
                </c:pt>
                <c:pt idx="5194">
                  <c:v>272.22599999999977</c:v>
                </c:pt>
                <c:pt idx="5195">
                  <c:v>271.863</c:v>
                </c:pt>
                <c:pt idx="5196">
                  <c:v>271.49899999999963</c:v>
                </c:pt>
                <c:pt idx="5197">
                  <c:v>271.13299999999975</c:v>
                </c:pt>
                <c:pt idx="5198">
                  <c:v>270.76599999999979</c:v>
                </c:pt>
                <c:pt idx="5199">
                  <c:v>270.39699999999965</c:v>
                </c:pt>
                <c:pt idx="5200">
                  <c:v>270.02699999999965</c:v>
                </c:pt>
                <c:pt idx="5201">
                  <c:v>269.65600000000001</c:v>
                </c:pt>
                <c:pt idx="5202">
                  <c:v>269.28399999999965</c:v>
                </c:pt>
                <c:pt idx="5203">
                  <c:v>268.91099999999977</c:v>
                </c:pt>
                <c:pt idx="5204">
                  <c:v>268.53699999999958</c:v>
                </c:pt>
                <c:pt idx="5205">
                  <c:v>268.16300000000001</c:v>
                </c:pt>
                <c:pt idx="5206">
                  <c:v>267.78699999999958</c:v>
                </c:pt>
                <c:pt idx="5207">
                  <c:v>267.41099999999977</c:v>
                </c:pt>
                <c:pt idx="5208">
                  <c:v>267.03399999999965</c:v>
                </c:pt>
                <c:pt idx="5209">
                  <c:v>266.65699999999993</c:v>
                </c:pt>
                <c:pt idx="5210">
                  <c:v>266.279</c:v>
                </c:pt>
                <c:pt idx="5211">
                  <c:v>265.90099999999978</c:v>
                </c:pt>
                <c:pt idx="5212">
                  <c:v>265.52199999999965</c:v>
                </c:pt>
                <c:pt idx="5213">
                  <c:v>265.14400000000023</c:v>
                </c:pt>
                <c:pt idx="5214">
                  <c:v>264.76499999999999</c:v>
                </c:pt>
                <c:pt idx="5215">
                  <c:v>264.3859999999998</c:v>
                </c:pt>
                <c:pt idx="5216">
                  <c:v>264.00700000000001</c:v>
                </c:pt>
                <c:pt idx="5217">
                  <c:v>263.62799999999999</c:v>
                </c:pt>
                <c:pt idx="5218">
                  <c:v>263.25</c:v>
                </c:pt>
                <c:pt idx="5219">
                  <c:v>262.87099999999975</c:v>
                </c:pt>
                <c:pt idx="5220">
                  <c:v>262.49299999999965</c:v>
                </c:pt>
                <c:pt idx="5221">
                  <c:v>262.11599999999999</c:v>
                </c:pt>
                <c:pt idx="5222">
                  <c:v>261.73899999999958</c:v>
                </c:pt>
                <c:pt idx="5223">
                  <c:v>261.36200000000002</c:v>
                </c:pt>
                <c:pt idx="5224">
                  <c:v>260.98599999999965</c:v>
                </c:pt>
                <c:pt idx="5225">
                  <c:v>260.61099999999999</c:v>
                </c:pt>
                <c:pt idx="5226">
                  <c:v>260.23599999999965</c:v>
                </c:pt>
                <c:pt idx="5227">
                  <c:v>259.86200000000002</c:v>
                </c:pt>
                <c:pt idx="5228">
                  <c:v>259.48999999999978</c:v>
                </c:pt>
                <c:pt idx="5229">
                  <c:v>259.11799999999999</c:v>
                </c:pt>
                <c:pt idx="5230">
                  <c:v>258.74700000000001</c:v>
                </c:pt>
                <c:pt idx="5231">
                  <c:v>258.37700000000001</c:v>
                </c:pt>
                <c:pt idx="5232">
                  <c:v>258.00900000000001</c:v>
                </c:pt>
                <c:pt idx="5233">
                  <c:v>257.64200000000022</c:v>
                </c:pt>
                <c:pt idx="5234">
                  <c:v>257.27599999999978</c:v>
                </c:pt>
                <c:pt idx="5235">
                  <c:v>256.91099999999977</c:v>
                </c:pt>
                <c:pt idx="5236">
                  <c:v>256.548</c:v>
                </c:pt>
                <c:pt idx="5237">
                  <c:v>256.18599999999975</c:v>
                </c:pt>
                <c:pt idx="5238">
                  <c:v>255.82600000000011</c:v>
                </c:pt>
                <c:pt idx="5239">
                  <c:v>255.46800000000007</c:v>
                </c:pt>
                <c:pt idx="5240">
                  <c:v>255.11099999999999</c:v>
                </c:pt>
                <c:pt idx="5241">
                  <c:v>254.75700000000001</c:v>
                </c:pt>
                <c:pt idx="5242">
                  <c:v>254.404</c:v>
                </c:pt>
                <c:pt idx="5243">
                  <c:v>254.053</c:v>
                </c:pt>
                <c:pt idx="5244">
                  <c:v>253.70299999999997</c:v>
                </c:pt>
                <c:pt idx="5245">
                  <c:v>253.35600000000011</c:v>
                </c:pt>
                <c:pt idx="5246">
                  <c:v>253.011</c:v>
                </c:pt>
                <c:pt idx="5247">
                  <c:v>252.66800000000001</c:v>
                </c:pt>
                <c:pt idx="5248">
                  <c:v>252.32700000000011</c:v>
                </c:pt>
                <c:pt idx="5249">
                  <c:v>251.989</c:v>
                </c:pt>
                <c:pt idx="5250">
                  <c:v>251.65200000000004</c:v>
                </c:pt>
                <c:pt idx="5251">
                  <c:v>251.31800000000001</c:v>
                </c:pt>
                <c:pt idx="5252">
                  <c:v>250.98700000000011</c:v>
                </c:pt>
                <c:pt idx="5253">
                  <c:v>250.65800000000004</c:v>
                </c:pt>
                <c:pt idx="5254">
                  <c:v>250.33100000000007</c:v>
                </c:pt>
                <c:pt idx="5255">
                  <c:v>250.00700000000001</c:v>
                </c:pt>
                <c:pt idx="5256">
                  <c:v>249.685</c:v>
                </c:pt>
                <c:pt idx="5257">
                  <c:v>249.36600000000001</c:v>
                </c:pt>
                <c:pt idx="5258">
                  <c:v>249.05</c:v>
                </c:pt>
                <c:pt idx="5259">
                  <c:v>248.73699999999999</c:v>
                </c:pt>
                <c:pt idx="5260">
                  <c:v>248.42600000000004</c:v>
                </c:pt>
                <c:pt idx="5261">
                  <c:v>248.11799999999999</c:v>
                </c:pt>
                <c:pt idx="5262">
                  <c:v>247.81300000000002</c:v>
                </c:pt>
                <c:pt idx="5263">
                  <c:v>247.511</c:v>
                </c:pt>
                <c:pt idx="5264">
                  <c:v>247.21199999999999</c:v>
                </c:pt>
                <c:pt idx="5265">
                  <c:v>246.91499999999999</c:v>
                </c:pt>
                <c:pt idx="5266">
                  <c:v>246.62200000000001</c:v>
                </c:pt>
                <c:pt idx="5267">
                  <c:v>246.33100000000007</c:v>
                </c:pt>
                <c:pt idx="5268">
                  <c:v>246.04399999999998</c:v>
                </c:pt>
                <c:pt idx="5269">
                  <c:v>245.76</c:v>
                </c:pt>
                <c:pt idx="5270">
                  <c:v>245.47900000000001</c:v>
                </c:pt>
                <c:pt idx="5271">
                  <c:v>245.20099999999999</c:v>
                </c:pt>
                <c:pt idx="5272">
                  <c:v>244.92600000000004</c:v>
                </c:pt>
                <c:pt idx="5273">
                  <c:v>244.654</c:v>
                </c:pt>
                <c:pt idx="5274">
                  <c:v>244.38600000000011</c:v>
                </c:pt>
                <c:pt idx="5275">
                  <c:v>244.12100000000001</c:v>
                </c:pt>
                <c:pt idx="5276">
                  <c:v>243.85900000000001</c:v>
                </c:pt>
                <c:pt idx="5277">
                  <c:v>243.601</c:v>
                </c:pt>
                <c:pt idx="5278">
                  <c:v>243.345</c:v>
                </c:pt>
                <c:pt idx="5279">
                  <c:v>243.09300000000002</c:v>
                </c:pt>
                <c:pt idx="5280">
                  <c:v>242.845</c:v>
                </c:pt>
                <c:pt idx="5281">
                  <c:v>242.59900000000002</c:v>
                </c:pt>
                <c:pt idx="5282">
                  <c:v>242.35700000000011</c:v>
                </c:pt>
                <c:pt idx="5283">
                  <c:v>242.11899999999997</c:v>
                </c:pt>
                <c:pt idx="5284">
                  <c:v>241.88300000000001</c:v>
                </c:pt>
                <c:pt idx="5285">
                  <c:v>241.65200000000004</c:v>
                </c:pt>
                <c:pt idx="5286">
                  <c:v>241.423</c:v>
                </c:pt>
                <c:pt idx="5287">
                  <c:v>241.19800000000001</c:v>
                </c:pt>
                <c:pt idx="5288">
                  <c:v>240.977</c:v>
                </c:pt>
                <c:pt idx="5289">
                  <c:v>240.75899999999999</c:v>
                </c:pt>
                <c:pt idx="5290">
                  <c:v>240.54399999999998</c:v>
                </c:pt>
                <c:pt idx="5291">
                  <c:v>240.33200000000011</c:v>
                </c:pt>
                <c:pt idx="5292">
                  <c:v>240.124</c:v>
                </c:pt>
                <c:pt idx="5293">
                  <c:v>239.92000000000004</c:v>
                </c:pt>
                <c:pt idx="5294">
                  <c:v>239.71899999999999</c:v>
                </c:pt>
                <c:pt idx="5295">
                  <c:v>239.52100000000004</c:v>
                </c:pt>
                <c:pt idx="5296">
                  <c:v>239.32700000000011</c:v>
                </c:pt>
                <c:pt idx="5297">
                  <c:v>239.136</c:v>
                </c:pt>
                <c:pt idx="5298">
                  <c:v>238.94800000000001</c:v>
                </c:pt>
                <c:pt idx="5299">
                  <c:v>238.76399999999998</c:v>
                </c:pt>
                <c:pt idx="5300">
                  <c:v>238.583</c:v>
                </c:pt>
                <c:pt idx="5301">
                  <c:v>238.405</c:v>
                </c:pt>
                <c:pt idx="5302">
                  <c:v>238.23099999999999</c:v>
                </c:pt>
                <c:pt idx="5303">
                  <c:v>238.06</c:v>
                </c:pt>
                <c:pt idx="5304">
                  <c:v>237.89200000000011</c:v>
                </c:pt>
                <c:pt idx="5305">
                  <c:v>237.72800000000001</c:v>
                </c:pt>
                <c:pt idx="5306">
                  <c:v>237.566</c:v>
                </c:pt>
                <c:pt idx="5307">
                  <c:v>237.40800000000004</c:v>
                </c:pt>
                <c:pt idx="5308">
                  <c:v>237.25299999999999</c:v>
                </c:pt>
                <c:pt idx="5309">
                  <c:v>237.102</c:v>
                </c:pt>
                <c:pt idx="5310">
                  <c:v>236.953</c:v>
                </c:pt>
                <c:pt idx="5311">
                  <c:v>236.80800000000011</c:v>
                </c:pt>
                <c:pt idx="5312">
                  <c:v>236.66499999999999</c:v>
                </c:pt>
                <c:pt idx="5313">
                  <c:v>236.52600000000001</c:v>
                </c:pt>
                <c:pt idx="5314">
                  <c:v>236.38900000000001</c:v>
                </c:pt>
                <c:pt idx="5315">
                  <c:v>236.256</c:v>
                </c:pt>
                <c:pt idx="5316">
                  <c:v>236.125</c:v>
                </c:pt>
                <c:pt idx="5317">
                  <c:v>235.9980000000001</c:v>
                </c:pt>
                <c:pt idx="5318">
                  <c:v>235.87300000000002</c:v>
                </c:pt>
                <c:pt idx="5319">
                  <c:v>235.751</c:v>
                </c:pt>
                <c:pt idx="5320">
                  <c:v>235.63200000000001</c:v>
                </c:pt>
                <c:pt idx="5321">
                  <c:v>235.51499999999999</c:v>
                </c:pt>
                <c:pt idx="5322">
                  <c:v>235.40200000000004</c:v>
                </c:pt>
                <c:pt idx="5323">
                  <c:v>235.291</c:v>
                </c:pt>
                <c:pt idx="5324">
                  <c:v>235.18200000000004</c:v>
                </c:pt>
                <c:pt idx="5325">
                  <c:v>235.07599999999999</c:v>
                </c:pt>
                <c:pt idx="5326">
                  <c:v>234.97200000000001</c:v>
                </c:pt>
                <c:pt idx="5327">
                  <c:v>234.87100000000001</c:v>
                </c:pt>
                <c:pt idx="5328">
                  <c:v>234.77299999999997</c:v>
                </c:pt>
                <c:pt idx="5329">
                  <c:v>234.67599999999999</c:v>
                </c:pt>
                <c:pt idx="5330">
                  <c:v>234.58200000000011</c:v>
                </c:pt>
                <c:pt idx="5331">
                  <c:v>234.49</c:v>
                </c:pt>
                <c:pt idx="5332">
                  <c:v>234.4</c:v>
                </c:pt>
                <c:pt idx="5333">
                  <c:v>234.31300000000002</c:v>
                </c:pt>
                <c:pt idx="5334">
                  <c:v>234.227</c:v>
                </c:pt>
                <c:pt idx="5335">
                  <c:v>234.14399999999998</c:v>
                </c:pt>
                <c:pt idx="5336">
                  <c:v>234.06200000000001</c:v>
                </c:pt>
                <c:pt idx="5337">
                  <c:v>233.98200000000011</c:v>
                </c:pt>
                <c:pt idx="5338">
                  <c:v>233.904</c:v>
                </c:pt>
                <c:pt idx="5339">
                  <c:v>233.82800000000012</c:v>
                </c:pt>
                <c:pt idx="5340">
                  <c:v>233.75299999999999</c:v>
                </c:pt>
                <c:pt idx="5341">
                  <c:v>233.68</c:v>
                </c:pt>
                <c:pt idx="5342">
                  <c:v>233.60900000000001</c:v>
                </c:pt>
                <c:pt idx="5343">
                  <c:v>233.53900000000002</c:v>
                </c:pt>
                <c:pt idx="5344">
                  <c:v>233.47</c:v>
                </c:pt>
                <c:pt idx="5345">
                  <c:v>233.40300000000002</c:v>
                </c:pt>
                <c:pt idx="5346">
                  <c:v>233.33700000000007</c:v>
                </c:pt>
                <c:pt idx="5347">
                  <c:v>233.27199999999999</c:v>
                </c:pt>
                <c:pt idx="5348">
                  <c:v>233.208</c:v>
                </c:pt>
                <c:pt idx="5349">
                  <c:v>233.14499999999998</c:v>
                </c:pt>
                <c:pt idx="5350">
                  <c:v>233.084</c:v>
                </c:pt>
                <c:pt idx="5351">
                  <c:v>233.023</c:v>
                </c:pt>
                <c:pt idx="5352">
                  <c:v>232.96300000000002</c:v>
                </c:pt>
                <c:pt idx="5353">
                  <c:v>232.90300000000002</c:v>
                </c:pt>
                <c:pt idx="5354">
                  <c:v>232.845</c:v>
                </c:pt>
                <c:pt idx="5355">
                  <c:v>232.786</c:v>
                </c:pt>
                <c:pt idx="5356">
                  <c:v>232.72900000000001</c:v>
                </c:pt>
                <c:pt idx="5357">
                  <c:v>232.67099999999999</c:v>
                </c:pt>
                <c:pt idx="5358">
                  <c:v>232.61399999999998</c:v>
                </c:pt>
                <c:pt idx="5359">
                  <c:v>232.55700000000004</c:v>
                </c:pt>
                <c:pt idx="5360">
                  <c:v>232.501</c:v>
                </c:pt>
                <c:pt idx="5361">
                  <c:v>232.44399999999999</c:v>
                </c:pt>
                <c:pt idx="5362">
                  <c:v>232.38800000000012</c:v>
                </c:pt>
                <c:pt idx="5363">
                  <c:v>232.33100000000007</c:v>
                </c:pt>
                <c:pt idx="5364">
                  <c:v>232.27399999999992</c:v>
                </c:pt>
                <c:pt idx="5365">
                  <c:v>232.21699999999998</c:v>
                </c:pt>
                <c:pt idx="5366">
                  <c:v>232.16</c:v>
                </c:pt>
                <c:pt idx="5367">
                  <c:v>232.102</c:v>
                </c:pt>
                <c:pt idx="5368">
                  <c:v>232.04300000000001</c:v>
                </c:pt>
                <c:pt idx="5369">
                  <c:v>231.98400000000001</c:v>
                </c:pt>
                <c:pt idx="5370">
                  <c:v>231.92500000000001</c:v>
                </c:pt>
                <c:pt idx="5371">
                  <c:v>231.864</c:v>
                </c:pt>
                <c:pt idx="5372">
                  <c:v>231.803</c:v>
                </c:pt>
                <c:pt idx="5373">
                  <c:v>231.73999999999998</c:v>
                </c:pt>
                <c:pt idx="5374">
                  <c:v>231.67699999999999</c:v>
                </c:pt>
                <c:pt idx="5375">
                  <c:v>231.61199999999999</c:v>
                </c:pt>
                <c:pt idx="5376">
                  <c:v>231.54599999999999</c:v>
                </c:pt>
                <c:pt idx="5377">
                  <c:v>231.47900000000001</c:v>
                </c:pt>
                <c:pt idx="5378">
                  <c:v>231.411</c:v>
                </c:pt>
                <c:pt idx="5379">
                  <c:v>231.34100000000001</c:v>
                </c:pt>
                <c:pt idx="5380">
                  <c:v>231.26900000000001</c:v>
                </c:pt>
                <c:pt idx="5381">
                  <c:v>231.196</c:v>
                </c:pt>
                <c:pt idx="5382">
                  <c:v>231.12</c:v>
                </c:pt>
                <c:pt idx="5383">
                  <c:v>231.04300000000001</c:v>
                </c:pt>
                <c:pt idx="5384">
                  <c:v>230.964</c:v>
                </c:pt>
                <c:pt idx="5385">
                  <c:v>230.88300000000001</c:v>
                </c:pt>
                <c:pt idx="5386">
                  <c:v>230.8</c:v>
                </c:pt>
                <c:pt idx="5387">
                  <c:v>230.71499999999995</c:v>
                </c:pt>
                <c:pt idx="5388">
                  <c:v>230.62700000000001</c:v>
                </c:pt>
                <c:pt idx="5389">
                  <c:v>230.53700000000001</c:v>
                </c:pt>
                <c:pt idx="5390">
                  <c:v>230.44499999999999</c:v>
                </c:pt>
                <c:pt idx="5391">
                  <c:v>230.35000000000011</c:v>
                </c:pt>
                <c:pt idx="5392">
                  <c:v>230.25200000000001</c:v>
                </c:pt>
                <c:pt idx="5393">
                  <c:v>230.15100000000001</c:v>
                </c:pt>
                <c:pt idx="5394">
                  <c:v>230.048</c:v>
                </c:pt>
                <c:pt idx="5395">
                  <c:v>229.94200000000001</c:v>
                </c:pt>
                <c:pt idx="5396">
                  <c:v>229.83200000000011</c:v>
                </c:pt>
                <c:pt idx="5397">
                  <c:v>229.72</c:v>
                </c:pt>
                <c:pt idx="5398">
                  <c:v>229.60399999999998</c:v>
                </c:pt>
                <c:pt idx="5399">
                  <c:v>229.48500000000001</c:v>
                </c:pt>
                <c:pt idx="5400">
                  <c:v>229.363</c:v>
                </c:pt>
                <c:pt idx="5401">
                  <c:v>229.23699999999999</c:v>
                </c:pt>
                <c:pt idx="5402">
                  <c:v>229.108</c:v>
                </c:pt>
                <c:pt idx="5403">
                  <c:v>228.97499999999999</c:v>
                </c:pt>
                <c:pt idx="5404">
                  <c:v>228.83800000000011</c:v>
                </c:pt>
                <c:pt idx="5405">
                  <c:v>228.69800000000001</c:v>
                </c:pt>
                <c:pt idx="5406">
                  <c:v>228.554</c:v>
                </c:pt>
                <c:pt idx="5407">
                  <c:v>228.405</c:v>
                </c:pt>
                <c:pt idx="5408">
                  <c:v>228.25299999999999</c:v>
                </c:pt>
                <c:pt idx="5409">
                  <c:v>228.09700000000001</c:v>
                </c:pt>
                <c:pt idx="5410">
                  <c:v>227.93600000000001</c:v>
                </c:pt>
                <c:pt idx="5411">
                  <c:v>227.77099999999999</c:v>
                </c:pt>
                <c:pt idx="5412">
                  <c:v>227.602</c:v>
                </c:pt>
                <c:pt idx="5413">
                  <c:v>227.429</c:v>
                </c:pt>
                <c:pt idx="5414">
                  <c:v>227.251</c:v>
                </c:pt>
                <c:pt idx="5415">
                  <c:v>227.06800000000001</c:v>
                </c:pt>
                <c:pt idx="5416">
                  <c:v>226.88100000000011</c:v>
                </c:pt>
                <c:pt idx="5417">
                  <c:v>226.68800000000007</c:v>
                </c:pt>
                <c:pt idx="5418">
                  <c:v>226.4920000000001</c:v>
                </c:pt>
                <c:pt idx="5419">
                  <c:v>226.29</c:v>
                </c:pt>
                <c:pt idx="5420">
                  <c:v>226.083</c:v>
                </c:pt>
                <c:pt idx="5421">
                  <c:v>225.87100000000001</c:v>
                </c:pt>
                <c:pt idx="5422">
                  <c:v>225.655</c:v>
                </c:pt>
                <c:pt idx="5423">
                  <c:v>225.43300000000002</c:v>
                </c:pt>
                <c:pt idx="5424">
                  <c:v>225.20499999999998</c:v>
                </c:pt>
                <c:pt idx="5425">
                  <c:v>224.97300000000001</c:v>
                </c:pt>
                <c:pt idx="5426">
                  <c:v>224.73499999999999</c:v>
                </c:pt>
                <c:pt idx="5427">
                  <c:v>224.4920000000001</c:v>
                </c:pt>
                <c:pt idx="5428">
                  <c:v>224.24299999999999</c:v>
                </c:pt>
                <c:pt idx="5429">
                  <c:v>223.989</c:v>
                </c:pt>
                <c:pt idx="5430">
                  <c:v>223.72900000000001</c:v>
                </c:pt>
                <c:pt idx="5431">
                  <c:v>223.464</c:v>
                </c:pt>
                <c:pt idx="5432">
                  <c:v>223.19300000000001</c:v>
                </c:pt>
                <c:pt idx="5433">
                  <c:v>222.916</c:v>
                </c:pt>
                <c:pt idx="5434">
                  <c:v>222.63300000000001</c:v>
                </c:pt>
                <c:pt idx="5435">
                  <c:v>222.34399999999999</c:v>
                </c:pt>
                <c:pt idx="5436">
                  <c:v>222.05</c:v>
                </c:pt>
                <c:pt idx="5437">
                  <c:v>221.74899999999997</c:v>
                </c:pt>
                <c:pt idx="5438">
                  <c:v>221.44300000000001</c:v>
                </c:pt>
                <c:pt idx="5439">
                  <c:v>221.13</c:v>
                </c:pt>
                <c:pt idx="5440">
                  <c:v>220.81200000000001</c:v>
                </c:pt>
                <c:pt idx="5441">
                  <c:v>220.48700000000011</c:v>
                </c:pt>
                <c:pt idx="5442">
                  <c:v>220.15600000000001</c:v>
                </c:pt>
                <c:pt idx="5443">
                  <c:v>219.81800000000001</c:v>
                </c:pt>
                <c:pt idx="5444">
                  <c:v>219.47499999999999</c:v>
                </c:pt>
                <c:pt idx="5445">
                  <c:v>219.125</c:v>
                </c:pt>
                <c:pt idx="5446">
                  <c:v>218.768</c:v>
                </c:pt>
                <c:pt idx="5447">
                  <c:v>218.40600000000001</c:v>
                </c:pt>
                <c:pt idx="5448">
                  <c:v>218.036</c:v>
                </c:pt>
                <c:pt idx="5449">
                  <c:v>217.661</c:v>
                </c:pt>
                <c:pt idx="5450">
                  <c:v>217.27899999999997</c:v>
                </c:pt>
                <c:pt idx="5451">
                  <c:v>216.89000000000001</c:v>
                </c:pt>
                <c:pt idx="5452">
                  <c:v>216.495</c:v>
                </c:pt>
                <c:pt idx="5453">
                  <c:v>216.09300000000002</c:v>
                </c:pt>
                <c:pt idx="5454">
                  <c:v>215.685</c:v>
                </c:pt>
                <c:pt idx="5455">
                  <c:v>215.26999999999998</c:v>
                </c:pt>
                <c:pt idx="5456">
                  <c:v>214.84800000000001</c:v>
                </c:pt>
                <c:pt idx="5457">
                  <c:v>214.42000000000004</c:v>
                </c:pt>
                <c:pt idx="5458">
                  <c:v>213.98500000000001</c:v>
                </c:pt>
                <c:pt idx="5459">
                  <c:v>213.54300000000001</c:v>
                </c:pt>
                <c:pt idx="5460">
                  <c:v>213.095</c:v>
                </c:pt>
                <c:pt idx="5461">
                  <c:v>212.64</c:v>
                </c:pt>
                <c:pt idx="5462">
                  <c:v>212.178</c:v>
                </c:pt>
                <c:pt idx="5463">
                  <c:v>211.70899999999997</c:v>
                </c:pt>
                <c:pt idx="5464">
                  <c:v>211.23399999999998</c:v>
                </c:pt>
                <c:pt idx="5465">
                  <c:v>210.751</c:v>
                </c:pt>
                <c:pt idx="5466">
                  <c:v>210.262</c:v>
                </c:pt>
                <c:pt idx="5467">
                  <c:v>209.767</c:v>
                </c:pt>
                <c:pt idx="5468">
                  <c:v>209.26399999999998</c:v>
                </c:pt>
                <c:pt idx="5469">
                  <c:v>208.755</c:v>
                </c:pt>
                <c:pt idx="5470">
                  <c:v>208.239</c:v>
                </c:pt>
                <c:pt idx="5471">
                  <c:v>207.71599999999998</c:v>
                </c:pt>
                <c:pt idx="5472">
                  <c:v>207.18700000000001</c:v>
                </c:pt>
                <c:pt idx="5473">
                  <c:v>206.65100000000001</c:v>
                </c:pt>
                <c:pt idx="5474">
                  <c:v>206.107</c:v>
                </c:pt>
                <c:pt idx="5475">
                  <c:v>205.55800000000011</c:v>
                </c:pt>
                <c:pt idx="5476">
                  <c:v>205.001</c:v>
                </c:pt>
                <c:pt idx="5477">
                  <c:v>204.43800000000007</c:v>
                </c:pt>
                <c:pt idx="5478">
                  <c:v>203.86800000000011</c:v>
                </c:pt>
                <c:pt idx="5479">
                  <c:v>203.292</c:v>
                </c:pt>
                <c:pt idx="5480">
                  <c:v>202.70899999999997</c:v>
                </c:pt>
                <c:pt idx="5481">
                  <c:v>202.11899999999997</c:v>
                </c:pt>
                <c:pt idx="5482">
                  <c:v>201.523</c:v>
                </c:pt>
                <c:pt idx="5483">
                  <c:v>200.92000000000004</c:v>
                </c:pt>
                <c:pt idx="5484">
                  <c:v>200.31</c:v>
                </c:pt>
                <c:pt idx="5485">
                  <c:v>199.69499999999999</c:v>
                </c:pt>
                <c:pt idx="5486">
                  <c:v>199.072</c:v>
                </c:pt>
                <c:pt idx="5487">
                  <c:v>198.44300000000001</c:v>
                </c:pt>
                <c:pt idx="5488">
                  <c:v>197.80800000000011</c:v>
                </c:pt>
                <c:pt idx="5489">
                  <c:v>197.167</c:v>
                </c:pt>
                <c:pt idx="5490">
                  <c:v>196.51900000000001</c:v>
                </c:pt>
                <c:pt idx="5491">
                  <c:v>195.86500000000001</c:v>
                </c:pt>
                <c:pt idx="5492">
                  <c:v>195.20399999999998</c:v>
                </c:pt>
                <c:pt idx="5493">
                  <c:v>194.53800000000001</c:v>
                </c:pt>
                <c:pt idx="5494">
                  <c:v>193.86500000000001</c:v>
                </c:pt>
                <c:pt idx="5495">
                  <c:v>193.18600000000001</c:v>
                </c:pt>
                <c:pt idx="5496">
                  <c:v>192.501</c:v>
                </c:pt>
                <c:pt idx="5497">
                  <c:v>191.81</c:v>
                </c:pt>
                <c:pt idx="5498">
                  <c:v>191.11299999999997</c:v>
                </c:pt>
                <c:pt idx="5499">
                  <c:v>190.41</c:v>
                </c:pt>
                <c:pt idx="5500">
                  <c:v>189.702</c:v>
                </c:pt>
                <c:pt idx="5501">
                  <c:v>188.98800000000011</c:v>
                </c:pt>
                <c:pt idx="5502">
                  <c:v>188.267</c:v>
                </c:pt>
                <c:pt idx="5503">
                  <c:v>187.542</c:v>
                </c:pt>
                <c:pt idx="5504">
                  <c:v>186.81</c:v>
                </c:pt>
                <c:pt idx="5505">
                  <c:v>186.07399999999998</c:v>
                </c:pt>
                <c:pt idx="5506">
                  <c:v>185.33100000000007</c:v>
                </c:pt>
                <c:pt idx="5507">
                  <c:v>184.583</c:v>
                </c:pt>
                <c:pt idx="5508">
                  <c:v>183.83100000000007</c:v>
                </c:pt>
                <c:pt idx="5509">
                  <c:v>183.072</c:v>
                </c:pt>
                <c:pt idx="5510">
                  <c:v>182.309</c:v>
                </c:pt>
                <c:pt idx="5511">
                  <c:v>181.54</c:v>
                </c:pt>
                <c:pt idx="5512">
                  <c:v>180.767</c:v>
                </c:pt>
                <c:pt idx="5513">
                  <c:v>179.98800000000011</c:v>
                </c:pt>
                <c:pt idx="5514">
                  <c:v>179.20499999999998</c:v>
                </c:pt>
                <c:pt idx="5515">
                  <c:v>178.416</c:v>
                </c:pt>
                <c:pt idx="5516">
                  <c:v>177.62300000000002</c:v>
                </c:pt>
                <c:pt idx="5517">
                  <c:v>176.82600000000011</c:v>
                </c:pt>
                <c:pt idx="5518">
                  <c:v>176.024</c:v>
                </c:pt>
                <c:pt idx="5519">
                  <c:v>175.21699999999998</c:v>
                </c:pt>
                <c:pt idx="5520">
                  <c:v>174.40600000000001</c:v>
                </c:pt>
                <c:pt idx="5521">
                  <c:v>173.59100000000001</c:v>
                </c:pt>
                <c:pt idx="5522">
                  <c:v>172.77199999999999</c:v>
                </c:pt>
                <c:pt idx="5523">
                  <c:v>171.94900000000001</c:v>
                </c:pt>
                <c:pt idx="5524">
                  <c:v>171.12100000000001</c:v>
                </c:pt>
                <c:pt idx="5525">
                  <c:v>170.29</c:v>
                </c:pt>
                <c:pt idx="5526">
                  <c:v>169.45400000000001</c:v>
                </c:pt>
                <c:pt idx="5527">
                  <c:v>168.61599999999999</c:v>
                </c:pt>
                <c:pt idx="5528">
                  <c:v>167.77299999999997</c:v>
                </c:pt>
                <c:pt idx="5529">
                  <c:v>166.92700000000011</c:v>
                </c:pt>
                <c:pt idx="5530">
                  <c:v>166.078</c:v>
                </c:pt>
                <c:pt idx="5531">
                  <c:v>165.22499999999999</c:v>
                </c:pt>
                <c:pt idx="5532">
                  <c:v>164.369</c:v>
                </c:pt>
                <c:pt idx="5533">
                  <c:v>163.51</c:v>
                </c:pt>
                <c:pt idx="5534">
                  <c:v>162.648</c:v>
                </c:pt>
                <c:pt idx="5535">
                  <c:v>161.78300000000002</c:v>
                </c:pt>
                <c:pt idx="5536">
                  <c:v>160.916</c:v>
                </c:pt>
                <c:pt idx="5537">
                  <c:v>160.04499999999999</c:v>
                </c:pt>
                <c:pt idx="5538">
                  <c:v>159.172</c:v>
                </c:pt>
                <c:pt idx="5539">
                  <c:v>158.297</c:v>
                </c:pt>
                <c:pt idx="5540">
                  <c:v>157.41900000000001</c:v>
                </c:pt>
                <c:pt idx="5541">
                  <c:v>156.53900000000002</c:v>
                </c:pt>
                <c:pt idx="5542">
                  <c:v>155.65700000000001</c:v>
                </c:pt>
                <c:pt idx="5543">
                  <c:v>154.77299999999997</c:v>
                </c:pt>
                <c:pt idx="5544">
                  <c:v>153.88700000000011</c:v>
                </c:pt>
                <c:pt idx="5545">
                  <c:v>152.999</c:v>
                </c:pt>
                <c:pt idx="5546">
                  <c:v>152.10999999999999</c:v>
                </c:pt>
                <c:pt idx="5547">
                  <c:v>151.21899999999999</c:v>
                </c:pt>
                <c:pt idx="5548">
                  <c:v>150.32700000000011</c:v>
                </c:pt>
                <c:pt idx="5549">
                  <c:v>149.43300000000002</c:v>
                </c:pt>
                <c:pt idx="5550">
                  <c:v>148.53800000000001</c:v>
                </c:pt>
                <c:pt idx="5551">
                  <c:v>147.642</c:v>
                </c:pt>
                <c:pt idx="5552">
                  <c:v>146.74499999999998</c:v>
                </c:pt>
                <c:pt idx="5553">
                  <c:v>145.84800000000001</c:v>
                </c:pt>
                <c:pt idx="5554">
                  <c:v>144.94900000000001</c:v>
                </c:pt>
                <c:pt idx="5555">
                  <c:v>144.05000000000001</c:v>
                </c:pt>
                <c:pt idx="5556">
                  <c:v>143.15100000000001</c:v>
                </c:pt>
                <c:pt idx="5557">
                  <c:v>142.251</c:v>
                </c:pt>
                <c:pt idx="5558">
                  <c:v>141.35100000000011</c:v>
                </c:pt>
                <c:pt idx="5559">
                  <c:v>140.45100000000011</c:v>
                </c:pt>
                <c:pt idx="5560">
                  <c:v>139.55100000000004</c:v>
                </c:pt>
                <c:pt idx="5561">
                  <c:v>138.65100000000001</c:v>
                </c:pt>
                <c:pt idx="5562">
                  <c:v>137.751</c:v>
                </c:pt>
                <c:pt idx="5563">
                  <c:v>136.85200000000012</c:v>
                </c:pt>
                <c:pt idx="5564">
                  <c:v>135.95400000000001</c:v>
                </c:pt>
                <c:pt idx="5565">
                  <c:v>135.05600000000001</c:v>
                </c:pt>
                <c:pt idx="5566">
                  <c:v>134.15800000000004</c:v>
                </c:pt>
                <c:pt idx="5567">
                  <c:v>133.262</c:v>
                </c:pt>
                <c:pt idx="5568">
                  <c:v>132.3670000000001</c:v>
                </c:pt>
                <c:pt idx="5569">
                  <c:v>131.47300000000001</c:v>
                </c:pt>
                <c:pt idx="5570">
                  <c:v>130.58000000000001</c:v>
                </c:pt>
                <c:pt idx="5571">
                  <c:v>129.68800000000007</c:v>
                </c:pt>
                <c:pt idx="5572">
                  <c:v>128.79900000000001</c:v>
                </c:pt>
                <c:pt idx="5573">
                  <c:v>127.91000000000005</c:v>
                </c:pt>
                <c:pt idx="5574">
                  <c:v>127.024</c:v>
                </c:pt>
                <c:pt idx="5575">
                  <c:v>126.14</c:v>
                </c:pt>
                <c:pt idx="5576">
                  <c:v>125.25700000000002</c:v>
                </c:pt>
                <c:pt idx="5577">
                  <c:v>124.377</c:v>
                </c:pt>
                <c:pt idx="5578">
                  <c:v>123.49900000000002</c:v>
                </c:pt>
                <c:pt idx="5579">
                  <c:v>122.62299999999998</c:v>
                </c:pt>
                <c:pt idx="5580">
                  <c:v>121.75</c:v>
                </c:pt>
                <c:pt idx="5581">
                  <c:v>120.88</c:v>
                </c:pt>
                <c:pt idx="5582">
                  <c:v>120.012</c:v>
                </c:pt>
                <c:pt idx="5583">
                  <c:v>119.148</c:v>
                </c:pt>
                <c:pt idx="5584">
                  <c:v>118.286</c:v>
                </c:pt>
                <c:pt idx="5585">
                  <c:v>117.42700000000002</c:v>
                </c:pt>
                <c:pt idx="5586">
                  <c:v>116.57199999999999</c:v>
                </c:pt>
                <c:pt idx="5587">
                  <c:v>115.72</c:v>
                </c:pt>
                <c:pt idx="5588">
                  <c:v>114.87199999999999</c:v>
                </c:pt>
                <c:pt idx="5589">
                  <c:v>114.027</c:v>
                </c:pt>
                <c:pt idx="5590">
                  <c:v>113.187</c:v>
                </c:pt>
                <c:pt idx="5591">
                  <c:v>112.35</c:v>
                </c:pt>
                <c:pt idx="5592">
                  <c:v>111.51600000000002</c:v>
                </c:pt>
                <c:pt idx="5593">
                  <c:v>110.687</c:v>
                </c:pt>
                <c:pt idx="5594">
                  <c:v>109.863</c:v>
                </c:pt>
                <c:pt idx="5595">
                  <c:v>109.04300000000002</c:v>
                </c:pt>
                <c:pt idx="5596">
                  <c:v>108.227</c:v>
                </c:pt>
                <c:pt idx="5597">
                  <c:v>107.41500000000002</c:v>
                </c:pt>
                <c:pt idx="5598">
                  <c:v>106.60899999999998</c:v>
                </c:pt>
                <c:pt idx="5599">
                  <c:v>105.807</c:v>
                </c:pt>
                <c:pt idx="5600">
                  <c:v>105.01</c:v>
                </c:pt>
                <c:pt idx="5601">
                  <c:v>104.218</c:v>
                </c:pt>
                <c:pt idx="5602">
                  <c:v>103.43100000000005</c:v>
                </c:pt>
                <c:pt idx="5603">
                  <c:v>102.64999999999999</c:v>
                </c:pt>
                <c:pt idx="5604">
                  <c:v>101.874</c:v>
                </c:pt>
                <c:pt idx="5605">
                  <c:v>101.10299999999998</c:v>
                </c:pt>
                <c:pt idx="5606">
                  <c:v>100.33799999999999</c:v>
                </c:pt>
                <c:pt idx="5607">
                  <c:v>99.578099999999978</c:v>
                </c:pt>
                <c:pt idx="5608">
                  <c:v>98.824399999999983</c:v>
                </c:pt>
                <c:pt idx="5609">
                  <c:v>98.076499999999982</c:v>
                </c:pt>
                <c:pt idx="5610">
                  <c:v>97.334599999999995</c:v>
                </c:pt>
                <c:pt idx="5611">
                  <c:v>96.598799999999983</c:v>
                </c:pt>
                <c:pt idx="5612">
                  <c:v>95.869100000000003</c:v>
                </c:pt>
                <c:pt idx="5613">
                  <c:v>95.145699999999991</c:v>
                </c:pt>
                <c:pt idx="5614">
                  <c:v>94.428699999999992</c:v>
                </c:pt>
                <c:pt idx="5615">
                  <c:v>93.718100000000007</c:v>
                </c:pt>
                <c:pt idx="5616">
                  <c:v>93.014100000000056</c:v>
                </c:pt>
                <c:pt idx="5617">
                  <c:v>92.316699999999997</c:v>
                </c:pt>
                <c:pt idx="5618">
                  <c:v>91.625999999999948</c:v>
                </c:pt>
                <c:pt idx="5619">
                  <c:v>90.942200000000057</c:v>
                </c:pt>
                <c:pt idx="5620">
                  <c:v>90.265199999999993</c:v>
                </c:pt>
                <c:pt idx="5621">
                  <c:v>89.595200000000006</c:v>
                </c:pt>
                <c:pt idx="5622">
                  <c:v>88.932300000000012</c:v>
                </c:pt>
                <c:pt idx="5623">
                  <c:v>88.276699999999991</c:v>
                </c:pt>
                <c:pt idx="5624">
                  <c:v>87.628099999999989</c:v>
                </c:pt>
                <c:pt idx="5625">
                  <c:v>86.986900000000006</c:v>
                </c:pt>
                <c:pt idx="5626">
                  <c:v>86.353099999999998</c:v>
                </c:pt>
                <c:pt idx="5627">
                  <c:v>85.726900000000001</c:v>
                </c:pt>
                <c:pt idx="5628">
                  <c:v>85.108099999999979</c:v>
                </c:pt>
                <c:pt idx="5629">
                  <c:v>84.497000000000057</c:v>
                </c:pt>
                <c:pt idx="5630">
                  <c:v>83.893500000000003</c:v>
                </c:pt>
                <c:pt idx="5631">
                  <c:v>83.297900000000027</c:v>
                </c:pt>
                <c:pt idx="5632">
                  <c:v>82.709900000000005</c:v>
                </c:pt>
                <c:pt idx="5633">
                  <c:v>82.130099999999999</c:v>
                </c:pt>
                <c:pt idx="5634">
                  <c:v>81.558099999999982</c:v>
                </c:pt>
                <c:pt idx="5635">
                  <c:v>80.994000000000057</c:v>
                </c:pt>
                <c:pt idx="5636">
                  <c:v>80.438199999999995</c:v>
                </c:pt>
                <c:pt idx="5637">
                  <c:v>79.8904</c:v>
                </c:pt>
                <c:pt idx="5638">
                  <c:v>79.350999999999999</c:v>
                </c:pt>
                <c:pt idx="5639">
                  <c:v>78.819699999999997</c:v>
                </c:pt>
                <c:pt idx="5640">
                  <c:v>78.296600000000026</c:v>
                </c:pt>
                <c:pt idx="5641">
                  <c:v>77.781999999999996</c:v>
                </c:pt>
                <c:pt idx="5642">
                  <c:v>77.275799999999947</c:v>
                </c:pt>
                <c:pt idx="5643">
                  <c:v>76.777999999999992</c:v>
                </c:pt>
                <c:pt idx="5644">
                  <c:v>76.288699999999992</c:v>
                </c:pt>
                <c:pt idx="5645">
                  <c:v>75.808099999999982</c:v>
                </c:pt>
                <c:pt idx="5646">
                  <c:v>75.335999999999999</c:v>
                </c:pt>
                <c:pt idx="5647">
                  <c:v>74.872499999999988</c:v>
                </c:pt>
                <c:pt idx="5648">
                  <c:v>74.417700000000025</c:v>
                </c:pt>
                <c:pt idx="5649">
                  <c:v>73.971599999999995</c:v>
                </c:pt>
                <c:pt idx="5650">
                  <c:v>73.534200000000027</c:v>
                </c:pt>
                <c:pt idx="5651">
                  <c:v>73.105799999999988</c:v>
                </c:pt>
                <c:pt idx="5652">
                  <c:v>72.685899999999947</c:v>
                </c:pt>
                <c:pt idx="5653">
                  <c:v>72.275099999999981</c:v>
                </c:pt>
                <c:pt idx="5654">
                  <c:v>71.872899999999959</c:v>
                </c:pt>
                <c:pt idx="5655">
                  <c:v>71.479699999999994</c:v>
                </c:pt>
                <c:pt idx="5656">
                  <c:v>71.095500000000001</c:v>
                </c:pt>
                <c:pt idx="5657">
                  <c:v>70.720100000000002</c:v>
                </c:pt>
                <c:pt idx="5658">
                  <c:v>70.353700000000003</c:v>
                </c:pt>
                <c:pt idx="5659">
                  <c:v>69.996300000000005</c:v>
                </c:pt>
                <c:pt idx="5660">
                  <c:v>69.647800000000004</c:v>
                </c:pt>
                <c:pt idx="5661">
                  <c:v>69.308399999999978</c:v>
                </c:pt>
                <c:pt idx="5662">
                  <c:v>68.977900000000005</c:v>
                </c:pt>
                <c:pt idx="5663">
                  <c:v>68.65649999999998</c:v>
                </c:pt>
                <c:pt idx="5664">
                  <c:v>68.344099999999997</c:v>
                </c:pt>
                <c:pt idx="5665">
                  <c:v>68.040600000000026</c:v>
                </c:pt>
                <c:pt idx="5666">
                  <c:v>67.746200000000059</c:v>
                </c:pt>
                <c:pt idx="5667">
                  <c:v>67.460899999999995</c:v>
                </c:pt>
                <c:pt idx="5668">
                  <c:v>67.184399999999982</c:v>
                </c:pt>
                <c:pt idx="5669">
                  <c:v>66.917200000000079</c:v>
                </c:pt>
                <c:pt idx="5670">
                  <c:v>66.658999999999978</c:v>
                </c:pt>
                <c:pt idx="5671">
                  <c:v>66.409600000000026</c:v>
                </c:pt>
                <c:pt idx="5672">
                  <c:v>66.169299999999993</c:v>
                </c:pt>
                <c:pt idx="5673">
                  <c:v>65.938000000000002</c:v>
                </c:pt>
                <c:pt idx="5674">
                  <c:v>65.715700000000012</c:v>
                </c:pt>
                <c:pt idx="5675">
                  <c:v>65.502200000000002</c:v>
                </c:pt>
                <c:pt idx="5676">
                  <c:v>65.297700000000006</c:v>
                </c:pt>
                <c:pt idx="5677">
                  <c:v>65.102199999999982</c:v>
                </c:pt>
                <c:pt idx="5678">
                  <c:v>64.915499999999994</c:v>
                </c:pt>
                <c:pt idx="5679">
                  <c:v>64.737799999999993</c:v>
                </c:pt>
                <c:pt idx="5680">
                  <c:v>64.568899999999999</c:v>
                </c:pt>
                <c:pt idx="5681">
                  <c:v>64.408799999999999</c:v>
                </c:pt>
                <c:pt idx="5682">
                  <c:v>64.257400000000004</c:v>
                </c:pt>
                <c:pt idx="5683">
                  <c:v>64.114900000000006</c:v>
                </c:pt>
                <c:pt idx="5684">
                  <c:v>63.981099999999998</c:v>
                </c:pt>
                <c:pt idx="5685">
                  <c:v>63.855899999999998</c:v>
                </c:pt>
                <c:pt idx="5686">
                  <c:v>63.739400000000003</c:v>
                </c:pt>
                <c:pt idx="5687">
                  <c:v>63.631500000000003</c:v>
                </c:pt>
                <c:pt idx="5688">
                  <c:v>63.532200000000003</c:v>
                </c:pt>
                <c:pt idx="5689">
                  <c:v>63.441400000000002</c:v>
                </c:pt>
                <c:pt idx="5690">
                  <c:v>63.359099999999998</c:v>
                </c:pt>
                <c:pt idx="5691">
                  <c:v>63.285300000000028</c:v>
                </c:pt>
                <c:pt idx="5692">
                  <c:v>63.219800000000006</c:v>
                </c:pt>
                <c:pt idx="5693">
                  <c:v>63.162600000000012</c:v>
                </c:pt>
                <c:pt idx="5694">
                  <c:v>63.113800000000005</c:v>
                </c:pt>
                <c:pt idx="5695">
                  <c:v>63.0732</c:v>
                </c:pt>
                <c:pt idx="5696">
                  <c:v>63.040700000000001</c:v>
                </c:pt>
                <c:pt idx="5697">
                  <c:v>63.016400000000004</c:v>
                </c:pt>
                <c:pt idx="5698">
                  <c:v>63.0002</c:v>
                </c:pt>
                <c:pt idx="5699">
                  <c:v>62.991900000000001</c:v>
                </c:pt>
                <c:pt idx="5700">
                  <c:v>62.991600000000005</c:v>
                </c:pt>
                <c:pt idx="5701">
                  <c:v>62.999100000000013</c:v>
                </c:pt>
                <c:pt idx="5702">
                  <c:v>63.014400000000002</c:v>
                </c:pt>
                <c:pt idx="5703">
                  <c:v>63.037500000000001</c:v>
                </c:pt>
                <c:pt idx="5704">
                  <c:v>63.068300000000029</c:v>
                </c:pt>
                <c:pt idx="5705">
                  <c:v>63.106500000000011</c:v>
                </c:pt>
                <c:pt idx="5706">
                  <c:v>63.1524</c:v>
                </c:pt>
                <c:pt idx="5707">
                  <c:v>63.205800000000011</c:v>
                </c:pt>
                <c:pt idx="5708">
                  <c:v>63.266600000000011</c:v>
                </c:pt>
                <c:pt idx="5709">
                  <c:v>63.334600000000002</c:v>
                </c:pt>
                <c:pt idx="5710">
                  <c:v>63.409700000000001</c:v>
                </c:pt>
                <c:pt idx="5711">
                  <c:v>63.492100000000029</c:v>
                </c:pt>
                <c:pt idx="5712">
                  <c:v>63.581499999999998</c:v>
                </c:pt>
                <c:pt idx="5713">
                  <c:v>63.678000000000011</c:v>
                </c:pt>
                <c:pt idx="5714">
                  <c:v>63.781300000000002</c:v>
                </c:pt>
                <c:pt idx="5715">
                  <c:v>63.891300000000001</c:v>
                </c:pt>
                <c:pt idx="5716">
                  <c:v>64.008299999999991</c:v>
                </c:pt>
                <c:pt idx="5717">
                  <c:v>64.131699999999995</c:v>
                </c:pt>
                <c:pt idx="5718">
                  <c:v>64.261700000000005</c:v>
                </c:pt>
                <c:pt idx="5719">
                  <c:v>64.398099999999999</c:v>
                </c:pt>
                <c:pt idx="5720">
                  <c:v>64.540999999999997</c:v>
                </c:pt>
                <c:pt idx="5721">
                  <c:v>64.690200000000004</c:v>
                </c:pt>
                <c:pt idx="5722">
                  <c:v>64.845399999999998</c:v>
                </c:pt>
                <c:pt idx="5723">
                  <c:v>65.006699999999995</c:v>
                </c:pt>
                <c:pt idx="5724">
                  <c:v>65.174099999999981</c:v>
                </c:pt>
                <c:pt idx="5725">
                  <c:v>65.347300000000004</c:v>
                </c:pt>
                <c:pt idx="5726">
                  <c:v>65.526399999999981</c:v>
                </c:pt>
                <c:pt idx="5727">
                  <c:v>65.711000000000027</c:v>
                </c:pt>
                <c:pt idx="5728">
                  <c:v>65.901300000000006</c:v>
                </c:pt>
                <c:pt idx="5729">
                  <c:v>66.097100000000026</c:v>
                </c:pt>
                <c:pt idx="5730">
                  <c:v>66.298199999999994</c:v>
                </c:pt>
                <c:pt idx="5731">
                  <c:v>66.5047</c:v>
                </c:pt>
                <c:pt idx="5732">
                  <c:v>66.716499999999996</c:v>
                </c:pt>
                <c:pt idx="5733">
                  <c:v>66.933099999999996</c:v>
                </c:pt>
                <c:pt idx="5734">
                  <c:v>67.154699999999991</c:v>
                </c:pt>
                <c:pt idx="5735">
                  <c:v>67.381299999999996</c:v>
                </c:pt>
                <c:pt idx="5736">
                  <c:v>67.6126</c:v>
                </c:pt>
                <c:pt idx="5737">
                  <c:v>67.848600000000005</c:v>
                </c:pt>
                <c:pt idx="5738">
                  <c:v>68.088999999999999</c:v>
                </c:pt>
                <c:pt idx="5739">
                  <c:v>68.3339</c:v>
                </c:pt>
                <c:pt idx="5740">
                  <c:v>68.583100000000002</c:v>
                </c:pt>
                <c:pt idx="5741">
                  <c:v>68.836699999999993</c:v>
                </c:pt>
                <c:pt idx="5742">
                  <c:v>69.093999999999994</c:v>
                </c:pt>
                <c:pt idx="5743">
                  <c:v>69.355599999999981</c:v>
                </c:pt>
                <c:pt idx="5744">
                  <c:v>69.621200000000002</c:v>
                </c:pt>
                <c:pt idx="5745">
                  <c:v>69.890199999999993</c:v>
                </c:pt>
                <c:pt idx="5746">
                  <c:v>70.162999999999982</c:v>
                </c:pt>
                <c:pt idx="5747">
                  <c:v>70.439300000000003</c:v>
                </c:pt>
                <c:pt idx="5748">
                  <c:v>70.719200000000058</c:v>
                </c:pt>
                <c:pt idx="5749">
                  <c:v>71.002299999999991</c:v>
                </c:pt>
                <c:pt idx="5750">
                  <c:v>71.288600000000002</c:v>
                </c:pt>
                <c:pt idx="5751">
                  <c:v>71.578000000000003</c:v>
                </c:pt>
                <c:pt idx="5752">
                  <c:v>71.870399999999989</c:v>
                </c:pt>
                <c:pt idx="5753">
                  <c:v>72.16549999999998</c:v>
                </c:pt>
                <c:pt idx="5754">
                  <c:v>72.463700000000003</c:v>
                </c:pt>
                <c:pt idx="5755">
                  <c:v>72.764300000000006</c:v>
                </c:pt>
                <c:pt idx="5756">
                  <c:v>73.067400000000006</c:v>
                </c:pt>
                <c:pt idx="5757">
                  <c:v>73.372899999999959</c:v>
                </c:pt>
                <c:pt idx="5758">
                  <c:v>73.680599999999998</c:v>
                </c:pt>
                <c:pt idx="5759">
                  <c:v>73.990700000000004</c:v>
                </c:pt>
                <c:pt idx="5760">
                  <c:v>74.302699999999987</c:v>
                </c:pt>
                <c:pt idx="5761">
                  <c:v>74.616799999999998</c:v>
                </c:pt>
                <c:pt idx="5762">
                  <c:v>74.932699999999997</c:v>
                </c:pt>
                <c:pt idx="5763">
                  <c:v>75.250200000000007</c:v>
                </c:pt>
                <c:pt idx="5764">
                  <c:v>75.569400000000002</c:v>
                </c:pt>
                <c:pt idx="5765">
                  <c:v>75.890100000000004</c:v>
                </c:pt>
                <c:pt idx="5766">
                  <c:v>76.212199999999996</c:v>
                </c:pt>
                <c:pt idx="5767">
                  <c:v>76.535499999999999</c:v>
                </c:pt>
                <c:pt idx="5768">
                  <c:v>76.860100000000003</c:v>
                </c:pt>
                <c:pt idx="5769">
                  <c:v>77.185699999999983</c:v>
                </c:pt>
                <c:pt idx="5770">
                  <c:v>77.512100000000004</c:v>
                </c:pt>
                <c:pt idx="5771">
                  <c:v>77.839399999999998</c:v>
                </c:pt>
                <c:pt idx="5772">
                  <c:v>78.167500000000004</c:v>
                </c:pt>
                <c:pt idx="5773">
                  <c:v>78.496100000000027</c:v>
                </c:pt>
                <c:pt idx="5774">
                  <c:v>78.825299999999999</c:v>
                </c:pt>
                <c:pt idx="5775">
                  <c:v>79.154999999999987</c:v>
                </c:pt>
                <c:pt idx="5776">
                  <c:v>79.484899999999996</c:v>
                </c:pt>
                <c:pt idx="5777">
                  <c:v>79.814800000000005</c:v>
                </c:pt>
                <c:pt idx="5778">
                  <c:v>80.144999999999996</c:v>
                </c:pt>
                <c:pt idx="5779">
                  <c:v>80.475200000000001</c:v>
                </c:pt>
                <c:pt idx="5780">
                  <c:v>80.805300000000003</c:v>
                </c:pt>
                <c:pt idx="5781">
                  <c:v>81.134999999999991</c:v>
                </c:pt>
                <c:pt idx="5782">
                  <c:v>81.464400000000026</c:v>
                </c:pt>
                <c:pt idx="5783">
                  <c:v>81.793300000000002</c:v>
                </c:pt>
                <c:pt idx="5784">
                  <c:v>82.121899999999982</c:v>
                </c:pt>
                <c:pt idx="5785">
                  <c:v>82.449799999999996</c:v>
                </c:pt>
                <c:pt idx="5786">
                  <c:v>82.777000000000001</c:v>
                </c:pt>
                <c:pt idx="5787">
                  <c:v>83.10329999999999</c:v>
                </c:pt>
                <c:pt idx="5788">
                  <c:v>83.428699999999992</c:v>
                </c:pt>
                <c:pt idx="5789">
                  <c:v>83.753100000000003</c:v>
                </c:pt>
                <c:pt idx="5790">
                  <c:v>84.076300000000003</c:v>
                </c:pt>
                <c:pt idx="5791">
                  <c:v>84.398399999999981</c:v>
                </c:pt>
                <c:pt idx="5792">
                  <c:v>84.719300000000004</c:v>
                </c:pt>
                <c:pt idx="5793">
                  <c:v>85.038600000000002</c:v>
                </c:pt>
                <c:pt idx="5794">
                  <c:v>85.3566</c:v>
                </c:pt>
                <c:pt idx="5795">
                  <c:v>85.673099999999948</c:v>
                </c:pt>
                <c:pt idx="5796">
                  <c:v>85.987700000000004</c:v>
                </c:pt>
                <c:pt idx="5797">
                  <c:v>86.300799999999981</c:v>
                </c:pt>
                <c:pt idx="5798">
                  <c:v>86.612099999999998</c:v>
                </c:pt>
                <c:pt idx="5799">
                  <c:v>86.921499999999995</c:v>
                </c:pt>
                <c:pt idx="5800">
                  <c:v>87.228999999999999</c:v>
                </c:pt>
                <c:pt idx="5801">
                  <c:v>87.534400000000005</c:v>
                </c:pt>
                <c:pt idx="5802">
                  <c:v>87.837700000000012</c:v>
                </c:pt>
                <c:pt idx="5803">
                  <c:v>88.138599999999983</c:v>
                </c:pt>
                <c:pt idx="5804">
                  <c:v>88.437600000000074</c:v>
                </c:pt>
                <c:pt idx="5805">
                  <c:v>88.733999999999995</c:v>
                </c:pt>
                <c:pt idx="5806">
                  <c:v>89.028099999999981</c:v>
                </c:pt>
                <c:pt idx="5807">
                  <c:v>89.319699999999997</c:v>
                </c:pt>
                <c:pt idx="5808">
                  <c:v>89.608899999999949</c:v>
                </c:pt>
                <c:pt idx="5809">
                  <c:v>89.895299999999992</c:v>
                </c:pt>
                <c:pt idx="5810">
                  <c:v>90.179099999999949</c:v>
                </c:pt>
                <c:pt idx="5811">
                  <c:v>90.460099999999997</c:v>
                </c:pt>
                <c:pt idx="5812">
                  <c:v>90.738500000000002</c:v>
                </c:pt>
                <c:pt idx="5813">
                  <c:v>91.013900000000007</c:v>
                </c:pt>
                <c:pt idx="5814">
                  <c:v>91.2864</c:v>
                </c:pt>
                <c:pt idx="5815">
                  <c:v>91.556100000000001</c:v>
                </c:pt>
                <c:pt idx="5816">
                  <c:v>91.822699999999998</c:v>
                </c:pt>
                <c:pt idx="5817">
                  <c:v>92.086200000000005</c:v>
                </c:pt>
                <c:pt idx="5818">
                  <c:v>92.346599999999995</c:v>
                </c:pt>
                <c:pt idx="5819">
                  <c:v>92.603899999999982</c:v>
                </c:pt>
                <c:pt idx="5820">
                  <c:v>92.858099999999979</c:v>
                </c:pt>
                <c:pt idx="5821">
                  <c:v>93.108899999999949</c:v>
                </c:pt>
                <c:pt idx="5822">
                  <c:v>93.356499999999983</c:v>
                </c:pt>
                <c:pt idx="5823">
                  <c:v>93.600799999999978</c:v>
                </c:pt>
                <c:pt idx="5824">
                  <c:v>93.841700000000003</c:v>
                </c:pt>
                <c:pt idx="5825">
                  <c:v>94.079300000000003</c:v>
                </c:pt>
                <c:pt idx="5826">
                  <c:v>94.313300000000012</c:v>
                </c:pt>
                <c:pt idx="5827">
                  <c:v>94.543999999999997</c:v>
                </c:pt>
                <c:pt idx="5828">
                  <c:v>94.771199999999993</c:v>
                </c:pt>
                <c:pt idx="5829">
                  <c:v>94.994800000000026</c:v>
                </c:pt>
                <c:pt idx="5830">
                  <c:v>95.215000000000003</c:v>
                </c:pt>
                <c:pt idx="5831">
                  <c:v>95.431700000000006</c:v>
                </c:pt>
                <c:pt idx="5832">
                  <c:v>95.644800000000004</c:v>
                </c:pt>
                <c:pt idx="5833">
                  <c:v>95.854200000000006</c:v>
                </c:pt>
                <c:pt idx="5834">
                  <c:v>96.060199999999995</c:v>
                </c:pt>
                <c:pt idx="5835">
                  <c:v>96.2624</c:v>
                </c:pt>
                <c:pt idx="5836">
                  <c:v>96.461000000000027</c:v>
                </c:pt>
                <c:pt idx="5837">
                  <c:v>96.655999999999949</c:v>
                </c:pt>
                <c:pt idx="5838">
                  <c:v>96.847399999999993</c:v>
                </c:pt>
                <c:pt idx="5839">
                  <c:v>97.0351</c:v>
                </c:pt>
                <c:pt idx="5840">
                  <c:v>97.219200000000058</c:v>
                </c:pt>
                <c:pt idx="5841">
                  <c:v>97.399600000000007</c:v>
                </c:pt>
                <c:pt idx="5842">
                  <c:v>97.576599999999999</c:v>
                </c:pt>
                <c:pt idx="5843">
                  <c:v>97.749600000000058</c:v>
                </c:pt>
                <c:pt idx="5844">
                  <c:v>97.919200000000075</c:v>
                </c:pt>
                <c:pt idx="5845">
                  <c:v>98.0852</c:v>
                </c:pt>
                <c:pt idx="5846">
                  <c:v>98.247500000000059</c:v>
                </c:pt>
                <c:pt idx="5847">
                  <c:v>98.406099999999995</c:v>
                </c:pt>
                <c:pt idx="5848">
                  <c:v>98.561400000000006</c:v>
                </c:pt>
                <c:pt idx="5849">
                  <c:v>98.713099999999997</c:v>
                </c:pt>
                <c:pt idx="5850">
                  <c:v>98.861099999999993</c:v>
                </c:pt>
                <c:pt idx="5851">
                  <c:v>99.005600000000001</c:v>
                </c:pt>
                <c:pt idx="5852">
                  <c:v>99.146699999999996</c:v>
                </c:pt>
                <c:pt idx="5853">
                  <c:v>99.284200000000027</c:v>
                </c:pt>
                <c:pt idx="5854">
                  <c:v>99.418400000000005</c:v>
                </c:pt>
                <c:pt idx="5855">
                  <c:v>99.549200000000027</c:v>
                </c:pt>
                <c:pt idx="5856">
                  <c:v>99.676599999999979</c:v>
                </c:pt>
                <c:pt idx="5857">
                  <c:v>99.800699999999992</c:v>
                </c:pt>
                <c:pt idx="5858">
                  <c:v>99.921499999999995</c:v>
                </c:pt>
                <c:pt idx="5859">
                  <c:v>100.039</c:v>
                </c:pt>
                <c:pt idx="5860">
                  <c:v>100.15300000000001</c:v>
                </c:pt>
                <c:pt idx="5861">
                  <c:v>100.26400000000002</c:v>
                </c:pt>
                <c:pt idx="5862">
                  <c:v>100.37199999999999</c:v>
                </c:pt>
                <c:pt idx="5863">
                  <c:v>100.47799999999999</c:v>
                </c:pt>
                <c:pt idx="5864">
                  <c:v>100.57899999999998</c:v>
                </c:pt>
                <c:pt idx="5865">
                  <c:v>100.67799999999998</c:v>
                </c:pt>
                <c:pt idx="5866">
                  <c:v>100.774</c:v>
                </c:pt>
                <c:pt idx="5867">
                  <c:v>100.86799999999999</c:v>
                </c:pt>
                <c:pt idx="5868">
                  <c:v>100.958</c:v>
                </c:pt>
                <c:pt idx="5869">
                  <c:v>101.04600000000002</c:v>
                </c:pt>
                <c:pt idx="5870">
                  <c:v>101.131</c:v>
                </c:pt>
                <c:pt idx="5871">
                  <c:v>101.21299999999999</c:v>
                </c:pt>
                <c:pt idx="5872">
                  <c:v>101.29300000000002</c:v>
                </c:pt>
                <c:pt idx="5873">
                  <c:v>101.371</c:v>
                </c:pt>
                <c:pt idx="5874">
                  <c:v>101.44600000000005</c:v>
                </c:pt>
                <c:pt idx="5875">
                  <c:v>101.518</c:v>
                </c:pt>
                <c:pt idx="5876">
                  <c:v>101.589</c:v>
                </c:pt>
                <c:pt idx="5877">
                  <c:v>101.65799999999999</c:v>
                </c:pt>
                <c:pt idx="5878">
                  <c:v>101.724</c:v>
                </c:pt>
                <c:pt idx="5879">
                  <c:v>101.788</c:v>
                </c:pt>
                <c:pt idx="5880">
                  <c:v>101.851</c:v>
                </c:pt>
                <c:pt idx="5881">
                  <c:v>101.91100000000006</c:v>
                </c:pt>
                <c:pt idx="5882">
                  <c:v>101.97</c:v>
                </c:pt>
                <c:pt idx="5883">
                  <c:v>102.027</c:v>
                </c:pt>
                <c:pt idx="5884">
                  <c:v>102.083</c:v>
                </c:pt>
                <c:pt idx="5885">
                  <c:v>102.137</c:v>
                </c:pt>
                <c:pt idx="5886">
                  <c:v>102.19</c:v>
                </c:pt>
                <c:pt idx="5887">
                  <c:v>102.242</c:v>
                </c:pt>
                <c:pt idx="5888">
                  <c:v>102.292</c:v>
                </c:pt>
                <c:pt idx="5889">
                  <c:v>102.342</c:v>
                </c:pt>
                <c:pt idx="5890">
                  <c:v>102.39</c:v>
                </c:pt>
                <c:pt idx="5891">
                  <c:v>102.438</c:v>
                </c:pt>
                <c:pt idx="5892">
                  <c:v>102.485</c:v>
                </c:pt>
                <c:pt idx="5893">
                  <c:v>102.53100000000002</c:v>
                </c:pt>
                <c:pt idx="5894">
                  <c:v>102.57599999999998</c:v>
                </c:pt>
                <c:pt idx="5895">
                  <c:v>102.62199999999999</c:v>
                </c:pt>
                <c:pt idx="5896">
                  <c:v>102.667</c:v>
                </c:pt>
                <c:pt idx="5897">
                  <c:v>102.71100000000006</c:v>
                </c:pt>
                <c:pt idx="5898">
                  <c:v>102.756</c:v>
                </c:pt>
                <c:pt idx="5899">
                  <c:v>102.801</c:v>
                </c:pt>
                <c:pt idx="5900">
                  <c:v>102.846</c:v>
                </c:pt>
                <c:pt idx="5901">
                  <c:v>102.89100000000002</c:v>
                </c:pt>
                <c:pt idx="5902">
                  <c:v>102.93600000000002</c:v>
                </c:pt>
                <c:pt idx="5903">
                  <c:v>102.982</c:v>
                </c:pt>
                <c:pt idx="5904">
                  <c:v>103.029</c:v>
                </c:pt>
                <c:pt idx="5905">
                  <c:v>103.07599999999998</c:v>
                </c:pt>
                <c:pt idx="5906">
                  <c:v>103.12499999999999</c:v>
                </c:pt>
                <c:pt idx="5907">
                  <c:v>103.17400000000001</c:v>
                </c:pt>
                <c:pt idx="5908">
                  <c:v>103.224</c:v>
                </c:pt>
                <c:pt idx="5909">
                  <c:v>103.276</c:v>
                </c:pt>
                <c:pt idx="5910">
                  <c:v>103.32899999999998</c:v>
                </c:pt>
                <c:pt idx="5911">
                  <c:v>103.384</c:v>
                </c:pt>
                <c:pt idx="5912">
                  <c:v>103.44000000000005</c:v>
                </c:pt>
                <c:pt idx="5913">
                  <c:v>103.49900000000002</c:v>
                </c:pt>
                <c:pt idx="5914">
                  <c:v>103.559</c:v>
                </c:pt>
                <c:pt idx="5915">
                  <c:v>103.621</c:v>
                </c:pt>
                <c:pt idx="5916">
                  <c:v>103.68499999999999</c:v>
                </c:pt>
                <c:pt idx="5917">
                  <c:v>103.752</c:v>
                </c:pt>
                <c:pt idx="5918">
                  <c:v>103.821</c:v>
                </c:pt>
                <c:pt idx="5919">
                  <c:v>103.893</c:v>
                </c:pt>
                <c:pt idx="5920">
                  <c:v>103.968</c:v>
                </c:pt>
                <c:pt idx="5921">
                  <c:v>104.045</c:v>
                </c:pt>
                <c:pt idx="5922">
                  <c:v>104.12499999999999</c:v>
                </c:pt>
                <c:pt idx="5923">
                  <c:v>104.209</c:v>
                </c:pt>
                <c:pt idx="5924">
                  <c:v>104.29600000000002</c:v>
                </c:pt>
                <c:pt idx="5925">
                  <c:v>104.387</c:v>
                </c:pt>
                <c:pt idx="5926">
                  <c:v>104.48</c:v>
                </c:pt>
                <c:pt idx="5927">
                  <c:v>104.57799999999999</c:v>
                </c:pt>
                <c:pt idx="5928">
                  <c:v>104.67999999999998</c:v>
                </c:pt>
                <c:pt idx="5929">
                  <c:v>104.786</c:v>
                </c:pt>
                <c:pt idx="5930">
                  <c:v>104.895</c:v>
                </c:pt>
                <c:pt idx="5931">
                  <c:v>105.01</c:v>
                </c:pt>
                <c:pt idx="5932">
                  <c:v>105.12799999999999</c:v>
                </c:pt>
                <c:pt idx="5933">
                  <c:v>105.251</c:v>
                </c:pt>
                <c:pt idx="5934">
                  <c:v>105.37899999999998</c:v>
                </c:pt>
                <c:pt idx="5935">
                  <c:v>105.512</c:v>
                </c:pt>
                <c:pt idx="5936">
                  <c:v>105.64999999999999</c:v>
                </c:pt>
                <c:pt idx="5937">
                  <c:v>105.79300000000002</c:v>
                </c:pt>
                <c:pt idx="5938">
                  <c:v>105.94100000000007</c:v>
                </c:pt>
                <c:pt idx="5939">
                  <c:v>106.095</c:v>
                </c:pt>
                <c:pt idx="5940">
                  <c:v>106.254</c:v>
                </c:pt>
                <c:pt idx="5941">
                  <c:v>106.41900000000005</c:v>
                </c:pt>
                <c:pt idx="5942">
                  <c:v>106.59</c:v>
                </c:pt>
                <c:pt idx="5943">
                  <c:v>106.76700000000002</c:v>
                </c:pt>
                <c:pt idx="5944">
                  <c:v>106.95099999999999</c:v>
                </c:pt>
                <c:pt idx="5945">
                  <c:v>107.14</c:v>
                </c:pt>
                <c:pt idx="5946">
                  <c:v>107.336</c:v>
                </c:pt>
                <c:pt idx="5947">
                  <c:v>107.539</c:v>
                </c:pt>
                <c:pt idx="5948">
                  <c:v>107.748</c:v>
                </c:pt>
                <c:pt idx="5949">
                  <c:v>107.96400000000006</c:v>
                </c:pt>
                <c:pt idx="5950">
                  <c:v>108.187</c:v>
                </c:pt>
                <c:pt idx="5951">
                  <c:v>108.41700000000006</c:v>
                </c:pt>
                <c:pt idx="5952">
                  <c:v>108.65499999999999</c:v>
                </c:pt>
                <c:pt idx="5953">
                  <c:v>108.9</c:v>
                </c:pt>
                <c:pt idx="5954">
                  <c:v>109.15199999999999</c:v>
                </c:pt>
                <c:pt idx="5955">
                  <c:v>109.41300000000005</c:v>
                </c:pt>
                <c:pt idx="5956">
                  <c:v>109.681</c:v>
                </c:pt>
                <c:pt idx="5957">
                  <c:v>109.95699999999999</c:v>
                </c:pt>
                <c:pt idx="5958">
                  <c:v>110.24100000000006</c:v>
                </c:pt>
                <c:pt idx="5959">
                  <c:v>110.533</c:v>
                </c:pt>
                <c:pt idx="5960">
                  <c:v>110.834</c:v>
                </c:pt>
                <c:pt idx="5961">
                  <c:v>111.143</c:v>
                </c:pt>
                <c:pt idx="5962">
                  <c:v>111.46100000000006</c:v>
                </c:pt>
                <c:pt idx="5963">
                  <c:v>111.78700000000002</c:v>
                </c:pt>
                <c:pt idx="5964">
                  <c:v>112.12299999999998</c:v>
                </c:pt>
                <c:pt idx="5965">
                  <c:v>112.46700000000006</c:v>
                </c:pt>
                <c:pt idx="5966">
                  <c:v>112.82</c:v>
                </c:pt>
                <c:pt idx="5967">
                  <c:v>113.18300000000001</c:v>
                </c:pt>
                <c:pt idx="5968">
                  <c:v>113.55500000000001</c:v>
                </c:pt>
                <c:pt idx="5969">
                  <c:v>113.93600000000002</c:v>
                </c:pt>
                <c:pt idx="5970">
                  <c:v>114.327</c:v>
                </c:pt>
                <c:pt idx="5971">
                  <c:v>114.72799999999999</c:v>
                </c:pt>
                <c:pt idx="5972">
                  <c:v>115.13800000000001</c:v>
                </c:pt>
                <c:pt idx="5973">
                  <c:v>115.559</c:v>
                </c:pt>
                <c:pt idx="5974">
                  <c:v>115.989</c:v>
                </c:pt>
                <c:pt idx="5975">
                  <c:v>116.43</c:v>
                </c:pt>
                <c:pt idx="5976">
                  <c:v>116.88</c:v>
                </c:pt>
                <c:pt idx="5977">
                  <c:v>117.342</c:v>
                </c:pt>
                <c:pt idx="5978">
                  <c:v>117.813</c:v>
                </c:pt>
                <c:pt idx="5979">
                  <c:v>118.295</c:v>
                </c:pt>
                <c:pt idx="5980">
                  <c:v>118.788</c:v>
                </c:pt>
                <c:pt idx="5981">
                  <c:v>119.29100000000005</c:v>
                </c:pt>
                <c:pt idx="5982">
                  <c:v>119.806</c:v>
                </c:pt>
                <c:pt idx="5983">
                  <c:v>120.331</c:v>
                </c:pt>
                <c:pt idx="5984">
                  <c:v>120.867</c:v>
                </c:pt>
                <c:pt idx="5985">
                  <c:v>121.41400000000006</c:v>
                </c:pt>
                <c:pt idx="5986">
                  <c:v>121.973</c:v>
                </c:pt>
                <c:pt idx="5987">
                  <c:v>122.54300000000002</c:v>
                </c:pt>
                <c:pt idx="5988">
                  <c:v>123.124</c:v>
                </c:pt>
                <c:pt idx="5989">
                  <c:v>123.71700000000006</c:v>
                </c:pt>
                <c:pt idx="5990">
                  <c:v>124.321</c:v>
                </c:pt>
                <c:pt idx="5991">
                  <c:v>124.93700000000005</c:v>
                </c:pt>
                <c:pt idx="5992">
                  <c:v>125.56399999999999</c:v>
                </c:pt>
                <c:pt idx="5993">
                  <c:v>126.203</c:v>
                </c:pt>
                <c:pt idx="5994">
                  <c:v>126.854</c:v>
                </c:pt>
                <c:pt idx="5995">
                  <c:v>127.51700000000002</c:v>
                </c:pt>
                <c:pt idx="5996">
                  <c:v>128.191</c:v>
                </c:pt>
                <c:pt idx="5997">
                  <c:v>128.87800000000001</c:v>
                </c:pt>
                <c:pt idx="5998">
                  <c:v>129.577</c:v>
                </c:pt>
                <c:pt idx="5999">
                  <c:v>130.28700000000001</c:v>
                </c:pt>
                <c:pt idx="6000">
                  <c:v>131.011</c:v>
                </c:pt>
                <c:pt idx="6001">
                  <c:v>131.74599999999998</c:v>
                </c:pt>
                <c:pt idx="6002">
                  <c:v>132.49300000000002</c:v>
                </c:pt>
                <c:pt idx="6003">
                  <c:v>133.25299999999999</c:v>
                </c:pt>
                <c:pt idx="6004">
                  <c:v>134.02500000000001</c:v>
                </c:pt>
                <c:pt idx="6005">
                  <c:v>134.809</c:v>
                </c:pt>
                <c:pt idx="6006">
                  <c:v>135.60599999999999</c:v>
                </c:pt>
                <c:pt idx="6007">
                  <c:v>136.41499999999999</c:v>
                </c:pt>
                <c:pt idx="6008">
                  <c:v>137.23699999999999</c:v>
                </c:pt>
                <c:pt idx="6009">
                  <c:v>138.071</c:v>
                </c:pt>
                <c:pt idx="6010">
                  <c:v>138.91800000000001</c:v>
                </c:pt>
                <c:pt idx="6011">
                  <c:v>139.77799999999999</c:v>
                </c:pt>
                <c:pt idx="6012">
                  <c:v>140.64899999999997</c:v>
                </c:pt>
                <c:pt idx="6013">
                  <c:v>141.53399999999999</c:v>
                </c:pt>
                <c:pt idx="6014">
                  <c:v>142.43100000000001</c:v>
                </c:pt>
                <c:pt idx="6015">
                  <c:v>143.34100000000001</c:v>
                </c:pt>
                <c:pt idx="6016">
                  <c:v>144.26300000000001</c:v>
                </c:pt>
                <c:pt idx="6017">
                  <c:v>145.19800000000001</c:v>
                </c:pt>
                <c:pt idx="6018">
                  <c:v>146.14599999999999</c:v>
                </c:pt>
                <c:pt idx="6019">
                  <c:v>147.10599999999999</c:v>
                </c:pt>
                <c:pt idx="6020">
                  <c:v>148.07900000000001</c:v>
                </c:pt>
                <c:pt idx="6021">
                  <c:v>149.06399999999999</c:v>
                </c:pt>
                <c:pt idx="6022">
                  <c:v>150.06200000000001</c:v>
                </c:pt>
                <c:pt idx="6023">
                  <c:v>151.07300000000001</c:v>
                </c:pt>
                <c:pt idx="6024">
                  <c:v>152.096</c:v>
                </c:pt>
                <c:pt idx="6025">
                  <c:v>153.13200000000001</c:v>
                </c:pt>
                <c:pt idx="6026">
                  <c:v>154.18</c:v>
                </c:pt>
                <c:pt idx="6027">
                  <c:v>155.23999999999998</c:v>
                </c:pt>
                <c:pt idx="6028">
                  <c:v>156.31399999999999</c:v>
                </c:pt>
                <c:pt idx="6029">
                  <c:v>157.399</c:v>
                </c:pt>
                <c:pt idx="6030">
                  <c:v>158.49700000000001</c:v>
                </c:pt>
                <c:pt idx="6031">
                  <c:v>159.607</c:v>
                </c:pt>
                <c:pt idx="6032">
                  <c:v>160.72999999999999</c:v>
                </c:pt>
                <c:pt idx="6033">
                  <c:v>161.86500000000001</c:v>
                </c:pt>
                <c:pt idx="6034">
                  <c:v>163.012</c:v>
                </c:pt>
                <c:pt idx="6035">
                  <c:v>164.172</c:v>
                </c:pt>
                <c:pt idx="6036">
                  <c:v>165.34300000000002</c:v>
                </c:pt>
                <c:pt idx="6037">
                  <c:v>166.52700000000004</c:v>
                </c:pt>
                <c:pt idx="6038">
                  <c:v>167.72200000000001</c:v>
                </c:pt>
                <c:pt idx="6039">
                  <c:v>168.929</c:v>
                </c:pt>
                <c:pt idx="6040">
                  <c:v>170.14899999999997</c:v>
                </c:pt>
                <c:pt idx="6041">
                  <c:v>171.38000000000011</c:v>
                </c:pt>
                <c:pt idx="6042">
                  <c:v>172.62200000000001</c:v>
                </c:pt>
                <c:pt idx="6043">
                  <c:v>173.87700000000001</c:v>
                </c:pt>
                <c:pt idx="6044">
                  <c:v>175.14299999999997</c:v>
                </c:pt>
                <c:pt idx="6045">
                  <c:v>176.42000000000004</c:v>
                </c:pt>
                <c:pt idx="6046">
                  <c:v>177.70899999999997</c:v>
                </c:pt>
                <c:pt idx="6047">
                  <c:v>179.00899999999999</c:v>
                </c:pt>
                <c:pt idx="6048">
                  <c:v>180.32000000000011</c:v>
                </c:pt>
                <c:pt idx="6049">
                  <c:v>181.64299999999997</c:v>
                </c:pt>
                <c:pt idx="6050">
                  <c:v>182.976</c:v>
                </c:pt>
                <c:pt idx="6051">
                  <c:v>184.32100000000011</c:v>
                </c:pt>
                <c:pt idx="6052">
                  <c:v>185.67599999999999</c:v>
                </c:pt>
                <c:pt idx="6053">
                  <c:v>187.041</c:v>
                </c:pt>
                <c:pt idx="6054">
                  <c:v>188.41800000000001</c:v>
                </c:pt>
                <c:pt idx="6055">
                  <c:v>189.80500000000001</c:v>
                </c:pt>
                <c:pt idx="6056">
                  <c:v>191.202</c:v>
                </c:pt>
                <c:pt idx="6057">
                  <c:v>192.60900000000001</c:v>
                </c:pt>
                <c:pt idx="6058">
                  <c:v>194.02700000000004</c:v>
                </c:pt>
                <c:pt idx="6059">
                  <c:v>195.45400000000001</c:v>
                </c:pt>
                <c:pt idx="6060">
                  <c:v>196.8910000000001</c:v>
                </c:pt>
                <c:pt idx="6061">
                  <c:v>198.33800000000011</c:v>
                </c:pt>
                <c:pt idx="6062">
                  <c:v>199.79499999999999</c:v>
                </c:pt>
                <c:pt idx="6063">
                  <c:v>201.261</c:v>
                </c:pt>
                <c:pt idx="6064">
                  <c:v>202.73599999999999</c:v>
                </c:pt>
                <c:pt idx="6065">
                  <c:v>204.22</c:v>
                </c:pt>
                <c:pt idx="6066">
                  <c:v>205.71399999999988</c:v>
                </c:pt>
                <c:pt idx="6067">
                  <c:v>207.21599999999998</c:v>
                </c:pt>
                <c:pt idx="6068">
                  <c:v>208.727</c:v>
                </c:pt>
                <c:pt idx="6069">
                  <c:v>210.24599999999998</c:v>
                </c:pt>
                <c:pt idx="6070">
                  <c:v>211.77399999999992</c:v>
                </c:pt>
                <c:pt idx="6071">
                  <c:v>213.31</c:v>
                </c:pt>
                <c:pt idx="6072">
                  <c:v>214.85400000000001</c:v>
                </c:pt>
                <c:pt idx="6073">
                  <c:v>216.40600000000001</c:v>
                </c:pt>
                <c:pt idx="6074">
                  <c:v>217.965</c:v>
                </c:pt>
                <c:pt idx="6075">
                  <c:v>219.53200000000001</c:v>
                </c:pt>
                <c:pt idx="6076">
                  <c:v>221.107</c:v>
                </c:pt>
                <c:pt idx="6077">
                  <c:v>222.68800000000007</c:v>
                </c:pt>
                <c:pt idx="6078">
                  <c:v>224.27699999999999</c:v>
                </c:pt>
                <c:pt idx="6079">
                  <c:v>225.87200000000001</c:v>
                </c:pt>
                <c:pt idx="6080">
                  <c:v>227.47499999999999</c:v>
                </c:pt>
                <c:pt idx="6081">
                  <c:v>229.083</c:v>
                </c:pt>
                <c:pt idx="6082">
                  <c:v>230.69800000000001</c:v>
                </c:pt>
                <c:pt idx="6083">
                  <c:v>232.31900000000002</c:v>
                </c:pt>
                <c:pt idx="6084">
                  <c:v>233.94499999999999</c:v>
                </c:pt>
                <c:pt idx="6085">
                  <c:v>235.577</c:v>
                </c:pt>
                <c:pt idx="6086">
                  <c:v>237.21499999999995</c:v>
                </c:pt>
                <c:pt idx="6087">
                  <c:v>238.85800000000012</c:v>
                </c:pt>
                <c:pt idx="6088">
                  <c:v>240.506</c:v>
                </c:pt>
                <c:pt idx="6089">
                  <c:v>242.15900000000002</c:v>
                </c:pt>
                <c:pt idx="6090">
                  <c:v>243.816</c:v>
                </c:pt>
                <c:pt idx="6091">
                  <c:v>245.47800000000001</c:v>
                </c:pt>
                <c:pt idx="6092">
                  <c:v>247.14399999999998</c:v>
                </c:pt>
                <c:pt idx="6093">
                  <c:v>248.815</c:v>
                </c:pt>
                <c:pt idx="6094">
                  <c:v>250.48800000000011</c:v>
                </c:pt>
                <c:pt idx="6095">
                  <c:v>252.166</c:v>
                </c:pt>
                <c:pt idx="6096">
                  <c:v>253.84700000000001</c:v>
                </c:pt>
                <c:pt idx="6097">
                  <c:v>255.53</c:v>
                </c:pt>
                <c:pt idx="6098">
                  <c:v>257.21699999999959</c:v>
                </c:pt>
                <c:pt idx="6099">
                  <c:v>258.90699999999958</c:v>
                </c:pt>
                <c:pt idx="6100">
                  <c:v>260.59799999999979</c:v>
                </c:pt>
                <c:pt idx="6101">
                  <c:v>262.29199999999958</c:v>
                </c:pt>
                <c:pt idx="6102">
                  <c:v>263.98799999999977</c:v>
                </c:pt>
                <c:pt idx="6103">
                  <c:v>265.68599999999975</c:v>
                </c:pt>
                <c:pt idx="6104">
                  <c:v>267.38499999999999</c:v>
                </c:pt>
                <c:pt idx="6105">
                  <c:v>269.08599999999979</c:v>
                </c:pt>
                <c:pt idx="6106">
                  <c:v>270.78699999999958</c:v>
                </c:pt>
                <c:pt idx="6107">
                  <c:v>272.48899999999958</c:v>
                </c:pt>
                <c:pt idx="6108">
                  <c:v>274.19200000000001</c:v>
                </c:pt>
                <c:pt idx="6109">
                  <c:v>275.89499999999975</c:v>
                </c:pt>
                <c:pt idx="6110">
                  <c:v>277.59799999999979</c:v>
                </c:pt>
                <c:pt idx="6111">
                  <c:v>279.30099999999999</c:v>
                </c:pt>
                <c:pt idx="6112">
                  <c:v>281.00400000000002</c:v>
                </c:pt>
                <c:pt idx="6113">
                  <c:v>282.70599999999979</c:v>
                </c:pt>
                <c:pt idx="6114">
                  <c:v>284.40699999999958</c:v>
                </c:pt>
                <c:pt idx="6115">
                  <c:v>286.10700000000008</c:v>
                </c:pt>
                <c:pt idx="6116">
                  <c:v>287.80500000000001</c:v>
                </c:pt>
                <c:pt idx="6117">
                  <c:v>289.50099999999975</c:v>
                </c:pt>
                <c:pt idx="6118">
                  <c:v>291.19600000000003</c:v>
                </c:pt>
                <c:pt idx="6119">
                  <c:v>292.88900000000001</c:v>
                </c:pt>
                <c:pt idx="6120">
                  <c:v>294.57900000000001</c:v>
                </c:pt>
                <c:pt idx="6121">
                  <c:v>296.26599999999979</c:v>
                </c:pt>
                <c:pt idx="6122">
                  <c:v>297.95099999999979</c:v>
                </c:pt>
                <c:pt idx="6123">
                  <c:v>299.63200000000001</c:v>
                </c:pt>
                <c:pt idx="6124">
                  <c:v>301.31</c:v>
                </c:pt>
                <c:pt idx="6125">
                  <c:v>302.98399999999958</c:v>
                </c:pt>
                <c:pt idx="6126">
                  <c:v>304.65400000000022</c:v>
                </c:pt>
                <c:pt idx="6127">
                  <c:v>306.32</c:v>
                </c:pt>
                <c:pt idx="6128">
                  <c:v>307.98200000000003</c:v>
                </c:pt>
                <c:pt idx="6129">
                  <c:v>309.63900000000001</c:v>
                </c:pt>
                <c:pt idx="6130">
                  <c:v>311.28999999999979</c:v>
                </c:pt>
                <c:pt idx="6131">
                  <c:v>312.93699999999961</c:v>
                </c:pt>
                <c:pt idx="6132">
                  <c:v>314.57799999999975</c:v>
                </c:pt>
                <c:pt idx="6133">
                  <c:v>316.21299999999979</c:v>
                </c:pt>
                <c:pt idx="6134">
                  <c:v>317.84199999999993</c:v>
                </c:pt>
                <c:pt idx="6135">
                  <c:v>319.46499999999975</c:v>
                </c:pt>
                <c:pt idx="6136">
                  <c:v>321.08199999999965</c:v>
                </c:pt>
                <c:pt idx="6137">
                  <c:v>322.69200000000001</c:v>
                </c:pt>
                <c:pt idx="6138">
                  <c:v>324.29399999999958</c:v>
                </c:pt>
                <c:pt idx="6139">
                  <c:v>325.89</c:v>
                </c:pt>
                <c:pt idx="6140">
                  <c:v>327.47799999999978</c:v>
                </c:pt>
                <c:pt idx="6141">
                  <c:v>329.05700000000002</c:v>
                </c:pt>
                <c:pt idx="6142">
                  <c:v>330.63</c:v>
                </c:pt>
                <c:pt idx="6143">
                  <c:v>332.19299999999993</c:v>
                </c:pt>
                <c:pt idx="6144">
                  <c:v>333.74799999999999</c:v>
                </c:pt>
                <c:pt idx="6145">
                  <c:v>335.29399999999958</c:v>
                </c:pt>
                <c:pt idx="6146">
                  <c:v>336.83199999999965</c:v>
                </c:pt>
                <c:pt idx="6147">
                  <c:v>338.35899999999975</c:v>
                </c:pt>
                <c:pt idx="6148">
                  <c:v>339.87799999999999</c:v>
                </c:pt>
                <c:pt idx="6149">
                  <c:v>341.3859999999998</c:v>
                </c:pt>
                <c:pt idx="6150">
                  <c:v>342.88400000000001</c:v>
                </c:pt>
                <c:pt idx="6151">
                  <c:v>344.37299999999999</c:v>
                </c:pt>
                <c:pt idx="6152">
                  <c:v>345.85</c:v>
                </c:pt>
                <c:pt idx="6153">
                  <c:v>347.31700000000001</c:v>
                </c:pt>
                <c:pt idx="6154">
                  <c:v>348.77199999999965</c:v>
                </c:pt>
                <c:pt idx="6155">
                  <c:v>350.21699999999959</c:v>
                </c:pt>
                <c:pt idx="6156">
                  <c:v>351.6500000000002</c:v>
                </c:pt>
                <c:pt idx="6157">
                  <c:v>353.07100000000003</c:v>
                </c:pt>
                <c:pt idx="6158">
                  <c:v>354.47899999999959</c:v>
                </c:pt>
                <c:pt idx="6159">
                  <c:v>355.87599999999975</c:v>
                </c:pt>
                <c:pt idx="6160">
                  <c:v>357.2609999999998</c:v>
                </c:pt>
                <c:pt idx="6161">
                  <c:v>358.63200000000001</c:v>
                </c:pt>
                <c:pt idx="6162">
                  <c:v>359.99099999999964</c:v>
                </c:pt>
                <c:pt idx="6163">
                  <c:v>361.33599999999979</c:v>
                </c:pt>
                <c:pt idx="6164">
                  <c:v>362.66800000000001</c:v>
                </c:pt>
                <c:pt idx="6165">
                  <c:v>363.98699999999963</c:v>
                </c:pt>
                <c:pt idx="6166">
                  <c:v>365.29099999999966</c:v>
                </c:pt>
                <c:pt idx="6167">
                  <c:v>366.58099999999979</c:v>
                </c:pt>
                <c:pt idx="6168">
                  <c:v>367.858</c:v>
                </c:pt>
                <c:pt idx="6169">
                  <c:v>369.11900000000026</c:v>
                </c:pt>
                <c:pt idx="6170">
                  <c:v>370.36599999999999</c:v>
                </c:pt>
                <c:pt idx="6171">
                  <c:v>371.59799999999979</c:v>
                </c:pt>
                <c:pt idx="6172">
                  <c:v>372.81400000000002</c:v>
                </c:pt>
                <c:pt idx="6173">
                  <c:v>374.01599999999979</c:v>
                </c:pt>
                <c:pt idx="6174">
                  <c:v>375.20099999999979</c:v>
                </c:pt>
                <c:pt idx="6175">
                  <c:v>376.37099999999975</c:v>
                </c:pt>
                <c:pt idx="6176">
                  <c:v>377.52499999999975</c:v>
                </c:pt>
                <c:pt idx="6177">
                  <c:v>378.66300000000001</c:v>
                </c:pt>
                <c:pt idx="6178">
                  <c:v>379.78399999999965</c:v>
                </c:pt>
                <c:pt idx="6179">
                  <c:v>380.88900000000001</c:v>
                </c:pt>
                <c:pt idx="6180">
                  <c:v>381.97699999999958</c:v>
                </c:pt>
                <c:pt idx="6181">
                  <c:v>383.048</c:v>
                </c:pt>
                <c:pt idx="6182">
                  <c:v>384.101</c:v>
                </c:pt>
                <c:pt idx="6183">
                  <c:v>385.13799999999975</c:v>
                </c:pt>
                <c:pt idx="6184">
                  <c:v>386.15699999999993</c:v>
                </c:pt>
                <c:pt idx="6185">
                  <c:v>387.15800000000002</c:v>
                </c:pt>
                <c:pt idx="6186">
                  <c:v>388.14100000000002</c:v>
                </c:pt>
                <c:pt idx="6187">
                  <c:v>389.10599999999999</c:v>
                </c:pt>
                <c:pt idx="6188">
                  <c:v>390.053</c:v>
                </c:pt>
                <c:pt idx="6189">
                  <c:v>390.98099999999965</c:v>
                </c:pt>
                <c:pt idx="6190">
                  <c:v>391.89099999999979</c:v>
                </c:pt>
                <c:pt idx="6191">
                  <c:v>392.78199999999958</c:v>
                </c:pt>
                <c:pt idx="6192">
                  <c:v>393.65400000000022</c:v>
                </c:pt>
                <c:pt idx="6193">
                  <c:v>394.50799999999975</c:v>
                </c:pt>
                <c:pt idx="6194">
                  <c:v>395.34100000000001</c:v>
                </c:pt>
                <c:pt idx="6195">
                  <c:v>396.15600000000001</c:v>
                </c:pt>
                <c:pt idx="6196">
                  <c:v>396.95099999999979</c:v>
                </c:pt>
                <c:pt idx="6197">
                  <c:v>397.72599999999977</c:v>
                </c:pt>
                <c:pt idx="6198">
                  <c:v>398.48200000000003</c:v>
                </c:pt>
                <c:pt idx="6199">
                  <c:v>399.21699999999959</c:v>
                </c:pt>
                <c:pt idx="6200">
                  <c:v>399.93299999999965</c:v>
                </c:pt>
                <c:pt idx="6201">
                  <c:v>400.62799999999999</c:v>
                </c:pt>
                <c:pt idx="6202">
                  <c:v>401.303</c:v>
                </c:pt>
                <c:pt idx="6203">
                  <c:v>401.95800000000003</c:v>
                </c:pt>
                <c:pt idx="6204">
                  <c:v>402.59199999999959</c:v>
                </c:pt>
                <c:pt idx="6205">
                  <c:v>403.20499999999993</c:v>
                </c:pt>
                <c:pt idx="6206">
                  <c:v>403.79799999999977</c:v>
                </c:pt>
                <c:pt idx="6207">
                  <c:v>404.36900000000026</c:v>
                </c:pt>
                <c:pt idx="6208">
                  <c:v>404.91899999999958</c:v>
                </c:pt>
                <c:pt idx="6209">
                  <c:v>405.44900000000001</c:v>
                </c:pt>
                <c:pt idx="6210">
                  <c:v>405.95699999999965</c:v>
                </c:pt>
                <c:pt idx="6211">
                  <c:v>406.44400000000002</c:v>
                </c:pt>
                <c:pt idx="6212">
                  <c:v>406.90899999999965</c:v>
                </c:pt>
                <c:pt idx="6213">
                  <c:v>407.35300000000001</c:v>
                </c:pt>
                <c:pt idx="6214">
                  <c:v>407.77599999999978</c:v>
                </c:pt>
                <c:pt idx="6215">
                  <c:v>408.17599999999999</c:v>
                </c:pt>
                <c:pt idx="6216">
                  <c:v>408.55500000000001</c:v>
                </c:pt>
                <c:pt idx="6217">
                  <c:v>408.91199999999958</c:v>
                </c:pt>
                <c:pt idx="6218">
                  <c:v>409.24700000000001</c:v>
                </c:pt>
                <c:pt idx="6219">
                  <c:v>409.56099999999975</c:v>
                </c:pt>
                <c:pt idx="6220">
                  <c:v>409.85199999999975</c:v>
                </c:pt>
                <c:pt idx="6221">
                  <c:v>410.12099999999975</c:v>
                </c:pt>
                <c:pt idx="6222">
                  <c:v>410.36799999999999</c:v>
                </c:pt>
                <c:pt idx="6223">
                  <c:v>410.59299999999979</c:v>
                </c:pt>
                <c:pt idx="6224">
                  <c:v>410.79599999999965</c:v>
                </c:pt>
                <c:pt idx="6225">
                  <c:v>410.97599999999977</c:v>
                </c:pt>
                <c:pt idx="6226">
                  <c:v>411.13400000000001</c:v>
                </c:pt>
                <c:pt idx="6227">
                  <c:v>411.27</c:v>
                </c:pt>
                <c:pt idx="6228">
                  <c:v>411.38299999999975</c:v>
                </c:pt>
                <c:pt idx="6229">
                  <c:v>411.47399999999965</c:v>
                </c:pt>
                <c:pt idx="6230">
                  <c:v>411.54300000000001</c:v>
                </c:pt>
                <c:pt idx="6231">
                  <c:v>411.589</c:v>
                </c:pt>
                <c:pt idx="6232">
                  <c:v>411.613</c:v>
                </c:pt>
                <c:pt idx="6233">
                  <c:v>411.61399999999975</c:v>
                </c:pt>
                <c:pt idx="6234">
                  <c:v>411.59299999999979</c:v>
                </c:pt>
                <c:pt idx="6235">
                  <c:v>411.54899999999975</c:v>
                </c:pt>
                <c:pt idx="6236">
                  <c:v>411.48299999999978</c:v>
                </c:pt>
                <c:pt idx="6237">
                  <c:v>411.39499999999975</c:v>
                </c:pt>
                <c:pt idx="6238">
                  <c:v>411.28399999999965</c:v>
                </c:pt>
                <c:pt idx="6239">
                  <c:v>411.1500000000002</c:v>
                </c:pt>
                <c:pt idx="6240">
                  <c:v>410.99400000000003</c:v>
                </c:pt>
                <c:pt idx="6241">
                  <c:v>410.81599999999975</c:v>
                </c:pt>
                <c:pt idx="6242">
                  <c:v>410.61500000000001</c:v>
                </c:pt>
                <c:pt idx="6243">
                  <c:v>410.39299999999974</c:v>
                </c:pt>
                <c:pt idx="6244">
                  <c:v>410.14699999999999</c:v>
                </c:pt>
                <c:pt idx="6245">
                  <c:v>409.88</c:v>
                </c:pt>
                <c:pt idx="6246">
                  <c:v>409.59</c:v>
                </c:pt>
                <c:pt idx="6247">
                  <c:v>409.27799999999979</c:v>
                </c:pt>
                <c:pt idx="6248">
                  <c:v>408.94400000000002</c:v>
                </c:pt>
                <c:pt idx="6249">
                  <c:v>408.58799999999979</c:v>
                </c:pt>
                <c:pt idx="6250">
                  <c:v>408.21</c:v>
                </c:pt>
                <c:pt idx="6251">
                  <c:v>407.81</c:v>
                </c:pt>
                <c:pt idx="6252">
                  <c:v>407.38799999999975</c:v>
                </c:pt>
                <c:pt idx="6253">
                  <c:v>406.94400000000002</c:v>
                </c:pt>
                <c:pt idx="6254">
                  <c:v>406.47899999999959</c:v>
                </c:pt>
                <c:pt idx="6255">
                  <c:v>405.99199999999962</c:v>
                </c:pt>
                <c:pt idx="6256">
                  <c:v>405.48299999999978</c:v>
                </c:pt>
                <c:pt idx="6257">
                  <c:v>404.95299999999975</c:v>
                </c:pt>
                <c:pt idx="6258">
                  <c:v>404.40099999999978</c:v>
                </c:pt>
                <c:pt idx="6259">
                  <c:v>403.82799999999975</c:v>
                </c:pt>
                <c:pt idx="6260">
                  <c:v>403.23399999999958</c:v>
                </c:pt>
                <c:pt idx="6261">
                  <c:v>402.61900000000026</c:v>
                </c:pt>
                <c:pt idx="6262">
                  <c:v>401.98200000000003</c:v>
                </c:pt>
                <c:pt idx="6263">
                  <c:v>401.32499999999999</c:v>
                </c:pt>
                <c:pt idx="6264">
                  <c:v>400.64699999999999</c:v>
                </c:pt>
                <c:pt idx="6265">
                  <c:v>399.94799999999975</c:v>
                </c:pt>
                <c:pt idx="6266">
                  <c:v>399.22899999999959</c:v>
                </c:pt>
                <c:pt idx="6267">
                  <c:v>398.48899999999958</c:v>
                </c:pt>
                <c:pt idx="6268">
                  <c:v>397.72899999999959</c:v>
                </c:pt>
                <c:pt idx="6269">
                  <c:v>396.94900000000001</c:v>
                </c:pt>
                <c:pt idx="6270">
                  <c:v>396.14900000000023</c:v>
                </c:pt>
                <c:pt idx="6271">
                  <c:v>395.32900000000001</c:v>
                </c:pt>
                <c:pt idx="6272">
                  <c:v>394.48899999999958</c:v>
                </c:pt>
                <c:pt idx="6273">
                  <c:v>393.62900000000002</c:v>
                </c:pt>
                <c:pt idx="6274">
                  <c:v>392.75</c:v>
                </c:pt>
                <c:pt idx="6275">
                  <c:v>391.85199999999975</c:v>
                </c:pt>
                <c:pt idx="6276">
                  <c:v>390.93400000000003</c:v>
                </c:pt>
                <c:pt idx="6277">
                  <c:v>389.99699999999962</c:v>
                </c:pt>
                <c:pt idx="6278">
                  <c:v>389.04199999999975</c:v>
                </c:pt>
                <c:pt idx="6279">
                  <c:v>388.06799999999993</c:v>
                </c:pt>
                <c:pt idx="6280">
                  <c:v>387.07499999999999</c:v>
                </c:pt>
                <c:pt idx="6281">
                  <c:v>386.06400000000002</c:v>
                </c:pt>
                <c:pt idx="6282">
                  <c:v>385.03399999999965</c:v>
                </c:pt>
                <c:pt idx="6283">
                  <c:v>383.98699999999963</c:v>
                </c:pt>
                <c:pt idx="6284">
                  <c:v>382.92200000000003</c:v>
                </c:pt>
                <c:pt idx="6285">
                  <c:v>381.839</c:v>
                </c:pt>
                <c:pt idx="6286">
                  <c:v>380.73899999999958</c:v>
                </c:pt>
                <c:pt idx="6287">
                  <c:v>379.62099999999975</c:v>
                </c:pt>
                <c:pt idx="6288">
                  <c:v>378.48699999999963</c:v>
                </c:pt>
                <c:pt idx="6289">
                  <c:v>377.33499999999975</c:v>
                </c:pt>
                <c:pt idx="6290">
                  <c:v>376.16699999999975</c:v>
                </c:pt>
                <c:pt idx="6291">
                  <c:v>374.98200000000003</c:v>
                </c:pt>
                <c:pt idx="6292">
                  <c:v>373.78099999999978</c:v>
                </c:pt>
                <c:pt idx="6293">
                  <c:v>372.56400000000002</c:v>
                </c:pt>
                <c:pt idx="6294">
                  <c:v>371.33099999999979</c:v>
                </c:pt>
                <c:pt idx="6295">
                  <c:v>370.08199999999965</c:v>
                </c:pt>
                <c:pt idx="6296">
                  <c:v>368.81799999999993</c:v>
                </c:pt>
                <c:pt idx="6297">
                  <c:v>367.53799999999978</c:v>
                </c:pt>
                <c:pt idx="6298">
                  <c:v>366.24400000000026</c:v>
                </c:pt>
                <c:pt idx="6299">
                  <c:v>364.93499999999977</c:v>
                </c:pt>
                <c:pt idx="6300">
                  <c:v>363.61099999999999</c:v>
                </c:pt>
                <c:pt idx="6301">
                  <c:v>362.27199999999965</c:v>
                </c:pt>
                <c:pt idx="6302">
                  <c:v>360.91999999999979</c:v>
                </c:pt>
                <c:pt idx="6303">
                  <c:v>359.55399999999975</c:v>
                </c:pt>
                <c:pt idx="6304">
                  <c:v>358.17399999999975</c:v>
                </c:pt>
                <c:pt idx="6305">
                  <c:v>356.78</c:v>
                </c:pt>
                <c:pt idx="6306">
                  <c:v>355.37400000000002</c:v>
                </c:pt>
                <c:pt idx="6307">
                  <c:v>353.95400000000001</c:v>
                </c:pt>
                <c:pt idx="6308">
                  <c:v>352.52099999999979</c:v>
                </c:pt>
                <c:pt idx="6309">
                  <c:v>351.077</c:v>
                </c:pt>
                <c:pt idx="6310">
                  <c:v>349.61900000000026</c:v>
                </c:pt>
                <c:pt idx="6311">
                  <c:v>348.1500000000002</c:v>
                </c:pt>
                <c:pt idx="6312">
                  <c:v>346.66899999999993</c:v>
                </c:pt>
                <c:pt idx="6313">
                  <c:v>345.17700000000002</c:v>
                </c:pt>
                <c:pt idx="6314">
                  <c:v>343.673</c:v>
                </c:pt>
                <c:pt idx="6315">
                  <c:v>342.15800000000002</c:v>
                </c:pt>
                <c:pt idx="6316">
                  <c:v>340.63200000000001</c:v>
                </c:pt>
                <c:pt idx="6317">
                  <c:v>339.09599999999978</c:v>
                </c:pt>
                <c:pt idx="6318">
                  <c:v>337.55</c:v>
                </c:pt>
                <c:pt idx="6319">
                  <c:v>335.99400000000003</c:v>
                </c:pt>
                <c:pt idx="6320">
                  <c:v>334.42699999999962</c:v>
                </c:pt>
                <c:pt idx="6321">
                  <c:v>332.85199999999975</c:v>
                </c:pt>
                <c:pt idx="6322">
                  <c:v>331.267</c:v>
                </c:pt>
                <c:pt idx="6323">
                  <c:v>329.673</c:v>
                </c:pt>
                <c:pt idx="6324">
                  <c:v>328.07</c:v>
                </c:pt>
                <c:pt idx="6325">
                  <c:v>326.45999999999975</c:v>
                </c:pt>
                <c:pt idx="6326">
                  <c:v>324.83999999999975</c:v>
                </c:pt>
                <c:pt idx="6327">
                  <c:v>323.21299999999979</c:v>
                </c:pt>
                <c:pt idx="6328">
                  <c:v>321.57799999999975</c:v>
                </c:pt>
                <c:pt idx="6329">
                  <c:v>319.93599999999958</c:v>
                </c:pt>
                <c:pt idx="6330">
                  <c:v>318.28699999999958</c:v>
                </c:pt>
                <c:pt idx="6331">
                  <c:v>316.63099999999974</c:v>
                </c:pt>
                <c:pt idx="6332">
                  <c:v>314.96799999999979</c:v>
                </c:pt>
                <c:pt idx="6333">
                  <c:v>313.29899999999958</c:v>
                </c:pt>
                <c:pt idx="6334">
                  <c:v>311.62299999999999</c:v>
                </c:pt>
                <c:pt idx="6335">
                  <c:v>309.94299999999993</c:v>
                </c:pt>
                <c:pt idx="6336">
                  <c:v>308.25599999999974</c:v>
                </c:pt>
                <c:pt idx="6337">
                  <c:v>306.56400000000002</c:v>
                </c:pt>
                <c:pt idx="6338">
                  <c:v>304.86700000000002</c:v>
                </c:pt>
                <c:pt idx="6339">
                  <c:v>303.166</c:v>
                </c:pt>
                <c:pt idx="6340">
                  <c:v>301.45999999999975</c:v>
                </c:pt>
                <c:pt idx="6341">
                  <c:v>299.75</c:v>
                </c:pt>
                <c:pt idx="6342">
                  <c:v>298.03599999999977</c:v>
                </c:pt>
                <c:pt idx="6343">
                  <c:v>296.31799999999993</c:v>
                </c:pt>
                <c:pt idx="6344">
                  <c:v>294.59699999999958</c:v>
                </c:pt>
                <c:pt idx="6345">
                  <c:v>292.87200000000001</c:v>
                </c:pt>
                <c:pt idx="6346">
                  <c:v>291.14499999999998</c:v>
                </c:pt>
                <c:pt idx="6347">
                  <c:v>289.41599999999966</c:v>
                </c:pt>
                <c:pt idx="6348">
                  <c:v>287.68400000000008</c:v>
                </c:pt>
                <c:pt idx="6349">
                  <c:v>285.95</c:v>
                </c:pt>
                <c:pt idx="6350">
                  <c:v>284.214</c:v>
                </c:pt>
                <c:pt idx="6351">
                  <c:v>282.47699999999958</c:v>
                </c:pt>
                <c:pt idx="6352">
                  <c:v>280.73799999999977</c:v>
                </c:pt>
                <c:pt idx="6353">
                  <c:v>278.99799999999965</c:v>
                </c:pt>
                <c:pt idx="6354">
                  <c:v>277.25799999999975</c:v>
                </c:pt>
                <c:pt idx="6355">
                  <c:v>275.517</c:v>
                </c:pt>
                <c:pt idx="6356">
                  <c:v>273.77599999999978</c:v>
                </c:pt>
                <c:pt idx="6357">
                  <c:v>272.03500000000003</c:v>
                </c:pt>
                <c:pt idx="6358">
                  <c:v>270.29499999999979</c:v>
                </c:pt>
                <c:pt idx="6359">
                  <c:v>268.55500000000001</c:v>
                </c:pt>
                <c:pt idx="6360">
                  <c:v>266.815</c:v>
                </c:pt>
                <c:pt idx="6361">
                  <c:v>265.077</c:v>
                </c:pt>
                <c:pt idx="6362">
                  <c:v>263.33999999999975</c:v>
                </c:pt>
                <c:pt idx="6363">
                  <c:v>261.60500000000002</c:v>
                </c:pt>
                <c:pt idx="6364">
                  <c:v>259.87099999999975</c:v>
                </c:pt>
                <c:pt idx="6365">
                  <c:v>258.14000000000021</c:v>
                </c:pt>
                <c:pt idx="6366">
                  <c:v>256.41099999999977</c:v>
                </c:pt>
                <c:pt idx="6367">
                  <c:v>254.684</c:v>
                </c:pt>
                <c:pt idx="6368">
                  <c:v>252.96100000000001</c:v>
                </c:pt>
                <c:pt idx="6369">
                  <c:v>251.23999999999998</c:v>
                </c:pt>
                <c:pt idx="6370">
                  <c:v>249.523</c:v>
                </c:pt>
                <c:pt idx="6371">
                  <c:v>247.809</c:v>
                </c:pt>
                <c:pt idx="6372">
                  <c:v>246.09900000000002</c:v>
                </c:pt>
                <c:pt idx="6373">
                  <c:v>244.393</c:v>
                </c:pt>
                <c:pt idx="6374">
                  <c:v>242.691</c:v>
                </c:pt>
                <c:pt idx="6375">
                  <c:v>240.994</c:v>
                </c:pt>
                <c:pt idx="6376">
                  <c:v>239.30100000000004</c:v>
                </c:pt>
                <c:pt idx="6377">
                  <c:v>237.61299999999997</c:v>
                </c:pt>
                <c:pt idx="6378">
                  <c:v>235.93100000000001</c:v>
                </c:pt>
                <c:pt idx="6379">
                  <c:v>234.25399999999999</c:v>
                </c:pt>
                <c:pt idx="6380">
                  <c:v>232.58200000000011</c:v>
                </c:pt>
                <c:pt idx="6381">
                  <c:v>230.916</c:v>
                </c:pt>
                <c:pt idx="6382">
                  <c:v>229.25700000000001</c:v>
                </c:pt>
                <c:pt idx="6383">
                  <c:v>227.60300000000001</c:v>
                </c:pt>
                <c:pt idx="6384">
                  <c:v>225.95600000000007</c:v>
                </c:pt>
                <c:pt idx="6385">
                  <c:v>224.316</c:v>
                </c:pt>
                <c:pt idx="6386">
                  <c:v>222.68200000000004</c:v>
                </c:pt>
                <c:pt idx="6387">
                  <c:v>221.05600000000001</c:v>
                </c:pt>
                <c:pt idx="6388">
                  <c:v>219.43700000000001</c:v>
                </c:pt>
                <c:pt idx="6389">
                  <c:v>217.82500000000007</c:v>
                </c:pt>
                <c:pt idx="6390">
                  <c:v>216.221</c:v>
                </c:pt>
                <c:pt idx="6391">
                  <c:v>214.625</c:v>
                </c:pt>
                <c:pt idx="6392">
                  <c:v>213.03700000000001</c:v>
                </c:pt>
                <c:pt idx="6393">
                  <c:v>211.45700000000011</c:v>
                </c:pt>
                <c:pt idx="6394">
                  <c:v>209.88600000000011</c:v>
                </c:pt>
                <c:pt idx="6395">
                  <c:v>208.32300000000001</c:v>
                </c:pt>
                <c:pt idx="6396">
                  <c:v>206.76900000000001</c:v>
                </c:pt>
                <c:pt idx="6397">
                  <c:v>205.22399999999999</c:v>
                </c:pt>
                <c:pt idx="6398">
                  <c:v>203.68700000000001</c:v>
                </c:pt>
                <c:pt idx="6399">
                  <c:v>202.161</c:v>
                </c:pt>
                <c:pt idx="6400">
                  <c:v>200.64399999999998</c:v>
                </c:pt>
                <c:pt idx="6401">
                  <c:v>199.136</c:v>
                </c:pt>
                <c:pt idx="6402">
                  <c:v>197.63800000000001</c:v>
                </c:pt>
                <c:pt idx="6403">
                  <c:v>196.15</c:v>
                </c:pt>
                <c:pt idx="6404">
                  <c:v>194.672</c:v>
                </c:pt>
                <c:pt idx="6405">
                  <c:v>193.20499999999998</c:v>
                </c:pt>
                <c:pt idx="6406">
                  <c:v>191.74799999999999</c:v>
                </c:pt>
                <c:pt idx="6407">
                  <c:v>190.30100000000004</c:v>
                </c:pt>
                <c:pt idx="6408">
                  <c:v>188.86500000000001</c:v>
                </c:pt>
                <c:pt idx="6409">
                  <c:v>187.44</c:v>
                </c:pt>
                <c:pt idx="6410">
                  <c:v>186.02600000000001</c:v>
                </c:pt>
                <c:pt idx="6411">
                  <c:v>184.62300000000002</c:v>
                </c:pt>
                <c:pt idx="6412">
                  <c:v>183.23099999999999</c:v>
                </c:pt>
                <c:pt idx="6413">
                  <c:v>181.85000000000011</c:v>
                </c:pt>
                <c:pt idx="6414">
                  <c:v>180.48100000000011</c:v>
                </c:pt>
                <c:pt idx="6415">
                  <c:v>179.12300000000002</c:v>
                </c:pt>
                <c:pt idx="6416">
                  <c:v>177.77699999999999</c:v>
                </c:pt>
                <c:pt idx="6417">
                  <c:v>176.44300000000001</c:v>
                </c:pt>
                <c:pt idx="6418">
                  <c:v>175.12100000000001</c:v>
                </c:pt>
                <c:pt idx="6419">
                  <c:v>173.81</c:v>
                </c:pt>
                <c:pt idx="6420">
                  <c:v>172.512</c:v>
                </c:pt>
                <c:pt idx="6421">
                  <c:v>171.226</c:v>
                </c:pt>
                <c:pt idx="6422">
                  <c:v>169.953</c:v>
                </c:pt>
                <c:pt idx="6423">
                  <c:v>168.691</c:v>
                </c:pt>
                <c:pt idx="6424">
                  <c:v>167.44200000000001</c:v>
                </c:pt>
                <c:pt idx="6425">
                  <c:v>166.20599999999999</c:v>
                </c:pt>
                <c:pt idx="6426">
                  <c:v>164.98200000000011</c:v>
                </c:pt>
                <c:pt idx="6427">
                  <c:v>163.77099999999999</c:v>
                </c:pt>
                <c:pt idx="6428">
                  <c:v>162.57300000000001</c:v>
                </c:pt>
                <c:pt idx="6429">
                  <c:v>161.38700000000011</c:v>
                </c:pt>
                <c:pt idx="6430">
                  <c:v>160.21399999999988</c:v>
                </c:pt>
                <c:pt idx="6431">
                  <c:v>159.05500000000001</c:v>
                </c:pt>
                <c:pt idx="6432">
                  <c:v>157.90800000000004</c:v>
                </c:pt>
                <c:pt idx="6433">
                  <c:v>156.77399999999992</c:v>
                </c:pt>
                <c:pt idx="6434">
                  <c:v>155.654</c:v>
                </c:pt>
                <c:pt idx="6435">
                  <c:v>154.54599999999999</c:v>
                </c:pt>
                <c:pt idx="6436">
                  <c:v>153.45200000000011</c:v>
                </c:pt>
                <c:pt idx="6437">
                  <c:v>152.37100000000001</c:v>
                </c:pt>
                <c:pt idx="6438">
                  <c:v>151.303</c:v>
                </c:pt>
                <c:pt idx="6439">
                  <c:v>150.24799999999999</c:v>
                </c:pt>
                <c:pt idx="6440">
                  <c:v>149.20699999999999</c:v>
                </c:pt>
                <c:pt idx="6441">
                  <c:v>148.17899999999997</c:v>
                </c:pt>
                <c:pt idx="6442">
                  <c:v>147.16399999999999</c:v>
                </c:pt>
                <c:pt idx="6443">
                  <c:v>146.16300000000001</c:v>
                </c:pt>
                <c:pt idx="6444">
                  <c:v>145.17499999999998</c:v>
                </c:pt>
                <c:pt idx="6445">
                  <c:v>144.20099999999999</c:v>
                </c:pt>
                <c:pt idx="6446">
                  <c:v>143.239</c:v>
                </c:pt>
                <c:pt idx="6447">
                  <c:v>142.292</c:v>
                </c:pt>
                <c:pt idx="6448">
                  <c:v>141.35700000000011</c:v>
                </c:pt>
                <c:pt idx="6449">
                  <c:v>140.43600000000001</c:v>
                </c:pt>
                <c:pt idx="6450">
                  <c:v>139.52800000000011</c:v>
                </c:pt>
                <c:pt idx="6451">
                  <c:v>138.63399999999999</c:v>
                </c:pt>
                <c:pt idx="6452">
                  <c:v>137.75299999999999</c:v>
                </c:pt>
                <c:pt idx="6453">
                  <c:v>136.8850000000001</c:v>
                </c:pt>
                <c:pt idx="6454">
                  <c:v>136.03100000000001</c:v>
                </c:pt>
                <c:pt idx="6455">
                  <c:v>135.18900000000002</c:v>
                </c:pt>
                <c:pt idx="6456">
                  <c:v>134.3610000000001</c:v>
                </c:pt>
                <c:pt idx="6457">
                  <c:v>133.54599999999999</c:v>
                </c:pt>
                <c:pt idx="6458">
                  <c:v>132.74499999999998</c:v>
                </c:pt>
                <c:pt idx="6459">
                  <c:v>131.95600000000007</c:v>
                </c:pt>
                <c:pt idx="6460">
                  <c:v>131.18</c:v>
                </c:pt>
                <c:pt idx="6461">
                  <c:v>130.41800000000001</c:v>
                </c:pt>
                <c:pt idx="6462">
                  <c:v>129.66800000000001</c:v>
                </c:pt>
                <c:pt idx="6463">
                  <c:v>128.93100000000001</c:v>
                </c:pt>
                <c:pt idx="6464">
                  <c:v>128.20699999999999</c:v>
                </c:pt>
                <c:pt idx="6465">
                  <c:v>127.49600000000002</c:v>
                </c:pt>
                <c:pt idx="6466">
                  <c:v>126.79700000000005</c:v>
                </c:pt>
                <c:pt idx="6467">
                  <c:v>126.111</c:v>
                </c:pt>
                <c:pt idx="6468">
                  <c:v>125.438</c:v>
                </c:pt>
                <c:pt idx="6469">
                  <c:v>124.777</c:v>
                </c:pt>
                <c:pt idx="6470">
                  <c:v>124.12799999999999</c:v>
                </c:pt>
                <c:pt idx="6471">
                  <c:v>123.492</c:v>
                </c:pt>
                <c:pt idx="6472">
                  <c:v>122.86799999999999</c:v>
                </c:pt>
                <c:pt idx="6473">
                  <c:v>122.256</c:v>
                </c:pt>
                <c:pt idx="6474">
                  <c:v>121.65600000000001</c:v>
                </c:pt>
                <c:pt idx="6475">
                  <c:v>121.068</c:v>
                </c:pt>
                <c:pt idx="6476">
                  <c:v>120.492</c:v>
                </c:pt>
                <c:pt idx="6477">
                  <c:v>119.928</c:v>
                </c:pt>
                <c:pt idx="6478">
                  <c:v>119.37499999999999</c:v>
                </c:pt>
                <c:pt idx="6479">
                  <c:v>118.834</c:v>
                </c:pt>
                <c:pt idx="6480">
                  <c:v>118.30500000000001</c:v>
                </c:pt>
                <c:pt idx="6481">
                  <c:v>117.78700000000002</c:v>
                </c:pt>
                <c:pt idx="6482">
                  <c:v>117.279</c:v>
                </c:pt>
                <c:pt idx="6483">
                  <c:v>116.783</c:v>
                </c:pt>
                <c:pt idx="6484">
                  <c:v>116.298</c:v>
                </c:pt>
                <c:pt idx="6485">
                  <c:v>115.824</c:v>
                </c:pt>
                <c:pt idx="6486">
                  <c:v>115.361</c:v>
                </c:pt>
                <c:pt idx="6487">
                  <c:v>114.908</c:v>
                </c:pt>
                <c:pt idx="6488">
                  <c:v>114.465</c:v>
                </c:pt>
                <c:pt idx="6489">
                  <c:v>114.033</c:v>
                </c:pt>
                <c:pt idx="6490">
                  <c:v>113.61199999999999</c:v>
                </c:pt>
                <c:pt idx="6491">
                  <c:v>113.2</c:v>
                </c:pt>
                <c:pt idx="6492">
                  <c:v>112.798</c:v>
                </c:pt>
                <c:pt idx="6493">
                  <c:v>112.40600000000002</c:v>
                </c:pt>
                <c:pt idx="6494">
                  <c:v>112.023</c:v>
                </c:pt>
                <c:pt idx="6495">
                  <c:v>111.64999999999999</c:v>
                </c:pt>
                <c:pt idx="6496">
                  <c:v>111.28700000000002</c:v>
                </c:pt>
                <c:pt idx="6497">
                  <c:v>110.93300000000002</c:v>
                </c:pt>
                <c:pt idx="6498">
                  <c:v>110.587</c:v>
                </c:pt>
                <c:pt idx="6499">
                  <c:v>110.251</c:v>
                </c:pt>
                <c:pt idx="6500">
                  <c:v>109.923</c:v>
                </c:pt>
                <c:pt idx="6501">
                  <c:v>109.604</c:v>
                </c:pt>
                <c:pt idx="6502">
                  <c:v>109.29300000000002</c:v>
                </c:pt>
                <c:pt idx="6503">
                  <c:v>108.99100000000006</c:v>
                </c:pt>
                <c:pt idx="6504">
                  <c:v>108.696</c:v>
                </c:pt>
                <c:pt idx="6505">
                  <c:v>108.41000000000005</c:v>
                </c:pt>
                <c:pt idx="6506">
                  <c:v>108.131</c:v>
                </c:pt>
                <c:pt idx="6507">
                  <c:v>107.86</c:v>
                </c:pt>
                <c:pt idx="6508">
                  <c:v>107.596</c:v>
                </c:pt>
                <c:pt idx="6509">
                  <c:v>107.34</c:v>
                </c:pt>
                <c:pt idx="6510">
                  <c:v>107.09</c:v>
                </c:pt>
                <c:pt idx="6511">
                  <c:v>106.848</c:v>
                </c:pt>
                <c:pt idx="6512">
                  <c:v>106.61199999999999</c:v>
                </c:pt>
                <c:pt idx="6513">
                  <c:v>106.383</c:v>
                </c:pt>
                <c:pt idx="6514">
                  <c:v>106.16</c:v>
                </c:pt>
                <c:pt idx="6515">
                  <c:v>105.94400000000007</c:v>
                </c:pt>
                <c:pt idx="6516">
                  <c:v>105.733</c:v>
                </c:pt>
                <c:pt idx="6517">
                  <c:v>105.529</c:v>
                </c:pt>
                <c:pt idx="6518">
                  <c:v>105.33</c:v>
                </c:pt>
                <c:pt idx="6519">
                  <c:v>105.136</c:v>
                </c:pt>
                <c:pt idx="6520">
                  <c:v>104.94800000000002</c:v>
                </c:pt>
                <c:pt idx="6521">
                  <c:v>104.765</c:v>
                </c:pt>
                <c:pt idx="6522">
                  <c:v>104.587</c:v>
                </c:pt>
                <c:pt idx="6523">
                  <c:v>104.41300000000005</c:v>
                </c:pt>
                <c:pt idx="6524">
                  <c:v>104.24400000000006</c:v>
                </c:pt>
                <c:pt idx="6525">
                  <c:v>104.08</c:v>
                </c:pt>
                <c:pt idx="6526">
                  <c:v>103.91900000000005</c:v>
                </c:pt>
                <c:pt idx="6527">
                  <c:v>103.76300000000002</c:v>
                </c:pt>
                <c:pt idx="6528">
                  <c:v>103.611</c:v>
                </c:pt>
                <c:pt idx="6529">
                  <c:v>103.462</c:v>
                </c:pt>
                <c:pt idx="6530">
                  <c:v>103.316</c:v>
                </c:pt>
                <c:pt idx="6531">
                  <c:v>103.17400000000001</c:v>
                </c:pt>
                <c:pt idx="6532">
                  <c:v>103.035</c:v>
                </c:pt>
                <c:pt idx="6533">
                  <c:v>102.899</c:v>
                </c:pt>
                <c:pt idx="6534">
                  <c:v>102.765</c:v>
                </c:pt>
                <c:pt idx="6535">
                  <c:v>102.634</c:v>
                </c:pt>
                <c:pt idx="6536">
                  <c:v>102.506</c:v>
                </c:pt>
                <c:pt idx="6537">
                  <c:v>102.37899999999998</c:v>
                </c:pt>
                <c:pt idx="6538">
                  <c:v>102.254</c:v>
                </c:pt>
                <c:pt idx="6539">
                  <c:v>102.13200000000001</c:v>
                </c:pt>
                <c:pt idx="6540">
                  <c:v>102.01</c:v>
                </c:pt>
                <c:pt idx="6541">
                  <c:v>101.89</c:v>
                </c:pt>
                <c:pt idx="6542">
                  <c:v>101.77200000000001</c:v>
                </c:pt>
                <c:pt idx="6543">
                  <c:v>101.654</c:v>
                </c:pt>
                <c:pt idx="6544">
                  <c:v>101.53700000000002</c:v>
                </c:pt>
                <c:pt idx="6545">
                  <c:v>101.42100000000002</c:v>
                </c:pt>
                <c:pt idx="6546">
                  <c:v>101.306</c:v>
                </c:pt>
                <c:pt idx="6547">
                  <c:v>101.19</c:v>
                </c:pt>
                <c:pt idx="6548">
                  <c:v>101.07499999999999</c:v>
                </c:pt>
                <c:pt idx="6549">
                  <c:v>100.959</c:v>
                </c:pt>
                <c:pt idx="6550">
                  <c:v>100.84399999999999</c:v>
                </c:pt>
                <c:pt idx="6551">
                  <c:v>100.72799999999999</c:v>
                </c:pt>
                <c:pt idx="6552">
                  <c:v>100.611</c:v>
                </c:pt>
                <c:pt idx="6553">
                  <c:v>100.49299999999999</c:v>
                </c:pt>
                <c:pt idx="6554">
                  <c:v>100.37499999999999</c:v>
                </c:pt>
                <c:pt idx="6555">
                  <c:v>100.255</c:v>
                </c:pt>
                <c:pt idx="6556">
                  <c:v>100.134</c:v>
                </c:pt>
                <c:pt idx="6557">
                  <c:v>100.012</c:v>
                </c:pt>
                <c:pt idx="6558">
                  <c:v>99.887999999999991</c:v>
                </c:pt>
                <c:pt idx="6559">
                  <c:v>99.762100000000004</c:v>
                </c:pt>
                <c:pt idx="6560">
                  <c:v>99.634299999999996</c:v>
                </c:pt>
                <c:pt idx="6561">
                  <c:v>99.504300000000001</c:v>
                </c:pt>
                <c:pt idx="6562">
                  <c:v>99.372099999999989</c:v>
                </c:pt>
                <c:pt idx="6563">
                  <c:v>99.237300000000005</c:v>
                </c:pt>
                <c:pt idx="6564">
                  <c:v>99.099900000000005</c:v>
                </c:pt>
                <c:pt idx="6565">
                  <c:v>98.959800000000001</c:v>
                </c:pt>
                <c:pt idx="6566">
                  <c:v>98.816500000000005</c:v>
                </c:pt>
                <c:pt idx="6567">
                  <c:v>98.67019999999998</c:v>
                </c:pt>
                <c:pt idx="6568">
                  <c:v>98.520699999999991</c:v>
                </c:pt>
                <c:pt idx="6569">
                  <c:v>98.367800000000003</c:v>
                </c:pt>
                <c:pt idx="6570">
                  <c:v>98.211300000000023</c:v>
                </c:pt>
                <c:pt idx="6571">
                  <c:v>98.051100000000005</c:v>
                </c:pt>
                <c:pt idx="6572">
                  <c:v>97.887</c:v>
                </c:pt>
                <c:pt idx="6573">
                  <c:v>97.718999999999994</c:v>
                </c:pt>
                <c:pt idx="6574">
                  <c:v>97.546800000000005</c:v>
                </c:pt>
                <c:pt idx="6575">
                  <c:v>97.370399999999989</c:v>
                </c:pt>
                <c:pt idx="6576">
                  <c:v>97.189399999999978</c:v>
                </c:pt>
                <c:pt idx="6577">
                  <c:v>97.004099999999994</c:v>
                </c:pt>
                <c:pt idx="6578">
                  <c:v>96.813999999999993</c:v>
                </c:pt>
                <c:pt idx="6579">
                  <c:v>96.619100000000003</c:v>
                </c:pt>
                <c:pt idx="6580">
                  <c:v>96.419200000000075</c:v>
                </c:pt>
                <c:pt idx="6581">
                  <c:v>96.214400000000026</c:v>
                </c:pt>
                <c:pt idx="6582">
                  <c:v>96.004300000000001</c:v>
                </c:pt>
                <c:pt idx="6583">
                  <c:v>95.788899999999998</c:v>
                </c:pt>
                <c:pt idx="6584">
                  <c:v>95.568200000000004</c:v>
                </c:pt>
                <c:pt idx="6585">
                  <c:v>95.341899999999995</c:v>
                </c:pt>
                <c:pt idx="6586">
                  <c:v>95.11</c:v>
                </c:pt>
                <c:pt idx="6587">
                  <c:v>94.872199999999978</c:v>
                </c:pt>
                <c:pt idx="6588">
                  <c:v>94.628699999999981</c:v>
                </c:pt>
                <c:pt idx="6589">
                  <c:v>94.379199999999983</c:v>
                </c:pt>
                <c:pt idx="6590">
                  <c:v>94.123599999999982</c:v>
                </c:pt>
                <c:pt idx="6591">
                  <c:v>93.861900000000006</c:v>
                </c:pt>
                <c:pt idx="6592">
                  <c:v>93.593999999999994</c:v>
                </c:pt>
                <c:pt idx="6593">
                  <c:v>93.319599999999994</c:v>
                </c:pt>
                <c:pt idx="6594">
                  <c:v>93.038899999999998</c:v>
                </c:pt>
                <c:pt idx="6595">
                  <c:v>92.7517</c:v>
                </c:pt>
                <c:pt idx="6596">
                  <c:v>92.457899999999995</c:v>
                </c:pt>
                <c:pt idx="6597">
                  <c:v>92.157299999999992</c:v>
                </c:pt>
                <c:pt idx="6598">
                  <c:v>91.85</c:v>
                </c:pt>
                <c:pt idx="6599">
                  <c:v>91.535899999999998</c:v>
                </c:pt>
                <c:pt idx="6600">
                  <c:v>91.214900000000057</c:v>
                </c:pt>
                <c:pt idx="6601">
                  <c:v>90.886899999999983</c:v>
                </c:pt>
                <c:pt idx="6602">
                  <c:v>90.5518</c:v>
                </c:pt>
                <c:pt idx="6603">
                  <c:v>90.209700000000012</c:v>
                </c:pt>
                <c:pt idx="6604">
                  <c:v>89.860500000000002</c:v>
                </c:pt>
                <c:pt idx="6605">
                  <c:v>89.504099999999994</c:v>
                </c:pt>
                <c:pt idx="6606">
                  <c:v>89.140299999999996</c:v>
                </c:pt>
                <c:pt idx="6607">
                  <c:v>88.769200000000026</c:v>
                </c:pt>
                <c:pt idx="6608">
                  <c:v>88.390799999999999</c:v>
                </c:pt>
                <c:pt idx="6609">
                  <c:v>88.004999999999995</c:v>
                </c:pt>
                <c:pt idx="6610">
                  <c:v>87.611900000000006</c:v>
                </c:pt>
                <c:pt idx="6611">
                  <c:v>87.21120000000009</c:v>
                </c:pt>
                <c:pt idx="6612">
                  <c:v>86.802999999999983</c:v>
                </c:pt>
                <c:pt idx="6613">
                  <c:v>86.387299999999996</c:v>
                </c:pt>
                <c:pt idx="6614">
                  <c:v>85.964000000000027</c:v>
                </c:pt>
                <c:pt idx="6615">
                  <c:v>85.533199999999994</c:v>
                </c:pt>
                <c:pt idx="6616">
                  <c:v>85.094700000000003</c:v>
                </c:pt>
                <c:pt idx="6617">
                  <c:v>84.648699999999991</c:v>
                </c:pt>
                <c:pt idx="6618">
                  <c:v>84.194999999999993</c:v>
                </c:pt>
                <c:pt idx="6619">
                  <c:v>83.733700000000013</c:v>
                </c:pt>
                <c:pt idx="6620">
                  <c:v>83.264799999999994</c:v>
                </c:pt>
                <c:pt idx="6621">
                  <c:v>82.788299999999992</c:v>
                </c:pt>
                <c:pt idx="6622">
                  <c:v>82.304000000000002</c:v>
                </c:pt>
                <c:pt idx="6623">
                  <c:v>81.812299999999993</c:v>
                </c:pt>
                <c:pt idx="6624">
                  <c:v>81.312899999999999</c:v>
                </c:pt>
                <c:pt idx="6625">
                  <c:v>80.80589999999998</c:v>
                </c:pt>
                <c:pt idx="6626">
                  <c:v>80.291200000000075</c:v>
                </c:pt>
                <c:pt idx="6627">
                  <c:v>79.769099999999995</c:v>
                </c:pt>
                <c:pt idx="6628">
                  <c:v>79.239400000000003</c:v>
                </c:pt>
                <c:pt idx="6629">
                  <c:v>78.702100000000002</c:v>
                </c:pt>
                <c:pt idx="6630">
                  <c:v>78.157299999999992</c:v>
                </c:pt>
                <c:pt idx="6631">
                  <c:v>77.605099999999979</c:v>
                </c:pt>
                <c:pt idx="6632">
                  <c:v>77.045599999999993</c:v>
                </c:pt>
                <c:pt idx="6633">
                  <c:v>76.478499999999983</c:v>
                </c:pt>
                <c:pt idx="6634">
                  <c:v>75.90420000000006</c:v>
                </c:pt>
                <c:pt idx="6635">
                  <c:v>75.322499999999948</c:v>
                </c:pt>
                <c:pt idx="6636">
                  <c:v>74.733599999999996</c:v>
                </c:pt>
                <c:pt idx="6637">
                  <c:v>74.137600000000006</c:v>
                </c:pt>
                <c:pt idx="6638">
                  <c:v>73.534400000000005</c:v>
                </c:pt>
                <c:pt idx="6639">
                  <c:v>72.924200000000027</c:v>
                </c:pt>
                <c:pt idx="6640">
                  <c:v>72.306899999999999</c:v>
                </c:pt>
                <c:pt idx="6641">
                  <c:v>71.682699999999983</c:v>
                </c:pt>
                <c:pt idx="6642">
                  <c:v>71.051699999999997</c:v>
                </c:pt>
                <c:pt idx="6643">
                  <c:v>70.413700000000006</c:v>
                </c:pt>
                <c:pt idx="6644">
                  <c:v>69.769099999999995</c:v>
                </c:pt>
                <c:pt idx="6645">
                  <c:v>69.117900000000006</c:v>
                </c:pt>
                <c:pt idx="6646">
                  <c:v>68.460099999999997</c:v>
                </c:pt>
                <c:pt idx="6647">
                  <c:v>67.7958</c:v>
                </c:pt>
                <c:pt idx="6648">
                  <c:v>67.125399999999942</c:v>
                </c:pt>
                <c:pt idx="6649">
                  <c:v>66.448400000000007</c:v>
                </c:pt>
                <c:pt idx="6650">
                  <c:v>65.765199999999993</c:v>
                </c:pt>
                <c:pt idx="6651">
                  <c:v>65.075999999999979</c:v>
                </c:pt>
                <c:pt idx="6652">
                  <c:v>64.380799999999979</c:v>
                </c:pt>
                <c:pt idx="6653">
                  <c:v>63.6798</c:v>
                </c:pt>
                <c:pt idx="6654">
                  <c:v>62.973000000000006</c:v>
                </c:pt>
                <c:pt idx="6655">
                  <c:v>62.260400000000011</c:v>
                </c:pt>
                <c:pt idx="6656">
                  <c:v>61.542400000000001</c:v>
                </c:pt>
                <c:pt idx="6657">
                  <c:v>60.818899999999999</c:v>
                </c:pt>
                <c:pt idx="6658">
                  <c:v>60.09</c:v>
                </c:pt>
                <c:pt idx="6659">
                  <c:v>59.356099999999998</c:v>
                </c:pt>
                <c:pt idx="6660">
                  <c:v>58.617100000000001</c:v>
                </c:pt>
                <c:pt idx="6661">
                  <c:v>57.873100000000001</c:v>
                </c:pt>
                <c:pt idx="6662">
                  <c:v>57.124400000000001</c:v>
                </c:pt>
                <c:pt idx="6663">
                  <c:v>56.371000000000002</c:v>
                </c:pt>
                <c:pt idx="6664">
                  <c:v>55.613</c:v>
                </c:pt>
                <c:pt idx="6665">
                  <c:v>54.850599999999993</c:v>
                </c:pt>
                <c:pt idx="6666">
                  <c:v>54.084000000000003</c:v>
                </c:pt>
                <c:pt idx="6667">
                  <c:v>53.313499999999998</c:v>
                </c:pt>
                <c:pt idx="6668">
                  <c:v>52.538900000000012</c:v>
                </c:pt>
                <c:pt idx="6669">
                  <c:v>51.760500000000029</c:v>
                </c:pt>
                <c:pt idx="6670">
                  <c:v>50.978400000000001</c:v>
                </c:pt>
                <c:pt idx="6671">
                  <c:v>50.19290000000003</c:v>
                </c:pt>
                <c:pt idx="6672">
                  <c:v>49.4041</c:v>
                </c:pt>
                <c:pt idx="6673">
                  <c:v>48.612100000000012</c:v>
                </c:pt>
                <c:pt idx="6674">
                  <c:v>47.817099999999996</c:v>
                </c:pt>
                <c:pt idx="6675">
                  <c:v>47.019300000000001</c:v>
                </c:pt>
                <c:pt idx="6676">
                  <c:v>46.218700000000013</c:v>
                </c:pt>
                <c:pt idx="6677">
                  <c:v>45.415800000000004</c:v>
                </c:pt>
                <c:pt idx="6678">
                  <c:v>44.610500000000002</c:v>
                </c:pt>
                <c:pt idx="6679">
                  <c:v>43.803000000000004</c:v>
                </c:pt>
                <c:pt idx="6680">
                  <c:v>42.993600000000001</c:v>
                </c:pt>
                <c:pt idx="6681">
                  <c:v>42.182400000000001</c:v>
                </c:pt>
                <c:pt idx="6682">
                  <c:v>41.369700000000002</c:v>
                </c:pt>
                <c:pt idx="6683">
                  <c:v>40.555400000000006</c:v>
                </c:pt>
                <c:pt idx="6684">
                  <c:v>39.739900000000013</c:v>
                </c:pt>
                <c:pt idx="6685">
                  <c:v>38.923400000000001</c:v>
                </c:pt>
                <c:pt idx="6686">
                  <c:v>38.106100000000012</c:v>
                </c:pt>
                <c:pt idx="6687">
                  <c:v>37.288000000000011</c:v>
                </c:pt>
                <c:pt idx="6688">
                  <c:v>36.469500000000011</c:v>
                </c:pt>
                <c:pt idx="6689">
                  <c:v>35.650700000000001</c:v>
                </c:pt>
                <c:pt idx="6690">
                  <c:v>34.831800000000001</c:v>
                </c:pt>
                <c:pt idx="6691">
                  <c:v>34.013200000000005</c:v>
                </c:pt>
                <c:pt idx="6692">
                  <c:v>33.194700000000012</c:v>
                </c:pt>
                <c:pt idx="6693">
                  <c:v>32.376600000000003</c:v>
                </c:pt>
                <c:pt idx="6694">
                  <c:v>31.5595</c:v>
                </c:pt>
                <c:pt idx="6695">
                  <c:v>30.743099999999977</c:v>
                </c:pt>
                <c:pt idx="6696">
                  <c:v>29.927900000000001</c:v>
                </c:pt>
                <c:pt idx="6697">
                  <c:v>29.114100000000015</c:v>
                </c:pt>
                <c:pt idx="6698">
                  <c:v>28.3017</c:v>
                </c:pt>
                <c:pt idx="6699">
                  <c:v>27.491199999999989</c:v>
                </c:pt>
                <c:pt idx="6700">
                  <c:v>26.68239999999998</c:v>
                </c:pt>
                <c:pt idx="6701">
                  <c:v>25.876200000000001</c:v>
                </c:pt>
                <c:pt idx="6702">
                  <c:v>25.071999999999999</c:v>
                </c:pt>
                <c:pt idx="6703">
                  <c:v>24.270600000000002</c:v>
                </c:pt>
                <c:pt idx="6704">
                  <c:v>23.471900000000005</c:v>
                </c:pt>
                <c:pt idx="6705">
                  <c:v>22.676200000000001</c:v>
                </c:pt>
                <c:pt idx="6706">
                  <c:v>21.883800000000001</c:v>
                </c:pt>
                <c:pt idx="6707">
                  <c:v>21.094799999999989</c:v>
                </c:pt>
                <c:pt idx="6708">
                  <c:v>20.3096</c:v>
                </c:pt>
                <c:pt idx="6709">
                  <c:v>19.528099999999977</c:v>
                </c:pt>
                <c:pt idx="6710">
                  <c:v>18.750900000000001</c:v>
                </c:pt>
                <c:pt idx="6711">
                  <c:v>17.977900000000005</c:v>
                </c:pt>
                <c:pt idx="6712">
                  <c:v>17.209399999999981</c:v>
                </c:pt>
                <c:pt idx="6713">
                  <c:v>16.445799999999966</c:v>
                </c:pt>
                <c:pt idx="6714">
                  <c:v>15.687100000000001</c:v>
                </c:pt>
                <c:pt idx="6715">
                  <c:v>14.9335</c:v>
                </c:pt>
                <c:pt idx="6716">
                  <c:v>14.185600000000004</c:v>
                </c:pt>
                <c:pt idx="6717">
                  <c:v>13.443100000000001</c:v>
                </c:pt>
                <c:pt idx="6718">
                  <c:v>12.7065</c:v>
                </c:pt>
                <c:pt idx="6719">
                  <c:v>11.976100000000002</c:v>
                </c:pt>
                <c:pt idx="6720">
                  <c:v>11.251900000000001</c:v>
                </c:pt>
                <c:pt idx="6721">
                  <c:v>10.5343</c:v>
                </c:pt>
                <c:pt idx="6722">
                  <c:v>9.8232800000000005</c:v>
                </c:pt>
                <c:pt idx="6723">
                  <c:v>9.1193600000000004</c:v>
                </c:pt>
                <c:pt idx="6724">
                  <c:v>8.4224900000000087</c:v>
                </c:pt>
                <c:pt idx="6725">
                  <c:v>7.7331599999999998</c:v>
                </c:pt>
                <c:pt idx="6726">
                  <c:v>7.0515299999999996</c:v>
                </c:pt>
                <c:pt idx="6727">
                  <c:v>6.3774999999999995</c:v>
                </c:pt>
                <c:pt idx="6728">
                  <c:v>5.7117800000000001</c:v>
                </c:pt>
                <c:pt idx="6729">
                  <c:v>5.0541499999999964</c:v>
                </c:pt>
                <c:pt idx="6730">
                  <c:v>4.4050500000000001</c:v>
                </c:pt>
                <c:pt idx="6731">
                  <c:v>3.7647300000000019</c:v>
                </c:pt>
                <c:pt idx="6732">
                  <c:v>3.1332800000000001</c:v>
                </c:pt>
                <c:pt idx="6733">
                  <c:v>2.5109999999999997</c:v>
                </c:pt>
                <c:pt idx="6734">
                  <c:v>1.8980399999999999</c:v>
                </c:pt>
                <c:pt idx="6735">
                  <c:v>1.2946199999999999</c:v>
                </c:pt>
                <c:pt idx="6736">
                  <c:v>0.70096199999999997</c:v>
                </c:pt>
                <c:pt idx="6737">
                  <c:v>0.117371</c:v>
                </c:pt>
                <c:pt idx="6738">
                  <c:v>-0.456009</c:v>
                </c:pt>
                <c:pt idx="6739">
                  <c:v>-1.0190899999999998</c:v>
                </c:pt>
                <c:pt idx="6740">
                  <c:v>-1.5715999999999992</c:v>
                </c:pt>
                <c:pt idx="6741">
                  <c:v>-2.11314</c:v>
                </c:pt>
                <c:pt idx="6742">
                  <c:v>-2.6437200000000018</c:v>
                </c:pt>
                <c:pt idx="6743">
                  <c:v>-3.1629999999999998</c:v>
                </c:pt>
                <c:pt idx="6744">
                  <c:v>-3.6710099999999981</c:v>
                </c:pt>
                <c:pt idx="6745">
                  <c:v>-4.1673199999999957</c:v>
                </c:pt>
                <c:pt idx="6746">
                  <c:v>-4.6517799999999996</c:v>
                </c:pt>
                <c:pt idx="6747">
                  <c:v>-5.1241499999999949</c:v>
                </c:pt>
                <c:pt idx="6748">
                  <c:v>-5.5843699999999998</c:v>
                </c:pt>
                <c:pt idx="6749">
                  <c:v>-6.0321999999999996</c:v>
                </c:pt>
                <c:pt idx="6750">
                  <c:v>-6.4674199999999962</c:v>
                </c:pt>
                <c:pt idx="6751">
                  <c:v>-6.8897500000000003</c:v>
                </c:pt>
                <c:pt idx="6752">
                  <c:v>-7.2992900000000036</c:v>
                </c:pt>
                <c:pt idx="6753">
                  <c:v>-7.6954499999999975</c:v>
                </c:pt>
                <c:pt idx="6754">
                  <c:v>-8.0783900000000006</c:v>
                </c:pt>
                <c:pt idx="6755">
                  <c:v>-8.4477400000000014</c:v>
                </c:pt>
                <c:pt idx="6756">
                  <c:v>-8.8034000000000088</c:v>
                </c:pt>
                <c:pt idx="6757">
                  <c:v>-9.1452100000000005</c:v>
                </c:pt>
                <c:pt idx="6758">
                  <c:v>-9.4727700000000006</c:v>
                </c:pt>
                <c:pt idx="6759">
                  <c:v>-9.7862799999999996</c:v>
                </c:pt>
                <c:pt idx="6760">
                  <c:v>-10.0853</c:v>
                </c:pt>
                <c:pt idx="6761">
                  <c:v>-10.369700000000007</c:v>
                </c:pt>
                <c:pt idx="6762">
                  <c:v>-10.6393</c:v>
                </c:pt>
                <c:pt idx="6763">
                  <c:v>-10.8941</c:v>
                </c:pt>
                <c:pt idx="6764">
                  <c:v>-11.133800000000001</c:v>
                </c:pt>
                <c:pt idx="6765">
                  <c:v>-11.3582</c:v>
                </c:pt>
                <c:pt idx="6766">
                  <c:v>-11.567300000000001</c:v>
                </c:pt>
                <c:pt idx="6767">
                  <c:v>-11.7608</c:v>
                </c:pt>
                <c:pt idx="6768">
                  <c:v>-11.938600000000001</c:v>
                </c:pt>
                <c:pt idx="6769">
                  <c:v>-12.1005</c:v>
                </c:pt>
                <c:pt idx="6770">
                  <c:v>-12.2463</c:v>
                </c:pt>
                <c:pt idx="6771">
                  <c:v>-12.376200000000004</c:v>
                </c:pt>
                <c:pt idx="6772">
                  <c:v>-12.489700000000004</c:v>
                </c:pt>
                <c:pt idx="6773">
                  <c:v>-12.5869</c:v>
                </c:pt>
                <c:pt idx="6774">
                  <c:v>-12.667300000000001</c:v>
                </c:pt>
                <c:pt idx="6775">
                  <c:v>-12.731199999999999</c:v>
                </c:pt>
                <c:pt idx="6776">
                  <c:v>-12.7782</c:v>
                </c:pt>
                <c:pt idx="6777">
                  <c:v>-12.808400000000002</c:v>
                </c:pt>
                <c:pt idx="6778">
                  <c:v>-12.821400000000002</c:v>
                </c:pt>
                <c:pt idx="6779">
                  <c:v>-12.8171</c:v>
                </c:pt>
                <c:pt idx="6780">
                  <c:v>-12.7957</c:v>
                </c:pt>
                <c:pt idx="6781">
                  <c:v>-12.7568</c:v>
                </c:pt>
                <c:pt idx="6782">
                  <c:v>-12.7004</c:v>
                </c:pt>
                <c:pt idx="6783">
                  <c:v>-12.626300000000001</c:v>
                </c:pt>
                <c:pt idx="6784">
                  <c:v>-12.534600000000001</c:v>
                </c:pt>
                <c:pt idx="6785">
                  <c:v>-12.425000000000002</c:v>
                </c:pt>
                <c:pt idx="6786">
                  <c:v>-12.297500000000001</c:v>
                </c:pt>
                <c:pt idx="6787">
                  <c:v>-12.1518</c:v>
                </c:pt>
                <c:pt idx="6788">
                  <c:v>-11.988300000000001</c:v>
                </c:pt>
                <c:pt idx="6789">
                  <c:v>-11.8063</c:v>
                </c:pt>
                <c:pt idx="6790">
                  <c:v>-11.6061</c:v>
                </c:pt>
                <c:pt idx="6791">
                  <c:v>-11.387700000000002</c:v>
                </c:pt>
                <c:pt idx="6792">
                  <c:v>-11.150600000000004</c:v>
                </c:pt>
                <c:pt idx="6793">
                  <c:v>-10.895100000000006</c:v>
                </c:pt>
                <c:pt idx="6794">
                  <c:v>-10.6211</c:v>
                </c:pt>
                <c:pt idx="6795">
                  <c:v>-10.3284</c:v>
                </c:pt>
                <c:pt idx="6796">
                  <c:v>-10.0169</c:v>
                </c:pt>
                <c:pt idx="6797">
                  <c:v>-9.6865700000000015</c:v>
                </c:pt>
                <c:pt idx="6798">
                  <c:v>-9.3375200000000014</c:v>
                </c:pt>
                <c:pt idx="6799">
                  <c:v>-8.9695400000000074</c:v>
                </c:pt>
                <c:pt idx="6800">
                  <c:v>-8.5826600000000006</c:v>
                </c:pt>
                <c:pt idx="6801">
                  <c:v>-8.1768000000000001</c:v>
                </c:pt>
                <c:pt idx="6802">
                  <c:v>-7.7518700000000003</c:v>
                </c:pt>
                <c:pt idx="6803">
                  <c:v>-7.3080099999999995</c:v>
                </c:pt>
                <c:pt idx="6804">
                  <c:v>-6.8449599999999968</c:v>
                </c:pt>
                <c:pt idx="6805">
                  <c:v>-6.3628399999999958</c:v>
                </c:pt>
                <c:pt idx="6806">
                  <c:v>-5.8616400000000004</c:v>
                </c:pt>
                <c:pt idx="6807">
                  <c:v>-5.3410900000000003</c:v>
                </c:pt>
                <c:pt idx="6808">
                  <c:v>-4.8015400000000001</c:v>
                </c:pt>
                <c:pt idx="6809">
                  <c:v>-4.2426399999999997</c:v>
                </c:pt>
                <c:pt idx="6810">
                  <c:v>-3.6646999999999998</c:v>
                </c:pt>
                <c:pt idx="6811">
                  <c:v>-3.0674800000000002</c:v>
                </c:pt>
                <c:pt idx="6812">
                  <c:v>-2.4510099999999979</c:v>
                </c:pt>
                <c:pt idx="6813">
                  <c:v>-1.81534</c:v>
                </c:pt>
                <c:pt idx="6814">
                  <c:v>-1.16049</c:v>
                </c:pt>
                <c:pt idx="6815">
                  <c:v>-0.48633300000000002</c:v>
                </c:pt>
                <c:pt idx="6816">
                  <c:v>0.206871</c:v>
                </c:pt>
                <c:pt idx="6817">
                  <c:v>0.91933399999999943</c:v>
                </c:pt>
                <c:pt idx="6818">
                  <c:v>1.6509499999999999</c:v>
                </c:pt>
                <c:pt idx="6819">
                  <c:v>2.4016899999999981</c:v>
                </c:pt>
                <c:pt idx="6820">
                  <c:v>3.1715800000000001</c:v>
                </c:pt>
                <c:pt idx="6821">
                  <c:v>3.9604599999999981</c:v>
                </c:pt>
                <c:pt idx="6822">
                  <c:v>4.7683499999999999</c:v>
                </c:pt>
                <c:pt idx="6823">
                  <c:v>5.5953600000000003</c:v>
                </c:pt>
                <c:pt idx="6824">
                  <c:v>6.4412800000000034</c:v>
                </c:pt>
                <c:pt idx="6825">
                  <c:v>7.3060299999999998</c:v>
                </c:pt>
                <c:pt idx="6826">
                  <c:v>8.1896800000000027</c:v>
                </c:pt>
                <c:pt idx="6827">
                  <c:v>9.0921300000000027</c:v>
                </c:pt>
                <c:pt idx="6828">
                  <c:v>10.013300000000001</c:v>
                </c:pt>
                <c:pt idx="6829">
                  <c:v>10.9533</c:v>
                </c:pt>
                <c:pt idx="6830">
                  <c:v>11.911800000000001</c:v>
                </c:pt>
                <c:pt idx="6831">
                  <c:v>12.8889</c:v>
                </c:pt>
                <c:pt idx="6832">
                  <c:v>13.884600000000002</c:v>
                </c:pt>
                <c:pt idx="6833">
                  <c:v>14.8985</c:v>
                </c:pt>
                <c:pt idx="6834">
                  <c:v>15.9307</c:v>
                </c:pt>
                <c:pt idx="6835">
                  <c:v>16.98119999999998</c:v>
                </c:pt>
                <c:pt idx="6836">
                  <c:v>18.049900000000001</c:v>
                </c:pt>
                <c:pt idx="6837">
                  <c:v>19.136700000000001</c:v>
                </c:pt>
                <c:pt idx="6838">
                  <c:v>20.241299999999981</c:v>
                </c:pt>
                <c:pt idx="6839">
                  <c:v>21.363900000000001</c:v>
                </c:pt>
                <c:pt idx="6840">
                  <c:v>22.504200000000001</c:v>
                </c:pt>
                <c:pt idx="6841">
                  <c:v>23.662199999999981</c:v>
                </c:pt>
                <c:pt idx="6842">
                  <c:v>24.837800000000023</c:v>
                </c:pt>
                <c:pt idx="6843">
                  <c:v>26.0306</c:v>
                </c:pt>
                <c:pt idx="6844">
                  <c:v>27.2409</c:v>
                </c:pt>
                <c:pt idx="6845">
                  <c:v>28.46849999999997</c:v>
                </c:pt>
                <c:pt idx="6846">
                  <c:v>29.713000000000001</c:v>
                </c:pt>
                <c:pt idx="6847">
                  <c:v>30.974599999999981</c:v>
                </c:pt>
                <c:pt idx="6848">
                  <c:v>32.252800000000001</c:v>
                </c:pt>
                <c:pt idx="6849">
                  <c:v>33.547899999999998</c:v>
                </c:pt>
                <c:pt idx="6850">
                  <c:v>34.859299999999998</c:v>
                </c:pt>
                <c:pt idx="6851">
                  <c:v>36.187400000000004</c:v>
                </c:pt>
                <c:pt idx="6852">
                  <c:v>37.531700000000001</c:v>
                </c:pt>
                <c:pt idx="6853">
                  <c:v>38.892000000000003</c:v>
                </c:pt>
                <c:pt idx="6854">
                  <c:v>40.268400000000028</c:v>
                </c:pt>
                <c:pt idx="6855">
                  <c:v>41.660500000000013</c:v>
                </c:pt>
                <c:pt idx="6856">
                  <c:v>43.068300000000029</c:v>
                </c:pt>
                <c:pt idx="6857">
                  <c:v>44.491600000000005</c:v>
                </c:pt>
                <c:pt idx="6858">
                  <c:v>45.930300000000003</c:v>
                </c:pt>
                <c:pt idx="6859">
                  <c:v>47.384199999999993</c:v>
                </c:pt>
                <c:pt idx="6860">
                  <c:v>48.853000000000002</c:v>
                </c:pt>
                <c:pt idx="6861">
                  <c:v>50.336600000000004</c:v>
                </c:pt>
                <c:pt idx="6862">
                  <c:v>51.835000000000001</c:v>
                </c:pt>
                <c:pt idx="6863">
                  <c:v>53.347799999999999</c:v>
                </c:pt>
                <c:pt idx="6864">
                  <c:v>54.874899999999997</c:v>
                </c:pt>
                <c:pt idx="6865">
                  <c:v>56.4161</c:v>
                </c:pt>
                <c:pt idx="6866">
                  <c:v>57.971299999999999</c:v>
                </c:pt>
                <c:pt idx="6867">
                  <c:v>59.540200000000006</c:v>
                </c:pt>
                <c:pt idx="6868">
                  <c:v>61.12270000000003</c:v>
                </c:pt>
                <c:pt idx="6869">
                  <c:v>62.718600000000002</c:v>
                </c:pt>
                <c:pt idx="6870">
                  <c:v>64.327600000000004</c:v>
                </c:pt>
                <c:pt idx="6871">
                  <c:v>65.949500000000057</c:v>
                </c:pt>
                <c:pt idx="6872">
                  <c:v>67.584300000000013</c:v>
                </c:pt>
                <c:pt idx="6873">
                  <c:v>69.231600000000057</c:v>
                </c:pt>
                <c:pt idx="6874">
                  <c:v>70.891300000000001</c:v>
                </c:pt>
                <c:pt idx="6875">
                  <c:v>72.563100000000006</c:v>
                </c:pt>
                <c:pt idx="6876">
                  <c:v>74.246899999999997</c:v>
                </c:pt>
                <c:pt idx="6877">
                  <c:v>75.942300000000003</c:v>
                </c:pt>
                <c:pt idx="6878">
                  <c:v>77.649299999999997</c:v>
                </c:pt>
                <c:pt idx="6879">
                  <c:v>79.367599999999996</c:v>
                </c:pt>
                <c:pt idx="6880">
                  <c:v>81.096999999999994</c:v>
                </c:pt>
                <c:pt idx="6881">
                  <c:v>82.837199999999996</c:v>
                </c:pt>
                <c:pt idx="6882">
                  <c:v>84.588099999999983</c:v>
                </c:pt>
                <c:pt idx="6883">
                  <c:v>86.349199999999996</c:v>
                </c:pt>
                <c:pt idx="6884">
                  <c:v>88.120699999999999</c:v>
                </c:pt>
                <c:pt idx="6885">
                  <c:v>89.902000000000001</c:v>
                </c:pt>
                <c:pt idx="6886">
                  <c:v>91.692999999999998</c:v>
                </c:pt>
                <c:pt idx="6887">
                  <c:v>93.493600000000058</c:v>
                </c:pt>
                <c:pt idx="6888">
                  <c:v>95.303399999999982</c:v>
                </c:pt>
                <c:pt idx="6889">
                  <c:v>97.122299999999981</c:v>
                </c:pt>
                <c:pt idx="6890">
                  <c:v>98.949900000000056</c:v>
                </c:pt>
                <c:pt idx="6891">
                  <c:v>100.786</c:v>
                </c:pt>
                <c:pt idx="6892">
                  <c:v>102.63</c:v>
                </c:pt>
                <c:pt idx="6893">
                  <c:v>104.483</c:v>
                </c:pt>
                <c:pt idx="6894">
                  <c:v>106.343</c:v>
                </c:pt>
                <c:pt idx="6895">
                  <c:v>108.21100000000006</c:v>
                </c:pt>
                <c:pt idx="6896">
                  <c:v>110.086</c:v>
                </c:pt>
                <c:pt idx="6897">
                  <c:v>111.968</c:v>
                </c:pt>
                <c:pt idx="6898">
                  <c:v>113.857</c:v>
                </c:pt>
                <c:pt idx="6899">
                  <c:v>115.753</c:v>
                </c:pt>
                <c:pt idx="6900">
                  <c:v>117.65499999999999</c:v>
                </c:pt>
                <c:pt idx="6901">
                  <c:v>119.563</c:v>
                </c:pt>
                <c:pt idx="6902">
                  <c:v>121.477</c:v>
                </c:pt>
                <c:pt idx="6903">
                  <c:v>123.396</c:v>
                </c:pt>
                <c:pt idx="6904">
                  <c:v>125.321</c:v>
                </c:pt>
                <c:pt idx="6905">
                  <c:v>127.251</c:v>
                </c:pt>
                <c:pt idx="6906">
                  <c:v>129.185</c:v>
                </c:pt>
                <c:pt idx="6907">
                  <c:v>131.125</c:v>
                </c:pt>
                <c:pt idx="6908">
                  <c:v>133.06800000000001</c:v>
                </c:pt>
                <c:pt idx="6909">
                  <c:v>135.01599999999999</c:v>
                </c:pt>
                <c:pt idx="6910">
                  <c:v>136.96700000000001</c:v>
                </c:pt>
                <c:pt idx="6911">
                  <c:v>138.92200000000011</c:v>
                </c:pt>
                <c:pt idx="6912">
                  <c:v>140.87900000000002</c:v>
                </c:pt>
                <c:pt idx="6913">
                  <c:v>142.84100000000001</c:v>
                </c:pt>
                <c:pt idx="6914">
                  <c:v>144.804</c:v>
                </c:pt>
                <c:pt idx="6915">
                  <c:v>146.77099999999999</c:v>
                </c:pt>
                <c:pt idx="6916">
                  <c:v>148.739</c:v>
                </c:pt>
                <c:pt idx="6917">
                  <c:v>150.70999999999998</c:v>
                </c:pt>
                <c:pt idx="6918">
                  <c:v>152.68200000000004</c:v>
                </c:pt>
                <c:pt idx="6919">
                  <c:v>154.655</c:v>
                </c:pt>
                <c:pt idx="6920">
                  <c:v>156.63</c:v>
                </c:pt>
                <c:pt idx="6921">
                  <c:v>158.60599999999999</c:v>
                </c:pt>
                <c:pt idx="6922">
                  <c:v>160.58200000000011</c:v>
                </c:pt>
                <c:pt idx="6923">
                  <c:v>162.559</c:v>
                </c:pt>
                <c:pt idx="6924">
                  <c:v>164.536</c:v>
                </c:pt>
                <c:pt idx="6925">
                  <c:v>166.51300000000001</c:v>
                </c:pt>
                <c:pt idx="6926">
                  <c:v>168.49</c:v>
                </c:pt>
                <c:pt idx="6927">
                  <c:v>170.46600000000001</c:v>
                </c:pt>
                <c:pt idx="6928">
                  <c:v>172.441</c:v>
                </c:pt>
                <c:pt idx="6929">
                  <c:v>174.41499999999999</c:v>
                </c:pt>
                <c:pt idx="6930">
                  <c:v>176.38700000000011</c:v>
                </c:pt>
                <c:pt idx="6931">
                  <c:v>178.35800000000012</c:v>
                </c:pt>
                <c:pt idx="6932">
                  <c:v>180.32800000000012</c:v>
                </c:pt>
                <c:pt idx="6933">
                  <c:v>182.29499999999999</c:v>
                </c:pt>
                <c:pt idx="6934">
                  <c:v>184.25899999999999</c:v>
                </c:pt>
                <c:pt idx="6935">
                  <c:v>186.221</c:v>
                </c:pt>
                <c:pt idx="6936">
                  <c:v>188.18100000000001</c:v>
                </c:pt>
                <c:pt idx="6937">
                  <c:v>190.137</c:v>
                </c:pt>
                <c:pt idx="6938">
                  <c:v>192.089</c:v>
                </c:pt>
                <c:pt idx="6939">
                  <c:v>194.03900000000002</c:v>
                </c:pt>
                <c:pt idx="6940">
                  <c:v>195.98400000000001</c:v>
                </c:pt>
                <c:pt idx="6941">
                  <c:v>197.92500000000001</c:v>
                </c:pt>
                <c:pt idx="6942">
                  <c:v>199.86200000000011</c:v>
                </c:pt>
                <c:pt idx="6943">
                  <c:v>201.79399999999998</c:v>
                </c:pt>
                <c:pt idx="6944">
                  <c:v>203.72200000000001</c:v>
                </c:pt>
                <c:pt idx="6945">
                  <c:v>205.64499999999998</c:v>
                </c:pt>
                <c:pt idx="6946">
                  <c:v>207.56200000000001</c:v>
                </c:pt>
                <c:pt idx="6947">
                  <c:v>209.47399999999999</c:v>
                </c:pt>
                <c:pt idx="6948">
                  <c:v>211.38000000000011</c:v>
                </c:pt>
                <c:pt idx="6949">
                  <c:v>213.28</c:v>
                </c:pt>
                <c:pt idx="6950">
                  <c:v>215.17399999999998</c:v>
                </c:pt>
                <c:pt idx="6951">
                  <c:v>217.06100000000001</c:v>
                </c:pt>
                <c:pt idx="6952">
                  <c:v>218.94200000000001</c:v>
                </c:pt>
                <c:pt idx="6953">
                  <c:v>220.816</c:v>
                </c:pt>
                <c:pt idx="6954">
                  <c:v>222.68300000000002</c:v>
                </c:pt>
                <c:pt idx="6955">
                  <c:v>224.54300000000001</c:v>
                </c:pt>
                <c:pt idx="6956">
                  <c:v>226.39500000000001</c:v>
                </c:pt>
                <c:pt idx="6957">
                  <c:v>228.23999999999998</c:v>
                </c:pt>
                <c:pt idx="6958">
                  <c:v>230.07599999999999</c:v>
                </c:pt>
                <c:pt idx="6959">
                  <c:v>231.905</c:v>
                </c:pt>
                <c:pt idx="6960">
                  <c:v>233.72499999999999</c:v>
                </c:pt>
                <c:pt idx="6961">
                  <c:v>235.53700000000001</c:v>
                </c:pt>
                <c:pt idx="6962">
                  <c:v>237.34</c:v>
                </c:pt>
                <c:pt idx="6963">
                  <c:v>239.13399999999999</c:v>
                </c:pt>
                <c:pt idx="6964">
                  <c:v>240.91900000000001</c:v>
                </c:pt>
                <c:pt idx="6965">
                  <c:v>242.69399999999999</c:v>
                </c:pt>
                <c:pt idx="6966">
                  <c:v>244.46100000000001</c:v>
                </c:pt>
                <c:pt idx="6967">
                  <c:v>246.21699999999998</c:v>
                </c:pt>
                <c:pt idx="6968">
                  <c:v>247.964</c:v>
                </c:pt>
                <c:pt idx="6969">
                  <c:v>249.7</c:v>
                </c:pt>
                <c:pt idx="6970">
                  <c:v>251.42600000000004</c:v>
                </c:pt>
                <c:pt idx="6971">
                  <c:v>253.142</c:v>
                </c:pt>
                <c:pt idx="6972">
                  <c:v>254.84800000000001</c:v>
                </c:pt>
                <c:pt idx="6973">
                  <c:v>256.54199999999975</c:v>
                </c:pt>
                <c:pt idx="6974">
                  <c:v>258.22599999999977</c:v>
                </c:pt>
                <c:pt idx="6975">
                  <c:v>259.899</c:v>
                </c:pt>
                <c:pt idx="6976">
                  <c:v>261.56</c:v>
                </c:pt>
                <c:pt idx="6977">
                  <c:v>263.20999999999975</c:v>
                </c:pt>
                <c:pt idx="6978">
                  <c:v>264.84800000000001</c:v>
                </c:pt>
                <c:pt idx="6979">
                  <c:v>266.4749999999998</c:v>
                </c:pt>
                <c:pt idx="6980">
                  <c:v>268.08999999999975</c:v>
                </c:pt>
                <c:pt idx="6981">
                  <c:v>269.69299999999993</c:v>
                </c:pt>
                <c:pt idx="6982">
                  <c:v>271.28299999999979</c:v>
                </c:pt>
                <c:pt idx="6983">
                  <c:v>272.86200000000002</c:v>
                </c:pt>
                <c:pt idx="6984">
                  <c:v>274.42799999999966</c:v>
                </c:pt>
                <c:pt idx="6985">
                  <c:v>275.98099999999965</c:v>
                </c:pt>
                <c:pt idx="6986">
                  <c:v>277.52199999999965</c:v>
                </c:pt>
                <c:pt idx="6987">
                  <c:v>279.05</c:v>
                </c:pt>
                <c:pt idx="6988">
                  <c:v>280.565</c:v>
                </c:pt>
                <c:pt idx="6989">
                  <c:v>282.06700000000001</c:v>
                </c:pt>
                <c:pt idx="6990">
                  <c:v>283.55599999999993</c:v>
                </c:pt>
                <c:pt idx="6991">
                  <c:v>285.03099999999978</c:v>
                </c:pt>
                <c:pt idx="6992">
                  <c:v>286.49400000000003</c:v>
                </c:pt>
                <c:pt idx="6993">
                  <c:v>287.94200000000001</c:v>
                </c:pt>
                <c:pt idx="6994">
                  <c:v>289.37700000000001</c:v>
                </c:pt>
                <c:pt idx="6995">
                  <c:v>290.79799999999977</c:v>
                </c:pt>
                <c:pt idx="6996">
                  <c:v>292.20599999999979</c:v>
                </c:pt>
                <c:pt idx="6997">
                  <c:v>293.59899999999965</c:v>
                </c:pt>
                <c:pt idx="6998">
                  <c:v>294.97899999999959</c:v>
                </c:pt>
                <c:pt idx="6999">
                  <c:v>296.34399999999999</c:v>
                </c:pt>
                <c:pt idx="7000">
                  <c:v>297.69600000000003</c:v>
                </c:pt>
                <c:pt idx="7001">
                  <c:v>299.03299999999979</c:v>
                </c:pt>
                <c:pt idx="7002">
                  <c:v>300.35599999999999</c:v>
                </c:pt>
                <c:pt idx="7003">
                  <c:v>301.66399999999999</c:v>
                </c:pt>
                <c:pt idx="7004">
                  <c:v>302.95800000000003</c:v>
                </c:pt>
                <c:pt idx="7005">
                  <c:v>304.23799999999977</c:v>
                </c:pt>
                <c:pt idx="7006">
                  <c:v>305.50299999999999</c:v>
                </c:pt>
                <c:pt idx="7007">
                  <c:v>306.75299999999999</c:v>
                </c:pt>
                <c:pt idx="7008">
                  <c:v>307.98899999999958</c:v>
                </c:pt>
                <c:pt idx="7009">
                  <c:v>309.20999999999975</c:v>
                </c:pt>
                <c:pt idx="7010">
                  <c:v>310.41599999999966</c:v>
                </c:pt>
                <c:pt idx="7011">
                  <c:v>311.60700000000008</c:v>
                </c:pt>
                <c:pt idx="7012">
                  <c:v>312.78299999999979</c:v>
                </c:pt>
                <c:pt idx="7013">
                  <c:v>313.94499999999999</c:v>
                </c:pt>
                <c:pt idx="7014">
                  <c:v>315.09099999999978</c:v>
                </c:pt>
                <c:pt idx="7015">
                  <c:v>316.22299999999979</c:v>
                </c:pt>
                <c:pt idx="7016">
                  <c:v>317.339</c:v>
                </c:pt>
                <c:pt idx="7017">
                  <c:v>318.44099999999975</c:v>
                </c:pt>
                <c:pt idx="7018">
                  <c:v>319.52799999999979</c:v>
                </c:pt>
                <c:pt idx="7019">
                  <c:v>320.59899999999965</c:v>
                </c:pt>
                <c:pt idx="7020">
                  <c:v>321.65499999999997</c:v>
                </c:pt>
                <c:pt idx="7021">
                  <c:v>322.697</c:v>
                </c:pt>
                <c:pt idx="7022">
                  <c:v>323.72299999999979</c:v>
                </c:pt>
                <c:pt idx="7023">
                  <c:v>324.73399999999958</c:v>
                </c:pt>
                <c:pt idx="7024">
                  <c:v>325.72999999999979</c:v>
                </c:pt>
                <c:pt idx="7025">
                  <c:v>326.71099999999979</c:v>
                </c:pt>
                <c:pt idx="7026">
                  <c:v>327.67700000000002</c:v>
                </c:pt>
                <c:pt idx="7027">
                  <c:v>328.62799999999999</c:v>
                </c:pt>
                <c:pt idx="7028">
                  <c:v>329.56400000000002</c:v>
                </c:pt>
                <c:pt idx="7029">
                  <c:v>330.48499999999979</c:v>
                </c:pt>
                <c:pt idx="7030">
                  <c:v>331.39099999999979</c:v>
                </c:pt>
                <c:pt idx="7031">
                  <c:v>332.28199999999958</c:v>
                </c:pt>
                <c:pt idx="7032">
                  <c:v>333.15800000000002</c:v>
                </c:pt>
                <c:pt idx="7033">
                  <c:v>334.01900000000001</c:v>
                </c:pt>
                <c:pt idx="7034">
                  <c:v>334.86599999999999</c:v>
                </c:pt>
                <c:pt idx="7035">
                  <c:v>335.697</c:v>
                </c:pt>
                <c:pt idx="7036">
                  <c:v>336.51400000000001</c:v>
                </c:pt>
                <c:pt idx="7037">
                  <c:v>337.31599999999975</c:v>
                </c:pt>
                <c:pt idx="7038">
                  <c:v>338.10300000000001</c:v>
                </c:pt>
                <c:pt idx="7039">
                  <c:v>338.87599999999975</c:v>
                </c:pt>
                <c:pt idx="7040">
                  <c:v>339.63400000000001</c:v>
                </c:pt>
                <c:pt idx="7041">
                  <c:v>340.37700000000001</c:v>
                </c:pt>
                <c:pt idx="7042">
                  <c:v>341.10700000000008</c:v>
                </c:pt>
                <c:pt idx="7043">
                  <c:v>341.82100000000003</c:v>
                </c:pt>
                <c:pt idx="7044">
                  <c:v>342.52199999999965</c:v>
                </c:pt>
                <c:pt idx="7045">
                  <c:v>343.20800000000003</c:v>
                </c:pt>
                <c:pt idx="7046">
                  <c:v>343.88</c:v>
                </c:pt>
                <c:pt idx="7047">
                  <c:v>344.53799999999978</c:v>
                </c:pt>
                <c:pt idx="7048">
                  <c:v>345.18200000000002</c:v>
                </c:pt>
                <c:pt idx="7049">
                  <c:v>345.81200000000001</c:v>
                </c:pt>
                <c:pt idx="7050">
                  <c:v>346.42799999999966</c:v>
                </c:pt>
                <c:pt idx="7051">
                  <c:v>347.03099999999978</c:v>
                </c:pt>
                <c:pt idx="7052">
                  <c:v>347.62</c:v>
                </c:pt>
                <c:pt idx="7053">
                  <c:v>348.19499999999999</c:v>
                </c:pt>
                <c:pt idx="7054">
                  <c:v>348.75700000000001</c:v>
                </c:pt>
                <c:pt idx="7055">
                  <c:v>349.30500000000001</c:v>
                </c:pt>
                <c:pt idx="7056">
                  <c:v>349.8400000000002</c:v>
                </c:pt>
                <c:pt idx="7057">
                  <c:v>350.36200000000002</c:v>
                </c:pt>
                <c:pt idx="7058">
                  <c:v>350.87099999999975</c:v>
                </c:pt>
                <c:pt idx="7059">
                  <c:v>351.36799999999999</c:v>
                </c:pt>
                <c:pt idx="7060">
                  <c:v>351.851</c:v>
                </c:pt>
                <c:pt idx="7061">
                  <c:v>352.32100000000003</c:v>
                </c:pt>
                <c:pt idx="7062">
                  <c:v>352.779</c:v>
                </c:pt>
                <c:pt idx="7063">
                  <c:v>353.2249999999998</c:v>
                </c:pt>
                <c:pt idx="7064">
                  <c:v>353.65800000000002</c:v>
                </c:pt>
                <c:pt idx="7065">
                  <c:v>354.07900000000001</c:v>
                </c:pt>
                <c:pt idx="7066">
                  <c:v>354.48799999999977</c:v>
                </c:pt>
                <c:pt idx="7067">
                  <c:v>354.88499999999999</c:v>
                </c:pt>
                <c:pt idx="7068">
                  <c:v>355.27</c:v>
                </c:pt>
                <c:pt idx="7069">
                  <c:v>355.64400000000023</c:v>
                </c:pt>
                <c:pt idx="7070">
                  <c:v>356.00599999999974</c:v>
                </c:pt>
                <c:pt idx="7071">
                  <c:v>356.35599999999999</c:v>
                </c:pt>
                <c:pt idx="7072">
                  <c:v>356.69600000000003</c:v>
                </c:pt>
                <c:pt idx="7073">
                  <c:v>357.024</c:v>
                </c:pt>
                <c:pt idx="7074">
                  <c:v>357.34100000000001</c:v>
                </c:pt>
                <c:pt idx="7075">
                  <c:v>357.64699999999999</c:v>
                </c:pt>
                <c:pt idx="7076">
                  <c:v>357.94299999999993</c:v>
                </c:pt>
                <c:pt idx="7077">
                  <c:v>358.22799999999978</c:v>
                </c:pt>
                <c:pt idx="7078">
                  <c:v>358.50299999999999</c:v>
                </c:pt>
                <c:pt idx="7079">
                  <c:v>358.76799999999974</c:v>
                </c:pt>
                <c:pt idx="7080">
                  <c:v>359.02199999999965</c:v>
                </c:pt>
                <c:pt idx="7081">
                  <c:v>359.267</c:v>
                </c:pt>
                <c:pt idx="7082">
                  <c:v>359.50200000000001</c:v>
                </c:pt>
                <c:pt idx="7083">
                  <c:v>359.72699999999958</c:v>
                </c:pt>
                <c:pt idx="7084">
                  <c:v>359.94299999999993</c:v>
                </c:pt>
                <c:pt idx="7085">
                  <c:v>360.1500000000002</c:v>
                </c:pt>
                <c:pt idx="7086">
                  <c:v>360.34699999999975</c:v>
                </c:pt>
                <c:pt idx="7087">
                  <c:v>360.53599999999977</c:v>
                </c:pt>
                <c:pt idx="7088">
                  <c:v>360.71599999999978</c:v>
                </c:pt>
                <c:pt idx="7089">
                  <c:v>360.887</c:v>
                </c:pt>
                <c:pt idx="7090">
                  <c:v>361.05</c:v>
                </c:pt>
                <c:pt idx="7091">
                  <c:v>361.20400000000001</c:v>
                </c:pt>
                <c:pt idx="7092">
                  <c:v>361.351</c:v>
                </c:pt>
                <c:pt idx="7093">
                  <c:v>361.48899999999958</c:v>
                </c:pt>
                <c:pt idx="7094">
                  <c:v>361.62</c:v>
                </c:pt>
                <c:pt idx="7095">
                  <c:v>361.74299999999999</c:v>
                </c:pt>
                <c:pt idx="7096">
                  <c:v>361.85899999999975</c:v>
                </c:pt>
                <c:pt idx="7097">
                  <c:v>361.96799999999979</c:v>
                </c:pt>
                <c:pt idx="7098">
                  <c:v>362.07</c:v>
                </c:pt>
                <c:pt idx="7099">
                  <c:v>362.16399999999999</c:v>
                </c:pt>
                <c:pt idx="7100">
                  <c:v>362.25200000000001</c:v>
                </c:pt>
                <c:pt idx="7101">
                  <c:v>362.334</c:v>
                </c:pt>
                <c:pt idx="7102">
                  <c:v>362.40899999999965</c:v>
                </c:pt>
                <c:pt idx="7103">
                  <c:v>362.47799999999978</c:v>
                </c:pt>
                <c:pt idx="7104">
                  <c:v>362.54199999999975</c:v>
                </c:pt>
                <c:pt idx="7105">
                  <c:v>362.59899999999965</c:v>
                </c:pt>
                <c:pt idx="7106">
                  <c:v>362.65100000000001</c:v>
                </c:pt>
                <c:pt idx="7107">
                  <c:v>362.697</c:v>
                </c:pt>
                <c:pt idx="7108">
                  <c:v>362.73799999999977</c:v>
                </c:pt>
                <c:pt idx="7109">
                  <c:v>362.774</c:v>
                </c:pt>
                <c:pt idx="7110">
                  <c:v>362.80500000000001</c:v>
                </c:pt>
                <c:pt idx="7111">
                  <c:v>362.83199999999965</c:v>
                </c:pt>
                <c:pt idx="7112">
                  <c:v>362.85300000000001</c:v>
                </c:pt>
                <c:pt idx="7113">
                  <c:v>362.87099999999975</c:v>
                </c:pt>
                <c:pt idx="7114">
                  <c:v>362.88400000000001</c:v>
                </c:pt>
                <c:pt idx="7115">
                  <c:v>362.89400000000001</c:v>
                </c:pt>
                <c:pt idx="7116">
                  <c:v>362.899</c:v>
                </c:pt>
                <c:pt idx="7117">
                  <c:v>362.90099999999978</c:v>
                </c:pt>
                <c:pt idx="7118">
                  <c:v>362.9</c:v>
                </c:pt>
                <c:pt idx="7119">
                  <c:v>362.89499999999975</c:v>
                </c:pt>
                <c:pt idx="7120">
                  <c:v>362.887</c:v>
                </c:pt>
                <c:pt idx="7121">
                  <c:v>362.87599999999975</c:v>
                </c:pt>
                <c:pt idx="7122">
                  <c:v>362.86200000000002</c:v>
                </c:pt>
                <c:pt idx="7123">
                  <c:v>362.846</c:v>
                </c:pt>
                <c:pt idx="7124">
                  <c:v>362.82799999999975</c:v>
                </c:pt>
                <c:pt idx="7125">
                  <c:v>362.80700000000002</c:v>
                </c:pt>
                <c:pt idx="7126">
                  <c:v>362.78399999999965</c:v>
                </c:pt>
                <c:pt idx="7127">
                  <c:v>362.75900000000001</c:v>
                </c:pt>
                <c:pt idx="7128">
                  <c:v>362.73299999999978</c:v>
                </c:pt>
                <c:pt idx="7129">
                  <c:v>362.70499999999993</c:v>
                </c:pt>
                <c:pt idx="7130">
                  <c:v>362.67599999999999</c:v>
                </c:pt>
                <c:pt idx="7131">
                  <c:v>362.64499999999998</c:v>
                </c:pt>
                <c:pt idx="7132">
                  <c:v>362.61399999999975</c:v>
                </c:pt>
                <c:pt idx="7133">
                  <c:v>362.58199999999965</c:v>
                </c:pt>
                <c:pt idx="7134">
                  <c:v>362.54899999999975</c:v>
                </c:pt>
                <c:pt idx="7135">
                  <c:v>362.51499999999999</c:v>
                </c:pt>
                <c:pt idx="7136">
                  <c:v>362.48099999999965</c:v>
                </c:pt>
                <c:pt idx="7137">
                  <c:v>362.447</c:v>
                </c:pt>
                <c:pt idx="7138">
                  <c:v>362.41199999999958</c:v>
                </c:pt>
                <c:pt idx="7139">
                  <c:v>362.37799999999999</c:v>
                </c:pt>
                <c:pt idx="7140">
                  <c:v>362.34399999999999</c:v>
                </c:pt>
                <c:pt idx="7141">
                  <c:v>362.31099999999975</c:v>
                </c:pt>
                <c:pt idx="7142">
                  <c:v>362.27799999999979</c:v>
                </c:pt>
                <c:pt idx="7143">
                  <c:v>362.24599999999975</c:v>
                </c:pt>
                <c:pt idx="7144">
                  <c:v>362.21499999999975</c:v>
                </c:pt>
                <c:pt idx="7145">
                  <c:v>362.18400000000008</c:v>
                </c:pt>
                <c:pt idx="7146">
                  <c:v>362.15499999999997</c:v>
                </c:pt>
                <c:pt idx="7147">
                  <c:v>362.12700000000001</c:v>
                </c:pt>
                <c:pt idx="7148">
                  <c:v>362.101</c:v>
                </c:pt>
                <c:pt idx="7149">
                  <c:v>362.07599999999979</c:v>
                </c:pt>
                <c:pt idx="7150">
                  <c:v>362.053</c:v>
                </c:pt>
                <c:pt idx="7151">
                  <c:v>362.03199999999958</c:v>
                </c:pt>
                <c:pt idx="7152">
                  <c:v>362.01299999999975</c:v>
                </c:pt>
                <c:pt idx="7153">
                  <c:v>361.99599999999958</c:v>
                </c:pt>
                <c:pt idx="7154">
                  <c:v>361.98099999999965</c:v>
                </c:pt>
                <c:pt idx="7155">
                  <c:v>361.96799999999979</c:v>
                </c:pt>
                <c:pt idx="7156">
                  <c:v>361.95800000000003</c:v>
                </c:pt>
                <c:pt idx="7157">
                  <c:v>361.95099999999979</c:v>
                </c:pt>
                <c:pt idx="7158">
                  <c:v>361.947</c:v>
                </c:pt>
                <c:pt idx="7159">
                  <c:v>361.94499999999999</c:v>
                </c:pt>
                <c:pt idx="7160">
                  <c:v>361.94600000000003</c:v>
                </c:pt>
                <c:pt idx="7161">
                  <c:v>361.95099999999979</c:v>
                </c:pt>
                <c:pt idx="7162">
                  <c:v>361.959</c:v>
                </c:pt>
                <c:pt idx="7163">
                  <c:v>361.9699999999998</c:v>
                </c:pt>
                <c:pt idx="7164">
                  <c:v>361.98399999999958</c:v>
                </c:pt>
                <c:pt idx="7165">
                  <c:v>362.00200000000001</c:v>
                </c:pt>
                <c:pt idx="7166">
                  <c:v>362.024</c:v>
                </c:pt>
                <c:pt idx="7167">
                  <c:v>362.04899999999975</c:v>
                </c:pt>
                <c:pt idx="7168">
                  <c:v>362.07799999999975</c:v>
                </c:pt>
                <c:pt idx="7169">
                  <c:v>362.11200000000002</c:v>
                </c:pt>
                <c:pt idx="7170">
                  <c:v>362.14900000000023</c:v>
                </c:pt>
                <c:pt idx="7171">
                  <c:v>362.19</c:v>
                </c:pt>
                <c:pt idx="7172">
                  <c:v>362.23599999999965</c:v>
                </c:pt>
                <c:pt idx="7173">
                  <c:v>362.28599999999977</c:v>
                </c:pt>
                <c:pt idx="7174">
                  <c:v>362.3400000000002</c:v>
                </c:pt>
                <c:pt idx="7175">
                  <c:v>362.399</c:v>
                </c:pt>
                <c:pt idx="7176">
                  <c:v>362.46199999999965</c:v>
                </c:pt>
                <c:pt idx="7177">
                  <c:v>362.53</c:v>
                </c:pt>
                <c:pt idx="7178">
                  <c:v>362.60199999999975</c:v>
                </c:pt>
                <c:pt idx="7179">
                  <c:v>362.67899999999975</c:v>
                </c:pt>
                <c:pt idx="7180">
                  <c:v>362.7609999999998</c:v>
                </c:pt>
                <c:pt idx="7181">
                  <c:v>362.84800000000001</c:v>
                </c:pt>
                <c:pt idx="7182">
                  <c:v>362.94</c:v>
                </c:pt>
                <c:pt idx="7183">
                  <c:v>363.03699999999958</c:v>
                </c:pt>
                <c:pt idx="7184">
                  <c:v>363.13900000000001</c:v>
                </c:pt>
                <c:pt idx="7185">
                  <c:v>363.245</c:v>
                </c:pt>
                <c:pt idx="7186">
                  <c:v>363.358</c:v>
                </c:pt>
                <c:pt idx="7187">
                  <c:v>363.4749999999998</c:v>
                </c:pt>
                <c:pt idx="7188">
                  <c:v>363.59699999999958</c:v>
                </c:pt>
                <c:pt idx="7189">
                  <c:v>363.7249999999998</c:v>
                </c:pt>
                <c:pt idx="7190">
                  <c:v>363.858</c:v>
                </c:pt>
                <c:pt idx="7191">
                  <c:v>363.99599999999958</c:v>
                </c:pt>
                <c:pt idx="7192">
                  <c:v>364.14000000000021</c:v>
                </c:pt>
                <c:pt idx="7193">
                  <c:v>364.28899999999965</c:v>
                </c:pt>
                <c:pt idx="7194">
                  <c:v>364.44299999999993</c:v>
                </c:pt>
                <c:pt idx="7195">
                  <c:v>364.60300000000001</c:v>
                </c:pt>
                <c:pt idx="7196">
                  <c:v>364.76799999999974</c:v>
                </c:pt>
                <c:pt idx="7197">
                  <c:v>364.93899999999962</c:v>
                </c:pt>
                <c:pt idx="7198">
                  <c:v>365.11500000000001</c:v>
                </c:pt>
                <c:pt idx="7199">
                  <c:v>365.29599999999965</c:v>
                </c:pt>
                <c:pt idx="7200">
                  <c:v>365.48399999999958</c:v>
                </c:pt>
                <c:pt idx="7201">
                  <c:v>365.67599999999999</c:v>
                </c:pt>
                <c:pt idx="7202">
                  <c:v>365.87400000000002</c:v>
                </c:pt>
                <c:pt idx="7203">
                  <c:v>366.07799999999975</c:v>
                </c:pt>
                <c:pt idx="7204">
                  <c:v>366.28699999999958</c:v>
                </c:pt>
                <c:pt idx="7205">
                  <c:v>366.50099999999975</c:v>
                </c:pt>
                <c:pt idx="7206">
                  <c:v>366.72099999999978</c:v>
                </c:pt>
                <c:pt idx="7207">
                  <c:v>366.947</c:v>
                </c:pt>
                <c:pt idx="7208">
                  <c:v>367.17700000000002</c:v>
                </c:pt>
                <c:pt idx="7209">
                  <c:v>367.41399999999965</c:v>
                </c:pt>
                <c:pt idx="7210">
                  <c:v>367.65499999999997</c:v>
                </c:pt>
                <c:pt idx="7211">
                  <c:v>367.90199999999965</c:v>
                </c:pt>
                <c:pt idx="7212">
                  <c:v>368.15400000000022</c:v>
                </c:pt>
                <c:pt idx="7213">
                  <c:v>368.41199999999958</c:v>
                </c:pt>
                <c:pt idx="7214">
                  <c:v>368.67399999999975</c:v>
                </c:pt>
                <c:pt idx="7215">
                  <c:v>368.94200000000001</c:v>
                </c:pt>
                <c:pt idx="7216">
                  <c:v>369.21499999999975</c:v>
                </c:pt>
                <c:pt idx="7217">
                  <c:v>369.49299999999965</c:v>
                </c:pt>
                <c:pt idx="7218">
                  <c:v>369.77599999999978</c:v>
                </c:pt>
                <c:pt idx="7219">
                  <c:v>370.065</c:v>
                </c:pt>
                <c:pt idx="7220">
                  <c:v>370.358</c:v>
                </c:pt>
                <c:pt idx="7221">
                  <c:v>370.65600000000001</c:v>
                </c:pt>
                <c:pt idx="7222">
                  <c:v>370.959</c:v>
                </c:pt>
                <c:pt idx="7223">
                  <c:v>371.267</c:v>
                </c:pt>
                <c:pt idx="7224">
                  <c:v>371.57900000000001</c:v>
                </c:pt>
                <c:pt idx="7225">
                  <c:v>371.89599999999979</c:v>
                </c:pt>
                <c:pt idx="7226">
                  <c:v>372.21799999999979</c:v>
                </c:pt>
                <c:pt idx="7227">
                  <c:v>372.54399999999993</c:v>
                </c:pt>
                <c:pt idx="7228">
                  <c:v>372.875</c:v>
                </c:pt>
                <c:pt idx="7229">
                  <c:v>373.21</c:v>
                </c:pt>
                <c:pt idx="7230">
                  <c:v>373.54899999999975</c:v>
                </c:pt>
                <c:pt idx="7231">
                  <c:v>373.89299999999974</c:v>
                </c:pt>
                <c:pt idx="7232">
                  <c:v>374.24099999999999</c:v>
                </c:pt>
                <c:pt idx="7233">
                  <c:v>374.59199999999959</c:v>
                </c:pt>
                <c:pt idx="7234">
                  <c:v>374.94799999999975</c:v>
                </c:pt>
                <c:pt idx="7235">
                  <c:v>375.30700000000002</c:v>
                </c:pt>
                <c:pt idx="7236">
                  <c:v>375.67099999999999</c:v>
                </c:pt>
                <c:pt idx="7237">
                  <c:v>376.03699999999958</c:v>
                </c:pt>
                <c:pt idx="7238">
                  <c:v>376.40799999999979</c:v>
                </c:pt>
                <c:pt idx="7239">
                  <c:v>376.78199999999958</c:v>
                </c:pt>
                <c:pt idx="7240">
                  <c:v>377.15899999999999</c:v>
                </c:pt>
                <c:pt idx="7241">
                  <c:v>377.53899999999965</c:v>
                </c:pt>
                <c:pt idx="7242">
                  <c:v>377.92299999999977</c:v>
                </c:pt>
                <c:pt idx="7243">
                  <c:v>378.30900000000008</c:v>
                </c:pt>
                <c:pt idx="7244">
                  <c:v>378.69900000000001</c:v>
                </c:pt>
                <c:pt idx="7245">
                  <c:v>379.09099999999978</c:v>
                </c:pt>
                <c:pt idx="7246">
                  <c:v>379.48599999999965</c:v>
                </c:pt>
                <c:pt idx="7247">
                  <c:v>379.88299999999975</c:v>
                </c:pt>
                <c:pt idx="7248">
                  <c:v>380.28299999999979</c:v>
                </c:pt>
                <c:pt idx="7249">
                  <c:v>380.68599999999975</c:v>
                </c:pt>
                <c:pt idx="7250">
                  <c:v>381.09</c:v>
                </c:pt>
                <c:pt idx="7251">
                  <c:v>381.49699999999962</c:v>
                </c:pt>
                <c:pt idx="7252">
                  <c:v>381.90499999999975</c:v>
                </c:pt>
                <c:pt idx="7253">
                  <c:v>382.315</c:v>
                </c:pt>
                <c:pt idx="7254">
                  <c:v>382.72699999999958</c:v>
                </c:pt>
                <c:pt idx="7255">
                  <c:v>383.14000000000021</c:v>
                </c:pt>
                <c:pt idx="7256">
                  <c:v>383.55500000000001</c:v>
                </c:pt>
                <c:pt idx="7257">
                  <c:v>383.97099999999978</c:v>
                </c:pt>
                <c:pt idx="7258">
                  <c:v>384.38799999999975</c:v>
                </c:pt>
                <c:pt idx="7259">
                  <c:v>384.80700000000002</c:v>
                </c:pt>
                <c:pt idx="7260">
                  <c:v>385.22599999999977</c:v>
                </c:pt>
                <c:pt idx="7261">
                  <c:v>385.64499999999998</c:v>
                </c:pt>
                <c:pt idx="7262">
                  <c:v>386.06599999999975</c:v>
                </c:pt>
                <c:pt idx="7263">
                  <c:v>386.48599999999965</c:v>
                </c:pt>
                <c:pt idx="7264">
                  <c:v>386.90699999999958</c:v>
                </c:pt>
                <c:pt idx="7265">
                  <c:v>387.32799999999975</c:v>
                </c:pt>
                <c:pt idx="7266">
                  <c:v>387.74900000000002</c:v>
                </c:pt>
                <c:pt idx="7267">
                  <c:v>388.17</c:v>
                </c:pt>
                <c:pt idx="7268">
                  <c:v>388.59</c:v>
                </c:pt>
                <c:pt idx="7269">
                  <c:v>389.01</c:v>
                </c:pt>
                <c:pt idx="7270">
                  <c:v>389.42899999999958</c:v>
                </c:pt>
                <c:pt idx="7271">
                  <c:v>389.84800000000001</c:v>
                </c:pt>
                <c:pt idx="7272">
                  <c:v>390.26499999999999</c:v>
                </c:pt>
                <c:pt idx="7273">
                  <c:v>390.68099999999993</c:v>
                </c:pt>
                <c:pt idx="7274">
                  <c:v>391.09599999999978</c:v>
                </c:pt>
                <c:pt idx="7275">
                  <c:v>391.51</c:v>
                </c:pt>
                <c:pt idx="7276">
                  <c:v>391.92200000000003</c:v>
                </c:pt>
                <c:pt idx="7277">
                  <c:v>392.33199999999965</c:v>
                </c:pt>
                <c:pt idx="7278">
                  <c:v>392.74099999999999</c:v>
                </c:pt>
                <c:pt idx="7279">
                  <c:v>393.14699999999999</c:v>
                </c:pt>
                <c:pt idx="7280">
                  <c:v>393.55099999999999</c:v>
                </c:pt>
                <c:pt idx="7281">
                  <c:v>393.952</c:v>
                </c:pt>
                <c:pt idx="7282">
                  <c:v>394.351</c:v>
                </c:pt>
                <c:pt idx="7283">
                  <c:v>394.74799999999999</c:v>
                </c:pt>
                <c:pt idx="7284">
                  <c:v>395.14100000000002</c:v>
                </c:pt>
                <c:pt idx="7285">
                  <c:v>395.53099999999978</c:v>
                </c:pt>
                <c:pt idx="7286">
                  <c:v>395.91799999999978</c:v>
                </c:pt>
                <c:pt idx="7287">
                  <c:v>396.30200000000002</c:v>
                </c:pt>
                <c:pt idx="7288">
                  <c:v>396.68200000000002</c:v>
                </c:pt>
                <c:pt idx="7289">
                  <c:v>397.05900000000008</c:v>
                </c:pt>
                <c:pt idx="7290">
                  <c:v>397.43199999999962</c:v>
                </c:pt>
                <c:pt idx="7291">
                  <c:v>397.8</c:v>
                </c:pt>
                <c:pt idx="7292">
                  <c:v>398.16399999999999</c:v>
                </c:pt>
                <c:pt idx="7293">
                  <c:v>398.524</c:v>
                </c:pt>
                <c:pt idx="7294">
                  <c:v>398.88</c:v>
                </c:pt>
                <c:pt idx="7295">
                  <c:v>399.23099999999965</c:v>
                </c:pt>
                <c:pt idx="7296">
                  <c:v>399.577</c:v>
                </c:pt>
                <c:pt idx="7297">
                  <c:v>399.91699999999958</c:v>
                </c:pt>
                <c:pt idx="7298">
                  <c:v>400.25299999999999</c:v>
                </c:pt>
                <c:pt idx="7299">
                  <c:v>400.584</c:v>
                </c:pt>
                <c:pt idx="7300">
                  <c:v>400.90799999999979</c:v>
                </c:pt>
                <c:pt idx="7301">
                  <c:v>401.22799999999978</c:v>
                </c:pt>
                <c:pt idx="7302">
                  <c:v>401.541</c:v>
                </c:pt>
                <c:pt idx="7303">
                  <c:v>401.84899999999999</c:v>
                </c:pt>
                <c:pt idx="7304">
                  <c:v>402.1500000000002</c:v>
                </c:pt>
                <c:pt idx="7305">
                  <c:v>402.44499999999999</c:v>
                </c:pt>
                <c:pt idx="7306">
                  <c:v>402.73299999999978</c:v>
                </c:pt>
                <c:pt idx="7307">
                  <c:v>403.01499999999999</c:v>
                </c:pt>
                <c:pt idx="7308">
                  <c:v>403.29099999999966</c:v>
                </c:pt>
                <c:pt idx="7309">
                  <c:v>403.55900000000008</c:v>
                </c:pt>
                <c:pt idx="7310">
                  <c:v>403.82</c:v>
                </c:pt>
                <c:pt idx="7311">
                  <c:v>404.07400000000001</c:v>
                </c:pt>
                <c:pt idx="7312">
                  <c:v>404.32100000000003</c:v>
                </c:pt>
                <c:pt idx="7313">
                  <c:v>404.56</c:v>
                </c:pt>
                <c:pt idx="7314">
                  <c:v>404.79099999999966</c:v>
                </c:pt>
                <c:pt idx="7315">
                  <c:v>405.01499999999999</c:v>
                </c:pt>
                <c:pt idx="7316">
                  <c:v>405.23099999999965</c:v>
                </c:pt>
                <c:pt idx="7317">
                  <c:v>405.43799999999965</c:v>
                </c:pt>
                <c:pt idx="7318">
                  <c:v>405.63799999999975</c:v>
                </c:pt>
                <c:pt idx="7319">
                  <c:v>405.82900000000001</c:v>
                </c:pt>
                <c:pt idx="7320">
                  <c:v>406.0109999999998</c:v>
                </c:pt>
                <c:pt idx="7321">
                  <c:v>406.185</c:v>
                </c:pt>
                <c:pt idx="7322">
                  <c:v>406.35</c:v>
                </c:pt>
                <c:pt idx="7323">
                  <c:v>406.50599999999974</c:v>
                </c:pt>
                <c:pt idx="7324">
                  <c:v>406.65300000000002</c:v>
                </c:pt>
                <c:pt idx="7325">
                  <c:v>406.79099999999966</c:v>
                </c:pt>
                <c:pt idx="7326">
                  <c:v>406.91999999999979</c:v>
                </c:pt>
                <c:pt idx="7327">
                  <c:v>407.03899999999965</c:v>
                </c:pt>
                <c:pt idx="7328">
                  <c:v>407.14800000000002</c:v>
                </c:pt>
                <c:pt idx="7329">
                  <c:v>407.24799999999999</c:v>
                </c:pt>
                <c:pt idx="7330">
                  <c:v>407.33799999999979</c:v>
                </c:pt>
                <c:pt idx="7331">
                  <c:v>407.41899999999958</c:v>
                </c:pt>
                <c:pt idx="7332">
                  <c:v>407.48899999999958</c:v>
                </c:pt>
                <c:pt idx="7333">
                  <c:v>407.54899999999975</c:v>
                </c:pt>
                <c:pt idx="7334">
                  <c:v>407.59799999999979</c:v>
                </c:pt>
                <c:pt idx="7335">
                  <c:v>407.63799999999975</c:v>
                </c:pt>
                <c:pt idx="7336">
                  <c:v>407.666</c:v>
                </c:pt>
                <c:pt idx="7337">
                  <c:v>407.685</c:v>
                </c:pt>
                <c:pt idx="7338">
                  <c:v>407.69200000000001</c:v>
                </c:pt>
                <c:pt idx="7339">
                  <c:v>407.68900000000002</c:v>
                </c:pt>
                <c:pt idx="7340">
                  <c:v>407.67500000000001</c:v>
                </c:pt>
                <c:pt idx="7341">
                  <c:v>407.6500000000002</c:v>
                </c:pt>
                <c:pt idx="7342">
                  <c:v>407.613</c:v>
                </c:pt>
                <c:pt idx="7343">
                  <c:v>407.56599999999975</c:v>
                </c:pt>
                <c:pt idx="7344">
                  <c:v>407.50700000000001</c:v>
                </c:pt>
                <c:pt idx="7345">
                  <c:v>407.43699999999961</c:v>
                </c:pt>
                <c:pt idx="7346">
                  <c:v>407.35599999999999</c:v>
                </c:pt>
                <c:pt idx="7347">
                  <c:v>407.26299999999975</c:v>
                </c:pt>
                <c:pt idx="7348">
                  <c:v>407.15800000000002</c:v>
                </c:pt>
                <c:pt idx="7349">
                  <c:v>407.04199999999975</c:v>
                </c:pt>
                <c:pt idx="7350">
                  <c:v>406.91399999999965</c:v>
                </c:pt>
                <c:pt idx="7351">
                  <c:v>406.774</c:v>
                </c:pt>
                <c:pt idx="7352">
                  <c:v>406.62200000000001</c:v>
                </c:pt>
                <c:pt idx="7353">
                  <c:v>406.459</c:v>
                </c:pt>
                <c:pt idx="7354">
                  <c:v>406.28299999999979</c:v>
                </c:pt>
                <c:pt idx="7355">
                  <c:v>406.09500000000003</c:v>
                </c:pt>
                <c:pt idx="7356">
                  <c:v>405.89499999999975</c:v>
                </c:pt>
                <c:pt idx="7357">
                  <c:v>405.68299999999999</c:v>
                </c:pt>
                <c:pt idx="7358">
                  <c:v>405.459</c:v>
                </c:pt>
                <c:pt idx="7359">
                  <c:v>405.22299999999979</c:v>
                </c:pt>
                <c:pt idx="7360">
                  <c:v>404.97399999999965</c:v>
                </c:pt>
                <c:pt idx="7361">
                  <c:v>404.71299999999979</c:v>
                </c:pt>
                <c:pt idx="7362">
                  <c:v>404.43899999999962</c:v>
                </c:pt>
                <c:pt idx="7363">
                  <c:v>404.15300000000002</c:v>
                </c:pt>
                <c:pt idx="7364">
                  <c:v>403.85500000000002</c:v>
                </c:pt>
                <c:pt idx="7365">
                  <c:v>403.54399999999993</c:v>
                </c:pt>
                <c:pt idx="7366">
                  <c:v>403.2199999999998</c:v>
                </c:pt>
                <c:pt idx="7367">
                  <c:v>402.88400000000001</c:v>
                </c:pt>
                <c:pt idx="7368">
                  <c:v>402.53599999999977</c:v>
                </c:pt>
                <c:pt idx="7369">
                  <c:v>402.17399999999975</c:v>
                </c:pt>
                <c:pt idx="7370">
                  <c:v>401.80099999999999</c:v>
                </c:pt>
                <c:pt idx="7371">
                  <c:v>401.41499999999979</c:v>
                </c:pt>
                <c:pt idx="7372">
                  <c:v>401.01499999999999</c:v>
                </c:pt>
                <c:pt idx="7373">
                  <c:v>400.60399999999993</c:v>
                </c:pt>
                <c:pt idx="7374">
                  <c:v>400.18</c:v>
                </c:pt>
                <c:pt idx="7375">
                  <c:v>399.74299999999999</c:v>
                </c:pt>
                <c:pt idx="7376">
                  <c:v>399.29399999999958</c:v>
                </c:pt>
                <c:pt idx="7377">
                  <c:v>398.83199999999965</c:v>
                </c:pt>
                <c:pt idx="7378">
                  <c:v>398.35700000000008</c:v>
                </c:pt>
                <c:pt idx="7379">
                  <c:v>397.87</c:v>
                </c:pt>
                <c:pt idx="7380">
                  <c:v>397.37</c:v>
                </c:pt>
                <c:pt idx="7381">
                  <c:v>396.858</c:v>
                </c:pt>
                <c:pt idx="7382">
                  <c:v>396.334</c:v>
                </c:pt>
                <c:pt idx="7383">
                  <c:v>395.79599999999965</c:v>
                </c:pt>
                <c:pt idx="7384">
                  <c:v>395.24700000000001</c:v>
                </c:pt>
                <c:pt idx="7385">
                  <c:v>394.685</c:v>
                </c:pt>
                <c:pt idx="7386">
                  <c:v>394.11</c:v>
                </c:pt>
                <c:pt idx="7387">
                  <c:v>393.524</c:v>
                </c:pt>
                <c:pt idx="7388">
                  <c:v>392.92499999999978</c:v>
                </c:pt>
                <c:pt idx="7389">
                  <c:v>392.31299999999999</c:v>
                </c:pt>
                <c:pt idx="7390">
                  <c:v>391.69</c:v>
                </c:pt>
                <c:pt idx="7391">
                  <c:v>391.05399999999975</c:v>
                </c:pt>
                <c:pt idx="7392">
                  <c:v>390.40699999999958</c:v>
                </c:pt>
                <c:pt idx="7393">
                  <c:v>389.74700000000001</c:v>
                </c:pt>
                <c:pt idx="7394">
                  <c:v>389.07499999999999</c:v>
                </c:pt>
                <c:pt idx="7395">
                  <c:v>388.392</c:v>
                </c:pt>
                <c:pt idx="7396">
                  <c:v>387.697</c:v>
                </c:pt>
                <c:pt idx="7397">
                  <c:v>386.98999999999978</c:v>
                </c:pt>
                <c:pt idx="7398">
                  <c:v>386.27099999999979</c:v>
                </c:pt>
                <c:pt idx="7399">
                  <c:v>385.54</c:v>
                </c:pt>
                <c:pt idx="7400">
                  <c:v>384.79899999999958</c:v>
                </c:pt>
                <c:pt idx="7401">
                  <c:v>384.04500000000002</c:v>
                </c:pt>
                <c:pt idx="7402">
                  <c:v>383.28099999999978</c:v>
                </c:pt>
                <c:pt idx="7403">
                  <c:v>382.505</c:v>
                </c:pt>
                <c:pt idx="7404">
                  <c:v>381.71799999999979</c:v>
                </c:pt>
                <c:pt idx="7405">
                  <c:v>380.91999999999979</c:v>
                </c:pt>
                <c:pt idx="7406">
                  <c:v>380.11099999999999</c:v>
                </c:pt>
                <c:pt idx="7407">
                  <c:v>379.29099999999966</c:v>
                </c:pt>
                <c:pt idx="7408">
                  <c:v>378.46099999999979</c:v>
                </c:pt>
                <c:pt idx="7409">
                  <c:v>377.61900000000026</c:v>
                </c:pt>
                <c:pt idx="7410">
                  <c:v>376.76799999999974</c:v>
                </c:pt>
                <c:pt idx="7411">
                  <c:v>375.90499999999975</c:v>
                </c:pt>
                <c:pt idx="7412">
                  <c:v>375.03299999999979</c:v>
                </c:pt>
                <c:pt idx="7413">
                  <c:v>374.1500000000002</c:v>
                </c:pt>
                <c:pt idx="7414">
                  <c:v>373.25799999999975</c:v>
                </c:pt>
                <c:pt idx="7415">
                  <c:v>372.35500000000002</c:v>
                </c:pt>
                <c:pt idx="7416">
                  <c:v>371.44299999999993</c:v>
                </c:pt>
                <c:pt idx="7417">
                  <c:v>370.52099999999979</c:v>
                </c:pt>
                <c:pt idx="7418">
                  <c:v>369.59</c:v>
                </c:pt>
                <c:pt idx="7419">
                  <c:v>368.64900000000023</c:v>
                </c:pt>
                <c:pt idx="7420">
                  <c:v>367.69900000000001</c:v>
                </c:pt>
                <c:pt idx="7421">
                  <c:v>366.73899999999958</c:v>
                </c:pt>
                <c:pt idx="7422">
                  <c:v>365.77099999999979</c:v>
                </c:pt>
                <c:pt idx="7423">
                  <c:v>364.79399999999958</c:v>
                </c:pt>
                <c:pt idx="7424">
                  <c:v>363.80900000000008</c:v>
                </c:pt>
                <c:pt idx="7425">
                  <c:v>362.81400000000002</c:v>
                </c:pt>
                <c:pt idx="7426">
                  <c:v>361.81200000000001</c:v>
                </c:pt>
                <c:pt idx="7427">
                  <c:v>360.80099999999999</c:v>
                </c:pt>
                <c:pt idx="7428">
                  <c:v>359.78299999999979</c:v>
                </c:pt>
                <c:pt idx="7429">
                  <c:v>358.75599999999974</c:v>
                </c:pt>
                <c:pt idx="7430">
                  <c:v>357.72199999999958</c:v>
                </c:pt>
                <c:pt idx="7431">
                  <c:v>356.68</c:v>
                </c:pt>
                <c:pt idx="7432">
                  <c:v>355.63099999999974</c:v>
                </c:pt>
                <c:pt idx="7433">
                  <c:v>354.57400000000001</c:v>
                </c:pt>
                <c:pt idx="7434">
                  <c:v>353.5109999999998</c:v>
                </c:pt>
                <c:pt idx="7435">
                  <c:v>352.44</c:v>
                </c:pt>
                <c:pt idx="7436">
                  <c:v>351.36399999999975</c:v>
                </c:pt>
                <c:pt idx="7437">
                  <c:v>350.28</c:v>
                </c:pt>
                <c:pt idx="7438">
                  <c:v>349.19099999999975</c:v>
                </c:pt>
                <c:pt idx="7439">
                  <c:v>348.09399999999965</c:v>
                </c:pt>
                <c:pt idx="7440">
                  <c:v>346.99299999999965</c:v>
                </c:pt>
                <c:pt idx="7441">
                  <c:v>345.88499999999999</c:v>
                </c:pt>
                <c:pt idx="7442">
                  <c:v>344.77199999999965</c:v>
                </c:pt>
                <c:pt idx="7443">
                  <c:v>343.65400000000022</c:v>
                </c:pt>
                <c:pt idx="7444">
                  <c:v>342.53</c:v>
                </c:pt>
                <c:pt idx="7445">
                  <c:v>341.40099999999978</c:v>
                </c:pt>
                <c:pt idx="7446">
                  <c:v>340.26799999999974</c:v>
                </c:pt>
                <c:pt idx="7447">
                  <c:v>339.12900000000002</c:v>
                </c:pt>
                <c:pt idx="7448">
                  <c:v>337.98699999999963</c:v>
                </c:pt>
                <c:pt idx="7449">
                  <c:v>336.8400000000002</c:v>
                </c:pt>
                <c:pt idx="7450">
                  <c:v>335.68900000000002</c:v>
                </c:pt>
                <c:pt idx="7451">
                  <c:v>334.53500000000003</c:v>
                </c:pt>
                <c:pt idx="7452">
                  <c:v>333.37700000000001</c:v>
                </c:pt>
                <c:pt idx="7453">
                  <c:v>332.21499999999975</c:v>
                </c:pt>
                <c:pt idx="7454">
                  <c:v>331.05099999999999</c:v>
                </c:pt>
                <c:pt idx="7455">
                  <c:v>329.88299999999975</c:v>
                </c:pt>
                <c:pt idx="7456">
                  <c:v>328.71299999999979</c:v>
                </c:pt>
                <c:pt idx="7457">
                  <c:v>327.54000000000002</c:v>
                </c:pt>
                <c:pt idx="7458">
                  <c:v>326.36500000000001</c:v>
                </c:pt>
                <c:pt idx="7459">
                  <c:v>325.18700000000001</c:v>
                </c:pt>
                <c:pt idx="7460">
                  <c:v>324.00799999999975</c:v>
                </c:pt>
                <c:pt idx="7461">
                  <c:v>322.827</c:v>
                </c:pt>
                <c:pt idx="7462">
                  <c:v>321.64400000000023</c:v>
                </c:pt>
                <c:pt idx="7463">
                  <c:v>320.45999999999975</c:v>
                </c:pt>
                <c:pt idx="7464">
                  <c:v>319.27499999999975</c:v>
                </c:pt>
                <c:pt idx="7465">
                  <c:v>318.08999999999975</c:v>
                </c:pt>
                <c:pt idx="7466">
                  <c:v>316.90299999999979</c:v>
                </c:pt>
                <c:pt idx="7467">
                  <c:v>315.71599999999978</c:v>
                </c:pt>
                <c:pt idx="7468">
                  <c:v>314.529</c:v>
                </c:pt>
                <c:pt idx="7469">
                  <c:v>313.34199999999993</c:v>
                </c:pt>
                <c:pt idx="7470">
                  <c:v>312.15600000000001</c:v>
                </c:pt>
                <c:pt idx="7471">
                  <c:v>310.96899999999965</c:v>
                </c:pt>
                <c:pt idx="7472">
                  <c:v>309.78399999999965</c:v>
                </c:pt>
                <c:pt idx="7473">
                  <c:v>308.59899999999965</c:v>
                </c:pt>
                <c:pt idx="7474">
                  <c:v>307.41599999999966</c:v>
                </c:pt>
                <c:pt idx="7475">
                  <c:v>306.23299999999978</c:v>
                </c:pt>
                <c:pt idx="7476">
                  <c:v>305.05200000000002</c:v>
                </c:pt>
                <c:pt idx="7477">
                  <c:v>303.87400000000002</c:v>
                </c:pt>
                <c:pt idx="7478">
                  <c:v>302.697</c:v>
                </c:pt>
                <c:pt idx="7479">
                  <c:v>301.52199999999965</c:v>
                </c:pt>
                <c:pt idx="7480">
                  <c:v>300.35000000000002</c:v>
                </c:pt>
                <c:pt idx="7481">
                  <c:v>299.18</c:v>
                </c:pt>
                <c:pt idx="7482">
                  <c:v>298.01299999999975</c:v>
                </c:pt>
                <c:pt idx="7483">
                  <c:v>296.85000000000002</c:v>
                </c:pt>
                <c:pt idx="7484">
                  <c:v>295.68900000000002</c:v>
                </c:pt>
                <c:pt idx="7485">
                  <c:v>294.53199999999958</c:v>
                </c:pt>
                <c:pt idx="7486">
                  <c:v>293.37900000000002</c:v>
                </c:pt>
                <c:pt idx="7487">
                  <c:v>292.22999999999979</c:v>
                </c:pt>
                <c:pt idx="7488">
                  <c:v>291.08499999999975</c:v>
                </c:pt>
                <c:pt idx="7489">
                  <c:v>289.94400000000002</c:v>
                </c:pt>
                <c:pt idx="7490">
                  <c:v>288.80799999999999</c:v>
                </c:pt>
                <c:pt idx="7491">
                  <c:v>287.67700000000002</c:v>
                </c:pt>
                <c:pt idx="7492">
                  <c:v>286.55099999999999</c:v>
                </c:pt>
                <c:pt idx="7493">
                  <c:v>285.42999999999978</c:v>
                </c:pt>
                <c:pt idx="7494">
                  <c:v>284.31400000000002</c:v>
                </c:pt>
                <c:pt idx="7495">
                  <c:v>283.20400000000001</c:v>
                </c:pt>
                <c:pt idx="7496">
                  <c:v>282.10000000000002</c:v>
                </c:pt>
                <c:pt idx="7497">
                  <c:v>281.00200000000001</c:v>
                </c:pt>
                <c:pt idx="7498">
                  <c:v>279.91000000000003</c:v>
                </c:pt>
                <c:pt idx="7499">
                  <c:v>278.82499999999999</c:v>
                </c:pt>
                <c:pt idx="7500">
                  <c:v>277.74599999999975</c:v>
                </c:pt>
                <c:pt idx="7501">
                  <c:v>276.67500000000001</c:v>
                </c:pt>
                <c:pt idx="7502">
                  <c:v>275.61</c:v>
                </c:pt>
                <c:pt idx="7503">
                  <c:v>274.55200000000002</c:v>
                </c:pt>
                <c:pt idx="7504">
                  <c:v>273.50299999999999</c:v>
                </c:pt>
                <c:pt idx="7505">
                  <c:v>272.45999999999975</c:v>
                </c:pt>
                <c:pt idx="7506">
                  <c:v>271.42599999999965</c:v>
                </c:pt>
                <c:pt idx="7507">
                  <c:v>270.399</c:v>
                </c:pt>
                <c:pt idx="7508">
                  <c:v>269.38099999999974</c:v>
                </c:pt>
                <c:pt idx="7509">
                  <c:v>268.37200000000001</c:v>
                </c:pt>
                <c:pt idx="7510">
                  <c:v>267.37099999999975</c:v>
                </c:pt>
                <c:pt idx="7511">
                  <c:v>266.37799999999999</c:v>
                </c:pt>
                <c:pt idx="7512">
                  <c:v>265.39499999999975</c:v>
                </c:pt>
                <c:pt idx="7513">
                  <c:v>264.42099999999965</c:v>
                </c:pt>
                <c:pt idx="7514">
                  <c:v>263.45599999999979</c:v>
                </c:pt>
                <c:pt idx="7515">
                  <c:v>262.50099999999975</c:v>
                </c:pt>
                <c:pt idx="7516">
                  <c:v>261.55500000000001</c:v>
                </c:pt>
                <c:pt idx="7517">
                  <c:v>260.61900000000026</c:v>
                </c:pt>
                <c:pt idx="7518">
                  <c:v>259.69400000000002</c:v>
                </c:pt>
                <c:pt idx="7519">
                  <c:v>258.77799999999979</c:v>
                </c:pt>
                <c:pt idx="7520">
                  <c:v>257.87299999999999</c:v>
                </c:pt>
                <c:pt idx="7521">
                  <c:v>256.97799999999978</c:v>
                </c:pt>
                <c:pt idx="7522">
                  <c:v>256.09399999999965</c:v>
                </c:pt>
                <c:pt idx="7523">
                  <c:v>255.221</c:v>
                </c:pt>
                <c:pt idx="7524">
                  <c:v>254.35900000000001</c:v>
                </c:pt>
                <c:pt idx="7525">
                  <c:v>253.50899999999999</c:v>
                </c:pt>
                <c:pt idx="7526">
                  <c:v>252.66900000000001</c:v>
                </c:pt>
                <c:pt idx="7527">
                  <c:v>251.84100000000001</c:v>
                </c:pt>
                <c:pt idx="7528">
                  <c:v>251.024</c:v>
                </c:pt>
                <c:pt idx="7529">
                  <c:v>250.22</c:v>
                </c:pt>
                <c:pt idx="7530">
                  <c:v>249.42700000000011</c:v>
                </c:pt>
                <c:pt idx="7531">
                  <c:v>248.64599999999999</c:v>
                </c:pt>
                <c:pt idx="7532">
                  <c:v>247.87700000000001</c:v>
                </c:pt>
                <c:pt idx="7533">
                  <c:v>247.12100000000001</c:v>
                </c:pt>
                <c:pt idx="7534">
                  <c:v>246.37700000000001</c:v>
                </c:pt>
                <c:pt idx="7535">
                  <c:v>245.64599999999999</c:v>
                </c:pt>
                <c:pt idx="7536">
                  <c:v>244.92700000000011</c:v>
                </c:pt>
                <c:pt idx="7537">
                  <c:v>244.221</c:v>
                </c:pt>
                <c:pt idx="7538">
                  <c:v>243.52800000000011</c:v>
                </c:pt>
                <c:pt idx="7539">
                  <c:v>242.84800000000001</c:v>
                </c:pt>
                <c:pt idx="7540">
                  <c:v>242.18100000000001</c:v>
                </c:pt>
                <c:pt idx="7541">
                  <c:v>241.52700000000004</c:v>
                </c:pt>
                <c:pt idx="7542">
                  <c:v>240.88700000000011</c:v>
                </c:pt>
                <c:pt idx="7543">
                  <c:v>240.26</c:v>
                </c:pt>
                <c:pt idx="7544">
                  <c:v>239.64699999999999</c:v>
                </c:pt>
                <c:pt idx="7545">
                  <c:v>239.048</c:v>
                </c:pt>
                <c:pt idx="7546">
                  <c:v>238.46200000000007</c:v>
                </c:pt>
                <c:pt idx="7547">
                  <c:v>237.89000000000001</c:v>
                </c:pt>
                <c:pt idx="7548">
                  <c:v>237.33200000000011</c:v>
                </c:pt>
                <c:pt idx="7549">
                  <c:v>236.78800000000001</c:v>
                </c:pt>
                <c:pt idx="7550">
                  <c:v>236.25800000000001</c:v>
                </c:pt>
                <c:pt idx="7551">
                  <c:v>235.74199999999999</c:v>
                </c:pt>
                <c:pt idx="7552">
                  <c:v>235.23999999999998</c:v>
                </c:pt>
                <c:pt idx="7553">
                  <c:v>234.75299999999999</c:v>
                </c:pt>
                <c:pt idx="7554">
                  <c:v>234.28</c:v>
                </c:pt>
                <c:pt idx="7555">
                  <c:v>233.82200000000012</c:v>
                </c:pt>
                <c:pt idx="7556">
                  <c:v>233.37800000000001</c:v>
                </c:pt>
                <c:pt idx="7557">
                  <c:v>232.94800000000001</c:v>
                </c:pt>
                <c:pt idx="7558">
                  <c:v>232.53399999999999</c:v>
                </c:pt>
                <c:pt idx="7559">
                  <c:v>232.13300000000001</c:v>
                </c:pt>
                <c:pt idx="7560">
                  <c:v>231.74799999999999</c:v>
                </c:pt>
                <c:pt idx="7561">
                  <c:v>231.37700000000001</c:v>
                </c:pt>
                <c:pt idx="7562">
                  <c:v>231.02100000000004</c:v>
                </c:pt>
                <c:pt idx="7563">
                  <c:v>230.68</c:v>
                </c:pt>
                <c:pt idx="7564">
                  <c:v>230.35400000000001</c:v>
                </c:pt>
                <c:pt idx="7565">
                  <c:v>230.042</c:v>
                </c:pt>
                <c:pt idx="7566">
                  <c:v>229.74599999999998</c:v>
                </c:pt>
                <c:pt idx="7567">
                  <c:v>229.464</c:v>
                </c:pt>
                <c:pt idx="7568">
                  <c:v>229.19800000000001</c:v>
                </c:pt>
                <c:pt idx="7569">
                  <c:v>228.946</c:v>
                </c:pt>
                <c:pt idx="7570">
                  <c:v>228.70899999999997</c:v>
                </c:pt>
                <c:pt idx="7571">
                  <c:v>228.48800000000011</c:v>
                </c:pt>
                <c:pt idx="7572">
                  <c:v>228.28100000000001</c:v>
                </c:pt>
                <c:pt idx="7573">
                  <c:v>228.089</c:v>
                </c:pt>
                <c:pt idx="7574">
                  <c:v>227.91200000000001</c:v>
                </c:pt>
                <c:pt idx="7575">
                  <c:v>227.75</c:v>
                </c:pt>
                <c:pt idx="7576">
                  <c:v>227.60300000000001</c:v>
                </c:pt>
                <c:pt idx="7577">
                  <c:v>227.471</c:v>
                </c:pt>
                <c:pt idx="7578">
                  <c:v>227.35400000000001</c:v>
                </c:pt>
                <c:pt idx="7579">
                  <c:v>227.25200000000001</c:v>
                </c:pt>
                <c:pt idx="7580">
                  <c:v>227.16499999999999</c:v>
                </c:pt>
                <c:pt idx="7581">
                  <c:v>227.09200000000001</c:v>
                </c:pt>
                <c:pt idx="7582">
                  <c:v>227.035</c:v>
                </c:pt>
                <c:pt idx="7583">
                  <c:v>226.9920000000001</c:v>
                </c:pt>
                <c:pt idx="7584">
                  <c:v>226.964</c:v>
                </c:pt>
                <c:pt idx="7585">
                  <c:v>226.95100000000011</c:v>
                </c:pt>
                <c:pt idx="7586">
                  <c:v>226.95200000000011</c:v>
                </c:pt>
                <c:pt idx="7587">
                  <c:v>226.96800000000007</c:v>
                </c:pt>
                <c:pt idx="7588">
                  <c:v>226.9980000000001</c:v>
                </c:pt>
                <c:pt idx="7589">
                  <c:v>227.04300000000001</c:v>
                </c:pt>
                <c:pt idx="7590">
                  <c:v>227.10300000000001</c:v>
                </c:pt>
                <c:pt idx="7591">
                  <c:v>227.17599999999999</c:v>
                </c:pt>
                <c:pt idx="7592">
                  <c:v>227.26499999999999</c:v>
                </c:pt>
                <c:pt idx="7593">
                  <c:v>227.3670000000001</c:v>
                </c:pt>
                <c:pt idx="7594">
                  <c:v>227.483</c:v>
                </c:pt>
                <c:pt idx="7595">
                  <c:v>227.61399999999998</c:v>
                </c:pt>
                <c:pt idx="7596">
                  <c:v>227.75899999999999</c:v>
                </c:pt>
                <c:pt idx="7597">
                  <c:v>227.917</c:v>
                </c:pt>
                <c:pt idx="7598">
                  <c:v>228.09</c:v>
                </c:pt>
                <c:pt idx="7599">
                  <c:v>228.27599999999998</c:v>
                </c:pt>
                <c:pt idx="7600">
                  <c:v>228.47499999999999</c:v>
                </c:pt>
                <c:pt idx="7601">
                  <c:v>228.68900000000002</c:v>
                </c:pt>
                <c:pt idx="7602">
                  <c:v>228.916</c:v>
                </c:pt>
                <c:pt idx="7603">
                  <c:v>229.15600000000001</c:v>
                </c:pt>
                <c:pt idx="7604">
                  <c:v>229.40900000000002</c:v>
                </c:pt>
                <c:pt idx="7605">
                  <c:v>229.67599999999999</c:v>
                </c:pt>
                <c:pt idx="7606">
                  <c:v>229.95600000000007</c:v>
                </c:pt>
                <c:pt idx="7607">
                  <c:v>230.24799999999999</c:v>
                </c:pt>
                <c:pt idx="7608">
                  <c:v>230.554</c:v>
                </c:pt>
                <c:pt idx="7609">
                  <c:v>230.87200000000001</c:v>
                </c:pt>
                <c:pt idx="7610">
                  <c:v>231.202</c:v>
                </c:pt>
                <c:pt idx="7611">
                  <c:v>231.54599999999999</c:v>
                </c:pt>
                <c:pt idx="7612">
                  <c:v>231.90100000000001</c:v>
                </c:pt>
                <c:pt idx="7613">
                  <c:v>232.268</c:v>
                </c:pt>
                <c:pt idx="7614">
                  <c:v>232.648</c:v>
                </c:pt>
                <c:pt idx="7615">
                  <c:v>233.04</c:v>
                </c:pt>
                <c:pt idx="7616">
                  <c:v>233.44300000000001</c:v>
                </c:pt>
                <c:pt idx="7617">
                  <c:v>233.85800000000012</c:v>
                </c:pt>
                <c:pt idx="7618">
                  <c:v>234.28399999999999</c:v>
                </c:pt>
                <c:pt idx="7619">
                  <c:v>234.72200000000001</c:v>
                </c:pt>
                <c:pt idx="7620">
                  <c:v>235.17099999999999</c:v>
                </c:pt>
                <c:pt idx="7621">
                  <c:v>235.631</c:v>
                </c:pt>
                <c:pt idx="7622">
                  <c:v>236.102</c:v>
                </c:pt>
                <c:pt idx="7623">
                  <c:v>236.583</c:v>
                </c:pt>
                <c:pt idx="7624">
                  <c:v>237.07599999999999</c:v>
                </c:pt>
                <c:pt idx="7625">
                  <c:v>237.578</c:v>
                </c:pt>
                <c:pt idx="7626">
                  <c:v>238.09100000000001</c:v>
                </c:pt>
                <c:pt idx="7627">
                  <c:v>238.61299999999997</c:v>
                </c:pt>
                <c:pt idx="7628">
                  <c:v>239.14599999999999</c:v>
                </c:pt>
                <c:pt idx="7629">
                  <c:v>239.68800000000007</c:v>
                </c:pt>
                <c:pt idx="7630">
                  <c:v>240.23999999999998</c:v>
                </c:pt>
                <c:pt idx="7631">
                  <c:v>240.80200000000011</c:v>
                </c:pt>
                <c:pt idx="7632">
                  <c:v>241.37200000000001</c:v>
                </c:pt>
                <c:pt idx="7633">
                  <c:v>241.95100000000011</c:v>
                </c:pt>
                <c:pt idx="7634">
                  <c:v>242.54</c:v>
                </c:pt>
                <c:pt idx="7635">
                  <c:v>243.137</c:v>
                </c:pt>
                <c:pt idx="7636">
                  <c:v>243.74199999999999</c:v>
                </c:pt>
                <c:pt idx="7637">
                  <c:v>244.35600000000011</c:v>
                </c:pt>
                <c:pt idx="7638">
                  <c:v>244.977</c:v>
                </c:pt>
                <c:pt idx="7639">
                  <c:v>245.607</c:v>
                </c:pt>
                <c:pt idx="7640">
                  <c:v>246.24399999999989</c:v>
                </c:pt>
                <c:pt idx="7641">
                  <c:v>246.88900000000001</c:v>
                </c:pt>
                <c:pt idx="7642">
                  <c:v>247.541</c:v>
                </c:pt>
                <c:pt idx="7643">
                  <c:v>248.2</c:v>
                </c:pt>
                <c:pt idx="7644">
                  <c:v>248.86600000000001</c:v>
                </c:pt>
                <c:pt idx="7645">
                  <c:v>249.53900000000002</c:v>
                </c:pt>
                <c:pt idx="7646">
                  <c:v>250.21899999999999</c:v>
                </c:pt>
                <c:pt idx="7647">
                  <c:v>250.904</c:v>
                </c:pt>
                <c:pt idx="7648">
                  <c:v>251.596</c:v>
                </c:pt>
                <c:pt idx="7649">
                  <c:v>252.29300000000001</c:v>
                </c:pt>
                <c:pt idx="7650">
                  <c:v>252.99700000000001</c:v>
                </c:pt>
                <c:pt idx="7651">
                  <c:v>253.70499999999998</c:v>
                </c:pt>
                <c:pt idx="7652">
                  <c:v>254.41900000000001</c:v>
                </c:pt>
                <c:pt idx="7653">
                  <c:v>255.13800000000001</c:v>
                </c:pt>
                <c:pt idx="7654">
                  <c:v>255.86200000000011</c:v>
                </c:pt>
                <c:pt idx="7655">
                  <c:v>256.59099999999978</c:v>
                </c:pt>
                <c:pt idx="7656">
                  <c:v>257.32400000000001</c:v>
                </c:pt>
                <c:pt idx="7657">
                  <c:v>258.06099999999975</c:v>
                </c:pt>
                <c:pt idx="7658">
                  <c:v>258.80200000000002</c:v>
                </c:pt>
                <c:pt idx="7659">
                  <c:v>259.54700000000008</c:v>
                </c:pt>
                <c:pt idx="7660">
                  <c:v>260.29499999999979</c:v>
                </c:pt>
                <c:pt idx="7661">
                  <c:v>261.04700000000008</c:v>
                </c:pt>
                <c:pt idx="7662">
                  <c:v>261.80200000000002</c:v>
                </c:pt>
                <c:pt idx="7663">
                  <c:v>262.56</c:v>
                </c:pt>
                <c:pt idx="7664">
                  <c:v>263.32</c:v>
                </c:pt>
                <c:pt idx="7665">
                  <c:v>264.08300000000003</c:v>
                </c:pt>
                <c:pt idx="7666">
                  <c:v>264.84899999999999</c:v>
                </c:pt>
                <c:pt idx="7667">
                  <c:v>265.61599999999999</c:v>
                </c:pt>
                <c:pt idx="7668">
                  <c:v>266.38499999999999</c:v>
                </c:pt>
                <c:pt idx="7669">
                  <c:v>267.15600000000001</c:v>
                </c:pt>
                <c:pt idx="7670">
                  <c:v>267.92799999999966</c:v>
                </c:pt>
                <c:pt idx="7671">
                  <c:v>268.70099999999979</c:v>
                </c:pt>
                <c:pt idx="7672">
                  <c:v>269.47599999999977</c:v>
                </c:pt>
                <c:pt idx="7673">
                  <c:v>270.25099999999975</c:v>
                </c:pt>
                <c:pt idx="7674">
                  <c:v>271.02599999999978</c:v>
                </c:pt>
                <c:pt idx="7675">
                  <c:v>271.80200000000002</c:v>
                </c:pt>
                <c:pt idx="7676">
                  <c:v>272.57799999999975</c:v>
                </c:pt>
                <c:pt idx="7677">
                  <c:v>273.35399999999993</c:v>
                </c:pt>
                <c:pt idx="7678">
                  <c:v>274.12900000000002</c:v>
                </c:pt>
                <c:pt idx="7679">
                  <c:v>274.904</c:v>
                </c:pt>
                <c:pt idx="7680">
                  <c:v>275.678</c:v>
                </c:pt>
                <c:pt idx="7681">
                  <c:v>276.45099999999979</c:v>
                </c:pt>
                <c:pt idx="7682">
                  <c:v>277.22299999999979</c:v>
                </c:pt>
                <c:pt idx="7683">
                  <c:v>277.99400000000003</c:v>
                </c:pt>
                <c:pt idx="7684">
                  <c:v>278.762</c:v>
                </c:pt>
                <c:pt idx="7685">
                  <c:v>279.529</c:v>
                </c:pt>
                <c:pt idx="7686">
                  <c:v>280.29399999999958</c:v>
                </c:pt>
                <c:pt idx="7687">
                  <c:v>281.05700000000002</c:v>
                </c:pt>
                <c:pt idx="7688">
                  <c:v>281.81700000000001</c:v>
                </c:pt>
                <c:pt idx="7689">
                  <c:v>282.57499999999999</c:v>
                </c:pt>
                <c:pt idx="7690">
                  <c:v>283.33</c:v>
                </c:pt>
                <c:pt idx="7691">
                  <c:v>284.08099999999979</c:v>
                </c:pt>
                <c:pt idx="7692">
                  <c:v>284.83</c:v>
                </c:pt>
                <c:pt idx="7693">
                  <c:v>285.57499999999999</c:v>
                </c:pt>
                <c:pt idx="7694">
                  <c:v>286.31599999999975</c:v>
                </c:pt>
                <c:pt idx="7695">
                  <c:v>287.053</c:v>
                </c:pt>
                <c:pt idx="7696">
                  <c:v>287.78599999999977</c:v>
                </c:pt>
                <c:pt idx="7697">
                  <c:v>288.51499999999999</c:v>
                </c:pt>
                <c:pt idx="7698">
                  <c:v>289.24</c:v>
                </c:pt>
                <c:pt idx="7699">
                  <c:v>289.959</c:v>
                </c:pt>
                <c:pt idx="7700">
                  <c:v>290.67399999999975</c:v>
                </c:pt>
                <c:pt idx="7701">
                  <c:v>291.38400000000001</c:v>
                </c:pt>
                <c:pt idx="7702">
                  <c:v>292.089</c:v>
                </c:pt>
                <c:pt idx="7703">
                  <c:v>292.78799999999978</c:v>
                </c:pt>
                <c:pt idx="7704">
                  <c:v>293.48099999999965</c:v>
                </c:pt>
                <c:pt idx="7705">
                  <c:v>294.16899999999993</c:v>
                </c:pt>
                <c:pt idx="7706">
                  <c:v>294.851</c:v>
                </c:pt>
                <c:pt idx="7707">
                  <c:v>295.52599999999978</c:v>
                </c:pt>
                <c:pt idx="7708">
                  <c:v>296.19600000000003</c:v>
                </c:pt>
                <c:pt idx="7709">
                  <c:v>296.858</c:v>
                </c:pt>
                <c:pt idx="7710">
                  <c:v>297.51400000000001</c:v>
                </c:pt>
                <c:pt idx="7711">
                  <c:v>298.16399999999999</c:v>
                </c:pt>
                <c:pt idx="7712">
                  <c:v>298.80599999999993</c:v>
                </c:pt>
                <c:pt idx="7713">
                  <c:v>299.44099999999975</c:v>
                </c:pt>
                <c:pt idx="7714">
                  <c:v>300.06799999999993</c:v>
                </c:pt>
                <c:pt idx="7715">
                  <c:v>300.68900000000002</c:v>
                </c:pt>
                <c:pt idx="7716">
                  <c:v>301.30099999999999</c:v>
                </c:pt>
                <c:pt idx="7717">
                  <c:v>301.90599999999978</c:v>
                </c:pt>
                <c:pt idx="7718">
                  <c:v>302.50200000000001</c:v>
                </c:pt>
                <c:pt idx="7719">
                  <c:v>303.09099999999978</c:v>
                </c:pt>
                <c:pt idx="7720">
                  <c:v>303.67099999999999</c:v>
                </c:pt>
                <c:pt idx="7721">
                  <c:v>304.24299999999999</c:v>
                </c:pt>
                <c:pt idx="7722">
                  <c:v>304.80599999999993</c:v>
                </c:pt>
                <c:pt idx="7723">
                  <c:v>305.36099999999999</c:v>
                </c:pt>
                <c:pt idx="7724">
                  <c:v>305.90599999999978</c:v>
                </c:pt>
                <c:pt idx="7725">
                  <c:v>306.44299999999993</c:v>
                </c:pt>
                <c:pt idx="7726">
                  <c:v>306.97000000000003</c:v>
                </c:pt>
                <c:pt idx="7727">
                  <c:v>307.48899999999958</c:v>
                </c:pt>
                <c:pt idx="7728">
                  <c:v>307.99699999999962</c:v>
                </c:pt>
                <c:pt idx="7729">
                  <c:v>308.49699999999962</c:v>
                </c:pt>
                <c:pt idx="7730">
                  <c:v>308.98699999999963</c:v>
                </c:pt>
                <c:pt idx="7731">
                  <c:v>309.46699999999959</c:v>
                </c:pt>
                <c:pt idx="7732">
                  <c:v>309.93699999999961</c:v>
                </c:pt>
                <c:pt idx="7733">
                  <c:v>310.39699999999965</c:v>
                </c:pt>
                <c:pt idx="7734">
                  <c:v>310.84699999999975</c:v>
                </c:pt>
                <c:pt idx="7735">
                  <c:v>311.28699999999958</c:v>
                </c:pt>
                <c:pt idx="7736">
                  <c:v>311.71599999999978</c:v>
                </c:pt>
                <c:pt idx="7737">
                  <c:v>312.13499999999999</c:v>
                </c:pt>
                <c:pt idx="7738">
                  <c:v>312.54399999999993</c:v>
                </c:pt>
                <c:pt idx="7739">
                  <c:v>312.94200000000001</c:v>
                </c:pt>
                <c:pt idx="7740">
                  <c:v>313.32900000000001</c:v>
                </c:pt>
                <c:pt idx="7741">
                  <c:v>313.70599999999979</c:v>
                </c:pt>
                <c:pt idx="7742">
                  <c:v>314.072</c:v>
                </c:pt>
                <c:pt idx="7743">
                  <c:v>314.42599999999965</c:v>
                </c:pt>
                <c:pt idx="7744">
                  <c:v>314.77</c:v>
                </c:pt>
                <c:pt idx="7745">
                  <c:v>315.10300000000001</c:v>
                </c:pt>
                <c:pt idx="7746">
                  <c:v>315.42399999999958</c:v>
                </c:pt>
                <c:pt idx="7747">
                  <c:v>315.73399999999958</c:v>
                </c:pt>
                <c:pt idx="7748">
                  <c:v>316.03299999999979</c:v>
                </c:pt>
                <c:pt idx="7749">
                  <c:v>316.32100000000003</c:v>
                </c:pt>
                <c:pt idx="7750">
                  <c:v>316.59699999999958</c:v>
                </c:pt>
                <c:pt idx="7751">
                  <c:v>316.86200000000002</c:v>
                </c:pt>
                <c:pt idx="7752">
                  <c:v>317.11500000000001</c:v>
                </c:pt>
                <c:pt idx="7753">
                  <c:v>317.35599999999999</c:v>
                </c:pt>
                <c:pt idx="7754">
                  <c:v>317.58599999999979</c:v>
                </c:pt>
                <c:pt idx="7755">
                  <c:v>317.80399999999975</c:v>
                </c:pt>
                <c:pt idx="7756">
                  <c:v>318.0109999999998</c:v>
                </c:pt>
                <c:pt idx="7757">
                  <c:v>318.20499999999993</c:v>
                </c:pt>
                <c:pt idx="7758">
                  <c:v>318.38799999999975</c:v>
                </c:pt>
                <c:pt idx="7759">
                  <c:v>318.55900000000008</c:v>
                </c:pt>
                <c:pt idx="7760">
                  <c:v>318.71899999999965</c:v>
                </c:pt>
                <c:pt idx="7761">
                  <c:v>318.86599999999999</c:v>
                </c:pt>
                <c:pt idx="7762">
                  <c:v>319.00200000000001</c:v>
                </c:pt>
                <c:pt idx="7763">
                  <c:v>319.125</c:v>
                </c:pt>
                <c:pt idx="7764">
                  <c:v>319.23699999999963</c:v>
                </c:pt>
                <c:pt idx="7765">
                  <c:v>319.33699999999965</c:v>
                </c:pt>
                <c:pt idx="7766">
                  <c:v>319.42499999999978</c:v>
                </c:pt>
                <c:pt idx="7767">
                  <c:v>319.50099999999975</c:v>
                </c:pt>
                <c:pt idx="7768">
                  <c:v>319.565</c:v>
                </c:pt>
                <c:pt idx="7769">
                  <c:v>319.61700000000002</c:v>
                </c:pt>
                <c:pt idx="7770">
                  <c:v>319.65699999999993</c:v>
                </c:pt>
                <c:pt idx="7771">
                  <c:v>319.685</c:v>
                </c:pt>
                <c:pt idx="7772">
                  <c:v>319.702</c:v>
                </c:pt>
                <c:pt idx="7773">
                  <c:v>319.70599999999979</c:v>
                </c:pt>
                <c:pt idx="7774">
                  <c:v>319.69900000000001</c:v>
                </c:pt>
                <c:pt idx="7775">
                  <c:v>319.68</c:v>
                </c:pt>
                <c:pt idx="7776">
                  <c:v>319.64900000000023</c:v>
                </c:pt>
                <c:pt idx="7777">
                  <c:v>319.60700000000008</c:v>
                </c:pt>
                <c:pt idx="7778">
                  <c:v>319.553</c:v>
                </c:pt>
                <c:pt idx="7779">
                  <c:v>319.48599999999965</c:v>
                </c:pt>
                <c:pt idx="7780">
                  <c:v>319.40899999999965</c:v>
                </c:pt>
                <c:pt idx="7781">
                  <c:v>319.32</c:v>
                </c:pt>
                <c:pt idx="7782">
                  <c:v>319.21899999999965</c:v>
                </c:pt>
                <c:pt idx="7783">
                  <c:v>319.10700000000008</c:v>
                </c:pt>
                <c:pt idx="7784">
                  <c:v>318.98299999999978</c:v>
                </c:pt>
                <c:pt idx="7785">
                  <c:v>318.84800000000001</c:v>
                </c:pt>
                <c:pt idx="7786">
                  <c:v>318.702</c:v>
                </c:pt>
                <c:pt idx="7787">
                  <c:v>318.54399999999993</c:v>
                </c:pt>
                <c:pt idx="7788">
                  <c:v>318.375</c:v>
                </c:pt>
                <c:pt idx="7789">
                  <c:v>318.19499999999999</c:v>
                </c:pt>
                <c:pt idx="7790">
                  <c:v>318.00400000000002</c:v>
                </c:pt>
                <c:pt idx="7791">
                  <c:v>317.803</c:v>
                </c:pt>
                <c:pt idx="7792">
                  <c:v>317.58999999999975</c:v>
                </c:pt>
                <c:pt idx="7793">
                  <c:v>317.36599999999999</c:v>
                </c:pt>
                <c:pt idx="7794">
                  <c:v>317.13200000000001</c:v>
                </c:pt>
                <c:pt idx="7795">
                  <c:v>316.887</c:v>
                </c:pt>
                <c:pt idx="7796">
                  <c:v>316.63200000000001</c:v>
                </c:pt>
                <c:pt idx="7797">
                  <c:v>316.36599999999999</c:v>
                </c:pt>
                <c:pt idx="7798">
                  <c:v>316.08999999999975</c:v>
                </c:pt>
                <c:pt idx="7799">
                  <c:v>315.803</c:v>
                </c:pt>
                <c:pt idx="7800">
                  <c:v>315.50700000000001</c:v>
                </c:pt>
                <c:pt idx="7801">
                  <c:v>315.2</c:v>
                </c:pt>
                <c:pt idx="7802">
                  <c:v>314.88400000000001</c:v>
                </c:pt>
                <c:pt idx="7803">
                  <c:v>314.55700000000002</c:v>
                </c:pt>
                <c:pt idx="7804">
                  <c:v>314.22099999999978</c:v>
                </c:pt>
                <c:pt idx="7805">
                  <c:v>313.87599999999975</c:v>
                </c:pt>
                <c:pt idx="7806">
                  <c:v>313.52099999999979</c:v>
                </c:pt>
                <c:pt idx="7807">
                  <c:v>313.15699999999993</c:v>
                </c:pt>
                <c:pt idx="7808">
                  <c:v>312.78299999999979</c:v>
                </c:pt>
                <c:pt idx="7809">
                  <c:v>312.40099999999978</c:v>
                </c:pt>
                <c:pt idx="7810">
                  <c:v>312.00900000000001</c:v>
                </c:pt>
                <c:pt idx="7811">
                  <c:v>311.60899999999975</c:v>
                </c:pt>
                <c:pt idx="7812">
                  <c:v>311.2</c:v>
                </c:pt>
                <c:pt idx="7813">
                  <c:v>310.78199999999958</c:v>
                </c:pt>
                <c:pt idx="7814">
                  <c:v>310.35599999999999</c:v>
                </c:pt>
                <c:pt idx="7815">
                  <c:v>309.92200000000003</c:v>
                </c:pt>
                <c:pt idx="7816">
                  <c:v>309.47999999999979</c:v>
                </c:pt>
                <c:pt idx="7817">
                  <c:v>309.02999999999975</c:v>
                </c:pt>
                <c:pt idx="7818">
                  <c:v>308.572</c:v>
                </c:pt>
                <c:pt idx="7819">
                  <c:v>308.10599999999999</c:v>
                </c:pt>
                <c:pt idx="7820">
                  <c:v>307.63299999999975</c:v>
                </c:pt>
                <c:pt idx="7821">
                  <c:v>307.15199999999999</c:v>
                </c:pt>
                <c:pt idx="7822">
                  <c:v>306.66399999999999</c:v>
                </c:pt>
                <c:pt idx="7823">
                  <c:v>306.16899999999993</c:v>
                </c:pt>
                <c:pt idx="7824">
                  <c:v>305.66800000000001</c:v>
                </c:pt>
                <c:pt idx="7825">
                  <c:v>305.15899999999999</c:v>
                </c:pt>
                <c:pt idx="7826">
                  <c:v>304.64400000000023</c:v>
                </c:pt>
                <c:pt idx="7827">
                  <c:v>304.12299999999999</c:v>
                </c:pt>
                <c:pt idx="7828">
                  <c:v>303.59599999999978</c:v>
                </c:pt>
                <c:pt idx="7829">
                  <c:v>303.06200000000001</c:v>
                </c:pt>
                <c:pt idx="7830">
                  <c:v>302.52199999999965</c:v>
                </c:pt>
                <c:pt idx="7831">
                  <c:v>301.97699999999958</c:v>
                </c:pt>
                <c:pt idx="7832">
                  <c:v>301.42599999999965</c:v>
                </c:pt>
                <c:pt idx="7833">
                  <c:v>300.87</c:v>
                </c:pt>
                <c:pt idx="7834">
                  <c:v>300.30900000000008</c:v>
                </c:pt>
                <c:pt idx="7835">
                  <c:v>299.74299999999999</c:v>
                </c:pt>
                <c:pt idx="7836">
                  <c:v>299.17200000000008</c:v>
                </c:pt>
                <c:pt idx="7837">
                  <c:v>298.59599999999978</c:v>
                </c:pt>
                <c:pt idx="7838">
                  <c:v>298.01599999999979</c:v>
                </c:pt>
                <c:pt idx="7839">
                  <c:v>297.43199999999962</c:v>
                </c:pt>
                <c:pt idx="7840">
                  <c:v>296.84300000000002</c:v>
                </c:pt>
                <c:pt idx="7841">
                  <c:v>296.25099999999975</c:v>
                </c:pt>
                <c:pt idx="7842">
                  <c:v>295.65400000000022</c:v>
                </c:pt>
                <c:pt idx="7843">
                  <c:v>295.05500000000001</c:v>
                </c:pt>
                <c:pt idx="7844">
                  <c:v>294.452</c:v>
                </c:pt>
                <c:pt idx="7845">
                  <c:v>293.846</c:v>
                </c:pt>
                <c:pt idx="7846">
                  <c:v>293.23599999999965</c:v>
                </c:pt>
                <c:pt idx="7847">
                  <c:v>292.62400000000002</c:v>
                </c:pt>
                <c:pt idx="7848">
                  <c:v>292.01</c:v>
                </c:pt>
                <c:pt idx="7849">
                  <c:v>291.39299999999974</c:v>
                </c:pt>
                <c:pt idx="7850">
                  <c:v>290.774</c:v>
                </c:pt>
                <c:pt idx="7851">
                  <c:v>290.15300000000002</c:v>
                </c:pt>
                <c:pt idx="7852">
                  <c:v>289.52999999999975</c:v>
                </c:pt>
                <c:pt idx="7853">
                  <c:v>288.90499999999975</c:v>
                </c:pt>
                <c:pt idx="7854">
                  <c:v>288.279</c:v>
                </c:pt>
                <c:pt idx="7855">
                  <c:v>287.65199999999999</c:v>
                </c:pt>
                <c:pt idx="7856">
                  <c:v>287.024</c:v>
                </c:pt>
                <c:pt idx="7857">
                  <c:v>286.39499999999975</c:v>
                </c:pt>
                <c:pt idx="7858">
                  <c:v>285.76499999999999</c:v>
                </c:pt>
                <c:pt idx="7859">
                  <c:v>285.13499999999999</c:v>
                </c:pt>
                <c:pt idx="7860">
                  <c:v>284.50400000000002</c:v>
                </c:pt>
                <c:pt idx="7861">
                  <c:v>283.87400000000002</c:v>
                </c:pt>
                <c:pt idx="7862">
                  <c:v>283.24299999999999</c:v>
                </c:pt>
                <c:pt idx="7863">
                  <c:v>282.613</c:v>
                </c:pt>
                <c:pt idx="7864">
                  <c:v>281.98399999999958</c:v>
                </c:pt>
                <c:pt idx="7865">
                  <c:v>281.35500000000002</c:v>
                </c:pt>
                <c:pt idx="7866">
                  <c:v>280.72699999999958</c:v>
                </c:pt>
                <c:pt idx="7867">
                  <c:v>280.10000000000002</c:v>
                </c:pt>
                <c:pt idx="7868">
                  <c:v>279.47399999999965</c:v>
                </c:pt>
                <c:pt idx="7869">
                  <c:v>278.85000000000002</c:v>
                </c:pt>
                <c:pt idx="7870">
                  <c:v>278.22699999999958</c:v>
                </c:pt>
                <c:pt idx="7871">
                  <c:v>277.60599999999999</c:v>
                </c:pt>
                <c:pt idx="7872">
                  <c:v>276.98799999999977</c:v>
                </c:pt>
                <c:pt idx="7873">
                  <c:v>276.37099999999975</c:v>
                </c:pt>
                <c:pt idx="7874">
                  <c:v>275.75700000000001</c:v>
                </c:pt>
                <c:pt idx="7875">
                  <c:v>275.14600000000002</c:v>
                </c:pt>
                <c:pt idx="7876">
                  <c:v>274.53699999999958</c:v>
                </c:pt>
                <c:pt idx="7877">
                  <c:v>273.93199999999962</c:v>
                </c:pt>
                <c:pt idx="7878">
                  <c:v>273.32900000000001</c:v>
                </c:pt>
                <c:pt idx="7879">
                  <c:v>272.72999999999979</c:v>
                </c:pt>
                <c:pt idx="7880">
                  <c:v>272.13400000000001</c:v>
                </c:pt>
                <c:pt idx="7881">
                  <c:v>271.54199999999975</c:v>
                </c:pt>
                <c:pt idx="7882">
                  <c:v>270.95400000000001</c:v>
                </c:pt>
                <c:pt idx="7883">
                  <c:v>270.37</c:v>
                </c:pt>
                <c:pt idx="7884">
                  <c:v>269.78999999999979</c:v>
                </c:pt>
                <c:pt idx="7885">
                  <c:v>269.21499999999975</c:v>
                </c:pt>
                <c:pt idx="7886">
                  <c:v>268.64400000000023</c:v>
                </c:pt>
                <c:pt idx="7887">
                  <c:v>268.07799999999975</c:v>
                </c:pt>
                <c:pt idx="7888">
                  <c:v>267.517</c:v>
                </c:pt>
                <c:pt idx="7889">
                  <c:v>266.96099999999979</c:v>
                </c:pt>
                <c:pt idx="7890">
                  <c:v>266.41000000000003</c:v>
                </c:pt>
                <c:pt idx="7891">
                  <c:v>265.86500000000001</c:v>
                </c:pt>
                <c:pt idx="7892">
                  <c:v>265.32499999999999</c:v>
                </c:pt>
                <c:pt idx="7893">
                  <c:v>264.79099999999966</c:v>
                </c:pt>
                <c:pt idx="7894">
                  <c:v>264.26299999999975</c:v>
                </c:pt>
                <c:pt idx="7895">
                  <c:v>263.74099999999999</c:v>
                </c:pt>
                <c:pt idx="7896">
                  <c:v>263.2249999999998</c:v>
                </c:pt>
                <c:pt idx="7897">
                  <c:v>262.71499999999975</c:v>
                </c:pt>
                <c:pt idx="7898">
                  <c:v>262.21199999999965</c:v>
                </c:pt>
                <c:pt idx="7899">
                  <c:v>261.71599999999978</c:v>
                </c:pt>
                <c:pt idx="7900">
                  <c:v>261.22699999999958</c:v>
                </c:pt>
                <c:pt idx="7901">
                  <c:v>260.74400000000026</c:v>
                </c:pt>
                <c:pt idx="7902">
                  <c:v>260.26900000000001</c:v>
                </c:pt>
                <c:pt idx="7903">
                  <c:v>259.80099999999999</c:v>
                </c:pt>
                <c:pt idx="7904">
                  <c:v>259.33999999999975</c:v>
                </c:pt>
                <c:pt idx="7905">
                  <c:v>258.887</c:v>
                </c:pt>
                <c:pt idx="7906">
                  <c:v>258.44200000000001</c:v>
                </c:pt>
                <c:pt idx="7907">
                  <c:v>258.00400000000002</c:v>
                </c:pt>
                <c:pt idx="7908">
                  <c:v>257.57400000000001</c:v>
                </c:pt>
                <c:pt idx="7909">
                  <c:v>257.15300000000002</c:v>
                </c:pt>
                <c:pt idx="7910">
                  <c:v>256.73899999999958</c:v>
                </c:pt>
                <c:pt idx="7911">
                  <c:v>256.334</c:v>
                </c:pt>
                <c:pt idx="7912">
                  <c:v>255.93800000000007</c:v>
                </c:pt>
                <c:pt idx="7913">
                  <c:v>255.54900000000001</c:v>
                </c:pt>
                <c:pt idx="7914">
                  <c:v>255.17</c:v>
                </c:pt>
                <c:pt idx="7915">
                  <c:v>254.79900000000001</c:v>
                </c:pt>
                <c:pt idx="7916">
                  <c:v>254.43800000000007</c:v>
                </c:pt>
                <c:pt idx="7917">
                  <c:v>254.08500000000001</c:v>
                </c:pt>
                <c:pt idx="7918">
                  <c:v>253.74099999999999</c:v>
                </c:pt>
                <c:pt idx="7919">
                  <c:v>253.40700000000001</c:v>
                </c:pt>
                <c:pt idx="7920">
                  <c:v>253.08100000000007</c:v>
                </c:pt>
                <c:pt idx="7921">
                  <c:v>252.76599999999999</c:v>
                </c:pt>
                <c:pt idx="7922">
                  <c:v>252.459</c:v>
                </c:pt>
                <c:pt idx="7923">
                  <c:v>252.16300000000001</c:v>
                </c:pt>
                <c:pt idx="7924">
                  <c:v>251.876</c:v>
                </c:pt>
                <c:pt idx="7925">
                  <c:v>251.59800000000001</c:v>
                </c:pt>
                <c:pt idx="7926">
                  <c:v>251.33100000000007</c:v>
                </c:pt>
                <c:pt idx="7927">
                  <c:v>251.07300000000001</c:v>
                </c:pt>
                <c:pt idx="7928">
                  <c:v>250.82600000000011</c:v>
                </c:pt>
                <c:pt idx="7929">
                  <c:v>250.58800000000011</c:v>
                </c:pt>
                <c:pt idx="7930">
                  <c:v>250.36</c:v>
                </c:pt>
                <c:pt idx="7931">
                  <c:v>250.14299999999997</c:v>
                </c:pt>
                <c:pt idx="7932">
                  <c:v>249.93600000000001</c:v>
                </c:pt>
                <c:pt idx="7933">
                  <c:v>249.739</c:v>
                </c:pt>
                <c:pt idx="7934">
                  <c:v>249.553</c:v>
                </c:pt>
                <c:pt idx="7935">
                  <c:v>249.37700000000001</c:v>
                </c:pt>
                <c:pt idx="7936">
                  <c:v>249.21199999999999</c:v>
                </c:pt>
                <c:pt idx="7937">
                  <c:v>249.05700000000004</c:v>
                </c:pt>
                <c:pt idx="7938">
                  <c:v>248.91200000000001</c:v>
                </c:pt>
                <c:pt idx="7939">
                  <c:v>248.77799999999999</c:v>
                </c:pt>
                <c:pt idx="7940">
                  <c:v>248.655</c:v>
                </c:pt>
                <c:pt idx="7941">
                  <c:v>248.542</c:v>
                </c:pt>
                <c:pt idx="7942">
                  <c:v>248.441</c:v>
                </c:pt>
                <c:pt idx="7943">
                  <c:v>248.35000000000011</c:v>
                </c:pt>
                <c:pt idx="7944">
                  <c:v>248.26900000000001</c:v>
                </c:pt>
                <c:pt idx="7945">
                  <c:v>248.2</c:v>
                </c:pt>
                <c:pt idx="7946">
                  <c:v>248.14099999999999</c:v>
                </c:pt>
                <c:pt idx="7947">
                  <c:v>248.09300000000002</c:v>
                </c:pt>
                <c:pt idx="7948">
                  <c:v>248.05500000000001</c:v>
                </c:pt>
                <c:pt idx="7949">
                  <c:v>248.029</c:v>
                </c:pt>
                <c:pt idx="7950">
                  <c:v>248.01300000000001</c:v>
                </c:pt>
                <c:pt idx="7951">
                  <c:v>248.00800000000001</c:v>
                </c:pt>
                <c:pt idx="7952">
                  <c:v>248.01499999999999</c:v>
                </c:pt>
                <c:pt idx="7953">
                  <c:v>248.03100000000001</c:v>
                </c:pt>
                <c:pt idx="7954">
                  <c:v>248.059</c:v>
                </c:pt>
                <c:pt idx="7955">
                  <c:v>248.09800000000001</c:v>
                </c:pt>
                <c:pt idx="7956">
                  <c:v>248.14699999999999</c:v>
                </c:pt>
                <c:pt idx="7957">
                  <c:v>248.20699999999999</c:v>
                </c:pt>
                <c:pt idx="7958">
                  <c:v>248.27699999999999</c:v>
                </c:pt>
                <c:pt idx="7959">
                  <c:v>248.35900000000001</c:v>
                </c:pt>
                <c:pt idx="7960">
                  <c:v>248.45100000000011</c:v>
                </c:pt>
                <c:pt idx="7961">
                  <c:v>248.553</c:v>
                </c:pt>
                <c:pt idx="7962">
                  <c:v>248.667</c:v>
                </c:pt>
                <c:pt idx="7963">
                  <c:v>248.79</c:v>
                </c:pt>
                <c:pt idx="7964">
                  <c:v>248.92500000000001</c:v>
                </c:pt>
                <c:pt idx="7965">
                  <c:v>249.07</c:v>
                </c:pt>
                <c:pt idx="7966">
                  <c:v>249.22499999999999</c:v>
                </c:pt>
                <c:pt idx="7967">
                  <c:v>249.3910000000001</c:v>
                </c:pt>
                <c:pt idx="7968">
                  <c:v>249.56700000000001</c:v>
                </c:pt>
                <c:pt idx="7969">
                  <c:v>249.75299999999999</c:v>
                </c:pt>
                <c:pt idx="7970">
                  <c:v>249.94900000000001</c:v>
                </c:pt>
                <c:pt idx="7971">
                  <c:v>250.15600000000001</c:v>
                </c:pt>
                <c:pt idx="7972">
                  <c:v>250.37300000000002</c:v>
                </c:pt>
                <c:pt idx="7973">
                  <c:v>250.59900000000002</c:v>
                </c:pt>
                <c:pt idx="7974">
                  <c:v>250.83600000000001</c:v>
                </c:pt>
                <c:pt idx="7975">
                  <c:v>251.08200000000011</c:v>
                </c:pt>
                <c:pt idx="7976">
                  <c:v>251.339</c:v>
                </c:pt>
                <c:pt idx="7977">
                  <c:v>251.60399999999998</c:v>
                </c:pt>
                <c:pt idx="7978">
                  <c:v>251.88000000000011</c:v>
                </c:pt>
                <c:pt idx="7979">
                  <c:v>252.16499999999999</c:v>
                </c:pt>
                <c:pt idx="7980">
                  <c:v>252.459</c:v>
                </c:pt>
                <c:pt idx="7981">
                  <c:v>252.76300000000001</c:v>
                </c:pt>
                <c:pt idx="7982">
                  <c:v>253.07599999999999</c:v>
                </c:pt>
                <c:pt idx="7983">
                  <c:v>253.39800000000011</c:v>
                </c:pt>
                <c:pt idx="7984">
                  <c:v>253.72900000000001</c:v>
                </c:pt>
                <c:pt idx="7985">
                  <c:v>254.06900000000002</c:v>
                </c:pt>
                <c:pt idx="7986">
                  <c:v>254.41800000000001</c:v>
                </c:pt>
                <c:pt idx="7987">
                  <c:v>254.77599999999998</c:v>
                </c:pt>
                <c:pt idx="7988">
                  <c:v>255.142</c:v>
                </c:pt>
                <c:pt idx="7989">
                  <c:v>255.517</c:v>
                </c:pt>
                <c:pt idx="7990">
                  <c:v>255.9</c:v>
                </c:pt>
                <c:pt idx="7991">
                  <c:v>256.29099999999966</c:v>
                </c:pt>
                <c:pt idx="7992">
                  <c:v>256.69</c:v>
                </c:pt>
                <c:pt idx="7993">
                  <c:v>257.09699999999958</c:v>
                </c:pt>
                <c:pt idx="7994">
                  <c:v>257.512</c:v>
                </c:pt>
                <c:pt idx="7995">
                  <c:v>257.93499999999977</c:v>
                </c:pt>
                <c:pt idx="7996">
                  <c:v>258.36500000000001</c:v>
                </c:pt>
                <c:pt idx="7997">
                  <c:v>258.803</c:v>
                </c:pt>
                <c:pt idx="7998">
                  <c:v>259.24799999999999</c:v>
                </c:pt>
                <c:pt idx="7999">
                  <c:v>259.7</c:v>
                </c:pt>
                <c:pt idx="8000">
                  <c:v>260.16000000000008</c:v>
                </c:pt>
                <c:pt idx="8001">
                  <c:v>260.62599999999975</c:v>
                </c:pt>
                <c:pt idx="8002">
                  <c:v>261.09799999999979</c:v>
                </c:pt>
                <c:pt idx="8003">
                  <c:v>261.57799999999975</c:v>
                </c:pt>
                <c:pt idx="8004">
                  <c:v>262.06299999999999</c:v>
                </c:pt>
                <c:pt idx="8005">
                  <c:v>262.55500000000001</c:v>
                </c:pt>
                <c:pt idx="8006">
                  <c:v>263.053</c:v>
                </c:pt>
                <c:pt idx="8007">
                  <c:v>263.55700000000002</c:v>
                </c:pt>
                <c:pt idx="8008">
                  <c:v>264.06700000000001</c:v>
                </c:pt>
                <c:pt idx="8009">
                  <c:v>264.58300000000003</c:v>
                </c:pt>
                <c:pt idx="8010">
                  <c:v>265.10300000000001</c:v>
                </c:pt>
                <c:pt idx="8011">
                  <c:v>265.62900000000002</c:v>
                </c:pt>
                <c:pt idx="8012">
                  <c:v>266.161</c:v>
                </c:pt>
                <c:pt idx="8013">
                  <c:v>266.697</c:v>
                </c:pt>
                <c:pt idx="8014">
                  <c:v>267.23699999999963</c:v>
                </c:pt>
                <c:pt idx="8015">
                  <c:v>267.78299999999979</c:v>
                </c:pt>
                <c:pt idx="8016">
                  <c:v>268.33300000000003</c:v>
                </c:pt>
                <c:pt idx="8017">
                  <c:v>268.887</c:v>
                </c:pt>
                <c:pt idx="8018">
                  <c:v>269.44499999999999</c:v>
                </c:pt>
                <c:pt idx="8019">
                  <c:v>270.00700000000001</c:v>
                </c:pt>
                <c:pt idx="8020">
                  <c:v>270.57299999999975</c:v>
                </c:pt>
                <c:pt idx="8021">
                  <c:v>271.14200000000022</c:v>
                </c:pt>
                <c:pt idx="8022">
                  <c:v>271.714</c:v>
                </c:pt>
                <c:pt idx="8023">
                  <c:v>272.28999999999979</c:v>
                </c:pt>
                <c:pt idx="8024">
                  <c:v>272.86900000000026</c:v>
                </c:pt>
                <c:pt idx="8025">
                  <c:v>273.45</c:v>
                </c:pt>
                <c:pt idx="8026">
                  <c:v>274.03399999999965</c:v>
                </c:pt>
                <c:pt idx="8027">
                  <c:v>274.62</c:v>
                </c:pt>
                <c:pt idx="8028">
                  <c:v>275.209</c:v>
                </c:pt>
                <c:pt idx="8029">
                  <c:v>275.79899999999958</c:v>
                </c:pt>
                <c:pt idx="8030">
                  <c:v>276.392</c:v>
                </c:pt>
                <c:pt idx="8031">
                  <c:v>276.98599999999965</c:v>
                </c:pt>
                <c:pt idx="8032">
                  <c:v>277.58099999999979</c:v>
                </c:pt>
                <c:pt idx="8033">
                  <c:v>278.178</c:v>
                </c:pt>
                <c:pt idx="8034">
                  <c:v>278.77499999999975</c:v>
                </c:pt>
                <c:pt idx="8035">
                  <c:v>279.37400000000002</c:v>
                </c:pt>
                <c:pt idx="8036">
                  <c:v>279.97299999999979</c:v>
                </c:pt>
                <c:pt idx="8037">
                  <c:v>280.572</c:v>
                </c:pt>
                <c:pt idx="8038">
                  <c:v>281.17200000000008</c:v>
                </c:pt>
                <c:pt idx="8039">
                  <c:v>281.77199999999965</c:v>
                </c:pt>
                <c:pt idx="8040">
                  <c:v>282.37200000000001</c:v>
                </c:pt>
                <c:pt idx="8041">
                  <c:v>282.97099999999978</c:v>
                </c:pt>
                <c:pt idx="8042">
                  <c:v>283.57</c:v>
                </c:pt>
                <c:pt idx="8043">
                  <c:v>284.16800000000001</c:v>
                </c:pt>
                <c:pt idx="8044">
                  <c:v>284.76499999999999</c:v>
                </c:pt>
                <c:pt idx="8045">
                  <c:v>285.36099999999999</c:v>
                </c:pt>
                <c:pt idx="8046">
                  <c:v>285.95599999999979</c:v>
                </c:pt>
                <c:pt idx="8047">
                  <c:v>286.54899999999975</c:v>
                </c:pt>
                <c:pt idx="8048">
                  <c:v>287.14100000000002</c:v>
                </c:pt>
                <c:pt idx="8049">
                  <c:v>287.72999999999979</c:v>
                </c:pt>
                <c:pt idx="8050">
                  <c:v>288.31799999999993</c:v>
                </c:pt>
                <c:pt idx="8051">
                  <c:v>288.90299999999979</c:v>
                </c:pt>
                <c:pt idx="8052">
                  <c:v>289.48499999999979</c:v>
                </c:pt>
                <c:pt idx="8053">
                  <c:v>290.065</c:v>
                </c:pt>
                <c:pt idx="8054">
                  <c:v>290.64200000000022</c:v>
                </c:pt>
                <c:pt idx="8055">
                  <c:v>291.21599999999978</c:v>
                </c:pt>
                <c:pt idx="8056">
                  <c:v>291.78599999999977</c:v>
                </c:pt>
                <c:pt idx="8057">
                  <c:v>292.35300000000001</c:v>
                </c:pt>
                <c:pt idx="8058">
                  <c:v>292.91699999999958</c:v>
                </c:pt>
                <c:pt idx="8059">
                  <c:v>293.47599999999977</c:v>
                </c:pt>
                <c:pt idx="8060">
                  <c:v>294.03099999999978</c:v>
                </c:pt>
                <c:pt idx="8061">
                  <c:v>294.58199999999965</c:v>
                </c:pt>
                <c:pt idx="8062">
                  <c:v>295.12900000000002</c:v>
                </c:pt>
                <c:pt idx="8063">
                  <c:v>295.67099999999999</c:v>
                </c:pt>
                <c:pt idx="8064">
                  <c:v>296.20800000000003</c:v>
                </c:pt>
                <c:pt idx="8065">
                  <c:v>296.74</c:v>
                </c:pt>
                <c:pt idx="8066">
                  <c:v>297.267</c:v>
                </c:pt>
                <c:pt idx="8067">
                  <c:v>297.78899999999965</c:v>
                </c:pt>
                <c:pt idx="8068">
                  <c:v>298.30500000000001</c:v>
                </c:pt>
                <c:pt idx="8069">
                  <c:v>298.815</c:v>
                </c:pt>
                <c:pt idx="8070">
                  <c:v>299.31900000000002</c:v>
                </c:pt>
                <c:pt idx="8071">
                  <c:v>299.81700000000001</c:v>
                </c:pt>
                <c:pt idx="8072">
                  <c:v>300.30900000000008</c:v>
                </c:pt>
                <c:pt idx="8073">
                  <c:v>300.79499999999979</c:v>
                </c:pt>
                <c:pt idx="8074">
                  <c:v>301.274</c:v>
                </c:pt>
                <c:pt idx="8075">
                  <c:v>301.74599999999975</c:v>
                </c:pt>
                <c:pt idx="8076">
                  <c:v>302.21099999999979</c:v>
                </c:pt>
                <c:pt idx="8077">
                  <c:v>302.66899999999993</c:v>
                </c:pt>
                <c:pt idx="8078">
                  <c:v>303.11900000000026</c:v>
                </c:pt>
                <c:pt idx="8079">
                  <c:v>303.56200000000001</c:v>
                </c:pt>
                <c:pt idx="8080">
                  <c:v>303.99799999999965</c:v>
                </c:pt>
                <c:pt idx="8081">
                  <c:v>304.42499999999978</c:v>
                </c:pt>
                <c:pt idx="8082">
                  <c:v>304.84500000000008</c:v>
                </c:pt>
                <c:pt idx="8083">
                  <c:v>305.25599999999974</c:v>
                </c:pt>
                <c:pt idx="8084">
                  <c:v>305.65899999999999</c:v>
                </c:pt>
                <c:pt idx="8085">
                  <c:v>306.05399999999975</c:v>
                </c:pt>
                <c:pt idx="8086">
                  <c:v>306.44099999999975</c:v>
                </c:pt>
                <c:pt idx="8087">
                  <c:v>306.81799999999993</c:v>
                </c:pt>
                <c:pt idx="8088">
                  <c:v>307.18700000000001</c:v>
                </c:pt>
                <c:pt idx="8089">
                  <c:v>307.54599999999999</c:v>
                </c:pt>
                <c:pt idx="8090">
                  <c:v>307.89699999999965</c:v>
                </c:pt>
                <c:pt idx="8091">
                  <c:v>308.23799999999977</c:v>
                </c:pt>
                <c:pt idx="8092">
                  <c:v>308.56900000000002</c:v>
                </c:pt>
                <c:pt idx="8093">
                  <c:v>308.89099999999979</c:v>
                </c:pt>
                <c:pt idx="8094">
                  <c:v>309.20400000000001</c:v>
                </c:pt>
                <c:pt idx="8095">
                  <c:v>309.50599999999974</c:v>
                </c:pt>
                <c:pt idx="8096">
                  <c:v>309.79899999999958</c:v>
                </c:pt>
                <c:pt idx="8097">
                  <c:v>310.08199999999965</c:v>
                </c:pt>
                <c:pt idx="8098">
                  <c:v>310.35399999999993</c:v>
                </c:pt>
                <c:pt idx="8099">
                  <c:v>310.61599999999999</c:v>
                </c:pt>
                <c:pt idx="8100">
                  <c:v>310.86700000000002</c:v>
                </c:pt>
                <c:pt idx="8101">
                  <c:v>311.108</c:v>
                </c:pt>
                <c:pt idx="8102">
                  <c:v>311.33799999999979</c:v>
                </c:pt>
                <c:pt idx="8103">
                  <c:v>311.55799999999999</c:v>
                </c:pt>
                <c:pt idx="8104">
                  <c:v>311.767</c:v>
                </c:pt>
                <c:pt idx="8105">
                  <c:v>311.964</c:v>
                </c:pt>
                <c:pt idx="8106">
                  <c:v>312.15100000000001</c:v>
                </c:pt>
                <c:pt idx="8107">
                  <c:v>312.32599999999979</c:v>
                </c:pt>
                <c:pt idx="8108">
                  <c:v>312.48999999999978</c:v>
                </c:pt>
                <c:pt idx="8109">
                  <c:v>312.64299999999997</c:v>
                </c:pt>
                <c:pt idx="8110">
                  <c:v>312.78399999999965</c:v>
                </c:pt>
                <c:pt idx="8111">
                  <c:v>312.91399999999965</c:v>
                </c:pt>
                <c:pt idx="8112">
                  <c:v>313.03199999999958</c:v>
                </c:pt>
                <c:pt idx="8113">
                  <c:v>313.13799999999975</c:v>
                </c:pt>
                <c:pt idx="8114">
                  <c:v>313.23299999999978</c:v>
                </c:pt>
                <c:pt idx="8115">
                  <c:v>313.31599999999975</c:v>
                </c:pt>
                <c:pt idx="8116">
                  <c:v>313.387</c:v>
                </c:pt>
                <c:pt idx="8117">
                  <c:v>313.44600000000003</c:v>
                </c:pt>
                <c:pt idx="8118">
                  <c:v>313.49299999999965</c:v>
                </c:pt>
                <c:pt idx="8119">
                  <c:v>313.52799999999979</c:v>
                </c:pt>
                <c:pt idx="8120">
                  <c:v>313.55</c:v>
                </c:pt>
                <c:pt idx="8121">
                  <c:v>313.56099999999975</c:v>
                </c:pt>
                <c:pt idx="8122">
                  <c:v>313.55900000000008</c:v>
                </c:pt>
                <c:pt idx="8123">
                  <c:v>313.54500000000002</c:v>
                </c:pt>
                <c:pt idx="8124">
                  <c:v>313.51900000000001</c:v>
                </c:pt>
                <c:pt idx="8125">
                  <c:v>313.47999999999979</c:v>
                </c:pt>
                <c:pt idx="8126">
                  <c:v>313.42899999999958</c:v>
                </c:pt>
                <c:pt idx="8127">
                  <c:v>313.36500000000001</c:v>
                </c:pt>
                <c:pt idx="8128">
                  <c:v>313.28899999999965</c:v>
                </c:pt>
                <c:pt idx="8129">
                  <c:v>313.20099999999979</c:v>
                </c:pt>
                <c:pt idx="8130">
                  <c:v>313.10000000000002</c:v>
                </c:pt>
                <c:pt idx="8131">
                  <c:v>312.98599999999965</c:v>
                </c:pt>
                <c:pt idx="8132">
                  <c:v>312.86</c:v>
                </c:pt>
                <c:pt idx="8133">
                  <c:v>312.72199999999958</c:v>
                </c:pt>
                <c:pt idx="8134">
                  <c:v>312.57100000000003</c:v>
                </c:pt>
                <c:pt idx="8135">
                  <c:v>312.40699999999958</c:v>
                </c:pt>
                <c:pt idx="8136">
                  <c:v>312.23099999999965</c:v>
                </c:pt>
                <c:pt idx="8137">
                  <c:v>312.04199999999975</c:v>
                </c:pt>
                <c:pt idx="8138">
                  <c:v>311.84100000000001</c:v>
                </c:pt>
                <c:pt idx="8139">
                  <c:v>311.62700000000001</c:v>
                </c:pt>
                <c:pt idx="8140">
                  <c:v>311.39999999999975</c:v>
                </c:pt>
                <c:pt idx="8141">
                  <c:v>311.16199999999975</c:v>
                </c:pt>
                <c:pt idx="8142">
                  <c:v>310.91000000000003</c:v>
                </c:pt>
                <c:pt idx="8143">
                  <c:v>310.64699999999999</c:v>
                </c:pt>
                <c:pt idx="8144">
                  <c:v>310.37</c:v>
                </c:pt>
                <c:pt idx="8145">
                  <c:v>310.08199999999965</c:v>
                </c:pt>
                <c:pt idx="8146">
                  <c:v>309.78099999999978</c:v>
                </c:pt>
                <c:pt idx="8147">
                  <c:v>309.46799999999979</c:v>
                </c:pt>
                <c:pt idx="8148">
                  <c:v>309.14200000000022</c:v>
                </c:pt>
                <c:pt idx="8149">
                  <c:v>308.80399999999975</c:v>
                </c:pt>
                <c:pt idx="8150">
                  <c:v>308.45400000000001</c:v>
                </c:pt>
                <c:pt idx="8151">
                  <c:v>308.09199999999959</c:v>
                </c:pt>
                <c:pt idx="8152">
                  <c:v>307.71799999999979</c:v>
                </c:pt>
                <c:pt idx="8153">
                  <c:v>307.33199999999965</c:v>
                </c:pt>
                <c:pt idx="8154">
                  <c:v>306.93400000000003</c:v>
                </c:pt>
                <c:pt idx="8155">
                  <c:v>306.524</c:v>
                </c:pt>
                <c:pt idx="8156">
                  <c:v>306.10300000000001</c:v>
                </c:pt>
                <c:pt idx="8157">
                  <c:v>305.66899999999993</c:v>
                </c:pt>
                <c:pt idx="8158">
                  <c:v>305.22399999999965</c:v>
                </c:pt>
                <c:pt idx="8159">
                  <c:v>304.767</c:v>
                </c:pt>
                <c:pt idx="8160">
                  <c:v>304.29899999999958</c:v>
                </c:pt>
                <c:pt idx="8161">
                  <c:v>303.82</c:v>
                </c:pt>
                <c:pt idx="8162">
                  <c:v>303.32900000000001</c:v>
                </c:pt>
                <c:pt idx="8163">
                  <c:v>302.827</c:v>
                </c:pt>
                <c:pt idx="8164">
                  <c:v>302.31400000000002</c:v>
                </c:pt>
                <c:pt idx="8165">
                  <c:v>301.78899999999965</c:v>
                </c:pt>
                <c:pt idx="8166">
                  <c:v>301.25400000000002</c:v>
                </c:pt>
                <c:pt idx="8167">
                  <c:v>300.70800000000003</c:v>
                </c:pt>
                <c:pt idx="8168">
                  <c:v>300.15199999999999</c:v>
                </c:pt>
                <c:pt idx="8169">
                  <c:v>299.58499999999975</c:v>
                </c:pt>
                <c:pt idx="8170">
                  <c:v>299.00700000000001</c:v>
                </c:pt>
                <c:pt idx="8171">
                  <c:v>298.41899999999958</c:v>
                </c:pt>
                <c:pt idx="8172">
                  <c:v>297.82100000000003</c:v>
                </c:pt>
                <c:pt idx="8173">
                  <c:v>297.21199999999965</c:v>
                </c:pt>
                <c:pt idx="8174">
                  <c:v>296.59399999999965</c:v>
                </c:pt>
                <c:pt idx="8175">
                  <c:v>295.96599999999978</c:v>
                </c:pt>
                <c:pt idx="8176">
                  <c:v>295.32799999999975</c:v>
                </c:pt>
                <c:pt idx="8177">
                  <c:v>294.68099999999993</c:v>
                </c:pt>
                <c:pt idx="8178">
                  <c:v>294.024</c:v>
                </c:pt>
                <c:pt idx="8179">
                  <c:v>293.358</c:v>
                </c:pt>
                <c:pt idx="8180">
                  <c:v>292.68299999999999</c:v>
                </c:pt>
                <c:pt idx="8181">
                  <c:v>291.99799999999965</c:v>
                </c:pt>
                <c:pt idx="8182">
                  <c:v>291.30500000000001</c:v>
                </c:pt>
                <c:pt idx="8183">
                  <c:v>290.60399999999993</c:v>
                </c:pt>
                <c:pt idx="8184">
                  <c:v>289.89299999999974</c:v>
                </c:pt>
                <c:pt idx="8185">
                  <c:v>289.17500000000001</c:v>
                </c:pt>
                <c:pt idx="8186">
                  <c:v>288.44799999999975</c:v>
                </c:pt>
                <c:pt idx="8187">
                  <c:v>287.71299999999979</c:v>
                </c:pt>
                <c:pt idx="8188">
                  <c:v>286.97000000000003</c:v>
                </c:pt>
                <c:pt idx="8189">
                  <c:v>286.22000000000003</c:v>
                </c:pt>
                <c:pt idx="8190">
                  <c:v>285.46199999999965</c:v>
                </c:pt>
                <c:pt idx="8191">
                  <c:v>284.697</c:v>
                </c:pt>
                <c:pt idx="8192">
                  <c:v>283.92499999999978</c:v>
                </c:pt>
                <c:pt idx="8193">
                  <c:v>283.14499999999998</c:v>
                </c:pt>
                <c:pt idx="8194">
                  <c:v>282.35899999999975</c:v>
                </c:pt>
                <c:pt idx="8195">
                  <c:v>281.56599999999975</c:v>
                </c:pt>
                <c:pt idx="8196">
                  <c:v>280.767</c:v>
                </c:pt>
                <c:pt idx="8197">
                  <c:v>279.96099999999979</c:v>
                </c:pt>
                <c:pt idx="8198">
                  <c:v>279.14999999999998</c:v>
                </c:pt>
                <c:pt idx="8199">
                  <c:v>278.33300000000003</c:v>
                </c:pt>
                <c:pt idx="8200">
                  <c:v>277.50900000000001</c:v>
                </c:pt>
                <c:pt idx="8201">
                  <c:v>276.68099999999993</c:v>
                </c:pt>
                <c:pt idx="8202">
                  <c:v>275.84699999999975</c:v>
                </c:pt>
                <c:pt idx="8203">
                  <c:v>275.00799999999975</c:v>
                </c:pt>
                <c:pt idx="8204">
                  <c:v>274.16399999999999</c:v>
                </c:pt>
                <c:pt idx="8205">
                  <c:v>273.31599999999975</c:v>
                </c:pt>
                <c:pt idx="8206">
                  <c:v>272.46299999999979</c:v>
                </c:pt>
                <c:pt idx="8207">
                  <c:v>271.60599999999999</c:v>
                </c:pt>
                <c:pt idx="8208">
                  <c:v>270.745</c:v>
                </c:pt>
                <c:pt idx="8209">
                  <c:v>269.88</c:v>
                </c:pt>
                <c:pt idx="8210">
                  <c:v>269.0109999999998</c:v>
                </c:pt>
                <c:pt idx="8211">
                  <c:v>268.13900000000001</c:v>
                </c:pt>
                <c:pt idx="8212">
                  <c:v>267.26400000000001</c:v>
                </c:pt>
                <c:pt idx="8213">
                  <c:v>266.3859999999998</c:v>
                </c:pt>
                <c:pt idx="8214">
                  <c:v>265.505</c:v>
                </c:pt>
                <c:pt idx="8215">
                  <c:v>264.62099999999975</c:v>
                </c:pt>
                <c:pt idx="8216">
                  <c:v>263.73499999999979</c:v>
                </c:pt>
                <c:pt idx="8217">
                  <c:v>262.84699999999975</c:v>
                </c:pt>
                <c:pt idx="8218">
                  <c:v>261.95699999999965</c:v>
                </c:pt>
                <c:pt idx="8219">
                  <c:v>261.06599999999975</c:v>
                </c:pt>
                <c:pt idx="8220">
                  <c:v>260.173</c:v>
                </c:pt>
                <c:pt idx="8221">
                  <c:v>259.279</c:v>
                </c:pt>
                <c:pt idx="8222">
                  <c:v>258.38400000000001</c:v>
                </c:pt>
                <c:pt idx="8223">
                  <c:v>257.48799999999977</c:v>
                </c:pt>
                <c:pt idx="8224">
                  <c:v>256.59099999999978</c:v>
                </c:pt>
                <c:pt idx="8225">
                  <c:v>255.69499999999999</c:v>
                </c:pt>
                <c:pt idx="8226">
                  <c:v>254.798</c:v>
                </c:pt>
                <c:pt idx="8227">
                  <c:v>253.90100000000001</c:v>
                </c:pt>
                <c:pt idx="8228">
                  <c:v>253.005</c:v>
                </c:pt>
                <c:pt idx="8229">
                  <c:v>252.10900000000001</c:v>
                </c:pt>
                <c:pt idx="8230">
                  <c:v>251.21499999999995</c:v>
                </c:pt>
                <c:pt idx="8231">
                  <c:v>250.32100000000011</c:v>
                </c:pt>
                <c:pt idx="8232">
                  <c:v>249.429</c:v>
                </c:pt>
                <c:pt idx="8233">
                  <c:v>248.53800000000001</c:v>
                </c:pt>
                <c:pt idx="8234">
                  <c:v>247.64899999999997</c:v>
                </c:pt>
                <c:pt idx="8235">
                  <c:v>246.762</c:v>
                </c:pt>
                <c:pt idx="8236">
                  <c:v>245.87700000000001</c:v>
                </c:pt>
                <c:pt idx="8237">
                  <c:v>244.994</c:v>
                </c:pt>
                <c:pt idx="8238">
                  <c:v>244.11399999999998</c:v>
                </c:pt>
                <c:pt idx="8239">
                  <c:v>243.238</c:v>
                </c:pt>
                <c:pt idx="8240">
                  <c:v>242.364</c:v>
                </c:pt>
                <c:pt idx="8241">
                  <c:v>241.494</c:v>
                </c:pt>
                <c:pt idx="8242">
                  <c:v>240.62700000000001</c:v>
                </c:pt>
                <c:pt idx="8243">
                  <c:v>239.76399999999998</c:v>
                </c:pt>
                <c:pt idx="8244">
                  <c:v>238.905</c:v>
                </c:pt>
                <c:pt idx="8245">
                  <c:v>238.05100000000004</c:v>
                </c:pt>
                <c:pt idx="8246">
                  <c:v>237.20099999999999</c:v>
                </c:pt>
                <c:pt idx="8247">
                  <c:v>236.35600000000011</c:v>
                </c:pt>
                <c:pt idx="8248">
                  <c:v>235.51599999999999</c:v>
                </c:pt>
                <c:pt idx="8249">
                  <c:v>234.68100000000001</c:v>
                </c:pt>
                <c:pt idx="8250">
                  <c:v>233.85100000000011</c:v>
                </c:pt>
                <c:pt idx="8251">
                  <c:v>233.02700000000004</c:v>
                </c:pt>
                <c:pt idx="8252">
                  <c:v>232.20899999999997</c:v>
                </c:pt>
                <c:pt idx="8253">
                  <c:v>231.39700000000011</c:v>
                </c:pt>
                <c:pt idx="8254">
                  <c:v>230.59100000000001</c:v>
                </c:pt>
                <c:pt idx="8255">
                  <c:v>229.792</c:v>
                </c:pt>
                <c:pt idx="8256">
                  <c:v>229</c:v>
                </c:pt>
                <c:pt idx="8257">
                  <c:v>228.21399999999988</c:v>
                </c:pt>
                <c:pt idx="8258">
                  <c:v>227.43600000000001</c:v>
                </c:pt>
                <c:pt idx="8259">
                  <c:v>226.66499999999999</c:v>
                </c:pt>
                <c:pt idx="8260">
                  <c:v>225.90200000000004</c:v>
                </c:pt>
                <c:pt idx="8261">
                  <c:v>225.14699999999999</c:v>
                </c:pt>
                <c:pt idx="8262">
                  <c:v>224.399</c:v>
                </c:pt>
                <c:pt idx="8263">
                  <c:v>223.66</c:v>
                </c:pt>
                <c:pt idx="8264">
                  <c:v>222.929</c:v>
                </c:pt>
                <c:pt idx="8265">
                  <c:v>222.208</c:v>
                </c:pt>
                <c:pt idx="8266">
                  <c:v>221.494</c:v>
                </c:pt>
                <c:pt idx="8267">
                  <c:v>220.79</c:v>
                </c:pt>
                <c:pt idx="8268">
                  <c:v>220.095</c:v>
                </c:pt>
                <c:pt idx="8269">
                  <c:v>219.41</c:v>
                </c:pt>
                <c:pt idx="8270">
                  <c:v>218.73399999999998</c:v>
                </c:pt>
                <c:pt idx="8271">
                  <c:v>218.06900000000002</c:v>
                </c:pt>
                <c:pt idx="8272">
                  <c:v>217.41300000000001</c:v>
                </c:pt>
                <c:pt idx="8273">
                  <c:v>216.767</c:v>
                </c:pt>
                <c:pt idx="8274">
                  <c:v>216.13200000000001</c:v>
                </c:pt>
                <c:pt idx="8275">
                  <c:v>215.50700000000001</c:v>
                </c:pt>
                <c:pt idx="8276">
                  <c:v>214.89400000000001</c:v>
                </c:pt>
                <c:pt idx="8277">
                  <c:v>214.291</c:v>
                </c:pt>
                <c:pt idx="8278">
                  <c:v>213.69900000000001</c:v>
                </c:pt>
                <c:pt idx="8279">
                  <c:v>213.11899999999997</c:v>
                </c:pt>
                <c:pt idx="8280">
                  <c:v>212.55</c:v>
                </c:pt>
                <c:pt idx="8281">
                  <c:v>211.99300000000002</c:v>
                </c:pt>
                <c:pt idx="8282">
                  <c:v>211.44800000000001</c:v>
                </c:pt>
                <c:pt idx="8283">
                  <c:v>210.91499999999999</c:v>
                </c:pt>
                <c:pt idx="8284">
                  <c:v>210.39400000000001</c:v>
                </c:pt>
                <c:pt idx="8285">
                  <c:v>209.8850000000001</c:v>
                </c:pt>
                <c:pt idx="8286">
                  <c:v>209.38900000000001</c:v>
                </c:pt>
                <c:pt idx="8287">
                  <c:v>208.90600000000001</c:v>
                </c:pt>
                <c:pt idx="8288">
                  <c:v>208.435</c:v>
                </c:pt>
                <c:pt idx="8289">
                  <c:v>207.977</c:v>
                </c:pt>
                <c:pt idx="8290">
                  <c:v>207.53200000000001</c:v>
                </c:pt>
                <c:pt idx="8291">
                  <c:v>207.101</c:v>
                </c:pt>
                <c:pt idx="8292">
                  <c:v>206.68300000000002</c:v>
                </c:pt>
                <c:pt idx="8293">
                  <c:v>206.27799999999999</c:v>
                </c:pt>
                <c:pt idx="8294">
                  <c:v>205.88800000000012</c:v>
                </c:pt>
                <c:pt idx="8295">
                  <c:v>205.511</c:v>
                </c:pt>
                <c:pt idx="8296">
                  <c:v>205.148</c:v>
                </c:pt>
                <c:pt idx="8297">
                  <c:v>204.79900000000001</c:v>
                </c:pt>
                <c:pt idx="8298">
                  <c:v>204.464</c:v>
                </c:pt>
                <c:pt idx="8299">
                  <c:v>204.14299999999997</c:v>
                </c:pt>
                <c:pt idx="8300">
                  <c:v>203.83700000000007</c:v>
                </c:pt>
                <c:pt idx="8301">
                  <c:v>203.54599999999999</c:v>
                </c:pt>
                <c:pt idx="8302">
                  <c:v>203.26900000000001</c:v>
                </c:pt>
                <c:pt idx="8303">
                  <c:v>203.00700000000001</c:v>
                </c:pt>
                <c:pt idx="8304">
                  <c:v>202.75899999999999</c:v>
                </c:pt>
                <c:pt idx="8305">
                  <c:v>202.52700000000004</c:v>
                </c:pt>
                <c:pt idx="8306">
                  <c:v>202.31</c:v>
                </c:pt>
                <c:pt idx="8307">
                  <c:v>202.108</c:v>
                </c:pt>
                <c:pt idx="8308">
                  <c:v>201.92100000000011</c:v>
                </c:pt>
                <c:pt idx="8309">
                  <c:v>201.75</c:v>
                </c:pt>
                <c:pt idx="8310">
                  <c:v>201.59399999999999</c:v>
                </c:pt>
                <c:pt idx="8311">
                  <c:v>201.453</c:v>
                </c:pt>
                <c:pt idx="8312">
                  <c:v>201.32800000000012</c:v>
                </c:pt>
                <c:pt idx="8313">
                  <c:v>201.21899999999999</c:v>
                </c:pt>
                <c:pt idx="8314">
                  <c:v>201.125</c:v>
                </c:pt>
                <c:pt idx="8315">
                  <c:v>201.047</c:v>
                </c:pt>
                <c:pt idx="8316">
                  <c:v>200.98500000000001</c:v>
                </c:pt>
                <c:pt idx="8317">
                  <c:v>200.93900000000002</c:v>
                </c:pt>
                <c:pt idx="8318">
                  <c:v>200.90900000000002</c:v>
                </c:pt>
                <c:pt idx="8319">
                  <c:v>200.89500000000001</c:v>
                </c:pt>
                <c:pt idx="8320">
                  <c:v>200.89700000000011</c:v>
                </c:pt>
                <c:pt idx="8321">
                  <c:v>200.916</c:v>
                </c:pt>
                <c:pt idx="8322">
                  <c:v>200.95000000000007</c:v>
                </c:pt>
                <c:pt idx="8323">
                  <c:v>201.001</c:v>
                </c:pt>
                <c:pt idx="8324">
                  <c:v>201.06700000000001</c:v>
                </c:pt>
                <c:pt idx="8325">
                  <c:v>201.15</c:v>
                </c:pt>
                <c:pt idx="8326">
                  <c:v>201.25</c:v>
                </c:pt>
                <c:pt idx="8327">
                  <c:v>201.36500000000001</c:v>
                </c:pt>
                <c:pt idx="8328">
                  <c:v>201.49700000000001</c:v>
                </c:pt>
                <c:pt idx="8329">
                  <c:v>201.64599999999999</c:v>
                </c:pt>
                <c:pt idx="8330">
                  <c:v>201.81</c:v>
                </c:pt>
                <c:pt idx="8331">
                  <c:v>201.9920000000001</c:v>
                </c:pt>
                <c:pt idx="8332">
                  <c:v>202.18900000000002</c:v>
                </c:pt>
                <c:pt idx="8333">
                  <c:v>202.40300000000002</c:v>
                </c:pt>
                <c:pt idx="8334">
                  <c:v>202.63300000000001</c:v>
                </c:pt>
                <c:pt idx="8335">
                  <c:v>202.88000000000011</c:v>
                </c:pt>
                <c:pt idx="8336">
                  <c:v>203.14299999999997</c:v>
                </c:pt>
                <c:pt idx="8337">
                  <c:v>203.42200000000011</c:v>
                </c:pt>
                <c:pt idx="8338">
                  <c:v>203.71699999999998</c:v>
                </c:pt>
                <c:pt idx="8339">
                  <c:v>204.029</c:v>
                </c:pt>
                <c:pt idx="8340">
                  <c:v>204.35800000000012</c:v>
                </c:pt>
                <c:pt idx="8341">
                  <c:v>204.702</c:v>
                </c:pt>
                <c:pt idx="8342">
                  <c:v>205.06300000000002</c:v>
                </c:pt>
                <c:pt idx="8343">
                  <c:v>205.44</c:v>
                </c:pt>
                <c:pt idx="8344">
                  <c:v>205.833</c:v>
                </c:pt>
                <c:pt idx="8345">
                  <c:v>206.24199999999999</c:v>
                </c:pt>
                <c:pt idx="8346">
                  <c:v>206.667</c:v>
                </c:pt>
                <c:pt idx="8347">
                  <c:v>207.108</c:v>
                </c:pt>
                <c:pt idx="8348">
                  <c:v>207.565</c:v>
                </c:pt>
                <c:pt idx="8349">
                  <c:v>208.03800000000001</c:v>
                </c:pt>
                <c:pt idx="8350">
                  <c:v>208.52700000000004</c:v>
                </c:pt>
                <c:pt idx="8351">
                  <c:v>209.03200000000001</c:v>
                </c:pt>
                <c:pt idx="8352">
                  <c:v>209.55200000000011</c:v>
                </c:pt>
                <c:pt idx="8353">
                  <c:v>210.08800000000011</c:v>
                </c:pt>
                <c:pt idx="8354">
                  <c:v>210.64</c:v>
                </c:pt>
                <c:pt idx="8355">
                  <c:v>211.20699999999999</c:v>
                </c:pt>
                <c:pt idx="8356">
                  <c:v>211.78900000000002</c:v>
                </c:pt>
                <c:pt idx="8357">
                  <c:v>212.38700000000011</c:v>
                </c:pt>
                <c:pt idx="8358">
                  <c:v>213</c:v>
                </c:pt>
                <c:pt idx="8359">
                  <c:v>213.62800000000001</c:v>
                </c:pt>
                <c:pt idx="8360">
                  <c:v>214.27099999999999</c:v>
                </c:pt>
                <c:pt idx="8361">
                  <c:v>214.929</c:v>
                </c:pt>
                <c:pt idx="8362">
                  <c:v>215.602</c:v>
                </c:pt>
                <c:pt idx="8363">
                  <c:v>216.28900000000002</c:v>
                </c:pt>
                <c:pt idx="8364">
                  <c:v>216.9920000000001</c:v>
                </c:pt>
                <c:pt idx="8365">
                  <c:v>217.708</c:v>
                </c:pt>
                <c:pt idx="8366">
                  <c:v>218.43900000000002</c:v>
                </c:pt>
                <c:pt idx="8367">
                  <c:v>219.185</c:v>
                </c:pt>
                <c:pt idx="8368">
                  <c:v>219.94399999999999</c:v>
                </c:pt>
                <c:pt idx="8369">
                  <c:v>220.71799999999999</c:v>
                </c:pt>
                <c:pt idx="8370">
                  <c:v>221.505</c:v>
                </c:pt>
                <c:pt idx="8371">
                  <c:v>222.30600000000001</c:v>
                </c:pt>
                <c:pt idx="8372">
                  <c:v>223.12100000000001</c:v>
                </c:pt>
                <c:pt idx="8373">
                  <c:v>223.94900000000001</c:v>
                </c:pt>
                <c:pt idx="8374">
                  <c:v>224.791</c:v>
                </c:pt>
                <c:pt idx="8375">
                  <c:v>225.64599999999999</c:v>
                </c:pt>
                <c:pt idx="8376">
                  <c:v>226.51399999999998</c:v>
                </c:pt>
                <c:pt idx="8377">
                  <c:v>227.39400000000001</c:v>
                </c:pt>
                <c:pt idx="8378">
                  <c:v>228.28800000000001</c:v>
                </c:pt>
                <c:pt idx="8379">
                  <c:v>229.19399999999999</c:v>
                </c:pt>
                <c:pt idx="8380">
                  <c:v>230.11299999999997</c:v>
                </c:pt>
                <c:pt idx="8381">
                  <c:v>231.04300000000001</c:v>
                </c:pt>
                <c:pt idx="8382">
                  <c:v>231.98700000000011</c:v>
                </c:pt>
                <c:pt idx="8383">
                  <c:v>232.94200000000001</c:v>
                </c:pt>
                <c:pt idx="8384">
                  <c:v>233.90800000000004</c:v>
                </c:pt>
                <c:pt idx="8385">
                  <c:v>234.88700000000011</c:v>
                </c:pt>
                <c:pt idx="8386">
                  <c:v>235.876</c:v>
                </c:pt>
                <c:pt idx="8387">
                  <c:v>236.87700000000001</c:v>
                </c:pt>
                <c:pt idx="8388">
                  <c:v>237.89000000000001</c:v>
                </c:pt>
                <c:pt idx="8389">
                  <c:v>238.91300000000001</c:v>
                </c:pt>
                <c:pt idx="8390">
                  <c:v>239.947</c:v>
                </c:pt>
                <c:pt idx="8391">
                  <c:v>240.99100000000001</c:v>
                </c:pt>
                <c:pt idx="8392">
                  <c:v>242.04599999999999</c:v>
                </c:pt>
                <c:pt idx="8393">
                  <c:v>243.11099999999999</c:v>
                </c:pt>
                <c:pt idx="8394">
                  <c:v>244.18600000000001</c:v>
                </c:pt>
                <c:pt idx="8395">
                  <c:v>245.26999999999998</c:v>
                </c:pt>
                <c:pt idx="8396">
                  <c:v>246.36500000000001</c:v>
                </c:pt>
                <c:pt idx="8397">
                  <c:v>247.46800000000007</c:v>
                </c:pt>
                <c:pt idx="8398">
                  <c:v>248.58100000000007</c:v>
                </c:pt>
                <c:pt idx="8399">
                  <c:v>249.70299999999997</c:v>
                </c:pt>
                <c:pt idx="8400">
                  <c:v>250.834</c:v>
                </c:pt>
                <c:pt idx="8401">
                  <c:v>251.97300000000001</c:v>
                </c:pt>
                <c:pt idx="8402">
                  <c:v>253.12100000000001</c:v>
                </c:pt>
                <c:pt idx="8403">
                  <c:v>254.27699999999999</c:v>
                </c:pt>
                <c:pt idx="8404">
                  <c:v>255.441</c:v>
                </c:pt>
                <c:pt idx="8405">
                  <c:v>256.61200000000002</c:v>
                </c:pt>
                <c:pt idx="8406">
                  <c:v>257.79099999999966</c:v>
                </c:pt>
                <c:pt idx="8407">
                  <c:v>258.97799999999978</c:v>
                </c:pt>
                <c:pt idx="8408">
                  <c:v>260.17099999999999</c:v>
                </c:pt>
                <c:pt idx="8409">
                  <c:v>261.37200000000001</c:v>
                </c:pt>
                <c:pt idx="8410">
                  <c:v>262.57900000000001</c:v>
                </c:pt>
                <c:pt idx="8411">
                  <c:v>263.79299999999978</c:v>
                </c:pt>
                <c:pt idx="8412">
                  <c:v>265.012</c:v>
                </c:pt>
                <c:pt idx="8413">
                  <c:v>266.23799999999977</c:v>
                </c:pt>
                <c:pt idx="8414">
                  <c:v>267.47000000000003</c:v>
                </c:pt>
                <c:pt idx="8415">
                  <c:v>268.70699999999965</c:v>
                </c:pt>
                <c:pt idx="8416">
                  <c:v>269.95</c:v>
                </c:pt>
                <c:pt idx="8417">
                  <c:v>271.19799999999975</c:v>
                </c:pt>
                <c:pt idx="8418">
                  <c:v>272.45099999999979</c:v>
                </c:pt>
                <c:pt idx="8419">
                  <c:v>273.70800000000003</c:v>
                </c:pt>
                <c:pt idx="8420">
                  <c:v>274.97000000000003</c:v>
                </c:pt>
                <c:pt idx="8421">
                  <c:v>276.23599999999965</c:v>
                </c:pt>
                <c:pt idx="8422">
                  <c:v>277.50599999999974</c:v>
                </c:pt>
                <c:pt idx="8423">
                  <c:v>278.77999999999975</c:v>
                </c:pt>
                <c:pt idx="8424">
                  <c:v>280.05700000000002</c:v>
                </c:pt>
                <c:pt idx="8425">
                  <c:v>281.33799999999979</c:v>
                </c:pt>
                <c:pt idx="8426">
                  <c:v>282.62200000000001</c:v>
                </c:pt>
                <c:pt idx="8427">
                  <c:v>283.90799999999979</c:v>
                </c:pt>
                <c:pt idx="8428">
                  <c:v>285.197</c:v>
                </c:pt>
                <c:pt idx="8429">
                  <c:v>286.48899999999958</c:v>
                </c:pt>
                <c:pt idx="8430">
                  <c:v>287.78299999999979</c:v>
                </c:pt>
                <c:pt idx="8431">
                  <c:v>289.07900000000001</c:v>
                </c:pt>
                <c:pt idx="8432">
                  <c:v>290.37599999999975</c:v>
                </c:pt>
                <c:pt idx="8433">
                  <c:v>291.67500000000001</c:v>
                </c:pt>
                <c:pt idx="8434">
                  <c:v>292.9749999999998</c:v>
                </c:pt>
                <c:pt idx="8435">
                  <c:v>294.27599999999978</c:v>
                </c:pt>
                <c:pt idx="8436">
                  <c:v>295.57799999999975</c:v>
                </c:pt>
                <c:pt idx="8437">
                  <c:v>296.88099999999974</c:v>
                </c:pt>
                <c:pt idx="8438">
                  <c:v>298.18299999999999</c:v>
                </c:pt>
                <c:pt idx="8439">
                  <c:v>299.48599999999965</c:v>
                </c:pt>
                <c:pt idx="8440">
                  <c:v>300.78899999999965</c:v>
                </c:pt>
                <c:pt idx="8441">
                  <c:v>302.09099999999978</c:v>
                </c:pt>
                <c:pt idx="8442">
                  <c:v>303.39299999999974</c:v>
                </c:pt>
                <c:pt idx="8443">
                  <c:v>304.69400000000002</c:v>
                </c:pt>
                <c:pt idx="8444">
                  <c:v>305.99400000000003</c:v>
                </c:pt>
                <c:pt idx="8445">
                  <c:v>307.29299999999978</c:v>
                </c:pt>
                <c:pt idx="8446">
                  <c:v>308.58999999999975</c:v>
                </c:pt>
                <c:pt idx="8447">
                  <c:v>309.88499999999999</c:v>
                </c:pt>
                <c:pt idx="8448">
                  <c:v>311.17899999999975</c:v>
                </c:pt>
                <c:pt idx="8449">
                  <c:v>312.47000000000003</c:v>
                </c:pt>
                <c:pt idx="8450">
                  <c:v>313.75900000000001</c:v>
                </c:pt>
                <c:pt idx="8451">
                  <c:v>315.04500000000002</c:v>
                </c:pt>
                <c:pt idx="8452">
                  <c:v>316.32900000000001</c:v>
                </c:pt>
                <c:pt idx="8453">
                  <c:v>317.60899999999975</c:v>
                </c:pt>
                <c:pt idx="8454">
                  <c:v>318.8859999999998</c:v>
                </c:pt>
                <c:pt idx="8455">
                  <c:v>320.16000000000008</c:v>
                </c:pt>
                <c:pt idx="8456">
                  <c:v>321.42999999999978</c:v>
                </c:pt>
                <c:pt idx="8457">
                  <c:v>322.69600000000003</c:v>
                </c:pt>
                <c:pt idx="8458">
                  <c:v>323.95800000000003</c:v>
                </c:pt>
                <c:pt idx="8459">
                  <c:v>325.21599999999978</c:v>
                </c:pt>
                <c:pt idx="8460">
                  <c:v>326.46899999999965</c:v>
                </c:pt>
                <c:pt idx="8461">
                  <c:v>327.71699999999959</c:v>
                </c:pt>
                <c:pt idx="8462">
                  <c:v>328.96099999999979</c:v>
                </c:pt>
                <c:pt idx="8463">
                  <c:v>330.19900000000001</c:v>
                </c:pt>
                <c:pt idx="8464">
                  <c:v>331.43199999999962</c:v>
                </c:pt>
                <c:pt idx="8465">
                  <c:v>332.66</c:v>
                </c:pt>
                <c:pt idx="8466">
                  <c:v>333.88099999999974</c:v>
                </c:pt>
                <c:pt idx="8467">
                  <c:v>335.09699999999958</c:v>
                </c:pt>
                <c:pt idx="8468">
                  <c:v>336.30700000000002</c:v>
                </c:pt>
                <c:pt idx="8469">
                  <c:v>337.51</c:v>
                </c:pt>
                <c:pt idx="8470">
                  <c:v>338.70699999999965</c:v>
                </c:pt>
                <c:pt idx="8471">
                  <c:v>339.89699999999965</c:v>
                </c:pt>
                <c:pt idx="8472">
                  <c:v>341.08</c:v>
                </c:pt>
                <c:pt idx="8473">
                  <c:v>342.25599999999974</c:v>
                </c:pt>
                <c:pt idx="8474">
                  <c:v>343.42499999999978</c:v>
                </c:pt>
                <c:pt idx="8475">
                  <c:v>344.58699999999965</c:v>
                </c:pt>
                <c:pt idx="8476">
                  <c:v>345.74099999999999</c:v>
                </c:pt>
                <c:pt idx="8477">
                  <c:v>346.887</c:v>
                </c:pt>
                <c:pt idx="8478">
                  <c:v>348.02499999999975</c:v>
                </c:pt>
                <c:pt idx="8479">
                  <c:v>349.15499999999997</c:v>
                </c:pt>
                <c:pt idx="8480">
                  <c:v>350.27699999999965</c:v>
                </c:pt>
                <c:pt idx="8481">
                  <c:v>351.39099999999979</c:v>
                </c:pt>
                <c:pt idx="8482">
                  <c:v>352.49499999999978</c:v>
                </c:pt>
                <c:pt idx="8483">
                  <c:v>353.59099999999978</c:v>
                </c:pt>
                <c:pt idx="8484">
                  <c:v>354.67899999999975</c:v>
                </c:pt>
                <c:pt idx="8485">
                  <c:v>355.75700000000001</c:v>
                </c:pt>
                <c:pt idx="8486">
                  <c:v>356.82599999999979</c:v>
                </c:pt>
                <c:pt idx="8487">
                  <c:v>357.88499999999999</c:v>
                </c:pt>
                <c:pt idx="8488">
                  <c:v>358.93499999999977</c:v>
                </c:pt>
                <c:pt idx="8489">
                  <c:v>359.9749999999998</c:v>
                </c:pt>
                <c:pt idx="8490">
                  <c:v>361.00599999999974</c:v>
                </c:pt>
                <c:pt idx="8491">
                  <c:v>362.02599999999978</c:v>
                </c:pt>
                <c:pt idx="8492">
                  <c:v>363.03699999999958</c:v>
                </c:pt>
                <c:pt idx="8493">
                  <c:v>364.03699999999958</c:v>
                </c:pt>
                <c:pt idx="8494">
                  <c:v>365.02699999999965</c:v>
                </c:pt>
                <c:pt idx="8495">
                  <c:v>366.00700000000001</c:v>
                </c:pt>
                <c:pt idx="8496">
                  <c:v>366.97599999999977</c:v>
                </c:pt>
                <c:pt idx="8497">
                  <c:v>367.93400000000003</c:v>
                </c:pt>
                <c:pt idx="8498">
                  <c:v>368.88099999999974</c:v>
                </c:pt>
                <c:pt idx="8499">
                  <c:v>369.81799999999993</c:v>
                </c:pt>
                <c:pt idx="8500">
                  <c:v>370.74299999999999</c:v>
                </c:pt>
                <c:pt idx="8501">
                  <c:v>371.65800000000002</c:v>
                </c:pt>
                <c:pt idx="8502">
                  <c:v>372.56099999999975</c:v>
                </c:pt>
                <c:pt idx="8503">
                  <c:v>373.45299999999975</c:v>
                </c:pt>
                <c:pt idx="8504">
                  <c:v>374.33300000000003</c:v>
                </c:pt>
                <c:pt idx="8505">
                  <c:v>375.202</c:v>
                </c:pt>
                <c:pt idx="8506">
                  <c:v>376.05900000000008</c:v>
                </c:pt>
                <c:pt idx="8507">
                  <c:v>376.904</c:v>
                </c:pt>
                <c:pt idx="8508">
                  <c:v>377.73799999999977</c:v>
                </c:pt>
                <c:pt idx="8509">
                  <c:v>378.56</c:v>
                </c:pt>
                <c:pt idx="8510">
                  <c:v>379.37</c:v>
                </c:pt>
                <c:pt idx="8511">
                  <c:v>380.16800000000001</c:v>
                </c:pt>
                <c:pt idx="8512">
                  <c:v>380.95299999999975</c:v>
                </c:pt>
                <c:pt idx="8513">
                  <c:v>381.72699999999958</c:v>
                </c:pt>
                <c:pt idx="8514">
                  <c:v>382.48799999999977</c:v>
                </c:pt>
                <c:pt idx="8515">
                  <c:v>383.23699999999963</c:v>
                </c:pt>
                <c:pt idx="8516">
                  <c:v>383.97399999999965</c:v>
                </c:pt>
                <c:pt idx="8517">
                  <c:v>384.69799999999975</c:v>
                </c:pt>
                <c:pt idx="8518">
                  <c:v>385.4099999999998</c:v>
                </c:pt>
                <c:pt idx="8519">
                  <c:v>386.10899999999975</c:v>
                </c:pt>
                <c:pt idx="8520">
                  <c:v>386.79599999999965</c:v>
                </c:pt>
                <c:pt idx="8521">
                  <c:v>387.47099999999978</c:v>
                </c:pt>
                <c:pt idx="8522">
                  <c:v>388.13200000000001</c:v>
                </c:pt>
                <c:pt idx="8523">
                  <c:v>388.78099999999978</c:v>
                </c:pt>
                <c:pt idx="8524">
                  <c:v>389.41699999999958</c:v>
                </c:pt>
                <c:pt idx="8525">
                  <c:v>390.041</c:v>
                </c:pt>
                <c:pt idx="8526">
                  <c:v>390.65199999999999</c:v>
                </c:pt>
                <c:pt idx="8527">
                  <c:v>391.25</c:v>
                </c:pt>
                <c:pt idx="8528">
                  <c:v>391.83499999999975</c:v>
                </c:pt>
                <c:pt idx="8529">
                  <c:v>392.40799999999979</c:v>
                </c:pt>
                <c:pt idx="8530">
                  <c:v>392.96699999999959</c:v>
                </c:pt>
                <c:pt idx="8531">
                  <c:v>393.51400000000001</c:v>
                </c:pt>
                <c:pt idx="8532">
                  <c:v>394.048</c:v>
                </c:pt>
                <c:pt idx="8533">
                  <c:v>394.57</c:v>
                </c:pt>
                <c:pt idx="8534">
                  <c:v>395.07799999999975</c:v>
                </c:pt>
                <c:pt idx="8535">
                  <c:v>395.57400000000001</c:v>
                </c:pt>
                <c:pt idx="8536">
                  <c:v>396.05700000000002</c:v>
                </c:pt>
                <c:pt idx="8537">
                  <c:v>396.52699999999965</c:v>
                </c:pt>
                <c:pt idx="8538">
                  <c:v>396.98399999999958</c:v>
                </c:pt>
                <c:pt idx="8539">
                  <c:v>397.42899999999958</c:v>
                </c:pt>
                <c:pt idx="8540">
                  <c:v>397.86099999999999</c:v>
                </c:pt>
                <c:pt idx="8541">
                  <c:v>398.28</c:v>
                </c:pt>
                <c:pt idx="8542">
                  <c:v>398.68700000000001</c:v>
                </c:pt>
                <c:pt idx="8543">
                  <c:v>399.08099999999979</c:v>
                </c:pt>
                <c:pt idx="8544">
                  <c:v>399.46299999999979</c:v>
                </c:pt>
                <c:pt idx="8545">
                  <c:v>399.83099999999979</c:v>
                </c:pt>
                <c:pt idx="8546">
                  <c:v>400.18799999999999</c:v>
                </c:pt>
                <c:pt idx="8547">
                  <c:v>400.53199999999958</c:v>
                </c:pt>
                <c:pt idx="8548">
                  <c:v>400.863</c:v>
                </c:pt>
                <c:pt idx="8549">
                  <c:v>401.18299999999999</c:v>
                </c:pt>
                <c:pt idx="8550">
                  <c:v>401.48999999999978</c:v>
                </c:pt>
                <c:pt idx="8551">
                  <c:v>401.78399999999965</c:v>
                </c:pt>
                <c:pt idx="8552">
                  <c:v>402.06700000000001</c:v>
                </c:pt>
                <c:pt idx="8553">
                  <c:v>402.33699999999965</c:v>
                </c:pt>
                <c:pt idx="8554">
                  <c:v>402.59599999999978</c:v>
                </c:pt>
                <c:pt idx="8555">
                  <c:v>402.84199999999993</c:v>
                </c:pt>
                <c:pt idx="8556">
                  <c:v>403.077</c:v>
                </c:pt>
                <c:pt idx="8557">
                  <c:v>403.3</c:v>
                </c:pt>
                <c:pt idx="8558">
                  <c:v>403.5109999999998</c:v>
                </c:pt>
                <c:pt idx="8559">
                  <c:v>403.71</c:v>
                </c:pt>
                <c:pt idx="8560">
                  <c:v>403.8979999999998</c:v>
                </c:pt>
                <c:pt idx="8561">
                  <c:v>404.07400000000001</c:v>
                </c:pt>
                <c:pt idx="8562">
                  <c:v>404.23899999999958</c:v>
                </c:pt>
                <c:pt idx="8563">
                  <c:v>404.39299999999974</c:v>
                </c:pt>
                <c:pt idx="8564">
                  <c:v>404.53500000000003</c:v>
                </c:pt>
                <c:pt idx="8565">
                  <c:v>404.66699999999975</c:v>
                </c:pt>
                <c:pt idx="8566">
                  <c:v>404.78699999999958</c:v>
                </c:pt>
                <c:pt idx="8567">
                  <c:v>404.89699999999965</c:v>
                </c:pt>
                <c:pt idx="8568">
                  <c:v>404.99599999999958</c:v>
                </c:pt>
                <c:pt idx="8569">
                  <c:v>405.084</c:v>
                </c:pt>
                <c:pt idx="8570">
                  <c:v>405.16199999999975</c:v>
                </c:pt>
                <c:pt idx="8571">
                  <c:v>405.22899999999959</c:v>
                </c:pt>
                <c:pt idx="8572">
                  <c:v>405.28599999999977</c:v>
                </c:pt>
                <c:pt idx="8573">
                  <c:v>405.33199999999965</c:v>
                </c:pt>
                <c:pt idx="8574">
                  <c:v>405.36900000000026</c:v>
                </c:pt>
                <c:pt idx="8575">
                  <c:v>405.39599999999979</c:v>
                </c:pt>
                <c:pt idx="8576">
                  <c:v>405.41299999999978</c:v>
                </c:pt>
                <c:pt idx="8577">
                  <c:v>405.41999999999979</c:v>
                </c:pt>
                <c:pt idx="8578">
                  <c:v>405.41799999999978</c:v>
                </c:pt>
                <c:pt idx="8579">
                  <c:v>405.40599999999978</c:v>
                </c:pt>
                <c:pt idx="8580">
                  <c:v>405.38499999999999</c:v>
                </c:pt>
                <c:pt idx="8581">
                  <c:v>405.35500000000002</c:v>
                </c:pt>
                <c:pt idx="8582">
                  <c:v>405.315</c:v>
                </c:pt>
                <c:pt idx="8583">
                  <c:v>405.267</c:v>
                </c:pt>
                <c:pt idx="8584">
                  <c:v>405.21099999999979</c:v>
                </c:pt>
                <c:pt idx="8585">
                  <c:v>405.14499999999998</c:v>
                </c:pt>
                <c:pt idx="8586">
                  <c:v>405.072</c:v>
                </c:pt>
                <c:pt idx="8587">
                  <c:v>404.98999999999978</c:v>
                </c:pt>
                <c:pt idx="8588">
                  <c:v>404.9</c:v>
                </c:pt>
                <c:pt idx="8589">
                  <c:v>404.80200000000002</c:v>
                </c:pt>
                <c:pt idx="8590">
                  <c:v>404.69600000000003</c:v>
                </c:pt>
                <c:pt idx="8591">
                  <c:v>404.58199999999965</c:v>
                </c:pt>
                <c:pt idx="8592">
                  <c:v>404.46099999999979</c:v>
                </c:pt>
                <c:pt idx="8593">
                  <c:v>404.33300000000003</c:v>
                </c:pt>
                <c:pt idx="8594">
                  <c:v>404.19799999999975</c:v>
                </c:pt>
                <c:pt idx="8595">
                  <c:v>404.05500000000001</c:v>
                </c:pt>
                <c:pt idx="8596">
                  <c:v>403.90599999999978</c:v>
                </c:pt>
                <c:pt idx="8597">
                  <c:v>403.75</c:v>
                </c:pt>
                <c:pt idx="8598">
                  <c:v>403.58799999999979</c:v>
                </c:pt>
                <c:pt idx="8599">
                  <c:v>403.41899999999958</c:v>
                </c:pt>
                <c:pt idx="8600">
                  <c:v>403.24400000000026</c:v>
                </c:pt>
                <c:pt idx="8601">
                  <c:v>403.06299999999999</c:v>
                </c:pt>
                <c:pt idx="8602">
                  <c:v>402.87599999999975</c:v>
                </c:pt>
                <c:pt idx="8603">
                  <c:v>402.68400000000008</c:v>
                </c:pt>
                <c:pt idx="8604">
                  <c:v>402.48599999999965</c:v>
                </c:pt>
                <c:pt idx="8605">
                  <c:v>402.28299999999979</c:v>
                </c:pt>
                <c:pt idx="8606">
                  <c:v>402.07499999999999</c:v>
                </c:pt>
                <c:pt idx="8607">
                  <c:v>401.86200000000002</c:v>
                </c:pt>
                <c:pt idx="8608">
                  <c:v>401.64400000000023</c:v>
                </c:pt>
                <c:pt idx="8609">
                  <c:v>401.42099999999965</c:v>
                </c:pt>
                <c:pt idx="8610">
                  <c:v>401.19400000000002</c:v>
                </c:pt>
                <c:pt idx="8611">
                  <c:v>400.96299999999979</c:v>
                </c:pt>
                <c:pt idx="8612">
                  <c:v>400.72799999999978</c:v>
                </c:pt>
                <c:pt idx="8613">
                  <c:v>400.48899999999958</c:v>
                </c:pt>
                <c:pt idx="8614">
                  <c:v>400.24599999999975</c:v>
                </c:pt>
                <c:pt idx="8615">
                  <c:v>399.99899999999963</c:v>
                </c:pt>
                <c:pt idx="8616">
                  <c:v>399.75</c:v>
                </c:pt>
                <c:pt idx="8617">
                  <c:v>399.49699999999962</c:v>
                </c:pt>
                <c:pt idx="8618">
                  <c:v>399.24099999999999</c:v>
                </c:pt>
                <c:pt idx="8619">
                  <c:v>398.98299999999978</c:v>
                </c:pt>
                <c:pt idx="8620">
                  <c:v>398.72199999999958</c:v>
                </c:pt>
                <c:pt idx="8621">
                  <c:v>398.45800000000003</c:v>
                </c:pt>
                <c:pt idx="8622">
                  <c:v>398.19200000000001</c:v>
                </c:pt>
                <c:pt idx="8623">
                  <c:v>397.92499999999978</c:v>
                </c:pt>
                <c:pt idx="8624">
                  <c:v>397.65499999999997</c:v>
                </c:pt>
                <c:pt idx="8625">
                  <c:v>397.38400000000001</c:v>
                </c:pt>
                <c:pt idx="8626">
                  <c:v>397.11099999999999</c:v>
                </c:pt>
                <c:pt idx="8627">
                  <c:v>396.83699999999965</c:v>
                </c:pt>
                <c:pt idx="8628">
                  <c:v>396.56200000000001</c:v>
                </c:pt>
                <c:pt idx="8629">
                  <c:v>396.28500000000003</c:v>
                </c:pt>
                <c:pt idx="8630">
                  <c:v>396.00799999999975</c:v>
                </c:pt>
                <c:pt idx="8631">
                  <c:v>395.73099999999965</c:v>
                </c:pt>
                <c:pt idx="8632">
                  <c:v>395.45299999999975</c:v>
                </c:pt>
                <c:pt idx="8633">
                  <c:v>395.17399999999975</c:v>
                </c:pt>
                <c:pt idx="8634">
                  <c:v>394.89599999999979</c:v>
                </c:pt>
                <c:pt idx="8635">
                  <c:v>394.61799999999999</c:v>
                </c:pt>
                <c:pt idx="8636">
                  <c:v>394.3400000000002</c:v>
                </c:pt>
                <c:pt idx="8637">
                  <c:v>394.06200000000001</c:v>
                </c:pt>
                <c:pt idx="8638">
                  <c:v>393.78599999999977</c:v>
                </c:pt>
                <c:pt idx="8639">
                  <c:v>393.50900000000001</c:v>
                </c:pt>
                <c:pt idx="8640">
                  <c:v>393.23399999999958</c:v>
                </c:pt>
                <c:pt idx="8641">
                  <c:v>392.96099999999979</c:v>
                </c:pt>
                <c:pt idx="8642">
                  <c:v>392.68799999999999</c:v>
                </c:pt>
                <c:pt idx="8643">
                  <c:v>392.41699999999958</c:v>
                </c:pt>
                <c:pt idx="8644">
                  <c:v>392.14800000000002</c:v>
                </c:pt>
                <c:pt idx="8645">
                  <c:v>391.88</c:v>
                </c:pt>
                <c:pt idx="8646">
                  <c:v>391.61500000000001</c:v>
                </c:pt>
                <c:pt idx="8647">
                  <c:v>391.351</c:v>
                </c:pt>
                <c:pt idx="8648">
                  <c:v>391.09</c:v>
                </c:pt>
                <c:pt idx="8649">
                  <c:v>390.83199999999965</c:v>
                </c:pt>
                <c:pt idx="8650">
                  <c:v>390.57599999999979</c:v>
                </c:pt>
                <c:pt idx="8651">
                  <c:v>390.32299999999975</c:v>
                </c:pt>
                <c:pt idx="8652">
                  <c:v>390.07299999999975</c:v>
                </c:pt>
                <c:pt idx="8653">
                  <c:v>389.82599999999979</c:v>
                </c:pt>
                <c:pt idx="8654">
                  <c:v>389.58199999999965</c:v>
                </c:pt>
                <c:pt idx="8655">
                  <c:v>389.34199999999993</c:v>
                </c:pt>
                <c:pt idx="8656">
                  <c:v>389.10500000000002</c:v>
                </c:pt>
                <c:pt idx="8657">
                  <c:v>388.87200000000001</c:v>
                </c:pt>
                <c:pt idx="8658">
                  <c:v>388.64299999999997</c:v>
                </c:pt>
                <c:pt idx="8659">
                  <c:v>388.41799999999978</c:v>
                </c:pt>
                <c:pt idx="8660">
                  <c:v>388.19799999999975</c:v>
                </c:pt>
                <c:pt idx="8661">
                  <c:v>387.98099999999965</c:v>
                </c:pt>
                <c:pt idx="8662">
                  <c:v>387.76900000000001</c:v>
                </c:pt>
                <c:pt idx="8663">
                  <c:v>387.56200000000001</c:v>
                </c:pt>
                <c:pt idx="8664">
                  <c:v>387.35899999999975</c:v>
                </c:pt>
                <c:pt idx="8665">
                  <c:v>387.161</c:v>
                </c:pt>
                <c:pt idx="8666">
                  <c:v>386.96799999999979</c:v>
                </c:pt>
                <c:pt idx="8667">
                  <c:v>386.78</c:v>
                </c:pt>
                <c:pt idx="8668">
                  <c:v>386.59799999999979</c:v>
                </c:pt>
                <c:pt idx="8669">
                  <c:v>386.41999999999979</c:v>
                </c:pt>
                <c:pt idx="8670">
                  <c:v>386.24900000000002</c:v>
                </c:pt>
                <c:pt idx="8671">
                  <c:v>386.08300000000003</c:v>
                </c:pt>
                <c:pt idx="8672">
                  <c:v>385.92200000000003</c:v>
                </c:pt>
                <c:pt idx="8673">
                  <c:v>385.76799999999974</c:v>
                </c:pt>
                <c:pt idx="8674">
                  <c:v>385.61900000000026</c:v>
                </c:pt>
                <c:pt idx="8675">
                  <c:v>385.47699999999958</c:v>
                </c:pt>
                <c:pt idx="8676">
                  <c:v>385.3400000000002</c:v>
                </c:pt>
                <c:pt idx="8677">
                  <c:v>385.21</c:v>
                </c:pt>
                <c:pt idx="8678">
                  <c:v>385.08699999999965</c:v>
                </c:pt>
                <c:pt idx="8679">
                  <c:v>384.96899999999965</c:v>
                </c:pt>
                <c:pt idx="8680">
                  <c:v>384.85899999999975</c:v>
                </c:pt>
                <c:pt idx="8681">
                  <c:v>384.755</c:v>
                </c:pt>
                <c:pt idx="8682">
                  <c:v>384.65699999999993</c:v>
                </c:pt>
                <c:pt idx="8683">
                  <c:v>384.56700000000001</c:v>
                </c:pt>
                <c:pt idx="8684">
                  <c:v>384.48399999999958</c:v>
                </c:pt>
                <c:pt idx="8685">
                  <c:v>384.40699999999958</c:v>
                </c:pt>
                <c:pt idx="8686">
                  <c:v>384.33799999999979</c:v>
                </c:pt>
                <c:pt idx="8687">
                  <c:v>384.27599999999978</c:v>
                </c:pt>
                <c:pt idx="8688">
                  <c:v>384.22099999999978</c:v>
                </c:pt>
                <c:pt idx="8689">
                  <c:v>384.173</c:v>
                </c:pt>
                <c:pt idx="8690">
                  <c:v>384.13299999999975</c:v>
                </c:pt>
                <c:pt idx="8691">
                  <c:v>384.1</c:v>
                </c:pt>
                <c:pt idx="8692">
                  <c:v>384.07499999999999</c:v>
                </c:pt>
                <c:pt idx="8693">
                  <c:v>384.05700000000002</c:v>
                </c:pt>
                <c:pt idx="8694">
                  <c:v>384.04700000000008</c:v>
                </c:pt>
                <c:pt idx="8695">
                  <c:v>384.04399999999993</c:v>
                </c:pt>
                <c:pt idx="8696">
                  <c:v>384.05</c:v>
                </c:pt>
                <c:pt idx="8697">
                  <c:v>384.06299999999999</c:v>
                </c:pt>
                <c:pt idx="8698">
                  <c:v>384.084</c:v>
                </c:pt>
                <c:pt idx="8699">
                  <c:v>384.113</c:v>
                </c:pt>
                <c:pt idx="8700">
                  <c:v>384.14900000000023</c:v>
                </c:pt>
                <c:pt idx="8701">
                  <c:v>384.19400000000002</c:v>
                </c:pt>
                <c:pt idx="8702">
                  <c:v>384.24700000000001</c:v>
                </c:pt>
                <c:pt idx="8703">
                  <c:v>384.30700000000002</c:v>
                </c:pt>
                <c:pt idx="8704">
                  <c:v>384.37599999999975</c:v>
                </c:pt>
                <c:pt idx="8705">
                  <c:v>384.45299999999975</c:v>
                </c:pt>
                <c:pt idx="8706">
                  <c:v>384.53699999999958</c:v>
                </c:pt>
                <c:pt idx="8707">
                  <c:v>384.63</c:v>
                </c:pt>
                <c:pt idx="8708">
                  <c:v>384.73099999999965</c:v>
                </c:pt>
                <c:pt idx="8709">
                  <c:v>384.8400000000002</c:v>
                </c:pt>
                <c:pt idx="8710">
                  <c:v>384.95800000000003</c:v>
                </c:pt>
                <c:pt idx="8711">
                  <c:v>385.08300000000003</c:v>
                </c:pt>
                <c:pt idx="8712">
                  <c:v>385.21599999999978</c:v>
                </c:pt>
                <c:pt idx="8713">
                  <c:v>385.358</c:v>
                </c:pt>
                <c:pt idx="8714">
                  <c:v>385.50799999999975</c:v>
                </c:pt>
                <c:pt idx="8715">
                  <c:v>385.66500000000002</c:v>
                </c:pt>
                <c:pt idx="8716">
                  <c:v>385.83099999999979</c:v>
                </c:pt>
                <c:pt idx="8717">
                  <c:v>386.005</c:v>
                </c:pt>
                <c:pt idx="8718">
                  <c:v>386.18700000000001</c:v>
                </c:pt>
                <c:pt idx="8719">
                  <c:v>386.37799999999999</c:v>
                </c:pt>
                <c:pt idx="8720">
                  <c:v>386.57599999999979</c:v>
                </c:pt>
                <c:pt idx="8721">
                  <c:v>386.78199999999958</c:v>
                </c:pt>
                <c:pt idx="8722">
                  <c:v>386.99599999999958</c:v>
                </c:pt>
                <c:pt idx="8723">
                  <c:v>387.21699999999959</c:v>
                </c:pt>
                <c:pt idx="8724">
                  <c:v>387.447</c:v>
                </c:pt>
                <c:pt idx="8725">
                  <c:v>387.685</c:v>
                </c:pt>
                <c:pt idx="8726">
                  <c:v>387.93099999999959</c:v>
                </c:pt>
                <c:pt idx="8727">
                  <c:v>388.18400000000008</c:v>
                </c:pt>
                <c:pt idx="8728">
                  <c:v>388.44499999999999</c:v>
                </c:pt>
                <c:pt idx="8729">
                  <c:v>388.71299999999979</c:v>
                </c:pt>
                <c:pt idx="8730">
                  <c:v>388.98899999999958</c:v>
                </c:pt>
                <c:pt idx="8731">
                  <c:v>389.2729999999998</c:v>
                </c:pt>
                <c:pt idx="8732">
                  <c:v>389.56400000000002</c:v>
                </c:pt>
                <c:pt idx="8733">
                  <c:v>389.863</c:v>
                </c:pt>
                <c:pt idx="8734">
                  <c:v>390.16899999999993</c:v>
                </c:pt>
                <c:pt idx="8735">
                  <c:v>390.48200000000003</c:v>
                </c:pt>
                <c:pt idx="8736">
                  <c:v>390.803</c:v>
                </c:pt>
                <c:pt idx="8737">
                  <c:v>391.13</c:v>
                </c:pt>
                <c:pt idx="8738">
                  <c:v>391.46499999999975</c:v>
                </c:pt>
                <c:pt idx="8739">
                  <c:v>391.80599999999993</c:v>
                </c:pt>
                <c:pt idx="8740">
                  <c:v>392.15499999999997</c:v>
                </c:pt>
                <c:pt idx="8741">
                  <c:v>392.51</c:v>
                </c:pt>
                <c:pt idx="8742">
                  <c:v>392.87200000000001</c:v>
                </c:pt>
                <c:pt idx="8743">
                  <c:v>393.24</c:v>
                </c:pt>
                <c:pt idx="8744">
                  <c:v>393.61500000000001</c:v>
                </c:pt>
                <c:pt idx="8745">
                  <c:v>393.99699999999962</c:v>
                </c:pt>
                <c:pt idx="8746">
                  <c:v>394.38400000000001</c:v>
                </c:pt>
                <c:pt idx="8747">
                  <c:v>394.77799999999979</c:v>
                </c:pt>
                <c:pt idx="8748">
                  <c:v>395.178</c:v>
                </c:pt>
                <c:pt idx="8749">
                  <c:v>395.584</c:v>
                </c:pt>
                <c:pt idx="8750">
                  <c:v>395.99599999999958</c:v>
                </c:pt>
                <c:pt idx="8751">
                  <c:v>396.41399999999965</c:v>
                </c:pt>
                <c:pt idx="8752">
                  <c:v>396.83699999999965</c:v>
                </c:pt>
                <c:pt idx="8753">
                  <c:v>397.26599999999979</c:v>
                </c:pt>
                <c:pt idx="8754">
                  <c:v>397.7</c:v>
                </c:pt>
                <c:pt idx="8755">
                  <c:v>398.13900000000001</c:v>
                </c:pt>
                <c:pt idx="8756">
                  <c:v>398.584</c:v>
                </c:pt>
                <c:pt idx="8757">
                  <c:v>399.03299999999979</c:v>
                </c:pt>
                <c:pt idx="8758">
                  <c:v>399.48699999999963</c:v>
                </c:pt>
                <c:pt idx="8759">
                  <c:v>399.947</c:v>
                </c:pt>
                <c:pt idx="8760">
                  <c:v>400.4099999999998</c:v>
                </c:pt>
                <c:pt idx="8761">
                  <c:v>400.87900000000002</c:v>
                </c:pt>
                <c:pt idx="8762">
                  <c:v>401.351</c:v>
                </c:pt>
                <c:pt idx="8763">
                  <c:v>401.82799999999975</c:v>
                </c:pt>
                <c:pt idx="8764">
                  <c:v>402.30799999999999</c:v>
                </c:pt>
                <c:pt idx="8765">
                  <c:v>402.79299999999978</c:v>
                </c:pt>
                <c:pt idx="8766">
                  <c:v>403.28099999999978</c:v>
                </c:pt>
                <c:pt idx="8767">
                  <c:v>403.7729999999998</c:v>
                </c:pt>
                <c:pt idx="8768">
                  <c:v>404.26799999999974</c:v>
                </c:pt>
                <c:pt idx="8769">
                  <c:v>404.767</c:v>
                </c:pt>
                <c:pt idx="8770">
                  <c:v>405.26799999999974</c:v>
                </c:pt>
                <c:pt idx="8771">
                  <c:v>405.7729999999998</c:v>
                </c:pt>
                <c:pt idx="8772">
                  <c:v>406.28</c:v>
                </c:pt>
                <c:pt idx="8773">
                  <c:v>406.78999999999979</c:v>
                </c:pt>
                <c:pt idx="8774">
                  <c:v>407.303</c:v>
                </c:pt>
                <c:pt idx="8775">
                  <c:v>407.81799999999993</c:v>
                </c:pt>
                <c:pt idx="8776">
                  <c:v>408.33499999999975</c:v>
                </c:pt>
                <c:pt idx="8777">
                  <c:v>408.85300000000001</c:v>
                </c:pt>
                <c:pt idx="8778">
                  <c:v>409.37400000000002</c:v>
                </c:pt>
                <c:pt idx="8779">
                  <c:v>409.89599999999979</c:v>
                </c:pt>
                <c:pt idx="8780">
                  <c:v>410.41999999999979</c:v>
                </c:pt>
                <c:pt idx="8781">
                  <c:v>410.94499999999999</c:v>
                </c:pt>
                <c:pt idx="8782">
                  <c:v>411.47099999999978</c:v>
                </c:pt>
                <c:pt idx="8783">
                  <c:v>411.99799999999965</c:v>
                </c:pt>
                <c:pt idx="8784">
                  <c:v>412.52499999999975</c:v>
                </c:pt>
                <c:pt idx="8785">
                  <c:v>413.05399999999975</c:v>
                </c:pt>
                <c:pt idx="8786">
                  <c:v>413.58199999999965</c:v>
                </c:pt>
                <c:pt idx="8787">
                  <c:v>414.11099999999999</c:v>
                </c:pt>
                <c:pt idx="8788">
                  <c:v>414.63900000000001</c:v>
                </c:pt>
                <c:pt idx="8789">
                  <c:v>415.16800000000001</c:v>
                </c:pt>
                <c:pt idx="8790">
                  <c:v>415.69600000000003</c:v>
                </c:pt>
                <c:pt idx="8791">
                  <c:v>416.22399999999965</c:v>
                </c:pt>
                <c:pt idx="8792">
                  <c:v>416.75</c:v>
                </c:pt>
                <c:pt idx="8793">
                  <c:v>417.27599999999978</c:v>
                </c:pt>
                <c:pt idx="8794">
                  <c:v>417.80099999999999</c:v>
                </c:pt>
                <c:pt idx="8795">
                  <c:v>418.32400000000001</c:v>
                </c:pt>
                <c:pt idx="8796">
                  <c:v>418.846</c:v>
                </c:pt>
                <c:pt idx="8797">
                  <c:v>419.36700000000002</c:v>
                </c:pt>
                <c:pt idx="8798">
                  <c:v>419.88499999999999</c:v>
                </c:pt>
                <c:pt idx="8799">
                  <c:v>420.40099999999978</c:v>
                </c:pt>
                <c:pt idx="8800">
                  <c:v>420.91499999999979</c:v>
                </c:pt>
                <c:pt idx="8801">
                  <c:v>421.42599999999965</c:v>
                </c:pt>
                <c:pt idx="8802">
                  <c:v>421.93499999999977</c:v>
                </c:pt>
                <c:pt idx="8803">
                  <c:v>422.44099999999975</c:v>
                </c:pt>
                <c:pt idx="8804">
                  <c:v>422.94400000000002</c:v>
                </c:pt>
                <c:pt idx="8805">
                  <c:v>423.44400000000002</c:v>
                </c:pt>
                <c:pt idx="8806">
                  <c:v>423.94</c:v>
                </c:pt>
                <c:pt idx="8807">
                  <c:v>424.43299999999965</c:v>
                </c:pt>
                <c:pt idx="8808">
                  <c:v>424.92099999999965</c:v>
                </c:pt>
                <c:pt idx="8809">
                  <c:v>425.40599999999978</c:v>
                </c:pt>
                <c:pt idx="8810">
                  <c:v>425.887</c:v>
                </c:pt>
                <c:pt idx="8811">
                  <c:v>426.363</c:v>
                </c:pt>
                <c:pt idx="8812">
                  <c:v>426.83499999999975</c:v>
                </c:pt>
                <c:pt idx="8813">
                  <c:v>427.30099999999999</c:v>
                </c:pt>
                <c:pt idx="8814">
                  <c:v>427.76299999999975</c:v>
                </c:pt>
                <c:pt idx="8815">
                  <c:v>428.2199999999998</c:v>
                </c:pt>
                <c:pt idx="8816">
                  <c:v>428.67099999999999</c:v>
                </c:pt>
                <c:pt idx="8817">
                  <c:v>429.11700000000002</c:v>
                </c:pt>
                <c:pt idx="8818">
                  <c:v>429.55700000000002</c:v>
                </c:pt>
                <c:pt idx="8819">
                  <c:v>429.99099999999964</c:v>
                </c:pt>
                <c:pt idx="8820">
                  <c:v>430.41899999999958</c:v>
                </c:pt>
                <c:pt idx="8821">
                  <c:v>430.8400000000002</c:v>
                </c:pt>
                <c:pt idx="8822">
                  <c:v>431.255</c:v>
                </c:pt>
                <c:pt idx="8823">
                  <c:v>431.66399999999999</c:v>
                </c:pt>
                <c:pt idx="8824">
                  <c:v>432.065</c:v>
                </c:pt>
                <c:pt idx="8825">
                  <c:v>432.46</c:v>
                </c:pt>
                <c:pt idx="8826">
                  <c:v>432.84699999999975</c:v>
                </c:pt>
                <c:pt idx="8827">
                  <c:v>433.22699999999958</c:v>
                </c:pt>
                <c:pt idx="8828">
                  <c:v>433.59899999999965</c:v>
                </c:pt>
                <c:pt idx="8829">
                  <c:v>433.964</c:v>
                </c:pt>
                <c:pt idx="8830">
                  <c:v>434.32</c:v>
                </c:pt>
                <c:pt idx="8831">
                  <c:v>434.66800000000001</c:v>
                </c:pt>
                <c:pt idx="8832">
                  <c:v>435.00900000000001</c:v>
                </c:pt>
                <c:pt idx="8833">
                  <c:v>435.3400000000002</c:v>
                </c:pt>
                <c:pt idx="8834">
                  <c:v>435.66300000000001</c:v>
                </c:pt>
                <c:pt idx="8835">
                  <c:v>435.97699999999958</c:v>
                </c:pt>
                <c:pt idx="8836">
                  <c:v>436.28199999999958</c:v>
                </c:pt>
                <c:pt idx="8837">
                  <c:v>436.57799999999975</c:v>
                </c:pt>
                <c:pt idx="8838">
                  <c:v>436.86399999999975</c:v>
                </c:pt>
                <c:pt idx="8839">
                  <c:v>437.14100000000002</c:v>
                </c:pt>
                <c:pt idx="8840">
                  <c:v>437.40899999999965</c:v>
                </c:pt>
                <c:pt idx="8841">
                  <c:v>437.666</c:v>
                </c:pt>
                <c:pt idx="8842">
                  <c:v>437.91299999999978</c:v>
                </c:pt>
                <c:pt idx="8843">
                  <c:v>438.15100000000001</c:v>
                </c:pt>
                <c:pt idx="8844">
                  <c:v>438.37799999999999</c:v>
                </c:pt>
                <c:pt idx="8845">
                  <c:v>438.59399999999965</c:v>
                </c:pt>
                <c:pt idx="8846">
                  <c:v>438.8</c:v>
                </c:pt>
                <c:pt idx="8847">
                  <c:v>438.99499999999978</c:v>
                </c:pt>
                <c:pt idx="8848">
                  <c:v>439.17899999999975</c:v>
                </c:pt>
                <c:pt idx="8849">
                  <c:v>439.35300000000001</c:v>
                </c:pt>
                <c:pt idx="8850">
                  <c:v>439.51400000000001</c:v>
                </c:pt>
                <c:pt idx="8851">
                  <c:v>439.66500000000002</c:v>
                </c:pt>
                <c:pt idx="8852">
                  <c:v>439.80399999999975</c:v>
                </c:pt>
                <c:pt idx="8853">
                  <c:v>439.93099999999959</c:v>
                </c:pt>
                <c:pt idx="8854">
                  <c:v>440.04700000000008</c:v>
                </c:pt>
                <c:pt idx="8855">
                  <c:v>440.15100000000001</c:v>
                </c:pt>
                <c:pt idx="8856">
                  <c:v>440.24200000000002</c:v>
                </c:pt>
                <c:pt idx="8857">
                  <c:v>440.322</c:v>
                </c:pt>
                <c:pt idx="8858">
                  <c:v>440.38900000000001</c:v>
                </c:pt>
                <c:pt idx="8859">
                  <c:v>440.44299999999993</c:v>
                </c:pt>
                <c:pt idx="8860">
                  <c:v>440.48599999999965</c:v>
                </c:pt>
                <c:pt idx="8861">
                  <c:v>440.51499999999999</c:v>
                </c:pt>
                <c:pt idx="8862">
                  <c:v>440.53199999999958</c:v>
                </c:pt>
                <c:pt idx="8863">
                  <c:v>440.53599999999977</c:v>
                </c:pt>
                <c:pt idx="8864">
                  <c:v>440.52599999999978</c:v>
                </c:pt>
                <c:pt idx="8865">
                  <c:v>440.50400000000002</c:v>
                </c:pt>
                <c:pt idx="8866">
                  <c:v>440.46899999999965</c:v>
                </c:pt>
                <c:pt idx="8867">
                  <c:v>440.41999999999979</c:v>
                </c:pt>
                <c:pt idx="8868">
                  <c:v>440.35700000000008</c:v>
                </c:pt>
                <c:pt idx="8869">
                  <c:v>440.28199999999958</c:v>
                </c:pt>
                <c:pt idx="8870">
                  <c:v>440.19200000000001</c:v>
                </c:pt>
                <c:pt idx="8871">
                  <c:v>440.089</c:v>
                </c:pt>
                <c:pt idx="8872">
                  <c:v>439.97199999999958</c:v>
                </c:pt>
                <c:pt idx="8873">
                  <c:v>439.84100000000001</c:v>
                </c:pt>
                <c:pt idx="8874">
                  <c:v>439.69600000000003</c:v>
                </c:pt>
                <c:pt idx="8875">
                  <c:v>439.53799999999978</c:v>
                </c:pt>
                <c:pt idx="8876">
                  <c:v>439.36500000000001</c:v>
                </c:pt>
                <c:pt idx="8877">
                  <c:v>439.17700000000002</c:v>
                </c:pt>
                <c:pt idx="8878">
                  <c:v>438.97599999999977</c:v>
                </c:pt>
                <c:pt idx="8879">
                  <c:v>438.76</c:v>
                </c:pt>
                <c:pt idx="8880">
                  <c:v>438.53</c:v>
                </c:pt>
                <c:pt idx="8881">
                  <c:v>438.28500000000003</c:v>
                </c:pt>
                <c:pt idx="8882">
                  <c:v>438.02599999999978</c:v>
                </c:pt>
                <c:pt idx="8883">
                  <c:v>437.75200000000001</c:v>
                </c:pt>
                <c:pt idx="8884">
                  <c:v>437.464</c:v>
                </c:pt>
                <c:pt idx="8885">
                  <c:v>437.161</c:v>
                </c:pt>
                <c:pt idx="8886">
                  <c:v>436.84300000000002</c:v>
                </c:pt>
                <c:pt idx="8887">
                  <c:v>436.51</c:v>
                </c:pt>
                <c:pt idx="8888">
                  <c:v>436.16300000000001</c:v>
                </c:pt>
                <c:pt idx="8889">
                  <c:v>435.80099999999999</c:v>
                </c:pt>
                <c:pt idx="8890">
                  <c:v>435.42399999999958</c:v>
                </c:pt>
                <c:pt idx="8891">
                  <c:v>435.03199999999958</c:v>
                </c:pt>
                <c:pt idx="8892">
                  <c:v>434.625</c:v>
                </c:pt>
                <c:pt idx="8893">
                  <c:v>434.20299999999975</c:v>
                </c:pt>
                <c:pt idx="8894">
                  <c:v>433.76599999999979</c:v>
                </c:pt>
                <c:pt idx="8895">
                  <c:v>433.31400000000002</c:v>
                </c:pt>
                <c:pt idx="8896">
                  <c:v>432.84699999999975</c:v>
                </c:pt>
                <c:pt idx="8897">
                  <c:v>432.36500000000001</c:v>
                </c:pt>
                <c:pt idx="8898">
                  <c:v>431.86799999999999</c:v>
                </c:pt>
                <c:pt idx="8899">
                  <c:v>431.35599999999999</c:v>
                </c:pt>
                <c:pt idx="8900">
                  <c:v>430.82900000000001</c:v>
                </c:pt>
                <c:pt idx="8901">
                  <c:v>430.28699999999958</c:v>
                </c:pt>
                <c:pt idx="8902">
                  <c:v>429.72999999999979</c:v>
                </c:pt>
                <c:pt idx="8903">
                  <c:v>429.15800000000002</c:v>
                </c:pt>
                <c:pt idx="8904">
                  <c:v>428.57100000000003</c:v>
                </c:pt>
                <c:pt idx="8905">
                  <c:v>427.96899999999965</c:v>
                </c:pt>
                <c:pt idx="8906">
                  <c:v>427.35199999999975</c:v>
                </c:pt>
                <c:pt idx="8907">
                  <c:v>426.7199999999998</c:v>
                </c:pt>
                <c:pt idx="8908">
                  <c:v>426.07400000000001</c:v>
                </c:pt>
                <c:pt idx="8909">
                  <c:v>425.41199999999958</c:v>
                </c:pt>
                <c:pt idx="8910">
                  <c:v>424.73499999999979</c:v>
                </c:pt>
                <c:pt idx="8911">
                  <c:v>424.04399999999993</c:v>
                </c:pt>
                <c:pt idx="8912">
                  <c:v>423.33799999999979</c:v>
                </c:pt>
                <c:pt idx="8913">
                  <c:v>422.61700000000002</c:v>
                </c:pt>
                <c:pt idx="8914">
                  <c:v>421.88200000000001</c:v>
                </c:pt>
                <c:pt idx="8915">
                  <c:v>421.13200000000001</c:v>
                </c:pt>
                <c:pt idx="8916">
                  <c:v>420.36700000000002</c:v>
                </c:pt>
                <c:pt idx="8917">
                  <c:v>419.58799999999979</c:v>
                </c:pt>
                <c:pt idx="8918">
                  <c:v>418.79399999999958</c:v>
                </c:pt>
                <c:pt idx="8919">
                  <c:v>417.98599999999965</c:v>
                </c:pt>
                <c:pt idx="8920">
                  <c:v>417.16399999999999</c:v>
                </c:pt>
                <c:pt idx="8921">
                  <c:v>416.327</c:v>
                </c:pt>
                <c:pt idx="8922">
                  <c:v>415.47599999999977</c:v>
                </c:pt>
                <c:pt idx="8923">
                  <c:v>414.61099999999999</c:v>
                </c:pt>
                <c:pt idx="8924">
                  <c:v>413.73299999999978</c:v>
                </c:pt>
                <c:pt idx="8925">
                  <c:v>412.8400000000002</c:v>
                </c:pt>
                <c:pt idx="8926">
                  <c:v>411.93299999999965</c:v>
                </c:pt>
                <c:pt idx="8927">
                  <c:v>411.012</c:v>
                </c:pt>
                <c:pt idx="8928">
                  <c:v>410.07799999999975</c:v>
                </c:pt>
                <c:pt idx="8929">
                  <c:v>409.13</c:v>
                </c:pt>
                <c:pt idx="8930">
                  <c:v>408.16899999999993</c:v>
                </c:pt>
                <c:pt idx="8931">
                  <c:v>407.19400000000002</c:v>
                </c:pt>
                <c:pt idx="8932">
                  <c:v>406.20599999999979</c:v>
                </c:pt>
                <c:pt idx="8933">
                  <c:v>405.20499999999993</c:v>
                </c:pt>
                <c:pt idx="8934">
                  <c:v>404.19099999999975</c:v>
                </c:pt>
                <c:pt idx="8935">
                  <c:v>403.16399999999999</c:v>
                </c:pt>
                <c:pt idx="8936">
                  <c:v>402.12400000000002</c:v>
                </c:pt>
                <c:pt idx="8937">
                  <c:v>401.07100000000003</c:v>
                </c:pt>
                <c:pt idx="8938">
                  <c:v>400.00599999999974</c:v>
                </c:pt>
                <c:pt idx="8939">
                  <c:v>398.92799999999966</c:v>
                </c:pt>
                <c:pt idx="8940">
                  <c:v>397.83799999999979</c:v>
                </c:pt>
                <c:pt idx="8941">
                  <c:v>396.73599999999965</c:v>
                </c:pt>
                <c:pt idx="8942">
                  <c:v>395.62099999999975</c:v>
                </c:pt>
                <c:pt idx="8943">
                  <c:v>394.49499999999978</c:v>
                </c:pt>
                <c:pt idx="8944">
                  <c:v>393.35700000000008</c:v>
                </c:pt>
                <c:pt idx="8945">
                  <c:v>392.20699999999965</c:v>
                </c:pt>
                <c:pt idx="8946">
                  <c:v>391.04599999999999</c:v>
                </c:pt>
                <c:pt idx="8947">
                  <c:v>389.87299999999999</c:v>
                </c:pt>
                <c:pt idx="8948">
                  <c:v>388.68900000000002</c:v>
                </c:pt>
                <c:pt idx="8949">
                  <c:v>387.49400000000003</c:v>
                </c:pt>
                <c:pt idx="8950">
                  <c:v>386.28799999999978</c:v>
                </c:pt>
                <c:pt idx="8951">
                  <c:v>385.07100000000003</c:v>
                </c:pt>
                <c:pt idx="8952">
                  <c:v>383.84300000000002</c:v>
                </c:pt>
                <c:pt idx="8953">
                  <c:v>382.60500000000002</c:v>
                </c:pt>
                <c:pt idx="8954">
                  <c:v>381.35700000000008</c:v>
                </c:pt>
                <c:pt idx="8955">
                  <c:v>380.09899999999965</c:v>
                </c:pt>
                <c:pt idx="8956">
                  <c:v>378.83099999999979</c:v>
                </c:pt>
                <c:pt idx="8957">
                  <c:v>377.553</c:v>
                </c:pt>
                <c:pt idx="8958">
                  <c:v>376.26499999999999</c:v>
                </c:pt>
                <c:pt idx="8959">
                  <c:v>374.96799999999979</c:v>
                </c:pt>
                <c:pt idx="8960">
                  <c:v>373.661</c:v>
                </c:pt>
                <c:pt idx="8961">
                  <c:v>372.346</c:v>
                </c:pt>
                <c:pt idx="8962">
                  <c:v>371.02099999999979</c:v>
                </c:pt>
                <c:pt idx="8963">
                  <c:v>369.68799999999999</c:v>
                </c:pt>
                <c:pt idx="8964">
                  <c:v>368.346</c:v>
                </c:pt>
                <c:pt idx="8965">
                  <c:v>366.99599999999958</c:v>
                </c:pt>
                <c:pt idx="8966">
                  <c:v>365.63799999999975</c:v>
                </c:pt>
                <c:pt idx="8967">
                  <c:v>364.27099999999979</c:v>
                </c:pt>
                <c:pt idx="8968">
                  <c:v>362.89699999999965</c:v>
                </c:pt>
                <c:pt idx="8969">
                  <c:v>361.51499999999999</c:v>
                </c:pt>
                <c:pt idx="8970">
                  <c:v>360.12599999999975</c:v>
                </c:pt>
                <c:pt idx="8971">
                  <c:v>358.72999999999979</c:v>
                </c:pt>
                <c:pt idx="8972">
                  <c:v>357.32599999999979</c:v>
                </c:pt>
                <c:pt idx="8973">
                  <c:v>355.91599999999966</c:v>
                </c:pt>
                <c:pt idx="8974">
                  <c:v>354.49899999999963</c:v>
                </c:pt>
                <c:pt idx="8975">
                  <c:v>353.07599999999979</c:v>
                </c:pt>
                <c:pt idx="8976">
                  <c:v>351.64600000000002</c:v>
                </c:pt>
                <c:pt idx="8977">
                  <c:v>350.21099999999979</c:v>
                </c:pt>
                <c:pt idx="8978">
                  <c:v>348.76900000000001</c:v>
                </c:pt>
                <c:pt idx="8979">
                  <c:v>347.322</c:v>
                </c:pt>
                <c:pt idx="8980">
                  <c:v>345.87</c:v>
                </c:pt>
                <c:pt idx="8981">
                  <c:v>344.41199999999958</c:v>
                </c:pt>
                <c:pt idx="8982">
                  <c:v>342.94900000000001</c:v>
                </c:pt>
                <c:pt idx="8983">
                  <c:v>341.48200000000003</c:v>
                </c:pt>
                <c:pt idx="8984">
                  <c:v>340.01</c:v>
                </c:pt>
                <c:pt idx="8985">
                  <c:v>338.53399999999965</c:v>
                </c:pt>
                <c:pt idx="8986">
                  <c:v>337.053</c:v>
                </c:pt>
                <c:pt idx="8987">
                  <c:v>335.56900000000002</c:v>
                </c:pt>
                <c:pt idx="8988">
                  <c:v>334.08099999999979</c:v>
                </c:pt>
                <c:pt idx="8989">
                  <c:v>332.589</c:v>
                </c:pt>
                <c:pt idx="8990">
                  <c:v>331.09399999999965</c:v>
                </c:pt>
                <c:pt idx="8991">
                  <c:v>329.59599999999978</c:v>
                </c:pt>
                <c:pt idx="8992">
                  <c:v>328.09500000000003</c:v>
                </c:pt>
                <c:pt idx="8993">
                  <c:v>326.59099999999978</c:v>
                </c:pt>
                <c:pt idx="8994">
                  <c:v>325.08499999999975</c:v>
                </c:pt>
                <c:pt idx="8995">
                  <c:v>323.577</c:v>
                </c:pt>
                <c:pt idx="8996">
                  <c:v>322.06700000000001</c:v>
                </c:pt>
                <c:pt idx="8997">
                  <c:v>320.55500000000001</c:v>
                </c:pt>
                <c:pt idx="8998">
                  <c:v>319.041</c:v>
                </c:pt>
                <c:pt idx="8999">
                  <c:v>317.52599999999978</c:v>
                </c:pt>
                <c:pt idx="9000">
                  <c:v>316.01</c:v>
                </c:pt>
                <c:pt idx="9001">
                  <c:v>314.49299999999965</c:v>
                </c:pt>
                <c:pt idx="9002">
                  <c:v>312.97599999999977</c:v>
                </c:pt>
                <c:pt idx="9003">
                  <c:v>311.45800000000003</c:v>
                </c:pt>
                <c:pt idx="9004">
                  <c:v>309.93899999999962</c:v>
                </c:pt>
                <c:pt idx="9005">
                  <c:v>308.42099999999965</c:v>
                </c:pt>
                <c:pt idx="9006">
                  <c:v>306.90299999999979</c:v>
                </c:pt>
                <c:pt idx="9007">
                  <c:v>305.38499999999999</c:v>
                </c:pt>
                <c:pt idx="9008">
                  <c:v>303.86799999999999</c:v>
                </c:pt>
                <c:pt idx="9009">
                  <c:v>302.351</c:v>
                </c:pt>
                <c:pt idx="9010">
                  <c:v>300.83599999999979</c:v>
                </c:pt>
                <c:pt idx="9011">
                  <c:v>299.322</c:v>
                </c:pt>
                <c:pt idx="9012">
                  <c:v>297.80900000000008</c:v>
                </c:pt>
                <c:pt idx="9013">
                  <c:v>296.29899999999958</c:v>
                </c:pt>
                <c:pt idx="9014">
                  <c:v>294.78999999999979</c:v>
                </c:pt>
                <c:pt idx="9015">
                  <c:v>293.28299999999979</c:v>
                </c:pt>
                <c:pt idx="9016">
                  <c:v>291.77799999999979</c:v>
                </c:pt>
                <c:pt idx="9017">
                  <c:v>290.27599999999978</c:v>
                </c:pt>
                <c:pt idx="9018">
                  <c:v>288.77699999999965</c:v>
                </c:pt>
                <c:pt idx="9019">
                  <c:v>287.28099999999978</c:v>
                </c:pt>
                <c:pt idx="9020">
                  <c:v>285.78799999999978</c:v>
                </c:pt>
                <c:pt idx="9021">
                  <c:v>284.29799999999977</c:v>
                </c:pt>
                <c:pt idx="9022">
                  <c:v>282.81200000000001</c:v>
                </c:pt>
                <c:pt idx="9023">
                  <c:v>281.32900000000001</c:v>
                </c:pt>
                <c:pt idx="9024">
                  <c:v>279.851</c:v>
                </c:pt>
                <c:pt idx="9025">
                  <c:v>278.37700000000001</c:v>
                </c:pt>
                <c:pt idx="9026">
                  <c:v>276.90699999999958</c:v>
                </c:pt>
                <c:pt idx="9027">
                  <c:v>275.44200000000001</c:v>
                </c:pt>
                <c:pt idx="9028">
                  <c:v>273.98099999999965</c:v>
                </c:pt>
                <c:pt idx="9029">
                  <c:v>272.52599999999978</c:v>
                </c:pt>
                <c:pt idx="9030">
                  <c:v>271.07499999999999</c:v>
                </c:pt>
                <c:pt idx="9031">
                  <c:v>269.63099999999974</c:v>
                </c:pt>
                <c:pt idx="9032">
                  <c:v>268.19099999999975</c:v>
                </c:pt>
                <c:pt idx="9033">
                  <c:v>266.75799999999975</c:v>
                </c:pt>
                <c:pt idx="9034">
                  <c:v>265.33</c:v>
                </c:pt>
                <c:pt idx="9035">
                  <c:v>263.90799999999979</c:v>
                </c:pt>
                <c:pt idx="9036">
                  <c:v>262.49299999999965</c:v>
                </c:pt>
                <c:pt idx="9037">
                  <c:v>261.084</c:v>
                </c:pt>
                <c:pt idx="9038">
                  <c:v>259.68200000000002</c:v>
                </c:pt>
                <c:pt idx="9039">
                  <c:v>258.28699999999958</c:v>
                </c:pt>
                <c:pt idx="9040">
                  <c:v>256.899</c:v>
                </c:pt>
                <c:pt idx="9041">
                  <c:v>255.518</c:v>
                </c:pt>
                <c:pt idx="9042">
                  <c:v>254.14499999999998</c:v>
                </c:pt>
                <c:pt idx="9043">
                  <c:v>252.77899999999997</c:v>
                </c:pt>
                <c:pt idx="9044">
                  <c:v>251.42100000000011</c:v>
                </c:pt>
                <c:pt idx="9045">
                  <c:v>250.071</c:v>
                </c:pt>
                <c:pt idx="9046">
                  <c:v>248.72800000000001</c:v>
                </c:pt>
                <c:pt idx="9047">
                  <c:v>247.39400000000001</c:v>
                </c:pt>
                <c:pt idx="9048">
                  <c:v>246.06900000000002</c:v>
                </c:pt>
                <c:pt idx="9049">
                  <c:v>244.75200000000001</c:v>
                </c:pt>
                <c:pt idx="9050">
                  <c:v>243.44300000000001</c:v>
                </c:pt>
                <c:pt idx="9051">
                  <c:v>242.14399999999998</c:v>
                </c:pt>
                <c:pt idx="9052">
                  <c:v>240.85400000000001</c:v>
                </c:pt>
                <c:pt idx="9053">
                  <c:v>239.572</c:v>
                </c:pt>
                <c:pt idx="9054">
                  <c:v>238.3</c:v>
                </c:pt>
                <c:pt idx="9055">
                  <c:v>237.03800000000001</c:v>
                </c:pt>
                <c:pt idx="9056">
                  <c:v>235.785</c:v>
                </c:pt>
                <c:pt idx="9057">
                  <c:v>234.542</c:v>
                </c:pt>
                <c:pt idx="9058">
                  <c:v>233.309</c:v>
                </c:pt>
                <c:pt idx="9059">
                  <c:v>232.08500000000001</c:v>
                </c:pt>
                <c:pt idx="9060">
                  <c:v>230.87200000000001</c:v>
                </c:pt>
                <c:pt idx="9061">
                  <c:v>229.66900000000001</c:v>
                </c:pt>
                <c:pt idx="9062">
                  <c:v>228.477</c:v>
                </c:pt>
                <c:pt idx="9063">
                  <c:v>227.29499999999999</c:v>
                </c:pt>
                <c:pt idx="9064">
                  <c:v>226.124</c:v>
                </c:pt>
                <c:pt idx="9065">
                  <c:v>224.96300000000002</c:v>
                </c:pt>
                <c:pt idx="9066">
                  <c:v>223.81399999999999</c:v>
                </c:pt>
                <c:pt idx="9067">
                  <c:v>222.67499999999998</c:v>
                </c:pt>
                <c:pt idx="9068">
                  <c:v>221.548</c:v>
                </c:pt>
                <c:pt idx="9069">
                  <c:v>220.43200000000004</c:v>
                </c:pt>
                <c:pt idx="9070">
                  <c:v>219.32600000000011</c:v>
                </c:pt>
                <c:pt idx="9071">
                  <c:v>218.233</c:v>
                </c:pt>
                <c:pt idx="9072">
                  <c:v>217.15100000000001</c:v>
                </c:pt>
                <c:pt idx="9073">
                  <c:v>216.08100000000007</c:v>
                </c:pt>
                <c:pt idx="9074">
                  <c:v>215.02200000000011</c:v>
                </c:pt>
                <c:pt idx="9075">
                  <c:v>213.97499999999999</c:v>
                </c:pt>
                <c:pt idx="9076">
                  <c:v>212.94</c:v>
                </c:pt>
                <c:pt idx="9077">
                  <c:v>211.917</c:v>
                </c:pt>
                <c:pt idx="9078">
                  <c:v>210.90600000000001</c:v>
                </c:pt>
                <c:pt idx="9079">
                  <c:v>209.90700000000001</c:v>
                </c:pt>
                <c:pt idx="9080">
                  <c:v>208.92000000000004</c:v>
                </c:pt>
                <c:pt idx="9081">
                  <c:v>207.946</c:v>
                </c:pt>
                <c:pt idx="9082">
                  <c:v>206.98400000000001</c:v>
                </c:pt>
                <c:pt idx="9083">
                  <c:v>206.03399999999999</c:v>
                </c:pt>
                <c:pt idx="9084">
                  <c:v>205.09700000000001</c:v>
                </c:pt>
                <c:pt idx="9085">
                  <c:v>204.172</c:v>
                </c:pt>
                <c:pt idx="9086">
                  <c:v>203.26</c:v>
                </c:pt>
                <c:pt idx="9087">
                  <c:v>202.36</c:v>
                </c:pt>
                <c:pt idx="9088">
                  <c:v>201.47300000000001</c:v>
                </c:pt>
                <c:pt idx="9089">
                  <c:v>200.59900000000002</c:v>
                </c:pt>
                <c:pt idx="9090">
                  <c:v>199.738</c:v>
                </c:pt>
                <c:pt idx="9091">
                  <c:v>198.88900000000001</c:v>
                </c:pt>
                <c:pt idx="9092">
                  <c:v>198.054</c:v>
                </c:pt>
                <c:pt idx="9093">
                  <c:v>197.23099999999999</c:v>
                </c:pt>
                <c:pt idx="9094">
                  <c:v>196.42100000000011</c:v>
                </c:pt>
                <c:pt idx="9095">
                  <c:v>195.624</c:v>
                </c:pt>
                <c:pt idx="9096">
                  <c:v>194.84</c:v>
                </c:pt>
                <c:pt idx="9097">
                  <c:v>194.06900000000002</c:v>
                </c:pt>
                <c:pt idx="9098">
                  <c:v>193.31100000000001</c:v>
                </c:pt>
                <c:pt idx="9099">
                  <c:v>192.566</c:v>
                </c:pt>
                <c:pt idx="9100">
                  <c:v>191.834</c:v>
                </c:pt>
                <c:pt idx="9101">
                  <c:v>191.11499999999998</c:v>
                </c:pt>
                <c:pt idx="9102">
                  <c:v>190.41</c:v>
                </c:pt>
                <c:pt idx="9103">
                  <c:v>189.71699999999998</c:v>
                </c:pt>
                <c:pt idx="9104">
                  <c:v>189.03700000000001</c:v>
                </c:pt>
                <c:pt idx="9105">
                  <c:v>188.37</c:v>
                </c:pt>
                <c:pt idx="9106">
                  <c:v>187.71699999999998</c:v>
                </c:pt>
                <c:pt idx="9107">
                  <c:v>187.07599999999999</c:v>
                </c:pt>
                <c:pt idx="9108">
                  <c:v>186.44900000000001</c:v>
                </c:pt>
                <c:pt idx="9109">
                  <c:v>185.834</c:v>
                </c:pt>
                <c:pt idx="9110">
                  <c:v>185.232</c:v>
                </c:pt>
                <c:pt idx="9111">
                  <c:v>184.64299999999997</c:v>
                </c:pt>
                <c:pt idx="9112">
                  <c:v>184.06800000000001</c:v>
                </c:pt>
                <c:pt idx="9113">
                  <c:v>183.505</c:v>
                </c:pt>
                <c:pt idx="9114">
                  <c:v>182.95500000000001</c:v>
                </c:pt>
                <c:pt idx="9115">
                  <c:v>182.41800000000001</c:v>
                </c:pt>
                <c:pt idx="9116">
                  <c:v>181.89400000000001</c:v>
                </c:pt>
                <c:pt idx="9117">
                  <c:v>181.38200000000012</c:v>
                </c:pt>
                <c:pt idx="9118">
                  <c:v>180.88300000000001</c:v>
                </c:pt>
                <c:pt idx="9119">
                  <c:v>180.39700000000011</c:v>
                </c:pt>
                <c:pt idx="9120">
                  <c:v>179.92400000000001</c:v>
                </c:pt>
                <c:pt idx="9121">
                  <c:v>179.46300000000002</c:v>
                </c:pt>
                <c:pt idx="9122">
                  <c:v>179.01399999999998</c:v>
                </c:pt>
                <c:pt idx="9123">
                  <c:v>178.578</c:v>
                </c:pt>
                <c:pt idx="9124">
                  <c:v>178.155</c:v>
                </c:pt>
                <c:pt idx="9125">
                  <c:v>177.74299999999999</c:v>
                </c:pt>
                <c:pt idx="9126">
                  <c:v>177.345</c:v>
                </c:pt>
                <c:pt idx="9127">
                  <c:v>176.95800000000011</c:v>
                </c:pt>
                <c:pt idx="9128">
                  <c:v>176.583</c:v>
                </c:pt>
                <c:pt idx="9129">
                  <c:v>176.221</c:v>
                </c:pt>
                <c:pt idx="9130">
                  <c:v>175.87</c:v>
                </c:pt>
                <c:pt idx="9131">
                  <c:v>175.53100000000001</c:v>
                </c:pt>
                <c:pt idx="9132">
                  <c:v>175.20499999999998</c:v>
                </c:pt>
                <c:pt idx="9133">
                  <c:v>174.88900000000001</c:v>
                </c:pt>
                <c:pt idx="9134">
                  <c:v>174.58600000000001</c:v>
                </c:pt>
                <c:pt idx="9135">
                  <c:v>174.29399999999998</c:v>
                </c:pt>
                <c:pt idx="9136">
                  <c:v>174.01399999999998</c:v>
                </c:pt>
                <c:pt idx="9137">
                  <c:v>173.74499999999998</c:v>
                </c:pt>
                <c:pt idx="9138">
                  <c:v>173.48700000000011</c:v>
                </c:pt>
                <c:pt idx="9139">
                  <c:v>173.23999999999998</c:v>
                </c:pt>
                <c:pt idx="9140">
                  <c:v>173.005</c:v>
                </c:pt>
                <c:pt idx="9141">
                  <c:v>172.78100000000001</c:v>
                </c:pt>
                <c:pt idx="9142">
                  <c:v>172.56700000000001</c:v>
                </c:pt>
                <c:pt idx="9143">
                  <c:v>172.364</c:v>
                </c:pt>
                <c:pt idx="9144">
                  <c:v>172.172</c:v>
                </c:pt>
                <c:pt idx="9145">
                  <c:v>171.99</c:v>
                </c:pt>
                <c:pt idx="9146">
                  <c:v>171.81900000000002</c:v>
                </c:pt>
                <c:pt idx="9147">
                  <c:v>171.65800000000004</c:v>
                </c:pt>
                <c:pt idx="9148">
                  <c:v>171.50700000000001</c:v>
                </c:pt>
                <c:pt idx="9149">
                  <c:v>171.3670000000001</c:v>
                </c:pt>
                <c:pt idx="9150">
                  <c:v>171.23599999999999</c:v>
                </c:pt>
                <c:pt idx="9151">
                  <c:v>171.11499999999998</c:v>
                </c:pt>
                <c:pt idx="9152">
                  <c:v>171.00399999999999</c:v>
                </c:pt>
                <c:pt idx="9153">
                  <c:v>170.90200000000004</c:v>
                </c:pt>
                <c:pt idx="9154">
                  <c:v>170.81</c:v>
                </c:pt>
                <c:pt idx="9155">
                  <c:v>170.727</c:v>
                </c:pt>
                <c:pt idx="9156">
                  <c:v>170.654</c:v>
                </c:pt>
                <c:pt idx="9157">
                  <c:v>170.589</c:v>
                </c:pt>
                <c:pt idx="9158">
                  <c:v>170.53399999999999</c:v>
                </c:pt>
                <c:pt idx="9159">
                  <c:v>170.48700000000011</c:v>
                </c:pt>
                <c:pt idx="9160">
                  <c:v>170.44800000000001</c:v>
                </c:pt>
                <c:pt idx="9161">
                  <c:v>170.41900000000001</c:v>
                </c:pt>
                <c:pt idx="9162">
                  <c:v>170.39700000000011</c:v>
                </c:pt>
                <c:pt idx="9163">
                  <c:v>170.38400000000001</c:v>
                </c:pt>
                <c:pt idx="9164">
                  <c:v>170.37900000000002</c:v>
                </c:pt>
                <c:pt idx="9165">
                  <c:v>170.38100000000011</c:v>
                </c:pt>
                <c:pt idx="9166">
                  <c:v>170.39200000000011</c:v>
                </c:pt>
                <c:pt idx="9167">
                  <c:v>170.41</c:v>
                </c:pt>
                <c:pt idx="9168">
                  <c:v>170.43600000000001</c:v>
                </c:pt>
                <c:pt idx="9169">
                  <c:v>170.46900000000002</c:v>
                </c:pt>
                <c:pt idx="9170">
                  <c:v>170.50899999999999</c:v>
                </c:pt>
                <c:pt idx="9171">
                  <c:v>170.55600000000001</c:v>
                </c:pt>
                <c:pt idx="9172">
                  <c:v>170.60999999999999</c:v>
                </c:pt>
                <c:pt idx="9173">
                  <c:v>170.67</c:v>
                </c:pt>
                <c:pt idx="9174">
                  <c:v>170.738</c:v>
                </c:pt>
                <c:pt idx="9175">
                  <c:v>170.81100000000001</c:v>
                </c:pt>
                <c:pt idx="9176">
                  <c:v>170.8910000000001</c:v>
                </c:pt>
                <c:pt idx="9177">
                  <c:v>170.977</c:v>
                </c:pt>
                <c:pt idx="9178">
                  <c:v>171.06800000000001</c:v>
                </c:pt>
                <c:pt idx="9179">
                  <c:v>171.166</c:v>
                </c:pt>
                <c:pt idx="9180">
                  <c:v>171.26900000000001</c:v>
                </c:pt>
                <c:pt idx="9181">
                  <c:v>171.37800000000001</c:v>
                </c:pt>
                <c:pt idx="9182">
                  <c:v>171.4920000000001</c:v>
                </c:pt>
                <c:pt idx="9183">
                  <c:v>171.60999999999999</c:v>
                </c:pt>
                <c:pt idx="9184">
                  <c:v>171.73399999999998</c:v>
                </c:pt>
                <c:pt idx="9185">
                  <c:v>171.863</c:v>
                </c:pt>
                <c:pt idx="9186">
                  <c:v>171.99600000000001</c:v>
                </c:pt>
                <c:pt idx="9187">
                  <c:v>172.13399999999999</c:v>
                </c:pt>
                <c:pt idx="9188">
                  <c:v>172.27599999999998</c:v>
                </c:pt>
                <c:pt idx="9189">
                  <c:v>172.42200000000011</c:v>
                </c:pt>
                <c:pt idx="9190">
                  <c:v>172.57300000000001</c:v>
                </c:pt>
                <c:pt idx="9191">
                  <c:v>172.727</c:v>
                </c:pt>
                <c:pt idx="9192">
                  <c:v>172.88400000000001</c:v>
                </c:pt>
                <c:pt idx="9193">
                  <c:v>173.04599999999999</c:v>
                </c:pt>
                <c:pt idx="9194">
                  <c:v>173.20999999999998</c:v>
                </c:pt>
                <c:pt idx="9195">
                  <c:v>173.37800000000001</c:v>
                </c:pt>
                <c:pt idx="9196">
                  <c:v>173.548</c:v>
                </c:pt>
                <c:pt idx="9197">
                  <c:v>173.72200000000001</c:v>
                </c:pt>
                <c:pt idx="9198">
                  <c:v>173.89800000000011</c:v>
                </c:pt>
                <c:pt idx="9199">
                  <c:v>174.077</c:v>
                </c:pt>
                <c:pt idx="9200">
                  <c:v>174.25800000000001</c:v>
                </c:pt>
                <c:pt idx="9201">
                  <c:v>174.441</c:v>
                </c:pt>
                <c:pt idx="9202">
                  <c:v>174.626</c:v>
                </c:pt>
                <c:pt idx="9203">
                  <c:v>174.81300000000002</c:v>
                </c:pt>
                <c:pt idx="9204">
                  <c:v>175.00200000000001</c:v>
                </c:pt>
                <c:pt idx="9205">
                  <c:v>175.19300000000001</c:v>
                </c:pt>
                <c:pt idx="9206">
                  <c:v>175.38400000000001</c:v>
                </c:pt>
                <c:pt idx="9207">
                  <c:v>175.577</c:v>
                </c:pt>
                <c:pt idx="9208">
                  <c:v>175.77199999999999</c:v>
                </c:pt>
                <c:pt idx="9209">
                  <c:v>175.96700000000001</c:v>
                </c:pt>
                <c:pt idx="9210">
                  <c:v>176.16300000000001</c:v>
                </c:pt>
                <c:pt idx="9211">
                  <c:v>176.35900000000001</c:v>
                </c:pt>
                <c:pt idx="9212">
                  <c:v>176.55600000000001</c:v>
                </c:pt>
                <c:pt idx="9213">
                  <c:v>176.75399999999999</c:v>
                </c:pt>
                <c:pt idx="9214">
                  <c:v>176.95100000000011</c:v>
                </c:pt>
                <c:pt idx="9215">
                  <c:v>177.14899999999997</c:v>
                </c:pt>
                <c:pt idx="9216">
                  <c:v>177.346</c:v>
                </c:pt>
                <c:pt idx="9217">
                  <c:v>177.54300000000001</c:v>
                </c:pt>
                <c:pt idx="9218">
                  <c:v>177.73999999999998</c:v>
                </c:pt>
                <c:pt idx="9219">
                  <c:v>177.93700000000001</c:v>
                </c:pt>
                <c:pt idx="9220">
                  <c:v>178.13200000000001</c:v>
                </c:pt>
                <c:pt idx="9221">
                  <c:v>178.32700000000011</c:v>
                </c:pt>
                <c:pt idx="9222">
                  <c:v>178.52100000000004</c:v>
                </c:pt>
                <c:pt idx="9223">
                  <c:v>178.71399999999988</c:v>
                </c:pt>
                <c:pt idx="9224">
                  <c:v>178.905</c:v>
                </c:pt>
                <c:pt idx="9225">
                  <c:v>179.095</c:v>
                </c:pt>
                <c:pt idx="9226">
                  <c:v>179.28399999999999</c:v>
                </c:pt>
                <c:pt idx="9227">
                  <c:v>179.471</c:v>
                </c:pt>
                <c:pt idx="9228">
                  <c:v>179.65600000000001</c:v>
                </c:pt>
                <c:pt idx="9229">
                  <c:v>179.839</c:v>
                </c:pt>
                <c:pt idx="9230">
                  <c:v>180.02100000000004</c:v>
                </c:pt>
                <c:pt idx="9231">
                  <c:v>180.2</c:v>
                </c:pt>
                <c:pt idx="9232">
                  <c:v>180.37700000000001</c:v>
                </c:pt>
                <c:pt idx="9233">
                  <c:v>180.55200000000011</c:v>
                </c:pt>
                <c:pt idx="9234">
                  <c:v>180.72399999999999</c:v>
                </c:pt>
                <c:pt idx="9235">
                  <c:v>180.893</c:v>
                </c:pt>
                <c:pt idx="9236">
                  <c:v>181.06</c:v>
                </c:pt>
                <c:pt idx="9237">
                  <c:v>181.22399999999999</c:v>
                </c:pt>
                <c:pt idx="9238">
                  <c:v>181.3850000000001</c:v>
                </c:pt>
                <c:pt idx="9239">
                  <c:v>181.54300000000001</c:v>
                </c:pt>
                <c:pt idx="9240">
                  <c:v>181.69800000000001</c:v>
                </c:pt>
                <c:pt idx="9241">
                  <c:v>181.85000000000011</c:v>
                </c:pt>
                <c:pt idx="9242">
                  <c:v>181.9980000000001</c:v>
                </c:pt>
                <c:pt idx="9243">
                  <c:v>182.14299999999997</c:v>
                </c:pt>
                <c:pt idx="9244">
                  <c:v>182.28399999999999</c:v>
                </c:pt>
                <c:pt idx="9245">
                  <c:v>182.42200000000011</c:v>
                </c:pt>
                <c:pt idx="9246">
                  <c:v>182.55600000000001</c:v>
                </c:pt>
                <c:pt idx="9247">
                  <c:v>182.68600000000001</c:v>
                </c:pt>
                <c:pt idx="9248">
                  <c:v>182.81200000000001</c:v>
                </c:pt>
                <c:pt idx="9249">
                  <c:v>182.934</c:v>
                </c:pt>
                <c:pt idx="9250">
                  <c:v>183.053</c:v>
                </c:pt>
                <c:pt idx="9251">
                  <c:v>183.166</c:v>
                </c:pt>
                <c:pt idx="9252">
                  <c:v>183.27599999999998</c:v>
                </c:pt>
                <c:pt idx="9253">
                  <c:v>183.38200000000012</c:v>
                </c:pt>
                <c:pt idx="9254">
                  <c:v>183.483</c:v>
                </c:pt>
                <c:pt idx="9255">
                  <c:v>183.58</c:v>
                </c:pt>
                <c:pt idx="9256">
                  <c:v>183.672</c:v>
                </c:pt>
                <c:pt idx="9257">
                  <c:v>183.76</c:v>
                </c:pt>
                <c:pt idx="9258">
                  <c:v>183.84300000000002</c:v>
                </c:pt>
                <c:pt idx="9259">
                  <c:v>183.92100000000011</c:v>
                </c:pt>
                <c:pt idx="9260">
                  <c:v>183.995</c:v>
                </c:pt>
                <c:pt idx="9261">
                  <c:v>184.06399999999999</c:v>
                </c:pt>
                <c:pt idx="9262">
                  <c:v>184.12800000000001</c:v>
                </c:pt>
                <c:pt idx="9263">
                  <c:v>184.18700000000001</c:v>
                </c:pt>
                <c:pt idx="9264">
                  <c:v>184.24099999999999</c:v>
                </c:pt>
                <c:pt idx="9265">
                  <c:v>184.29</c:v>
                </c:pt>
                <c:pt idx="9266">
                  <c:v>184.33500000000001</c:v>
                </c:pt>
                <c:pt idx="9267">
                  <c:v>184.374</c:v>
                </c:pt>
                <c:pt idx="9268">
                  <c:v>184.40800000000004</c:v>
                </c:pt>
                <c:pt idx="9269">
                  <c:v>184.43700000000001</c:v>
                </c:pt>
                <c:pt idx="9270">
                  <c:v>184.46100000000001</c:v>
                </c:pt>
                <c:pt idx="9271">
                  <c:v>184.4800000000001</c:v>
                </c:pt>
                <c:pt idx="9272">
                  <c:v>184.494</c:v>
                </c:pt>
                <c:pt idx="9273">
                  <c:v>184.50200000000001</c:v>
                </c:pt>
                <c:pt idx="9274">
                  <c:v>184.506</c:v>
                </c:pt>
                <c:pt idx="9275">
                  <c:v>184.50399999999999</c:v>
                </c:pt>
                <c:pt idx="9276">
                  <c:v>184.49600000000001</c:v>
                </c:pt>
                <c:pt idx="9277">
                  <c:v>184.48400000000001</c:v>
                </c:pt>
                <c:pt idx="9278">
                  <c:v>184.46600000000001</c:v>
                </c:pt>
                <c:pt idx="9279">
                  <c:v>184.44399999999999</c:v>
                </c:pt>
                <c:pt idx="9280">
                  <c:v>184.416</c:v>
                </c:pt>
                <c:pt idx="9281">
                  <c:v>184.38200000000012</c:v>
                </c:pt>
                <c:pt idx="9282">
                  <c:v>184.34399999999999</c:v>
                </c:pt>
                <c:pt idx="9283">
                  <c:v>184.3</c:v>
                </c:pt>
                <c:pt idx="9284">
                  <c:v>184.251</c:v>
                </c:pt>
                <c:pt idx="9285">
                  <c:v>184.197</c:v>
                </c:pt>
                <c:pt idx="9286">
                  <c:v>184.13800000000001</c:v>
                </c:pt>
                <c:pt idx="9287">
                  <c:v>184.07399999999998</c:v>
                </c:pt>
                <c:pt idx="9288">
                  <c:v>184.00399999999999</c:v>
                </c:pt>
                <c:pt idx="9289">
                  <c:v>183.93</c:v>
                </c:pt>
                <c:pt idx="9290">
                  <c:v>183.85000000000011</c:v>
                </c:pt>
                <c:pt idx="9291">
                  <c:v>183.76499999999999</c:v>
                </c:pt>
                <c:pt idx="9292">
                  <c:v>183.67599999999999</c:v>
                </c:pt>
                <c:pt idx="9293">
                  <c:v>183.58100000000007</c:v>
                </c:pt>
                <c:pt idx="9294">
                  <c:v>183.48200000000011</c:v>
                </c:pt>
                <c:pt idx="9295">
                  <c:v>183.37800000000001</c:v>
                </c:pt>
                <c:pt idx="9296">
                  <c:v>183.26900000000001</c:v>
                </c:pt>
                <c:pt idx="9297">
                  <c:v>183.155</c:v>
                </c:pt>
                <c:pt idx="9298">
                  <c:v>183.03700000000001</c:v>
                </c:pt>
                <c:pt idx="9299">
                  <c:v>182.91399999999999</c:v>
                </c:pt>
                <c:pt idx="9300">
                  <c:v>182.78700000000001</c:v>
                </c:pt>
                <c:pt idx="9301">
                  <c:v>182.655</c:v>
                </c:pt>
                <c:pt idx="9302">
                  <c:v>182.518</c:v>
                </c:pt>
                <c:pt idx="9303">
                  <c:v>182.37700000000001</c:v>
                </c:pt>
                <c:pt idx="9304">
                  <c:v>182.232</c:v>
                </c:pt>
                <c:pt idx="9305">
                  <c:v>182.083</c:v>
                </c:pt>
                <c:pt idx="9306">
                  <c:v>181.929</c:v>
                </c:pt>
                <c:pt idx="9307">
                  <c:v>181.77199999999999</c:v>
                </c:pt>
                <c:pt idx="9308">
                  <c:v>181.60999999999999</c:v>
                </c:pt>
                <c:pt idx="9309">
                  <c:v>181.44499999999999</c:v>
                </c:pt>
                <c:pt idx="9310">
                  <c:v>181.27599999999998</c:v>
                </c:pt>
                <c:pt idx="9311">
                  <c:v>181.10300000000001</c:v>
                </c:pt>
                <c:pt idx="9312">
                  <c:v>180.92600000000004</c:v>
                </c:pt>
                <c:pt idx="9313">
                  <c:v>180.74599999999998</c:v>
                </c:pt>
                <c:pt idx="9314">
                  <c:v>180.56300000000002</c:v>
                </c:pt>
                <c:pt idx="9315">
                  <c:v>180.376</c:v>
                </c:pt>
                <c:pt idx="9316">
                  <c:v>180.18600000000001</c:v>
                </c:pt>
                <c:pt idx="9317">
                  <c:v>179.99300000000002</c:v>
                </c:pt>
                <c:pt idx="9318">
                  <c:v>179.797</c:v>
                </c:pt>
                <c:pt idx="9319">
                  <c:v>179.59800000000001</c:v>
                </c:pt>
                <c:pt idx="9320">
                  <c:v>179.39600000000004</c:v>
                </c:pt>
                <c:pt idx="9321">
                  <c:v>179.19200000000001</c:v>
                </c:pt>
                <c:pt idx="9322">
                  <c:v>178.98500000000001</c:v>
                </c:pt>
                <c:pt idx="9323">
                  <c:v>178.77499999999998</c:v>
                </c:pt>
                <c:pt idx="9324">
                  <c:v>178.56399999999999</c:v>
                </c:pt>
                <c:pt idx="9325">
                  <c:v>178.35000000000011</c:v>
                </c:pt>
                <c:pt idx="9326">
                  <c:v>178.13399999999999</c:v>
                </c:pt>
                <c:pt idx="9327">
                  <c:v>177.916</c:v>
                </c:pt>
                <c:pt idx="9328">
                  <c:v>177.696</c:v>
                </c:pt>
                <c:pt idx="9329">
                  <c:v>177.47499999999999</c:v>
                </c:pt>
                <c:pt idx="9330">
                  <c:v>177.25200000000001</c:v>
                </c:pt>
                <c:pt idx="9331">
                  <c:v>177.02800000000011</c:v>
                </c:pt>
                <c:pt idx="9332">
                  <c:v>176.803</c:v>
                </c:pt>
                <c:pt idx="9333">
                  <c:v>176.57599999999999</c:v>
                </c:pt>
                <c:pt idx="9334">
                  <c:v>176.34900000000002</c:v>
                </c:pt>
                <c:pt idx="9335">
                  <c:v>176.12</c:v>
                </c:pt>
                <c:pt idx="9336">
                  <c:v>175.8910000000001</c:v>
                </c:pt>
                <c:pt idx="9337">
                  <c:v>175.66200000000001</c:v>
                </c:pt>
                <c:pt idx="9338">
                  <c:v>175.43200000000004</c:v>
                </c:pt>
                <c:pt idx="9339">
                  <c:v>175.202</c:v>
                </c:pt>
                <c:pt idx="9340">
                  <c:v>174.971</c:v>
                </c:pt>
                <c:pt idx="9341">
                  <c:v>174.74099999999999</c:v>
                </c:pt>
                <c:pt idx="9342">
                  <c:v>174.511</c:v>
                </c:pt>
                <c:pt idx="9343">
                  <c:v>174.28200000000001</c:v>
                </c:pt>
                <c:pt idx="9344">
                  <c:v>174.053</c:v>
                </c:pt>
                <c:pt idx="9345">
                  <c:v>173.82500000000007</c:v>
                </c:pt>
                <c:pt idx="9346">
                  <c:v>173.59800000000001</c:v>
                </c:pt>
                <c:pt idx="9347">
                  <c:v>173.37200000000001</c:v>
                </c:pt>
                <c:pt idx="9348">
                  <c:v>173.14699999999999</c:v>
                </c:pt>
                <c:pt idx="9349">
                  <c:v>172.923</c:v>
                </c:pt>
                <c:pt idx="9350">
                  <c:v>172.70099999999999</c:v>
                </c:pt>
                <c:pt idx="9351">
                  <c:v>172.48100000000011</c:v>
                </c:pt>
                <c:pt idx="9352">
                  <c:v>172.262</c:v>
                </c:pt>
                <c:pt idx="9353">
                  <c:v>172.04599999999999</c:v>
                </c:pt>
                <c:pt idx="9354">
                  <c:v>171.83200000000011</c:v>
                </c:pt>
                <c:pt idx="9355">
                  <c:v>171.62</c:v>
                </c:pt>
                <c:pt idx="9356">
                  <c:v>171.411</c:v>
                </c:pt>
                <c:pt idx="9357">
                  <c:v>171.20399999999998</c:v>
                </c:pt>
                <c:pt idx="9358">
                  <c:v>171.001</c:v>
                </c:pt>
                <c:pt idx="9359">
                  <c:v>170.8</c:v>
                </c:pt>
                <c:pt idx="9360">
                  <c:v>170.60300000000001</c:v>
                </c:pt>
                <c:pt idx="9361">
                  <c:v>170.41</c:v>
                </c:pt>
                <c:pt idx="9362">
                  <c:v>170.22</c:v>
                </c:pt>
                <c:pt idx="9363">
                  <c:v>170.03399999999999</c:v>
                </c:pt>
                <c:pt idx="9364">
                  <c:v>169.85200000000012</c:v>
                </c:pt>
                <c:pt idx="9365">
                  <c:v>169.67399999999998</c:v>
                </c:pt>
                <c:pt idx="9366">
                  <c:v>169.5</c:v>
                </c:pt>
                <c:pt idx="9367">
                  <c:v>169.33100000000007</c:v>
                </c:pt>
                <c:pt idx="9368">
                  <c:v>169.167</c:v>
                </c:pt>
                <c:pt idx="9369">
                  <c:v>169.00700000000001</c:v>
                </c:pt>
                <c:pt idx="9370">
                  <c:v>168.85300000000001</c:v>
                </c:pt>
                <c:pt idx="9371">
                  <c:v>168.70399999999998</c:v>
                </c:pt>
                <c:pt idx="9372">
                  <c:v>168.56100000000001</c:v>
                </c:pt>
                <c:pt idx="9373">
                  <c:v>168.423</c:v>
                </c:pt>
                <c:pt idx="9374">
                  <c:v>168.29</c:v>
                </c:pt>
                <c:pt idx="9375">
                  <c:v>168.16399999999999</c:v>
                </c:pt>
                <c:pt idx="9376">
                  <c:v>168.04399999999998</c:v>
                </c:pt>
                <c:pt idx="9377">
                  <c:v>167.93100000000001</c:v>
                </c:pt>
                <c:pt idx="9378">
                  <c:v>167.82400000000001</c:v>
                </c:pt>
                <c:pt idx="9379">
                  <c:v>167.72300000000001</c:v>
                </c:pt>
                <c:pt idx="9380">
                  <c:v>167.63</c:v>
                </c:pt>
                <c:pt idx="9381">
                  <c:v>167.54399999999998</c:v>
                </c:pt>
                <c:pt idx="9382">
                  <c:v>167.465</c:v>
                </c:pt>
                <c:pt idx="9383">
                  <c:v>167.393</c:v>
                </c:pt>
                <c:pt idx="9384">
                  <c:v>167.32900000000001</c:v>
                </c:pt>
                <c:pt idx="9385">
                  <c:v>167.27299999999997</c:v>
                </c:pt>
                <c:pt idx="9386">
                  <c:v>167.22499999999999</c:v>
                </c:pt>
                <c:pt idx="9387">
                  <c:v>167.185</c:v>
                </c:pt>
                <c:pt idx="9388">
                  <c:v>167.15300000000002</c:v>
                </c:pt>
                <c:pt idx="9389">
                  <c:v>167.13</c:v>
                </c:pt>
                <c:pt idx="9390">
                  <c:v>167.11599999999999</c:v>
                </c:pt>
                <c:pt idx="9391">
                  <c:v>167.10999999999999</c:v>
                </c:pt>
                <c:pt idx="9392">
                  <c:v>167.11399999999998</c:v>
                </c:pt>
                <c:pt idx="9393">
                  <c:v>167.12700000000001</c:v>
                </c:pt>
                <c:pt idx="9394">
                  <c:v>167.14899999999997</c:v>
                </c:pt>
                <c:pt idx="9395">
                  <c:v>167.18</c:v>
                </c:pt>
                <c:pt idx="9396">
                  <c:v>167.22200000000001</c:v>
                </c:pt>
                <c:pt idx="9397">
                  <c:v>167.27299999999997</c:v>
                </c:pt>
                <c:pt idx="9398">
                  <c:v>167.33500000000001</c:v>
                </c:pt>
                <c:pt idx="9399">
                  <c:v>167.40600000000001</c:v>
                </c:pt>
                <c:pt idx="9400">
                  <c:v>167.48800000000011</c:v>
                </c:pt>
                <c:pt idx="9401">
                  <c:v>167.58100000000007</c:v>
                </c:pt>
                <c:pt idx="9402">
                  <c:v>167.684</c:v>
                </c:pt>
                <c:pt idx="9403">
                  <c:v>167.798</c:v>
                </c:pt>
                <c:pt idx="9404">
                  <c:v>167.923</c:v>
                </c:pt>
                <c:pt idx="9405">
                  <c:v>168.06</c:v>
                </c:pt>
                <c:pt idx="9406">
                  <c:v>168.20699999999999</c:v>
                </c:pt>
                <c:pt idx="9407">
                  <c:v>168.36600000000001</c:v>
                </c:pt>
                <c:pt idx="9408">
                  <c:v>168.53700000000001</c:v>
                </c:pt>
                <c:pt idx="9409">
                  <c:v>168.72</c:v>
                </c:pt>
                <c:pt idx="9410">
                  <c:v>168.91499999999999</c:v>
                </c:pt>
                <c:pt idx="9411">
                  <c:v>169.12100000000001</c:v>
                </c:pt>
                <c:pt idx="9412">
                  <c:v>169.34</c:v>
                </c:pt>
                <c:pt idx="9413">
                  <c:v>169.572</c:v>
                </c:pt>
                <c:pt idx="9414">
                  <c:v>169.816</c:v>
                </c:pt>
                <c:pt idx="9415">
                  <c:v>170.072</c:v>
                </c:pt>
                <c:pt idx="9416">
                  <c:v>170.34100000000001</c:v>
                </c:pt>
                <c:pt idx="9417">
                  <c:v>170.624</c:v>
                </c:pt>
                <c:pt idx="9418">
                  <c:v>170.91900000000001</c:v>
                </c:pt>
                <c:pt idx="9419">
                  <c:v>171.22800000000001</c:v>
                </c:pt>
                <c:pt idx="9420">
                  <c:v>171.55</c:v>
                </c:pt>
                <c:pt idx="9421">
                  <c:v>171.8850000000001</c:v>
                </c:pt>
                <c:pt idx="9422">
                  <c:v>172.23399999999998</c:v>
                </c:pt>
                <c:pt idx="9423">
                  <c:v>172.59700000000001</c:v>
                </c:pt>
                <c:pt idx="9424">
                  <c:v>172.97300000000001</c:v>
                </c:pt>
                <c:pt idx="9425">
                  <c:v>173.363</c:v>
                </c:pt>
                <c:pt idx="9426">
                  <c:v>173.768</c:v>
                </c:pt>
                <c:pt idx="9427">
                  <c:v>174.18600000000001</c:v>
                </c:pt>
                <c:pt idx="9428">
                  <c:v>174.61899999999997</c:v>
                </c:pt>
                <c:pt idx="9429">
                  <c:v>175.066</c:v>
                </c:pt>
                <c:pt idx="9430">
                  <c:v>175.52800000000011</c:v>
                </c:pt>
                <c:pt idx="9431">
                  <c:v>176.00399999999999</c:v>
                </c:pt>
                <c:pt idx="9432">
                  <c:v>176.495</c:v>
                </c:pt>
                <c:pt idx="9433">
                  <c:v>177.001</c:v>
                </c:pt>
                <c:pt idx="9434">
                  <c:v>177.52100000000004</c:v>
                </c:pt>
                <c:pt idx="9435">
                  <c:v>178.05700000000004</c:v>
                </c:pt>
                <c:pt idx="9436">
                  <c:v>178.607</c:v>
                </c:pt>
                <c:pt idx="9437">
                  <c:v>179.17299999999997</c:v>
                </c:pt>
                <c:pt idx="9438">
                  <c:v>179.75399999999999</c:v>
                </c:pt>
                <c:pt idx="9439">
                  <c:v>180.35000000000011</c:v>
                </c:pt>
                <c:pt idx="9440">
                  <c:v>180.96100000000001</c:v>
                </c:pt>
                <c:pt idx="9441">
                  <c:v>181.58800000000011</c:v>
                </c:pt>
                <c:pt idx="9442">
                  <c:v>182.23099999999999</c:v>
                </c:pt>
                <c:pt idx="9443">
                  <c:v>182.88800000000012</c:v>
                </c:pt>
                <c:pt idx="9444">
                  <c:v>183.56200000000001</c:v>
                </c:pt>
                <c:pt idx="9445">
                  <c:v>184.251</c:v>
                </c:pt>
                <c:pt idx="9446">
                  <c:v>184.95600000000007</c:v>
                </c:pt>
                <c:pt idx="9447">
                  <c:v>185.67699999999999</c:v>
                </c:pt>
                <c:pt idx="9448">
                  <c:v>186.41399999999999</c:v>
                </c:pt>
                <c:pt idx="9449">
                  <c:v>187.166</c:v>
                </c:pt>
                <c:pt idx="9450">
                  <c:v>187.935</c:v>
                </c:pt>
                <c:pt idx="9451">
                  <c:v>188.71899999999999</c:v>
                </c:pt>
                <c:pt idx="9452">
                  <c:v>189.51900000000001</c:v>
                </c:pt>
                <c:pt idx="9453">
                  <c:v>190.33600000000001</c:v>
                </c:pt>
                <c:pt idx="9454">
                  <c:v>191.16800000000001</c:v>
                </c:pt>
                <c:pt idx="9455">
                  <c:v>192.017</c:v>
                </c:pt>
                <c:pt idx="9456">
                  <c:v>192.88200000000012</c:v>
                </c:pt>
                <c:pt idx="9457">
                  <c:v>193.76300000000001</c:v>
                </c:pt>
                <c:pt idx="9458">
                  <c:v>194.66</c:v>
                </c:pt>
                <c:pt idx="9459">
                  <c:v>195.57300000000001</c:v>
                </c:pt>
                <c:pt idx="9460">
                  <c:v>196.50200000000001</c:v>
                </c:pt>
                <c:pt idx="9461">
                  <c:v>197.44800000000001</c:v>
                </c:pt>
                <c:pt idx="9462">
                  <c:v>198.41</c:v>
                </c:pt>
                <c:pt idx="9463">
                  <c:v>199.38800000000012</c:v>
                </c:pt>
                <c:pt idx="9464">
                  <c:v>200.38200000000012</c:v>
                </c:pt>
                <c:pt idx="9465">
                  <c:v>201.39200000000011</c:v>
                </c:pt>
                <c:pt idx="9466">
                  <c:v>202.41900000000001</c:v>
                </c:pt>
                <c:pt idx="9467">
                  <c:v>203.46200000000007</c:v>
                </c:pt>
                <c:pt idx="9468">
                  <c:v>204.52100000000004</c:v>
                </c:pt>
                <c:pt idx="9469">
                  <c:v>205.596</c:v>
                </c:pt>
                <c:pt idx="9470">
                  <c:v>206.68700000000001</c:v>
                </c:pt>
                <c:pt idx="9471">
                  <c:v>207.79399999999998</c:v>
                </c:pt>
                <c:pt idx="9472">
                  <c:v>208.917</c:v>
                </c:pt>
                <c:pt idx="9473">
                  <c:v>210.05600000000001</c:v>
                </c:pt>
                <c:pt idx="9474">
                  <c:v>211.21099999999998</c:v>
                </c:pt>
                <c:pt idx="9475">
                  <c:v>212.38300000000001</c:v>
                </c:pt>
                <c:pt idx="9476">
                  <c:v>213.57</c:v>
                </c:pt>
                <c:pt idx="9477">
                  <c:v>214.77299999999997</c:v>
                </c:pt>
                <c:pt idx="9478">
                  <c:v>215.99100000000001</c:v>
                </c:pt>
                <c:pt idx="9479">
                  <c:v>217.226</c:v>
                </c:pt>
                <c:pt idx="9480">
                  <c:v>218.476</c:v>
                </c:pt>
                <c:pt idx="9481">
                  <c:v>219.74099999999999</c:v>
                </c:pt>
                <c:pt idx="9482">
                  <c:v>221.023</c:v>
                </c:pt>
                <c:pt idx="9483">
                  <c:v>222.31900000000002</c:v>
                </c:pt>
                <c:pt idx="9484">
                  <c:v>223.631</c:v>
                </c:pt>
                <c:pt idx="9485">
                  <c:v>224.959</c:v>
                </c:pt>
                <c:pt idx="9486">
                  <c:v>226.30100000000004</c:v>
                </c:pt>
                <c:pt idx="9487">
                  <c:v>227.65900000000002</c:v>
                </c:pt>
                <c:pt idx="9488">
                  <c:v>229.03200000000001</c:v>
                </c:pt>
                <c:pt idx="9489">
                  <c:v>230.42000000000004</c:v>
                </c:pt>
                <c:pt idx="9490">
                  <c:v>231.82300000000001</c:v>
                </c:pt>
                <c:pt idx="9491">
                  <c:v>233.23999999999998</c:v>
                </c:pt>
                <c:pt idx="9492">
                  <c:v>234.67299999999997</c:v>
                </c:pt>
                <c:pt idx="9493">
                  <c:v>236.12</c:v>
                </c:pt>
                <c:pt idx="9494">
                  <c:v>237.58100000000007</c:v>
                </c:pt>
                <c:pt idx="9495">
                  <c:v>239.05700000000004</c:v>
                </c:pt>
                <c:pt idx="9496">
                  <c:v>240.547</c:v>
                </c:pt>
                <c:pt idx="9497">
                  <c:v>242.05100000000004</c:v>
                </c:pt>
                <c:pt idx="9498">
                  <c:v>243.56900000000002</c:v>
                </c:pt>
                <c:pt idx="9499">
                  <c:v>245.101</c:v>
                </c:pt>
                <c:pt idx="9500">
                  <c:v>246.64699999999999</c:v>
                </c:pt>
                <c:pt idx="9501">
                  <c:v>248.20599999999999</c:v>
                </c:pt>
                <c:pt idx="9502">
                  <c:v>249.77899999999997</c:v>
                </c:pt>
                <c:pt idx="9503">
                  <c:v>251.36500000000001</c:v>
                </c:pt>
                <c:pt idx="9504">
                  <c:v>252.965</c:v>
                </c:pt>
                <c:pt idx="9505">
                  <c:v>254.578</c:v>
                </c:pt>
                <c:pt idx="9506">
                  <c:v>256.20299999999975</c:v>
                </c:pt>
                <c:pt idx="9507">
                  <c:v>257.84199999999993</c:v>
                </c:pt>
                <c:pt idx="9508">
                  <c:v>259.49299999999965</c:v>
                </c:pt>
                <c:pt idx="9509">
                  <c:v>261.15600000000001</c:v>
                </c:pt>
                <c:pt idx="9510">
                  <c:v>262.83199999999965</c:v>
                </c:pt>
                <c:pt idx="9511">
                  <c:v>264.52</c:v>
                </c:pt>
                <c:pt idx="9512">
                  <c:v>266.22000000000003</c:v>
                </c:pt>
                <c:pt idx="9513">
                  <c:v>267.93199999999962</c:v>
                </c:pt>
                <c:pt idx="9514">
                  <c:v>269.65600000000001</c:v>
                </c:pt>
                <c:pt idx="9515">
                  <c:v>271.39</c:v>
                </c:pt>
                <c:pt idx="9516">
                  <c:v>273.137</c:v>
                </c:pt>
                <c:pt idx="9517">
                  <c:v>274.89400000000001</c:v>
                </c:pt>
                <c:pt idx="9518">
                  <c:v>276.66300000000001</c:v>
                </c:pt>
                <c:pt idx="9519">
                  <c:v>278.44200000000001</c:v>
                </c:pt>
                <c:pt idx="9520">
                  <c:v>280.23200000000003</c:v>
                </c:pt>
                <c:pt idx="9521">
                  <c:v>282.03199999999958</c:v>
                </c:pt>
                <c:pt idx="9522">
                  <c:v>283.84199999999993</c:v>
                </c:pt>
                <c:pt idx="9523">
                  <c:v>285.66300000000001</c:v>
                </c:pt>
                <c:pt idx="9524">
                  <c:v>287.49299999999965</c:v>
                </c:pt>
                <c:pt idx="9525">
                  <c:v>289.33300000000003</c:v>
                </c:pt>
                <c:pt idx="9526">
                  <c:v>291.18200000000002</c:v>
                </c:pt>
                <c:pt idx="9527">
                  <c:v>293.041</c:v>
                </c:pt>
                <c:pt idx="9528">
                  <c:v>294.90799999999979</c:v>
                </c:pt>
                <c:pt idx="9529">
                  <c:v>296.78500000000003</c:v>
                </c:pt>
                <c:pt idx="9530">
                  <c:v>298.66899999999993</c:v>
                </c:pt>
                <c:pt idx="9531">
                  <c:v>300.56299999999999</c:v>
                </c:pt>
                <c:pt idx="9532">
                  <c:v>302.464</c:v>
                </c:pt>
                <c:pt idx="9533">
                  <c:v>304.37299999999999</c:v>
                </c:pt>
                <c:pt idx="9534">
                  <c:v>306.28999999999979</c:v>
                </c:pt>
                <c:pt idx="9535">
                  <c:v>308.21499999999975</c:v>
                </c:pt>
                <c:pt idx="9536">
                  <c:v>310.14699999999999</c:v>
                </c:pt>
                <c:pt idx="9537">
                  <c:v>312.08599999999979</c:v>
                </c:pt>
                <c:pt idx="9538">
                  <c:v>314.03099999999978</c:v>
                </c:pt>
                <c:pt idx="9539">
                  <c:v>315.98399999999958</c:v>
                </c:pt>
                <c:pt idx="9540">
                  <c:v>317.94200000000001</c:v>
                </c:pt>
                <c:pt idx="9541">
                  <c:v>319.90699999999958</c:v>
                </c:pt>
                <c:pt idx="9542">
                  <c:v>321.87799999999999</c:v>
                </c:pt>
                <c:pt idx="9543">
                  <c:v>323.85399999999993</c:v>
                </c:pt>
                <c:pt idx="9544">
                  <c:v>325.83499999999975</c:v>
                </c:pt>
                <c:pt idx="9545">
                  <c:v>327.822</c:v>
                </c:pt>
                <c:pt idx="9546">
                  <c:v>329.81400000000002</c:v>
                </c:pt>
                <c:pt idx="9547">
                  <c:v>331.81</c:v>
                </c:pt>
                <c:pt idx="9548">
                  <c:v>333.81099999999975</c:v>
                </c:pt>
                <c:pt idx="9549">
                  <c:v>335.81599999999975</c:v>
                </c:pt>
                <c:pt idx="9550">
                  <c:v>337.82499999999999</c:v>
                </c:pt>
                <c:pt idx="9551">
                  <c:v>339.83799999999979</c:v>
                </c:pt>
                <c:pt idx="9552">
                  <c:v>341.85399999999993</c:v>
                </c:pt>
                <c:pt idx="9553">
                  <c:v>343.87299999999999</c:v>
                </c:pt>
                <c:pt idx="9554">
                  <c:v>345.89599999999979</c:v>
                </c:pt>
                <c:pt idx="9555">
                  <c:v>347.92099999999965</c:v>
                </c:pt>
                <c:pt idx="9556">
                  <c:v>349.94799999999975</c:v>
                </c:pt>
                <c:pt idx="9557">
                  <c:v>351.97699999999958</c:v>
                </c:pt>
                <c:pt idx="9558">
                  <c:v>354.00900000000001</c:v>
                </c:pt>
                <c:pt idx="9559">
                  <c:v>356.04199999999975</c:v>
                </c:pt>
                <c:pt idx="9560">
                  <c:v>358.07599999999979</c:v>
                </c:pt>
                <c:pt idx="9561">
                  <c:v>360.11200000000002</c:v>
                </c:pt>
                <c:pt idx="9562">
                  <c:v>362.14800000000002</c:v>
                </c:pt>
                <c:pt idx="9563">
                  <c:v>364.185</c:v>
                </c:pt>
                <c:pt idx="9564">
                  <c:v>366.22299999999979</c:v>
                </c:pt>
                <c:pt idx="9565">
                  <c:v>368.26</c:v>
                </c:pt>
                <c:pt idx="9566">
                  <c:v>370.29799999999977</c:v>
                </c:pt>
                <c:pt idx="9567">
                  <c:v>372.33499999999975</c:v>
                </c:pt>
                <c:pt idx="9568">
                  <c:v>374.37099999999975</c:v>
                </c:pt>
                <c:pt idx="9569">
                  <c:v>376.40599999999978</c:v>
                </c:pt>
                <c:pt idx="9570">
                  <c:v>378.44</c:v>
                </c:pt>
                <c:pt idx="9571">
                  <c:v>380.47199999999958</c:v>
                </c:pt>
                <c:pt idx="9572">
                  <c:v>382.50299999999999</c:v>
                </c:pt>
                <c:pt idx="9573">
                  <c:v>384.53199999999958</c:v>
                </c:pt>
                <c:pt idx="9574">
                  <c:v>386.55799999999999</c:v>
                </c:pt>
                <c:pt idx="9575">
                  <c:v>388.58199999999965</c:v>
                </c:pt>
                <c:pt idx="9576">
                  <c:v>390.60300000000001</c:v>
                </c:pt>
                <c:pt idx="9577">
                  <c:v>392.62099999999975</c:v>
                </c:pt>
                <c:pt idx="9578">
                  <c:v>394.63499999999999</c:v>
                </c:pt>
                <c:pt idx="9579">
                  <c:v>396.64600000000002</c:v>
                </c:pt>
                <c:pt idx="9580">
                  <c:v>398.65300000000002</c:v>
                </c:pt>
                <c:pt idx="9581">
                  <c:v>400.65600000000001</c:v>
                </c:pt>
                <c:pt idx="9582">
                  <c:v>402.65400000000022</c:v>
                </c:pt>
                <c:pt idx="9583">
                  <c:v>404.64800000000002</c:v>
                </c:pt>
                <c:pt idx="9584">
                  <c:v>406.637</c:v>
                </c:pt>
                <c:pt idx="9585">
                  <c:v>408.62</c:v>
                </c:pt>
                <c:pt idx="9586">
                  <c:v>410.59799999999979</c:v>
                </c:pt>
                <c:pt idx="9587">
                  <c:v>412.57100000000003</c:v>
                </c:pt>
                <c:pt idx="9588">
                  <c:v>414.53699999999958</c:v>
                </c:pt>
                <c:pt idx="9589">
                  <c:v>416.49699999999962</c:v>
                </c:pt>
                <c:pt idx="9590">
                  <c:v>418.45099999999979</c:v>
                </c:pt>
                <c:pt idx="9591">
                  <c:v>420.39699999999965</c:v>
                </c:pt>
                <c:pt idx="9592">
                  <c:v>422.33699999999965</c:v>
                </c:pt>
                <c:pt idx="9593">
                  <c:v>424.27</c:v>
                </c:pt>
                <c:pt idx="9594">
                  <c:v>426.19499999999999</c:v>
                </c:pt>
                <c:pt idx="9595">
                  <c:v>428.11200000000002</c:v>
                </c:pt>
                <c:pt idx="9596">
                  <c:v>430.02099999999979</c:v>
                </c:pt>
                <c:pt idx="9597">
                  <c:v>431.92099999999965</c:v>
                </c:pt>
                <c:pt idx="9598">
                  <c:v>433.81400000000002</c:v>
                </c:pt>
                <c:pt idx="9599">
                  <c:v>435.697</c:v>
                </c:pt>
                <c:pt idx="9600">
                  <c:v>437.57100000000003</c:v>
                </c:pt>
                <c:pt idx="9601">
                  <c:v>439.43599999999958</c:v>
                </c:pt>
                <c:pt idx="9602">
                  <c:v>441.29199999999958</c:v>
                </c:pt>
                <c:pt idx="9603">
                  <c:v>443.137</c:v>
                </c:pt>
                <c:pt idx="9604">
                  <c:v>444.97299999999979</c:v>
                </c:pt>
                <c:pt idx="9605">
                  <c:v>446.79799999999977</c:v>
                </c:pt>
                <c:pt idx="9606">
                  <c:v>448.613</c:v>
                </c:pt>
                <c:pt idx="9607">
                  <c:v>450.41599999999966</c:v>
                </c:pt>
                <c:pt idx="9608">
                  <c:v>452.209</c:v>
                </c:pt>
                <c:pt idx="9609">
                  <c:v>453.99099999999964</c:v>
                </c:pt>
                <c:pt idx="9610">
                  <c:v>455.7609999999998</c:v>
                </c:pt>
                <c:pt idx="9611">
                  <c:v>457.52</c:v>
                </c:pt>
                <c:pt idx="9612">
                  <c:v>459.26599999999979</c:v>
                </c:pt>
                <c:pt idx="9613">
                  <c:v>461.00099999999975</c:v>
                </c:pt>
                <c:pt idx="9614">
                  <c:v>462.72299999999979</c:v>
                </c:pt>
                <c:pt idx="9615">
                  <c:v>464.43199999999962</c:v>
                </c:pt>
                <c:pt idx="9616">
                  <c:v>466.12799999999999</c:v>
                </c:pt>
                <c:pt idx="9617">
                  <c:v>467.81200000000001</c:v>
                </c:pt>
                <c:pt idx="9618">
                  <c:v>469.48200000000003</c:v>
                </c:pt>
                <c:pt idx="9619">
                  <c:v>471.13900000000001</c:v>
                </c:pt>
                <c:pt idx="9620">
                  <c:v>472.78199999999958</c:v>
                </c:pt>
                <c:pt idx="9621">
                  <c:v>474.4099999999998</c:v>
                </c:pt>
                <c:pt idx="9622">
                  <c:v>476.02499999999975</c:v>
                </c:pt>
                <c:pt idx="9623">
                  <c:v>477.62599999999975</c:v>
                </c:pt>
                <c:pt idx="9624">
                  <c:v>479.21199999999965</c:v>
                </c:pt>
                <c:pt idx="9625">
                  <c:v>480.78299999999979</c:v>
                </c:pt>
                <c:pt idx="9626">
                  <c:v>482.339</c:v>
                </c:pt>
                <c:pt idx="9627">
                  <c:v>483.88099999999974</c:v>
                </c:pt>
                <c:pt idx="9628">
                  <c:v>485.40599999999978</c:v>
                </c:pt>
                <c:pt idx="9629">
                  <c:v>486.91699999999958</c:v>
                </c:pt>
                <c:pt idx="9630">
                  <c:v>488.41099999999977</c:v>
                </c:pt>
                <c:pt idx="9631">
                  <c:v>489.89</c:v>
                </c:pt>
                <c:pt idx="9632">
                  <c:v>491.35199999999975</c:v>
                </c:pt>
                <c:pt idx="9633">
                  <c:v>492.79899999999958</c:v>
                </c:pt>
                <c:pt idx="9634">
                  <c:v>494.22899999999959</c:v>
                </c:pt>
                <c:pt idx="9635">
                  <c:v>495.64200000000022</c:v>
                </c:pt>
                <c:pt idx="9636">
                  <c:v>497.03799999999978</c:v>
                </c:pt>
                <c:pt idx="9637">
                  <c:v>498.41699999999958</c:v>
                </c:pt>
                <c:pt idx="9638">
                  <c:v>499.78</c:v>
                </c:pt>
                <c:pt idx="9639">
                  <c:v>501.125</c:v>
                </c:pt>
                <c:pt idx="9640">
                  <c:v>502.452</c:v>
                </c:pt>
                <c:pt idx="9641">
                  <c:v>503.762</c:v>
                </c:pt>
                <c:pt idx="9642">
                  <c:v>505.05399999999975</c:v>
                </c:pt>
                <c:pt idx="9643">
                  <c:v>506.32900000000001</c:v>
                </c:pt>
                <c:pt idx="9644">
                  <c:v>507.58499999999975</c:v>
                </c:pt>
                <c:pt idx="9645">
                  <c:v>508.82299999999975</c:v>
                </c:pt>
                <c:pt idx="9646">
                  <c:v>510.04199999999975</c:v>
                </c:pt>
                <c:pt idx="9647">
                  <c:v>511.24299999999999</c:v>
                </c:pt>
                <c:pt idx="9648">
                  <c:v>512.4249999999995</c:v>
                </c:pt>
                <c:pt idx="9649">
                  <c:v>513.58900000000051</c:v>
                </c:pt>
                <c:pt idx="9650">
                  <c:v>514.73400000000004</c:v>
                </c:pt>
                <c:pt idx="9651">
                  <c:v>515.85899999999958</c:v>
                </c:pt>
                <c:pt idx="9652">
                  <c:v>516.96599999999955</c:v>
                </c:pt>
                <c:pt idx="9653">
                  <c:v>518.053</c:v>
                </c:pt>
                <c:pt idx="9654">
                  <c:v>519.12099999999998</c:v>
                </c:pt>
                <c:pt idx="9655">
                  <c:v>520.16899999999998</c:v>
                </c:pt>
                <c:pt idx="9656">
                  <c:v>521.19799999999998</c:v>
                </c:pt>
                <c:pt idx="9657">
                  <c:v>522.20699999999999</c:v>
                </c:pt>
                <c:pt idx="9658">
                  <c:v>523.19600000000003</c:v>
                </c:pt>
                <c:pt idx="9659">
                  <c:v>524.16499999999996</c:v>
                </c:pt>
                <c:pt idx="9660">
                  <c:v>525.11400000000003</c:v>
                </c:pt>
                <c:pt idx="9661">
                  <c:v>526.04300000000001</c:v>
                </c:pt>
                <c:pt idx="9662">
                  <c:v>526.95199999999954</c:v>
                </c:pt>
                <c:pt idx="9663">
                  <c:v>527.83999999999958</c:v>
                </c:pt>
                <c:pt idx="9664">
                  <c:v>528.70799999999997</c:v>
                </c:pt>
                <c:pt idx="9665">
                  <c:v>529.55599999999959</c:v>
                </c:pt>
                <c:pt idx="9666">
                  <c:v>530.38300000000004</c:v>
                </c:pt>
                <c:pt idx="9667">
                  <c:v>531.18900000000042</c:v>
                </c:pt>
                <c:pt idx="9668">
                  <c:v>531.97500000000002</c:v>
                </c:pt>
                <c:pt idx="9669">
                  <c:v>532.74</c:v>
                </c:pt>
                <c:pt idx="9670">
                  <c:v>533.48400000000004</c:v>
                </c:pt>
                <c:pt idx="9671">
                  <c:v>534.20799999999997</c:v>
                </c:pt>
                <c:pt idx="9672">
                  <c:v>534.91</c:v>
                </c:pt>
                <c:pt idx="9673">
                  <c:v>535.59100000000001</c:v>
                </c:pt>
                <c:pt idx="9674">
                  <c:v>536.2519999999995</c:v>
                </c:pt>
                <c:pt idx="9675">
                  <c:v>536.89099999999996</c:v>
                </c:pt>
                <c:pt idx="9676">
                  <c:v>537.50900000000001</c:v>
                </c:pt>
                <c:pt idx="9677">
                  <c:v>538.10599999999999</c:v>
                </c:pt>
                <c:pt idx="9678">
                  <c:v>538.68200000000002</c:v>
                </c:pt>
                <c:pt idx="9679">
                  <c:v>539.23599999999999</c:v>
                </c:pt>
                <c:pt idx="9680">
                  <c:v>539.77000000000044</c:v>
                </c:pt>
                <c:pt idx="9681">
                  <c:v>540.28099999999995</c:v>
                </c:pt>
                <c:pt idx="9682">
                  <c:v>540.77200000000005</c:v>
                </c:pt>
                <c:pt idx="9683">
                  <c:v>541.24199999999996</c:v>
                </c:pt>
                <c:pt idx="9684">
                  <c:v>541.69000000000005</c:v>
                </c:pt>
                <c:pt idx="9685">
                  <c:v>542.11599999999999</c:v>
                </c:pt>
                <c:pt idx="9686">
                  <c:v>542.52199999999959</c:v>
                </c:pt>
                <c:pt idx="9687">
                  <c:v>542.90599999999949</c:v>
                </c:pt>
                <c:pt idx="9688">
                  <c:v>543.26800000000003</c:v>
                </c:pt>
                <c:pt idx="9689">
                  <c:v>543.60900000000004</c:v>
                </c:pt>
                <c:pt idx="9690">
                  <c:v>543.92899999999997</c:v>
                </c:pt>
                <c:pt idx="9691">
                  <c:v>544.2279999999995</c:v>
                </c:pt>
                <c:pt idx="9692">
                  <c:v>544.505</c:v>
                </c:pt>
                <c:pt idx="9693">
                  <c:v>544.76099999999997</c:v>
                </c:pt>
                <c:pt idx="9694">
                  <c:v>544.99599999999998</c:v>
                </c:pt>
                <c:pt idx="9695">
                  <c:v>545.20899999999995</c:v>
                </c:pt>
                <c:pt idx="9696">
                  <c:v>545.4009999999995</c:v>
                </c:pt>
                <c:pt idx="9697">
                  <c:v>545.572</c:v>
                </c:pt>
                <c:pt idx="9698">
                  <c:v>545.72199999999998</c:v>
                </c:pt>
                <c:pt idx="9699">
                  <c:v>545.85099999999954</c:v>
                </c:pt>
                <c:pt idx="9700">
                  <c:v>545.95799999999929</c:v>
                </c:pt>
                <c:pt idx="9701">
                  <c:v>546.04499999999996</c:v>
                </c:pt>
                <c:pt idx="9702">
                  <c:v>546.11</c:v>
                </c:pt>
                <c:pt idx="9703">
                  <c:v>546.15499999999997</c:v>
                </c:pt>
                <c:pt idx="9704">
                  <c:v>546.17900000000043</c:v>
                </c:pt>
                <c:pt idx="9705">
                  <c:v>546.18100000000004</c:v>
                </c:pt>
                <c:pt idx="9706">
                  <c:v>546.16300000000001</c:v>
                </c:pt>
                <c:pt idx="9707">
                  <c:v>546.125</c:v>
                </c:pt>
                <c:pt idx="9708">
                  <c:v>546.06599999999958</c:v>
                </c:pt>
                <c:pt idx="9709">
                  <c:v>545.98599999999999</c:v>
                </c:pt>
                <c:pt idx="9710">
                  <c:v>545.88499999999999</c:v>
                </c:pt>
                <c:pt idx="9711">
                  <c:v>545.76499999999999</c:v>
                </c:pt>
                <c:pt idx="9712">
                  <c:v>545.62300000000005</c:v>
                </c:pt>
                <c:pt idx="9713">
                  <c:v>545.46199999999942</c:v>
                </c:pt>
                <c:pt idx="9714">
                  <c:v>545.28000000000043</c:v>
                </c:pt>
                <c:pt idx="9715">
                  <c:v>545.07799999999997</c:v>
                </c:pt>
                <c:pt idx="9716">
                  <c:v>544.85699999999929</c:v>
                </c:pt>
                <c:pt idx="9717">
                  <c:v>544.61500000000001</c:v>
                </c:pt>
                <c:pt idx="9718">
                  <c:v>544.35399999999959</c:v>
                </c:pt>
                <c:pt idx="9719">
                  <c:v>544.07299999999998</c:v>
                </c:pt>
                <c:pt idx="9720">
                  <c:v>543.77200000000005</c:v>
                </c:pt>
                <c:pt idx="9721">
                  <c:v>543.45199999999954</c:v>
                </c:pt>
                <c:pt idx="9722">
                  <c:v>543.11199999999997</c:v>
                </c:pt>
                <c:pt idx="9723">
                  <c:v>542.75300000000004</c:v>
                </c:pt>
                <c:pt idx="9724">
                  <c:v>542.375</c:v>
                </c:pt>
                <c:pt idx="9725">
                  <c:v>541.9779999999995</c:v>
                </c:pt>
                <c:pt idx="9726">
                  <c:v>541.56199999999956</c:v>
                </c:pt>
                <c:pt idx="9727">
                  <c:v>541.1269999999995</c:v>
                </c:pt>
                <c:pt idx="9728">
                  <c:v>540.67300000000046</c:v>
                </c:pt>
                <c:pt idx="9729">
                  <c:v>540.20100000000002</c:v>
                </c:pt>
                <c:pt idx="9730">
                  <c:v>539.71</c:v>
                </c:pt>
                <c:pt idx="9731">
                  <c:v>539.20100000000002</c:v>
                </c:pt>
                <c:pt idx="9732">
                  <c:v>538.67400000000043</c:v>
                </c:pt>
                <c:pt idx="9733">
                  <c:v>538.12900000000002</c:v>
                </c:pt>
                <c:pt idx="9734">
                  <c:v>537.56599999999958</c:v>
                </c:pt>
                <c:pt idx="9735">
                  <c:v>536.98500000000001</c:v>
                </c:pt>
                <c:pt idx="9736">
                  <c:v>536.38699999999949</c:v>
                </c:pt>
                <c:pt idx="9737">
                  <c:v>535.77100000000041</c:v>
                </c:pt>
                <c:pt idx="9738">
                  <c:v>535.13800000000003</c:v>
                </c:pt>
                <c:pt idx="9739">
                  <c:v>534.48699999999997</c:v>
                </c:pt>
                <c:pt idx="9740">
                  <c:v>533.8199999999996</c:v>
                </c:pt>
                <c:pt idx="9741">
                  <c:v>533.13499999999999</c:v>
                </c:pt>
                <c:pt idx="9742">
                  <c:v>532.43399999999997</c:v>
                </c:pt>
                <c:pt idx="9743">
                  <c:v>531.71699999999998</c:v>
                </c:pt>
                <c:pt idx="9744">
                  <c:v>530.98299999999949</c:v>
                </c:pt>
                <c:pt idx="9745">
                  <c:v>530.23299999999949</c:v>
                </c:pt>
                <c:pt idx="9746">
                  <c:v>529.46699999999942</c:v>
                </c:pt>
                <c:pt idx="9747">
                  <c:v>528.68400000000042</c:v>
                </c:pt>
                <c:pt idx="9748">
                  <c:v>527.88699999999949</c:v>
                </c:pt>
                <c:pt idx="9749">
                  <c:v>527.07299999999998</c:v>
                </c:pt>
                <c:pt idx="9750">
                  <c:v>526.24400000000003</c:v>
                </c:pt>
                <c:pt idx="9751">
                  <c:v>525.4</c:v>
                </c:pt>
                <c:pt idx="9752">
                  <c:v>524.5409999999996</c:v>
                </c:pt>
                <c:pt idx="9753">
                  <c:v>523.66699999999958</c:v>
                </c:pt>
                <c:pt idx="9754">
                  <c:v>522.77900000000045</c:v>
                </c:pt>
                <c:pt idx="9755">
                  <c:v>521.875</c:v>
                </c:pt>
                <c:pt idx="9756">
                  <c:v>520.95799999999929</c:v>
                </c:pt>
                <c:pt idx="9757">
                  <c:v>520.0259999999995</c:v>
                </c:pt>
                <c:pt idx="9758">
                  <c:v>519.08000000000004</c:v>
                </c:pt>
                <c:pt idx="9759">
                  <c:v>518.12099999999998</c:v>
                </c:pt>
                <c:pt idx="9760">
                  <c:v>517.14800000000002</c:v>
                </c:pt>
                <c:pt idx="9761">
                  <c:v>516.16099999999949</c:v>
                </c:pt>
                <c:pt idx="9762">
                  <c:v>515.16199999999958</c:v>
                </c:pt>
                <c:pt idx="9763">
                  <c:v>514.149</c:v>
                </c:pt>
                <c:pt idx="9764">
                  <c:v>513.12300000000005</c:v>
                </c:pt>
                <c:pt idx="9765">
                  <c:v>512.08500000000004</c:v>
                </c:pt>
                <c:pt idx="9766">
                  <c:v>511.03500000000003</c:v>
                </c:pt>
                <c:pt idx="9767">
                  <c:v>509.97099999999978</c:v>
                </c:pt>
                <c:pt idx="9768">
                  <c:v>508.89599999999979</c:v>
                </c:pt>
                <c:pt idx="9769">
                  <c:v>507.81</c:v>
                </c:pt>
                <c:pt idx="9770">
                  <c:v>506.71099999999979</c:v>
                </c:pt>
                <c:pt idx="9771">
                  <c:v>505.601</c:v>
                </c:pt>
                <c:pt idx="9772">
                  <c:v>504.47899999999959</c:v>
                </c:pt>
                <c:pt idx="9773">
                  <c:v>503.34699999999975</c:v>
                </c:pt>
                <c:pt idx="9774">
                  <c:v>502.20299999999975</c:v>
                </c:pt>
                <c:pt idx="9775">
                  <c:v>501.04899999999975</c:v>
                </c:pt>
                <c:pt idx="9776">
                  <c:v>499.88400000000001</c:v>
                </c:pt>
                <c:pt idx="9777">
                  <c:v>498.709</c:v>
                </c:pt>
                <c:pt idx="9778">
                  <c:v>497.524</c:v>
                </c:pt>
                <c:pt idx="9779">
                  <c:v>496.32900000000001</c:v>
                </c:pt>
                <c:pt idx="9780">
                  <c:v>495.125</c:v>
                </c:pt>
                <c:pt idx="9781">
                  <c:v>493.9099999999998</c:v>
                </c:pt>
                <c:pt idx="9782">
                  <c:v>492.68700000000001</c:v>
                </c:pt>
                <c:pt idx="9783">
                  <c:v>491.45400000000001</c:v>
                </c:pt>
                <c:pt idx="9784">
                  <c:v>490.21299999999979</c:v>
                </c:pt>
                <c:pt idx="9785">
                  <c:v>488.96299999999979</c:v>
                </c:pt>
                <c:pt idx="9786">
                  <c:v>487.70400000000001</c:v>
                </c:pt>
                <c:pt idx="9787">
                  <c:v>486.43699999999961</c:v>
                </c:pt>
                <c:pt idx="9788">
                  <c:v>485.16199999999975</c:v>
                </c:pt>
                <c:pt idx="9789">
                  <c:v>483.87900000000002</c:v>
                </c:pt>
                <c:pt idx="9790">
                  <c:v>482.58799999999979</c:v>
                </c:pt>
                <c:pt idx="9791">
                  <c:v>481.28999999999979</c:v>
                </c:pt>
                <c:pt idx="9792">
                  <c:v>479.98399999999958</c:v>
                </c:pt>
                <c:pt idx="9793">
                  <c:v>478.67099999999999</c:v>
                </c:pt>
                <c:pt idx="9794">
                  <c:v>477.35199999999975</c:v>
                </c:pt>
                <c:pt idx="9795">
                  <c:v>476.02599999999978</c:v>
                </c:pt>
                <c:pt idx="9796">
                  <c:v>474.69299999999993</c:v>
                </c:pt>
                <c:pt idx="9797">
                  <c:v>473.35399999999993</c:v>
                </c:pt>
                <c:pt idx="9798">
                  <c:v>472.00900000000001</c:v>
                </c:pt>
                <c:pt idx="9799">
                  <c:v>470.65800000000002</c:v>
                </c:pt>
                <c:pt idx="9800">
                  <c:v>469.30099999999999</c:v>
                </c:pt>
                <c:pt idx="9801">
                  <c:v>467.93899999999962</c:v>
                </c:pt>
                <c:pt idx="9802">
                  <c:v>466.57100000000003</c:v>
                </c:pt>
                <c:pt idx="9803">
                  <c:v>465.19900000000001</c:v>
                </c:pt>
                <c:pt idx="9804">
                  <c:v>463.82100000000003</c:v>
                </c:pt>
                <c:pt idx="9805">
                  <c:v>462.43899999999962</c:v>
                </c:pt>
                <c:pt idx="9806">
                  <c:v>461.05200000000002</c:v>
                </c:pt>
                <c:pt idx="9807">
                  <c:v>459.66</c:v>
                </c:pt>
                <c:pt idx="9808">
                  <c:v>458.26499999999999</c:v>
                </c:pt>
                <c:pt idx="9809">
                  <c:v>456.86599999999999</c:v>
                </c:pt>
                <c:pt idx="9810">
                  <c:v>455.46199999999965</c:v>
                </c:pt>
                <c:pt idx="9811">
                  <c:v>454.05599999999993</c:v>
                </c:pt>
                <c:pt idx="9812">
                  <c:v>452.64600000000002</c:v>
                </c:pt>
                <c:pt idx="9813">
                  <c:v>451.23200000000003</c:v>
                </c:pt>
                <c:pt idx="9814">
                  <c:v>449.81599999999975</c:v>
                </c:pt>
                <c:pt idx="9815">
                  <c:v>448.39599999999979</c:v>
                </c:pt>
                <c:pt idx="9816">
                  <c:v>446.9749999999998</c:v>
                </c:pt>
                <c:pt idx="9817">
                  <c:v>445.55</c:v>
                </c:pt>
                <c:pt idx="9818">
                  <c:v>444.12299999999999</c:v>
                </c:pt>
                <c:pt idx="9819">
                  <c:v>442.69499999999999</c:v>
                </c:pt>
                <c:pt idx="9820">
                  <c:v>441.26400000000001</c:v>
                </c:pt>
                <c:pt idx="9821">
                  <c:v>439.83099999999979</c:v>
                </c:pt>
                <c:pt idx="9822">
                  <c:v>438.39699999999965</c:v>
                </c:pt>
                <c:pt idx="9823">
                  <c:v>436.96099999999979</c:v>
                </c:pt>
                <c:pt idx="9824">
                  <c:v>435.524</c:v>
                </c:pt>
                <c:pt idx="9825">
                  <c:v>434.08599999999979</c:v>
                </c:pt>
                <c:pt idx="9826">
                  <c:v>432.64699999999999</c:v>
                </c:pt>
                <c:pt idx="9827">
                  <c:v>431.20800000000003</c:v>
                </c:pt>
                <c:pt idx="9828">
                  <c:v>429.767</c:v>
                </c:pt>
                <c:pt idx="9829">
                  <c:v>428.327</c:v>
                </c:pt>
                <c:pt idx="9830">
                  <c:v>426.8859999999998</c:v>
                </c:pt>
                <c:pt idx="9831">
                  <c:v>425.44499999999999</c:v>
                </c:pt>
                <c:pt idx="9832">
                  <c:v>424.00299999999999</c:v>
                </c:pt>
                <c:pt idx="9833">
                  <c:v>422.56299999999999</c:v>
                </c:pt>
                <c:pt idx="9834">
                  <c:v>421.12200000000001</c:v>
                </c:pt>
                <c:pt idx="9835">
                  <c:v>419.68200000000002</c:v>
                </c:pt>
                <c:pt idx="9836">
                  <c:v>418.24299999999999</c:v>
                </c:pt>
                <c:pt idx="9837">
                  <c:v>416.80399999999975</c:v>
                </c:pt>
                <c:pt idx="9838">
                  <c:v>415.36599999999999</c:v>
                </c:pt>
                <c:pt idx="9839">
                  <c:v>413.92999999999978</c:v>
                </c:pt>
                <c:pt idx="9840">
                  <c:v>412.49499999999978</c:v>
                </c:pt>
                <c:pt idx="9841">
                  <c:v>411.06099999999975</c:v>
                </c:pt>
                <c:pt idx="9842">
                  <c:v>409.62799999999999</c:v>
                </c:pt>
                <c:pt idx="9843">
                  <c:v>408.19799999999975</c:v>
                </c:pt>
                <c:pt idx="9844">
                  <c:v>406.76900000000001</c:v>
                </c:pt>
                <c:pt idx="9845">
                  <c:v>405.34199999999993</c:v>
                </c:pt>
                <c:pt idx="9846">
                  <c:v>403.91699999999958</c:v>
                </c:pt>
                <c:pt idx="9847">
                  <c:v>402.49400000000003</c:v>
                </c:pt>
                <c:pt idx="9848">
                  <c:v>401.07299999999975</c:v>
                </c:pt>
                <c:pt idx="9849">
                  <c:v>399.65499999999997</c:v>
                </c:pt>
                <c:pt idx="9850">
                  <c:v>398.24</c:v>
                </c:pt>
                <c:pt idx="9851">
                  <c:v>396.827</c:v>
                </c:pt>
                <c:pt idx="9852">
                  <c:v>395.41699999999958</c:v>
                </c:pt>
                <c:pt idx="9853">
                  <c:v>394.01</c:v>
                </c:pt>
                <c:pt idx="9854">
                  <c:v>392.60500000000002</c:v>
                </c:pt>
                <c:pt idx="9855">
                  <c:v>391.20400000000001</c:v>
                </c:pt>
                <c:pt idx="9856">
                  <c:v>389.80700000000002</c:v>
                </c:pt>
                <c:pt idx="9857">
                  <c:v>388.41199999999958</c:v>
                </c:pt>
                <c:pt idx="9858">
                  <c:v>387.02099999999979</c:v>
                </c:pt>
                <c:pt idx="9859">
                  <c:v>385.63400000000001</c:v>
                </c:pt>
                <c:pt idx="9860">
                  <c:v>384.25</c:v>
                </c:pt>
                <c:pt idx="9861">
                  <c:v>382.87</c:v>
                </c:pt>
                <c:pt idx="9862">
                  <c:v>381.49400000000003</c:v>
                </c:pt>
                <c:pt idx="9863">
                  <c:v>380.12099999999975</c:v>
                </c:pt>
                <c:pt idx="9864">
                  <c:v>378.75299999999999</c:v>
                </c:pt>
                <c:pt idx="9865">
                  <c:v>377.38900000000001</c:v>
                </c:pt>
                <c:pt idx="9866">
                  <c:v>376.029</c:v>
                </c:pt>
                <c:pt idx="9867">
                  <c:v>374.673</c:v>
                </c:pt>
                <c:pt idx="9868">
                  <c:v>373.322</c:v>
                </c:pt>
                <c:pt idx="9869">
                  <c:v>371.9749999999998</c:v>
                </c:pt>
                <c:pt idx="9870">
                  <c:v>370.63200000000001</c:v>
                </c:pt>
                <c:pt idx="9871">
                  <c:v>369.29399999999958</c:v>
                </c:pt>
                <c:pt idx="9872">
                  <c:v>367.96099999999979</c:v>
                </c:pt>
                <c:pt idx="9873">
                  <c:v>366.63299999999975</c:v>
                </c:pt>
                <c:pt idx="9874">
                  <c:v>365.30900000000008</c:v>
                </c:pt>
                <c:pt idx="9875">
                  <c:v>363.98999999999978</c:v>
                </c:pt>
                <c:pt idx="9876">
                  <c:v>362.67599999999999</c:v>
                </c:pt>
                <c:pt idx="9877">
                  <c:v>361.36700000000002</c:v>
                </c:pt>
                <c:pt idx="9878">
                  <c:v>360.06299999999999</c:v>
                </c:pt>
                <c:pt idx="9879">
                  <c:v>358.76400000000001</c:v>
                </c:pt>
                <c:pt idx="9880">
                  <c:v>357.47099999999978</c:v>
                </c:pt>
                <c:pt idx="9881">
                  <c:v>356.18200000000002</c:v>
                </c:pt>
                <c:pt idx="9882">
                  <c:v>354.899</c:v>
                </c:pt>
                <c:pt idx="9883">
                  <c:v>353.62099999999975</c:v>
                </c:pt>
                <c:pt idx="9884">
                  <c:v>352.34800000000001</c:v>
                </c:pt>
                <c:pt idx="9885">
                  <c:v>351.08099999999979</c:v>
                </c:pt>
                <c:pt idx="9886">
                  <c:v>349.81900000000002</c:v>
                </c:pt>
                <c:pt idx="9887">
                  <c:v>348.56200000000001</c:v>
                </c:pt>
                <c:pt idx="9888">
                  <c:v>347.31099999999975</c:v>
                </c:pt>
                <c:pt idx="9889">
                  <c:v>346.065</c:v>
                </c:pt>
                <c:pt idx="9890">
                  <c:v>344.82499999999999</c:v>
                </c:pt>
                <c:pt idx="9891">
                  <c:v>343.59099999999978</c:v>
                </c:pt>
                <c:pt idx="9892">
                  <c:v>342.36200000000002</c:v>
                </c:pt>
                <c:pt idx="9893">
                  <c:v>341.13900000000001</c:v>
                </c:pt>
                <c:pt idx="9894">
                  <c:v>339.92099999999965</c:v>
                </c:pt>
                <c:pt idx="9895">
                  <c:v>338.709</c:v>
                </c:pt>
                <c:pt idx="9896">
                  <c:v>337.50200000000001</c:v>
                </c:pt>
                <c:pt idx="9897">
                  <c:v>336.30099999999999</c:v>
                </c:pt>
                <c:pt idx="9898">
                  <c:v>335.10599999999999</c:v>
                </c:pt>
                <c:pt idx="9899">
                  <c:v>333.91699999999958</c:v>
                </c:pt>
                <c:pt idx="9900">
                  <c:v>332.73299999999978</c:v>
                </c:pt>
                <c:pt idx="9901">
                  <c:v>331.55500000000001</c:v>
                </c:pt>
                <c:pt idx="9902">
                  <c:v>330.38299999999975</c:v>
                </c:pt>
                <c:pt idx="9903">
                  <c:v>329.21599999999978</c:v>
                </c:pt>
                <c:pt idx="9904">
                  <c:v>328.05500000000001</c:v>
                </c:pt>
                <c:pt idx="9905">
                  <c:v>326.89999999999975</c:v>
                </c:pt>
                <c:pt idx="9906">
                  <c:v>325.75</c:v>
                </c:pt>
                <c:pt idx="9907">
                  <c:v>324.60599999999999</c:v>
                </c:pt>
                <c:pt idx="9908">
                  <c:v>323.46699999999959</c:v>
                </c:pt>
                <c:pt idx="9909">
                  <c:v>322.33499999999975</c:v>
                </c:pt>
                <c:pt idx="9910">
                  <c:v>321.20800000000003</c:v>
                </c:pt>
                <c:pt idx="9911">
                  <c:v>320.08599999999979</c:v>
                </c:pt>
                <c:pt idx="9912">
                  <c:v>318.97000000000003</c:v>
                </c:pt>
                <c:pt idx="9913">
                  <c:v>317.86</c:v>
                </c:pt>
                <c:pt idx="9914">
                  <c:v>316.755</c:v>
                </c:pt>
                <c:pt idx="9915">
                  <c:v>315.65600000000001</c:v>
                </c:pt>
                <c:pt idx="9916">
                  <c:v>314.56200000000001</c:v>
                </c:pt>
                <c:pt idx="9917">
                  <c:v>313.47399999999965</c:v>
                </c:pt>
                <c:pt idx="9918">
                  <c:v>312.39099999999979</c:v>
                </c:pt>
                <c:pt idx="9919">
                  <c:v>311.31299999999999</c:v>
                </c:pt>
                <c:pt idx="9920">
                  <c:v>310.24099999999999</c:v>
                </c:pt>
                <c:pt idx="9921">
                  <c:v>309.17399999999975</c:v>
                </c:pt>
                <c:pt idx="9922">
                  <c:v>308.113</c:v>
                </c:pt>
                <c:pt idx="9923">
                  <c:v>307.05700000000002</c:v>
                </c:pt>
                <c:pt idx="9924">
                  <c:v>306.00599999999974</c:v>
                </c:pt>
                <c:pt idx="9925">
                  <c:v>304.95999999999975</c:v>
                </c:pt>
                <c:pt idx="9926">
                  <c:v>303.91899999999958</c:v>
                </c:pt>
                <c:pt idx="9927">
                  <c:v>302.88299999999975</c:v>
                </c:pt>
                <c:pt idx="9928">
                  <c:v>301.85300000000001</c:v>
                </c:pt>
                <c:pt idx="9929">
                  <c:v>300.827</c:v>
                </c:pt>
                <c:pt idx="9930">
                  <c:v>299.80599999999993</c:v>
                </c:pt>
                <c:pt idx="9931">
                  <c:v>298.78999999999979</c:v>
                </c:pt>
                <c:pt idx="9932">
                  <c:v>297.77999999999975</c:v>
                </c:pt>
                <c:pt idx="9933">
                  <c:v>296.7729999999998</c:v>
                </c:pt>
                <c:pt idx="9934">
                  <c:v>295.77199999999965</c:v>
                </c:pt>
                <c:pt idx="9935">
                  <c:v>294.77499999999975</c:v>
                </c:pt>
                <c:pt idx="9936">
                  <c:v>293.78299999999979</c:v>
                </c:pt>
                <c:pt idx="9937">
                  <c:v>292.79499999999979</c:v>
                </c:pt>
                <c:pt idx="9938">
                  <c:v>291.81200000000001</c:v>
                </c:pt>
                <c:pt idx="9939">
                  <c:v>290.83300000000003</c:v>
                </c:pt>
                <c:pt idx="9940">
                  <c:v>289.85899999999975</c:v>
                </c:pt>
                <c:pt idx="9941">
                  <c:v>288.88900000000001</c:v>
                </c:pt>
                <c:pt idx="9942">
                  <c:v>287.92299999999977</c:v>
                </c:pt>
                <c:pt idx="9943">
                  <c:v>286.96099999999979</c:v>
                </c:pt>
                <c:pt idx="9944">
                  <c:v>286.00299999999999</c:v>
                </c:pt>
                <c:pt idx="9945">
                  <c:v>285.05</c:v>
                </c:pt>
                <c:pt idx="9946">
                  <c:v>284.10000000000002</c:v>
                </c:pt>
                <c:pt idx="9947">
                  <c:v>283.15400000000022</c:v>
                </c:pt>
                <c:pt idx="9948">
                  <c:v>282.21199999999965</c:v>
                </c:pt>
                <c:pt idx="9949">
                  <c:v>281.274</c:v>
                </c:pt>
                <c:pt idx="9950">
                  <c:v>280.33999999999975</c:v>
                </c:pt>
                <c:pt idx="9951">
                  <c:v>279.40899999999965</c:v>
                </c:pt>
                <c:pt idx="9952">
                  <c:v>278.48099999999965</c:v>
                </c:pt>
                <c:pt idx="9953">
                  <c:v>277.55700000000002</c:v>
                </c:pt>
                <c:pt idx="9954">
                  <c:v>276.637</c:v>
                </c:pt>
                <c:pt idx="9955">
                  <c:v>275.71899999999965</c:v>
                </c:pt>
                <c:pt idx="9956">
                  <c:v>274.80500000000001</c:v>
                </c:pt>
                <c:pt idx="9957">
                  <c:v>273.89400000000001</c:v>
                </c:pt>
                <c:pt idx="9958">
                  <c:v>272.98599999999965</c:v>
                </c:pt>
                <c:pt idx="9959">
                  <c:v>272.08099999999979</c:v>
                </c:pt>
                <c:pt idx="9960">
                  <c:v>271.17899999999975</c:v>
                </c:pt>
                <c:pt idx="9961">
                  <c:v>270.27999999999975</c:v>
                </c:pt>
                <c:pt idx="9962">
                  <c:v>269.38400000000001</c:v>
                </c:pt>
                <c:pt idx="9963">
                  <c:v>268.48999999999978</c:v>
                </c:pt>
                <c:pt idx="9964">
                  <c:v>267.59799999999979</c:v>
                </c:pt>
                <c:pt idx="9965">
                  <c:v>266.70999999999975</c:v>
                </c:pt>
                <c:pt idx="9966">
                  <c:v>265.82299999999975</c:v>
                </c:pt>
                <c:pt idx="9967">
                  <c:v>264.93899999999962</c:v>
                </c:pt>
                <c:pt idx="9968">
                  <c:v>264.05700000000002</c:v>
                </c:pt>
                <c:pt idx="9969">
                  <c:v>263.178</c:v>
                </c:pt>
                <c:pt idx="9970">
                  <c:v>262.3</c:v>
                </c:pt>
                <c:pt idx="9971">
                  <c:v>261.42499999999978</c:v>
                </c:pt>
                <c:pt idx="9972">
                  <c:v>260.55099999999999</c:v>
                </c:pt>
                <c:pt idx="9973">
                  <c:v>259.67899999999975</c:v>
                </c:pt>
                <c:pt idx="9974">
                  <c:v>258.80900000000008</c:v>
                </c:pt>
                <c:pt idx="9975">
                  <c:v>257.94099999999975</c:v>
                </c:pt>
                <c:pt idx="9976">
                  <c:v>257.07400000000001</c:v>
                </c:pt>
                <c:pt idx="9977">
                  <c:v>256.209</c:v>
                </c:pt>
                <c:pt idx="9978">
                  <c:v>255.345</c:v>
                </c:pt>
                <c:pt idx="9979">
                  <c:v>254.48200000000011</c:v>
                </c:pt>
                <c:pt idx="9980">
                  <c:v>253.62100000000001</c:v>
                </c:pt>
                <c:pt idx="9981">
                  <c:v>252.761</c:v>
                </c:pt>
                <c:pt idx="9982">
                  <c:v>251.90200000000004</c:v>
                </c:pt>
                <c:pt idx="9983">
                  <c:v>251.04399999999998</c:v>
                </c:pt>
                <c:pt idx="9984">
                  <c:v>250.18700000000001</c:v>
                </c:pt>
                <c:pt idx="9985">
                  <c:v>249.33100000000007</c:v>
                </c:pt>
                <c:pt idx="9986">
                  <c:v>248.47499999999999</c:v>
                </c:pt>
                <c:pt idx="9987">
                  <c:v>247.62</c:v>
                </c:pt>
                <c:pt idx="9988">
                  <c:v>246.76599999999999</c:v>
                </c:pt>
                <c:pt idx="9989">
                  <c:v>245.91300000000001</c:v>
                </c:pt>
                <c:pt idx="9990">
                  <c:v>245.06</c:v>
                </c:pt>
                <c:pt idx="9991">
                  <c:v>244.20699999999999</c:v>
                </c:pt>
                <c:pt idx="9992">
                  <c:v>243.3550000000001</c:v>
                </c:pt>
                <c:pt idx="9993">
                  <c:v>242.50200000000001</c:v>
                </c:pt>
                <c:pt idx="9994">
                  <c:v>241.65</c:v>
                </c:pt>
                <c:pt idx="9995">
                  <c:v>240.798</c:v>
                </c:pt>
                <c:pt idx="9996">
                  <c:v>239.946</c:v>
                </c:pt>
                <c:pt idx="9997">
                  <c:v>239.09399999999999</c:v>
                </c:pt>
                <c:pt idx="9998">
                  <c:v>238.24199999999999</c:v>
                </c:pt>
                <c:pt idx="9999">
                  <c:v>237.39000000000001</c:v>
                </c:pt>
                <c:pt idx="10000">
                  <c:v>236.53700000000001</c:v>
                </c:pt>
                <c:pt idx="10001">
                  <c:v>235.684</c:v>
                </c:pt>
                <c:pt idx="10002">
                  <c:v>234.83100000000007</c:v>
                </c:pt>
                <c:pt idx="10003">
                  <c:v>233.977</c:v>
                </c:pt>
                <c:pt idx="10004">
                  <c:v>233.12300000000002</c:v>
                </c:pt>
                <c:pt idx="10005">
                  <c:v>232.268</c:v>
                </c:pt>
                <c:pt idx="10006">
                  <c:v>231.41200000000001</c:v>
                </c:pt>
                <c:pt idx="10007">
                  <c:v>230.55600000000001</c:v>
                </c:pt>
                <c:pt idx="10008">
                  <c:v>229.69900000000001</c:v>
                </c:pt>
                <c:pt idx="10009">
                  <c:v>228.84100000000001</c:v>
                </c:pt>
                <c:pt idx="10010">
                  <c:v>227.98200000000011</c:v>
                </c:pt>
                <c:pt idx="10011">
                  <c:v>227.12200000000001</c:v>
                </c:pt>
                <c:pt idx="10012">
                  <c:v>226.261</c:v>
                </c:pt>
                <c:pt idx="10013">
                  <c:v>225.399</c:v>
                </c:pt>
                <c:pt idx="10014">
                  <c:v>224.535</c:v>
                </c:pt>
                <c:pt idx="10015">
                  <c:v>223.67099999999999</c:v>
                </c:pt>
                <c:pt idx="10016">
                  <c:v>222.80500000000001</c:v>
                </c:pt>
                <c:pt idx="10017">
                  <c:v>221.93900000000002</c:v>
                </c:pt>
                <c:pt idx="10018">
                  <c:v>221.07</c:v>
                </c:pt>
                <c:pt idx="10019">
                  <c:v>220.20099999999999</c:v>
                </c:pt>
                <c:pt idx="10020">
                  <c:v>219.32900000000001</c:v>
                </c:pt>
                <c:pt idx="10021">
                  <c:v>218.45700000000011</c:v>
                </c:pt>
                <c:pt idx="10022">
                  <c:v>217.583</c:v>
                </c:pt>
                <c:pt idx="10023">
                  <c:v>216.70699999999999</c:v>
                </c:pt>
                <c:pt idx="10024">
                  <c:v>215.83</c:v>
                </c:pt>
                <c:pt idx="10025">
                  <c:v>214.95100000000011</c:v>
                </c:pt>
                <c:pt idx="10026">
                  <c:v>214.07</c:v>
                </c:pt>
                <c:pt idx="10027">
                  <c:v>213.18800000000007</c:v>
                </c:pt>
                <c:pt idx="10028">
                  <c:v>212.304</c:v>
                </c:pt>
                <c:pt idx="10029">
                  <c:v>211.41800000000001</c:v>
                </c:pt>
                <c:pt idx="10030">
                  <c:v>210.53</c:v>
                </c:pt>
                <c:pt idx="10031">
                  <c:v>209.64099999999999</c:v>
                </c:pt>
                <c:pt idx="10032">
                  <c:v>208.74899999999997</c:v>
                </c:pt>
                <c:pt idx="10033">
                  <c:v>207.85600000000011</c:v>
                </c:pt>
                <c:pt idx="10034">
                  <c:v>206.96100000000001</c:v>
                </c:pt>
                <c:pt idx="10035">
                  <c:v>206.06399999999999</c:v>
                </c:pt>
                <c:pt idx="10036">
                  <c:v>205.16499999999999</c:v>
                </c:pt>
                <c:pt idx="10037">
                  <c:v>204.26399999999998</c:v>
                </c:pt>
                <c:pt idx="10038">
                  <c:v>203.3610000000001</c:v>
                </c:pt>
                <c:pt idx="10039">
                  <c:v>202.45600000000007</c:v>
                </c:pt>
                <c:pt idx="10040">
                  <c:v>201.548</c:v>
                </c:pt>
                <c:pt idx="10041">
                  <c:v>200.63900000000001</c:v>
                </c:pt>
                <c:pt idx="10042">
                  <c:v>199.72800000000001</c:v>
                </c:pt>
                <c:pt idx="10043">
                  <c:v>198.815</c:v>
                </c:pt>
                <c:pt idx="10044">
                  <c:v>197.9</c:v>
                </c:pt>
                <c:pt idx="10045">
                  <c:v>196.98200000000011</c:v>
                </c:pt>
                <c:pt idx="10046">
                  <c:v>196.06300000000002</c:v>
                </c:pt>
                <c:pt idx="10047">
                  <c:v>195.14099999999999</c:v>
                </c:pt>
                <c:pt idx="10048">
                  <c:v>194.21799999999999</c:v>
                </c:pt>
                <c:pt idx="10049">
                  <c:v>193.292</c:v>
                </c:pt>
                <c:pt idx="10050">
                  <c:v>192.36500000000001</c:v>
                </c:pt>
                <c:pt idx="10051">
                  <c:v>191.435</c:v>
                </c:pt>
                <c:pt idx="10052">
                  <c:v>190.50299999999999</c:v>
                </c:pt>
                <c:pt idx="10053">
                  <c:v>189.56900000000002</c:v>
                </c:pt>
                <c:pt idx="10054">
                  <c:v>188.63399999999999</c:v>
                </c:pt>
                <c:pt idx="10055">
                  <c:v>187.696</c:v>
                </c:pt>
                <c:pt idx="10056">
                  <c:v>186.756</c:v>
                </c:pt>
                <c:pt idx="10057">
                  <c:v>185.81399999999999</c:v>
                </c:pt>
                <c:pt idx="10058">
                  <c:v>184.87</c:v>
                </c:pt>
                <c:pt idx="10059">
                  <c:v>183.92500000000001</c:v>
                </c:pt>
                <c:pt idx="10060">
                  <c:v>182.977</c:v>
                </c:pt>
                <c:pt idx="10061">
                  <c:v>182.02800000000011</c:v>
                </c:pt>
                <c:pt idx="10062">
                  <c:v>181.077</c:v>
                </c:pt>
                <c:pt idx="10063">
                  <c:v>180.124</c:v>
                </c:pt>
                <c:pt idx="10064">
                  <c:v>179.16900000000001</c:v>
                </c:pt>
                <c:pt idx="10065">
                  <c:v>178.21199999999999</c:v>
                </c:pt>
                <c:pt idx="10066">
                  <c:v>177.25399999999999</c:v>
                </c:pt>
                <c:pt idx="10067">
                  <c:v>176.29399999999998</c:v>
                </c:pt>
                <c:pt idx="10068">
                  <c:v>175.33200000000011</c:v>
                </c:pt>
                <c:pt idx="10069">
                  <c:v>174.369</c:v>
                </c:pt>
                <c:pt idx="10070">
                  <c:v>173.404</c:v>
                </c:pt>
                <c:pt idx="10071">
                  <c:v>172.43800000000007</c:v>
                </c:pt>
                <c:pt idx="10072">
                  <c:v>171.47</c:v>
                </c:pt>
                <c:pt idx="10073">
                  <c:v>170.501</c:v>
                </c:pt>
                <c:pt idx="10074">
                  <c:v>169.53100000000001</c:v>
                </c:pt>
                <c:pt idx="10075">
                  <c:v>168.559</c:v>
                </c:pt>
                <c:pt idx="10076">
                  <c:v>167.58600000000001</c:v>
                </c:pt>
                <c:pt idx="10077">
                  <c:v>166.61099999999999</c:v>
                </c:pt>
                <c:pt idx="10078">
                  <c:v>165.636</c:v>
                </c:pt>
                <c:pt idx="10079">
                  <c:v>164.65900000000002</c:v>
                </c:pt>
                <c:pt idx="10080">
                  <c:v>163.68200000000004</c:v>
                </c:pt>
                <c:pt idx="10081">
                  <c:v>162.70399999999998</c:v>
                </c:pt>
                <c:pt idx="10082">
                  <c:v>161.72399999999999</c:v>
                </c:pt>
                <c:pt idx="10083">
                  <c:v>160.74399999999989</c:v>
                </c:pt>
                <c:pt idx="10084">
                  <c:v>159.76300000000001</c:v>
                </c:pt>
                <c:pt idx="10085">
                  <c:v>158.78100000000001</c:v>
                </c:pt>
                <c:pt idx="10086">
                  <c:v>157.79900000000001</c:v>
                </c:pt>
                <c:pt idx="10087">
                  <c:v>156.816</c:v>
                </c:pt>
                <c:pt idx="10088">
                  <c:v>155.833</c:v>
                </c:pt>
                <c:pt idx="10089">
                  <c:v>154.85000000000011</c:v>
                </c:pt>
                <c:pt idx="10090">
                  <c:v>153.86600000000001</c:v>
                </c:pt>
                <c:pt idx="10091">
                  <c:v>152.88200000000012</c:v>
                </c:pt>
                <c:pt idx="10092">
                  <c:v>151.89700000000011</c:v>
                </c:pt>
                <c:pt idx="10093">
                  <c:v>150.91300000000001</c:v>
                </c:pt>
                <c:pt idx="10094">
                  <c:v>149.929</c:v>
                </c:pt>
                <c:pt idx="10095">
                  <c:v>148.94499999999999</c:v>
                </c:pt>
                <c:pt idx="10096">
                  <c:v>147.96100000000001</c:v>
                </c:pt>
                <c:pt idx="10097">
                  <c:v>146.977</c:v>
                </c:pt>
                <c:pt idx="10098">
                  <c:v>145.994</c:v>
                </c:pt>
                <c:pt idx="10099">
                  <c:v>145.011</c:v>
                </c:pt>
                <c:pt idx="10100">
                  <c:v>144.029</c:v>
                </c:pt>
                <c:pt idx="10101">
                  <c:v>143.047</c:v>
                </c:pt>
                <c:pt idx="10102">
                  <c:v>142.066</c:v>
                </c:pt>
                <c:pt idx="10103">
                  <c:v>141.08700000000007</c:v>
                </c:pt>
                <c:pt idx="10104">
                  <c:v>140.108</c:v>
                </c:pt>
                <c:pt idx="10105">
                  <c:v>139.13</c:v>
                </c:pt>
                <c:pt idx="10106">
                  <c:v>138.15300000000002</c:v>
                </c:pt>
                <c:pt idx="10107">
                  <c:v>137.178</c:v>
                </c:pt>
                <c:pt idx="10108">
                  <c:v>136.20399999999998</c:v>
                </c:pt>
                <c:pt idx="10109">
                  <c:v>135.23099999999999</c:v>
                </c:pt>
                <c:pt idx="10110">
                  <c:v>134.261</c:v>
                </c:pt>
                <c:pt idx="10111">
                  <c:v>133.291</c:v>
                </c:pt>
                <c:pt idx="10112">
                  <c:v>132.32400000000001</c:v>
                </c:pt>
                <c:pt idx="10113">
                  <c:v>131.35900000000001</c:v>
                </c:pt>
                <c:pt idx="10114">
                  <c:v>130.39600000000004</c:v>
                </c:pt>
                <c:pt idx="10115">
                  <c:v>129.434</c:v>
                </c:pt>
                <c:pt idx="10116">
                  <c:v>128.476</c:v>
                </c:pt>
                <c:pt idx="10117">
                  <c:v>127.51900000000002</c:v>
                </c:pt>
                <c:pt idx="10118">
                  <c:v>126.565</c:v>
                </c:pt>
                <c:pt idx="10119">
                  <c:v>125.614</c:v>
                </c:pt>
                <c:pt idx="10120">
                  <c:v>124.66500000000001</c:v>
                </c:pt>
                <c:pt idx="10121">
                  <c:v>123.72</c:v>
                </c:pt>
                <c:pt idx="10122">
                  <c:v>122.777</c:v>
                </c:pt>
                <c:pt idx="10123">
                  <c:v>121.83799999999999</c:v>
                </c:pt>
                <c:pt idx="10124">
                  <c:v>120.902</c:v>
                </c:pt>
                <c:pt idx="10125">
                  <c:v>119.96899999999999</c:v>
                </c:pt>
                <c:pt idx="10126">
                  <c:v>119.04</c:v>
                </c:pt>
                <c:pt idx="10127">
                  <c:v>118.114</c:v>
                </c:pt>
                <c:pt idx="10128">
                  <c:v>117.19199999999999</c:v>
                </c:pt>
                <c:pt idx="10129">
                  <c:v>116.274</c:v>
                </c:pt>
                <c:pt idx="10130">
                  <c:v>115.36</c:v>
                </c:pt>
                <c:pt idx="10131">
                  <c:v>114.45</c:v>
                </c:pt>
                <c:pt idx="10132">
                  <c:v>113.545</c:v>
                </c:pt>
                <c:pt idx="10133">
                  <c:v>112.64400000000002</c:v>
                </c:pt>
                <c:pt idx="10134">
                  <c:v>111.74700000000006</c:v>
                </c:pt>
                <c:pt idx="10135">
                  <c:v>110.85499999999999</c:v>
                </c:pt>
                <c:pt idx="10136">
                  <c:v>109.968</c:v>
                </c:pt>
                <c:pt idx="10137">
                  <c:v>109.086</c:v>
                </c:pt>
                <c:pt idx="10138">
                  <c:v>108.209</c:v>
                </c:pt>
                <c:pt idx="10139">
                  <c:v>107.337</c:v>
                </c:pt>
                <c:pt idx="10140">
                  <c:v>106.47</c:v>
                </c:pt>
                <c:pt idx="10141">
                  <c:v>105.60899999999998</c:v>
                </c:pt>
                <c:pt idx="10142">
                  <c:v>104.754</c:v>
                </c:pt>
                <c:pt idx="10143">
                  <c:v>103.90400000000002</c:v>
                </c:pt>
                <c:pt idx="10144">
                  <c:v>103.06</c:v>
                </c:pt>
                <c:pt idx="10145">
                  <c:v>102.223</c:v>
                </c:pt>
                <c:pt idx="10146">
                  <c:v>101.39100000000002</c:v>
                </c:pt>
                <c:pt idx="10147">
                  <c:v>100.566</c:v>
                </c:pt>
                <c:pt idx="10148">
                  <c:v>99.746899999999997</c:v>
                </c:pt>
                <c:pt idx="10149">
                  <c:v>98.93460000000006</c:v>
                </c:pt>
                <c:pt idx="10150">
                  <c:v>98.128999999999948</c:v>
                </c:pt>
                <c:pt idx="10151">
                  <c:v>97.330299999999994</c:v>
                </c:pt>
                <c:pt idx="10152">
                  <c:v>96.538600000000002</c:v>
                </c:pt>
                <c:pt idx="10153">
                  <c:v>95.754000000000005</c:v>
                </c:pt>
                <c:pt idx="10154">
                  <c:v>94.976600000000005</c:v>
                </c:pt>
                <c:pt idx="10155">
                  <c:v>94.206800000000001</c:v>
                </c:pt>
                <c:pt idx="10156">
                  <c:v>93.44420000000008</c:v>
                </c:pt>
                <c:pt idx="10157">
                  <c:v>92.689399999999978</c:v>
                </c:pt>
                <c:pt idx="10158">
                  <c:v>91.942700000000002</c:v>
                </c:pt>
                <c:pt idx="10159">
                  <c:v>91.203599999999994</c:v>
                </c:pt>
                <c:pt idx="10160">
                  <c:v>90.472700000000003</c:v>
                </c:pt>
                <c:pt idx="10161">
                  <c:v>89.749899999999997</c:v>
                </c:pt>
                <c:pt idx="10162">
                  <c:v>89.035600000000002</c:v>
                </c:pt>
                <c:pt idx="10163">
                  <c:v>88.329799999999949</c:v>
                </c:pt>
                <c:pt idx="10164">
                  <c:v>87.632499999999979</c:v>
                </c:pt>
                <c:pt idx="10165">
                  <c:v>86.944000000000059</c:v>
                </c:pt>
                <c:pt idx="10166">
                  <c:v>86.264500000000027</c:v>
                </c:pt>
                <c:pt idx="10167">
                  <c:v>85.593900000000005</c:v>
                </c:pt>
                <c:pt idx="10168">
                  <c:v>84.932500000000005</c:v>
                </c:pt>
                <c:pt idx="10169">
                  <c:v>84.2804</c:v>
                </c:pt>
                <c:pt idx="10170">
                  <c:v>83.637699999999995</c:v>
                </c:pt>
                <c:pt idx="10171">
                  <c:v>83.004599999999996</c:v>
                </c:pt>
                <c:pt idx="10172">
                  <c:v>82.381100000000004</c:v>
                </c:pt>
                <c:pt idx="10173">
                  <c:v>81.767500000000027</c:v>
                </c:pt>
                <c:pt idx="10174">
                  <c:v>81.163799999999981</c:v>
                </c:pt>
                <c:pt idx="10175">
                  <c:v>80.5702</c:v>
                </c:pt>
                <c:pt idx="10176">
                  <c:v>79.986700000000013</c:v>
                </c:pt>
                <c:pt idx="10177">
                  <c:v>79.413600000000059</c:v>
                </c:pt>
                <c:pt idx="10178">
                  <c:v>78.850999999999999</c:v>
                </c:pt>
                <c:pt idx="10179">
                  <c:v>78.299000000000007</c:v>
                </c:pt>
                <c:pt idx="10180">
                  <c:v>77.757499999999993</c:v>
                </c:pt>
                <c:pt idx="10181">
                  <c:v>77.227000000000004</c:v>
                </c:pt>
                <c:pt idx="10182">
                  <c:v>76.707400000000007</c:v>
                </c:pt>
                <c:pt idx="10183">
                  <c:v>76.198999999999998</c:v>
                </c:pt>
                <c:pt idx="10184">
                  <c:v>75.701700000000002</c:v>
                </c:pt>
                <c:pt idx="10185">
                  <c:v>75.215599999999995</c:v>
                </c:pt>
                <c:pt idx="10186">
                  <c:v>74.74110000000006</c:v>
                </c:pt>
                <c:pt idx="10187">
                  <c:v>74.277999999999992</c:v>
                </c:pt>
                <c:pt idx="10188">
                  <c:v>73.826700000000002</c:v>
                </c:pt>
                <c:pt idx="10189">
                  <c:v>73.387</c:v>
                </c:pt>
                <c:pt idx="10190">
                  <c:v>72.959400000000002</c:v>
                </c:pt>
                <c:pt idx="10191">
                  <c:v>72.543700000000001</c:v>
                </c:pt>
                <c:pt idx="10192">
                  <c:v>72.140199999999993</c:v>
                </c:pt>
                <c:pt idx="10193">
                  <c:v>71.748800000000003</c:v>
                </c:pt>
                <c:pt idx="10194">
                  <c:v>71.369699999999995</c:v>
                </c:pt>
                <c:pt idx="10195">
                  <c:v>71.003299999999996</c:v>
                </c:pt>
                <c:pt idx="10196">
                  <c:v>70.649199999999993</c:v>
                </c:pt>
                <c:pt idx="10197">
                  <c:v>70.307900000000004</c:v>
                </c:pt>
                <c:pt idx="10198">
                  <c:v>69.979299999999995</c:v>
                </c:pt>
                <c:pt idx="10199">
                  <c:v>69.663499999999999</c:v>
                </c:pt>
                <c:pt idx="10200">
                  <c:v>69.360799999999998</c:v>
                </c:pt>
                <c:pt idx="10201">
                  <c:v>69.071100000000001</c:v>
                </c:pt>
                <c:pt idx="10202">
                  <c:v>68.794500000000056</c:v>
                </c:pt>
                <c:pt idx="10203">
                  <c:v>68.531300000000002</c:v>
                </c:pt>
                <c:pt idx="10204">
                  <c:v>68.281300000000002</c:v>
                </c:pt>
                <c:pt idx="10205">
                  <c:v>68.044799999999995</c:v>
                </c:pt>
                <c:pt idx="10206">
                  <c:v>67.821899999999999</c:v>
                </c:pt>
                <c:pt idx="10207">
                  <c:v>67.612499999999983</c:v>
                </c:pt>
                <c:pt idx="10208">
                  <c:v>67.416900000000027</c:v>
                </c:pt>
                <c:pt idx="10209">
                  <c:v>67.235100000000003</c:v>
                </c:pt>
                <c:pt idx="10210">
                  <c:v>67.067099999999996</c:v>
                </c:pt>
                <c:pt idx="10211">
                  <c:v>66.912999999999997</c:v>
                </c:pt>
                <c:pt idx="10212">
                  <c:v>66.773099999999999</c:v>
                </c:pt>
                <c:pt idx="10213">
                  <c:v>66.647300000000001</c:v>
                </c:pt>
                <c:pt idx="10214">
                  <c:v>66.535699999999991</c:v>
                </c:pt>
                <c:pt idx="10215">
                  <c:v>66.438400000000001</c:v>
                </c:pt>
                <c:pt idx="10216">
                  <c:v>66.355399999999989</c:v>
                </c:pt>
                <c:pt idx="10217">
                  <c:v>66.286799999999999</c:v>
                </c:pt>
                <c:pt idx="10218">
                  <c:v>66.232799999999983</c:v>
                </c:pt>
                <c:pt idx="10219">
                  <c:v>66.193299999999994</c:v>
                </c:pt>
                <c:pt idx="10220">
                  <c:v>66.168399999999949</c:v>
                </c:pt>
                <c:pt idx="10221">
                  <c:v>66.158299999999983</c:v>
                </c:pt>
                <c:pt idx="10222">
                  <c:v>66.162799999999947</c:v>
                </c:pt>
                <c:pt idx="10223">
                  <c:v>66.182399999999959</c:v>
                </c:pt>
                <c:pt idx="10224">
                  <c:v>66.216600000000057</c:v>
                </c:pt>
                <c:pt idx="10225">
                  <c:v>66.265799999999999</c:v>
                </c:pt>
                <c:pt idx="10226">
                  <c:v>66.330100000000002</c:v>
                </c:pt>
                <c:pt idx="10227">
                  <c:v>66.409300000000002</c:v>
                </c:pt>
                <c:pt idx="10228">
                  <c:v>66.503799999999998</c:v>
                </c:pt>
                <c:pt idx="10229">
                  <c:v>66.613200000000006</c:v>
                </c:pt>
                <c:pt idx="10230">
                  <c:v>66.737899999999996</c:v>
                </c:pt>
                <c:pt idx="10231">
                  <c:v>66.877899999999983</c:v>
                </c:pt>
                <c:pt idx="10232">
                  <c:v>67.033100000000005</c:v>
                </c:pt>
                <c:pt idx="10233">
                  <c:v>67.203700000000012</c:v>
                </c:pt>
                <c:pt idx="10234">
                  <c:v>67.389600000000002</c:v>
                </c:pt>
                <c:pt idx="10235">
                  <c:v>67.590900000000005</c:v>
                </c:pt>
                <c:pt idx="10236">
                  <c:v>67.807599999999994</c:v>
                </c:pt>
                <c:pt idx="10237">
                  <c:v>68.0398</c:v>
                </c:pt>
                <c:pt idx="10238">
                  <c:v>68.287499999999994</c:v>
                </c:pt>
                <c:pt idx="10239">
                  <c:v>68.550600000000003</c:v>
                </c:pt>
                <c:pt idx="10240">
                  <c:v>68.829499999999982</c:v>
                </c:pt>
                <c:pt idx="10241">
                  <c:v>69.123799999999989</c:v>
                </c:pt>
                <c:pt idx="10242">
                  <c:v>69.433899999999994</c:v>
                </c:pt>
                <c:pt idx="10243">
                  <c:v>69.759200000000007</c:v>
                </c:pt>
                <c:pt idx="10244">
                  <c:v>70.100499999999982</c:v>
                </c:pt>
                <c:pt idx="10245">
                  <c:v>70.457200000000057</c:v>
                </c:pt>
                <c:pt idx="10246">
                  <c:v>70.829700000000003</c:v>
                </c:pt>
                <c:pt idx="10247">
                  <c:v>71.217900000000057</c:v>
                </c:pt>
                <c:pt idx="10248">
                  <c:v>71.62169999999999</c:v>
                </c:pt>
                <c:pt idx="10249">
                  <c:v>72.041200000000075</c:v>
                </c:pt>
                <c:pt idx="10250">
                  <c:v>72.476399999999998</c:v>
                </c:pt>
                <c:pt idx="10251">
                  <c:v>72.927300000000002</c:v>
                </c:pt>
                <c:pt idx="10252">
                  <c:v>73.393900000000002</c:v>
                </c:pt>
                <c:pt idx="10253">
                  <c:v>73.87609999999998</c:v>
                </c:pt>
                <c:pt idx="10254">
                  <c:v>74.373999999999981</c:v>
                </c:pt>
                <c:pt idx="10255">
                  <c:v>74.887699999999995</c:v>
                </c:pt>
                <c:pt idx="10256">
                  <c:v>75.417000000000058</c:v>
                </c:pt>
                <c:pt idx="10257">
                  <c:v>75.962000000000003</c:v>
                </c:pt>
                <c:pt idx="10258">
                  <c:v>76.522599999999983</c:v>
                </c:pt>
                <c:pt idx="10259">
                  <c:v>77.098799999999983</c:v>
                </c:pt>
                <c:pt idx="10260">
                  <c:v>77.690699999999993</c:v>
                </c:pt>
                <c:pt idx="10261">
                  <c:v>78.298000000000002</c:v>
                </c:pt>
                <c:pt idx="10262">
                  <c:v>78.921099999999996</c:v>
                </c:pt>
                <c:pt idx="10263">
                  <c:v>79.559600000000003</c:v>
                </c:pt>
                <c:pt idx="10264">
                  <c:v>80.213700000000003</c:v>
                </c:pt>
                <c:pt idx="10265">
                  <c:v>80.883200000000002</c:v>
                </c:pt>
                <c:pt idx="10266">
                  <c:v>81.568299999999994</c:v>
                </c:pt>
                <c:pt idx="10267">
                  <c:v>82.268600000000006</c:v>
                </c:pt>
                <c:pt idx="10268">
                  <c:v>82.984499999999997</c:v>
                </c:pt>
                <c:pt idx="10269">
                  <c:v>83.715700000000012</c:v>
                </c:pt>
                <c:pt idx="10270">
                  <c:v>84.462199999999996</c:v>
                </c:pt>
                <c:pt idx="10271">
                  <c:v>85.224000000000004</c:v>
                </c:pt>
                <c:pt idx="10272">
                  <c:v>86.000900000000001</c:v>
                </c:pt>
                <c:pt idx="10273">
                  <c:v>86.793099999999995</c:v>
                </c:pt>
                <c:pt idx="10274">
                  <c:v>87.600499999999982</c:v>
                </c:pt>
                <c:pt idx="10275">
                  <c:v>88.422899999999998</c:v>
                </c:pt>
                <c:pt idx="10276">
                  <c:v>89.260200000000026</c:v>
                </c:pt>
                <c:pt idx="10277">
                  <c:v>90.112799999999979</c:v>
                </c:pt>
                <c:pt idx="10278">
                  <c:v>90.980099999999993</c:v>
                </c:pt>
                <c:pt idx="10279">
                  <c:v>91.862299999999991</c:v>
                </c:pt>
                <c:pt idx="10280">
                  <c:v>92.759200000000007</c:v>
                </c:pt>
                <c:pt idx="10281">
                  <c:v>93.670999999999978</c:v>
                </c:pt>
                <c:pt idx="10282">
                  <c:v>94.597399999999993</c:v>
                </c:pt>
                <c:pt idx="10283">
                  <c:v>95.538499999999999</c:v>
                </c:pt>
                <c:pt idx="10284">
                  <c:v>96.494000000000057</c:v>
                </c:pt>
                <c:pt idx="10285">
                  <c:v>97.464000000000027</c:v>
                </c:pt>
                <c:pt idx="10286">
                  <c:v>98.448499999999996</c:v>
                </c:pt>
                <c:pt idx="10287">
                  <c:v>99.447300000000027</c:v>
                </c:pt>
                <c:pt idx="10288">
                  <c:v>100.46000000000002</c:v>
                </c:pt>
                <c:pt idx="10289">
                  <c:v>101.48699999999999</c:v>
                </c:pt>
                <c:pt idx="10290">
                  <c:v>102.529</c:v>
                </c:pt>
                <c:pt idx="10291">
                  <c:v>103.584</c:v>
                </c:pt>
                <c:pt idx="10292">
                  <c:v>104.65300000000001</c:v>
                </c:pt>
                <c:pt idx="10293">
                  <c:v>105.736</c:v>
                </c:pt>
                <c:pt idx="10294">
                  <c:v>106.833</c:v>
                </c:pt>
                <c:pt idx="10295">
                  <c:v>107.94300000000005</c:v>
                </c:pt>
                <c:pt idx="10296">
                  <c:v>109.06699999999999</c:v>
                </c:pt>
                <c:pt idx="10297">
                  <c:v>110.205</c:v>
                </c:pt>
                <c:pt idx="10298">
                  <c:v>111.35599999999998</c:v>
                </c:pt>
                <c:pt idx="10299">
                  <c:v>112.52</c:v>
                </c:pt>
                <c:pt idx="10300">
                  <c:v>113.697</c:v>
                </c:pt>
                <c:pt idx="10301">
                  <c:v>114.88800000000001</c:v>
                </c:pt>
                <c:pt idx="10302">
                  <c:v>116.09099999999999</c:v>
                </c:pt>
                <c:pt idx="10303">
                  <c:v>117.307</c:v>
                </c:pt>
                <c:pt idx="10304">
                  <c:v>118.536</c:v>
                </c:pt>
                <c:pt idx="10305">
                  <c:v>119.77800000000001</c:v>
                </c:pt>
                <c:pt idx="10306">
                  <c:v>121.032</c:v>
                </c:pt>
                <c:pt idx="10307">
                  <c:v>122.29900000000002</c:v>
                </c:pt>
                <c:pt idx="10308">
                  <c:v>123.57799999999999</c:v>
                </c:pt>
                <c:pt idx="10309">
                  <c:v>124.869</c:v>
                </c:pt>
                <c:pt idx="10310">
                  <c:v>126.17199999999998</c:v>
                </c:pt>
                <c:pt idx="10311">
                  <c:v>127.488</c:v>
                </c:pt>
                <c:pt idx="10312">
                  <c:v>128.815</c:v>
                </c:pt>
                <c:pt idx="10313">
                  <c:v>130.154</c:v>
                </c:pt>
                <c:pt idx="10314">
                  <c:v>131.50399999999999</c:v>
                </c:pt>
                <c:pt idx="10315">
                  <c:v>132.86600000000001</c:v>
                </c:pt>
                <c:pt idx="10316">
                  <c:v>134.23999999999998</c:v>
                </c:pt>
                <c:pt idx="10317">
                  <c:v>135.625</c:v>
                </c:pt>
                <c:pt idx="10318">
                  <c:v>137.02100000000004</c:v>
                </c:pt>
                <c:pt idx="10319">
                  <c:v>138.42700000000011</c:v>
                </c:pt>
                <c:pt idx="10320">
                  <c:v>139.845</c:v>
                </c:pt>
                <c:pt idx="10321">
                  <c:v>141.27399999999992</c:v>
                </c:pt>
                <c:pt idx="10322">
                  <c:v>142.71299999999999</c:v>
                </c:pt>
                <c:pt idx="10323">
                  <c:v>144.16200000000001</c:v>
                </c:pt>
                <c:pt idx="10324">
                  <c:v>145.62200000000001</c:v>
                </c:pt>
                <c:pt idx="10325">
                  <c:v>147.09200000000001</c:v>
                </c:pt>
                <c:pt idx="10326">
                  <c:v>148.57300000000001</c:v>
                </c:pt>
                <c:pt idx="10327">
                  <c:v>150.06300000000002</c:v>
                </c:pt>
                <c:pt idx="10328">
                  <c:v>151.56300000000002</c:v>
                </c:pt>
                <c:pt idx="10329">
                  <c:v>153.072</c:v>
                </c:pt>
                <c:pt idx="10330">
                  <c:v>154.59100000000001</c:v>
                </c:pt>
                <c:pt idx="10331">
                  <c:v>156.12</c:v>
                </c:pt>
                <c:pt idx="10332">
                  <c:v>157.65800000000004</c:v>
                </c:pt>
                <c:pt idx="10333">
                  <c:v>159.20399999999998</c:v>
                </c:pt>
                <c:pt idx="10334">
                  <c:v>160.76</c:v>
                </c:pt>
                <c:pt idx="10335">
                  <c:v>162.32500000000007</c:v>
                </c:pt>
                <c:pt idx="10336">
                  <c:v>163.89800000000011</c:v>
                </c:pt>
                <c:pt idx="10337">
                  <c:v>165.4800000000001</c:v>
                </c:pt>
                <c:pt idx="10338">
                  <c:v>167.07</c:v>
                </c:pt>
                <c:pt idx="10339">
                  <c:v>168.66800000000001</c:v>
                </c:pt>
                <c:pt idx="10340">
                  <c:v>170.27499999999998</c:v>
                </c:pt>
                <c:pt idx="10341">
                  <c:v>171.88900000000001</c:v>
                </c:pt>
                <c:pt idx="10342">
                  <c:v>173.511</c:v>
                </c:pt>
                <c:pt idx="10343">
                  <c:v>175.14099999999999</c:v>
                </c:pt>
                <c:pt idx="10344">
                  <c:v>176.77799999999999</c:v>
                </c:pt>
                <c:pt idx="10345">
                  <c:v>178.42200000000011</c:v>
                </c:pt>
                <c:pt idx="10346">
                  <c:v>180.07399999999998</c:v>
                </c:pt>
                <c:pt idx="10347">
                  <c:v>181.732</c:v>
                </c:pt>
                <c:pt idx="10348">
                  <c:v>183.39800000000011</c:v>
                </c:pt>
                <c:pt idx="10349">
                  <c:v>185.07</c:v>
                </c:pt>
                <c:pt idx="10350">
                  <c:v>186.74899999999997</c:v>
                </c:pt>
                <c:pt idx="10351">
                  <c:v>188.434</c:v>
                </c:pt>
                <c:pt idx="10352">
                  <c:v>190.125</c:v>
                </c:pt>
                <c:pt idx="10353">
                  <c:v>191.82200000000012</c:v>
                </c:pt>
                <c:pt idx="10354">
                  <c:v>193.52500000000001</c:v>
                </c:pt>
                <c:pt idx="10355">
                  <c:v>195.23499999999999</c:v>
                </c:pt>
                <c:pt idx="10356">
                  <c:v>196.94900000000001</c:v>
                </c:pt>
                <c:pt idx="10357">
                  <c:v>198.66900000000001</c:v>
                </c:pt>
                <c:pt idx="10358">
                  <c:v>200.39400000000001</c:v>
                </c:pt>
                <c:pt idx="10359">
                  <c:v>202.125</c:v>
                </c:pt>
                <c:pt idx="10360">
                  <c:v>203.86</c:v>
                </c:pt>
                <c:pt idx="10361">
                  <c:v>205.6</c:v>
                </c:pt>
                <c:pt idx="10362">
                  <c:v>207.345</c:v>
                </c:pt>
                <c:pt idx="10363">
                  <c:v>209.095</c:v>
                </c:pt>
                <c:pt idx="10364">
                  <c:v>210.84800000000001</c:v>
                </c:pt>
                <c:pt idx="10365">
                  <c:v>212.60599999999999</c:v>
                </c:pt>
                <c:pt idx="10366">
                  <c:v>214.36800000000011</c:v>
                </c:pt>
                <c:pt idx="10367">
                  <c:v>216.13399999999999</c:v>
                </c:pt>
                <c:pt idx="10368">
                  <c:v>217.90300000000002</c:v>
                </c:pt>
                <c:pt idx="10369">
                  <c:v>219.67599999999999</c:v>
                </c:pt>
                <c:pt idx="10370">
                  <c:v>221.45200000000011</c:v>
                </c:pt>
                <c:pt idx="10371">
                  <c:v>223.232</c:v>
                </c:pt>
                <c:pt idx="10372">
                  <c:v>225.01399999999998</c:v>
                </c:pt>
                <c:pt idx="10373">
                  <c:v>226.8</c:v>
                </c:pt>
                <c:pt idx="10374">
                  <c:v>228.58800000000011</c:v>
                </c:pt>
                <c:pt idx="10375">
                  <c:v>230.37900000000002</c:v>
                </c:pt>
                <c:pt idx="10376">
                  <c:v>232.172</c:v>
                </c:pt>
                <c:pt idx="10377">
                  <c:v>233.96800000000007</c:v>
                </c:pt>
                <c:pt idx="10378">
                  <c:v>235.76499999999999</c:v>
                </c:pt>
                <c:pt idx="10379">
                  <c:v>237.565</c:v>
                </c:pt>
                <c:pt idx="10380">
                  <c:v>239.36600000000001</c:v>
                </c:pt>
                <c:pt idx="10381">
                  <c:v>241.16900000000001</c:v>
                </c:pt>
                <c:pt idx="10382">
                  <c:v>242.97399999999999</c:v>
                </c:pt>
                <c:pt idx="10383">
                  <c:v>244.78</c:v>
                </c:pt>
                <c:pt idx="10384">
                  <c:v>246.58700000000007</c:v>
                </c:pt>
                <c:pt idx="10385">
                  <c:v>248.39500000000001</c:v>
                </c:pt>
                <c:pt idx="10386">
                  <c:v>250.20399999999998</c:v>
                </c:pt>
                <c:pt idx="10387">
                  <c:v>252.01300000000001</c:v>
                </c:pt>
                <c:pt idx="10388">
                  <c:v>253.82400000000001</c:v>
                </c:pt>
                <c:pt idx="10389">
                  <c:v>255.63399999999999</c:v>
                </c:pt>
                <c:pt idx="10390">
                  <c:v>257.44499999999999</c:v>
                </c:pt>
                <c:pt idx="10391">
                  <c:v>259.25599999999974</c:v>
                </c:pt>
                <c:pt idx="10392">
                  <c:v>261.06700000000001</c:v>
                </c:pt>
                <c:pt idx="10393">
                  <c:v>262.87799999999999</c:v>
                </c:pt>
                <c:pt idx="10394">
                  <c:v>264.68900000000002</c:v>
                </c:pt>
                <c:pt idx="10395">
                  <c:v>266.49899999999963</c:v>
                </c:pt>
                <c:pt idx="10396">
                  <c:v>268.30799999999999</c:v>
                </c:pt>
                <c:pt idx="10397">
                  <c:v>270.11700000000002</c:v>
                </c:pt>
                <c:pt idx="10398">
                  <c:v>271.92499999999978</c:v>
                </c:pt>
                <c:pt idx="10399">
                  <c:v>273.73099999999965</c:v>
                </c:pt>
                <c:pt idx="10400">
                  <c:v>275.53699999999958</c:v>
                </c:pt>
                <c:pt idx="10401">
                  <c:v>277.34100000000001</c:v>
                </c:pt>
                <c:pt idx="10402">
                  <c:v>279.14400000000023</c:v>
                </c:pt>
                <c:pt idx="10403">
                  <c:v>280.94499999999999</c:v>
                </c:pt>
                <c:pt idx="10404">
                  <c:v>282.74400000000026</c:v>
                </c:pt>
                <c:pt idx="10405">
                  <c:v>284.541</c:v>
                </c:pt>
                <c:pt idx="10406">
                  <c:v>286.33599999999979</c:v>
                </c:pt>
                <c:pt idx="10407">
                  <c:v>288.13</c:v>
                </c:pt>
                <c:pt idx="10408">
                  <c:v>289.91999999999979</c:v>
                </c:pt>
                <c:pt idx="10409">
                  <c:v>291.709</c:v>
                </c:pt>
                <c:pt idx="10410">
                  <c:v>293.49499999999978</c:v>
                </c:pt>
                <c:pt idx="10411">
                  <c:v>295.27799999999979</c:v>
                </c:pt>
                <c:pt idx="10412">
                  <c:v>297.05799999999999</c:v>
                </c:pt>
                <c:pt idx="10413">
                  <c:v>298.83499999999975</c:v>
                </c:pt>
                <c:pt idx="10414">
                  <c:v>300.60899999999975</c:v>
                </c:pt>
                <c:pt idx="10415">
                  <c:v>302.38</c:v>
                </c:pt>
                <c:pt idx="10416">
                  <c:v>304.14800000000002</c:v>
                </c:pt>
                <c:pt idx="10417">
                  <c:v>305.91199999999958</c:v>
                </c:pt>
                <c:pt idx="10418">
                  <c:v>307.67200000000008</c:v>
                </c:pt>
                <c:pt idx="10419">
                  <c:v>309.42899999999958</c:v>
                </c:pt>
                <c:pt idx="10420">
                  <c:v>311.18200000000002</c:v>
                </c:pt>
                <c:pt idx="10421">
                  <c:v>312.93099999999959</c:v>
                </c:pt>
                <c:pt idx="10422">
                  <c:v>314.67599999999999</c:v>
                </c:pt>
                <c:pt idx="10423">
                  <c:v>316.41599999999966</c:v>
                </c:pt>
                <c:pt idx="10424">
                  <c:v>318.15300000000002</c:v>
                </c:pt>
                <c:pt idx="10425">
                  <c:v>319.88400000000001</c:v>
                </c:pt>
                <c:pt idx="10426">
                  <c:v>321.61200000000002</c:v>
                </c:pt>
                <c:pt idx="10427">
                  <c:v>323.334</c:v>
                </c:pt>
                <c:pt idx="10428">
                  <c:v>325.05200000000002</c:v>
                </c:pt>
                <c:pt idx="10429">
                  <c:v>326.76499999999999</c:v>
                </c:pt>
                <c:pt idx="10430">
                  <c:v>328.47299999999979</c:v>
                </c:pt>
                <c:pt idx="10431">
                  <c:v>330.17500000000001</c:v>
                </c:pt>
                <c:pt idx="10432">
                  <c:v>331.87299999999999</c:v>
                </c:pt>
                <c:pt idx="10433">
                  <c:v>333.565</c:v>
                </c:pt>
                <c:pt idx="10434">
                  <c:v>335.25200000000001</c:v>
                </c:pt>
                <c:pt idx="10435">
                  <c:v>336.93299999999965</c:v>
                </c:pt>
                <c:pt idx="10436">
                  <c:v>338.60899999999975</c:v>
                </c:pt>
                <c:pt idx="10437">
                  <c:v>340.279</c:v>
                </c:pt>
                <c:pt idx="10438">
                  <c:v>341.94299999999993</c:v>
                </c:pt>
                <c:pt idx="10439">
                  <c:v>343.601</c:v>
                </c:pt>
                <c:pt idx="10440">
                  <c:v>345.25299999999999</c:v>
                </c:pt>
                <c:pt idx="10441">
                  <c:v>346.899</c:v>
                </c:pt>
                <c:pt idx="10442">
                  <c:v>348.53799999999978</c:v>
                </c:pt>
                <c:pt idx="10443">
                  <c:v>350.17200000000008</c:v>
                </c:pt>
                <c:pt idx="10444">
                  <c:v>351.79899999999958</c:v>
                </c:pt>
                <c:pt idx="10445">
                  <c:v>353.41899999999958</c:v>
                </c:pt>
                <c:pt idx="10446">
                  <c:v>355.03299999999979</c:v>
                </c:pt>
                <c:pt idx="10447">
                  <c:v>356.64100000000002</c:v>
                </c:pt>
                <c:pt idx="10448">
                  <c:v>358.24200000000002</c:v>
                </c:pt>
                <c:pt idx="10449">
                  <c:v>359.83499999999975</c:v>
                </c:pt>
                <c:pt idx="10450">
                  <c:v>361.42200000000003</c:v>
                </c:pt>
                <c:pt idx="10451">
                  <c:v>363.00200000000001</c:v>
                </c:pt>
                <c:pt idx="10452">
                  <c:v>364.57499999999999</c:v>
                </c:pt>
                <c:pt idx="10453">
                  <c:v>366.14100000000002</c:v>
                </c:pt>
                <c:pt idx="10454">
                  <c:v>367.69900000000001</c:v>
                </c:pt>
                <c:pt idx="10455">
                  <c:v>369.25099999999975</c:v>
                </c:pt>
                <c:pt idx="10456">
                  <c:v>370.79499999999979</c:v>
                </c:pt>
                <c:pt idx="10457">
                  <c:v>372.33099999999979</c:v>
                </c:pt>
                <c:pt idx="10458">
                  <c:v>373.86</c:v>
                </c:pt>
                <c:pt idx="10459">
                  <c:v>375.38200000000001</c:v>
                </c:pt>
                <c:pt idx="10460">
                  <c:v>376.89499999999975</c:v>
                </c:pt>
                <c:pt idx="10461">
                  <c:v>378.40199999999965</c:v>
                </c:pt>
                <c:pt idx="10462">
                  <c:v>379.9</c:v>
                </c:pt>
                <c:pt idx="10463">
                  <c:v>381.39099999999979</c:v>
                </c:pt>
                <c:pt idx="10464">
                  <c:v>382.87400000000002</c:v>
                </c:pt>
                <c:pt idx="10465">
                  <c:v>384.34800000000001</c:v>
                </c:pt>
                <c:pt idx="10466">
                  <c:v>385.815</c:v>
                </c:pt>
                <c:pt idx="10467">
                  <c:v>387.274</c:v>
                </c:pt>
                <c:pt idx="10468">
                  <c:v>388.7249999999998</c:v>
                </c:pt>
                <c:pt idx="10469">
                  <c:v>390.16800000000001</c:v>
                </c:pt>
                <c:pt idx="10470">
                  <c:v>391.60199999999975</c:v>
                </c:pt>
                <c:pt idx="10471">
                  <c:v>393.02799999999979</c:v>
                </c:pt>
                <c:pt idx="10472">
                  <c:v>394.44600000000003</c:v>
                </c:pt>
                <c:pt idx="10473">
                  <c:v>395.85599999999999</c:v>
                </c:pt>
                <c:pt idx="10474">
                  <c:v>397.25700000000001</c:v>
                </c:pt>
                <c:pt idx="10475">
                  <c:v>398.6500000000002</c:v>
                </c:pt>
                <c:pt idx="10476">
                  <c:v>400.03399999999965</c:v>
                </c:pt>
                <c:pt idx="10477">
                  <c:v>401.4099999999998</c:v>
                </c:pt>
                <c:pt idx="10478">
                  <c:v>402.77799999999979</c:v>
                </c:pt>
                <c:pt idx="10479">
                  <c:v>404.137</c:v>
                </c:pt>
                <c:pt idx="10480">
                  <c:v>405.48699999999963</c:v>
                </c:pt>
                <c:pt idx="10481">
                  <c:v>406.82799999999975</c:v>
                </c:pt>
                <c:pt idx="10482">
                  <c:v>408.161</c:v>
                </c:pt>
                <c:pt idx="10483">
                  <c:v>409.48499999999979</c:v>
                </c:pt>
                <c:pt idx="10484">
                  <c:v>410.80099999999999</c:v>
                </c:pt>
                <c:pt idx="10485">
                  <c:v>412.108</c:v>
                </c:pt>
                <c:pt idx="10486">
                  <c:v>413.40599999999978</c:v>
                </c:pt>
                <c:pt idx="10487">
                  <c:v>414.69499999999999</c:v>
                </c:pt>
                <c:pt idx="10488">
                  <c:v>415.9749999999998</c:v>
                </c:pt>
                <c:pt idx="10489">
                  <c:v>417.24700000000001</c:v>
                </c:pt>
                <c:pt idx="10490">
                  <c:v>418.50900000000001</c:v>
                </c:pt>
                <c:pt idx="10491">
                  <c:v>419.76299999999975</c:v>
                </c:pt>
                <c:pt idx="10492">
                  <c:v>421.00799999999975</c:v>
                </c:pt>
                <c:pt idx="10493">
                  <c:v>422.24299999999999</c:v>
                </c:pt>
                <c:pt idx="10494">
                  <c:v>423.4699999999998</c:v>
                </c:pt>
                <c:pt idx="10495">
                  <c:v>424.68799999999999</c:v>
                </c:pt>
                <c:pt idx="10496">
                  <c:v>425.89699999999965</c:v>
                </c:pt>
                <c:pt idx="10497">
                  <c:v>427.09699999999958</c:v>
                </c:pt>
                <c:pt idx="10498">
                  <c:v>428.28799999999978</c:v>
                </c:pt>
                <c:pt idx="10499">
                  <c:v>429.4699999999998</c:v>
                </c:pt>
                <c:pt idx="10500">
                  <c:v>430.64299999999997</c:v>
                </c:pt>
                <c:pt idx="10501">
                  <c:v>431.80700000000002</c:v>
                </c:pt>
                <c:pt idx="10502">
                  <c:v>432.96199999999965</c:v>
                </c:pt>
                <c:pt idx="10503">
                  <c:v>434.108</c:v>
                </c:pt>
                <c:pt idx="10504">
                  <c:v>435.245</c:v>
                </c:pt>
                <c:pt idx="10505">
                  <c:v>436.37299999999999</c:v>
                </c:pt>
                <c:pt idx="10506">
                  <c:v>437.49199999999962</c:v>
                </c:pt>
                <c:pt idx="10507">
                  <c:v>438.60199999999975</c:v>
                </c:pt>
                <c:pt idx="10508">
                  <c:v>439.702</c:v>
                </c:pt>
                <c:pt idx="10509">
                  <c:v>440.79399999999958</c:v>
                </c:pt>
                <c:pt idx="10510">
                  <c:v>441.87700000000001</c:v>
                </c:pt>
                <c:pt idx="10511">
                  <c:v>442.95099999999979</c:v>
                </c:pt>
                <c:pt idx="10512">
                  <c:v>444.01499999999999</c:v>
                </c:pt>
                <c:pt idx="10513">
                  <c:v>445.07100000000003</c:v>
                </c:pt>
                <c:pt idx="10514">
                  <c:v>446.11799999999999</c:v>
                </c:pt>
                <c:pt idx="10515">
                  <c:v>447.15499999999997</c:v>
                </c:pt>
                <c:pt idx="10516">
                  <c:v>448.18400000000008</c:v>
                </c:pt>
                <c:pt idx="10517">
                  <c:v>449.20400000000001</c:v>
                </c:pt>
                <c:pt idx="10518">
                  <c:v>450.21499999999975</c:v>
                </c:pt>
                <c:pt idx="10519">
                  <c:v>451.21699999999959</c:v>
                </c:pt>
                <c:pt idx="10520">
                  <c:v>452.21</c:v>
                </c:pt>
                <c:pt idx="10521">
                  <c:v>453.19400000000002</c:v>
                </c:pt>
                <c:pt idx="10522">
                  <c:v>454.16899999999993</c:v>
                </c:pt>
                <c:pt idx="10523">
                  <c:v>455.1359999999998</c:v>
                </c:pt>
                <c:pt idx="10524">
                  <c:v>456.09299999999979</c:v>
                </c:pt>
                <c:pt idx="10525">
                  <c:v>457.04199999999975</c:v>
                </c:pt>
                <c:pt idx="10526">
                  <c:v>457.98200000000003</c:v>
                </c:pt>
                <c:pt idx="10527">
                  <c:v>458.91299999999978</c:v>
                </c:pt>
                <c:pt idx="10528">
                  <c:v>459.83499999999975</c:v>
                </c:pt>
                <c:pt idx="10529">
                  <c:v>460.74900000000002</c:v>
                </c:pt>
                <c:pt idx="10530">
                  <c:v>461.65400000000022</c:v>
                </c:pt>
                <c:pt idx="10531">
                  <c:v>462.55</c:v>
                </c:pt>
                <c:pt idx="10532">
                  <c:v>463.43699999999961</c:v>
                </c:pt>
                <c:pt idx="10533">
                  <c:v>464.31599999999975</c:v>
                </c:pt>
                <c:pt idx="10534">
                  <c:v>465.18599999999975</c:v>
                </c:pt>
                <c:pt idx="10535">
                  <c:v>466.048</c:v>
                </c:pt>
                <c:pt idx="10536">
                  <c:v>466.90099999999978</c:v>
                </c:pt>
                <c:pt idx="10537">
                  <c:v>467.74599999999975</c:v>
                </c:pt>
                <c:pt idx="10538">
                  <c:v>468.58199999999965</c:v>
                </c:pt>
                <c:pt idx="10539">
                  <c:v>469.4099999999998</c:v>
                </c:pt>
                <c:pt idx="10540">
                  <c:v>470.22899999999959</c:v>
                </c:pt>
                <c:pt idx="10541">
                  <c:v>471.04</c:v>
                </c:pt>
                <c:pt idx="10542">
                  <c:v>471.84199999999993</c:v>
                </c:pt>
                <c:pt idx="10543">
                  <c:v>472.6359999999998</c:v>
                </c:pt>
                <c:pt idx="10544">
                  <c:v>473.42200000000003</c:v>
                </c:pt>
                <c:pt idx="10545">
                  <c:v>474.2</c:v>
                </c:pt>
                <c:pt idx="10546">
                  <c:v>474.96899999999965</c:v>
                </c:pt>
                <c:pt idx="10547">
                  <c:v>475.72999999999979</c:v>
                </c:pt>
                <c:pt idx="10548">
                  <c:v>476.48299999999978</c:v>
                </c:pt>
                <c:pt idx="10549">
                  <c:v>477.22799999999978</c:v>
                </c:pt>
                <c:pt idx="10550">
                  <c:v>477.964</c:v>
                </c:pt>
                <c:pt idx="10551">
                  <c:v>478.69299999999993</c:v>
                </c:pt>
                <c:pt idx="10552">
                  <c:v>479.41399999999965</c:v>
                </c:pt>
                <c:pt idx="10553">
                  <c:v>480.12700000000001</c:v>
                </c:pt>
                <c:pt idx="10554">
                  <c:v>480.83099999999979</c:v>
                </c:pt>
                <c:pt idx="10555">
                  <c:v>481.52799999999979</c:v>
                </c:pt>
                <c:pt idx="10556">
                  <c:v>482.21699999999959</c:v>
                </c:pt>
                <c:pt idx="10557">
                  <c:v>482.899</c:v>
                </c:pt>
                <c:pt idx="10558">
                  <c:v>483.572</c:v>
                </c:pt>
                <c:pt idx="10559">
                  <c:v>484.23799999999977</c:v>
                </c:pt>
                <c:pt idx="10560">
                  <c:v>484.89599999999979</c:v>
                </c:pt>
                <c:pt idx="10561">
                  <c:v>485.54599999999999</c:v>
                </c:pt>
                <c:pt idx="10562">
                  <c:v>486.18900000000002</c:v>
                </c:pt>
                <c:pt idx="10563">
                  <c:v>486.82400000000001</c:v>
                </c:pt>
                <c:pt idx="10564">
                  <c:v>487.452</c:v>
                </c:pt>
                <c:pt idx="10565">
                  <c:v>488.072</c:v>
                </c:pt>
                <c:pt idx="10566">
                  <c:v>488.685</c:v>
                </c:pt>
                <c:pt idx="10567">
                  <c:v>489.28999999999979</c:v>
                </c:pt>
                <c:pt idx="10568">
                  <c:v>489.88799999999975</c:v>
                </c:pt>
                <c:pt idx="10569">
                  <c:v>490.47899999999959</c:v>
                </c:pt>
                <c:pt idx="10570">
                  <c:v>491.06200000000001</c:v>
                </c:pt>
                <c:pt idx="10571">
                  <c:v>491.63900000000001</c:v>
                </c:pt>
                <c:pt idx="10572">
                  <c:v>492.20800000000003</c:v>
                </c:pt>
                <c:pt idx="10573">
                  <c:v>492.76900000000001</c:v>
                </c:pt>
                <c:pt idx="10574">
                  <c:v>493.32400000000001</c:v>
                </c:pt>
                <c:pt idx="10575">
                  <c:v>493.87200000000001</c:v>
                </c:pt>
                <c:pt idx="10576">
                  <c:v>494.41299999999978</c:v>
                </c:pt>
                <c:pt idx="10577">
                  <c:v>494.947</c:v>
                </c:pt>
                <c:pt idx="10578">
                  <c:v>495.47399999999965</c:v>
                </c:pt>
                <c:pt idx="10579">
                  <c:v>495.99400000000003</c:v>
                </c:pt>
                <c:pt idx="10580">
                  <c:v>496.50700000000001</c:v>
                </c:pt>
                <c:pt idx="10581">
                  <c:v>497.01299999999975</c:v>
                </c:pt>
                <c:pt idx="10582">
                  <c:v>497.51299999999975</c:v>
                </c:pt>
                <c:pt idx="10583">
                  <c:v>498.00599999999974</c:v>
                </c:pt>
                <c:pt idx="10584">
                  <c:v>498.49299999999965</c:v>
                </c:pt>
                <c:pt idx="10585">
                  <c:v>498.97199999999958</c:v>
                </c:pt>
                <c:pt idx="10586">
                  <c:v>499.44600000000003</c:v>
                </c:pt>
                <c:pt idx="10587">
                  <c:v>499.91199999999958</c:v>
                </c:pt>
                <c:pt idx="10588">
                  <c:v>500.37200000000001</c:v>
                </c:pt>
                <c:pt idx="10589">
                  <c:v>500.82599999999979</c:v>
                </c:pt>
                <c:pt idx="10590">
                  <c:v>501.274</c:v>
                </c:pt>
                <c:pt idx="10591">
                  <c:v>501.71499999999975</c:v>
                </c:pt>
                <c:pt idx="10592">
                  <c:v>502.14900000000023</c:v>
                </c:pt>
                <c:pt idx="10593">
                  <c:v>502.57799999999975</c:v>
                </c:pt>
                <c:pt idx="10594">
                  <c:v>503</c:v>
                </c:pt>
                <c:pt idx="10595">
                  <c:v>503.41599999999966</c:v>
                </c:pt>
                <c:pt idx="10596">
                  <c:v>503.827</c:v>
                </c:pt>
                <c:pt idx="10597">
                  <c:v>504.22999999999979</c:v>
                </c:pt>
                <c:pt idx="10598">
                  <c:v>504.62799999999999</c:v>
                </c:pt>
                <c:pt idx="10599">
                  <c:v>505.02</c:v>
                </c:pt>
                <c:pt idx="10600">
                  <c:v>505.40599999999978</c:v>
                </c:pt>
                <c:pt idx="10601">
                  <c:v>505.78599999999977</c:v>
                </c:pt>
                <c:pt idx="10602">
                  <c:v>506.16</c:v>
                </c:pt>
                <c:pt idx="10603">
                  <c:v>506.529</c:v>
                </c:pt>
                <c:pt idx="10604">
                  <c:v>506.89099999999979</c:v>
                </c:pt>
                <c:pt idx="10605">
                  <c:v>507.24799999999999</c:v>
                </c:pt>
                <c:pt idx="10606">
                  <c:v>507.59899999999965</c:v>
                </c:pt>
                <c:pt idx="10607">
                  <c:v>507.94499999999999</c:v>
                </c:pt>
                <c:pt idx="10608">
                  <c:v>508.28399999999965</c:v>
                </c:pt>
                <c:pt idx="10609">
                  <c:v>508.61900000000026</c:v>
                </c:pt>
                <c:pt idx="10610">
                  <c:v>508.947</c:v>
                </c:pt>
                <c:pt idx="10611">
                  <c:v>509.27</c:v>
                </c:pt>
                <c:pt idx="10612">
                  <c:v>509.58799999999979</c:v>
                </c:pt>
                <c:pt idx="10613">
                  <c:v>509.9</c:v>
                </c:pt>
                <c:pt idx="10614">
                  <c:v>510.20699999999965</c:v>
                </c:pt>
                <c:pt idx="10615">
                  <c:v>510.50799999999975</c:v>
                </c:pt>
                <c:pt idx="10616">
                  <c:v>510.80500000000001</c:v>
                </c:pt>
                <c:pt idx="10617">
                  <c:v>511.09500000000003</c:v>
                </c:pt>
                <c:pt idx="10618">
                  <c:v>511.38099999999974</c:v>
                </c:pt>
                <c:pt idx="10619">
                  <c:v>511.661</c:v>
                </c:pt>
                <c:pt idx="10620">
                  <c:v>511.93599999999958</c:v>
                </c:pt>
                <c:pt idx="10621">
                  <c:v>512.20600000000002</c:v>
                </c:pt>
                <c:pt idx="10622">
                  <c:v>512.471</c:v>
                </c:pt>
                <c:pt idx="10623">
                  <c:v>512.73099999999999</c:v>
                </c:pt>
                <c:pt idx="10624">
                  <c:v>512.98599999999999</c:v>
                </c:pt>
                <c:pt idx="10625">
                  <c:v>513.23500000000001</c:v>
                </c:pt>
                <c:pt idx="10626">
                  <c:v>513.48</c:v>
                </c:pt>
                <c:pt idx="10627">
                  <c:v>513.72</c:v>
                </c:pt>
                <c:pt idx="10628">
                  <c:v>513.95499999999959</c:v>
                </c:pt>
                <c:pt idx="10629">
                  <c:v>514.18499999999995</c:v>
                </c:pt>
                <c:pt idx="10630">
                  <c:v>514.41</c:v>
                </c:pt>
                <c:pt idx="10631">
                  <c:v>514.63</c:v>
                </c:pt>
                <c:pt idx="10632">
                  <c:v>514.84599999999955</c:v>
                </c:pt>
                <c:pt idx="10633">
                  <c:v>515.05599999999959</c:v>
                </c:pt>
                <c:pt idx="10634">
                  <c:v>515.26199999999949</c:v>
                </c:pt>
                <c:pt idx="10635">
                  <c:v>515.46299999999928</c:v>
                </c:pt>
                <c:pt idx="10636">
                  <c:v>515.66</c:v>
                </c:pt>
                <c:pt idx="10637">
                  <c:v>515.85199999999929</c:v>
                </c:pt>
                <c:pt idx="10638">
                  <c:v>516.03899999999999</c:v>
                </c:pt>
                <c:pt idx="10639">
                  <c:v>516.22199999999998</c:v>
                </c:pt>
                <c:pt idx="10640">
                  <c:v>516.4</c:v>
                </c:pt>
                <c:pt idx="10641">
                  <c:v>516.57299999999998</c:v>
                </c:pt>
                <c:pt idx="10642">
                  <c:v>516.74199999999996</c:v>
                </c:pt>
                <c:pt idx="10643">
                  <c:v>516.90599999999949</c:v>
                </c:pt>
                <c:pt idx="10644">
                  <c:v>517.06599999999958</c:v>
                </c:pt>
                <c:pt idx="10645">
                  <c:v>517.22199999999998</c:v>
                </c:pt>
                <c:pt idx="10646">
                  <c:v>517.37300000000005</c:v>
                </c:pt>
                <c:pt idx="10647">
                  <c:v>517.51900000000001</c:v>
                </c:pt>
                <c:pt idx="10648">
                  <c:v>517.66199999999958</c:v>
                </c:pt>
                <c:pt idx="10649">
                  <c:v>517.79900000000043</c:v>
                </c:pt>
                <c:pt idx="10650">
                  <c:v>517.93299999999942</c:v>
                </c:pt>
                <c:pt idx="10651">
                  <c:v>518.06199999999956</c:v>
                </c:pt>
                <c:pt idx="10652">
                  <c:v>518.18700000000001</c:v>
                </c:pt>
                <c:pt idx="10653">
                  <c:v>518.30699999999956</c:v>
                </c:pt>
                <c:pt idx="10654">
                  <c:v>518.42399999999998</c:v>
                </c:pt>
                <c:pt idx="10655">
                  <c:v>518.53599999999949</c:v>
                </c:pt>
                <c:pt idx="10656">
                  <c:v>518.64300000000003</c:v>
                </c:pt>
                <c:pt idx="10657">
                  <c:v>518.74699999999996</c:v>
                </c:pt>
                <c:pt idx="10658">
                  <c:v>518.84599999999955</c:v>
                </c:pt>
                <c:pt idx="10659">
                  <c:v>518.94099999999958</c:v>
                </c:pt>
                <c:pt idx="10660">
                  <c:v>519.03199999999958</c:v>
                </c:pt>
                <c:pt idx="10661">
                  <c:v>519.11900000000003</c:v>
                </c:pt>
                <c:pt idx="10662">
                  <c:v>519.20100000000002</c:v>
                </c:pt>
                <c:pt idx="10663">
                  <c:v>519.27900000000045</c:v>
                </c:pt>
                <c:pt idx="10664">
                  <c:v>519.35399999999959</c:v>
                </c:pt>
                <c:pt idx="10665">
                  <c:v>519.42399999999998</c:v>
                </c:pt>
                <c:pt idx="10666">
                  <c:v>519.49</c:v>
                </c:pt>
                <c:pt idx="10667">
                  <c:v>519.55199999999957</c:v>
                </c:pt>
                <c:pt idx="10668">
                  <c:v>519.61</c:v>
                </c:pt>
                <c:pt idx="10669">
                  <c:v>519.66399999999999</c:v>
                </c:pt>
                <c:pt idx="10670">
                  <c:v>519.71299999999997</c:v>
                </c:pt>
                <c:pt idx="10671">
                  <c:v>519.75900000000001</c:v>
                </c:pt>
                <c:pt idx="10672">
                  <c:v>519.80099999999959</c:v>
                </c:pt>
                <c:pt idx="10673">
                  <c:v>519.83799999999928</c:v>
                </c:pt>
                <c:pt idx="10674">
                  <c:v>519.87199999999996</c:v>
                </c:pt>
                <c:pt idx="10675">
                  <c:v>519.90199999999959</c:v>
                </c:pt>
                <c:pt idx="10676">
                  <c:v>519.92699999999957</c:v>
                </c:pt>
                <c:pt idx="10677">
                  <c:v>519.94899999999996</c:v>
                </c:pt>
                <c:pt idx="10678">
                  <c:v>519.96599999999955</c:v>
                </c:pt>
                <c:pt idx="10679">
                  <c:v>519.98</c:v>
                </c:pt>
                <c:pt idx="10680">
                  <c:v>519.99</c:v>
                </c:pt>
                <c:pt idx="10681">
                  <c:v>519.995</c:v>
                </c:pt>
                <c:pt idx="10682">
                  <c:v>519.99699999999996</c:v>
                </c:pt>
                <c:pt idx="10683">
                  <c:v>519.995</c:v>
                </c:pt>
                <c:pt idx="10684">
                  <c:v>519.98800000000051</c:v>
                </c:pt>
                <c:pt idx="10685">
                  <c:v>519.9779999999995</c:v>
                </c:pt>
                <c:pt idx="10686">
                  <c:v>519.96400000000006</c:v>
                </c:pt>
                <c:pt idx="10687">
                  <c:v>519.94599999999957</c:v>
                </c:pt>
                <c:pt idx="10688">
                  <c:v>519.92399999999998</c:v>
                </c:pt>
                <c:pt idx="10689">
                  <c:v>519.89800000000002</c:v>
                </c:pt>
                <c:pt idx="10690">
                  <c:v>519.86799999999937</c:v>
                </c:pt>
                <c:pt idx="10691">
                  <c:v>519.83399999999949</c:v>
                </c:pt>
                <c:pt idx="10692">
                  <c:v>519.79600000000005</c:v>
                </c:pt>
                <c:pt idx="10693">
                  <c:v>519.75400000000002</c:v>
                </c:pt>
                <c:pt idx="10694">
                  <c:v>519.70899999999995</c:v>
                </c:pt>
                <c:pt idx="10695">
                  <c:v>519.65899999999999</c:v>
                </c:pt>
                <c:pt idx="10696">
                  <c:v>519.60500000000002</c:v>
                </c:pt>
                <c:pt idx="10697">
                  <c:v>519.548</c:v>
                </c:pt>
                <c:pt idx="10698">
                  <c:v>519.48699999999997</c:v>
                </c:pt>
                <c:pt idx="10699">
                  <c:v>519.42099999999959</c:v>
                </c:pt>
                <c:pt idx="10700">
                  <c:v>519.35199999999929</c:v>
                </c:pt>
                <c:pt idx="10701">
                  <c:v>519.27900000000045</c:v>
                </c:pt>
                <c:pt idx="10702">
                  <c:v>519.20100000000002</c:v>
                </c:pt>
                <c:pt idx="10703">
                  <c:v>519.12</c:v>
                </c:pt>
                <c:pt idx="10704">
                  <c:v>519.03499999999997</c:v>
                </c:pt>
                <c:pt idx="10705">
                  <c:v>518.94599999999957</c:v>
                </c:pt>
                <c:pt idx="10706">
                  <c:v>518.85299999999916</c:v>
                </c:pt>
                <c:pt idx="10707">
                  <c:v>518.75599999999997</c:v>
                </c:pt>
                <c:pt idx="10708">
                  <c:v>518.65499999999997</c:v>
                </c:pt>
                <c:pt idx="10709">
                  <c:v>518.5499999999995</c:v>
                </c:pt>
                <c:pt idx="10710">
                  <c:v>518.44199999999955</c:v>
                </c:pt>
                <c:pt idx="10711">
                  <c:v>518.3289999999995</c:v>
                </c:pt>
                <c:pt idx="10712">
                  <c:v>518.21199999999999</c:v>
                </c:pt>
                <c:pt idx="10713">
                  <c:v>518.09100000000001</c:v>
                </c:pt>
                <c:pt idx="10714">
                  <c:v>517.96599999999955</c:v>
                </c:pt>
                <c:pt idx="10715">
                  <c:v>517.83799999999928</c:v>
                </c:pt>
                <c:pt idx="10716">
                  <c:v>517.70500000000004</c:v>
                </c:pt>
                <c:pt idx="10717">
                  <c:v>517.56799999999942</c:v>
                </c:pt>
                <c:pt idx="10718">
                  <c:v>517.428</c:v>
                </c:pt>
                <c:pt idx="10719">
                  <c:v>517.28300000000058</c:v>
                </c:pt>
                <c:pt idx="10720">
                  <c:v>517.13400000000001</c:v>
                </c:pt>
                <c:pt idx="10721">
                  <c:v>516.98199999999997</c:v>
                </c:pt>
                <c:pt idx="10722">
                  <c:v>516.82499999999959</c:v>
                </c:pt>
                <c:pt idx="10723">
                  <c:v>516.66399999999999</c:v>
                </c:pt>
                <c:pt idx="10724">
                  <c:v>516.49900000000002</c:v>
                </c:pt>
                <c:pt idx="10725">
                  <c:v>516.33099999999956</c:v>
                </c:pt>
                <c:pt idx="10726">
                  <c:v>516.15800000000002</c:v>
                </c:pt>
                <c:pt idx="10727">
                  <c:v>515.98099999999999</c:v>
                </c:pt>
                <c:pt idx="10728">
                  <c:v>515.79999999999995</c:v>
                </c:pt>
                <c:pt idx="10729">
                  <c:v>515.61500000000001</c:v>
                </c:pt>
                <c:pt idx="10730">
                  <c:v>515.42599999999959</c:v>
                </c:pt>
                <c:pt idx="10731">
                  <c:v>515.23299999999949</c:v>
                </c:pt>
                <c:pt idx="10732">
                  <c:v>515.03599999999949</c:v>
                </c:pt>
                <c:pt idx="10733">
                  <c:v>514.83399999999949</c:v>
                </c:pt>
                <c:pt idx="10734">
                  <c:v>514.62900000000002</c:v>
                </c:pt>
                <c:pt idx="10735">
                  <c:v>514.41899999999998</c:v>
                </c:pt>
                <c:pt idx="10736">
                  <c:v>514.20600000000002</c:v>
                </c:pt>
                <c:pt idx="10737">
                  <c:v>513.98800000000051</c:v>
                </c:pt>
                <c:pt idx="10738">
                  <c:v>513.76599999999996</c:v>
                </c:pt>
                <c:pt idx="10739">
                  <c:v>513.5409999999996</c:v>
                </c:pt>
                <c:pt idx="10740">
                  <c:v>513.30999999999949</c:v>
                </c:pt>
                <c:pt idx="10741">
                  <c:v>513.07600000000002</c:v>
                </c:pt>
                <c:pt idx="10742">
                  <c:v>512.83799999999928</c:v>
                </c:pt>
                <c:pt idx="10743">
                  <c:v>512.596</c:v>
                </c:pt>
                <c:pt idx="10744">
                  <c:v>512.34899999999959</c:v>
                </c:pt>
                <c:pt idx="10745">
                  <c:v>512.09900000000005</c:v>
                </c:pt>
                <c:pt idx="10746">
                  <c:v>511.84399999999999</c:v>
                </c:pt>
                <c:pt idx="10747">
                  <c:v>511.58499999999975</c:v>
                </c:pt>
                <c:pt idx="10748">
                  <c:v>511.322</c:v>
                </c:pt>
                <c:pt idx="10749">
                  <c:v>511.05399999999975</c:v>
                </c:pt>
                <c:pt idx="10750">
                  <c:v>510.78299999999979</c:v>
                </c:pt>
                <c:pt idx="10751">
                  <c:v>510.50700000000001</c:v>
                </c:pt>
                <c:pt idx="10752">
                  <c:v>510.22799999999978</c:v>
                </c:pt>
                <c:pt idx="10753">
                  <c:v>509.94400000000002</c:v>
                </c:pt>
                <c:pt idx="10754">
                  <c:v>509.65499999999997</c:v>
                </c:pt>
                <c:pt idx="10755">
                  <c:v>509.363</c:v>
                </c:pt>
                <c:pt idx="10756">
                  <c:v>509.06700000000001</c:v>
                </c:pt>
                <c:pt idx="10757">
                  <c:v>508.76599999999979</c:v>
                </c:pt>
                <c:pt idx="10758">
                  <c:v>508.46099999999979</c:v>
                </c:pt>
                <c:pt idx="10759">
                  <c:v>508.15199999999999</c:v>
                </c:pt>
                <c:pt idx="10760">
                  <c:v>507.83799999999979</c:v>
                </c:pt>
                <c:pt idx="10761">
                  <c:v>507.52099999999979</c:v>
                </c:pt>
                <c:pt idx="10762">
                  <c:v>507.19900000000001</c:v>
                </c:pt>
                <c:pt idx="10763">
                  <c:v>506.87299999999999</c:v>
                </c:pt>
                <c:pt idx="10764">
                  <c:v>506.54300000000001</c:v>
                </c:pt>
                <c:pt idx="10765">
                  <c:v>506.20800000000003</c:v>
                </c:pt>
                <c:pt idx="10766">
                  <c:v>505.87</c:v>
                </c:pt>
                <c:pt idx="10767">
                  <c:v>505.52699999999965</c:v>
                </c:pt>
                <c:pt idx="10768">
                  <c:v>505.18</c:v>
                </c:pt>
                <c:pt idx="10769">
                  <c:v>504.82900000000001</c:v>
                </c:pt>
                <c:pt idx="10770">
                  <c:v>504.47299999999979</c:v>
                </c:pt>
                <c:pt idx="10771">
                  <c:v>504.11399999999975</c:v>
                </c:pt>
                <c:pt idx="10772">
                  <c:v>503.75</c:v>
                </c:pt>
                <c:pt idx="10773">
                  <c:v>503.38200000000001</c:v>
                </c:pt>
                <c:pt idx="10774">
                  <c:v>503.01</c:v>
                </c:pt>
                <c:pt idx="10775">
                  <c:v>502.63299999999975</c:v>
                </c:pt>
                <c:pt idx="10776">
                  <c:v>502.25200000000001</c:v>
                </c:pt>
                <c:pt idx="10777">
                  <c:v>501.86700000000002</c:v>
                </c:pt>
                <c:pt idx="10778">
                  <c:v>501.47799999999978</c:v>
                </c:pt>
                <c:pt idx="10779">
                  <c:v>501.08499999999975</c:v>
                </c:pt>
                <c:pt idx="10780">
                  <c:v>500.68700000000001</c:v>
                </c:pt>
                <c:pt idx="10781">
                  <c:v>500.28500000000003</c:v>
                </c:pt>
                <c:pt idx="10782">
                  <c:v>499.87900000000002</c:v>
                </c:pt>
                <c:pt idx="10783">
                  <c:v>499.46899999999965</c:v>
                </c:pt>
                <c:pt idx="10784">
                  <c:v>499.05500000000001</c:v>
                </c:pt>
                <c:pt idx="10785">
                  <c:v>498.6359999999998</c:v>
                </c:pt>
                <c:pt idx="10786">
                  <c:v>498.214</c:v>
                </c:pt>
                <c:pt idx="10787">
                  <c:v>497.78699999999958</c:v>
                </c:pt>
                <c:pt idx="10788">
                  <c:v>497.35599999999999</c:v>
                </c:pt>
                <c:pt idx="10789">
                  <c:v>496.92099999999965</c:v>
                </c:pt>
                <c:pt idx="10790">
                  <c:v>496.48099999999965</c:v>
                </c:pt>
                <c:pt idx="10791">
                  <c:v>496.03799999999978</c:v>
                </c:pt>
                <c:pt idx="10792">
                  <c:v>495.59</c:v>
                </c:pt>
                <c:pt idx="10793">
                  <c:v>495.13799999999975</c:v>
                </c:pt>
                <c:pt idx="10794">
                  <c:v>494.68200000000002</c:v>
                </c:pt>
                <c:pt idx="10795">
                  <c:v>494.22199999999958</c:v>
                </c:pt>
                <c:pt idx="10796">
                  <c:v>493.75799999999975</c:v>
                </c:pt>
                <c:pt idx="10797">
                  <c:v>493.28999999999979</c:v>
                </c:pt>
                <c:pt idx="10798">
                  <c:v>492.81700000000001</c:v>
                </c:pt>
                <c:pt idx="10799">
                  <c:v>492.34100000000001</c:v>
                </c:pt>
                <c:pt idx="10800">
                  <c:v>491.86</c:v>
                </c:pt>
                <c:pt idx="10801">
                  <c:v>491.37599999999975</c:v>
                </c:pt>
                <c:pt idx="10802">
                  <c:v>490.887</c:v>
                </c:pt>
                <c:pt idx="10803">
                  <c:v>490.39499999999975</c:v>
                </c:pt>
                <c:pt idx="10804">
                  <c:v>489.8979999999998</c:v>
                </c:pt>
                <c:pt idx="10805">
                  <c:v>489.39699999999965</c:v>
                </c:pt>
                <c:pt idx="10806">
                  <c:v>488.892</c:v>
                </c:pt>
                <c:pt idx="10807">
                  <c:v>488.38400000000001</c:v>
                </c:pt>
                <c:pt idx="10808">
                  <c:v>487.87099999999975</c:v>
                </c:pt>
                <c:pt idx="10809">
                  <c:v>487.35399999999993</c:v>
                </c:pt>
                <c:pt idx="10810">
                  <c:v>486.834</c:v>
                </c:pt>
                <c:pt idx="10811">
                  <c:v>486.30900000000008</c:v>
                </c:pt>
                <c:pt idx="10812">
                  <c:v>485.78</c:v>
                </c:pt>
                <c:pt idx="10813">
                  <c:v>485.24799999999999</c:v>
                </c:pt>
                <c:pt idx="10814">
                  <c:v>484.71199999999965</c:v>
                </c:pt>
                <c:pt idx="10815">
                  <c:v>484.17099999999999</c:v>
                </c:pt>
                <c:pt idx="10816">
                  <c:v>483.62700000000001</c:v>
                </c:pt>
                <c:pt idx="10817">
                  <c:v>483.07900000000001</c:v>
                </c:pt>
                <c:pt idx="10818">
                  <c:v>482.52799999999979</c:v>
                </c:pt>
                <c:pt idx="10819">
                  <c:v>481.97199999999958</c:v>
                </c:pt>
                <c:pt idx="10820">
                  <c:v>481.41299999999978</c:v>
                </c:pt>
                <c:pt idx="10821">
                  <c:v>480.85</c:v>
                </c:pt>
                <c:pt idx="10822">
                  <c:v>480.28199999999958</c:v>
                </c:pt>
                <c:pt idx="10823">
                  <c:v>479.71199999999965</c:v>
                </c:pt>
                <c:pt idx="10824">
                  <c:v>479.137</c:v>
                </c:pt>
                <c:pt idx="10825">
                  <c:v>478.55900000000008</c:v>
                </c:pt>
                <c:pt idx="10826">
                  <c:v>477.97799999999978</c:v>
                </c:pt>
                <c:pt idx="10827">
                  <c:v>477.392</c:v>
                </c:pt>
                <c:pt idx="10828">
                  <c:v>476.803</c:v>
                </c:pt>
                <c:pt idx="10829">
                  <c:v>476.21</c:v>
                </c:pt>
                <c:pt idx="10830">
                  <c:v>475.61399999999975</c:v>
                </c:pt>
                <c:pt idx="10831">
                  <c:v>475.01400000000001</c:v>
                </c:pt>
                <c:pt idx="10832">
                  <c:v>474.4099999999998</c:v>
                </c:pt>
                <c:pt idx="10833">
                  <c:v>473.803</c:v>
                </c:pt>
                <c:pt idx="10834">
                  <c:v>473.19299999999993</c:v>
                </c:pt>
                <c:pt idx="10835">
                  <c:v>472.57799999999975</c:v>
                </c:pt>
                <c:pt idx="10836">
                  <c:v>471.96099999999979</c:v>
                </c:pt>
                <c:pt idx="10837">
                  <c:v>471.3400000000002</c:v>
                </c:pt>
                <c:pt idx="10838">
                  <c:v>470.71499999999975</c:v>
                </c:pt>
                <c:pt idx="10839">
                  <c:v>470.08799999999979</c:v>
                </c:pt>
                <c:pt idx="10840">
                  <c:v>469.45599999999979</c:v>
                </c:pt>
                <c:pt idx="10841">
                  <c:v>468.822</c:v>
                </c:pt>
                <c:pt idx="10842">
                  <c:v>468.18400000000008</c:v>
                </c:pt>
                <c:pt idx="10843">
                  <c:v>467.54300000000001</c:v>
                </c:pt>
                <c:pt idx="10844">
                  <c:v>466.8979999999998</c:v>
                </c:pt>
                <c:pt idx="10845">
                  <c:v>466.25</c:v>
                </c:pt>
                <c:pt idx="10846">
                  <c:v>465.6</c:v>
                </c:pt>
                <c:pt idx="10847">
                  <c:v>464.94499999999999</c:v>
                </c:pt>
                <c:pt idx="10848">
                  <c:v>464.28799999999978</c:v>
                </c:pt>
                <c:pt idx="10849">
                  <c:v>463.62700000000001</c:v>
                </c:pt>
                <c:pt idx="10850">
                  <c:v>462.964</c:v>
                </c:pt>
                <c:pt idx="10851">
                  <c:v>462.29700000000003</c:v>
                </c:pt>
                <c:pt idx="10852">
                  <c:v>461.62700000000001</c:v>
                </c:pt>
                <c:pt idx="10853">
                  <c:v>460.95499999999993</c:v>
                </c:pt>
                <c:pt idx="10854">
                  <c:v>460.279</c:v>
                </c:pt>
                <c:pt idx="10855">
                  <c:v>459.6</c:v>
                </c:pt>
                <c:pt idx="10856">
                  <c:v>458.91799999999978</c:v>
                </c:pt>
                <c:pt idx="10857">
                  <c:v>458.23299999999978</c:v>
                </c:pt>
                <c:pt idx="10858">
                  <c:v>457.54599999999999</c:v>
                </c:pt>
                <c:pt idx="10859">
                  <c:v>456.85500000000002</c:v>
                </c:pt>
                <c:pt idx="10860">
                  <c:v>456.16199999999975</c:v>
                </c:pt>
                <c:pt idx="10861">
                  <c:v>455.46599999999978</c:v>
                </c:pt>
                <c:pt idx="10862">
                  <c:v>454.767</c:v>
                </c:pt>
                <c:pt idx="10863">
                  <c:v>454.065</c:v>
                </c:pt>
                <c:pt idx="10864">
                  <c:v>453.36099999999999</c:v>
                </c:pt>
                <c:pt idx="10865">
                  <c:v>452.65400000000022</c:v>
                </c:pt>
                <c:pt idx="10866">
                  <c:v>451.94400000000002</c:v>
                </c:pt>
                <c:pt idx="10867">
                  <c:v>451.23200000000003</c:v>
                </c:pt>
                <c:pt idx="10868">
                  <c:v>450.517</c:v>
                </c:pt>
                <c:pt idx="10869">
                  <c:v>449.8</c:v>
                </c:pt>
                <c:pt idx="10870">
                  <c:v>449.08</c:v>
                </c:pt>
                <c:pt idx="10871">
                  <c:v>448.35700000000008</c:v>
                </c:pt>
                <c:pt idx="10872">
                  <c:v>447.63200000000001</c:v>
                </c:pt>
                <c:pt idx="10873">
                  <c:v>446.90499999999975</c:v>
                </c:pt>
                <c:pt idx="10874">
                  <c:v>446.17500000000001</c:v>
                </c:pt>
                <c:pt idx="10875">
                  <c:v>445.44299999999993</c:v>
                </c:pt>
                <c:pt idx="10876">
                  <c:v>444.709</c:v>
                </c:pt>
                <c:pt idx="10877">
                  <c:v>443.97199999999958</c:v>
                </c:pt>
                <c:pt idx="10878">
                  <c:v>443.23299999999978</c:v>
                </c:pt>
                <c:pt idx="10879">
                  <c:v>442.49099999999964</c:v>
                </c:pt>
                <c:pt idx="10880">
                  <c:v>441.74799999999999</c:v>
                </c:pt>
                <c:pt idx="10881">
                  <c:v>441.00200000000001</c:v>
                </c:pt>
                <c:pt idx="10882">
                  <c:v>440.25400000000002</c:v>
                </c:pt>
                <c:pt idx="10883">
                  <c:v>439.50400000000002</c:v>
                </c:pt>
                <c:pt idx="10884">
                  <c:v>438.75200000000001</c:v>
                </c:pt>
                <c:pt idx="10885">
                  <c:v>437.99799999999965</c:v>
                </c:pt>
                <c:pt idx="10886">
                  <c:v>437.24200000000002</c:v>
                </c:pt>
                <c:pt idx="10887">
                  <c:v>436.48399999999958</c:v>
                </c:pt>
                <c:pt idx="10888">
                  <c:v>435.72399999999965</c:v>
                </c:pt>
                <c:pt idx="10889">
                  <c:v>434.96199999999965</c:v>
                </c:pt>
                <c:pt idx="10890">
                  <c:v>434.19900000000001</c:v>
                </c:pt>
                <c:pt idx="10891">
                  <c:v>433.43299999999965</c:v>
                </c:pt>
                <c:pt idx="10892">
                  <c:v>432.666</c:v>
                </c:pt>
                <c:pt idx="10893">
                  <c:v>431.89599999999979</c:v>
                </c:pt>
                <c:pt idx="10894">
                  <c:v>431.125</c:v>
                </c:pt>
                <c:pt idx="10895">
                  <c:v>430.35300000000001</c:v>
                </c:pt>
                <c:pt idx="10896">
                  <c:v>429.57799999999975</c:v>
                </c:pt>
                <c:pt idx="10897">
                  <c:v>428.80200000000002</c:v>
                </c:pt>
                <c:pt idx="10898">
                  <c:v>428.02499999999975</c:v>
                </c:pt>
                <c:pt idx="10899">
                  <c:v>427.24599999999975</c:v>
                </c:pt>
                <c:pt idx="10900">
                  <c:v>426.46499999999975</c:v>
                </c:pt>
                <c:pt idx="10901">
                  <c:v>425.68299999999999</c:v>
                </c:pt>
                <c:pt idx="10902">
                  <c:v>424.899</c:v>
                </c:pt>
                <c:pt idx="10903">
                  <c:v>424.11399999999975</c:v>
                </c:pt>
                <c:pt idx="10904">
                  <c:v>423.327</c:v>
                </c:pt>
                <c:pt idx="10905">
                  <c:v>422.53899999999965</c:v>
                </c:pt>
                <c:pt idx="10906">
                  <c:v>421.75</c:v>
                </c:pt>
                <c:pt idx="10907">
                  <c:v>420.959</c:v>
                </c:pt>
                <c:pt idx="10908">
                  <c:v>420.16699999999975</c:v>
                </c:pt>
                <c:pt idx="10909">
                  <c:v>419.37400000000002</c:v>
                </c:pt>
                <c:pt idx="10910">
                  <c:v>418.58</c:v>
                </c:pt>
                <c:pt idx="10911">
                  <c:v>417.78399999999965</c:v>
                </c:pt>
                <c:pt idx="10912">
                  <c:v>416.98799999999977</c:v>
                </c:pt>
                <c:pt idx="10913">
                  <c:v>416.19</c:v>
                </c:pt>
                <c:pt idx="10914">
                  <c:v>415.39099999999979</c:v>
                </c:pt>
                <c:pt idx="10915">
                  <c:v>414.59099999999978</c:v>
                </c:pt>
                <c:pt idx="10916">
                  <c:v>413.78999999999979</c:v>
                </c:pt>
                <c:pt idx="10917">
                  <c:v>412.98799999999977</c:v>
                </c:pt>
                <c:pt idx="10918">
                  <c:v>412.18599999999975</c:v>
                </c:pt>
                <c:pt idx="10919">
                  <c:v>411.38200000000001</c:v>
                </c:pt>
                <c:pt idx="10920">
                  <c:v>410.577</c:v>
                </c:pt>
                <c:pt idx="10921">
                  <c:v>409.77099999999979</c:v>
                </c:pt>
                <c:pt idx="10922">
                  <c:v>408.96499999999975</c:v>
                </c:pt>
                <c:pt idx="10923">
                  <c:v>408.15800000000002</c:v>
                </c:pt>
                <c:pt idx="10924">
                  <c:v>407.35</c:v>
                </c:pt>
                <c:pt idx="10925">
                  <c:v>406.541</c:v>
                </c:pt>
                <c:pt idx="10926">
                  <c:v>405.73200000000003</c:v>
                </c:pt>
                <c:pt idx="10927">
                  <c:v>404.92200000000003</c:v>
                </c:pt>
                <c:pt idx="10928">
                  <c:v>404.11099999999999</c:v>
                </c:pt>
                <c:pt idx="10929">
                  <c:v>403.3</c:v>
                </c:pt>
                <c:pt idx="10930">
                  <c:v>402.48799999999977</c:v>
                </c:pt>
                <c:pt idx="10931">
                  <c:v>401.67500000000001</c:v>
                </c:pt>
                <c:pt idx="10932">
                  <c:v>400.86200000000002</c:v>
                </c:pt>
                <c:pt idx="10933">
                  <c:v>400.04899999999975</c:v>
                </c:pt>
                <c:pt idx="10934">
                  <c:v>399.23499999999979</c:v>
                </c:pt>
                <c:pt idx="10935">
                  <c:v>398.41999999999979</c:v>
                </c:pt>
                <c:pt idx="10936">
                  <c:v>397.60599999999999</c:v>
                </c:pt>
                <c:pt idx="10937">
                  <c:v>396.78999999999979</c:v>
                </c:pt>
                <c:pt idx="10938">
                  <c:v>395.9749999999998</c:v>
                </c:pt>
                <c:pt idx="10939">
                  <c:v>395.15899999999999</c:v>
                </c:pt>
                <c:pt idx="10940">
                  <c:v>394.34300000000002</c:v>
                </c:pt>
                <c:pt idx="10941">
                  <c:v>393.52599999999978</c:v>
                </c:pt>
                <c:pt idx="10942">
                  <c:v>392.71</c:v>
                </c:pt>
                <c:pt idx="10943">
                  <c:v>391.89299999999974</c:v>
                </c:pt>
                <c:pt idx="10944">
                  <c:v>391.07599999999979</c:v>
                </c:pt>
                <c:pt idx="10945">
                  <c:v>390.25900000000001</c:v>
                </c:pt>
                <c:pt idx="10946">
                  <c:v>389.44099999999975</c:v>
                </c:pt>
                <c:pt idx="10947">
                  <c:v>388.62400000000002</c:v>
                </c:pt>
                <c:pt idx="10948">
                  <c:v>387.80599999999993</c:v>
                </c:pt>
                <c:pt idx="10949">
                  <c:v>386.98899999999958</c:v>
                </c:pt>
                <c:pt idx="10950">
                  <c:v>386.17099999999999</c:v>
                </c:pt>
                <c:pt idx="10951">
                  <c:v>385.35399999999993</c:v>
                </c:pt>
                <c:pt idx="10952">
                  <c:v>384.53599999999977</c:v>
                </c:pt>
                <c:pt idx="10953">
                  <c:v>383.71799999999979</c:v>
                </c:pt>
                <c:pt idx="10954">
                  <c:v>382.90099999999978</c:v>
                </c:pt>
                <c:pt idx="10955">
                  <c:v>382.08300000000003</c:v>
                </c:pt>
                <c:pt idx="10956">
                  <c:v>381.26599999999979</c:v>
                </c:pt>
                <c:pt idx="10957">
                  <c:v>380.44900000000001</c:v>
                </c:pt>
                <c:pt idx="10958">
                  <c:v>379.63200000000001</c:v>
                </c:pt>
                <c:pt idx="10959">
                  <c:v>378.815</c:v>
                </c:pt>
                <c:pt idx="10960">
                  <c:v>377.99899999999963</c:v>
                </c:pt>
                <c:pt idx="10961">
                  <c:v>377.18299999999999</c:v>
                </c:pt>
                <c:pt idx="10962">
                  <c:v>376.36599999999999</c:v>
                </c:pt>
                <c:pt idx="10963">
                  <c:v>375.55099999999999</c:v>
                </c:pt>
                <c:pt idx="10964">
                  <c:v>374.73499999999979</c:v>
                </c:pt>
                <c:pt idx="10965">
                  <c:v>373.91999999999979</c:v>
                </c:pt>
                <c:pt idx="10966">
                  <c:v>373.10500000000002</c:v>
                </c:pt>
                <c:pt idx="10967">
                  <c:v>372.29099999999966</c:v>
                </c:pt>
                <c:pt idx="10968">
                  <c:v>371.47699999999958</c:v>
                </c:pt>
                <c:pt idx="10969">
                  <c:v>370.66300000000001</c:v>
                </c:pt>
                <c:pt idx="10970">
                  <c:v>369.85</c:v>
                </c:pt>
                <c:pt idx="10971">
                  <c:v>369.03799999999978</c:v>
                </c:pt>
                <c:pt idx="10972">
                  <c:v>368.2249999999998</c:v>
                </c:pt>
                <c:pt idx="10973">
                  <c:v>367.41399999999965</c:v>
                </c:pt>
                <c:pt idx="10974">
                  <c:v>366.60199999999975</c:v>
                </c:pt>
                <c:pt idx="10975">
                  <c:v>365.79199999999958</c:v>
                </c:pt>
                <c:pt idx="10976">
                  <c:v>364.98200000000003</c:v>
                </c:pt>
                <c:pt idx="10977">
                  <c:v>364.17200000000008</c:v>
                </c:pt>
                <c:pt idx="10978">
                  <c:v>363.363</c:v>
                </c:pt>
                <c:pt idx="10979">
                  <c:v>362.55500000000001</c:v>
                </c:pt>
                <c:pt idx="10980">
                  <c:v>361.74700000000001</c:v>
                </c:pt>
                <c:pt idx="10981">
                  <c:v>360.94</c:v>
                </c:pt>
                <c:pt idx="10982">
                  <c:v>360.13400000000001</c:v>
                </c:pt>
                <c:pt idx="10983">
                  <c:v>359.32799999999975</c:v>
                </c:pt>
                <c:pt idx="10984">
                  <c:v>358.5229999999998</c:v>
                </c:pt>
                <c:pt idx="10985">
                  <c:v>357.71899999999965</c:v>
                </c:pt>
                <c:pt idx="10986">
                  <c:v>356.91499999999979</c:v>
                </c:pt>
                <c:pt idx="10987">
                  <c:v>356.113</c:v>
                </c:pt>
                <c:pt idx="10988">
                  <c:v>355.31099999999975</c:v>
                </c:pt>
                <c:pt idx="10989">
                  <c:v>354.50900000000001</c:v>
                </c:pt>
                <c:pt idx="10990">
                  <c:v>353.709</c:v>
                </c:pt>
                <c:pt idx="10991">
                  <c:v>352.90899999999965</c:v>
                </c:pt>
                <c:pt idx="10992">
                  <c:v>352.11099999999999</c:v>
                </c:pt>
                <c:pt idx="10993">
                  <c:v>351.31299999999999</c:v>
                </c:pt>
                <c:pt idx="10994">
                  <c:v>350.51599999999979</c:v>
                </c:pt>
                <c:pt idx="10995">
                  <c:v>349.7199999999998</c:v>
                </c:pt>
                <c:pt idx="10996">
                  <c:v>348.92399999999958</c:v>
                </c:pt>
                <c:pt idx="10997">
                  <c:v>348.13</c:v>
                </c:pt>
                <c:pt idx="10998">
                  <c:v>347.33699999999965</c:v>
                </c:pt>
                <c:pt idx="10999">
                  <c:v>346.54399999999993</c:v>
                </c:pt>
                <c:pt idx="11000">
                  <c:v>345.75299999999999</c:v>
                </c:pt>
                <c:pt idx="11001">
                  <c:v>344.96199999999965</c:v>
                </c:pt>
                <c:pt idx="11002">
                  <c:v>344.173</c:v>
                </c:pt>
                <c:pt idx="11003">
                  <c:v>343.38499999999999</c:v>
                </c:pt>
                <c:pt idx="11004">
                  <c:v>342.59699999999958</c:v>
                </c:pt>
                <c:pt idx="11005">
                  <c:v>341.81099999999975</c:v>
                </c:pt>
                <c:pt idx="11006">
                  <c:v>341.02499999999975</c:v>
                </c:pt>
                <c:pt idx="11007">
                  <c:v>340.24099999999999</c:v>
                </c:pt>
                <c:pt idx="11008">
                  <c:v>339.45800000000003</c:v>
                </c:pt>
                <c:pt idx="11009">
                  <c:v>338.67500000000001</c:v>
                </c:pt>
                <c:pt idx="11010">
                  <c:v>337.89400000000001</c:v>
                </c:pt>
                <c:pt idx="11011">
                  <c:v>337.11399999999975</c:v>
                </c:pt>
                <c:pt idx="11012">
                  <c:v>336.33499999999975</c:v>
                </c:pt>
                <c:pt idx="11013">
                  <c:v>335.55799999999999</c:v>
                </c:pt>
                <c:pt idx="11014">
                  <c:v>334.78099999999978</c:v>
                </c:pt>
                <c:pt idx="11015">
                  <c:v>334.00599999999974</c:v>
                </c:pt>
                <c:pt idx="11016">
                  <c:v>333.23200000000003</c:v>
                </c:pt>
                <c:pt idx="11017">
                  <c:v>332.459</c:v>
                </c:pt>
                <c:pt idx="11018">
                  <c:v>331.68700000000001</c:v>
                </c:pt>
                <c:pt idx="11019">
                  <c:v>330.91599999999966</c:v>
                </c:pt>
                <c:pt idx="11020">
                  <c:v>330.14699999999999</c:v>
                </c:pt>
                <c:pt idx="11021">
                  <c:v>329.37900000000002</c:v>
                </c:pt>
                <c:pt idx="11022">
                  <c:v>328.61200000000002</c:v>
                </c:pt>
                <c:pt idx="11023">
                  <c:v>327.846</c:v>
                </c:pt>
                <c:pt idx="11024">
                  <c:v>327.08199999999965</c:v>
                </c:pt>
                <c:pt idx="11025">
                  <c:v>326.31900000000002</c:v>
                </c:pt>
                <c:pt idx="11026">
                  <c:v>325.55700000000002</c:v>
                </c:pt>
                <c:pt idx="11027">
                  <c:v>324.79599999999965</c:v>
                </c:pt>
                <c:pt idx="11028">
                  <c:v>324.03699999999958</c:v>
                </c:pt>
                <c:pt idx="11029">
                  <c:v>323.279</c:v>
                </c:pt>
                <c:pt idx="11030">
                  <c:v>322.5229999999998</c:v>
                </c:pt>
                <c:pt idx="11031">
                  <c:v>321.76799999999974</c:v>
                </c:pt>
                <c:pt idx="11032">
                  <c:v>321.01400000000001</c:v>
                </c:pt>
                <c:pt idx="11033">
                  <c:v>320.262</c:v>
                </c:pt>
                <c:pt idx="11034">
                  <c:v>319.5109999999998</c:v>
                </c:pt>
                <c:pt idx="11035">
                  <c:v>318.7609999999998</c:v>
                </c:pt>
                <c:pt idx="11036">
                  <c:v>318.01299999999975</c:v>
                </c:pt>
                <c:pt idx="11037">
                  <c:v>317.26599999999979</c:v>
                </c:pt>
                <c:pt idx="11038">
                  <c:v>316.52099999999979</c:v>
                </c:pt>
                <c:pt idx="11039">
                  <c:v>315.77699999999965</c:v>
                </c:pt>
                <c:pt idx="11040">
                  <c:v>315.03500000000003</c:v>
                </c:pt>
                <c:pt idx="11041">
                  <c:v>314.29399999999958</c:v>
                </c:pt>
                <c:pt idx="11042">
                  <c:v>313.55399999999975</c:v>
                </c:pt>
                <c:pt idx="11043">
                  <c:v>312.81599999999975</c:v>
                </c:pt>
                <c:pt idx="11044">
                  <c:v>312.08</c:v>
                </c:pt>
                <c:pt idx="11045">
                  <c:v>311.34500000000008</c:v>
                </c:pt>
                <c:pt idx="11046">
                  <c:v>310.61200000000002</c:v>
                </c:pt>
                <c:pt idx="11047">
                  <c:v>309.88</c:v>
                </c:pt>
                <c:pt idx="11048">
                  <c:v>309.14999999999998</c:v>
                </c:pt>
                <c:pt idx="11049">
                  <c:v>308.42099999999965</c:v>
                </c:pt>
                <c:pt idx="11050">
                  <c:v>307.69400000000002</c:v>
                </c:pt>
                <c:pt idx="11051">
                  <c:v>306.96899999999965</c:v>
                </c:pt>
                <c:pt idx="11052">
                  <c:v>306.245</c:v>
                </c:pt>
                <c:pt idx="11053">
                  <c:v>305.5229999999998</c:v>
                </c:pt>
                <c:pt idx="11054">
                  <c:v>304.80200000000002</c:v>
                </c:pt>
                <c:pt idx="11055">
                  <c:v>304.08300000000003</c:v>
                </c:pt>
                <c:pt idx="11056">
                  <c:v>303.36599999999999</c:v>
                </c:pt>
                <c:pt idx="11057">
                  <c:v>302.64999999999998</c:v>
                </c:pt>
                <c:pt idx="11058">
                  <c:v>301.93699999999961</c:v>
                </c:pt>
                <c:pt idx="11059">
                  <c:v>301.22399999999965</c:v>
                </c:pt>
                <c:pt idx="11060">
                  <c:v>300.51400000000001</c:v>
                </c:pt>
                <c:pt idx="11061">
                  <c:v>299.80599999999993</c:v>
                </c:pt>
                <c:pt idx="11062">
                  <c:v>299.09799999999979</c:v>
                </c:pt>
                <c:pt idx="11063">
                  <c:v>298.39299999999974</c:v>
                </c:pt>
                <c:pt idx="11064">
                  <c:v>297.69</c:v>
                </c:pt>
                <c:pt idx="11065">
                  <c:v>296.98799999999977</c:v>
                </c:pt>
                <c:pt idx="11066">
                  <c:v>296.28899999999965</c:v>
                </c:pt>
                <c:pt idx="11067">
                  <c:v>295.59099999999978</c:v>
                </c:pt>
                <c:pt idx="11068">
                  <c:v>294.89499999999975</c:v>
                </c:pt>
                <c:pt idx="11069">
                  <c:v>294.2</c:v>
                </c:pt>
                <c:pt idx="11070">
                  <c:v>293.50799999999975</c:v>
                </c:pt>
                <c:pt idx="11071">
                  <c:v>292.81799999999993</c:v>
                </c:pt>
                <c:pt idx="11072">
                  <c:v>292.12900000000002</c:v>
                </c:pt>
                <c:pt idx="11073">
                  <c:v>291.44200000000001</c:v>
                </c:pt>
                <c:pt idx="11074">
                  <c:v>290.75799999999975</c:v>
                </c:pt>
                <c:pt idx="11075">
                  <c:v>290.07499999999999</c:v>
                </c:pt>
                <c:pt idx="11076">
                  <c:v>289.39400000000001</c:v>
                </c:pt>
                <c:pt idx="11077">
                  <c:v>288.71499999999975</c:v>
                </c:pt>
                <c:pt idx="11078">
                  <c:v>288.03899999999965</c:v>
                </c:pt>
                <c:pt idx="11079">
                  <c:v>287.36399999999975</c:v>
                </c:pt>
                <c:pt idx="11080">
                  <c:v>286.69099999999975</c:v>
                </c:pt>
                <c:pt idx="11081">
                  <c:v>286.02099999999979</c:v>
                </c:pt>
                <c:pt idx="11082">
                  <c:v>285.35199999999975</c:v>
                </c:pt>
                <c:pt idx="11083">
                  <c:v>284.68599999999975</c:v>
                </c:pt>
                <c:pt idx="11084">
                  <c:v>284.02099999999979</c:v>
                </c:pt>
                <c:pt idx="11085">
                  <c:v>283.35899999999975</c:v>
                </c:pt>
                <c:pt idx="11086">
                  <c:v>282.69900000000001</c:v>
                </c:pt>
                <c:pt idx="11087">
                  <c:v>282.041</c:v>
                </c:pt>
                <c:pt idx="11088">
                  <c:v>281.3859999999998</c:v>
                </c:pt>
                <c:pt idx="11089">
                  <c:v>280.73200000000003</c:v>
                </c:pt>
                <c:pt idx="11090">
                  <c:v>280.08099999999979</c:v>
                </c:pt>
                <c:pt idx="11091">
                  <c:v>279.43199999999962</c:v>
                </c:pt>
                <c:pt idx="11092">
                  <c:v>278.78599999999977</c:v>
                </c:pt>
                <c:pt idx="11093">
                  <c:v>278.14200000000022</c:v>
                </c:pt>
                <c:pt idx="11094">
                  <c:v>277.5</c:v>
                </c:pt>
                <c:pt idx="11095">
                  <c:v>276.86</c:v>
                </c:pt>
                <c:pt idx="11096">
                  <c:v>276.22299999999979</c:v>
                </c:pt>
                <c:pt idx="11097">
                  <c:v>275.58799999999979</c:v>
                </c:pt>
                <c:pt idx="11098">
                  <c:v>274.95599999999979</c:v>
                </c:pt>
                <c:pt idx="11099">
                  <c:v>274.32599999999979</c:v>
                </c:pt>
                <c:pt idx="11100">
                  <c:v>273.69799999999975</c:v>
                </c:pt>
                <c:pt idx="11101">
                  <c:v>273.07299999999975</c:v>
                </c:pt>
                <c:pt idx="11102">
                  <c:v>272.45099999999979</c:v>
                </c:pt>
                <c:pt idx="11103">
                  <c:v>271.83099999999979</c:v>
                </c:pt>
                <c:pt idx="11104">
                  <c:v>271.214</c:v>
                </c:pt>
                <c:pt idx="11105">
                  <c:v>270.59899999999965</c:v>
                </c:pt>
                <c:pt idx="11106">
                  <c:v>269.98699999999963</c:v>
                </c:pt>
                <c:pt idx="11107">
                  <c:v>269.37700000000001</c:v>
                </c:pt>
                <c:pt idx="11108">
                  <c:v>268.77099999999979</c:v>
                </c:pt>
                <c:pt idx="11109">
                  <c:v>268.16699999999975</c:v>
                </c:pt>
                <c:pt idx="11110">
                  <c:v>267.565</c:v>
                </c:pt>
                <c:pt idx="11111">
                  <c:v>266.96699999999959</c:v>
                </c:pt>
                <c:pt idx="11112">
                  <c:v>266.37099999999975</c:v>
                </c:pt>
                <c:pt idx="11113">
                  <c:v>265.77799999999979</c:v>
                </c:pt>
                <c:pt idx="11114">
                  <c:v>265.18799999999999</c:v>
                </c:pt>
                <c:pt idx="11115">
                  <c:v>264.60000000000002</c:v>
                </c:pt>
                <c:pt idx="11116">
                  <c:v>264.01599999999979</c:v>
                </c:pt>
                <c:pt idx="11117">
                  <c:v>263.43499999999977</c:v>
                </c:pt>
                <c:pt idx="11118">
                  <c:v>262.85599999999999</c:v>
                </c:pt>
                <c:pt idx="11119">
                  <c:v>262.27999999999975</c:v>
                </c:pt>
                <c:pt idx="11120">
                  <c:v>261.70800000000003</c:v>
                </c:pt>
                <c:pt idx="11121">
                  <c:v>261.13799999999975</c:v>
                </c:pt>
                <c:pt idx="11122">
                  <c:v>260.572</c:v>
                </c:pt>
                <c:pt idx="11123">
                  <c:v>260.00900000000001</c:v>
                </c:pt>
                <c:pt idx="11124">
                  <c:v>259.44900000000001</c:v>
                </c:pt>
                <c:pt idx="11125">
                  <c:v>258.892</c:v>
                </c:pt>
                <c:pt idx="11126">
                  <c:v>258.33799999999979</c:v>
                </c:pt>
                <c:pt idx="11127">
                  <c:v>257.78699999999958</c:v>
                </c:pt>
                <c:pt idx="11128">
                  <c:v>257.24</c:v>
                </c:pt>
                <c:pt idx="11129">
                  <c:v>256.69600000000003</c:v>
                </c:pt>
                <c:pt idx="11130">
                  <c:v>256.15499999999997</c:v>
                </c:pt>
                <c:pt idx="11131">
                  <c:v>255.61799999999999</c:v>
                </c:pt>
                <c:pt idx="11132">
                  <c:v>255.084</c:v>
                </c:pt>
                <c:pt idx="11133">
                  <c:v>254.554</c:v>
                </c:pt>
                <c:pt idx="11134">
                  <c:v>254.02700000000004</c:v>
                </c:pt>
                <c:pt idx="11135">
                  <c:v>253.50299999999999</c:v>
                </c:pt>
                <c:pt idx="11136">
                  <c:v>252.983</c:v>
                </c:pt>
                <c:pt idx="11137">
                  <c:v>252.46700000000001</c:v>
                </c:pt>
                <c:pt idx="11138">
                  <c:v>251.95400000000001</c:v>
                </c:pt>
                <c:pt idx="11139">
                  <c:v>251.44499999999999</c:v>
                </c:pt>
                <c:pt idx="11140">
                  <c:v>250.93900000000002</c:v>
                </c:pt>
                <c:pt idx="11141">
                  <c:v>250.43700000000001</c:v>
                </c:pt>
                <c:pt idx="11142">
                  <c:v>249.93900000000002</c:v>
                </c:pt>
                <c:pt idx="11143">
                  <c:v>249.44499999999999</c:v>
                </c:pt>
                <c:pt idx="11144">
                  <c:v>248.95500000000001</c:v>
                </c:pt>
                <c:pt idx="11145">
                  <c:v>248.46800000000007</c:v>
                </c:pt>
                <c:pt idx="11146">
                  <c:v>247.98500000000001</c:v>
                </c:pt>
                <c:pt idx="11147">
                  <c:v>247.50700000000001</c:v>
                </c:pt>
                <c:pt idx="11148">
                  <c:v>247.03200000000001</c:v>
                </c:pt>
                <c:pt idx="11149">
                  <c:v>246.56100000000001</c:v>
                </c:pt>
                <c:pt idx="11150">
                  <c:v>246.09399999999999</c:v>
                </c:pt>
                <c:pt idx="11151">
                  <c:v>245.63200000000001</c:v>
                </c:pt>
                <c:pt idx="11152">
                  <c:v>245.17299999999997</c:v>
                </c:pt>
                <c:pt idx="11153">
                  <c:v>244.71899999999999</c:v>
                </c:pt>
                <c:pt idx="11154">
                  <c:v>244.26900000000001</c:v>
                </c:pt>
                <c:pt idx="11155">
                  <c:v>243.82300000000001</c:v>
                </c:pt>
                <c:pt idx="11156">
                  <c:v>243.38100000000011</c:v>
                </c:pt>
                <c:pt idx="11157">
                  <c:v>242.94300000000001</c:v>
                </c:pt>
                <c:pt idx="11158">
                  <c:v>242.511</c:v>
                </c:pt>
                <c:pt idx="11159">
                  <c:v>242.08200000000011</c:v>
                </c:pt>
                <c:pt idx="11160">
                  <c:v>241.65800000000004</c:v>
                </c:pt>
                <c:pt idx="11161">
                  <c:v>241.238</c:v>
                </c:pt>
                <c:pt idx="11162">
                  <c:v>240.82300000000001</c:v>
                </c:pt>
                <c:pt idx="11163">
                  <c:v>240.41200000000001</c:v>
                </c:pt>
                <c:pt idx="11164">
                  <c:v>240.006</c:v>
                </c:pt>
                <c:pt idx="11165">
                  <c:v>239.60399999999998</c:v>
                </c:pt>
                <c:pt idx="11166">
                  <c:v>239.208</c:v>
                </c:pt>
                <c:pt idx="11167">
                  <c:v>238.816</c:v>
                </c:pt>
                <c:pt idx="11168">
                  <c:v>238.42800000000011</c:v>
                </c:pt>
                <c:pt idx="11169">
                  <c:v>238.04599999999999</c:v>
                </c:pt>
                <c:pt idx="11170">
                  <c:v>237.66800000000001</c:v>
                </c:pt>
                <c:pt idx="11171">
                  <c:v>237.29499999999999</c:v>
                </c:pt>
                <c:pt idx="11172">
                  <c:v>236.92700000000011</c:v>
                </c:pt>
                <c:pt idx="11173">
                  <c:v>236.56399999999999</c:v>
                </c:pt>
                <c:pt idx="11174">
                  <c:v>236.20599999999999</c:v>
                </c:pt>
                <c:pt idx="11175">
                  <c:v>235.85300000000001</c:v>
                </c:pt>
                <c:pt idx="11176">
                  <c:v>235.505</c:v>
                </c:pt>
                <c:pt idx="11177">
                  <c:v>235.16200000000001</c:v>
                </c:pt>
                <c:pt idx="11178">
                  <c:v>234.82400000000001</c:v>
                </c:pt>
                <c:pt idx="11179">
                  <c:v>234.4920000000001</c:v>
                </c:pt>
                <c:pt idx="11180">
                  <c:v>234.16399999999999</c:v>
                </c:pt>
                <c:pt idx="11181">
                  <c:v>233.84200000000001</c:v>
                </c:pt>
                <c:pt idx="11182">
                  <c:v>233.52600000000001</c:v>
                </c:pt>
                <c:pt idx="11183">
                  <c:v>233.21399999999988</c:v>
                </c:pt>
                <c:pt idx="11184">
                  <c:v>232.90800000000004</c:v>
                </c:pt>
                <c:pt idx="11185">
                  <c:v>232.608</c:v>
                </c:pt>
                <c:pt idx="11186">
                  <c:v>232.31300000000002</c:v>
                </c:pt>
                <c:pt idx="11187">
                  <c:v>232.023</c:v>
                </c:pt>
                <c:pt idx="11188">
                  <c:v>231.739</c:v>
                </c:pt>
                <c:pt idx="11189">
                  <c:v>231.46</c:v>
                </c:pt>
                <c:pt idx="11190">
                  <c:v>231.18800000000007</c:v>
                </c:pt>
                <c:pt idx="11191">
                  <c:v>230.92000000000004</c:v>
                </c:pt>
                <c:pt idx="11192">
                  <c:v>230.65900000000002</c:v>
                </c:pt>
                <c:pt idx="11193">
                  <c:v>230.40300000000002</c:v>
                </c:pt>
                <c:pt idx="11194">
                  <c:v>230.15300000000002</c:v>
                </c:pt>
                <c:pt idx="11195">
                  <c:v>229.90900000000002</c:v>
                </c:pt>
                <c:pt idx="11196">
                  <c:v>229.67099999999999</c:v>
                </c:pt>
                <c:pt idx="11197">
                  <c:v>229.43800000000007</c:v>
                </c:pt>
                <c:pt idx="11198">
                  <c:v>229.21199999999999</c:v>
                </c:pt>
                <c:pt idx="11199">
                  <c:v>228.99100000000001</c:v>
                </c:pt>
                <c:pt idx="11200">
                  <c:v>228.77699999999999</c:v>
                </c:pt>
                <c:pt idx="11201">
                  <c:v>228.56800000000001</c:v>
                </c:pt>
                <c:pt idx="11202">
                  <c:v>228.36600000000001</c:v>
                </c:pt>
                <c:pt idx="11203">
                  <c:v>228.17</c:v>
                </c:pt>
                <c:pt idx="11204">
                  <c:v>227.9800000000001</c:v>
                </c:pt>
                <c:pt idx="11205">
                  <c:v>227.79599999999999</c:v>
                </c:pt>
                <c:pt idx="11206">
                  <c:v>227.61799999999999</c:v>
                </c:pt>
                <c:pt idx="11207">
                  <c:v>227.446</c:v>
                </c:pt>
                <c:pt idx="11208">
                  <c:v>227.28100000000001</c:v>
                </c:pt>
                <c:pt idx="11209">
                  <c:v>227.12200000000001</c:v>
                </c:pt>
                <c:pt idx="11210">
                  <c:v>226.97</c:v>
                </c:pt>
                <c:pt idx="11211">
                  <c:v>226.82400000000001</c:v>
                </c:pt>
                <c:pt idx="11212">
                  <c:v>226.684</c:v>
                </c:pt>
                <c:pt idx="11213">
                  <c:v>226.55100000000004</c:v>
                </c:pt>
                <c:pt idx="11214">
                  <c:v>226.42400000000001</c:v>
                </c:pt>
                <c:pt idx="11215">
                  <c:v>226.304</c:v>
                </c:pt>
                <c:pt idx="11216">
                  <c:v>226.191</c:v>
                </c:pt>
                <c:pt idx="11217">
                  <c:v>226.084</c:v>
                </c:pt>
                <c:pt idx="11218">
                  <c:v>225.983</c:v>
                </c:pt>
                <c:pt idx="11219">
                  <c:v>225.88900000000001</c:v>
                </c:pt>
                <c:pt idx="11220">
                  <c:v>225.80200000000011</c:v>
                </c:pt>
                <c:pt idx="11221">
                  <c:v>225.72200000000001</c:v>
                </c:pt>
                <c:pt idx="11222">
                  <c:v>225.648</c:v>
                </c:pt>
                <c:pt idx="11223">
                  <c:v>225.58200000000011</c:v>
                </c:pt>
                <c:pt idx="11224">
                  <c:v>225.52200000000011</c:v>
                </c:pt>
                <c:pt idx="11225">
                  <c:v>225.46800000000007</c:v>
                </c:pt>
                <c:pt idx="11226">
                  <c:v>225.42200000000011</c:v>
                </c:pt>
                <c:pt idx="11227">
                  <c:v>225.38300000000001</c:v>
                </c:pt>
                <c:pt idx="11228">
                  <c:v>225.35000000000011</c:v>
                </c:pt>
                <c:pt idx="11229">
                  <c:v>225.32400000000001</c:v>
                </c:pt>
                <c:pt idx="11230">
                  <c:v>225.30600000000001</c:v>
                </c:pt>
                <c:pt idx="11231">
                  <c:v>225.29399999999998</c:v>
                </c:pt>
                <c:pt idx="11232">
                  <c:v>225.28900000000002</c:v>
                </c:pt>
                <c:pt idx="11233">
                  <c:v>225.292</c:v>
                </c:pt>
                <c:pt idx="11234">
                  <c:v>225.30100000000004</c:v>
                </c:pt>
                <c:pt idx="11235">
                  <c:v>225.31800000000001</c:v>
                </c:pt>
                <c:pt idx="11236">
                  <c:v>225.34100000000001</c:v>
                </c:pt>
                <c:pt idx="11237">
                  <c:v>225.37200000000001</c:v>
                </c:pt>
                <c:pt idx="11238">
                  <c:v>225.41</c:v>
                </c:pt>
                <c:pt idx="11239">
                  <c:v>225.45500000000001</c:v>
                </c:pt>
                <c:pt idx="11240">
                  <c:v>225.50700000000001</c:v>
                </c:pt>
                <c:pt idx="11241">
                  <c:v>225.56700000000001</c:v>
                </c:pt>
                <c:pt idx="11242">
                  <c:v>225.63300000000001</c:v>
                </c:pt>
                <c:pt idx="11243">
                  <c:v>225.70699999999999</c:v>
                </c:pt>
                <c:pt idx="11244">
                  <c:v>225.78800000000001</c:v>
                </c:pt>
                <c:pt idx="11245">
                  <c:v>225.87700000000001</c:v>
                </c:pt>
                <c:pt idx="11246">
                  <c:v>225.97200000000001</c:v>
                </c:pt>
                <c:pt idx="11247">
                  <c:v>226.07499999999999</c:v>
                </c:pt>
                <c:pt idx="11248">
                  <c:v>226.18600000000001</c:v>
                </c:pt>
                <c:pt idx="11249">
                  <c:v>226.303</c:v>
                </c:pt>
                <c:pt idx="11250">
                  <c:v>226.42800000000011</c:v>
                </c:pt>
                <c:pt idx="11251">
                  <c:v>226.56100000000001</c:v>
                </c:pt>
                <c:pt idx="11252">
                  <c:v>226.7</c:v>
                </c:pt>
                <c:pt idx="11253">
                  <c:v>226.84800000000001</c:v>
                </c:pt>
                <c:pt idx="11254">
                  <c:v>227.00200000000001</c:v>
                </c:pt>
                <c:pt idx="11255">
                  <c:v>227.16399999999999</c:v>
                </c:pt>
                <c:pt idx="11256">
                  <c:v>227.333</c:v>
                </c:pt>
                <c:pt idx="11257">
                  <c:v>227.51</c:v>
                </c:pt>
                <c:pt idx="11258">
                  <c:v>227.69399999999999</c:v>
                </c:pt>
                <c:pt idx="11259">
                  <c:v>227.8850000000001</c:v>
                </c:pt>
                <c:pt idx="11260">
                  <c:v>228.084</c:v>
                </c:pt>
                <c:pt idx="11261">
                  <c:v>228.291</c:v>
                </c:pt>
                <c:pt idx="11262">
                  <c:v>228.50399999999999</c:v>
                </c:pt>
                <c:pt idx="11263">
                  <c:v>228.726</c:v>
                </c:pt>
                <c:pt idx="11264">
                  <c:v>228.95400000000001</c:v>
                </c:pt>
                <c:pt idx="11265">
                  <c:v>229.19</c:v>
                </c:pt>
                <c:pt idx="11266">
                  <c:v>229.434</c:v>
                </c:pt>
                <c:pt idx="11267">
                  <c:v>229.685</c:v>
                </c:pt>
                <c:pt idx="11268">
                  <c:v>229.94300000000001</c:v>
                </c:pt>
                <c:pt idx="11269">
                  <c:v>230.20899999999997</c:v>
                </c:pt>
                <c:pt idx="11270">
                  <c:v>230.48200000000011</c:v>
                </c:pt>
                <c:pt idx="11271">
                  <c:v>230.76300000000001</c:v>
                </c:pt>
                <c:pt idx="11272">
                  <c:v>231.05100000000004</c:v>
                </c:pt>
                <c:pt idx="11273">
                  <c:v>231.34700000000001</c:v>
                </c:pt>
                <c:pt idx="11274">
                  <c:v>231.65</c:v>
                </c:pt>
                <c:pt idx="11275">
                  <c:v>231.96</c:v>
                </c:pt>
                <c:pt idx="11276">
                  <c:v>232.27799999999999</c:v>
                </c:pt>
                <c:pt idx="11277">
                  <c:v>232.60300000000001</c:v>
                </c:pt>
                <c:pt idx="11278">
                  <c:v>232.93600000000001</c:v>
                </c:pt>
                <c:pt idx="11279">
                  <c:v>233.27599999999998</c:v>
                </c:pt>
                <c:pt idx="11280">
                  <c:v>233.62300000000002</c:v>
                </c:pt>
                <c:pt idx="11281">
                  <c:v>233.977</c:v>
                </c:pt>
                <c:pt idx="11282">
                  <c:v>234.339</c:v>
                </c:pt>
                <c:pt idx="11283">
                  <c:v>234.70899999999997</c:v>
                </c:pt>
                <c:pt idx="11284">
                  <c:v>235.08500000000001</c:v>
                </c:pt>
                <c:pt idx="11285">
                  <c:v>235.46900000000002</c:v>
                </c:pt>
                <c:pt idx="11286">
                  <c:v>235.86</c:v>
                </c:pt>
                <c:pt idx="11287">
                  <c:v>236.25800000000001</c:v>
                </c:pt>
                <c:pt idx="11288">
                  <c:v>236.66399999999999</c:v>
                </c:pt>
                <c:pt idx="11289">
                  <c:v>237.077</c:v>
                </c:pt>
                <c:pt idx="11290">
                  <c:v>237.49700000000001</c:v>
                </c:pt>
                <c:pt idx="11291">
                  <c:v>237.92400000000001</c:v>
                </c:pt>
                <c:pt idx="11292">
                  <c:v>238.35800000000012</c:v>
                </c:pt>
                <c:pt idx="11293">
                  <c:v>238.8</c:v>
                </c:pt>
                <c:pt idx="11294">
                  <c:v>239.24799999999999</c:v>
                </c:pt>
                <c:pt idx="11295">
                  <c:v>239.70399999999998</c:v>
                </c:pt>
                <c:pt idx="11296">
                  <c:v>240.166</c:v>
                </c:pt>
                <c:pt idx="11297">
                  <c:v>240.636</c:v>
                </c:pt>
                <c:pt idx="11298">
                  <c:v>241.11299999999997</c:v>
                </c:pt>
                <c:pt idx="11299">
                  <c:v>241.596</c:v>
                </c:pt>
                <c:pt idx="11300">
                  <c:v>242.08700000000007</c:v>
                </c:pt>
                <c:pt idx="11301">
                  <c:v>242.584</c:v>
                </c:pt>
                <c:pt idx="11302">
                  <c:v>243.08800000000011</c:v>
                </c:pt>
                <c:pt idx="11303">
                  <c:v>243.6</c:v>
                </c:pt>
                <c:pt idx="11304">
                  <c:v>244.11799999999999</c:v>
                </c:pt>
                <c:pt idx="11305">
                  <c:v>244.642</c:v>
                </c:pt>
                <c:pt idx="11306">
                  <c:v>245.17399999999998</c:v>
                </c:pt>
                <c:pt idx="11307">
                  <c:v>245.71199999999999</c:v>
                </c:pt>
                <c:pt idx="11308">
                  <c:v>246.25700000000001</c:v>
                </c:pt>
                <c:pt idx="11309">
                  <c:v>246.80800000000011</c:v>
                </c:pt>
                <c:pt idx="11310">
                  <c:v>247.36600000000001</c:v>
                </c:pt>
                <c:pt idx="11311">
                  <c:v>247.93100000000001</c:v>
                </c:pt>
                <c:pt idx="11312">
                  <c:v>248.50200000000001</c:v>
                </c:pt>
                <c:pt idx="11313">
                  <c:v>249.07900000000001</c:v>
                </c:pt>
                <c:pt idx="11314">
                  <c:v>249.66300000000001</c:v>
                </c:pt>
                <c:pt idx="11315">
                  <c:v>250.25399999999999</c:v>
                </c:pt>
                <c:pt idx="11316">
                  <c:v>250.85000000000011</c:v>
                </c:pt>
                <c:pt idx="11317">
                  <c:v>251.453</c:v>
                </c:pt>
                <c:pt idx="11318">
                  <c:v>252.06300000000002</c:v>
                </c:pt>
                <c:pt idx="11319">
                  <c:v>252.678</c:v>
                </c:pt>
                <c:pt idx="11320">
                  <c:v>253.3</c:v>
                </c:pt>
                <c:pt idx="11321">
                  <c:v>253.92700000000011</c:v>
                </c:pt>
                <c:pt idx="11322">
                  <c:v>254.56100000000001</c:v>
                </c:pt>
                <c:pt idx="11323">
                  <c:v>255.20099999999999</c:v>
                </c:pt>
                <c:pt idx="11324">
                  <c:v>255.84700000000001</c:v>
                </c:pt>
                <c:pt idx="11325">
                  <c:v>256.49799999999965</c:v>
                </c:pt>
                <c:pt idx="11326">
                  <c:v>257.15600000000001</c:v>
                </c:pt>
                <c:pt idx="11327">
                  <c:v>257.81900000000002</c:v>
                </c:pt>
                <c:pt idx="11328">
                  <c:v>258.48799999999977</c:v>
                </c:pt>
                <c:pt idx="11329">
                  <c:v>259.16300000000001</c:v>
                </c:pt>
                <c:pt idx="11330">
                  <c:v>259.84300000000002</c:v>
                </c:pt>
                <c:pt idx="11331">
                  <c:v>260.529</c:v>
                </c:pt>
                <c:pt idx="11332">
                  <c:v>261.22099999999978</c:v>
                </c:pt>
                <c:pt idx="11333">
                  <c:v>261.91799999999978</c:v>
                </c:pt>
                <c:pt idx="11334">
                  <c:v>262.62</c:v>
                </c:pt>
                <c:pt idx="11335">
                  <c:v>263.32799999999975</c:v>
                </c:pt>
                <c:pt idx="11336">
                  <c:v>264.041</c:v>
                </c:pt>
                <c:pt idx="11337">
                  <c:v>264.75900000000001</c:v>
                </c:pt>
                <c:pt idx="11338">
                  <c:v>265.48299999999978</c:v>
                </c:pt>
                <c:pt idx="11339">
                  <c:v>266.21099999999979</c:v>
                </c:pt>
                <c:pt idx="11340">
                  <c:v>266.94499999999999</c:v>
                </c:pt>
                <c:pt idx="11341">
                  <c:v>267.68299999999999</c:v>
                </c:pt>
                <c:pt idx="11342">
                  <c:v>268.42699999999962</c:v>
                </c:pt>
                <c:pt idx="11343">
                  <c:v>269.17500000000001</c:v>
                </c:pt>
                <c:pt idx="11344">
                  <c:v>269.92799999999966</c:v>
                </c:pt>
                <c:pt idx="11345">
                  <c:v>270.68599999999975</c:v>
                </c:pt>
                <c:pt idx="11346">
                  <c:v>271.44900000000001</c:v>
                </c:pt>
                <c:pt idx="11347">
                  <c:v>272.21599999999978</c:v>
                </c:pt>
                <c:pt idx="11348">
                  <c:v>272.98699999999963</c:v>
                </c:pt>
                <c:pt idx="11349">
                  <c:v>273.76299999999975</c:v>
                </c:pt>
                <c:pt idx="11350">
                  <c:v>274.54399999999993</c:v>
                </c:pt>
                <c:pt idx="11351">
                  <c:v>275.32900000000001</c:v>
                </c:pt>
                <c:pt idx="11352">
                  <c:v>276.11799999999999</c:v>
                </c:pt>
                <c:pt idx="11353">
                  <c:v>276.91099999999977</c:v>
                </c:pt>
                <c:pt idx="11354">
                  <c:v>277.70800000000003</c:v>
                </c:pt>
                <c:pt idx="11355">
                  <c:v>278.50900000000001</c:v>
                </c:pt>
                <c:pt idx="11356">
                  <c:v>279.315</c:v>
                </c:pt>
                <c:pt idx="11357">
                  <c:v>280.12400000000002</c:v>
                </c:pt>
                <c:pt idx="11358">
                  <c:v>280.93699999999961</c:v>
                </c:pt>
                <c:pt idx="11359">
                  <c:v>281.75400000000002</c:v>
                </c:pt>
                <c:pt idx="11360">
                  <c:v>282.57400000000001</c:v>
                </c:pt>
                <c:pt idx="11361">
                  <c:v>283.3979999999998</c:v>
                </c:pt>
                <c:pt idx="11362">
                  <c:v>284.22599999999977</c:v>
                </c:pt>
                <c:pt idx="11363">
                  <c:v>285.05599999999993</c:v>
                </c:pt>
                <c:pt idx="11364">
                  <c:v>285.89099999999979</c:v>
                </c:pt>
                <c:pt idx="11365">
                  <c:v>286.72799999999978</c:v>
                </c:pt>
                <c:pt idx="11366">
                  <c:v>287.56900000000002</c:v>
                </c:pt>
                <c:pt idx="11367">
                  <c:v>288.41299999999978</c:v>
                </c:pt>
                <c:pt idx="11368">
                  <c:v>289.26</c:v>
                </c:pt>
                <c:pt idx="11369">
                  <c:v>290.11</c:v>
                </c:pt>
                <c:pt idx="11370">
                  <c:v>290.96299999999979</c:v>
                </c:pt>
                <c:pt idx="11371">
                  <c:v>291.81900000000002</c:v>
                </c:pt>
                <c:pt idx="11372">
                  <c:v>292.67700000000002</c:v>
                </c:pt>
                <c:pt idx="11373">
                  <c:v>293.53799999999978</c:v>
                </c:pt>
                <c:pt idx="11374">
                  <c:v>294.40199999999965</c:v>
                </c:pt>
                <c:pt idx="11375">
                  <c:v>295.26799999999974</c:v>
                </c:pt>
                <c:pt idx="11376">
                  <c:v>296.1359999999998</c:v>
                </c:pt>
                <c:pt idx="11377">
                  <c:v>297.00700000000001</c:v>
                </c:pt>
                <c:pt idx="11378">
                  <c:v>297.88</c:v>
                </c:pt>
                <c:pt idx="11379">
                  <c:v>298.75599999999974</c:v>
                </c:pt>
                <c:pt idx="11380">
                  <c:v>299.63299999999975</c:v>
                </c:pt>
                <c:pt idx="11381">
                  <c:v>300.51299999999975</c:v>
                </c:pt>
                <c:pt idx="11382">
                  <c:v>301.39400000000001</c:v>
                </c:pt>
                <c:pt idx="11383">
                  <c:v>302.27699999999965</c:v>
                </c:pt>
                <c:pt idx="11384">
                  <c:v>303.16199999999975</c:v>
                </c:pt>
                <c:pt idx="11385">
                  <c:v>304.04899999999975</c:v>
                </c:pt>
                <c:pt idx="11386">
                  <c:v>304.93699999999961</c:v>
                </c:pt>
                <c:pt idx="11387">
                  <c:v>305.827</c:v>
                </c:pt>
                <c:pt idx="11388">
                  <c:v>306.71799999999979</c:v>
                </c:pt>
                <c:pt idx="11389">
                  <c:v>307.61</c:v>
                </c:pt>
                <c:pt idx="11390">
                  <c:v>308.50400000000002</c:v>
                </c:pt>
                <c:pt idx="11391">
                  <c:v>309.399</c:v>
                </c:pt>
                <c:pt idx="11392">
                  <c:v>310.29499999999979</c:v>
                </c:pt>
                <c:pt idx="11393">
                  <c:v>311.19299999999993</c:v>
                </c:pt>
                <c:pt idx="11394">
                  <c:v>312.09099999999978</c:v>
                </c:pt>
                <c:pt idx="11395">
                  <c:v>312.98899999999958</c:v>
                </c:pt>
                <c:pt idx="11396">
                  <c:v>313.88900000000001</c:v>
                </c:pt>
                <c:pt idx="11397">
                  <c:v>314.78899999999965</c:v>
                </c:pt>
                <c:pt idx="11398">
                  <c:v>315.69</c:v>
                </c:pt>
                <c:pt idx="11399">
                  <c:v>316.59199999999959</c:v>
                </c:pt>
                <c:pt idx="11400">
                  <c:v>317.49400000000003</c:v>
                </c:pt>
                <c:pt idx="11401">
                  <c:v>318.39599999999979</c:v>
                </c:pt>
                <c:pt idx="11402">
                  <c:v>319.29899999999958</c:v>
                </c:pt>
                <c:pt idx="11403">
                  <c:v>320.20099999999979</c:v>
                </c:pt>
                <c:pt idx="11404">
                  <c:v>321.10399999999993</c:v>
                </c:pt>
                <c:pt idx="11405">
                  <c:v>322.00700000000001</c:v>
                </c:pt>
                <c:pt idx="11406">
                  <c:v>322.91000000000003</c:v>
                </c:pt>
                <c:pt idx="11407">
                  <c:v>323.81200000000001</c:v>
                </c:pt>
                <c:pt idx="11408">
                  <c:v>324.71499999999975</c:v>
                </c:pt>
                <c:pt idx="11409">
                  <c:v>325.61700000000002</c:v>
                </c:pt>
                <c:pt idx="11410">
                  <c:v>326.51799999999974</c:v>
                </c:pt>
                <c:pt idx="11411">
                  <c:v>327.41999999999979</c:v>
                </c:pt>
                <c:pt idx="11412">
                  <c:v>328.32</c:v>
                </c:pt>
                <c:pt idx="11413">
                  <c:v>329.2199999999998</c:v>
                </c:pt>
                <c:pt idx="11414">
                  <c:v>330.12</c:v>
                </c:pt>
                <c:pt idx="11415">
                  <c:v>331.01799999999974</c:v>
                </c:pt>
                <c:pt idx="11416">
                  <c:v>331.91599999999966</c:v>
                </c:pt>
                <c:pt idx="11417">
                  <c:v>332.81200000000001</c:v>
                </c:pt>
                <c:pt idx="11418">
                  <c:v>333.70800000000003</c:v>
                </c:pt>
                <c:pt idx="11419">
                  <c:v>334.60199999999975</c:v>
                </c:pt>
                <c:pt idx="11420">
                  <c:v>335.49599999999958</c:v>
                </c:pt>
                <c:pt idx="11421">
                  <c:v>336.38799999999975</c:v>
                </c:pt>
                <c:pt idx="11422">
                  <c:v>337.27799999999979</c:v>
                </c:pt>
                <c:pt idx="11423">
                  <c:v>338.16699999999975</c:v>
                </c:pt>
                <c:pt idx="11424">
                  <c:v>339.05500000000001</c:v>
                </c:pt>
                <c:pt idx="11425">
                  <c:v>339.94099999999975</c:v>
                </c:pt>
                <c:pt idx="11426">
                  <c:v>340.82599999999979</c:v>
                </c:pt>
                <c:pt idx="11427">
                  <c:v>341.70800000000003</c:v>
                </c:pt>
                <c:pt idx="11428">
                  <c:v>342.589</c:v>
                </c:pt>
                <c:pt idx="11429">
                  <c:v>343.46799999999979</c:v>
                </c:pt>
                <c:pt idx="11430">
                  <c:v>344.34500000000008</c:v>
                </c:pt>
                <c:pt idx="11431">
                  <c:v>345.2199999999998</c:v>
                </c:pt>
                <c:pt idx="11432">
                  <c:v>346.09299999999979</c:v>
                </c:pt>
                <c:pt idx="11433">
                  <c:v>346.96299999999979</c:v>
                </c:pt>
                <c:pt idx="11434">
                  <c:v>347.83099999999979</c:v>
                </c:pt>
                <c:pt idx="11435">
                  <c:v>348.697</c:v>
                </c:pt>
                <c:pt idx="11436">
                  <c:v>349.56099999999975</c:v>
                </c:pt>
                <c:pt idx="11437">
                  <c:v>350.42200000000003</c:v>
                </c:pt>
                <c:pt idx="11438">
                  <c:v>351.28</c:v>
                </c:pt>
                <c:pt idx="11439">
                  <c:v>352.1359999999998</c:v>
                </c:pt>
                <c:pt idx="11440">
                  <c:v>352.98899999999958</c:v>
                </c:pt>
                <c:pt idx="11441">
                  <c:v>353.8400000000002</c:v>
                </c:pt>
                <c:pt idx="11442">
                  <c:v>354.68700000000001</c:v>
                </c:pt>
                <c:pt idx="11443">
                  <c:v>355.53199999999958</c:v>
                </c:pt>
                <c:pt idx="11444">
                  <c:v>356.37299999999999</c:v>
                </c:pt>
                <c:pt idx="11445">
                  <c:v>357.21199999999965</c:v>
                </c:pt>
                <c:pt idx="11446">
                  <c:v>358.04700000000008</c:v>
                </c:pt>
                <c:pt idx="11447">
                  <c:v>358.87900000000002</c:v>
                </c:pt>
                <c:pt idx="11448">
                  <c:v>359.70800000000003</c:v>
                </c:pt>
                <c:pt idx="11449">
                  <c:v>360.53399999999965</c:v>
                </c:pt>
                <c:pt idx="11450">
                  <c:v>361.35599999999999</c:v>
                </c:pt>
                <c:pt idx="11451">
                  <c:v>362.17500000000001</c:v>
                </c:pt>
                <c:pt idx="11452">
                  <c:v>362.98999999999978</c:v>
                </c:pt>
                <c:pt idx="11453">
                  <c:v>363.80200000000002</c:v>
                </c:pt>
                <c:pt idx="11454">
                  <c:v>364.61</c:v>
                </c:pt>
                <c:pt idx="11455">
                  <c:v>365.41499999999979</c:v>
                </c:pt>
                <c:pt idx="11456">
                  <c:v>366.21599999999978</c:v>
                </c:pt>
                <c:pt idx="11457">
                  <c:v>367.01299999999975</c:v>
                </c:pt>
                <c:pt idx="11458">
                  <c:v>367.80500000000001</c:v>
                </c:pt>
                <c:pt idx="11459">
                  <c:v>368.59500000000003</c:v>
                </c:pt>
                <c:pt idx="11460">
                  <c:v>369.38</c:v>
                </c:pt>
                <c:pt idx="11461">
                  <c:v>370.161</c:v>
                </c:pt>
                <c:pt idx="11462">
                  <c:v>370.93799999999965</c:v>
                </c:pt>
                <c:pt idx="11463">
                  <c:v>371.71</c:v>
                </c:pt>
                <c:pt idx="11464">
                  <c:v>372.47899999999959</c:v>
                </c:pt>
                <c:pt idx="11465">
                  <c:v>373.24299999999999</c:v>
                </c:pt>
                <c:pt idx="11466">
                  <c:v>374.00299999999999</c:v>
                </c:pt>
                <c:pt idx="11467">
                  <c:v>374.75900000000001</c:v>
                </c:pt>
                <c:pt idx="11468">
                  <c:v>375.51</c:v>
                </c:pt>
                <c:pt idx="11469">
                  <c:v>376.25700000000001</c:v>
                </c:pt>
                <c:pt idx="11470">
                  <c:v>377</c:v>
                </c:pt>
                <c:pt idx="11471">
                  <c:v>377.73699999999963</c:v>
                </c:pt>
                <c:pt idx="11472">
                  <c:v>378.4699999999998</c:v>
                </c:pt>
                <c:pt idx="11473">
                  <c:v>379.19900000000001</c:v>
                </c:pt>
                <c:pt idx="11474">
                  <c:v>379.92299999999977</c:v>
                </c:pt>
                <c:pt idx="11475">
                  <c:v>380.64200000000022</c:v>
                </c:pt>
                <c:pt idx="11476">
                  <c:v>381.35599999999999</c:v>
                </c:pt>
                <c:pt idx="11477">
                  <c:v>382.065</c:v>
                </c:pt>
                <c:pt idx="11478">
                  <c:v>382.77</c:v>
                </c:pt>
                <c:pt idx="11479">
                  <c:v>383.46899999999965</c:v>
                </c:pt>
                <c:pt idx="11480">
                  <c:v>384.16399999999999</c:v>
                </c:pt>
                <c:pt idx="11481">
                  <c:v>384.85300000000001</c:v>
                </c:pt>
                <c:pt idx="11482">
                  <c:v>385.53799999999978</c:v>
                </c:pt>
                <c:pt idx="11483">
                  <c:v>386.21699999999959</c:v>
                </c:pt>
                <c:pt idx="11484">
                  <c:v>386.892</c:v>
                </c:pt>
                <c:pt idx="11485">
                  <c:v>387.56099999999975</c:v>
                </c:pt>
                <c:pt idx="11486">
                  <c:v>388.2249999999998</c:v>
                </c:pt>
                <c:pt idx="11487">
                  <c:v>388.88400000000001</c:v>
                </c:pt>
                <c:pt idx="11488">
                  <c:v>389.53699999999958</c:v>
                </c:pt>
                <c:pt idx="11489">
                  <c:v>390.185</c:v>
                </c:pt>
                <c:pt idx="11490">
                  <c:v>390.82799999999975</c:v>
                </c:pt>
                <c:pt idx="11491">
                  <c:v>391.46599999999978</c:v>
                </c:pt>
                <c:pt idx="11492">
                  <c:v>392.09799999999979</c:v>
                </c:pt>
                <c:pt idx="11493">
                  <c:v>392.7249999999998</c:v>
                </c:pt>
                <c:pt idx="11494">
                  <c:v>393.346</c:v>
                </c:pt>
                <c:pt idx="11495">
                  <c:v>393.96199999999965</c:v>
                </c:pt>
                <c:pt idx="11496">
                  <c:v>394.572</c:v>
                </c:pt>
                <c:pt idx="11497">
                  <c:v>395.17700000000002</c:v>
                </c:pt>
                <c:pt idx="11498">
                  <c:v>395.77599999999978</c:v>
                </c:pt>
                <c:pt idx="11499">
                  <c:v>396.37</c:v>
                </c:pt>
                <c:pt idx="11500">
                  <c:v>396.95800000000003</c:v>
                </c:pt>
                <c:pt idx="11501">
                  <c:v>397.541</c:v>
                </c:pt>
                <c:pt idx="11502">
                  <c:v>398.11700000000002</c:v>
                </c:pt>
                <c:pt idx="11503">
                  <c:v>398.68799999999999</c:v>
                </c:pt>
                <c:pt idx="11504">
                  <c:v>399.25400000000002</c:v>
                </c:pt>
                <c:pt idx="11505">
                  <c:v>399.81400000000002</c:v>
                </c:pt>
                <c:pt idx="11506">
                  <c:v>400.36799999999999</c:v>
                </c:pt>
                <c:pt idx="11507">
                  <c:v>400.91599999999966</c:v>
                </c:pt>
                <c:pt idx="11508">
                  <c:v>401.459</c:v>
                </c:pt>
                <c:pt idx="11509">
                  <c:v>401.99599999999958</c:v>
                </c:pt>
                <c:pt idx="11510">
                  <c:v>402.52599999999978</c:v>
                </c:pt>
                <c:pt idx="11511">
                  <c:v>403.05200000000002</c:v>
                </c:pt>
                <c:pt idx="11512">
                  <c:v>403.57100000000003</c:v>
                </c:pt>
                <c:pt idx="11513">
                  <c:v>404.08499999999975</c:v>
                </c:pt>
                <c:pt idx="11514">
                  <c:v>404.59199999999959</c:v>
                </c:pt>
                <c:pt idx="11515">
                  <c:v>405.09399999999965</c:v>
                </c:pt>
                <c:pt idx="11516">
                  <c:v>405.59</c:v>
                </c:pt>
                <c:pt idx="11517">
                  <c:v>406.08</c:v>
                </c:pt>
                <c:pt idx="11518">
                  <c:v>406.565</c:v>
                </c:pt>
                <c:pt idx="11519">
                  <c:v>407.04300000000001</c:v>
                </c:pt>
                <c:pt idx="11520">
                  <c:v>407.51599999999979</c:v>
                </c:pt>
                <c:pt idx="11521">
                  <c:v>407.98200000000003</c:v>
                </c:pt>
                <c:pt idx="11522">
                  <c:v>408.44299999999993</c:v>
                </c:pt>
                <c:pt idx="11523">
                  <c:v>408.8979999999998</c:v>
                </c:pt>
                <c:pt idx="11524">
                  <c:v>409.34699999999975</c:v>
                </c:pt>
                <c:pt idx="11525">
                  <c:v>409.78999999999979</c:v>
                </c:pt>
                <c:pt idx="11526">
                  <c:v>410.22699999999958</c:v>
                </c:pt>
                <c:pt idx="11527">
                  <c:v>410.65899999999999</c:v>
                </c:pt>
                <c:pt idx="11528">
                  <c:v>411.084</c:v>
                </c:pt>
                <c:pt idx="11529">
                  <c:v>411.50299999999999</c:v>
                </c:pt>
                <c:pt idx="11530">
                  <c:v>411.91699999999958</c:v>
                </c:pt>
                <c:pt idx="11531">
                  <c:v>412.32499999999999</c:v>
                </c:pt>
                <c:pt idx="11532">
                  <c:v>412.72599999999977</c:v>
                </c:pt>
                <c:pt idx="11533">
                  <c:v>413.12200000000001</c:v>
                </c:pt>
                <c:pt idx="11534">
                  <c:v>413.512</c:v>
                </c:pt>
                <c:pt idx="11535">
                  <c:v>413.89599999999979</c:v>
                </c:pt>
                <c:pt idx="11536">
                  <c:v>414.27499999999975</c:v>
                </c:pt>
                <c:pt idx="11537">
                  <c:v>414.64699999999999</c:v>
                </c:pt>
                <c:pt idx="11538">
                  <c:v>415.01400000000001</c:v>
                </c:pt>
                <c:pt idx="11539">
                  <c:v>415.37400000000002</c:v>
                </c:pt>
                <c:pt idx="11540">
                  <c:v>415.72899999999959</c:v>
                </c:pt>
                <c:pt idx="11541">
                  <c:v>416.07799999999975</c:v>
                </c:pt>
                <c:pt idx="11542">
                  <c:v>416.42200000000003</c:v>
                </c:pt>
                <c:pt idx="11543">
                  <c:v>416.75900000000001</c:v>
                </c:pt>
                <c:pt idx="11544">
                  <c:v>417.09099999999978</c:v>
                </c:pt>
                <c:pt idx="11545">
                  <c:v>417.41599999999966</c:v>
                </c:pt>
                <c:pt idx="11546">
                  <c:v>417.73599999999965</c:v>
                </c:pt>
                <c:pt idx="11547">
                  <c:v>418.05099999999999</c:v>
                </c:pt>
                <c:pt idx="11548">
                  <c:v>418.35899999999975</c:v>
                </c:pt>
                <c:pt idx="11549">
                  <c:v>418.66199999999975</c:v>
                </c:pt>
                <c:pt idx="11550">
                  <c:v>418.959</c:v>
                </c:pt>
                <c:pt idx="11551">
                  <c:v>419.25099999999975</c:v>
                </c:pt>
                <c:pt idx="11552">
                  <c:v>419.53699999999958</c:v>
                </c:pt>
                <c:pt idx="11553">
                  <c:v>419.81700000000001</c:v>
                </c:pt>
                <c:pt idx="11554">
                  <c:v>420.09099999999978</c:v>
                </c:pt>
                <c:pt idx="11555">
                  <c:v>420.36</c:v>
                </c:pt>
                <c:pt idx="11556">
                  <c:v>420.62299999999999</c:v>
                </c:pt>
                <c:pt idx="11557">
                  <c:v>420.88099999999974</c:v>
                </c:pt>
                <c:pt idx="11558">
                  <c:v>421.13299999999975</c:v>
                </c:pt>
                <c:pt idx="11559">
                  <c:v>421.38</c:v>
                </c:pt>
                <c:pt idx="11560">
                  <c:v>421.62099999999975</c:v>
                </c:pt>
                <c:pt idx="11561">
                  <c:v>421.85599999999999</c:v>
                </c:pt>
                <c:pt idx="11562">
                  <c:v>422.08699999999965</c:v>
                </c:pt>
                <c:pt idx="11563">
                  <c:v>422.31099999999975</c:v>
                </c:pt>
                <c:pt idx="11564">
                  <c:v>422.53099999999978</c:v>
                </c:pt>
                <c:pt idx="11565">
                  <c:v>422.74400000000026</c:v>
                </c:pt>
                <c:pt idx="11566">
                  <c:v>422.95299999999975</c:v>
                </c:pt>
                <c:pt idx="11567">
                  <c:v>423.15600000000001</c:v>
                </c:pt>
                <c:pt idx="11568">
                  <c:v>423.35399999999993</c:v>
                </c:pt>
                <c:pt idx="11569">
                  <c:v>423.54599999999999</c:v>
                </c:pt>
                <c:pt idx="11570">
                  <c:v>423.73299999999978</c:v>
                </c:pt>
                <c:pt idx="11571">
                  <c:v>423.91499999999979</c:v>
                </c:pt>
                <c:pt idx="11572">
                  <c:v>424.09199999999959</c:v>
                </c:pt>
                <c:pt idx="11573">
                  <c:v>424.26299999999975</c:v>
                </c:pt>
                <c:pt idx="11574">
                  <c:v>424.42999999999978</c:v>
                </c:pt>
                <c:pt idx="11575">
                  <c:v>424.59099999999978</c:v>
                </c:pt>
                <c:pt idx="11576">
                  <c:v>424.74700000000001</c:v>
                </c:pt>
                <c:pt idx="11577">
                  <c:v>424.8979999999998</c:v>
                </c:pt>
                <c:pt idx="11578">
                  <c:v>425.04399999999993</c:v>
                </c:pt>
                <c:pt idx="11579">
                  <c:v>425.185</c:v>
                </c:pt>
                <c:pt idx="11580">
                  <c:v>425.32100000000003</c:v>
                </c:pt>
                <c:pt idx="11581">
                  <c:v>425.452</c:v>
                </c:pt>
                <c:pt idx="11582">
                  <c:v>425.57799999999975</c:v>
                </c:pt>
                <c:pt idx="11583">
                  <c:v>425.69900000000001</c:v>
                </c:pt>
                <c:pt idx="11584">
                  <c:v>425.81599999999975</c:v>
                </c:pt>
                <c:pt idx="11585">
                  <c:v>425.92699999999962</c:v>
                </c:pt>
                <c:pt idx="11586">
                  <c:v>426.03399999999965</c:v>
                </c:pt>
                <c:pt idx="11587">
                  <c:v>426.1359999999998</c:v>
                </c:pt>
                <c:pt idx="11588">
                  <c:v>426.23299999999978</c:v>
                </c:pt>
                <c:pt idx="11589">
                  <c:v>426.32499999999999</c:v>
                </c:pt>
                <c:pt idx="11590">
                  <c:v>426.41299999999978</c:v>
                </c:pt>
                <c:pt idx="11591">
                  <c:v>426.49599999999958</c:v>
                </c:pt>
                <c:pt idx="11592">
                  <c:v>426.57400000000001</c:v>
                </c:pt>
                <c:pt idx="11593">
                  <c:v>426.64800000000002</c:v>
                </c:pt>
                <c:pt idx="11594">
                  <c:v>426.71799999999979</c:v>
                </c:pt>
                <c:pt idx="11595">
                  <c:v>426.78199999999958</c:v>
                </c:pt>
                <c:pt idx="11596">
                  <c:v>426.84300000000002</c:v>
                </c:pt>
                <c:pt idx="11597">
                  <c:v>426.899</c:v>
                </c:pt>
                <c:pt idx="11598">
                  <c:v>426.95</c:v>
                </c:pt>
                <c:pt idx="11599">
                  <c:v>426.99699999999962</c:v>
                </c:pt>
                <c:pt idx="11600">
                  <c:v>427.04</c:v>
                </c:pt>
                <c:pt idx="11601">
                  <c:v>427.07799999999975</c:v>
                </c:pt>
                <c:pt idx="11602">
                  <c:v>427.11200000000002</c:v>
                </c:pt>
                <c:pt idx="11603">
                  <c:v>427.14200000000022</c:v>
                </c:pt>
                <c:pt idx="11604">
                  <c:v>427.16699999999975</c:v>
                </c:pt>
                <c:pt idx="11605">
                  <c:v>427.18900000000002</c:v>
                </c:pt>
                <c:pt idx="11606">
                  <c:v>427.20599999999979</c:v>
                </c:pt>
                <c:pt idx="11607">
                  <c:v>427.21899999999965</c:v>
                </c:pt>
                <c:pt idx="11608">
                  <c:v>427.22799999999978</c:v>
                </c:pt>
                <c:pt idx="11609">
                  <c:v>427.23299999999978</c:v>
                </c:pt>
                <c:pt idx="11610">
                  <c:v>427.23399999999958</c:v>
                </c:pt>
                <c:pt idx="11611">
                  <c:v>427.23099999999965</c:v>
                </c:pt>
                <c:pt idx="11612">
                  <c:v>427.22399999999965</c:v>
                </c:pt>
                <c:pt idx="11613">
                  <c:v>427.21299999999979</c:v>
                </c:pt>
                <c:pt idx="11614">
                  <c:v>427.19900000000001</c:v>
                </c:pt>
                <c:pt idx="11615">
                  <c:v>427.18</c:v>
                </c:pt>
                <c:pt idx="11616">
                  <c:v>427.15800000000002</c:v>
                </c:pt>
                <c:pt idx="11617">
                  <c:v>427.13099999999974</c:v>
                </c:pt>
                <c:pt idx="11618">
                  <c:v>427.101</c:v>
                </c:pt>
                <c:pt idx="11619">
                  <c:v>427.06799999999993</c:v>
                </c:pt>
                <c:pt idx="11620">
                  <c:v>427.03</c:v>
                </c:pt>
                <c:pt idx="11621">
                  <c:v>426.98899999999958</c:v>
                </c:pt>
                <c:pt idx="11622">
                  <c:v>426.94499999999999</c:v>
                </c:pt>
                <c:pt idx="11623">
                  <c:v>426.89599999999979</c:v>
                </c:pt>
                <c:pt idx="11624">
                  <c:v>426.84399999999999</c:v>
                </c:pt>
                <c:pt idx="11625">
                  <c:v>426.78899999999965</c:v>
                </c:pt>
                <c:pt idx="11626">
                  <c:v>426.72999999999979</c:v>
                </c:pt>
                <c:pt idx="11627">
                  <c:v>426.66800000000001</c:v>
                </c:pt>
                <c:pt idx="11628">
                  <c:v>426.60199999999975</c:v>
                </c:pt>
                <c:pt idx="11629">
                  <c:v>426.53299999999979</c:v>
                </c:pt>
                <c:pt idx="11630">
                  <c:v>426.46099999999979</c:v>
                </c:pt>
                <c:pt idx="11631">
                  <c:v>426.38499999999999</c:v>
                </c:pt>
                <c:pt idx="11632">
                  <c:v>426.30599999999993</c:v>
                </c:pt>
                <c:pt idx="11633">
                  <c:v>426.22299999999979</c:v>
                </c:pt>
                <c:pt idx="11634">
                  <c:v>426.13799999999975</c:v>
                </c:pt>
                <c:pt idx="11635">
                  <c:v>426.04899999999975</c:v>
                </c:pt>
                <c:pt idx="11636">
                  <c:v>425.95699999999965</c:v>
                </c:pt>
                <c:pt idx="11637">
                  <c:v>425.86200000000002</c:v>
                </c:pt>
                <c:pt idx="11638">
                  <c:v>425.76299999999975</c:v>
                </c:pt>
                <c:pt idx="11639">
                  <c:v>425.66199999999975</c:v>
                </c:pt>
                <c:pt idx="11640">
                  <c:v>425.55700000000002</c:v>
                </c:pt>
                <c:pt idx="11641">
                  <c:v>425.45</c:v>
                </c:pt>
                <c:pt idx="11642">
                  <c:v>425.339</c:v>
                </c:pt>
                <c:pt idx="11643">
                  <c:v>425.22599999999977</c:v>
                </c:pt>
                <c:pt idx="11644">
                  <c:v>425.10899999999975</c:v>
                </c:pt>
                <c:pt idx="11645">
                  <c:v>424.98999999999978</c:v>
                </c:pt>
                <c:pt idx="11646">
                  <c:v>424.86700000000002</c:v>
                </c:pt>
                <c:pt idx="11647">
                  <c:v>424.74200000000002</c:v>
                </c:pt>
                <c:pt idx="11648">
                  <c:v>424.61399999999975</c:v>
                </c:pt>
                <c:pt idx="11649">
                  <c:v>424.48299999999978</c:v>
                </c:pt>
                <c:pt idx="11650">
                  <c:v>424.35</c:v>
                </c:pt>
                <c:pt idx="11651">
                  <c:v>424.21299999999979</c:v>
                </c:pt>
                <c:pt idx="11652">
                  <c:v>424.07400000000001</c:v>
                </c:pt>
                <c:pt idx="11653">
                  <c:v>423.93199999999962</c:v>
                </c:pt>
                <c:pt idx="11654">
                  <c:v>423.78799999999978</c:v>
                </c:pt>
                <c:pt idx="11655">
                  <c:v>423.64000000000021</c:v>
                </c:pt>
                <c:pt idx="11656">
                  <c:v>423.48999999999978</c:v>
                </c:pt>
                <c:pt idx="11657">
                  <c:v>423.33799999999979</c:v>
                </c:pt>
                <c:pt idx="11658">
                  <c:v>423.18299999999999</c:v>
                </c:pt>
                <c:pt idx="11659">
                  <c:v>423.02499999999975</c:v>
                </c:pt>
                <c:pt idx="11660">
                  <c:v>422.86500000000001</c:v>
                </c:pt>
                <c:pt idx="11661">
                  <c:v>422.702</c:v>
                </c:pt>
                <c:pt idx="11662">
                  <c:v>422.53699999999958</c:v>
                </c:pt>
                <c:pt idx="11663">
                  <c:v>422.36900000000026</c:v>
                </c:pt>
                <c:pt idx="11664">
                  <c:v>422.19900000000001</c:v>
                </c:pt>
                <c:pt idx="11665">
                  <c:v>422.02599999999978</c:v>
                </c:pt>
                <c:pt idx="11666">
                  <c:v>421.851</c:v>
                </c:pt>
                <c:pt idx="11667">
                  <c:v>421.673</c:v>
                </c:pt>
                <c:pt idx="11668">
                  <c:v>421.49299999999965</c:v>
                </c:pt>
                <c:pt idx="11669">
                  <c:v>421.31099999999975</c:v>
                </c:pt>
                <c:pt idx="11670">
                  <c:v>421.12599999999975</c:v>
                </c:pt>
                <c:pt idx="11671">
                  <c:v>420.93899999999962</c:v>
                </c:pt>
                <c:pt idx="11672">
                  <c:v>420.75</c:v>
                </c:pt>
                <c:pt idx="11673">
                  <c:v>420.55799999999999</c:v>
                </c:pt>
                <c:pt idx="11674">
                  <c:v>420.36399999999975</c:v>
                </c:pt>
                <c:pt idx="11675">
                  <c:v>420.16800000000001</c:v>
                </c:pt>
                <c:pt idx="11676">
                  <c:v>419.9699999999998</c:v>
                </c:pt>
                <c:pt idx="11677">
                  <c:v>419.76900000000001</c:v>
                </c:pt>
                <c:pt idx="11678">
                  <c:v>419.56700000000001</c:v>
                </c:pt>
                <c:pt idx="11679">
                  <c:v>419.36099999999999</c:v>
                </c:pt>
                <c:pt idx="11680">
                  <c:v>419.15400000000022</c:v>
                </c:pt>
                <c:pt idx="11681">
                  <c:v>418.94499999999999</c:v>
                </c:pt>
                <c:pt idx="11682">
                  <c:v>418.73299999999978</c:v>
                </c:pt>
                <c:pt idx="11683">
                  <c:v>418.52</c:v>
                </c:pt>
                <c:pt idx="11684">
                  <c:v>418.30399999999975</c:v>
                </c:pt>
                <c:pt idx="11685">
                  <c:v>418.08599999999979</c:v>
                </c:pt>
                <c:pt idx="11686">
                  <c:v>417.86599999999999</c:v>
                </c:pt>
                <c:pt idx="11687">
                  <c:v>417.64400000000023</c:v>
                </c:pt>
                <c:pt idx="11688">
                  <c:v>417.41999999999979</c:v>
                </c:pt>
                <c:pt idx="11689">
                  <c:v>417.19400000000002</c:v>
                </c:pt>
                <c:pt idx="11690">
                  <c:v>416.96499999999975</c:v>
                </c:pt>
                <c:pt idx="11691">
                  <c:v>416.73499999999979</c:v>
                </c:pt>
                <c:pt idx="11692">
                  <c:v>416.50299999999999</c:v>
                </c:pt>
                <c:pt idx="11693">
                  <c:v>416.26900000000001</c:v>
                </c:pt>
                <c:pt idx="11694">
                  <c:v>416.03199999999958</c:v>
                </c:pt>
                <c:pt idx="11695">
                  <c:v>415.79399999999958</c:v>
                </c:pt>
                <c:pt idx="11696">
                  <c:v>415.55399999999975</c:v>
                </c:pt>
                <c:pt idx="11697">
                  <c:v>415.31200000000001</c:v>
                </c:pt>
                <c:pt idx="11698">
                  <c:v>415.06700000000001</c:v>
                </c:pt>
                <c:pt idx="11699">
                  <c:v>414.82100000000003</c:v>
                </c:pt>
                <c:pt idx="11700">
                  <c:v>414.57299999999975</c:v>
                </c:pt>
                <c:pt idx="11701">
                  <c:v>414.32299999999975</c:v>
                </c:pt>
                <c:pt idx="11702">
                  <c:v>414.07100000000003</c:v>
                </c:pt>
                <c:pt idx="11703">
                  <c:v>413.81700000000001</c:v>
                </c:pt>
                <c:pt idx="11704">
                  <c:v>413.56099999999975</c:v>
                </c:pt>
                <c:pt idx="11705">
                  <c:v>413.30399999999975</c:v>
                </c:pt>
                <c:pt idx="11706">
                  <c:v>413.04399999999993</c:v>
                </c:pt>
                <c:pt idx="11707">
                  <c:v>412.78299999999979</c:v>
                </c:pt>
                <c:pt idx="11708">
                  <c:v>412.51900000000001</c:v>
                </c:pt>
                <c:pt idx="11709">
                  <c:v>412.25400000000002</c:v>
                </c:pt>
                <c:pt idx="11710">
                  <c:v>411.98699999999963</c:v>
                </c:pt>
                <c:pt idx="11711">
                  <c:v>411.71799999999979</c:v>
                </c:pt>
                <c:pt idx="11712">
                  <c:v>411.447</c:v>
                </c:pt>
                <c:pt idx="11713">
                  <c:v>411.17399999999975</c:v>
                </c:pt>
                <c:pt idx="11714">
                  <c:v>410.9</c:v>
                </c:pt>
                <c:pt idx="11715">
                  <c:v>410.62299999999999</c:v>
                </c:pt>
                <c:pt idx="11716">
                  <c:v>410.34500000000008</c:v>
                </c:pt>
                <c:pt idx="11717">
                  <c:v>410.065</c:v>
                </c:pt>
                <c:pt idx="11718">
                  <c:v>409.78299999999979</c:v>
                </c:pt>
                <c:pt idx="11719">
                  <c:v>409.49899999999963</c:v>
                </c:pt>
                <c:pt idx="11720">
                  <c:v>409.214</c:v>
                </c:pt>
                <c:pt idx="11721">
                  <c:v>408.92599999999965</c:v>
                </c:pt>
                <c:pt idx="11722">
                  <c:v>408.637</c:v>
                </c:pt>
                <c:pt idx="11723">
                  <c:v>408.346</c:v>
                </c:pt>
                <c:pt idx="11724">
                  <c:v>408.053</c:v>
                </c:pt>
                <c:pt idx="11725">
                  <c:v>407.75799999999975</c:v>
                </c:pt>
                <c:pt idx="11726">
                  <c:v>407.46199999999965</c:v>
                </c:pt>
                <c:pt idx="11727">
                  <c:v>407.16399999999999</c:v>
                </c:pt>
                <c:pt idx="11728">
                  <c:v>406.86399999999975</c:v>
                </c:pt>
                <c:pt idx="11729">
                  <c:v>406.56200000000001</c:v>
                </c:pt>
                <c:pt idx="11730">
                  <c:v>406.25799999999975</c:v>
                </c:pt>
                <c:pt idx="11731">
                  <c:v>405.95299999999975</c:v>
                </c:pt>
                <c:pt idx="11732">
                  <c:v>405.64600000000002</c:v>
                </c:pt>
                <c:pt idx="11733">
                  <c:v>405.33699999999965</c:v>
                </c:pt>
                <c:pt idx="11734">
                  <c:v>405.02599999999978</c:v>
                </c:pt>
                <c:pt idx="11735">
                  <c:v>404.71299999999979</c:v>
                </c:pt>
                <c:pt idx="11736">
                  <c:v>404.399</c:v>
                </c:pt>
                <c:pt idx="11737">
                  <c:v>404.08300000000003</c:v>
                </c:pt>
                <c:pt idx="11738">
                  <c:v>403.76499999999999</c:v>
                </c:pt>
                <c:pt idx="11739">
                  <c:v>403.44600000000003</c:v>
                </c:pt>
                <c:pt idx="11740">
                  <c:v>403.12400000000002</c:v>
                </c:pt>
                <c:pt idx="11741">
                  <c:v>402.80099999999999</c:v>
                </c:pt>
                <c:pt idx="11742">
                  <c:v>402.47599999999977</c:v>
                </c:pt>
                <c:pt idx="11743">
                  <c:v>402.1500000000002</c:v>
                </c:pt>
                <c:pt idx="11744">
                  <c:v>401.82100000000003</c:v>
                </c:pt>
                <c:pt idx="11745">
                  <c:v>401.49099999999964</c:v>
                </c:pt>
                <c:pt idx="11746">
                  <c:v>401.15899999999999</c:v>
                </c:pt>
                <c:pt idx="11747">
                  <c:v>400.82599999999979</c:v>
                </c:pt>
                <c:pt idx="11748">
                  <c:v>400.48999999999978</c:v>
                </c:pt>
                <c:pt idx="11749">
                  <c:v>400.15300000000002</c:v>
                </c:pt>
                <c:pt idx="11750">
                  <c:v>399.81400000000002</c:v>
                </c:pt>
                <c:pt idx="11751">
                  <c:v>399.47399999999965</c:v>
                </c:pt>
                <c:pt idx="11752">
                  <c:v>399.13200000000001</c:v>
                </c:pt>
                <c:pt idx="11753">
                  <c:v>398.78799999999978</c:v>
                </c:pt>
                <c:pt idx="11754">
                  <c:v>398.44200000000001</c:v>
                </c:pt>
                <c:pt idx="11755">
                  <c:v>398.09500000000003</c:v>
                </c:pt>
                <c:pt idx="11756">
                  <c:v>397.745</c:v>
                </c:pt>
                <c:pt idx="11757">
                  <c:v>397.39400000000001</c:v>
                </c:pt>
                <c:pt idx="11758">
                  <c:v>397.04199999999975</c:v>
                </c:pt>
                <c:pt idx="11759">
                  <c:v>396.68799999999999</c:v>
                </c:pt>
                <c:pt idx="11760">
                  <c:v>396.33199999999965</c:v>
                </c:pt>
                <c:pt idx="11761">
                  <c:v>395.97399999999965</c:v>
                </c:pt>
                <c:pt idx="11762">
                  <c:v>395.61500000000001</c:v>
                </c:pt>
                <c:pt idx="11763">
                  <c:v>395.25400000000002</c:v>
                </c:pt>
                <c:pt idx="11764">
                  <c:v>394.89099999999979</c:v>
                </c:pt>
                <c:pt idx="11765">
                  <c:v>394.52699999999965</c:v>
                </c:pt>
                <c:pt idx="11766">
                  <c:v>394.161</c:v>
                </c:pt>
                <c:pt idx="11767">
                  <c:v>393.79299999999978</c:v>
                </c:pt>
                <c:pt idx="11768">
                  <c:v>393.42399999999958</c:v>
                </c:pt>
                <c:pt idx="11769">
                  <c:v>393.053</c:v>
                </c:pt>
                <c:pt idx="11770">
                  <c:v>392.68</c:v>
                </c:pt>
                <c:pt idx="11771">
                  <c:v>392.30599999999993</c:v>
                </c:pt>
                <c:pt idx="11772">
                  <c:v>391.92999999999978</c:v>
                </c:pt>
                <c:pt idx="11773">
                  <c:v>391.553</c:v>
                </c:pt>
                <c:pt idx="11774">
                  <c:v>391.17399999999975</c:v>
                </c:pt>
                <c:pt idx="11775">
                  <c:v>390.79299999999978</c:v>
                </c:pt>
                <c:pt idx="11776">
                  <c:v>390.41099999999977</c:v>
                </c:pt>
                <c:pt idx="11777">
                  <c:v>390.02699999999965</c:v>
                </c:pt>
                <c:pt idx="11778">
                  <c:v>389.64200000000022</c:v>
                </c:pt>
                <c:pt idx="11779">
                  <c:v>389.255</c:v>
                </c:pt>
                <c:pt idx="11780">
                  <c:v>388.86599999999999</c:v>
                </c:pt>
                <c:pt idx="11781">
                  <c:v>388.47599999999977</c:v>
                </c:pt>
                <c:pt idx="11782">
                  <c:v>388.08499999999975</c:v>
                </c:pt>
                <c:pt idx="11783">
                  <c:v>387.69200000000001</c:v>
                </c:pt>
                <c:pt idx="11784">
                  <c:v>387.29700000000003</c:v>
                </c:pt>
                <c:pt idx="11785">
                  <c:v>386.90099999999978</c:v>
                </c:pt>
                <c:pt idx="11786">
                  <c:v>386.50400000000002</c:v>
                </c:pt>
                <c:pt idx="11787">
                  <c:v>386.10399999999993</c:v>
                </c:pt>
                <c:pt idx="11788">
                  <c:v>385.70400000000001</c:v>
                </c:pt>
                <c:pt idx="11789">
                  <c:v>385.30200000000002</c:v>
                </c:pt>
                <c:pt idx="11790">
                  <c:v>384.899</c:v>
                </c:pt>
                <c:pt idx="11791">
                  <c:v>384.49400000000003</c:v>
                </c:pt>
                <c:pt idx="11792">
                  <c:v>384.08799999999979</c:v>
                </c:pt>
                <c:pt idx="11793">
                  <c:v>383.68099999999993</c:v>
                </c:pt>
                <c:pt idx="11794">
                  <c:v>383.27199999999965</c:v>
                </c:pt>
                <c:pt idx="11795">
                  <c:v>382.86200000000002</c:v>
                </c:pt>
                <c:pt idx="11796">
                  <c:v>382.45</c:v>
                </c:pt>
                <c:pt idx="11797">
                  <c:v>382.03799999999978</c:v>
                </c:pt>
                <c:pt idx="11798">
                  <c:v>381.62400000000002</c:v>
                </c:pt>
                <c:pt idx="11799">
                  <c:v>381.209</c:v>
                </c:pt>
                <c:pt idx="11800">
                  <c:v>380.79199999999958</c:v>
                </c:pt>
                <c:pt idx="11801">
                  <c:v>380.37400000000002</c:v>
                </c:pt>
                <c:pt idx="11802">
                  <c:v>379.95499999999993</c:v>
                </c:pt>
                <c:pt idx="11803">
                  <c:v>379.53500000000003</c:v>
                </c:pt>
                <c:pt idx="11804">
                  <c:v>379.11399999999975</c:v>
                </c:pt>
                <c:pt idx="11805">
                  <c:v>378.69099999999975</c:v>
                </c:pt>
                <c:pt idx="11806">
                  <c:v>378.26799999999974</c:v>
                </c:pt>
                <c:pt idx="11807">
                  <c:v>377.84300000000002</c:v>
                </c:pt>
                <c:pt idx="11808">
                  <c:v>377.41699999999958</c:v>
                </c:pt>
                <c:pt idx="11809">
                  <c:v>376.99099999999964</c:v>
                </c:pt>
                <c:pt idx="11810">
                  <c:v>376.56299999999999</c:v>
                </c:pt>
                <c:pt idx="11811">
                  <c:v>376.13400000000001</c:v>
                </c:pt>
                <c:pt idx="11812">
                  <c:v>375.70400000000001</c:v>
                </c:pt>
                <c:pt idx="11813">
                  <c:v>375.274</c:v>
                </c:pt>
                <c:pt idx="11814">
                  <c:v>374.84199999999993</c:v>
                </c:pt>
                <c:pt idx="11815">
                  <c:v>374.40899999999965</c:v>
                </c:pt>
                <c:pt idx="11816">
                  <c:v>373.97599999999977</c:v>
                </c:pt>
                <c:pt idx="11817">
                  <c:v>373.54199999999975</c:v>
                </c:pt>
                <c:pt idx="11818">
                  <c:v>373.10700000000008</c:v>
                </c:pt>
                <c:pt idx="11819">
                  <c:v>372.67099999999999</c:v>
                </c:pt>
                <c:pt idx="11820">
                  <c:v>372.23499999999979</c:v>
                </c:pt>
                <c:pt idx="11821">
                  <c:v>371.79700000000003</c:v>
                </c:pt>
                <c:pt idx="11822">
                  <c:v>371.35899999999975</c:v>
                </c:pt>
                <c:pt idx="11823">
                  <c:v>370.92099999999965</c:v>
                </c:pt>
                <c:pt idx="11824">
                  <c:v>370.48200000000003</c:v>
                </c:pt>
                <c:pt idx="11825">
                  <c:v>370.04199999999975</c:v>
                </c:pt>
                <c:pt idx="11826">
                  <c:v>369.60199999999975</c:v>
                </c:pt>
                <c:pt idx="11827">
                  <c:v>369.161</c:v>
                </c:pt>
                <c:pt idx="11828">
                  <c:v>368.71899999999965</c:v>
                </c:pt>
                <c:pt idx="11829">
                  <c:v>368.27799999999979</c:v>
                </c:pt>
                <c:pt idx="11830">
                  <c:v>367.83599999999979</c:v>
                </c:pt>
                <c:pt idx="11831">
                  <c:v>367.39299999999974</c:v>
                </c:pt>
                <c:pt idx="11832">
                  <c:v>366.95</c:v>
                </c:pt>
                <c:pt idx="11833">
                  <c:v>366.50700000000001</c:v>
                </c:pt>
                <c:pt idx="11834">
                  <c:v>366.06400000000002</c:v>
                </c:pt>
                <c:pt idx="11835">
                  <c:v>365.62</c:v>
                </c:pt>
                <c:pt idx="11836">
                  <c:v>365.17700000000002</c:v>
                </c:pt>
                <c:pt idx="11837">
                  <c:v>364.73299999999978</c:v>
                </c:pt>
                <c:pt idx="11838">
                  <c:v>364.28899999999965</c:v>
                </c:pt>
                <c:pt idx="11839">
                  <c:v>363.84500000000008</c:v>
                </c:pt>
                <c:pt idx="11840">
                  <c:v>363.4</c:v>
                </c:pt>
                <c:pt idx="11841">
                  <c:v>362.95699999999965</c:v>
                </c:pt>
                <c:pt idx="11842">
                  <c:v>362.51299999999975</c:v>
                </c:pt>
                <c:pt idx="11843">
                  <c:v>362.06900000000002</c:v>
                </c:pt>
                <c:pt idx="11844">
                  <c:v>361.625</c:v>
                </c:pt>
                <c:pt idx="11845">
                  <c:v>361.18200000000002</c:v>
                </c:pt>
                <c:pt idx="11846">
                  <c:v>360.73899999999958</c:v>
                </c:pt>
                <c:pt idx="11847">
                  <c:v>360.29599999999965</c:v>
                </c:pt>
                <c:pt idx="11848">
                  <c:v>359.85300000000001</c:v>
                </c:pt>
                <c:pt idx="11849">
                  <c:v>359.41099999999977</c:v>
                </c:pt>
                <c:pt idx="11850">
                  <c:v>358.96899999999965</c:v>
                </c:pt>
                <c:pt idx="11851">
                  <c:v>358.52799999999979</c:v>
                </c:pt>
                <c:pt idx="11852">
                  <c:v>358.08799999999979</c:v>
                </c:pt>
                <c:pt idx="11853">
                  <c:v>357.64699999999999</c:v>
                </c:pt>
                <c:pt idx="11854">
                  <c:v>357.20800000000003</c:v>
                </c:pt>
                <c:pt idx="11855">
                  <c:v>356.76900000000001</c:v>
                </c:pt>
                <c:pt idx="11856">
                  <c:v>356.33099999999979</c:v>
                </c:pt>
                <c:pt idx="11857">
                  <c:v>355.89400000000001</c:v>
                </c:pt>
                <c:pt idx="11858">
                  <c:v>355.45800000000003</c:v>
                </c:pt>
                <c:pt idx="11859">
                  <c:v>355.02199999999965</c:v>
                </c:pt>
                <c:pt idx="11860">
                  <c:v>354.58799999999979</c:v>
                </c:pt>
                <c:pt idx="11861">
                  <c:v>354.15400000000022</c:v>
                </c:pt>
                <c:pt idx="11862">
                  <c:v>353.72199999999958</c:v>
                </c:pt>
                <c:pt idx="11863">
                  <c:v>353.28999999999979</c:v>
                </c:pt>
                <c:pt idx="11864">
                  <c:v>352.86</c:v>
                </c:pt>
                <c:pt idx="11865">
                  <c:v>352.43099999999959</c:v>
                </c:pt>
                <c:pt idx="11866">
                  <c:v>352.00400000000002</c:v>
                </c:pt>
                <c:pt idx="11867">
                  <c:v>351.577</c:v>
                </c:pt>
                <c:pt idx="11868">
                  <c:v>351.15199999999999</c:v>
                </c:pt>
                <c:pt idx="11869">
                  <c:v>350.72899999999959</c:v>
                </c:pt>
                <c:pt idx="11870">
                  <c:v>350.30700000000002</c:v>
                </c:pt>
                <c:pt idx="11871">
                  <c:v>349.8859999999998</c:v>
                </c:pt>
                <c:pt idx="11872">
                  <c:v>349.46699999999959</c:v>
                </c:pt>
                <c:pt idx="11873">
                  <c:v>349.05</c:v>
                </c:pt>
                <c:pt idx="11874">
                  <c:v>348.63499999999999</c:v>
                </c:pt>
                <c:pt idx="11875">
                  <c:v>348.22099999999978</c:v>
                </c:pt>
                <c:pt idx="11876">
                  <c:v>347.80900000000008</c:v>
                </c:pt>
                <c:pt idx="11877">
                  <c:v>347.399</c:v>
                </c:pt>
                <c:pt idx="11878">
                  <c:v>346.99099999999964</c:v>
                </c:pt>
                <c:pt idx="11879">
                  <c:v>346.58499999999975</c:v>
                </c:pt>
                <c:pt idx="11880">
                  <c:v>346.18099999999993</c:v>
                </c:pt>
                <c:pt idx="11881">
                  <c:v>345.78</c:v>
                </c:pt>
                <c:pt idx="11882">
                  <c:v>345.38</c:v>
                </c:pt>
                <c:pt idx="11883">
                  <c:v>344.98299999999978</c:v>
                </c:pt>
                <c:pt idx="11884">
                  <c:v>344.58799999999979</c:v>
                </c:pt>
                <c:pt idx="11885">
                  <c:v>344.19600000000003</c:v>
                </c:pt>
                <c:pt idx="11886">
                  <c:v>343.80599999999993</c:v>
                </c:pt>
                <c:pt idx="11887">
                  <c:v>343.41799999999978</c:v>
                </c:pt>
                <c:pt idx="11888">
                  <c:v>343.03299999999979</c:v>
                </c:pt>
                <c:pt idx="11889">
                  <c:v>342.65100000000001</c:v>
                </c:pt>
                <c:pt idx="11890">
                  <c:v>342.27099999999979</c:v>
                </c:pt>
                <c:pt idx="11891">
                  <c:v>341.89400000000001</c:v>
                </c:pt>
                <c:pt idx="11892">
                  <c:v>341.52</c:v>
                </c:pt>
                <c:pt idx="11893">
                  <c:v>341.14900000000023</c:v>
                </c:pt>
                <c:pt idx="11894">
                  <c:v>340.78099999999978</c:v>
                </c:pt>
                <c:pt idx="11895">
                  <c:v>340.41599999999966</c:v>
                </c:pt>
                <c:pt idx="11896">
                  <c:v>340.05399999999975</c:v>
                </c:pt>
                <c:pt idx="11897">
                  <c:v>339.69499999999999</c:v>
                </c:pt>
                <c:pt idx="11898">
                  <c:v>339.339</c:v>
                </c:pt>
                <c:pt idx="11899">
                  <c:v>338.98599999999965</c:v>
                </c:pt>
                <c:pt idx="11900">
                  <c:v>338.637</c:v>
                </c:pt>
                <c:pt idx="11901">
                  <c:v>338.29099999999966</c:v>
                </c:pt>
                <c:pt idx="11902">
                  <c:v>337.94900000000001</c:v>
                </c:pt>
                <c:pt idx="11903">
                  <c:v>337.61</c:v>
                </c:pt>
                <c:pt idx="11904">
                  <c:v>337.27499999999975</c:v>
                </c:pt>
                <c:pt idx="11905">
                  <c:v>336.94400000000002</c:v>
                </c:pt>
                <c:pt idx="11906">
                  <c:v>336.61599999999999</c:v>
                </c:pt>
                <c:pt idx="11907">
                  <c:v>336.29199999999958</c:v>
                </c:pt>
                <c:pt idx="11908">
                  <c:v>335.97099999999978</c:v>
                </c:pt>
                <c:pt idx="11909">
                  <c:v>335.65499999999997</c:v>
                </c:pt>
                <c:pt idx="11910">
                  <c:v>335.34199999999993</c:v>
                </c:pt>
                <c:pt idx="11911">
                  <c:v>335.03399999999965</c:v>
                </c:pt>
                <c:pt idx="11912">
                  <c:v>334.72999999999979</c:v>
                </c:pt>
                <c:pt idx="11913">
                  <c:v>334.42999999999978</c:v>
                </c:pt>
                <c:pt idx="11914">
                  <c:v>334.13400000000001</c:v>
                </c:pt>
                <c:pt idx="11915">
                  <c:v>333.84199999999993</c:v>
                </c:pt>
                <c:pt idx="11916">
                  <c:v>333.55500000000001</c:v>
                </c:pt>
                <c:pt idx="11917">
                  <c:v>333.27199999999965</c:v>
                </c:pt>
                <c:pt idx="11918">
                  <c:v>332.99299999999965</c:v>
                </c:pt>
                <c:pt idx="11919">
                  <c:v>332.71899999999965</c:v>
                </c:pt>
                <c:pt idx="11920">
                  <c:v>332.45</c:v>
                </c:pt>
                <c:pt idx="11921">
                  <c:v>332.185</c:v>
                </c:pt>
                <c:pt idx="11922">
                  <c:v>331.92499999999978</c:v>
                </c:pt>
                <c:pt idx="11923">
                  <c:v>331.66899999999993</c:v>
                </c:pt>
                <c:pt idx="11924">
                  <c:v>331.41899999999958</c:v>
                </c:pt>
                <c:pt idx="11925">
                  <c:v>331.173</c:v>
                </c:pt>
                <c:pt idx="11926">
                  <c:v>330.93199999999962</c:v>
                </c:pt>
                <c:pt idx="11927">
                  <c:v>330.697</c:v>
                </c:pt>
                <c:pt idx="11928">
                  <c:v>330.46599999999978</c:v>
                </c:pt>
                <c:pt idx="11929">
                  <c:v>330.24</c:v>
                </c:pt>
                <c:pt idx="11930">
                  <c:v>330.02</c:v>
                </c:pt>
                <c:pt idx="11931">
                  <c:v>329.80399999999975</c:v>
                </c:pt>
                <c:pt idx="11932">
                  <c:v>329.59399999999965</c:v>
                </c:pt>
                <c:pt idx="11933">
                  <c:v>329.39</c:v>
                </c:pt>
                <c:pt idx="11934">
                  <c:v>329.19099999999975</c:v>
                </c:pt>
                <c:pt idx="11935">
                  <c:v>328.99699999999962</c:v>
                </c:pt>
                <c:pt idx="11936">
                  <c:v>328.80799999999999</c:v>
                </c:pt>
                <c:pt idx="11937">
                  <c:v>328.625</c:v>
                </c:pt>
                <c:pt idx="11938">
                  <c:v>328.44799999999975</c:v>
                </c:pt>
                <c:pt idx="11939">
                  <c:v>328.27699999999965</c:v>
                </c:pt>
                <c:pt idx="11940">
                  <c:v>328.11099999999999</c:v>
                </c:pt>
                <c:pt idx="11941">
                  <c:v>327.95099999999979</c:v>
                </c:pt>
                <c:pt idx="11942">
                  <c:v>327.79599999999965</c:v>
                </c:pt>
                <c:pt idx="11943">
                  <c:v>327.64800000000002</c:v>
                </c:pt>
                <c:pt idx="11944">
                  <c:v>327.505</c:v>
                </c:pt>
                <c:pt idx="11945">
                  <c:v>327.36799999999999</c:v>
                </c:pt>
                <c:pt idx="11946">
                  <c:v>327.23799999999977</c:v>
                </c:pt>
                <c:pt idx="11947">
                  <c:v>327.113</c:v>
                </c:pt>
                <c:pt idx="11948">
                  <c:v>326.99400000000003</c:v>
                </c:pt>
                <c:pt idx="11949">
                  <c:v>326.88200000000001</c:v>
                </c:pt>
                <c:pt idx="11950">
                  <c:v>326.77599999999978</c:v>
                </c:pt>
                <c:pt idx="11951">
                  <c:v>326.67500000000001</c:v>
                </c:pt>
                <c:pt idx="11952">
                  <c:v>326.58199999999965</c:v>
                </c:pt>
                <c:pt idx="11953">
                  <c:v>326.49400000000003</c:v>
                </c:pt>
                <c:pt idx="11954">
                  <c:v>326.41299999999978</c:v>
                </c:pt>
                <c:pt idx="11955">
                  <c:v>326.33799999999979</c:v>
                </c:pt>
                <c:pt idx="11956">
                  <c:v>326.27</c:v>
                </c:pt>
                <c:pt idx="11957">
                  <c:v>326.20800000000003</c:v>
                </c:pt>
                <c:pt idx="11958">
                  <c:v>326.15199999999999</c:v>
                </c:pt>
                <c:pt idx="11959">
                  <c:v>326.10300000000001</c:v>
                </c:pt>
                <c:pt idx="11960">
                  <c:v>326.06099999999975</c:v>
                </c:pt>
                <c:pt idx="11961">
                  <c:v>326.02499999999975</c:v>
                </c:pt>
                <c:pt idx="11962">
                  <c:v>325.99599999999958</c:v>
                </c:pt>
                <c:pt idx="11963">
                  <c:v>325.97399999999965</c:v>
                </c:pt>
                <c:pt idx="11964">
                  <c:v>325.95800000000003</c:v>
                </c:pt>
                <c:pt idx="11965">
                  <c:v>325.94900000000001</c:v>
                </c:pt>
                <c:pt idx="11966">
                  <c:v>325.947</c:v>
                </c:pt>
                <c:pt idx="11967">
                  <c:v>325.95099999999979</c:v>
                </c:pt>
                <c:pt idx="11968">
                  <c:v>325.96299999999979</c:v>
                </c:pt>
                <c:pt idx="11969">
                  <c:v>325.98099999999965</c:v>
                </c:pt>
                <c:pt idx="11970">
                  <c:v>326.00599999999974</c:v>
                </c:pt>
                <c:pt idx="11971">
                  <c:v>326.03799999999978</c:v>
                </c:pt>
                <c:pt idx="11972">
                  <c:v>326.077</c:v>
                </c:pt>
                <c:pt idx="11973">
                  <c:v>326.12299999999999</c:v>
                </c:pt>
                <c:pt idx="11974">
                  <c:v>326.17500000000001</c:v>
                </c:pt>
                <c:pt idx="11975">
                  <c:v>326.23499999999979</c:v>
                </c:pt>
                <c:pt idx="11976">
                  <c:v>326.30200000000002</c:v>
                </c:pt>
                <c:pt idx="11977">
                  <c:v>326.37599999999975</c:v>
                </c:pt>
                <c:pt idx="11978">
                  <c:v>326.45699999999965</c:v>
                </c:pt>
                <c:pt idx="11979">
                  <c:v>326.54500000000002</c:v>
                </c:pt>
                <c:pt idx="11980">
                  <c:v>326.64000000000021</c:v>
                </c:pt>
                <c:pt idx="11981">
                  <c:v>326.74200000000002</c:v>
                </c:pt>
                <c:pt idx="11982">
                  <c:v>326.851</c:v>
                </c:pt>
                <c:pt idx="11983">
                  <c:v>326.96699999999959</c:v>
                </c:pt>
                <c:pt idx="11984">
                  <c:v>327.09099999999978</c:v>
                </c:pt>
                <c:pt idx="11985">
                  <c:v>327.22099999999978</c:v>
                </c:pt>
                <c:pt idx="11986">
                  <c:v>327.35899999999975</c:v>
                </c:pt>
                <c:pt idx="11987">
                  <c:v>327.50400000000002</c:v>
                </c:pt>
                <c:pt idx="11988">
                  <c:v>327.65600000000001</c:v>
                </c:pt>
                <c:pt idx="11989">
                  <c:v>327.815</c:v>
                </c:pt>
                <c:pt idx="11990">
                  <c:v>327.98099999999965</c:v>
                </c:pt>
                <c:pt idx="11991">
                  <c:v>328.15499999999997</c:v>
                </c:pt>
                <c:pt idx="11992">
                  <c:v>328.33499999999975</c:v>
                </c:pt>
                <c:pt idx="11993">
                  <c:v>328.5229999999998</c:v>
                </c:pt>
                <c:pt idx="11994">
                  <c:v>328.71799999999979</c:v>
                </c:pt>
                <c:pt idx="11995">
                  <c:v>328.91999999999979</c:v>
                </c:pt>
                <c:pt idx="11996">
                  <c:v>329.12900000000002</c:v>
                </c:pt>
                <c:pt idx="11997">
                  <c:v>329.346</c:v>
                </c:pt>
                <c:pt idx="11998">
                  <c:v>329.56900000000002</c:v>
                </c:pt>
                <c:pt idx="11999">
                  <c:v>329.8</c:v>
                </c:pt>
                <c:pt idx="12000">
                  <c:v>330.03799999999978</c:v>
                </c:pt>
                <c:pt idx="12001">
                  <c:v>330.28299999999979</c:v>
                </c:pt>
                <c:pt idx="12002">
                  <c:v>330.53500000000003</c:v>
                </c:pt>
                <c:pt idx="12003">
                  <c:v>330.79399999999958</c:v>
                </c:pt>
                <c:pt idx="12004">
                  <c:v>331.06</c:v>
                </c:pt>
                <c:pt idx="12005">
                  <c:v>331.33300000000003</c:v>
                </c:pt>
                <c:pt idx="12006">
                  <c:v>331.61399999999975</c:v>
                </c:pt>
                <c:pt idx="12007">
                  <c:v>331.90099999999978</c:v>
                </c:pt>
                <c:pt idx="12008">
                  <c:v>332.19499999999999</c:v>
                </c:pt>
                <c:pt idx="12009">
                  <c:v>332.49599999999958</c:v>
                </c:pt>
                <c:pt idx="12010">
                  <c:v>332.80500000000001</c:v>
                </c:pt>
                <c:pt idx="12011">
                  <c:v>333.12</c:v>
                </c:pt>
                <c:pt idx="12012">
                  <c:v>333.44200000000001</c:v>
                </c:pt>
                <c:pt idx="12013">
                  <c:v>333.77099999999979</c:v>
                </c:pt>
                <c:pt idx="12014">
                  <c:v>334.10599999999999</c:v>
                </c:pt>
                <c:pt idx="12015">
                  <c:v>334.44900000000001</c:v>
                </c:pt>
                <c:pt idx="12016">
                  <c:v>334.79799999999977</c:v>
                </c:pt>
                <c:pt idx="12017">
                  <c:v>335.15499999999997</c:v>
                </c:pt>
                <c:pt idx="12018">
                  <c:v>335.517</c:v>
                </c:pt>
                <c:pt idx="12019">
                  <c:v>335.887</c:v>
                </c:pt>
                <c:pt idx="12020">
                  <c:v>336.26299999999975</c:v>
                </c:pt>
                <c:pt idx="12021">
                  <c:v>336.64600000000002</c:v>
                </c:pt>
                <c:pt idx="12022">
                  <c:v>337.03500000000003</c:v>
                </c:pt>
                <c:pt idx="12023">
                  <c:v>337.43099999999959</c:v>
                </c:pt>
                <c:pt idx="12024">
                  <c:v>337.834</c:v>
                </c:pt>
                <c:pt idx="12025">
                  <c:v>338.24299999999999</c:v>
                </c:pt>
                <c:pt idx="12026">
                  <c:v>338.65800000000002</c:v>
                </c:pt>
                <c:pt idx="12027">
                  <c:v>339.08</c:v>
                </c:pt>
                <c:pt idx="12028">
                  <c:v>339.50799999999975</c:v>
                </c:pt>
                <c:pt idx="12029">
                  <c:v>339.94200000000001</c:v>
                </c:pt>
                <c:pt idx="12030">
                  <c:v>340.38200000000001</c:v>
                </c:pt>
                <c:pt idx="12031">
                  <c:v>340.82900000000001</c:v>
                </c:pt>
                <c:pt idx="12032">
                  <c:v>341.28199999999958</c:v>
                </c:pt>
                <c:pt idx="12033">
                  <c:v>341.74099999999999</c:v>
                </c:pt>
                <c:pt idx="12034">
                  <c:v>342.20499999999993</c:v>
                </c:pt>
                <c:pt idx="12035">
                  <c:v>342.67599999999999</c:v>
                </c:pt>
                <c:pt idx="12036">
                  <c:v>343.15300000000002</c:v>
                </c:pt>
                <c:pt idx="12037">
                  <c:v>343.63499999999999</c:v>
                </c:pt>
                <c:pt idx="12038">
                  <c:v>344.12400000000002</c:v>
                </c:pt>
                <c:pt idx="12039">
                  <c:v>344.61799999999999</c:v>
                </c:pt>
                <c:pt idx="12040">
                  <c:v>345.11700000000002</c:v>
                </c:pt>
                <c:pt idx="12041">
                  <c:v>345.62299999999999</c:v>
                </c:pt>
                <c:pt idx="12042">
                  <c:v>346.13299999999975</c:v>
                </c:pt>
                <c:pt idx="12043">
                  <c:v>346.6500000000002</c:v>
                </c:pt>
                <c:pt idx="12044">
                  <c:v>347.17099999999999</c:v>
                </c:pt>
                <c:pt idx="12045">
                  <c:v>347.69799999999975</c:v>
                </c:pt>
                <c:pt idx="12046">
                  <c:v>348.23099999999965</c:v>
                </c:pt>
                <c:pt idx="12047">
                  <c:v>348.76799999999974</c:v>
                </c:pt>
                <c:pt idx="12048">
                  <c:v>349.31099999999975</c:v>
                </c:pt>
                <c:pt idx="12049">
                  <c:v>349.858</c:v>
                </c:pt>
                <c:pt idx="12050">
                  <c:v>350.41099999999977</c:v>
                </c:pt>
                <c:pt idx="12051">
                  <c:v>350.96799999999979</c:v>
                </c:pt>
                <c:pt idx="12052">
                  <c:v>351.53099999999978</c:v>
                </c:pt>
                <c:pt idx="12053">
                  <c:v>352.09799999999979</c:v>
                </c:pt>
                <c:pt idx="12054">
                  <c:v>352.66899999999993</c:v>
                </c:pt>
                <c:pt idx="12055">
                  <c:v>353.24599999999975</c:v>
                </c:pt>
                <c:pt idx="12056">
                  <c:v>353.827</c:v>
                </c:pt>
                <c:pt idx="12057">
                  <c:v>354.41199999999958</c:v>
                </c:pt>
                <c:pt idx="12058">
                  <c:v>355.00099999999975</c:v>
                </c:pt>
                <c:pt idx="12059">
                  <c:v>355.59500000000003</c:v>
                </c:pt>
                <c:pt idx="12060">
                  <c:v>356.19299999999993</c:v>
                </c:pt>
                <c:pt idx="12061">
                  <c:v>356.79499999999979</c:v>
                </c:pt>
                <c:pt idx="12062">
                  <c:v>357.40199999999965</c:v>
                </c:pt>
                <c:pt idx="12063">
                  <c:v>358.012</c:v>
                </c:pt>
                <c:pt idx="12064">
                  <c:v>358.625</c:v>
                </c:pt>
                <c:pt idx="12065">
                  <c:v>359.24299999999999</c:v>
                </c:pt>
                <c:pt idx="12066">
                  <c:v>359.86399999999975</c:v>
                </c:pt>
                <c:pt idx="12067">
                  <c:v>360.48899999999958</c:v>
                </c:pt>
                <c:pt idx="12068">
                  <c:v>361.11700000000002</c:v>
                </c:pt>
                <c:pt idx="12069">
                  <c:v>361.74900000000002</c:v>
                </c:pt>
                <c:pt idx="12070">
                  <c:v>362.38400000000001</c:v>
                </c:pt>
                <c:pt idx="12071">
                  <c:v>363.02199999999965</c:v>
                </c:pt>
                <c:pt idx="12072">
                  <c:v>363.66300000000001</c:v>
                </c:pt>
                <c:pt idx="12073">
                  <c:v>364.30700000000002</c:v>
                </c:pt>
                <c:pt idx="12074">
                  <c:v>364.95400000000001</c:v>
                </c:pt>
                <c:pt idx="12075">
                  <c:v>365.60399999999993</c:v>
                </c:pt>
                <c:pt idx="12076">
                  <c:v>366.25700000000001</c:v>
                </c:pt>
                <c:pt idx="12077">
                  <c:v>366.91199999999958</c:v>
                </c:pt>
                <c:pt idx="12078">
                  <c:v>367.56900000000002</c:v>
                </c:pt>
                <c:pt idx="12079">
                  <c:v>368.22899999999959</c:v>
                </c:pt>
                <c:pt idx="12080">
                  <c:v>368.892</c:v>
                </c:pt>
                <c:pt idx="12081">
                  <c:v>369.55599999999993</c:v>
                </c:pt>
                <c:pt idx="12082">
                  <c:v>370.22299999999979</c:v>
                </c:pt>
                <c:pt idx="12083">
                  <c:v>370.89099999999979</c:v>
                </c:pt>
                <c:pt idx="12084">
                  <c:v>371.56200000000001</c:v>
                </c:pt>
                <c:pt idx="12085">
                  <c:v>372.23399999999958</c:v>
                </c:pt>
                <c:pt idx="12086">
                  <c:v>372.90799999999979</c:v>
                </c:pt>
                <c:pt idx="12087">
                  <c:v>373.58300000000003</c:v>
                </c:pt>
                <c:pt idx="12088">
                  <c:v>374.26</c:v>
                </c:pt>
                <c:pt idx="12089">
                  <c:v>374.93799999999965</c:v>
                </c:pt>
                <c:pt idx="12090">
                  <c:v>375.61799999999999</c:v>
                </c:pt>
                <c:pt idx="12091">
                  <c:v>376.29799999999977</c:v>
                </c:pt>
                <c:pt idx="12092">
                  <c:v>376.97999999999979</c:v>
                </c:pt>
                <c:pt idx="12093">
                  <c:v>377.66300000000001</c:v>
                </c:pt>
                <c:pt idx="12094">
                  <c:v>378.346</c:v>
                </c:pt>
                <c:pt idx="12095">
                  <c:v>379.03</c:v>
                </c:pt>
                <c:pt idx="12096">
                  <c:v>379.71499999999975</c:v>
                </c:pt>
                <c:pt idx="12097">
                  <c:v>380.4</c:v>
                </c:pt>
                <c:pt idx="12098">
                  <c:v>381.08599999999979</c:v>
                </c:pt>
                <c:pt idx="12099">
                  <c:v>381.77099999999979</c:v>
                </c:pt>
                <c:pt idx="12100">
                  <c:v>382.45699999999965</c:v>
                </c:pt>
                <c:pt idx="12101">
                  <c:v>383.14299999999997</c:v>
                </c:pt>
                <c:pt idx="12102">
                  <c:v>383.82900000000001</c:v>
                </c:pt>
                <c:pt idx="12103">
                  <c:v>384.51499999999999</c:v>
                </c:pt>
                <c:pt idx="12104">
                  <c:v>385.2</c:v>
                </c:pt>
                <c:pt idx="12105">
                  <c:v>385.88499999999999</c:v>
                </c:pt>
                <c:pt idx="12106">
                  <c:v>386.56900000000002</c:v>
                </c:pt>
                <c:pt idx="12107">
                  <c:v>387.25299999999999</c:v>
                </c:pt>
                <c:pt idx="12108">
                  <c:v>387.93599999999958</c:v>
                </c:pt>
                <c:pt idx="12109">
                  <c:v>388.61799999999999</c:v>
                </c:pt>
                <c:pt idx="12110">
                  <c:v>389.3</c:v>
                </c:pt>
                <c:pt idx="12111">
                  <c:v>389.97999999999979</c:v>
                </c:pt>
                <c:pt idx="12112">
                  <c:v>390.65899999999999</c:v>
                </c:pt>
                <c:pt idx="12113">
                  <c:v>391.33599999999979</c:v>
                </c:pt>
                <c:pt idx="12114">
                  <c:v>392.012</c:v>
                </c:pt>
                <c:pt idx="12115">
                  <c:v>392.68700000000001</c:v>
                </c:pt>
                <c:pt idx="12116">
                  <c:v>393.36</c:v>
                </c:pt>
                <c:pt idx="12117">
                  <c:v>394.03099999999978</c:v>
                </c:pt>
                <c:pt idx="12118">
                  <c:v>394.7</c:v>
                </c:pt>
                <c:pt idx="12119">
                  <c:v>395.36799999999999</c:v>
                </c:pt>
                <c:pt idx="12120">
                  <c:v>396.03299999999979</c:v>
                </c:pt>
                <c:pt idx="12121">
                  <c:v>396.69600000000003</c:v>
                </c:pt>
                <c:pt idx="12122">
                  <c:v>397.35599999999999</c:v>
                </c:pt>
                <c:pt idx="12123">
                  <c:v>398.01499999999999</c:v>
                </c:pt>
                <c:pt idx="12124">
                  <c:v>398.67</c:v>
                </c:pt>
                <c:pt idx="12125">
                  <c:v>399.32299999999975</c:v>
                </c:pt>
                <c:pt idx="12126">
                  <c:v>399.97399999999965</c:v>
                </c:pt>
                <c:pt idx="12127">
                  <c:v>400.62099999999975</c:v>
                </c:pt>
                <c:pt idx="12128">
                  <c:v>401.26499999999999</c:v>
                </c:pt>
                <c:pt idx="12129">
                  <c:v>401.90699999999958</c:v>
                </c:pt>
                <c:pt idx="12130">
                  <c:v>402.54500000000002</c:v>
                </c:pt>
                <c:pt idx="12131">
                  <c:v>403.17899999999975</c:v>
                </c:pt>
                <c:pt idx="12132">
                  <c:v>403.81099999999975</c:v>
                </c:pt>
                <c:pt idx="12133">
                  <c:v>404.43799999999965</c:v>
                </c:pt>
                <c:pt idx="12134">
                  <c:v>405.06200000000001</c:v>
                </c:pt>
                <c:pt idx="12135">
                  <c:v>405.68299999999999</c:v>
                </c:pt>
                <c:pt idx="12136">
                  <c:v>406.29899999999958</c:v>
                </c:pt>
                <c:pt idx="12137">
                  <c:v>406.91199999999958</c:v>
                </c:pt>
                <c:pt idx="12138">
                  <c:v>407.52</c:v>
                </c:pt>
                <c:pt idx="12139">
                  <c:v>408.125</c:v>
                </c:pt>
                <c:pt idx="12140">
                  <c:v>408.7249999999998</c:v>
                </c:pt>
                <c:pt idx="12141">
                  <c:v>409.32</c:v>
                </c:pt>
                <c:pt idx="12142">
                  <c:v>409.91199999999958</c:v>
                </c:pt>
                <c:pt idx="12143">
                  <c:v>410.49799999999965</c:v>
                </c:pt>
                <c:pt idx="12144">
                  <c:v>411.08</c:v>
                </c:pt>
                <c:pt idx="12145">
                  <c:v>411.65800000000002</c:v>
                </c:pt>
                <c:pt idx="12146">
                  <c:v>412.22999999999979</c:v>
                </c:pt>
                <c:pt idx="12147">
                  <c:v>412.79700000000003</c:v>
                </c:pt>
                <c:pt idx="12148">
                  <c:v>413.35899999999975</c:v>
                </c:pt>
                <c:pt idx="12149">
                  <c:v>413.91699999999958</c:v>
                </c:pt>
                <c:pt idx="12150">
                  <c:v>414.46899999999965</c:v>
                </c:pt>
                <c:pt idx="12151">
                  <c:v>415.01499999999999</c:v>
                </c:pt>
                <c:pt idx="12152">
                  <c:v>415.55599999999993</c:v>
                </c:pt>
                <c:pt idx="12153">
                  <c:v>416.09099999999978</c:v>
                </c:pt>
                <c:pt idx="12154">
                  <c:v>416.62099999999975</c:v>
                </c:pt>
                <c:pt idx="12155">
                  <c:v>417.14600000000002</c:v>
                </c:pt>
                <c:pt idx="12156">
                  <c:v>417.66399999999999</c:v>
                </c:pt>
                <c:pt idx="12157">
                  <c:v>418.17599999999999</c:v>
                </c:pt>
                <c:pt idx="12158">
                  <c:v>418.68299999999999</c:v>
                </c:pt>
                <c:pt idx="12159">
                  <c:v>419.18299999999999</c:v>
                </c:pt>
                <c:pt idx="12160">
                  <c:v>419.67700000000002</c:v>
                </c:pt>
                <c:pt idx="12161">
                  <c:v>420.16500000000002</c:v>
                </c:pt>
                <c:pt idx="12162">
                  <c:v>420.64699999999999</c:v>
                </c:pt>
                <c:pt idx="12163">
                  <c:v>421.12200000000001</c:v>
                </c:pt>
                <c:pt idx="12164">
                  <c:v>421.59</c:v>
                </c:pt>
                <c:pt idx="12165">
                  <c:v>422.05200000000002</c:v>
                </c:pt>
                <c:pt idx="12166">
                  <c:v>422.50799999999975</c:v>
                </c:pt>
                <c:pt idx="12167">
                  <c:v>422.95599999999979</c:v>
                </c:pt>
                <c:pt idx="12168">
                  <c:v>423.3979999999998</c:v>
                </c:pt>
                <c:pt idx="12169">
                  <c:v>423.83300000000003</c:v>
                </c:pt>
                <c:pt idx="12170">
                  <c:v>424.2609999999998</c:v>
                </c:pt>
                <c:pt idx="12171">
                  <c:v>424.68200000000002</c:v>
                </c:pt>
                <c:pt idx="12172">
                  <c:v>425.09599999999978</c:v>
                </c:pt>
                <c:pt idx="12173">
                  <c:v>425.50299999999999</c:v>
                </c:pt>
                <c:pt idx="12174">
                  <c:v>425.90199999999965</c:v>
                </c:pt>
                <c:pt idx="12175">
                  <c:v>426.29399999999958</c:v>
                </c:pt>
                <c:pt idx="12176">
                  <c:v>426.67899999999975</c:v>
                </c:pt>
                <c:pt idx="12177">
                  <c:v>427.05599999999993</c:v>
                </c:pt>
                <c:pt idx="12178">
                  <c:v>427.42599999999965</c:v>
                </c:pt>
                <c:pt idx="12179">
                  <c:v>427.78799999999978</c:v>
                </c:pt>
                <c:pt idx="12180">
                  <c:v>428.14299999999997</c:v>
                </c:pt>
                <c:pt idx="12181">
                  <c:v>428.48999999999978</c:v>
                </c:pt>
                <c:pt idx="12182">
                  <c:v>428.82900000000001</c:v>
                </c:pt>
                <c:pt idx="12183">
                  <c:v>429.16</c:v>
                </c:pt>
                <c:pt idx="12184">
                  <c:v>429.48399999999958</c:v>
                </c:pt>
                <c:pt idx="12185">
                  <c:v>429.79899999999958</c:v>
                </c:pt>
                <c:pt idx="12186">
                  <c:v>430.10700000000008</c:v>
                </c:pt>
                <c:pt idx="12187">
                  <c:v>430.40599999999978</c:v>
                </c:pt>
                <c:pt idx="12188">
                  <c:v>430.69799999999975</c:v>
                </c:pt>
                <c:pt idx="12189">
                  <c:v>430.98099999999965</c:v>
                </c:pt>
                <c:pt idx="12190">
                  <c:v>431.25599999999974</c:v>
                </c:pt>
                <c:pt idx="12191">
                  <c:v>431.5229999999998</c:v>
                </c:pt>
                <c:pt idx="12192">
                  <c:v>431.78199999999958</c:v>
                </c:pt>
                <c:pt idx="12193">
                  <c:v>432.03299999999979</c:v>
                </c:pt>
                <c:pt idx="12194">
                  <c:v>432.27499999999975</c:v>
                </c:pt>
                <c:pt idx="12195">
                  <c:v>432.50900000000001</c:v>
                </c:pt>
                <c:pt idx="12196">
                  <c:v>432.73399999999958</c:v>
                </c:pt>
                <c:pt idx="12197">
                  <c:v>432.95099999999979</c:v>
                </c:pt>
                <c:pt idx="12198">
                  <c:v>433.16</c:v>
                </c:pt>
                <c:pt idx="12199">
                  <c:v>433.36</c:v>
                </c:pt>
                <c:pt idx="12200">
                  <c:v>433.55099999999999</c:v>
                </c:pt>
                <c:pt idx="12201">
                  <c:v>433.73399999999958</c:v>
                </c:pt>
                <c:pt idx="12202">
                  <c:v>433.90799999999979</c:v>
                </c:pt>
                <c:pt idx="12203">
                  <c:v>434.07400000000001</c:v>
                </c:pt>
                <c:pt idx="12204">
                  <c:v>434.23099999999965</c:v>
                </c:pt>
                <c:pt idx="12205">
                  <c:v>434.37900000000002</c:v>
                </c:pt>
                <c:pt idx="12206">
                  <c:v>434.51900000000001</c:v>
                </c:pt>
                <c:pt idx="12207">
                  <c:v>434.6500000000002</c:v>
                </c:pt>
                <c:pt idx="12208">
                  <c:v>434.77199999999965</c:v>
                </c:pt>
                <c:pt idx="12209">
                  <c:v>434.8859999999998</c:v>
                </c:pt>
                <c:pt idx="12210">
                  <c:v>434.98999999999978</c:v>
                </c:pt>
                <c:pt idx="12211">
                  <c:v>435.08699999999965</c:v>
                </c:pt>
                <c:pt idx="12212">
                  <c:v>435.17399999999975</c:v>
                </c:pt>
                <c:pt idx="12213">
                  <c:v>435.25200000000001</c:v>
                </c:pt>
                <c:pt idx="12214">
                  <c:v>435.322</c:v>
                </c:pt>
                <c:pt idx="12215">
                  <c:v>435.38299999999975</c:v>
                </c:pt>
                <c:pt idx="12216">
                  <c:v>435.43499999999977</c:v>
                </c:pt>
                <c:pt idx="12217">
                  <c:v>435.47799999999978</c:v>
                </c:pt>
                <c:pt idx="12218">
                  <c:v>435.51299999999975</c:v>
                </c:pt>
                <c:pt idx="12219">
                  <c:v>435.53899999999965</c:v>
                </c:pt>
                <c:pt idx="12220">
                  <c:v>435.55599999999993</c:v>
                </c:pt>
                <c:pt idx="12221">
                  <c:v>435.56400000000002</c:v>
                </c:pt>
                <c:pt idx="12222">
                  <c:v>435.56299999999999</c:v>
                </c:pt>
                <c:pt idx="12223">
                  <c:v>435.55399999999975</c:v>
                </c:pt>
                <c:pt idx="12224">
                  <c:v>435.53599999999977</c:v>
                </c:pt>
                <c:pt idx="12225">
                  <c:v>435.50900000000001</c:v>
                </c:pt>
                <c:pt idx="12226">
                  <c:v>435.47399999999965</c:v>
                </c:pt>
                <c:pt idx="12227">
                  <c:v>435.42899999999958</c:v>
                </c:pt>
                <c:pt idx="12228">
                  <c:v>435.37599999999975</c:v>
                </c:pt>
                <c:pt idx="12229">
                  <c:v>435.315</c:v>
                </c:pt>
                <c:pt idx="12230">
                  <c:v>435.24400000000026</c:v>
                </c:pt>
                <c:pt idx="12231">
                  <c:v>435.16500000000002</c:v>
                </c:pt>
                <c:pt idx="12232">
                  <c:v>435.07799999999975</c:v>
                </c:pt>
                <c:pt idx="12233">
                  <c:v>434.98200000000003</c:v>
                </c:pt>
                <c:pt idx="12234">
                  <c:v>434.87700000000001</c:v>
                </c:pt>
                <c:pt idx="12235">
                  <c:v>434.76400000000001</c:v>
                </c:pt>
                <c:pt idx="12236">
                  <c:v>434.64200000000022</c:v>
                </c:pt>
                <c:pt idx="12237">
                  <c:v>434.512</c:v>
                </c:pt>
                <c:pt idx="12238">
                  <c:v>434.37299999999999</c:v>
                </c:pt>
                <c:pt idx="12239">
                  <c:v>434.22599999999977</c:v>
                </c:pt>
                <c:pt idx="12240">
                  <c:v>434.07</c:v>
                </c:pt>
                <c:pt idx="12241">
                  <c:v>433.90599999999978</c:v>
                </c:pt>
                <c:pt idx="12242">
                  <c:v>433.73399999999958</c:v>
                </c:pt>
                <c:pt idx="12243">
                  <c:v>433.55399999999975</c:v>
                </c:pt>
                <c:pt idx="12244">
                  <c:v>433.36500000000001</c:v>
                </c:pt>
                <c:pt idx="12245">
                  <c:v>433.16899999999993</c:v>
                </c:pt>
                <c:pt idx="12246">
                  <c:v>432.964</c:v>
                </c:pt>
                <c:pt idx="12247">
                  <c:v>432.75099999999975</c:v>
                </c:pt>
                <c:pt idx="12248">
                  <c:v>432.53</c:v>
                </c:pt>
                <c:pt idx="12249">
                  <c:v>432.30099999999999</c:v>
                </c:pt>
                <c:pt idx="12250">
                  <c:v>432.06400000000002</c:v>
                </c:pt>
                <c:pt idx="12251">
                  <c:v>431.82</c:v>
                </c:pt>
                <c:pt idx="12252">
                  <c:v>431.56700000000001</c:v>
                </c:pt>
                <c:pt idx="12253">
                  <c:v>431.30700000000002</c:v>
                </c:pt>
                <c:pt idx="12254">
                  <c:v>431.03899999999965</c:v>
                </c:pt>
                <c:pt idx="12255">
                  <c:v>430.76299999999975</c:v>
                </c:pt>
                <c:pt idx="12256">
                  <c:v>430.47999999999979</c:v>
                </c:pt>
                <c:pt idx="12257">
                  <c:v>430.18900000000002</c:v>
                </c:pt>
                <c:pt idx="12258">
                  <c:v>429.89099999999979</c:v>
                </c:pt>
                <c:pt idx="12259">
                  <c:v>429.58599999999979</c:v>
                </c:pt>
                <c:pt idx="12260">
                  <c:v>429.2729999999998</c:v>
                </c:pt>
                <c:pt idx="12261">
                  <c:v>428.95299999999975</c:v>
                </c:pt>
                <c:pt idx="12262">
                  <c:v>428.62599999999975</c:v>
                </c:pt>
                <c:pt idx="12263">
                  <c:v>428.29099999999966</c:v>
                </c:pt>
                <c:pt idx="12264">
                  <c:v>427.95</c:v>
                </c:pt>
                <c:pt idx="12265">
                  <c:v>427.601</c:v>
                </c:pt>
                <c:pt idx="12266">
                  <c:v>427.24599999999975</c:v>
                </c:pt>
                <c:pt idx="12267">
                  <c:v>426.88400000000001</c:v>
                </c:pt>
                <c:pt idx="12268">
                  <c:v>426.51499999999999</c:v>
                </c:pt>
                <c:pt idx="12269">
                  <c:v>426.14000000000021</c:v>
                </c:pt>
                <c:pt idx="12270">
                  <c:v>425.75799999999975</c:v>
                </c:pt>
                <c:pt idx="12271">
                  <c:v>425.36900000000026</c:v>
                </c:pt>
                <c:pt idx="12272">
                  <c:v>424.97399999999965</c:v>
                </c:pt>
                <c:pt idx="12273">
                  <c:v>424.57299999999975</c:v>
                </c:pt>
                <c:pt idx="12274">
                  <c:v>424.16500000000002</c:v>
                </c:pt>
                <c:pt idx="12275">
                  <c:v>423.75099999999975</c:v>
                </c:pt>
                <c:pt idx="12276">
                  <c:v>423.33099999999979</c:v>
                </c:pt>
                <c:pt idx="12277">
                  <c:v>422.90499999999975</c:v>
                </c:pt>
                <c:pt idx="12278">
                  <c:v>422.47399999999965</c:v>
                </c:pt>
                <c:pt idx="12279">
                  <c:v>422.03599999999977</c:v>
                </c:pt>
                <c:pt idx="12280">
                  <c:v>421.59299999999979</c:v>
                </c:pt>
                <c:pt idx="12281">
                  <c:v>421.14400000000023</c:v>
                </c:pt>
                <c:pt idx="12282">
                  <c:v>420.68900000000002</c:v>
                </c:pt>
                <c:pt idx="12283">
                  <c:v>420.22899999999959</c:v>
                </c:pt>
                <c:pt idx="12284">
                  <c:v>419.76400000000001</c:v>
                </c:pt>
                <c:pt idx="12285">
                  <c:v>419.29299999999978</c:v>
                </c:pt>
                <c:pt idx="12286">
                  <c:v>418.81799999999993</c:v>
                </c:pt>
                <c:pt idx="12287">
                  <c:v>418.33699999999965</c:v>
                </c:pt>
                <c:pt idx="12288">
                  <c:v>417.851</c:v>
                </c:pt>
                <c:pt idx="12289">
                  <c:v>417.36</c:v>
                </c:pt>
                <c:pt idx="12290">
                  <c:v>416.86500000000001</c:v>
                </c:pt>
                <c:pt idx="12291">
                  <c:v>416.36399999999975</c:v>
                </c:pt>
                <c:pt idx="12292">
                  <c:v>415.86</c:v>
                </c:pt>
                <c:pt idx="12293">
                  <c:v>415.351</c:v>
                </c:pt>
                <c:pt idx="12294">
                  <c:v>414.83699999999965</c:v>
                </c:pt>
                <c:pt idx="12295">
                  <c:v>414.31900000000002</c:v>
                </c:pt>
                <c:pt idx="12296">
                  <c:v>413.79700000000003</c:v>
                </c:pt>
                <c:pt idx="12297">
                  <c:v>413.27099999999979</c:v>
                </c:pt>
                <c:pt idx="12298">
                  <c:v>412.74099999999999</c:v>
                </c:pt>
                <c:pt idx="12299">
                  <c:v>412.20699999999965</c:v>
                </c:pt>
                <c:pt idx="12300">
                  <c:v>411.66899999999993</c:v>
                </c:pt>
                <c:pt idx="12301">
                  <c:v>411.12799999999999</c:v>
                </c:pt>
                <c:pt idx="12302">
                  <c:v>410.58300000000003</c:v>
                </c:pt>
                <c:pt idx="12303">
                  <c:v>410.03500000000003</c:v>
                </c:pt>
                <c:pt idx="12304">
                  <c:v>409.48299999999978</c:v>
                </c:pt>
                <c:pt idx="12305">
                  <c:v>408.92799999999966</c:v>
                </c:pt>
                <c:pt idx="12306">
                  <c:v>408.37</c:v>
                </c:pt>
                <c:pt idx="12307">
                  <c:v>407.80900000000008</c:v>
                </c:pt>
                <c:pt idx="12308">
                  <c:v>407.245</c:v>
                </c:pt>
                <c:pt idx="12309">
                  <c:v>406.67899999999975</c:v>
                </c:pt>
                <c:pt idx="12310">
                  <c:v>406.10899999999975</c:v>
                </c:pt>
                <c:pt idx="12311">
                  <c:v>405.53799999999978</c:v>
                </c:pt>
                <c:pt idx="12312">
                  <c:v>404.96299999999979</c:v>
                </c:pt>
                <c:pt idx="12313">
                  <c:v>404.387</c:v>
                </c:pt>
                <c:pt idx="12314">
                  <c:v>403.80799999999999</c:v>
                </c:pt>
                <c:pt idx="12315">
                  <c:v>403.22699999999958</c:v>
                </c:pt>
                <c:pt idx="12316">
                  <c:v>402.64400000000023</c:v>
                </c:pt>
                <c:pt idx="12317">
                  <c:v>402.05900000000008</c:v>
                </c:pt>
                <c:pt idx="12318">
                  <c:v>401.47199999999958</c:v>
                </c:pt>
                <c:pt idx="12319">
                  <c:v>400.88299999999975</c:v>
                </c:pt>
                <c:pt idx="12320">
                  <c:v>400.29299999999978</c:v>
                </c:pt>
                <c:pt idx="12321">
                  <c:v>399.702</c:v>
                </c:pt>
                <c:pt idx="12322">
                  <c:v>399.10899999999975</c:v>
                </c:pt>
                <c:pt idx="12323">
                  <c:v>398.51499999999999</c:v>
                </c:pt>
                <c:pt idx="12324">
                  <c:v>397.91999999999979</c:v>
                </c:pt>
                <c:pt idx="12325">
                  <c:v>397.32400000000001</c:v>
                </c:pt>
                <c:pt idx="12326">
                  <c:v>396.72699999999958</c:v>
                </c:pt>
                <c:pt idx="12327">
                  <c:v>396.12900000000002</c:v>
                </c:pt>
                <c:pt idx="12328">
                  <c:v>395.53099999999978</c:v>
                </c:pt>
                <c:pt idx="12329">
                  <c:v>394.93199999999962</c:v>
                </c:pt>
                <c:pt idx="12330">
                  <c:v>394.33199999999965</c:v>
                </c:pt>
                <c:pt idx="12331">
                  <c:v>393.73200000000003</c:v>
                </c:pt>
                <c:pt idx="12332">
                  <c:v>393.13200000000001</c:v>
                </c:pt>
                <c:pt idx="12333">
                  <c:v>392.53199999999958</c:v>
                </c:pt>
                <c:pt idx="12334">
                  <c:v>391.93099999999959</c:v>
                </c:pt>
                <c:pt idx="12335">
                  <c:v>391.33099999999979</c:v>
                </c:pt>
                <c:pt idx="12336">
                  <c:v>390.73099999999965</c:v>
                </c:pt>
                <c:pt idx="12337">
                  <c:v>390.13099999999974</c:v>
                </c:pt>
                <c:pt idx="12338">
                  <c:v>389.53199999999958</c:v>
                </c:pt>
                <c:pt idx="12339">
                  <c:v>388.93299999999965</c:v>
                </c:pt>
                <c:pt idx="12340">
                  <c:v>388.33499999999975</c:v>
                </c:pt>
                <c:pt idx="12341">
                  <c:v>387.73799999999977</c:v>
                </c:pt>
                <c:pt idx="12342">
                  <c:v>387.14100000000002</c:v>
                </c:pt>
                <c:pt idx="12343">
                  <c:v>386.54500000000002</c:v>
                </c:pt>
                <c:pt idx="12344">
                  <c:v>385.95099999999979</c:v>
                </c:pt>
                <c:pt idx="12345">
                  <c:v>385.35700000000008</c:v>
                </c:pt>
                <c:pt idx="12346">
                  <c:v>384.76499999999999</c:v>
                </c:pt>
                <c:pt idx="12347">
                  <c:v>384.17399999999975</c:v>
                </c:pt>
                <c:pt idx="12348">
                  <c:v>383.58499999999975</c:v>
                </c:pt>
                <c:pt idx="12349">
                  <c:v>382.99699999999962</c:v>
                </c:pt>
                <c:pt idx="12350">
                  <c:v>382.41099999999977</c:v>
                </c:pt>
                <c:pt idx="12351">
                  <c:v>381.82599999999979</c:v>
                </c:pt>
                <c:pt idx="12352">
                  <c:v>381.24400000000026</c:v>
                </c:pt>
                <c:pt idx="12353">
                  <c:v>380.66300000000001</c:v>
                </c:pt>
                <c:pt idx="12354">
                  <c:v>380.084</c:v>
                </c:pt>
                <c:pt idx="12355">
                  <c:v>379.50799999999975</c:v>
                </c:pt>
                <c:pt idx="12356">
                  <c:v>378.93400000000003</c:v>
                </c:pt>
                <c:pt idx="12357">
                  <c:v>378.36200000000002</c:v>
                </c:pt>
                <c:pt idx="12358">
                  <c:v>377.79199999999958</c:v>
                </c:pt>
                <c:pt idx="12359">
                  <c:v>377.2249999999998</c:v>
                </c:pt>
                <c:pt idx="12360">
                  <c:v>376.661</c:v>
                </c:pt>
                <c:pt idx="12361">
                  <c:v>376.1</c:v>
                </c:pt>
                <c:pt idx="12362">
                  <c:v>375.541</c:v>
                </c:pt>
                <c:pt idx="12363">
                  <c:v>374.98499999999979</c:v>
                </c:pt>
                <c:pt idx="12364">
                  <c:v>374.43199999999962</c:v>
                </c:pt>
                <c:pt idx="12365">
                  <c:v>373.88200000000001</c:v>
                </c:pt>
                <c:pt idx="12366">
                  <c:v>373.33499999999975</c:v>
                </c:pt>
                <c:pt idx="12367">
                  <c:v>372.79199999999958</c:v>
                </c:pt>
                <c:pt idx="12368">
                  <c:v>372.25200000000001</c:v>
                </c:pt>
                <c:pt idx="12369">
                  <c:v>371.71499999999975</c:v>
                </c:pt>
                <c:pt idx="12370">
                  <c:v>371.18200000000002</c:v>
                </c:pt>
                <c:pt idx="12371">
                  <c:v>370.65199999999999</c:v>
                </c:pt>
                <c:pt idx="12372">
                  <c:v>370.12599999999975</c:v>
                </c:pt>
                <c:pt idx="12373">
                  <c:v>369.60399999999993</c:v>
                </c:pt>
                <c:pt idx="12374">
                  <c:v>369.08499999999975</c:v>
                </c:pt>
                <c:pt idx="12375">
                  <c:v>368.57</c:v>
                </c:pt>
                <c:pt idx="12376">
                  <c:v>368.06</c:v>
                </c:pt>
                <c:pt idx="12377">
                  <c:v>367.553</c:v>
                </c:pt>
                <c:pt idx="12378">
                  <c:v>367.05</c:v>
                </c:pt>
                <c:pt idx="12379">
                  <c:v>366.55200000000002</c:v>
                </c:pt>
                <c:pt idx="12380">
                  <c:v>366.05700000000002</c:v>
                </c:pt>
                <c:pt idx="12381">
                  <c:v>365.56799999999993</c:v>
                </c:pt>
                <c:pt idx="12382">
                  <c:v>365.08199999999965</c:v>
                </c:pt>
                <c:pt idx="12383">
                  <c:v>364.601</c:v>
                </c:pt>
                <c:pt idx="12384">
                  <c:v>364.12400000000002</c:v>
                </c:pt>
                <c:pt idx="12385">
                  <c:v>363.65199999999999</c:v>
                </c:pt>
                <c:pt idx="12386">
                  <c:v>363.185</c:v>
                </c:pt>
                <c:pt idx="12387">
                  <c:v>362.72199999999958</c:v>
                </c:pt>
                <c:pt idx="12388">
                  <c:v>362.26400000000001</c:v>
                </c:pt>
                <c:pt idx="12389">
                  <c:v>361.81099999999975</c:v>
                </c:pt>
                <c:pt idx="12390">
                  <c:v>361.36200000000002</c:v>
                </c:pt>
                <c:pt idx="12391">
                  <c:v>360.91899999999958</c:v>
                </c:pt>
                <c:pt idx="12392">
                  <c:v>360.48099999999965</c:v>
                </c:pt>
                <c:pt idx="12393">
                  <c:v>360.04700000000008</c:v>
                </c:pt>
                <c:pt idx="12394">
                  <c:v>359.61900000000026</c:v>
                </c:pt>
                <c:pt idx="12395">
                  <c:v>359.19499999999999</c:v>
                </c:pt>
                <c:pt idx="12396">
                  <c:v>358.77699999999965</c:v>
                </c:pt>
                <c:pt idx="12397">
                  <c:v>358.36399999999975</c:v>
                </c:pt>
                <c:pt idx="12398">
                  <c:v>357.95699999999965</c:v>
                </c:pt>
                <c:pt idx="12399">
                  <c:v>357.55399999999975</c:v>
                </c:pt>
                <c:pt idx="12400">
                  <c:v>357.15699999999993</c:v>
                </c:pt>
                <c:pt idx="12401">
                  <c:v>356.76599999999979</c:v>
                </c:pt>
                <c:pt idx="12402">
                  <c:v>356.37900000000002</c:v>
                </c:pt>
                <c:pt idx="12403">
                  <c:v>355.99899999999963</c:v>
                </c:pt>
                <c:pt idx="12404">
                  <c:v>355.62299999999999</c:v>
                </c:pt>
                <c:pt idx="12405">
                  <c:v>355.25299999999999</c:v>
                </c:pt>
                <c:pt idx="12406">
                  <c:v>354.88900000000001</c:v>
                </c:pt>
                <c:pt idx="12407">
                  <c:v>354.53</c:v>
                </c:pt>
                <c:pt idx="12408">
                  <c:v>354.17700000000002</c:v>
                </c:pt>
                <c:pt idx="12409">
                  <c:v>353.83</c:v>
                </c:pt>
                <c:pt idx="12410">
                  <c:v>353.48799999999977</c:v>
                </c:pt>
                <c:pt idx="12411">
                  <c:v>353.15199999999999</c:v>
                </c:pt>
                <c:pt idx="12412">
                  <c:v>352.822</c:v>
                </c:pt>
                <c:pt idx="12413">
                  <c:v>352.49699999999962</c:v>
                </c:pt>
                <c:pt idx="12414">
                  <c:v>352.178</c:v>
                </c:pt>
                <c:pt idx="12415">
                  <c:v>351.86500000000001</c:v>
                </c:pt>
                <c:pt idx="12416">
                  <c:v>351.55799999999999</c:v>
                </c:pt>
                <c:pt idx="12417">
                  <c:v>351.25599999999974</c:v>
                </c:pt>
                <c:pt idx="12418">
                  <c:v>350.96</c:v>
                </c:pt>
                <c:pt idx="12419">
                  <c:v>350.67</c:v>
                </c:pt>
                <c:pt idx="12420">
                  <c:v>350.3859999999998</c:v>
                </c:pt>
                <c:pt idx="12421">
                  <c:v>350.108</c:v>
                </c:pt>
                <c:pt idx="12422">
                  <c:v>349.83599999999979</c:v>
                </c:pt>
                <c:pt idx="12423">
                  <c:v>349.56900000000002</c:v>
                </c:pt>
                <c:pt idx="12424">
                  <c:v>349.30799999999999</c:v>
                </c:pt>
                <c:pt idx="12425">
                  <c:v>349.053</c:v>
                </c:pt>
                <c:pt idx="12426">
                  <c:v>348.80399999999975</c:v>
                </c:pt>
                <c:pt idx="12427">
                  <c:v>348.56099999999975</c:v>
                </c:pt>
                <c:pt idx="12428">
                  <c:v>348.32400000000001</c:v>
                </c:pt>
                <c:pt idx="12429">
                  <c:v>348.09199999999959</c:v>
                </c:pt>
                <c:pt idx="12430">
                  <c:v>347.86700000000002</c:v>
                </c:pt>
                <c:pt idx="12431">
                  <c:v>347.64699999999999</c:v>
                </c:pt>
                <c:pt idx="12432">
                  <c:v>347.43299999999965</c:v>
                </c:pt>
                <c:pt idx="12433">
                  <c:v>347.2249999999998</c:v>
                </c:pt>
                <c:pt idx="12434">
                  <c:v>347.02199999999965</c:v>
                </c:pt>
                <c:pt idx="12435">
                  <c:v>346.82599999999979</c:v>
                </c:pt>
                <c:pt idx="12436">
                  <c:v>346.63499999999999</c:v>
                </c:pt>
                <c:pt idx="12437">
                  <c:v>346.45</c:v>
                </c:pt>
                <c:pt idx="12438">
                  <c:v>346.27099999999979</c:v>
                </c:pt>
                <c:pt idx="12439">
                  <c:v>346.09699999999958</c:v>
                </c:pt>
                <c:pt idx="12440">
                  <c:v>345.92899999999958</c:v>
                </c:pt>
                <c:pt idx="12441">
                  <c:v>345.767</c:v>
                </c:pt>
                <c:pt idx="12442">
                  <c:v>345.61</c:v>
                </c:pt>
                <c:pt idx="12443">
                  <c:v>345.459</c:v>
                </c:pt>
                <c:pt idx="12444">
                  <c:v>345.31400000000002</c:v>
                </c:pt>
                <c:pt idx="12445">
                  <c:v>345.17399999999975</c:v>
                </c:pt>
                <c:pt idx="12446">
                  <c:v>345.04</c:v>
                </c:pt>
                <c:pt idx="12447">
                  <c:v>344.91099999999977</c:v>
                </c:pt>
                <c:pt idx="12448">
                  <c:v>344.78699999999958</c:v>
                </c:pt>
                <c:pt idx="12449">
                  <c:v>344.67</c:v>
                </c:pt>
                <c:pt idx="12450">
                  <c:v>344.55700000000002</c:v>
                </c:pt>
                <c:pt idx="12451">
                  <c:v>344.45</c:v>
                </c:pt>
                <c:pt idx="12452">
                  <c:v>344.34800000000001</c:v>
                </c:pt>
                <c:pt idx="12453">
                  <c:v>344.25200000000001</c:v>
                </c:pt>
                <c:pt idx="12454">
                  <c:v>344.16</c:v>
                </c:pt>
                <c:pt idx="12455">
                  <c:v>344.07400000000001</c:v>
                </c:pt>
                <c:pt idx="12456">
                  <c:v>343.99299999999965</c:v>
                </c:pt>
                <c:pt idx="12457">
                  <c:v>343.91699999999958</c:v>
                </c:pt>
                <c:pt idx="12458">
                  <c:v>343.846</c:v>
                </c:pt>
                <c:pt idx="12459">
                  <c:v>343.78099999999978</c:v>
                </c:pt>
                <c:pt idx="12460">
                  <c:v>343.7199999999998</c:v>
                </c:pt>
                <c:pt idx="12461">
                  <c:v>343.66399999999999</c:v>
                </c:pt>
                <c:pt idx="12462">
                  <c:v>343.613</c:v>
                </c:pt>
                <c:pt idx="12463">
                  <c:v>343.56700000000001</c:v>
                </c:pt>
                <c:pt idx="12464">
                  <c:v>343.52499999999975</c:v>
                </c:pt>
                <c:pt idx="12465">
                  <c:v>343.48799999999977</c:v>
                </c:pt>
                <c:pt idx="12466">
                  <c:v>343.45599999999979</c:v>
                </c:pt>
                <c:pt idx="12467">
                  <c:v>343.42899999999958</c:v>
                </c:pt>
                <c:pt idx="12468">
                  <c:v>343.40599999999978</c:v>
                </c:pt>
                <c:pt idx="12469">
                  <c:v>343.387</c:v>
                </c:pt>
                <c:pt idx="12470">
                  <c:v>343.37299999999999</c:v>
                </c:pt>
                <c:pt idx="12471">
                  <c:v>343.363</c:v>
                </c:pt>
                <c:pt idx="12472">
                  <c:v>343.35700000000008</c:v>
                </c:pt>
                <c:pt idx="12473">
                  <c:v>343.35599999999999</c:v>
                </c:pt>
                <c:pt idx="12474">
                  <c:v>343.35899999999975</c:v>
                </c:pt>
                <c:pt idx="12475">
                  <c:v>343.36599999999999</c:v>
                </c:pt>
                <c:pt idx="12476">
                  <c:v>343.37700000000001</c:v>
                </c:pt>
                <c:pt idx="12477">
                  <c:v>343.392</c:v>
                </c:pt>
                <c:pt idx="12478">
                  <c:v>343.4099999999998</c:v>
                </c:pt>
                <c:pt idx="12479">
                  <c:v>343.43299999999965</c:v>
                </c:pt>
                <c:pt idx="12480">
                  <c:v>343.459</c:v>
                </c:pt>
                <c:pt idx="12481">
                  <c:v>343.48899999999958</c:v>
                </c:pt>
                <c:pt idx="12482">
                  <c:v>343.52199999999965</c:v>
                </c:pt>
                <c:pt idx="12483">
                  <c:v>343.55900000000008</c:v>
                </c:pt>
                <c:pt idx="12484">
                  <c:v>343.6</c:v>
                </c:pt>
                <c:pt idx="12485">
                  <c:v>343.64400000000023</c:v>
                </c:pt>
                <c:pt idx="12486">
                  <c:v>343.69099999999975</c:v>
                </c:pt>
                <c:pt idx="12487">
                  <c:v>343.74099999999999</c:v>
                </c:pt>
                <c:pt idx="12488">
                  <c:v>343.79399999999958</c:v>
                </c:pt>
                <c:pt idx="12489">
                  <c:v>343.851</c:v>
                </c:pt>
                <c:pt idx="12490">
                  <c:v>343.9099999999998</c:v>
                </c:pt>
                <c:pt idx="12491">
                  <c:v>343.97299999999979</c:v>
                </c:pt>
                <c:pt idx="12492">
                  <c:v>344.03799999999978</c:v>
                </c:pt>
                <c:pt idx="12493">
                  <c:v>344.10599999999999</c:v>
                </c:pt>
                <c:pt idx="12494">
                  <c:v>344.17700000000002</c:v>
                </c:pt>
                <c:pt idx="12495">
                  <c:v>344.25</c:v>
                </c:pt>
                <c:pt idx="12496">
                  <c:v>344.32599999999979</c:v>
                </c:pt>
                <c:pt idx="12497">
                  <c:v>344.404</c:v>
                </c:pt>
                <c:pt idx="12498">
                  <c:v>344.48399999999958</c:v>
                </c:pt>
                <c:pt idx="12499">
                  <c:v>344.56700000000001</c:v>
                </c:pt>
                <c:pt idx="12500">
                  <c:v>344.65100000000001</c:v>
                </c:pt>
                <c:pt idx="12501">
                  <c:v>344.73799999999977</c:v>
                </c:pt>
                <c:pt idx="12502">
                  <c:v>344.827</c:v>
                </c:pt>
                <c:pt idx="12503">
                  <c:v>344.91799999999978</c:v>
                </c:pt>
                <c:pt idx="12504">
                  <c:v>345.01</c:v>
                </c:pt>
                <c:pt idx="12505">
                  <c:v>345.10500000000002</c:v>
                </c:pt>
                <c:pt idx="12506">
                  <c:v>345.20099999999979</c:v>
                </c:pt>
                <c:pt idx="12507">
                  <c:v>345.29799999999977</c:v>
                </c:pt>
                <c:pt idx="12508">
                  <c:v>345.39699999999965</c:v>
                </c:pt>
                <c:pt idx="12509">
                  <c:v>345.49799999999965</c:v>
                </c:pt>
                <c:pt idx="12510">
                  <c:v>345.59899999999965</c:v>
                </c:pt>
                <c:pt idx="12511">
                  <c:v>345.702</c:v>
                </c:pt>
                <c:pt idx="12512">
                  <c:v>345.80599999999993</c:v>
                </c:pt>
                <c:pt idx="12513">
                  <c:v>345.91099999999977</c:v>
                </c:pt>
                <c:pt idx="12514">
                  <c:v>346.017</c:v>
                </c:pt>
                <c:pt idx="12515">
                  <c:v>346.12400000000002</c:v>
                </c:pt>
                <c:pt idx="12516">
                  <c:v>346.23099999999965</c:v>
                </c:pt>
                <c:pt idx="12517">
                  <c:v>346.3400000000002</c:v>
                </c:pt>
                <c:pt idx="12518">
                  <c:v>346.44799999999975</c:v>
                </c:pt>
                <c:pt idx="12519">
                  <c:v>346.55799999999999</c:v>
                </c:pt>
                <c:pt idx="12520">
                  <c:v>346.66699999999975</c:v>
                </c:pt>
                <c:pt idx="12521">
                  <c:v>346.77699999999965</c:v>
                </c:pt>
                <c:pt idx="12522">
                  <c:v>346.88799999999975</c:v>
                </c:pt>
                <c:pt idx="12523">
                  <c:v>346.99799999999965</c:v>
                </c:pt>
                <c:pt idx="12524">
                  <c:v>347.10899999999975</c:v>
                </c:pt>
                <c:pt idx="12525">
                  <c:v>347.21899999999965</c:v>
                </c:pt>
                <c:pt idx="12526">
                  <c:v>347.32900000000001</c:v>
                </c:pt>
                <c:pt idx="12527">
                  <c:v>347.43899999999962</c:v>
                </c:pt>
                <c:pt idx="12528">
                  <c:v>347.54899999999975</c:v>
                </c:pt>
                <c:pt idx="12529">
                  <c:v>347.65899999999999</c:v>
                </c:pt>
                <c:pt idx="12530">
                  <c:v>347.76799999999974</c:v>
                </c:pt>
                <c:pt idx="12531">
                  <c:v>347.87599999999975</c:v>
                </c:pt>
                <c:pt idx="12532">
                  <c:v>347.98399999999958</c:v>
                </c:pt>
                <c:pt idx="12533">
                  <c:v>348.09099999999978</c:v>
                </c:pt>
                <c:pt idx="12534">
                  <c:v>348.197</c:v>
                </c:pt>
                <c:pt idx="12535">
                  <c:v>348.303</c:v>
                </c:pt>
                <c:pt idx="12536">
                  <c:v>348.40699999999958</c:v>
                </c:pt>
                <c:pt idx="12537">
                  <c:v>348.5109999999998</c:v>
                </c:pt>
                <c:pt idx="12538">
                  <c:v>348.613</c:v>
                </c:pt>
                <c:pt idx="12539">
                  <c:v>348.714</c:v>
                </c:pt>
                <c:pt idx="12540">
                  <c:v>348.81299999999999</c:v>
                </c:pt>
                <c:pt idx="12541">
                  <c:v>348.91199999999958</c:v>
                </c:pt>
                <c:pt idx="12542">
                  <c:v>349.00799999999975</c:v>
                </c:pt>
                <c:pt idx="12543">
                  <c:v>349.10399999999993</c:v>
                </c:pt>
                <c:pt idx="12544">
                  <c:v>349.197</c:v>
                </c:pt>
                <c:pt idx="12545">
                  <c:v>349.28899999999965</c:v>
                </c:pt>
                <c:pt idx="12546">
                  <c:v>349.37900000000002</c:v>
                </c:pt>
                <c:pt idx="12547">
                  <c:v>349.46799999999979</c:v>
                </c:pt>
                <c:pt idx="12548">
                  <c:v>349.55399999999975</c:v>
                </c:pt>
                <c:pt idx="12549">
                  <c:v>349.63799999999975</c:v>
                </c:pt>
                <c:pt idx="12550">
                  <c:v>349.7199999999998</c:v>
                </c:pt>
                <c:pt idx="12551">
                  <c:v>349.8</c:v>
                </c:pt>
                <c:pt idx="12552">
                  <c:v>349.87799999999999</c:v>
                </c:pt>
                <c:pt idx="12553">
                  <c:v>349.95400000000001</c:v>
                </c:pt>
                <c:pt idx="12554">
                  <c:v>350.02699999999965</c:v>
                </c:pt>
                <c:pt idx="12555">
                  <c:v>350.09699999999958</c:v>
                </c:pt>
                <c:pt idx="12556">
                  <c:v>350.16500000000002</c:v>
                </c:pt>
                <c:pt idx="12557">
                  <c:v>350.23099999999965</c:v>
                </c:pt>
                <c:pt idx="12558">
                  <c:v>350.29399999999958</c:v>
                </c:pt>
                <c:pt idx="12559">
                  <c:v>350.35399999999993</c:v>
                </c:pt>
                <c:pt idx="12560">
                  <c:v>350.41099999999977</c:v>
                </c:pt>
                <c:pt idx="12561">
                  <c:v>350.46499999999975</c:v>
                </c:pt>
                <c:pt idx="12562">
                  <c:v>350.517</c:v>
                </c:pt>
                <c:pt idx="12563">
                  <c:v>350.565</c:v>
                </c:pt>
                <c:pt idx="12564">
                  <c:v>350.61</c:v>
                </c:pt>
                <c:pt idx="12565">
                  <c:v>350.65300000000002</c:v>
                </c:pt>
                <c:pt idx="12566">
                  <c:v>350.69200000000001</c:v>
                </c:pt>
                <c:pt idx="12567">
                  <c:v>350.72699999999958</c:v>
                </c:pt>
                <c:pt idx="12568">
                  <c:v>350.76</c:v>
                </c:pt>
                <c:pt idx="12569">
                  <c:v>350.78899999999965</c:v>
                </c:pt>
                <c:pt idx="12570">
                  <c:v>350.815</c:v>
                </c:pt>
                <c:pt idx="12571">
                  <c:v>350.83699999999965</c:v>
                </c:pt>
                <c:pt idx="12572">
                  <c:v>350.85500000000002</c:v>
                </c:pt>
                <c:pt idx="12573">
                  <c:v>350.87</c:v>
                </c:pt>
                <c:pt idx="12574">
                  <c:v>350.88200000000001</c:v>
                </c:pt>
                <c:pt idx="12575">
                  <c:v>350.89</c:v>
                </c:pt>
                <c:pt idx="12576">
                  <c:v>350.89400000000001</c:v>
                </c:pt>
                <c:pt idx="12577">
                  <c:v>350.89400000000001</c:v>
                </c:pt>
                <c:pt idx="12578">
                  <c:v>350.89</c:v>
                </c:pt>
                <c:pt idx="12579">
                  <c:v>350.88299999999975</c:v>
                </c:pt>
                <c:pt idx="12580">
                  <c:v>350.87099999999975</c:v>
                </c:pt>
                <c:pt idx="12581">
                  <c:v>350.85599999999999</c:v>
                </c:pt>
                <c:pt idx="12582">
                  <c:v>350.83599999999979</c:v>
                </c:pt>
                <c:pt idx="12583">
                  <c:v>350.81299999999999</c:v>
                </c:pt>
                <c:pt idx="12584">
                  <c:v>350.78500000000003</c:v>
                </c:pt>
                <c:pt idx="12585">
                  <c:v>350.75400000000002</c:v>
                </c:pt>
                <c:pt idx="12586">
                  <c:v>350.71799999999979</c:v>
                </c:pt>
                <c:pt idx="12587">
                  <c:v>350.678</c:v>
                </c:pt>
                <c:pt idx="12588">
                  <c:v>350.63400000000001</c:v>
                </c:pt>
                <c:pt idx="12589">
                  <c:v>350.58499999999975</c:v>
                </c:pt>
                <c:pt idx="12590">
                  <c:v>350.53199999999958</c:v>
                </c:pt>
                <c:pt idx="12591">
                  <c:v>350.4749999999998</c:v>
                </c:pt>
                <c:pt idx="12592">
                  <c:v>350.41299999999978</c:v>
                </c:pt>
                <c:pt idx="12593">
                  <c:v>350.34800000000001</c:v>
                </c:pt>
                <c:pt idx="12594">
                  <c:v>350.27699999999965</c:v>
                </c:pt>
                <c:pt idx="12595">
                  <c:v>350.20299999999975</c:v>
                </c:pt>
                <c:pt idx="12596">
                  <c:v>350.12400000000002</c:v>
                </c:pt>
                <c:pt idx="12597">
                  <c:v>350.04</c:v>
                </c:pt>
                <c:pt idx="12598">
                  <c:v>349.952</c:v>
                </c:pt>
                <c:pt idx="12599">
                  <c:v>349.85899999999975</c:v>
                </c:pt>
                <c:pt idx="12600">
                  <c:v>349.762</c:v>
                </c:pt>
                <c:pt idx="12601">
                  <c:v>349.66</c:v>
                </c:pt>
                <c:pt idx="12602">
                  <c:v>349.55399999999975</c:v>
                </c:pt>
                <c:pt idx="12603">
                  <c:v>349.44299999999993</c:v>
                </c:pt>
                <c:pt idx="12604">
                  <c:v>349.32799999999975</c:v>
                </c:pt>
                <c:pt idx="12605">
                  <c:v>349.20800000000003</c:v>
                </c:pt>
                <c:pt idx="12606">
                  <c:v>349.08300000000003</c:v>
                </c:pt>
                <c:pt idx="12607">
                  <c:v>348.95400000000001</c:v>
                </c:pt>
                <c:pt idx="12608">
                  <c:v>348.82</c:v>
                </c:pt>
                <c:pt idx="12609">
                  <c:v>348.68099999999993</c:v>
                </c:pt>
                <c:pt idx="12610">
                  <c:v>348.53799999999978</c:v>
                </c:pt>
                <c:pt idx="12611">
                  <c:v>348.39099999999979</c:v>
                </c:pt>
                <c:pt idx="12612">
                  <c:v>348.23799999999977</c:v>
                </c:pt>
                <c:pt idx="12613">
                  <c:v>348.08099999999979</c:v>
                </c:pt>
                <c:pt idx="12614">
                  <c:v>347.91999999999979</c:v>
                </c:pt>
                <c:pt idx="12615">
                  <c:v>347.75400000000002</c:v>
                </c:pt>
                <c:pt idx="12616">
                  <c:v>347.58300000000003</c:v>
                </c:pt>
                <c:pt idx="12617">
                  <c:v>347.40799999999979</c:v>
                </c:pt>
                <c:pt idx="12618">
                  <c:v>347.22799999999978</c:v>
                </c:pt>
                <c:pt idx="12619">
                  <c:v>347.04300000000001</c:v>
                </c:pt>
                <c:pt idx="12620">
                  <c:v>346.85399999999993</c:v>
                </c:pt>
                <c:pt idx="12621">
                  <c:v>346.661</c:v>
                </c:pt>
                <c:pt idx="12622">
                  <c:v>346.46299999999979</c:v>
                </c:pt>
                <c:pt idx="12623">
                  <c:v>346.26</c:v>
                </c:pt>
                <c:pt idx="12624">
                  <c:v>346.053</c:v>
                </c:pt>
                <c:pt idx="12625">
                  <c:v>345.84199999999993</c:v>
                </c:pt>
                <c:pt idx="12626">
                  <c:v>345.62599999999975</c:v>
                </c:pt>
                <c:pt idx="12627">
                  <c:v>345.40499999999975</c:v>
                </c:pt>
                <c:pt idx="12628">
                  <c:v>345.18099999999993</c:v>
                </c:pt>
                <c:pt idx="12629">
                  <c:v>344.952</c:v>
                </c:pt>
                <c:pt idx="12630">
                  <c:v>344.71799999999979</c:v>
                </c:pt>
                <c:pt idx="12631">
                  <c:v>344.47999999999979</c:v>
                </c:pt>
                <c:pt idx="12632">
                  <c:v>344.23799999999977</c:v>
                </c:pt>
                <c:pt idx="12633">
                  <c:v>343.99199999999962</c:v>
                </c:pt>
                <c:pt idx="12634">
                  <c:v>343.74200000000002</c:v>
                </c:pt>
                <c:pt idx="12635">
                  <c:v>343.48699999999963</c:v>
                </c:pt>
                <c:pt idx="12636">
                  <c:v>343.22799999999978</c:v>
                </c:pt>
                <c:pt idx="12637">
                  <c:v>342.96499999999975</c:v>
                </c:pt>
                <c:pt idx="12638">
                  <c:v>342.69799999999975</c:v>
                </c:pt>
                <c:pt idx="12639">
                  <c:v>342.42699999999962</c:v>
                </c:pt>
                <c:pt idx="12640">
                  <c:v>342.15199999999999</c:v>
                </c:pt>
                <c:pt idx="12641">
                  <c:v>341.87299999999999</c:v>
                </c:pt>
                <c:pt idx="12642">
                  <c:v>341.59</c:v>
                </c:pt>
                <c:pt idx="12643">
                  <c:v>341.30399999999975</c:v>
                </c:pt>
                <c:pt idx="12644">
                  <c:v>341.01299999999975</c:v>
                </c:pt>
                <c:pt idx="12645">
                  <c:v>340.71899999999965</c:v>
                </c:pt>
                <c:pt idx="12646">
                  <c:v>340.42099999999965</c:v>
                </c:pt>
                <c:pt idx="12647">
                  <c:v>340.11900000000026</c:v>
                </c:pt>
                <c:pt idx="12648">
                  <c:v>339.81400000000002</c:v>
                </c:pt>
                <c:pt idx="12649">
                  <c:v>339.505</c:v>
                </c:pt>
                <c:pt idx="12650">
                  <c:v>339.19299999999993</c:v>
                </c:pt>
                <c:pt idx="12651">
                  <c:v>338.87799999999999</c:v>
                </c:pt>
                <c:pt idx="12652">
                  <c:v>338.55900000000008</c:v>
                </c:pt>
                <c:pt idx="12653">
                  <c:v>338.23599999999965</c:v>
                </c:pt>
                <c:pt idx="12654">
                  <c:v>337.91099999999977</c:v>
                </c:pt>
                <c:pt idx="12655">
                  <c:v>337.58199999999965</c:v>
                </c:pt>
                <c:pt idx="12656">
                  <c:v>337.25</c:v>
                </c:pt>
                <c:pt idx="12657">
                  <c:v>336.91499999999979</c:v>
                </c:pt>
                <c:pt idx="12658">
                  <c:v>336.577</c:v>
                </c:pt>
                <c:pt idx="12659">
                  <c:v>336.23599999999965</c:v>
                </c:pt>
                <c:pt idx="12660">
                  <c:v>335.892</c:v>
                </c:pt>
                <c:pt idx="12661">
                  <c:v>335.54599999999999</c:v>
                </c:pt>
                <c:pt idx="12662">
                  <c:v>335.19600000000003</c:v>
                </c:pt>
                <c:pt idx="12663">
                  <c:v>334.84399999999999</c:v>
                </c:pt>
                <c:pt idx="12664">
                  <c:v>334.48999999999978</c:v>
                </c:pt>
                <c:pt idx="12665">
                  <c:v>334.13299999999975</c:v>
                </c:pt>
                <c:pt idx="12666">
                  <c:v>333.7729999999998</c:v>
                </c:pt>
                <c:pt idx="12667">
                  <c:v>333.41099999999977</c:v>
                </c:pt>
                <c:pt idx="12668">
                  <c:v>333.04700000000008</c:v>
                </c:pt>
                <c:pt idx="12669">
                  <c:v>332.68</c:v>
                </c:pt>
                <c:pt idx="12670">
                  <c:v>332.31200000000001</c:v>
                </c:pt>
                <c:pt idx="12671">
                  <c:v>331.94099999999975</c:v>
                </c:pt>
                <c:pt idx="12672">
                  <c:v>331.56900000000002</c:v>
                </c:pt>
                <c:pt idx="12673">
                  <c:v>331.19400000000002</c:v>
                </c:pt>
                <c:pt idx="12674">
                  <c:v>330.81799999999993</c:v>
                </c:pt>
                <c:pt idx="12675">
                  <c:v>330.43899999999962</c:v>
                </c:pt>
                <c:pt idx="12676">
                  <c:v>330.06</c:v>
                </c:pt>
                <c:pt idx="12677">
                  <c:v>329.678</c:v>
                </c:pt>
                <c:pt idx="12678">
                  <c:v>329.29499999999979</c:v>
                </c:pt>
                <c:pt idx="12679">
                  <c:v>328.91099999999977</c:v>
                </c:pt>
                <c:pt idx="12680">
                  <c:v>328.52599999999978</c:v>
                </c:pt>
                <c:pt idx="12681">
                  <c:v>328.13900000000001</c:v>
                </c:pt>
                <c:pt idx="12682">
                  <c:v>327.75099999999975</c:v>
                </c:pt>
                <c:pt idx="12683">
                  <c:v>327.36200000000002</c:v>
                </c:pt>
                <c:pt idx="12684">
                  <c:v>326.97199999999958</c:v>
                </c:pt>
                <c:pt idx="12685">
                  <c:v>326.58099999999979</c:v>
                </c:pt>
                <c:pt idx="12686">
                  <c:v>326.18900000000002</c:v>
                </c:pt>
                <c:pt idx="12687">
                  <c:v>325.79700000000003</c:v>
                </c:pt>
                <c:pt idx="12688">
                  <c:v>325.40299999999979</c:v>
                </c:pt>
                <c:pt idx="12689">
                  <c:v>325.01</c:v>
                </c:pt>
                <c:pt idx="12690">
                  <c:v>324.61599999999999</c:v>
                </c:pt>
                <c:pt idx="12691">
                  <c:v>324.22099999999978</c:v>
                </c:pt>
                <c:pt idx="12692">
                  <c:v>323.827</c:v>
                </c:pt>
                <c:pt idx="12693">
                  <c:v>323.43199999999962</c:v>
                </c:pt>
                <c:pt idx="12694">
                  <c:v>323.03699999999958</c:v>
                </c:pt>
                <c:pt idx="12695">
                  <c:v>322.64200000000022</c:v>
                </c:pt>
                <c:pt idx="12696">
                  <c:v>322.24799999999999</c:v>
                </c:pt>
                <c:pt idx="12697">
                  <c:v>321.85300000000001</c:v>
                </c:pt>
                <c:pt idx="12698">
                  <c:v>321.459</c:v>
                </c:pt>
                <c:pt idx="12699">
                  <c:v>321.065</c:v>
                </c:pt>
                <c:pt idx="12700">
                  <c:v>320.67200000000008</c:v>
                </c:pt>
                <c:pt idx="12701">
                  <c:v>320.27999999999975</c:v>
                </c:pt>
                <c:pt idx="12702">
                  <c:v>319.88799999999975</c:v>
                </c:pt>
                <c:pt idx="12703">
                  <c:v>319.49599999999958</c:v>
                </c:pt>
                <c:pt idx="12704">
                  <c:v>319.10599999999999</c:v>
                </c:pt>
                <c:pt idx="12705">
                  <c:v>318.71699999999959</c:v>
                </c:pt>
                <c:pt idx="12706">
                  <c:v>318.32900000000001</c:v>
                </c:pt>
                <c:pt idx="12707">
                  <c:v>317.94200000000001</c:v>
                </c:pt>
                <c:pt idx="12708">
                  <c:v>317.55599999999993</c:v>
                </c:pt>
                <c:pt idx="12709">
                  <c:v>317.17200000000008</c:v>
                </c:pt>
                <c:pt idx="12710">
                  <c:v>316.78899999999965</c:v>
                </c:pt>
                <c:pt idx="12711">
                  <c:v>316.40799999999979</c:v>
                </c:pt>
                <c:pt idx="12712">
                  <c:v>316.02799999999979</c:v>
                </c:pt>
                <c:pt idx="12713">
                  <c:v>315.64999999999998</c:v>
                </c:pt>
                <c:pt idx="12714">
                  <c:v>315.274</c:v>
                </c:pt>
                <c:pt idx="12715">
                  <c:v>314.89999999999975</c:v>
                </c:pt>
                <c:pt idx="12716">
                  <c:v>314.52799999999979</c:v>
                </c:pt>
                <c:pt idx="12717">
                  <c:v>314.15800000000002</c:v>
                </c:pt>
                <c:pt idx="12718">
                  <c:v>313.78999999999979</c:v>
                </c:pt>
                <c:pt idx="12719">
                  <c:v>313.42499999999978</c:v>
                </c:pt>
                <c:pt idx="12720">
                  <c:v>313.06299999999999</c:v>
                </c:pt>
                <c:pt idx="12721">
                  <c:v>312.702</c:v>
                </c:pt>
                <c:pt idx="12722">
                  <c:v>312.34500000000008</c:v>
                </c:pt>
                <c:pt idx="12723">
                  <c:v>311.98999999999978</c:v>
                </c:pt>
                <c:pt idx="12724">
                  <c:v>311.63799999999975</c:v>
                </c:pt>
                <c:pt idx="12725">
                  <c:v>311.28799999999978</c:v>
                </c:pt>
                <c:pt idx="12726">
                  <c:v>310.94200000000001</c:v>
                </c:pt>
                <c:pt idx="12727">
                  <c:v>310.59899999999965</c:v>
                </c:pt>
                <c:pt idx="12728">
                  <c:v>310.25900000000001</c:v>
                </c:pt>
                <c:pt idx="12729">
                  <c:v>309.92299999999977</c:v>
                </c:pt>
                <c:pt idx="12730">
                  <c:v>309.58999999999975</c:v>
                </c:pt>
                <c:pt idx="12731">
                  <c:v>309.26</c:v>
                </c:pt>
                <c:pt idx="12732">
                  <c:v>308.93400000000003</c:v>
                </c:pt>
                <c:pt idx="12733">
                  <c:v>308.61200000000002</c:v>
                </c:pt>
                <c:pt idx="12734">
                  <c:v>308.29299999999978</c:v>
                </c:pt>
                <c:pt idx="12735">
                  <c:v>307.97799999999978</c:v>
                </c:pt>
                <c:pt idx="12736">
                  <c:v>307.66699999999975</c:v>
                </c:pt>
                <c:pt idx="12737">
                  <c:v>307.36099999999999</c:v>
                </c:pt>
                <c:pt idx="12738">
                  <c:v>307.05799999999999</c:v>
                </c:pt>
                <c:pt idx="12739">
                  <c:v>306.75900000000001</c:v>
                </c:pt>
                <c:pt idx="12740">
                  <c:v>306.46499999999975</c:v>
                </c:pt>
                <c:pt idx="12741">
                  <c:v>306.17500000000001</c:v>
                </c:pt>
                <c:pt idx="12742">
                  <c:v>305.89</c:v>
                </c:pt>
                <c:pt idx="12743">
                  <c:v>305.60899999999975</c:v>
                </c:pt>
                <c:pt idx="12744">
                  <c:v>305.33300000000003</c:v>
                </c:pt>
                <c:pt idx="12745">
                  <c:v>305.06200000000001</c:v>
                </c:pt>
                <c:pt idx="12746">
                  <c:v>304.79499999999979</c:v>
                </c:pt>
                <c:pt idx="12747">
                  <c:v>304.53299999999979</c:v>
                </c:pt>
                <c:pt idx="12748">
                  <c:v>304.27699999999965</c:v>
                </c:pt>
                <c:pt idx="12749">
                  <c:v>304.02499999999975</c:v>
                </c:pt>
                <c:pt idx="12750">
                  <c:v>303.779</c:v>
                </c:pt>
                <c:pt idx="12751">
                  <c:v>303.53699999999958</c:v>
                </c:pt>
                <c:pt idx="12752">
                  <c:v>303.30099999999999</c:v>
                </c:pt>
                <c:pt idx="12753">
                  <c:v>303.07100000000003</c:v>
                </c:pt>
                <c:pt idx="12754">
                  <c:v>302.846</c:v>
                </c:pt>
                <c:pt idx="12755">
                  <c:v>302.62599999999975</c:v>
                </c:pt>
                <c:pt idx="12756">
                  <c:v>302.41199999999958</c:v>
                </c:pt>
                <c:pt idx="12757">
                  <c:v>302.20400000000001</c:v>
                </c:pt>
                <c:pt idx="12758">
                  <c:v>302.00099999999975</c:v>
                </c:pt>
                <c:pt idx="12759">
                  <c:v>301.80399999999975</c:v>
                </c:pt>
                <c:pt idx="12760">
                  <c:v>301.61399999999975</c:v>
                </c:pt>
                <c:pt idx="12761">
                  <c:v>301.42899999999958</c:v>
                </c:pt>
                <c:pt idx="12762">
                  <c:v>301.25</c:v>
                </c:pt>
                <c:pt idx="12763">
                  <c:v>301.077</c:v>
                </c:pt>
                <c:pt idx="12764">
                  <c:v>300.91099999999977</c:v>
                </c:pt>
                <c:pt idx="12765">
                  <c:v>300.75</c:v>
                </c:pt>
                <c:pt idx="12766">
                  <c:v>300.59599999999978</c:v>
                </c:pt>
                <c:pt idx="12767">
                  <c:v>300.44900000000001</c:v>
                </c:pt>
                <c:pt idx="12768">
                  <c:v>300.30799999999999</c:v>
                </c:pt>
                <c:pt idx="12769">
                  <c:v>300.173</c:v>
                </c:pt>
                <c:pt idx="12770">
                  <c:v>300.04500000000002</c:v>
                </c:pt>
                <c:pt idx="12771">
                  <c:v>299.92299999999977</c:v>
                </c:pt>
                <c:pt idx="12772">
                  <c:v>299.80799999999999</c:v>
                </c:pt>
                <c:pt idx="12773">
                  <c:v>299.7</c:v>
                </c:pt>
                <c:pt idx="12774">
                  <c:v>299.59899999999965</c:v>
                </c:pt>
                <c:pt idx="12775">
                  <c:v>299.50400000000002</c:v>
                </c:pt>
                <c:pt idx="12776">
                  <c:v>299.41699999999958</c:v>
                </c:pt>
                <c:pt idx="12777">
                  <c:v>299.33599999999979</c:v>
                </c:pt>
                <c:pt idx="12778">
                  <c:v>299.262</c:v>
                </c:pt>
                <c:pt idx="12779">
                  <c:v>299.19600000000003</c:v>
                </c:pt>
                <c:pt idx="12780">
                  <c:v>299.1359999999998</c:v>
                </c:pt>
                <c:pt idx="12781">
                  <c:v>299.084</c:v>
                </c:pt>
                <c:pt idx="12782">
                  <c:v>299.03899999999965</c:v>
                </c:pt>
                <c:pt idx="12783">
                  <c:v>299.00099999999975</c:v>
                </c:pt>
                <c:pt idx="12784">
                  <c:v>298.97000000000003</c:v>
                </c:pt>
                <c:pt idx="12785">
                  <c:v>298.947</c:v>
                </c:pt>
                <c:pt idx="12786">
                  <c:v>298.93099999999959</c:v>
                </c:pt>
                <c:pt idx="12787">
                  <c:v>298.92200000000003</c:v>
                </c:pt>
                <c:pt idx="12788">
                  <c:v>298.92099999999965</c:v>
                </c:pt>
                <c:pt idx="12789">
                  <c:v>298.92699999999962</c:v>
                </c:pt>
                <c:pt idx="12790">
                  <c:v>298.94099999999975</c:v>
                </c:pt>
                <c:pt idx="12791">
                  <c:v>298.96199999999965</c:v>
                </c:pt>
                <c:pt idx="12792">
                  <c:v>298.99099999999964</c:v>
                </c:pt>
                <c:pt idx="12793">
                  <c:v>299.02699999999965</c:v>
                </c:pt>
                <c:pt idx="12794">
                  <c:v>299.072</c:v>
                </c:pt>
                <c:pt idx="12795">
                  <c:v>299.12299999999999</c:v>
                </c:pt>
                <c:pt idx="12796">
                  <c:v>299.18299999999999</c:v>
                </c:pt>
                <c:pt idx="12797">
                  <c:v>299.25</c:v>
                </c:pt>
                <c:pt idx="12798">
                  <c:v>299.32499999999999</c:v>
                </c:pt>
                <c:pt idx="12799">
                  <c:v>299.40699999999958</c:v>
                </c:pt>
                <c:pt idx="12800">
                  <c:v>299.49799999999965</c:v>
                </c:pt>
                <c:pt idx="12801">
                  <c:v>299.59599999999978</c:v>
                </c:pt>
                <c:pt idx="12802">
                  <c:v>299.702</c:v>
                </c:pt>
                <c:pt idx="12803">
                  <c:v>299.81599999999975</c:v>
                </c:pt>
                <c:pt idx="12804">
                  <c:v>299.93799999999965</c:v>
                </c:pt>
                <c:pt idx="12805">
                  <c:v>300.06700000000001</c:v>
                </c:pt>
                <c:pt idx="12806">
                  <c:v>300.20400000000001</c:v>
                </c:pt>
                <c:pt idx="12807">
                  <c:v>300.35000000000002</c:v>
                </c:pt>
                <c:pt idx="12808">
                  <c:v>300.50299999999999</c:v>
                </c:pt>
                <c:pt idx="12809">
                  <c:v>300.66399999999999</c:v>
                </c:pt>
                <c:pt idx="12810">
                  <c:v>300.83300000000003</c:v>
                </c:pt>
                <c:pt idx="12811">
                  <c:v>301.01</c:v>
                </c:pt>
                <c:pt idx="12812">
                  <c:v>301.19499999999999</c:v>
                </c:pt>
                <c:pt idx="12813">
                  <c:v>301.387</c:v>
                </c:pt>
                <c:pt idx="12814">
                  <c:v>301.58799999999979</c:v>
                </c:pt>
                <c:pt idx="12815">
                  <c:v>301.79700000000003</c:v>
                </c:pt>
                <c:pt idx="12816">
                  <c:v>302.01299999999975</c:v>
                </c:pt>
                <c:pt idx="12817">
                  <c:v>302.23799999999977</c:v>
                </c:pt>
                <c:pt idx="12818">
                  <c:v>302.47000000000003</c:v>
                </c:pt>
                <c:pt idx="12819">
                  <c:v>302.70999999999975</c:v>
                </c:pt>
                <c:pt idx="12820">
                  <c:v>302.95800000000003</c:v>
                </c:pt>
                <c:pt idx="12821">
                  <c:v>303.214</c:v>
                </c:pt>
                <c:pt idx="12822">
                  <c:v>303.47799999999978</c:v>
                </c:pt>
                <c:pt idx="12823">
                  <c:v>303.74900000000002</c:v>
                </c:pt>
                <c:pt idx="12824">
                  <c:v>304.029</c:v>
                </c:pt>
                <c:pt idx="12825">
                  <c:v>304.31599999999975</c:v>
                </c:pt>
                <c:pt idx="12826">
                  <c:v>304.61099999999999</c:v>
                </c:pt>
                <c:pt idx="12827">
                  <c:v>304.91399999999965</c:v>
                </c:pt>
                <c:pt idx="12828">
                  <c:v>305.2249999999998</c:v>
                </c:pt>
                <c:pt idx="12829">
                  <c:v>305.54300000000001</c:v>
                </c:pt>
                <c:pt idx="12830">
                  <c:v>305.87</c:v>
                </c:pt>
                <c:pt idx="12831">
                  <c:v>306.20299999999975</c:v>
                </c:pt>
                <c:pt idx="12832">
                  <c:v>306.54500000000002</c:v>
                </c:pt>
                <c:pt idx="12833">
                  <c:v>306.89400000000001</c:v>
                </c:pt>
                <c:pt idx="12834">
                  <c:v>307.25099999999975</c:v>
                </c:pt>
                <c:pt idx="12835">
                  <c:v>307.61599999999999</c:v>
                </c:pt>
                <c:pt idx="12836">
                  <c:v>307.98799999999977</c:v>
                </c:pt>
                <c:pt idx="12837">
                  <c:v>308.36700000000002</c:v>
                </c:pt>
                <c:pt idx="12838">
                  <c:v>308.75400000000002</c:v>
                </c:pt>
                <c:pt idx="12839">
                  <c:v>309.14900000000023</c:v>
                </c:pt>
                <c:pt idx="12840">
                  <c:v>309.55099999999999</c:v>
                </c:pt>
                <c:pt idx="12841">
                  <c:v>309.95999999999975</c:v>
                </c:pt>
                <c:pt idx="12842">
                  <c:v>310.37700000000001</c:v>
                </c:pt>
                <c:pt idx="12843">
                  <c:v>310.80099999999999</c:v>
                </c:pt>
                <c:pt idx="12844">
                  <c:v>311.23200000000003</c:v>
                </c:pt>
                <c:pt idx="12845">
                  <c:v>311.67099999999999</c:v>
                </c:pt>
                <c:pt idx="12846">
                  <c:v>312.11700000000002</c:v>
                </c:pt>
                <c:pt idx="12847">
                  <c:v>312.57</c:v>
                </c:pt>
                <c:pt idx="12848">
                  <c:v>313.02999999999975</c:v>
                </c:pt>
                <c:pt idx="12849">
                  <c:v>313.49699999999962</c:v>
                </c:pt>
                <c:pt idx="12850">
                  <c:v>313.97099999999978</c:v>
                </c:pt>
                <c:pt idx="12851">
                  <c:v>314.452</c:v>
                </c:pt>
                <c:pt idx="12852">
                  <c:v>314.94</c:v>
                </c:pt>
                <c:pt idx="12853">
                  <c:v>315.43499999999977</c:v>
                </c:pt>
                <c:pt idx="12854">
                  <c:v>315.93699999999961</c:v>
                </c:pt>
                <c:pt idx="12855">
                  <c:v>316.44499999999999</c:v>
                </c:pt>
                <c:pt idx="12856">
                  <c:v>316.95999999999975</c:v>
                </c:pt>
                <c:pt idx="12857">
                  <c:v>317.48200000000003</c:v>
                </c:pt>
                <c:pt idx="12858">
                  <c:v>318.01</c:v>
                </c:pt>
                <c:pt idx="12859">
                  <c:v>318.54500000000002</c:v>
                </c:pt>
                <c:pt idx="12860">
                  <c:v>319.08699999999965</c:v>
                </c:pt>
                <c:pt idx="12861">
                  <c:v>319.63499999999999</c:v>
                </c:pt>
                <c:pt idx="12862">
                  <c:v>320.18900000000002</c:v>
                </c:pt>
                <c:pt idx="12863">
                  <c:v>320.74900000000002</c:v>
                </c:pt>
                <c:pt idx="12864">
                  <c:v>321.31599999999975</c:v>
                </c:pt>
                <c:pt idx="12865">
                  <c:v>321.88900000000001</c:v>
                </c:pt>
                <c:pt idx="12866">
                  <c:v>322.46799999999979</c:v>
                </c:pt>
                <c:pt idx="12867">
                  <c:v>323.053</c:v>
                </c:pt>
                <c:pt idx="12868">
                  <c:v>323.64400000000023</c:v>
                </c:pt>
                <c:pt idx="12869">
                  <c:v>324.24099999999999</c:v>
                </c:pt>
                <c:pt idx="12870">
                  <c:v>324.84300000000002</c:v>
                </c:pt>
                <c:pt idx="12871">
                  <c:v>325.452</c:v>
                </c:pt>
                <c:pt idx="12872">
                  <c:v>326.06599999999975</c:v>
                </c:pt>
                <c:pt idx="12873">
                  <c:v>326.68599999999975</c:v>
                </c:pt>
                <c:pt idx="12874">
                  <c:v>327.31099999999975</c:v>
                </c:pt>
                <c:pt idx="12875">
                  <c:v>327.94200000000001</c:v>
                </c:pt>
                <c:pt idx="12876">
                  <c:v>328.57799999999975</c:v>
                </c:pt>
                <c:pt idx="12877">
                  <c:v>329.2199999999998</c:v>
                </c:pt>
                <c:pt idx="12878">
                  <c:v>329.86599999999999</c:v>
                </c:pt>
                <c:pt idx="12879">
                  <c:v>330.51900000000001</c:v>
                </c:pt>
                <c:pt idx="12880">
                  <c:v>331.17599999999999</c:v>
                </c:pt>
                <c:pt idx="12881">
                  <c:v>331.83799999999979</c:v>
                </c:pt>
                <c:pt idx="12882">
                  <c:v>332.505</c:v>
                </c:pt>
                <c:pt idx="12883">
                  <c:v>333.17700000000002</c:v>
                </c:pt>
                <c:pt idx="12884">
                  <c:v>333.85399999999993</c:v>
                </c:pt>
                <c:pt idx="12885">
                  <c:v>334.53500000000003</c:v>
                </c:pt>
                <c:pt idx="12886">
                  <c:v>335.22099999999978</c:v>
                </c:pt>
                <c:pt idx="12887">
                  <c:v>335.91199999999958</c:v>
                </c:pt>
                <c:pt idx="12888">
                  <c:v>336.60700000000008</c:v>
                </c:pt>
                <c:pt idx="12889">
                  <c:v>337.30700000000002</c:v>
                </c:pt>
                <c:pt idx="12890">
                  <c:v>338.01</c:v>
                </c:pt>
                <c:pt idx="12891">
                  <c:v>338.71899999999965</c:v>
                </c:pt>
                <c:pt idx="12892">
                  <c:v>339.43099999999959</c:v>
                </c:pt>
                <c:pt idx="12893">
                  <c:v>340.14699999999999</c:v>
                </c:pt>
                <c:pt idx="12894">
                  <c:v>340.86700000000002</c:v>
                </c:pt>
                <c:pt idx="12895">
                  <c:v>341.59199999999959</c:v>
                </c:pt>
                <c:pt idx="12896">
                  <c:v>342.32</c:v>
                </c:pt>
                <c:pt idx="12897">
                  <c:v>343.05099999999999</c:v>
                </c:pt>
                <c:pt idx="12898">
                  <c:v>343.78699999999958</c:v>
                </c:pt>
                <c:pt idx="12899">
                  <c:v>344.52599999999978</c:v>
                </c:pt>
                <c:pt idx="12900">
                  <c:v>345.26799999999974</c:v>
                </c:pt>
                <c:pt idx="12901">
                  <c:v>346.01400000000001</c:v>
                </c:pt>
                <c:pt idx="12902">
                  <c:v>346.76299999999975</c:v>
                </c:pt>
                <c:pt idx="12903">
                  <c:v>347.51499999999999</c:v>
                </c:pt>
                <c:pt idx="12904">
                  <c:v>348.27099999999979</c:v>
                </c:pt>
                <c:pt idx="12905">
                  <c:v>349.029</c:v>
                </c:pt>
                <c:pt idx="12906">
                  <c:v>349.78999999999979</c:v>
                </c:pt>
                <c:pt idx="12907">
                  <c:v>350.55500000000001</c:v>
                </c:pt>
                <c:pt idx="12908">
                  <c:v>351.322</c:v>
                </c:pt>
                <c:pt idx="12909">
                  <c:v>352.09099999999978</c:v>
                </c:pt>
                <c:pt idx="12910">
                  <c:v>352.86399999999975</c:v>
                </c:pt>
                <c:pt idx="12911">
                  <c:v>353.63799999999975</c:v>
                </c:pt>
                <c:pt idx="12912">
                  <c:v>354.41599999999966</c:v>
                </c:pt>
                <c:pt idx="12913">
                  <c:v>355.19499999999999</c:v>
                </c:pt>
                <c:pt idx="12914">
                  <c:v>355.97699999999958</c:v>
                </c:pt>
                <c:pt idx="12915">
                  <c:v>356.7609999999998</c:v>
                </c:pt>
                <c:pt idx="12916">
                  <c:v>357.54700000000008</c:v>
                </c:pt>
                <c:pt idx="12917">
                  <c:v>358.33499999999975</c:v>
                </c:pt>
                <c:pt idx="12918">
                  <c:v>359.125</c:v>
                </c:pt>
                <c:pt idx="12919">
                  <c:v>359.91699999999958</c:v>
                </c:pt>
                <c:pt idx="12920">
                  <c:v>360.71</c:v>
                </c:pt>
                <c:pt idx="12921">
                  <c:v>361.505</c:v>
                </c:pt>
                <c:pt idx="12922">
                  <c:v>362.30200000000002</c:v>
                </c:pt>
                <c:pt idx="12923">
                  <c:v>363.1</c:v>
                </c:pt>
                <c:pt idx="12924">
                  <c:v>363.899</c:v>
                </c:pt>
                <c:pt idx="12925">
                  <c:v>364.7</c:v>
                </c:pt>
                <c:pt idx="12926">
                  <c:v>365.50200000000001</c:v>
                </c:pt>
                <c:pt idx="12927">
                  <c:v>366.30500000000001</c:v>
                </c:pt>
                <c:pt idx="12928">
                  <c:v>367.10899999999975</c:v>
                </c:pt>
                <c:pt idx="12929">
                  <c:v>367.91399999999965</c:v>
                </c:pt>
                <c:pt idx="12930">
                  <c:v>368.7199999999998</c:v>
                </c:pt>
                <c:pt idx="12931">
                  <c:v>369.52599999999978</c:v>
                </c:pt>
                <c:pt idx="12932">
                  <c:v>370.33300000000003</c:v>
                </c:pt>
                <c:pt idx="12933">
                  <c:v>371.14100000000002</c:v>
                </c:pt>
                <c:pt idx="12934">
                  <c:v>371.94900000000001</c:v>
                </c:pt>
                <c:pt idx="12935">
                  <c:v>372.75799999999975</c:v>
                </c:pt>
                <c:pt idx="12936">
                  <c:v>373.56700000000001</c:v>
                </c:pt>
                <c:pt idx="12937">
                  <c:v>374.37700000000001</c:v>
                </c:pt>
                <c:pt idx="12938">
                  <c:v>375.18599999999975</c:v>
                </c:pt>
                <c:pt idx="12939">
                  <c:v>375.99599999999958</c:v>
                </c:pt>
                <c:pt idx="12940">
                  <c:v>376.80500000000001</c:v>
                </c:pt>
                <c:pt idx="12941">
                  <c:v>377.61500000000001</c:v>
                </c:pt>
                <c:pt idx="12942">
                  <c:v>378.42399999999958</c:v>
                </c:pt>
                <c:pt idx="12943">
                  <c:v>379.23299999999978</c:v>
                </c:pt>
                <c:pt idx="12944">
                  <c:v>380.04199999999975</c:v>
                </c:pt>
                <c:pt idx="12945">
                  <c:v>380.851</c:v>
                </c:pt>
                <c:pt idx="12946">
                  <c:v>381.65800000000002</c:v>
                </c:pt>
                <c:pt idx="12947">
                  <c:v>382.46599999999978</c:v>
                </c:pt>
                <c:pt idx="12948">
                  <c:v>383.2729999999998</c:v>
                </c:pt>
                <c:pt idx="12949">
                  <c:v>384.07799999999975</c:v>
                </c:pt>
                <c:pt idx="12950">
                  <c:v>384.88400000000001</c:v>
                </c:pt>
                <c:pt idx="12951">
                  <c:v>385.68799999999999</c:v>
                </c:pt>
                <c:pt idx="12952">
                  <c:v>386.49099999999964</c:v>
                </c:pt>
                <c:pt idx="12953">
                  <c:v>387.29399999999958</c:v>
                </c:pt>
                <c:pt idx="12954">
                  <c:v>388.09500000000003</c:v>
                </c:pt>
                <c:pt idx="12955">
                  <c:v>388.89499999999975</c:v>
                </c:pt>
                <c:pt idx="12956">
                  <c:v>389.69400000000002</c:v>
                </c:pt>
                <c:pt idx="12957">
                  <c:v>390.49199999999962</c:v>
                </c:pt>
                <c:pt idx="12958">
                  <c:v>391.28799999999978</c:v>
                </c:pt>
                <c:pt idx="12959">
                  <c:v>392.08199999999965</c:v>
                </c:pt>
                <c:pt idx="12960">
                  <c:v>392.87599999999975</c:v>
                </c:pt>
                <c:pt idx="12961">
                  <c:v>393.66699999999975</c:v>
                </c:pt>
                <c:pt idx="12962">
                  <c:v>394.45699999999965</c:v>
                </c:pt>
                <c:pt idx="12963">
                  <c:v>395.245</c:v>
                </c:pt>
                <c:pt idx="12964">
                  <c:v>396.03199999999958</c:v>
                </c:pt>
                <c:pt idx="12965">
                  <c:v>396.81599999999975</c:v>
                </c:pt>
                <c:pt idx="12966">
                  <c:v>397.59899999999965</c:v>
                </c:pt>
                <c:pt idx="12967">
                  <c:v>398.37900000000002</c:v>
                </c:pt>
                <c:pt idx="12968">
                  <c:v>399.15800000000002</c:v>
                </c:pt>
                <c:pt idx="12969">
                  <c:v>399.93400000000003</c:v>
                </c:pt>
                <c:pt idx="12970">
                  <c:v>400.709</c:v>
                </c:pt>
                <c:pt idx="12971">
                  <c:v>401.47999999999979</c:v>
                </c:pt>
                <c:pt idx="12972">
                  <c:v>402.25</c:v>
                </c:pt>
                <c:pt idx="12973">
                  <c:v>403.017</c:v>
                </c:pt>
                <c:pt idx="12974">
                  <c:v>403.78199999999958</c:v>
                </c:pt>
                <c:pt idx="12975">
                  <c:v>404.54500000000002</c:v>
                </c:pt>
                <c:pt idx="12976">
                  <c:v>405.30399999999975</c:v>
                </c:pt>
                <c:pt idx="12977">
                  <c:v>406.06099999999975</c:v>
                </c:pt>
                <c:pt idx="12978">
                  <c:v>406.81599999999975</c:v>
                </c:pt>
                <c:pt idx="12979">
                  <c:v>407.56799999999993</c:v>
                </c:pt>
                <c:pt idx="12980">
                  <c:v>408.31700000000001</c:v>
                </c:pt>
                <c:pt idx="12981">
                  <c:v>409.06299999999999</c:v>
                </c:pt>
                <c:pt idx="12982">
                  <c:v>409.80599999999993</c:v>
                </c:pt>
                <c:pt idx="12983">
                  <c:v>410.54700000000008</c:v>
                </c:pt>
                <c:pt idx="12984">
                  <c:v>411.28399999999965</c:v>
                </c:pt>
                <c:pt idx="12985">
                  <c:v>412.01900000000001</c:v>
                </c:pt>
                <c:pt idx="12986">
                  <c:v>412.75</c:v>
                </c:pt>
                <c:pt idx="12987">
                  <c:v>413.47799999999978</c:v>
                </c:pt>
                <c:pt idx="12988">
                  <c:v>414.20299999999975</c:v>
                </c:pt>
                <c:pt idx="12989">
                  <c:v>414.92499999999978</c:v>
                </c:pt>
                <c:pt idx="12990">
                  <c:v>415.64400000000023</c:v>
                </c:pt>
                <c:pt idx="12991">
                  <c:v>416.35899999999975</c:v>
                </c:pt>
                <c:pt idx="12992">
                  <c:v>417.07100000000003</c:v>
                </c:pt>
                <c:pt idx="12993">
                  <c:v>417.78</c:v>
                </c:pt>
                <c:pt idx="12994">
                  <c:v>418.48499999999979</c:v>
                </c:pt>
                <c:pt idx="12995">
                  <c:v>419.18599999999975</c:v>
                </c:pt>
                <c:pt idx="12996">
                  <c:v>419.88499999999999</c:v>
                </c:pt>
                <c:pt idx="12997">
                  <c:v>420.57900000000001</c:v>
                </c:pt>
                <c:pt idx="12998">
                  <c:v>421.27</c:v>
                </c:pt>
                <c:pt idx="12999">
                  <c:v>421.95800000000003</c:v>
                </c:pt>
                <c:pt idx="13000">
                  <c:v>422.64100000000002</c:v>
                </c:pt>
                <c:pt idx="13001">
                  <c:v>423.32100000000003</c:v>
                </c:pt>
                <c:pt idx="13002">
                  <c:v>423.99799999999965</c:v>
                </c:pt>
                <c:pt idx="13003">
                  <c:v>424.67</c:v>
                </c:pt>
                <c:pt idx="13004">
                  <c:v>425.339</c:v>
                </c:pt>
                <c:pt idx="13005">
                  <c:v>426.00400000000002</c:v>
                </c:pt>
                <c:pt idx="13006">
                  <c:v>426.66500000000002</c:v>
                </c:pt>
                <c:pt idx="13007">
                  <c:v>427.32299999999975</c:v>
                </c:pt>
                <c:pt idx="13008">
                  <c:v>427.97599999999977</c:v>
                </c:pt>
                <c:pt idx="13009">
                  <c:v>428.62599999999975</c:v>
                </c:pt>
                <c:pt idx="13010">
                  <c:v>429.27099999999979</c:v>
                </c:pt>
                <c:pt idx="13011">
                  <c:v>429.91299999999978</c:v>
                </c:pt>
                <c:pt idx="13012">
                  <c:v>430.55</c:v>
                </c:pt>
                <c:pt idx="13013">
                  <c:v>431.18400000000008</c:v>
                </c:pt>
                <c:pt idx="13014">
                  <c:v>431.81299999999999</c:v>
                </c:pt>
                <c:pt idx="13015">
                  <c:v>432.43899999999962</c:v>
                </c:pt>
                <c:pt idx="13016">
                  <c:v>433.06</c:v>
                </c:pt>
                <c:pt idx="13017">
                  <c:v>433.67700000000002</c:v>
                </c:pt>
                <c:pt idx="13018">
                  <c:v>434.28999999999979</c:v>
                </c:pt>
                <c:pt idx="13019">
                  <c:v>434.899</c:v>
                </c:pt>
                <c:pt idx="13020">
                  <c:v>435.50400000000002</c:v>
                </c:pt>
                <c:pt idx="13021">
                  <c:v>436.10500000000002</c:v>
                </c:pt>
                <c:pt idx="13022">
                  <c:v>436.70099999999979</c:v>
                </c:pt>
                <c:pt idx="13023">
                  <c:v>437.29299999999978</c:v>
                </c:pt>
                <c:pt idx="13024">
                  <c:v>437.88099999999974</c:v>
                </c:pt>
                <c:pt idx="13025">
                  <c:v>438.46499999999975</c:v>
                </c:pt>
                <c:pt idx="13026">
                  <c:v>439.04500000000002</c:v>
                </c:pt>
                <c:pt idx="13027">
                  <c:v>439.62</c:v>
                </c:pt>
                <c:pt idx="13028">
                  <c:v>440.19099999999975</c:v>
                </c:pt>
                <c:pt idx="13029">
                  <c:v>440.75799999999975</c:v>
                </c:pt>
                <c:pt idx="13030">
                  <c:v>441.32</c:v>
                </c:pt>
                <c:pt idx="13031">
                  <c:v>441.87900000000002</c:v>
                </c:pt>
                <c:pt idx="13032">
                  <c:v>442.43299999999965</c:v>
                </c:pt>
                <c:pt idx="13033">
                  <c:v>442.98200000000003</c:v>
                </c:pt>
                <c:pt idx="13034">
                  <c:v>443.52799999999979</c:v>
                </c:pt>
                <c:pt idx="13035">
                  <c:v>444.06900000000002</c:v>
                </c:pt>
                <c:pt idx="13036">
                  <c:v>444.60500000000002</c:v>
                </c:pt>
                <c:pt idx="13037">
                  <c:v>445.13799999999975</c:v>
                </c:pt>
                <c:pt idx="13038">
                  <c:v>445.666</c:v>
                </c:pt>
                <c:pt idx="13039">
                  <c:v>446.19</c:v>
                </c:pt>
                <c:pt idx="13040">
                  <c:v>446.709</c:v>
                </c:pt>
                <c:pt idx="13041">
                  <c:v>447.2249999999998</c:v>
                </c:pt>
                <c:pt idx="13042">
                  <c:v>447.73599999999965</c:v>
                </c:pt>
                <c:pt idx="13043">
                  <c:v>448.24200000000002</c:v>
                </c:pt>
                <c:pt idx="13044">
                  <c:v>448.745</c:v>
                </c:pt>
                <c:pt idx="13045">
                  <c:v>449.24299999999999</c:v>
                </c:pt>
                <c:pt idx="13046">
                  <c:v>449.73599999999965</c:v>
                </c:pt>
                <c:pt idx="13047">
                  <c:v>450.22599999999977</c:v>
                </c:pt>
                <c:pt idx="13048">
                  <c:v>450.71099999999979</c:v>
                </c:pt>
                <c:pt idx="13049">
                  <c:v>451.19200000000001</c:v>
                </c:pt>
                <c:pt idx="13050">
                  <c:v>451.66899999999993</c:v>
                </c:pt>
                <c:pt idx="13051">
                  <c:v>452.14100000000002</c:v>
                </c:pt>
                <c:pt idx="13052">
                  <c:v>452.60899999999975</c:v>
                </c:pt>
                <c:pt idx="13053">
                  <c:v>453.07299999999975</c:v>
                </c:pt>
                <c:pt idx="13054">
                  <c:v>453.53299999999979</c:v>
                </c:pt>
                <c:pt idx="13055">
                  <c:v>453.98799999999977</c:v>
                </c:pt>
                <c:pt idx="13056">
                  <c:v>454.43899999999962</c:v>
                </c:pt>
                <c:pt idx="13057">
                  <c:v>454.8859999999998</c:v>
                </c:pt>
                <c:pt idx="13058">
                  <c:v>455.32900000000001</c:v>
                </c:pt>
                <c:pt idx="13059">
                  <c:v>455.76799999999974</c:v>
                </c:pt>
                <c:pt idx="13060">
                  <c:v>456.202</c:v>
                </c:pt>
                <c:pt idx="13061">
                  <c:v>456.63200000000001</c:v>
                </c:pt>
                <c:pt idx="13062">
                  <c:v>457.05799999999999</c:v>
                </c:pt>
                <c:pt idx="13063">
                  <c:v>457.47999999999979</c:v>
                </c:pt>
                <c:pt idx="13064">
                  <c:v>457.8979999999998</c:v>
                </c:pt>
                <c:pt idx="13065">
                  <c:v>458.31200000000001</c:v>
                </c:pt>
                <c:pt idx="13066">
                  <c:v>458.72199999999958</c:v>
                </c:pt>
                <c:pt idx="13067">
                  <c:v>459.12700000000001</c:v>
                </c:pt>
                <c:pt idx="13068">
                  <c:v>459.529</c:v>
                </c:pt>
                <c:pt idx="13069">
                  <c:v>459.92599999999965</c:v>
                </c:pt>
                <c:pt idx="13070">
                  <c:v>460.32</c:v>
                </c:pt>
                <c:pt idx="13071">
                  <c:v>460.709</c:v>
                </c:pt>
                <c:pt idx="13072">
                  <c:v>461.09500000000003</c:v>
                </c:pt>
                <c:pt idx="13073">
                  <c:v>461.47599999999977</c:v>
                </c:pt>
                <c:pt idx="13074">
                  <c:v>461.85399999999993</c:v>
                </c:pt>
                <c:pt idx="13075">
                  <c:v>462.22699999999958</c:v>
                </c:pt>
                <c:pt idx="13076">
                  <c:v>462.59699999999958</c:v>
                </c:pt>
                <c:pt idx="13077">
                  <c:v>462.96299999999979</c:v>
                </c:pt>
                <c:pt idx="13078">
                  <c:v>463.32499999999999</c:v>
                </c:pt>
                <c:pt idx="13079">
                  <c:v>463.68299999999999</c:v>
                </c:pt>
                <c:pt idx="13080">
                  <c:v>464.03699999999958</c:v>
                </c:pt>
                <c:pt idx="13081">
                  <c:v>464.387</c:v>
                </c:pt>
                <c:pt idx="13082">
                  <c:v>464.73399999999958</c:v>
                </c:pt>
                <c:pt idx="13083">
                  <c:v>465.077</c:v>
                </c:pt>
                <c:pt idx="13084">
                  <c:v>465.41499999999979</c:v>
                </c:pt>
                <c:pt idx="13085">
                  <c:v>465.75099999999975</c:v>
                </c:pt>
                <c:pt idx="13086">
                  <c:v>466.08199999999965</c:v>
                </c:pt>
                <c:pt idx="13087">
                  <c:v>466.4099999999998</c:v>
                </c:pt>
                <c:pt idx="13088">
                  <c:v>466.73399999999958</c:v>
                </c:pt>
                <c:pt idx="13089">
                  <c:v>467.05399999999975</c:v>
                </c:pt>
                <c:pt idx="13090">
                  <c:v>467.37099999999975</c:v>
                </c:pt>
                <c:pt idx="13091">
                  <c:v>467.68400000000008</c:v>
                </c:pt>
                <c:pt idx="13092">
                  <c:v>467.99299999999965</c:v>
                </c:pt>
                <c:pt idx="13093">
                  <c:v>468.29899999999958</c:v>
                </c:pt>
                <c:pt idx="13094">
                  <c:v>468.60199999999975</c:v>
                </c:pt>
                <c:pt idx="13095">
                  <c:v>468.9</c:v>
                </c:pt>
                <c:pt idx="13096">
                  <c:v>469.19499999999999</c:v>
                </c:pt>
                <c:pt idx="13097">
                  <c:v>469.48699999999963</c:v>
                </c:pt>
                <c:pt idx="13098">
                  <c:v>469.77499999999975</c:v>
                </c:pt>
                <c:pt idx="13099">
                  <c:v>470.06</c:v>
                </c:pt>
                <c:pt idx="13100">
                  <c:v>470.34100000000001</c:v>
                </c:pt>
                <c:pt idx="13101">
                  <c:v>470.61900000000026</c:v>
                </c:pt>
                <c:pt idx="13102">
                  <c:v>470.89299999999974</c:v>
                </c:pt>
                <c:pt idx="13103">
                  <c:v>471.16399999999999</c:v>
                </c:pt>
                <c:pt idx="13104">
                  <c:v>471.43199999999962</c:v>
                </c:pt>
                <c:pt idx="13105">
                  <c:v>471.69600000000003</c:v>
                </c:pt>
                <c:pt idx="13106">
                  <c:v>471.95699999999965</c:v>
                </c:pt>
                <c:pt idx="13107">
                  <c:v>472.21499999999975</c:v>
                </c:pt>
                <c:pt idx="13108">
                  <c:v>472.46899999999965</c:v>
                </c:pt>
                <c:pt idx="13109">
                  <c:v>472.7199999999998</c:v>
                </c:pt>
                <c:pt idx="13110">
                  <c:v>472.96699999999959</c:v>
                </c:pt>
                <c:pt idx="13111">
                  <c:v>473.21199999999965</c:v>
                </c:pt>
                <c:pt idx="13112">
                  <c:v>473.45299999999975</c:v>
                </c:pt>
                <c:pt idx="13113">
                  <c:v>473.69099999999975</c:v>
                </c:pt>
                <c:pt idx="13114">
                  <c:v>473.92499999999978</c:v>
                </c:pt>
                <c:pt idx="13115">
                  <c:v>474.15699999999993</c:v>
                </c:pt>
                <c:pt idx="13116">
                  <c:v>474.38499999999999</c:v>
                </c:pt>
                <c:pt idx="13117">
                  <c:v>474.61</c:v>
                </c:pt>
                <c:pt idx="13118">
                  <c:v>474.83199999999965</c:v>
                </c:pt>
                <c:pt idx="13119">
                  <c:v>475.05099999999999</c:v>
                </c:pt>
                <c:pt idx="13120">
                  <c:v>475.267</c:v>
                </c:pt>
                <c:pt idx="13121">
                  <c:v>475.47999999999979</c:v>
                </c:pt>
                <c:pt idx="13122">
                  <c:v>475.68900000000002</c:v>
                </c:pt>
                <c:pt idx="13123">
                  <c:v>475.89599999999979</c:v>
                </c:pt>
                <c:pt idx="13124">
                  <c:v>476.09899999999965</c:v>
                </c:pt>
                <c:pt idx="13125">
                  <c:v>476.3</c:v>
                </c:pt>
                <c:pt idx="13126">
                  <c:v>476.49699999999962</c:v>
                </c:pt>
                <c:pt idx="13127">
                  <c:v>476.69099999999975</c:v>
                </c:pt>
                <c:pt idx="13128">
                  <c:v>476.88299999999975</c:v>
                </c:pt>
                <c:pt idx="13129">
                  <c:v>477.07100000000003</c:v>
                </c:pt>
                <c:pt idx="13130">
                  <c:v>477.25599999999974</c:v>
                </c:pt>
                <c:pt idx="13131">
                  <c:v>477.43799999999965</c:v>
                </c:pt>
                <c:pt idx="13132">
                  <c:v>477.61700000000002</c:v>
                </c:pt>
                <c:pt idx="13133">
                  <c:v>477.79399999999958</c:v>
                </c:pt>
                <c:pt idx="13134">
                  <c:v>477.96699999999959</c:v>
                </c:pt>
                <c:pt idx="13135">
                  <c:v>478.137</c:v>
                </c:pt>
                <c:pt idx="13136">
                  <c:v>478.30500000000001</c:v>
                </c:pt>
                <c:pt idx="13137">
                  <c:v>478.46899999999965</c:v>
                </c:pt>
                <c:pt idx="13138">
                  <c:v>478.63099999999974</c:v>
                </c:pt>
                <c:pt idx="13139">
                  <c:v>478.78899999999965</c:v>
                </c:pt>
                <c:pt idx="13140">
                  <c:v>478.94499999999999</c:v>
                </c:pt>
                <c:pt idx="13141">
                  <c:v>479.09699999999958</c:v>
                </c:pt>
                <c:pt idx="13142">
                  <c:v>479.24700000000001</c:v>
                </c:pt>
                <c:pt idx="13143">
                  <c:v>479.39400000000001</c:v>
                </c:pt>
                <c:pt idx="13144">
                  <c:v>479.53799999999978</c:v>
                </c:pt>
                <c:pt idx="13145">
                  <c:v>479.67899999999975</c:v>
                </c:pt>
                <c:pt idx="13146">
                  <c:v>479.81700000000001</c:v>
                </c:pt>
                <c:pt idx="13147">
                  <c:v>479.952</c:v>
                </c:pt>
                <c:pt idx="13148">
                  <c:v>480.084</c:v>
                </c:pt>
                <c:pt idx="13149">
                  <c:v>480.21299999999979</c:v>
                </c:pt>
                <c:pt idx="13150">
                  <c:v>480.3400000000002</c:v>
                </c:pt>
                <c:pt idx="13151">
                  <c:v>480.46299999999979</c:v>
                </c:pt>
                <c:pt idx="13152">
                  <c:v>480.58300000000003</c:v>
                </c:pt>
                <c:pt idx="13153">
                  <c:v>480.70099999999979</c:v>
                </c:pt>
                <c:pt idx="13154">
                  <c:v>480.81599999999975</c:v>
                </c:pt>
                <c:pt idx="13155">
                  <c:v>480.92699999999962</c:v>
                </c:pt>
                <c:pt idx="13156">
                  <c:v>481.03599999999977</c:v>
                </c:pt>
                <c:pt idx="13157">
                  <c:v>481.14100000000002</c:v>
                </c:pt>
                <c:pt idx="13158">
                  <c:v>481.24400000000026</c:v>
                </c:pt>
                <c:pt idx="13159">
                  <c:v>481.34399999999999</c:v>
                </c:pt>
                <c:pt idx="13160">
                  <c:v>481.44099999999975</c:v>
                </c:pt>
                <c:pt idx="13161">
                  <c:v>481.53399999999965</c:v>
                </c:pt>
                <c:pt idx="13162">
                  <c:v>481.625</c:v>
                </c:pt>
                <c:pt idx="13163">
                  <c:v>481.71299999999979</c:v>
                </c:pt>
                <c:pt idx="13164">
                  <c:v>481.79700000000003</c:v>
                </c:pt>
                <c:pt idx="13165">
                  <c:v>481.87900000000002</c:v>
                </c:pt>
                <c:pt idx="13166">
                  <c:v>481.95800000000003</c:v>
                </c:pt>
                <c:pt idx="13167">
                  <c:v>482.03299999999979</c:v>
                </c:pt>
                <c:pt idx="13168">
                  <c:v>482.10599999999999</c:v>
                </c:pt>
                <c:pt idx="13169">
                  <c:v>482.17500000000001</c:v>
                </c:pt>
                <c:pt idx="13170">
                  <c:v>482.24099999999999</c:v>
                </c:pt>
                <c:pt idx="13171">
                  <c:v>482.30399999999975</c:v>
                </c:pt>
                <c:pt idx="13172">
                  <c:v>482.36399999999975</c:v>
                </c:pt>
                <c:pt idx="13173">
                  <c:v>482.42099999999965</c:v>
                </c:pt>
                <c:pt idx="13174">
                  <c:v>482.47399999999965</c:v>
                </c:pt>
                <c:pt idx="13175">
                  <c:v>482.52499999999975</c:v>
                </c:pt>
                <c:pt idx="13176">
                  <c:v>482.572</c:v>
                </c:pt>
                <c:pt idx="13177">
                  <c:v>482.61599999999999</c:v>
                </c:pt>
                <c:pt idx="13178">
                  <c:v>482.65600000000001</c:v>
                </c:pt>
                <c:pt idx="13179">
                  <c:v>482.69400000000002</c:v>
                </c:pt>
                <c:pt idx="13180">
                  <c:v>482.72799999999978</c:v>
                </c:pt>
                <c:pt idx="13181">
                  <c:v>482.75799999999975</c:v>
                </c:pt>
                <c:pt idx="13182">
                  <c:v>482.78500000000003</c:v>
                </c:pt>
                <c:pt idx="13183">
                  <c:v>482.80900000000008</c:v>
                </c:pt>
                <c:pt idx="13184">
                  <c:v>482.83</c:v>
                </c:pt>
                <c:pt idx="13185">
                  <c:v>482.84699999999975</c:v>
                </c:pt>
                <c:pt idx="13186">
                  <c:v>482.86</c:v>
                </c:pt>
                <c:pt idx="13187">
                  <c:v>482.87099999999975</c:v>
                </c:pt>
                <c:pt idx="13188">
                  <c:v>482.87700000000001</c:v>
                </c:pt>
                <c:pt idx="13189">
                  <c:v>482.88</c:v>
                </c:pt>
                <c:pt idx="13190">
                  <c:v>482.88</c:v>
                </c:pt>
                <c:pt idx="13191">
                  <c:v>482.875</c:v>
                </c:pt>
                <c:pt idx="13192">
                  <c:v>482.86799999999999</c:v>
                </c:pt>
                <c:pt idx="13193">
                  <c:v>482.85599999999999</c:v>
                </c:pt>
                <c:pt idx="13194">
                  <c:v>482.84100000000001</c:v>
                </c:pt>
                <c:pt idx="13195">
                  <c:v>482.822</c:v>
                </c:pt>
                <c:pt idx="13196">
                  <c:v>482.79899999999958</c:v>
                </c:pt>
                <c:pt idx="13197">
                  <c:v>482.7729999999998</c:v>
                </c:pt>
                <c:pt idx="13198">
                  <c:v>482.74200000000002</c:v>
                </c:pt>
                <c:pt idx="13199">
                  <c:v>482.70800000000003</c:v>
                </c:pt>
                <c:pt idx="13200">
                  <c:v>482.67</c:v>
                </c:pt>
                <c:pt idx="13201">
                  <c:v>482.62799999999999</c:v>
                </c:pt>
                <c:pt idx="13202">
                  <c:v>482.58199999999965</c:v>
                </c:pt>
                <c:pt idx="13203">
                  <c:v>482.53199999999958</c:v>
                </c:pt>
                <c:pt idx="13204">
                  <c:v>482.47799999999978</c:v>
                </c:pt>
                <c:pt idx="13205">
                  <c:v>482.41999999999979</c:v>
                </c:pt>
                <c:pt idx="13206">
                  <c:v>482.35700000000008</c:v>
                </c:pt>
                <c:pt idx="13207">
                  <c:v>482.29099999999966</c:v>
                </c:pt>
                <c:pt idx="13208">
                  <c:v>482.2199999999998</c:v>
                </c:pt>
                <c:pt idx="13209">
                  <c:v>482.14499999999998</c:v>
                </c:pt>
                <c:pt idx="13210">
                  <c:v>482.065</c:v>
                </c:pt>
                <c:pt idx="13211">
                  <c:v>481.98200000000003</c:v>
                </c:pt>
                <c:pt idx="13212">
                  <c:v>481.89400000000001</c:v>
                </c:pt>
                <c:pt idx="13213">
                  <c:v>481.80200000000002</c:v>
                </c:pt>
                <c:pt idx="13214">
                  <c:v>481.70499999999993</c:v>
                </c:pt>
                <c:pt idx="13215">
                  <c:v>481.60300000000001</c:v>
                </c:pt>
                <c:pt idx="13216">
                  <c:v>481.49699999999962</c:v>
                </c:pt>
                <c:pt idx="13217">
                  <c:v>481.387</c:v>
                </c:pt>
                <c:pt idx="13218">
                  <c:v>481.27199999999965</c:v>
                </c:pt>
                <c:pt idx="13219">
                  <c:v>481.15199999999999</c:v>
                </c:pt>
                <c:pt idx="13220">
                  <c:v>481.02699999999965</c:v>
                </c:pt>
                <c:pt idx="13221">
                  <c:v>480.8979999999998</c:v>
                </c:pt>
                <c:pt idx="13222">
                  <c:v>480.76400000000001</c:v>
                </c:pt>
                <c:pt idx="13223">
                  <c:v>480.625</c:v>
                </c:pt>
                <c:pt idx="13224">
                  <c:v>480.48099999999965</c:v>
                </c:pt>
                <c:pt idx="13225">
                  <c:v>480.33199999999965</c:v>
                </c:pt>
                <c:pt idx="13226">
                  <c:v>480.17899999999975</c:v>
                </c:pt>
                <c:pt idx="13227">
                  <c:v>480.02</c:v>
                </c:pt>
                <c:pt idx="13228">
                  <c:v>479.85599999999999</c:v>
                </c:pt>
                <c:pt idx="13229">
                  <c:v>479.68700000000001</c:v>
                </c:pt>
                <c:pt idx="13230">
                  <c:v>479.512</c:v>
                </c:pt>
                <c:pt idx="13231">
                  <c:v>479.33300000000003</c:v>
                </c:pt>
                <c:pt idx="13232">
                  <c:v>479.14800000000002</c:v>
                </c:pt>
                <c:pt idx="13233">
                  <c:v>478.95800000000003</c:v>
                </c:pt>
                <c:pt idx="13234">
                  <c:v>478.76299999999975</c:v>
                </c:pt>
                <c:pt idx="13235">
                  <c:v>478.56200000000001</c:v>
                </c:pt>
                <c:pt idx="13236">
                  <c:v>478.35599999999999</c:v>
                </c:pt>
                <c:pt idx="13237">
                  <c:v>478.14400000000023</c:v>
                </c:pt>
                <c:pt idx="13238">
                  <c:v>477.92599999999965</c:v>
                </c:pt>
                <c:pt idx="13239">
                  <c:v>477.70299999999975</c:v>
                </c:pt>
                <c:pt idx="13240">
                  <c:v>477.4749999999998</c:v>
                </c:pt>
                <c:pt idx="13241">
                  <c:v>477.24</c:v>
                </c:pt>
                <c:pt idx="13242">
                  <c:v>477</c:v>
                </c:pt>
                <c:pt idx="13243">
                  <c:v>476.75400000000002</c:v>
                </c:pt>
                <c:pt idx="13244">
                  <c:v>476.50299999999999</c:v>
                </c:pt>
                <c:pt idx="13245">
                  <c:v>476.245</c:v>
                </c:pt>
                <c:pt idx="13246">
                  <c:v>475.98099999999965</c:v>
                </c:pt>
                <c:pt idx="13247">
                  <c:v>475.71199999999965</c:v>
                </c:pt>
                <c:pt idx="13248">
                  <c:v>475.43599999999958</c:v>
                </c:pt>
                <c:pt idx="13249">
                  <c:v>475.15400000000022</c:v>
                </c:pt>
                <c:pt idx="13250">
                  <c:v>474.86700000000002</c:v>
                </c:pt>
                <c:pt idx="13251">
                  <c:v>474.57299999999975</c:v>
                </c:pt>
                <c:pt idx="13252">
                  <c:v>474.27199999999965</c:v>
                </c:pt>
                <c:pt idx="13253">
                  <c:v>473.96599999999978</c:v>
                </c:pt>
                <c:pt idx="13254">
                  <c:v>473.65300000000002</c:v>
                </c:pt>
                <c:pt idx="13255">
                  <c:v>473.334</c:v>
                </c:pt>
                <c:pt idx="13256">
                  <c:v>473.00799999999975</c:v>
                </c:pt>
                <c:pt idx="13257">
                  <c:v>472.67599999999999</c:v>
                </c:pt>
                <c:pt idx="13258">
                  <c:v>472.33799999999979</c:v>
                </c:pt>
                <c:pt idx="13259">
                  <c:v>471.99199999999962</c:v>
                </c:pt>
                <c:pt idx="13260">
                  <c:v>471.64100000000002</c:v>
                </c:pt>
                <c:pt idx="13261">
                  <c:v>471.28199999999958</c:v>
                </c:pt>
                <c:pt idx="13262">
                  <c:v>470.91699999999958</c:v>
                </c:pt>
                <c:pt idx="13263">
                  <c:v>470.54599999999999</c:v>
                </c:pt>
                <c:pt idx="13264">
                  <c:v>470.16699999999975</c:v>
                </c:pt>
                <c:pt idx="13265">
                  <c:v>469.78199999999958</c:v>
                </c:pt>
                <c:pt idx="13266">
                  <c:v>469.39</c:v>
                </c:pt>
                <c:pt idx="13267">
                  <c:v>468.99099999999964</c:v>
                </c:pt>
                <c:pt idx="13268">
                  <c:v>468.58499999999975</c:v>
                </c:pt>
                <c:pt idx="13269">
                  <c:v>468.17200000000008</c:v>
                </c:pt>
                <c:pt idx="13270">
                  <c:v>467.75200000000001</c:v>
                </c:pt>
                <c:pt idx="13271">
                  <c:v>467.32499999999999</c:v>
                </c:pt>
                <c:pt idx="13272">
                  <c:v>466.89</c:v>
                </c:pt>
                <c:pt idx="13273">
                  <c:v>466.44900000000001</c:v>
                </c:pt>
                <c:pt idx="13274">
                  <c:v>466.00099999999975</c:v>
                </c:pt>
                <c:pt idx="13275">
                  <c:v>465.54500000000002</c:v>
                </c:pt>
                <c:pt idx="13276">
                  <c:v>465.08199999999965</c:v>
                </c:pt>
                <c:pt idx="13277">
                  <c:v>464.61200000000002</c:v>
                </c:pt>
                <c:pt idx="13278">
                  <c:v>464.13400000000001</c:v>
                </c:pt>
                <c:pt idx="13279">
                  <c:v>463.6500000000002</c:v>
                </c:pt>
                <c:pt idx="13280">
                  <c:v>463.15699999999993</c:v>
                </c:pt>
                <c:pt idx="13281">
                  <c:v>462.65800000000002</c:v>
                </c:pt>
                <c:pt idx="13282">
                  <c:v>462.15100000000001</c:v>
                </c:pt>
                <c:pt idx="13283">
                  <c:v>461.6359999999998</c:v>
                </c:pt>
                <c:pt idx="13284">
                  <c:v>461.11399999999975</c:v>
                </c:pt>
                <c:pt idx="13285">
                  <c:v>460.584</c:v>
                </c:pt>
                <c:pt idx="13286">
                  <c:v>460.04700000000008</c:v>
                </c:pt>
                <c:pt idx="13287">
                  <c:v>459.50200000000001</c:v>
                </c:pt>
                <c:pt idx="13288">
                  <c:v>458.95</c:v>
                </c:pt>
                <c:pt idx="13289">
                  <c:v>458.38900000000001</c:v>
                </c:pt>
                <c:pt idx="13290">
                  <c:v>457.822</c:v>
                </c:pt>
                <c:pt idx="13291">
                  <c:v>457.24599999999975</c:v>
                </c:pt>
                <c:pt idx="13292">
                  <c:v>456.66300000000001</c:v>
                </c:pt>
                <c:pt idx="13293">
                  <c:v>456.072</c:v>
                </c:pt>
                <c:pt idx="13294">
                  <c:v>455.47299999999979</c:v>
                </c:pt>
                <c:pt idx="13295">
                  <c:v>454.86700000000002</c:v>
                </c:pt>
                <c:pt idx="13296">
                  <c:v>454.25200000000001</c:v>
                </c:pt>
                <c:pt idx="13297">
                  <c:v>453.63</c:v>
                </c:pt>
                <c:pt idx="13298">
                  <c:v>453</c:v>
                </c:pt>
                <c:pt idx="13299">
                  <c:v>452.36200000000002</c:v>
                </c:pt>
                <c:pt idx="13300">
                  <c:v>451.71599999999978</c:v>
                </c:pt>
                <c:pt idx="13301">
                  <c:v>451.06200000000001</c:v>
                </c:pt>
                <c:pt idx="13302">
                  <c:v>450.4</c:v>
                </c:pt>
                <c:pt idx="13303">
                  <c:v>449.73099999999965</c:v>
                </c:pt>
                <c:pt idx="13304">
                  <c:v>449.053</c:v>
                </c:pt>
                <c:pt idx="13305">
                  <c:v>448.36799999999999</c:v>
                </c:pt>
                <c:pt idx="13306">
                  <c:v>447.67399999999975</c:v>
                </c:pt>
                <c:pt idx="13307">
                  <c:v>446.97199999999958</c:v>
                </c:pt>
                <c:pt idx="13308">
                  <c:v>446.26299999999975</c:v>
                </c:pt>
                <c:pt idx="13309">
                  <c:v>445.54599999999999</c:v>
                </c:pt>
                <c:pt idx="13310">
                  <c:v>444.82</c:v>
                </c:pt>
                <c:pt idx="13311">
                  <c:v>444.08599999999979</c:v>
                </c:pt>
                <c:pt idx="13312">
                  <c:v>443.34500000000008</c:v>
                </c:pt>
                <c:pt idx="13313">
                  <c:v>442.59599999999978</c:v>
                </c:pt>
                <c:pt idx="13314">
                  <c:v>441.83799999999979</c:v>
                </c:pt>
                <c:pt idx="13315">
                  <c:v>441.072</c:v>
                </c:pt>
                <c:pt idx="13316">
                  <c:v>440.29899999999958</c:v>
                </c:pt>
                <c:pt idx="13317">
                  <c:v>439.517</c:v>
                </c:pt>
                <c:pt idx="13318">
                  <c:v>438.72799999999978</c:v>
                </c:pt>
                <c:pt idx="13319">
                  <c:v>437.92999999999978</c:v>
                </c:pt>
                <c:pt idx="13320">
                  <c:v>437.125</c:v>
                </c:pt>
                <c:pt idx="13321">
                  <c:v>436.31099999999975</c:v>
                </c:pt>
                <c:pt idx="13322">
                  <c:v>435.48999999999978</c:v>
                </c:pt>
                <c:pt idx="13323">
                  <c:v>434.66</c:v>
                </c:pt>
                <c:pt idx="13324">
                  <c:v>433.82299999999975</c:v>
                </c:pt>
                <c:pt idx="13325">
                  <c:v>432.97799999999978</c:v>
                </c:pt>
                <c:pt idx="13326">
                  <c:v>432.12400000000002</c:v>
                </c:pt>
                <c:pt idx="13327">
                  <c:v>431.26299999999975</c:v>
                </c:pt>
                <c:pt idx="13328">
                  <c:v>430.39400000000001</c:v>
                </c:pt>
                <c:pt idx="13329">
                  <c:v>429.517</c:v>
                </c:pt>
                <c:pt idx="13330">
                  <c:v>428.63299999999975</c:v>
                </c:pt>
                <c:pt idx="13331">
                  <c:v>427.74</c:v>
                </c:pt>
                <c:pt idx="13332">
                  <c:v>426.8400000000002</c:v>
                </c:pt>
                <c:pt idx="13333">
                  <c:v>425.93099999999959</c:v>
                </c:pt>
                <c:pt idx="13334">
                  <c:v>425.01599999999979</c:v>
                </c:pt>
                <c:pt idx="13335">
                  <c:v>424.09199999999959</c:v>
                </c:pt>
                <c:pt idx="13336">
                  <c:v>423.161</c:v>
                </c:pt>
                <c:pt idx="13337">
                  <c:v>422.22199999999958</c:v>
                </c:pt>
                <c:pt idx="13338">
                  <c:v>421.27499999999975</c:v>
                </c:pt>
                <c:pt idx="13339">
                  <c:v>420.32100000000003</c:v>
                </c:pt>
                <c:pt idx="13340">
                  <c:v>419.35899999999975</c:v>
                </c:pt>
                <c:pt idx="13341">
                  <c:v>418.39</c:v>
                </c:pt>
                <c:pt idx="13342">
                  <c:v>417.41299999999978</c:v>
                </c:pt>
                <c:pt idx="13343">
                  <c:v>416.42899999999958</c:v>
                </c:pt>
                <c:pt idx="13344">
                  <c:v>415.43699999999961</c:v>
                </c:pt>
                <c:pt idx="13345">
                  <c:v>414.43799999999965</c:v>
                </c:pt>
                <c:pt idx="13346">
                  <c:v>413.43199999999962</c:v>
                </c:pt>
                <c:pt idx="13347">
                  <c:v>412.41799999999978</c:v>
                </c:pt>
                <c:pt idx="13348">
                  <c:v>411.39699999999965</c:v>
                </c:pt>
                <c:pt idx="13349">
                  <c:v>410.36900000000026</c:v>
                </c:pt>
                <c:pt idx="13350">
                  <c:v>409.334</c:v>
                </c:pt>
                <c:pt idx="13351">
                  <c:v>408.29199999999958</c:v>
                </c:pt>
                <c:pt idx="13352">
                  <c:v>407.24200000000002</c:v>
                </c:pt>
                <c:pt idx="13353">
                  <c:v>406.18599999999975</c:v>
                </c:pt>
                <c:pt idx="13354">
                  <c:v>405.12299999999999</c:v>
                </c:pt>
                <c:pt idx="13355">
                  <c:v>404.053</c:v>
                </c:pt>
                <c:pt idx="13356">
                  <c:v>402.97599999999977</c:v>
                </c:pt>
                <c:pt idx="13357">
                  <c:v>401.892</c:v>
                </c:pt>
                <c:pt idx="13358">
                  <c:v>400.80200000000002</c:v>
                </c:pt>
                <c:pt idx="13359">
                  <c:v>399.70499999999993</c:v>
                </c:pt>
                <c:pt idx="13360">
                  <c:v>398.601</c:v>
                </c:pt>
                <c:pt idx="13361">
                  <c:v>397.49099999999964</c:v>
                </c:pt>
                <c:pt idx="13362">
                  <c:v>396.37400000000002</c:v>
                </c:pt>
                <c:pt idx="13363">
                  <c:v>395.25099999999975</c:v>
                </c:pt>
                <c:pt idx="13364">
                  <c:v>394.12200000000001</c:v>
                </c:pt>
                <c:pt idx="13365">
                  <c:v>392.98599999999965</c:v>
                </c:pt>
                <c:pt idx="13366">
                  <c:v>391.84500000000008</c:v>
                </c:pt>
                <c:pt idx="13367">
                  <c:v>390.697</c:v>
                </c:pt>
                <c:pt idx="13368">
                  <c:v>389.54300000000001</c:v>
                </c:pt>
                <c:pt idx="13369">
                  <c:v>388.38299999999975</c:v>
                </c:pt>
                <c:pt idx="13370">
                  <c:v>387.21799999999979</c:v>
                </c:pt>
                <c:pt idx="13371">
                  <c:v>386.04599999999999</c:v>
                </c:pt>
                <c:pt idx="13372">
                  <c:v>384.86900000000026</c:v>
                </c:pt>
                <c:pt idx="13373">
                  <c:v>383.68700000000001</c:v>
                </c:pt>
                <c:pt idx="13374">
                  <c:v>382.49799999999965</c:v>
                </c:pt>
                <c:pt idx="13375">
                  <c:v>381.30500000000001</c:v>
                </c:pt>
                <c:pt idx="13376">
                  <c:v>380.10599999999999</c:v>
                </c:pt>
                <c:pt idx="13377">
                  <c:v>378.90099999999978</c:v>
                </c:pt>
                <c:pt idx="13378">
                  <c:v>377.69200000000001</c:v>
                </c:pt>
                <c:pt idx="13379">
                  <c:v>376.47699999999958</c:v>
                </c:pt>
                <c:pt idx="13380">
                  <c:v>375.25700000000001</c:v>
                </c:pt>
                <c:pt idx="13381">
                  <c:v>374.03299999999979</c:v>
                </c:pt>
                <c:pt idx="13382">
                  <c:v>372.803</c:v>
                </c:pt>
                <c:pt idx="13383">
                  <c:v>371.56900000000002</c:v>
                </c:pt>
                <c:pt idx="13384">
                  <c:v>370.33099999999979</c:v>
                </c:pt>
                <c:pt idx="13385">
                  <c:v>369.08699999999965</c:v>
                </c:pt>
                <c:pt idx="13386">
                  <c:v>367.8400000000002</c:v>
                </c:pt>
                <c:pt idx="13387">
                  <c:v>366.58699999999965</c:v>
                </c:pt>
                <c:pt idx="13388">
                  <c:v>365.33099999999979</c:v>
                </c:pt>
                <c:pt idx="13389">
                  <c:v>364.07100000000003</c:v>
                </c:pt>
                <c:pt idx="13390">
                  <c:v>362.80599999999993</c:v>
                </c:pt>
                <c:pt idx="13391">
                  <c:v>361.53799999999978</c:v>
                </c:pt>
                <c:pt idx="13392">
                  <c:v>360.26599999999979</c:v>
                </c:pt>
                <c:pt idx="13393">
                  <c:v>358.98999999999978</c:v>
                </c:pt>
                <c:pt idx="13394">
                  <c:v>357.71</c:v>
                </c:pt>
                <c:pt idx="13395">
                  <c:v>356.42699999999962</c:v>
                </c:pt>
                <c:pt idx="13396">
                  <c:v>355.14100000000002</c:v>
                </c:pt>
                <c:pt idx="13397">
                  <c:v>353.851</c:v>
                </c:pt>
                <c:pt idx="13398">
                  <c:v>352.55799999999999</c:v>
                </c:pt>
                <c:pt idx="13399">
                  <c:v>351.262</c:v>
                </c:pt>
                <c:pt idx="13400">
                  <c:v>349.964</c:v>
                </c:pt>
                <c:pt idx="13401">
                  <c:v>348.66199999999975</c:v>
                </c:pt>
                <c:pt idx="13402">
                  <c:v>347.358</c:v>
                </c:pt>
                <c:pt idx="13403">
                  <c:v>346.05099999999999</c:v>
                </c:pt>
                <c:pt idx="13404">
                  <c:v>344.74099999999999</c:v>
                </c:pt>
                <c:pt idx="13405">
                  <c:v>343.42999999999978</c:v>
                </c:pt>
                <c:pt idx="13406">
                  <c:v>342.11599999999999</c:v>
                </c:pt>
                <c:pt idx="13407">
                  <c:v>340.8</c:v>
                </c:pt>
                <c:pt idx="13408">
                  <c:v>339.48200000000003</c:v>
                </c:pt>
                <c:pt idx="13409">
                  <c:v>338.16199999999975</c:v>
                </c:pt>
                <c:pt idx="13410">
                  <c:v>336.84100000000001</c:v>
                </c:pt>
                <c:pt idx="13411">
                  <c:v>335.51799999999974</c:v>
                </c:pt>
                <c:pt idx="13412">
                  <c:v>334.19299999999993</c:v>
                </c:pt>
                <c:pt idx="13413">
                  <c:v>332.86700000000002</c:v>
                </c:pt>
                <c:pt idx="13414">
                  <c:v>331.54</c:v>
                </c:pt>
                <c:pt idx="13415">
                  <c:v>330.21199999999965</c:v>
                </c:pt>
                <c:pt idx="13416">
                  <c:v>328.88299999999975</c:v>
                </c:pt>
                <c:pt idx="13417">
                  <c:v>327.553</c:v>
                </c:pt>
                <c:pt idx="13418">
                  <c:v>326.22199999999958</c:v>
                </c:pt>
                <c:pt idx="13419">
                  <c:v>324.89099999999979</c:v>
                </c:pt>
                <c:pt idx="13420">
                  <c:v>323.55900000000008</c:v>
                </c:pt>
                <c:pt idx="13421">
                  <c:v>322.22699999999958</c:v>
                </c:pt>
                <c:pt idx="13422">
                  <c:v>320.89499999999975</c:v>
                </c:pt>
                <c:pt idx="13423">
                  <c:v>319.56299999999999</c:v>
                </c:pt>
                <c:pt idx="13424">
                  <c:v>318.23099999999965</c:v>
                </c:pt>
                <c:pt idx="13425">
                  <c:v>316.899</c:v>
                </c:pt>
                <c:pt idx="13426">
                  <c:v>315.56799999999993</c:v>
                </c:pt>
                <c:pt idx="13427">
                  <c:v>314.23699999999963</c:v>
                </c:pt>
                <c:pt idx="13428">
                  <c:v>312.90599999999978</c:v>
                </c:pt>
                <c:pt idx="13429">
                  <c:v>311.577</c:v>
                </c:pt>
                <c:pt idx="13430">
                  <c:v>310.24900000000002</c:v>
                </c:pt>
                <c:pt idx="13431">
                  <c:v>308.92099999999965</c:v>
                </c:pt>
                <c:pt idx="13432">
                  <c:v>307.59500000000003</c:v>
                </c:pt>
                <c:pt idx="13433">
                  <c:v>306.27</c:v>
                </c:pt>
                <c:pt idx="13434">
                  <c:v>304.947</c:v>
                </c:pt>
                <c:pt idx="13435">
                  <c:v>303.625</c:v>
                </c:pt>
                <c:pt idx="13436">
                  <c:v>302.30500000000001</c:v>
                </c:pt>
                <c:pt idx="13437">
                  <c:v>300.98699999999963</c:v>
                </c:pt>
                <c:pt idx="13438">
                  <c:v>299.67099999999999</c:v>
                </c:pt>
                <c:pt idx="13439">
                  <c:v>298.35700000000008</c:v>
                </c:pt>
                <c:pt idx="13440">
                  <c:v>297.04599999999999</c:v>
                </c:pt>
                <c:pt idx="13441">
                  <c:v>295.73699999999963</c:v>
                </c:pt>
                <c:pt idx="13442">
                  <c:v>294.42999999999978</c:v>
                </c:pt>
                <c:pt idx="13443">
                  <c:v>293.12700000000001</c:v>
                </c:pt>
                <c:pt idx="13444">
                  <c:v>291.82599999999979</c:v>
                </c:pt>
                <c:pt idx="13445">
                  <c:v>290.529</c:v>
                </c:pt>
                <c:pt idx="13446">
                  <c:v>289.23399999999958</c:v>
                </c:pt>
                <c:pt idx="13447">
                  <c:v>287.94299999999993</c:v>
                </c:pt>
                <c:pt idx="13448">
                  <c:v>286.65499999999997</c:v>
                </c:pt>
                <c:pt idx="13449">
                  <c:v>285.37099999999975</c:v>
                </c:pt>
                <c:pt idx="13450">
                  <c:v>284.09099999999978</c:v>
                </c:pt>
                <c:pt idx="13451">
                  <c:v>282.815</c:v>
                </c:pt>
                <c:pt idx="13452">
                  <c:v>281.54300000000001</c:v>
                </c:pt>
                <c:pt idx="13453">
                  <c:v>280.27499999999975</c:v>
                </c:pt>
                <c:pt idx="13454">
                  <c:v>279.0109999999998</c:v>
                </c:pt>
                <c:pt idx="13455">
                  <c:v>277.75200000000001</c:v>
                </c:pt>
                <c:pt idx="13456">
                  <c:v>276.49699999999962</c:v>
                </c:pt>
                <c:pt idx="13457">
                  <c:v>275.24700000000001</c:v>
                </c:pt>
                <c:pt idx="13458">
                  <c:v>274.00200000000001</c:v>
                </c:pt>
                <c:pt idx="13459">
                  <c:v>272.762</c:v>
                </c:pt>
                <c:pt idx="13460">
                  <c:v>271.52799999999979</c:v>
                </c:pt>
                <c:pt idx="13461">
                  <c:v>270.29799999999977</c:v>
                </c:pt>
                <c:pt idx="13462">
                  <c:v>269.07400000000001</c:v>
                </c:pt>
                <c:pt idx="13463">
                  <c:v>267.85599999999999</c:v>
                </c:pt>
                <c:pt idx="13464">
                  <c:v>266.64299999999997</c:v>
                </c:pt>
                <c:pt idx="13465">
                  <c:v>265.43699999999961</c:v>
                </c:pt>
                <c:pt idx="13466">
                  <c:v>264.23599999999965</c:v>
                </c:pt>
                <c:pt idx="13467">
                  <c:v>263.04199999999975</c:v>
                </c:pt>
                <c:pt idx="13468">
                  <c:v>261.85399999999993</c:v>
                </c:pt>
                <c:pt idx="13469">
                  <c:v>260.67200000000008</c:v>
                </c:pt>
                <c:pt idx="13470">
                  <c:v>259.49699999999962</c:v>
                </c:pt>
                <c:pt idx="13471">
                  <c:v>258.32799999999975</c:v>
                </c:pt>
                <c:pt idx="13472">
                  <c:v>257.16699999999975</c:v>
                </c:pt>
                <c:pt idx="13473">
                  <c:v>256.012</c:v>
                </c:pt>
                <c:pt idx="13474">
                  <c:v>254.86500000000001</c:v>
                </c:pt>
                <c:pt idx="13475">
                  <c:v>253.72499999999999</c:v>
                </c:pt>
                <c:pt idx="13476">
                  <c:v>252.59200000000001</c:v>
                </c:pt>
                <c:pt idx="13477">
                  <c:v>251.46700000000001</c:v>
                </c:pt>
                <c:pt idx="13478">
                  <c:v>250.34900000000002</c:v>
                </c:pt>
                <c:pt idx="13479">
                  <c:v>249.239</c:v>
                </c:pt>
                <c:pt idx="13480">
                  <c:v>248.137</c:v>
                </c:pt>
                <c:pt idx="13481">
                  <c:v>247.04399999999998</c:v>
                </c:pt>
                <c:pt idx="13482">
                  <c:v>245.95800000000011</c:v>
                </c:pt>
                <c:pt idx="13483">
                  <c:v>244.88100000000011</c:v>
                </c:pt>
                <c:pt idx="13484">
                  <c:v>243.81200000000001</c:v>
                </c:pt>
                <c:pt idx="13485">
                  <c:v>242.75200000000001</c:v>
                </c:pt>
                <c:pt idx="13486">
                  <c:v>241.7</c:v>
                </c:pt>
                <c:pt idx="13487">
                  <c:v>240.65700000000001</c:v>
                </c:pt>
                <c:pt idx="13488">
                  <c:v>239.62300000000002</c:v>
                </c:pt>
                <c:pt idx="13489">
                  <c:v>238.59900000000002</c:v>
                </c:pt>
                <c:pt idx="13490">
                  <c:v>237.583</c:v>
                </c:pt>
                <c:pt idx="13491">
                  <c:v>236.577</c:v>
                </c:pt>
                <c:pt idx="13492">
                  <c:v>235.58</c:v>
                </c:pt>
                <c:pt idx="13493">
                  <c:v>234.59300000000002</c:v>
                </c:pt>
                <c:pt idx="13494">
                  <c:v>233.61499999999998</c:v>
                </c:pt>
                <c:pt idx="13495">
                  <c:v>232.64699999999999</c:v>
                </c:pt>
                <c:pt idx="13496">
                  <c:v>231.68900000000002</c:v>
                </c:pt>
                <c:pt idx="13497">
                  <c:v>230.74099999999999</c:v>
                </c:pt>
                <c:pt idx="13498">
                  <c:v>229.803</c:v>
                </c:pt>
                <c:pt idx="13499">
                  <c:v>228.876</c:v>
                </c:pt>
                <c:pt idx="13500">
                  <c:v>227.959</c:v>
                </c:pt>
                <c:pt idx="13501">
                  <c:v>227.05200000000011</c:v>
                </c:pt>
                <c:pt idx="13502">
                  <c:v>226.15600000000001</c:v>
                </c:pt>
                <c:pt idx="13503">
                  <c:v>225.26999999999998</c:v>
                </c:pt>
                <c:pt idx="13504">
                  <c:v>224.39500000000001</c:v>
                </c:pt>
                <c:pt idx="13505">
                  <c:v>223.53100000000001</c:v>
                </c:pt>
                <c:pt idx="13506">
                  <c:v>222.678</c:v>
                </c:pt>
                <c:pt idx="13507">
                  <c:v>221.83700000000007</c:v>
                </c:pt>
                <c:pt idx="13508">
                  <c:v>221.006</c:v>
                </c:pt>
                <c:pt idx="13509">
                  <c:v>220.18700000000001</c:v>
                </c:pt>
                <c:pt idx="13510">
                  <c:v>219.37900000000002</c:v>
                </c:pt>
                <c:pt idx="13511">
                  <c:v>218.58200000000011</c:v>
                </c:pt>
                <c:pt idx="13512">
                  <c:v>217.798</c:v>
                </c:pt>
                <c:pt idx="13513">
                  <c:v>217.024</c:v>
                </c:pt>
                <c:pt idx="13514">
                  <c:v>216.26300000000001</c:v>
                </c:pt>
                <c:pt idx="13515">
                  <c:v>215.51300000000001</c:v>
                </c:pt>
                <c:pt idx="13516">
                  <c:v>214.77599999999998</c:v>
                </c:pt>
                <c:pt idx="13517">
                  <c:v>214.05</c:v>
                </c:pt>
                <c:pt idx="13518">
                  <c:v>213.33700000000007</c:v>
                </c:pt>
                <c:pt idx="13519">
                  <c:v>212.63499999999999</c:v>
                </c:pt>
                <c:pt idx="13520">
                  <c:v>211.946</c:v>
                </c:pt>
                <c:pt idx="13521">
                  <c:v>211.26900000000001</c:v>
                </c:pt>
                <c:pt idx="13522">
                  <c:v>210.60499999999999</c:v>
                </c:pt>
                <c:pt idx="13523">
                  <c:v>209.95400000000001</c:v>
                </c:pt>
                <c:pt idx="13524">
                  <c:v>209.315</c:v>
                </c:pt>
                <c:pt idx="13525">
                  <c:v>208.68800000000007</c:v>
                </c:pt>
                <c:pt idx="13526">
                  <c:v>208.07399999999998</c:v>
                </c:pt>
                <c:pt idx="13527">
                  <c:v>207.47399999999999</c:v>
                </c:pt>
                <c:pt idx="13528">
                  <c:v>206.88600000000011</c:v>
                </c:pt>
                <c:pt idx="13529">
                  <c:v>206.31100000000001</c:v>
                </c:pt>
                <c:pt idx="13530">
                  <c:v>205.74899999999997</c:v>
                </c:pt>
                <c:pt idx="13531">
                  <c:v>205.2</c:v>
                </c:pt>
                <c:pt idx="13532">
                  <c:v>204.66399999999999</c:v>
                </c:pt>
                <c:pt idx="13533">
                  <c:v>204.142</c:v>
                </c:pt>
                <c:pt idx="13534">
                  <c:v>203.63200000000001</c:v>
                </c:pt>
                <c:pt idx="13535">
                  <c:v>203.136</c:v>
                </c:pt>
                <c:pt idx="13536">
                  <c:v>202.654</c:v>
                </c:pt>
                <c:pt idx="13537">
                  <c:v>202.185</c:v>
                </c:pt>
                <c:pt idx="13538">
                  <c:v>201.72900000000001</c:v>
                </c:pt>
                <c:pt idx="13539">
                  <c:v>201.28700000000001</c:v>
                </c:pt>
                <c:pt idx="13540">
                  <c:v>200.85800000000012</c:v>
                </c:pt>
                <c:pt idx="13541">
                  <c:v>200.44399999999999</c:v>
                </c:pt>
                <c:pt idx="13542">
                  <c:v>200.042</c:v>
                </c:pt>
                <c:pt idx="13543">
                  <c:v>199.655</c:v>
                </c:pt>
                <c:pt idx="13544">
                  <c:v>199.28100000000001</c:v>
                </c:pt>
                <c:pt idx="13545">
                  <c:v>198.92100000000011</c:v>
                </c:pt>
                <c:pt idx="13546">
                  <c:v>198.57499999999999</c:v>
                </c:pt>
                <c:pt idx="13547">
                  <c:v>198.24299999999999</c:v>
                </c:pt>
                <c:pt idx="13548">
                  <c:v>197.92500000000001</c:v>
                </c:pt>
                <c:pt idx="13549">
                  <c:v>197.62100000000001</c:v>
                </c:pt>
                <c:pt idx="13550">
                  <c:v>197.33</c:v>
                </c:pt>
                <c:pt idx="13551">
                  <c:v>197.054</c:v>
                </c:pt>
                <c:pt idx="13552">
                  <c:v>196.792</c:v>
                </c:pt>
                <c:pt idx="13553">
                  <c:v>196.54300000000001</c:v>
                </c:pt>
                <c:pt idx="13554">
                  <c:v>196.309</c:v>
                </c:pt>
                <c:pt idx="13555">
                  <c:v>196.089</c:v>
                </c:pt>
                <c:pt idx="13556">
                  <c:v>195.88300000000001</c:v>
                </c:pt>
                <c:pt idx="13557">
                  <c:v>195.691</c:v>
                </c:pt>
                <c:pt idx="13558">
                  <c:v>195.51399999999998</c:v>
                </c:pt>
                <c:pt idx="13559">
                  <c:v>195.35000000000011</c:v>
                </c:pt>
                <c:pt idx="13560">
                  <c:v>195.20099999999999</c:v>
                </c:pt>
                <c:pt idx="13561">
                  <c:v>195.066</c:v>
                </c:pt>
                <c:pt idx="13562">
                  <c:v>194.94499999999999</c:v>
                </c:pt>
                <c:pt idx="13563">
                  <c:v>194.83800000000011</c:v>
                </c:pt>
                <c:pt idx="13564">
                  <c:v>194.74599999999998</c:v>
                </c:pt>
                <c:pt idx="13565">
                  <c:v>194.667</c:v>
                </c:pt>
                <c:pt idx="13566">
                  <c:v>194.60300000000001</c:v>
                </c:pt>
                <c:pt idx="13567">
                  <c:v>194.553</c:v>
                </c:pt>
                <c:pt idx="13568">
                  <c:v>194.517</c:v>
                </c:pt>
                <c:pt idx="13569">
                  <c:v>194.49600000000001</c:v>
                </c:pt>
                <c:pt idx="13570">
                  <c:v>194.489</c:v>
                </c:pt>
                <c:pt idx="13571">
                  <c:v>194.495</c:v>
                </c:pt>
                <c:pt idx="13572">
                  <c:v>194.51599999999999</c:v>
                </c:pt>
                <c:pt idx="13573">
                  <c:v>194.55100000000004</c:v>
                </c:pt>
                <c:pt idx="13574">
                  <c:v>194.601</c:v>
                </c:pt>
                <c:pt idx="13575">
                  <c:v>194.66399999999999</c:v>
                </c:pt>
                <c:pt idx="13576">
                  <c:v>194.74199999999999</c:v>
                </c:pt>
                <c:pt idx="13577">
                  <c:v>194.833</c:v>
                </c:pt>
                <c:pt idx="13578">
                  <c:v>194.93900000000002</c:v>
                </c:pt>
                <c:pt idx="13579">
                  <c:v>195.05800000000011</c:v>
                </c:pt>
                <c:pt idx="13580">
                  <c:v>195.19200000000001</c:v>
                </c:pt>
                <c:pt idx="13581">
                  <c:v>195.34</c:v>
                </c:pt>
                <c:pt idx="13582">
                  <c:v>195.501</c:v>
                </c:pt>
                <c:pt idx="13583">
                  <c:v>195.67699999999999</c:v>
                </c:pt>
                <c:pt idx="13584">
                  <c:v>195.86600000000001</c:v>
                </c:pt>
                <c:pt idx="13585">
                  <c:v>196.06900000000002</c:v>
                </c:pt>
                <c:pt idx="13586">
                  <c:v>196.286</c:v>
                </c:pt>
                <c:pt idx="13587">
                  <c:v>196.517</c:v>
                </c:pt>
                <c:pt idx="13588">
                  <c:v>196.762</c:v>
                </c:pt>
                <c:pt idx="13589">
                  <c:v>197.02</c:v>
                </c:pt>
                <c:pt idx="13590">
                  <c:v>197.292</c:v>
                </c:pt>
                <c:pt idx="13591">
                  <c:v>197.577</c:v>
                </c:pt>
                <c:pt idx="13592">
                  <c:v>197.876</c:v>
                </c:pt>
                <c:pt idx="13593">
                  <c:v>198.18900000000002</c:v>
                </c:pt>
                <c:pt idx="13594">
                  <c:v>198.51499999999999</c:v>
                </c:pt>
                <c:pt idx="13595">
                  <c:v>198.85400000000001</c:v>
                </c:pt>
                <c:pt idx="13596">
                  <c:v>199.20699999999999</c:v>
                </c:pt>
                <c:pt idx="13597">
                  <c:v>199.57300000000001</c:v>
                </c:pt>
                <c:pt idx="13598">
                  <c:v>199.95200000000011</c:v>
                </c:pt>
                <c:pt idx="13599">
                  <c:v>200.34399999999999</c:v>
                </c:pt>
                <c:pt idx="13600">
                  <c:v>200.74899999999997</c:v>
                </c:pt>
                <c:pt idx="13601">
                  <c:v>201.16800000000001</c:v>
                </c:pt>
                <c:pt idx="13602">
                  <c:v>201.6</c:v>
                </c:pt>
                <c:pt idx="13603">
                  <c:v>202.04399999999998</c:v>
                </c:pt>
                <c:pt idx="13604">
                  <c:v>202.501</c:v>
                </c:pt>
                <c:pt idx="13605">
                  <c:v>202.971</c:v>
                </c:pt>
                <c:pt idx="13606">
                  <c:v>203.45400000000001</c:v>
                </c:pt>
                <c:pt idx="13607">
                  <c:v>203.94900000000001</c:v>
                </c:pt>
                <c:pt idx="13608">
                  <c:v>204.45700000000011</c:v>
                </c:pt>
                <c:pt idx="13609">
                  <c:v>204.97800000000001</c:v>
                </c:pt>
                <c:pt idx="13610">
                  <c:v>205.51</c:v>
                </c:pt>
                <c:pt idx="13611">
                  <c:v>206.05600000000001</c:v>
                </c:pt>
                <c:pt idx="13612">
                  <c:v>206.61299999999997</c:v>
                </c:pt>
                <c:pt idx="13613">
                  <c:v>207.18300000000002</c:v>
                </c:pt>
                <c:pt idx="13614">
                  <c:v>207.76399999999998</c:v>
                </c:pt>
                <c:pt idx="13615">
                  <c:v>208.35800000000012</c:v>
                </c:pt>
                <c:pt idx="13616">
                  <c:v>208.96300000000002</c:v>
                </c:pt>
                <c:pt idx="13617">
                  <c:v>209.58100000000007</c:v>
                </c:pt>
                <c:pt idx="13618">
                  <c:v>210.20999999999998</c:v>
                </c:pt>
                <c:pt idx="13619">
                  <c:v>210.85100000000011</c:v>
                </c:pt>
                <c:pt idx="13620">
                  <c:v>211.50299999999999</c:v>
                </c:pt>
                <c:pt idx="13621">
                  <c:v>212.167</c:v>
                </c:pt>
                <c:pt idx="13622">
                  <c:v>212.84200000000001</c:v>
                </c:pt>
                <c:pt idx="13623">
                  <c:v>213.52800000000011</c:v>
                </c:pt>
                <c:pt idx="13624">
                  <c:v>214.226</c:v>
                </c:pt>
                <c:pt idx="13625">
                  <c:v>214.935</c:v>
                </c:pt>
                <c:pt idx="13626">
                  <c:v>215.654</c:v>
                </c:pt>
                <c:pt idx="13627">
                  <c:v>216.3850000000001</c:v>
                </c:pt>
                <c:pt idx="13628">
                  <c:v>217.126</c:v>
                </c:pt>
                <c:pt idx="13629">
                  <c:v>217.87800000000001</c:v>
                </c:pt>
                <c:pt idx="13630">
                  <c:v>218.64099999999999</c:v>
                </c:pt>
                <c:pt idx="13631">
                  <c:v>219.41399999999999</c:v>
                </c:pt>
                <c:pt idx="13632">
                  <c:v>220.19800000000001</c:v>
                </c:pt>
                <c:pt idx="13633">
                  <c:v>220.99100000000001</c:v>
                </c:pt>
                <c:pt idx="13634">
                  <c:v>221.79499999999999</c:v>
                </c:pt>
                <c:pt idx="13635">
                  <c:v>222.60999999999999</c:v>
                </c:pt>
                <c:pt idx="13636">
                  <c:v>223.43300000000002</c:v>
                </c:pt>
                <c:pt idx="13637">
                  <c:v>224.267</c:v>
                </c:pt>
                <c:pt idx="13638">
                  <c:v>225.11099999999999</c:v>
                </c:pt>
                <c:pt idx="13639">
                  <c:v>225.964</c:v>
                </c:pt>
                <c:pt idx="13640">
                  <c:v>226.82600000000011</c:v>
                </c:pt>
                <c:pt idx="13641">
                  <c:v>227.69800000000001</c:v>
                </c:pt>
                <c:pt idx="13642">
                  <c:v>228.58</c:v>
                </c:pt>
                <c:pt idx="13643">
                  <c:v>229.47</c:v>
                </c:pt>
                <c:pt idx="13644">
                  <c:v>230.369</c:v>
                </c:pt>
                <c:pt idx="13645">
                  <c:v>231.27799999999999</c:v>
                </c:pt>
                <c:pt idx="13646">
                  <c:v>232.19499999999999</c:v>
                </c:pt>
                <c:pt idx="13647">
                  <c:v>233.12100000000001</c:v>
                </c:pt>
                <c:pt idx="13648">
                  <c:v>234.05500000000001</c:v>
                </c:pt>
                <c:pt idx="13649">
                  <c:v>234.9980000000001</c:v>
                </c:pt>
                <c:pt idx="13650">
                  <c:v>235.94900000000001</c:v>
                </c:pt>
                <c:pt idx="13651">
                  <c:v>236.90900000000002</c:v>
                </c:pt>
                <c:pt idx="13652">
                  <c:v>237.876</c:v>
                </c:pt>
                <c:pt idx="13653">
                  <c:v>238.85200000000012</c:v>
                </c:pt>
                <c:pt idx="13654">
                  <c:v>239.83500000000001</c:v>
                </c:pt>
                <c:pt idx="13655">
                  <c:v>240.82600000000011</c:v>
                </c:pt>
                <c:pt idx="13656">
                  <c:v>241.82500000000007</c:v>
                </c:pt>
                <c:pt idx="13657">
                  <c:v>242.83100000000007</c:v>
                </c:pt>
                <c:pt idx="13658">
                  <c:v>243.84399999999999</c:v>
                </c:pt>
                <c:pt idx="13659">
                  <c:v>244.86500000000001</c:v>
                </c:pt>
                <c:pt idx="13660">
                  <c:v>245.89200000000011</c:v>
                </c:pt>
                <c:pt idx="13661">
                  <c:v>246.92700000000011</c:v>
                </c:pt>
                <c:pt idx="13662">
                  <c:v>247.96900000000002</c:v>
                </c:pt>
                <c:pt idx="13663">
                  <c:v>249.017</c:v>
                </c:pt>
                <c:pt idx="13664">
                  <c:v>250.072</c:v>
                </c:pt>
                <c:pt idx="13665">
                  <c:v>251.13300000000001</c:v>
                </c:pt>
                <c:pt idx="13666">
                  <c:v>252.2</c:v>
                </c:pt>
                <c:pt idx="13667">
                  <c:v>253.27399999999992</c:v>
                </c:pt>
                <c:pt idx="13668">
                  <c:v>254.35400000000001</c:v>
                </c:pt>
                <c:pt idx="13669">
                  <c:v>255.44</c:v>
                </c:pt>
                <c:pt idx="13670">
                  <c:v>256.53199999999958</c:v>
                </c:pt>
                <c:pt idx="13671">
                  <c:v>257.62900000000002</c:v>
                </c:pt>
                <c:pt idx="13672">
                  <c:v>258.73200000000003</c:v>
                </c:pt>
                <c:pt idx="13673">
                  <c:v>259.83999999999975</c:v>
                </c:pt>
                <c:pt idx="13674">
                  <c:v>260.95299999999975</c:v>
                </c:pt>
                <c:pt idx="13675">
                  <c:v>262.072</c:v>
                </c:pt>
                <c:pt idx="13676">
                  <c:v>263.19600000000003</c:v>
                </c:pt>
                <c:pt idx="13677">
                  <c:v>264.32499999999999</c:v>
                </c:pt>
                <c:pt idx="13678">
                  <c:v>265.45800000000003</c:v>
                </c:pt>
                <c:pt idx="13679">
                  <c:v>266.59599999999978</c:v>
                </c:pt>
                <c:pt idx="13680">
                  <c:v>267.73899999999958</c:v>
                </c:pt>
                <c:pt idx="13681">
                  <c:v>268.8859999999998</c:v>
                </c:pt>
                <c:pt idx="13682">
                  <c:v>270.03699999999958</c:v>
                </c:pt>
                <c:pt idx="13683">
                  <c:v>271.19299999999993</c:v>
                </c:pt>
                <c:pt idx="13684">
                  <c:v>272.35199999999975</c:v>
                </c:pt>
                <c:pt idx="13685">
                  <c:v>273.51499999999999</c:v>
                </c:pt>
                <c:pt idx="13686">
                  <c:v>274.68299999999999</c:v>
                </c:pt>
                <c:pt idx="13687">
                  <c:v>275.85300000000001</c:v>
                </c:pt>
                <c:pt idx="13688">
                  <c:v>277.02699999999965</c:v>
                </c:pt>
                <c:pt idx="13689">
                  <c:v>278.20499999999993</c:v>
                </c:pt>
                <c:pt idx="13690">
                  <c:v>279.3859999999998</c:v>
                </c:pt>
                <c:pt idx="13691">
                  <c:v>280.57</c:v>
                </c:pt>
                <c:pt idx="13692">
                  <c:v>281.75700000000001</c:v>
                </c:pt>
                <c:pt idx="13693">
                  <c:v>282.94600000000003</c:v>
                </c:pt>
                <c:pt idx="13694">
                  <c:v>284.13900000000001</c:v>
                </c:pt>
                <c:pt idx="13695">
                  <c:v>285.334</c:v>
                </c:pt>
                <c:pt idx="13696">
                  <c:v>286.53099999999978</c:v>
                </c:pt>
                <c:pt idx="13697">
                  <c:v>287.73099999999965</c:v>
                </c:pt>
                <c:pt idx="13698">
                  <c:v>288.93400000000003</c:v>
                </c:pt>
                <c:pt idx="13699">
                  <c:v>290.13799999999975</c:v>
                </c:pt>
                <c:pt idx="13700">
                  <c:v>291.34399999999999</c:v>
                </c:pt>
                <c:pt idx="13701">
                  <c:v>292.55200000000002</c:v>
                </c:pt>
                <c:pt idx="13702">
                  <c:v>293.762</c:v>
                </c:pt>
                <c:pt idx="13703">
                  <c:v>294.97399999999965</c:v>
                </c:pt>
                <c:pt idx="13704">
                  <c:v>296.18599999999975</c:v>
                </c:pt>
                <c:pt idx="13705">
                  <c:v>297.40099999999978</c:v>
                </c:pt>
                <c:pt idx="13706">
                  <c:v>298.61599999999999</c:v>
                </c:pt>
                <c:pt idx="13707">
                  <c:v>299.83300000000003</c:v>
                </c:pt>
                <c:pt idx="13708">
                  <c:v>301.05099999999999</c:v>
                </c:pt>
                <c:pt idx="13709">
                  <c:v>302.27</c:v>
                </c:pt>
                <c:pt idx="13710">
                  <c:v>303.48899999999958</c:v>
                </c:pt>
                <c:pt idx="13711">
                  <c:v>304.709</c:v>
                </c:pt>
                <c:pt idx="13712">
                  <c:v>305.92999999999978</c:v>
                </c:pt>
                <c:pt idx="13713">
                  <c:v>307.15100000000001</c:v>
                </c:pt>
                <c:pt idx="13714">
                  <c:v>308.37299999999999</c:v>
                </c:pt>
                <c:pt idx="13715">
                  <c:v>309.59399999999965</c:v>
                </c:pt>
                <c:pt idx="13716">
                  <c:v>310.81599999999975</c:v>
                </c:pt>
                <c:pt idx="13717">
                  <c:v>312.03799999999978</c:v>
                </c:pt>
                <c:pt idx="13718">
                  <c:v>313.26</c:v>
                </c:pt>
                <c:pt idx="13719">
                  <c:v>314.48099999999965</c:v>
                </c:pt>
                <c:pt idx="13720">
                  <c:v>315.702</c:v>
                </c:pt>
                <c:pt idx="13721">
                  <c:v>316.92299999999977</c:v>
                </c:pt>
                <c:pt idx="13722">
                  <c:v>318.14299999999997</c:v>
                </c:pt>
                <c:pt idx="13723">
                  <c:v>319.36200000000002</c:v>
                </c:pt>
                <c:pt idx="13724">
                  <c:v>320.58099999999979</c:v>
                </c:pt>
                <c:pt idx="13725">
                  <c:v>321.79899999999958</c:v>
                </c:pt>
                <c:pt idx="13726">
                  <c:v>323.01599999999979</c:v>
                </c:pt>
                <c:pt idx="13727">
                  <c:v>324.23200000000003</c:v>
                </c:pt>
                <c:pt idx="13728">
                  <c:v>325.44600000000003</c:v>
                </c:pt>
                <c:pt idx="13729">
                  <c:v>326.65899999999999</c:v>
                </c:pt>
                <c:pt idx="13730">
                  <c:v>327.87099999999975</c:v>
                </c:pt>
                <c:pt idx="13731">
                  <c:v>329.08199999999965</c:v>
                </c:pt>
                <c:pt idx="13732">
                  <c:v>330.29099999999966</c:v>
                </c:pt>
                <c:pt idx="13733">
                  <c:v>331.49799999999965</c:v>
                </c:pt>
                <c:pt idx="13734">
                  <c:v>332.70400000000001</c:v>
                </c:pt>
                <c:pt idx="13735">
                  <c:v>333.90699999999958</c:v>
                </c:pt>
                <c:pt idx="13736">
                  <c:v>335.10899999999975</c:v>
                </c:pt>
                <c:pt idx="13737">
                  <c:v>336.30799999999999</c:v>
                </c:pt>
                <c:pt idx="13738">
                  <c:v>337.50599999999974</c:v>
                </c:pt>
                <c:pt idx="13739">
                  <c:v>338.70099999999979</c:v>
                </c:pt>
                <c:pt idx="13740">
                  <c:v>339.89400000000001</c:v>
                </c:pt>
                <c:pt idx="13741">
                  <c:v>341.08499999999975</c:v>
                </c:pt>
                <c:pt idx="13742">
                  <c:v>342.2729999999998</c:v>
                </c:pt>
                <c:pt idx="13743">
                  <c:v>343.459</c:v>
                </c:pt>
                <c:pt idx="13744">
                  <c:v>344.64200000000022</c:v>
                </c:pt>
                <c:pt idx="13745">
                  <c:v>345.822</c:v>
                </c:pt>
                <c:pt idx="13746">
                  <c:v>346.99899999999963</c:v>
                </c:pt>
                <c:pt idx="13747">
                  <c:v>348.17399999999975</c:v>
                </c:pt>
                <c:pt idx="13748">
                  <c:v>349.34500000000008</c:v>
                </c:pt>
                <c:pt idx="13749">
                  <c:v>350.51400000000001</c:v>
                </c:pt>
                <c:pt idx="13750">
                  <c:v>351.67899999999975</c:v>
                </c:pt>
                <c:pt idx="13751">
                  <c:v>352.84100000000001</c:v>
                </c:pt>
                <c:pt idx="13752">
                  <c:v>354</c:v>
                </c:pt>
                <c:pt idx="13753">
                  <c:v>355.15600000000001</c:v>
                </c:pt>
                <c:pt idx="13754">
                  <c:v>356.30799999999999</c:v>
                </c:pt>
                <c:pt idx="13755">
                  <c:v>357.45699999999965</c:v>
                </c:pt>
                <c:pt idx="13756">
                  <c:v>358.60199999999975</c:v>
                </c:pt>
                <c:pt idx="13757">
                  <c:v>359.74400000000026</c:v>
                </c:pt>
                <c:pt idx="13758">
                  <c:v>360.88200000000001</c:v>
                </c:pt>
                <c:pt idx="13759">
                  <c:v>362.01599999999979</c:v>
                </c:pt>
                <c:pt idx="13760">
                  <c:v>363.14600000000002</c:v>
                </c:pt>
                <c:pt idx="13761">
                  <c:v>364.2729999999998</c:v>
                </c:pt>
                <c:pt idx="13762">
                  <c:v>365.39499999999975</c:v>
                </c:pt>
                <c:pt idx="13763">
                  <c:v>366.51400000000001</c:v>
                </c:pt>
                <c:pt idx="13764">
                  <c:v>367.62799999999999</c:v>
                </c:pt>
                <c:pt idx="13765">
                  <c:v>368.73899999999958</c:v>
                </c:pt>
                <c:pt idx="13766">
                  <c:v>369.84500000000008</c:v>
                </c:pt>
                <c:pt idx="13767">
                  <c:v>370.947</c:v>
                </c:pt>
                <c:pt idx="13768">
                  <c:v>372.04500000000002</c:v>
                </c:pt>
                <c:pt idx="13769">
                  <c:v>373.13900000000001</c:v>
                </c:pt>
                <c:pt idx="13770">
                  <c:v>374.22799999999978</c:v>
                </c:pt>
                <c:pt idx="13771">
                  <c:v>375.31200000000001</c:v>
                </c:pt>
                <c:pt idx="13772">
                  <c:v>376.39299999999974</c:v>
                </c:pt>
                <c:pt idx="13773">
                  <c:v>377.46899999999965</c:v>
                </c:pt>
                <c:pt idx="13774">
                  <c:v>378.54</c:v>
                </c:pt>
                <c:pt idx="13775">
                  <c:v>379.60700000000008</c:v>
                </c:pt>
                <c:pt idx="13776">
                  <c:v>380.66899999999993</c:v>
                </c:pt>
                <c:pt idx="13777">
                  <c:v>381.72599999999977</c:v>
                </c:pt>
                <c:pt idx="13778">
                  <c:v>382.779</c:v>
                </c:pt>
                <c:pt idx="13779">
                  <c:v>383.827</c:v>
                </c:pt>
                <c:pt idx="13780">
                  <c:v>384.87</c:v>
                </c:pt>
                <c:pt idx="13781">
                  <c:v>385.90799999999979</c:v>
                </c:pt>
                <c:pt idx="13782">
                  <c:v>386.94200000000001</c:v>
                </c:pt>
                <c:pt idx="13783">
                  <c:v>387.97099999999978</c:v>
                </c:pt>
                <c:pt idx="13784">
                  <c:v>388.99400000000003</c:v>
                </c:pt>
                <c:pt idx="13785">
                  <c:v>390.01299999999975</c:v>
                </c:pt>
                <c:pt idx="13786">
                  <c:v>391.02699999999965</c:v>
                </c:pt>
                <c:pt idx="13787">
                  <c:v>392.03599999999977</c:v>
                </c:pt>
                <c:pt idx="13788">
                  <c:v>393.04</c:v>
                </c:pt>
                <c:pt idx="13789">
                  <c:v>394.03899999999965</c:v>
                </c:pt>
                <c:pt idx="13790">
                  <c:v>395.03299999999979</c:v>
                </c:pt>
                <c:pt idx="13791">
                  <c:v>396.02099999999979</c:v>
                </c:pt>
                <c:pt idx="13792">
                  <c:v>397.005</c:v>
                </c:pt>
                <c:pt idx="13793">
                  <c:v>397.98299999999978</c:v>
                </c:pt>
                <c:pt idx="13794">
                  <c:v>398.95699999999965</c:v>
                </c:pt>
                <c:pt idx="13795">
                  <c:v>399.92499999999978</c:v>
                </c:pt>
                <c:pt idx="13796">
                  <c:v>400.88799999999975</c:v>
                </c:pt>
                <c:pt idx="13797">
                  <c:v>401.846</c:v>
                </c:pt>
                <c:pt idx="13798">
                  <c:v>402.79899999999958</c:v>
                </c:pt>
                <c:pt idx="13799">
                  <c:v>403.74599999999975</c:v>
                </c:pt>
                <c:pt idx="13800">
                  <c:v>404.68799999999999</c:v>
                </c:pt>
                <c:pt idx="13801">
                  <c:v>405.625</c:v>
                </c:pt>
                <c:pt idx="13802">
                  <c:v>406.55700000000002</c:v>
                </c:pt>
                <c:pt idx="13803">
                  <c:v>407.48399999999958</c:v>
                </c:pt>
                <c:pt idx="13804">
                  <c:v>408.40499999999975</c:v>
                </c:pt>
                <c:pt idx="13805">
                  <c:v>409.32100000000003</c:v>
                </c:pt>
                <c:pt idx="13806">
                  <c:v>410.23200000000003</c:v>
                </c:pt>
                <c:pt idx="13807">
                  <c:v>411.137</c:v>
                </c:pt>
                <c:pt idx="13808">
                  <c:v>412.03799999999978</c:v>
                </c:pt>
                <c:pt idx="13809">
                  <c:v>412.93299999999965</c:v>
                </c:pt>
                <c:pt idx="13810">
                  <c:v>413.82299999999975</c:v>
                </c:pt>
                <c:pt idx="13811">
                  <c:v>414.70699999999965</c:v>
                </c:pt>
                <c:pt idx="13812">
                  <c:v>415.58699999999965</c:v>
                </c:pt>
                <c:pt idx="13813">
                  <c:v>416.46099999999979</c:v>
                </c:pt>
                <c:pt idx="13814">
                  <c:v>417.33</c:v>
                </c:pt>
                <c:pt idx="13815">
                  <c:v>418.19400000000002</c:v>
                </c:pt>
                <c:pt idx="13816">
                  <c:v>419.05200000000002</c:v>
                </c:pt>
                <c:pt idx="13817">
                  <c:v>419.90599999999978</c:v>
                </c:pt>
                <c:pt idx="13818">
                  <c:v>420.75400000000002</c:v>
                </c:pt>
                <c:pt idx="13819">
                  <c:v>421.59699999999958</c:v>
                </c:pt>
                <c:pt idx="13820">
                  <c:v>422.43499999999977</c:v>
                </c:pt>
                <c:pt idx="13821">
                  <c:v>423.267</c:v>
                </c:pt>
                <c:pt idx="13822">
                  <c:v>424.09500000000003</c:v>
                </c:pt>
                <c:pt idx="13823">
                  <c:v>424.91699999999958</c:v>
                </c:pt>
                <c:pt idx="13824">
                  <c:v>425.73499999999979</c:v>
                </c:pt>
                <c:pt idx="13825">
                  <c:v>426.54700000000008</c:v>
                </c:pt>
                <c:pt idx="13826">
                  <c:v>427.35399999999993</c:v>
                </c:pt>
                <c:pt idx="13827">
                  <c:v>428.15600000000001</c:v>
                </c:pt>
                <c:pt idx="13828">
                  <c:v>428.95299999999975</c:v>
                </c:pt>
                <c:pt idx="13829">
                  <c:v>429.74599999999975</c:v>
                </c:pt>
                <c:pt idx="13830">
                  <c:v>430.53299999999979</c:v>
                </c:pt>
                <c:pt idx="13831">
                  <c:v>431.315</c:v>
                </c:pt>
                <c:pt idx="13832">
                  <c:v>432.09199999999959</c:v>
                </c:pt>
                <c:pt idx="13833">
                  <c:v>432.86500000000001</c:v>
                </c:pt>
                <c:pt idx="13834">
                  <c:v>433.63200000000001</c:v>
                </c:pt>
                <c:pt idx="13835">
                  <c:v>434.39499999999975</c:v>
                </c:pt>
                <c:pt idx="13836">
                  <c:v>435.15300000000002</c:v>
                </c:pt>
                <c:pt idx="13837">
                  <c:v>435.90599999999978</c:v>
                </c:pt>
                <c:pt idx="13838">
                  <c:v>436.65499999999997</c:v>
                </c:pt>
                <c:pt idx="13839">
                  <c:v>437.3979999999998</c:v>
                </c:pt>
                <c:pt idx="13840">
                  <c:v>438.137</c:v>
                </c:pt>
                <c:pt idx="13841">
                  <c:v>438.87200000000001</c:v>
                </c:pt>
                <c:pt idx="13842">
                  <c:v>439.601</c:v>
                </c:pt>
                <c:pt idx="13843">
                  <c:v>440.32599999999979</c:v>
                </c:pt>
                <c:pt idx="13844">
                  <c:v>441.04700000000008</c:v>
                </c:pt>
                <c:pt idx="13845">
                  <c:v>441.76299999999975</c:v>
                </c:pt>
                <c:pt idx="13846">
                  <c:v>442.4749999999998</c:v>
                </c:pt>
                <c:pt idx="13847">
                  <c:v>443.18200000000002</c:v>
                </c:pt>
                <c:pt idx="13848">
                  <c:v>443.88400000000001</c:v>
                </c:pt>
                <c:pt idx="13849">
                  <c:v>444.58199999999965</c:v>
                </c:pt>
                <c:pt idx="13850">
                  <c:v>445.27599999999978</c:v>
                </c:pt>
                <c:pt idx="13851">
                  <c:v>445.96599999999978</c:v>
                </c:pt>
                <c:pt idx="13852">
                  <c:v>446.65199999999999</c:v>
                </c:pt>
                <c:pt idx="13853">
                  <c:v>447.33300000000003</c:v>
                </c:pt>
                <c:pt idx="13854">
                  <c:v>448.01</c:v>
                </c:pt>
                <c:pt idx="13855">
                  <c:v>448.68200000000002</c:v>
                </c:pt>
                <c:pt idx="13856">
                  <c:v>449.351</c:v>
                </c:pt>
                <c:pt idx="13857">
                  <c:v>450.01599999999979</c:v>
                </c:pt>
                <c:pt idx="13858">
                  <c:v>450.67700000000002</c:v>
                </c:pt>
                <c:pt idx="13859">
                  <c:v>451.33300000000003</c:v>
                </c:pt>
                <c:pt idx="13860">
                  <c:v>451.98599999999965</c:v>
                </c:pt>
                <c:pt idx="13861">
                  <c:v>452.63499999999999</c:v>
                </c:pt>
                <c:pt idx="13862">
                  <c:v>453.28</c:v>
                </c:pt>
                <c:pt idx="13863">
                  <c:v>453.92099999999965</c:v>
                </c:pt>
                <c:pt idx="13864">
                  <c:v>454.55900000000008</c:v>
                </c:pt>
                <c:pt idx="13865">
                  <c:v>455.19200000000001</c:v>
                </c:pt>
                <c:pt idx="13866">
                  <c:v>455.82299999999975</c:v>
                </c:pt>
                <c:pt idx="13867">
                  <c:v>456.44900000000001</c:v>
                </c:pt>
                <c:pt idx="13868">
                  <c:v>457.072</c:v>
                </c:pt>
                <c:pt idx="13869">
                  <c:v>457.69099999999975</c:v>
                </c:pt>
                <c:pt idx="13870">
                  <c:v>458.30700000000002</c:v>
                </c:pt>
                <c:pt idx="13871">
                  <c:v>458.91999999999979</c:v>
                </c:pt>
                <c:pt idx="13872">
                  <c:v>459.529</c:v>
                </c:pt>
                <c:pt idx="13873">
                  <c:v>460.13499999999999</c:v>
                </c:pt>
                <c:pt idx="13874">
                  <c:v>460.73699999999963</c:v>
                </c:pt>
                <c:pt idx="13875">
                  <c:v>461.33699999999965</c:v>
                </c:pt>
                <c:pt idx="13876">
                  <c:v>461.93199999999962</c:v>
                </c:pt>
                <c:pt idx="13877">
                  <c:v>462.52499999999975</c:v>
                </c:pt>
                <c:pt idx="13878">
                  <c:v>463.11500000000001</c:v>
                </c:pt>
                <c:pt idx="13879">
                  <c:v>463.702</c:v>
                </c:pt>
                <c:pt idx="13880">
                  <c:v>464.28599999999977</c:v>
                </c:pt>
                <c:pt idx="13881">
                  <c:v>464.86599999999999</c:v>
                </c:pt>
                <c:pt idx="13882">
                  <c:v>465.44400000000002</c:v>
                </c:pt>
                <c:pt idx="13883">
                  <c:v>466.01900000000001</c:v>
                </c:pt>
                <c:pt idx="13884">
                  <c:v>466.59099999999978</c:v>
                </c:pt>
                <c:pt idx="13885">
                  <c:v>467.161</c:v>
                </c:pt>
                <c:pt idx="13886">
                  <c:v>467.72699999999958</c:v>
                </c:pt>
                <c:pt idx="13887">
                  <c:v>468.29099999999966</c:v>
                </c:pt>
                <c:pt idx="13888">
                  <c:v>468.85300000000001</c:v>
                </c:pt>
                <c:pt idx="13889">
                  <c:v>469.41099999999977</c:v>
                </c:pt>
                <c:pt idx="13890">
                  <c:v>469.96799999999979</c:v>
                </c:pt>
                <c:pt idx="13891">
                  <c:v>470.52199999999965</c:v>
                </c:pt>
                <c:pt idx="13892">
                  <c:v>471.07299999999975</c:v>
                </c:pt>
                <c:pt idx="13893">
                  <c:v>471.62200000000001</c:v>
                </c:pt>
                <c:pt idx="13894">
                  <c:v>472.16899999999993</c:v>
                </c:pt>
                <c:pt idx="13895">
                  <c:v>472.71299999999979</c:v>
                </c:pt>
                <c:pt idx="13896">
                  <c:v>473.255</c:v>
                </c:pt>
                <c:pt idx="13897">
                  <c:v>473.79499999999979</c:v>
                </c:pt>
                <c:pt idx="13898">
                  <c:v>474.33300000000003</c:v>
                </c:pt>
                <c:pt idx="13899">
                  <c:v>474.86799999999999</c:v>
                </c:pt>
                <c:pt idx="13900">
                  <c:v>475.40199999999965</c:v>
                </c:pt>
                <c:pt idx="13901">
                  <c:v>475.93299999999965</c:v>
                </c:pt>
                <c:pt idx="13902">
                  <c:v>476.46299999999979</c:v>
                </c:pt>
                <c:pt idx="13903">
                  <c:v>476.99099999999964</c:v>
                </c:pt>
                <c:pt idx="13904">
                  <c:v>477.517</c:v>
                </c:pt>
                <c:pt idx="13905">
                  <c:v>478.041</c:v>
                </c:pt>
                <c:pt idx="13906">
                  <c:v>478.56299999999999</c:v>
                </c:pt>
                <c:pt idx="13907">
                  <c:v>479.08300000000003</c:v>
                </c:pt>
                <c:pt idx="13908">
                  <c:v>479.60199999999975</c:v>
                </c:pt>
                <c:pt idx="13909">
                  <c:v>480.11900000000026</c:v>
                </c:pt>
                <c:pt idx="13910">
                  <c:v>480.63400000000001</c:v>
                </c:pt>
                <c:pt idx="13911">
                  <c:v>481.14800000000002</c:v>
                </c:pt>
                <c:pt idx="13912">
                  <c:v>481.66</c:v>
                </c:pt>
                <c:pt idx="13913">
                  <c:v>482.17099999999999</c:v>
                </c:pt>
                <c:pt idx="13914">
                  <c:v>482.68099999999993</c:v>
                </c:pt>
                <c:pt idx="13915">
                  <c:v>483.18799999999999</c:v>
                </c:pt>
                <c:pt idx="13916">
                  <c:v>483.69499999999999</c:v>
                </c:pt>
                <c:pt idx="13917">
                  <c:v>484.2</c:v>
                </c:pt>
                <c:pt idx="13918">
                  <c:v>484.70400000000001</c:v>
                </c:pt>
                <c:pt idx="13919">
                  <c:v>485.20699999999965</c:v>
                </c:pt>
                <c:pt idx="13920">
                  <c:v>485.70800000000003</c:v>
                </c:pt>
                <c:pt idx="13921">
                  <c:v>486.209</c:v>
                </c:pt>
                <c:pt idx="13922">
                  <c:v>486.70800000000003</c:v>
                </c:pt>
                <c:pt idx="13923">
                  <c:v>487.20599999999979</c:v>
                </c:pt>
                <c:pt idx="13924">
                  <c:v>487.70299999999975</c:v>
                </c:pt>
                <c:pt idx="13925">
                  <c:v>488.19799999999975</c:v>
                </c:pt>
                <c:pt idx="13926">
                  <c:v>488.69299999999993</c:v>
                </c:pt>
                <c:pt idx="13927">
                  <c:v>489.18700000000001</c:v>
                </c:pt>
                <c:pt idx="13928">
                  <c:v>489.68</c:v>
                </c:pt>
                <c:pt idx="13929">
                  <c:v>490.17200000000008</c:v>
                </c:pt>
                <c:pt idx="13930">
                  <c:v>490.66300000000001</c:v>
                </c:pt>
                <c:pt idx="13931">
                  <c:v>491.15400000000022</c:v>
                </c:pt>
                <c:pt idx="13932">
                  <c:v>491.64299999999997</c:v>
                </c:pt>
                <c:pt idx="13933">
                  <c:v>492.13200000000001</c:v>
                </c:pt>
                <c:pt idx="13934">
                  <c:v>492.62</c:v>
                </c:pt>
                <c:pt idx="13935">
                  <c:v>493.10700000000008</c:v>
                </c:pt>
                <c:pt idx="13936">
                  <c:v>493.59399999999965</c:v>
                </c:pt>
                <c:pt idx="13937">
                  <c:v>494.07900000000001</c:v>
                </c:pt>
                <c:pt idx="13938">
                  <c:v>494.565</c:v>
                </c:pt>
                <c:pt idx="13939">
                  <c:v>495.04899999999975</c:v>
                </c:pt>
                <c:pt idx="13940">
                  <c:v>495.53299999999979</c:v>
                </c:pt>
                <c:pt idx="13941">
                  <c:v>496.017</c:v>
                </c:pt>
                <c:pt idx="13942">
                  <c:v>496.49899999999963</c:v>
                </c:pt>
                <c:pt idx="13943">
                  <c:v>496.98200000000003</c:v>
                </c:pt>
                <c:pt idx="13944">
                  <c:v>497.464</c:v>
                </c:pt>
                <c:pt idx="13945">
                  <c:v>497.94499999999999</c:v>
                </c:pt>
                <c:pt idx="13946">
                  <c:v>498.42599999999965</c:v>
                </c:pt>
                <c:pt idx="13947">
                  <c:v>498.90599999999978</c:v>
                </c:pt>
                <c:pt idx="13948">
                  <c:v>499.3859999999998</c:v>
                </c:pt>
                <c:pt idx="13949">
                  <c:v>499.86599999999999</c:v>
                </c:pt>
                <c:pt idx="13950">
                  <c:v>500.34500000000008</c:v>
                </c:pt>
                <c:pt idx="13951">
                  <c:v>500.82299999999975</c:v>
                </c:pt>
                <c:pt idx="13952">
                  <c:v>501.30200000000002</c:v>
                </c:pt>
                <c:pt idx="13953">
                  <c:v>501.78</c:v>
                </c:pt>
                <c:pt idx="13954">
                  <c:v>502.25799999999975</c:v>
                </c:pt>
                <c:pt idx="13955">
                  <c:v>502.73499999999979</c:v>
                </c:pt>
                <c:pt idx="13956">
                  <c:v>503.21199999999965</c:v>
                </c:pt>
                <c:pt idx="13957">
                  <c:v>503.68900000000002</c:v>
                </c:pt>
                <c:pt idx="13958">
                  <c:v>504.16500000000002</c:v>
                </c:pt>
                <c:pt idx="13959">
                  <c:v>504.64200000000022</c:v>
                </c:pt>
                <c:pt idx="13960">
                  <c:v>505.11700000000002</c:v>
                </c:pt>
                <c:pt idx="13961">
                  <c:v>505.59299999999979</c:v>
                </c:pt>
                <c:pt idx="13962">
                  <c:v>506.06900000000002</c:v>
                </c:pt>
                <c:pt idx="13963">
                  <c:v>506.54399999999993</c:v>
                </c:pt>
                <c:pt idx="13964">
                  <c:v>507.01900000000001</c:v>
                </c:pt>
                <c:pt idx="13965">
                  <c:v>507.49299999999965</c:v>
                </c:pt>
                <c:pt idx="13966">
                  <c:v>507.96799999999979</c:v>
                </c:pt>
                <c:pt idx="13967">
                  <c:v>508.44200000000001</c:v>
                </c:pt>
                <c:pt idx="13968">
                  <c:v>508.91599999999966</c:v>
                </c:pt>
                <c:pt idx="13969">
                  <c:v>509.39</c:v>
                </c:pt>
                <c:pt idx="13970">
                  <c:v>509.863</c:v>
                </c:pt>
                <c:pt idx="13971">
                  <c:v>510.33599999999979</c:v>
                </c:pt>
                <c:pt idx="13972">
                  <c:v>510.80900000000008</c:v>
                </c:pt>
                <c:pt idx="13973">
                  <c:v>511.28199999999958</c:v>
                </c:pt>
                <c:pt idx="13974">
                  <c:v>511.75400000000002</c:v>
                </c:pt>
                <c:pt idx="13975">
                  <c:v>512.22699999999998</c:v>
                </c:pt>
                <c:pt idx="13976">
                  <c:v>512.69900000000041</c:v>
                </c:pt>
                <c:pt idx="13977">
                  <c:v>513.16999999999996</c:v>
                </c:pt>
                <c:pt idx="13978">
                  <c:v>513.6419999999996</c:v>
                </c:pt>
                <c:pt idx="13979">
                  <c:v>514.11300000000051</c:v>
                </c:pt>
                <c:pt idx="13980">
                  <c:v>514.58399999999995</c:v>
                </c:pt>
                <c:pt idx="13981">
                  <c:v>515.0549999999995</c:v>
                </c:pt>
                <c:pt idx="13982">
                  <c:v>515.52499999999998</c:v>
                </c:pt>
                <c:pt idx="13983">
                  <c:v>515.995</c:v>
                </c:pt>
                <c:pt idx="13984">
                  <c:v>516.46499999999958</c:v>
                </c:pt>
                <c:pt idx="13985">
                  <c:v>516.93399999999997</c:v>
                </c:pt>
                <c:pt idx="13986">
                  <c:v>517.40300000000002</c:v>
                </c:pt>
                <c:pt idx="13987">
                  <c:v>517.87099999999998</c:v>
                </c:pt>
                <c:pt idx="13988">
                  <c:v>518.33900000000006</c:v>
                </c:pt>
                <c:pt idx="13989">
                  <c:v>518.80699999999956</c:v>
                </c:pt>
                <c:pt idx="13990">
                  <c:v>519.27500000000043</c:v>
                </c:pt>
                <c:pt idx="13991">
                  <c:v>519.74099999999999</c:v>
                </c:pt>
                <c:pt idx="13992">
                  <c:v>520.20799999999997</c:v>
                </c:pt>
                <c:pt idx="13993">
                  <c:v>520.67400000000043</c:v>
                </c:pt>
                <c:pt idx="13994">
                  <c:v>521.13900000000001</c:v>
                </c:pt>
                <c:pt idx="13995">
                  <c:v>521.60400000000004</c:v>
                </c:pt>
                <c:pt idx="13996">
                  <c:v>522.06899999999996</c:v>
                </c:pt>
                <c:pt idx="13997">
                  <c:v>522.53199999999958</c:v>
                </c:pt>
                <c:pt idx="13998">
                  <c:v>522.99599999999998</c:v>
                </c:pt>
                <c:pt idx="13999">
                  <c:v>523.45799999999929</c:v>
                </c:pt>
                <c:pt idx="14000">
                  <c:v>523.91999999999996</c:v>
                </c:pt>
                <c:pt idx="14001">
                  <c:v>524.38199999999949</c:v>
                </c:pt>
                <c:pt idx="14002">
                  <c:v>524.84199999999942</c:v>
                </c:pt>
                <c:pt idx="14003">
                  <c:v>525.30199999999957</c:v>
                </c:pt>
                <c:pt idx="14004">
                  <c:v>525.76099999999997</c:v>
                </c:pt>
                <c:pt idx="14005">
                  <c:v>526.21900000000005</c:v>
                </c:pt>
                <c:pt idx="14006">
                  <c:v>526.67700000000002</c:v>
                </c:pt>
                <c:pt idx="14007">
                  <c:v>527.13400000000001</c:v>
                </c:pt>
                <c:pt idx="14008">
                  <c:v>527.58900000000051</c:v>
                </c:pt>
                <c:pt idx="14009">
                  <c:v>528.04399999999998</c:v>
                </c:pt>
                <c:pt idx="14010">
                  <c:v>528.49800000000005</c:v>
                </c:pt>
                <c:pt idx="14011">
                  <c:v>528.95099999999957</c:v>
                </c:pt>
                <c:pt idx="14012">
                  <c:v>529.40300000000002</c:v>
                </c:pt>
                <c:pt idx="14013">
                  <c:v>529.85399999999959</c:v>
                </c:pt>
                <c:pt idx="14014">
                  <c:v>530.30399999999997</c:v>
                </c:pt>
                <c:pt idx="14015">
                  <c:v>530.7519999999995</c:v>
                </c:pt>
                <c:pt idx="14016">
                  <c:v>531.20000000000005</c:v>
                </c:pt>
                <c:pt idx="14017">
                  <c:v>531.64599999999996</c:v>
                </c:pt>
                <c:pt idx="14018">
                  <c:v>532.09100000000001</c:v>
                </c:pt>
                <c:pt idx="14019">
                  <c:v>532.53499999999997</c:v>
                </c:pt>
                <c:pt idx="14020">
                  <c:v>532.97699999999998</c:v>
                </c:pt>
                <c:pt idx="14021">
                  <c:v>533.41800000000001</c:v>
                </c:pt>
                <c:pt idx="14022">
                  <c:v>533.85799999999927</c:v>
                </c:pt>
                <c:pt idx="14023">
                  <c:v>534.29600000000005</c:v>
                </c:pt>
                <c:pt idx="14024">
                  <c:v>534.73299999999949</c:v>
                </c:pt>
                <c:pt idx="14025">
                  <c:v>535.16800000000001</c:v>
                </c:pt>
                <c:pt idx="14026">
                  <c:v>535.60199999999998</c:v>
                </c:pt>
                <c:pt idx="14027">
                  <c:v>536.03399999999999</c:v>
                </c:pt>
                <c:pt idx="14028">
                  <c:v>536.46400000000006</c:v>
                </c:pt>
                <c:pt idx="14029">
                  <c:v>536.8919999999996</c:v>
                </c:pt>
                <c:pt idx="14030">
                  <c:v>537.31899999999996</c:v>
                </c:pt>
                <c:pt idx="14031">
                  <c:v>537.74400000000003</c:v>
                </c:pt>
                <c:pt idx="14032">
                  <c:v>538.16699999999958</c:v>
                </c:pt>
                <c:pt idx="14033">
                  <c:v>538.58900000000051</c:v>
                </c:pt>
                <c:pt idx="14034">
                  <c:v>539.00800000000004</c:v>
                </c:pt>
                <c:pt idx="14035">
                  <c:v>539.4249999999995</c:v>
                </c:pt>
                <c:pt idx="14036">
                  <c:v>539.84099999999955</c:v>
                </c:pt>
                <c:pt idx="14037">
                  <c:v>540.25400000000002</c:v>
                </c:pt>
                <c:pt idx="14038">
                  <c:v>540.66499999999996</c:v>
                </c:pt>
                <c:pt idx="14039">
                  <c:v>541.07400000000041</c:v>
                </c:pt>
                <c:pt idx="14040">
                  <c:v>541.48</c:v>
                </c:pt>
                <c:pt idx="14041">
                  <c:v>541.88400000000001</c:v>
                </c:pt>
                <c:pt idx="14042">
                  <c:v>542.28599999999994</c:v>
                </c:pt>
                <c:pt idx="14043">
                  <c:v>542.68600000000004</c:v>
                </c:pt>
                <c:pt idx="14044">
                  <c:v>543.08299999999997</c:v>
                </c:pt>
                <c:pt idx="14045">
                  <c:v>543.47699999999998</c:v>
                </c:pt>
                <c:pt idx="14046">
                  <c:v>543.86899999999957</c:v>
                </c:pt>
                <c:pt idx="14047">
                  <c:v>544.25800000000004</c:v>
                </c:pt>
                <c:pt idx="14048">
                  <c:v>544.64499999999998</c:v>
                </c:pt>
                <c:pt idx="14049">
                  <c:v>545.029</c:v>
                </c:pt>
                <c:pt idx="14050">
                  <c:v>545.41</c:v>
                </c:pt>
                <c:pt idx="14051">
                  <c:v>545.78800000000047</c:v>
                </c:pt>
                <c:pt idx="14052">
                  <c:v>546.16300000000001</c:v>
                </c:pt>
                <c:pt idx="14053">
                  <c:v>546.53599999999949</c:v>
                </c:pt>
                <c:pt idx="14054">
                  <c:v>546.90499999999997</c:v>
                </c:pt>
                <c:pt idx="14055">
                  <c:v>547.27100000000041</c:v>
                </c:pt>
                <c:pt idx="14056">
                  <c:v>547.63400000000001</c:v>
                </c:pt>
                <c:pt idx="14057">
                  <c:v>547.99400000000003</c:v>
                </c:pt>
                <c:pt idx="14058">
                  <c:v>548.35099999999954</c:v>
                </c:pt>
                <c:pt idx="14059">
                  <c:v>548.70399999999995</c:v>
                </c:pt>
                <c:pt idx="14060">
                  <c:v>549.05399999999997</c:v>
                </c:pt>
                <c:pt idx="14061">
                  <c:v>549.4009999999995</c:v>
                </c:pt>
                <c:pt idx="14062">
                  <c:v>549.74400000000003</c:v>
                </c:pt>
                <c:pt idx="14063">
                  <c:v>550.08299999999997</c:v>
                </c:pt>
                <c:pt idx="14064">
                  <c:v>550.41899999999998</c:v>
                </c:pt>
                <c:pt idx="14065">
                  <c:v>550.75099999999998</c:v>
                </c:pt>
                <c:pt idx="14066">
                  <c:v>551.08000000000004</c:v>
                </c:pt>
                <c:pt idx="14067">
                  <c:v>551.40499999999997</c:v>
                </c:pt>
                <c:pt idx="14068">
                  <c:v>551.726</c:v>
                </c:pt>
                <c:pt idx="14069">
                  <c:v>552.04300000000001</c:v>
                </c:pt>
                <c:pt idx="14070">
                  <c:v>552.35599999999943</c:v>
                </c:pt>
                <c:pt idx="14071">
                  <c:v>552.66499999999996</c:v>
                </c:pt>
                <c:pt idx="14072">
                  <c:v>552.97</c:v>
                </c:pt>
                <c:pt idx="14073">
                  <c:v>553.27100000000041</c:v>
                </c:pt>
                <c:pt idx="14074">
                  <c:v>553.56699999999955</c:v>
                </c:pt>
                <c:pt idx="14075">
                  <c:v>553.85999999999956</c:v>
                </c:pt>
                <c:pt idx="14076">
                  <c:v>554.14800000000002</c:v>
                </c:pt>
                <c:pt idx="14077">
                  <c:v>554.43199999999956</c:v>
                </c:pt>
                <c:pt idx="14078">
                  <c:v>554.71100000000001</c:v>
                </c:pt>
                <c:pt idx="14079">
                  <c:v>554.98599999999999</c:v>
                </c:pt>
                <c:pt idx="14080">
                  <c:v>555.25599999999997</c:v>
                </c:pt>
                <c:pt idx="14081">
                  <c:v>555.52199999999959</c:v>
                </c:pt>
                <c:pt idx="14082">
                  <c:v>555.78200000000004</c:v>
                </c:pt>
                <c:pt idx="14083">
                  <c:v>556.03899999999999</c:v>
                </c:pt>
                <c:pt idx="14084">
                  <c:v>556.29000000000042</c:v>
                </c:pt>
                <c:pt idx="14085">
                  <c:v>556.53699999999958</c:v>
                </c:pt>
                <c:pt idx="14086">
                  <c:v>556.77800000000059</c:v>
                </c:pt>
                <c:pt idx="14087">
                  <c:v>557.01499999999999</c:v>
                </c:pt>
                <c:pt idx="14088">
                  <c:v>557.24699999999996</c:v>
                </c:pt>
                <c:pt idx="14089">
                  <c:v>557.47299999999996</c:v>
                </c:pt>
                <c:pt idx="14090">
                  <c:v>557.69400000000041</c:v>
                </c:pt>
                <c:pt idx="14091">
                  <c:v>557.91099999999949</c:v>
                </c:pt>
                <c:pt idx="14092">
                  <c:v>558.12199999999996</c:v>
                </c:pt>
                <c:pt idx="14093">
                  <c:v>558.32699999999954</c:v>
                </c:pt>
                <c:pt idx="14094">
                  <c:v>558.52699999999959</c:v>
                </c:pt>
                <c:pt idx="14095">
                  <c:v>558.72199999999998</c:v>
                </c:pt>
                <c:pt idx="14096">
                  <c:v>558.91099999999949</c:v>
                </c:pt>
                <c:pt idx="14097">
                  <c:v>559.09500000000003</c:v>
                </c:pt>
                <c:pt idx="14098">
                  <c:v>559.27300000000059</c:v>
                </c:pt>
                <c:pt idx="14099">
                  <c:v>559.44599999999957</c:v>
                </c:pt>
                <c:pt idx="14100">
                  <c:v>559.61199999999997</c:v>
                </c:pt>
                <c:pt idx="14101">
                  <c:v>559.77300000000059</c:v>
                </c:pt>
                <c:pt idx="14102">
                  <c:v>559.928</c:v>
                </c:pt>
                <c:pt idx="14103">
                  <c:v>560.077</c:v>
                </c:pt>
                <c:pt idx="14104">
                  <c:v>560.221</c:v>
                </c:pt>
                <c:pt idx="14105">
                  <c:v>560.35799999999927</c:v>
                </c:pt>
                <c:pt idx="14106">
                  <c:v>560.48900000000003</c:v>
                </c:pt>
                <c:pt idx="14107">
                  <c:v>560.61400000000003</c:v>
                </c:pt>
                <c:pt idx="14108">
                  <c:v>560.73299999999949</c:v>
                </c:pt>
                <c:pt idx="14109">
                  <c:v>560.84599999999955</c:v>
                </c:pt>
                <c:pt idx="14110">
                  <c:v>560.95199999999954</c:v>
                </c:pt>
                <c:pt idx="14111">
                  <c:v>561.05199999999957</c:v>
                </c:pt>
                <c:pt idx="14112">
                  <c:v>561.14599999999996</c:v>
                </c:pt>
                <c:pt idx="14113">
                  <c:v>561.23299999999949</c:v>
                </c:pt>
                <c:pt idx="14114">
                  <c:v>561.31399999999996</c:v>
                </c:pt>
                <c:pt idx="14115">
                  <c:v>561.38800000000003</c:v>
                </c:pt>
                <c:pt idx="14116">
                  <c:v>561.45499999999959</c:v>
                </c:pt>
                <c:pt idx="14117">
                  <c:v>561.51599999999996</c:v>
                </c:pt>
                <c:pt idx="14118">
                  <c:v>561.57100000000003</c:v>
                </c:pt>
                <c:pt idx="14119">
                  <c:v>561.61800000000005</c:v>
                </c:pt>
                <c:pt idx="14120">
                  <c:v>561.65899999999999</c:v>
                </c:pt>
                <c:pt idx="14121">
                  <c:v>561.69299999999998</c:v>
                </c:pt>
                <c:pt idx="14122">
                  <c:v>561.72</c:v>
                </c:pt>
                <c:pt idx="14123">
                  <c:v>561.74</c:v>
                </c:pt>
                <c:pt idx="14124">
                  <c:v>561.75300000000004</c:v>
                </c:pt>
                <c:pt idx="14125">
                  <c:v>561.75900000000001</c:v>
                </c:pt>
                <c:pt idx="14126">
                  <c:v>561.75800000000004</c:v>
                </c:pt>
                <c:pt idx="14127">
                  <c:v>561.75</c:v>
                </c:pt>
                <c:pt idx="14128">
                  <c:v>561.73500000000001</c:v>
                </c:pt>
                <c:pt idx="14129">
                  <c:v>561.71299999999997</c:v>
                </c:pt>
                <c:pt idx="14130">
                  <c:v>561.68299999999999</c:v>
                </c:pt>
                <c:pt idx="14131">
                  <c:v>561.64599999999996</c:v>
                </c:pt>
                <c:pt idx="14132">
                  <c:v>561.60199999999998</c:v>
                </c:pt>
                <c:pt idx="14133">
                  <c:v>561.5499999999995</c:v>
                </c:pt>
                <c:pt idx="14134">
                  <c:v>561.49099999999999</c:v>
                </c:pt>
                <c:pt idx="14135">
                  <c:v>561.42399999999998</c:v>
                </c:pt>
                <c:pt idx="14136">
                  <c:v>561.34999999999957</c:v>
                </c:pt>
                <c:pt idx="14137">
                  <c:v>561.26900000000001</c:v>
                </c:pt>
                <c:pt idx="14138">
                  <c:v>561.17900000000043</c:v>
                </c:pt>
                <c:pt idx="14139">
                  <c:v>561.08299999999997</c:v>
                </c:pt>
                <c:pt idx="14140">
                  <c:v>560.9779999999995</c:v>
                </c:pt>
                <c:pt idx="14141">
                  <c:v>560.86599999999942</c:v>
                </c:pt>
                <c:pt idx="14142">
                  <c:v>560.74599999999998</c:v>
                </c:pt>
                <c:pt idx="14143">
                  <c:v>560.61800000000005</c:v>
                </c:pt>
                <c:pt idx="14144">
                  <c:v>560.48299999999949</c:v>
                </c:pt>
                <c:pt idx="14145">
                  <c:v>560.33999999999958</c:v>
                </c:pt>
                <c:pt idx="14146">
                  <c:v>560.18799999999999</c:v>
                </c:pt>
                <c:pt idx="14147">
                  <c:v>560.029</c:v>
                </c:pt>
                <c:pt idx="14148">
                  <c:v>559.86199999999928</c:v>
                </c:pt>
                <c:pt idx="14149">
                  <c:v>559.68700000000001</c:v>
                </c:pt>
                <c:pt idx="14150">
                  <c:v>559.505</c:v>
                </c:pt>
                <c:pt idx="14151">
                  <c:v>559.31399999999996</c:v>
                </c:pt>
                <c:pt idx="14152">
                  <c:v>559.11500000000001</c:v>
                </c:pt>
                <c:pt idx="14153">
                  <c:v>558.90699999999958</c:v>
                </c:pt>
                <c:pt idx="14154">
                  <c:v>558.69200000000001</c:v>
                </c:pt>
                <c:pt idx="14155">
                  <c:v>558.4689999999996</c:v>
                </c:pt>
                <c:pt idx="14156">
                  <c:v>558.23699999999997</c:v>
                </c:pt>
                <c:pt idx="14157">
                  <c:v>557.99699999999996</c:v>
                </c:pt>
                <c:pt idx="14158">
                  <c:v>557.74900000000002</c:v>
                </c:pt>
                <c:pt idx="14159">
                  <c:v>557.49300000000005</c:v>
                </c:pt>
                <c:pt idx="14160">
                  <c:v>557.22900000000004</c:v>
                </c:pt>
                <c:pt idx="14161">
                  <c:v>556.95599999999956</c:v>
                </c:pt>
                <c:pt idx="14162">
                  <c:v>556.67499999999995</c:v>
                </c:pt>
                <c:pt idx="14163">
                  <c:v>556.38499999999999</c:v>
                </c:pt>
                <c:pt idx="14164">
                  <c:v>556.08799999999997</c:v>
                </c:pt>
                <c:pt idx="14165">
                  <c:v>555.78099999999995</c:v>
                </c:pt>
                <c:pt idx="14166">
                  <c:v>555.46699999999942</c:v>
                </c:pt>
                <c:pt idx="14167">
                  <c:v>555.14400000000001</c:v>
                </c:pt>
                <c:pt idx="14168">
                  <c:v>554.81199999999956</c:v>
                </c:pt>
                <c:pt idx="14169">
                  <c:v>554.47199999999998</c:v>
                </c:pt>
                <c:pt idx="14170">
                  <c:v>554.12400000000002</c:v>
                </c:pt>
                <c:pt idx="14171">
                  <c:v>553.7669999999996</c:v>
                </c:pt>
                <c:pt idx="14172">
                  <c:v>553.40199999999959</c:v>
                </c:pt>
                <c:pt idx="14173">
                  <c:v>553.02800000000002</c:v>
                </c:pt>
                <c:pt idx="14174">
                  <c:v>552.64599999999996</c:v>
                </c:pt>
                <c:pt idx="14175">
                  <c:v>552.255</c:v>
                </c:pt>
                <c:pt idx="14176">
                  <c:v>551.85499999999956</c:v>
                </c:pt>
                <c:pt idx="14177">
                  <c:v>551.44699999999955</c:v>
                </c:pt>
                <c:pt idx="14178">
                  <c:v>551.03099999999949</c:v>
                </c:pt>
                <c:pt idx="14179">
                  <c:v>550.60500000000002</c:v>
                </c:pt>
                <c:pt idx="14180">
                  <c:v>550.17200000000003</c:v>
                </c:pt>
                <c:pt idx="14181">
                  <c:v>549.72900000000004</c:v>
                </c:pt>
                <c:pt idx="14182">
                  <c:v>549.27800000000059</c:v>
                </c:pt>
                <c:pt idx="14183">
                  <c:v>548.81899999999996</c:v>
                </c:pt>
                <c:pt idx="14184">
                  <c:v>548.34999999999957</c:v>
                </c:pt>
                <c:pt idx="14185">
                  <c:v>547.87400000000002</c:v>
                </c:pt>
                <c:pt idx="14186">
                  <c:v>547.38800000000003</c:v>
                </c:pt>
                <c:pt idx="14187">
                  <c:v>546.89400000000001</c:v>
                </c:pt>
                <c:pt idx="14188">
                  <c:v>546.39099999999996</c:v>
                </c:pt>
                <c:pt idx="14189">
                  <c:v>545.88</c:v>
                </c:pt>
                <c:pt idx="14190">
                  <c:v>545.35999999999956</c:v>
                </c:pt>
                <c:pt idx="14191">
                  <c:v>544.83099999999956</c:v>
                </c:pt>
                <c:pt idx="14192">
                  <c:v>544.29400000000044</c:v>
                </c:pt>
                <c:pt idx="14193">
                  <c:v>543.74800000000005</c:v>
                </c:pt>
                <c:pt idx="14194">
                  <c:v>543.19299999999998</c:v>
                </c:pt>
                <c:pt idx="14195">
                  <c:v>542.63</c:v>
                </c:pt>
                <c:pt idx="14196">
                  <c:v>542.05799999999942</c:v>
                </c:pt>
                <c:pt idx="14197">
                  <c:v>541.4779999999995</c:v>
                </c:pt>
                <c:pt idx="14198">
                  <c:v>540.88900000000001</c:v>
                </c:pt>
                <c:pt idx="14199">
                  <c:v>540.29100000000005</c:v>
                </c:pt>
                <c:pt idx="14200">
                  <c:v>539.68499999999995</c:v>
                </c:pt>
                <c:pt idx="14201">
                  <c:v>539.07000000000005</c:v>
                </c:pt>
                <c:pt idx="14202">
                  <c:v>538.44599999999957</c:v>
                </c:pt>
                <c:pt idx="14203">
                  <c:v>537.81399999999996</c:v>
                </c:pt>
                <c:pt idx="14204">
                  <c:v>537.17400000000043</c:v>
                </c:pt>
                <c:pt idx="14205">
                  <c:v>536.524</c:v>
                </c:pt>
                <c:pt idx="14206">
                  <c:v>535.86599999999942</c:v>
                </c:pt>
                <c:pt idx="14207">
                  <c:v>535.20000000000005</c:v>
                </c:pt>
                <c:pt idx="14208">
                  <c:v>534.52499999999998</c:v>
                </c:pt>
                <c:pt idx="14209">
                  <c:v>533.84199999999942</c:v>
                </c:pt>
                <c:pt idx="14210">
                  <c:v>533.15</c:v>
                </c:pt>
                <c:pt idx="14211">
                  <c:v>532.44999999999959</c:v>
                </c:pt>
                <c:pt idx="14212">
                  <c:v>531.74099999999999</c:v>
                </c:pt>
                <c:pt idx="14213">
                  <c:v>531.024</c:v>
                </c:pt>
                <c:pt idx="14214">
                  <c:v>530.29800000000046</c:v>
                </c:pt>
                <c:pt idx="14215">
                  <c:v>529.56399999999996</c:v>
                </c:pt>
                <c:pt idx="14216">
                  <c:v>528.82099999999957</c:v>
                </c:pt>
                <c:pt idx="14217">
                  <c:v>528.07100000000003</c:v>
                </c:pt>
                <c:pt idx="14218">
                  <c:v>527.31099999999958</c:v>
                </c:pt>
                <c:pt idx="14219">
                  <c:v>526.54399999999998</c:v>
                </c:pt>
                <c:pt idx="14220">
                  <c:v>525.76800000000003</c:v>
                </c:pt>
                <c:pt idx="14221">
                  <c:v>524.98400000000004</c:v>
                </c:pt>
                <c:pt idx="14222">
                  <c:v>524.19100000000003</c:v>
                </c:pt>
                <c:pt idx="14223">
                  <c:v>523.39099999999996</c:v>
                </c:pt>
                <c:pt idx="14224">
                  <c:v>522.58199999999999</c:v>
                </c:pt>
                <c:pt idx="14225">
                  <c:v>521.76499999999999</c:v>
                </c:pt>
                <c:pt idx="14226">
                  <c:v>520.93899999999996</c:v>
                </c:pt>
                <c:pt idx="14227">
                  <c:v>520.10599999999999</c:v>
                </c:pt>
                <c:pt idx="14228">
                  <c:v>519.26499999999999</c:v>
                </c:pt>
                <c:pt idx="14229">
                  <c:v>518.41499999999996</c:v>
                </c:pt>
                <c:pt idx="14230">
                  <c:v>517.55699999999956</c:v>
                </c:pt>
                <c:pt idx="14231">
                  <c:v>516.69100000000003</c:v>
                </c:pt>
                <c:pt idx="14232">
                  <c:v>515.81799999999942</c:v>
                </c:pt>
                <c:pt idx="14233">
                  <c:v>514.93599999999958</c:v>
                </c:pt>
                <c:pt idx="14234">
                  <c:v>514.04699999999957</c:v>
                </c:pt>
                <c:pt idx="14235">
                  <c:v>513.149</c:v>
                </c:pt>
                <c:pt idx="14236">
                  <c:v>512.24400000000003</c:v>
                </c:pt>
                <c:pt idx="14237">
                  <c:v>511.33</c:v>
                </c:pt>
                <c:pt idx="14238">
                  <c:v>510.40899999999965</c:v>
                </c:pt>
                <c:pt idx="14239">
                  <c:v>509.47999999999979</c:v>
                </c:pt>
                <c:pt idx="14240">
                  <c:v>508.54399999999993</c:v>
                </c:pt>
                <c:pt idx="14241">
                  <c:v>507.6</c:v>
                </c:pt>
                <c:pt idx="14242">
                  <c:v>506.64800000000002</c:v>
                </c:pt>
                <c:pt idx="14243">
                  <c:v>505.68799999999999</c:v>
                </c:pt>
                <c:pt idx="14244">
                  <c:v>504.72099999999978</c:v>
                </c:pt>
                <c:pt idx="14245">
                  <c:v>503.74599999999975</c:v>
                </c:pt>
                <c:pt idx="14246">
                  <c:v>502.76400000000001</c:v>
                </c:pt>
                <c:pt idx="14247">
                  <c:v>501.774</c:v>
                </c:pt>
                <c:pt idx="14248">
                  <c:v>500.77699999999965</c:v>
                </c:pt>
                <c:pt idx="14249">
                  <c:v>499.7729999999998</c:v>
                </c:pt>
                <c:pt idx="14250">
                  <c:v>498.7609999999998</c:v>
                </c:pt>
                <c:pt idx="14251">
                  <c:v>497.74099999999999</c:v>
                </c:pt>
                <c:pt idx="14252">
                  <c:v>496.71499999999975</c:v>
                </c:pt>
                <c:pt idx="14253">
                  <c:v>495.68099999999993</c:v>
                </c:pt>
                <c:pt idx="14254">
                  <c:v>494.64100000000002</c:v>
                </c:pt>
                <c:pt idx="14255">
                  <c:v>493.59199999999959</c:v>
                </c:pt>
                <c:pt idx="14256">
                  <c:v>492.53699999999958</c:v>
                </c:pt>
                <c:pt idx="14257">
                  <c:v>491.4749999999998</c:v>
                </c:pt>
                <c:pt idx="14258">
                  <c:v>490.40599999999978</c:v>
                </c:pt>
                <c:pt idx="14259">
                  <c:v>489.33</c:v>
                </c:pt>
                <c:pt idx="14260">
                  <c:v>488.24700000000001</c:v>
                </c:pt>
                <c:pt idx="14261">
                  <c:v>487.15699999999993</c:v>
                </c:pt>
                <c:pt idx="14262">
                  <c:v>486.06</c:v>
                </c:pt>
                <c:pt idx="14263">
                  <c:v>484.95699999999965</c:v>
                </c:pt>
                <c:pt idx="14264">
                  <c:v>483.846</c:v>
                </c:pt>
                <c:pt idx="14265">
                  <c:v>482.72899999999959</c:v>
                </c:pt>
                <c:pt idx="14266">
                  <c:v>481.60599999999999</c:v>
                </c:pt>
                <c:pt idx="14267">
                  <c:v>480.47599999999977</c:v>
                </c:pt>
                <c:pt idx="14268">
                  <c:v>479.339</c:v>
                </c:pt>
                <c:pt idx="14269">
                  <c:v>478.19600000000003</c:v>
                </c:pt>
                <c:pt idx="14270">
                  <c:v>477.04700000000008</c:v>
                </c:pt>
                <c:pt idx="14271">
                  <c:v>475.89099999999979</c:v>
                </c:pt>
                <c:pt idx="14272">
                  <c:v>474.72899999999959</c:v>
                </c:pt>
                <c:pt idx="14273">
                  <c:v>473.56</c:v>
                </c:pt>
                <c:pt idx="14274">
                  <c:v>472.38499999999999</c:v>
                </c:pt>
                <c:pt idx="14275">
                  <c:v>471.20499999999993</c:v>
                </c:pt>
                <c:pt idx="14276">
                  <c:v>470.01799999999974</c:v>
                </c:pt>
                <c:pt idx="14277">
                  <c:v>468.82499999999999</c:v>
                </c:pt>
                <c:pt idx="14278">
                  <c:v>467.62599999999975</c:v>
                </c:pt>
                <c:pt idx="14279">
                  <c:v>466.42099999999965</c:v>
                </c:pt>
                <c:pt idx="14280">
                  <c:v>465.21</c:v>
                </c:pt>
                <c:pt idx="14281">
                  <c:v>463.99400000000003</c:v>
                </c:pt>
                <c:pt idx="14282">
                  <c:v>462.77099999999979</c:v>
                </c:pt>
                <c:pt idx="14283">
                  <c:v>461.54300000000001</c:v>
                </c:pt>
                <c:pt idx="14284">
                  <c:v>460.31</c:v>
                </c:pt>
                <c:pt idx="14285">
                  <c:v>459.07</c:v>
                </c:pt>
                <c:pt idx="14286">
                  <c:v>457.82599999999979</c:v>
                </c:pt>
                <c:pt idx="14287">
                  <c:v>456.57499999999999</c:v>
                </c:pt>
                <c:pt idx="14288">
                  <c:v>455.32</c:v>
                </c:pt>
                <c:pt idx="14289">
                  <c:v>454.05900000000008</c:v>
                </c:pt>
                <c:pt idx="14290">
                  <c:v>452.79199999999958</c:v>
                </c:pt>
                <c:pt idx="14291">
                  <c:v>451.52099999999979</c:v>
                </c:pt>
                <c:pt idx="14292">
                  <c:v>450.24400000000026</c:v>
                </c:pt>
                <c:pt idx="14293">
                  <c:v>448.96199999999965</c:v>
                </c:pt>
                <c:pt idx="14294">
                  <c:v>447.67500000000001</c:v>
                </c:pt>
                <c:pt idx="14295">
                  <c:v>446.38299999999975</c:v>
                </c:pt>
                <c:pt idx="14296">
                  <c:v>445.08599999999979</c:v>
                </c:pt>
                <c:pt idx="14297">
                  <c:v>443.78500000000003</c:v>
                </c:pt>
                <c:pt idx="14298">
                  <c:v>442.47799999999978</c:v>
                </c:pt>
                <c:pt idx="14299">
                  <c:v>441.16699999999975</c:v>
                </c:pt>
                <c:pt idx="14300">
                  <c:v>439.851</c:v>
                </c:pt>
                <c:pt idx="14301">
                  <c:v>438.53</c:v>
                </c:pt>
                <c:pt idx="14302">
                  <c:v>437.20499999999993</c:v>
                </c:pt>
                <c:pt idx="14303">
                  <c:v>435.87599999999975</c:v>
                </c:pt>
                <c:pt idx="14304">
                  <c:v>434.54199999999975</c:v>
                </c:pt>
                <c:pt idx="14305">
                  <c:v>433.20299999999975</c:v>
                </c:pt>
                <c:pt idx="14306">
                  <c:v>431.86099999999999</c:v>
                </c:pt>
                <c:pt idx="14307">
                  <c:v>430.51400000000001</c:v>
                </c:pt>
                <c:pt idx="14308">
                  <c:v>429.16300000000001</c:v>
                </c:pt>
                <c:pt idx="14309">
                  <c:v>427.80799999999999</c:v>
                </c:pt>
                <c:pt idx="14310">
                  <c:v>426.44900000000001</c:v>
                </c:pt>
                <c:pt idx="14311">
                  <c:v>425.08599999999979</c:v>
                </c:pt>
                <c:pt idx="14312">
                  <c:v>423.71899999999965</c:v>
                </c:pt>
                <c:pt idx="14313">
                  <c:v>422.34800000000001</c:v>
                </c:pt>
                <c:pt idx="14314">
                  <c:v>420.97299999999979</c:v>
                </c:pt>
                <c:pt idx="14315">
                  <c:v>419.59500000000003</c:v>
                </c:pt>
                <c:pt idx="14316">
                  <c:v>418.21299999999979</c:v>
                </c:pt>
                <c:pt idx="14317">
                  <c:v>416.82799999999975</c:v>
                </c:pt>
                <c:pt idx="14318">
                  <c:v>415.43899999999962</c:v>
                </c:pt>
                <c:pt idx="14319">
                  <c:v>414.04700000000008</c:v>
                </c:pt>
                <c:pt idx="14320">
                  <c:v>412.65100000000001</c:v>
                </c:pt>
                <c:pt idx="14321">
                  <c:v>411.25200000000001</c:v>
                </c:pt>
                <c:pt idx="14322">
                  <c:v>409.85</c:v>
                </c:pt>
                <c:pt idx="14323">
                  <c:v>408.44400000000002</c:v>
                </c:pt>
                <c:pt idx="14324">
                  <c:v>407.03599999999977</c:v>
                </c:pt>
                <c:pt idx="14325">
                  <c:v>405.625</c:v>
                </c:pt>
                <c:pt idx="14326">
                  <c:v>404.21</c:v>
                </c:pt>
                <c:pt idx="14327">
                  <c:v>402.79299999999978</c:v>
                </c:pt>
                <c:pt idx="14328">
                  <c:v>401.37299999999999</c:v>
                </c:pt>
                <c:pt idx="14329">
                  <c:v>399.95</c:v>
                </c:pt>
                <c:pt idx="14330">
                  <c:v>398.52499999999975</c:v>
                </c:pt>
                <c:pt idx="14331">
                  <c:v>397.09699999999958</c:v>
                </c:pt>
                <c:pt idx="14332">
                  <c:v>395.66699999999975</c:v>
                </c:pt>
                <c:pt idx="14333">
                  <c:v>394.23399999999958</c:v>
                </c:pt>
                <c:pt idx="14334">
                  <c:v>392.79799999999977</c:v>
                </c:pt>
                <c:pt idx="14335">
                  <c:v>391.36099999999999</c:v>
                </c:pt>
                <c:pt idx="14336">
                  <c:v>389.92099999999965</c:v>
                </c:pt>
                <c:pt idx="14337">
                  <c:v>388.47899999999959</c:v>
                </c:pt>
                <c:pt idx="14338">
                  <c:v>387.03500000000003</c:v>
                </c:pt>
                <c:pt idx="14339">
                  <c:v>385.589</c:v>
                </c:pt>
                <c:pt idx="14340">
                  <c:v>384.14100000000002</c:v>
                </c:pt>
                <c:pt idx="14341">
                  <c:v>382.69099999999975</c:v>
                </c:pt>
                <c:pt idx="14342">
                  <c:v>381.24</c:v>
                </c:pt>
                <c:pt idx="14343">
                  <c:v>379.78599999999977</c:v>
                </c:pt>
                <c:pt idx="14344">
                  <c:v>378.33099999999979</c:v>
                </c:pt>
                <c:pt idx="14345">
                  <c:v>376.875</c:v>
                </c:pt>
                <c:pt idx="14346">
                  <c:v>375.41699999999958</c:v>
                </c:pt>
                <c:pt idx="14347">
                  <c:v>373.95699999999965</c:v>
                </c:pt>
                <c:pt idx="14348">
                  <c:v>372.49599999999958</c:v>
                </c:pt>
                <c:pt idx="14349">
                  <c:v>371.03399999999965</c:v>
                </c:pt>
                <c:pt idx="14350">
                  <c:v>369.57100000000003</c:v>
                </c:pt>
                <c:pt idx="14351">
                  <c:v>368.10599999999999</c:v>
                </c:pt>
                <c:pt idx="14352">
                  <c:v>366.64100000000002</c:v>
                </c:pt>
                <c:pt idx="14353">
                  <c:v>365.17399999999975</c:v>
                </c:pt>
                <c:pt idx="14354">
                  <c:v>363.70699999999965</c:v>
                </c:pt>
                <c:pt idx="14355">
                  <c:v>362.23799999999977</c:v>
                </c:pt>
                <c:pt idx="14356">
                  <c:v>360.76900000000001</c:v>
                </c:pt>
                <c:pt idx="14357">
                  <c:v>359.29899999999958</c:v>
                </c:pt>
                <c:pt idx="14358">
                  <c:v>357.82900000000001</c:v>
                </c:pt>
                <c:pt idx="14359">
                  <c:v>356.358</c:v>
                </c:pt>
                <c:pt idx="14360">
                  <c:v>354.887</c:v>
                </c:pt>
                <c:pt idx="14361">
                  <c:v>353.41499999999979</c:v>
                </c:pt>
                <c:pt idx="14362">
                  <c:v>351.94299999999993</c:v>
                </c:pt>
                <c:pt idx="14363">
                  <c:v>350.4699999999998</c:v>
                </c:pt>
                <c:pt idx="14364">
                  <c:v>348.99799999999965</c:v>
                </c:pt>
                <c:pt idx="14365">
                  <c:v>347.52499999999975</c:v>
                </c:pt>
                <c:pt idx="14366">
                  <c:v>346.05200000000002</c:v>
                </c:pt>
                <c:pt idx="14367">
                  <c:v>344.58</c:v>
                </c:pt>
                <c:pt idx="14368">
                  <c:v>343.10700000000008</c:v>
                </c:pt>
                <c:pt idx="14369">
                  <c:v>341.63499999999999</c:v>
                </c:pt>
                <c:pt idx="14370">
                  <c:v>340.16300000000001</c:v>
                </c:pt>
                <c:pt idx="14371">
                  <c:v>338.69099999999975</c:v>
                </c:pt>
                <c:pt idx="14372">
                  <c:v>337.2199999999998</c:v>
                </c:pt>
                <c:pt idx="14373">
                  <c:v>335.74900000000002</c:v>
                </c:pt>
                <c:pt idx="14374">
                  <c:v>334.279</c:v>
                </c:pt>
                <c:pt idx="14375">
                  <c:v>332.80900000000008</c:v>
                </c:pt>
                <c:pt idx="14376">
                  <c:v>331.3400000000002</c:v>
                </c:pt>
                <c:pt idx="14377">
                  <c:v>329.87200000000001</c:v>
                </c:pt>
                <c:pt idx="14378">
                  <c:v>328.40499999999975</c:v>
                </c:pt>
                <c:pt idx="14379">
                  <c:v>326.93899999999962</c:v>
                </c:pt>
                <c:pt idx="14380">
                  <c:v>325.47399999999965</c:v>
                </c:pt>
                <c:pt idx="14381">
                  <c:v>324.00900000000001</c:v>
                </c:pt>
                <c:pt idx="14382">
                  <c:v>322.54700000000008</c:v>
                </c:pt>
                <c:pt idx="14383">
                  <c:v>321.08499999999975</c:v>
                </c:pt>
                <c:pt idx="14384">
                  <c:v>319.62400000000002</c:v>
                </c:pt>
                <c:pt idx="14385">
                  <c:v>318.16500000000002</c:v>
                </c:pt>
                <c:pt idx="14386">
                  <c:v>316.70800000000003</c:v>
                </c:pt>
                <c:pt idx="14387">
                  <c:v>315.25200000000001</c:v>
                </c:pt>
                <c:pt idx="14388">
                  <c:v>313.79799999999977</c:v>
                </c:pt>
                <c:pt idx="14389">
                  <c:v>312.34500000000008</c:v>
                </c:pt>
                <c:pt idx="14390">
                  <c:v>310.89400000000001</c:v>
                </c:pt>
                <c:pt idx="14391">
                  <c:v>309.44499999999999</c:v>
                </c:pt>
                <c:pt idx="14392">
                  <c:v>307.99799999999965</c:v>
                </c:pt>
                <c:pt idx="14393">
                  <c:v>306.553</c:v>
                </c:pt>
                <c:pt idx="14394">
                  <c:v>305.10899999999975</c:v>
                </c:pt>
                <c:pt idx="14395">
                  <c:v>303.66899999999993</c:v>
                </c:pt>
                <c:pt idx="14396">
                  <c:v>302.22999999999979</c:v>
                </c:pt>
                <c:pt idx="14397">
                  <c:v>300.79299999999978</c:v>
                </c:pt>
                <c:pt idx="14398">
                  <c:v>299.35899999999975</c:v>
                </c:pt>
                <c:pt idx="14399">
                  <c:v>297.92799999999966</c:v>
                </c:pt>
                <c:pt idx="14400">
                  <c:v>296.49899999999963</c:v>
                </c:pt>
                <c:pt idx="14401">
                  <c:v>295.072</c:v>
                </c:pt>
                <c:pt idx="14402">
                  <c:v>293.64800000000002</c:v>
                </c:pt>
                <c:pt idx="14403">
                  <c:v>292.22699999999958</c:v>
                </c:pt>
                <c:pt idx="14404">
                  <c:v>290.80900000000008</c:v>
                </c:pt>
                <c:pt idx="14405">
                  <c:v>289.39299999999974</c:v>
                </c:pt>
                <c:pt idx="14406">
                  <c:v>287.98099999999965</c:v>
                </c:pt>
                <c:pt idx="14407">
                  <c:v>286.572</c:v>
                </c:pt>
                <c:pt idx="14408">
                  <c:v>285.16500000000002</c:v>
                </c:pt>
                <c:pt idx="14409">
                  <c:v>283.762</c:v>
                </c:pt>
                <c:pt idx="14410">
                  <c:v>282.36200000000002</c:v>
                </c:pt>
                <c:pt idx="14411">
                  <c:v>280.96599999999978</c:v>
                </c:pt>
                <c:pt idx="14412">
                  <c:v>279.57299999999975</c:v>
                </c:pt>
                <c:pt idx="14413">
                  <c:v>278.18299999999999</c:v>
                </c:pt>
                <c:pt idx="14414">
                  <c:v>276.79700000000003</c:v>
                </c:pt>
                <c:pt idx="14415">
                  <c:v>275.41399999999965</c:v>
                </c:pt>
                <c:pt idx="14416">
                  <c:v>274.03599999999977</c:v>
                </c:pt>
                <c:pt idx="14417">
                  <c:v>272.661</c:v>
                </c:pt>
                <c:pt idx="14418">
                  <c:v>271.28999999999979</c:v>
                </c:pt>
                <c:pt idx="14419">
                  <c:v>269.92200000000003</c:v>
                </c:pt>
                <c:pt idx="14420">
                  <c:v>268.55900000000008</c:v>
                </c:pt>
                <c:pt idx="14421">
                  <c:v>267.2</c:v>
                </c:pt>
                <c:pt idx="14422">
                  <c:v>265.84500000000008</c:v>
                </c:pt>
                <c:pt idx="14423">
                  <c:v>264.49400000000003</c:v>
                </c:pt>
                <c:pt idx="14424">
                  <c:v>263.14800000000002</c:v>
                </c:pt>
                <c:pt idx="14425">
                  <c:v>261.80500000000001</c:v>
                </c:pt>
                <c:pt idx="14426">
                  <c:v>260.46799999999979</c:v>
                </c:pt>
                <c:pt idx="14427">
                  <c:v>259.13400000000001</c:v>
                </c:pt>
                <c:pt idx="14428">
                  <c:v>257.80599999999993</c:v>
                </c:pt>
                <c:pt idx="14429">
                  <c:v>256.48200000000003</c:v>
                </c:pt>
                <c:pt idx="14430">
                  <c:v>255.16200000000001</c:v>
                </c:pt>
                <c:pt idx="14431">
                  <c:v>253.84800000000001</c:v>
                </c:pt>
                <c:pt idx="14432">
                  <c:v>252.53800000000001</c:v>
                </c:pt>
                <c:pt idx="14433">
                  <c:v>251.23399999999998</c:v>
                </c:pt>
                <c:pt idx="14434">
                  <c:v>249.934</c:v>
                </c:pt>
                <c:pt idx="14435">
                  <c:v>248.63900000000001</c:v>
                </c:pt>
                <c:pt idx="14436">
                  <c:v>247.35000000000011</c:v>
                </c:pt>
                <c:pt idx="14437">
                  <c:v>246.066</c:v>
                </c:pt>
                <c:pt idx="14438">
                  <c:v>244.78700000000001</c:v>
                </c:pt>
                <c:pt idx="14439">
                  <c:v>243.51300000000001</c:v>
                </c:pt>
                <c:pt idx="14440">
                  <c:v>242.24499999999998</c:v>
                </c:pt>
                <c:pt idx="14441">
                  <c:v>240.98200000000011</c:v>
                </c:pt>
                <c:pt idx="14442">
                  <c:v>239.72499999999999</c:v>
                </c:pt>
                <c:pt idx="14443">
                  <c:v>238.47399999999999</c:v>
                </c:pt>
                <c:pt idx="14444">
                  <c:v>237.22800000000001</c:v>
                </c:pt>
                <c:pt idx="14445">
                  <c:v>235.98800000000011</c:v>
                </c:pt>
                <c:pt idx="14446">
                  <c:v>234.75399999999999</c:v>
                </c:pt>
                <c:pt idx="14447">
                  <c:v>233.52500000000001</c:v>
                </c:pt>
                <c:pt idx="14448">
                  <c:v>232.303</c:v>
                </c:pt>
                <c:pt idx="14449">
                  <c:v>231.08700000000007</c:v>
                </c:pt>
                <c:pt idx="14450">
                  <c:v>229.87700000000001</c:v>
                </c:pt>
                <c:pt idx="14451">
                  <c:v>228.67299999999997</c:v>
                </c:pt>
                <c:pt idx="14452">
                  <c:v>227.476</c:v>
                </c:pt>
                <c:pt idx="14453">
                  <c:v>226.28399999999999</c:v>
                </c:pt>
                <c:pt idx="14454">
                  <c:v>225.09900000000002</c:v>
                </c:pt>
                <c:pt idx="14455">
                  <c:v>223.92100000000011</c:v>
                </c:pt>
                <c:pt idx="14456">
                  <c:v>222.74899999999997</c:v>
                </c:pt>
                <c:pt idx="14457">
                  <c:v>221.584</c:v>
                </c:pt>
                <c:pt idx="14458">
                  <c:v>220.42500000000001</c:v>
                </c:pt>
                <c:pt idx="14459">
                  <c:v>219.27399999999992</c:v>
                </c:pt>
                <c:pt idx="14460">
                  <c:v>218.12900000000002</c:v>
                </c:pt>
                <c:pt idx="14461">
                  <c:v>216.99</c:v>
                </c:pt>
                <c:pt idx="14462">
                  <c:v>215.85900000000001</c:v>
                </c:pt>
                <c:pt idx="14463">
                  <c:v>214.73499999999999</c:v>
                </c:pt>
                <c:pt idx="14464">
                  <c:v>213.61799999999999</c:v>
                </c:pt>
                <c:pt idx="14465">
                  <c:v>212.50800000000001</c:v>
                </c:pt>
                <c:pt idx="14466">
                  <c:v>211.405</c:v>
                </c:pt>
                <c:pt idx="14467">
                  <c:v>210.309</c:v>
                </c:pt>
                <c:pt idx="14468">
                  <c:v>209.221</c:v>
                </c:pt>
                <c:pt idx="14469">
                  <c:v>208.14</c:v>
                </c:pt>
                <c:pt idx="14470">
                  <c:v>207.066</c:v>
                </c:pt>
                <c:pt idx="14471">
                  <c:v>206</c:v>
                </c:pt>
                <c:pt idx="14472">
                  <c:v>204.94200000000001</c:v>
                </c:pt>
                <c:pt idx="14473">
                  <c:v>203.8910000000001</c:v>
                </c:pt>
                <c:pt idx="14474">
                  <c:v>202.84800000000001</c:v>
                </c:pt>
                <c:pt idx="14475">
                  <c:v>201.81300000000002</c:v>
                </c:pt>
                <c:pt idx="14476">
                  <c:v>200.786</c:v>
                </c:pt>
                <c:pt idx="14477">
                  <c:v>199.76599999999999</c:v>
                </c:pt>
                <c:pt idx="14478">
                  <c:v>198.755</c:v>
                </c:pt>
                <c:pt idx="14479">
                  <c:v>197.751</c:v>
                </c:pt>
                <c:pt idx="14480">
                  <c:v>196.755</c:v>
                </c:pt>
                <c:pt idx="14481">
                  <c:v>195.768</c:v>
                </c:pt>
                <c:pt idx="14482">
                  <c:v>194.78900000000002</c:v>
                </c:pt>
                <c:pt idx="14483">
                  <c:v>193.81800000000001</c:v>
                </c:pt>
                <c:pt idx="14484">
                  <c:v>192.8550000000001</c:v>
                </c:pt>
                <c:pt idx="14485">
                  <c:v>191.90100000000001</c:v>
                </c:pt>
                <c:pt idx="14486">
                  <c:v>190.95500000000001</c:v>
                </c:pt>
                <c:pt idx="14487">
                  <c:v>190.018</c:v>
                </c:pt>
                <c:pt idx="14488">
                  <c:v>189.089</c:v>
                </c:pt>
                <c:pt idx="14489">
                  <c:v>188.16900000000001</c:v>
                </c:pt>
                <c:pt idx="14490">
                  <c:v>187.25700000000001</c:v>
                </c:pt>
                <c:pt idx="14491">
                  <c:v>186.3550000000001</c:v>
                </c:pt>
                <c:pt idx="14492">
                  <c:v>185.46100000000001</c:v>
                </c:pt>
                <c:pt idx="14493">
                  <c:v>184.57499999999999</c:v>
                </c:pt>
                <c:pt idx="14494">
                  <c:v>183.69900000000001</c:v>
                </c:pt>
                <c:pt idx="14495">
                  <c:v>182.83200000000011</c:v>
                </c:pt>
                <c:pt idx="14496">
                  <c:v>181.97300000000001</c:v>
                </c:pt>
                <c:pt idx="14497">
                  <c:v>181.124</c:v>
                </c:pt>
                <c:pt idx="14498">
                  <c:v>180.28399999999999</c:v>
                </c:pt>
                <c:pt idx="14499">
                  <c:v>179.453</c:v>
                </c:pt>
                <c:pt idx="14500">
                  <c:v>178.631</c:v>
                </c:pt>
                <c:pt idx="14501">
                  <c:v>177.81800000000001</c:v>
                </c:pt>
                <c:pt idx="14502">
                  <c:v>177.01499999999999</c:v>
                </c:pt>
                <c:pt idx="14503">
                  <c:v>176.221</c:v>
                </c:pt>
                <c:pt idx="14504">
                  <c:v>175.43700000000001</c:v>
                </c:pt>
                <c:pt idx="14505">
                  <c:v>174.66200000000001</c:v>
                </c:pt>
                <c:pt idx="14506">
                  <c:v>173.89600000000004</c:v>
                </c:pt>
                <c:pt idx="14507">
                  <c:v>173.14</c:v>
                </c:pt>
                <c:pt idx="14508">
                  <c:v>172.39400000000001</c:v>
                </c:pt>
                <c:pt idx="14509">
                  <c:v>171.65700000000001</c:v>
                </c:pt>
                <c:pt idx="14510">
                  <c:v>170.93</c:v>
                </c:pt>
                <c:pt idx="14511">
                  <c:v>170.21299999999999</c:v>
                </c:pt>
                <c:pt idx="14512">
                  <c:v>169.506</c:v>
                </c:pt>
                <c:pt idx="14513">
                  <c:v>168.809</c:v>
                </c:pt>
                <c:pt idx="14514">
                  <c:v>168.12100000000001</c:v>
                </c:pt>
                <c:pt idx="14515">
                  <c:v>167.44300000000001</c:v>
                </c:pt>
                <c:pt idx="14516">
                  <c:v>166.77599999999998</c:v>
                </c:pt>
                <c:pt idx="14517">
                  <c:v>166.11799999999999</c:v>
                </c:pt>
                <c:pt idx="14518">
                  <c:v>165.471</c:v>
                </c:pt>
                <c:pt idx="14519">
                  <c:v>164.833</c:v>
                </c:pt>
                <c:pt idx="14520">
                  <c:v>164.20599999999999</c:v>
                </c:pt>
                <c:pt idx="14521">
                  <c:v>163.589</c:v>
                </c:pt>
                <c:pt idx="14522">
                  <c:v>162.983</c:v>
                </c:pt>
                <c:pt idx="14523">
                  <c:v>162.38600000000011</c:v>
                </c:pt>
                <c:pt idx="14524">
                  <c:v>161.80000000000001</c:v>
                </c:pt>
                <c:pt idx="14525">
                  <c:v>161.22499999999999</c:v>
                </c:pt>
                <c:pt idx="14526">
                  <c:v>160.66</c:v>
                </c:pt>
                <c:pt idx="14527">
                  <c:v>160.10499999999999</c:v>
                </c:pt>
                <c:pt idx="14528">
                  <c:v>159.56100000000001</c:v>
                </c:pt>
                <c:pt idx="14529">
                  <c:v>159.02700000000004</c:v>
                </c:pt>
                <c:pt idx="14530">
                  <c:v>158.50399999999999</c:v>
                </c:pt>
                <c:pt idx="14531">
                  <c:v>157.99100000000001</c:v>
                </c:pt>
                <c:pt idx="14532">
                  <c:v>157.489</c:v>
                </c:pt>
                <c:pt idx="14533">
                  <c:v>156.9980000000001</c:v>
                </c:pt>
                <c:pt idx="14534">
                  <c:v>156.518</c:v>
                </c:pt>
                <c:pt idx="14535">
                  <c:v>156.048</c:v>
                </c:pt>
                <c:pt idx="14536">
                  <c:v>155.589</c:v>
                </c:pt>
                <c:pt idx="14537">
                  <c:v>155.14099999999999</c:v>
                </c:pt>
                <c:pt idx="14538">
                  <c:v>154.70399999999998</c:v>
                </c:pt>
                <c:pt idx="14539">
                  <c:v>154.27799999999999</c:v>
                </c:pt>
                <c:pt idx="14540">
                  <c:v>153.863</c:v>
                </c:pt>
                <c:pt idx="14541">
                  <c:v>153.45800000000011</c:v>
                </c:pt>
                <c:pt idx="14542">
                  <c:v>153.065</c:v>
                </c:pt>
                <c:pt idx="14543">
                  <c:v>152.68300000000002</c:v>
                </c:pt>
                <c:pt idx="14544">
                  <c:v>152.31100000000001</c:v>
                </c:pt>
                <c:pt idx="14545">
                  <c:v>151.95100000000011</c:v>
                </c:pt>
                <c:pt idx="14546">
                  <c:v>151.602</c:v>
                </c:pt>
                <c:pt idx="14547">
                  <c:v>151.26399999999998</c:v>
                </c:pt>
                <c:pt idx="14548">
                  <c:v>150.93700000000001</c:v>
                </c:pt>
                <c:pt idx="14549">
                  <c:v>150.62200000000001</c:v>
                </c:pt>
                <c:pt idx="14550">
                  <c:v>150.31700000000001</c:v>
                </c:pt>
                <c:pt idx="14551">
                  <c:v>150.024</c:v>
                </c:pt>
                <c:pt idx="14552">
                  <c:v>149.74199999999999</c:v>
                </c:pt>
                <c:pt idx="14553">
                  <c:v>149.47200000000001</c:v>
                </c:pt>
                <c:pt idx="14554">
                  <c:v>149.21199999999999</c:v>
                </c:pt>
                <c:pt idx="14555">
                  <c:v>148.964</c:v>
                </c:pt>
                <c:pt idx="14556">
                  <c:v>148.72800000000001</c:v>
                </c:pt>
                <c:pt idx="14557">
                  <c:v>148.50200000000001</c:v>
                </c:pt>
                <c:pt idx="14558">
                  <c:v>148.28800000000001</c:v>
                </c:pt>
                <c:pt idx="14559">
                  <c:v>148.08600000000001</c:v>
                </c:pt>
                <c:pt idx="14560">
                  <c:v>147.89500000000001</c:v>
                </c:pt>
                <c:pt idx="14561">
                  <c:v>147.71499999999995</c:v>
                </c:pt>
                <c:pt idx="14562">
                  <c:v>147.547</c:v>
                </c:pt>
                <c:pt idx="14563">
                  <c:v>147.39000000000001</c:v>
                </c:pt>
                <c:pt idx="14564">
                  <c:v>147.24499999999998</c:v>
                </c:pt>
                <c:pt idx="14565">
                  <c:v>147.11099999999999</c:v>
                </c:pt>
                <c:pt idx="14566">
                  <c:v>146.989</c:v>
                </c:pt>
                <c:pt idx="14567">
                  <c:v>146.87900000000002</c:v>
                </c:pt>
                <c:pt idx="14568">
                  <c:v>146.78</c:v>
                </c:pt>
                <c:pt idx="14569">
                  <c:v>146.69200000000001</c:v>
                </c:pt>
                <c:pt idx="14570">
                  <c:v>146.61599999999999</c:v>
                </c:pt>
                <c:pt idx="14571">
                  <c:v>146.55200000000011</c:v>
                </c:pt>
                <c:pt idx="14572">
                  <c:v>146.499</c:v>
                </c:pt>
                <c:pt idx="14573">
                  <c:v>146.45800000000011</c:v>
                </c:pt>
                <c:pt idx="14574">
                  <c:v>146.42800000000011</c:v>
                </c:pt>
                <c:pt idx="14575">
                  <c:v>146.41</c:v>
                </c:pt>
                <c:pt idx="14576">
                  <c:v>146.404</c:v>
                </c:pt>
                <c:pt idx="14577">
                  <c:v>146.40900000000002</c:v>
                </c:pt>
                <c:pt idx="14578">
                  <c:v>146.42600000000004</c:v>
                </c:pt>
                <c:pt idx="14579">
                  <c:v>146.45500000000001</c:v>
                </c:pt>
                <c:pt idx="14580">
                  <c:v>146.495</c:v>
                </c:pt>
                <c:pt idx="14581">
                  <c:v>146.547</c:v>
                </c:pt>
                <c:pt idx="14582">
                  <c:v>146.60999999999999</c:v>
                </c:pt>
                <c:pt idx="14583">
                  <c:v>146.685</c:v>
                </c:pt>
                <c:pt idx="14584">
                  <c:v>146.77199999999999</c:v>
                </c:pt>
                <c:pt idx="14585">
                  <c:v>146.87</c:v>
                </c:pt>
                <c:pt idx="14586">
                  <c:v>146.97999999999999</c:v>
                </c:pt>
                <c:pt idx="14587">
                  <c:v>147.102</c:v>
                </c:pt>
                <c:pt idx="14588">
                  <c:v>147.23499999999999</c:v>
                </c:pt>
                <c:pt idx="14589">
                  <c:v>147.38000000000011</c:v>
                </c:pt>
                <c:pt idx="14590">
                  <c:v>147.536</c:v>
                </c:pt>
                <c:pt idx="14591">
                  <c:v>147.70399999999998</c:v>
                </c:pt>
                <c:pt idx="14592">
                  <c:v>147.88400000000001</c:v>
                </c:pt>
                <c:pt idx="14593">
                  <c:v>148.07499999999999</c:v>
                </c:pt>
                <c:pt idx="14594">
                  <c:v>148.27799999999999</c:v>
                </c:pt>
                <c:pt idx="14595">
                  <c:v>148.49300000000002</c:v>
                </c:pt>
                <c:pt idx="14596">
                  <c:v>148.71899999999999</c:v>
                </c:pt>
                <c:pt idx="14597">
                  <c:v>148.95600000000007</c:v>
                </c:pt>
                <c:pt idx="14598">
                  <c:v>149.20599999999999</c:v>
                </c:pt>
                <c:pt idx="14599">
                  <c:v>149.46600000000001</c:v>
                </c:pt>
                <c:pt idx="14600">
                  <c:v>149.739</c:v>
                </c:pt>
                <c:pt idx="14601">
                  <c:v>150.02200000000011</c:v>
                </c:pt>
                <c:pt idx="14602">
                  <c:v>150.31800000000001</c:v>
                </c:pt>
                <c:pt idx="14603">
                  <c:v>150.624</c:v>
                </c:pt>
                <c:pt idx="14604">
                  <c:v>150.94200000000001</c:v>
                </c:pt>
                <c:pt idx="14605">
                  <c:v>151.27199999999999</c:v>
                </c:pt>
                <c:pt idx="14606">
                  <c:v>151.61299999999997</c:v>
                </c:pt>
                <c:pt idx="14607">
                  <c:v>151.96600000000001</c:v>
                </c:pt>
                <c:pt idx="14608">
                  <c:v>152.33000000000001</c:v>
                </c:pt>
                <c:pt idx="14609">
                  <c:v>152.70499999999998</c:v>
                </c:pt>
                <c:pt idx="14610">
                  <c:v>153.09100000000001</c:v>
                </c:pt>
                <c:pt idx="14611">
                  <c:v>153.489</c:v>
                </c:pt>
                <c:pt idx="14612">
                  <c:v>153.899</c:v>
                </c:pt>
                <c:pt idx="14613">
                  <c:v>154.31900000000002</c:v>
                </c:pt>
                <c:pt idx="14614">
                  <c:v>154.751</c:v>
                </c:pt>
                <c:pt idx="14615">
                  <c:v>155.19399999999999</c:v>
                </c:pt>
                <c:pt idx="14616">
                  <c:v>155.648</c:v>
                </c:pt>
                <c:pt idx="14617">
                  <c:v>156.11399999999998</c:v>
                </c:pt>
                <c:pt idx="14618">
                  <c:v>156.59</c:v>
                </c:pt>
                <c:pt idx="14619">
                  <c:v>157.078</c:v>
                </c:pt>
                <c:pt idx="14620">
                  <c:v>157.57599999999999</c:v>
                </c:pt>
                <c:pt idx="14621">
                  <c:v>158.08600000000001</c:v>
                </c:pt>
                <c:pt idx="14622">
                  <c:v>158.607</c:v>
                </c:pt>
                <c:pt idx="14623">
                  <c:v>159.13900000000001</c:v>
                </c:pt>
                <c:pt idx="14624">
                  <c:v>159.68200000000004</c:v>
                </c:pt>
                <c:pt idx="14625">
                  <c:v>160.23499999999999</c:v>
                </c:pt>
                <c:pt idx="14626">
                  <c:v>160.80000000000001</c:v>
                </c:pt>
                <c:pt idx="14627">
                  <c:v>161.376</c:v>
                </c:pt>
                <c:pt idx="14628">
                  <c:v>161.96200000000007</c:v>
                </c:pt>
                <c:pt idx="14629">
                  <c:v>162.559</c:v>
                </c:pt>
                <c:pt idx="14630">
                  <c:v>163.167</c:v>
                </c:pt>
                <c:pt idx="14631">
                  <c:v>163.786</c:v>
                </c:pt>
                <c:pt idx="14632">
                  <c:v>164.41499999999999</c:v>
                </c:pt>
                <c:pt idx="14633">
                  <c:v>165.05500000000001</c:v>
                </c:pt>
                <c:pt idx="14634">
                  <c:v>165.70499999999998</c:v>
                </c:pt>
                <c:pt idx="14635">
                  <c:v>166.36600000000001</c:v>
                </c:pt>
                <c:pt idx="14636">
                  <c:v>167.03800000000001</c:v>
                </c:pt>
                <c:pt idx="14637">
                  <c:v>167.72</c:v>
                </c:pt>
                <c:pt idx="14638">
                  <c:v>168.41200000000001</c:v>
                </c:pt>
                <c:pt idx="14639">
                  <c:v>169.11499999999998</c:v>
                </c:pt>
                <c:pt idx="14640">
                  <c:v>169.82800000000012</c:v>
                </c:pt>
                <c:pt idx="14641">
                  <c:v>170.55200000000011</c:v>
                </c:pt>
                <c:pt idx="14642">
                  <c:v>171.286</c:v>
                </c:pt>
                <c:pt idx="14643">
                  <c:v>172.03</c:v>
                </c:pt>
                <c:pt idx="14644">
                  <c:v>172.78399999999999</c:v>
                </c:pt>
                <c:pt idx="14645">
                  <c:v>173.548</c:v>
                </c:pt>
                <c:pt idx="14646">
                  <c:v>174.32200000000012</c:v>
                </c:pt>
                <c:pt idx="14647">
                  <c:v>175.10599999999999</c:v>
                </c:pt>
                <c:pt idx="14648">
                  <c:v>175.9</c:v>
                </c:pt>
                <c:pt idx="14649">
                  <c:v>176.70399999999998</c:v>
                </c:pt>
                <c:pt idx="14650">
                  <c:v>177.518</c:v>
                </c:pt>
                <c:pt idx="14651">
                  <c:v>178.34200000000001</c:v>
                </c:pt>
                <c:pt idx="14652">
                  <c:v>179.17499999999998</c:v>
                </c:pt>
                <c:pt idx="14653">
                  <c:v>180.01900000000001</c:v>
                </c:pt>
                <c:pt idx="14654">
                  <c:v>180.87100000000001</c:v>
                </c:pt>
                <c:pt idx="14655">
                  <c:v>181.73399999999998</c:v>
                </c:pt>
                <c:pt idx="14656">
                  <c:v>182.60499999999999</c:v>
                </c:pt>
                <c:pt idx="14657">
                  <c:v>183.48700000000011</c:v>
                </c:pt>
                <c:pt idx="14658">
                  <c:v>184.37700000000001</c:v>
                </c:pt>
                <c:pt idx="14659">
                  <c:v>185.27699999999999</c:v>
                </c:pt>
                <c:pt idx="14660">
                  <c:v>186.18700000000001</c:v>
                </c:pt>
                <c:pt idx="14661">
                  <c:v>187.10499999999999</c:v>
                </c:pt>
                <c:pt idx="14662">
                  <c:v>188.03300000000002</c:v>
                </c:pt>
                <c:pt idx="14663">
                  <c:v>188.97</c:v>
                </c:pt>
                <c:pt idx="14664">
                  <c:v>189.91499999999999</c:v>
                </c:pt>
                <c:pt idx="14665">
                  <c:v>190.87</c:v>
                </c:pt>
                <c:pt idx="14666">
                  <c:v>191.834</c:v>
                </c:pt>
                <c:pt idx="14667">
                  <c:v>192.80600000000001</c:v>
                </c:pt>
                <c:pt idx="14668">
                  <c:v>193.78800000000001</c:v>
                </c:pt>
                <c:pt idx="14669">
                  <c:v>194.77799999999999</c:v>
                </c:pt>
                <c:pt idx="14670">
                  <c:v>195.77599999999998</c:v>
                </c:pt>
                <c:pt idx="14671">
                  <c:v>196.78399999999999</c:v>
                </c:pt>
                <c:pt idx="14672">
                  <c:v>197.79900000000001</c:v>
                </c:pt>
                <c:pt idx="14673">
                  <c:v>198.82400000000001</c:v>
                </c:pt>
                <c:pt idx="14674">
                  <c:v>199.85600000000011</c:v>
                </c:pt>
                <c:pt idx="14675">
                  <c:v>200.89700000000011</c:v>
                </c:pt>
                <c:pt idx="14676">
                  <c:v>201.946</c:v>
                </c:pt>
                <c:pt idx="14677">
                  <c:v>203.00399999999999</c:v>
                </c:pt>
                <c:pt idx="14678">
                  <c:v>204.06900000000002</c:v>
                </c:pt>
                <c:pt idx="14679">
                  <c:v>205.14299999999997</c:v>
                </c:pt>
                <c:pt idx="14680">
                  <c:v>206.22399999999999</c:v>
                </c:pt>
                <c:pt idx="14681">
                  <c:v>207.31300000000002</c:v>
                </c:pt>
                <c:pt idx="14682">
                  <c:v>208.411</c:v>
                </c:pt>
                <c:pt idx="14683">
                  <c:v>209.51499999999999</c:v>
                </c:pt>
                <c:pt idx="14684">
                  <c:v>210.62800000000001</c:v>
                </c:pt>
                <c:pt idx="14685">
                  <c:v>211.74799999999999</c:v>
                </c:pt>
                <c:pt idx="14686">
                  <c:v>212.876</c:v>
                </c:pt>
                <c:pt idx="14687">
                  <c:v>214.011</c:v>
                </c:pt>
                <c:pt idx="14688">
                  <c:v>215.15300000000002</c:v>
                </c:pt>
                <c:pt idx="14689">
                  <c:v>216.303</c:v>
                </c:pt>
                <c:pt idx="14690">
                  <c:v>217.46</c:v>
                </c:pt>
                <c:pt idx="14691">
                  <c:v>218.624</c:v>
                </c:pt>
                <c:pt idx="14692">
                  <c:v>219.79599999999999</c:v>
                </c:pt>
                <c:pt idx="14693">
                  <c:v>220.97399999999999</c:v>
                </c:pt>
                <c:pt idx="14694">
                  <c:v>222.15900000000002</c:v>
                </c:pt>
                <c:pt idx="14695">
                  <c:v>223.35100000000011</c:v>
                </c:pt>
                <c:pt idx="14696">
                  <c:v>224.55</c:v>
                </c:pt>
                <c:pt idx="14697">
                  <c:v>225.755</c:v>
                </c:pt>
                <c:pt idx="14698">
                  <c:v>226.96700000000001</c:v>
                </c:pt>
                <c:pt idx="14699">
                  <c:v>228.18600000000001</c:v>
                </c:pt>
                <c:pt idx="14700">
                  <c:v>229.41</c:v>
                </c:pt>
                <c:pt idx="14701">
                  <c:v>230.642</c:v>
                </c:pt>
                <c:pt idx="14702">
                  <c:v>231.87900000000002</c:v>
                </c:pt>
                <c:pt idx="14703">
                  <c:v>233.12300000000002</c:v>
                </c:pt>
                <c:pt idx="14704">
                  <c:v>234.37300000000002</c:v>
                </c:pt>
                <c:pt idx="14705">
                  <c:v>235.62900000000002</c:v>
                </c:pt>
                <c:pt idx="14706">
                  <c:v>236.8910000000001</c:v>
                </c:pt>
                <c:pt idx="14707">
                  <c:v>238.15900000000002</c:v>
                </c:pt>
                <c:pt idx="14708">
                  <c:v>239.43200000000004</c:v>
                </c:pt>
                <c:pt idx="14709">
                  <c:v>240.71099999999998</c:v>
                </c:pt>
                <c:pt idx="14710">
                  <c:v>241.99600000000001</c:v>
                </c:pt>
                <c:pt idx="14711">
                  <c:v>243.28700000000001</c:v>
                </c:pt>
                <c:pt idx="14712">
                  <c:v>244.583</c:v>
                </c:pt>
                <c:pt idx="14713">
                  <c:v>245.88400000000001</c:v>
                </c:pt>
                <c:pt idx="14714">
                  <c:v>247.19</c:v>
                </c:pt>
                <c:pt idx="14715">
                  <c:v>248.50200000000001</c:v>
                </c:pt>
                <c:pt idx="14716">
                  <c:v>249.81900000000002</c:v>
                </c:pt>
                <c:pt idx="14717">
                  <c:v>251.14099999999999</c:v>
                </c:pt>
                <c:pt idx="14718">
                  <c:v>252.46800000000007</c:v>
                </c:pt>
                <c:pt idx="14719">
                  <c:v>253.79900000000001</c:v>
                </c:pt>
                <c:pt idx="14720">
                  <c:v>255.136</c:v>
                </c:pt>
                <c:pt idx="14721">
                  <c:v>256.47699999999958</c:v>
                </c:pt>
                <c:pt idx="14722">
                  <c:v>257.822</c:v>
                </c:pt>
                <c:pt idx="14723">
                  <c:v>259.173</c:v>
                </c:pt>
                <c:pt idx="14724">
                  <c:v>260.52699999999965</c:v>
                </c:pt>
                <c:pt idx="14725">
                  <c:v>261.8859999999998</c:v>
                </c:pt>
                <c:pt idx="14726">
                  <c:v>263.25</c:v>
                </c:pt>
                <c:pt idx="14727">
                  <c:v>264.61700000000002</c:v>
                </c:pt>
                <c:pt idx="14728">
                  <c:v>265.98899999999958</c:v>
                </c:pt>
                <c:pt idx="14729">
                  <c:v>267.36399999999975</c:v>
                </c:pt>
                <c:pt idx="14730">
                  <c:v>268.74400000000026</c:v>
                </c:pt>
                <c:pt idx="14731">
                  <c:v>270.12700000000001</c:v>
                </c:pt>
                <c:pt idx="14732">
                  <c:v>271.51400000000001</c:v>
                </c:pt>
                <c:pt idx="14733">
                  <c:v>272.90499999999975</c:v>
                </c:pt>
                <c:pt idx="14734">
                  <c:v>274.29899999999958</c:v>
                </c:pt>
                <c:pt idx="14735">
                  <c:v>275.697</c:v>
                </c:pt>
                <c:pt idx="14736">
                  <c:v>277.09799999999979</c:v>
                </c:pt>
                <c:pt idx="14737">
                  <c:v>278.50200000000001</c:v>
                </c:pt>
                <c:pt idx="14738">
                  <c:v>279.91000000000003</c:v>
                </c:pt>
                <c:pt idx="14739">
                  <c:v>281.32</c:v>
                </c:pt>
                <c:pt idx="14740">
                  <c:v>282.73399999999958</c:v>
                </c:pt>
                <c:pt idx="14741">
                  <c:v>284.15100000000001</c:v>
                </c:pt>
                <c:pt idx="14742">
                  <c:v>285.57100000000003</c:v>
                </c:pt>
                <c:pt idx="14743">
                  <c:v>286.99299999999965</c:v>
                </c:pt>
                <c:pt idx="14744">
                  <c:v>288.41799999999978</c:v>
                </c:pt>
                <c:pt idx="14745">
                  <c:v>289.846</c:v>
                </c:pt>
                <c:pt idx="14746">
                  <c:v>291.27599999999978</c:v>
                </c:pt>
                <c:pt idx="14747">
                  <c:v>292.709</c:v>
                </c:pt>
                <c:pt idx="14748">
                  <c:v>294.14400000000023</c:v>
                </c:pt>
                <c:pt idx="14749">
                  <c:v>295.58199999999965</c:v>
                </c:pt>
                <c:pt idx="14750">
                  <c:v>297.02099999999979</c:v>
                </c:pt>
                <c:pt idx="14751">
                  <c:v>298.46299999999979</c:v>
                </c:pt>
                <c:pt idx="14752">
                  <c:v>299.90599999999978</c:v>
                </c:pt>
                <c:pt idx="14753">
                  <c:v>301.35199999999975</c:v>
                </c:pt>
                <c:pt idx="14754">
                  <c:v>302.79899999999958</c:v>
                </c:pt>
                <c:pt idx="14755">
                  <c:v>304.24799999999999</c:v>
                </c:pt>
                <c:pt idx="14756">
                  <c:v>305.69900000000001</c:v>
                </c:pt>
                <c:pt idx="14757">
                  <c:v>307.15199999999999</c:v>
                </c:pt>
                <c:pt idx="14758">
                  <c:v>308.60599999999999</c:v>
                </c:pt>
                <c:pt idx="14759">
                  <c:v>310.06099999999975</c:v>
                </c:pt>
                <c:pt idx="14760">
                  <c:v>311.51799999999974</c:v>
                </c:pt>
                <c:pt idx="14761">
                  <c:v>312.9749999999998</c:v>
                </c:pt>
                <c:pt idx="14762">
                  <c:v>314.43400000000003</c:v>
                </c:pt>
                <c:pt idx="14763">
                  <c:v>315.89499999999975</c:v>
                </c:pt>
                <c:pt idx="14764">
                  <c:v>317.35599999999999</c:v>
                </c:pt>
                <c:pt idx="14765">
                  <c:v>318.81799999999993</c:v>
                </c:pt>
                <c:pt idx="14766">
                  <c:v>320.27999999999975</c:v>
                </c:pt>
                <c:pt idx="14767">
                  <c:v>321.74400000000026</c:v>
                </c:pt>
                <c:pt idx="14768">
                  <c:v>323.20800000000003</c:v>
                </c:pt>
                <c:pt idx="14769">
                  <c:v>324.673</c:v>
                </c:pt>
                <c:pt idx="14770">
                  <c:v>326.13799999999975</c:v>
                </c:pt>
                <c:pt idx="14771">
                  <c:v>327.60399999999993</c:v>
                </c:pt>
                <c:pt idx="14772">
                  <c:v>329.07</c:v>
                </c:pt>
                <c:pt idx="14773">
                  <c:v>330.53599999999977</c:v>
                </c:pt>
                <c:pt idx="14774">
                  <c:v>332.00299999999999</c:v>
                </c:pt>
                <c:pt idx="14775">
                  <c:v>333.46899999999965</c:v>
                </c:pt>
                <c:pt idx="14776">
                  <c:v>334.93599999999958</c:v>
                </c:pt>
                <c:pt idx="14777">
                  <c:v>336.40199999999965</c:v>
                </c:pt>
                <c:pt idx="14778">
                  <c:v>337.86900000000026</c:v>
                </c:pt>
                <c:pt idx="14779">
                  <c:v>339.33499999999975</c:v>
                </c:pt>
                <c:pt idx="14780">
                  <c:v>340.80099999999999</c:v>
                </c:pt>
                <c:pt idx="14781">
                  <c:v>342.26599999999979</c:v>
                </c:pt>
                <c:pt idx="14782">
                  <c:v>343.73099999999965</c:v>
                </c:pt>
                <c:pt idx="14783">
                  <c:v>345.19499999999999</c:v>
                </c:pt>
                <c:pt idx="14784">
                  <c:v>346.65899999999999</c:v>
                </c:pt>
                <c:pt idx="14785">
                  <c:v>348.12200000000001</c:v>
                </c:pt>
                <c:pt idx="14786">
                  <c:v>349.584</c:v>
                </c:pt>
                <c:pt idx="14787">
                  <c:v>351.04599999999999</c:v>
                </c:pt>
                <c:pt idx="14788">
                  <c:v>352.50599999999974</c:v>
                </c:pt>
                <c:pt idx="14789">
                  <c:v>353.96599999999978</c:v>
                </c:pt>
                <c:pt idx="14790">
                  <c:v>355.42399999999958</c:v>
                </c:pt>
                <c:pt idx="14791">
                  <c:v>356.88099999999974</c:v>
                </c:pt>
                <c:pt idx="14792">
                  <c:v>358.33699999999965</c:v>
                </c:pt>
                <c:pt idx="14793">
                  <c:v>359.79199999999958</c:v>
                </c:pt>
                <c:pt idx="14794">
                  <c:v>361.245</c:v>
                </c:pt>
                <c:pt idx="14795">
                  <c:v>362.697</c:v>
                </c:pt>
                <c:pt idx="14796">
                  <c:v>364.14699999999999</c:v>
                </c:pt>
                <c:pt idx="14797">
                  <c:v>365.59599999999978</c:v>
                </c:pt>
                <c:pt idx="14798">
                  <c:v>367.04300000000001</c:v>
                </c:pt>
                <c:pt idx="14799">
                  <c:v>368.48799999999977</c:v>
                </c:pt>
                <c:pt idx="14800">
                  <c:v>369.93199999999962</c:v>
                </c:pt>
                <c:pt idx="14801">
                  <c:v>371.37299999999999</c:v>
                </c:pt>
                <c:pt idx="14802">
                  <c:v>372.81299999999999</c:v>
                </c:pt>
                <c:pt idx="14803">
                  <c:v>374.25099999999975</c:v>
                </c:pt>
                <c:pt idx="14804">
                  <c:v>375.68599999999975</c:v>
                </c:pt>
                <c:pt idx="14805">
                  <c:v>377.12</c:v>
                </c:pt>
                <c:pt idx="14806">
                  <c:v>378.55099999999999</c:v>
                </c:pt>
                <c:pt idx="14807">
                  <c:v>379.97999999999979</c:v>
                </c:pt>
                <c:pt idx="14808">
                  <c:v>381.40599999999978</c:v>
                </c:pt>
                <c:pt idx="14809">
                  <c:v>382.83</c:v>
                </c:pt>
                <c:pt idx="14810">
                  <c:v>384.25200000000001</c:v>
                </c:pt>
                <c:pt idx="14811">
                  <c:v>385.67099999999999</c:v>
                </c:pt>
                <c:pt idx="14812">
                  <c:v>387.08699999999965</c:v>
                </c:pt>
                <c:pt idx="14813">
                  <c:v>388.50099999999975</c:v>
                </c:pt>
                <c:pt idx="14814">
                  <c:v>389.91199999999958</c:v>
                </c:pt>
                <c:pt idx="14815">
                  <c:v>391.32</c:v>
                </c:pt>
                <c:pt idx="14816">
                  <c:v>392.7249999999998</c:v>
                </c:pt>
                <c:pt idx="14817">
                  <c:v>394.12799999999999</c:v>
                </c:pt>
                <c:pt idx="14818">
                  <c:v>395.52699999999965</c:v>
                </c:pt>
                <c:pt idx="14819">
                  <c:v>396.92299999999977</c:v>
                </c:pt>
                <c:pt idx="14820">
                  <c:v>398.31599999999975</c:v>
                </c:pt>
                <c:pt idx="14821">
                  <c:v>399.70599999999979</c:v>
                </c:pt>
                <c:pt idx="14822">
                  <c:v>401.09299999999979</c:v>
                </c:pt>
                <c:pt idx="14823">
                  <c:v>402.47599999999977</c:v>
                </c:pt>
                <c:pt idx="14824">
                  <c:v>403.85700000000008</c:v>
                </c:pt>
                <c:pt idx="14825">
                  <c:v>405.23299999999978</c:v>
                </c:pt>
                <c:pt idx="14826">
                  <c:v>406.60599999999999</c:v>
                </c:pt>
                <c:pt idx="14827">
                  <c:v>407.97599999999977</c:v>
                </c:pt>
                <c:pt idx="14828">
                  <c:v>409.34199999999993</c:v>
                </c:pt>
                <c:pt idx="14829">
                  <c:v>410.70400000000001</c:v>
                </c:pt>
                <c:pt idx="14830">
                  <c:v>412.06299999999999</c:v>
                </c:pt>
                <c:pt idx="14831">
                  <c:v>413.41799999999978</c:v>
                </c:pt>
                <c:pt idx="14832">
                  <c:v>414.76900000000001</c:v>
                </c:pt>
                <c:pt idx="14833">
                  <c:v>416.11599999999999</c:v>
                </c:pt>
                <c:pt idx="14834">
                  <c:v>417.459</c:v>
                </c:pt>
                <c:pt idx="14835">
                  <c:v>418.79799999999977</c:v>
                </c:pt>
                <c:pt idx="14836">
                  <c:v>420.13400000000001</c:v>
                </c:pt>
                <c:pt idx="14837">
                  <c:v>421.46499999999975</c:v>
                </c:pt>
                <c:pt idx="14838">
                  <c:v>422.79199999999958</c:v>
                </c:pt>
                <c:pt idx="14839">
                  <c:v>424.11500000000001</c:v>
                </c:pt>
                <c:pt idx="14840">
                  <c:v>425.43400000000003</c:v>
                </c:pt>
                <c:pt idx="14841">
                  <c:v>426.74799999999999</c:v>
                </c:pt>
                <c:pt idx="14842">
                  <c:v>428.05799999999999</c:v>
                </c:pt>
                <c:pt idx="14843">
                  <c:v>429.36399999999975</c:v>
                </c:pt>
                <c:pt idx="14844">
                  <c:v>430.66500000000002</c:v>
                </c:pt>
                <c:pt idx="14845">
                  <c:v>431.96199999999965</c:v>
                </c:pt>
                <c:pt idx="14846">
                  <c:v>433.25400000000002</c:v>
                </c:pt>
                <c:pt idx="14847">
                  <c:v>434.54199999999975</c:v>
                </c:pt>
                <c:pt idx="14848">
                  <c:v>435.82499999999999</c:v>
                </c:pt>
                <c:pt idx="14849">
                  <c:v>437.10300000000001</c:v>
                </c:pt>
                <c:pt idx="14850">
                  <c:v>438.37700000000001</c:v>
                </c:pt>
                <c:pt idx="14851">
                  <c:v>439.64600000000002</c:v>
                </c:pt>
                <c:pt idx="14852">
                  <c:v>440.9099999999998</c:v>
                </c:pt>
                <c:pt idx="14853">
                  <c:v>442.17</c:v>
                </c:pt>
                <c:pt idx="14854">
                  <c:v>443.42399999999958</c:v>
                </c:pt>
                <c:pt idx="14855">
                  <c:v>444.67399999999975</c:v>
                </c:pt>
                <c:pt idx="14856">
                  <c:v>445.91899999999958</c:v>
                </c:pt>
                <c:pt idx="14857">
                  <c:v>447.15800000000002</c:v>
                </c:pt>
                <c:pt idx="14858">
                  <c:v>448.39299999999974</c:v>
                </c:pt>
                <c:pt idx="14859">
                  <c:v>449.62299999999999</c:v>
                </c:pt>
                <c:pt idx="14860">
                  <c:v>450.84699999999975</c:v>
                </c:pt>
                <c:pt idx="14861">
                  <c:v>452.06700000000001</c:v>
                </c:pt>
                <c:pt idx="14862">
                  <c:v>453.28099999999978</c:v>
                </c:pt>
                <c:pt idx="14863">
                  <c:v>454.48999999999978</c:v>
                </c:pt>
                <c:pt idx="14864">
                  <c:v>455.69400000000002</c:v>
                </c:pt>
                <c:pt idx="14865">
                  <c:v>456.892</c:v>
                </c:pt>
                <c:pt idx="14866">
                  <c:v>458.08499999999975</c:v>
                </c:pt>
                <c:pt idx="14867">
                  <c:v>459.2729999999998</c:v>
                </c:pt>
                <c:pt idx="14868">
                  <c:v>460.45499999999993</c:v>
                </c:pt>
                <c:pt idx="14869">
                  <c:v>461.63200000000001</c:v>
                </c:pt>
                <c:pt idx="14870">
                  <c:v>462.803</c:v>
                </c:pt>
                <c:pt idx="14871">
                  <c:v>463.96899999999965</c:v>
                </c:pt>
                <c:pt idx="14872">
                  <c:v>465.13</c:v>
                </c:pt>
                <c:pt idx="14873">
                  <c:v>466.28500000000003</c:v>
                </c:pt>
                <c:pt idx="14874">
                  <c:v>467.43400000000003</c:v>
                </c:pt>
                <c:pt idx="14875">
                  <c:v>468.57799999999975</c:v>
                </c:pt>
                <c:pt idx="14876">
                  <c:v>469.71599999999978</c:v>
                </c:pt>
                <c:pt idx="14877">
                  <c:v>470.84800000000001</c:v>
                </c:pt>
                <c:pt idx="14878">
                  <c:v>471.97399999999965</c:v>
                </c:pt>
                <c:pt idx="14879">
                  <c:v>473.09500000000003</c:v>
                </c:pt>
                <c:pt idx="14880">
                  <c:v>474.21</c:v>
                </c:pt>
                <c:pt idx="14881">
                  <c:v>475.32</c:v>
                </c:pt>
                <c:pt idx="14882">
                  <c:v>476.42299999999977</c:v>
                </c:pt>
                <c:pt idx="14883">
                  <c:v>477.52099999999979</c:v>
                </c:pt>
                <c:pt idx="14884">
                  <c:v>478.61200000000002</c:v>
                </c:pt>
                <c:pt idx="14885">
                  <c:v>479.69799999999975</c:v>
                </c:pt>
                <c:pt idx="14886">
                  <c:v>480.77799999999979</c:v>
                </c:pt>
                <c:pt idx="14887">
                  <c:v>481.85199999999975</c:v>
                </c:pt>
                <c:pt idx="14888">
                  <c:v>482.91999999999979</c:v>
                </c:pt>
                <c:pt idx="14889">
                  <c:v>483.98200000000003</c:v>
                </c:pt>
                <c:pt idx="14890">
                  <c:v>485.03799999999978</c:v>
                </c:pt>
                <c:pt idx="14891">
                  <c:v>486.08799999999979</c:v>
                </c:pt>
                <c:pt idx="14892">
                  <c:v>487.13099999999974</c:v>
                </c:pt>
                <c:pt idx="14893">
                  <c:v>488.16899999999993</c:v>
                </c:pt>
                <c:pt idx="14894">
                  <c:v>489.20099999999979</c:v>
                </c:pt>
                <c:pt idx="14895">
                  <c:v>490.22599999999977</c:v>
                </c:pt>
                <c:pt idx="14896">
                  <c:v>491.245</c:v>
                </c:pt>
                <c:pt idx="14897">
                  <c:v>492.25900000000001</c:v>
                </c:pt>
                <c:pt idx="14898">
                  <c:v>493.26499999999999</c:v>
                </c:pt>
                <c:pt idx="14899">
                  <c:v>494.26599999999979</c:v>
                </c:pt>
                <c:pt idx="14900">
                  <c:v>495.26</c:v>
                </c:pt>
                <c:pt idx="14901">
                  <c:v>496.24900000000002</c:v>
                </c:pt>
                <c:pt idx="14902">
                  <c:v>497.23099999999965</c:v>
                </c:pt>
                <c:pt idx="14903">
                  <c:v>498.20599999999979</c:v>
                </c:pt>
                <c:pt idx="14904">
                  <c:v>499.17500000000001</c:v>
                </c:pt>
                <c:pt idx="14905">
                  <c:v>500.13799999999975</c:v>
                </c:pt>
                <c:pt idx="14906">
                  <c:v>501.09500000000003</c:v>
                </c:pt>
                <c:pt idx="14907">
                  <c:v>502.04500000000002</c:v>
                </c:pt>
                <c:pt idx="14908">
                  <c:v>502.98899999999958</c:v>
                </c:pt>
                <c:pt idx="14909">
                  <c:v>503.92599999999965</c:v>
                </c:pt>
                <c:pt idx="14910">
                  <c:v>504.85700000000008</c:v>
                </c:pt>
                <c:pt idx="14911">
                  <c:v>505.78199999999958</c:v>
                </c:pt>
                <c:pt idx="14912">
                  <c:v>506.7</c:v>
                </c:pt>
                <c:pt idx="14913">
                  <c:v>507.61200000000002</c:v>
                </c:pt>
                <c:pt idx="14914">
                  <c:v>508.517</c:v>
                </c:pt>
                <c:pt idx="14915">
                  <c:v>509.41499999999979</c:v>
                </c:pt>
                <c:pt idx="14916">
                  <c:v>510.30799999999999</c:v>
                </c:pt>
                <c:pt idx="14917">
                  <c:v>511.19299999999993</c:v>
                </c:pt>
                <c:pt idx="14918">
                  <c:v>512.072</c:v>
                </c:pt>
                <c:pt idx="14919">
                  <c:v>512.9449999999996</c:v>
                </c:pt>
                <c:pt idx="14920">
                  <c:v>513.81099999999958</c:v>
                </c:pt>
                <c:pt idx="14921">
                  <c:v>514.66999999999996</c:v>
                </c:pt>
                <c:pt idx="14922">
                  <c:v>515.52300000000002</c:v>
                </c:pt>
                <c:pt idx="14923">
                  <c:v>516.37</c:v>
                </c:pt>
                <c:pt idx="14924">
                  <c:v>517.20899999999995</c:v>
                </c:pt>
                <c:pt idx="14925">
                  <c:v>518.04199999999958</c:v>
                </c:pt>
                <c:pt idx="14926">
                  <c:v>518.86899999999957</c:v>
                </c:pt>
                <c:pt idx="14927">
                  <c:v>519.68799999999999</c:v>
                </c:pt>
                <c:pt idx="14928">
                  <c:v>520.5019999999995</c:v>
                </c:pt>
                <c:pt idx="14929">
                  <c:v>521.30799999999942</c:v>
                </c:pt>
                <c:pt idx="14930">
                  <c:v>522.10799999999949</c:v>
                </c:pt>
                <c:pt idx="14931">
                  <c:v>522.9009999999995</c:v>
                </c:pt>
                <c:pt idx="14932">
                  <c:v>523.68799999999999</c:v>
                </c:pt>
                <c:pt idx="14933">
                  <c:v>524.46699999999942</c:v>
                </c:pt>
                <c:pt idx="14934">
                  <c:v>525.24</c:v>
                </c:pt>
                <c:pt idx="14935">
                  <c:v>526.00699999999949</c:v>
                </c:pt>
                <c:pt idx="14936">
                  <c:v>526.76599999999996</c:v>
                </c:pt>
                <c:pt idx="14937">
                  <c:v>527.51900000000001</c:v>
                </c:pt>
                <c:pt idx="14938">
                  <c:v>528.26499999999999</c:v>
                </c:pt>
                <c:pt idx="14939">
                  <c:v>529.005</c:v>
                </c:pt>
                <c:pt idx="14940">
                  <c:v>529.73699999999997</c:v>
                </c:pt>
                <c:pt idx="14941">
                  <c:v>530.46299999999928</c:v>
                </c:pt>
                <c:pt idx="14942">
                  <c:v>531.18200000000002</c:v>
                </c:pt>
                <c:pt idx="14943">
                  <c:v>531.89499999999998</c:v>
                </c:pt>
                <c:pt idx="14944">
                  <c:v>532.6</c:v>
                </c:pt>
                <c:pt idx="14945">
                  <c:v>533.29900000000043</c:v>
                </c:pt>
                <c:pt idx="14946">
                  <c:v>533.99099999999999</c:v>
                </c:pt>
                <c:pt idx="14947">
                  <c:v>534.67600000000004</c:v>
                </c:pt>
                <c:pt idx="14948">
                  <c:v>535.35499999999956</c:v>
                </c:pt>
                <c:pt idx="14949">
                  <c:v>536.0259999999995</c:v>
                </c:pt>
                <c:pt idx="14950">
                  <c:v>536.69100000000003</c:v>
                </c:pt>
                <c:pt idx="14951">
                  <c:v>537.34899999999959</c:v>
                </c:pt>
                <c:pt idx="14952">
                  <c:v>538</c:v>
                </c:pt>
                <c:pt idx="14953">
                  <c:v>538.64400000000001</c:v>
                </c:pt>
                <c:pt idx="14954">
                  <c:v>539.28200000000004</c:v>
                </c:pt>
                <c:pt idx="14955">
                  <c:v>539.91199999999958</c:v>
                </c:pt>
                <c:pt idx="14956">
                  <c:v>540.53599999999949</c:v>
                </c:pt>
                <c:pt idx="14957">
                  <c:v>541.15300000000002</c:v>
                </c:pt>
                <c:pt idx="14958">
                  <c:v>541.76300000000003</c:v>
                </c:pt>
                <c:pt idx="14959">
                  <c:v>542.36599999999942</c:v>
                </c:pt>
                <c:pt idx="14960">
                  <c:v>542.96199999999942</c:v>
                </c:pt>
                <c:pt idx="14961">
                  <c:v>543.55199999999957</c:v>
                </c:pt>
                <c:pt idx="14962">
                  <c:v>544.13400000000001</c:v>
                </c:pt>
                <c:pt idx="14963">
                  <c:v>544.71</c:v>
                </c:pt>
                <c:pt idx="14964">
                  <c:v>545.27900000000045</c:v>
                </c:pt>
                <c:pt idx="14965">
                  <c:v>545.84099999999955</c:v>
                </c:pt>
                <c:pt idx="14966">
                  <c:v>546.39599999999996</c:v>
                </c:pt>
                <c:pt idx="14967">
                  <c:v>546.94399999999996</c:v>
                </c:pt>
                <c:pt idx="14968">
                  <c:v>547.48500000000001</c:v>
                </c:pt>
                <c:pt idx="14969">
                  <c:v>548.01900000000001</c:v>
                </c:pt>
                <c:pt idx="14970">
                  <c:v>548.54699999999957</c:v>
                </c:pt>
                <c:pt idx="14971">
                  <c:v>549.06699999999955</c:v>
                </c:pt>
                <c:pt idx="14972">
                  <c:v>549.58100000000002</c:v>
                </c:pt>
                <c:pt idx="14973">
                  <c:v>550.08699999999999</c:v>
                </c:pt>
                <c:pt idx="14974">
                  <c:v>550.58699999999999</c:v>
                </c:pt>
                <c:pt idx="14975">
                  <c:v>551.08000000000004</c:v>
                </c:pt>
                <c:pt idx="14976">
                  <c:v>551.56599999999958</c:v>
                </c:pt>
                <c:pt idx="14977">
                  <c:v>552.04499999999996</c:v>
                </c:pt>
                <c:pt idx="14978">
                  <c:v>552.5169999999996</c:v>
                </c:pt>
                <c:pt idx="14979">
                  <c:v>552.98199999999997</c:v>
                </c:pt>
                <c:pt idx="14980">
                  <c:v>553.4399999999996</c:v>
                </c:pt>
                <c:pt idx="14981">
                  <c:v>553.89099999999996</c:v>
                </c:pt>
                <c:pt idx="14982">
                  <c:v>554.33599999999956</c:v>
                </c:pt>
                <c:pt idx="14983">
                  <c:v>554.77300000000059</c:v>
                </c:pt>
                <c:pt idx="14984">
                  <c:v>555.20299999999997</c:v>
                </c:pt>
                <c:pt idx="14985">
                  <c:v>555.6269999999995</c:v>
                </c:pt>
                <c:pt idx="14986">
                  <c:v>556.04300000000001</c:v>
                </c:pt>
                <c:pt idx="14987">
                  <c:v>556.45299999999929</c:v>
                </c:pt>
                <c:pt idx="14988">
                  <c:v>556.85499999999956</c:v>
                </c:pt>
                <c:pt idx="14989">
                  <c:v>557.25099999999998</c:v>
                </c:pt>
                <c:pt idx="14990">
                  <c:v>557.64</c:v>
                </c:pt>
                <c:pt idx="14991">
                  <c:v>558.02099999999996</c:v>
                </c:pt>
                <c:pt idx="14992">
                  <c:v>558.39599999999996</c:v>
                </c:pt>
                <c:pt idx="14993">
                  <c:v>558.76400000000001</c:v>
                </c:pt>
                <c:pt idx="14994">
                  <c:v>559.125</c:v>
                </c:pt>
                <c:pt idx="14995">
                  <c:v>559.47900000000004</c:v>
                </c:pt>
                <c:pt idx="14996">
                  <c:v>559.82599999999957</c:v>
                </c:pt>
                <c:pt idx="14997">
                  <c:v>560.1659999999996</c:v>
                </c:pt>
                <c:pt idx="14998">
                  <c:v>560.49900000000002</c:v>
                </c:pt>
                <c:pt idx="14999">
                  <c:v>560.82399999999996</c:v>
                </c:pt>
                <c:pt idx="15000">
                  <c:v>561.14400000000001</c:v>
                </c:pt>
                <c:pt idx="15001">
                  <c:v>561.45599999999956</c:v>
                </c:pt>
                <c:pt idx="15002">
                  <c:v>561.76099999999997</c:v>
                </c:pt>
                <c:pt idx="15003">
                  <c:v>562.05899999999997</c:v>
                </c:pt>
                <c:pt idx="15004">
                  <c:v>562.34999999999957</c:v>
                </c:pt>
                <c:pt idx="15005">
                  <c:v>562.63400000000001</c:v>
                </c:pt>
                <c:pt idx="15006">
                  <c:v>562.91099999999949</c:v>
                </c:pt>
                <c:pt idx="15007">
                  <c:v>563.18100000000004</c:v>
                </c:pt>
                <c:pt idx="15008">
                  <c:v>563.44399999999996</c:v>
                </c:pt>
                <c:pt idx="15009">
                  <c:v>563.70000000000005</c:v>
                </c:pt>
                <c:pt idx="15010">
                  <c:v>563.94999999999959</c:v>
                </c:pt>
                <c:pt idx="15011">
                  <c:v>564.19200000000001</c:v>
                </c:pt>
                <c:pt idx="15012">
                  <c:v>564.42699999999957</c:v>
                </c:pt>
                <c:pt idx="15013">
                  <c:v>564.65499999999997</c:v>
                </c:pt>
                <c:pt idx="15014">
                  <c:v>564.87599999999998</c:v>
                </c:pt>
                <c:pt idx="15015">
                  <c:v>565.09</c:v>
                </c:pt>
                <c:pt idx="15016">
                  <c:v>565.29800000000046</c:v>
                </c:pt>
                <c:pt idx="15017">
                  <c:v>565.49800000000005</c:v>
                </c:pt>
                <c:pt idx="15018">
                  <c:v>565.69100000000003</c:v>
                </c:pt>
                <c:pt idx="15019">
                  <c:v>565.8769999999995</c:v>
                </c:pt>
                <c:pt idx="15020">
                  <c:v>566.05599999999959</c:v>
                </c:pt>
                <c:pt idx="15021">
                  <c:v>566.2279999999995</c:v>
                </c:pt>
                <c:pt idx="15022">
                  <c:v>566.39300000000003</c:v>
                </c:pt>
                <c:pt idx="15023">
                  <c:v>566.55199999999957</c:v>
                </c:pt>
                <c:pt idx="15024">
                  <c:v>566.70299999999997</c:v>
                </c:pt>
                <c:pt idx="15025">
                  <c:v>566.8469999999993</c:v>
                </c:pt>
                <c:pt idx="15026">
                  <c:v>566.98400000000004</c:v>
                </c:pt>
                <c:pt idx="15027">
                  <c:v>567.11400000000003</c:v>
                </c:pt>
                <c:pt idx="15028">
                  <c:v>567.23699999999997</c:v>
                </c:pt>
                <c:pt idx="15029">
                  <c:v>567.35299999999916</c:v>
                </c:pt>
                <c:pt idx="15030">
                  <c:v>567.46199999999942</c:v>
                </c:pt>
                <c:pt idx="15031">
                  <c:v>567.56399999999996</c:v>
                </c:pt>
                <c:pt idx="15032">
                  <c:v>567.65899999999999</c:v>
                </c:pt>
                <c:pt idx="15033">
                  <c:v>567.74699999999996</c:v>
                </c:pt>
                <c:pt idx="15034">
                  <c:v>567.82799999999929</c:v>
                </c:pt>
                <c:pt idx="15035">
                  <c:v>567.90199999999959</c:v>
                </c:pt>
                <c:pt idx="15036">
                  <c:v>567.9689999999996</c:v>
                </c:pt>
                <c:pt idx="15037">
                  <c:v>568.029</c:v>
                </c:pt>
                <c:pt idx="15038">
                  <c:v>568.08199999999999</c:v>
                </c:pt>
                <c:pt idx="15039">
                  <c:v>568.12800000000004</c:v>
                </c:pt>
                <c:pt idx="15040">
                  <c:v>568.16699999999958</c:v>
                </c:pt>
                <c:pt idx="15041">
                  <c:v>568.19799999999998</c:v>
                </c:pt>
                <c:pt idx="15042">
                  <c:v>568.22299999999996</c:v>
                </c:pt>
                <c:pt idx="15043">
                  <c:v>568.24099999999999</c:v>
                </c:pt>
                <c:pt idx="15044">
                  <c:v>568.2519999999995</c:v>
                </c:pt>
                <c:pt idx="15045">
                  <c:v>568.25599999999997</c:v>
                </c:pt>
                <c:pt idx="15046">
                  <c:v>568.2519999999995</c:v>
                </c:pt>
                <c:pt idx="15047">
                  <c:v>568.24199999999996</c:v>
                </c:pt>
                <c:pt idx="15048">
                  <c:v>568.22500000000002</c:v>
                </c:pt>
                <c:pt idx="15049">
                  <c:v>568.20100000000002</c:v>
                </c:pt>
                <c:pt idx="15050">
                  <c:v>568.16899999999998</c:v>
                </c:pt>
                <c:pt idx="15051">
                  <c:v>568.13099999999997</c:v>
                </c:pt>
                <c:pt idx="15052">
                  <c:v>568.08600000000001</c:v>
                </c:pt>
                <c:pt idx="15053">
                  <c:v>568.03300000000002</c:v>
                </c:pt>
                <c:pt idx="15054">
                  <c:v>567.97400000000005</c:v>
                </c:pt>
                <c:pt idx="15055">
                  <c:v>567.90800000000002</c:v>
                </c:pt>
                <c:pt idx="15056">
                  <c:v>567.83399999999949</c:v>
                </c:pt>
                <c:pt idx="15057">
                  <c:v>567.75400000000002</c:v>
                </c:pt>
                <c:pt idx="15058">
                  <c:v>567.66699999999958</c:v>
                </c:pt>
                <c:pt idx="15059">
                  <c:v>567.572</c:v>
                </c:pt>
                <c:pt idx="15060">
                  <c:v>567.471</c:v>
                </c:pt>
                <c:pt idx="15061">
                  <c:v>567.36300000000006</c:v>
                </c:pt>
                <c:pt idx="15062">
                  <c:v>567.24699999999996</c:v>
                </c:pt>
                <c:pt idx="15063">
                  <c:v>567.125</c:v>
                </c:pt>
                <c:pt idx="15064">
                  <c:v>566.99599999999998</c:v>
                </c:pt>
                <c:pt idx="15065">
                  <c:v>566.85899999999958</c:v>
                </c:pt>
                <c:pt idx="15066">
                  <c:v>566.71600000000001</c:v>
                </c:pt>
                <c:pt idx="15067">
                  <c:v>566.56599999999958</c:v>
                </c:pt>
                <c:pt idx="15068">
                  <c:v>566.40899999999999</c:v>
                </c:pt>
                <c:pt idx="15069">
                  <c:v>566.24400000000003</c:v>
                </c:pt>
                <c:pt idx="15070">
                  <c:v>566.07299999999998</c:v>
                </c:pt>
                <c:pt idx="15071">
                  <c:v>565.89499999999998</c:v>
                </c:pt>
                <c:pt idx="15072">
                  <c:v>565.71</c:v>
                </c:pt>
                <c:pt idx="15073">
                  <c:v>565.51800000000003</c:v>
                </c:pt>
                <c:pt idx="15074">
                  <c:v>565.31899999999996</c:v>
                </c:pt>
                <c:pt idx="15075">
                  <c:v>565.11300000000051</c:v>
                </c:pt>
                <c:pt idx="15076">
                  <c:v>564.9</c:v>
                </c:pt>
                <c:pt idx="15077">
                  <c:v>564.67999999999995</c:v>
                </c:pt>
                <c:pt idx="15078">
                  <c:v>564.45299999999929</c:v>
                </c:pt>
                <c:pt idx="15079">
                  <c:v>564.21900000000005</c:v>
                </c:pt>
                <c:pt idx="15080">
                  <c:v>563.97900000000004</c:v>
                </c:pt>
                <c:pt idx="15081">
                  <c:v>563.73099999999999</c:v>
                </c:pt>
                <c:pt idx="15082">
                  <c:v>563.47699999999998</c:v>
                </c:pt>
                <c:pt idx="15083">
                  <c:v>563.21500000000003</c:v>
                </c:pt>
                <c:pt idx="15084">
                  <c:v>562.94699999999955</c:v>
                </c:pt>
                <c:pt idx="15085">
                  <c:v>562.67200000000003</c:v>
                </c:pt>
                <c:pt idx="15086">
                  <c:v>562.39</c:v>
                </c:pt>
                <c:pt idx="15087">
                  <c:v>562.101</c:v>
                </c:pt>
                <c:pt idx="15088">
                  <c:v>561.8049999999995</c:v>
                </c:pt>
                <c:pt idx="15089">
                  <c:v>561.5019999999995</c:v>
                </c:pt>
                <c:pt idx="15090">
                  <c:v>561.19299999999998</c:v>
                </c:pt>
                <c:pt idx="15091">
                  <c:v>560.8769999999995</c:v>
                </c:pt>
                <c:pt idx="15092">
                  <c:v>560.553</c:v>
                </c:pt>
                <c:pt idx="15093">
                  <c:v>560.22299999999996</c:v>
                </c:pt>
                <c:pt idx="15094">
                  <c:v>559.88599999999997</c:v>
                </c:pt>
                <c:pt idx="15095">
                  <c:v>559.54300000000001</c:v>
                </c:pt>
                <c:pt idx="15096">
                  <c:v>559.19200000000001</c:v>
                </c:pt>
                <c:pt idx="15097">
                  <c:v>558.83499999999958</c:v>
                </c:pt>
                <c:pt idx="15098">
                  <c:v>558.471</c:v>
                </c:pt>
                <c:pt idx="15099">
                  <c:v>558.1</c:v>
                </c:pt>
                <c:pt idx="15100">
                  <c:v>557.72199999999998</c:v>
                </c:pt>
                <c:pt idx="15101">
                  <c:v>557.33799999999928</c:v>
                </c:pt>
                <c:pt idx="15102">
                  <c:v>556.94699999999955</c:v>
                </c:pt>
                <c:pt idx="15103">
                  <c:v>556.54899999999998</c:v>
                </c:pt>
                <c:pt idx="15104">
                  <c:v>556.14499999999998</c:v>
                </c:pt>
                <c:pt idx="15105">
                  <c:v>555.73400000000004</c:v>
                </c:pt>
                <c:pt idx="15106">
                  <c:v>555.31599999999958</c:v>
                </c:pt>
                <c:pt idx="15107">
                  <c:v>554.89099999999996</c:v>
                </c:pt>
                <c:pt idx="15108">
                  <c:v>554.45999999999958</c:v>
                </c:pt>
                <c:pt idx="15109">
                  <c:v>554.02199999999959</c:v>
                </c:pt>
                <c:pt idx="15110">
                  <c:v>553.577</c:v>
                </c:pt>
                <c:pt idx="15111">
                  <c:v>553.12599999999998</c:v>
                </c:pt>
                <c:pt idx="15112">
                  <c:v>552.66800000000001</c:v>
                </c:pt>
                <c:pt idx="15113">
                  <c:v>552.20399999999995</c:v>
                </c:pt>
                <c:pt idx="15114">
                  <c:v>551.73299999999949</c:v>
                </c:pt>
                <c:pt idx="15115">
                  <c:v>551.25599999999997</c:v>
                </c:pt>
                <c:pt idx="15116">
                  <c:v>550.77100000000041</c:v>
                </c:pt>
                <c:pt idx="15117">
                  <c:v>550.28099999999995</c:v>
                </c:pt>
                <c:pt idx="15118">
                  <c:v>549.78400000000045</c:v>
                </c:pt>
                <c:pt idx="15119">
                  <c:v>549.28000000000043</c:v>
                </c:pt>
                <c:pt idx="15120">
                  <c:v>548.77000000000044</c:v>
                </c:pt>
                <c:pt idx="15121">
                  <c:v>548.25300000000004</c:v>
                </c:pt>
                <c:pt idx="15122">
                  <c:v>547.73</c:v>
                </c:pt>
                <c:pt idx="15123">
                  <c:v>547.20100000000002</c:v>
                </c:pt>
                <c:pt idx="15124">
                  <c:v>546.66499999999996</c:v>
                </c:pt>
                <c:pt idx="15125">
                  <c:v>546.12300000000005</c:v>
                </c:pt>
                <c:pt idx="15126">
                  <c:v>545.57400000000041</c:v>
                </c:pt>
                <c:pt idx="15127">
                  <c:v>545.01900000000001</c:v>
                </c:pt>
                <c:pt idx="15128">
                  <c:v>544.45799999999929</c:v>
                </c:pt>
                <c:pt idx="15129">
                  <c:v>543.89</c:v>
                </c:pt>
                <c:pt idx="15130">
                  <c:v>543.31699999999955</c:v>
                </c:pt>
                <c:pt idx="15131">
                  <c:v>542.73599999999999</c:v>
                </c:pt>
                <c:pt idx="15132">
                  <c:v>542.15</c:v>
                </c:pt>
                <c:pt idx="15133">
                  <c:v>541.55699999999956</c:v>
                </c:pt>
                <c:pt idx="15134">
                  <c:v>540.95799999999929</c:v>
                </c:pt>
                <c:pt idx="15135">
                  <c:v>540.35299999999916</c:v>
                </c:pt>
                <c:pt idx="15136">
                  <c:v>539.74199999999996</c:v>
                </c:pt>
                <c:pt idx="15137">
                  <c:v>539.125</c:v>
                </c:pt>
                <c:pt idx="15138">
                  <c:v>538.50099999999998</c:v>
                </c:pt>
                <c:pt idx="15139">
                  <c:v>537.87199999999996</c:v>
                </c:pt>
                <c:pt idx="15140">
                  <c:v>537.23599999999999</c:v>
                </c:pt>
                <c:pt idx="15141">
                  <c:v>536.59500000000003</c:v>
                </c:pt>
                <c:pt idx="15142">
                  <c:v>535.94699999999955</c:v>
                </c:pt>
                <c:pt idx="15143">
                  <c:v>535.29300000000046</c:v>
                </c:pt>
                <c:pt idx="15144">
                  <c:v>534.63400000000001</c:v>
                </c:pt>
                <c:pt idx="15145">
                  <c:v>533.96799999999928</c:v>
                </c:pt>
                <c:pt idx="15146">
                  <c:v>533.29700000000003</c:v>
                </c:pt>
                <c:pt idx="15147">
                  <c:v>532.62</c:v>
                </c:pt>
                <c:pt idx="15148">
                  <c:v>531.93599999999958</c:v>
                </c:pt>
                <c:pt idx="15149">
                  <c:v>531.24699999999996</c:v>
                </c:pt>
                <c:pt idx="15150">
                  <c:v>530.553</c:v>
                </c:pt>
                <c:pt idx="15151">
                  <c:v>529.85199999999929</c:v>
                </c:pt>
                <c:pt idx="15152">
                  <c:v>529.14599999999996</c:v>
                </c:pt>
                <c:pt idx="15153">
                  <c:v>528.43399999999997</c:v>
                </c:pt>
                <c:pt idx="15154">
                  <c:v>527.71600000000001</c:v>
                </c:pt>
                <c:pt idx="15155">
                  <c:v>526.99300000000005</c:v>
                </c:pt>
                <c:pt idx="15156">
                  <c:v>526.26400000000001</c:v>
                </c:pt>
                <c:pt idx="15157">
                  <c:v>525.53</c:v>
                </c:pt>
                <c:pt idx="15158">
                  <c:v>524.79000000000042</c:v>
                </c:pt>
                <c:pt idx="15159">
                  <c:v>524.04399999999998</c:v>
                </c:pt>
                <c:pt idx="15160">
                  <c:v>523.29300000000046</c:v>
                </c:pt>
                <c:pt idx="15161">
                  <c:v>522.53699999999958</c:v>
                </c:pt>
                <c:pt idx="15162">
                  <c:v>521.77500000000043</c:v>
                </c:pt>
                <c:pt idx="15163">
                  <c:v>521.00699999999949</c:v>
                </c:pt>
                <c:pt idx="15164">
                  <c:v>520.23500000000001</c:v>
                </c:pt>
                <c:pt idx="15165">
                  <c:v>519.45699999999943</c:v>
                </c:pt>
                <c:pt idx="15166">
                  <c:v>518.67400000000043</c:v>
                </c:pt>
                <c:pt idx="15167">
                  <c:v>517.88499999999999</c:v>
                </c:pt>
                <c:pt idx="15168">
                  <c:v>517.09199999999998</c:v>
                </c:pt>
                <c:pt idx="15169">
                  <c:v>516.29300000000046</c:v>
                </c:pt>
                <c:pt idx="15170">
                  <c:v>515.48900000000003</c:v>
                </c:pt>
                <c:pt idx="15171">
                  <c:v>514.67999999999995</c:v>
                </c:pt>
                <c:pt idx="15172">
                  <c:v>513.86599999999942</c:v>
                </c:pt>
                <c:pt idx="15173">
                  <c:v>513.04699999999957</c:v>
                </c:pt>
                <c:pt idx="15174">
                  <c:v>512.22199999999998</c:v>
                </c:pt>
                <c:pt idx="15175">
                  <c:v>511.39299999999974</c:v>
                </c:pt>
                <c:pt idx="15176">
                  <c:v>510.55900000000008</c:v>
                </c:pt>
                <c:pt idx="15177">
                  <c:v>509.72099999999978</c:v>
                </c:pt>
                <c:pt idx="15178">
                  <c:v>508.87700000000001</c:v>
                </c:pt>
                <c:pt idx="15179">
                  <c:v>508.029</c:v>
                </c:pt>
                <c:pt idx="15180">
                  <c:v>507.17500000000001</c:v>
                </c:pt>
                <c:pt idx="15181">
                  <c:v>506.31700000000001</c:v>
                </c:pt>
                <c:pt idx="15182">
                  <c:v>505.45499999999993</c:v>
                </c:pt>
                <c:pt idx="15183">
                  <c:v>504.58799999999979</c:v>
                </c:pt>
                <c:pt idx="15184">
                  <c:v>503.71599999999978</c:v>
                </c:pt>
                <c:pt idx="15185">
                  <c:v>502.8400000000002</c:v>
                </c:pt>
                <c:pt idx="15186">
                  <c:v>501.959</c:v>
                </c:pt>
                <c:pt idx="15187">
                  <c:v>501.07400000000001</c:v>
                </c:pt>
                <c:pt idx="15188">
                  <c:v>500.18400000000008</c:v>
                </c:pt>
                <c:pt idx="15189">
                  <c:v>499.28999999999979</c:v>
                </c:pt>
                <c:pt idx="15190">
                  <c:v>498.392</c:v>
                </c:pt>
                <c:pt idx="15191">
                  <c:v>497.48899999999958</c:v>
                </c:pt>
                <c:pt idx="15192">
                  <c:v>496.58199999999965</c:v>
                </c:pt>
                <c:pt idx="15193">
                  <c:v>495.67099999999999</c:v>
                </c:pt>
                <c:pt idx="15194">
                  <c:v>494.75599999999974</c:v>
                </c:pt>
                <c:pt idx="15195">
                  <c:v>493.83699999999965</c:v>
                </c:pt>
                <c:pt idx="15196">
                  <c:v>492.91399999999965</c:v>
                </c:pt>
                <c:pt idx="15197">
                  <c:v>491.98599999999965</c:v>
                </c:pt>
                <c:pt idx="15198">
                  <c:v>491.05500000000001</c:v>
                </c:pt>
                <c:pt idx="15199">
                  <c:v>490.12</c:v>
                </c:pt>
                <c:pt idx="15200">
                  <c:v>489.18099999999993</c:v>
                </c:pt>
                <c:pt idx="15201">
                  <c:v>488.23799999999977</c:v>
                </c:pt>
                <c:pt idx="15202">
                  <c:v>487.29199999999958</c:v>
                </c:pt>
                <c:pt idx="15203">
                  <c:v>486.34199999999993</c:v>
                </c:pt>
                <c:pt idx="15204">
                  <c:v>485.38799999999975</c:v>
                </c:pt>
                <c:pt idx="15205">
                  <c:v>484.42999999999978</c:v>
                </c:pt>
                <c:pt idx="15206">
                  <c:v>483.46899999999965</c:v>
                </c:pt>
                <c:pt idx="15207">
                  <c:v>482.50400000000002</c:v>
                </c:pt>
                <c:pt idx="15208">
                  <c:v>481.53599999999977</c:v>
                </c:pt>
                <c:pt idx="15209">
                  <c:v>480.565</c:v>
                </c:pt>
                <c:pt idx="15210">
                  <c:v>479.59</c:v>
                </c:pt>
                <c:pt idx="15211">
                  <c:v>478.61200000000002</c:v>
                </c:pt>
                <c:pt idx="15212">
                  <c:v>477.63</c:v>
                </c:pt>
                <c:pt idx="15213">
                  <c:v>476.64499999999998</c:v>
                </c:pt>
                <c:pt idx="15214">
                  <c:v>475.65699999999993</c:v>
                </c:pt>
                <c:pt idx="15215">
                  <c:v>474.66699999999975</c:v>
                </c:pt>
                <c:pt idx="15216">
                  <c:v>473.67200000000008</c:v>
                </c:pt>
                <c:pt idx="15217">
                  <c:v>472.67500000000001</c:v>
                </c:pt>
                <c:pt idx="15218">
                  <c:v>471.67500000000001</c:v>
                </c:pt>
                <c:pt idx="15219">
                  <c:v>470.67200000000008</c:v>
                </c:pt>
                <c:pt idx="15220">
                  <c:v>469.66699999999975</c:v>
                </c:pt>
                <c:pt idx="15221">
                  <c:v>468.65800000000002</c:v>
                </c:pt>
                <c:pt idx="15222">
                  <c:v>467.64699999999999</c:v>
                </c:pt>
                <c:pt idx="15223">
                  <c:v>466.63299999999975</c:v>
                </c:pt>
                <c:pt idx="15224">
                  <c:v>465.61599999999999</c:v>
                </c:pt>
                <c:pt idx="15225">
                  <c:v>464.59699999999958</c:v>
                </c:pt>
                <c:pt idx="15226">
                  <c:v>463.57499999999999</c:v>
                </c:pt>
                <c:pt idx="15227">
                  <c:v>462.55099999999999</c:v>
                </c:pt>
                <c:pt idx="15228">
                  <c:v>461.524</c:v>
                </c:pt>
                <c:pt idx="15229">
                  <c:v>460.49499999999978</c:v>
                </c:pt>
                <c:pt idx="15230">
                  <c:v>459.46299999999979</c:v>
                </c:pt>
                <c:pt idx="15231">
                  <c:v>458.42999999999978</c:v>
                </c:pt>
                <c:pt idx="15232">
                  <c:v>457.39400000000001</c:v>
                </c:pt>
                <c:pt idx="15233">
                  <c:v>456.35599999999999</c:v>
                </c:pt>
                <c:pt idx="15234">
                  <c:v>455.315</c:v>
                </c:pt>
                <c:pt idx="15235">
                  <c:v>454.2729999999998</c:v>
                </c:pt>
                <c:pt idx="15236">
                  <c:v>453.22899999999959</c:v>
                </c:pt>
                <c:pt idx="15237">
                  <c:v>452.18299999999999</c:v>
                </c:pt>
                <c:pt idx="15238">
                  <c:v>451.13499999999999</c:v>
                </c:pt>
                <c:pt idx="15239">
                  <c:v>450.08499999999975</c:v>
                </c:pt>
                <c:pt idx="15240">
                  <c:v>449.03299999999979</c:v>
                </c:pt>
                <c:pt idx="15241">
                  <c:v>447.97999999999979</c:v>
                </c:pt>
                <c:pt idx="15242">
                  <c:v>446.92499999999978</c:v>
                </c:pt>
                <c:pt idx="15243">
                  <c:v>445.86799999999999</c:v>
                </c:pt>
                <c:pt idx="15244">
                  <c:v>444.81</c:v>
                </c:pt>
                <c:pt idx="15245">
                  <c:v>443.75</c:v>
                </c:pt>
                <c:pt idx="15246">
                  <c:v>442.68900000000002</c:v>
                </c:pt>
                <c:pt idx="15247">
                  <c:v>441.62599999999975</c:v>
                </c:pt>
                <c:pt idx="15248">
                  <c:v>440.56299999999999</c:v>
                </c:pt>
                <c:pt idx="15249">
                  <c:v>439.49699999999962</c:v>
                </c:pt>
                <c:pt idx="15250">
                  <c:v>438.43099999999959</c:v>
                </c:pt>
                <c:pt idx="15251">
                  <c:v>437.363</c:v>
                </c:pt>
                <c:pt idx="15252">
                  <c:v>436.29499999999979</c:v>
                </c:pt>
                <c:pt idx="15253">
                  <c:v>435.2249999999998</c:v>
                </c:pt>
                <c:pt idx="15254">
                  <c:v>434.15400000000022</c:v>
                </c:pt>
                <c:pt idx="15255">
                  <c:v>433.08199999999965</c:v>
                </c:pt>
                <c:pt idx="15256">
                  <c:v>432.01</c:v>
                </c:pt>
                <c:pt idx="15257">
                  <c:v>430.93599999999958</c:v>
                </c:pt>
                <c:pt idx="15258">
                  <c:v>429.86200000000002</c:v>
                </c:pt>
                <c:pt idx="15259">
                  <c:v>428.78699999999958</c:v>
                </c:pt>
                <c:pt idx="15260">
                  <c:v>427.71099999999979</c:v>
                </c:pt>
                <c:pt idx="15261">
                  <c:v>426.63499999999999</c:v>
                </c:pt>
                <c:pt idx="15262">
                  <c:v>425.55799999999999</c:v>
                </c:pt>
                <c:pt idx="15263">
                  <c:v>424.48099999999965</c:v>
                </c:pt>
                <c:pt idx="15264">
                  <c:v>423.40299999999979</c:v>
                </c:pt>
                <c:pt idx="15265">
                  <c:v>422.32400000000001</c:v>
                </c:pt>
                <c:pt idx="15266">
                  <c:v>421.24599999999975</c:v>
                </c:pt>
                <c:pt idx="15267">
                  <c:v>420.16699999999975</c:v>
                </c:pt>
                <c:pt idx="15268">
                  <c:v>419.08799999999979</c:v>
                </c:pt>
                <c:pt idx="15269">
                  <c:v>418.00799999999975</c:v>
                </c:pt>
                <c:pt idx="15270">
                  <c:v>416.92899999999958</c:v>
                </c:pt>
                <c:pt idx="15271">
                  <c:v>415.84899999999999</c:v>
                </c:pt>
                <c:pt idx="15272">
                  <c:v>414.77</c:v>
                </c:pt>
                <c:pt idx="15273">
                  <c:v>413.69</c:v>
                </c:pt>
                <c:pt idx="15274">
                  <c:v>412.61</c:v>
                </c:pt>
                <c:pt idx="15275">
                  <c:v>411.53099999999978</c:v>
                </c:pt>
                <c:pt idx="15276">
                  <c:v>410.452</c:v>
                </c:pt>
                <c:pt idx="15277">
                  <c:v>409.37299999999999</c:v>
                </c:pt>
                <c:pt idx="15278">
                  <c:v>408.29399999999958</c:v>
                </c:pt>
                <c:pt idx="15279">
                  <c:v>407.21499999999975</c:v>
                </c:pt>
                <c:pt idx="15280">
                  <c:v>406.137</c:v>
                </c:pt>
                <c:pt idx="15281">
                  <c:v>405.06</c:v>
                </c:pt>
                <c:pt idx="15282">
                  <c:v>403.98299999999978</c:v>
                </c:pt>
                <c:pt idx="15283">
                  <c:v>402.90599999999978</c:v>
                </c:pt>
                <c:pt idx="15284">
                  <c:v>401.83</c:v>
                </c:pt>
                <c:pt idx="15285">
                  <c:v>400.755</c:v>
                </c:pt>
                <c:pt idx="15286">
                  <c:v>399.68</c:v>
                </c:pt>
                <c:pt idx="15287">
                  <c:v>398.60599999999999</c:v>
                </c:pt>
                <c:pt idx="15288">
                  <c:v>397.53299999999979</c:v>
                </c:pt>
                <c:pt idx="15289">
                  <c:v>396.46</c:v>
                </c:pt>
                <c:pt idx="15290">
                  <c:v>395.38900000000001</c:v>
                </c:pt>
                <c:pt idx="15291">
                  <c:v>394.31799999999993</c:v>
                </c:pt>
                <c:pt idx="15292">
                  <c:v>393.24900000000002</c:v>
                </c:pt>
                <c:pt idx="15293">
                  <c:v>392.18</c:v>
                </c:pt>
                <c:pt idx="15294">
                  <c:v>391.113</c:v>
                </c:pt>
                <c:pt idx="15295">
                  <c:v>390.04599999999999</c:v>
                </c:pt>
                <c:pt idx="15296">
                  <c:v>388.98099999999965</c:v>
                </c:pt>
                <c:pt idx="15297">
                  <c:v>387.91699999999958</c:v>
                </c:pt>
                <c:pt idx="15298">
                  <c:v>386.85399999999993</c:v>
                </c:pt>
                <c:pt idx="15299">
                  <c:v>385.79299999999978</c:v>
                </c:pt>
                <c:pt idx="15300">
                  <c:v>384.73299999999978</c:v>
                </c:pt>
                <c:pt idx="15301">
                  <c:v>383.67399999999975</c:v>
                </c:pt>
                <c:pt idx="15302">
                  <c:v>382.61700000000002</c:v>
                </c:pt>
                <c:pt idx="15303">
                  <c:v>381.56099999999975</c:v>
                </c:pt>
                <c:pt idx="15304">
                  <c:v>380.50700000000001</c:v>
                </c:pt>
                <c:pt idx="15305">
                  <c:v>379.45400000000001</c:v>
                </c:pt>
                <c:pt idx="15306">
                  <c:v>378.40299999999979</c:v>
                </c:pt>
                <c:pt idx="15307">
                  <c:v>377.35399999999993</c:v>
                </c:pt>
                <c:pt idx="15308">
                  <c:v>376.30599999999993</c:v>
                </c:pt>
                <c:pt idx="15309">
                  <c:v>375.26</c:v>
                </c:pt>
                <c:pt idx="15310">
                  <c:v>374.21599999999978</c:v>
                </c:pt>
                <c:pt idx="15311">
                  <c:v>373.173</c:v>
                </c:pt>
                <c:pt idx="15312">
                  <c:v>372.13299999999975</c:v>
                </c:pt>
                <c:pt idx="15313">
                  <c:v>371.09399999999965</c:v>
                </c:pt>
                <c:pt idx="15314">
                  <c:v>370.05700000000002</c:v>
                </c:pt>
                <c:pt idx="15315">
                  <c:v>369.0229999999998</c:v>
                </c:pt>
                <c:pt idx="15316">
                  <c:v>367.98999999999978</c:v>
                </c:pt>
                <c:pt idx="15317">
                  <c:v>366.959</c:v>
                </c:pt>
                <c:pt idx="15318">
                  <c:v>365.93099999999959</c:v>
                </c:pt>
                <c:pt idx="15319">
                  <c:v>364.90499999999975</c:v>
                </c:pt>
                <c:pt idx="15320">
                  <c:v>363.88</c:v>
                </c:pt>
                <c:pt idx="15321">
                  <c:v>362.858</c:v>
                </c:pt>
                <c:pt idx="15322">
                  <c:v>361.83799999999979</c:v>
                </c:pt>
                <c:pt idx="15323">
                  <c:v>360.82100000000003</c:v>
                </c:pt>
                <c:pt idx="15324">
                  <c:v>359.80599999999993</c:v>
                </c:pt>
                <c:pt idx="15325">
                  <c:v>358.79299999999978</c:v>
                </c:pt>
                <c:pt idx="15326">
                  <c:v>357.78199999999958</c:v>
                </c:pt>
                <c:pt idx="15327">
                  <c:v>356.774</c:v>
                </c:pt>
                <c:pt idx="15328">
                  <c:v>355.76900000000001</c:v>
                </c:pt>
                <c:pt idx="15329">
                  <c:v>354.76599999999979</c:v>
                </c:pt>
                <c:pt idx="15330">
                  <c:v>353.76499999999999</c:v>
                </c:pt>
                <c:pt idx="15331">
                  <c:v>352.767</c:v>
                </c:pt>
                <c:pt idx="15332">
                  <c:v>351.77099999999979</c:v>
                </c:pt>
                <c:pt idx="15333">
                  <c:v>350.77799999999979</c:v>
                </c:pt>
                <c:pt idx="15334">
                  <c:v>349.78799999999978</c:v>
                </c:pt>
                <c:pt idx="15335">
                  <c:v>348.80099999999999</c:v>
                </c:pt>
                <c:pt idx="15336">
                  <c:v>347.81599999999975</c:v>
                </c:pt>
                <c:pt idx="15337">
                  <c:v>346.83300000000003</c:v>
                </c:pt>
                <c:pt idx="15338">
                  <c:v>345.85399999999993</c:v>
                </c:pt>
                <c:pt idx="15339">
                  <c:v>344.87799999999999</c:v>
                </c:pt>
                <c:pt idx="15340">
                  <c:v>343.904</c:v>
                </c:pt>
                <c:pt idx="15341">
                  <c:v>342.93299999999965</c:v>
                </c:pt>
                <c:pt idx="15342">
                  <c:v>341.96499999999975</c:v>
                </c:pt>
                <c:pt idx="15343">
                  <c:v>340.99899999999963</c:v>
                </c:pt>
                <c:pt idx="15344">
                  <c:v>340.03699999999958</c:v>
                </c:pt>
                <c:pt idx="15345">
                  <c:v>339.07799999999975</c:v>
                </c:pt>
                <c:pt idx="15346">
                  <c:v>338.12099999999975</c:v>
                </c:pt>
                <c:pt idx="15347">
                  <c:v>337.16800000000001</c:v>
                </c:pt>
                <c:pt idx="15348">
                  <c:v>336.21699999999959</c:v>
                </c:pt>
                <c:pt idx="15349">
                  <c:v>335.27</c:v>
                </c:pt>
                <c:pt idx="15350">
                  <c:v>334.32599999999979</c:v>
                </c:pt>
                <c:pt idx="15351">
                  <c:v>333.38400000000001</c:v>
                </c:pt>
                <c:pt idx="15352">
                  <c:v>332.44600000000003</c:v>
                </c:pt>
                <c:pt idx="15353">
                  <c:v>331.5109999999998</c:v>
                </c:pt>
                <c:pt idx="15354">
                  <c:v>330.58</c:v>
                </c:pt>
                <c:pt idx="15355">
                  <c:v>329.65100000000001</c:v>
                </c:pt>
                <c:pt idx="15356">
                  <c:v>328.7249999999998</c:v>
                </c:pt>
                <c:pt idx="15357">
                  <c:v>327.803</c:v>
                </c:pt>
                <c:pt idx="15358">
                  <c:v>326.88400000000001</c:v>
                </c:pt>
                <c:pt idx="15359">
                  <c:v>325.96799999999979</c:v>
                </c:pt>
                <c:pt idx="15360">
                  <c:v>325.05500000000001</c:v>
                </c:pt>
                <c:pt idx="15361">
                  <c:v>324.14600000000002</c:v>
                </c:pt>
                <c:pt idx="15362">
                  <c:v>323.24</c:v>
                </c:pt>
                <c:pt idx="15363">
                  <c:v>322.33699999999965</c:v>
                </c:pt>
                <c:pt idx="15364">
                  <c:v>321.43699999999961</c:v>
                </c:pt>
                <c:pt idx="15365">
                  <c:v>320.541</c:v>
                </c:pt>
                <c:pt idx="15366">
                  <c:v>319.64900000000023</c:v>
                </c:pt>
                <c:pt idx="15367">
                  <c:v>318.75900000000001</c:v>
                </c:pt>
                <c:pt idx="15368">
                  <c:v>317.87299999999999</c:v>
                </c:pt>
                <c:pt idx="15369">
                  <c:v>316.98999999999978</c:v>
                </c:pt>
                <c:pt idx="15370">
                  <c:v>316.11099999999999</c:v>
                </c:pt>
                <c:pt idx="15371">
                  <c:v>315.23499999999979</c:v>
                </c:pt>
                <c:pt idx="15372">
                  <c:v>314.363</c:v>
                </c:pt>
                <c:pt idx="15373">
                  <c:v>313.49400000000003</c:v>
                </c:pt>
                <c:pt idx="15374">
                  <c:v>312.62799999999999</c:v>
                </c:pt>
                <c:pt idx="15375">
                  <c:v>311.76599999999979</c:v>
                </c:pt>
                <c:pt idx="15376">
                  <c:v>310.90699999999958</c:v>
                </c:pt>
                <c:pt idx="15377">
                  <c:v>310.05200000000002</c:v>
                </c:pt>
                <c:pt idx="15378">
                  <c:v>309.2</c:v>
                </c:pt>
                <c:pt idx="15379">
                  <c:v>308.35199999999975</c:v>
                </c:pt>
                <c:pt idx="15380">
                  <c:v>307.50700000000001</c:v>
                </c:pt>
                <c:pt idx="15381">
                  <c:v>306.666</c:v>
                </c:pt>
                <c:pt idx="15382">
                  <c:v>305.82799999999975</c:v>
                </c:pt>
                <c:pt idx="15383">
                  <c:v>304.99400000000003</c:v>
                </c:pt>
                <c:pt idx="15384">
                  <c:v>304.16300000000001</c:v>
                </c:pt>
                <c:pt idx="15385">
                  <c:v>303.33599999999979</c:v>
                </c:pt>
                <c:pt idx="15386">
                  <c:v>302.512</c:v>
                </c:pt>
                <c:pt idx="15387">
                  <c:v>301.69200000000001</c:v>
                </c:pt>
                <c:pt idx="15388">
                  <c:v>300.87599999999975</c:v>
                </c:pt>
                <c:pt idx="15389">
                  <c:v>300.06299999999999</c:v>
                </c:pt>
                <c:pt idx="15390">
                  <c:v>299.25299999999999</c:v>
                </c:pt>
                <c:pt idx="15391">
                  <c:v>298.447</c:v>
                </c:pt>
                <c:pt idx="15392">
                  <c:v>297.64499999999998</c:v>
                </c:pt>
                <c:pt idx="15393">
                  <c:v>296.846</c:v>
                </c:pt>
                <c:pt idx="15394">
                  <c:v>296.05</c:v>
                </c:pt>
                <c:pt idx="15395">
                  <c:v>295.25900000000001</c:v>
                </c:pt>
                <c:pt idx="15396">
                  <c:v>294.47000000000003</c:v>
                </c:pt>
                <c:pt idx="15397">
                  <c:v>293.68599999999975</c:v>
                </c:pt>
                <c:pt idx="15398">
                  <c:v>292.90499999999975</c:v>
                </c:pt>
                <c:pt idx="15399">
                  <c:v>292.12700000000001</c:v>
                </c:pt>
                <c:pt idx="15400">
                  <c:v>291.35300000000001</c:v>
                </c:pt>
                <c:pt idx="15401">
                  <c:v>290.58300000000003</c:v>
                </c:pt>
                <c:pt idx="15402">
                  <c:v>289.81599999999975</c:v>
                </c:pt>
                <c:pt idx="15403">
                  <c:v>289.05200000000002</c:v>
                </c:pt>
                <c:pt idx="15404">
                  <c:v>288.29299999999978</c:v>
                </c:pt>
                <c:pt idx="15405">
                  <c:v>287.53599999999977</c:v>
                </c:pt>
                <c:pt idx="15406">
                  <c:v>286.78399999999965</c:v>
                </c:pt>
                <c:pt idx="15407">
                  <c:v>286.03399999999965</c:v>
                </c:pt>
                <c:pt idx="15408">
                  <c:v>285.28899999999965</c:v>
                </c:pt>
                <c:pt idx="15409">
                  <c:v>284.54700000000008</c:v>
                </c:pt>
                <c:pt idx="15410">
                  <c:v>283.80799999999999</c:v>
                </c:pt>
                <c:pt idx="15411">
                  <c:v>283.07299999999975</c:v>
                </c:pt>
                <c:pt idx="15412">
                  <c:v>282.34100000000001</c:v>
                </c:pt>
                <c:pt idx="15413">
                  <c:v>281.613</c:v>
                </c:pt>
                <c:pt idx="15414">
                  <c:v>280.88900000000001</c:v>
                </c:pt>
                <c:pt idx="15415">
                  <c:v>280.16800000000001</c:v>
                </c:pt>
                <c:pt idx="15416">
                  <c:v>279.45</c:v>
                </c:pt>
                <c:pt idx="15417">
                  <c:v>278.73599999999965</c:v>
                </c:pt>
                <c:pt idx="15418">
                  <c:v>278.02599999999978</c:v>
                </c:pt>
                <c:pt idx="15419">
                  <c:v>277.31900000000002</c:v>
                </c:pt>
                <c:pt idx="15420">
                  <c:v>276.61500000000001</c:v>
                </c:pt>
                <c:pt idx="15421">
                  <c:v>275.91499999999979</c:v>
                </c:pt>
                <c:pt idx="15422">
                  <c:v>275.21799999999979</c:v>
                </c:pt>
                <c:pt idx="15423">
                  <c:v>274.52499999999975</c:v>
                </c:pt>
                <c:pt idx="15424">
                  <c:v>273.83499999999975</c:v>
                </c:pt>
                <c:pt idx="15425">
                  <c:v>273.14900000000023</c:v>
                </c:pt>
                <c:pt idx="15426">
                  <c:v>272.46599999999978</c:v>
                </c:pt>
                <c:pt idx="15427">
                  <c:v>271.78699999999958</c:v>
                </c:pt>
                <c:pt idx="15428">
                  <c:v>271.11099999999999</c:v>
                </c:pt>
                <c:pt idx="15429">
                  <c:v>270.43799999999965</c:v>
                </c:pt>
                <c:pt idx="15430">
                  <c:v>269.76900000000001</c:v>
                </c:pt>
                <c:pt idx="15431">
                  <c:v>269.10300000000001</c:v>
                </c:pt>
                <c:pt idx="15432">
                  <c:v>268.44</c:v>
                </c:pt>
                <c:pt idx="15433">
                  <c:v>267.78099999999978</c:v>
                </c:pt>
                <c:pt idx="15434">
                  <c:v>267.12599999999975</c:v>
                </c:pt>
                <c:pt idx="15435">
                  <c:v>266.47299999999979</c:v>
                </c:pt>
                <c:pt idx="15436">
                  <c:v>265.82400000000001</c:v>
                </c:pt>
                <c:pt idx="15437">
                  <c:v>265.178</c:v>
                </c:pt>
                <c:pt idx="15438">
                  <c:v>264.53599999999977</c:v>
                </c:pt>
                <c:pt idx="15439">
                  <c:v>263.89699999999965</c:v>
                </c:pt>
                <c:pt idx="15440">
                  <c:v>263.2609999999998</c:v>
                </c:pt>
                <c:pt idx="15441">
                  <c:v>262.62799999999999</c:v>
                </c:pt>
                <c:pt idx="15442">
                  <c:v>261.99899999999963</c:v>
                </c:pt>
                <c:pt idx="15443">
                  <c:v>261.37299999999999</c:v>
                </c:pt>
                <c:pt idx="15444">
                  <c:v>260.75099999999975</c:v>
                </c:pt>
                <c:pt idx="15445">
                  <c:v>260.13099999999974</c:v>
                </c:pt>
                <c:pt idx="15446">
                  <c:v>259.51499999999999</c:v>
                </c:pt>
                <c:pt idx="15447">
                  <c:v>258.90199999999965</c:v>
                </c:pt>
                <c:pt idx="15448">
                  <c:v>258.29199999999958</c:v>
                </c:pt>
                <c:pt idx="15449">
                  <c:v>257.68599999999975</c:v>
                </c:pt>
                <c:pt idx="15450">
                  <c:v>257.08300000000003</c:v>
                </c:pt>
                <c:pt idx="15451">
                  <c:v>256.48200000000003</c:v>
                </c:pt>
                <c:pt idx="15452">
                  <c:v>255.88600000000011</c:v>
                </c:pt>
                <c:pt idx="15453">
                  <c:v>255.292</c:v>
                </c:pt>
                <c:pt idx="15454">
                  <c:v>254.70099999999999</c:v>
                </c:pt>
                <c:pt idx="15455">
                  <c:v>254.11399999999998</c:v>
                </c:pt>
                <c:pt idx="15456">
                  <c:v>253.53</c:v>
                </c:pt>
                <c:pt idx="15457">
                  <c:v>252.94800000000001</c:v>
                </c:pt>
                <c:pt idx="15458">
                  <c:v>252.37</c:v>
                </c:pt>
                <c:pt idx="15459">
                  <c:v>251.79599999999999</c:v>
                </c:pt>
                <c:pt idx="15460">
                  <c:v>251.22399999999999</c:v>
                </c:pt>
                <c:pt idx="15461">
                  <c:v>250.655</c:v>
                </c:pt>
                <c:pt idx="15462">
                  <c:v>250.089</c:v>
                </c:pt>
                <c:pt idx="15463">
                  <c:v>249.52700000000004</c:v>
                </c:pt>
                <c:pt idx="15464">
                  <c:v>248.96700000000001</c:v>
                </c:pt>
                <c:pt idx="15465">
                  <c:v>248.411</c:v>
                </c:pt>
                <c:pt idx="15466">
                  <c:v>247.85800000000012</c:v>
                </c:pt>
                <c:pt idx="15467">
                  <c:v>247.30700000000004</c:v>
                </c:pt>
                <c:pt idx="15468">
                  <c:v>246.76</c:v>
                </c:pt>
                <c:pt idx="15469">
                  <c:v>246.21599999999998</c:v>
                </c:pt>
                <c:pt idx="15470">
                  <c:v>245.67499999999998</c:v>
                </c:pt>
                <c:pt idx="15471">
                  <c:v>245.136</c:v>
                </c:pt>
                <c:pt idx="15472">
                  <c:v>244.601</c:v>
                </c:pt>
                <c:pt idx="15473">
                  <c:v>244.06900000000002</c:v>
                </c:pt>
                <c:pt idx="15474">
                  <c:v>243.53900000000002</c:v>
                </c:pt>
                <c:pt idx="15475">
                  <c:v>243.01300000000001</c:v>
                </c:pt>
                <c:pt idx="15476">
                  <c:v>242.49</c:v>
                </c:pt>
                <c:pt idx="15477">
                  <c:v>241.97</c:v>
                </c:pt>
                <c:pt idx="15478">
                  <c:v>241.45200000000011</c:v>
                </c:pt>
                <c:pt idx="15479">
                  <c:v>240.93800000000007</c:v>
                </c:pt>
                <c:pt idx="15480">
                  <c:v>240.42600000000004</c:v>
                </c:pt>
                <c:pt idx="15481">
                  <c:v>239.91800000000001</c:v>
                </c:pt>
                <c:pt idx="15482">
                  <c:v>239.41200000000001</c:v>
                </c:pt>
                <c:pt idx="15483">
                  <c:v>238.90900000000002</c:v>
                </c:pt>
                <c:pt idx="15484">
                  <c:v>238.40900000000002</c:v>
                </c:pt>
                <c:pt idx="15485">
                  <c:v>237.91200000000001</c:v>
                </c:pt>
                <c:pt idx="15486">
                  <c:v>237.41800000000001</c:v>
                </c:pt>
                <c:pt idx="15487">
                  <c:v>236.92700000000011</c:v>
                </c:pt>
                <c:pt idx="15488">
                  <c:v>236.43900000000002</c:v>
                </c:pt>
                <c:pt idx="15489">
                  <c:v>235.95400000000001</c:v>
                </c:pt>
                <c:pt idx="15490">
                  <c:v>235.471</c:v>
                </c:pt>
                <c:pt idx="15491">
                  <c:v>234.9920000000001</c:v>
                </c:pt>
                <c:pt idx="15492">
                  <c:v>234.51499999999999</c:v>
                </c:pt>
                <c:pt idx="15493">
                  <c:v>234.041</c:v>
                </c:pt>
                <c:pt idx="15494">
                  <c:v>233.57</c:v>
                </c:pt>
                <c:pt idx="15495">
                  <c:v>233.102</c:v>
                </c:pt>
                <c:pt idx="15496">
                  <c:v>232.637</c:v>
                </c:pt>
                <c:pt idx="15497">
                  <c:v>232.17399999999998</c:v>
                </c:pt>
                <c:pt idx="15498">
                  <c:v>231.71499999999995</c:v>
                </c:pt>
                <c:pt idx="15499">
                  <c:v>231.25800000000001</c:v>
                </c:pt>
                <c:pt idx="15500">
                  <c:v>230.80500000000001</c:v>
                </c:pt>
                <c:pt idx="15501">
                  <c:v>230.35400000000001</c:v>
                </c:pt>
                <c:pt idx="15502">
                  <c:v>229.90600000000001</c:v>
                </c:pt>
                <c:pt idx="15503">
                  <c:v>229.46</c:v>
                </c:pt>
                <c:pt idx="15504">
                  <c:v>229.018</c:v>
                </c:pt>
                <c:pt idx="15505">
                  <c:v>228.578</c:v>
                </c:pt>
                <c:pt idx="15506">
                  <c:v>228.142</c:v>
                </c:pt>
                <c:pt idx="15507">
                  <c:v>227.708</c:v>
                </c:pt>
                <c:pt idx="15508">
                  <c:v>227.27699999999999</c:v>
                </c:pt>
                <c:pt idx="15509">
                  <c:v>226.84900000000002</c:v>
                </c:pt>
                <c:pt idx="15510">
                  <c:v>226.42400000000001</c:v>
                </c:pt>
                <c:pt idx="15511">
                  <c:v>226.00200000000001</c:v>
                </c:pt>
                <c:pt idx="15512">
                  <c:v>225.58200000000011</c:v>
                </c:pt>
                <c:pt idx="15513">
                  <c:v>225.16499999999999</c:v>
                </c:pt>
                <c:pt idx="15514">
                  <c:v>224.75200000000001</c:v>
                </c:pt>
                <c:pt idx="15515">
                  <c:v>224.34100000000001</c:v>
                </c:pt>
                <c:pt idx="15516">
                  <c:v>223.93300000000002</c:v>
                </c:pt>
                <c:pt idx="15517">
                  <c:v>223.52800000000011</c:v>
                </c:pt>
                <c:pt idx="15518">
                  <c:v>223.126</c:v>
                </c:pt>
                <c:pt idx="15519">
                  <c:v>222.726</c:v>
                </c:pt>
                <c:pt idx="15520">
                  <c:v>222.33</c:v>
                </c:pt>
                <c:pt idx="15521">
                  <c:v>221.93700000000001</c:v>
                </c:pt>
                <c:pt idx="15522">
                  <c:v>221.54599999999999</c:v>
                </c:pt>
                <c:pt idx="15523">
                  <c:v>221.15800000000004</c:v>
                </c:pt>
                <c:pt idx="15524">
                  <c:v>220.77399999999992</c:v>
                </c:pt>
                <c:pt idx="15525">
                  <c:v>220.39200000000011</c:v>
                </c:pt>
                <c:pt idx="15526">
                  <c:v>220.01300000000001</c:v>
                </c:pt>
                <c:pt idx="15527">
                  <c:v>219.637</c:v>
                </c:pt>
                <c:pt idx="15528">
                  <c:v>219.26499999999999</c:v>
                </c:pt>
                <c:pt idx="15529">
                  <c:v>218.89500000000001</c:v>
                </c:pt>
                <c:pt idx="15530">
                  <c:v>218.52800000000011</c:v>
                </c:pt>
                <c:pt idx="15531">
                  <c:v>218.16399999999999</c:v>
                </c:pt>
                <c:pt idx="15532">
                  <c:v>217.803</c:v>
                </c:pt>
                <c:pt idx="15533">
                  <c:v>217.44499999999999</c:v>
                </c:pt>
                <c:pt idx="15534">
                  <c:v>217.09</c:v>
                </c:pt>
                <c:pt idx="15535">
                  <c:v>216.738</c:v>
                </c:pt>
                <c:pt idx="15536">
                  <c:v>216.39000000000001</c:v>
                </c:pt>
                <c:pt idx="15537">
                  <c:v>216.04399999999998</c:v>
                </c:pt>
                <c:pt idx="15538">
                  <c:v>215.70099999999999</c:v>
                </c:pt>
                <c:pt idx="15539">
                  <c:v>215.36200000000011</c:v>
                </c:pt>
                <c:pt idx="15540">
                  <c:v>215.02500000000001</c:v>
                </c:pt>
                <c:pt idx="15541">
                  <c:v>214.69200000000001</c:v>
                </c:pt>
                <c:pt idx="15542">
                  <c:v>214.36200000000011</c:v>
                </c:pt>
                <c:pt idx="15543">
                  <c:v>214.035</c:v>
                </c:pt>
                <c:pt idx="15544">
                  <c:v>213.71099999999998</c:v>
                </c:pt>
                <c:pt idx="15545">
                  <c:v>213.39000000000001</c:v>
                </c:pt>
                <c:pt idx="15546">
                  <c:v>213.07300000000001</c:v>
                </c:pt>
                <c:pt idx="15547">
                  <c:v>212.75800000000001</c:v>
                </c:pt>
                <c:pt idx="15548">
                  <c:v>212.447</c:v>
                </c:pt>
                <c:pt idx="15549">
                  <c:v>212.13900000000001</c:v>
                </c:pt>
                <c:pt idx="15550">
                  <c:v>211.83500000000001</c:v>
                </c:pt>
                <c:pt idx="15551">
                  <c:v>211.53300000000002</c:v>
                </c:pt>
                <c:pt idx="15552">
                  <c:v>211.23499999999999</c:v>
                </c:pt>
                <c:pt idx="15553">
                  <c:v>210.941</c:v>
                </c:pt>
                <c:pt idx="15554">
                  <c:v>210.64899999999997</c:v>
                </c:pt>
                <c:pt idx="15555">
                  <c:v>210.3610000000001</c:v>
                </c:pt>
                <c:pt idx="15556">
                  <c:v>210.077</c:v>
                </c:pt>
                <c:pt idx="15557">
                  <c:v>209.79499999999999</c:v>
                </c:pt>
                <c:pt idx="15558">
                  <c:v>209.518</c:v>
                </c:pt>
                <c:pt idx="15559">
                  <c:v>209.24299999999999</c:v>
                </c:pt>
                <c:pt idx="15560">
                  <c:v>208.97200000000001</c:v>
                </c:pt>
                <c:pt idx="15561">
                  <c:v>208.70499999999998</c:v>
                </c:pt>
                <c:pt idx="15562">
                  <c:v>208.441</c:v>
                </c:pt>
                <c:pt idx="15563">
                  <c:v>208.18</c:v>
                </c:pt>
                <c:pt idx="15564">
                  <c:v>207.923</c:v>
                </c:pt>
                <c:pt idx="15565">
                  <c:v>207.67</c:v>
                </c:pt>
                <c:pt idx="15566">
                  <c:v>207.42000000000004</c:v>
                </c:pt>
                <c:pt idx="15567">
                  <c:v>207.17399999999998</c:v>
                </c:pt>
                <c:pt idx="15568">
                  <c:v>206.93100000000001</c:v>
                </c:pt>
                <c:pt idx="15569">
                  <c:v>206.69200000000001</c:v>
                </c:pt>
                <c:pt idx="15570">
                  <c:v>206.45700000000011</c:v>
                </c:pt>
                <c:pt idx="15571">
                  <c:v>206.226</c:v>
                </c:pt>
                <c:pt idx="15572">
                  <c:v>205.9980000000001</c:v>
                </c:pt>
                <c:pt idx="15573">
                  <c:v>205.77399999999992</c:v>
                </c:pt>
                <c:pt idx="15574">
                  <c:v>205.554</c:v>
                </c:pt>
                <c:pt idx="15575">
                  <c:v>205.33700000000007</c:v>
                </c:pt>
                <c:pt idx="15576">
                  <c:v>205.124</c:v>
                </c:pt>
                <c:pt idx="15577">
                  <c:v>204.916</c:v>
                </c:pt>
                <c:pt idx="15578">
                  <c:v>204.71099999999998</c:v>
                </c:pt>
                <c:pt idx="15579">
                  <c:v>204.51</c:v>
                </c:pt>
                <c:pt idx="15580">
                  <c:v>204.31300000000002</c:v>
                </c:pt>
                <c:pt idx="15581">
                  <c:v>204.12</c:v>
                </c:pt>
                <c:pt idx="15582">
                  <c:v>203.93100000000001</c:v>
                </c:pt>
                <c:pt idx="15583">
                  <c:v>203.74499999999998</c:v>
                </c:pt>
                <c:pt idx="15584">
                  <c:v>203.56399999999999</c:v>
                </c:pt>
                <c:pt idx="15585">
                  <c:v>203.38700000000011</c:v>
                </c:pt>
                <c:pt idx="15586">
                  <c:v>203.21399999999988</c:v>
                </c:pt>
                <c:pt idx="15587">
                  <c:v>203.04599999999999</c:v>
                </c:pt>
                <c:pt idx="15588">
                  <c:v>202.88100000000011</c:v>
                </c:pt>
                <c:pt idx="15589">
                  <c:v>202.721</c:v>
                </c:pt>
                <c:pt idx="15590">
                  <c:v>202.56399999999999</c:v>
                </c:pt>
                <c:pt idx="15591">
                  <c:v>202.41200000000001</c:v>
                </c:pt>
                <c:pt idx="15592">
                  <c:v>202.26499999999999</c:v>
                </c:pt>
                <c:pt idx="15593">
                  <c:v>202.12100000000001</c:v>
                </c:pt>
                <c:pt idx="15594">
                  <c:v>201.98200000000011</c:v>
                </c:pt>
                <c:pt idx="15595">
                  <c:v>201.84700000000001</c:v>
                </c:pt>
                <c:pt idx="15596">
                  <c:v>201.71699999999998</c:v>
                </c:pt>
                <c:pt idx="15597">
                  <c:v>201.59100000000001</c:v>
                </c:pt>
                <c:pt idx="15598">
                  <c:v>201.46900000000002</c:v>
                </c:pt>
                <c:pt idx="15599">
                  <c:v>201.35200000000012</c:v>
                </c:pt>
                <c:pt idx="15600">
                  <c:v>201.23999999999998</c:v>
                </c:pt>
                <c:pt idx="15601">
                  <c:v>201.13200000000001</c:v>
                </c:pt>
                <c:pt idx="15602">
                  <c:v>201.02800000000011</c:v>
                </c:pt>
                <c:pt idx="15603">
                  <c:v>200.93</c:v>
                </c:pt>
                <c:pt idx="15604">
                  <c:v>200.83500000000001</c:v>
                </c:pt>
                <c:pt idx="15605">
                  <c:v>200.74599999999998</c:v>
                </c:pt>
                <c:pt idx="15606">
                  <c:v>200.661</c:v>
                </c:pt>
                <c:pt idx="15607">
                  <c:v>200.58100000000007</c:v>
                </c:pt>
                <c:pt idx="15608">
                  <c:v>200.505</c:v>
                </c:pt>
                <c:pt idx="15609">
                  <c:v>200.434</c:v>
                </c:pt>
                <c:pt idx="15610">
                  <c:v>200.36800000000011</c:v>
                </c:pt>
                <c:pt idx="15611">
                  <c:v>200.30800000000011</c:v>
                </c:pt>
                <c:pt idx="15612">
                  <c:v>200.251</c:v>
                </c:pt>
                <c:pt idx="15613">
                  <c:v>200.2</c:v>
                </c:pt>
                <c:pt idx="15614">
                  <c:v>200.154</c:v>
                </c:pt>
                <c:pt idx="15615">
                  <c:v>200.11199999999999</c:v>
                </c:pt>
                <c:pt idx="15616">
                  <c:v>200.07599999999999</c:v>
                </c:pt>
                <c:pt idx="15617">
                  <c:v>200.04399999999998</c:v>
                </c:pt>
                <c:pt idx="15618">
                  <c:v>200.018</c:v>
                </c:pt>
                <c:pt idx="15619">
                  <c:v>199.99600000000001</c:v>
                </c:pt>
                <c:pt idx="15620">
                  <c:v>199.9800000000001</c:v>
                </c:pt>
                <c:pt idx="15621">
                  <c:v>199.96900000000002</c:v>
                </c:pt>
                <c:pt idx="15622">
                  <c:v>199.96300000000002</c:v>
                </c:pt>
                <c:pt idx="15623">
                  <c:v>199.96200000000007</c:v>
                </c:pt>
                <c:pt idx="15624">
                  <c:v>199.96700000000001</c:v>
                </c:pt>
                <c:pt idx="15625">
                  <c:v>199.976</c:v>
                </c:pt>
                <c:pt idx="15626">
                  <c:v>199.99100000000001</c:v>
                </c:pt>
                <c:pt idx="15627">
                  <c:v>200.012</c:v>
                </c:pt>
                <c:pt idx="15628">
                  <c:v>200.03700000000001</c:v>
                </c:pt>
                <c:pt idx="15629">
                  <c:v>200.06800000000001</c:v>
                </c:pt>
                <c:pt idx="15630">
                  <c:v>200.10399999999998</c:v>
                </c:pt>
                <c:pt idx="15631">
                  <c:v>200.14599999999999</c:v>
                </c:pt>
                <c:pt idx="15632">
                  <c:v>200.19300000000001</c:v>
                </c:pt>
                <c:pt idx="15633">
                  <c:v>200.24599999999998</c:v>
                </c:pt>
                <c:pt idx="15634">
                  <c:v>200.304</c:v>
                </c:pt>
                <c:pt idx="15635">
                  <c:v>200.36800000000011</c:v>
                </c:pt>
                <c:pt idx="15636">
                  <c:v>200.43700000000001</c:v>
                </c:pt>
                <c:pt idx="15637">
                  <c:v>200.512</c:v>
                </c:pt>
                <c:pt idx="15638">
                  <c:v>200.59200000000001</c:v>
                </c:pt>
                <c:pt idx="15639">
                  <c:v>200.678</c:v>
                </c:pt>
                <c:pt idx="15640">
                  <c:v>200.76900000000001</c:v>
                </c:pt>
                <c:pt idx="15641">
                  <c:v>200.8670000000001</c:v>
                </c:pt>
                <c:pt idx="15642">
                  <c:v>200.97</c:v>
                </c:pt>
                <c:pt idx="15643">
                  <c:v>201.078</c:v>
                </c:pt>
                <c:pt idx="15644">
                  <c:v>201.19300000000001</c:v>
                </c:pt>
                <c:pt idx="15645">
                  <c:v>201.31300000000002</c:v>
                </c:pt>
                <c:pt idx="15646">
                  <c:v>201.43900000000002</c:v>
                </c:pt>
                <c:pt idx="15647">
                  <c:v>201.571</c:v>
                </c:pt>
                <c:pt idx="15648">
                  <c:v>201.70899999999997</c:v>
                </c:pt>
                <c:pt idx="15649">
                  <c:v>201.85200000000012</c:v>
                </c:pt>
                <c:pt idx="15650">
                  <c:v>202.00200000000001</c:v>
                </c:pt>
                <c:pt idx="15651">
                  <c:v>202.15700000000001</c:v>
                </c:pt>
                <c:pt idx="15652">
                  <c:v>202.31900000000002</c:v>
                </c:pt>
                <c:pt idx="15653">
                  <c:v>202.4860000000001</c:v>
                </c:pt>
                <c:pt idx="15654">
                  <c:v>202.65900000000002</c:v>
                </c:pt>
                <c:pt idx="15655">
                  <c:v>202.83800000000011</c:v>
                </c:pt>
                <c:pt idx="15656">
                  <c:v>203.024</c:v>
                </c:pt>
                <c:pt idx="15657">
                  <c:v>203.21499999999995</c:v>
                </c:pt>
                <c:pt idx="15658">
                  <c:v>203.41200000000001</c:v>
                </c:pt>
                <c:pt idx="15659">
                  <c:v>203.61599999999999</c:v>
                </c:pt>
                <c:pt idx="15660">
                  <c:v>203.82500000000007</c:v>
                </c:pt>
                <c:pt idx="15661">
                  <c:v>204.041</c:v>
                </c:pt>
                <c:pt idx="15662">
                  <c:v>204.262</c:v>
                </c:pt>
                <c:pt idx="15663">
                  <c:v>204.49</c:v>
                </c:pt>
                <c:pt idx="15664">
                  <c:v>204.72399999999999</c:v>
                </c:pt>
                <c:pt idx="15665">
                  <c:v>204.964</c:v>
                </c:pt>
                <c:pt idx="15666">
                  <c:v>205.21099999999998</c:v>
                </c:pt>
                <c:pt idx="15667">
                  <c:v>205.46300000000002</c:v>
                </c:pt>
                <c:pt idx="15668">
                  <c:v>205.72200000000001</c:v>
                </c:pt>
                <c:pt idx="15669">
                  <c:v>205.98700000000011</c:v>
                </c:pt>
                <c:pt idx="15670">
                  <c:v>206.25800000000001</c:v>
                </c:pt>
                <c:pt idx="15671">
                  <c:v>206.536</c:v>
                </c:pt>
                <c:pt idx="15672">
                  <c:v>206.81900000000002</c:v>
                </c:pt>
                <c:pt idx="15673">
                  <c:v>207.10900000000001</c:v>
                </c:pt>
                <c:pt idx="15674">
                  <c:v>207.40600000000001</c:v>
                </c:pt>
                <c:pt idx="15675">
                  <c:v>207.708</c:v>
                </c:pt>
                <c:pt idx="15676">
                  <c:v>208.017</c:v>
                </c:pt>
                <c:pt idx="15677">
                  <c:v>208.33200000000011</c:v>
                </c:pt>
                <c:pt idx="15678">
                  <c:v>208.654</c:v>
                </c:pt>
                <c:pt idx="15679">
                  <c:v>208.98100000000011</c:v>
                </c:pt>
                <c:pt idx="15680">
                  <c:v>209.316</c:v>
                </c:pt>
                <c:pt idx="15681">
                  <c:v>209.65600000000001</c:v>
                </c:pt>
                <c:pt idx="15682">
                  <c:v>210.00299999999999</c:v>
                </c:pt>
                <c:pt idx="15683">
                  <c:v>210.35600000000011</c:v>
                </c:pt>
                <c:pt idx="15684">
                  <c:v>210.71599999999998</c:v>
                </c:pt>
                <c:pt idx="15685">
                  <c:v>211.08200000000011</c:v>
                </c:pt>
                <c:pt idx="15686">
                  <c:v>211.45400000000001</c:v>
                </c:pt>
                <c:pt idx="15687">
                  <c:v>211.833</c:v>
                </c:pt>
                <c:pt idx="15688">
                  <c:v>212.21799999999999</c:v>
                </c:pt>
                <c:pt idx="15689">
                  <c:v>212.60900000000001</c:v>
                </c:pt>
                <c:pt idx="15690">
                  <c:v>213.00700000000001</c:v>
                </c:pt>
                <c:pt idx="15691">
                  <c:v>213.411</c:v>
                </c:pt>
                <c:pt idx="15692">
                  <c:v>213.82200000000012</c:v>
                </c:pt>
                <c:pt idx="15693">
                  <c:v>214.238</c:v>
                </c:pt>
                <c:pt idx="15694">
                  <c:v>214.66200000000001</c:v>
                </c:pt>
                <c:pt idx="15695">
                  <c:v>215.09100000000001</c:v>
                </c:pt>
                <c:pt idx="15696">
                  <c:v>215.52700000000004</c:v>
                </c:pt>
                <c:pt idx="15697">
                  <c:v>215.96900000000002</c:v>
                </c:pt>
                <c:pt idx="15698">
                  <c:v>216.41800000000001</c:v>
                </c:pt>
                <c:pt idx="15699">
                  <c:v>216.87300000000002</c:v>
                </c:pt>
                <c:pt idx="15700">
                  <c:v>217.334</c:v>
                </c:pt>
                <c:pt idx="15701">
                  <c:v>217.80200000000011</c:v>
                </c:pt>
                <c:pt idx="15702">
                  <c:v>218.27599999999998</c:v>
                </c:pt>
                <c:pt idx="15703">
                  <c:v>218.756</c:v>
                </c:pt>
                <c:pt idx="15704">
                  <c:v>219.24299999999999</c:v>
                </c:pt>
                <c:pt idx="15705">
                  <c:v>219.73599999999999</c:v>
                </c:pt>
                <c:pt idx="15706">
                  <c:v>220.23499999999999</c:v>
                </c:pt>
                <c:pt idx="15707">
                  <c:v>220.73999999999998</c:v>
                </c:pt>
                <c:pt idx="15708">
                  <c:v>221.25200000000001</c:v>
                </c:pt>
                <c:pt idx="15709">
                  <c:v>221.76999999999998</c:v>
                </c:pt>
                <c:pt idx="15710">
                  <c:v>222.29399999999998</c:v>
                </c:pt>
                <c:pt idx="15711">
                  <c:v>222.82500000000007</c:v>
                </c:pt>
                <c:pt idx="15712">
                  <c:v>223.3610000000001</c:v>
                </c:pt>
                <c:pt idx="15713">
                  <c:v>223.904</c:v>
                </c:pt>
                <c:pt idx="15714">
                  <c:v>224.453</c:v>
                </c:pt>
                <c:pt idx="15715">
                  <c:v>225.00800000000001</c:v>
                </c:pt>
                <c:pt idx="15716">
                  <c:v>225.56900000000002</c:v>
                </c:pt>
                <c:pt idx="15717">
                  <c:v>226.137</c:v>
                </c:pt>
                <c:pt idx="15718">
                  <c:v>226.70999999999998</c:v>
                </c:pt>
                <c:pt idx="15719">
                  <c:v>227.29</c:v>
                </c:pt>
                <c:pt idx="15720">
                  <c:v>227.875</c:v>
                </c:pt>
                <c:pt idx="15721">
                  <c:v>228.46700000000001</c:v>
                </c:pt>
                <c:pt idx="15722">
                  <c:v>229.06399999999999</c:v>
                </c:pt>
                <c:pt idx="15723">
                  <c:v>229.66800000000001</c:v>
                </c:pt>
                <c:pt idx="15724">
                  <c:v>230.27799999999999</c:v>
                </c:pt>
                <c:pt idx="15725">
                  <c:v>230.893</c:v>
                </c:pt>
                <c:pt idx="15726">
                  <c:v>231.51399999999998</c:v>
                </c:pt>
                <c:pt idx="15727">
                  <c:v>232.142</c:v>
                </c:pt>
                <c:pt idx="15728">
                  <c:v>232.77499999999998</c:v>
                </c:pt>
                <c:pt idx="15729">
                  <c:v>233.41399999999999</c:v>
                </c:pt>
                <c:pt idx="15730">
                  <c:v>234.059</c:v>
                </c:pt>
                <c:pt idx="15731">
                  <c:v>234.70899999999997</c:v>
                </c:pt>
                <c:pt idx="15732">
                  <c:v>235.36500000000001</c:v>
                </c:pt>
                <c:pt idx="15733">
                  <c:v>236.02700000000004</c:v>
                </c:pt>
                <c:pt idx="15734">
                  <c:v>236.69499999999999</c:v>
                </c:pt>
                <c:pt idx="15735">
                  <c:v>237.36800000000011</c:v>
                </c:pt>
                <c:pt idx="15736">
                  <c:v>238.047</c:v>
                </c:pt>
                <c:pt idx="15737">
                  <c:v>238.732</c:v>
                </c:pt>
                <c:pt idx="15738">
                  <c:v>239.42200000000011</c:v>
                </c:pt>
                <c:pt idx="15739">
                  <c:v>240.11699999999999</c:v>
                </c:pt>
                <c:pt idx="15740">
                  <c:v>240.81800000000001</c:v>
                </c:pt>
                <c:pt idx="15741">
                  <c:v>241.524</c:v>
                </c:pt>
                <c:pt idx="15742">
                  <c:v>242.23599999999999</c:v>
                </c:pt>
                <c:pt idx="15743">
                  <c:v>242.953</c:v>
                </c:pt>
                <c:pt idx="15744">
                  <c:v>243.67599999999999</c:v>
                </c:pt>
                <c:pt idx="15745">
                  <c:v>244.40300000000002</c:v>
                </c:pt>
                <c:pt idx="15746">
                  <c:v>245.136</c:v>
                </c:pt>
                <c:pt idx="15747">
                  <c:v>245.875</c:v>
                </c:pt>
                <c:pt idx="15748">
                  <c:v>246.61799999999999</c:v>
                </c:pt>
                <c:pt idx="15749">
                  <c:v>247.36600000000001</c:v>
                </c:pt>
                <c:pt idx="15750">
                  <c:v>248.12</c:v>
                </c:pt>
                <c:pt idx="15751">
                  <c:v>248.87800000000001</c:v>
                </c:pt>
                <c:pt idx="15752">
                  <c:v>249.642</c:v>
                </c:pt>
                <c:pt idx="15753">
                  <c:v>250.41</c:v>
                </c:pt>
                <c:pt idx="15754">
                  <c:v>251.18300000000002</c:v>
                </c:pt>
                <c:pt idx="15755">
                  <c:v>251.96100000000001</c:v>
                </c:pt>
                <c:pt idx="15756">
                  <c:v>252.74399999999989</c:v>
                </c:pt>
                <c:pt idx="15757">
                  <c:v>253.53200000000001</c:v>
                </c:pt>
                <c:pt idx="15758">
                  <c:v>254.32400000000001</c:v>
                </c:pt>
                <c:pt idx="15759">
                  <c:v>255.12100000000001</c:v>
                </c:pt>
                <c:pt idx="15760">
                  <c:v>255.923</c:v>
                </c:pt>
                <c:pt idx="15761">
                  <c:v>256.72899999999959</c:v>
                </c:pt>
                <c:pt idx="15762">
                  <c:v>257.53899999999965</c:v>
                </c:pt>
                <c:pt idx="15763">
                  <c:v>258.35399999999993</c:v>
                </c:pt>
                <c:pt idx="15764">
                  <c:v>259.17399999999975</c:v>
                </c:pt>
                <c:pt idx="15765">
                  <c:v>259.99699999999962</c:v>
                </c:pt>
                <c:pt idx="15766">
                  <c:v>260.82499999999999</c:v>
                </c:pt>
                <c:pt idx="15767">
                  <c:v>261.65699999999993</c:v>
                </c:pt>
                <c:pt idx="15768">
                  <c:v>262.49400000000003</c:v>
                </c:pt>
                <c:pt idx="15769">
                  <c:v>263.334</c:v>
                </c:pt>
                <c:pt idx="15770">
                  <c:v>264.17899999999975</c:v>
                </c:pt>
                <c:pt idx="15771">
                  <c:v>265.02699999999965</c:v>
                </c:pt>
                <c:pt idx="15772">
                  <c:v>265.88</c:v>
                </c:pt>
                <c:pt idx="15773">
                  <c:v>266.73599999999965</c:v>
                </c:pt>
                <c:pt idx="15774">
                  <c:v>267.59599999999978</c:v>
                </c:pt>
                <c:pt idx="15775">
                  <c:v>268.45999999999975</c:v>
                </c:pt>
                <c:pt idx="15776">
                  <c:v>269.327</c:v>
                </c:pt>
                <c:pt idx="15777">
                  <c:v>270.19900000000001</c:v>
                </c:pt>
                <c:pt idx="15778">
                  <c:v>271.07299999999975</c:v>
                </c:pt>
                <c:pt idx="15779">
                  <c:v>271.952</c:v>
                </c:pt>
                <c:pt idx="15780">
                  <c:v>272.83300000000003</c:v>
                </c:pt>
                <c:pt idx="15781">
                  <c:v>273.71799999999979</c:v>
                </c:pt>
                <c:pt idx="15782">
                  <c:v>274.60700000000008</c:v>
                </c:pt>
                <c:pt idx="15783">
                  <c:v>275.49899999999963</c:v>
                </c:pt>
                <c:pt idx="15784">
                  <c:v>276.39299999999974</c:v>
                </c:pt>
                <c:pt idx="15785">
                  <c:v>277.29199999999958</c:v>
                </c:pt>
                <c:pt idx="15786">
                  <c:v>278.19299999999993</c:v>
                </c:pt>
                <c:pt idx="15787">
                  <c:v>279.09699999999958</c:v>
                </c:pt>
                <c:pt idx="15788">
                  <c:v>280.00400000000002</c:v>
                </c:pt>
                <c:pt idx="15789">
                  <c:v>280.91399999999965</c:v>
                </c:pt>
                <c:pt idx="15790">
                  <c:v>281.82599999999979</c:v>
                </c:pt>
                <c:pt idx="15791">
                  <c:v>282.74200000000002</c:v>
                </c:pt>
                <c:pt idx="15792">
                  <c:v>283.66000000000008</c:v>
                </c:pt>
                <c:pt idx="15793">
                  <c:v>284.58099999999979</c:v>
                </c:pt>
                <c:pt idx="15794">
                  <c:v>285.50400000000002</c:v>
                </c:pt>
                <c:pt idx="15795">
                  <c:v>286.42899999999958</c:v>
                </c:pt>
                <c:pt idx="15796">
                  <c:v>287.358</c:v>
                </c:pt>
                <c:pt idx="15797">
                  <c:v>288.28799999999978</c:v>
                </c:pt>
                <c:pt idx="15798">
                  <c:v>289.22099999999978</c:v>
                </c:pt>
                <c:pt idx="15799">
                  <c:v>290.15499999999997</c:v>
                </c:pt>
                <c:pt idx="15800">
                  <c:v>291.09199999999959</c:v>
                </c:pt>
                <c:pt idx="15801">
                  <c:v>292.03099999999978</c:v>
                </c:pt>
                <c:pt idx="15802">
                  <c:v>292.97199999999958</c:v>
                </c:pt>
                <c:pt idx="15803">
                  <c:v>293.91499999999979</c:v>
                </c:pt>
                <c:pt idx="15804">
                  <c:v>294.86</c:v>
                </c:pt>
                <c:pt idx="15805">
                  <c:v>295.80599999999993</c:v>
                </c:pt>
                <c:pt idx="15806">
                  <c:v>296.755</c:v>
                </c:pt>
                <c:pt idx="15807">
                  <c:v>297.70400000000001</c:v>
                </c:pt>
                <c:pt idx="15808">
                  <c:v>298.65499999999997</c:v>
                </c:pt>
                <c:pt idx="15809">
                  <c:v>299.608</c:v>
                </c:pt>
                <c:pt idx="15810">
                  <c:v>300.56200000000001</c:v>
                </c:pt>
                <c:pt idx="15811">
                  <c:v>301.51799999999974</c:v>
                </c:pt>
                <c:pt idx="15812">
                  <c:v>302.47399999999965</c:v>
                </c:pt>
                <c:pt idx="15813">
                  <c:v>303.43199999999962</c:v>
                </c:pt>
                <c:pt idx="15814">
                  <c:v>304.39099999999979</c:v>
                </c:pt>
                <c:pt idx="15815">
                  <c:v>305.351</c:v>
                </c:pt>
                <c:pt idx="15816">
                  <c:v>306.31200000000001</c:v>
                </c:pt>
                <c:pt idx="15817">
                  <c:v>307.274</c:v>
                </c:pt>
                <c:pt idx="15818">
                  <c:v>308.23699999999963</c:v>
                </c:pt>
                <c:pt idx="15819">
                  <c:v>309.2</c:v>
                </c:pt>
                <c:pt idx="15820">
                  <c:v>310.16399999999999</c:v>
                </c:pt>
                <c:pt idx="15821">
                  <c:v>311.12799999999999</c:v>
                </c:pt>
                <c:pt idx="15822">
                  <c:v>312.09299999999979</c:v>
                </c:pt>
                <c:pt idx="15823">
                  <c:v>313.05900000000008</c:v>
                </c:pt>
                <c:pt idx="15824">
                  <c:v>314.024</c:v>
                </c:pt>
                <c:pt idx="15825">
                  <c:v>314.98999999999978</c:v>
                </c:pt>
                <c:pt idx="15826">
                  <c:v>315.95699999999965</c:v>
                </c:pt>
                <c:pt idx="15827">
                  <c:v>316.92299999999977</c:v>
                </c:pt>
                <c:pt idx="15828">
                  <c:v>317.88900000000001</c:v>
                </c:pt>
                <c:pt idx="15829">
                  <c:v>318.85599999999999</c:v>
                </c:pt>
                <c:pt idx="15830">
                  <c:v>319.822</c:v>
                </c:pt>
                <c:pt idx="15831">
                  <c:v>320.78799999999978</c:v>
                </c:pt>
                <c:pt idx="15832">
                  <c:v>321.75400000000002</c:v>
                </c:pt>
                <c:pt idx="15833">
                  <c:v>322.71899999999965</c:v>
                </c:pt>
                <c:pt idx="15834">
                  <c:v>323.68400000000008</c:v>
                </c:pt>
                <c:pt idx="15835">
                  <c:v>324.64900000000023</c:v>
                </c:pt>
                <c:pt idx="15836">
                  <c:v>325.613</c:v>
                </c:pt>
                <c:pt idx="15837">
                  <c:v>326.57599999999979</c:v>
                </c:pt>
                <c:pt idx="15838">
                  <c:v>327.53899999999965</c:v>
                </c:pt>
                <c:pt idx="15839">
                  <c:v>328.50099999999975</c:v>
                </c:pt>
                <c:pt idx="15840">
                  <c:v>329.46199999999965</c:v>
                </c:pt>
                <c:pt idx="15841">
                  <c:v>330.42200000000003</c:v>
                </c:pt>
                <c:pt idx="15842">
                  <c:v>331.38099999999974</c:v>
                </c:pt>
                <c:pt idx="15843">
                  <c:v>332.339</c:v>
                </c:pt>
                <c:pt idx="15844">
                  <c:v>333.29599999999965</c:v>
                </c:pt>
                <c:pt idx="15845">
                  <c:v>334.25099999999975</c:v>
                </c:pt>
                <c:pt idx="15846">
                  <c:v>335.20499999999993</c:v>
                </c:pt>
                <c:pt idx="15847">
                  <c:v>336.15800000000002</c:v>
                </c:pt>
                <c:pt idx="15848">
                  <c:v>337.11</c:v>
                </c:pt>
                <c:pt idx="15849">
                  <c:v>338.05900000000008</c:v>
                </c:pt>
                <c:pt idx="15850">
                  <c:v>339.00799999999975</c:v>
                </c:pt>
                <c:pt idx="15851">
                  <c:v>339.95400000000001</c:v>
                </c:pt>
                <c:pt idx="15852">
                  <c:v>340.899</c:v>
                </c:pt>
                <c:pt idx="15853">
                  <c:v>341.84199999999993</c:v>
                </c:pt>
                <c:pt idx="15854">
                  <c:v>342.78299999999979</c:v>
                </c:pt>
                <c:pt idx="15855">
                  <c:v>343.72199999999958</c:v>
                </c:pt>
                <c:pt idx="15856">
                  <c:v>344.65899999999999</c:v>
                </c:pt>
                <c:pt idx="15857">
                  <c:v>345.59399999999965</c:v>
                </c:pt>
                <c:pt idx="15858">
                  <c:v>346.52699999999965</c:v>
                </c:pt>
                <c:pt idx="15859">
                  <c:v>347.45800000000003</c:v>
                </c:pt>
                <c:pt idx="15860">
                  <c:v>348.3859999999998</c:v>
                </c:pt>
                <c:pt idx="15861">
                  <c:v>349.31200000000001</c:v>
                </c:pt>
                <c:pt idx="15862">
                  <c:v>350.23499999999979</c:v>
                </c:pt>
                <c:pt idx="15863">
                  <c:v>351.15499999999997</c:v>
                </c:pt>
                <c:pt idx="15864">
                  <c:v>352.07400000000001</c:v>
                </c:pt>
                <c:pt idx="15865">
                  <c:v>352.98899999999958</c:v>
                </c:pt>
                <c:pt idx="15866">
                  <c:v>353.90199999999965</c:v>
                </c:pt>
                <c:pt idx="15867">
                  <c:v>354.81200000000001</c:v>
                </c:pt>
                <c:pt idx="15868">
                  <c:v>355.71899999999965</c:v>
                </c:pt>
                <c:pt idx="15869">
                  <c:v>356.62299999999999</c:v>
                </c:pt>
                <c:pt idx="15870">
                  <c:v>357.524</c:v>
                </c:pt>
                <c:pt idx="15871">
                  <c:v>358.42200000000003</c:v>
                </c:pt>
                <c:pt idx="15872">
                  <c:v>359.31599999999975</c:v>
                </c:pt>
                <c:pt idx="15873">
                  <c:v>360.20800000000003</c:v>
                </c:pt>
                <c:pt idx="15874">
                  <c:v>361.09599999999978</c:v>
                </c:pt>
                <c:pt idx="15875">
                  <c:v>361.98099999999965</c:v>
                </c:pt>
                <c:pt idx="15876">
                  <c:v>362.86200000000002</c:v>
                </c:pt>
                <c:pt idx="15877">
                  <c:v>363.74</c:v>
                </c:pt>
                <c:pt idx="15878">
                  <c:v>364.61500000000001</c:v>
                </c:pt>
                <c:pt idx="15879">
                  <c:v>365.48599999999965</c:v>
                </c:pt>
                <c:pt idx="15880">
                  <c:v>366.35300000000001</c:v>
                </c:pt>
                <c:pt idx="15881">
                  <c:v>367.21599999999978</c:v>
                </c:pt>
                <c:pt idx="15882">
                  <c:v>368.07599999999979</c:v>
                </c:pt>
                <c:pt idx="15883">
                  <c:v>368.93099999999959</c:v>
                </c:pt>
                <c:pt idx="15884">
                  <c:v>369.78299999999979</c:v>
                </c:pt>
                <c:pt idx="15885">
                  <c:v>370.63099999999974</c:v>
                </c:pt>
                <c:pt idx="15886">
                  <c:v>371.4749999999998</c:v>
                </c:pt>
                <c:pt idx="15887">
                  <c:v>372.31400000000002</c:v>
                </c:pt>
                <c:pt idx="15888">
                  <c:v>373.1500000000002</c:v>
                </c:pt>
                <c:pt idx="15889">
                  <c:v>373.98099999999965</c:v>
                </c:pt>
                <c:pt idx="15890">
                  <c:v>374.80799999999999</c:v>
                </c:pt>
                <c:pt idx="15891">
                  <c:v>375.63099999999974</c:v>
                </c:pt>
                <c:pt idx="15892">
                  <c:v>376.44900000000001</c:v>
                </c:pt>
                <c:pt idx="15893">
                  <c:v>377.26299999999975</c:v>
                </c:pt>
                <c:pt idx="15894">
                  <c:v>378.072</c:v>
                </c:pt>
                <c:pt idx="15895">
                  <c:v>378.87700000000001</c:v>
                </c:pt>
                <c:pt idx="15896">
                  <c:v>379.67700000000002</c:v>
                </c:pt>
                <c:pt idx="15897">
                  <c:v>380.47199999999958</c:v>
                </c:pt>
                <c:pt idx="15898">
                  <c:v>381.26299999999975</c:v>
                </c:pt>
                <c:pt idx="15899">
                  <c:v>382.04899999999975</c:v>
                </c:pt>
                <c:pt idx="15900">
                  <c:v>382.83</c:v>
                </c:pt>
                <c:pt idx="15901">
                  <c:v>383.60599999999999</c:v>
                </c:pt>
                <c:pt idx="15902">
                  <c:v>384.37700000000001</c:v>
                </c:pt>
                <c:pt idx="15903">
                  <c:v>385.14400000000023</c:v>
                </c:pt>
                <c:pt idx="15904">
                  <c:v>385.90499999999975</c:v>
                </c:pt>
                <c:pt idx="15905">
                  <c:v>386.661</c:v>
                </c:pt>
                <c:pt idx="15906">
                  <c:v>387.41199999999958</c:v>
                </c:pt>
                <c:pt idx="15907">
                  <c:v>388.15800000000002</c:v>
                </c:pt>
                <c:pt idx="15908">
                  <c:v>388.8979999999998</c:v>
                </c:pt>
                <c:pt idx="15909">
                  <c:v>389.63299999999975</c:v>
                </c:pt>
                <c:pt idx="15910">
                  <c:v>390.363</c:v>
                </c:pt>
                <c:pt idx="15911">
                  <c:v>391.08799999999979</c:v>
                </c:pt>
                <c:pt idx="15912">
                  <c:v>391.80700000000002</c:v>
                </c:pt>
                <c:pt idx="15913">
                  <c:v>392.52099999999979</c:v>
                </c:pt>
                <c:pt idx="15914">
                  <c:v>393.22899999999959</c:v>
                </c:pt>
                <c:pt idx="15915">
                  <c:v>393.93199999999962</c:v>
                </c:pt>
                <c:pt idx="15916">
                  <c:v>394.62900000000002</c:v>
                </c:pt>
                <c:pt idx="15917">
                  <c:v>395.32</c:v>
                </c:pt>
                <c:pt idx="15918">
                  <c:v>396.00599999999974</c:v>
                </c:pt>
                <c:pt idx="15919">
                  <c:v>396.68599999999975</c:v>
                </c:pt>
                <c:pt idx="15920">
                  <c:v>397.36099999999999</c:v>
                </c:pt>
                <c:pt idx="15921">
                  <c:v>398.029</c:v>
                </c:pt>
                <c:pt idx="15922">
                  <c:v>398.69200000000001</c:v>
                </c:pt>
                <c:pt idx="15923">
                  <c:v>399.34899999999999</c:v>
                </c:pt>
                <c:pt idx="15924">
                  <c:v>399.99899999999963</c:v>
                </c:pt>
                <c:pt idx="15925">
                  <c:v>400.64400000000023</c:v>
                </c:pt>
                <c:pt idx="15926">
                  <c:v>401.28299999999979</c:v>
                </c:pt>
                <c:pt idx="15927">
                  <c:v>401.91599999999966</c:v>
                </c:pt>
                <c:pt idx="15928">
                  <c:v>402.54300000000001</c:v>
                </c:pt>
                <c:pt idx="15929">
                  <c:v>403.16399999999999</c:v>
                </c:pt>
                <c:pt idx="15930">
                  <c:v>403.779</c:v>
                </c:pt>
                <c:pt idx="15931">
                  <c:v>404.387</c:v>
                </c:pt>
                <c:pt idx="15932">
                  <c:v>404.98999999999978</c:v>
                </c:pt>
                <c:pt idx="15933">
                  <c:v>405.58599999999979</c:v>
                </c:pt>
                <c:pt idx="15934">
                  <c:v>406.17599999999999</c:v>
                </c:pt>
                <c:pt idx="15935">
                  <c:v>406.76</c:v>
                </c:pt>
                <c:pt idx="15936">
                  <c:v>407.33699999999965</c:v>
                </c:pt>
                <c:pt idx="15937">
                  <c:v>407.90799999999979</c:v>
                </c:pt>
                <c:pt idx="15938">
                  <c:v>408.47299999999979</c:v>
                </c:pt>
                <c:pt idx="15939">
                  <c:v>409.03099999999978</c:v>
                </c:pt>
                <c:pt idx="15940">
                  <c:v>409.58300000000003</c:v>
                </c:pt>
                <c:pt idx="15941">
                  <c:v>410.12900000000002</c:v>
                </c:pt>
                <c:pt idx="15942">
                  <c:v>410.66800000000001</c:v>
                </c:pt>
                <c:pt idx="15943">
                  <c:v>411.2</c:v>
                </c:pt>
                <c:pt idx="15944">
                  <c:v>411.72599999999977</c:v>
                </c:pt>
                <c:pt idx="15945">
                  <c:v>412.24599999999975</c:v>
                </c:pt>
                <c:pt idx="15946">
                  <c:v>412.75900000000001</c:v>
                </c:pt>
                <c:pt idx="15947">
                  <c:v>413.26499999999999</c:v>
                </c:pt>
                <c:pt idx="15948">
                  <c:v>413.76499999999999</c:v>
                </c:pt>
                <c:pt idx="15949">
                  <c:v>414.25799999999975</c:v>
                </c:pt>
                <c:pt idx="15950">
                  <c:v>414.745</c:v>
                </c:pt>
                <c:pt idx="15951">
                  <c:v>415.2249999999998</c:v>
                </c:pt>
                <c:pt idx="15952">
                  <c:v>415.69799999999975</c:v>
                </c:pt>
                <c:pt idx="15953">
                  <c:v>416.16500000000002</c:v>
                </c:pt>
                <c:pt idx="15954">
                  <c:v>416.62400000000002</c:v>
                </c:pt>
                <c:pt idx="15955">
                  <c:v>417.077</c:v>
                </c:pt>
                <c:pt idx="15956">
                  <c:v>417.524</c:v>
                </c:pt>
                <c:pt idx="15957">
                  <c:v>417.96299999999979</c:v>
                </c:pt>
                <c:pt idx="15958">
                  <c:v>418.39599999999979</c:v>
                </c:pt>
                <c:pt idx="15959">
                  <c:v>418.822</c:v>
                </c:pt>
                <c:pt idx="15960">
                  <c:v>419.24200000000002</c:v>
                </c:pt>
                <c:pt idx="15961">
                  <c:v>419.65400000000022</c:v>
                </c:pt>
                <c:pt idx="15962">
                  <c:v>420.06</c:v>
                </c:pt>
                <c:pt idx="15963">
                  <c:v>420.459</c:v>
                </c:pt>
                <c:pt idx="15964">
                  <c:v>420.851</c:v>
                </c:pt>
                <c:pt idx="15965">
                  <c:v>421.23599999999965</c:v>
                </c:pt>
                <c:pt idx="15966">
                  <c:v>421.61399999999975</c:v>
                </c:pt>
                <c:pt idx="15967">
                  <c:v>421.98599999999965</c:v>
                </c:pt>
                <c:pt idx="15968">
                  <c:v>422.35</c:v>
                </c:pt>
                <c:pt idx="15969">
                  <c:v>422.70800000000003</c:v>
                </c:pt>
                <c:pt idx="15970">
                  <c:v>423.05900000000008</c:v>
                </c:pt>
                <c:pt idx="15971">
                  <c:v>423.40199999999965</c:v>
                </c:pt>
                <c:pt idx="15972">
                  <c:v>423.73899999999958</c:v>
                </c:pt>
                <c:pt idx="15973">
                  <c:v>424.06900000000002</c:v>
                </c:pt>
                <c:pt idx="15974">
                  <c:v>424.39299999999974</c:v>
                </c:pt>
                <c:pt idx="15975">
                  <c:v>424.709</c:v>
                </c:pt>
                <c:pt idx="15976">
                  <c:v>425.01799999999974</c:v>
                </c:pt>
                <c:pt idx="15977">
                  <c:v>425.32100000000003</c:v>
                </c:pt>
                <c:pt idx="15978">
                  <c:v>425.61599999999999</c:v>
                </c:pt>
                <c:pt idx="15979">
                  <c:v>425.90499999999975</c:v>
                </c:pt>
                <c:pt idx="15980">
                  <c:v>426.18599999999975</c:v>
                </c:pt>
                <c:pt idx="15981">
                  <c:v>426.46099999999979</c:v>
                </c:pt>
                <c:pt idx="15982">
                  <c:v>426.72899999999959</c:v>
                </c:pt>
                <c:pt idx="15983">
                  <c:v>426.98899999999958</c:v>
                </c:pt>
                <c:pt idx="15984">
                  <c:v>427.24299999999999</c:v>
                </c:pt>
                <c:pt idx="15985">
                  <c:v>427.48999999999978</c:v>
                </c:pt>
                <c:pt idx="15986">
                  <c:v>427.72999999999979</c:v>
                </c:pt>
                <c:pt idx="15987">
                  <c:v>427.96299999999979</c:v>
                </c:pt>
                <c:pt idx="15988">
                  <c:v>428.19</c:v>
                </c:pt>
                <c:pt idx="15989">
                  <c:v>428.40899999999965</c:v>
                </c:pt>
                <c:pt idx="15990">
                  <c:v>428.62099999999975</c:v>
                </c:pt>
                <c:pt idx="15991">
                  <c:v>428.827</c:v>
                </c:pt>
                <c:pt idx="15992">
                  <c:v>429.02499999999975</c:v>
                </c:pt>
                <c:pt idx="15993">
                  <c:v>429.21699999999959</c:v>
                </c:pt>
                <c:pt idx="15994">
                  <c:v>429.40199999999965</c:v>
                </c:pt>
                <c:pt idx="15995">
                  <c:v>429.57900000000001</c:v>
                </c:pt>
                <c:pt idx="15996">
                  <c:v>429.75</c:v>
                </c:pt>
                <c:pt idx="15997">
                  <c:v>429.91499999999979</c:v>
                </c:pt>
                <c:pt idx="15998">
                  <c:v>430.072</c:v>
                </c:pt>
                <c:pt idx="15999">
                  <c:v>430.22199999999958</c:v>
                </c:pt>
                <c:pt idx="16000">
                  <c:v>430.36599999999999</c:v>
                </c:pt>
                <c:pt idx="16001">
                  <c:v>430.50200000000001</c:v>
                </c:pt>
                <c:pt idx="16002">
                  <c:v>430.63200000000001</c:v>
                </c:pt>
                <c:pt idx="16003">
                  <c:v>430.755</c:v>
                </c:pt>
                <c:pt idx="16004">
                  <c:v>430.87200000000001</c:v>
                </c:pt>
                <c:pt idx="16005">
                  <c:v>430.98099999999965</c:v>
                </c:pt>
                <c:pt idx="16006">
                  <c:v>431.084</c:v>
                </c:pt>
                <c:pt idx="16007">
                  <c:v>431.18</c:v>
                </c:pt>
                <c:pt idx="16008">
                  <c:v>431.26900000000001</c:v>
                </c:pt>
                <c:pt idx="16009">
                  <c:v>431.351</c:v>
                </c:pt>
                <c:pt idx="16010">
                  <c:v>431.42699999999962</c:v>
                </c:pt>
                <c:pt idx="16011">
                  <c:v>431.49499999999978</c:v>
                </c:pt>
                <c:pt idx="16012">
                  <c:v>431.55799999999999</c:v>
                </c:pt>
                <c:pt idx="16013">
                  <c:v>431.613</c:v>
                </c:pt>
                <c:pt idx="16014">
                  <c:v>431.66199999999975</c:v>
                </c:pt>
                <c:pt idx="16015">
                  <c:v>431.70400000000001</c:v>
                </c:pt>
                <c:pt idx="16016">
                  <c:v>431.73899999999958</c:v>
                </c:pt>
                <c:pt idx="16017">
                  <c:v>431.76799999999974</c:v>
                </c:pt>
                <c:pt idx="16018">
                  <c:v>431.78999999999979</c:v>
                </c:pt>
                <c:pt idx="16019">
                  <c:v>431.80599999999993</c:v>
                </c:pt>
                <c:pt idx="16020">
                  <c:v>431.815</c:v>
                </c:pt>
                <c:pt idx="16021">
                  <c:v>431.81700000000001</c:v>
                </c:pt>
                <c:pt idx="16022">
                  <c:v>431.81299999999999</c:v>
                </c:pt>
                <c:pt idx="16023">
                  <c:v>431.80200000000002</c:v>
                </c:pt>
                <c:pt idx="16024">
                  <c:v>431.78500000000003</c:v>
                </c:pt>
                <c:pt idx="16025">
                  <c:v>431.7609999999998</c:v>
                </c:pt>
                <c:pt idx="16026">
                  <c:v>431.72999999999979</c:v>
                </c:pt>
                <c:pt idx="16027">
                  <c:v>431.69299999999993</c:v>
                </c:pt>
                <c:pt idx="16028">
                  <c:v>431.6500000000002</c:v>
                </c:pt>
                <c:pt idx="16029">
                  <c:v>431.6</c:v>
                </c:pt>
                <c:pt idx="16030">
                  <c:v>431.54399999999993</c:v>
                </c:pt>
                <c:pt idx="16031">
                  <c:v>431.48099999999965</c:v>
                </c:pt>
                <c:pt idx="16032">
                  <c:v>431.41299999999978</c:v>
                </c:pt>
                <c:pt idx="16033">
                  <c:v>431.33699999999965</c:v>
                </c:pt>
                <c:pt idx="16034">
                  <c:v>431.255</c:v>
                </c:pt>
                <c:pt idx="16035">
                  <c:v>431.16699999999975</c:v>
                </c:pt>
                <c:pt idx="16036">
                  <c:v>431.07299999999975</c:v>
                </c:pt>
                <c:pt idx="16037">
                  <c:v>430.97199999999958</c:v>
                </c:pt>
                <c:pt idx="16038">
                  <c:v>430.86500000000001</c:v>
                </c:pt>
                <c:pt idx="16039">
                  <c:v>430.75200000000001</c:v>
                </c:pt>
                <c:pt idx="16040">
                  <c:v>430.63299999999975</c:v>
                </c:pt>
                <c:pt idx="16041">
                  <c:v>430.50700000000001</c:v>
                </c:pt>
                <c:pt idx="16042">
                  <c:v>430.375</c:v>
                </c:pt>
                <c:pt idx="16043">
                  <c:v>430.23699999999963</c:v>
                </c:pt>
                <c:pt idx="16044">
                  <c:v>430.09299999999979</c:v>
                </c:pt>
                <c:pt idx="16045">
                  <c:v>429.94200000000001</c:v>
                </c:pt>
                <c:pt idx="16046">
                  <c:v>429.78599999999977</c:v>
                </c:pt>
                <c:pt idx="16047">
                  <c:v>429.62299999999999</c:v>
                </c:pt>
                <c:pt idx="16048">
                  <c:v>429.45499999999993</c:v>
                </c:pt>
                <c:pt idx="16049">
                  <c:v>429.28</c:v>
                </c:pt>
                <c:pt idx="16050">
                  <c:v>429.09899999999965</c:v>
                </c:pt>
                <c:pt idx="16051">
                  <c:v>428.91299999999978</c:v>
                </c:pt>
                <c:pt idx="16052">
                  <c:v>428.7199999999998</c:v>
                </c:pt>
                <c:pt idx="16053">
                  <c:v>428.52099999999979</c:v>
                </c:pt>
                <c:pt idx="16054">
                  <c:v>428.31700000000001</c:v>
                </c:pt>
                <c:pt idx="16055">
                  <c:v>428.10599999999999</c:v>
                </c:pt>
                <c:pt idx="16056">
                  <c:v>427.89</c:v>
                </c:pt>
                <c:pt idx="16057">
                  <c:v>427.66699999999975</c:v>
                </c:pt>
                <c:pt idx="16058">
                  <c:v>427.43899999999962</c:v>
                </c:pt>
                <c:pt idx="16059">
                  <c:v>427.20499999999993</c:v>
                </c:pt>
                <c:pt idx="16060">
                  <c:v>426.96499999999975</c:v>
                </c:pt>
                <c:pt idx="16061">
                  <c:v>426.7199999999998</c:v>
                </c:pt>
                <c:pt idx="16062">
                  <c:v>426.46799999999979</c:v>
                </c:pt>
                <c:pt idx="16063">
                  <c:v>426.21099999999979</c:v>
                </c:pt>
                <c:pt idx="16064">
                  <c:v>425.94799999999975</c:v>
                </c:pt>
                <c:pt idx="16065">
                  <c:v>425.68</c:v>
                </c:pt>
                <c:pt idx="16066">
                  <c:v>425.40499999999975</c:v>
                </c:pt>
                <c:pt idx="16067">
                  <c:v>425.125</c:v>
                </c:pt>
                <c:pt idx="16068">
                  <c:v>424.8400000000002</c:v>
                </c:pt>
                <c:pt idx="16069">
                  <c:v>424.54899999999975</c:v>
                </c:pt>
                <c:pt idx="16070">
                  <c:v>424.25200000000001</c:v>
                </c:pt>
                <c:pt idx="16071">
                  <c:v>423.95</c:v>
                </c:pt>
                <c:pt idx="16072">
                  <c:v>423.64200000000022</c:v>
                </c:pt>
                <c:pt idx="16073">
                  <c:v>423.32900000000001</c:v>
                </c:pt>
                <c:pt idx="16074">
                  <c:v>423.01</c:v>
                </c:pt>
                <c:pt idx="16075">
                  <c:v>422.685</c:v>
                </c:pt>
                <c:pt idx="16076">
                  <c:v>422.35599999999999</c:v>
                </c:pt>
                <c:pt idx="16077">
                  <c:v>422.02</c:v>
                </c:pt>
                <c:pt idx="16078">
                  <c:v>421.68</c:v>
                </c:pt>
                <c:pt idx="16079">
                  <c:v>421.334</c:v>
                </c:pt>
                <c:pt idx="16080">
                  <c:v>420.98200000000003</c:v>
                </c:pt>
                <c:pt idx="16081">
                  <c:v>420.62599999999975</c:v>
                </c:pt>
                <c:pt idx="16082">
                  <c:v>420.26400000000001</c:v>
                </c:pt>
                <c:pt idx="16083">
                  <c:v>419.89599999999979</c:v>
                </c:pt>
                <c:pt idx="16084">
                  <c:v>419.524</c:v>
                </c:pt>
                <c:pt idx="16085">
                  <c:v>419.14600000000002</c:v>
                </c:pt>
                <c:pt idx="16086">
                  <c:v>418.76299999999975</c:v>
                </c:pt>
                <c:pt idx="16087">
                  <c:v>418.37400000000002</c:v>
                </c:pt>
                <c:pt idx="16088">
                  <c:v>417.98099999999965</c:v>
                </c:pt>
                <c:pt idx="16089">
                  <c:v>417.58199999999965</c:v>
                </c:pt>
                <c:pt idx="16090">
                  <c:v>417.178</c:v>
                </c:pt>
                <c:pt idx="16091">
                  <c:v>416.77</c:v>
                </c:pt>
                <c:pt idx="16092">
                  <c:v>416.35500000000002</c:v>
                </c:pt>
                <c:pt idx="16093">
                  <c:v>415.93599999999958</c:v>
                </c:pt>
                <c:pt idx="16094">
                  <c:v>415.512</c:v>
                </c:pt>
                <c:pt idx="16095">
                  <c:v>415.08300000000003</c:v>
                </c:pt>
                <c:pt idx="16096">
                  <c:v>414.64900000000023</c:v>
                </c:pt>
                <c:pt idx="16097">
                  <c:v>414.21</c:v>
                </c:pt>
                <c:pt idx="16098">
                  <c:v>413.76499999999999</c:v>
                </c:pt>
                <c:pt idx="16099">
                  <c:v>413.31599999999975</c:v>
                </c:pt>
                <c:pt idx="16100">
                  <c:v>412.86200000000002</c:v>
                </c:pt>
                <c:pt idx="16101">
                  <c:v>412.40299999999979</c:v>
                </c:pt>
                <c:pt idx="16102">
                  <c:v>411.93899999999962</c:v>
                </c:pt>
                <c:pt idx="16103">
                  <c:v>411.47099999999978</c:v>
                </c:pt>
                <c:pt idx="16104">
                  <c:v>410.99699999999962</c:v>
                </c:pt>
                <c:pt idx="16105">
                  <c:v>410.51900000000001</c:v>
                </c:pt>
                <c:pt idx="16106">
                  <c:v>410.03500000000003</c:v>
                </c:pt>
                <c:pt idx="16107">
                  <c:v>409.548</c:v>
                </c:pt>
                <c:pt idx="16108">
                  <c:v>409.05500000000001</c:v>
                </c:pt>
                <c:pt idx="16109">
                  <c:v>408.55700000000002</c:v>
                </c:pt>
                <c:pt idx="16110">
                  <c:v>408.05500000000001</c:v>
                </c:pt>
                <c:pt idx="16111">
                  <c:v>407.548</c:v>
                </c:pt>
                <c:pt idx="16112">
                  <c:v>407.03699999999958</c:v>
                </c:pt>
                <c:pt idx="16113">
                  <c:v>406.52</c:v>
                </c:pt>
                <c:pt idx="16114">
                  <c:v>405.99899999999963</c:v>
                </c:pt>
                <c:pt idx="16115">
                  <c:v>405.47399999999965</c:v>
                </c:pt>
                <c:pt idx="16116">
                  <c:v>404.94400000000002</c:v>
                </c:pt>
                <c:pt idx="16117">
                  <c:v>404.40899999999965</c:v>
                </c:pt>
                <c:pt idx="16118">
                  <c:v>403.87</c:v>
                </c:pt>
                <c:pt idx="16119">
                  <c:v>403.32599999999979</c:v>
                </c:pt>
                <c:pt idx="16120">
                  <c:v>402.77699999999965</c:v>
                </c:pt>
                <c:pt idx="16121">
                  <c:v>402.2249999999998</c:v>
                </c:pt>
                <c:pt idx="16122">
                  <c:v>401.66699999999975</c:v>
                </c:pt>
                <c:pt idx="16123">
                  <c:v>401.10500000000002</c:v>
                </c:pt>
                <c:pt idx="16124">
                  <c:v>400.53899999999965</c:v>
                </c:pt>
                <c:pt idx="16125">
                  <c:v>399.96799999999979</c:v>
                </c:pt>
                <c:pt idx="16126">
                  <c:v>399.39299999999974</c:v>
                </c:pt>
                <c:pt idx="16127">
                  <c:v>398.81400000000002</c:v>
                </c:pt>
                <c:pt idx="16128">
                  <c:v>398.22999999999979</c:v>
                </c:pt>
                <c:pt idx="16129">
                  <c:v>397.64200000000022</c:v>
                </c:pt>
                <c:pt idx="16130">
                  <c:v>397.04899999999975</c:v>
                </c:pt>
                <c:pt idx="16131">
                  <c:v>396.452</c:v>
                </c:pt>
                <c:pt idx="16132">
                  <c:v>395.851</c:v>
                </c:pt>
                <c:pt idx="16133">
                  <c:v>395.24599999999975</c:v>
                </c:pt>
                <c:pt idx="16134">
                  <c:v>394.6359999999998</c:v>
                </c:pt>
                <c:pt idx="16135">
                  <c:v>394.02199999999965</c:v>
                </c:pt>
                <c:pt idx="16136">
                  <c:v>393.404</c:v>
                </c:pt>
                <c:pt idx="16137">
                  <c:v>392.78199999999958</c:v>
                </c:pt>
                <c:pt idx="16138">
                  <c:v>392.15499999999997</c:v>
                </c:pt>
                <c:pt idx="16139">
                  <c:v>391.524</c:v>
                </c:pt>
                <c:pt idx="16140">
                  <c:v>390.89</c:v>
                </c:pt>
                <c:pt idx="16141">
                  <c:v>390.25</c:v>
                </c:pt>
                <c:pt idx="16142">
                  <c:v>389.60700000000008</c:v>
                </c:pt>
                <c:pt idx="16143">
                  <c:v>388.96</c:v>
                </c:pt>
                <c:pt idx="16144">
                  <c:v>388.30900000000008</c:v>
                </c:pt>
                <c:pt idx="16145">
                  <c:v>387.65400000000022</c:v>
                </c:pt>
                <c:pt idx="16146">
                  <c:v>386.99400000000003</c:v>
                </c:pt>
                <c:pt idx="16147">
                  <c:v>386.33099999999979</c:v>
                </c:pt>
                <c:pt idx="16148">
                  <c:v>385.66300000000001</c:v>
                </c:pt>
                <c:pt idx="16149">
                  <c:v>384.99199999999962</c:v>
                </c:pt>
                <c:pt idx="16150">
                  <c:v>384.31700000000001</c:v>
                </c:pt>
                <c:pt idx="16151">
                  <c:v>383.637</c:v>
                </c:pt>
                <c:pt idx="16152">
                  <c:v>382.95400000000001</c:v>
                </c:pt>
                <c:pt idx="16153">
                  <c:v>382.267</c:v>
                </c:pt>
                <c:pt idx="16154">
                  <c:v>381.57599999999979</c:v>
                </c:pt>
                <c:pt idx="16155">
                  <c:v>380.88099999999974</c:v>
                </c:pt>
                <c:pt idx="16156">
                  <c:v>380.18200000000002</c:v>
                </c:pt>
                <c:pt idx="16157">
                  <c:v>379.47899999999959</c:v>
                </c:pt>
                <c:pt idx="16158">
                  <c:v>378.7729999999998</c:v>
                </c:pt>
                <c:pt idx="16159">
                  <c:v>378.06200000000001</c:v>
                </c:pt>
                <c:pt idx="16160">
                  <c:v>377.34800000000001</c:v>
                </c:pt>
                <c:pt idx="16161">
                  <c:v>376.63</c:v>
                </c:pt>
                <c:pt idx="16162">
                  <c:v>375.90899999999965</c:v>
                </c:pt>
                <c:pt idx="16163">
                  <c:v>375.18299999999999</c:v>
                </c:pt>
                <c:pt idx="16164">
                  <c:v>374.45400000000001</c:v>
                </c:pt>
                <c:pt idx="16165">
                  <c:v>373.72099999999978</c:v>
                </c:pt>
                <c:pt idx="16166">
                  <c:v>372.98499999999979</c:v>
                </c:pt>
                <c:pt idx="16167">
                  <c:v>372.24400000000026</c:v>
                </c:pt>
                <c:pt idx="16168">
                  <c:v>371.50099999999975</c:v>
                </c:pt>
                <c:pt idx="16169">
                  <c:v>370.75299999999999</c:v>
                </c:pt>
                <c:pt idx="16170">
                  <c:v>370.00200000000001</c:v>
                </c:pt>
                <c:pt idx="16171">
                  <c:v>369.24700000000001</c:v>
                </c:pt>
                <c:pt idx="16172">
                  <c:v>368.48899999999958</c:v>
                </c:pt>
                <c:pt idx="16173">
                  <c:v>367.72699999999958</c:v>
                </c:pt>
                <c:pt idx="16174">
                  <c:v>366.96199999999965</c:v>
                </c:pt>
                <c:pt idx="16175">
                  <c:v>366.19299999999993</c:v>
                </c:pt>
                <c:pt idx="16176">
                  <c:v>365.41999999999979</c:v>
                </c:pt>
                <c:pt idx="16177">
                  <c:v>364.64400000000023</c:v>
                </c:pt>
                <c:pt idx="16178">
                  <c:v>363.86500000000001</c:v>
                </c:pt>
                <c:pt idx="16179">
                  <c:v>363.08199999999965</c:v>
                </c:pt>
                <c:pt idx="16180">
                  <c:v>362.29599999999965</c:v>
                </c:pt>
                <c:pt idx="16181">
                  <c:v>361.50599999999974</c:v>
                </c:pt>
                <c:pt idx="16182">
                  <c:v>360.71299999999979</c:v>
                </c:pt>
                <c:pt idx="16183">
                  <c:v>359.91699999999958</c:v>
                </c:pt>
                <c:pt idx="16184">
                  <c:v>359.11700000000002</c:v>
                </c:pt>
                <c:pt idx="16185">
                  <c:v>358.31400000000002</c:v>
                </c:pt>
                <c:pt idx="16186">
                  <c:v>357.50700000000001</c:v>
                </c:pt>
                <c:pt idx="16187">
                  <c:v>356.697</c:v>
                </c:pt>
                <c:pt idx="16188">
                  <c:v>355.88400000000001</c:v>
                </c:pt>
                <c:pt idx="16189">
                  <c:v>355.06799999999993</c:v>
                </c:pt>
                <c:pt idx="16190">
                  <c:v>354.24799999999999</c:v>
                </c:pt>
                <c:pt idx="16191">
                  <c:v>353.42499999999978</c:v>
                </c:pt>
                <c:pt idx="16192">
                  <c:v>352.59899999999965</c:v>
                </c:pt>
                <c:pt idx="16193">
                  <c:v>351.77</c:v>
                </c:pt>
                <c:pt idx="16194">
                  <c:v>350.93799999999965</c:v>
                </c:pt>
                <c:pt idx="16195">
                  <c:v>350.10199999999975</c:v>
                </c:pt>
                <c:pt idx="16196">
                  <c:v>349.26299999999975</c:v>
                </c:pt>
                <c:pt idx="16197">
                  <c:v>348.42200000000003</c:v>
                </c:pt>
                <c:pt idx="16198">
                  <c:v>347.577</c:v>
                </c:pt>
                <c:pt idx="16199">
                  <c:v>346.72899999999959</c:v>
                </c:pt>
                <c:pt idx="16200">
                  <c:v>345.87799999999999</c:v>
                </c:pt>
                <c:pt idx="16201">
                  <c:v>345.024</c:v>
                </c:pt>
                <c:pt idx="16202">
                  <c:v>344.16699999999975</c:v>
                </c:pt>
                <c:pt idx="16203">
                  <c:v>343.30700000000002</c:v>
                </c:pt>
                <c:pt idx="16204">
                  <c:v>342.44400000000002</c:v>
                </c:pt>
                <c:pt idx="16205">
                  <c:v>341.57799999999975</c:v>
                </c:pt>
                <c:pt idx="16206">
                  <c:v>340.709</c:v>
                </c:pt>
                <c:pt idx="16207">
                  <c:v>339.83699999999965</c:v>
                </c:pt>
                <c:pt idx="16208">
                  <c:v>338.96199999999965</c:v>
                </c:pt>
                <c:pt idx="16209">
                  <c:v>338.08499999999975</c:v>
                </c:pt>
                <c:pt idx="16210">
                  <c:v>337.20499999999993</c:v>
                </c:pt>
                <c:pt idx="16211">
                  <c:v>336.322</c:v>
                </c:pt>
                <c:pt idx="16212">
                  <c:v>335.43599999999958</c:v>
                </c:pt>
                <c:pt idx="16213">
                  <c:v>334.54700000000008</c:v>
                </c:pt>
                <c:pt idx="16214">
                  <c:v>333.65499999999997</c:v>
                </c:pt>
                <c:pt idx="16215">
                  <c:v>332.7609999999998</c:v>
                </c:pt>
                <c:pt idx="16216">
                  <c:v>331.86399999999975</c:v>
                </c:pt>
                <c:pt idx="16217">
                  <c:v>330.96499999999975</c:v>
                </c:pt>
                <c:pt idx="16218">
                  <c:v>330.06299999999999</c:v>
                </c:pt>
                <c:pt idx="16219">
                  <c:v>329.15800000000002</c:v>
                </c:pt>
                <c:pt idx="16220">
                  <c:v>328.25099999999975</c:v>
                </c:pt>
                <c:pt idx="16221">
                  <c:v>327.34100000000001</c:v>
                </c:pt>
                <c:pt idx="16222">
                  <c:v>326.42799999999966</c:v>
                </c:pt>
                <c:pt idx="16223">
                  <c:v>325.51299999999975</c:v>
                </c:pt>
                <c:pt idx="16224">
                  <c:v>324.59599999999978</c:v>
                </c:pt>
                <c:pt idx="16225">
                  <c:v>323.67599999999999</c:v>
                </c:pt>
                <c:pt idx="16226">
                  <c:v>322.75299999999999</c:v>
                </c:pt>
                <c:pt idx="16227">
                  <c:v>321.82799999999975</c:v>
                </c:pt>
                <c:pt idx="16228">
                  <c:v>320.90099999999978</c:v>
                </c:pt>
                <c:pt idx="16229">
                  <c:v>319.97099999999978</c:v>
                </c:pt>
                <c:pt idx="16230">
                  <c:v>319.03899999999965</c:v>
                </c:pt>
                <c:pt idx="16231">
                  <c:v>318.10500000000002</c:v>
                </c:pt>
                <c:pt idx="16232">
                  <c:v>317.16800000000001</c:v>
                </c:pt>
                <c:pt idx="16233">
                  <c:v>316.22899999999959</c:v>
                </c:pt>
                <c:pt idx="16234">
                  <c:v>315.28799999999978</c:v>
                </c:pt>
                <c:pt idx="16235">
                  <c:v>314.34500000000008</c:v>
                </c:pt>
                <c:pt idx="16236">
                  <c:v>313.399</c:v>
                </c:pt>
                <c:pt idx="16237">
                  <c:v>312.452</c:v>
                </c:pt>
                <c:pt idx="16238">
                  <c:v>311.50200000000001</c:v>
                </c:pt>
                <c:pt idx="16239">
                  <c:v>310.55</c:v>
                </c:pt>
                <c:pt idx="16240">
                  <c:v>309.59599999999978</c:v>
                </c:pt>
                <c:pt idx="16241">
                  <c:v>308.64000000000021</c:v>
                </c:pt>
                <c:pt idx="16242">
                  <c:v>307.68200000000002</c:v>
                </c:pt>
                <c:pt idx="16243">
                  <c:v>306.72199999999958</c:v>
                </c:pt>
                <c:pt idx="16244">
                  <c:v>305.76</c:v>
                </c:pt>
                <c:pt idx="16245">
                  <c:v>304.79599999999965</c:v>
                </c:pt>
                <c:pt idx="16246">
                  <c:v>303.83</c:v>
                </c:pt>
                <c:pt idx="16247">
                  <c:v>302.86200000000002</c:v>
                </c:pt>
                <c:pt idx="16248">
                  <c:v>301.89299999999974</c:v>
                </c:pt>
                <c:pt idx="16249">
                  <c:v>300.92200000000003</c:v>
                </c:pt>
                <c:pt idx="16250">
                  <c:v>299.94799999999975</c:v>
                </c:pt>
                <c:pt idx="16251">
                  <c:v>298.97399999999965</c:v>
                </c:pt>
                <c:pt idx="16252">
                  <c:v>297.99699999999962</c:v>
                </c:pt>
                <c:pt idx="16253">
                  <c:v>297.01900000000001</c:v>
                </c:pt>
                <c:pt idx="16254">
                  <c:v>296.03899999999965</c:v>
                </c:pt>
                <c:pt idx="16255">
                  <c:v>295.05700000000002</c:v>
                </c:pt>
                <c:pt idx="16256">
                  <c:v>294.07400000000001</c:v>
                </c:pt>
                <c:pt idx="16257">
                  <c:v>293.089</c:v>
                </c:pt>
                <c:pt idx="16258">
                  <c:v>292.10300000000001</c:v>
                </c:pt>
                <c:pt idx="16259">
                  <c:v>291.11599999999999</c:v>
                </c:pt>
                <c:pt idx="16260">
                  <c:v>290.12599999999975</c:v>
                </c:pt>
                <c:pt idx="16261">
                  <c:v>289.1359999999998</c:v>
                </c:pt>
                <c:pt idx="16262">
                  <c:v>288.14400000000023</c:v>
                </c:pt>
                <c:pt idx="16263">
                  <c:v>287.15100000000001</c:v>
                </c:pt>
                <c:pt idx="16264">
                  <c:v>286.15600000000001</c:v>
                </c:pt>
                <c:pt idx="16265">
                  <c:v>285.16000000000008</c:v>
                </c:pt>
                <c:pt idx="16266">
                  <c:v>284.16300000000001</c:v>
                </c:pt>
                <c:pt idx="16267">
                  <c:v>283.16399999999999</c:v>
                </c:pt>
                <c:pt idx="16268">
                  <c:v>282.16500000000002</c:v>
                </c:pt>
                <c:pt idx="16269">
                  <c:v>281.16399999999999</c:v>
                </c:pt>
                <c:pt idx="16270">
                  <c:v>280.16199999999975</c:v>
                </c:pt>
                <c:pt idx="16271">
                  <c:v>279.15899999999999</c:v>
                </c:pt>
                <c:pt idx="16272">
                  <c:v>278.15499999999997</c:v>
                </c:pt>
                <c:pt idx="16273">
                  <c:v>277.14999999999998</c:v>
                </c:pt>
                <c:pt idx="16274">
                  <c:v>276.14400000000023</c:v>
                </c:pt>
                <c:pt idx="16275">
                  <c:v>275.137</c:v>
                </c:pt>
                <c:pt idx="16276">
                  <c:v>274.12900000000002</c:v>
                </c:pt>
                <c:pt idx="16277">
                  <c:v>273.12099999999975</c:v>
                </c:pt>
                <c:pt idx="16278">
                  <c:v>272.11099999999999</c:v>
                </c:pt>
                <c:pt idx="16279">
                  <c:v>271.101</c:v>
                </c:pt>
                <c:pt idx="16280">
                  <c:v>270.08999999999975</c:v>
                </c:pt>
                <c:pt idx="16281">
                  <c:v>269.07799999999975</c:v>
                </c:pt>
                <c:pt idx="16282">
                  <c:v>268.065</c:v>
                </c:pt>
                <c:pt idx="16283">
                  <c:v>267.05200000000002</c:v>
                </c:pt>
                <c:pt idx="16284">
                  <c:v>266.03799999999978</c:v>
                </c:pt>
                <c:pt idx="16285">
                  <c:v>265.024</c:v>
                </c:pt>
                <c:pt idx="16286">
                  <c:v>264.00900000000001</c:v>
                </c:pt>
                <c:pt idx="16287">
                  <c:v>262.99400000000003</c:v>
                </c:pt>
                <c:pt idx="16288">
                  <c:v>261.97799999999978</c:v>
                </c:pt>
                <c:pt idx="16289">
                  <c:v>260.96199999999965</c:v>
                </c:pt>
                <c:pt idx="16290">
                  <c:v>259.94499999999999</c:v>
                </c:pt>
                <c:pt idx="16291">
                  <c:v>258.92799999999966</c:v>
                </c:pt>
                <c:pt idx="16292">
                  <c:v>257.91099999999977</c:v>
                </c:pt>
                <c:pt idx="16293">
                  <c:v>256.89400000000001</c:v>
                </c:pt>
                <c:pt idx="16294">
                  <c:v>255.876</c:v>
                </c:pt>
                <c:pt idx="16295">
                  <c:v>254.85800000000012</c:v>
                </c:pt>
                <c:pt idx="16296">
                  <c:v>253.84</c:v>
                </c:pt>
                <c:pt idx="16297">
                  <c:v>252.82200000000012</c:v>
                </c:pt>
                <c:pt idx="16298">
                  <c:v>251.804</c:v>
                </c:pt>
                <c:pt idx="16299">
                  <c:v>250.785</c:v>
                </c:pt>
                <c:pt idx="16300">
                  <c:v>249.767</c:v>
                </c:pt>
                <c:pt idx="16301">
                  <c:v>248.74899999999997</c:v>
                </c:pt>
                <c:pt idx="16302">
                  <c:v>247.73099999999999</c:v>
                </c:pt>
                <c:pt idx="16303">
                  <c:v>246.71299999999999</c:v>
                </c:pt>
                <c:pt idx="16304">
                  <c:v>245.69499999999999</c:v>
                </c:pt>
                <c:pt idx="16305">
                  <c:v>244.67699999999999</c:v>
                </c:pt>
                <c:pt idx="16306">
                  <c:v>243.66</c:v>
                </c:pt>
                <c:pt idx="16307">
                  <c:v>242.64299999999997</c:v>
                </c:pt>
                <c:pt idx="16308">
                  <c:v>241.626</c:v>
                </c:pt>
                <c:pt idx="16309">
                  <c:v>240.60999999999999</c:v>
                </c:pt>
                <c:pt idx="16310">
                  <c:v>239.59399999999999</c:v>
                </c:pt>
                <c:pt idx="16311">
                  <c:v>238.578</c:v>
                </c:pt>
                <c:pt idx="16312">
                  <c:v>237.56300000000002</c:v>
                </c:pt>
                <c:pt idx="16313">
                  <c:v>236.54900000000001</c:v>
                </c:pt>
                <c:pt idx="16314">
                  <c:v>235.535</c:v>
                </c:pt>
                <c:pt idx="16315">
                  <c:v>234.52100000000004</c:v>
                </c:pt>
                <c:pt idx="16316">
                  <c:v>233.50899999999999</c:v>
                </c:pt>
                <c:pt idx="16317">
                  <c:v>232.49700000000001</c:v>
                </c:pt>
                <c:pt idx="16318">
                  <c:v>231.4860000000001</c:v>
                </c:pt>
                <c:pt idx="16319">
                  <c:v>230.47499999999999</c:v>
                </c:pt>
                <c:pt idx="16320">
                  <c:v>229.465</c:v>
                </c:pt>
                <c:pt idx="16321">
                  <c:v>228.45700000000011</c:v>
                </c:pt>
                <c:pt idx="16322">
                  <c:v>227.44900000000001</c:v>
                </c:pt>
                <c:pt idx="16323">
                  <c:v>226.44200000000001</c:v>
                </c:pt>
                <c:pt idx="16324">
                  <c:v>225.43600000000001</c:v>
                </c:pt>
                <c:pt idx="16325">
                  <c:v>224.43100000000001</c:v>
                </c:pt>
                <c:pt idx="16326">
                  <c:v>223.42700000000011</c:v>
                </c:pt>
                <c:pt idx="16327">
                  <c:v>222.42400000000001</c:v>
                </c:pt>
                <c:pt idx="16328">
                  <c:v>221.42200000000011</c:v>
                </c:pt>
                <c:pt idx="16329">
                  <c:v>220.42100000000011</c:v>
                </c:pt>
                <c:pt idx="16330">
                  <c:v>219.42200000000011</c:v>
                </c:pt>
                <c:pt idx="16331">
                  <c:v>218.42400000000001</c:v>
                </c:pt>
                <c:pt idx="16332">
                  <c:v>217.42700000000011</c:v>
                </c:pt>
                <c:pt idx="16333">
                  <c:v>216.43200000000004</c:v>
                </c:pt>
                <c:pt idx="16334">
                  <c:v>215.43700000000001</c:v>
                </c:pt>
                <c:pt idx="16335">
                  <c:v>214.44499999999999</c:v>
                </c:pt>
                <c:pt idx="16336">
                  <c:v>213.453</c:v>
                </c:pt>
                <c:pt idx="16337">
                  <c:v>212.464</c:v>
                </c:pt>
                <c:pt idx="16338">
                  <c:v>211.47499999999999</c:v>
                </c:pt>
                <c:pt idx="16339">
                  <c:v>210.489</c:v>
                </c:pt>
                <c:pt idx="16340">
                  <c:v>209.50299999999999</c:v>
                </c:pt>
                <c:pt idx="16341">
                  <c:v>208.52</c:v>
                </c:pt>
                <c:pt idx="16342">
                  <c:v>207.53800000000001</c:v>
                </c:pt>
                <c:pt idx="16343">
                  <c:v>206.55800000000011</c:v>
                </c:pt>
                <c:pt idx="16344">
                  <c:v>205.58</c:v>
                </c:pt>
                <c:pt idx="16345">
                  <c:v>204.60300000000001</c:v>
                </c:pt>
                <c:pt idx="16346">
                  <c:v>203.62800000000001</c:v>
                </c:pt>
                <c:pt idx="16347">
                  <c:v>202.655</c:v>
                </c:pt>
                <c:pt idx="16348">
                  <c:v>201.684</c:v>
                </c:pt>
                <c:pt idx="16349">
                  <c:v>200.71499999999995</c:v>
                </c:pt>
                <c:pt idx="16350">
                  <c:v>199.74799999999999</c:v>
                </c:pt>
                <c:pt idx="16351">
                  <c:v>198.78300000000002</c:v>
                </c:pt>
                <c:pt idx="16352">
                  <c:v>197.82000000000011</c:v>
                </c:pt>
                <c:pt idx="16353">
                  <c:v>196.85900000000001</c:v>
                </c:pt>
                <c:pt idx="16354">
                  <c:v>195.9</c:v>
                </c:pt>
                <c:pt idx="16355">
                  <c:v>194.94399999999999</c:v>
                </c:pt>
                <c:pt idx="16356">
                  <c:v>193.989</c:v>
                </c:pt>
                <c:pt idx="16357">
                  <c:v>193.03700000000001</c:v>
                </c:pt>
                <c:pt idx="16358">
                  <c:v>192.08700000000007</c:v>
                </c:pt>
                <c:pt idx="16359">
                  <c:v>191.13900000000001</c:v>
                </c:pt>
                <c:pt idx="16360">
                  <c:v>190.19399999999999</c:v>
                </c:pt>
                <c:pt idx="16361">
                  <c:v>189.251</c:v>
                </c:pt>
                <c:pt idx="16362">
                  <c:v>188.31</c:v>
                </c:pt>
                <c:pt idx="16363">
                  <c:v>187.37200000000001</c:v>
                </c:pt>
                <c:pt idx="16364">
                  <c:v>186.43600000000001</c:v>
                </c:pt>
                <c:pt idx="16365">
                  <c:v>185.50299999999999</c:v>
                </c:pt>
                <c:pt idx="16366">
                  <c:v>184.572</c:v>
                </c:pt>
                <c:pt idx="16367">
                  <c:v>183.64399999999998</c:v>
                </c:pt>
                <c:pt idx="16368">
                  <c:v>182.71799999999999</c:v>
                </c:pt>
                <c:pt idx="16369">
                  <c:v>181.79499999999999</c:v>
                </c:pt>
                <c:pt idx="16370">
                  <c:v>180.875</c:v>
                </c:pt>
                <c:pt idx="16371">
                  <c:v>179.95800000000011</c:v>
                </c:pt>
                <c:pt idx="16372">
                  <c:v>179.04300000000001</c:v>
                </c:pt>
                <c:pt idx="16373">
                  <c:v>178.13</c:v>
                </c:pt>
                <c:pt idx="16374">
                  <c:v>177.221</c:v>
                </c:pt>
                <c:pt idx="16375">
                  <c:v>176.31399999999999</c:v>
                </c:pt>
                <c:pt idx="16376">
                  <c:v>175.411</c:v>
                </c:pt>
                <c:pt idx="16377">
                  <c:v>174.51</c:v>
                </c:pt>
                <c:pt idx="16378">
                  <c:v>173.61099999999999</c:v>
                </c:pt>
                <c:pt idx="16379">
                  <c:v>172.71599999999998</c:v>
                </c:pt>
                <c:pt idx="16380">
                  <c:v>171.82400000000001</c:v>
                </c:pt>
                <c:pt idx="16381">
                  <c:v>170.935</c:v>
                </c:pt>
                <c:pt idx="16382">
                  <c:v>170.04900000000001</c:v>
                </c:pt>
                <c:pt idx="16383">
                  <c:v>169.166</c:v>
                </c:pt>
                <c:pt idx="16384">
                  <c:v>168.285</c:v>
                </c:pt>
                <c:pt idx="16385">
                  <c:v>167.40800000000004</c:v>
                </c:pt>
                <c:pt idx="16386">
                  <c:v>166.53399999999999</c:v>
                </c:pt>
                <c:pt idx="16387">
                  <c:v>165.66300000000001</c:v>
                </c:pt>
                <c:pt idx="16388">
                  <c:v>164.79599999999999</c:v>
                </c:pt>
                <c:pt idx="16389">
                  <c:v>163.93100000000001</c:v>
                </c:pt>
                <c:pt idx="16390">
                  <c:v>163.07</c:v>
                </c:pt>
                <c:pt idx="16391">
                  <c:v>162.21199999999999</c:v>
                </c:pt>
                <c:pt idx="16392">
                  <c:v>161.35700000000011</c:v>
                </c:pt>
                <c:pt idx="16393">
                  <c:v>160.505</c:v>
                </c:pt>
                <c:pt idx="16394">
                  <c:v>159.65700000000001</c:v>
                </c:pt>
                <c:pt idx="16395">
                  <c:v>158.81200000000001</c:v>
                </c:pt>
                <c:pt idx="16396">
                  <c:v>157.97</c:v>
                </c:pt>
                <c:pt idx="16397">
                  <c:v>157.13200000000001</c:v>
                </c:pt>
                <c:pt idx="16398">
                  <c:v>156.29599999999999</c:v>
                </c:pt>
                <c:pt idx="16399">
                  <c:v>155.465</c:v>
                </c:pt>
                <c:pt idx="16400">
                  <c:v>154.637</c:v>
                </c:pt>
                <c:pt idx="16401">
                  <c:v>153.81200000000001</c:v>
                </c:pt>
                <c:pt idx="16402">
                  <c:v>152.99</c:v>
                </c:pt>
                <c:pt idx="16403">
                  <c:v>152.172</c:v>
                </c:pt>
                <c:pt idx="16404">
                  <c:v>151.35800000000012</c:v>
                </c:pt>
                <c:pt idx="16405">
                  <c:v>150.547</c:v>
                </c:pt>
                <c:pt idx="16406">
                  <c:v>149.73999999999998</c:v>
                </c:pt>
                <c:pt idx="16407">
                  <c:v>148.93600000000001</c:v>
                </c:pt>
                <c:pt idx="16408">
                  <c:v>148.13499999999999</c:v>
                </c:pt>
                <c:pt idx="16409">
                  <c:v>147.339</c:v>
                </c:pt>
                <c:pt idx="16410">
                  <c:v>146.54499999999999</c:v>
                </c:pt>
                <c:pt idx="16411">
                  <c:v>145.755</c:v>
                </c:pt>
                <c:pt idx="16412">
                  <c:v>144.96900000000002</c:v>
                </c:pt>
                <c:pt idx="16413">
                  <c:v>144.18700000000001</c:v>
                </c:pt>
                <c:pt idx="16414">
                  <c:v>143.40800000000004</c:v>
                </c:pt>
                <c:pt idx="16415">
                  <c:v>142.63300000000001</c:v>
                </c:pt>
                <c:pt idx="16416">
                  <c:v>141.8610000000001</c:v>
                </c:pt>
                <c:pt idx="16417">
                  <c:v>141.09300000000002</c:v>
                </c:pt>
                <c:pt idx="16418">
                  <c:v>140.32900000000001</c:v>
                </c:pt>
                <c:pt idx="16419">
                  <c:v>139.56900000000002</c:v>
                </c:pt>
                <c:pt idx="16420">
                  <c:v>138.81200000000001</c:v>
                </c:pt>
                <c:pt idx="16421">
                  <c:v>138.05800000000011</c:v>
                </c:pt>
                <c:pt idx="16422">
                  <c:v>137.309</c:v>
                </c:pt>
                <c:pt idx="16423">
                  <c:v>136.56300000000002</c:v>
                </c:pt>
                <c:pt idx="16424">
                  <c:v>135.82100000000011</c:v>
                </c:pt>
                <c:pt idx="16425">
                  <c:v>135.083</c:v>
                </c:pt>
                <c:pt idx="16426">
                  <c:v>134.34800000000001</c:v>
                </c:pt>
                <c:pt idx="16427">
                  <c:v>133.61699999999999</c:v>
                </c:pt>
                <c:pt idx="16428">
                  <c:v>132.89000000000001</c:v>
                </c:pt>
                <c:pt idx="16429">
                  <c:v>132.167</c:v>
                </c:pt>
                <c:pt idx="16430">
                  <c:v>131.447</c:v>
                </c:pt>
                <c:pt idx="16431">
                  <c:v>130.73099999999999</c:v>
                </c:pt>
                <c:pt idx="16432">
                  <c:v>130.01900000000001</c:v>
                </c:pt>
                <c:pt idx="16433">
                  <c:v>129.31100000000001</c:v>
                </c:pt>
                <c:pt idx="16434">
                  <c:v>128.60599999999999</c:v>
                </c:pt>
                <c:pt idx="16435">
                  <c:v>127.905</c:v>
                </c:pt>
                <c:pt idx="16436">
                  <c:v>127.208</c:v>
                </c:pt>
                <c:pt idx="16437">
                  <c:v>126.515</c:v>
                </c:pt>
                <c:pt idx="16438">
                  <c:v>125.82499999999999</c:v>
                </c:pt>
                <c:pt idx="16439">
                  <c:v>125.14</c:v>
                </c:pt>
                <c:pt idx="16440">
                  <c:v>124.458</c:v>
                </c:pt>
                <c:pt idx="16441">
                  <c:v>123.779</c:v>
                </c:pt>
                <c:pt idx="16442">
                  <c:v>123.10499999999999</c:v>
                </c:pt>
                <c:pt idx="16443">
                  <c:v>122.43400000000005</c:v>
                </c:pt>
                <c:pt idx="16444">
                  <c:v>121.76700000000002</c:v>
                </c:pt>
                <c:pt idx="16445">
                  <c:v>121.104</c:v>
                </c:pt>
                <c:pt idx="16446">
                  <c:v>120.44500000000002</c:v>
                </c:pt>
                <c:pt idx="16447">
                  <c:v>119.79</c:v>
                </c:pt>
                <c:pt idx="16448">
                  <c:v>119.13800000000001</c:v>
                </c:pt>
                <c:pt idx="16449">
                  <c:v>118.49000000000002</c:v>
                </c:pt>
                <c:pt idx="16450">
                  <c:v>117.845</c:v>
                </c:pt>
                <c:pt idx="16451">
                  <c:v>117.205</c:v>
                </c:pt>
                <c:pt idx="16452">
                  <c:v>116.568</c:v>
                </c:pt>
                <c:pt idx="16453">
                  <c:v>115.935</c:v>
                </c:pt>
                <c:pt idx="16454">
                  <c:v>115.306</c:v>
                </c:pt>
                <c:pt idx="16455">
                  <c:v>114.67999999999998</c:v>
                </c:pt>
                <c:pt idx="16456">
                  <c:v>114.05800000000001</c:v>
                </c:pt>
                <c:pt idx="16457">
                  <c:v>113.44000000000005</c:v>
                </c:pt>
                <c:pt idx="16458">
                  <c:v>112.82499999999999</c:v>
                </c:pt>
                <c:pt idx="16459">
                  <c:v>112.21400000000006</c:v>
                </c:pt>
                <c:pt idx="16460">
                  <c:v>111.607</c:v>
                </c:pt>
                <c:pt idx="16461">
                  <c:v>111.004</c:v>
                </c:pt>
                <c:pt idx="16462">
                  <c:v>110.40400000000002</c:v>
                </c:pt>
                <c:pt idx="16463">
                  <c:v>109.80800000000001</c:v>
                </c:pt>
                <c:pt idx="16464">
                  <c:v>109.215</c:v>
                </c:pt>
                <c:pt idx="16465">
                  <c:v>108.62599999999998</c:v>
                </c:pt>
                <c:pt idx="16466">
                  <c:v>108.04100000000005</c:v>
                </c:pt>
                <c:pt idx="16467">
                  <c:v>107.46000000000002</c:v>
                </c:pt>
                <c:pt idx="16468">
                  <c:v>106.881</c:v>
                </c:pt>
                <c:pt idx="16469">
                  <c:v>106.307</c:v>
                </c:pt>
                <c:pt idx="16470">
                  <c:v>105.736</c:v>
                </c:pt>
                <c:pt idx="16471">
                  <c:v>105.169</c:v>
                </c:pt>
                <c:pt idx="16472">
                  <c:v>104.60499999999999</c:v>
                </c:pt>
                <c:pt idx="16473">
                  <c:v>104.045</c:v>
                </c:pt>
                <c:pt idx="16474">
                  <c:v>103.488</c:v>
                </c:pt>
                <c:pt idx="16475">
                  <c:v>102.935</c:v>
                </c:pt>
                <c:pt idx="16476">
                  <c:v>102.386</c:v>
                </c:pt>
                <c:pt idx="16477">
                  <c:v>101.84</c:v>
                </c:pt>
                <c:pt idx="16478">
                  <c:v>101.29700000000005</c:v>
                </c:pt>
                <c:pt idx="16479">
                  <c:v>100.758</c:v>
                </c:pt>
                <c:pt idx="16480">
                  <c:v>100.22199999999999</c:v>
                </c:pt>
                <c:pt idx="16481">
                  <c:v>99.689599999999999</c:v>
                </c:pt>
                <c:pt idx="16482">
                  <c:v>99.160699999999991</c:v>
                </c:pt>
                <c:pt idx="16483">
                  <c:v>98.635299999999987</c:v>
                </c:pt>
                <c:pt idx="16484">
                  <c:v>98.113200000000006</c:v>
                </c:pt>
                <c:pt idx="16485">
                  <c:v>97.594399999999993</c:v>
                </c:pt>
                <c:pt idx="16486">
                  <c:v>97.079099999999983</c:v>
                </c:pt>
                <c:pt idx="16487">
                  <c:v>96.566999999999993</c:v>
                </c:pt>
                <c:pt idx="16488">
                  <c:v>96.058300000000003</c:v>
                </c:pt>
                <c:pt idx="16489">
                  <c:v>95.55289999999998</c:v>
                </c:pt>
                <c:pt idx="16490">
                  <c:v>95.050799999999981</c:v>
                </c:pt>
                <c:pt idx="16491">
                  <c:v>94.551900000000003</c:v>
                </c:pt>
                <c:pt idx="16492">
                  <c:v>94.056299999999993</c:v>
                </c:pt>
                <c:pt idx="16493">
                  <c:v>93.563999999999993</c:v>
                </c:pt>
                <c:pt idx="16494">
                  <c:v>93.074799999999982</c:v>
                </c:pt>
                <c:pt idx="16495">
                  <c:v>92.588899999999981</c:v>
                </c:pt>
                <c:pt idx="16496">
                  <c:v>92.106200000000001</c:v>
                </c:pt>
                <c:pt idx="16497">
                  <c:v>91.626599999999982</c:v>
                </c:pt>
                <c:pt idx="16498">
                  <c:v>91.150099999999981</c:v>
                </c:pt>
                <c:pt idx="16499">
                  <c:v>90.676899999999989</c:v>
                </c:pt>
                <c:pt idx="16500">
                  <c:v>90.206700000000012</c:v>
                </c:pt>
                <c:pt idx="16501">
                  <c:v>89.739700000000013</c:v>
                </c:pt>
                <c:pt idx="16502">
                  <c:v>89.275699999999986</c:v>
                </c:pt>
                <c:pt idx="16503">
                  <c:v>88.814800000000005</c:v>
                </c:pt>
                <c:pt idx="16504">
                  <c:v>88.356899999999982</c:v>
                </c:pt>
                <c:pt idx="16505">
                  <c:v>87.902000000000001</c:v>
                </c:pt>
                <c:pt idx="16506">
                  <c:v>87.450300000000013</c:v>
                </c:pt>
                <c:pt idx="16507">
                  <c:v>87.001400000000004</c:v>
                </c:pt>
                <c:pt idx="16508">
                  <c:v>86.555499999999981</c:v>
                </c:pt>
                <c:pt idx="16509">
                  <c:v>86.1126</c:v>
                </c:pt>
                <c:pt idx="16510">
                  <c:v>85.672599999999989</c:v>
                </c:pt>
                <c:pt idx="16511">
                  <c:v>85.235600000000005</c:v>
                </c:pt>
                <c:pt idx="16512">
                  <c:v>84.801400000000001</c:v>
                </c:pt>
                <c:pt idx="16513">
                  <c:v>84.370099999999979</c:v>
                </c:pt>
                <c:pt idx="16514">
                  <c:v>83.941800000000057</c:v>
                </c:pt>
                <c:pt idx="16515">
                  <c:v>83.516200000000026</c:v>
                </c:pt>
                <c:pt idx="16516">
                  <c:v>83.093500000000006</c:v>
                </c:pt>
                <c:pt idx="16517">
                  <c:v>82.673499999999947</c:v>
                </c:pt>
                <c:pt idx="16518">
                  <c:v>82.256399999999999</c:v>
                </c:pt>
                <c:pt idx="16519">
                  <c:v>81.842000000000013</c:v>
                </c:pt>
                <c:pt idx="16520">
                  <c:v>81.430400000000006</c:v>
                </c:pt>
                <c:pt idx="16521">
                  <c:v>81.021500000000003</c:v>
                </c:pt>
                <c:pt idx="16522">
                  <c:v>80.615499999999983</c:v>
                </c:pt>
                <c:pt idx="16523">
                  <c:v>80.212100000000007</c:v>
                </c:pt>
                <c:pt idx="16524">
                  <c:v>79.811300000000003</c:v>
                </c:pt>
                <c:pt idx="16525">
                  <c:v>79.413300000000007</c:v>
                </c:pt>
                <c:pt idx="16526">
                  <c:v>79.017899999999997</c:v>
                </c:pt>
                <c:pt idx="16527">
                  <c:v>78.625199999999978</c:v>
                </c:pt>
                <c:pt idx="16528">
                  <c:v>78.235000000000014</c:v>
                </c:pt>
                <c:pt idx="16529">
                  <c:v>77.847499999999997</c:v>
                </c:pt>
                <c:pt idx="16530">
                  <c:v>77.462599999999995</c:v>
                </c:pt>
                <c:pt idx="16531">
                  <c:v>77.080200000000005</c:v>
                </c:pt>
                <c:pt idx="16532">
                  <c:v>76.700400000000002</c:v>
                </c:pt>
                <c:pt idx="16533">
                  <c:v>76.3232</c:v>
                </c:pt>
                <c:pt idx="16534">
                  <c:v>75.948499999999996</c:v>
                </c:pt>
                <c:pt idx="16535">
                  <c:v>75.576300000000003</c:v>
                </c:pt>
                <c:pt idx="16536">
                  <c:v>75.206500000000005</c:v>
                </c:pt>
                <c:pt idx="16537">
                  <c:v>74.839399999999998</c:v>
                </c:pt>
                <c:pt idx="16538">
                  <c:v>74.474700000000013</c:v>
                </c:pt>
                <c:pt idx="16539">
                  <c:v>74.112299999999991</c:v>
                </c:pt>
                <c:pt idx="16540">
                  <c:v>73.752499999999998</c:v>
                </c:pt>
                <c:pt idx="16541">
                  <c:v>73.395099999999999</c:v>
                </c:pt>
                <c:pt idx="16542">
                  <c:v>73.040300000000002</c:v>
                </c:pt>
                <c:pt idx="16543">
                  <c:v>72.687600000000003</c:v>
                </c:pt>
                <c:pt idx="16544">
                  <c:v>72.337500000000006</c:v>
                </c:pt>
                <c:pt idx="16545">
                  <c:v>71.989800000000002</c:v>
                </c:pt>
                <c:pt idx="16546">
                  <c:v>71.644400000000005</c:v>
                </c:pt>
                <c:pt idx="16547">
                  <c:v>71.301300000000012</c:v>
                </c:pt>
                <c:pt idx="16548">
                  <c:v>70.960600000000056</c:v>
                </c:pt>
                <c:pt idx="16549">
                  <c:v>70.622299999999981</c:v>
                </c:pt>
                <c:pt idx="16550">
                  <c:v>70.286199999999994</c:v>
                </c:pt>
                <c:pt idx="16551">
                  <c:v>69.952500000000001</c:v>
                </c:pt>
                <c:pt idx="16552">
                  <c:v>69.621099999999998</c:v>
                </c:pt>
                <c:pt idx="16553">
                  <c:v>69.292100000000005</c:v>
                </c:pt>
                <c:pt idx="16554">
                  <c:v>68.965300000000013</c:v>
                </c:pt>
                <c:pt idx="16555">
                  <c:v>68.640699999999995</c:v>
                </c:pt>
                <c:pt idx="16556">
                  <c:v>68.318600000000004</c:v>
                </c:pt>
                <c:pt idx="16557">
                  <c:v>67.998599999999996</c:v>
                </c:pt>
                <c:pt idx="16558">
                  <c:v>67.68089999999998</c:v>
                </c:pt>
                <c:pt idx="16559">
                  <c:v>67.36539999999998</c:v>
                </c:pt>
                <c:pt idx="16560">
                  <c:v>67.052300000000002</c:v>
                </c:pt>
                <c:pt idx="16561">
                  <c:v>66.741300000000024</c:v>
                </c:pt>
                <c:pt idx="16562">
                  <c:v>66.432599999999994</c:v>
                </c:pt>
                <c:pt idx="16563">
                  <c:v>66.12609999999998</c:v>
                </c:pt>
                <c:pt idx="16564">
                  <c:v>65.821899999999999</c:v>
                </c:pt>
                <c:pt idx="16565">
                  <c:v>65.519900000000007</c:v>
                </c:pt>
                <c:pt idx="16566">
                  <c:v>65.220200000000006</c:v>
                </c:pt>
                <c:pt idx="16567">
                  <c:v>64.922600000000003</c:v>
                </c:pt>
                <c:pt idx="16568">
                  <c:v>64.627200000000002</c:v>
                </c:pt>
                <c:pt idx="16569">
                  <c:v>64.334100000000007</c:v>
                </c:pt>
                <c:pt idx="16570">
                  <c:v>64.043099999999995</c:v>
                </c:pt>
                <c:pt idx="16571">
                  <c:v>63.754400000000004</c:v>
                </c:pt>
                <c:pt idx="16572">
                  <c:v>63.468000000000011</c:v>
                </c:pt>
                <c:pt idx="16573">
                  <c:v>63.183700000000002</c:v>
                </c:pt>
                <c:pt idx="16574">
                  <c:v>62.901699999999998</c:v>
                </c:pt>
                <c:pt idx="16575">
                  <c:v>62.6218</c:v>
                </c:pt>
                <c:pt idx="16576">
                  <c:v>62.344299999999997</c:v>
                </c:pt>
                <c:pt idx="16577">
                  <c:v>62.068900000000028</c:v>
                </c:pt>
                <c:pt idx="16578">
                  <c:v>61.795700000000039</c:v>
                </c:pt>
                <c:pt idx="16579">
                  <c:v>61.524800000000006</c:v>
                </c:pt>
                <c:pt idx="16580">
                  <c:v>61.256100000000011</c:v>
                </c:pt>
                <c:pt idx="16581">
                  <c:v>60.9895</c:v>
                </c:pt>
                <c:pt idx="16582">
                  <c:v>60.725400000000029</c:v>
                </c:pt>
                <c:pt idx="16583">
                  <c:v>60.463300000000011</c:v>
                </c:pt>
                <c:pt idx="16584">
                  <c:v>60.203600000000002</c:v>
                </c:pt>
                <c:pt idx="16585">
                  <c:v>59.946100000000001</c:v>
                </c:pt>
                <c:pt idx="16586">
                  <c:v>59.690800000000003</c:v>
                </c:pt>
                <c:pt idx="16587">
                  <c:v>59.438000000000002</c:v>
                </c:pt>
                <c:pt idx="16588">
                  <c:v>59.1873</c:v>
                </c:pt>
                <c:pt idx="16589">
                  <c:v>58.938900000000011</c:v>
                </c:pt>
                <c:pt idx="16590">
                  <c:v>58.69290000000003</c:v>
                </c:pt>
                <c:pt idx="16591">
                  <c:v>58.449100000000001</c:v>
                </c:pt>
                <c:pt idx="16592">
                  <c:v>58.207600000000006</c:v>
                </c:pt>
                <c:pt idx="16593">
                  <c:v>57.968600000000002</c:v>
                </c:pt>
                <c:pt idx="16594">
                  <c:v>57.7318</c:v>
                </c:pt>
                <c:pt idx="16595">
                  <c:v>57.497400000000006</c:v>
                </c:pt>
                <c:pt idx="16596">
                  <c:v>57.265300000000039</c:v>
                </c:pt>
                <c:pt idx="16597">
                  <c:v>57.035600000000002</c:v>
                </c:pt>
                <c:pt idx="16598">
                  <c:v>56.808400000000006</c:v>
                </c:pt>
                <c:pt idx="16599">
                  <c:v>56.583600000000004</c:v>
                </c:pt>
                <c:pt idx="16600">
                  <c:v>56.3611</c:v>
                </c:pt>
                <c:pt idx="16601">
                  <c:v>56.141100000000002</c:v>
                </c:pt>
                <c:pt idx="16602">
                  <c:v>55.9236</c:v>
                </c:pt>
                <c:pt idx="16603">
                  <c:v>55.708500000000029</c:v>
                </c:pt>
                <c:pt idx="16604">
                  <c:v>55.495900000000013</c:v>
                </c:pt>
                <c:pt idx="16605">
                  <c:v>55.285800000000002</c:v>
                </c:pt>
                <c:pt idx="16606">
                  <c:v>55.078400000000002</c:v>
                </c:pt>
                <c:pt idx="16607">
                  <c:v>54.8733</c:v>
                </c:pt>
                <c:pt idx="16608">
                  <c:v>54.670900000000003</c:v>
                </c:pt>
                <c:pt idx="16609">
                  <c:v>54.4711</c:v>
                </c:pt>
                <c:pt idx="16610">
                  <c:v>54.274000000000001</c:v>
                </c:pt>
                <c:pt idx="16611">
                  <c:v>54.0794</c:v>
                </c:pt>
                <c:pt idx="16612">
                  <c:v>53.887399999999992</c:v>
                </c:pt>
                <c:pt idx="16613">
                  <c:v>53.698200000000028</c:v>
                </c:pt>
                <c:pt idx="16614">
                  <c:v>53.511699999999998</c:v>
                </c:pt>
                <c:pt idx="16615">
                  <c:v>53.327800000000003</c:v>
                </c:pt>
                <c:pt idx="16616">
                  <c:v>53.146700000000003</c:v>
                </c:pt>
                <c:pt idx="16617">
                  <c:v>52.968300000000013</c:v>
                </c:pt>
                <c:pt idx="16618">
                  <c:v>52.792900000000039</c:v>
                </c:pt>
                <c:pt idx="16619">
                  <c:v>52.620100000000029</c:v>
                </c:pt>
                <c:pt idx="16620">
                  <c:v>52.450299999999999</c:v>
                </c:pt>
                <c:pt idx="16621">
                  <c:v>52.283300000000011</c:v>
                </c:pt>
                <c:pt idx="16622">
                  <c:v>52.119200000000006</c:v>
                </c:pt>
                <c:pt idx="16623">
                  <c:v>51.958100000000002</c:v>
                </c:pt>
                <c:pt idx="16624">
                  <c:v>51.799800000000012</c:v>
                </c:pt>
                <c:pt idx="16625">
                  <c:v>51.6447</c:v>
                </c:pt>
                <c:pt idx="16626">
                  <c:v>51.492500000000028</c:v>
                </c:pt>
                <c:pt idx="16627">
                  <c:v>51.343299999999999</c:v>
                </c:pt>
                <c:pt idx="16628">
                  <c:v>51.197300000000013</c:v>
                </c:pt>
                <c:pt idx="16629">
                  <c:v>51.054299999999998</c:v>
                </c:pt>
                <c:pt idx="16630">
                  <c:v>50.914399999999993</c:v>
                </c:pt>
                <c:pt idx="16631">
                  <c:v>50.777800000000006</c:v>
                </c:pt>
                <c:pt idx="16632">
                  <c:v>50.644500000000001</c:v>
                </c:pt>
                <c:pt idx="16633">
                  <c:v>50.514099999999999</c:v>
                </c:pt>
                <c:pt idx="16634">
                  <c:v>50.387299999999996</c:v>
                </c:pt>
                <c:pt idx="16635">
                  <c:v>50.263700000000028</c:v>
                </c:pt>
                <c:pt idx="16636">
                  <c:v>50.143500000000003</c:v>
                </c:pt>
                <c:pt idx="16637">
                  <c:v>50.026500000000013</c:v>
                </c:pt>
                <c:pt idx="16638">
                  <c:v>49.913000000000004</c:v>
                </c:pt>
                <c:pt idx="16639">
                  <c:v>49.803000000000004</c:v>
                </c:pt>
                <c:pt idx="16640">
                  <c:v>49.696400000000011</c:v>
                </c:pt>
                <c:pt idx="16641">
                  <c:v>49.593400000000003</c:v>
                </c:pt>
                <c:pt idx="16642">
                  <c:v>49.4938</c:v>
                </c:pt>
                <c:pt idx="16643">
                  <c:v>49.3979</c:v>
                </c:pt>
                <c:pt idx="16644">
                  <c:v>49.305600000000005</c:v>
                </c:pt>
                <c:pt idx="16645">
                  <c:v>49.217000000000006</c:v>
                </c:pt>
                <c:pt idx="16646">
                  <c:v>49.13210000000003</c:v>
                </c:pt>
                <c:pt idx="16647">
                  <c:v>49.051000000000002</c:v>
                </c:pt>
                <c:pt idx="16648">
                  <c:v>48.973600000000005</c:v>
                </c:pt>
                <c:pt idx="16649">
                  <c:v>48.9</c:v>
                </c:pt>
                <c:pt idx="16650">
                  <c:v>48.830400000000004</c:v>
                </c:pt>
                <c:pt idx="16651">
                  <c:v>48.764600000000002</c:v>
                </c:pt>
                <c:pt idx="16652">
                  <c:v>48.702700000000029</c:v>
                </c:pt>
                <c:pt idx="16653">
                  <c:v>48.6449</c:v>
                </c:pt>
                <c:pt idx="16654">
                  <c:v>48.591000000000001</c:v>
                </c:pt>
                <c:pt idx="16655">
                  <c:v>48.541200000000003</c:v>
                </c:pt>
                <c:pt idx="16656">
                  <c:v>48.495500000000028</c:v>
                </c:pt>
                <c:pt idx="16657">
                  <c:v>48.454000000000001</c:v>
                </c:pt>
                <c:pt idx="16658">
                  <c:v>48.416699999999999</c:v>
                </c:pt>
                <c:pt idx="16659">
                  <c:v>48.383600000000001</c:v>
                </c:pt>
                <c:pt idx="16660">
                  <c:v>48.354699999999994</c:v>
                </c:pt>
                <c:pt idx="16661">
                  <c:v>48.330200000000005</c:v>
                </c:pt>
                <c:pt idx="16662">
                  <c:v>48.310099999999998</c:v>
                </c:pt>
                <c:pt idx="16663">
                  <c:v>48.294300000000028</c:v>
                </c:pt>
                <c:pt idx="16664">
                  <c:v>48.283000000000001</c:v>
                </c:pt>
                <c:pt idx="16665">
                  <c:v>48.276200000000003</c:v>
                </c:pt>
                <c:pt idx="16666">
                  <c:v>48.273900000000012</c:v>
                </c:pt>
                <c:pt idx="16667">
                  <c:v>48.276200000000003</c:v>
                </c:pt>
                <c:pt idx="16668">
                  <c:v>48.283100000000012</c:v>
                </c:pt>
                <c:pt idx="16669">
                  <c:v>48.294700000000013</c:v>
                </c:pt>
                <c:pt idx="16670">
                  <c:v>48.310899999999997</c:v>
                </c:pt>
                <c:pt idx="16671">
                  <c:v>48.332000000000001</c:v>
                </c:pt>
                <c:pt idx="16672">
                  <c:v>48.357899999999994</c:v>
                </c:pt>
                <c:pt idx="16673">
                  <c:v>48.388500000000001</c:v>
                </c:pt>
                <c:pt idx="16674">
                  <c:v>48.424000000000007</c:v>
                </c:pt>
                <c:pt idx="16675">
                  <c:v>48.464600000000004</c:v>
                </c:pt>
                <c:pt idx="16676">
                  <c:v>48.510100000000001</c:v>
                </c:pt>
                <c:pt idx="16677">
                  <c:v>48.560500000000012</c:v>
                </c:pt>
                <c:pt idx="16678">
                  <c:v>48.616</c:v>
                </c:pt>
                <c:pt idx="16679">
                  <c:v>48.676700000000011</c:v>
                </c:pt>
                <c:pt idx="16680">
                  <c:v>48.742400000000011</c:v>
                </c:pt>
                <c:pt idx="16681">
                  <c:v>48.813499999999998</c:v>
                </c:pt>
                <c:pt idx="16682">
                  <c:v>48.889699999999998</c:v>
                </c:pt>
                <c:pt idx="16683">
                  <c:v>48.971299999999999</c:v>
                </c:pt>
                <c:pt idx="16684">
                  <c:v>49.058</c:v>
                </c:pt>
                <c:pt idx="16685">
                  <c:v>49.150300000000001</c:v>
                </c:pt>
                <c:pt idx="16686">
                  <c:v>49.247900000000001</c:v>
                </c:pt>
                <c:pt idx="16687">
                  <c:v>49.350999999999999</c:v>
                </c:pt>
                <c:pt idx="16688">
                  <c:v>49.459600000000002</c:v>
                </c:pt>
                <c:pt idx="16689">
                  <c:v>49.573700000000002</c:v>
                </c:pt>
                <c:pt idx="16690">
                  <c:v>49.693500000000029</c:v>
                </c:pt>
                <c:pt idx="16691">
                  <c:v>49.818800000000003</c:v>
                </c:pt>
                <c:pt idx="16692">
                  <c:v>49.949800000000003</c:v>
                </c:pt>
                <c:pt idx="16693">
                  <c:v>50.086600000000004</c:v>
                </c:pt>
                <c:pt idx="16694">
                  <c:v>50.229200000000013</c:v>
                </c:pt>
                <c:pt idx="16695">
                  <c:v>50.377400000000002</c:v>
                </c:pt>
                <c:pt idx="16696">
                  <c:v>50.531600000000005</c:v>
                </c:pt>
                <c:pt idx="16697">
                  <c:v>50.691700000000012</c:v>
                </c:pt>
                <c:pt idx="16698">
                  <c:v>50.857599999999998</c:v>
                </c:pt>
                <c:pt idx="16699">
                  <c:v>51.029600000000002</c:v>
                </c:pt>
                <c:pt idx="16700">
                  <c:v>51.207500000000003</c:v>
                </c:pt>
                <c:pt idx="16701">
                  <c:v>51.391500000000001</c:v>
                </c:pt>
                <c:pt idx="16702">
                  <c:v>51.581600000000002</c:v>
                </c:pt>
                <c:pt idx="16703">
                  <c:v>51.777900000000002</c:v>
                </c:pt>
                <c:pt idx="16704">
                  <c:v>51.9803</c:v>
                </c:pt>
                <c:pt idx="16705">
                  <c:v>52.188900000000011</c:v>
                </c:pt>
                <c:pt idx="16706">
                  <c:v>52.403700000000001</c:v>
                </c:pt>
                <c:pt idx="16707">
                  <c:v>52.624900000000011</c:v>
                </c:pt>
                <c:pt idx="16708">
                  <c:v>52.852400000000003</c:v>
                </c:pt>
                <c:pt idx="16709">
                  <c:v>53.086200000000005</c:v>
                </c:pt>
                <c:pt idx="16710">
                  <c:v>53.3264</c:v>
                </c:pt>
                <c:pt idx="16711">
                  <c:v>53.5732</c:v>
                </c:pt>
                <c:pt idx="16712">
                  <c:v>53.8262</c:v>
                </c:pt>
                <c:pt idx="16713">
                  <c:v>54.085900000000002</c:v>
                </c:pt>
                <c:pt idx="16714">
                  <c:v>54.3521</c:v>
                </c:pt>
                <c:pt idx="16715">
                  <c:v>54.624900000000011</c:v>
                </c:pt>
                <c:pt idx="16716">
                  <c:v>54.904200000000003</c:v>
                </c:pt>
                <c:pt idx="16717">
                  <c:v>55.190400000000011</c:v>
                </c:pt>
                <c:pt idx="16718">
                  <c:v>55.483000000000004</c:v>
                </c:pt>
                <c:pt idx="16719">
                  <c:v>55.782400000000003</c:v>
                </c:pt>
                <c:pt idx="16720">
                  <c:v>56.0886</c:v>
                </c:pt>
                <c:pt idx="16721">
                  <c:v>56.401600000000002</c:v>
                </c:pt>
                <c:pt idx="16722">
                  <c:v>56.721200000000003</c:v>
                </c:pt>
                <c:pt idx="16723">
                  <c:v>57.047800000000002</c:v>
                </c:pt>
                <c:pt idx="16724">
                  <c:v>57.381100000000004</c:v>
                </c:pt>
                <c:pt idx="16725">
                  <c:v>57.721500000000013</c:v>
                </c:pt>
                <c:pt idx="16726">
                  <c:v>58.068700000000028</c:v>
                </c:pt>
                <c:pt idx="16727">
                  <c:v>58.422900000000013</c:v>
                </c:pt>
                <c:pt idx="16728">
                  <c:v>58.784000000000006</c:v>
                </c:pt>
                <c:pt idx="16729">
                  <c:v>59.152200000000001</c:v>
                </c:pt>
                <c:pt idx="16730">
                  <c:v>59.527300000000011</c:v>
                </c:pt>
                <c:pt idx="16731">
                  <c:v>59.909500000000001</c:v>
                </c:pt>
                <c:pt idx="16732">
                  <c:v>60.298800000000028</c:v>
                </c:pt>
                <c:pt idx="16733">
                  <c:v>60.695200000000028</c:v>
                </c:pt>
                <c:pt idx="16734">
                  <c:v>61.098600000000012</c:v>
                </c:pt>
                <c:pt idx="16735">
                  <c:v>61.509400000000007</c:v>
                </c:pt>
                <c:pt idx="16736">
                  <c:v>61.927100000000003</c:v>
                </c:pt>
                <c:pt idx="16737">
                  <c:v>62.351999999999997</c:v>
                </c:pt>
                <c:pt idx="16738">
                  <c:v>62.784100000000002</c:v>
                </c:pt>
                <c:pt idx="16739">
                  <c:v>63.223600000000012</c:v>
                </c:pt>
                <c:pt idx="16740">
                  <c:v>63.670100000000012</c:v>
                </c:pt>
                <c:pt idx="16741">
                  <c:v>64.123999999999981</c:v>
                </c:pt>
                <c:pt idx="16742">
                  <c:v>64.585099999999983</c:v>
                </c:pt>
                <c:pt idx="16743">
                  <c:v>65.053399999999982</c:v>
                </c:pt>
                <c:pt idx="16744">
                  <c:v>65.5291</c:v>
                </c:pt>
                <c:pt idx="16745">
                  <c:v>66.012100000000004</c:v>
                </c:pt>
                <c:pt idx="16746">
                  <c:v>66.502299999999991</c:v>
                </c:pt>
                <c:pt idx="16747">
                  <c:v>66.999899999999997</c:v>
                </c:pt>
                <c:pt idx="16748">
                  <c:v>67.504800000000003</c:v>
                </c:pt>
                <c:pt idx="16749">
                  <c:v>68.017100000000056</c:v>
                </c:pt>
                <c:pt idx="16750">
                  <c:v>68.536600000000007</c:v>
                </c:pt>
                <c:pt idx="16751">
                  <c:v>69.063699999999997</c:v>
                </c:pt>
                <c:pt idx="16752">
                  <c:v>69.598000000000013</c:v>
                </c:pt>
                <c:pt idx="16753">
                  <c:v>70.139699999999991</c:v>
                </c:pt>
                <c:pt idx="16754">
                  <c:v>70.688799999999958</c:v>
                </c:pt>
                <c:pt idx="16755">
                  <c:v>71.245199999999997</c:v>
                </c:pt>
                <c:pt idx="16756">
                  <c:v>71.808999999999983</c:v>
                </c:pt>
                <c:pt idx="16757">
                  <c:v>72.380299999999991</c:v>
                </c:pt>
                <c:pt idx="16758">
                  <c:v>72.958799999999982</c:v>
                </c:pt>
                <c:pt idx="16759">
                  <c:v>73.544799999999995</c:v>
                </c:pt>
                <c:pt idx="16760">
                  <c:v>74.13809999999998</c:v>
                </c:pt>
                <c:pt idx="16761">
                  <c:v>74.738799999999998</c:v>
                </c:pt>
                <c:pt idx="16762">
                  <c:v>75.346800000000002</c:v>
                </c:pt>
                <c:pt idx="16763">
                  <c:v>75.962100000000007</c:v>
                </c:pt>
                <c:pt idx="16764">
                  <c:v>76.584999999999994</c:v>
                </c:pt>
                <c:pt idx="16765">
                  <c:v>77.215100000000007</c:v>
                </c:pt>
                <c:pt idx="16766">
                  <c:v>77.852599999999981</c:v>
                </c:pt>
                <c:pt idx="16767">
                  <c:v>78.497300000000024</c:v>
                </c:pt>
                <c:pt idx="16768">
                  <c:v>79.1494</c:v>
                </c:pt>
                <c:pt idx="16769">
                  <c:v>79.808799999999948</c:v>
                </c:pt>
                <c:pt idx="16770">
                  <c:v>80.475499999999982</c:v>
                </c:pt>
                <c:pt idx="16771">
                  <c:v>81.1494</c:v>
                </c:pt>
                <c:pt idx="16772">
                  <c:v>81.830699999999993</c:v>
                </c:pt>
                <c:pt idx="16773">
                  <c:v>82.519099999999995</c:v>
                </c:pt>
                <c:pt idx="16774">
                  <c:v>83.214700000000022</c:v>
                </c:pt>
                <c:pt idx="16775">
                  <c:v>83.91760000000005</c:v>
                </c:pt>
                <c:pt idx="16776">
                  <c:v>84.62769999999999</c:v>
                </c:pt>
                <c:pt idx="16777">
                  <c:v>85.345000000000013</c:v>
                </c:pt>
                <c:pt idx="16778">
                  <c:v>86.069300000000013</c:v>
                </c:pt>
                <c:pt idx="16779">
                  <c:v>86.800799999999981</c:v>
                </c:pt>
                <c:pt idx="16780">
                  <c:v>87.539400000000001</c:v>
                </c:pt>
                <c:pt idx="16781">
                  <c:v>88.2851</c:v>
                </c:pt>
                <c:pt idx="16782">
                  <c:v>89.037700000000001</c:v>
                </c:pt>
                <c:pt idx="16783">
                  <c:v>89.797500000000056</c:v>
                </c:pt>
                <c:pt idx="16784">
                  <c:v>90.564099999999996</c:v>
                </c:pt>
                <c:pt idx="16785">
                  <c:v>91.337800000000001</c:v>
                </c:pt>
                <c:pt idx="16786">
                  <c:v>92.118299999999991</c:v>
                </c:pt>
                <c:pt idx="16787">
                  <c:v>92.905699999999996</c:v>
                </c:pt>
                <c:pt idx="16788">
                  <c:v>93.700100000000006</c:v>
                </c:pt>
                <c:pt idx="16789">
                  <c:v>94.501199999999997</c:v>
                </c:pt>
                <c:pt idx="16790">
                  <c:v>95.309100000000001</c:v>
                </c:pt>
                <c:pt idx="16791">
                  <c:v>96.123599999999982</c:v>
                </c:pt>
                <c:pt idx="16792">
                  <c:v>96.945000000000007</c:v>
                </c:pt>
                <c:pt idx="16793">
                  <c:v>97.772999999999982</c:v>
                </c:pt>
                <c:pt idx="16794">
                  <c:v>98.607500000000002</c:v>
                </c:pt>
                <c:pt idx="16795">
                  <c:v>99.448800000000006</c:v>
                </c:pt>
                <c:pt idx="16796">
                  <c:v>100.29600000000002</c:v>
                </c:pt>
                <c:pt idx="16797">
                  <c:v>101.151</c:v>
                </c:pt>
                <c:pt idx="16798">
                  <c:v>102.01100000000002</c:v>
                </c:pt>
                <c:pt idx="16799">
                  <c:v>102.87799999999999</c:v>
                </c:pt>
                <c:pt idx="16800">
                  <c:v>103.752</c:v>
                </c:pt>
                <c:pt idx="16801">
                  <c:v>104.63200000000001</c:v>
                </c:pt>
                <c:pt idx="16802">
                  <c:v>105.51700000000002</c:v>
                </c:pt>
                <c:pt idx="16803">
                  <c:v>106.41000000000005</c:v>
                </c:pt>
                <c:pt idx="16804">
                  <c:v>107.30800000000001</c:v>
                </c:pt>
                <c:pt idx="16805">
                  <c:v>108.212</c:v>
                </c:pt>
                <c:pt idx="16806">
                  <c:v>109.12299999999998</c:v>
                </c:pt>
                <c:pt idx="16807">
                  <c:v>110.039</c:v>
                </c:pt>
                <c:pt idx="16808">
                  <c:v>110.96100000000006</c:v>
                </c:pt>
                <c:pt idx="16809">
                  <c:v>111.889</c:v>
                </c:pt>
                <c:pt idx="16810">
                  <c:v>112.82299999999998</c:v>
                </c:pt>
                <c:pt idx="16811">
                  <c:v>113.76300000000002</c:v>
                </c:pt>
                <c:pt idx="16812">
                  <c:v>114.708</c:v>
                </c:pt>
                <c:pt idx="16813">
                  <c:v>115.65900000000001</c:v>
                </c:pt>
                <c:pt idx="16814">
                  <c:v>116.616</c:v>
                </c:pt>
                <c:pt idx="16815">
                  <c:v>117.57799999999999</c:v>
                </c:pt>
                <c:pt idx="16816">
                  <c:v>118.545</c:v>
                </c:pt>
                <c:pt idx="16817">
                  <c:v>119.518</c:v>
                </c:pt>
                <c:pt idx="16818">
                  <c:v>120.49600000000002</c:v>
                </c:pt>
                <c:pt idx="16819">
                  <c:v>121.479</c:v>
                </c:pt>
                <c:pt idx="16820">
                  <c:v>122.46700000000006</c:v>
                </c:pt>
                <c:pt idx="16821">
                  <c:v>123.46000000000002</c:v>
                </c:pt>
                <c:pt idx="16822">
                  <c:v>124.459</c:v>
                </c:pt>
                <c:pt idx="16823">
                  <c:v>125.462</c:v>
                </c:pt>
                <c:pt idx="16824">
                  <c:v>126.47</c:v>
                </c:pt>
                <c:pt idx="16825">
                  <c:v>127.483</c:v>
                </c:pt>
                <c:pt idx="16826">
                  <c:v>128.5</c:v>
                </c:pt>
                <c:pt idx="16827">
                  <c:v>129.523</c:v>
                </c:pt>
                <c:pt idx="16828">
                  <c:v>130.54900000000001</c:v>
                </c:pt>
                <c:pt idx="16829">
                  <c:v>131.58000000000001</c:v>
                </c:pt>
                <c:pt idx="16830">
                  <c:v>132.61599999999999</c:v>
                </c:pt>
                <c:pt idx="16831">
                  <c:v>133.655</c:v>
                </c:pt>
                <c:pt idx="16832">
                  <c:v>134.69900000000001</c:v>
                </c:pt>
                <c:pt idx="16833">
                  <c:v>135.74699999999999</c:v>
                </c:pt>
                <c:pt idx="16834">
                  <c:v>136.79900000000001</c:v>
                </c:pt>
                <c:pt idx="16835">
                  <c:v>137.8550000000001</c:v>
                </c:pt>
                <c:pt idx="16836">
                  <c:v>138.91499999999999</c:v>
                </c:pt>
                <c:pt idx="16837">
                  <c:v>139.97900000000001</c:v>
                </c:pt>
                <c:pt idx="16838">
                  <c:v>141.04599999999999</c:v>
                </c:pt>
                <c:pt idx="16839">
                  <c:v>142.11599999999999</c:v>
                </c:pt>
                <c:pt idx="16840">
                  <c:v>143.191</c:v>
                </c:pt>
                <c:pt idx="16841">
                  <c:v>144.268</c:v>
                </c:pt>
                <c:pt idx="16842">
                  <c:v>145.34900000000002</c:v>
                </c:pt>
                <c:pt idx="16843">
                  <c:v>146.43300000000002</c:v>
                </c:pt>
                <c:pt idx="16844">
                  <c:v>147.52100000000004</c:v>
                </c:pt>
                <c:pt idx="16845">
                  <c:v>148.61099999999999</c:v>
                </c:pt>
                <c:pt idx="16846">
                  <c:v>149.70399999999998</c:v>
                </c:pt>
                <c:pt idx="16847">
                  <c:v>150.80000000000001</c:v>
                </c:pt>
                <c:pt idx="16848">
                  <c:v>151.899</c:v>
                </c:pt>
                <c:pt idx="16849">
                  <c:v>153</c:v>
                </c:pt>
                <c:pt idx="16850">
                  <c:v>154.10399999999998</c:v>
                </c:pt>
                <c:pt idx="16851">
                  <c:v>155.20999999999998</c:v>
                </c:pt>
                <c:pt idx="16852">
                  <c:v>156.31900000000002</c:v>
                </c:pt>
                <c:pt idx="16853">
                  <c:v>157.43</c:v>
                </c:pt>
                <c:pt idx="16854">
                  <c:v>158.54300000000001</c:v>
                </c:pt>
                <c:pt idx="16855">
                  <c:v>159.65800000000004</c:v>
                </c:pt>
                <c:pt idx="16856">
                  <c:v>160.77499999999998</c:v>
                </c:pt>
                <c:pt idx="16857">
                  <c:v>161.893</c:v>
                </c:pt>
                <c:pt idx="16858">
                  <c:v>163.01300000000001</c:v>
                </c:pt>
                <c:pt idx="16859">
                  <c:v>164.136</c:v>
                </c:pt>
                <c:pt idx="16860">
                  <c:v>165.25899999999999</c:v>
                </c:pt>
                <c:pt idx="16861">
                  <c:v>166.38400000000001</c:v>
                </c:pt>
                <c:pt idx="16862">
                  <c:v>167.51</c:v>
                </c:pt>
                <c:pt idx="16863">
                  <c:v>168.637</c:v>
                </c:pt>
                <c:pt idx="16864">
                  <c:v>169.76599999999999</c:v>
                </c:pt>
                <c:pt idx="16865">
                  <c:v>170.89500000000001</c:v>
                </c:pt>
                <c:pt idx="16866">
                  <c:v>172.02500000000001</c:v>
                </c:pt>
                <c:pt idx="16867">
                  <c:v>173.15600000000001</c:v>
                </c:pt>
                <c:pt idx="16868">
                  <c:v>174.28800000000001</c:v>
                </c:pt>
                <c:pt idx="16869">
                  <c:v>175.42000000000004</c:v>
                </c:pt>
                <c:pt idx="16870">
                  <c:v>176.55200000000011</c:v>
                </c:pt>
                <c:pt idx="16871">
                  <c:v>177.685</c:v>
                </c:pt>
                <c:pt idx="16872">
                  <c:v>178.81800000000001</c:v>
                </c:pt>
                <c:pt idx="16873">
                  <c:v>179.95100000000011</c:v>
                </c:pt>
                <c:pt idx="16874">
                  <c:v>181.084</c:v>
                </c:pt>
                <c:pt idx="16875">
                  <c:v>182.21699999999998</c:v>
                </c:pt>
                <c:pt idx="16876">
                  <c:v>183.34900000000002</c:v>
                </c:pt>
                <c:pt idx="16877">
                  <c:v>184.48100000000011</c:v>
                </c:pt>
                <c:pt idx="16878">
                  <c:v>185.61299999999997</c:v>
                </c:pt>
                <c:pt idx="16879">
                  <c:v>186.74399999999989</c:v>
                </c:pt>
                <c:pt idx="16880">
                  <c:v>187.875</c:v>
                </c:pt>
                <c:pt idx="16881">
                  <c:v>189.00399999999999</c:v>
                </c:pt>
                <c:pt idx="16882">
                  <c:v>190.13300000000001</c:v>
                </c:pt>
                <c:pt idx="16883">
                  <c:v>191.26</c:v>
                </c:pt>
                <c:pt idx="16884">
                  <c:v>192.38600000000011</c:v>
                </c:pt>
                <c:pt idx="16885">
                  <c:v>193.512</c:v>
                </c:pt>
                <c:pt idx="16886">
                  <c:v>194.63499999999999</c:v>
                </c:pt>
                <c:pt idx="16887">
                  <c:v>195.75700000000001</c:v>
                </c:pt>
                <c:pt idx="16888">
                  <c:v>196.87800000000001</c:v>
                </c:pt>
                <c:pt idx="16889">
                  <c:v>197.99700000000001</c:v>
                </c:pt>
                <c:pt idx="16890">
                  <c:v>199.11299999999997</c:v>
                </c:pt>
                <c:pt idx="16891">
                  <c:v>200.22800000000001</c:v>
                </c:pt>
                <c:pt idx="16892">
                  <c:v>201.34100000000001</c:v>
                </c:pt>
                <c:pt idx="16893">
                  <c:v>202.45200000000011</c:v>
                </c:pt>
                <c:pt idx="16894">
                  <c:v>203.56</c:v>
                </c:pt>
                <c:pt idx="16895">
                  <c:v>204.666</c:v>
                </c:pt>
                <c:pt idx="16896">
                  <c:v>205.76900000000001</c:v>
                </c:pt>
                <c:pt idx="16897">
                  <c:v>206.87</c:v>
                </c:pt>
                <c:pt idx="16898">
                  <c:v>207.96800000000007</c:v>
                </c:pt>
                <c:pt idx="16899">
                  <c:v>209.06300000000002</c:v>
                </c:pt>
                <c:pt idx="16900">
                  <c:v>210.155</c:v>
                </c:pt>
                <c:pt idx="16901">
                  <c:v>211.24399999999989</c:v>
                </c:pt>
                <c:pt idx="16902">
                  <c:v>212.32900000000001</c:v>
                </c:pt>
                <c:pt idx="16903">
                  <c:v>213.41200000000001</c:v>
                </c:pt>
                <c:pt idx="16904">
                  <c:v>214.49100000000001</c:v>
                </c:pt>
                <c:pt idx="16905">
                  <c:v>215.566</c:v>
                </c:pt>
                <c:pt idx="16906">
                  <c:v>216.63800000000001</c:v>
                </c:pt>
                <c:pt idx="16907">
                  <c:v>217.70499999999998</c:v>
                </c:pt>
                <c:pt idx="16908">
                  <c:v>218.76900000000001</c:v>
                </c:pt>
                <c:pt idx="16909">
                  <c:v>219.82900000000001</c:v>
                </c:pt>
                <c:pt idx="16910">
                  <c:v>220.8850000000001</c:v>
                </c:pt>
                <c:pt idx="16911">
                  <c:v>221.93700000000001</c:v>
                </c:pt>
                <c:pt idx="16912">
                  <c:v>222.98400000000001</c:v>
                </c:pt>
                <c:pt idx="16913">
                  <c:v>224.02700000000004</c:v>
                </c:pt>
                <c:pt idx="16914">
                  <c:v>225.065</c:v>
                </c:pt>
                <c:pt idx="16915">
                  <c:v>226.09900000000002</c:v>
                </c:pt>
                <c:pt idx="16916">
                  <c:v>227.12800000000001</c:v>
                </c:pt>
                <c:pt idx="16917">
                  <c:v>228.15200000000004</c:v>
                </c:pt>
                <c:pt idx="16918">
                  <c:v>229.17099999999999</c:v>
                </c:pt>
                <c:pt idx="16919">
                  <c:v>230.185</c:v>
                </c:pt>
                <c:pt idx="16920">
                  <c:v>231.19300000000001</c:v>
                </c:pt>
                <c:pt idx="16921">
                  <c:v>232.197</c:v>
                </c:pt>
                <c:pt idx="16922">
                  <c:v>233.19499999999999</c:v>
                </c:pt>
                <c:pt idx="16923">
                  <c:v>234.18800000000007</c:v>
                </c:pt>
                <c:pt idx="16924">
                  <c:v>235.17499999999998</c:v>
                </c:pt>
                <c:pt idx="16925">
                  <c:v>236.15600000000001</c:v>
                </c:pt>
                <c:pt idx="16926">
                  <c:v>237.131</c:v>
                </c:pt>
                <c:pt idx="16927">
                  <c:v>238.101</c:v>
                </c:pt>
                <c:pt idx="16928">
                  <c:v>239.065</c:v>
                </c:pt>
                <c:pt idx="16929">
                  <c:v>240.02200000000011</c:v>
                </c:pt>
                <c:pt idx="16930">
                  <c:v>240.97300000000001</c:v>
                </c:pt>
                <c:pt idx="16931">
                  <c:v>241.91800000000001</c:v>
                </c:pt>
                <c:pt idx="16932">
                  <c:v>242.85700000000011</c:v>
                </c:pt>
                <c:pt idx="16933">
                  <c:v>243.78900000000002</c:v>
                </c:pt>
                <c:pt idx="16934">
                  <c:v>244.71499999999995</c:v>
                </c:pt>
                <c:pt idx="16935">
                  <c:v>245.63399999999999</c:v>
                </c:pt>
                <c:pt idx="16936">
                  <c:v>246.54599999999999</c:v>
                </c:pt>
                <c:pt idx="16937">
                  <c:v>247.45200000000011</c:v>
                </c:pt>
                <c:pt idx="16938">
                  <c:v>248.35000000000011</c:v>
                </c:pt>
                <c:pt idx="16939">
                  <c:v>249.24099999999999</c:v>
                </c:pt>
                <c:pt idx="16940">
                  <c:v>250.126</c:v>
                </c:pt>
                <c:pt idx="16941">
                  <c:v>251.00299999999999</c:v>
                </c:pt>
                <c:pt idx="16942">
                  <c:v>251.87300000000002</c:v>
                </c:pt>
                <c:pt idx="16943">
                  <c:v>252.73499999999999</c:v>
                </c:pt>
                <c:pt idx="16944">
                  <c:v>253.59</c:v>
                </c:pt>
                <c:pt idx="16945">
                  <c:v>254.43800000000007</c:v>
                </c:pt>
                <c:pt idx="16946">
                  <c:v>255.27799999999999</c:v>
                </c:pt>
                <c:pt idx="16947">
                  <c:v>256.11</c:v>
                </c:pt>
                <c:pt idx="16948">
                  <c:v>256.93400000000003</c:v>
                </c:pt>
                <c:pt idx="16949">
                  <c:v>257.75099999999975</c:v>
                </c:pt>
                <c:pt idx="16950">
                  <c:v>258.55900000000008</c:v>
                </c:pt>
                <c:pt idx="16951">
                  <c:v>259.36</c:v>
                </c:pt>
                <c:pt idx="16952">
                  <c:v>260.15300000000002</c:v>
                </c:pt>
                <c:pt idx="16953">
                  <c:v>260.93699999999961</c:v>
                </c:pt>
                <c:pt idx="16954">
                  <c:v>261.71299999999979</c:v>
                </c:pt>
                <c:pt idx="16955">
                  <c:v>262.48099999999965</c:v>
                </c:pt>
                <c:pt idx="16956">
                  <c:v>263.24099999999999</c:v>
                </c:pt>
                <c:pt idx="16957">
                  <c:v>263.99199999999962</c:v>
                </c:pt>
                <c:pt idx="16958">
                  <c:v>264.73499999999979</c:v>
                </c:pt>
                <c:pt idx="16959">
                  <c:v>265.46899999999965</c:v>
                </c:pt>
                <c:pt idx="16960">
                  <c:v>266.19499999999999</c:v>
                </c:pt>
                <c:pt idx="16961">
                  <c:v>266.91099999999977</c:v>
                </c:pt>
                <c:pt idx="16962">
                  <c:v>267.61900000000026</c:v>
                </c:pt>
                <c:pt idx="16963">
                  <c:v>268.31900000000002</c:v>
                </c:pt>
                <c:pt idx="16964">
                  <c:v>269.00900000000001</c:v>
                </c:pt>
                <c:pt idx="16965">
                  <c:v>269.69099999999975</c:v>
                </c:pt>
                <c:pt idx="16966">
                  <c:v>270.363</c:v>
                </c:pt>
                <c:pt idx="16967">
                  <c:v>271.02699999999965</c:v>
                </c:pt>
                <c:pt idx="16968">
                  <c:v>271.68099999999993</c:v>
                </c:pt>
                <c:pt idx="16969">
                  <c:v>272.327</c:v>
                </c:pt>
                <c:pt idx="16970">
                  <c:v>272.96299999999979</c:v>
                </c:pt>
                <c:pt idx="16971">
                  <c:v>273.58999999999975</c:v>
                </c:pt>
                <c:pt idx="16972">
                  <c:v>274.20699999999965</c:v>
                </c:pt>
                <c:pt idx="16973">
                  <c:v>274.81599999999975</c:v>
                </c:pt>
                <c:pt idx="16974">
                  <c:v>275.41399999999965</c:v>
                </c:pt>
                <c:pt idx="16975">
                  <c:v>276.00400000000002</c:v>
                </c:pt>
                <c:pt idx="16976">
                  <c:v>276.584</c:v>
                </c:pt>
                <c:pt idx="16977">
                  <c:v>277.15499999999997</c:v>
                </c:pt>
                <c:pt idx="16978">
                  <c:v>277.71599999999978</c:v>
                </c:pt>
                <c:pt idx="16979">
                  <c:v>278.267</c:v>
                </c:pt>
                <c:pt idx="16980">
                  <c:v>278.80900000000008</c:v>
                </c:pt>
                <c:pt idx="16981">
                  <c:v>279.34100000000001</c:v>
                </c:pt>
                <c:pt idx="16982">
                  <c:v>279.86399999999975</c:v>
                </c:pt>
                <c:pt idx="16983">
                  <c:v>280.37700000000001</c:v>
                </c:pt>
                <c:pt idx="16984">
                  <c:v>280.88</c:v>
                </c:pt>
                <c:pt idx="16985">
                  <c:v>281.37400000000002</c:v>
                </c:pt>
                <c:pt idx="16986">
                  <c:v>281.85700000000008</c:v>
                </c:pt>
                <c:pt idx="16987">
                  <c:v>282.33099999999979</c:v>
                </c:pt>
                <c:pt idx="16988">
                  <c:v>282.79599999999965</c:v>
                </c:pt>
                <c:pt idx="16989">
                  <c:v>283.25</c:v>
                </c:pt>
                <c:pt idx="16990">
                  <c:v>283.69400000000002</c:v>
                </c:pt>
                <c:pt idx="16991">
                  <c:v>284.12900000000002</c:v>
                </c:pt>
                <c:pt idx="16992">
                  <c:v>284.553</c:v>
                </c:pt>
                <c:pt idx="16993">
                  <c:v>284.96799999999979</c:v>
                </c:pt>
                <c:pt idx="16994">
                  <c:v>285.37299999999999</c:v>
                </c:pt>
                <c:pt idx="16995">
                  <c:v>285.767</c:v>
                </c:pt>
                <c:pt idx="16996">
                  <c:v>286.15199999999999</c:v>
                </c:pt>
                <c:pt idx="16997">
                  <c:v>286.52699999999965</c:v>
                </c:pt>
                <c:pt idx="16998">
                  <c:v>286.892</c:v>
                </c:pt>
                <c:pt idx="16999">
                  <c:v>287.24700000000001</c:v>
                </c:pt>
                <c:pt idx="17000">
                  <c:v>287.59199999999959</c:v>
                </c:pt>
                <c:pt idx="17001">
                  <c:v>287.92699999999962</c:v>
                </c:pt>
                <c:pt idx="17002">
                  <c:v>288.25299999999999</c:v>
                </c:pt>
                <c:pt idx="17003">
                  <c:v>288.56799999999993</c:v>
                </c:pt>
                <c:pt idx="17004">
                  <c:v>288.87299999999999</c:v>
                </c:pt>
                <c:pt idx="17005">
                  <c:v>289.16800000000001</c:v>
                </c:pt>
                <c:pt idx="17006">
                  <c:v>289.45299999999975</c:v>
                </c:pt>
                <c:pt idx="17007">
                  <c:v>289.72899999999959</c:v>
                </c:pt>
                <c:pt idx="17008">
                  <c:v>289.99400000000003</c:v>
                </c:pt>
                <c:pt idx="17009">
                  <c:v>290.25</c:v>
                </c:pt>
                <c:pt idx="17010">
                  <c:v>290.49499999999978</c:v>
                </c:pt>
                <c:pt idx="17011">
                  <c:v>290.73099999999965</c:v>
                </c:pt>
                <c:pt idx="17012">
                  <c:v>290.95599999999979</c:v>
                </c:pt>
                <c:pt idx="17013">
                  <c:v>291.17200000000008</c:v>
                </c:pt>
                <c:pt idx="17014">
                  <c:v>291.37799999999999</c:v>
                </c:pt>
                <c:pt idx="17015">
                  <c:v>291.57499999999999</c:v>
                </c:pt>
                <c:pt idx="17016">
                  <c:v>291.7609999999998</c:v>
                </c:pt>
                <c:pt idx="17017">
                  <c:v>291.93799999999965</c:v>
                </c:pt>
                <c:pt idx="17018">
                  <c:v>292.10399999999993</c:v>
                </c:pt>
                <c:pt idx="17019">
                  <c:v>292.262</c:v>
                </c:pt>
                <c:pt idx="17020">
                  <c:v>292.40899999999965</c:v>
                </c:pt>
                <c:pt idx="17021">
                  <c:v>292.54700000000008</c:v>
                </c:pt>
                <c:pt idx="17022">
                  <c:v>292.67500000000001</c:v>
                </c:pt>
                <c:pt idx="17023">
                  <c:v>292.79299999999978</c:v>
                </c:pt>
                <c:pt idx="17024">
                  <c:v>292.90199999999965</c:v>
                </c:pt>
                <c:pt idx="17025">
                  <c:v>293.00099999999975</c:v>
                </c:pt>
                <c:pt idx="17026">
                  <c:v>293.09099999999978</c:v>
                </c:pt>
                <c:pt idx="17027">
                  <c:v>293.17200000000008</c:v>
                </c:pt>
                <c:pt idx="17028">
                  <c:v>293.24200000000002</c:v>
                </c:pt>
                <c:pt idx="17029">
                  <c:v>293.30399999999975</c:v>
                </c:pt>
                <c:pt idx="17030">
                  <c:v>293.35599999999999</c:v>
                </c:pt>
                <c:pt idx="17031">
                  <c:v>293.399</c:v>
                </c:pt>
                <c:pt idx="17032">
                  <c:v>293.43299999999965</c:v>
                </c:pt>
                <c:pt idx="17033">
                  <c:v>293.45699999999965</c:v>
                </c:pt>
                <c:pt idx="17034">
                  <c:v>293.47199999999958</c:v>
                </c:pt>
                <c:pt idx="17035">
                  <c:v>293.47899999999959</c:v>
                </c:pt>
                <c:pt idx="17036">
                  <c:v>293.47599999999977</c:v>
                </c:pt>
                <c:pt idx="17037">
                  <c:v>293.464</c:v>
                </c:pt>
                <c:pt idx="17038">
                  <c:v>293.44299999999993</c:v>
                </c:pt>
                <c:pt idx="17039">
                  <c:v>293.41299999999978</c:v>
                </c:pt>
                <c:pt idx="17040">
                  <c:v>293.375</c:v>
                </c:pt>
                <c:pt idx="17041">
                  <c:v>293.327</c:v>
                </c:pt>
                <c:pt idx="17042">
                  <c:v>293.27099999999979</c:v>
                </c:pt>
                <c:pt idx="17043">
                  <c:v>293.20599999999979</c:v>
                </c:pt>
                <c:pt idx="17044">
                  <c:v>293.13299999999975</c:v>
                </c:pt>
                <c:pt idx="17045">
                  <c:v>293.05099999999999</c:v>
                </c:pt>
                <c:pt idx="17046">
                  <c:v>292.96099999999979</c:v>
                </c:pt>
                <c:pt idx="17047">
                  <c:v>292.86200000000002</c:v>
                </c:pt>
                <c:pt idx="17048">
                  <c:v>292.755</c:v>
                </c:pt>
                <c:pt idx="17049">
                  <c:v>292.63900000000001</c:v>
                </c:pt>
                <c:pt idx="17050">
                  <c:v>292.51599999999979</c:v>
                </c:pt>
                <c:pt idx="17051">
                  <c:v>292.38400000000001</c:v>
                </c:pt>
                <c:pt idx="17052">
                  <c:v>292.24400000000026</c:v>
                </c:pt>
                <c:pt idx="17053">
                  <c:v>292.09599999999978</c:v>
                </c:pt>
                <c:pt idx="17054">
                  <c:v>291.94099999999975</c:v>
                </c:pt>
                <c:pt idx="17055">
                  <c:v>291.77699999999965</c:v>
                </c:pt>
                <c:pt idx="17056">
                  <c:v>291.60599999999999</c:v>
                </c:pt>
                <c:pt idx="17057">
                  <c:v>291.42699999999962</c:v>
                </c:pt>
                <c:pt idx="17058">
                  <c:v>291.24</c:v>
                </c:pt>
                <c:pt idx="17059">
                  <c:v>291.04599999999999</c:v>
                </c:pt>
                <c:pt idx="17060">
                  <c:v>290.84399999999999</c:v>
                </c:pt>
                <c:pt idx="17061">
                  <c:v>290.63499999999999</c:v>
                </c:pt>
                <c:pt idx="17062">
                  <c:v>290.41899999999958</c:v>
                </c:pt>
                <c:pt idx="17063">
                  <c:v>290.19499999999999</c:v>
                </c:pt>
                <c:pt idx="17064">
                  <c:v>289.96499999999975</c:v>
                </c:pt>
                <c:pt idx="17065">
                  <c:v>289.72699999999958</c:v>
                </c:pt>
                <c:pt idx="17066">
                  <c:v>289.48200000000003</c:v>
                </c:pt>
                <c:pt idx="17067">
                  <c:v>289.23099999999965</c:v>
                </c:pt>
                <c:pt idx="17068">
                  <c:v>288.97299999999979</c:v>
                </c:pt>
                <c:pt idx="17069">
                  <c:v>288.70800000000003</c:v>
                </c:pt>
                <c:pt idx="17070">
                  <c:v>288.43599999999958</c:v>
                </c:pt>
                <c:pt idx="17071">
                  <c:v>288.15800000000002</c:v>
                </c:pt>
                <c:pt idx="17072">
                  <c:v>287.87400000000002</c:v>
                </c:pt>
                <c:pt idx="17073">
                  <c:v>287.58300000000003</c:v>
                </c:pt>
                <c:pt idx="17074">
                  <c:v>287.28599999999977</c:v>
                </c:pt>
                <c:pt idx="17075">
                  <c:v>286.98200000000003</c:v>
                </c:pt>
                <c:pt idx="17076">
                  <c:v>286.673</c:v>
                </c:pt>
                <c:pt idx="17077">
                  <c:v>286.358</c:v>
                </c:pt>
                <c:pt idx="17078">
                  <c:v>286.03699999999958</c:v>
                </c:pt>
                <c:pt idx="17079">
                  <c:v>285.70999999999975</c:v>
                </c:pt>
                <c:pt idx="17080">
                  <c:v>285.37700000000001</c:v>
                </c:pt>
                <c:pt idx="17081">
                  <c:v>285.03899999999965</c:v>
                </c:pt>
                <c:pt idx="17082">
                  <c:v>284.69499999999999</c:v>
                </c:pt>
                <c:pt idx="17083">
                  <c:v>284.346</c:v>
                </c:pt>
                <c:pt idx="17084">
                  <c:v>283.99199999999962</c:v>
                </c:pt>
                <c:pt idx="17085">
                  <c:v>283.63299999999975</c:v>
                </c:pt>
                <c:pt idx="17086">
                  <c:v>283.26799999999974</c:v>
                </c:pt>
                <c:pt idx="17087">
                  <c:v>282.899</c:v>
                </c:pt>
                <c:pt idx="17088">
                  <c:v>282.524</c:v>
                </c:pt>
                <c:pt idx="17089">
                  <c:v>282.14499999999998</c:v>
                </c:pt>
                <c:pt idx="17090">
                  <c:v>281.7609999999998</c:v>
                </c:pt>
                <c:pt idx="17091">
                  <c:v>281.37200000000001</c:v>
                </c:pt>
                <c:pt idx="17092">
                  <c:v>280.97999999999979</c:v>
                </c:pt>
                <c:pt idx="17093">
                  <c:v>280.58199999999965</c:v>
                </c:pt>
                <c:pt idx="17094">
                  <c:v>280.18099999999993</c:v>
                </c:pt>
                <c:pt idx="17095">
                  <c:v>279.77499999999975</c:v>
                </c:pt>
                <c:pt idx="17096">
                  <c:v>279.36500000000001</c:v>
                </c:pt>
                <c:pt idx="17097">
                  <c:v>278.95099999999979</c:v>
                </c:pt>
                <c:pt idx="17098">
                  <c:v>278.53299999999979</c:v>
                </c:pt>
                <c:pt idx="17099">
                  <c:v>278.11200000000002</c:v>
                </c:pt>
                <c:pt idx="17100">
                  <c:v>277.68700000000001</c:v>
                </c:pt>
                <c:pt idx="17101">
                  <c:v>277.25799999999975</c:v>
                </c:pt>
                <c:pt idx="17102">
                  <c:v>276.82599999999979</c:v>
                </c:pt>
                <c:pt idx="17103">
                  <c:v>276.39099999999979</c:v>
                </c:pt>
                <c:pt idx="17104">
                  <c:v>275.952</c:v>
                </c:pt>
                <c:pt idx="17105">
                  <c:v>275.51</c:v>
                </c:pt>
                <c:pt idx="17106">
                  <c:v>275.065</c:v>
                </c:pt>
                <c:pt idx="17107">
                  <c:v>274.61700000000002</c:v>
                </c:pt>
                <c:pt idx="17108">
                  <c:v>274.16699999999975</c:v>
                </c:pt>
                <c:pt idx="17109">
                  <c:v>273.71299999999979</c:v>
                </c:pt>
                <c:pt idx="17110">
                  <c:v>273.25700000000001</c:v>
                </c:pt>
                <c:pt idx="17111">
                  <c:v>272.79899999999958</c:v>
                </c:pt>
                <c:pt idx="17112">
                  <c:v>272.33799999999979</c:v>
                </c:pt>
                <c:pt idx="17113">
                  <c:v>271.87400000000002</c:v>
                </c:pt>
                <c:pt idx="17114">
                  <c:v>271.40899999999965</c:v>
                </c:pt>
                <c:pt idx="17115">
                  <c:v>270.94099999999975</c:v>
                </c:pt>
                <c:pt idx="17116">
                  <c:v>270.47199999999958</c:v>
                </c:pt>
                <c:pt idx="17117">
                  <c:v>270</c:v>
                </c:pt>
                <c:pt idx="17118">
                  <c:v>269.52699999999965</c:v>
                </c:pt>
                <c:pt idx="17119">
                  <c:v>269.05200000000002</c:v>
                </c:pt>
                <c:pt idx="17120">
                  <c:v>268.57599999999979</c:v>
                </c:pt>
                <c:pt idx="17121">
                  <c:v>268.09799999999979</c:v>
                </c:pt>
                <c:pt idx="17122">
                  <c:v>267.61799999999999</c:v>
                </c:pt>
                <c:pt idx="17123">
                  <c:v>267.137</c:v>
                </c:pt>
                <c:pt idx="17124">
                  <c:v>266.65600000000001</c:v>
                </c:pt>
                <c:pt idx="17125">
                  <c:v>266.173</c:v>
                </c:pt>
                <c:pt idx="17126">
                  <c:v>265.68900000000002</c:v>
                </c:pt>
                <c:pt idx="17127">
                  <c:v>265.20400000000001</c:v>
                </c:pt>
                <c:pt idx="17128">
                  <c:v>264.71799999999979</c:v>
                </c:pt>
                <c:pt idx="17129">
                  <c:v>264.23200000000003</c:v>
                </c:pt>
                <c:pt idx="17130">
                  <c:v>263.745</c:v>
                </c:pt>
                <c:pt idx="17131">
                  <c:v>263.25700000000001</c:v>
                </c:pt>
                <c:pt idx="17132">
                  <c:v>262.77</c:v>
                </c:pt>
                <c:pt idx="17133">
                  <c:v>262.28099999999978</c:v>
                </c:pt>
                <c:pt idx="17134">
                  <c:v>261.79299999999978</c:v>
                </c:pt>
                <c:pt idx="17135">
                  <c:v>261.30500000000001</c:v>
                </c:pt>
                <c:pt idx="17136">
                  <c:v>260.81599999999975</c:v>
                </c:pt>
                <c:pt idx="17137">
                  <c:v>260.32799999999975</c:v>
                </c:pt>
                <c:pt idx="17138">
                  <c:v>259.839</c:v>
                </c:pt>
                <c:pt idx="17139">
                  <c:v>259.35199999999975</c:v>
                </c:pt>
                <c:pt idx="17140">
                  <c:v>258.86399999999975</c:v>
                </c:pt>
                <c:pt idx="17141">
                  <c:v>258.37700000000001</c:v>
                </c:pt>
                <c:pt idx="17142">
                  <c:v>257.89</c:v>
                </c:pt>
                <c:pt idx="17143">
                  <c:v>257.404</c:v>
                </c:pt>
                <c:pt idx="17144">
                  <c:v>256.91899999999958</c:v>
                </c:pt>
                <c:pt idx="17145">
                  <c:v>256.43400000000003</c:v>
                </c:pt>
                <c:pt idx="17146">
                  <c:v>255.95000000000007</c:v>
                </c:pt>
                <c:pt idx="17147">
                  <c:v>255.46800000000007</c:v>
                </c:pt>
                <c:pt idx="17148">
                  <c:v>254.9860000000001</c:v>
                </c:pt>
                <c:pt idx="17149">
                  <c:v>254.506</c:v>
                </c:pt>
                <c:pt idx="17150">
                  <c:v>254.02600000000001</c:v>
                </c:pt>
                <c:pt idx="17151">
                  <c:v>253.548</c:v>
                </c:pt>
                <c:pt idx="17152">
                  <c:v>253.072</c:v>
                </c:pt>
                <c:pt idx="17153">
                  <c:v>252.59700000000001</c:v>
                </c:pt>
                <c:pt idx="17154">
                  <c:v>252.12300000000002</c:v>
                </c:pt>
                <c:pt idx="17155">
                  <c:v>251.65100000000001</c:v>
                </c:pt>
                <c:pt idx="17156">
                  <c:v>251.18100000000001</c:v>
                </c:pt>
                <c:pt idx="17157">
                  <c:v>250.71199999999999</c:v>
                </c:pt>
                <c:pt idx="17158">
                  <c:v>250.24499999999998</c:v>
                </c:pt>
                <c:pt idx="17159">
                  <c:v>249.78100000000001</c:v>
                </c:pt>
                <c:pt idx="17160">
                  <c:v>249.31800000000001</c:v>
                </c:pt>
                <c:pt idx="17161">
                  <c:v>248.85700000000011</c:v>
                </c:pt>
                <c:pt idx="17162">
                  <c:v>248.399</c:v>
                </c:pt>
                <c:pt idx="17163">
                  <c:v>247.94300000000001</c:v>
                </c:pt>
                <c:pt idx="17164">
                  <c:v>247.489</c:v>
                </c:pt>
                <c:pt idx="17165">
                  <c:v>247.03700000000001</c:v>
                </c:pt>
                <c:pt idx="17166">
                  <c:v>246.58800000000011</c:v>
                </c:pt>
                <c:pt idx="17167">
                  <c:v>246.14099999999999</c:v>
                </c:pt>
                <c:pt idx="17168">
                  <c:v>245.696</c:v>
                </c:pt>
                <c:pt idx="17169">
                  <c:v>245.255</c:v>
                </c:pt>
                <c:pt idx="17170">
                  <c:v>244.816</c:v>
                </c:pt>
                <c:pt idx="17171">
                  <c:v>244.38000000000011</c:v>
                </c:pt>
                <c:pt idx="17172">
                  <c:v>243.946</c:v>
                </c:pt>
                <c:pt idx="17173">
                  <c:v>243.51499999999999</c:v>
                </c:pt>
                <c:pt idx="17174">
                  <c:v>243.08800000000011</c:v>
                </c:pt>
                <c:pt idx="17175">
                  <c:v>242.66300000000001</c:v>
                </c:pt>
                <c:pt idx="17176">
                  <c:v>242.24099999999999</c:v>
                </c:pt>
                <c:pt idx="17177">
                  <c:v>241.82300000000001</c:v>
                </c:pt>
                <c:pt idx="17178">
                  <c:v>241.40700000000001</c:v>
                </c:pt>
                <c:pt idx="17179">
                  <c:v>240.995</c:v>
                </c:pt>
                <c:pt idx="17180">
                  <c:v>240.58500000000001</c:v>
                </c:pt>
                <c:pt idx="17181">
                  <c:v>240.18</c:v>
                </c:pt>
                <c:pt idx="17182">
                  <c:v>239.77699999999999</c:v>
                </c:pt>
                <c:pt idx="17183">
                  <c:v>239.37800000000001</c:v>
                </c:pt>
                <c:pt idx="17184">
                  <c:v>238.98200000000011</c:v>
                </c:pt>
                <c:pt idx="17185">
                  <c:v>238.59</c:v>
                </c:pt>
                <c:pt idx="17186">
                  <c:v>238.20099999999999</c:v>
                </c:pt>
                <c:pt idx="17187">
                  <c:v>237.815</c:v>
                </c:pt>
                <c:pt idx="17188">
                  <c:v>237.43300000000002</c:v>
                </c:pt>
                <c:pt idx="17189">
                  <c:v>237.05500000000001</c:v>
                </c:pt>
                <c:pt idx="17190">
                  <c:v>236.68100000000001</c:v>
                </c:pt>
                <c:pt idx="17191">
                  <c:v>236.31</c:v>
                </c:pt>
                <c:pt idx="17192">
                  <c:v>235.94300000000001</c:v>
                </c:pt>
                <c:pt idx="17193">
                  <c:v>235.57900000000001</c:v>
                </c:pt>
                <c:pt idx="17194">
                  <c:v>235.21899999999999</c:v>
                </c:pt>
                <c:pt idx="17195">
                  <c:v>234.864</c:v>
                </c:pt>
                <c:pt idx="17196">
                  <c:v>234.511</c:v>
                </c:pt>
                <c:pt idx="17197">
                  <c:v>234.16300000000001</c:v>
                </c:pt>
                <c:pt idx="17198">
                  <c:v>233.81900000000002</c:v>
                </c:pt>
                <c:pt idx="17199">
                  <c:v>233.47900000000001</c:v>
                </c:pt>
                <c:pt idx="17200">
                  <c:v>233.142</c:v>
                </c:pt>
                <c:pt idx="17201">
                  <c:v>232.809</c:v>
                </c:pt>
                <c:pt idx="17202">
                  <c:v>232.48100000000011</c:v>
                </c:pt>
                <c:pt idx="17203">
                  <c:v>232.15600000000001</c:v>
                </c:pt>
                <c:pt idx="17204">
                  <c:v>231.83600000000001</c:v>
                </c:pt>
                <c:pt idx="17205">
                  <c:v>231.51900000000001</c:v>
                </c:pt>
                <c:pt idx="17206">
                  <c:v>231.20599999999999</c:v>
                </c:pt>
                <c:pt idx="17207">
                  <c:v>230.89800000000011</c:v>
                </c:pt>
                <c:pt idx="17208">
                  <c:v>230.59300000000002</c:v>
                </c:pt>
                <c:pt idx="17209">
                  <c:v>230.29300000000001</c:v>
                </c:pt>
                <c:pt idx="17210">
                  <c:v>229.99600000000001</c:v>
                </c:pt>
                <c:pt idx="17211">
                  <c:v>229.70399999999998</c:v>
                </c:pt>
                <c:pt idx="17212">
                  <c:v>229.416</c:v>
                </c:pt>
                <c:pt idx="17213">
                  <c:v>229.13200000000001</c:v>
                </c:pt>
                <c:pt idx="17214">
                  <c:v>228.85200000000012</c:v>
                </c:pt>
                <c:pt idx="17215">
                  <c:v>228.57599999999999</c:v>
                </c:pt>
                <c:pt idx="17216">
                  <c:v>228.304</c:v>
                </c:pt>
                <c:pt idx="17217">
                  <c:v>228.036</c:v>
                </c:pt>
                <c:pt idx="17218">
                  <c:v>227.77199999999999</c:v>
                </c:pt>
                <c:pt idx="17219">
                  <c:v>227.51300000000001</c:v>
                </c:pt>
                <c:pt idx="17220">
                  <c:v>227.25700000000001</c:v>
                </c:pt>
                <c:pt idx="17221">
                  <c:v>227.006</c:v>
                </c:pt>
                <c:pt idx="17222">
                  <c:v>226.75800000000001</c:v>
                </c:pt>
                <c:pt idx="17223">
                  <c:v>226.51499999999999</c:v>
                </c:pt>
                <c:pt idx="17224">
                  <c:v>226.27599999999998</c:v>
                </c:pt>
                <c:pt idx="17225">
                  <c:v>226.04</c:v>
                </c:pt>
                <c:pt idx="17226">
                  <c:v>225.809</c:v>
                </c:pt>
                <c:pt idx="17227">
                  <c:v>225.58200000000011</c:v>
                </c:pt>
                <c:pt idx="17228">
                  <c:v>225.35800000000012</c:v>
                </c:pt>
                <c:pt idx="17229">
                  <c:v>225.13900000000001</c:v>
                </c:pt>
                <c:pt idx="17230">
                  <c:v>224.92400000000001</c:v>
                </c:pt>
                <c:pt idx="17231">
                  <c:v>224.71199999999999</c:v>
                </c:pt>
                <c:pt idx="17232">
                  <c:v>224.505</c:v>
                </c:pt>
                <c:pt idx="17233">
                  <c:v>224.30100000000004</c:v>
                </c:pt>
                <c:pt idx="17234">
                  <c:v>224.101</c:v>
                </c:pt>
                <c:pt idx="17235">
                  <c:v>223.905</c:v>
                </c:pt>
                <c:pt idx="17236">
                  <c:v>223.71299999999999</c:v>
                </c:pt>
                <c:pt idx="17237">
                  <c:v>223.524</c:v>
                </c:pt>
                <c:pt idx="17238">
                  <c:v>223.34</c:v>
                </c:pt>
                <c:pt idx="17239">
                  <c:v>223.15900000000002</c:v>
                </c:pt>
                <c:pt idx="17240">
                  <c:v>222.98100000000011</c:v>
                </c:pt>
                <c:pt idx="17241">
                  <c:v>222.80800000000011</c:v>
                </c:pt>
                <c:pt idx="17242">
                  <c:v>222.63800000000001</c:v>
                </c:pt>
                <c:pt idx="17243">
                  <c:v>222.471</c:v>
                </c:pt>
                <c:pt idx="17244">
                  <c:v>222.309</c:v>
                </c:pt>
                <c:pt idx="17245">
                  <c:v>222.14899999999997</c:v>
                </c:pt>
                <c:pt idx="17246">
                  <c:v>221.994</c:v>
                </c:pt>
                <c:pt idx="17247">
                  <c:v>221.84100000000001</c:v>
                </c:pt>
                <c:pt idx="17248">
                  <c:v>221.69200000000001</c:v>
                </c:pt>
                <c:pt idx="17249">
                  <c:v>221.54599999999999</c:v>
                </c:pt>
                <c:pt idx="17250">
                  <c:v>221.404</c:v>
                </c:pt>
                <c:pt idx="17251">
                  <c:v>221.26499999999999</c:v>
                </c:pt>
                <c:pt idx="17252">
                  <c:v>221.12900000000002</c:v>
                </c:pt>
                <c:pt idx="17253">
                  <c:v>220.99600000000001</c:v>
                </c:pt>
                <c:pt idx="17254">
                  <c:v>220.8670000000001</c:v>
                </c:pt>
                <c:pt idx="17255">
                  <c:v>220.74099999999999</c:v>
                </c:pt>
                <c:pt idx="17256">
                  <c:v>220.61699999999999</c:v>
                </c:pt>
                <c:pt idx="17257">
                  <c:v>220.49700000000001</c:v>
                </c:pt>
                <c:pt idx="17258">
                  <c:v>220.37900000000002</c:v>
                </c:pt>
                <c:pt idx="17259">
                  <c:v>220.26499999999999</c:v>
                </c:pt>
                <c:pt idx="17260">
                  <c:v>220.15300000000002</c:v>
                </c:pt>
                <c:pt idx="17261">
                  <c:v>220.04399999999998</c:v>
                </c:pt>
                <c:pt idx="17262">
                  <c:v>219.93800000000007</c:v>
                </c:pt>
                <c:pt idx="17263">
                  <c:v>219.834</c:v>
                </c:pt>
                <c:pt idx="17264">
                  <c:v>219.733</c:v>
                </c:pt>
                <c:pt idx="17265">
                  <c:v>219.63499999999999</c:v>
                </c:pt>
                <c:pt idx="17266">
                  <c:v>219.53900000000002</c:v>
                </c:pt>
                <c:pt idx="17267">
                  <c:v>219.446</c:v>
                </c:pt>
                <c:pt idx="17268">
                  <c:v>219.3550000000001</c:v>
                </c:pt>
                <c:pt idx="17269">
                  <c:v>219.26599999999999</c:v>
                </c:pt>
                <c:pt idx="17270">
                  <c:v>219.18</c:v>
                </c:pt>
                <c:pt idx="17271">
                  <c:v>219.096</c:v>
                </c:pt>
                <c:pt idx="17272">
                  <c:v>219.01399999999998</c:v>
                </c:pt>
                <c:pt idx="17273">
                  <c:v>218.934</c:v>
                </c:pt>
                <c:pt idx="17274">
                  <c:v>218.85600000000011</c:v>
                </c:pt>
                <c:pt idx="17275">
                  <c:v>218.78</c:v>
                </c:pt>
                <c:pt idx="17276">
                  <c:v>218.70599999999999</c:v>
                </c:pt>
                <c:pt idx="17277">
                  <c:v>218.63399999999999</c:v>
                </c:pt>
                <c:pt idx="17278">
                  <c:v>218.56399999999999</c:v>
                </c:pt>
                <c:pt idx="17279">
                  <c:v>218.495</c:v>
                </c:pt>
                <c:pt idx="17280">
                  <c:v>218.42800000000011</c:v>
                </c:pt>
                <c:pt idx="17281">
                  <c:v>218.36200000000011</c:v>
                </c:pt>
                <c:pt idx="17282">
                  <c:v>218.298</c:v>
                </c:pt>
                <c:pt idx="17283">
                  <c:v>218.23599999999999</c:v>
                </c:pt>
                <c:pt idx="17284">
                  <c:v>218.17499999999998</c:v>
                </c:pt>
                <c:pt idx="17285">
                  <c:v>218.11499999999998</c:v>
                </c:pt>
                <c:pt idx="17286">
                  <c:v>218.05600000000001</c:v>
                </c:pt>
                <c:pt idx="17287">
                  <c:v>217.999</c:v>
                </c:pt>
                <c:pt idx="17288">
                  <c:v>217.94200000000001</c:v>
                </c:pt>
                <c:pt idx="17289">
                  <c:v>217.88700000000011</c:v>
                </c:pt>
                <c:pt idx="17290">
                  <c:v>217.833</c:v>
                </c:pt>
                <c:pt idx="17291">
                  <c:v>217.77899999999997</c:v>
                </c:pt>
                <c:pt idx="17292">
                  <c:v>217.726</c:v>
                </c:pt>
                <c:pt idx="17293">
                  <c:v>217.67399999999998</c:v>
                </c:pt>
                <c:pt idx="17294">
                  <c:v>217.62300000000002</c:v>
                </c:pt>
                <c:pt idx="17295">
                  <c:v>217.57300000000001</c:v>
                </c:pt>
                <c:pt idx="17296">
                  <c:v>217.52200000000011</c:v>
                </c:pt>
                <c:pt idx="17297">
                  <c:v>217.47300000000001</c:v>
                </c:pt>
                <c:pt idx="17298">
                  <c:v>217.423</c:v>
                </c:pt>
                <c:pt idx="17299">
                  <c:v>217.374</c:v>
                </c:pt>
                <c:pt idx="17300">
                  <c:v>217.32600000000011</c:v>
                </c:pt>
                <c:pt idx="17301">
                  <c:v>217.27699999999999</c:v>
                </c:pt>
                <c:pt idx="17302">
                  <c:v>217.22900000000001</c:v>
                </c:pt>
                <c:pt idx="17303">
                  <c:v>217.18</c:v>
                </c:pt>
                <c:pt idx="17304">
                  <c:v>217.13200000000001</c:v>
                </c:pt>
                <c:pt idx="17305">
                  <c:v>217.083</c:v>
                </c:pt>
                <c:pt idx="17306">
                  <c:v>217.03399999999999</c:v>
                </c:pt>
                <c:pt idx="17307">
                  <c:v>216.98500000000001</c:v>
                </c:pt>
                <c:pt idx="17308">
                  <c:v>216.93600000000001</c:v>
                </c:pt>
                <c:pt idx="17309">
                  <c:v>216.88600000000011</c:v>
                </c:pt>
                <c:pt idx="17310">
                  <c:v>216.83600000000001</c:v>
                </c:pt>
                <c:pt idx="17311">
                  <c:v>216.785</c:v>
                </c:pt>
                <c:pt idx="17312">
                  <c:v>216.733</c:v>
                </c:pt>
                <c:pt idx="17313">
                  <c:v>216.68100000000001</c:v>
                </c:pt>
                <c:pt idx="17314">
                  <c:v>216.62800000000001</c:v>
                </c:pt>
                <c:pt idx="17315">
                  <c:v>216.57399999999998</c:v>
                </c:pt>
                <c:pt idx="17316">
                  <c:v>216.52</c:v>
                </c:pt>
                <c:pt idx="17317">
                  <c:v>216.464</c:v>
                </c:pt>
                <c:pt idx="17318">
                  <c:v>216.40700000000001</c:v>
                </c:pt>
                <c:pt idx="17319">
                  <c:v>216.34900000000002</c:v>
                </c:pt>
                <c:pt idx="17320">
                  <c:v>216.29</c:v>
                </c:pt>
                <c:pt idx="17321">
                  <c:v>216.23</c:v>
                </c:pt>
                <c:pt idx="17322">
                  <c:v>216.16800000000001</c:v>
                </c:pt>
                <c:pt idx="17323">
                  <c:v>216.10499999999999</c:v>
                </c:pt>
                <c:pt idx="17324">
                  <c:v>216.04</c:v>
                </c:pt>
                <c:pt idx="17325">
                  <c:v>215.97399999999999</c:v>
                </c:pt>
                <c:pt idx="17326">
                  <c:v>215.90700000000001</c:v>
                </c:pt>
                <c:pt idx="17327">
                  <c:v>215.83700000000007</c:v>
                </c:pt>
                <c:pt idx="17328">
                  <c:v>215.76599999999999</c:v>
                </c:pt>
                <c:pt idx="17329">
                  <c:v>215.69300000000001</c:v>
                </c:pt>
                <c:pt idx="17330">
                  <c:v>215.61799999999999</c:v>
                </c:pt>
                <c:pt idx="17331">
                  <c:v>215.542</c:v>
                </c:pt>
                <c:pt idx="17332">
                  <c:v>215.46300000000002</c:v>
                </c:pt>
                <c:pt idx="17333">
                  <c:v>215.38200000000012</c:v>
                </c:pt>
                <c:pt idx="17334">
                  <c:v>215.29900000000001</c:v>
                </c:pt>
                <c:pt idx="17335">
                  <c:v>215.21399999999988</c:v>
                </c:pt>
                <c:pt idx="17336">
                  <c:v>215.126</c:v>
                </c:pt>
                <c:pt idx="17337">
                  <c:v>215.03700000000001</c:v>
                </c:pt>
                <c:pt idx="17338">
                  <c:v>214.94499999999999</c:v>
                </c:pt>
                <c:pt idx="17339">
                  <c:v>214.85000000000011</c:v>
                </c:pt>
                <c:pt idx="17340">
                  <c:v>214.75299999999999</c:v>
                </c:pt>
                <c:pt idx="17341">
                  <c:v>214.65300000000002</c:v>
                </c:pt>
                <c:pt idx="17342">
                  <c:v>214.55100000000004</c:v>
                </c:pt>
                <c:pt idx="17343">
                  <c:v>214.446</c:v>
                </c:pt>
                <c:pt idx="17344">
                  <c:v>214.33800000000011</c:v>
                </c:pt>
                <c:pt idx="17345">
                  <c:v>214.22800000000001</c:v>
                </c:pt>
                <c:pt idx="17346">
                  <c:v>214.11499999999998</c:v>
                </c:pt>
                <c:pt idx="17347">
                  <c:v>213.9980000000001</c:v>
                </c:pt>
                <c:pt idx="17348">
                  <c:v>213.87900000000002</c:v>
                </c:pt>
                <c:pt idx="17349">
                  <c:v>213.75700000000001</c:v>
                </c:pt>
                <c:pt idx="17350">
                  <c:v>213.63200000000001</c:v>
                </c:pt>
                <c:pt idx="17351">
                  <c:v>213.50299999999999</c:v>
                </c:pt>
                <c:pt idx="17352">
                  <c:v>213.37200000000001</c:v>
                </c:pt>
                <c:pt idx="17353">
                  <c:v>213.23699999999999</c:v>
                </c:pt>
                <c:pt idx="17354">
                  <c:v>213.09900000000002</c:v>
                </c:pt>
                <c:pt idx="17355">
                  <c:v>212.95800000000011</c:v>
                </c:pt>
                <c:pt idx="17356">
                  <c:v>212.81300000000002</c:v>
                </c:pt>
                <c:pt idx="17357">
                  <c:v>212.66499999999999</c:v>
                </c:pt>
                <c:pt idx="17358">
                  <c:v>212.51300000000001</c:v>
                </c:pt>
                <c:pt idx="17359">
                  <c:v>212.35800000000012</c:v>
                </c:pt>
                <c:pt idx="17360">
                  <c:v>212.2</c:v>
                </c:pt>
                <c:pt idx="17361">
                  <c:v>212.03800000000001</c:v>
                </c:pt>
                <c:pt idx="17362">
                  <c:v>211.87200000000001</c:v>
                </c:pt>
                <c:pt idx="17363">
                  <c:v>211.702</c:v>
                </c:pt>
                <c:pt idx="17364">
                  <c:v>211.529</c:v>
                </c:pt>
                <c:pt idx="17365">
                  <c:v>211.35200000000012</c:v>
                </c:pt>
                <c:pt idx="17366">
                  <c:v>211.172</c:v>
                </c:pt>
                <c:pt idx="17367">
                  <c:v>210.98700000000011</c:v>
                </c:pt>
                <c:pt idx="17368">
                  <c:v>210.79900000000001</c:v>
                </c:pt>
                <c:pt idx="17369">
                  <c:v>210.607</c:v>
                </c:pt>
                <c:pt idx="17370">
                  <c:v>210.411</c:v>
                </c:pt>
                <c:pt idx="17371">
                  <c:v>210.21099999999998</c:v>
                </c:pt>
                <c:pt idx="17372">
                  <c:v>210.00700000000001</c:v>
                </c:pt>
                <c:pt idx="17373">
                  <c:v>209.79900000000001</c:v>
                </c:pt>
                <c:pt idx="17374">
                  <c:v>209.58700000000007</c:v>
                </c:pt>
                <c:pt idx="17375">
                  <c:v>209.37100000000001</c:v>
                </c:pt>
                <c:pt idx="17376">
                  <c:v>209.15</c:v>
                </c:pt>
                <c:pt idx="17377">
                  <c:v>208.92600000000004</c:v>
                </c:pt>
                <c:pt idx="17378">
                  <c:v>208.69800000000001</c:v>
                </c:pt>
                <c:pt idx="17379">
                  <c:v>208.465</c:v>
                </c:pt>
                <c:pt idx="17380">
                  <c:v>208.22800000000001</c:v>
                </c:pt>
                <c:pt idx="17381">
                  <c:v>207.98700000000011</c:v>
                </c:pt>
                <c:pt idx="17382">
                  <c:v>207.74199999999999</c:v>
                </c:pt>
                <c:pt idx="17383">
                  <c:v>207.49300000000002</c:v>
                </c:pt>
                <c:pt idx="17384">
                  <c:v>207.239</c:v>
                </c:pt>
                <c:pt idx="17385">
                  <c:v>206.98100000000011</c:v>
                </c:pt>
                <c:pt idx="17386">
                  <c:v>206.71899999999999</c:v>
                </c:pt>
                <c:pt idx="17387">
                  <c:v>206.45200000000011</c:v>
                </c:pt>
                <c:pt idx="17388">
                  <c:v>206.18200000000004</c:v>
                </c:pt>
                <c:pt idx="17389">
                  <c:v>205.90600000000001</c:v>
                </c:pt>
                <c:pt idx="17390">
                  <c:v>205.62700000000001</c:v>
                </c:pt>
                <c:pt idx="17391">
                  <c:v>205.34300000000002</c:v>
                </c:pt>
                <c:pt idx="17392">
                  <c:v>205.05500000000001</c:v>
                </c:pt>
                <c:pt idx="17393">
                  <c:v>204.762</c:v>
                </c:pt>
                <c:pt idx="17394">
                  <c:v>204.46600000000001</c:v>
                </c:pt>
                <c:pt idx="17395">
                  <c:v>204.16399999999999</c:v>
                </c:pt>
                <c:pt idx="17396">
                  <c:v>203.85900000000001</c:v>
                </c:pt>
                <c:pt idx="17397">
                  <c:v>203.54900000000001</c:v>
                </c:pt>
                <c:pt idx="17398">
                  <c:v>203.23399999999998</c:v>
                </c:pt>
                <c:pt idx="17399">
                  <c:v>202.916</c:v>
                </c:pt>
                <c:pt idx="17400">
                  <c:v>202.59300000000002</c:v>
                </c:pt>
                <c:pt idx="17401">
                  <c:v>202.26499999999999</c:v>
                </c:pt>
                <c:pt idx="17402">
                  <c:v>201.934</c:v>
                </c:pt>
                <c:pt idx="17403">
                  <c:v>201.59800000000001</c:v>
                </c:pt>
                <c:pt idx="17404">
                  <c:v>201.25700000000001</c:v>
                </c:pt>
                <c:pt idx="17405">
                  <c:v>200.91300000000001</c:v>
                </c:pt>
                <c:pt idx="17406">
                  <c:v>200.56300000000002</c:v>
                </c:pt>
                <c:pt idx="17407">
                  <c:v>200.20999999999998</c:v>
                </c:pt>
                <c:pt idx="17408">
                  <c:v>199.85300000000001</c:v>
                </c:pt>
                <c:pt idx="17409">
                  <c:v>199.49100000000001</c:v>
                </c:pt>
                <c:pt idx="17410">
                  <c:v>199.124</c:v>
                </c:pt>
                <c:pt idx="17411">
                  <c:v>198.75399999999999</c:v>
                </c:pt>
                <c:pt idx="17412">
                  <c:v>198.37900000000002</c:v>
                </c:pt>
                <c:pt idx="17413">
                  <c:v>198.001</c:v>
                </c:pt>
                <c:pt idx="17414">
                  <c:v>197.61699999999999</c:v>
                </c:pt>
                <c:pt idx="17415">
                  <c:v>197.23</c:v>
                </c:pt>
                <c:pt idx="17416">
                  <c:v>196.839</c:v>
                </c:pt>
                <c:pt idx="17417">
                  <c:v>196.44300000000001</c:v>
                </c:pt>
                <c:pt idx="17418">
                  <c:v>196.04399999999998</c:v>
                </c:pt>
                <c:pt idx="17419">
                  <c:v>195.64</c:v>
                </c:pt>
                <c:pt idx="17420">
                  <c:v>195.232</c:v>
                </c:pt>
                <c:pt idx="17421">
                  <c:v>194.82000000000011</c:v>
                </c:pt>
                <c:pt idx="17422">
                  <c:v>194.405</c:v>
                </c:pt>
                <c:pt idx="17423">
                  <c:v>193.98500000000001</c:v>
                </c:pt>
                <c:pt idx="17424">
                  <c:v>193.56100000000001</c:v>
                </c:pt>
                <c:pt idx="17425">
                  <c:v>193.13399999999999</c:v>
                </c:pt>
                <c:pt idx="17426">
                  <c:v>192.702</c:v>
                </c:pt>
                <c:pt idx="17427">
                  <c:v>192.267</c:v>
                </c:pt>
                <c:pt idx="17428">
                  <c:v>191.82800000000012</c:v>
                </c:pt>
                <c:pt idx="17429">
                  <c:v>191.3850000000001</c:v>
                </c:pt>
                <c:pt idx="17430">
                  <c:v>190.93900000000002</c:v>
                </c:pt>
                <c:pt idx="17431">
                  <c:v>190.48800000000011</c:v>
                </c:pt>
                <c:pt idx="17432">
                  <c:v>190.035</c:v>
                </c:pt>
                <c:pt idx="17433">
                  <c:v>189.577</c:v>
                </c:pt>
                <c:pt idx="17434">
                  <c:v>189.11599999999999</c:v>
                </c:pt>
                <c:pt idx="17435">
                  <c:v>188.65200000000004</c:v>
                </c:pt>
                <c:pt idx="17436">
                  <c:v>188.184</c:v>
                </c:pt>
                <c:pt idx="17437">
                  <c:v>187.71199999999999</c:v>
                </c:pt>
                <c:pt idx="17438">
                  <c:v>187.23699999999999</c:v>
                </c:pt>
                <c:pt idx="17439">
                  <c:v>186.75899999999999</c:v>
                </c:pt>
                <c:pt idx="17440">
                  <c:v>186.27799999999999</c:v>
                </c:pt>
                <c:pt idx="17441">
                  <c:v>185.79300000000001</c:v>
                </c:pt>
                <c:pt idx="17442">
                  <c:v>185.30500000000001</c:v>
                </c:pt>
                <c:pt idx="17443">
                  <c:v>184.81399999999999</c:v>
                </c:pt>
                <c:pt idx="17444">
                  <c:v>184.32000000000011</c:v>
                </c:pt>
                <c:pt idx="17445">
                  <c:v>183.82300000000001</c:v>
                </c:pt>
                <c:pt idx="17446">
                  <c:v>183.32300000000001</c:v>
                </c:pt>
                <c:pt idx="17447">
                  <c:v>182.82000000000011</c:v>
                </c:pt>
                <c:pt idx="17448">
                  <c:v>182.31399999999999</c:v>
                </c:pt>
                <c:pt idx="17449">
                  <c:v>181.80500000000001</c:v>
                </c:pt>
                <c:pt idx="17450">
                  <c:v>181.29399999999998</c:v>
                </c:pt>
                <c:pt idx="17451">
                  <c:v>180.78</c:v>
                </c:pt>
                <c:pt idx="17452">
                  <c:v>180.26300000000001</c:v>
                </c:pt>
                <c:pt idx="17453">
                  <c:v>179.74399999999989</c:v>
                </c:pt>
                <c:pt idx="17454">
                  <c:v>179.22200000000001</c:v>
                </c:pt>
                <c:pt idx="17455">
                  <c:v>178.697</c:v>
                </c:pt>
                <c:pt idx="17456">
                  <c:v>178.17099999999999</c:v>
                </c:pt>
                <c:pt idx="17457">
                  <c:v>177.642</c:v>
                </c:pt>
                <c:pt idx="17458">
                  <c:v>177.10999999999999</c:v>
                </c:pt>
                <c:pt idx="17459">
                  <c:v>176.577</c:v>
                </c:pt>
                <c:pt idx="17460">
                  <c:v>176.041</c:v>
                </c:pt>
                <c:pt idx="17461">
                  <c:v>175.50299999999999</c:v>
                </c:pt>
                <c:pt idx="17462">
                  <c:v>174.96300000000002</c:v>
                </c:pt>
                <c:pt idx="17463">
                  <c:v>174.42200000000011</c:v>
                </c:pt>
                <c:pt idx="17464">
                  <c:v>173.87800000000001</c:v>
                </c:pt>
                <c:pt idx="17465">
                  <c:v>173.333</c:v>
                </c:pt>
                <c:pt idx="17466">
                  <c:v>172.785</c:v>
                </c:pt>
                <c:pt idx="17467">
                  <c:v>172.23599999999999</c:v>
                </c:pt>
                <c:pt idx="17468">
                  <c:v>171.68600000000001</c:v>
                </c:pt>
                <c:pt idx="17469">
                  <c:v>171.13399999999999</c:v>
                </c:pt>
                <c:pt idx="17470">
                  <c:v>170.58</c:v>
                </c:pt>
                <c:pt idx="17471">
                  <c:v>170.02600000000001</c:v>
                </c:pt>
                <c:pt idx="17472">
                  <c:v>169.47</c:v>
                </c:pt>
                <c:pt idx="17473">
                  <c:v>168.91200000000001</c:v>
                </c:pt>
                <c:pt idx="17474">
                  <c:v>168.35300000000001</c:v>
                </c:pt>
                <c:pt idx="17475">
                  <c:v>167.79399999999998</c:v>
                </c:pt>
                <c:pt idx="17476">
                  <c:v>167.233</c:v>
                </c:pt>
                <c:pt idx="17477">
                  <c:v>166.67099999999999</c:v>
                </c:pt>
                <c:pt idx="17478">
                  <c:v>166.10900000000001</c:v>
                </c:pt>
                <c:pt idx="17479">
                  <c:v>165.54499999999999</c:v>
                </c:pt>
                <c:pt idx="17480">
                  <c:v>164.98100000000011</c:v>
                </c:pt>
                <c:pt idx="17481">
                  <c:v>164.416</c:v>
                </c:pt>
                <c:pt idx="17482">
                  <c:v>163.85100000000011</c:v>
                </c:pt>
                <c:pt idx="17483">
                  <c:v>163.285</c:v>
                </c:pt>
                <c:pt idx="17484">
                  <c:v>162.71899999999999</c:v>
                </c:pt>
                <c:pt idx="17485">
                  <c:v>162.15200000000004</c:v>
                </c:pt>
                <c:pt idx="17486">
                  <c:v>161.58500000000001</c:v>
                </c:pt>
                <c:pt idx="17487">
                  <c:v>161.018</c:v>
                </c:pt>
                <c:pt idx="17488">
                  <c:v>160.45100000000011</c:v>
                </c:pt>
                <c:pt idx="17489">
                  <c:v>159.88400000000001</c:v>
                </c:pt>
                <c:pt idx="17490">
                  <c:v>159.316</c:v>
                </c:pt>
                <c:pt idx="17491">
                  <c:v>158.74899999999997</c:v>
                </c:pt>
                <c:pt idx="17492">
                  <c:v>158.18200000000004</c:v>
                </c:pt>
                <c:pt idx="17493">
                  <c:v>157.61499999999998</c:v>
                </c:pt>
                <c:pt idx="17494">
                  <c:v>157.04900000000001</c:v>
                </c:pt>
                <c:pt idx="17495">
                  <c:v>156.483</c:v>
                </c:pt>
                <c:pt idx="17496">
                  <c:v>155.917</c:v>
                </c:pt>
                <c:pt idx="17497">
                  <c:v>155.35200000000012</c:v>
                </c:pt>
                <c:pt idx="17498">
                  <c:v>154.78800000000001</c:v>
                </c:pt>
                <c:pt idx="17499">
                  <c:v>154.22399999999999</c:v>
                </c:pt>
                <c:pt idx="17500">
                  <c:v>153.66200000000001</c:v>
                </c:pt>
                <c:pt idx="17501">
                  <c:v>153.1</c:v>
                </c:pt>
                <c:pt idx="17502">
                  <c:v>152.53900000000002</c:v>
                </c:pt>
                <c:pt idx="17503">
                  <c:v>151.97900000000001</c:v>
                </c:pt>
                <c:pt idx="17504">
                  <c:v>151.41999999999999</c:v>
                </c:pt>
                <c:pt idx="17505">
                  <c:v>150.86200000000011</c:v>
                </c:pt>
                <c:pt idx="17506">
                  <c:v>150.30600000000001</c:v>
                </c:pt>
                <c:pt idx="17507">
                  <c:v>149.751</c:v>
                </c:pt>
                <c:pt idx="17508">
                  <c:v>149.197</c:v>
                </c:pt>
                <c:pt idx="17509">
                  <c:v>148.64499999999998</c:v>
                </c:pt>
                <c:pt idx="17510">
                  <c:v>148.09399999999999</c:v>
                </c:pt>
                <c:pt idx="17511">
                  <c:v>147.54499999999999</c:v>
                </c:pt>
                <c:pt idx="17512">
                  <c:v>146.9980000000001</c:v>
                </c:pt>
                <c:pt idx="17513">
                  <c:v>146.453</c:v>
                </c:pt>
                <c:pt idx="17514">
                  <c:v>145.90900000000002</c:v>
                </c:pt>
                <c:pt idx="17515">
                  <c:v>145.36800000000011</c:v>
                </c:pt>
                <c:pt idx="17516">
                  <c:v>144.82800000000012</c:v>
                </c:pt>
                <c:pt idx="17517">
                  <c:v>144.29</c:v>
                </c:pt>
                <c:pt idx="17518">
                  <c:v>143.755</c:v>
                </c:pt>
                <c:pt idx="17519">
                  <c:v>143.22200000000001</c:v>
                </c:pt>
                <c:pt idx="17520">
                  <c:v>142.691</c:v>
                </c:pt>
                <c:pt idx="17521">
                  <c:v>142.16200000000001</c:v>
                </c:pt>
                <c:pt idx="17522">
                  <c:v>141.636</c:v>
                </c:pt>
                <c:pt idx="17523">
                  <c:v>141.11299999999997</c:v>
                </c:pt>
                <c:pt idx="17524">
                  <c:v>140.59200000000001</c:v>
                </c:pt>
                <c:pt idx="17525">
                  <c:v>140.07399999999998</c:v>
                </c:pt>
                <c:pt idx="17526">
                  <c:v>139.55800000000011</c:v>
                </c:pt>
                <c:pt idx="17527">
                  <c:v>139.04599999999999</c:v>
                </c:pt>
                <c:pt idx="17528">
                  <c:v>138.536</c:v>
                </c:pt>
                <c:pt idx="17529">
                  <c:v>138.029</c:v>
                </c:pt>
                <c:pt idx="17530">
                  <c:v>137.52500000000001</c:v>
                </c:pt>
                <c:pt idx="17531">
                  <c:v>137.024</c:v>
                </c:pt>
                <c:pt idx="17532">
                  <c:v>136.52600000000001</c:v>
                </c:pt>
                <c:pt idx="17533">
                  <c:v>136.03200000000001</c:v>
                </c:pt>
                <c:pt idx="17534">
                  <c:v>135.541</c:v>
                </c:pt>
                <c:pt idx="17535">
                  <c:v>135.053</c:v>
                </c:pt>
                <c:pt idx="17536">
                  <c:v>134.56800000000001</c:v>
                </c:pt>
                <c:pt idx="17537">
                  <c:v>134.08700000000007</c:v>
                </c:pt>
                <c:pt idx="17538">
                  <c:v>133.60999999999999</c:v>
                </c:pt>
                <c:pt idx="17539">
                  <c:v>133.136</c:v>
                </c:pt>
                <c:pt idx="17540">
                  <c:v>132.66499999999999</c:v>
                </c:pt>
                <c:pt idx="17541">
                  <c:v>132.19900000000001</c:v>
                </c:pt>
                <c:pt idx="17542">
                  <c:v>131.73599999999999</c:v>
                </c:pt>
                <c:pt idx="17543">
                  <c:v>131.27699999999999</c:v>
                </c:pt>
                <c:pt idx="17544">
                  <c:v>130.82200000000012</c:v>
                </c:pt>
                <c:pt idx="17545">
                  <c:v>130.37100000000001</c:v>
                </c:pt>
                <c:pt idx="17546">
                  <c:v>129.923</c:v>
                </c:pt>
                <c:pt idx="17547">
                  <c:v>129.47999999999999</c:v>
                </c:pt>
                <c:pt idx="17548">
                  <c:v>129.041</c:v>
                </c:pt>
                <c:pt idx="17549">
                  <c:v>128.60599999999999</c:v>
                </c:pt>
                <c:pt idx="17550">
                  <c:v>128.17499999999998</c:v>
                </c:pt>
                <c:pt idx="17551">
                  <c:v>127.74900000000002</c:v>
                </c:pt>
                <c:pt idx="17552">
                  <c:v>127.327</c:v>
                </c:pt>
                <c:pt idx="17553">
                  <c:v>126.90900000000002</c:v>
                </c:pt>
                <c:pt idx="17554">
                  <c:v>126.49600000000002</c:v>
                </c:pt>
                <c:pt idx="17555">
                  <c:v>126.087</c:v>
                </c:pt>
                <c:pt idx="17556">
                  <c:v>125.68199999999999</c:v>
                </c:pt>
                <c:pt idx="17557">
                  <c:v>125.282</c:v>
                </c:pt>
                <c:pt idx="17558">
                  <c:v>124.887</c:v>
                </c:pt>
                <c:pt idx="17559">
                  <c:v>124.49700000000006</c:v>
                </c:pt>
                <c:pt idx="17560">
                  <c:v>124.111</c:v>
                </c:pt>
                <c:pt idx="17561">
                  <c:v>123.729</c:v>
                </c:pt>
                <c:pt idx="17562">
                  <c:v>123.35299999999998</c:v>
                </c:pt>
                <c:pt idx="17563">
                  <c:v>122.98099999999999</c:v>
                </c:pt>
                <c:pt idx="17564">
                  <c:v>122.614</c:v>
                </c:pt>
                <c:pt idx="17565">
                  <c:v>122.253</c:v>
                </c:pt>
                <c:pt idx="17566">
                  <c:v>121.896</c:v>
                </c:pt>
                <c:pt idx="17567">
                  <c:v>121.54400000000005</c:v>
                </c:pt>
                <c:pt idx="17568">
                  <c:v>121.197</c:v>
                </c:pt>
                <c:pt idx="17569">
                  <c:v>120.854</c:v>
                </c:pt>
                <c:pt idx="17570">
                  <c:v>120.518</c:v>
                </c:pt>
                <c:pt idx="17571">
                  <c:v>120.18600000000001</c:v>
                </c:pt>
                <c:pt idx="17572">
                  <c:v>119.85899999999998</c:v>
                </c:pt>
                <c:pt idx="17573">
                  <c:v>119.538</c:v>
                </c:pt>
                <c:pt idx="17574">
                  <c:v>119.221</c:v>
                </c:pt>
                <c:pt idx="17575">
                  <c:v>118.91000000000005</c:v>
                </c:pt>
                <c:pt idx="17576">
                  <c:v>118.604</c:v>
                </c:pt>
                <c:pt idx="17577">
                  <c:v>118.304</c:v>
                </c:pt>
                <c:pt idx="17578">
                  <c:v>118.008</c:v>
                </c:pt>
                <c:pt idx="17579">
                  <c:v>117.718</c:v>
                </c:pt>
                <c:pt idx="17580">
                  <c:v>117.43300000000002</c:v>
                </c:pt>
                <c:pt idx="17581">
                  <c:v>117.154</c:v>
                </c:pt>
                <c:pt idx="17582">
                  <c:v>116.88</c:v>
                </c:pt>
                <c:pt idx="17583">
                  <c:v>116.61199999999999</c:v>
                </c:pt>
                <c:pt idx="17584">
                  <c:v>116.349</c:v>
                </c:pt>
                <c:pt idx="17585">
                  <c:v>116.09099999999999</c:v>
                </c:pt>
                <c:pt idx="17586">
                  <c:v>115.839</c:v>
                </c:pt>
                <c:pt idx="17587">
                  <c:v>115.592</c:v>
                </c:pt>
                <c:pt idx="17588">
                  <c:v>115.351</c:v>
                </c:pt>
                <c:pt idx="17589">
                  <c:v>115.11499999999999</c:v>
                </c:pt>
                <c:pt idx="17590">
                  <c:v>114.88500000000001</c:v>
                </c:pt>
                <c:pt idx="17591">
                  <c:v>114.66</c:v>
                </c:pt>
                <c:pt idx="17592">
                  <c:v>114.44100000000007</c:v>
                </c:pt>
                <c:pt idx="17593">
                  <c:v>114.227</c:v>
                </c:pt>
                <c:pt idx="17594">
                  <c:v>114.01900000000002</c:v>
                </c:pt>
                <c:pt idx="17595">
                  <c:v>113.816</c:v>
                </c:pt>
                <c:pt idx="17596">
                  <c:v>113.619</c:v>
                </c:pt>
                <c:pt idx="17597">
                  <c:v>113.428</c:v>
                </c:pt>
                <c:pt idx="17598">
                  <c:v>113.242</c:v>
                </c:pt>
                <c:pt idx="17599">
                  <c:v>113.06100000000002</c:v>
                </c:pt>
                <c:pt idx="17600">
                  <c:v>112.887</c:v>
                </c:pt>
                <c:pt idx="17601">
                  <c:v>112.71700000000006</c:v>
                </c:pt>
                <c:pt idx="17602">
                  <c:v>112.554</c:v>
                </c:pt>
                <c:pt idx="17603">
                  <c:v>112.396</c:v>
                </c:pt>
                <c:pt idx="17604">
                  <c:v>112.24299999999999</c:v>
                </c:pt>
                <c:pt idx="17605">
                  <c:v>112.096</c:v>
                </c:pt>
                <c:pt idx="17606">
                  <c:v>111.955</c:v>
                </c:pt>
                <c:pt idx="17607">
                  <c:v>111.819</c:v>
                </c:pt>
                <c:pt idx="17608">
                  <c:v>111.68799999999999</c:v>
                </c:pt>
                <c:pt idx="17609">
                  <c:v>111.56399999999999</c:v>
                </c:pt>
                <c:pt idx="17610">
                  <c:v>111.44400000000007</c:v>
                </c:pt>
                <c:pt idx="17611">
                  <c:v>111.33</c:v>
                </c:pt>
                <c:pt idx="17612">
                  <c:v>111.22199999999999</c:v>
                </c:pt>
                <c:pt idx="17613">
                  <c:v>111.119</c:v>
                </c:pt>
                <c:pt idx="17614">
                  <c:v>111.02200000000001</c:v>
                </c:pt>
                <c:pt idx="17615">
                  <c:v>110.93</c:v>
                </c:pt>
                <c:pt idx="17616">
                  <c:v>110.843</c:v>
                </c:pt>
                <c:pt idx="17617">
                  <c:v>110.762</c:v>
                </c:pt>
                <c:pt idx="17618">
                  <c:v>110.68600000000001</c:v>
                </c:pt>
                <c:pt idx="17619">
                  <c:v>110.616</c:v>
                </c:pt>
                <c:pt idx="17620">
                  <c:v>110.551</c:v>
                </c:pt>
                <c:pt idx="17621">
                  <c:v>110.49100000000006</c:v>
                </c:pt>
                <c:pt idx="17622">
                  <c:v>110.43700000000005</c:v>
                </c:pt>
                <c:pt idx="17623">
                  <c:v>110.38800000000001</c:v>
                </c:pt>
                <c:pt idx="17624">
                  <c:v>110.34399999999999</c:v>
                </c:pt>
                <c:pt idx="17625">
                  <c:v>110.30500000000001</c:v>
                </c:pt>
                <c:pt idx="17626">
                  <c:v>110.27200000000001</c:v>
                </c:pt>
                <c:pt idx="17627">
                  <c:v>110.24400000000006</c:v>
                </c:pt>
                <c:pt idx="17628">
                  <c:v>110.221</c:v>
                </c:pt>
                <c:pt idx="17629">
                  <c:v>110.203</c:v>
                </c:pt>
                <c:pt idx="17630">
                  <c:v>110.19</c:v>
                </c:pt>
                <c:pt idx="17631">
                  <c:v>110.18199999999999</c:v>
                </c:pt>
                <c:pt idx="17632">
                  <c:v>110.17999999999998</c:v>
                </c:pt>
                <c:pt idx="17633">
                  <c:v>110.18199999999999</c:v>
                </c:pt>
                <c:pt idx="17634">
                  <c:v>110.18899999999998</c:v>
                </c:pt>
                <c:pt idx="17635">
                  <c:v>110.20099999999999</c:v>
                </c:pt>
                <c:pt idx="17636">
                  <c:v>110.218</c:v>
                </c:pt>
                <c:pt idx="17637">
                  <c:v>110.24000000000002</c:v>
                </c:pt>
                <c:pt idx="17638">
                  <c:v>110.26700000000002</c:v>
                </c:pt>
                <c:pt idx="17639">
                  <c:v>110.29900000000002</c:v>
                </c:pt>
                <c:pt idx="17640">
                  <c:v>110.33499999999999</c:v>
                </c:pt>
                <c:pt idx="17641">
                  <c:v>110.37599999999998</c:v>
                </c:pt>
                <c:pt idx="17642">
                  <c:v>110.422</c:v>
                </c:pt>
                <c:pt idx="17643">
                  <c:v>110.47199999999999</c:v>
                </c:pt>
                <c:pt idx="17644">
                  <c:v>110.527</c:v>
                </c:pt>
                <c:pt idx="17645">
                  <c:v>110.587</c:v>
                </c:pt>
                <c:pt idx="17646">
                  <c:v>110.651</c:v>
                </c:pt>
                <c:pt idx="17647">
                  <c:v>110.71899999999999</c:v>
                </c:pt>
                <c:pt idx="17648">
                  <c:v>110.792</c:v>
                </c:pt>
                <c:pt idx="17649">
                  <c:v>110.869</c:v>
                </c:pt>
                <c:pt idx="17650">
                  <c:v>110.95099999999999</c:v>
                </c:pt>
                <c:pt idx="17651">
                  <c:v>111.03700000000002</c:v>
                </c:pt>
                <c:pt idx="17652">
                  <c:v>111.127</c:v>
                </c:pt>
                <c:pt idx="17653">
                  <c:v>111.221</c:v>
                </c:pt>
                <c:pt idx="17654">
                  <c:v>111.319</c:v>
                </c:pt>
                <c:pt idx="17655">
                  <c:v>111.422</c:v>
                </c:pt>
                <c:pt idx="17656">
                  <c:v>111.529</c:v>
                </c:pt>
                <c:pt idx="17657">
                  <c:v>111.639</c:v>
                </c:pt>
                <c:pt idx="17658">
                  <c:v>111.754</c:v>
                </c:pt>
                <c:pt idx="17659">
                  <c:v>111.87199999999999</c:v>
                </c:pt>
                <c:pt idx="17660">
                  <c:v>111.99400000000006</c:v>
                </c:pt>
                <c:pt idx="17661">
                  <c:v>112.11999999999999</c:v>
                </c:pt>
                <c:pt idx="17662">
                  <c:v>112.25</c:v>
                </c:pt>
                <c:pt idx="17663">
                  <c:v>112.384</c:v>
                </c:pt>
                <c:pt idx="17664">
                  <c:v>112.521</c:v>
                </c:pt>
                <c:pt idx="17665">
                  <c:v>112.66200000000001</c:v>
                </c:pt>
                <c:pt idx="17666">
                  <c:v>112.806</c:v>
                </c:pt>
                <c:pt idx="17667">
                  <c:v>112.95399999999999</c:v>
                </c:pt>
                <c:pt idx="17668">
                  <c:v>113.10499999999999</c:v>
                </c:pt>
                <c:pt idx="17669">
                  <c:v>113.259</c:v>
                </c:pt>
                <c:pt idx="17670">
                  <c:v>113.41700000000006</c:v>
                </c:pt>
                <c:pt idx="17671">
                  <c:v>113.57799999999999</c:v>
                </c:pt>
                <c:pt idx="17672">
                  <c:v>113.742</c:v>
                </c:pt>
                <c:pt idx="17673">
                  <c:v>113.91000000000005</c:v>
                </c:pt>
                <c:pt idx="17674">
                  <c:v>114.08</c:v>
                </c:pt>
                <c:pt idx="17675">
                  <c:v>114.254</c:v>
                </c:pt>
                <c:pt idx="17676">
                  <c:v>114.43</c:v>
                </c:pt>
                <c:pt idx="17677">
                  <c:v>114.61</c:v>
                </c:pt>
                <c:pt idx="17678">
                  <c:v>114.792</c:v>
                </c:pt>
                <c:pt idx="17679">
                  <c:v>114.977</c:v>
                </c:pt>
                <c:pt idx="17680">
                  <c:v>115.16500000000001</c:v>
                </c:pt>
                <c:pt idx="17681">
                  <c:v>115.35499999999999</c:v>
                </c:pt>
                <c:pt idx="17682">
                  <c:v>115.548</c:v>
                </c:pt>
                <c:pt idx="17683">
                  <c:v>115.74400000000006</c:v>
                </c:pt>
                <c:pt idx="17684">
                  <c:v>115.94200000000002</c:v>
                </c:pt>
                <c:pt idx="17685">
                  <c:v>116.143</c:v>
                </c:pt>
                <c:pt idx="17686">
                  <c:v>116.346</c:v>
                </c:pt>
                <c:pt idx="17687">
                  <c:v>116.551</c:v>
                </c:pt>
                <c:pt idx="17688">
                  <c:v>116.759</c:v>
                </c:pt>
                <c:pt idx="17689">
                  <c:v>116.96899999999999</c:v>
                </c:pt>
                <c:pt idx="17690">
                  <c:v>117.181</c:v>
                </c:pt>
                <c:pt idx="17691">
                  <c:v>117.395</c:v>
                </c:pt>
                <c:pt idx="17692">
                  <c:v>117.611</c:v>
                </c:pt>
                <c:pt idx="17693">
                  <c:v>117.82899999999998</c:v>
                </c:pt>
                <c:pt idx="17694">
                  <c:v>118.04900000000002</c:v>
                </c:pt>
                <c:pt idx="17695">
                  <c:v>118.271</c:v>
                </c:pt>
                <c:pt idx="17696">
                  <c:v>118.495</c:v>
                </c:pt>
                <c:pt idx="17697">
                  <c:v>118.72</c:v>
                </c:pt>
                <c:pt idx="17698">
                  <c:v>118.94800000000002</c:v>
                </c:pt>
                <c:pt idx="17699">
                  <c:v>119.17599999999995</c:v>
                </c:pt>
                <c:pt idx="17700">
                  <c:v>119.40700000000002</c:v>
                </c:pt>
                <c:pt idx="17701">
                  <c:v>119.639</c:v>
                </c:pt>
                <c:pt idx="17702">
                  <c:v>119.87199999999999</c:v>
                </c:pt>
                <c:pt idx="17703">
                  <c:v>120.107</c:v>
                </c:pt>
                <c:pt idx="17704">
                  <c:v>120.343</c:v>
                </c:pt>
                <c:pt idx="17705">
                  <c:v>120.581</c:v>
                </c:pt>
                <c:pt idx="17706">
                  <c:v>120.819</c:v>
                </c:pt>
                <c:pt idx="17707">
                  <c:v>121.059</c:v>
                </c:pt>
                <c:pt idx="17708">
                  <c:v>121.3</c:v>
                </c:pt>
                <c:pt idx="17709">
                  <c:v>121.542</c:v>
                </c:pt>
                <c:pt idx="17710">
                  <c:v>121.785</c:v>
                </c:pt>
                <c:pt idx="17711">
                  <c:v>122.029</c:v>
                </c:pt>
                <c:pt idx="17712">
                  <c:v>122.274</c:v>
                </c:pt>
                <c:pt idx="17713">
                  <c:v>122.52</c:v>
                </c:pt>
                <c:pt idx="17714">
                  <c:v>122.76600000000002</c:v>
                </c:pt>
                <c:pt idx="17715">
                  <c:v>123.01300000000002</c:v>
                </c:pt>
                <c:pt idx="17716">
                  <c:v>123.26100000000002</c:v>
                </c:pt>
                <c:pt idx="17717">
                  <c:v>123.51</c:v>
                </c:pt>
                <c:pt idx="17718">
                  <c:v>123.759</c:v>
                </c:pt>
                <c:pt idx="17719">
                  <c:v>124.009</c:v>
                </c:pt>
                <c:pt idx="17720">
                  <c:v>124.259</c:v>
                </c:pt>
                <c:pt idx="17721">
                  <c:v>124.51</c:v>
                </c:pt>
                <c:pt idx="17722">
                  <c:v>124.76</c:v>
                </c:pt>
                <c:pt idx="17723">
                  <c:v>125.012</c:v>
                </c:pt>
                <c:pt idx="17724">
                  <c:v>125.26300000000002</c:v>
                </c:pt>
                <c:pt idx="17725">
                  <c:v>125.515</c:v>
                </c:pt>
                <c:pt idx="17726">
                  <c:v>125.76700000000002</c:v>
                </c:pt>
                <c:pt idx="17727">
                  <c:v>126.01900000000002</c:v>
                </c:pt>
                <c:pt idx="17728">
                  <c:v>126.271</c:v>
                </c:pt>
                <c:pt idx="17729">
                  <c:v>126.524</c:v>
                </c:pt>
                <c:pt idx="17730">
                  <c:v>126.776</c:v>
                </c:pt>
                <c:pt idx="17731">
                  <c:v>127.02800000000001</c:v>
                </c:pt>
                <c:pt idx="17732">
                  <c:v>127.28</c:v>
                </c:pt>
                <c:pt idx="17733">
                  <c:v>127.532</c:v>
                </c:pt>
                <c:pt idx="17734">
                  <c:v>127.78400000000002</c:v>
                </c:pt>
                <c:pt idx="17735">
                  <c:v>128.035</c:v>
                </c:pt>
                <c:pt idx="17736">
                  <c:v>128.286</c:v>
                </c:pt>
                <c:pt idx="17737">
                  <c:v>128.53700000000001</c:v>
                </c:pt>
                <c:pt idx="17738">
                  <c:v>128.78800000000001</c:v>
                </c:pt>
                <c:pt idx="17739">
                  <c:v>129.03800000000001</c:v>
                </c:pt>
                <c:pt idx="17740">
                  <c:v>129.28800000000001</c:v>
                </c:pt>
                <c:pt idx="17741">
                  <c:v>129.53700000000001</c:v>
                </c:pt>
                <c:pt idx="17742">
                  <c:v>129.786</c:v>
                </c:pt>
                <c:pt idx="17743">
                  <c:v>130.03399999999999</c:v>
                </c:pt>
                <c:pt idx="17744">
                  <c:v>130.28100000000001</c:v>
                </c:pt>
                <c:pt idx="17745">
                  <c:v>130.52800000000011</c:v>
                </c:pt>
                <c:pt idx="17746">
                  <c:v>130.77399999999992</c:v>
                </c:pt>
                <c:pt idx="17747">
                  <c:v>131.02000000000001</c:v>
                </c:pt>
                <c:pt idx="17748">
                  <c:v>131.26499999999999</c:v>
                </c:pt>
                <c:pt idx="17749">
                  <c:v>131.50899999999999</c:v>
                </c:pt>
                <c:pt idx="17750">
                  <c:v>131.75200000000001</c:v>
                </c:pt>
                <c:pt idx="17751">
                  <c:v>131.995</c:v>
                </c:pt>
                <c:pt idx="17752">
                  <c:v>132.23599999999999</c:v>
                </c:pt>
                <c:pt idx="17753">
                  <c:v>132.477</c:v>
                </c:pt>
                <c:pt idx="17754">
                  <c:v>132.71699999999998</c:v>
                </c:pt>
                <c:pt idx="17755">
                  <c:v>132.95600000000007</c:v>
                </c:pt>
                <c:pt idx="17756">
                  <c:v>133.19399999999999</c:v>
                </c:pt>
                <c:pt idx="17757">
                  <c:v>133.43</c:v>
                </c:pt>
                <c:pt idx="17758">
                  <c:v>133.666</c:v>
                </c:pt>
                <c:pt idx="17759">
                  <c:v>133.90100000000001</c:v>
                </c:pt>
                <c:pt idx="17760">
                  <c:v>134.13499999999999</c:v>
                </c:pt>
                <c:pt idx="17761">
                  <c:v>134.36800000000011</c:v>
                </c:pt>
                <c:pt idx="17762">
                  <c:v>134.59900000000002</c:v>
                </c:pt>
                <c:pt idx="17763">
                  <c:v>134.82900000000001</c:v>
                </c:pt>
                <c:pt idx="17764">
                  <c:v>135.059</c:v>
                </c:pt>
                <c:pt idx="17765">
                  <c:v>135.28700000000001</c:v>
                </c:pt>
                <c:pt idx="17766">
                  <c:v>135.51399999999998</c:v>
                </c:pt>
                <c:pt idx="17767">
                  <c:v>135.739</c:v>
                </c:pt>
                <c:pt idx="17768">
                  <c:v>135.964</c:v>
                </c:pt>
                <c:pt idx="17769">
                  <c:v>136.18700000000001</c:v>
                </c:pt>
                <c:pt idx="17770">
                  <c:v>136.40900000000002</c:v>
                </c:pt>
                <c:pt idx="17771">
                  <c:v>136.62900000000002</c:v>
                </c:pt>
                <c:pt idx="17772">
                  <c:v>136.84800000000001</c:v>
                </c:pt>
                <c:pt idx="17773">
                  <c:v>137.066</c:v>
                </c:pt>
                <c:pt idx="17774">
                  <c:v>137.28300000000002</c:v>
                </c:pt>
                <c:pt idx="17775">
                  <c:v>137.4980000000001</c:v>
                </c:pt>
                <c:pt idx="17776">
                  <c:v>137.71199999999999</c:v>
                </c:pt>
                <c:pt idx="17777">
                  <c:v>137.92500000000001</c:v>
                </c:pt>
                <c:pt idx="17778">
                  <c:v>138.136</c:v>
                </c:pt>
                <c:pt idx="17779">
                  <c:v>138.346</c:v>
                </c:pt>
                <c:pt idx="17780">
                  <c:v>138.55500000000001</c:v>
                </c:pt>
                <c:pt idx="17781">
                  <c:v>138.762</c:v>
                </c:pt>
                <c:pt idx="17782">
                  <c:v>138.96700000000001</c:v>
                </c:pt>
                <c:pt idx="17783">
                  <c:v>139.172</c:v>
                </c:pt>
                <c:pt idx="17784">
                  <c:v>139.375</c:v>
                </c:pt>
                <c:pt idx="17785">
                  <c:v>139.57599999999999</c:v>
                </c:pt>
                <c:pt idx="17786">
                  <c:v>139.77599999999998</c:v>
                </c:pt>
                <c:pt idx="17787">
                  <c:v>139.97499999999999</c:v>
                </c:pt>
                <c:pt idx="17788">
                  <c:v>140.17299999999997</c:v>
                </c:pt>
                <c:pt idx="17789">
                  <c:v>140.369</c:v>
                </c:pt>
                <c:pt idx="17790">
                  <c:v>140.56300000000002</c:v>
                </c:pt>
                <c:pt idx="17791">
                  <c:v>140.756</c:v>
                </c:pt>
                <c:pt idx="17792">
                  <c:v>140.94800000000001</c:v>
                </c:pt>
                <c:pt idx="17793">
                  <c:v>141.13900000000001</c:v>
                </c:pt>
                <c:pt idx="17794">
                  <c:v>141.32800000000012</c:v>
                </c:pt>
                <c:pt idx="17795">
                  <c:v>141.51499999999999</c:v>
                </c:pt>
                <c:pt idx="17796">
                  <c:v>141.702</c:v>
                </c:pt>
                <c:pt idx="17797">
                  <c:v>141.88700000000011</c:v>
                </c:pt>
                <c:pt idx="17798">
                  <c:v>142.07</c:v>
                </c:pt>
                <c:pt idx="17799">
                  <c:v>142.25299999999999</c:v>
                </c:pt>
                <c:pt idx="17800">
                  <c:v>142.434</c:v>
                </c:pt>
                <c:pt idx="17801">
                  <c:v>142.61299999999997</c:v>
                </c:pt>
                <c:pt idx="17802">
                  <c:v>142.792</c:v>
                </c:pt>
                <c:pt idx="17803">
                  <c:v>142.96900000000002</c:v>
                </c:pt>
                <c:pt idx="17804">
                  <c:v>143.14499999999998</c:v>
                </c:pt>
                <c:pt idx="17805">
                  <c:v>143.31900000000002</c:v>
                </c:pt>
                <c:pt idx="17806">
                  <c:v>143.4920000000001</c:v>
                </c:pt>
                <c:pt idx="17807">
                  <c:v>143.66499999999999</c:v>
                </c:pt>
                <c:pt idx="17808">
                  <c:v>143.83500000000001</c:v>
                </c:pt>
                <c:pt idx="17809">
                  <c:v>144.005</c:v>
                </c:pt>
                <c:pt idx="17810">
                  <c:v>144.17399999999998</c:v>
                </c:pt>
                <c:pt idx="17811">
                  <c:v>144.34100000000001</c:v>
                </c:pt>
                <c:pt idx="17812">
                  <c:v>144.50700000000001</c:v>
                </c:pt>
                <c:pt idx="17813">
                  <c:v>144.672</c:v>
                </c:pt>
                <c:pt idx="17814">
                  <c:v>144.83600000000001</c:v>
                </c:pt>
                <c:pt idx="17815">
                  <c:v>144.999</c:v>
                </c:pt>
                <c:pt idx="17816">
                  <c:v>145.161</c:v>
                </c:pt>
                <c:pt idx="17817">
                  <c:v>145.32200000000012</c:v>
                </c:pt>
                <c:pt idx="17818">
                  <c:v>145.48200000000011</c:v>
                </c:pt>
                <c:pt idx="17819">
                  <c:v>145.64099999999999</c:v>
                </c:pt>
                <c:pt idx="17820">
                  <c:v>145.79900000000001</c:v>
                </c:pt>
                <c:pt idx="17821">
                  <c:v>145.95600000000007</c:v>
                </c:pt>
                <c:pt idx="17822">
                  <c:v>146.11199999999999</c:v>
                </c:pt>
                <c:pt idx="17823">
                  <c:v>146.268</c:v>
                </c:pt>
                <c:pt idx="17824">
                  <c:v>146.42200000000011</c:v>
                </c:pt>
                <c:pt idx="17825">
                  <c:v>146.57599999999999</c:v>
                </c:pt>
                <c:pt idx="17826">
                  <c:v>146.72900000000001</c:v>
                </c:pt>
                <c:pt idx="17827">
                  <c:v>146.88100000000011</c:v>
                </c:pt>
                <c:pt idx="17828">
                  <c:v>147.03200000000001</c:v>
                </c:pt>
                <c:pt idx="17829">
                  <c:v>147.18300000000002</c:v>
                </c:pt>
                <c:pt idx="17830">
                  <c:v>147.333</c:v>
                </c:pt>
                <c:pt idx="17831">
                  <c:v>147.483</c:v>
                </c:pt>
                <c:pt idx="17832">
                  <c:v>147.63200000000001</c:v>
                </c:pt>
                <c:pt idx="17833">
                  <c:v>147.78</c:v>
                </c:pt>
                <c:pt idx="17834">
                  <c:v>147.92800000000011</c:v>
                </c:pt>
                <c:pt idx="17835">
                  <c:v>148.07499999999999</c:v>
                </c:pt>
                <c:pt idx="17836">
                  <c:v>148.22200000000001</c:v>
                </c:pt>
                <c:pt idx="17837">
                  <c:v>148.369</c:v>
                </c:pt>
                <c:pt idx="17838">
                  <c:v>148.51499999999999</c:v>
                </c:pt>
                <c:pt idx="17839">
                  <c:v>148.661</c:v>
                </c:pt>
                <c:pt idx="17840">
                  <c:v>148.80600000000001</c:v>
                </c:pt>
                <c:pt idx="17841">
                  <c:v>148.95200000000011</c:v>
                </c:pt>
                <c:pt idx="17842">
                  <c:v>149.09700000000001</c:v>
                </c:pt>
                <c:pt idx="17843">
                  <c:v>149.24099999999999</c:v>
                </c:pt>
                <c:pt idx="17844">
                  <c:v>149.38600000000011</c:v>
                </c:pt>
                <c:pt idx="17845">
                  <c:v>149.53100000000001</c:v>
                </c:pt>
                <c:pt idx="17846">
                  <c:v>149.67499999999998</c:v>
                </c:pt>
                <c:pt idx="17847">
                  <c:v>149.82000000000011</c:v>
                </c:pt>
                <c:pt idx="17848">
                  <c:v>149.964</c:v>
                </c:pt>
                <c:pt idx="17849">
                  <c:v>150.10900000000001</c:v>
                </c:pt>
                <c:pt idx="17850">
                  <c:v>150.25299999999999</c:v>
                </c:pt>
                <c:pt idx="17851">
                  <c:v>150.39800000000011</c:v>
                </c:pt>
                <c:pt idx="17852">
                  <c:v>150.54300000000001</c:v>
                </c:pt>
                <c:pt idx="17853">
                  <c:v>150.68800000000007</c:v>
                </c:pt>
                <c:pt idx="17854">
                  <c:v>150.833</c:v>
                </c:pt>
                <c:pt idx="17855">
                  <c:v>150.97900000000001</c:v>
                </c:pt>
                <c:pt idx="17856">
                  <c:v>151.125</c:v>
                </c:pt>
                <c:pt idx="17857">
                  <c:v>151.27199999999999</c:v>
                </c:pt>
                <c:pt idx="17858">
                  <c:v>151.41900000000001</c:v>
                </c:pt>
                <c:pt idx="17859">
                  <c:v>151.566</c:v>
                </c:pt>
                <c:pt idx="17860">
                  <c:v>151.71399999999988</c:v>
                </c:pt>
                <c:pt idx="17861">
                  <c:v>151.86200000000011</c:v>
                </c:pt>
                <c:pt idx="17862">
                  <c:v>152.011</c:v>
                </c:pt>
                <c:pt idx="17863">
                  <c:v>152.161</c:v>
                </c:pt>
                <c:pt idx="17864">
                  <c:v>152.31100000000001</c:v>
                </c:pt>
                <c:pt idx="17865">
                  <c:v>152.46200000000007</c:v>
                </c:pt>
                <c:pt idx="17866">
                  <c:v>152.61399999999998</c:v>
                </c:pt>
                <c:pt idx="17867">
                  <c:v>152.767</c:v>
                </c:pt>
                <c:pt idx="17868">
                  <c:v>152.91999999999999</c:v>
                </c:pt>
                <c:pt idx="17869">
                  <c:v>153.07499999999999</c:v>
                </c:pt>
                <c:pt idx="17870">
                  <c:v>153.22999999999999</c:v>
                </c:pt>
                <c:pt idx="17871">
                  <c:v>153.38600000000011</c:v>
                </c:pt>
                <c:pt idx="17872">
                  <c:v>153.54399999999998</c:v>
                </c:pt>
                <c:pt idx="17873">
                  <c:v>153.702</c:v>
                </c:pt>
                <c:pt idx="17874">
                  <c:v>153.86200000000011</c:v>
                </c:pt>
                <c:pt idx="17875">
                  <c:v>154.023</c:v>
                </c:pt>
                <c:pt idx="17876">
                  <c:v>154.185</c:v>
                </c:pt>
                <c:pt idx="17877">
                  <c:v>154.34800000000001</c:v>
                </c:pt>
                <c:pt idx="17878">
                  <c:v>154.512</c:v>
                </c:pt>
                <c:pt idx="17879">
                  <c:v>154.678</c:v>
                </c:pt>
                <c:pt idx="17880">
                  <c:v>154.846</c:v>
                </c:pt>
                <c:pt idx="17881">
                  <c:v>155.01399999999998</c:v>
                </c:pt>
                <c:pt idx="17882">
                  <c:v>155.184</c:v>
                </c:pt>
                <c:pt idx="17883">
                  <c:v>155.35600000000011</c:v>
                </c:pt>
                <c:pt idx="17884">
                  <c:v>155.529</c:v>
                </c:pt>
                <c:pt idx="17885">
                  <c:v>155.70399999999998</c:v>
                </c:pt>
                <c:pt idx="17886">
                  <c:v>155.88100000000011</c:v>
                </c:pt>
                <c:pt idx="17887">
                  <c:v>156.059</c:v>
                </c:pt>
                <c:pt idx="17888">
                  <c:v>156.239</c:v>
                </c:pt>
                <c:pt idx="17889">
                  <c:v>156.42100000000011</c:v>
                </c:pt>
                <c:pt idx="17890">
                  <c:v>156.60399999999998</c:v>
                </c:pt>
                <c:pt idx="17891">
                  <c:v>156.78900000000002</c:v>
                </c:pt>
                <c:pt idx="17892">
                  <c:v>156.977</c:v>
                </c:pt>
                <c:pt idx="17893">
                  <c:v>157.166</c:v>
                </c:pt>
                <c:pt idx="17894">
                  <c:v>157.35700000000011</c:v>
                </c:pt>
                <c:pt idx="17895">
                  <c:v>157.55000000000001</c:v>
                </c:pt>
                <c:pt idx="17896">
                  <c:v>157.74499999999998</c:v>
                </c:pt>
                <c:pt idx="17897">
                  <c:v>157.94200000000001</c:v>
                </c:pt>
                <c:pt idx="17898">
                  <c:v>158.142</c:v>
                </c:pt>
                <c:pt idx="17899">
                  <c:v>158.34300000000002</c:v>
                </c:pt>
                <c:pt idx="17900">
                  <c:v>158.547</c:v>
                </c:pt>
                <c:pt idx="17901">
                  <c:v>158.75299999999999</c:v>
                </c:pt>
                <c:pt idx="17902">
                  <c:v>158.96100000000001</c:v>
                </c:pt>
                <c:pt idx="17903">
                  <c:v>159.172</c:v>
                </c:pt>
                <c:pt idx="17904">
                  <c:v>159.38400000000001</c:v>
                </c:pt>
                <c:pt idx="17905">
                  <c:v>159.6</c:v>
                </c:pt>
                <c:pt idx="17906">
                  <c:v>159.81700000000001</c:v>
                </c:pt>
                <c:pt idx="17907">
                  <c:v>160.03700000000001</c:v>
                </c:pt>
                <c:pt idx="17908">
                  <c:v>160.26</c:v>
                </c:pt>
                <c:pt idx="17909">
                  <c:v>160.48500000000001</c:v>
                </c:pt>
                <c:pt idx="17910">
                  <c:v>160.71299999999999</c:v>
                </c:pt>
                <c:pt idx="17911">
                  <c:v>160.94300000000001</c:v>
                </c:pt>
                <c:pt idx="17912">
                  <c:v>161.17599999999999</c:v>
                </c:pt>
                <c:pt idx="17913">
                  <c:v>161.411</c:v>
                </c:pt>
                <c:pt idx="17914">
                  <c:v>161.64899999999997</c:v>
                </c:pt>
                <c:pt idx="17915">
                  <c:v>161.89000000000001</c:v>
                </c:pt>
                <c:pt idx="17916">
                  <c:v>162.13399999999999</c:v>
                </c:pt>
                <c:pt idx="17917">
                  <c:v>162.38000000000011</c:v>
                </c:pt>
                <c:pt idx="17918">
                  <c:v>162.62900000000002</c:v>
                </c:pt>
                <c:pt idx="17919">
                  <c:v>162.88100000000011</c:v>
                </c:pt>
                <c:pt idx="17920">
                  <c:v>163.136</c:v>
                </c:pt>
                <c:pt idx="17921">
                  <c:v>163.39400000000001</c:v>
                </c:pt>
                <c:pt idx="17922">
                  <c:v>163.654</c:v>
                </c:pt>
                <c:pt idx="17923">
                  <c:v>163.91800000000001</c:v>
                </c:pt>
                <c:pt idx="17924">
                  <c:v>164.184</c:v>
                </c:pt>
                <c:pt idx="17925">
                  <c:v>164.453</c:v>
                </c:pt>
                <c:pt idx="17926">
                  <c:v>164.72499999999999</c:v>
                </c:pt>
                <c:pt idx="17927">
                  <c:v>165.001</c:v>
                </c:pt>
                <c:pt idx="17928">
                  <c:v>165.27899999999997</c:v>
                </c:pt>
                <c:pt idx="17929">
                  <c:v>165.56</c:v>
                </c:pt>
                <c:pt idx="17930">
                  <c:v>165.845</c:v>
                </c:pt>
                <c:pt idx="17931">
                  <c:v>166.13300000000001</c:v>
                </c:pt>
                <c:pt idx="17932">
                  <c:v>166.423</c:v>
                </c:pt>
                <c:pt idx="17933">
                  <c:v>166.71699999999998</c:v>
                </c:pt>
                <c:pt idx="17934">
                  <c:v>167.01399999999998</c:v>
                </c:pt>
                <c:pt idx="17935">
                  <c:v>167.31399999999999</c:v>
                </c:pt>
                <c:pt idx="17936">
                  <c:v>167.61699999999999</c:v>
                </c:pt>
                <c:pt idx="17937">
                  <c:v>167.923</c:v>
                </c:pt>
                <c:pt idx="17938">
                  <c:v>168.233</c:v>
                </c:pt>
                <c:pt idx="17939">
                  <c:v>168.54599999999999</c:v>
                </c:pt>
                <c:pt idx="17940">
                  <c:v>168.86200000000011</c:v>
                </c:pt>
                <c:pt idx="17941">
                  <c:v>169.18100000000001</c:v>
                </c:pt>
                <c:pt idx="17942">
                  <c:v>169.50299999999999</c:v>
                </c:pt>
                <c:pt idx="17943">
                  <c:v>169.82900000000001</c:v>
                </c:pt>
                <c:pt idx="17944">
                  <c:v>170.15800000000004</c:v>
                </c:pt>
                <c:pt idx="17945">
                  <c:v>170.49</c:v>
                </c:pt>
                <c:pt idx="17946">
                  <c:v>170.82500000000007</c:v>
                </c:pt>
                <c:pt idx="17947">
                  <c:v>171.16399999999999</c:v>
                </c:pt>
                <c:pt idx="17948">
                  <c:v>171.506</c:v>
                </c:pt>
                <c:pt idx="17949">
                  <c:v>171.85100000000011</c:v>
                </c:pt>
                <c:pt idx="17950">
                  <c:v>172.2</c:v>
                </c:pt>
                <c:pt idx="17951">
                  <c:v>172.55200000000011</c:v>
                </c:pt>
                <c:pt idx="17952">
                  <c:v>172.90700000000001</c:v>
                </c:pt>
                <c:pt idx="17953">
                  <c:v>173.26499999999999</c:v>
                </c:pt>
                <c:pt idx="17954">
                  <c:v>173.62700000000001</c:v>
                </c:pt>
                <c:pt idx="17955">
                  <c:v>173.9920000000001</c:v>
                </c:pt>
                <c:pt idx="17956">
                  <c:v>174.36</c:v>
                </c:pt>
                <c:pt idx="17957">
                  <c:v>174.732</c:v>
                </c:pt>
                <c:pt idx="17958">
                  <c:v>175.107</c:v>
                </c:pt>
                <c:pt idx="17959">
                  <c:v>175.48500000000001</c:v>
                </c:pt>
                <c:pt idx="17960">
                  <c:v>175.86600000000001</c:v>
                </c:pt>
                <c:pt idx="17961">
                  <c:v>176.251</c:v>
                </c:pt>
                <c:pt idx="17962">
                  <c:v>176.63900000000001</c:v>
                </c:pt>
                <c:pt idx="17963">
                  <c:v>177.03</c:v>
                </c:pt>
                <c:pt idx="17964">
                  <c:v>177.42400000000001</c:v>
                </c:pt>
                <c:pt idx="17965">
                  <c:v>177.82200000000012</c:v>
                </c:pt>
                <c:pt idx="17966">
                  <c:v>178.22300000000001</c:v>
                </c:pt>
                <c:pt idx="17967">
                  <c:v>178.62700000000001</c:v>
                </c:pt>
                <c:pt idx="17968">
                  <c:v>179.03399999999999</c:v>
                </c:pt>
                <c:pt idx="17969">
                  <c:v>179.44499999999999</c:v>
                </c:pt>
                <c:pt idx="17970">
                  <c:v>179.85800000000012</c:v>
                </c:pt>
                <c:pt idx="17971">
                  <c:v>180.27499999999998</c:v>
                </c:pt>
                <c:pt idx="17972">
                  <c:v>180.69499999999999</c:v>
                </c:pt>
                <c:pt idx="17973">
                  <c:v>181.11799999999999</c:v>
                </c:pt>
                <c:pt idx="17974">
                  <c:v>181.54399999999998</c:v>
                </c:pt>
                <c:pt idx="17975">
                  <c:v>181.97300000000001</c:v>
                </c:pt>
                <c:pt idx="17976">
                  <c:v>182.405</c:v>
                </c:pt>
                <c:pt idx="17977">
                  <c:v>182.84</c:v>
                </c:pt>
                <c:pt idx="17978">
                  <c:v>183.27899999999997</c:v>
                </c:pt>
                <c:pt idx="17979">
                  <c:v>183.72</c:v>
                </c:pt>
                <c:pt idx="17980">
                  <c:v>184.16399999999999</c:v>
                </c:pt>
                <c:pt idx="17981">
                  <c:v>184.61099999999999</c:v>
                </c:pt>
                <c:pt idx="17982">
                  <c:v>185.06100000000001</c:v>
                </c:pt>
                <c:pt idx="17983">
                  <c:v>185.51399999999998</c:v>
                </c:pt>
                <c:pt idx="17984">
                  <c:v>185.97</c:v>
                </c:pt>
                <c:pt idx="17985">
                  <c:v>186.429</c:v>
                </c:pt>
                <c:pt idx="17986">
                  <c:v>186.89000000000001</c:v>
                </c:pt>
                <c:pt idx="17987">
                  <c:v>187.3550000000001</c:v>
                </c:pt>
                <c:pt idx="17988">
                  <c:v>187.82200000000012</c:v>
                </c:pt>
                <c:pt idx="17989">
                  <c:v>188.292</c:v>
                </c:pt>
                <c:pt idx="17990">
                  <c:v>188.76399999999998</c:v>
                </c:pt>
                <c:pt idx="17991">
                  <c:v>189.239</c:v>
                </c:pt>
                <c:pt idx="17992">
                  <c:v>189.71699999999998</c:v>
                </c:pt>
                <c:pt idx="17993">
                  <c:v>190.19800000000001</c:v>
                </c:pt>
                <c:pt idx="17994">
                  <c:v>190.68</c:v>
                </c:pt>
                <c:pt idx="17995">
                  <c:v>191.166</c:v>
                </c:pt>
                <c:pt idx="17996">
                  <c:v>191.654</c:v>
                </c:pt>
                <c:pt idx="17997">
                  <c:v>192.14399999999998</c:v>
                </c:pt>
                <c:pt idx="17998">
                  <c:v>192.637</c:v>
                </c:pt>
                <c:pt idx="17999">
                  <c:v>193.13300000000001</c:v>
                </c:pt>
                <c:pt idx="18000">
                  <c:v>193.63</c:v>
                </c:pt>
                <c:pt idx="18001">
                  <c:v>194.13</c:v>
                </c:pt>
                <c:pt idx="18002">
                  <c:v>194.63200000000001</c:v>
                </c:pt>
                <c:pt idx="18003">
                  <c:v>195.137</c:v>
                </c:pt>
                <c:pt idx="18004">
                  <c:v>195.64299999999997</c:v>
                </c:pt>
                <c:pt idx="18005">
                  <c:v>196.15200000000004</c:v>
                </c:pt>
                <c:pt idx="18006">
                  <c:v>196.66300000000001</c:v>
                </c:pt>
                <c:pt idx="18007">
                  <c:v>197.17599999999999</c:v>
                </c:pt>
                <c:pt idx="18008">
                  <c:v>197.69</c:v>
                </c:pt>
                <c:pt idx="18009">
                  <c:v>198.20699999999999</c:v>
                </c:pt>
                <c:pt idx="18010">
                  <c:v>198.726</c:v>
                </c:pt>
                <c:pt idx="18011">
                  <c:v>199.24699999999999</c:v>
                </c:pt>
                <c:pt idx="18012">
                  <c:v>199.76900000000001</c:v>
                </c:pt>
                <c:pt idx="18013">
                  <c:v>200.29300000000001</c:v>
                </c:pt>
                <c:pt idx="18014">
                  <c:v>200.81900000000002</c:v>
                </c:pt>
                <c:pt idx="18015">
                  <c:v>201.34700000000001</c:v>
                </c:pt>
                <c:pt idx="18016">
                  <c:v>201.876</c:v>
                </c:pt>
                <c:pt idx="18017">
                  <c:v>202.40700000000001</c:v>
                </c:pt>
                <c:pt idx="18018">
                  <c:v>202.93900000000002</c:v>
                </c:pt>
                <c:pt idx="18019">
                  <c:v>203.47300000000001</c:v>
                </c:pt>
                <c:pt idx="18020">
                  <c:v>204.00800000000001</c:v>
                </c:pt>
                <c:pt idx="18021">
                  <c:v>204.54499999999999</c:v>
                </c:pt>
                <c:pt idx="18022">
                  <c:v>205.083</c:v>
                </c:pt>
                <c:pt idx="18023">
                  <c:v>205.62200000000001</c:v>
                </c:pt>
                <c:pt idx="18024">
                  <c:v>206.16300000000001</c:v>
                </c:pt>
                <c:pt idx="18025">
                  <c:v>206.70399999999998</c:v>
                </c:pt>
                <c:pt idx="18026">
                  <c:v>207.24699999999999</c:v>
                </c:pt>
                <c:pt idx="18027">
                  <c:v>207.791</c:v>
                </c:pt>
                <c:pt idx="18028">
                  <c:v>208.33600000000001</c:v>
                </c:pt>
                <c:pt idx="18029">
                  <c:v>208.88100000000011</c:v>
                </c:pt>
                <c:pt idx="18030">
                  <c:v>209.42800000000011</c:v>
                </c:pt>
                <c:pt idx="18031">
                  <c:v>209.97499999999999</c:v>
                </c:pt>
                <c:pt idx="18032">
                  <c:v>210.524</c:v>
                </c:pt>
                <c:pt idx="18033">
                  <c:v>211.07300000000001</c:v>
                </c:pt>
                <c:pt idx="18034">
                  <c:v>211.62300000000002</c:v>
                </c:pt>
                <c:pt idx="18035">
                  <c:v>212.17299999999997</c:v>
                </c:pt>
                <c:pt idx="18036">
                  <c:v>212.72399999999999</c:v>
                </c:pt>
                <c:pt idx="18037">
                  <c:v>213.27499999999998</c:v>
                </c:pt>
                <c:pt idx="18038">
                  <c:v>213.82700000000011</c:v>
                </c:pt>
                <c:pt idx="18039">
                  <c:v>214.37900000000002</c:v>
                </c:pt>
                <c:pt idx="18040">
                  <c:v>214.93100000000001</c:v>
                </c:pt>
                <c:pt idx="18041">
                  <c:v>215.48400000000001</c:v>
                </c:pt>
                <c:pt idx="18042">
                  <c:v>216.03700000000001</c:v>
                </c:pt>
                <c:pt idx="18043">
                  <c:v>216.59</c:v>
                </c:pt>
                <c:pt idx="18044">
                  <c:v>217.14299999999997</c:v>
                </c:pt>
                <c:pt idx="18045">
                  <c:v>217.696</c:v>
                </c:pt>
                <c:pt idx="18046">
                  <c:v>218.24899999999997</c:v>
                </c:pt>
                <c:pt idx="18047">
                  <c:v>218.80200000000011</c:v>
                </c:pt>
                <c:pt idx="18048">
                  <c:v>219.3550000000001</c:v>
                </c:pt>
                <c:pt idx="18049">
                  <c:v>219.90800000000004</c:v>
                </c:pt>
                <c:pt idx="18050">
                  <c:v>220.46</c:v>
                </c:pt>
                <c:pt idx="18051">
                  <c:v>221.012</c:v>
                </c:pt>
                <c:pt idx="18052">
                  <c:v>221.56399999999999</c:v>
                </c:pt>
                <c:pt idx="18053">
                  <c:v>222.11499999999998</c:v>
                </c:pt>
                <c:pt idx="18054">
                  <c:v>222.666</c:v>
                </c:pt>
                <c:pt idx="18055">
                  <c:v>223.21499999999995</c:v>
                </c:pt>
                <c:pt idx="18056">
                  <c:v>223.76499999999999</c:v>
                </c:pt>
                <c:pt idx="18057">
                  <c:v>224.31399999999999</c:v>
                </c:pt>
                <c:pt idx="18058">
                  <c:v>224.8610000000001</c:v>
                </c:pt>
                <c:pt idx="18059">
                  <c:v>225.40800000000004</c:v>
                </c:pt>
                <c:pt idx="18060">
                  <c:v>225.95500000000001</c:v>
                </c:pt>
                <c:pt idx="18061">
                  <c:v>226.5</c:v>
                </c:pt>
                <c:pt idx="18062">
                  <c:v>227.04399999999998</c:v>
                </c:pt>
                <c:pt idx="18063">
                  <c:v>227.58700000000007</c:v>
                </c:pt>
                <c:pt idx="18064">
                  <c:v>228.12900000000002</c:v>
                </c:pt>
                <c:pt idx="18065">
                  <c:v>228.67</c:v>
                </c:pt>
                <c:pt idx="18066">
                  <c:v>229.20999999999998</c:v>
                </c:pt>
                <c:pt idx="18067">
                  <c:v>229.74799999999999</c:v>
                </c:pt>
                <c:pt idx="18068">
                  <c:v>230.285</c:v>
                </c:pt>
                <c:pt idx="18069">
                  <c:v>230.82000000000011</c:v>
                </c:pt>
                <c:pt idx="18070">
                  <c:v>231.35400000000001</c:v>
                </c:pt>
                <c:pt idx="18071">
                  <c:v>231.88600000000011</c:v>
                </c:pt>
                <c:pt idx="18072">
                  <c:v>232.417</c:v>
                </c:pt>
                <c:pt idx="18073">
                  <c:v>232.946</c:v>
                </c:pt>
                <c:pt idx="18074">
                  <c:v>233.47300000000001</c:v>
                </c:pt>
                <c:pt idx="18075">
                  <c:v>233.999</c:v>
                </c:pt>
                <c:pt idx="18076">
                  <c:v>234.523</c:v>
                </c:pt>
                <c:pt idx="18077">
                  <c:v>235.04399999999998</c:v>
                </c:pt>
                <c:pt idx="18078">
                  <c:v>235.56399999999999</c:v>
                </c:pt>
                <c:pt idx="18079">
                  <c:v>236.08200000000011</c:v>
                </c:pt>
                <c:pt idx="18080">
                  <c:v>236.59800000000001</c:v>
                </c:pt>
                <c:pt idx="18081">
                  <c:v>237.11099999999999</c:v>
                </c:pt>
                <c:pt idx="18082">
                  <c:v>237.62200000000001</c:v>
                </c:pt>
                <c:pt idx="18083">
                  <c:v>238.13200000000001</c:v>
                </c:pt>
                <c:pt idx="18084">
                  <c:v>238.63800000000001</c:v>
                </c:pt>
                <c:pt idx="18085">
                  <c:v>239.14299999999997</c:v>
                </c:pt>
                <c:pt idx="18086">
                  <c:v>239.64499999999998</c:v>
                </c:pt>
                <c:pt idx="18087">
                  <c:v>240.14399999999998</c:v>
                </c:pt>
                <c:pt idx="18088">
                  <c:v>240.64099999999999</c:v>
                </c:pt>
                <c:pt idx="18089">
                  <c:v>241.13499999999999</c:v>
                </c:pt>
                <c:pt idx="18090">
                  <c:v>241.62700000000001</c:v>
                </c:pt>
                <c:pt idx="18091">
                  <c:v>242.11599999999999</c:v>
                </c:pt>
                <c:pt idx="18092">
                  <c:v>242.60300000000001</c:v>
                </c:pt>
                <c:pt idx="18093">
                  <c:v>243.08600000000001</c:v>
                </c:pt>
                <c:pt idx="18094">
                  <c:v>243.56700000000001</c:v>
                </c:pt>
                <c:pt idx="18095">
                  <c:v>244.04499999999999</c:v>
                </c:pt>
                <c:pt idx="18096">
                  <c:v>244.51900000000001</c:v>
                </c:pt>
                <c:pt idx="18097">
                  <c:v>244.99100000000001</c:v>
                </c:pt>
                <c:pt idx="18098">
                  <c:v>245.46</c:v>
                </c:pt>
                <c:pt idx="18099">
                  <c:v>245.92500000000001</c:v>
                </c:pt>
                <c:pt idx="18100">
                  <c:v>246.38800000000012</c:v>
                </c:pt>
                <c:pt idx="18101">
                  <c:v>246.84700000000001</c:v>
                </c:pt>
                <c:pt idx="18102">
                  <c:v>247.303</c:v>
                </c:pt>
                <c:pt idx="18103">
                  <c:v>247.756</c:v>
                </c:pt>
                <c:pt idx="18104">
                  <c:v>248.20499999999998</c:v>
                </c:pt>
                <c:pt idx="18105">
                  <c:v>248.65200000000004</c:v>
                </c:pt>
                <c:pt idx="18106">
                  <c:v>249.09399999999999</c:v>
                </c:pt>
                <c:pt idx="18107">
                  <c:v>249.53300000000002</c:v>
                </c:pt>
                <c:pt idx="18108">
                  <c:v>249.96900000000002</c:v>
                </c:pt>
                <c:pt idx="18109">
                  <c:v>250.40100000000001</c:v>
                </c:pt>
                <c:pt idx="18110">
                  <c:v>250.82900000000001</c:v>
                </c:pt>
                <c:pt idx="18111">
                  <c:v>251.25399999999999</c:v>
                </c:pt>
                <c:pt idx="18112">
                  <c:v>251.67499999999998</c:v>
                </c:pt>
                <c:pt idx="18113">
                  <c:v>252.09300000000002</c:v>
                </c:pt>
                <c:pt idx="18114">
                  <c:v>252.506</c:v>
                </c:pt>
                <c:pt idx="18115">
                  <c:v>252.916</c:v>
                </c:pt>
                <c:pt idx="18116">
                  <c:v>253.32200000000012</c:v>
                </c:pt>
                <c:pt idx="18117">
                  <c:v>253.72399999999999</c:v>
                </c:pt>
                <c:pt idx="18118">
                  <c:v>254.12200000000001</c:v>
                </c:pt>
                <c:pt idx="18119">
                  <c:v>254.51599999999999</c:v>
                </c:pt>
                <c:pt idx="18120">
                  <c:v>254.90700000000001</c:v>
                </c:pt>
                <c:pt idx="18121">
                  <c:v>255.29300000000001</c:v>
                </c:pt>
                <c:pt idx="18122">
                  <c:v>255.67499999999998</c:v>
                </c:pt>
                <c:pt idx="18123">
                  <c:v>256.053</c:v>
                </c:pt>
                <c:pt idx="18124">
                  <c:v>256.42699999999962</c:v>
                </c:pt>
                <c:pt idx="18125">
                  <c:v>256.79700000000003</c:v>
                </c:pt>
                <c:pt idx="18126">
                  <c:v>257.16199999999975</c:v>
                </c:pt>
                <c:pt idx="18127">
                  <c:v>257.5229999999998</c:v>
                </c:pt>
                <c:pt idx="18128">
                  <c:v>257.88</c:v>
                </c:pt>
                <c:pt idx="18129">
                  <c:v>258.23299999999978</c:v>
                </c:pt>
                <c:pt idx="18130">
                  <c:v>258.58199999999965</c:v>
                </c:pt>
                <c:pt idx="18131">
                  <c:v>258.92599999999965</c:v>
                </c:pt>
                <c:pt idx="18132">
                  <c:v>259.26599999999979</c:v>
                </c:pt>
                <c:pt idx="18133">
                  <c:v>259.601</c:v>
                </c:pt>
                <c:pt idx="18134">
                  <c:v>259.93199999999962</c:v>
                </c:pt>
                <c:pt idx="18135">
                  <c:v>260.25900000000001</c:v>
                </c:pt>
                <c:pt idx="18136">
                  <c:v>260.58099999999979</c:v>
                </c:pt>
                <c:pt idx="18137">
                  <c:v>260.8979999999998</c:v>
                </c:pt>
                <c:pt idx="18138">
                  <c:v>261.21199999999965</c:v>
                </c:pt>
                <c:pt idx="18139">
                  <c:v>261.52</c:v>
                </c:pt>
                <c:pt idx="18140">
                  <c:v>261.82400000000001</c:v>
                </c:pt>
                <c:pt idx="18141">
                  <c:v>262.12400000000002</c:v>
                </c:pt>
                <c:pt idx="18142">
                  <c:v>262.41899999999958</c:v>
                </c:pt>
                <c:pt idx="18143">
                  <c:v>262.709</c:v>
                </c:pt>
                <c:pt idx="18144">
                  <c:v>262.99499999999978</c:v>
                </c:pt>
                <c:pt idx="18145">
                  <c:v>263.27599999999978</c:v>
                </c:pt>
                <c:pt idx="18146">
                  <c:v>263.553</c:v>
                </c:pt>
                <c:pt idx="18147">
                  <c:v>263.82400000000001</c:v>
                </c:pt>
                <c:pt idx="18148">
                  <c:v>264.09199999999959</c:v>
                </c:pt>
                <c:pt idx="18149">
                  <c:v>264.35399999999993</c:v>
                </c:pt>
                <c:pt idx="18150">
                  <c:v>264.61200000000002</c:v>
                </c:pt>
                <c:pt idx="18151">
                  <c:v>264.86500000000001</c:v>
                </c:pt>
                <c:pt idx="18152">
                  <c:v>265.11399999999975</c:v>
                </c:pt>
                <c:pt idx="18153">
                  <c:v>265.35700000000008</c:v>
                </c:pt>
                <c:pt idx="18154">
                  <c:v>265.59599999999978</c:v>
                </c:pt>
                <c:pt idx="18155">
                  <c:v>265.83099999999979</c:v>
                </c:pt>
                <c:pt idx="18156">
                  <c:v>266.06</c:v>
                </c:pt>
                <c:pt idx="18157">
                  <c:v>266.28500000000003</c:v>
                </c:pt>
                <c:pt idx="18158">
                  <c:v>266.505</c:v>
                </c:pt>
                <c:pt idx="18159">
                  <c:v>266.72000000000003</c:v>
                </c:pt>
                <c:pt idx="18160">
                  <c:v>266.93099999999959</c:v>
                </c:pt>
                <c:pt idx="18161">
                  <c:v>267.137</c:v>
                </c:pt>
                <c:pt idx="18162">
                  <c:v>267.33799999999979</c:v>
                </c:pt>
                <c:pt idx="18163">
                  <c:v>267.53399999999965</c:v>
                </c:pt>
                <c:pt idx="18164">
                  <c:v>267.72599999999977</c:v>
                </c:pt>
                <c:pt idx="18165">
                  <c:v>267.91199999999958</c:v>
                </c:pt>
                <c:pt idx="18166">
                  <c:v>268.09399999999965</c:v>
                </c:pt>
                <c:pt idx="18167">
                  <c:v>268.27199999999965</c:v>
                </c:pt>
                <c:pt idx="18168">
                  <c:v>268.44400000000002</c:v>
                </c:pt>
                <c:pt idx="18169">
                  <c:v>268.61200000000002</c:v>
                </c:pt>
                <c:pt idx="18170">
                  <c:v>268.77499999999975</c:v>
                </c:pt>
                <c:pt idx="18171">
                  <c:v>268.93400000000003</c:v>
                </c:pt>
                <c:pt idx="18172">
                  <c:v>269.08699999999965</c:v>
                </c:pt>
                <c:pt idx="18173">
                  <c:v>269.23599999999965</c:v>
                </c:pt>
                <c:pt idx="18174">
                  <c:v>269.38099999999974</c:v>
                </c:pt>
                <c:pt idx="18175">
                  <c:v>269.52</c:v>
                </c:pt>
                <c:pt idx="18176">
                  <c:v>269.65499999999997</c:v>
                </c:pt>
                <c:pt idx="18177">
                  <c:v>269.78599999999977</c:v>
                </c:pt>
                <c:pt idx="18178">
                  <c:v>269.91099999999977</c:v>
                </c:pt>
                <c:pt idx="18179">
                  <c:v>270.03199999999958</c:v>
                </c:pt>
                <c:pt idx="18180">
                  <c:v>270.14900000000023</c:v>
                </c:pt>
                <c:pt idx="18181">
                  <c:v>270.2609999999998</c:v>
                </c:pt>
                <c:pt idx="18182">
                  <c:v>270.36799999999999</c:v>
                </c:pt>
                <c:pt idx="18183">
                  <c:v>270.47000000000003</c:v>
                </c:pt>
                <c:pt idx="18184">
                  <c:v>270.56799999999993</c:v>
                </c:pt>
                <c:pt idx="18185">
                  <c:v>270.66199999999975</c:v>
                </c:pt>
                <c:pt idx="18186">
                  <c:v>270.75099999999975</c:v>
                </c:pt>
                <c:pt idx="18187">
                  <c:v>270.83599999999979</c:v>
                </c:pt>
                <c:pt idx="18188">
                  <c:v>270.91599999999966</c:v>
                </c:pt>
                <c:pt idx="18189">
                  <c:v>270.99099999999964</c:v>
                </c:pt>
                <c:pt idx="18190">
                  <c:v>271.06200000000001</c:v>
                </c:pt>
                <c:pt idx="18191">
                  <c:v>271.12900000000002</c:v>
                </c:pt>
                <c:pt idx="18192">
                  <c:v>271.19099999999975</c:v>
                </c:pt>
                <c:pt idx="18193">
                  <c:v>271.25</c:v>
                </c:pt>
                <c:pt idx="18194">
                  <c:v>271.303</c:v>
                </c:pt>
                <c:pt idx="18195">
                  <c:v>271.35300000000001</c:v>
                </c:pt>
                <c:pt idx="18196">
                  <c:v>271.3979999999998</c:v>
                </c:pt>
                <c:pt idx="18197">
                  <c:v>271.43799999999965</c:v>
                </c:pt>
                <c:pt idx="18198">
                  <c:v>271.4749999999998</c:v>
                </c:pt>
                <c:pt idx="18199">
                  <c:v>271.50700000000001</c:v>
                </c:pt>
                <c:pt idx="18200">
                  <c:v>271.53500000000003</c:v>
                </c:pt>
                <c:pt idx="18201">
                  <c:v>271.56</c:v>
                </c:pt>
                <c:pt idx="18202">
                  <c:v>271.57900000000001</c:v>
                </c:pt>
                <c:pt idx="18203">
                  <c:v>271.59500000000003</c:v>
                </c:pt>
                <c:pt idx="18204">
                  <c:v>271.60700000000008</c:v>
                </c:pt>
                <c:pt idx="18205">
                  <c:v>271.61500000000001</c:v>
                </c:pt>
                <c:pt idx="18206">
                  <c:v>271.61799999999999</c:v>
                </c:pt>
                <c:pt idx="18207">
                  <c:v>271.61799999999999</c:v>
                </c:pt>
                <c:pt idx="18208">
                  <c:v>271.61399999999975</c:v>
                </c:pt>
                <c:pt idx="18209">
                  <c:v>271.60599999999999</c:v>
                </c:pt>
                <c:pt idx="18210">
                  <c:v>271.59399999999965</c:v>
                </c:pt>
                <c:pt idx="18211">
                  <c:v>271.57799999999975</c:v>
                </c:pt>
                <c:pt idx="18212">
                  <c:v>271.55900000000008</c:v>
                </c:pt>
                <c:pt idx="18213">
                  <c:v>271.53599999999977</c:v>
                </c:pt>
                <c:pt idx="18214">
                  <c:v>271.50900000000001</c:v>
                </c:pt>
                <c:pt idx="18215">
                  <c:v>271.47799999999978</c:v>
                </c:pt>
                <c:pt idx="18216">
                  <c:v>271.44400000000002</c:v>
                </c:pt>
                <c:pt idx="18217">
                  <c:v>271.40599999999978</c:v>
                </c:pt>
                <c:pt idx="18218">
                  <c:v>271.36399999999975</c:v>
                </c:pt>
                <c:pt idx="18219">
                  <c:v>271.31900000000002</c:v>
                </c:pt>
                <c:pt idx="18220">
                  <c:v>271.27099999999979</c:v>
                </c:pt>
                <c:pt idx="18221">
                  <c:v>271.21899999999965</c:v>
                </c:pt>
                <c:pt idx="18222">
                  <c:v>271.16300000000001</c:v>
                </c:pt>
                <c:pt idx="18223">
                  <c:v>271.10500000000002</c:v>
                </c:pt>
                <c:pt idx="18224">
                  <c:v>271.04300000000001</c:v>
                </c:pt>
                <c:pt idx="18225">
                  <c:v>270.97699999999958</c:v>
                </c:pt>
                <c:pt idx="18226">
                  <c:v>270.90899999999965</c:v>
                </c:pt>
                <c:pt idx="18227">
                  <c:v>270.83699999999965</c:v>
                </c:pt>
                <c:pt idx="18228">
                  <c:v>270.762</c:v>
                </c:pt>
                <c:pt idx="18229">
                  <c:v>270.68400000000008</c:v>
                </c:pt>
                <c:pt idx="18230">
                  <c:v>270.60300000000001</c:v>
                </c:pt>
                <c:pt idx="18231">
                  <c:v>270.51900000000001</c:v>
                </c:pt>
                <c:pt idx="18232">
                  <c:v>270.43099999999959</c:v>
                </c:pt>
                <c:pt idx="18233">
                  <c:v>270.34100000000001</c:v>
                </c:pt>
                <c:pt idx="18234">
                  <c:v>270.24799999999999</c:v>
                </c:pt>
                <c:pt idx="18235">
                  <c:v>270.15199999999999</c:v>
                </c:pt>
                <c:pt idx="18236">
                  <c:v>270.05399999999975</c:v>
                </c:pt>
                <c:pt idx="18237">
                  <c:v>269.952</c:v>
                </c:pt>
                <c:pt idx="18238">
                  <c:v>269.84800000000001</c:v>
                </c:pt>
                <c:pt idx="18239">
                  <c:v>269.74099999999999</c:v>
                </c:pt>
                <c:pt idx="18240">
                  <c:v>269.63200000000001</c:v>
                </c:pt>
                <c:pt idx="18241">
                  <c:v>269.52</c:v>
                </c:pt>
                <c:pt idx="18242">
                  <c:v>269.40499999999975</c:v>
                </c:pt>
                <c:pt idx="18243">
                  <c:v>269.28799999999978</c:v>
                </c:pt>
                <c:pt idx="18244">
                  <c:v>269.16899999999993</c:v>
                </c:pt>
                <c:pt idx="18245">
                  <c:v>269.04700000000008</c:v>
                </c:pt>
                <c:pt idx="18246">
                  <c:v>268.92200000000003</c:v>
                </c:pt>
                <c:pt idx="18247">
                  <c:v>268.79599999999965</c:v>
                </c:pt>
                <c:pt idx="18248">
                  <c:v>268.66699999999975</c:v>
                </c:pt>
                <c:pt idx="18249">
                  <c:v>268.53599999999977</c:v>
                </c:pt>
                <c:pt idx="18250">
                  <c:v>268.40299999999979</c:v>
                </c:pt>
                <c:pt idx="18251">
                  <c:v>268.267</c:v>
                </c:pt>
                <c:pt idx="18252">
                  <c:v>268.13</c:v>
                </c:pt>
                <c:pt idx="18253">
                  <c:v>267.98999999999978</c:v>
                </c:pt>
                <c:pt idx="18254">
                  <c:v>267.84899999999999</c:v>
                </c:pt>
                <c:pt idx="18255">
                  <c:v>267.70499999999993</c:v>
                </c:pt>
                <c:pt idx="18256">
                  <c:v>267.56</c:v>
                </c:pt>
                <c:pt idx="18257">
                  <c:v>267.41299999999978</c:v>
                </c:pt>
                <c:pt idx="18258">
                  <c:v>267.26400000000001</c:v>
                </c:pt>
                <c:pt idx="18259">
                  <c:v>267.113</c:v>
                </c:pt>
                <c:pt idx="18260">
                  <c:v>266.96099999999979</c:v>
                </c:pt>
                <c:pt idx="18261">
                  <c:v>266.80700000000002</c:v>
                </c:pt>
                <c:pt idx="18262">
                  <c:v>266.65100000000001</c:v>
                </c:pt>
                <c:pt idx="18263">
                  <c:v>266.49400000000003</c:v>
                </c:pt>
                <c:pt idx="18264">
                  <c:v>266.33499999999975</c:v>
                </c:pt>
                <c:pt idx="18265">
                  <c:v>266.17500000000001</c:v>
                </c:pt>
                <c:pt idx="18266">
                  <c:v>266.01299999999975</c:v>
                </c:pt>
                <c:pt idx="18267">
                  <c:v>265.85000000000002</c:v>
                </c:pt>
                <c:pt idx="18268">
                  <c:v>265.68599999999975</c:v>
                </c:pt>
                <c:pt idx="18269">
                  <c:v>265.52</c:v>
                </c:pt>
                <c:pt idx="18270">
                  <c:v>265.35399999999993</c:v>
                </c:pt>
                <c:pt idx="18271">
                  <c:v>265.185</c:v>
                </c:pt>
                <c:pt idx="18272">
                  <c:v>265.01599999999979</c:v>
                </c:pt>
                <c:pt idx="18273">
                  <c:v>264.846</c:v>
                </c:pt>
                <c:pt idx="18274">
                  <c:v>264.67399999999975</c:v>
                </c:pt>
                <c:pt idx="18275">
                  <c:v>264.50200000000001</c:v>
                </c:pt>
                <c:pt idx="18276">
                  <c:v>264.32900000000001</c:v>
                </c:pt>
                <c:pt idx="18277">
                  <c:v>264.15499999999997</c:v>
                </c:pt>
                <c:pt idx="18278">
                  <c:v>263.97899999999959</c:v>
                </c:pt>
                <c:pt idx="18279">
                  <c:v>263.803</c:v>
                </c:pt>
                <c:pt idx="18280">
                  <c:v>263.62599999999975</c:v>
                </c:pt>
                <c:pt idx="18281">
                  <c:v>263.44900000000001</c:v>
                </c:pt>
                <c:pt idx="18282">
                  <c:v>263.27</c:v>
                </c:pt>
                <c:pt idx="18283">
                  <c:v>263.09099999999978</c:v>
                </c:pt>
                <c:pt idx="18284">
                  <c:v>262.91199999999958</c:v>
                </c:pt>
                <c:pt idx="18285">
                  <c:v>262.73200000000003</c:v>
                </c:pt>
                <c:pt idx="18286">
                  <c:v>262.55099999999999</c:v>
                </c:pt>
                <c:pt idx="18287">
                  <c:v>262.37</c:v>
                </c:pt>
                <c:pt idx="18288">
                  <c:v>262.18799999999999</c:v>
                </c:pt>
                <c:pt idx="18289">
                  <c:v>262.00599999999974</c:v>
                </c:pt>
                <c:pt idx="18290">
                  <c:v>261.82299999999975</c:v>
                </c:pt>
                <c:pt idx="18291">
                  <c:v>261.64000000000021</c:v>
                </c:pt>
                <c:pt idx="18292">
                  <c:v>261.45699999999965</c:v>
                </c:pt>
                <c:pt idx="18293">
                  <c:v>261.274</c:v>
                </c:pt>
                <c:pt idx="18294">
                  <c:v>261.08999999999975</c:v>
                </c:pt>
                <c:pt idx="18295">
                  <c:v>260.90599999999978</c:v>
                </c:pt>
                <c:pt idx="18296">
                  <c:v>260.72199999999958</c:v>
                </c:pt>
                <c:pt idx="18297">
                  <c:v>260.53799999999978</c:v>
                </c:pt>
                <c:pt idx="18298">
                  <c:v>260.35399999999993</c:v>
                </c:pt>
                <c:pt idx="18299">
                  <c:v>260.16899999999993</c:v>
                </c:pt>
                <c:pt idx="18300">
                  <c:v>259.98499999999979</c:v>
                </c:pt>
                <c:pt idx="18301">
                  <c:v>259.80099999999999</c:v>
                </c:pt>
                <c:pt idx="18302">
                  <c:v>259.61700000000002</c:v>
                </c:pt>
                <c:pt idx="18303">
                  <c:v>259.43199999999962</c:v>
                </c:pt>
                <c:pt idx="18304">
                  <c:v>259.24799999999999</c:v>
                </c:pt>
                <c:pt idx="18305">
                  <c:v>259.065</c:v>
                </c:pt>
                <c:pt idx="18306">
                  <c:v>258.88099999999974</c:v>
                </c:pt>
                <c:pt idx="18307">
                  <c:v>258.69799999999975</c:v>
                </c:pt>
                <c:pt idx="18308">
                  <c:v>258.51400000000001</c:v>
                </c:pt>
                <c:pt idx="18309">
                  <c:v>258.33199999999965</c:v>
                </c:pt>
                <c:pt idx="18310">
                  <c:v>258.14900000000023</c:v>
                </c:pt>
                <c:pt idx="18311">
                  <c:v>257.96699999999959</c:v>
                </c:pt>
                <c:pt idx="18312">
                  <c:v>257.78500000000003</c:v>
                </c:pt>
                <c:pt idx="18313">
                  <c:v>257.60399999999993</c:v>
                </c:pt>
                <c:pt idx="18314">
                  <c:v>257.42299999999977</c:v>
                </c:pt>
                <c:pt idx="18315">
                  <c:v>257.24200000000002</c:v>
                </c:pt>
                <c:pt idx="18316">
                  <c:v>257.06200000000001</c:v>
                </c:pt>
                <c:pt idx="18317">
                  <c:v>256.88299999999975</c:v>
                </c:pt>
                <c:pt idx="18318">
                  <c:v>256.70400000000001</c:v>
                </c:pt>
                <c:pt idx="18319">
                  <c:v>256.52499999999975</c:v>
                </c:pt>
                <c:pt idx="18320">
                  <c:v>256.34699999999975</c:v>
                </c:pt>
                <c:pt idx="18321">
                  <c:v>256.17</c:v>
                </c:pt>
                <c:pt idx="18322">
                  <c:v>255.99300000000002</c:v>
                </c:pt>
                <c:pt idx="18323">
                  <c:v>255.81800000000001</c:v>
                </c:pt>
                <c:pt idx="18324">
                  <c:v>255.642</c:v>
                </c:pt>
                <c:pt idx="18325">
                  <c:v>255.46800000000007</c:v>
                </c:pt>
                <c:pt idx="18326">
                  <c:v>255.29399999999998</c:v>
                </c:pt>
                <c:pt idx="18327">
                  <c:v>255.12100000000001</c:v>
                </c:pt>
                <c:pt idx="18328">
                  <c:v>254.94900000000001</c:v>
                </c:pt>
                <c:pt idx="18329">
                  <c:v>254.77699999999999</c:v>
                </c:pt>
                <c:pt idx="18330">
                  <c:v>254.607</c:v>
                </c:pt>
                <c:pt idx="18331">
                  <c:v>254.43700000000001</c:v>
                </c:pt>
                <c:pt idx="18332">
                  <c:v>254.268</c:v>
                </c:pt>
                <c:pt idx="18333">
                  <c:v>254.1</c:v>
                </c:pt>
                <c:pt idx="18334">
                  <c:v>253.93300000000002</c:v>
                </c:pt>
                <c:pt idx="18335">
                  <c:v>253.76599999999999</c:v>
                </c:pt>
                <c:pt idx="18336">
                  <c:v>253.601</c:v>
                </c:pt>
                <c:pt idx="18337">
                  <c:v>253.43700000000001</c:v>
                </c:pt>
                <c:pt idx="18338">
                  <c:v>253.27299999999997</c:v>
                </c:pt>
                <c:pt idx="18339">
                  <c:v>253.10999999999999</c:v>
                </c:pt>
                <c:pt idx="18340">
                  <c:v>252.94900000000001</c:v>
                </c:pt>
                <c:pt idx="18341">
                  <c:v>252.78800000000001</c:v>
                </c:pt>
                <c:pt idx="18342">
                  <c:v>252.62900000000002</c:v>
                </c:pt>
                <c:pt idx="18343">
                  <c:v>252.47</c:v>
                </c:pt>
                <c:pt idx="18344">
                  <c:v>252.31200000000001</c:v>
                </c:pt>
                <c:pt idx="18345">
                  <c:v>252.15600000000001</c:v>
                </c:pt>
                <c:pt idx="18346">
                  <c:v>252</c:v>
                </c:pt>
                <c:pt idx="18347">
                  <c:v>251.846</c:v>
                </c:pt>
                <c:pt idx="18348">
                  <c:v>251.69200000000001</c:v>
                </c:pt>
                <c:pt idx="18349">
                  <c:v>251.54</c:v>
                </c:pt>
                <c:pt idx="18350">
                  <c:v>251.38900000000001</c:v>
                </c:pt>
                <c:pt idx="18351">
                  <c:v>251.238</c:v>
                </c:pt>
                <c:pt idx="18352">
                  <c:v>251.089</c:v>
                </c:pt>
                <c:pt idx="18353">
                  <c:v>250.941</c:v>
                </c:pt>
                <c:pt idx="18354">
                  <c:v>250.79399999999998</c:v>
                </c:pt>
                <c:pt idx="18355">
                  <c:v>250.648</c:v>
                </c:pt>
                <c:pt idx="18356">
                  <c:v>250.50299999999999</c:v>
                </c:pt>
                <c:pt idx="18357">
                  <c:v>250.36</c:v>
                </c:pt>
                <c:pt idx="18358">
                  <c:v>250.21699999999998</c:v>
                </c:pt>
                <c:pt idx="18359">
                  <c:v>250.07499999999999</c:v>
                </c:pt>
                <c:pt idx="18360">
                  <c:v>249.935</c:v>
                </c:pt>
                <c:pt idx="18361">
                  <c:v>249.79599999999999</c:v>
                </c:pt>
                <c:pt idx="18362">
                  <c:v>249.65700000000001</c:v>
                </c:pt>
                <c:pt idx="18363">
                  <c:v>249.52</c:v>
                </c:pt>
                <c:pt idx="18364">
                  <c:v>249.38400000000001</c:v>
                </c:pt>
                <c:pt idx="18365">
                  <c:v>249.24899999999997</c:v>
                </c:pt>
                <c:pt idx="18366">
                  <c:v>249.11499999999998</c:v>
                </c:pt>
                <c:pt idx="18367">
                  <c:v>248.983</c:v>
                </c:pt>
                <c:pt idx="18368">
                  <c:v>248.85100000000011</c:v>
                </c:pt>
                <c:pt idx="18369">
                  <c:v>248.72</c:v>
                </c:pt>
                <c:pt idx="18370">
                  <c:v>248.59100000000001</c:v>
                </c:pt>
                <c:pt idx="18371">
                  <c:v>248.46200000000007</c:v>
                </c:pt>
                <c:pt idx="18372">
                  <c:v>248.33500000000001</c:v>
                </c:pt>
                <c:pt idx="18373">
                  <c:v>248.20899999999997</c:v>
                </c:pt>
                <c:pt idx="18374">
                  <c:v>248.083</c:v>
                </c:pt>
                <c:pt idx="18375">
                  <c:v>247.959</c:v>
                </c:pt>
                <c:pt idx="18376">
                  <c:v>247.83600000000001</c:v>
                </c:pt>
                <c:pt idx="18377">
                  <c:v>247.71399999999988</c:v>
                </c:pt>
                <c:pt idx="18378">
                  <c:v>247.59300000000002</c:v>
                </c:pt>
                <c:pt idx="18379">
                  <c:v>247.47200000000001</c:v>
                </c:pt>
                <c:pt idx="18380">
                  <c:v>247.35300000000001</c:v>
                </c:pt>
                <c:pt idx="18381">
                  <c:v>247.23499999999999</c:v>
                </c:pt>
                <c:pt idx="18382">
                  <c:v>247.11799999999999</c:v>
                </c:pt>
                <c:pt idx="18383">
                  <c:v>247.00200000000001</c:v>
                </c:pt>
                <c:pt idx="18384">
                  <c:v>246.88700000000011</c:v>
                </c:pt>
                <c:pt idx="18385">
                  <c:v>246.77199999999999</c:v>
                </c:pt>
                <c:pt idx="18386">
                  <c:v>246.65900000000002</c:v>
                </c:pt>
                <c:pt idx="18387">
                  <c:v>246.54599999999999</c:v>
                </c:pt>
                <c:pt idx="18388">
                  <c:v>246.435</c:v>
                </c:pt>
                <c:pt idx="18389">
                  <c:v>246.32400000000001</c:v>
                </c:pt>
                <c:pt idx="18390">
                  <c:v>246.21399999999988</c:v>
                </c:pt>
                <c:pt idx="18391">
                  <c:v>246.10499999999999</c:v>
                </c:pt>
                <c:pt idx="18392">
                  <c:v>245.99700000000001</c:v>
                </c:pt>
                <c:pt idx="18393">
                  <c:v>245.89000000000001</c:v>
                </c:pt>
                <c:pt idx="18394">
                  <c:v>245.78300000000002</c:v>
                </c:pt>
                <c:pt idx="18395">
                  <c:v>245.678</c:v>
                </c:pt>
                <c:pt idx="18396">
                  <c:v>245.57300000000001</c:v>
                </c:pt>
                <c:pt idx="18397">
                  <c:v>245.46900000000002</c:v>
                </c:pt>
                <c:pt idx="18398">
                  <c:v>245.36500000000001</c:v>
                </c:pt>
                <c:pt idx="18399">
                  <c:v>245.26300000000001</c:v>
                </c:pt>
                <c:pt idx="18400">
                  <c:v>245.161</c:v>
                </c:pt>
                <c:pt idx="18401">
                  <c:v>245.059</c:v>
                </c:pt>
                <c:pt idx="18402">
                  <c:v>244.959</c:v>
                </c:pt>
                <c:pt idx="18403">
                  <c:v>244.85900000000001</c:v>
                </c:pt>
                <c:pt idx="18404">
                  <c:v>244.75899999999999</c:v>
                </c:pt>
                <c:pt idx="18405">
                  <c:v>244.661</c:v>
                </c:pt>
                <c:pt idx="18406">
                  <c:v>244.56200000000001</c:v>
                </c:pt>
                <c:pt idx="18407">
                  <c:v>244.465</c:v>
                </c:pt>
                <c:pt idx="18408">
                  <c:v>244.36800000000011</c:v>
                </c:pt>
                <c:pt idx="18409">
                  <c:v>244.27099999999999</c:v>
                </c:pt>
                <c:pt idx="18410">
                  <c:v>244.17499999999998</c:v>
                </c:pt>
                <c:pt idx="18411">
                  <c:v>244.08</c:v>
                </c:pt>
                <c:pt idx="18412">
                  <c:v>243.98500000000001</c:v>
                </c:pt>
                <c:pt idx="18413">
                  <c:v>243.89000000000001</c:v>
                </c:pt>
                <c:pt idx="18414">
                  <c:v>243.79599999999999</c:v>
                </c:pt>
                <c:pt idx="18415">
                  <c:v>243.702</c:v>
                </c:pt>
                <c:pt idx="18416">
                  <c:v>243.608</c:v>
                </c:pt>
                <c:pt idx="18417">
                  <c:v>243.51499999999999</c:v>
                </c:pt>
                <c:pt idx="18418">
                  <c:v>243.42200000000011</c:v>
                </c:pt>
                <c:pt idx="18419">
                  <c:v>243.33</c:v>
                </c:pt>
                <c:pt idx="18420">
                  <c:v>243.238</c:v>
                </c:pt>
                <c:pt idx="18421">
                  <c:v>243.14599999999999</c:v>
                </c:pt>
                <c:pt idx="18422">
                  <c:v>243.054</c:v>
                </c:pt>
                <c:pt idx="18423">
                  <c:v>242.96200000000007</c:v>
                </c:pt>
                <c:pt idx="18424">
                  <c:v>242.87100000000001</c:v>
                </c:pt>
                <c:pt idx="18425">
                  <c:v>242.78</c:v>
                </c:pt>
                <c:pt idx="18426">
                  <c:v>242.68900000000002</c:v>
                </c:pt>
                <c:pt idx="18427">
                  <c:v>242.59800000000001</c:v>
                </c:pt>
                <c:pt idx="18428">
                  <c:v>242.50700000000001</c:v>
                </c:pt>
                <c:pt idx="18429">
                  <c:v>242.416</c:v>
                </c:pt>
                <c:pt idx="18430">
                  <c:v>242.32500000000007</c:v>
                </c:pt>
                <c:pt idx="18431">
                  <c:v>242.23399999999998</c:v>
                </c:pt>
                <c:pt idx="18432">
                  <c:v>242.14299999999997</c:v>
                </c:pt>
                <c:pt idx="18433">
                  <c:v>242.053</c:v>
                </c:pt>
                <c:pt idx="18434">
                  <c:v>241.96200000000007</c:v>
                </c:pt>
                <c:pt idx="18435">
                  <c:v>241.87100000000001</c:v>
                </c:pt>
                <c:pt idx="18436">
                  <c:v>241.77899999999997</c:v>
                </c:pt>
                <c:pt idx="18437">
                  <c:v>241.68800000000007</c:v>
                </c:pt>
                <c:pt idx="18438">
                  <c:v>241.59700000000001</c:v>
                </c:pt>
                <c:pt idx="18439">
                  <c:v>241.505</c:v>
                </c:pt>
                <c:pt idx="18440">
                  <c:v>241.41300000000001</c:v>
                </c:pt>
                <c:pt idx="18441">
                  <c:v>241.32100000000011</c:v>
                </c:pt>
                <c:pt idx="18442">
                  <c:v>241.22900000000001</c:v>
                </c:pt>
                <c:pt idx="18443">
                  <c:v>241.136</c:v>
                </c:pt>
                <c:pt idx="18444">
                  <c:v>241.04300000000001</c:v>
                </c:pt>
                <c:pt idx="18445">
                  <c:v>240.95000000000007</c:v>
                </c:pt>
                <c:pt idx="18446">
                  <c:v>240.85600000000011</c:v>
                </c:pt>
                <c:pt idx="18447">
                  <c:v>240.762</c:v>
                </c:pt>
                <c:pt idx="18448">
                  <c:v>240.667</c:v>
                </c:pt>
                <c:pt idx="18449">
                  <c:v>240.572</c:v>
                </c:pt>
                <c:pt idx="18450">
                  <c:v>240.477</c:v>
                </c:pt>
                <c:pt idx="18451">
                  <c:v>240.38100000000011</c:v>
                </c:pt>
                <c:pt idx="18452">
                  <c:v>240.28399999999999</c:v>
                </c:pt>
                <c:pt idx="18453">
                  <c:v>240.18700000000001</c:v>
                </c:pt>
                <c:pt idx="18454">
                  <c:v>240.09</c:v>
                </c:pt>
                <c:pt idx="18455">
                  <c:v>239.9920000000001</c:v>
                </c:pt>
                <c:pt idx="18456">
                  <c:v>239.893</c:v>
                </c:pt>
                <c:pt idx="18457">
                  <c:v>239.79300000000001</c:v>
                </c:pt>
                <c:pt idx="18458">
                  <c:v>239.69300000000001</c:v>
                </c:pt>
                <c:pt idx="18459">
                  <c:v>239.59200000000001</c:v>
                </c:pt>
                <c:pt idx="18460">
                  <c:v>239.49100000000001</c:v>
                </c:pt>
                <c:pt idx="18461">
                  <c:v>239.38900000000001</c:v>
                </c:pt>
                <c:pt idx="18462">
                  <c:v>239.286</c:v>
                </c:pt>
                <c:pt idx="18463">
                  <c:v>239.18200000000004</c:v>
                </c:pt>
                <c:pt idx="18464">
                  <c:v>239.077</c:v>
                </c:pt>
                <c:pt idx="18465">
                  <c:v>238.97200000000001</c:v>
                </c:pt>
                <c:pt idx="18466">
                  <c:v>238.86600000000001</c:v>
                </c:pt>
                <c:pt idx="18467">
                  <c:v>238.75899999999999</c:v>
                </c:pt>
                <c:pt idx="18468">
                  <c:v>238.65100000000001</c:v>
                </c:pt>
                <c:pt idx="18469">
                  <c:v>238.542</c:v>
                </c:pt>
                <c:pt idx="18470">
                  <c:v>238.43200000000004</c:v>
                </c:pt>
                <c:pt idx="18471">
                  <c:v>238.32100000000011</c:v>
                </c:pt>
                <c:pt idx="18472">
                  <c:v>238.20999999999998</c:v>
                </c:pt>
                <c:pt idx="18473">
                  <c:v>238.09700000000001</c:v>
                </c:pt>
                <c:pt idx="18474">
                  <c:v>237.983</c:v>
                </c:pt>
                <c:pt idx="18475">
                  <c:v>237.869</c:v>
                </c:pt>
                <c:pt idx="18476">
                  <c:v>237.75299999999999</c:v>
                </c:pt>
                <c:pt idx="18477">
                  <c:v>237.636</c:v>
                </c:pt>
                <c:pt idx="18478">
                  <c:v>237.518</c:v>
                </c:pt>
                <c:pt idx="18479">
                  <c:v>237.399</c:v>
                </c:pt>
                <c:pt idx="18480">
                  <c:v>237.27899999999997</c:v>
                </c:pt>
                <c:pt idx="18481">
                  <c:v>237.15700000000001</c:v>
                </c:pt>
                <c:pt idx="18482">
                  <c:v>237.035</c:v>
                </c:pt>
                <c:pt idx="18483">
                  <c:v>236.911</c:v>
                </c:pt>
                <c:pt idx="18484">
                  <c:v>236.786</c:v>
                </c:pt>
                <c:pt idx="18485">
                  <c:v>236.66</c:v>
                </c:pt>
                <c:pt idx="18486">
                  <c:v>236.53300000000002</c:v>
                </c:pt>
                <c:pt idx="18487">
                  <c:v>236.404</c:v>
                </c:pt>
                <c:pt idx="18488">
                  <c:v>236.27499999999998</c:v>
                </c:pt>
                <c:pt idx="18489">
                  <c:v>236.14299999999997</c:v>
                </c:pt>
                <c:pt idx="18490">
                  <c:v>236.011</c:v>
                </c:pt>
                <c:pt idx="18491">
                  <c:v>235.87700000000001</c:v>
                </c:pt>
                <c:pt idx="18492">
                  <c:v>235.74199999999999</c:v>
                </c:pt>
                <c:pt idx="18493">
                  <c:v>235.60599999999999</c:v>
                </c:pt>
                <c:pt idx="18494">
                  <c:v>235.46800000000007</c:v>
                </c:pt>
                <c:pt idx="18495">
                  <c:v>235.32900000000001</c:v>
                </c:pt>
                <c:pt idx="18496">
                  <c:v>235.18900000000002</c:v>
                </c:pt>
                <c:pt idx="18497">
                  <c:v>235.047</c:v>
                </c:pt>
                <c:pt idx="18498">
                  <c:v>234.904</c:v>
                </c:pt>
                <c:pt idx="18499">
                  <c:v>234.75899999999999</c:v>
                </c:pt>
                <c:pt idx="18500">
                  <c:v>234.61299999999997</c:v>
                </c:pt>
                <c:pt idx="18501">
                  <c:v>234.46600000000001</c:v>
                </c:pt>
                <c:pt idx="18502">
                  <c:v>234.31700000000001</c:v>
                </c:pt>
                <c:pt idx="18503">
                  <c:v>234.166</c:v>
                </c:pt>
                <c:pt idx="18504">
                  <c:v>234.01399999999998</c:v>
                </c:pt>
                <c:pt idx="18505">
                  <c:v>233.8610000000001</c:v>
                </c:pt>
                <c:pt idx="18506">
                  <c:v>233.70599999999999</c:v>
                </c:pt>
                <c:pt idx="18507">
                  <c:v>233.55</c:v>
                </c:pt>
                <c:pt idx="18508">
                  <c:v>233.39200000000011</c:v>
                </c:pt>
                <c:pt idx="18509">
                  <c:v>233.233</c:v>
                </c:pt>
                <c:pt idx="18510">
                  <c:v>233.072</c:v>
                </c:pt>
                <c:pt idx="18511">
                  <c:v>232.90900000000002</c:v>
                </c:pt>
                <c:pt idx="18512">
                  <c:v>232.74499999999998</c:v>
                </c:pt>
                <c:pt idx="18513">
                  <c:v>232.58</c:v>
                </c:pt>
                <c:pt idx="18514">
                  <c:v>232.41300000000001</c:v>
                </c:pt>
                <c:pt idx="18515">
                  <c:v>232.24399999999989</c:v>
                </c:pt>
                <c:pt idx="18516">
                  <c:v>232.07399999999998</c:v>
                </c:pt>
                <c:pt idx="18517">
                  <c:v>231.90300000000002</c:v>
                </c:pt>
                <c:pt idx="18518">
                  <c:v>231.72900000000001</c:v>
                </c:pt>
                <c:pt idx="18519">
                  <c:v>231.55500000000001</c:v>
                </c:pt>
                <c:pt idx="18520">
                  <c:v>231.37800000000001</c:v>
                </c:pt>
                <c:pt idx="18521">
                  <c:v>231.2</c:v>
                </c:pt>
                <c:pt idx="18522">
                  <c:v>231.02100000000004</c:v>
                </c:pt>
                <c:pt idx="18523">
                  <c:v>230.84</c:v>
                </c:pt>
                <c:pt idx="18524">
                  <c:v>230.65700000000001</c:v>
                </c:pt>
                <c:pt idx="18525">
                  <c:v>230.47300000000001</c:v>
                </c:pt>
                <c:pt idx="18526">
                  <c:v>230.28700000000001</c:v>
                </c:pt>
                <c:pt idx="18527">
                  <c:v>230.09900000000002</c:v>
                </c:pt>
                <c:pt idx="18528">
                  <c:v>229.91</c:v>
                </c:pt>
                <c:pt idx="18529">
                  <c:v>229.72</c:v>
                </c:pt>
                <c:pt idx="18530">
                  <c:v>229.52800000000011</c:v>
                </c:pt>
                <c:pt idx="18531">
                  <c:v>229.334</c:v>
                </c:pt>
                <c:pt idx="18532">
                  <c:v>229.13800000000001</c:v>
                </c:pt>
                <c:pt idx="18533">
                  <c:v>228.941</c:v>
                </c:pt>
                <c:pt idx="18534">
                  <c:v>228.74299999999999</c:v>
                </c:pt>
                <c:pt idx="18535">
                  <c:v>228.54300000000001</c:v>
                </c:pt>
                <c:pt idx="18536">
                  <c:v>228.34100000000001</c:v>
                </c:pt>
                <c:pt idx="18537">
                  <c:v>228.13800000000001</c:v>
                </c:pt>
                <c:pt idx="18538">
                  <c:v>227.93300000000002</c:v>
                </c:pt>
                <c:pt idx="18539">
                  <c:v>227.726</c:v>
                </c:pt>
                <c:pt idx="18540">
                  <c:v>227.518</c:v>
                </c:pt>
                <c:pt idx="18541">
                  <c:v>227.309</c:v>
                </c:pt>
                <c:pt idx="18542">
                  <c:v>227.09800000000001</c:v>
                </c:pt>
                <c:pt idx="18543">
                  <c:v>226.8850000000001</c:v>
                </c:pt>
                <c:pt idx="18544">
                  <c:v>226.67099999999999</c:v>
                </c:pt>
                <c:pt idx="18545">
                  <c:v>226.45500000000001</c:v>
                </c:pt>
                <c:pt idx="18546">
                  <c:v>226.238</c:v>
                </c:pt>
                <c:pt idx="18547">
                  <c:v>226.01900000000001</c:v>
                </c:pt>
                <c:pt idx="18548">
                  <c:v>225.798</c:v>
                </c:pt>
                <c:pt idx="18549">
                  <c:v>225.57599999999999</c:v>
                </c:pt>
                <c:pt idx="18550">
                  <c:v>225.35300000000001</c:v>
                </c:pt>
                <c:pt idx="18551">
                  <c:v>225.12800000000001</c:v>
                </c:pt>
                <c:pt idx="18552">
                  <c:v>224.90200000000004</c:v>
                </c:pt>
                <c:pt idx="18553">
                  <c:v>224.67399999999998</c:v>
                </c:pt>
                <c:pt idx="18554">
                  <c:v>224.44399999999999</c:v>
                </c:pt>
                <c:pt idx="18555">
                  <c:v>224.21299999999999</c:v>
                </c:pt>
                <c:pt idx="18556">
                  <c:v>223.98100000000011</c:v>
                </c:pt>
                <c:pt idx="18557">
                  <c:v>223.74699999999999</c:v>
                </c:pt>
                <c:pt idx="18558">
                  <c:v>223.512</c:v>
                </c:pt>
                <c:pt idx="18559">
                  <c:v>223.27499999999998</c:v>
                </c:pt>
                <c:pt idx="18560">
                  <c:v>223.03700000000001</c:v>
                </c:pt>
                <c:pt idx="18561">
                  <c:v>222.798</c:v>
                </c:pt>
                <c:pt idx="18562">
                  <c:v>222.55700000000004</c:v>
                </c:pt>
                <c:pt idx="18563">
                  <c:v>222.315</c:v>
                </c:pt>
                <c:pt idx="18564">
                  <c:v>222.071</c:v>
                </c:pt>
                <c:pt idx="18565">
                  <c:v>221.82600000000011</c:v>
                </c:pt>
                <c:pt idx="18566">
                  <c:v>221.57900000000001</c:v>
                </c:pt>
                <c:pt idx="18567">
                  <c:v>221.33200000000011</c:v>
                </c:pt>
                <c:pt idx="18568">
                  <c:v>221.083</c:v>
                </c:pt>
                <c:pt idx="18569">
                  <c:v>220.83200000000011</c:v>
                </c:pt>
                <c:pt idx="18570">
                  <c:v>220.58</c:v>
                </c:pt>
                <c:pt idx="18571">
                  <c:v>220.32700000000011</c:v>
                </c:pt>
                <c:pt idx="18572">
                  <c:v>220.07300000000001</c:v>
                </c:pt>
                <c:pt idx="18573">
                  <c:v>219.81700000000001</c:v>
                </c:pt>
                <c:pt idx="18574">
                  <c:v>219.56100000000001</c:v>
                </c:pt>
                <c:pt idx="18575">
                  <c:v>219.303</c:v>
                </c:pt>
                <c:pt idx="18576">
                  <c:v>219.04300000000001</c:v>
                </c:pt>
                <c:pt idx="18577">
                  <c:v>218.78300000000002</c:v>
                </c:pt>
                <c:pt idx="18578">
                  <c:v>218.52100000000004</c:v>
                </c:pt>
                <c:pt idx="18579">
                  <c:v>218.25800000000001</c:v>
                </c:pt>
                <c:pt idx="18580">
                  <c:v>217.994</c:v>
                </c:pt>
                <c:pt idx="18581">
                  <c:v>217.72800000000001</c:v>
                </c:pt>
                <c:pt idx="18582">
                  <c:v>217.46200000000007</c:v>
                </c:pt>
                <c:pt idx="18583">
                  <c:v>217.19399999999999</c:v>
                </c:pt>
                <c:pt idx="18584">
                  <c:v>216.92500000000001</c:v>
                </c:pt>
                <c:pt idx="18585">
                  <c:v>216.655</c:v>
                </c:pt>
                <c:pt idx="18586">
                  <c:v>216.38400000000001</c:v>
                </c:pt>
                <c:pt idx="18587">
                  <c:v>216.11199999999999</c:v>
                </c:pt>
                <c:pt idx="18588">
                  <c:v>215.839</c:v>
                </c:pt>
                <c:pt idx="18589">
                  <c:v>215.565</c:v>
                </c:pt>
                <c:pt idx="18590">
                  <c:v>215.29</c:v>
                </c:pt>
                <c:pt idx="18591">
                  <c:v>215.01399999999998</c:v>
                </c:pt>
                <c:pt idx="18592">
                  <c:v>214.73599999999999</c:v>
                </c:pt>
                <c:pt idx="18593">
                  <c:v>214.45800000000011</c:v>
                </c:pt>
                <c:pt idx="18594">
                  <c:v>214.17899999999997</c:v>
                </c:pt>
                <c:pt idx="18595">
                  <c:v>213.899</c:v>
                </c:pt>
                <c:pt idx="18596">
                  <c:v>213.61799999999999</c:v>
                </c:pt>
                <c:pt idx="18597">
                  <c:v>213.33600000000001</c:v>
                </c:pt>
                <c:pt idx="18598">
                  <c:v>213.053</c:v>
                </c:pt>
                <c:pt idx="18599">
                  <c:v>212.76900000000001</c:v>
                </c:pt>
                <c:pt idx="18600">
                  <c:v>212.48400000000001</c:v>
                </c:pt>
                <c:pt idx="18601">
                  <c:v>212.19800000000001</c:v>
                </c:pt>
                <c:pt idx="18602">
                  <c:v>211.91200000000001</c:v>
                </c:pt>
                <c:pt idx="18603">
                  <c:v>211.624</c:v>
                </c:pt>
                <c:pt idx="18604">
                  <c:v>211.33600000000001</c:v>
                </c:pt>
                <c:pt idx="18605">
                  <c:v>211.047</c:v>
                </c:pt>
                <c:pt idx="18606">
                  <c:v>210.75700000000001</c:v>
                </c:pt>
                <c:pt idx="18607">
                  <c:v>210.46700000000001</c:v>
                </c:pt>
                <c:pt idx="18608">
                  <c:v>210.17499999999998</c:v>
                </c:pt>
                <c:pt idx="18609">
                  <c:v>209.88300000000001</c:v>
                </c:pt>
                <c:pt idx="18610">
                  <c:v>209.59</c:v>
                </c:pt>
                <c:pt idx="18611">
                  <c:v>209.297</c:v>
                </c:pt>
                <c:pt idx="18612">
                  <c:v>209.00299999999999</c:v>
                </c:pt>
                <c:pt idx="18613">
                  <c:v>208.708</c:v>
                </c:pt>
                <c:pt idx="18614">
                  <c:v>208.41200000000001</c:v>
                </c:pt>
                <c:pt idx="18615">
                  <c:v>208.11599999999999</c:v>
                </c:pt>
                <c:pt idx="18616">
                  <c:v>207.81900000000002</c:v>
                </c:pt>
                <c:pt idx="18617">
                  <c:v>207.52100000000004</c:v>
                </c:pt>
                <c:pt idx="18618">
                  <c:v>207.22300000000001</c:v>
                </c:pt>
                <c:pt idx="18619">
                  <c:v>206.92400000000001</c:v>
                </c:pt>
                <c:pt idx="18620">
                  <c:v>206.624</c:v>
                </c:pt>
                <c:pt idx="18621">
                  <c:v>206.32400000000001</c:v>
                </c:pt>
                <c:pt idx="18622">
                  <c:v>206.024</c:v>
                </c:pt>
                <c:pt idx="18623">
                  <c:v>205.72300000000001</c:v>
                </c:pt>
                <c:pt idx="18624">
                  <c:v>205.42100000000011</c:v>
                </c:pt>
                <c:pt idx="18625">
                  <c:v>205.11899999999997</c:v>
                </c:pt>
                <c:pt idx="18626">
                  <c:v>204.816</c:v>
                </c:pt>
                <c:pt idx="18627">
                  <c:v>204.512</c:v>
                </c:pt>
                <c:pt idx="18628">
                  <c:v>204.20899999999997</c:v>
                </c:pt>
                <c:pt idx="18629">
                  <c:v>203.904</c:v>
                </c:pt>
                <c:pt idx="18630">
                  <c:v>203.6</c:v>
                </c:pt>
                <c:pt idx="18631">
                  <c:v>203.29399999999998</c:v>
                </c:pt>
                <c:pt idx="18632">
                  <c:v>202.989</c:v>
                </c:pt>
                <c:pt idx="18633">
                  <c:v>202.68300000000002</c:v>
                </c:pt>
                <c:pt idx="18634">
                  <c:v>202.376</c:v>
                </c:pt>
                <c:pt idx="18635">
                  <c:v>202.06900000000002</c:v>
                </c:pt>
                <c:pt idx="18636">
                  <c:v>201.762</c:v>
                </c:pt>
                <c:pt idx="18637">
                  <c:v>201.45400000000001</c:v>
                </c:pt>
                <c:pt idx="18638">
                  <c:v>201.14599999999999</c:v>
                </c:pt>
                <c:pt idx="18639">
                  <c:v>200.83700000000007</c:v>
                </c:pt>
                <c:pt idx="18640">
                  <c:v>200.52800000000011</c:v>
                </c:pt>
                <c:pt idx="18641">
                  <c:v>200.21899999999999</c:v>
                </c:pt>
                <c:pt idx="18642">
                  <c:v>199.91</c:v>
                </c:pt>
                <c:pt idx="18643">
                  <c:v>199.6</c:v>
                </c:pt>
                <c:pt idx="18644">
                  <c:v>199.29</c:v>
                </c:pt>
                <c:pt idx="18645">
                  <c:v>198.97900000000001</c:v>
                </c:pt>
                <c:pt idx="18646">
                  <c:v>198.66800000000001</c:v>
                </c:pt>
                <c:pt idx="18647">
                  <c:v>198.35700000000011</c:v>
                </c:pt>
                <c:pt idx="18648">
                  <c:v>198.04499999999999</c:v>
                </c:pt>
                <c:pt idx="18649">
                  <c:v>197.73399999999998</c:v>
                </c:pt>
                <c:pt idx="18650">
                  <c:v>197.42100000000011</c:v>
                </c:pt>
                <c:pt idx="18651">
                  <c:v>197.10900000000001</c:v>
                </c:pt>
                <c:pt idx="18652">
                  <c:v>196.79599999999999</c:v>
                </c:pt>
                <c:pt idx="18653">
                  <c:v>196.48400000000001</c:v>
                </c:pt>
                <c:pt idx="18654">
                  <c:v>196.17</c:v>
                </c:pt>
                <c:pt idx="18655">
                  <c:v>195.85700000000011</c:v>
                </c:pt>
                <c:pt idx="18656">
                  <c:v>195.54300000000001</c:v>
                </c:pt>
                <c:pt idx="18657">
                  <c:v>195.23</c:v>
                </c:pt>
                <c:pt idx="18658">
                  <c:v>194.91499999999999</c:v>
                </c:pt>
                <c:pt idx="18659">
                  <c:v>194.601</c:v>
                </c:pt>
                <c:pt idx="18660">
                  <c:v>194.286</c:v>
                </c:pt>
                <c:pt idx="18661">
                  <c:v>193.97200000000001</c:v>
                </c:pt>
                <c:pt idx="18662">
                  <c:v>193.65700000000001</c:v>
                </c:pt>
                <c:pt idx="18663">
                  <c:v>193.34100000000001</c:v>
                </c:pt>
                <c:pt idx="18664">
                  <c:v>193.02600000000001</c:v>
                </c:pt>
                <c:pt idx="18665">
                  <c:v>192.70999999999998</c:v>
                </c:pt>
                <c:pt idx="18666">
                  <c:v>192.39400000000001</c:v>
                </c:pt>
                <c:pt idx="18667">
                  <c:v>192.078</c:v>
                </c:pt>
                <c:pt idx="18668">
                  <c:v>191.762</c:v>
                </c:pt>
                <c:pt idx="18669">
                  <c:v>191.44499999999999</c:v>
                </c:pt>
                <c:pt idx="18670">
                  <c:v>191.12800000000001</c:v>
                </c:pt>
                <c:pt idx="18671">
                  <c:v>190.81200000000001</c:v>
                </c:pt>
                <c:pt idx="18672">
                  <c:v>190.494</c:v>
                </c:pt>
                <c:pt idx="18673">
                  <c:v>190.17699999999999</c:v>
                </c:pt>
                <c:pt idx="18674">
                  <c:v>189.85900000000001</c:v>
                </c:pt>
                <c:pt idx="18675">
                  <c:v>189.542</c:v>
                </c:pt>
                <c:pt idx="18676">
                  <c:v>189.22399999999999</c:v>
                </c:pt>
                <c:pt idx="18677">
                  <c:v>188.905</c:v>
                </c:pt>
                <c:pt idx="18678">
                  <c:v>188.58700000000007</c:v>
                </c:pt>
                <c:pt idx="18679">
                  <c:v>188.268</c:v>
                </c:pt>
                <c:pt idx="18680">
                  <c:v>187.94900000000001</c:v>
                </c:pt>
                <c:pt idx="18681">
                  <c:v>187.63</c:v>
                </c:pt>
                <c:pt idx="18682">
                  <c:v>187.31100000000001</c:v>
                </c:pt>
                <c:pt idx="18683">
                  <c:v>186.9920000000001</c:v>
                </c:pt>
                <c:pt idx="18684">
                  <c:v>186.672</c:v>
                </c:pt>
                <c:pt idx="18685">
                  <c:v>186.35200000000012</c:v>
                </c:pt>
                <c:pt idx="18686">
                  <c:v>186.03200000000001</c:v>
                </c:pt>
                <c:pt idx="18687">
                  <c:v>185.71099999999998</c:v>
                </c:pt>
                <c:pt idx="18688">
                  <c:v>185.3910000000001</c:v>
                </c:pt>
                <c:pt idx="18689">
                  <c:v>185.07</c:v>
                </c:pt>
                <c:pt idx="18690">
                  <c:v>184.74899999999997</c:v>
                </c:pt>
                <c:pt idx="18691">
                  <c:v>184.42700000000011</c:v>
                </c:pt>
                <c:pt idx="18692">
                  <c:v>184.10499999999999</c:v>
                </c:pt>
                <c:pt idx="18693">
                  <c:v>183.78300000000002</c:v>
                </c:pt>
                <c:pt idx="18694">
                  <c:v>183.46100000000001</c:v>
                </c:pt>
                <c:pt idx="18695">
                  <c:v>183.13900000000001</c:v>
                </c:pt>
                <c:pt idx="18696">
                  <c:v>182.816</c:v>
                </c:pt>
                <c:pt idx="18697">
                  <c:v>182.4920000000001</c:v>
                </c:pt>
                <c:pt idx="18698">
                  <c:v>182.16900000000001</c:v>
                </c:pt>
                <c:pt idx="18699">
                  <c:v>181.845</c:v>
                </c:pt>
                <c:pt idx="18700">
                  <c:v>181.52100000000004</c:v>
                </c:pt>
                <c:pt idx="18701">
                  <c:v>181.197</c:v>
                </c:pt>
                <c:pt idx="18702">
                  <c:v>180.87200000000001</c:v>
                </c:pt>
                <c:pt idx="18703">
                  <c:v>180.547</c:v>
                </c:pt>
                <c:pt idx="18704">
                  <c:v>180.22200000000001</c:v>
                </c:pt>
                <c:pt idx="18705">
                  <c:v>179.89600000000004</c:v>
                </c:pt>
                <c:pt idx="18706">
                  <c:v>179.57</c:v>
                </c:pt>
                <c:pt idx="18707">
                  <c:v>179.24299999999999</c:v>
                </c:pt>
                <c:pt idx="18708">
                  <c:v>178.916</c:v>
                </c:pt>
                <c:pt idx="18709">
                  <c:v>178.58800000000011</c:v>
                </c:pt>
                <c:pt idx="18710">
                  <c:v>178.261</c:v>
                </c:pt>
                <c:pt idx="18711">
                  <c:v>177.93200000000004</c:v>
                </c:pt>
                <c:pt idx="18712">
                  <c:v>177.60399999999998</c:v>
                </c:pt>
                <c:pt idx="18713">
                  <c:v>177.27499999999998</c:v>
                </c:pt>
                <c:pt idx="18714">
                  <c:v>176.94499999999999</c:v>
                </c:pt>
                <c:pt idx="18715">
                  <c:v>176.61499999999998</c:v>
                </c:pt>
                <c:pt idx="18716">
                  <c:v>176.28399999999999</c:v>
                </c:pt>
                <c:pt idx="18717">
                  <c:v>175.953</c:v>
                </c:pt>
                <c:pt idx="18718">
                  <c:v>175.62200000000001</c:v>
                </c:pt>
                <c:pt idx="18719">
                  <c:v>175.29</c:v>
                </c:pt>
                <c:pt idx="18720">
                  <c:v>174.95700000000011</c:v>
                </c:pt>
                <c:pt idx="18721">
                  <c:v>174.624</c:v>
                </c:pt>
                <c:pt idx="18722">
                  <c:v>174.29</c:v>
                </c:pt>
                <c:pt idx="18723">
                  <c:v>173.95600000000007</c:v>
                </c:pt>
                <c:pt idx="18724">
                  <c:v>173.62100000000001</c:v>
                </c:pt>
                <c:pt idx="18725">
                  <c:v>173.286</c:v>
                </c:pt>
                <c:pt idx="18726">
                  <c:v>172.95000000000007</c:v>
                </c:pt>
                <c:pt idx="18727">
                  <c:v>172.61299999999997</c:v>
                </c:pt>
                <c:pt idx="18728">
                  <c:v>172.27599999999998</c:v>
                </c:pt>
                <c:pt idx="18729">
                  <c:v>171.93800000000007</c:v>
                </c:pt>
                <c:pt idx="18730">
                  <c:v>171.59900000000002</c:v>
                </c:pt>
                <c:pt idx="18731">
                  <c:v>171.26</c:v>
                </c:pt>
                <c:pt idx="18732">
                  <c:v>170.92000000000004</c:v>
                </c:pt>
                <c:pt idx="18733">
                  <c:v>170.57900000000001</c:v>
                </c:pt>
                <c:pt idx="18734">
                  <c:v>170.238</c:v>
                </c:pt>
                <c:pt idx="18735">
                  <c:v>169.89600000000004</c:v>
                </c:pt>
                <c:pt idx="18736">
                  <c:v>169.553</c:v>
                </c:pt>
                <c:pt idx="18737">
                  <c:v>169.20899999999997</c:v>
                </c:pt>
                <c:pt idx="18738">
                  <c:v>168.86500000000001</c:v>
                </c:pt>
                <c:pt idx="18739">
                  <c:v>168.52</c:v>
                </c:pt>
                <c:pt idx="18740">
                  <c:v>168.17399999999998</c:v>
                </c:pt>
                <c:pt idx="18741">
                  <c:v>167.82700000000011</c:v>
                </c:pt>
                <c:pt idx="18742">
                  <c:v>167.47900000000001</c:v>
                </c:pt>
                <c:pt idx="18743">
                  <c:v>167.131</c:v>
                </c:pt>
                <c:pt idx="18744">
                  <c:v>166.78200000000001</c:v>
                </c:pt>
                <c:pt idx="18745">
                  <c:v>166.43100000000001</c:v>
                </c:pt>
                <c:pt idx="18746">
                  <c:v>166.08</c:v>
                </c:pt>
                <c:pt idx="18747">
                  <c:v>165.72800000000001</c:v>
                </c:pt>
                <c:pt idx="18748">
                  <c:v>165.376</c:v>
                </c:pt>
                <c:pt idx="18749">
                  <c:v>165.02200000000011</c:v>
                </c:pt>
                <c:pt idx="18750">
                  <c:v>164.667</c:v>
                </c:pt>
                <c:pt idx="18751">
                  <c:v>164.31100000000001</c:v>
                </c:pt>
                <c:pt idx="18752">
                  <c:v>163.95500000000001</c:v>
                </c:pt>
                <c:pt idx="18753">
                  <c:v>163.59700000000001</c:v>
                </c:pt>
                <c:pt idx="18754">
                  <c:v>163.239</c:v>
                </c:pt>
                <c:pt idx="18755">
                  <c:v>162.87900000000002</c:v>
                </c:pt>
                <c:pt idx="18756">
                  <c:v>162.518</c:v>
                </c:pt>
                <c:pt idx="18757">
                  <c:v>162.15700000000001</c:v>
                </c:pt>
                <c:pt idx="18758">
                  <c:v>161.79399999999998</c:v>
                </c:pt>
                <c:pt idx="18759">
                  <c:v>161.43</c:v>
                </c:pt>
                <c:pt idx="18760">
                  <c:v>161.065</c:v>
                </c:pt>
                <c:pt idx="18761">
                  <c:v>160.69900000000001</c:v>
                </c:pt>
                <c:pt idx="18762">
                  <c:v>160.33200000000011</c:v>
                </c:pt>
                <c:pt idx="18763">
                  <c:v>159.964</c:v>
                </c:pt>
                <c:pt idx="18764">
                  <c:v>159.595</c:v>
                </c:pt>
                <c:pt idx="18765">
                  <c:v>159.22499999999999</c:v>
                </c:pt>
                <c:pt idx="18766">
                  <c:v>158.85300000000001</c:v>
                </c:pt>
                <c:pt idx="18767">
                  <c:v>158.47999999999999</c:v>
                </c:pt>
                <c:pt idx="18768">
                  <c:v>158.107</c:v>
                </c:pt>
                <c:pt idx="18769">
                  <c:v>157.732</c:v>
                </c:pt>
                <c:pt idx="18770">
                  <c:v>157.35600000000011</c:v>
                </c:pt>
                <c:pt idx="18771">
                  <c:v>156.97800000000001</c:v>
                </c:pt>
                <c:pt idx="18772">
                  <c:v>156.6</c:v>
                </c:pt>
                <c:pt idx="18773">
                  <c:v>156.22</c:v>
                </c:pt>
                <c:pt idx="18774">
                  <c:v>155.839</c:v>
                </c:pt>
                <c:pt idx="18775">
                  <c:v>155.45700000000011</c:v>
                </c:pt>
                <c:pt idx="18776">
                  <c:v>155.07300000000001</c:v>
                </c:pt>
                <c:pt idx="18777">
                  <c:v>154.68800000000007</c:v>
                </c:pt>
                <c:pt idx="18778">
                  <c:v>154.30200000000011</c:v>
                </c:pt>
                <c:pt idx="18779">
                  <c:v>153.91499999999999</c:v>
                </c:pt>
                <c:pt idx="18780">
                  <c:v>153.52700000000004</c:v>
                </c:pt>
                <c:pt idx="18781">
                  <c:v>153.137</c:v>
                </c:pt>
                <c:pt idx="18782">
                  <c:v>152.74599999999998</c:v>
                </c:pt>
                <c:pt idx="18783">
                  <c:v>152.35400000000001</c:v>
                </c:pt>
                <c:pt idx="18784">
                  <c:v>151.96</c:v>
                </c:pt>
                <c:pt idx="18785">
                  <c:v>151.565</c:v>
                </c:pt>
                <c:pt idx="18786">
                  <c:v>151.16900000000001</c:v>
                </c:pt>
                <c:pt idx="18787">
                  <c:v>150.77099999999999</c:v>
                </c:pt>
                <c:pt idx="18788">
                  <c:v>150.37200000000001</c:v>
                </c:pt>
                <c:pt idx="18789">
                  <c:v>149.97200000000001</c:v>
                </c:pt>
                <c:pt idx="18790">
                  <c:v>149.57</c:v>
                </c:pt>
                <c:pt idx="18791">
                  <c:v>149.16800000000001</c:v>
                </c:pt>
                <c:pt idx="18792">
                  <c:v>148.76300000000001</c:v>
                </c:pt>
                <c:pt idx="18793">
                  <c:v>148.35800000000012</c:v>
                </c:pt>
                <c:pt idx="18794">
                  <c:v>147.95100000000011</c:v>
                </c:pt>
                <c:pt idx="18795">
                  <c:v>147.542</c:v>
                </c:pt>
                <c:pt idx="18796">
                  <c:v>147.13300000000001</c:v>
                </c:pt>
                <c:pt idx="18797">
                  <c:v>146.72200000000001</c:v>
                </c:pt>
                <c:pt idx="18798">
                  <c:v>146.31</c:v>
                </c:pt>
                <c:pt idx="18799">
                  <c:v>145.89600000000004</c:v>
                </c:pt>
                <c:pt idx="18800">
                  <c:v>145.48100000000011</c:v>
                </c:pt>
                <c:pt idx="18801">
                  <c:v>145.065</c:v>
                </c:pt>
                <c:pt idx="18802">
                  <c:v>144.64699999999999</c:v>
                </c:pt>
                <c:pt idx="18803">
                  <c:v>144.22800000000001</c:v>
                </c:pt>
                <c:pt idx="18804">
                  <c:v>143.80800000000011</c:v>
                </c:pt>
                <c:pt idx="18805">
                  <c:v>143.38600000000011</c:v>
                </c:pt>
                <c:pt idx="18806">
                  <c:v>142.96300000000002</c:v>
                </c:pt>
                <c:pt idx="18807">
                  <c:v>142.53900000000002</c:v>
                </c:pt>
                <c:pt idx="18808">
                  <c:v>142.11299999999997</c:v>
                </c:pt>
                <c:pt idx="18809">
                  <c:v>141.68600000000001</c:v>
                </c:pt>
                <c:pt idx="18810">
                  <c:v>141.25800000000001</c:v>
                </c:pt>
                <c:pt idx="18811">
                  <c:v>140.82800000000012</c:v>
                </c:pt>
                <c:pt idx="18812">
                  <c:v>140.39700000000011</c:v>
                </c:pt>
                <c:pt idx="18813">
                  <c:v>139.965</c:v>
                </c:pt>
                <c:pt idx="18814">
                  <c:v>139.53100000000001</c:v>
                </c:pt>
                <c:pt idx="18815">
                  <c:v>139.09700000000001</c:v>
                </c:pt>
                <c:pt idx="18816">
                  <c:v>138.661</c:v>
                </c:pt>
                <c:pt idx="18817">
                  <c:v>138.22300000000001</c:v>
                </c:pt>
                <c:pt idx="18818">
                  <c:v>137.785</c:v>
                </c:pt>
                <c:pt idx="18819">
                  <c:v>137.345</c:v>
                </c:pt>
                <c:pt idx="18820">
                  <c:v>136.904</c:v>
                </c:pt>
                <c:pt idx="18821">
                  <c:v>136.46200000000007</c:v>
                </c:pt>
                <c:pt idx="18822">
                  <c:v>136.018</c:v>
                </c:pt>
                <c:pt idx="18823">
                  <c:v>135.57300000000001</c:v>
                </c:pt>
                <c:pt idx="18824">
                  <c:v>135.12800000000001</c:v>
                </c:pt>
                <c:pt idx="18825">
                  <c:v>134.68100000000001</c:v>
                </c:pt>
                <c:pt idx="18826">
                  <c:v>134.232</c:v>
                </c:pt>
                <c:pt idx="18827">
                  <c:v>133.78300000000002</c:v>
                </c:pt>
                <c:pt idx="18828">
                  <c:v>133.333</c:v>
                </c:pt>
                <c:pt idx="18829">
                  <c:v>132.88100000000011</c:v>
                </c:pt>
                <c:pt idx="18830">
                  <c:v>132.42800000000011</c:v>
                </c:pt>
                <c:pt idx="18831">
                  <c:v>131.97499999999999</c:v>
                </c:pt>
                <c:pt idx="18832">
                  <c:v>131.52000000000001</c:v>
                </c:pt>
                <c:pt idx="18833">
                  <c:v>131.06399999999999</c:v>
                </c:pt>
                <c:pt idx="18834">
                  <c:v>130.607</c:v>
                </c:pt>
                <c:pt idx="18835">
                  <c:v>130.15</c:v>
                </c:pt>
                <c:pt idx="18836">
                  <c:v>129.691</c:v>
                </c:pt>
                <c:pt idx="18837">
                  <c:v>129.23099999999999</c:v>
                </c:pt>
                <c:pt idx="18838">
                  <c:v>128.76999999999998</c:v>
                </c:pt>
                <c:pt idx="18839">
                  <c:v>128.309</c:v>
                </c:pt>
                <c:pt idx="18840">
                  <c:v>127.846</c:v>
                </c:pt>
                <c:pt idx="18841">
                  <c:v>127.383</c:v>
                </c:pt>
                <c:pt idx="18842">
                  <c:v>126.91900000000005</c:v>
                </c:pt>
                <c:pt idx="18843">
                  <c:v>126.45399999999999</c:v>
                </c:pt>
                <c:pt idx="18844">
                  <c:v>125.988</c:v>
                </c:pt>
                <c:pt idx="18845">
                  <c:v>125.521</c:v>
                </c:pt>
                <c:pt idx="18846">
                  <c:v>125.054</c:v>
                </c:pt>
                <c:pt idx="18847">
                  <c:v>124.586</c:v>
                </c:pt>
                <c:pt idx="18848">
                  <c:v>124.117</c:v>
                </c:pt>
                <c:pt idx="18849">
                  <c:v>123.648</c:v>
                </c:pt>
                <c:pt idx="18850">
                  <c:v>123.17799999999998</c:v>
                </c:pt>
                <c:pt idx="18851">
                  <c:v>122.70699999999999</c:v>
                </c:pt>
                <c:pt idx="18852">
                  <c:v>122.236</c:v>
                </c:pt>
                <c:pt idx="18853">
                  <c:v>121.76400000000002</c:v>
                </c:pt>
                <c:pt idx="18854">
                  <c:v>121.292</c:v>
                </c:pt>
                <c:pt idx="18855">
                  <c:v>120.819</c:v>
                </c:pt>
                <c:pt idx="18856">
                  <c:v>120.346</c:v>
                </c:pt>
                <c:pt idx="18857">
                  <c:v>119.87199999999999</c:v>
                </c:pt>
                <c:pt idx="18858">
                  <c:v>119.398</c:v>
                </c:pt>
                <c:pt idx="18859">
                  <c:v>118.92400000000002</c:v>
                </c:pt>
                <c:pt idx="18860">
                  <c:v>118.44900000000005</c:v>
                </c:pt>
                <c:pt idx="18861">
                  <c:v>117.97499999999999</c:v>
                </c:pt>
                <c:pt idx="18862">
                  <c:v>117.49900000000002</c:v>
                </c:pt>
                <c:pt idx="18863">
                  <c:v>117.024</c:v>
                </c:pt>
                <c:pt idx="18864">
                  <c:v>116.548</c:v>
                </c:pt>
                <c:pt idx="18865">
                  <c:v>116.07299999999998</c:v>
                </c:pt>
                <c:pt idx="18866">
                  <c:v>115.59699999999999</c:v>
                </c:pt>
                <c:pt idx="18867">
                  <c:v>115.121</c:v>
                </c:pt>
                <c:pt idx="18868">
                  <c:v>114.646</c:v>
                </c:pt>
                <c:pt idx="18869">
                  <c:v>114.16999999999999</c:v>
                </c:pt>
                <c:pt idx="18870">
                  <c:v>113.694</c:v>
                </c:pt>
                <c:pt idx="18871">
                  <c:v>113.218</c:v>
                </c:pt>
                <c:pt idx="18872">
                  <c:v>112.74299999999999</c:v>
                </c:pt>
                <c:pt idx="18873">
                  <c:v>112.268</c:v>
                </c:pt>
                <c:pt idx="18874">
                  <c:v>111.79300000000002</c:v>
                </c:pt>
                <c:pt idx="18875">
                  <c:v>111.318</c:v>
                </c:pt>
                <c:pt idx="18876">
                  <c:v>110.843</c:v>
                </c:pt>
                <c:pt idx="18877">
                  <c:v>110.369</c:v>
                </c:pt>
                <c:pt idx="18878">
                  <c:v>109.895</c:v>
                </c:pt>
                <c:pt idx="18879">
                  <c:v>109.422</c:v>
                </c:pt>
                <c:pt idx="18880">
                  <c:v>108.94900000000005</c:v>
                </c:pt>
                <c:pt idx="18881">
                  <c:v>108.477</c:v>
                </c:pt>
                <c:pt idx="18882">
                  <c:v>108.006</c:v>
                </c:pt>
                <c:pt idx="18883">
                  <c:v>107.535</c:v>
                </c:pt>
                <c:pt idx="18884">
                  <c:v>107.06399999999999</c:v>
                </c:pt>
                <c:pt idx="18885">
                  <c:v>106.595</c:v>
                </c:pt>
                <c:pt idx="18886">
                  <c:v>106.12599999999998</c:v>
                </c:pt>
                <c:pt idx="18887">
                  <c:v>105.65799999999999</c:v>
                </c:pt>
                <c:pt idx="18888">
                  <c:v>105.191</c:v>
                </c:pt>
                <c:pt idx="18889">
                  <c:v>104.724</c:v>
                </c:pt>
                <c:pt idx="18890">
                  <c:v>104.259</c:v>
                </c:pt>
                <c:pt idx="18891">
                  <c:v>103.795</c:v>
                </c:pt>
                <c:pt idx="18892">
                  <c:v>103.33199999999999</c:v>
                </c:pt>
                <c:pt idx="18893">
                  <c:v>102.86999999999999</c:v>
                </c:pt>
                <c:pt idx="18894">
                  <c:v>102.40900000000002</c:v>
                </c:pt>
                <c:pt idx="18895">
                  <c:v>101.94900000000005</c:v>
                </c:pt>
                <c:pt idx="18896">
                  <c:v>101.49100000000006</c:v>
                </c:pt>
                <c:pt idx="18897">
                  <c:v>101.03400000000002</c:v>
                </c:pt>
                <c:pt idx="18898">
                  <c:v>100.57799999999999</c:v>
                </c:pt>
                <c:pt idx="18899">
                  <c:v>100.124</c:v>
                </c:pt>
                <c:pt idx="18900">
                  <c:v>99.670799999999943</c:v>
                </c:pt>
                <c:pt idx="18901">
                  <c:v>99.219600000000057</c:v>
                </c:pt>
                <c:pt idx="18902">
                  <c:v>98.769900000000007</c:v>
                </c:pt>
                <c:pt idx="18903">
                  <c:v>98.322000000000003</c:v>
                </c:pt>
                <c:pt idx="18904">
                  <c:v>97.875599999999949</c:v>
                </c:pt>
                <c:pt idx="18905">
                  <c:v>97.431100000000058</c:v>
                </c:pt>
                <c:pt idx="18906">
                  <c:v>96.988200000000006</c:v>
                </c:pt>
                <c:pt idx="18907">
                  <c:v>96.547300000000007</c:v>
                </c:pt>
                <c:pt idx="18908">
                  <c:v>96.108299999999986</c:v>
                </c:pt>
                <c:pt idx="18909">
                  <c:v>95.671199999999999</c:v>
                </c:pt>
                <c:pt idx="18910">
                  <c:v>95.236199999999997</c:v>
                </c:pt>
                <c:pt idx="18911">
                  <c:v>94.803299999999993</c:v>
                </c:pt>
                <c:pt idx="18912">
                  <c:v>94.372499999999988</c:v>
                </c:pt>
                <c:pt idx="18913">
                  <c:v>93.943900000000056</c:v>
                </c:pt>
                <c:pt idx="18914">
                  <c:v>93.517500000000027</c:v>
                </c:pt>
                <c:pt idx="18915">
                  <c:v>93.093400000000003</c:v>
                </c:pt>
                <c:pt idx="18916">
                  <c:v>92.671699999999987</c:v>
                </c:pt>
                <c:pt idx="18917">
                  <c:v>92.252299999999991</c:v>
                </c:pt>
                <c:pt idx="18918">
                  <c:v>91.835499999999982</c:v>
                </c:pt>
                <c:pt idx="18919">
                  <c:v>91.421200000000027</c:v>
                </c:pt>
                <c:pt idx="18920">
                  <c:v>91.009399999999999</c:v>
                </c:pt>
                <c:pt idx="18921">
                  <c:v>90.600399999999979</c:v>
                </c:pt>
                <c:pt idx="18922">
                  <c:v>90.194000000000003</c:v>
                </c:pt>
                <c:pt idx="18923">
                  <c:v>89.790400000000005</c:v>
                </c:pt>
                <c:pt idx="18924">
                  <c:v>89.389600000000002</c:v>
                </c:pt>
                <c:pt idx="18925">
                  <c:v>88.991700000000023</c:v>
                </c:pt>
                <c:pt idx="18926">
                  <c:v>88.596599999999995</c:v>
                </c:pt>
                <c:pt idx="18927">
                  <c:v>88.204499999999996</c:v>
                </c:pt>
                <c:pt idx="18928">
                  <c:v>87.8155</c:v>
                </c:pt>
                <c:pt idx="18929">
                  <c:v>87.429599999999994</c:v>
                </c:pt>
                <c:pt idx="18930">
                  <c:v>87.046700000000001</c:v>
                </c:pt>
                <c:pt idx="18931">
                  <c:v>86.667299999999997</c:v>
                </c:pt>
                <c:pt idx="18932">
                  <c:v>86.290999999999997</c:v>
                </c:pt>
                <c:pt idx="18933">
                  <c:v>85.918000000000006</c:v>
                </c:pt>
                <c:pt idx="18934">
                  <c:v>85.548400000000001</c:v>
                </c:pt>
                <c:pt idx="18935">
                  <c:v>85.18219999999998</c:v>
                </c:pt>
                <c:pt idx="18936">
                  <c:v>84.819500000000005</c:v>
                </c:pt>
                <c:pt idx="18937">
                  <c:v>84.460400000000007</c:v>
                </c:pt>
                <c:pt idx="18938">
                  <c:v>84.104900000000001</c:v>
                </c:pt>
                <c:pt idx="18939">
                  <c:v>83.753</c:v>
                </c:pt>
                <c:pt idx="18940">
                  <c:v>83.404799999999994</c:v>
                </c:pt>
                <c:pt idx="18941">
                  <c:v>83.060400000000001</c:v>
                </c:pt>
                <c:pt idx="18942">
                  <c:v>82.719899999999996</c:v>
                </c:pt>
                <c:pt idx="18943">
                  <c:v>82.383200000000002</c:v>
                </c:pt>
                <c:pt idx="18944">
                  <c:v>82.050600000000003</c:v>
                </c:pt>
                <c:pt idx="18945">
                  <c:v>81.721800000000002</c:v>
                </c:pt>
                <c:pt idx="18946">
                  <c:v>81.397099999999995</c:v>
                </c:pt>
                <c:pt idx="18947">
                  <c:v>81.076300000000003</c:v>
                </c:pt>
                <c:pt idx="18948">
                  <c:v>80.759900000000002</c:v>
                </c:pt>
                <c:pt idx="18949">
                  <c:v>80.447700000000026</c:v>
                </c:pt>
                <c:pt idx="18950">
                  <c:v>80.139699999999991</c:v>
                </c:pt>
                <c:pt idx="18951">
                  <c:v>79.835999999999999</c:v>
                </c:pt>
                <c:pt idx="18952">
                  <c:v>79.536699999999996</c:v>
                </c:pt>
                <c:pt idx="18953">
                  <c:v>79.241800000000026</c:v>
                </c:pt>
                <c:pt idx="18954">
                  <c:v>78.951300000000003</c:v>
                </c:pt>
                <c:pt idx="18955">
                  <c:v>78.66549999999998</c:v>
                </c:pt>
                <c:pt idx="18956">
                  <c:v>78.384100000000004</c:v>
                </c:pt>
                <c:pt idx="18957">
                  <c:v>78.107500000000002</c:v>
                </c:pt>
                <c:pt idx="18958">
                  <c:v>77.835399999999979</c:v>
                </c:pt>
                <c:pt idx="18959">
                  <c:v>77.568100000000001</c:v>
                </c:pt>
                <c:pt idx="18960">
                  <c:v>77.305499999999981</c:v>
                </c:pt>
                <c:pt idx="18961">
                  <c:v>77.047900000000027</c:v>
                </c:pt>
                <c:pt idx="18962">
                  <c:v>76.794900000000027</c:v>
                </c:pt>
                <c:pt idx="18963">
                  <c:v>76.547100000000057</c:v>
                </c:pt>
                <c:pt idx="18964">
                  <c:v>76.304199999999994</c:v>
                </c:pt>
                <c:pt idx="18965">
                  <c:v>76.066300000000012</c:v>
                </c:pt>
                <c:pt idx="18966">
                  <c:v>75.833399999999983</c:v>
                </c:pt>
                <c:pt idx="18967">
                  <c:v>75.605799999999988</c:v>
                </c:pt>
                <c:pt idx="18968">
                  <c:v>75.383099999999999</c:v>
                </c:pt>
                <c:pt idx="18969">
                  <c:v>75.165799999999948</c:v>
                </c:pt>
                <c:pt idx="18970">
                  <c:v>74.953599999999994</c:v>
                </c:pt>
                <c:pt idx="18971">
                  <c:v>74.746799999999993</c:v>
                </c:pt>
                <c:pt idx="18972">
                  <c:v>74.545400000000001</c:v>
                </c:pt>
                <c:pt idx="18973">
                  <c:v>74.349300000000014</c:v>
                </c:pt>
                <c:pt idx="18974">
                  <c:v>74.158699999999982</c:v>
                </c:pt>
                <c:pt idx="18975">
                  <c:v>73.973500000000001</c:v>
                </c:pt>
                <c:pt idx="18976">
                  <c:v>73.793800000000005</c:v>
                </c:pt>
                <c:pt idx="18977">
                  <c:v>73.619699999999995</c:v>
                </c:pt>
                <c:pt idx="18978">
                  <c:v>73.451099999999997</c:v>
                </c:pt>
                <c:pt idx="18979">
                  <c:v>73.288299999999992</c:v>
                </c:pt>
                <c:pt idx="18980">
                  <c:v>73.131</c:v>
                </c:pt>
                <c:pt idx="18981">
                  <c:v>72.979600000000005</c:v>
                </c:pt>
                <c:pt idx="18982">
                  <c:v>72.8339</c:v>
                </c:pt>
                <c:pt idx="18983">
                  <c:v>72.693899999999999</c:v>
                </c:pt>
                <c:pt idx="18984">
                  <c:v>72.559699999999992</c:v>
                </c:pt>
                <c:pt idx="18985">
                  <c:v>72.431500000000057</c:v>
                </c:pt>
                <c:pt idx="18986">
                  <c:v>72.309200000000004</c:v>
                </c:pt>
                <c:pt idx="18987">
                  <c:v>72.192799999999949</c:v>
                </c:pt>
                <c:pt idx="18988">
                  <c:v>72.082300000000004</c:v>
                </c:pt>
                <c:pt idx="18989">
                  <c:v>71.977900000000005</c:v>
                </c:pt>
                <c:pt idx="18990">
                  <c:v>71.879399999999947</c:v>
                </c:pt>
                <c:pt idx="18991">
                  <c:v>71.787200000000027</c:v>
                </c:pt>
                <c:pt idx="18992">
                  <c:v>71.700800000000001</c:v>
                </c:pt>
                <c:pt idx="18993">
                  <c:v>71.620799999999988</c:v>
                </c:pt>
                <c:pt idx="18994">
                  <c:v>71.546899999999994</c:v>
                </c:pt>
                <c:pt idx="18995">
                  <c:v>71.479100000000003</c:v>
                </c:pt>
                <c:pt idx="18996">
                  <c:v>71.417700000000025</c:v>
                </c:pt>
                <c:pt idx="18997">
                  <c:v>71.362299999999991</c:v>
                </c:pt>
                <c:pt idx="18998">
                  <c:v>71.313300000000012</c:v>
                </c:pt>
                <c:pt idx="18999">
                  <c:v>71.270600000000002</c:v>
                </c:pt>
                <c:pt idx="19000">
                  <c:v>71.234200000000058</c:v>
                </c:pt>
                <c:pt idx="19001">
                  <c:v>71.204200000000057</c:v>
                </c:pt>
                <c:pt idx="19002">
                  <c:v>71.180599999999998</c:v>
                </c:pt>
                <c:pt idx="19003">
                  <c:v>71.163299999999992</c:v>
                </c:pt>
                <c:pt idx="19004">
                  <c:v>71.152499999999989</c:v>
                </c:pt>
                <c:pt idx="19005">
                  <c:v>71.148099999999999</c:v>
                </c:pt>
                <c:pt idx="19006">
                  <c:v>71.150199999999998</c:v>
                </c:pt>
                <c:pt idx="19007">
                  <c:v>71.158799999999943</c:v>
                </c:pt>
                <c:pt idx="19008">
                  <c:v>71.173899999999989</c:v>
                </c:pt>
                <c:pt idx="19009">
                  <c:v>71.195599999999999</c:v>
                </c:pt>
                <c:pt idx="19010">
                  <c:v>71.223600000000005</c:v>
                </c:pt>
                <c:pt idx="19011">
                  <c:v>71.25839999999998</c:v>
                </c:pt>
                <c:pt idx="19012">
                  <c:v>71.299600000000027</c:v>
                </c:pt>
                <c:pt idx="19013">
                  <c:v>71.347499999999997</c:v>
                </c:pt>
                <c:pt idx="19014">
                  <c:v>71.402100000000004</c:v>
                </c:pt>
                <c:pt idx="19015">
                  <c:v>71.463099999999997</c:v>
                </c:pt>
                <c:pt idx="19016">
                  <c:v>71.530799999999999</c:v>
                </c:pt>
                <c:pt idx="19017">
                  <c:v>71.605199999999982</c:v>
                </c:pt>
                <c:pt idx="19018">
                  <c:v>71.686199999999999</c:v>
                </c:pt>
                <c:pt idx="19019">
                  <c:v>71.773899999999998</c:v>
                </c:pt>
                <c:pt idx="19020">
                  <c:v>71.868299999999991</c:v>
                </c:pt>
                <c:pt idx="19021">
                  <c:v>71.969300000000004</c:v>
                </c:pt>
                <c:pt idx="19022">
                  <c:v>72.076999999999998</c:v>
                </c:pt>
                <c:pt idx="19023">
                  <c:v>72.191500000000005</c:v>
                </c:pt>
                <c:pt idx="19024">
                  <c:v>72.312600000000003</c:v>
                </c:pt>
                <c:pt idx="19025">
                  <c:v>72.440399999999997</c:v>
                </c:pt>
                <c:pt idx="19026">
                  <c:v>72.575000000000003</c:v>
                </c:pt>
                <c:pt idx="19027">
                  <c:v>72.716099999999997</c:v>
                </c:pt>
                <c:pt idx="19028">
                  <c:v>72.864199999999997</c:v>
                </c:pt>
                <c:pt idx="19029">
                  <c:v>73.018900000000002</c:v>
                </c:pt>
                <c:pt idx="19030">
                  <c:v>73.180300000000003</c:v>
                </c:pt>
                <c:pt idx="19031">
                  <c:v>73.348299999999995</c:v>
                </c:pt>
                <c:pt idx="19032">
                  <c:v>73.523200000000003</c:v>
                </c:pt>
                <c:pt idx="19033">
                  <c:v>73.704700000000003</c:v>
                </c:pt>
                <c:pt idx="19034">
                  <c:v>73.893000000000001</c:v>
                </c:pt>
                <c:pt idx="19035">
                  <c:v>74.087999999999994</c:v>
                </c:pt>
                <c:pt idx="19036">
                  <c:v>74.289599999999993</c:v>
                </c:pt>
                <c:pt idx="19037">
                  <c:v>74.498000000000005</c:v>
                </c:pt>
                <c:pt idx="19038">
                  <c:v>74.713099999999997</c:v>
                </c:pt>
                <c:pt idx="19039">
                  <c:v>74.934799999999996</c:v>
                </c:pt>
                <c:pt idx="19040">
                  <c:v>75.163200000000003</c:v>
                </c:pt>
                <c:pt idx="19041">
                  <c:v>75.398299999999992</c:v>
                </c:pt>
                <c:pt idx="19042">
                  <c:v>75.640100000000004</c:v>
                </c:pt>
                <c:pt idx="19043">
                  <c:v>75.888499999999979</c:v>
                </c:pt>
                <c:pt idx="19044">
                  <c:v>76.143500000000003</c:v>
                </c:pt>
                <c:pt idx="19045">
                  <c:v>76.405199999999994</c:v>
                </c:pt>
                <c:pt idx="19046">
                  <c:v>76.673499999999947</c:v>
                </c:pt>
                <c:pt idx="19047">
                  <c:v>76.948300000000003</c:v>
                </c:pt>
                <c:pt idx="19048">
                  <c:v>77.229799999999983</c:v>
                </c:pt>
                <c:pt idx="19049">
                  <c:v>77.517799999999994</c:v>
                </c:pt>
                <c:pt idx="19050">
                  <c:v>77.812299999999993</c:v>
                </c:pt>
                <c:pt idx="19051">
                  <c:v>78.113399999999999</c:v>
                </c:pt>
                <c:pt idx="19052">
                  <c:v>78.421099999999996</c:v>
                </c:pt>
                <c:pt idx="19053">
                  <c:v>78.735100000000003</c:v>
                </c:pt>
                <c:pt idx="19054">
                  <c:v>79.055699999999987</c:v>
                </c:pt>
                <c:pt idx="19055">
                  <c:v>79.382799999999989</c:v>
                </c:pt>
                <c:pt idx="19056">
                  <c:v>79.716300000000004</c:v>
                </c:pt>
                <c:pt idx="19057">
                  <c:v>80.056200000000004</c:v>
                </c:pt>
                <c:pt idx="19058">
                  <c:v>80.4024</c:v>
                </c:pt>
                <c:pt idx="19059">
                  <c:v>80.755099999999999</c:v>
                </c:pt>
                <c:pt idx="19060">
                  <c:v>81.114199999999997</c:v>
                </c:pt>
                <c:pt idx="19061">
                  <c:v>81.479399999999998</c:v>
                </c:pt>
                <c:pt idx="19062">
                  <c:v>81.850999999999999</c:v>
                </c:pt>
                <c:pt idx="19063">
                  <c:v>82.228799999999978</c:v>
                </c:pt>
                <c:pt idx="19064">
                  <c:v>82.612899999999982</c:v>
                </c:pt>
                <c:pt idx="19065">
                  <c:v>83.003200000000007</c:v>
                </c:pt>
                <c:pt idx="19066">
                  <c:v>83.399699999999996</c:v>
                </c:pt>
                <c:pt idx="19067">
                  <c:v>83.802300000000002</c:v>
                </c:pt>
                <c:pt idx="19068">
                  <c:v>84.211100000000059</c:v>
                </c:pt>
                <c:pt idx="19069">
                  <c:v>84.625999999999948</c:v>
                </c:pt>
                <c:pt idx="19070">
                  <c:v>85.046999999999997</c:v>
                </c:pt>
                <c:pt idx="19071">
                  <c:v>85.4739</c:v>
                </c:pt>
                <c:pt idx="19072">
                  <c:v>85.906800000000004</c:v>
                </c:pt>
                <c:pt idx="19073">
                  <c:v>86.345699999999994</c:v>
                </c:pt>
                <c:pt idx="19074">
                  <c:v>86.790499999999994</c:v>
                </c:pt>
                <c:pt idx="19075">
                  <c:v>87.241300000000024</c:v>
                </c:pt>
                <c:pt idx="19076">
                  <c:v>87.697900000000004</c:v>
                </c:pt>
                <c:pt idx="19077">
                  <c:v>88.160200000000003</c:v>
                </c:pt>
                <c:pt idx="19078">
                  <c:v>88.628499999999988</c:v>
                </c:pt>
                <c:pt idx="19079">
                  <c:v>89.102399999999989</c:v>
                </c:pt>
                <c:pt idx="19080">
                  <c:v>89.581900000000005</c:v>
                </c:pt>
                <c:pt idx="19081">
                  <c:v>90.067300000000003</c:v>
                </c:pt>
                <c:pt idx="19082">
                  <c:v>90.558300000000003</c:v>
                </c:pt>
                <c:pt idx="19083">
                  <c:v>91.054699999999997</c:v>
                </c:pt>
                <c:pt idx="19084">
                  <c:v>91.556799999999981</c:v>
                </c:pt>
                <c:pt idx="19085">
                  <c:v>92.064400000000006</c:v>
                </c:pt>
                <c:pt idx="19086">
                  <c:v>92.577500000000001</c:v>
                </c:pt>
                <c:pt idx="19087">
                  <c:v>93.0959</c:v>
                </c:pt>
                <c:pt idx="19088">
                  <c:v>93.619799999999998</c:v>
                </c:pt>
                <c:pt idx="19089">
                  <c:v>94.148899999999998</c:v>
                </c:pt>
                <c:pt idx="19090">
                  <c:v>94.683499999999981</c:v>
                </c:pt>
                <c:pt idx="19091">
                  <c:v>95.223200000000006</c:v>
                </c:pt>
                <c:pt idx="19092">
                  <c:v>95.768199999999993</c:v>
                </c:pt>
                <c:pt idx="19093">
                  <c:v>96.318299999999994</c:v>
                </c:pt>
                <c:pt idx="19094">
                  <c:v>96.873499999999979</c:v>
                </c:pt>
                <c:pt idx="19095">
                  <c:v>97.433899999999994</c:v>
                </c:pt>
                <c:pt idx="19096">
                  <c:v>97.999200000000059</c:v>
                </c:pt>
                <c:pt idx="19097">
                  <c:v>98.569500000000005</c:v>
                </c:pt>
                <c:pt idx="19098">
                  <c:v>99.144800000000004</c:v>
                </c:pt>
                <c:pt idx="19099">
                  <c:v>99.724900000000005</c:v>
                </c:pt>
                <c:pt idx="19100">
                  <c:v>100.31</c:v>
                </c:pt>
                <c:pt idx="19101">
                  <c:v>100.9</c:v>
                </c:pt>
                <c:pt idx="19102">
                  <c:v>101.49400000000006</c:v>
                </c:pt>
                <c:pt idx="19103">
                  <c:v>102.093</c:v>
                </c:pt>
                <c:pt idx="19104">
                  <c:v>102.697</c:v>
                </c:pt>
                <c:pt idx="19105">
                  <c:v>103.306</c:v>
                </c:pt>
                <c:pt idx="19106">
                  <c:v>103.91900000000005</c:v>
                </c:pt>
                <c:pt idx="19107">
                  <c:v>104.536</c:v>
                </c:pt>
                <c:pt idx="19108">
                  <c:v>105.15799999999999</c:v>
                </c:pt>
                <c:pt idx="19109">
                  <c:v>105.785</c:v>
                </c:pt>
                <c:pt idx="19110">
                  <c:v>106.41500000000002</c:v>
                </c:pt>
                <c:pt idx="19111">
                  <c:v>107.05</c:v>
                </c:pt>
                <c:pt idx="19112">
                  <c:v>107.69</c:v>
                </c:pt>
                <c:pt idx="19113">
                  <c:v>108.333</c:v>
                </c:pt>
                <c:pt idx="19114">
                  <c:v>108.98099999999999</c:v>
                </c:pt>
                <c:pt idx="19115">
                  <c:v>109.63200000000001</c:v>
                </c:pt>
                <c:pt idx="19116">
                  <c:v>110.288</c:v>
                </c:pt>
                <c:pt idx="19117">
                  <c:v>110.94800000000002</c:v>
                </c:pt>
                <c:pt idx="19118">
                  <c:v>111.611</c:v>
                </c:pt>
                <c:pt idx="19119">
                  <c:v>112.279</c:v>
                </c:pt>
                <c:pt idx="19120">
                  <c:v>112.95</c:v>
                </c:pt>
                <c:pt idx="19121">
                  <c:v>113.62499999999999</c:v>
                </c:pt>
                <c:pt idx="19122">
                  <c:v>114.304</c:v>
                </c:pt>
                <c:pt idx="19123">
                  <c:v>114.986</c:v>
                </c:pt>
                <c:pt idx="19124">
                  <c:v>115.67299999999994</c:v>
                </c:pt>
                <c:pt idx="19125">
                  <c:v>116.36199999999999</c:v>
                </c:pt>
                <c:pt idx="19126">
                  <c:v>117.056</c:v>
                </c:pt>
                <c:pt idx="19127">
                  <c:v>117.752</c:v>
                </c:pt>
                <c:pt idx="19128">
                  <c:v>118.452</c:v>
                </c:pt>
                <c:pt idx="19129">
                  <c:v>119.15600000000001</c:v>
                </c:pt>
                <c:pt idx="19130">
                  <c:v>119.863</c:v>
                </c:pt>
                <c:pt idx="19131">
                  <c:v>120.57299999999998</c:v>
                </c:pt>
                <c:pt idx="19132">
                  <c:v>121.286</c:v>
                </c:pt>
                <c:pt idx="19133">
                  <c:v>122.002</c:v>
                </c:pt>
                <c:pt idx="19134">
                  <c:v>122.72199999999999</c:v>
                </c:pt>
                <c:pt idx="19135">
                  <c:v>123.44400000000007</c:v>
                </c:pt>
                <c:pt idx="19136">
                  <c:v>124.16999999999999</c:v>
                </c:pt>
                <c:pt idx="19137">
                  <c:v>124.898</c:v>
                </c:pt>
                <c:pt idx="19138">
                  <c:v>125.63</c:v>
                </c:pt>
                <c:pt idx="19139">
                  <c:v>126.364</c:v>
                </c:pt>
                <c:pt idx="19140">
                  <c:v>127.101</c:v>
                </c:pt>
                <c:pt idx="19141">
                  <c:v>127.84</c:v>
                </c:pt>
                <c:pt idx="19142">
                  <c:v>128.583</c:v>
                </c:pt>
                <c:pt idx="19143">
                  <c:v>129.32800000000012</c:v>
                </c:pt>
                <c:pt idx="19144">
                  <c:v>130.07499999999999</c:v>
                </c:pt>
                <c:pt idx="19145">
                  <c:v>130.82600000000011</c:v>
                </c:pt>
                <c:pt idx="19146">
                  <c:v>131.578</c:v>
                </c:pt>
                <c:pt idx="19147">
                  <c:v>132.333</c:v>
                </c:pt>
                <c:pt idx="19148">
                  <c:v>133.09100000000001</c:v>
                </c:pt>
                <c:pt idx="19149">
                  <c:v>133.85000000000011</c:v>
                </c:pt>
                <c:pt idx="19150">
                  <c:v>134.61199999999999</c:v>
                </c:pt>
                <c:pt idx="19151">
                  <c:v>135.37700000000001</c:v>
                </c:pt>
                <c:pt idx="19152">
                  <c:v>136.14299999999997</c:v>
                </c:pt>
                <c:pt idx="19153">
                  <c:v>136.91200000000001</c:v>
                </c:pt>
                <c:pt idx="19154">
                  <c:v>137.68300000000002</c:v>
                </c:pt>
                <c:pt idx="19155">
                  <c:v>138.45500000000001</c:v>
                </c:pt>
                <c:pt idx="19156">
                  <c:v>139.22999999999999</c:v>
                </c:pt>
                <c:pt idx="19157">
                  <c:v>140.00700000000001</c:v>
                </c:pt>
                <c:pt idx="19158">
                  <c:v>140.785</c:v>
                </c:pt>
                <c:pt idx="19159">
                  <c:v>141.566</c:v>
                </c:pt>
                <c:pt idx="19160">
                  <c:v>142.34800000000001</c:v>
                </c:pt>
                <c:pt idx="19161">
                  <c:v>143.13200000000001</c:v>
                </c:pt>
                <c:pt idx="19162">
                  <c:v>143.91800000000001</c:v>
                </c:pt>
                <c:pt idx="19163">
                  <c:v>144.70499999999998</c:v>
                </c:pt>
                <c:pt idx="19164">
                  <c:v>145.494</c:v>
                </c:pt>
                <c:pt idx="19165">
                  <c:v>146.285</c:v>
                </c:pt>
                <c:pt idx="19166">
                  <c:v>147.077</c:v>
                </c:pt>
                <c:pt idx="19167">
                  <c:v>147.87100000000001</c:v>
                </c:pt>
                <c:pt idx="19168">
                  <c:v>148.666</c:v>
                </c:pt>
                <c:pt idx="19169">
                  <c:v>149.46300000000002</c:v>
                </c:pt>
                <c:pt idx="19170">
                  <c:v>150.261</c:v>
                </c:pt>
                <c:pt idx="19171">
                  <c:v>151.06100000000001</c:v>
                </c:pt>
                <c:pt idx="19172">
                  <c:v>151.8610000000001</c:v>
                </c:pt>
                <c:pt idx="19173">
                  <c:v>152.66300000000001</c:v>
                </c:pt>
                <c:pt idx="19174">
                  <c:v>153.46600000000001</c:v>
                </c:pt>
                <c:pt idx="19175">
                  <c:v>154.27099999999999</c:v>
                </c:pt>
                <c:pt idx="19176">
                  <c:v>155.07599999999999</c:v>
                </c:pt>
                <c:pt idx="19177">
                  <c:v>155.88300000000001</c:v>
                </c:pt>
                <c:pt idx="19178">
                  <c:v>156.69</c:v>
                </c:pt>
                <c:pt idx="19179">
                  <c:v>157.499</c:v>
                </c:pt>
                <c:pt idx="19180">
                  <c:v>158.309</c:v>
                </c:pt>
                <c:pt idx="19181">
                  <c:v>159.12</c:v>
                </c:pt>
                <c:pt idx="19182">
                  <c:v>159.93100000000001</c:v>
                </c:pt>
                <c:pt idx="19183">
                  <c:v>160.74399999999989</c:v>
                </c:pt>
                <c:pt idx="19184">
                  <c:v>161.55800000000011</c:v>
                </c:pt>
                <c:pt idx="19185">
                  <c:v>162.37200000000001</c:v>
                </c:pt>
                <c:pt idx="19186">
                  <c:v>163.18700000000001</c:v>
                </c:pt>
                <c:pt idx="19187">
                  <c:v>164.00299999999999</c:v>
                </c:pt>
                <c:pt idx="19188">
                  <c:v>164.81900000000002</c:v>
                </c:pt>
                <c:pt idx="19189">
                  <c:v>165.637</c:v>
                </c:pt>
                <c:pt idx="19190">
                  <c:v>166.45500000000001</c:v>
                </c:pt>
                <c:pt idx="19191">
                  <c:v>167.27399999999992</c:v>
                </c:pt>
                <c:pt idx="19192">
                  <c:v>168.09300000000002</c:v>
                </c:pt>
                <c:pt idx="19193">
                  <c:v>168.91300000000001</c:v>
                </c:pt>
                <c:pt idx="19194">
                  <c:v>169.73399999999998</c:v>
                </c:pt>
                <c:pt idx="19195">
                  <c:v>170.55500000000001</c:v>
                </c:pt>
                <c:pt idx="19196">
                  <c:v>171.376</c:v>
                </c:pt>
                <c:pt idx="19197">
                  <c:v>172.19800000000001</c:v>
                </c:pt>
                <c:pt idx="19198">
                  <c:v>173.02100000000004</c:v>
                </c:pt>
                <c:pt idx="19199">
                  <c:v>173.84399999999999</c:v>
                </c:pt>
                <c:pt idx="19200">
                  <c:v>174.66800000000001</c:v>
                </c:pt>
                <c:pt idx="19201">
                  <c:v>175.4920000000001</c:v>
                </c:pt>
                <c:pt idx="19202">
                  <c:v>176.316</c:v>
                </c:pt>
                <c:pt idx="19203">
                  <c:v>177.14099999999999</c:v>
                </c:pt>
                <c:pt idx="19204">
                  <c:v>177.96600000000001</c:v>
                </c:pt>
                <c:pt idx="19205">
                  <c:v>178.791</c:v>
                </c:pt>
                <c:pt idx="19206">
                  <c:v>179.61699999999999</c:v>
                </c:pt>
                <c:pt idx="19207">
                  <c:v>180.44300000000001</c:v>
                </c:pt>
                <c:pt idx="19208">
                  <c:v>181.26999999999998</c:v>
                </c:pt>
                <c:pt idx="19209">
                  <c:v>182.096</c:v>
                </c:pt>
                <c:pt idx="19210">
                  <c:v>182.923</c:v>
                </c:pt>
                <c:pt idx="19211">
                  <c:v>183.751</c:v>
                </c:pt>
                <c:pt idx="19212">
                  <c:v>184.578</c:v>
                </c:pt>
                <c:pt idx="19213">
                  <c:v>185.40600000000001</c:v>
                </c:pt>
                <c:pt idx="19214">
                  <c:v>186.23399999999998</c:v>
                </c:pt>
                <c:pt idx="19215">
                  <c:v>187.06200000000001</c:v>
                </c:pt>
                <c:pt idx="19216">
                  <c:v>187.89000000000001</c:v>
                </c:pt>
                <c:pt idx="19217">
                  <c:v>188.71799999999999</c:v>
                </c:pt>
                <c:pt idx="19218">
                  <c:v>189.547</c:v>
                </c:pt>
                <c:pt idx="19219">
                  <c:v>190.376</c:v>
                </c:pt>
                <c:pt idx="19220">
                  <c:v>191.20499999999998</c:v>
                </c:pt>
                <c:pt idx="19221">
                  <c:v>192.03399999999999</c:v>
                </c:pt>
                <c:pt idx="19222">
                  <c:v>192.863</c:v>
                </c:pt>
                <c:pt idx="19223">
                  <c:v>193.69200000000001</c:v>
                </c:pt>
                <c:pt idx="19224">
                  <c:v>194.52200000000011</c:v>
                </c:pt>
                <c:pt idx="19225">
                  <c:v>195.35100000000011</c:v>
                </c:pt>
                <c:pt idx="19226">
                  <c:v>196.18100000000001</c:v>
                </c:pt>
                <c:pt idx="19227">
                  <c:v>197.011</c:v>
                </c:pt>
                <c:pt idx="19228">
                  <c:v>197.84100000000001</c:v>
                </c:pt>
                <c:pt idx="19229">
                  <c:v>198.67099999999999</c:v>
                </c:pt>
                <c:pt idx="19230">
                  <c:v>199.501</c:v>
                </c:pt>
                <c:pt idx="19231">
                  <c:v>200.33200000000011</c:v>
                </c:pt>
                <c:pt idx="19232">
                  <c:v>201.16200000000001</c:v>
                </c:pt>
                <c:pt idx="19233">
                  <c:v>201.99300000000002</c:v>
                </c:pt>
                <c:pt idx="19234">
                  <c:v>202.82300000000001</c:v>
                </c:pt>
                <c:pt idx="19235">
                  <c:v>203.654</c:v>
                </c:pt>
                <c:pt idx="19236">
                  <c:v>204.48500000000001</c:v>
                </c:pt>
                <c:pt idx="19237">
                  <c:v>205.316</c:v>
                </c:pt>
                <c:pt idx="19238">
                  <c:v>206.148</c:v>
                </c:pt>
                <c:pt idx="19239">
                  <c:v>206.97900000000001</c:v>
                </c:pt>
                <c:pt idx="19240">
                  <c:v>207.81100000000001</c:v>
                </c:pt>
                <c:pt idx="19241">
                  <c:v>208.642</c:v>
                </c:pt>
                <c:pt idx="19242">
                  <c:v>209.47399999999999</c:v>
                </c:pt>
                <c:pt idx="19243">
                  <c:v>210.30600000000001</c:v>
                </c:pt>
                <c:pt idx="19244">
                  <c:v>211.13800000000001</c:v>
                </c:pt>
                <c:pt idx="19245">
                  <c:v>211.971</c:v>
                </c:pt>
                <c:pt idx="19246">
                  <c:v>212.803</c:v>
                </c:pt>
                <c:pt idx="19247">
                  <c:v>213.636</c:v>
                </c:pt>
                <c:pt idx="19248">
                  <c:v>214.46900000000002</c:v>
                </c:pt>
                <c:pt idx="19249">
                  <c:v>215.30200000000011</c:v>
                </c:pt>
                <c:pt idx="19250">
                  <c:v>216.136</c:v>
                </c:pt>
                <c:pt idx="19251">
                  <c:v>216.97</c:v>
                </c:pt>
                <c:pt idx="19252">
                  <c:v>217.804</c:v>
                </c:pt>
                <c:pt idx="19253">
                  <c:v>218.63800000000001</c:v>
                </c:pt>
                <c:pt idx="19254">
                  <c:v>219.47200000000001</c:v>
                </c:pt>
                <c:pt idx="19255">
                  <c:v>220.30700000000004</c:v>
                </c:pt>
                <c:pt idx="19256">
                  <c:v>221.14299999999997</c:v>
                </c:pt>
                <c:pt idx="19257">
                  <c:v>221.97800000000001</c:v>
                </c:pt>
                <c:pt idx="19258">
                  <c:v>222.81399999999999</c:v>
                </c:pt>
                <c:pt idx="19259">
                  <c:v>223.65</c:v>
                </c:pt>
                <c:pt idx="19260">
                  <c:v>224.48700000000011</c:v>
                </c:pt>
                <c:pt idx="19261">
                  <c:v>225.32400000000001</c:v>
                </c:pt>
                <c:pt idx="19262">
                  <c:v>226.161</c:v>
                </c:pt>
                <c:pt idx="19263">
                  <c:v>226.999</c:v>
                </c:pt>
                <c:pt idx="19264">
                  <c:v>227.83800000000011</c:v>
                </c:pt>
                <c:pt idx="19265">
                  <c:v>228.67599999999999</c:v>
                </c:pt>
                <c:pt idx="19266">
                  <c:v>229.51599999999999</c:v>
                </c:pt>
                <c:pt idx="19267">
                  <c:v>230.35600000000011</c:v>
                </c:pt>
                <c:pt idx="19268">
                  <c:v>231.196</c:v>
                </c:pt>
                <c:pt idx="19269">
                  <c:v>232.03700000000001</c:v>
                </c:pt>
                <c:pt idx="19270">
                  <c:v>232.87800000000001</c:v>
                </c:pt>
                <c:pt idx="19271">
                  <c:v>233.72</c:v>
                </c:pt>
                <c:pt idx="19272">
                  <c:v>234.56300000000002</c:v>
                </c:pt>
                <c:pt idx="19273">
                  <c:v>235.40600000000001</c:v>
                </c:pt>
                <c:pt idx="19274">
                  <c:v>236.25</c:v>
                </c:pt>
                <c:pt idx="19275">
                  <c:v>237.095</c:v>
                </c:pt>
                <c:pt idx="19276">
                  <c:v>237.94</c:v>
                </c:pt>
                <c:pt idx="19277">
                  <c:v>238.786</c:v>
                </c:pt>
                <c:pt idx="19278">
                  <c:v>239.63300000000001</c:v>
                </c:pt>
                <c:pt idx="19279">
                  <c:v>240.48100000000011</c:v>
                </c:pt>
                <c:pt idx="19280">
                  <c:v>241.32900000000001</c:v>
                </c:pt>
                <c:pt idx="19281">
                  <c:v>242.178</c:v>
                </c:pt>
                <c:pt idx="19282">
                  <c:v>243.02800000000011</c:v>
                </c:pt>
                <c:pt idx="19283">
                  <c:v>243.87900000000002</c:v>
                </c:pt>
                <c:pt idx="19284">
                  <c:v>244.73099999999999</c:v>
                </c:pt>
                <c:pt idx="19285">
                  <c:v>245.583</c:v>
                </c:pt>
                <c:pt idx="19286">
                  <c:v>246.43700000000001</c:v>
                </c:pt>
                <c:pt idx="19287">
                  <c:v>247.291</c:v>
                </c:pt>
                <c:pt idx="19288">
                  <c:v>248.14699999999999</c:v>
                </c:pt>
                <c:pt idx="19289">
                  <c:v>249.00299999999999</c:v>
                </c:pt>
                <c:pt idx="19290">
                  <c:v>249.8610000000001</c:v>
                </c:pt>
                <c:pt idx="19291">
                  <c:v>250.71899999999999</c:v>
                </c:pt>
                <c:pt idx="19292">
                  <c:v>251.57900000000001</c:v>
                </c:pt>
                <c:pt idx="19293">
                  <c:v>252.43900000000002</c:v>
                </c:pt>
                <c:pt idx="19294">
                  <c:v>253.30100000000004</c:v>
                </c:pt>
                <c:pt idx="19295">
                  <c:v>254.16399999999999</c:v>
                </c:pt>
                <c:pt idx="19296">
                  <c:v>255.02800000000011</c:v>
                </c:pt>
                <c:pt idx="19297">
                  <c:v>255.893</c:v>
                </c:pt>
                <c:pt idx="19298">
                  <c:v>256.76</c:v>
                </c:pt>
                <c:pt idx="19299">
                  <c:v>257.62700000000001</c:v>
                </c:pt>
                <c:pt idx="19300">
                  <c:v>258.49599999999958</c:v>
                </c:pt>
                <c:pt idx="19301">
                  <c:v>259.36599999999999</c:v>
                </c:pt>
                <c:pt idx="19302">
                  <c:v>260.23799999999977</c:v>
                </c:pt>
                <c:pt idx="19303">
                  <c:v>261.11099999999999</c:v>
                </c:pt>
                <c:pt idx="19304">
                  <c:v>261.98499999999979</c:v>
                </c:pt>
                <c:pt idx="19305">
                  <c:v>262.86</c:v>
                </c:pt>
                <c:pt idx="19306">
                  <c:v>263.73699999999963</c:v>
                </c:pt>
                <c:pt idx="19307">
                  <c:v>264.61599999999999</c:v>
                </c:pt>
                <c:pt idx="19308">
                  <c:v>265.49499999999978</c:v>
                </c:pt>
                <c:pt idx="19309">
                  <c:v>266.37599999999975</c:v>
                </c:pt>
                <c:pt idx="19310">
                  <c:v>267.25900000000001</c:v>
                </c:pt>
                <c:pt idx="19311">
                  <c:v>268.14299999999997</c:v>
                </c:pt>
                <c:pt idx="19312">
                  <c:v>269.029</c:v>
                </c:pt>
                <c:pt idx="19313">
                  <c:v>269.91599999999966</c:v>
                </c:pt>
                <c:pt idx="19314">
                  <c:v>270.80399999999975</c:v>
                </c:pt>
                <c:pt idx="19315">
                  <c:v>271.69499999999999</c:v>
                </c:pt>
                <c:pt idx="19316">
                  <c:v>272.58599999999979</c:v>
                </c:pt>
                <c:pt idx="19317">
                  <c:v>273.47999999999979</c:v>
                </c:pt>
                <c:pt idx="19318">
                  <c:v>274.375</c:v>
                </c:pt>
                <c:pt idx="19319">
                  <c:v>275.27199999999965</c:v>
                </c:pt>
                <c:pt idx="19320">
                  <c:v>276.17</c:v>
                </c:pt>
                <c:pt idx="19321">
                  <c:v>277.07</c:v>
                </c:pt>
                <c:pt idx="19322">
                  <c:v>277.97199999999958</c:v>
                </c:pt>
                <c:pt idx="19323">
                  <c:v>278.875</c:v>
                </c:pt>
                <c:pt idx="19324">
                  <c:v>279.77999999999975</c:v>
                </c:pt>
                <c:pt idx="19325">
                  <c:v>280.68700000000001</c:v>
                </c:pt>
                <c:pt idx="19326">
                  <c:v>281.59500000000003</c:v>
                </c:pt>
                <c:pt idx="19327">
                  <c:v>282.50599999999974</c:v>
                </c:pt>
                <c:pt idx="19328">
                  <c:v>283.41799999999978</c:v>
                </c:pt>
                <c:pt idx="19329">
                  <c:v>284.33199999999965</c:v>
                </c:pt>
                <c:pt idx="19330">
                  <c:v>285.24700000000001</c:v>
                </c:pt>
                <c:pt idx="19331">
                  <c:v>286.16500000000002</c:v>
                </c:pt>
                <c:pt idx="19332">
                  <c:v>287.084</c:v>
                </c:pt>
                <c:pt idx="19333">
                  <c:v>288.005</c:v>
                </c:pt>
                <c:pt idx="19334">
                  <c:v>288.92799999999966</c:v>
                </c:pt>
                <c:pt idx="19335">
                  <c:v>289.85300000000001</c:v>
                </c:pt>
                <c:pt idx="19336">
                  <c:v>290.779</c:v>
                </c:pt>
                <c:pt idx="19337">
                  <c:v>291.70800000000003</c:v>
                </c:pt>
                <c:pt idx="19338">
                  <c:v>292.63799999999975</c:v>
                </c:pt>
                <c:pt idx="19339">
                  <c:v>293.57</c:v>
                </c:pt>
                <c:pt idx="19340">
                  <c:v>294.50400000000002</c:v>
                </c:pt>
                <c:pt idx="19341">
                  <c:v>295.44</c:v>
                </c:pt>
                <c:pt idx="19342">
                  <c:v>296.37799999999999</c:v>
                </c:pt>
                <c:pt idx="19343">
                  <c:v>297.31799999999993</c:v>
                </c:pt>
                <c:pt idx="19344">
                  <c:v>298.26</c:v>
                </c:pt>
                <c:pt idx="19345">
                  <c:v>299.20299999999975</c:v>
                </c:pt>
                <c:pt idx="19346">
                  <c:v>300.14800000000002</c:v>
                </c:pt>
                <c:pt idx="19347">
                  <c:v>301.09599999999978</c:v>
                </c:pt>
                <c:pt idx="19348">
                  <c:v>302.04500000000002</c:v>
                </c:pt>
                <c:pt idx="19349">
                  <c:v>302.99599999999958</c:v>
                </c:pt>
                <c:pt idx="19350">
                  <c:v>303.94900000000001</c:v>
                </c:pt>
                <c:pt idx="19351">
                  <c:v>304.904</c:v>
                </c:pt>
                <c:pt idx="19352">
                  <c:v>305.86</c:v>
                </c:pt>
                <c:pt idx="19353">
                  <c:v>306.81900000000002</c:v>
                </c:pt>
                <c:pt idx="19354">
                  <c:v>307.779</c:v>
                </c:pt>
                <c:pt idx="19355">
                  <c:v>308.74099999999999</c:v>
                </c:pt>
                <c:pt idx="19356">
                  <c:v>309.70499999999993</c:v>
                </c:pt>
                <c:pt idx="19357">
                  <c:v>310.67099999999999</c:v>
                </c:pt>
                <c:pt idx="19358">
                  <c:v>311.63900000000001</c:v>
                </c:pt>
                <c:pt idx="19359">
                  <c:v>312.608</c:v>
                </c:pt>
                <c:pt idx="19360">
                  <c:v>313.58</c:v>
                </c:pt>
                <c:pt idx="19361">
                  <c:v>314.553</c:v>
                </c:pt>
                <c:pt idx="19362">
                  <c:v>315.52799999999979</c:v>
                </c:pt>
                <c:pt idx="19363">
                  <c:v>316.50400000000002</c:v>
                </c:pt>
                <c:pt idx="19364">
                  <c:v>317.48299999999978</c:v>
                </c:pt>
                <c:pt idx="19365">
                  <c:v>318.46299999999979</c:v>
                </c:pt>
                <c:pt idx="19366">
                  <c:v>319.44499999999999</c:v>
                </c:pt>
                <c:pt idx="19367">
                  <c:v>320.42799999999966</c:v>
                </c:pt>
                <c:pt idx="19368">
                  <c:v>321.41299999999978</c:v>
                </c:pt>
                <c:pt idx="19369">
                  <c:v>322.39999999999975</c:v>
                </c:pt>
                <c:pt idx="19370">
                  <c:v>323.38799999999975</c:v>
                </c:pt>
                <c:pt idx="19371">
                  <c:v>324.37900000000002</c:v>
                </c:pt>
                <c:pt idx="19372">
                  <c:v>325.37</c:v>
                </c:pt>
                <c:pt idx="19373">
                  <c:v>326.363</c:v>
                </c:pt>
                <c:pt idx="19374">
                  <c:v>327.358</c:v>
                </c:pt>
                <c:pt idx="19375">
                  <c:v>328.35399999999993</c:v>
                </c:pt>
                <c:pt idx="19376">
                  <c:v>329.35199999999975</c:v>
                </c:pt>
                <c:pt idx="19377">
                  <c:v>330.351</c:v>
                </c:pt>
                <c:pt idx="19378">
                  <c:v>331.351</c:v>
                </c:pt>
                <c:pt idx="19379">
                  <c:v>332.35300000000001</c:v>
                </c:pt>
                <c:pt idx="19380">
                  <c:v>333.35599999999999</c:v>
                </c:pt>
                <c:pt idx="19381">
                  <c:v>334.36099999999999</c:v>
                </c:pt>
                <c:pt idx="19382">
                  <c:v>335.36599999999999</c:v>
                </c:pt>
                <c:pt idx="19383">
                  <c:v>336.37299999999999</c:v>
                </c:pt>
                <c:pt idx="19384">
                  <c:v>337.38099999999974</c:v>
                </c:pt>
                <c:pt idx="19385">
                  <c:v>338.39099999999979</c:v>
                </c:pt>
                <c:pt idx="19386">
                  <c:v>339.40099999999978</c:v>
                </c:pt>
                <c:pt idx="19387">
                  <c:v>340.41299999999978</c:v>
                </c:pt>
                <c:pt idx="19388">
                  <c:v>341.42499999999978</c:v>
                </c:pt>
                <c:pt idx="19389">
                  <c:v>342.43899999999962</c:v>
                </c:pt>
                <c:pt idx="19390">
                  <c:v>343.45299999999975</c:v>
                </c:pt>
                <c:pt idx="19391">
                  <c:v>344.46899999999965</c:v>
                </c:pt>
                <c:pt idx="19392">
                  <c:v>345.48499999999979</c:v>
                </c:pt>
                <c:pt idx="19393">
                  <c:v>346.50200000000001</c:v>
                </c:pt>
                <c:pt idx="19394">
                  <c:v>347.52</c:v>
                </c:pt>
                <c:pt idx="19395">
                  <c:v>348.53899999999965</c:v>
                </c:pt>
                <c:pt idx="19396">
                  <c:v>349.55799999999999</c:v>
                </c:pt>
                <c:pt idx="19397">
                  <c:v>350.57799999999975</c:v>
                </c:pt>
                <c:pt idx="19398">
                  <c:v>351.59799999999979</c:v>
                </c:pt>
                <c:pt idx="19399">
                  <c:v>352.61900000000026</c:v>
                </c:pt>
                <c:pt idx="19400">
                  <c:v>353.64100000000002</c:v>
                </c:pt>
                <c:pt idx="19401">
                  <c:v>354.66199999999975</c:v>
                </c:pt>
                <c:pt idx="19402">
                  <c:v>355.685</c:v>
                </c:pt>
                <c:pt idx="19403">
                  <c:v>356.70699999999965</c:v>
                </c:pt>
                <c:pt idx="19404">
                  <c:v>357.72999999999979</c:v>
                </c:pt>
                <c:pt idx="19405">
                  <c:v>358.75299999999999</c:v>
                </c:pt>
                <c:pt idx="19406">
                  <c:v>359.77599999999978</c:v>
                </c:pt>
                <c:pt idx="19407">
                  <c:v>360.79799999999977</c:v>
                </c:pt>
                <c:pt idx="19408">
                  <c:v>361.822</c:v>
                </c:pt>
                <c:pt idx="19409">
                  <c:v>362.84399999999999</c:v>
                </c:pt>
                <c:pt idx="19410">
                  <c:v>363.86700000000002</c:v>
                </c:pt>
                <c:pt idx="19411">
                  <c:v>364.89</c:v>
                </c:pt>
                <c:pt idx="19412">
                  <c:v>365.91199999999958</c:v>
                </c:pt>
                <c:pt idx="19413">
                  <c:v>366.93400000000003</c:v>
                </c:pt>
                <c:pt idx="19414">
                  <c:v>367.95499999999993</c:v>
                </c:pt>
                <c:pt idx="19415">
                  <c:v>368.97599999999977</c:v>
                </c:pt>
                <c:pt idx="19416">
                  <c:v>369.99699999999962</c:v>
                </c:pt>
                <c:pt idx="19417">
                  <c:v>371.01599999999979</c:v>
                </c:pt>
                <c:pt idx="19418">
                  <c:v>372.03599999999977</c:v>
                </c:pt>
                <c:pt idx="19419">
                  <c:v>373.05399999999975</c:v>
                </c:pt>
                <c:pt idx="19420">
                  <c:v>374.07100000000003</c:v>
                </c:pt>
                <c:pt idx="19421">
                  <c:v>375.08799999999979</c:v>
                </c:pt>
                <c:pt idx="19422">
                  <c:v>376.10300000000001</c:v>
                </c:pt>
                <c:pt idx="19423">
                  <c:v>377.11799999999999</c:v>
                </c:pt>
                <c:pt idx="19424">
                  <c:v>378.13099999999974</c:v>
                </c:pt>
                <c:pt idx="19425">
                  <c:v>379.14299999999997</c:v>
                </c:pt>
                <c:pt idx="19426">
                  <c:v>380.15400000000022</c:v>
                </c:pt>
                <c:pt idx="19427">
                  <c:v>381.16300000000001</c:v>
                </c:pt>
                <c:pt idx="19428">
                  <c:v>382.17099999999999</c:v>
                </c:pt>
                <c:pt idx="19429">
                  <c:v>383.17700000000002</c:v>
                </c:pt>
                <c:pt idx="19430">
                  <c:v>384.18099999999993</c:v>
                </c:pt>
                <c:pt idx="19431">
                  <c:v>385.18400000000008</c:v>
                </c:pt>
                <c:pt idx="19432">
                  <c:v>386.185</c:v>
                </c:pt>
                <c:pt idx="19433">
                  <c:v>387.18400000000008</c:v>
                </c:pt>
                <c:pt idx="19434">
                  <c:v>388.18099999999993</c:v>
                </c:pt>
                <c:pt idx="19435">
                  <c:v>389.17599999999999</c:v>
                </c:pt>
                <c:pt idx="19436">
                  <c:v>390.16899999999993</c:v>
                </c:pt>
                <c:pt idx="19437">
                  <c:v>391.16</c:v>
                </c:pt>
                <c:pt idx="19438">
                  <c:v>392.14800000000002</c:v>
                </c:pt>
                <c:pt idx="19439">
                  <c:v>393.13299999999975</c:v>
                </c:pt>
                <c:pt idx="19440">
                  <c:v>394.11700000000002</c:v>
                </c:pt>
                <c:pt idx="19441">
                  <c:v>395.09699999999958</c:v>
                </c:pt>
                <c:pt idx="19442">
                  <c:v>396.07499999999999</c:v>
                </c:pt>
                <c:pt idx="19443">
                  <c:v>397.05</c:v>
                </c:pt>
                <c:pt idx="19444">
                  <c:v>398.02199999999965</c:v>
                </c:pt>
                <c:pt idx="19445">
                  <c:v>398.99099999999964</c:v>
                </c:pt>
                <c:pt idx="19446">
                  <c:v>399.95699999999965</c:v>
                </c:pt>
                <c:pt idx="19447">
                  <c:v>400.91899999999958</c:v>
                </c:pt>
                <c:pt idx="19448">
                  <c:v>401.87900000000002</c:v>
                </c:pt>
                <c:pt idx="19449">
                  <c:v>402.83499999999975</c:v>
                </c:pt>
                <c:pt idx="19450">
                  <c:v>403.78699999999958</c:v>
                </c:pt>
                <c:pt idx="19451">
                  <c:v>404.73599999999965</c:v>
                </c:pt>
                <c:pt idx="19452">
                  <c:v>405.68099999999993</c:v>
                </c:pt>
                <c:pt idx="19453">
                  <c:v>406.62299999999999</c:v>
                </c:pt>
                <c:pt idx="19454">
                  <c:v>407.56</c:v>
                </c:pt>
                <c:pt idx="19455">
                  <c:v>408.49299999999965</c:v>
                </c:pt>
                <c:pt idx="19456">
                  <c:v>409.42299999999977</c:v>
                </c:pt>
                <c:pt idx="19457">
                  <c:v>410.34800000000001</c:v>
                </c:pt>
                <c:pt idx="19458">
                  <c:v>411.26900000000001</c:v>
                </c:pt>
                <c:pt idx="19459">
                  <c:v>412.185</c:v>
                </c:pt>
                <c:pt idx="19460">
                  <c:v>413.09699999999958</c:v>
                </c:pt>
                <c:pt idx="19461">
                  <c:v>414.00400000000002</c:v>
                </c:pt>
                <c:pt idx="19462">
                  <c:v>414.90699999999958</c:v>
                </c:pt>
                <c:pt idx="19463">
                  <c:v>415.80500000000001</c:v>
                </c:pt>
                <c:pt idx="19464">
                  <c:v>416.697</c:v>
                </c:pt>
                <c:pt idx="19465">
                  <c:v>417.58499999999975</c:v>
                </c:pt>
                <c:pt idx="19466">
                  <c:v>418.46799999999979</c:v>
                </c:pt>
                <c:pt idx="19467">
                  <c:v>419.34500000000008</c:v>
                </c:pt>
                <c:pt idx="19468">
                  <c:v>420.21699999999959</c:v>
                </c:pt>
                <c:pt idx="19469">
                  <c:v>421.084</c:v>
                </c:pt>
                <c:pt idx="19470">
                  <c:v>421.94499999999999</c:v>
                </c:pt>
                <c:pt idx="19471">
                  <c:v>422.8</c:v>
                </c:pt>
                <c:pt idx="19472">
                  <c:v>423.6500000000002</c:v>
                </c:pt>
                <c:pt idx="19473">
                  <c:v>424.49400000000003</c:v>
                </c:pt>
                <c:pt idx="19474">
                  <c:v>425.33099999999979</c:v>
                </c:pt>
                <c:pt idx="19475">
                  <c:v>426.16300000000001</c:v>
                </c:pt>
                <c:pt idx="19476">
                  <c:v>426.98799999999977</c:v>
                </c:pt>
                <c:pt idx="19477">
                  <c:v>427.80799999999999</c:v>
                </c:pt>
                <c:pt idx="19478">
                  <c:v>428.62</c:v>
                </c:pt>
                <c:pt idx="19479">
                  <c:v>429.42599999999965</c:v>
                </c:pt>
                <c:pt idx="19480">
                  <c:v>430.22599999999977</c:v>
                </c:pt>
                <c:pt idx="19481">
                  <c:v>431.01900000000001</c:v>
                </c:pt>
                <c:pt idx="19482">
                  <c:v>431.80500000000001</c:v>
                </c:pt>
                <c:pt idx="19483">
                  <c:v>432.584</c:v>
                </c:pt>
                <c:pt idx="19484">
                  <c:v>433.35599999999999</c:v>
                </c:pt>
                <c:pt idx="19485">
                  <c:v>434.12099999999975</c:v>
                </c:pt>
                <c:pt idx="19486">
                  <c:v>434.87799999999999</c:v>
                </c:pt>
                <c:pt idx="19487">
                  <c:v>435.62900000000002</c:v>
                </c:pt>
                <c:pt idx="19488">
                  <c:v>436.37099999999975</c:v>
                </c:pt>
                <c:pt idx="19489">
                  <c:v>437.10700000000008</c:v>
                </c:pt>
                <c:pt idx="19490">
                  <c:v>437.834</c:v>
                </c:pt>
                <c:pt idx="19491">
                  <c:v>438.55399999999975</c:v>
                </c:pt>
                <c:pt idx="19492">
                  <c:v>439.26599999999979</c:v>
                </c:pt>
                <c:pt idx="19493">
                  <c:v>439.9699999999998</c:v>
                </c:pt>
                <c:pt idx="19494">
                  <c:v>440.666</c:v>
                </c:pt>
                <c:pt idx="19495">
                  <c:v>441.35300000000001</c:v>
                </c:pt>
                <c:pt idx="19496">
                  <c:v>442.03199999999958</c:v>
                </c:pt>
                <c:pt idx="19497">
                  <c:v>442.70299999999975</c:v>
                </c:pt>
                <c:pt idx="19498">
                  <c:v>443.36599999999999</c:v>
                </c:pt>
                <c:pt idx="19499">
                  <c:v>444.02</c:v>
                </c:pt>
                <c:pt idx="19500">
                  <c:v>444.66500000000002</c:v>
                </c:pt>
                <c:pt idx="19501">
                  <c:v>445.30099999999999</c:v>
                </c:pt>
                <c:pt idx="19502">
                  <c:v>445.92799999999966</c:v>
                </c:pt>
                <c:pt idx="19503">
                  <c:v>446.54700000000008</c:v>
                </c:pt>
                <c:pt idx="19504">
                  <c:v>447.15600000000001</c:v>
                </c:pt>
                <c:pt idx="19505">
                  <c:v>447.75599999999974</c:v>
                </c:pt>
                <c:pt idx="19506">
                  <c:v>448.34699999999975</c:v>
                </c:pt>
                <c:pt idx="19507">
                  <c:v>448.92899999999958</c:v>
                </c:pt>
                <c:pt idx="19508">
                  <c:v>449.5</c:v>
                </c:pt>
                <c:pt idx="19509">
                  <c:v>450.06299999999999</c:v>
                </c:pt>
                <c:pt idx="19510">
                  <c:v>450.61599999999999</c:v>
                </c:pt>
                <c:pt idx="19511">
                  <c:v>451.15899999999999</c:v>
                </c:pt>
                <c:pt idx="19512">
                  <c:v>451.69200000000001</c:v>
                </c:pt>
                <c:pt idx="19513">
                  <c:v>452.21499999999975</c:v>
                </c:pt>
                <c:pt idx="19514">
                  <c:v>452.72799999999978</c:v>
                </c:pt>
                <c:pt idx="19515">
                  <c:v>453.23099999999965</c:v>
                </c:pt>
                <c:pt idx="19516">
                  <c:v>453.72299999999979</c:v>
                </c:pt>
                <c:pt idx="19517">
                  <c:v>454.20599999999979</c:v>
                </c:pt>
                <c:pt idx="19518">
                  <c:v>454.678</c:v>
                </c:pt>
                <c:pt idx="19519">
                  <c:v>455.13900000000001</c:v>
                </c:pt>
                <c:pt idx="19520">
                  <c:v>455.59</c:v>
                </c:pt>
                <c:pt idx="19521">
                  <c:v>456.03099999999978</c:v>
                </c:pt>
                <c:pt idx="19522">
                  <c:v>456.46</c:v>
                </c:pt>
                <c:pt idx="19523">
                  <c:v>456.87900000000002</c:v>
                </c:pt>
                <c:pt idx="19524">
                  <c:v>457.28699999999958</c:v>
                </c:pt>
                <c:pt idx="19525">
                  <c:v>457.68400000000008</c:v>
                </c:pt>
                <c:pt idx="19526">
                  <c:v>458.07</c:v>
                </c:pt>
                <c:pt idx="19527">
                  <c:v>458.44400000000002</c:v>
                </c:pt>
                <c:pt idx="19528">
                  <c:v>458.80799999999999</c:v>
                </c:pt>
                <c:pt idx="19529">
                  <c:v>459.16</c:v>
                </c:pt>
                <c:pt idx="19530">
                  <c:v>459.50099999999975</c:v>
                </c:pt>
                <c:pt idx="19531">
                  <c:v>459.83</c:v>
                </c:pt>
                <c:pt idx="19532">
                  <c:v>460.14800000000002</c:v>
                </c:pt>
                <c:pt idx="19533">
                  <c:v>460.45400000000001</c:v>
                </c:pt>
                <c:pt idx="19534">
                  <c:v>460.74900000000002</c:v>
                </c:pt>
                <c:pt idx="19535">
                  <c:v>461.03199999999958</c:v>
                </c:pt>
                <c:pt idx="19536">
                  <c:v>461.303</c:v>
                </c:pt>
                <c:pt idx="19537">
                  <c:v>461.56200000000001</c:v>
                </c:pt>
                <c:pt idx="19538">
                  <c:v>461.80900000000008</c:v>
                </c:pt>
                <c:pt idx="19539">
                  <c:v>462.04500000000002</c:v>
                </c:pt>
                <c:pt idx="19540">
                  <c:v>462.26799999999974</c:v>
                </c:pt>
                <c:pt idx="19541">
                  <c:v>462.47899999999959</c:v>
                </c:pt>
                <c:pt idx="19542">
                  <c:v>462.678</c:v>
                </c:pt>
                <c:pt idx="19543">
                  <c:v>462.86500000000001</c:v>
                </c:pt>
                <c:pt idx="19544">
                  <c:v>463.03899999999965</c:v>
                </c:pt>
                <c:pt idx="19545">
                  <c:v>463.20099999999979</c:v>
                </c:pt>
                <c:pt idx="19546">
                  <c:v>463.351</c:v>
                </c:pt>
                <c:pt idx="19547">
                  <c:v>463.48799999999977</c:v>
                </c:pt>
                <c:pt idx="19548">
                  <c:v>463.613</c:v>
                </c:pt>
                <c:pt idx="19549">
                  <c:v>463.7249999999998</c:v>
                </c:pt>
                <c:pt idx="19550">
                  <c:v>463.82499999999999</c:v>
                </c:pt>
                <c:pt idx="19551">
                  <c:v>463.91099999999977</c:v>
                </c:pt>
                <c:pt idx="19552">
                  <c:v>463.98599999999965</c:v>
                </c:pt>
                <c:pt idx="19553">
                  <c:v>464.04700000000008</c:v>
                </c:pt>
                <c:pt idx="19554">
                  <c:v>464.09599999999978</c:v>
                </c:pt>
                <c:pt idx="19555">
                  <c:v>464.13200000000001</c:v>
                </c:pt>
                <c:pt idx="19556">
                  <c:v>464.15499999999997</c:v>
                </c:pt>
                <c:pt idx="19557">
                  <c:v>464.16500000000002</c:v>
                </c:pt>
                <c:pt idx="19558">
                  <c:v>464.16199999999975</c:v>
                </c:pt>
                <c:pt idx="19559">
                  <c:v>464.14699999999999</c:v>
                </c:pt>
                <c:pt idx="19560">
                  <c:v>464.11799999999999</c:v>
                </c:pt>
                <c:pt idx="19561">
                  <c:v>464.07599999999979</c:v>
                </c:pt>
                <c:pt idx="19562">
                  <c:v>464.02099999999979</c:v>
                </c:pt>
                <c:pt idx="19563">
                  <c:v>463.95299999999975</c:v>
                </c:pt>
                <c:pt idx="19564">
                  <c:v>463.87200000000001</c:v>
                </c:pt>
                <c:pt idx="19565">
                  <c:v>463.77799999999979</c:v>
                </c:pt>
                <c:pt idx="19566">
                  <c:v>463.67099999999999</c:v>
                </c:pt>
                <c:pt idx="19567">
                  <c:v>463.55</c:v>
                </c:pt>
                <c:pt idx="19568">
                  <c:v>463.41699999999958</c:v>
                </c:pt>
                <c:pt idx="19569">
                  <c:v>463.27</c:v>
                </c:pt>
                <c:pt idx="19570">
                  <c:v>463.11</c:v>
                </c:pt>
                <c:pt idx="19571">
                  <c:v>462.93599999999958</c:v>
                </c:pt>
                <c:pt idx="19572">
                  <c:v>462.75</c:v>
                </c:pt>
                <c:pt idx="19573">
                  <c:v>462.55</c:v>
                </c:pt>
                <c:pt idx="19574">
                  <c:v>462.33699999999965</c:v>
                </c:pt>
                <c:pt idx="19575">
                  <c:v>462.11</c:v>
                </c:pt>
                <c:pt idx="19576">
                  <c:v>461.87</c:v>
                </c:pt>
                <c:pt idx="19577">
                  <c:v>461.61700000000002</c:v>
                </c:pt>
                <c:pt idx="19578">
                  <c:v>461.351</c:v>
                </c:pt>
                <c:pt idx="19579">
                  <c:v>461.07100000000003</c:v>
                </c:pt>
                <c:pt idx="19580">
                  <c:v>460.77799999999979</c:v>
                </c:pt>
                <c:pt idx="19581">
                  <c:v>460.47199999999958</c:v>
                </c:pt>
                <c:pt idx="19582">
                  <c:v>460.15300000000002</c:v>
                </c:pt>
                <c:pt idx="19583">
                  <c:v>459.82</c:v>
                </c:pt>
                <c:pt idx="19584">
                  <c:v>459.47399999999965</c:v>
                </c:pt>
                <c:pt idx="19585">
                  <c:v>459.11399999999975</c:v>
                </c:pt>
                <c:pt idx="19586">
                  <c:v>458.74200000000002</c:v>
                </c:pt>
                <c:pt idx="19587">
                  <c:v>458.35599999999999</c:v>
                </c:pt>
                <c:pt idx="19588">
                  <c:v>457.95699999999965</c:v>
                </c:pt>
                <c:pt idx="19589">
                  <c:v>457.54500000000002</c:v>
                </c:pt>
                <c:pt idx="19590">
                  <c:v>457.12</c:v>
                </c:pt>
                <c:pt idx="19591">
                  <c:v>456.68099999999993</c:v>
                </c:pt>
                <c:pt idx="19592">
                  <c:v>456.22899999999959</c:v>
                </c:pt>
                <c:pt idx="19593">
                  <c:v>455.76499999999999</c:v>
                </c:pt>
                <c:pt idx="19594">
                  <c:v>455.28699999999958</c:v>
                </c:pt>
                <c:pt idx="19595">
                  <c:v>454.79599999999965</c:v>
                </c:pt>
                <c:pt idx="19596">
                  <c:v>454.29199999999958</c:v>
                </c:pt>
                <c:pt idx="19597">
                  <c:v>453.77499999999975</c:v>
                </c:pt>
                <c:pt idx="19598">
                  <c:v>453.245</c:v>
                </c:pt>
                <c:pt idx="19599">
                  <c:v>452.70299999999975</c:v>
                </c:pt>
                <c:pt idx="19600">
                  <c:v>452.14699999999999</c:v>
                </c:pt>
                <c:pt idx="19601">
                  <c:v>451.57900000000001</c:v>
                </c:pt>
                <c:pt idx="19602">
                  <c:v>450.99699999999962</c:v>
                </c:pt>
                <c:pt idx="19603">
                  <c:v>450.40299999999979</c:v>
                </c:pt>
                <c:pt idx="19604">
                  <c:v>449.79700000000003</c:v>
                </c:pt>
                <c:pt idx="19605">
                  <c:v>449.17700000000002</c:v>
                </c:pt>
                <c:pt idx="19606">
                  <c:v>448.54500000000002</c:v>
                </c:pt>
                <c:pt idx="19607">
                  <c:v>447.90099999999978</c:v>
                </c:pt>
                <c:pt idx="19608">
                  <c:v>447.24400000000026</c:v>
                </c:pt>
                <c:pt idx="19609">
                  <c:v>446.57400000000001</c:v>
                </c:pt>
                <c:pt idx="19610">
                  <c:v>445.892</c:v>
                </c:pt>
                <c:pt idx="19611">
                  <c:v>445.19799999999975</c:v>
                </c:pt>
                <c:pt idx="19612">
                  <c:v>444.49199999999962</c:v>
                </c:pt>
                <c:pt idx="19613">
                  <c:v>443.7729999999998</c:v>
                </c:pt>
                <c:pt idx="19614">
                  <c:v>443.04199999999975</c:v>
                </c:pt>
                <c:pt idx="19615">
                  <c:v>442.29899999999958</c:v>
                </c:pt>
                <c:pt idx="19616">
                  <c:v>441.54399999999993</c:v>
                </c:pt>
                <c:pt idx="19617">
                  <c:v>440.77699999999965</c:v>
                </c:pt>
                <c:pt idx="19618">
                  <c:v>439.99799999999965</c:v>
                </c:pt>
                <c:pt idx="19619">
                  <c:v>439.20800000000003</c:v>
                </c:pt>
                <c:pt idx="19620">
                  <c:v>438.40499999999975</c:v>
                </c:pt>
                <c:pt idx="19621">
                  <c:v>437.59099999999978</c:v>
                </c:pt>
                <c:pt idx="19622">
                  <c:v>436.76499999999999</c:v>
                </c:pt>
                <c:pt idx="19623">
                  <c:v>435.92799999999966</c:v>
                </c:pt>
                <c:pt idx="19624">
                  <c:v>435.07900000000001</c:v>
                </c:pt>
                <c:pt idx="19625">
                  <c:v>434.21899999999965</c:v>
                </c:pt>
                <c:pt idx="19626">
                  <c:v>433.34800000000001</c:v>
                </c:pt>
                <c:pt idx="19627">
                  <c:v>432.46499999999975</c:v>
                </c:pt>
                <c:pt idx="19628">
                  <c:v>431.572</c:v>
                </c:pt>
                <c:pt idx="19629">
                  <c:v>430.66699999999975</c:v>
                </c:pt>
                <c:pt idx="19630">
                  <c:v>429.75200000000001</c:v>
                </c:pt>
                <c:pt idx="19631">
                  <c:v>428.82499999999999</c:v>
                </c:pt>
                <c:pt idx="19632">
                  <c:v>427.88799999999975</c:v>
                </c:pt>
                <c:pt idx="19633">
                  <c:v>426.94</c:v>
                </c:pt>
                <c:pt idx="19634">
                  <c:v>425.98200000000003</c:v>
                </c:pt>
                <c:pt idx="19635">
                  <c:v>425.01299999999975</c:v>
                </c:pt>
                <c:pt idx="19636">
                  <c:v>424.03399999999965</c:v>
                </c:pt>
                <c:pt idx="19637">
                  <c:v>423.04399999999993</c:v>
                </c:pt>
                <c:pt idx="19638">
                  <c:v>422.04399999999993</c:v>
                </c:pt>
                <c:pt idx="19639">
                  <c:v>421.03500000000003</c:v>
                </c:pt>
                <c:pt idx="19640">
                  <c:v>420.01499999999999</c:v>
                </c:pt>
                <c:pt idx="19641">
                  <c:v>418.98499999999979</c:v>
                </c:pt>
                <c:pt idx="19642">
                  <c:v>417.94600000000003</c:v>
                </c:pt>
                <c:pt idx="19643">
                  <c:v>416.89699999999965</c:v>
                </c:pt>
                <c:pt idx="19644">
                  <c:v>415.839</c:v>
                </c:pt>
                <c:pt idx="19645">
                  <c:v>414.77099999999979</c:v>
                </c:pt>
                <c:pt idx="19646">
                  <c:v>413.69299999999993</c:v>
                </c:pt>
                <c:pt idx="19647">
                  <c:v>412.60700000000008</c:v>
                </c:pt>
                <c:pt idx="19648">
                  <c:v>411.5109999999998</c:v>
                </c:pt>
                <c:pt idx="19649">
                  <c:v>410.40699999999958</c:v>
                </c:pt>
                <c:pt idx="19650">
                  <c:v>409.29299999999978</c:v>
                </c:pt>
                <c:pt idx="19651">
                  <c:v>408.17099999999999</c:v>
                </c:pt>
                <c:pt idx="19652">
                  <c:v>407.04</c:v>
                </c:pt>
                <c:pt idx="19653">
                  <c:v>405.90099999999978</c:v>
                </c:pt>
                <c:pt idx="19654">
                  <c:v>404.75299999999999</c:v>
                </c:pt>
                <c:pt idx="19655">
                  <c:v>403.59699999999958</c:v>
                </c:pt>
                <c:pt idx="19656">
                  <c:v>402.43299999999965</c:v>
                </c:pt>
                <c:pt idx="19657">
                  <c:v>401.26</c:v>
                </c:pt>
                <c:pt idx="19658">
                  <c:v>400.08</c:v>
                </c:pt>
                <c:pt idx="19659">
                  <c:v>398.892</c:v>
                </c:pt>
                <c:pt idx="19660">
                  <c:v>397.697</c:v>
                </c:pt>
                <c:pt idx="19661">
                  <c:v>396.49400000000003</c:v>
                </c:pt>
                <c:pt idx="19662">
                  <c:v>395.28299999999979</c:v>
                </c:pt>
                <c:pt idx="19663">
                  <c:v>394.065</c:v>
                </c:pt>
                <c:pt idx="19664">
                  <c:v>392.8400000000002</c:v>
                </c:pt>
                <c:pt idx="19665">
                  <c:v>391.60899999999975</c:v>
                </c:pt>
                <c:pt idx="19666">
                  <c:v>390.37</c:v>
                </c:pt>
                <c:pt idx="19667">
                  <c:v>389.12400000000002</c:v>
                </c:pt>
                <c:pt idx="19668">
                  <c:v>387.87200000000001</c:v>
                </c:pt>
                <c:pt idx="19669">
                  <c:v>386.613</c:v>
                </c:pt>
                <c:pt idx="19670">
                  <c:v>385.34800000000001</c:v>
                </c:pt>
                <c:pt idx="19671">
                  <c:v>384.077</c:v>
                </c:pt>
                <c:pt idx="19672">
                  <c:v>382.8</c:v>
                </c:pt>
                <c:pt idx="19673">
                  <c:v>381.517</c:v>
                </c:pt>
                <c:pt idx="19674">
                  <c:v>380.22799999999978</c:v>
                </c:pt>
                <c:pt idx="19675">
                  <c:v>378.93299999999965</c:v>
                </c:pt>
                <c:pt idx="19676">
                  <c:v>377.63299999999975</c:v>
                </c:pt>
                <c:pt idx="19677">
                  <c:v>376.327</c:v>
                </c:pt>
                <c:pt idx="19678">
                  <c:v>375.01599999999979</c:v>
                </c:pt>
                <c:pt idx="19679">
                  <c:v>373.7</c:v>
                </c:pt>
                <c:pt idx="19680">
                  <c:v>372.37900000000002</c:v>
                </c:pt>
                <c:pt idx="19681">
                  <c:v>371.053</c:v>
                </c:pt>
                <c:pt idx="19682">
                  <c:v>369.72299999999979</c:v>
                </c:pt>
                <c:pt idx="19683">
                  <c:v>368.38799999999975</c:v>
                </c:pt>
                <c:pt idx="19684">
                  <c:v>367.048</c:v>
                </c:pt>
                <c:pt idx="19685">
                  <c:v>365.70400000000001</c:v>
                </c:pt>
                <c:pt idx="19686">
                  <c:v>364.35599999999999</c:v>
                </c:pt>
                <c:pt idx="19687">
                  <c:v>363.005</c:v>
                </c:pt>
                <c:pt idx="19688">
                  <c:v>361.64900000000023</c:v>
                </c:pt>
                <c:pt idx="19689">
                  <c:v>360.28999999999979</c:v>
                </c:pt>
                <c:pt idx="19690">
                  <c:v>358.92699999999962</c:v>
                </c:pt>
                <c:pt idx="19691">
                  <c:v>357.56</c:v>
                </c:pt>
                <c:pt idx="19692">
                  <c:v>356.19099999999975</c:v>
                </c:pt>
                <c:pt idx="19693">
                  <c:v>354.81799999999993</c:v>
                </c:pt>
                <c:pt idx="19694">
                  <c:v>353.44200000000001</c:v>
                </c:pt>
                <c:pt idx="19695">
                  <c:v>352.06400000000002</c:v>
                </c:pt>
                <c:pt idx="19696">
                  <c:v>350.68200000000002</c:v>
                </c:pt>
                <c:pt idx="19697">
                  <c:v>349.29799999999977</c:v>
                </c:pt>
                <c:pt idx="19698">
                  <c:v>347.91199999999958</c:v>
                </c:pt>
                <c:pt idx="19699">
                  <c:v>346.524</c:v>
                </c:pt>
                <c:pt idx="19700">
                  <c:v>345.13299999999975</c:v>
                </c:pt>
                <c:pt idx="19701">
                  <c:v>343.74</c:v>
                </c:pt>
                <c:pt idx="19702">
                  <c:v>342.346</c:v>
                </c:pt>
                <c:pt idx="19703">
                  <c:v>340.95</c:v>
                </c:pt>
                <c:pt idx="19704">
                  <c:v>339.55200000000002</c:v>
                </c:pt>
                <c:pt idx="19705">
                  <c:v>338.15300000000002</c:v>
                </c:pt>
                <c:pt idx="19706">
                  <c:v>336.75299999999999</c:v>
                </c:pt>
                <c:pt idx="19707">
                  <c:v>335.351</c:v>
                </c:pt>
                <c:pt idx="19708">
                  <c:v>333.94900000000001</c:v>
                </c:pt>
                <c:pt idx="19709">
                  <c:v>332.54599999999999</c:v>
                </c:pt>
                <c:pt idx="19710">
                  <c:v>331.14200000000022</c:v>
                </c:pt>
                <c:pt idx="19711">
                  <c:v>329.73699999999963</c:v>
                </c:pt>
                <c:pt idx="19712">
                  <c:v>328.33199999999965</c:v>
                </c:pt>
                <c:pt idx="19713">
                  <c:v>326.92699999999962</c:v>
                </c:pt>
                <c:pt idx="19714">
                  <c:v>325.52199999999965</c:v>
                </c:pt>
                <c:pt idx="19715">
                  <c:v>324.11599999999999</c:v>
                </c:pt>
                <c:pt idx="19716">
                  <c:v>322.71099999999979</c:v>
                </c:pt>
                <c:pt idx="19717">
                  <c:v>321.30599999999993</c:v>
                </c:pt>
                <c:pt idx="19718">
                  <c:v>319.90199999999965</c:v>
                </c:pt>
                <c:pt idx="19719">
                  <c:v>318.49799999999965</c:v>
                </c:pt>
                <c:pt idx="19720">
                  <c:v>317.09500000000003</c:v>
                </c:pt>
                <c:pt idx="19721">
                  <c:v>315.69200000000001</c:v>
                </c:pt>
                <c:pt idx="19722">
                  <c:v>314.29099999999966</c:v>
                </c:pt>
                <c:pt idx="19723">
                  <c:v>312.89</c:v>
                </c:pt>
                <c:pt idx="19724">
                  <c:v>311.49099999999964</c:v>
                </c:pt>
                <c:pt idx="19725">
                  <c:v>310.09399999999965</c:v>
                </c:pt>
                <c:pt idx="19726">
                  <c:v>308.697</c:v>
                </c:pt>
                <c:pt idx="19727">
                  <c:v>307.303</c:v>
                </c:pt>
                <c:pt idx="19728">
                  <c:v>305.91000000000003</c:v>
                </c:pt>
                <c:pt idx="19729">
                  <c:v>304.51900000000001</c:v>
                </c:pt>
                <c:pt idx="19730">
                  <c:v>303.13</c:v>
                </c:pt>
                <c:pt idx="19731">
                  <c:v>301.74299999999999</c:v>
                </c:pt>
                <c:pt idx="19732">
                  <c:v>300.35899999999975</c:v>
                </c:pt>
                <c:pt idx="19733">
                  <c:v>298.97699999999958</c:v>
                </c:pt>
                <c:pt idx="19734">
                  <c:v>297.59699999999958</c:v>
                </c:pt>
                <c:pt idx="19735">
                  <c:v>296.22000000000003</c:v>
                </c:pt>
                <c:pt idx="19736">
                  <c:v>294.846</c:v>
                </c:pt>
                <c:pt idx="19737">
                  <c:v>293.4749999999998</c:v>
                </c:pt>
                <c:pt idx="19738">
                  <c:v>292.10700000000008</c:v>
                </c:pt>
                <c:pt idx="19739">
                  <c:v>290.74200000000002</c:v>
                </c:pt>
                <c:pt idx="19740">
                  <c:v>289.38</c:v>
                </c:pt>
                <c:pt idx="19741">
                  <c:v>288.02199999999965</c:v>
                </c:pt>
                <c:pt idx="19742">
                  <c:v>286.66699999999975</c:v>
                </c:pt>
                <c:pt idx="19743">
                  <c:v>285.31599999999975</c:v>
                </c:pt>
                <c:pt idx="19744">
                  <c:v>283.96899999999965</c:v>
                </c:pt>
                <c:pt idx="19745">
                  <c:v>282.625</c:v>
                </c:pt>
                <c:pt idx="19746">
                  <c:v>281.28500000000003</c:v>
                </c:pt>
                <c:pt idx="19747">
                  <c:v>279.95</c:v>
                </c:pt>
                <c:pt idx="19748">
                  <c:v>278.61799999999999</c:v>
                </c:pt>
                <c:pt idx="19749">
                  <c:v>277.29099999999966</c:v>
                </c:pt>
                <c:pt idx="19750">
                  <c:v>275.96899999999965</c:v>
                </c:pt>
                <c:pt idx="19751">
                  <c:v>274.65100000000001</c:v>
                </c:pt>
                <c:pt idx="19752">
                  <c:v>273.33699999999965</c:v>
                </c:pt>
                <c:pt idx="19753">
                  <c:v>272.02799999999979</c:v>
                </c:pt>
                <c:pt idx="19754">
                  <c:v>270.72399999999965</c:v>
                </c:pt>
                <c:pt idx="19755">
                  <c:v>269.42499999999978</c:v>
                </c:pt>
                <c:pt idx="19756">
                  <c:v>268.13099999999974</c:v>
                </c:pt>
                <c:pt idx="19757">
                  <c:v>266.84300000000002</c:v>
                </c:pt>
                <c:pt idx="19758">
                  <c:v>265.55900000000008</c:v>
                </c:pt>
                <c:pt idx="19759">
                  <c:v>264.28099999999978</c:v>
                </c:pt>
                <c:pt idx="19760">
                  <c:v>263.00799999999975</c:v>
                </c:pt>
                <c:pt idx="19761">
                  <c:v>261.74099999999999</c:v>
                </c:pt>
                <c:pt idx="19762">
                  <c:v>260.47899999999959</c:v>
                </c:pt>
                <c:pt idx="19763">
                  <c:v>259.22299999999979</c:v>
                </c:pt>
                <c:pt idx="19764">
                  <c:v>257.97299999999979</c:v>
                </c:pt>
                <c:pt idx="19765">
                  <c:v>256.72899999999959</c:v>
                </c:pt>
                <c:pt idx="19766">
                  <c:v>255.49</c:v>
                </c:pt>
                <c:pt idx="19767">
                  <c:v>254.25800000000001</c:v>
                </c:pt>
                <c:pt idx="19768">
                  <c:v>253.03200000000001</c:v>
                </c:pt>
                <c:pt idx="19769">
                  <c:v>251.81200000000001</c:v>
                </c:pt>
                <c:pt idx="19770">
                  <c:v>250.59800000000001</c:v>
                </c:pt>
                <c:pt idx="19771">
                  <c:v>249.3910000000001</c:v>
                </c:pt>
                <c:pt idx="19772">
                  <c:v>248.19</c:v>
                </c:pt>
                <c:pt idx="19773">
                  <c:v>246.99600000000001</c:v>
                </c:pt>
                <c:pt idx="19774">
                  <c:v>245.809</c:v>
                </c:pt>
                <c:pt idx="19775">
                  <c:v>244.62800000000001</c:v>
                </c:pt>
                <c:pt idx="19776">
                  <c:v>243.45400000000001</c:v>
                </c:pt>
                <c:pt idx="19777">
                  <c:v>242.286</c:v>
                </c:pt>
                <c:pt idx="19778">
                  <c:v>241.126</c:v>
                </c:pt>
                <c:pt idx="19779">
                  <c:v>239.97200000000001</c:v>
                </c:pt>
                <c:pt idx="19780">
                  <c:v>238.82600000000011</c:v>
                </c:pt>
                <c:pt idx="19781">
                  <c:v>237.68700000000001</c:v>
                </c:pt>
                <c:pt idx="19782">
                  <c:v>236.554</c:v>
                </c:pt>
                <c:pt idx="19783">
                  <c:v>235.429</c:v>
                </c:pt>
                <c:pt idx="19784">
                  <c:v>234.31200000000001</c:v>
                </c:pt>
                <c:pt idx="19785">
                  <c:v>233.202</c:v>
                </c:pt>
                <c:pt idx="19786">
                  <c:v>232.09900000000002</c:v>
                </c:pt>
                <c:pt idx="19787">
                  <c:v>231.00299999999999</c:v>
                </c:pt>
                <c:pt idx="19788">
                  <c:v>229.91499999999999</c:v>
                </c:pt>
                <c:pt idx="19789">
                  <c:v>228.83500000000001</c:v>
                </c:pt>
                <c:pt idx="19790">
                  <c:v>227.762</c:v>
                </c:pt>
                <c:pt idx="19791">
                  <c:v>226.697</c:v>
                </c:pt>
                <c:pt idx="19792">
                  <c:v>225.63900000000001</c:v>
                </c:pt>
                <c:pt idx="19793">
                  <c:v>224.59</c:v>
                </c:pt>
                <c:pt idx="19794">
                  <c:v>223.548</c:v>
                </c:pt>
                <c:pt idx="19795">
                  <c:v>222.51300000000001</c:v>
                </c:pt>
                <c:pt idx="19796">
                  <c:v>221.48700000000011</c:v>
                </c:pt>
                <c:pt idx="19797">
                  <c:v>220.46900000000002</c:v>
                </c:pt>
                <c:pt idx="19798">
                  <c:v>219.45800000000011</c:v>
                </c:pt>
                <c:pt idx="19799">
                  <c:v>218.45600000000007</c:v>
                </c:pt>
                <c:pt idx="19800">
                  <c:v>217.46100000000001</c:v>
                </c:pt>
                <c:pt idx="19801">
                  <c:v>216.47499999999999</c:v>
                </c:pt>
                <c:pt idx="19802">
                  <c:v>215.49700000000001</c:v>
                </c:pt>
                <c:pt idx="19803">
                  <c:v>214.52600000000001</c:v>
                </c:pt>
                <c:pt idx="19804">
                  <c:v>213.56399999999999</c:v>
                </c:pt>
                <c:pt idx="19805">
                  <c:v>212.60999999999999</c:v>
                </c:pt>
                <c:pt idx="19806">
                  <c:v>211.66399999999999</c:v>
                </c:pt>
                <c:pt idx="19807">
                  <c:v>210.727</c:v>
                </c:pt>
                <c:pt idx="19808">
                  <c:v>209.797</c:v>
                </c:pt>
                <c:pt idx="19809">
                  <c:v>208.876</c:v>
                </c:pt>
                <c:pt idx="19810">
                  <c:v>207.96300000000002</c:v>
                </c:pt>
                <c:pt idx="19811">
                  <c:v>207.059</c:v>
                </c:pt>
                <c:pt idx="19812">
                  <c:v>206.16200000000001</c:v>
                </c:pt>
                <c:pt idx="19813">
                  <c:v>205.27399999999992</c:v>
                </c:pt>
                <c:pt idx="19814">
                  <c:v>204.39400000000001</c:v>
                </c:pt>
                <c:pt idx="19815">
                  <c:v>203.523</c:v>
                </c:pt>
                <c:pt idx="19816">
                  <c:v>202.65900000000002</c:v>
                </c:pt>
                <c:pt idx="19817">
                  <c:v>201.804</c:v>
                </c:pt>
                <c:pt idx="19818">
                  <c:v>200.95800000000011</c:v>
                </c:pt>
                <c:pt idx="19819">
                  <c:v>200.12</c:v>
                </c:pt>
                <c:pt idx="19820">
                  <c:v>199.29</c:v>
                </c:pt>
                <c:pt idx="19821">
                  <c:v>198.46800000000007</c:v>
                </c:pt>
                <c:pt idx="19822">
                  <c:v>197.655</c:v>
                </c:pt>
                <c:pt idx="19823">
                  <c:v>196.85000000000011</c:v>
                </c:pt>
                <c:pt idx="19824">
                  <c:v>196.053</c:v>
                </c:pt>
                <c:pt idx="19825">
                  <c:v>195.26499999999999</c:v>
                </c:pt>
                <c:pt idx="19826">
                  <c:v>194.48500000000001</c:v>
                </c:pt>
                <c:pt idx="19827">
                  <c:v>193.71299999999999</c:v>
                </c:pt>
                <c:pt idx="19828">
                  <c:v>192.94900000000001</c:v>
                </c:pt>
                <c:pt idx="19829">
                  <c:v>192.19399999999999</c:v>
                </c:pt>
                <c:pt idx="19830">
                  <c:v>191.447</c:v>
                </c:pt>
                <c:pt idx="19831">
                  <c:v>190.708</c:v>
                </c:pt>
                <c:pt idx="19832">
                  <c:v>189.97800000000001</c:v>
                </c:pt>
                <c:pt idx="19833">
                  <c:v>189.255</c:v>
                </c:pt>
                <c:pt idx="19834">
                  <c:v>188.541</c:v>
                </c:pt>
                <c:pt idx="19835">
                  <c:v>187.83500000000001</c:v>
                </c:pt>
                <c:pt idx="19836">
                  <c:v>187.137</c:v>
                </c:pt>
                <c:pt idx="19837">
                  <c:v>186.44800000000001</c:v>
                </c:pt>
                <c:pt idx="19838">
                  <c:v>185.76599999999999</c:v>
                </c:pt>
                <c:pt idx="19839">
                  <c:v>185.09200000000001</c:v>
                </c:pt>
                <c:pt idx="19840">
                  <c:v>184.42700000000011</c:v>
                </c:pt>
                <c:pt idx="19841">
                  <c:v>183.76900000000001</c:v>
                </c:pt>
                <c:pt idx="19842">
                  <c:v>183.12</c:v>
                </c:pt>
                <c:pt idx="19843">
                  <c:v>182.47800000000001</c:v>
                </c:pt>
                <c:pt idx="19844">
                  <c:v>181.84399999999999</c:v>
                </c:pt>
                <c:pt idx="19845">
                  <c:v>181.21799999999999</c:v>
                </c:pt>
                <c:pt idx="19846">
                  <c:v>180.6</c:v>
                </c:pt>
                <c:pt idx="19847">
                  <c:v>179.99</c:v>
                </c:pt>
                <c:pt idx="19848">
                  <c:v>179.38800000000012</c:v>
                </c:pt>
                <c:pt idx="19849">
                  <c:v>178.79300000000001</c:v>
                </c:pt>
                <c:pt idx="19850">
                  <c:v>178.20599999999999</c:v>
                </c:pt>
                <c:pt idx="19851">
                  <c:v>177.62700000000001</c:v>
                </c:pt>
                <c:pt idx="19852">
                  <c:v>177.05500000000001</c:v>
                </c:pt>
                <c:pt idx="19853">
                  <c:v>176.49100000000001</c:v>
                </c:pt>
                <c:pt idx="19854">
                  <c:v>175.934</c:v>
                </c:pt>
                <c:pt idx="19855">
                  <c:v>175.3850000000001</c:v>
                </c:pt>
                <c:pt idx="19856">
                  <c:v>174.84300000000002</c:v>
                </c:pt>
                <c:pt idx="19857">
                  <c:v>174.309</c:v>
                </c:pt>
                <c:pt idx="19858">
                  <c:v>173.78200000000001</c:v>
                </c:pt>
                <c:pt idx="19859">
                  <c:v>173.262</c:v>
                </c:pt>
                <c:pt idx="19860">
                  <c:v>172.75</c:v>
                </c:pt>
                <c:pt idx="19861">
                  <c:v>172.24399999999989</c:v>
                </c:pt>
                <c:pt idx="19862">
                  <c:v>171.74599999999998</c:v>
                </c:pt>
                <c:pt idx="19863">
                  <c:v>171.255</c:v>
                </c:pt>
                <c:pt idx="19864">
                  <c:v>170.77099999999999</c:v>
                </c:pt>
                <c:pt idx="19865">
                  <c:v>170.29399999999998</c:v>
                </c:pt>
                <c:pt idx="19866">
                  <c:v>169.82300000000001</c:v>
                </c:pt>
                <c:pt idx="19867">
                  <c:v>169.36</c:v>
                </c:pt>
                <c:pt idx="19868">
                  <c:v>168.904</c:v>
                </c:pt>
                <c:pt idx="19869">
                  <c:v>168.45400000000001</c:v>
                </c:pt>
                <c:pt idx="19870">
                  <c:v>168.011</c:v>
                </c:pt>
                <c:pt idx="19871">
                  <c:v>167.57399999999998</c:v>
                </c:pt>
                <c:pt idx="19872">
                  <c:v>167.14399999999998</c:v>
                </c:pt>
                <c:pt idx="19873">
                  <c:v>166.721</c:v>
                </c:pt>
                <c:pt idx="19874">
                  <c:v>166.304</c:v>
                </c:pt>
                <c:pt idx="19875">
                  <c:v>165.893</c:v>
                </c:pt>
                <c:pt idx="19876">
                  <c:v>165.489</c:v>
                </c:pt>
                <c:pt idx="19877">
                  <c:v>165.09100000000001</c:v>
                </c:pt>
                <c:pt idx="19878">
                  <c:v>164.69900000000001</c:v>
                </c:pt>
                <c:pt idx="19879">
                  <c:v>164.31399999999999</c:v>
                </c:pt>
                <c:pt idx="19880">
                  <c:v>163.934</c:v>
                </c:pt>
                <c:pt idx="19881">
                  <c:v>163.56</c:v>
                </c:pt>
                <c:pt idx="19882">
                  <c:v>163.19300000000001</c:v>
                </c:pt>
                <c:pt idx="19883">
                  <c:v>162.83100000000007</c:v>
                </c:pt>
                <c:pt idx="19884">
                  <c:v>162.47499999999999</c:v>
                </c:pt>
                <c:pt idx="19885">
                  <c:v>162.125</c:v>
                </c:pt>
                <c:pt idx="19886">
                  <c:v>161.78</c:v>
                </c:pt>
                <c:pt idx="19887">
                  <c:v>161.441</c:v>
                </c:pt>
                <c:pt idx="19888">
                  <c:v>161.108</c:v>
                </c:pt>
                <c:pt idx="19889">
                  <c:v>160.78</c:v>
                </c:pt>
                <c:pt idx="19890">
                  <c:v>160.45800000000011</c:v>
                </c:pt>
                <c:pt idx="19891">
                  <c:v>160.13999999999999</c:v>
                </c:pt>
                <c:pt idx="19892">
                  <c:v>159.82800000000012</c:v>
                </c:pt>
                <c:pt idx="19893">
                  <c:v>159.52200000000011</c:v>
                </c:pt>
                <c:pt idx="19894">
                  <c:v>159.22</c:v>
                </c:pt>
                <c:pt idx="19895">
                  <c:v>158.923</c:v>
                </c:pt>
                <c:pt idx="19896">
                  <c:v>158.63200000000001</c:v>
                </c:pt>
                <c:pt idx="19897">
                  <c:v>158.345</c:v>
                </c:pt>
                <c:pt idx="19898">
                  <c:v>158.06300000000002</c:v>
                </c:pt>
                <c:pt idx="19899">
                  <c:v>157.786</c:v>
                </c:pt>
                <c:pt idx="19900">
                  <c:v>157.51399999999998</c:v>
                </c:pt>
                <c:pt idx="19901">
                  <c:v>157.24699999999999</c:v>
                </c:pt>
                <c:pt idx="19902">
                  <c:v>156.983</c:v>
                </c:pt>
                <c:pt idx="19903">
                  <c:v>156.72499999999999</c:v>
                </c:pt>
                <c:pt idx="19904">
                  <c:v>156.471</c:v>
                </c:pt>
                <c:pt idx="19905">
                  <c:v>156.221</c:v>
                </c:pt>
                <c:pt idx="19906">
                  <c:v>155.97499999999999</c:v>
                </c:pt>
                <c:pt idx="19907">
                  <c:v>155.73399999999998</c:v>
                </c:pt>
                <c:pt idx="19908">
                  <c:v>155.49700000000001</c:v>
                </c:pt>
                <c:pt idx="19909">
                  <c:v>155.26399999999998</c:v>
                </c:pt>
                <c:pt idx="19910">
                  <c:v>155.035</c:v>
                </c:pt>
                <c:pt idx="19911">
                  <c:v>154.81</c:v>
                </c:pt>
                <c:pt idx="19912">
                  <c:v>154.58800000000011</c:v>
                </c:pt>
                <c:pt idx="19913">
                  <c:v>154.37100000000001</c:v>
                </c:pt>
                <c:pt idx="19914">
                  <c:v>154.15700000000001</c:v>
                </c:pt>
                <c:pt idx="19915">
                  <c:v>153.947</c:v>
                </c:pt>
                <c:pt idx="19916">
                  <c:v>153.74099999999999</c:v>
                </c:pt>
                <c:pt idx="19917">
                  <c:v>153.53800000000001</c:v>
                </c:pt>
                <c:pt idx="19918">
                  <c:v>153.33800000000011</c:v>
                </c:pt>
                <c:pt idx="19919">
                  <c:v>153.142</c:v>
                </c:pt>
                <c:pt idx="19920">
                  <c:v>152.94999999999999</c:v>
                </c:pt>
                <c:pt idx="19921">
                  <c:v>152.76</c:v>
                </c:pt>
                <c:pt idx="19922">
                  <c:v>152.57399999999998</c:v>
                </c:pt>
                <c:pt idx="19923">
                  <c:v>152.3910000000001</c:v>
                </c:pt>
                <c:pt idx="19924">
                  <c:v>152.21099999999998</c:v>
                </c:pt>
                <c:pt idx="19925">
                  <c:v>152.03399999999999</c:v>
                </c:pt>
                <c:pt idx="19926">
                  <c:v>151.86000000000001</c:v>
                </c:pt>
                <c:pt idx="19927">
                  <c:v>151.68900000000002</c:v>
                </c:pt>
                <c:pt idx="19928">
                  <c:v>151.52000000000001</c:v>
                </c:pt>
                <c:pt idx="19929">
                  <c:v>151.3550000000001</c:v>
                </c:pt>
                <c:pt idx="19930">
                  <c:v>151.19200000000001</c:v>
                </c:pt>
                <c:pt idx="19931">
                  <c:v>151.03200000000001</c:v>
                </c:pt>
                <c:pt idx="19932">
                  <c:v>150.874</c:v>
                </c:pt>
                <c:pt idx="19933">
                  <c:v>150.71899999999999</c:v>
                </c:pt>
                <c:pt idx="19934">
                  <c:v>150.566</c:v>
                </c:pt>
                <c:pt idx="19935">
                  <c:v>150.416</c:v>
                </c:pt>
                <c:pt idx="19936">
                  <c:v>150.268</c:v>
                </c:pt>
                <c:pt idx="19937">
                  <c:v>150.12200000000001</c:v>
                </c:pt>
                <c:pt idx="19938">
                  <c:v>149.97900000000001</c:v>
                </c:pt>
                <c:pt idx="19939">
                  <c:v>149.83700000000007</c:v>
                </c:pt>
                <c:pt idx="19940">
                  <c:v>149.69800000000001</c:v>
                </c:pt>
                <c:pt idx="19941">
                  <c:v>149.56100000000001</c:v>
                </c:pt>
                <c:pt idx="19942">
                  <c:v>149.42600000000004</c:v>
                </c:pt>
                <c:pt idx="19943">
                  <c:v>149.29300000000001</c:v>
                </c:pt>
                <c:pt idx="19944">
                  <c:v>149.161</c:v>
                </c:pt>
                <c:pt idx="19945">
                  <c:v>149.03200000000001</c:v>
                </c:pt>
                <c:pt idx="19946">
                  <c:v>148.905</c:v>
                </c:pt>
                <c:pt idx="19947">
                  <c:v>148.77899999999997</c:v>
                </c:pt>
                <c:pt idx="19948">
                  <c:v>148.655</c:v>
                </c:pt>
                <c:pt idx="19949">
                  <c:v>148.53200000000001</c:v>
                </c:pt>
                <c:pt idx="19950">
                  <c:v>148.411</c:v>
                </c:pt>
                <c:pt idx="19951">
                  <c:v>148.292</c:v>
                </c:pt>
                <c:pt idx="19952">
                  <c:v>148.17399999999998</c:v>
                </c:pt>
                <c:pt idx="19953">
                  <c:v>148.05800000000011</c:v>
                </c:pt>
                <c:pt idx="19954">
                  <c:v>147.94300000000001</c:v>
                </c:pt>
                <c:pt idx="19955">
                  <c:v>147.83000000000001</c:v>
                </c:pt>
                <c:pt idx="19956">
                  <c:v>147.71799999999999</c:v>
                </c:pt>
                <c:pt idx="19957">
                  <c:v>147.607</c:v>
                </c:pt>
                <c:pt idx="19958">
                  <c:v>147.4980000000001</c:v>
                </c:pt>
                <c:pt idx="19959">
                  <c:v>147.38900000000001</c:v>
                </c:pt>
                <c:pt idx="19960">
                  <c:v>147.28200000000001</c:v>
                </c:pt>
                <c:pt idx="19961">
                  <c:v>147.17699999999999</c:v>
                </c:pt>
                <c:pt idx="19962">
                  <c:v>147.072</c:v>
                </c:pt>
                <c:pt idx="19963">
                  <c:v>146.96800000000007</c:v>
                </c:pt>
                <c:pt idx="19964">
                  <c:v>146.86600000000001</c:v>
                </c:pt>
                <c:pt idx="19965">
                  <c:v>146.76399999999998</c:v>
                </c:pt>
                <c:pt idx="19966">
                  <c:v>146.66399999999999</c:v>
                </c:pt>
                <c:pt idx="19967">
                  <c:v>146.56399999999999</c:v>
                </c:pt>
                <c:pt idx="19968">
                  <c:v>146.46600000000001</c:v>
                </c:pt>
                <c:pt idx="19969">
                  <c:v>146.36800000000011</c:v>
                </c:pt>
                <c:pt idx="19970">
                  <c:v>146.27099999999999</c:v>
                </c:pt>
                <c:pt idx="19971">
                  <c:v>146.17499999999998</c:v>
                </c:pt>
                <c:pt idx="19972">
                  <c:v>146.08000000000001</c:v>
                </c:pt>
                <c:pt idx="19973">
                  <c:v>145.9860000000001</c:v>
                </c:pt>
                <c:pt idx="19974">
                  <c:v>145.893</c:v>
                </c:pt>
                <c:pt idx="19975">
                  <c:v>145.80000000000001</c:v>
                </c:pt>
                <c:pt idx="19976">
                  <c:v>145.708</c:v>
                </c:pt>
                <c:pt idx="19977">
                  <c:v>145.61699999999999</c:v>
                </c:pt>
                <c:pt idx="19978">
                  <c:v>145.52700000000004</c:v>
                </c:pt>
                <c:pt idx="19979">
                  <c:v>145.43700000000001</c:v>
                </c:pt>
                <c:pt idx="19980">
                  <c:v>145.34800000000001</c:v>
                </c:pt>
                <c:pt idx="19981">
                  <c:v>145.26</c:v>
                </c:pt>
                <c:pt idx="19982">
                  <c:v>145.172</c:v>
                </c:pt>
                <c:pt idx="19983">
                  <c:v>145.08500000000001</c:v>
                </c:pt>
                <c:pt idx="19984">
                  <c:v>144.999</c:v>
                </c:pt>
                <c:pt idx="19985">
                  <c:v>144.91300000000001</c:v>
                </c:pt>
                <c:pt idx="19986">
                  <c:v>144.82800000000012</c:v>
                </c:pt>
                <c:pt idx="19987">
                  <c:v>144.74399999999989</c:v>
                </c:pt>
                <c:pt idx="19988">
                  <c:v>144.66</c:v>
                </c:pt>
                <c:pt idx="19989">
                  <c:v>144.577</c:v>
                </c:pt>
                <c:pt idx="19990">
                  <c:v>144.495</c:v>
                </c:pt>
                <c:pt idx="19991">
                  <c:v>144.41300000000001</c:v>
                </c:pt>
                <c:pt idx="19992">
                  <c:v>144.33100000000007</c:v>
                </c:pt>
                <c:pt idx="19993">
                  <c:v>144.251</c:v>
                </c:pt>
                <c:pt idx="19994">
                  <c:v>144.17099999999999</c:v>
                </c:pt>
                <c:pt idx="19995">
                  <c:v>144.09100000000001</c:v>
                </c:pt>
                <c:pt idx="19996">
                  <c:v>144.012</c:v>
                </c:pt>
                <c:pt idx="19997">
                  <c:v>143.934</c:v>
                </c:pt>
                <c:pt idx="19998">
                  <c:v>143.85600000000011</c:v>
                </c:pt>
                <c:pt idx="19999">
                  <c:v>143.77899999999997</c:v>
                </c:pt>
                <c:pt idx="20000">
                  <c:v>143.70299999999997</c:v>
                </c:pt>
                <c:pt idx="20001">
                  <c:v>143.62700000000001</c:v>
                </c:pt>
                <c:pt idx="20002">
                  <c:v>143.55200000000011</c:v>
                </c:pt>
                <c:pt idx="20003">
                  <c:v>143.47800000000001</c:v>
                </c:pt>
                <c:pt idx="20004">
                  <c:v>143.405</c:v>
                </c:pt>
                <c:pt idx="20005">
                  <c:v>143.33200000000011</c:v>
                </c:pt>
                <c:pt idx="20006">
                  <c:v>143.26</c:v>
                </c:pt>
                <c:pt idx="20007">
                  <c:v>143.18800000000007</c:v>
                </c:pt>
                <c:pt idx="20008">
                  <c:v>143.11699999999999</c:v>
                </c:pt>
                <c:pt idx="20009">
                  <c:v>143.048</c:v>
                </c:pt>
                <c:pt idx="20010">
                  <c:v>142.97800000000001</c:v>
                </c:pt>
                <c:pt idx="20011">
                  <c:v>142.91</c:v>
                </c:pt>
                <c:pt idx="20012">
                  <c:v>142.84300000000002</c:v>
                </c:pt>
                <c:pt idx="20013">
                  <c:v>142.77599999999998</c:v>
                </c:pt>
                <c:pt idx="20014">
                  <c:v>142.70999999999998</c:v>
                </c:pt>
                <c:pt idx="20015">
                  <c:v>142.64599999999999</c:v>
                </c:pt>
                <c:pt idx="20016">
                  <c:v>142.58200000000011</c:v>
                </c:pt>
                <c:pt idx="20017">
                  <c:v>142.51900000000001</c:v>
                </c:pt>
                <c:pt idx="20018">
                  <c:v>142.45700000000011</c:v>
                </c:pt>
                <c:pt idx="20019">
                  <c:v>142.39600000000004</c:v>
                </c:pt>
                <c:pt idx="20020">
                  <c:v>142.33600000000001</c:v>
                </c:pt>
                <c:pt idx="20021">
                  <c:v>142.27799999999999</c:v>
                </c:pt>
                <c:pt idx="20022">
                  <c:v>142.22</c:v>
                </c:pt>
                <c:pt idx="20023">
                  <c:v>142.16399999999999</c:v>
                </c:pt>
                <c:pt idx="20024">
                  <c:v>142.108</c:v>
                </c:pt>
                <c:pt idx="20025">
                  <c:v>142.054</c:v>
                </c:pt>
                <c:pt idx="20026">
                  <c:v>142.001</c:v>
                </c:pt>
                <c:pt idx="20027">
                  <c:v>141.94999999999999</c:v>
                </c:pt>
                <c:pt idx="20028">
                  <c:v>141.899</c:v>
                </c:pt>
                <c:pt idx="20029">
                  <c:v>141.85100000000011</c:v>
                </c:pt>
                <c:pt idx="20030">
                  <c:v>141.803</c:v>
                </c:pt>
                <c:pt idx="20031">
                  <c:v>141.75700000000001</c:v>
                </c:pt>
                <c:pt idx="20032">
                  <c:v>141.71299999999999</c:v>
                </c:pt>
                <c:pt idx="20033">
                  <c:v>141.66999999999999</c:v>
                </c:pt>
                <c:pt idx="20034">
                  <c:v>141.62800000000001</c:v>
                </c:pt>
                <c:pt idx="20035">
                  <c:v>141.589</c:v>
                </c:pt>
                <c:pt idx="20036">
                  <c:v>141.55000000000001</c:v>
                </c:pt>
                <c:pt idx="20037">
                  <c:v>141.51399999999998</c:v>
                </c:pt>
                <c:pt idx="20038">
                  <c:v>141.47900000000001</c:v>
                </c:pt>
                <c:pt idx="20039">
                  <c:v>141.446</c:v>
                </c:pt>
                <c:pt idx="20040">
                  <c:v>141.41499999999999</c:v>
                </c:pt>
                <c:pt idx="20041">
                  <c:v>141.38600000000011</c:v>
                </c:pt>
                <c:pt idx="20042">
                  <c:v>141.35900000000001</c:v>
                </c:pt>
                <c:pt idx="20043">
                  <c:v>141.334</c:v>
                </c:pt>
                <c:pt idx="20044">
                  <c:v>141.31100000000001</c:v>
                </c:pt>
                <c:pt idx="20045">
                  <c:v>141.29</c:v>
                </c:pt>
                <c:pt idx="20046">
                  <c:v>141.27099999999999</c:v>
                </c:pt>
                <c:pt idx="20047">
                  <c:v>141.25399999999999</c:v>
                </c:pt>
                <c:pt idx="20048">
                  <c:v>141.23999999999998</c:v>
                </c:pt>
                <c:pt idx="20049">
                  <c:v>141.22800000000001</c:v>
                </c:pt>
                <c:pt idx="20050">
                  <c:v>141.21799999999999</c:v>
                </c:pt>
                <c:pt idx="20051">
                  <c:v>141.21099999999998</c:v>
                </c:pt>
                <c:pt idx="20052">
                  <c:v>141.20599999999999</c:v>
                </c:pt>
                <c:pt idx="20053">
                  <c:v>141.20299999999997</c:v>
                </c:pt>
                <c:pt idx="20054">
                  <c:v>141.20399999999998</c:v>
                </c:pt>
                <c:pt idx="20055">
                  <c:v>141.20599999999999</c:v>
                </c:pt>
                <c:pt idx="20056">
                  <c:v>141.21199999999999</c:v>
                </c:pt>
                <c:pt idx="20057">
                  <c:v>141.22</c:v>
                </c:pt>
                <c:pt idx="20058">
                  <c:v>141.232</c:v>
                </c:pt>
                <c:pt idx="20059">
                  <c:v>141.24599999999998</c:v>
                </c:pt>
                <c:pt idx="20060">
                  <c:v>141.26300000000001</c:v>
                </c:pt>
                <c:pt idx="20061">
                  <c:v>141.28300000000002</c:v>
                </c:pt>
                <c:pt idx="20062">
                  <c:v>141.30600000000001</c:v>
                </c:pt>
                <c:pt idx="20063">
                  <c:v>141.33200000000011</c:v>
                </c:pt>
                <c:pt idx="20064">
                  <c:v>141.3610000000001</c:v>
                </c:pt>
                <c:pt idx="20065">
                  <c:v>141.39400000000001</c:v>
                </c:pt>
                <c:pt idx="20066">
                  <c:v>141.429</c:v>
                </c:pt>
                <c:pt idx="20067">
                  <c:v>141.46900000000002</c:v>
                </c:pt>
                <c:pt idx="20068">
                  <c:v>141.511</c:v>
                </c:pt>
                <c:pt idx="20069">
                  <c:v>141.55700000000004</c:v>
                </c:pt>
                <c:pt idx="20070">
                  <c:v>141.607</c:v>
                </c:pt>
                <c:pt idx="20071">
                  <c:v>141.66</c:v>
                </c:pt>
                <c:pt idx="20072">
                  <c:v>141.71699999999998</c:v>
                </c:pt>
                <c:pt idx="20073">
                  <c:v>141.77799999999999</c:v>
                </c:pt>
                <c:pt idx="20074">
                  <c:v>141.84200000000001</c:v>
                </c:pt>
                <c:pt idx="20075">
                  <c:v>141.91</c:v>
                </c:pt>
                <c:pt idx="20076">
                  <c:v>141.983</c:v>
                </c:pt>
                <c:pt idx="20077">
                  <c:v>142.059</c:v>
                </c:pt>
                <c:pt idx="20078">
                  <c:v>142.13900000000001</c:v>
                </c:pt>
                <c:pt idx="20079">
                  <c:v>142.22399999999999</c:v>
                </c:pt>
                <c:pt idx="20080">
                  <c:v>142.31200000000001</c:v>
                </c:pt>
                <c:pt idx="20081">
                  <c:v>142.405</c:v>
                </c:pt>
                <c:pt idx="20082">
                  <c:v>142.50200000000001</c:v>
                </c:pt>
                <c:pt idx="20083">
                  <c:v>142.60300000000001</c:v>
                </c:pt>
                <c:pt idx="20084">
                  <c:v>142.70899999999997</c:v>
                </c:pt>
                <c:pt idx="20085">
                  <c:v>142.81900000000002</c:v>
                </c:pt>
                <c:pt idx="20086">
                  <c:v>142.934</c:v>
                </c:pt>
                <c:pt idx="20087">
                  <c:v>143.054</c:v>
                </c:pt>
                <c:pt idx="20088">
                  <c:v>143.178</c:v>
                </c:pt>
                <c:pt idx="20089">
                  <c:v>143.30700000000004</c:v>
                </c:pt>
                <c:pt idx="20090">
                  <c:v>143.441</c:v>
                </c:pt>
                <c:pt idx="20091">
                  <c:v>143.57900000000001</c:v>
                </c:pt>
                <c:pt idx="20092">
                  <c:v>143.72300000000001</c:v>
                </c:pt>
                <c:pt idx="20093">
                  <c:v>143.87100000000001</c:v>
                </c:pt>
                <c:pt idx="20094">
                  <c:v>144.02500000000001</c:v>
                </c:pt>
                <c:pt idx="20095">
                  <c:v>144.18300000000002</c:v>
                </c:pt>
                <c:pt idx="20096">
                  <c:v>144.34700000000001</c:v>
                </c:pt>
                <c:pt idx="20097">
                  <c:v>144.51599999999999</c:v>
                </c:pt>
                <c:pt idx="20098">
                  <c:v>144.691</c:v>
                </c:pt>
                <c:pt idx="20099">
                  <c:v>144.87</c:v>
                </c:pt>
                <c:pt idx="20100">
                  <c:v>145.05500000000001</c:v>
                </c:pt>
                <c:pt idx="20101">
                  <c:v>145.24599999999998</c:v>
                </c:pt>
                <c:pt idx="20102">
                  <c:v>145.44200000000001</c:v>
                </c:pt>
                <c:pt idx="20103">
                  <c:v>145.64399999999998</c:v>
                </c:pt>
                <c:pt idx="20104">
                  <c:v>145.85100000000011</c:v>
                </c:pt>
                <c:pt idx="20105">
                  <c:v>146.06399999999999</c:v>
                </c:pt>
                <c:pt idx="20106">
                  <c:v>146.28200000000001</c:v>
                </c:pt>
                <c:pt idx="20107">
                  <c:v>146.50700000000001</c:v>
                </c:pt>
                <c:pt idx="20108">
                  <c:v>146.73699999999999</c:v>
                </c:pt>
                <c:pt idx="20109">
                  <c:v>146.97399999999999</c:v>
                </c:pt>
                <c:pt idx="20110">
                  <c:v>147.21599999999998</c:v>
                </c:pt>
                <c:pt idx="20111">
                  <c:v>147.464</c:v>
                </c:pt>
                <c:pt idx="20112">
                  <c:v>147.71899999999999</c:v>
                </c:pt>
                <c:pt idx="20113">
                  <c:v>147.97900000000001</c:v>
                </c:pt>
                <c:pt idx="20114">
                  <c:v>148.24599999999998</c:v>
                </c:pt>
                <c:pt idx="20115">
                  <c:v>148.51900000000001</c:v>
                </c:pt>
                <c:pt idx="20116">
                  <c:v>148.798</c:v>
                </c:pt>
                <c:pt idx="20117">
                  <c:v>149.084</c:v>
                </c:pt>
                <c:pt idx="20118">
                  <c:v>149.376</c:v>
                </c:pt>
                <c:pt idx="20119">
                  <c:v>149.67399999999998</c:v>
                </c:pt>
                <c:pt idx="20120">
                  <c:v>149.97900000000001</c:v>
                </c:pt>
                <c:pt idx="20121">
                  <c:v>150.29</c:v>
                </c:pt>
                <c:pt idx="20122">
                  <c:v>150.608</c:v>
                </c:pt>
                <c:pt idx="20123">
                  <c:v>150.93300000000002</c:v>
                </c:pt>
                <c:pt idx="20124">
                  <c:v>151.26399999999998</c:v>
                </c:pt>
                <c:pt idx="20125">
                  <c:v>151.602</c:v>
                </c:pt>
                <c:pt idx="20126">
                  <c:v>151.947</c:v>
                </c:pt>
                <c:pt idx="20127">
                  <c:v>152.298</c:v>
                </c:pt>
                <c:pt idx="20128">
                  <c:v>152.65700000000001</c:v>
                </c:pt>
                <c:pt idx="20129">
                  <c:v>153.02200000000011</c:v>
                </c:pt>
                <c:pt idx="20130">
                  <c:v>153.39400000000001</c:v>
                </c:pt>
                <c:pt idx="20131">
                  <c:v>153.77299999999997</c:v>
                </c:pt>
                <c:pt idx="20132">
                  <c:v>154.15900000000002</c:v>
                </c:pt>
                <c:pt idx="20133">
                  <c:v>154.55200000000011</c:v>
                </c:pt>
                <c:pt idx="20134">
                  <c:v>154.953</c:v>
                </c:pt>
                <c:pt idx="20135">
                  <c:v>155.36000000000001</c:v>
                </c:pt>
                <c:pt idx="20136">
                  <c:v>155.77399999999992</c:v>
                </c:pt>
                <c:pt idx="20137">
                  <c:v>156.196</c:v>
                </c:pt>
                <c:pt idx="20138">
                  <c:v>156.625</c:v>
                </c:pt>
                <c:pt idx="20139">
                  <c:v>157.06100000000001</c:v>
                </c:pt>
                <c:pt idx="20140">
                  <c:v>157.50399999999999</c:v>
                </c:pt>
                <c:pt idx="20141">
                  <c:v>157.95400000000001</c:v>
                </c:pt>
                <c:pt idx="20142">
                  <c:v>158.41200000000001</c:v>
                </c:pt>
                <c:pt idx="20143">
                  <c:v>158.87800000000001</c:v>
                </c:pt>
                <c:pt idx="20144">
                  <c:v>159.35000000000011</c:v>
                </c:pt>
                <c:pt idx="20145">
                  <c:v>159.83000000000001</c:v>
                </c:pt>
                <c:pt idx="20146">
                  <c:v>160.31700000000001</c:v>
                </c:pt>
                <c:pt idx="20147">
                  <c:v>160.81200000000001</c:v>
                </c:pt>
                <c:pt idx="20148">
                  <c:v>161.315</c:v>
                </c:pt>
                <c:pt idx="20149">
                  <c:v>161.82400000000001</c:v>
                </c:pt>
                <c:pt idx="20150">
                  <c:v>162.34200000000001</c:v>
                </c:pt>
                <c:pt idx="20151">
                  <c:v>162.86600000000001</c:v>
                </c:pt>
                <c:pt idx="20152">
                  <c:v>163.399</c:v>
                </c:pt>
                <c:pt idx="20153">
                  <c:v>163.93900000000002</c:v>
                </c:pt>
                <c:pt idx="20154">
                  <c:v>164.4860000000001</c:v>
                </c:pt>
                <c:pt idx="20155">
                  <c:v>165.041</c:v>
                </c:pt>
                <c:pt idx="20156">
                  <c:v>165.60399999999998</c:v>
                </c:pt>
                <c:pt idx="20157">
                  <c:v>166.17399999999998</c:v>
                </c:pt>
                <c:pt idx="20158">
                  <c:v>166.75200000000001</c:v>
                </c:pt>
                <c:pt idx="20159">
                  <c:v>167.33700000000007</c:v>
                </c:pt>
                <c:pt idx="20160">
                  <c:v>167.93</c:v>
                </c:pt>
                <c:pt idx="20161">
                  <c:v>168.53100000000001</c:v>
                </c:pt>
                <c:pt idx="20162">
                  <c:v>169.13900000000001</c:v>
                </c:pt>
                <c:pt idx="20163">
                  <c:v>169.755</c:v>
                </c:pt>
                <c:pt idx="20164">
                  <c:v>170.37900000000002</c:v>
                </c:pt>
                <c:pt idx="20165">
                  <c:v>171.01</c:v>
                </c:pt>
                <c:pt idx="20166">
                  <c:v>171.64899999999997</c:v>
                </c:pt>
                <c:pt idx="20167">
                  <c:v>172.29599999999999</c:v>
                </c:pt>
                <c:pt idx="20168">
                  <c:v>172.95000000000007</c:v>
                </c:pt>
                <c:pt idx="20169">
                  <c:v>173.61199999999999</c:v>
                </c:pt>
                <c:pt idx="20170">
                  <c:v>174.28100000000001</c:v>
                </c:pt>
                <c:pt idx="20171">
                  <c:v>174.959</c:v>
                </c:pt>
                <c:pt idx="20172">
                  <c:v>175.64399999999998</c:v>
                </c:pt>
                <c:pt idx="20173">
                  <c:v>176.33600000000001</c:v>
                </c:pt>
                <c:pt idx="20174">
                  <c:v>177.036</c:v>
                </c:pt>
                <c:pt idx="20175">
                  <c:v>177.74399999999989</c:v>
                </c:pt>
                <c:pt idx="20176">
                  <c:v>178.459</c:v>
                </c:pt>
                <c:pt idx="20177">
                  <c:v>179.18200000000004</c:v>
                </c:pt>
                <c:pt idx="20178">
                  <c:v>179.91200000000001</c:v>
                </c:pt>
                <c:pt idx="20179">
                  <c:v>180.65</c:v>
                </c:pt>
                <c:pt idx="20180">
                  <c:v>181.39600000000004</c:v>
                </c:pt>
                <c:pt idx="20181">
                  <c:v>182.14899999999997</c:v>
                </c:pt>
                <c:pt idx="20182">
                  <c:v>182.90900000000002</c:v>
                </c:pt>
                <c:pt idx="20183">
                  <c:v>183.67699999999999</c:v>
                </c:pt>
                <c:pt idx="20184">
                  <c:v>184.453</c:v>
                </c:pt>
                <c:pt idx="20185">
                  <c:v>185.23499999999999</c:v>
                </c:pt>
                <c:pt idx="20186">
                  <c:v>186.02600000000001</c:v>
                </c:pt>
                <c:pt idx="20187">
                  <c:v>186.82300000000001</c:v>
                </c:pt>
                <c:pt idx="20188">
                  <c:v>187.62900000000002</c:v>
                </c:pt>
                <c:pt idx="20189">
                  <c:v>188.441</c:v>
                </c:pt>
                <c:pt idx="20190">
                  <c:v>189.261</c:v>
                </c:pt>
                <c:pt idx="20191">
                  <c:v>190.08800000000011</c:v>
                </c:pt>
                <c:pt idx="20192">
                  <c:v>190.92200000000011</c:v>
                </c:pt>
                <c:pt idx="20193">
                  <c:v>191.76300000000001</c:v>
                </c:pt>
                <c:pt idx="20194">
                  <c:v>192.61199999999999</c:v>
                </c:pt>
                <c:pt idx="20195">
                  <c:v>193.46700000000001</c:v>
                </c:pt>
                <c:pt idx="20196">
                  <c:v>194.33</c:v>
                </c:pt>
                <c:pt idx="20197">
                  <c:v>195.2</c:v>
                </c:pt>
                <c:pt idx="20198">
                  <c:v>196.077</c:v>
                </c:pt>
                <c:pt idx="20199">
                  <c:v>196.96100000000001</c:v>
                </c:pt>
                <c:pt idx="20200">
                  <c:v>197.85200000000012</c:v>
                </c:pt>
                <c:pt idx="20201">
                  <c:v>198.75</c:v>
                </c:pt>
                <c:pt idx="20202">
                  <c:v>199.654</c:v>
                </c:pt>
                <c:pt idx="20203">
                  <c:v>200.566</c:v>
                </c:pt>
                <c:pt idx="20204">
                  <c:v>201.48400000000001</c:v>
                </c:pt>
                <c:pt idx="20205">
                  <c:v>202.40900000000002</c:v>
                </c:pt>
                <c:pt idx="20206">
                  <c:v>203.34100000000001</c:v>
                </c:pt>
                <c:pt idx="20207">
                  <c:v>204.27899999999997</c:v>
                </c:pt>
                <c:pt idx="20208">
                  <c:v>205.22399999999999</c:v>
                </c:pt>
                <c:pt idx="20209">
                  <c:v>206.17599999999999</c:v>
                </c:pt>
                <c:pt idx="20210">
                  <c:v>207.13399999999999</c:v>
                </c:pt>
                <c:pt idx="20211">
                  <c:v>208.09800000000001</c:v>
                </c:pt>
                <c:pt idx="20212">
                  <c:v>209.06900000000002</c:v>
                </c:pt>
                <c:pt idx="20213">
                  <c:v>210.04599999999999</c:v>
                </c:pt>
                <c:pt idx="20214">
                  <c:v>211.03</c:v>
                </c:pt>
                <c:pt idx="20215">
                  <c:v>212.01900000000001</c:v>
                </c:pt>
                <c:pt idx="20216">
                  <c:v>213.01499999999999</c:v>
                </c:pt>
                <c:pt idx="20217">
                  <c:v>214.017</c:v>
                </c:pt>
                <c:pt idx="20218">
                  <c:v>215.02500000000001</c:v>
                </c:pt>
                <c:pt idx="20219">
                  <c:v>216.03900000000002</c:v>
                </c:pt>
                <c:pt idx="20220">
                  <c:v>217.059</c:v>
                </c:pt>
                <c:pt idx="20221">
                  <c:v>218.084</c:v>
                </c:pt>
                <c:pt idx="20222">
                  <c:v>219.11599999999999</c:v>
                </c:pt>
                <c:pt idx="20223">
                  <c:v>220.15300000000002</c:v>
                </c:pt>
                <c:pt idx="20224">
                  <c:v>221.196</c:v>
                </c:pt>
                <c:pt idx="20225">
                  <c:v>222.24499999999998</c:v>
                </c:pt>
                <c:pt idx="20226">
                  <c:v>223.29900000000001</c:v>
                </c:pt>
                <c:pt idx="20227">
                  <c:v>224.35800000000012</c:v>
                </c:pt>
                <c:pt idx="20228">
                  <c:v>225.423</c:v>
                </c:pt>
                <c:pt idx="20229">
                  <c:v>226.494</c:v>
                </c:pt>
                <c:pt idx="20230">
                  <c:v>227.56900000000002</c:v>
                </c:pt>
                <c:pt idx="20231">
                  <c:v>228.65</c:v>
                </c:pt>
                <c:pt idx="20232">
                  <c:v>229.73599999999999</c:v>
                </c:pt>
                <c:pt idx="20233">
                  <c:v>230.82700000000011</c:v>
                </c:pt>
                <c:pt idx="20234">
                  <c:v>231.923</c:v>
                </c:pt>
                <c:pt idx="20235">
                  <c:v>233.023</c:v>
                </c:pt>
                <c:pt idx="20236">
                  <c:v>234.12900000000002</c:v>
                </c:pt>
                <c:pt idx="20237">
                  <c:v>235.239</c:v>
                </c:pt>
                <c:pt idx="20238">
                  <c:v>236.35400000000001</c:v>
                </c:pt>
                <c:pt idx="20239">
                  <c:v>237.47399999999999</c:v>
                </c:pt>
                <c:pt idx="20240">
                  <c:v>238.59800000000001</c:v>
                </c:pt>
                <c:pt idx="20241">
                  <c:v>239.727</c:v>
                </c:pt>
                <c:pt idx="20242">
                  <c:v>240.86</c:v>
                </c:pt>
                <c:pt idx="20243">
                  <c:v>241.99700000000001</c:v>
                </c:pt>
                <c:pt idx="20244">
                  <c:v>243.13800000000001</c:v>
                </c:pt>
                <c:pt idx="20245">
                  <c:v>244.28399999999999</c:v>
                </c:pt>
                <c:pt idx="20246">
                  <c:v>245.434</c:v>
                </c:pt>
                <c:pt idx="20247">
                  <c:v>246.58700000000007</c:v>
                </c:pt>
                <c:pt idx="20248">
                  <c:v>247.74499999999998</c:v>
                </c:pt>
                <c:pt idx="20249">
                  <c:v>248.90600000000001</c:v>
                </c:pt>
                <c:pt idx="20250">
                  <c:v>250.071</c:v>
                </c:pt>
                <c:pt idx="20251">
                  <c:v>251.23999999999998</c:v>
                </c:pt>
                <c:pt idx="20252">
                  <c:v>252.41200000000001</c:v>
                </c:pt>
                <c:pt idx="20253">
                  <c:v>253.58800000000011</c:v>
                </c:pt>
                <c:pt idx="20254">
                  <c:v>254.76599999999999</c:v>
                </c:pt>
                <c:pt idx="20255">
                  <c:v>255.94900000000001</c:v>
                </c:pt>
                <c:pt idx="20256">
                  <c:v>257.13400000000001</c:v>
                </c:pt>
                <c:pt idx="20257">
                  <c:v>258.32299999999975</c:v>
                </c:pt>
                <c:pt idx="20258">
                  <c:v>259.51499999999999</c:v>
                </c:pt>
                <c:pt idx="20259">
                  <c:v>260.709</c:v>
                </c:pt>
                <c:pt idx="20260">
                  <c:v>261.90699999999958</c:v>
                </c:pt>
                <c:pt idx="20261">
                  <c:v>263.10700000000008</c:v>
                </c:pt>
                <c:pt idx="20262">
                  <c:v>264.31</c:v>
                </c:pt>
                <c:pt idx="20263">
                  <c:v>265.51499999999999</c:v>
                </c:pt>
                <c:pt idx="20264">
                  <c:v>266.72299999999979</c:v>
                </c:pt>
                <c:pt idx="20265">
                  <c:v>267.93400000000003</c:v>
                </c:pt>
                <c:pt idx="20266">
                  <c:v>269.14699999999999</c:v>
                </c:pt>
                <c:pt idx="20267">
                  <c:v>270.36200000000002</c:v>
                </c:pt>
                <c:pt idx="20268">
                  <c:v>271.57900000000001</c:v>
                </c:pt>
                <c:pt idx="20269">
                  <c:v>272.79799999999977</c:v>
                </c:pt>
                <c:pt idx="20270">
                  <c:v>274.01900000000001</c:v>
                </c:pt>
                <c:pt idx="20271">
                  <c:v>275.24200000000002</c:v>
                </c:pt>
                <c:pt idx="20272">
                  <c:v>276.46699999999959</c:v>
                </c:pt>
                <c:pt idx="20273">
                  <c:v>277.69400000000002</c:v>
                </c:pt>
                <c:pt idx="20274">
                  <c:v>278.92200000000003</c:v>
                </c:pt>
                <c:pt idx="20275">
                  <c:v>280.15199999999999</c:v>
                </c:pt>
                <c:pt idx="20276">
                  <c:v>281.38299999999975</c:v>
                </c:pt>
                <c:pt idx="20277">
                  <c:v>282.61500000000001</c:v>
                </c:pt>
                <c:pt idx="20278">
                  <c:v>283.84899999999999</c:v>
                </c:pt>
                <c:pt idx="20279">
                  <c:v>285.084</c:v>
                </c:pt>
                <c:pt idx="20280">
                  <c:v>286.32</c:v>
                </c:pt>
                <c:pt idx="20281">
                  <c:v>287.55700000000002</c:v>
                </c:pt>
                <c:pt idx="20282">
                  <c:v>288.79499999999979</c:v>
                </c:pt>
                <c:pt idx="20283">
                  <c:v>290.03399999999965</c:v>
                </c:pt>
                <c:pt idx="20284">
                  <c:v>291.2729999999998</c:v>
                </c:pt>
                <c:pt idx="20285">
                  <c:v>292.51299999999975</c:v>
                </c:pt>
                <c:pt idx="20286">
                  <c:v>293.75299999999999</c:v>
                </c:pt>
                <c:pt idx="20287">
                  <c:v>294.99400000000003</c:v>
                </c:pt>
                <c:pt idx="20288">
                  <c:v>296.23599999999965</c:v>
                </c:pt>
                <c:pt idx="20289">
                  <c:v>297.47699999999958</c:v>
                </c:pt>
                <c:pt idx="20290">
                  <c:v>298.71899999999965</c:v>
                </c:pt>
                <c:pt idx="20291">
                  <c:v>299.96099999999979</c:v>
                </c:pt>
                <c:pt idx="20292">
                  <c:v>301.202</c:v>
                </c:pt>
                <c:pt idx="20293">
                  <c:v>302.44400000000002</c:v>
                </c:pt>
                <c:pt idx="20294">
                  <c:v>303.68599999999975</c:v>
                </c:pt>
                <c:pt idx="20295">
                  <c:v>304.92699999999962</c:v>
                </c:pt>
                <c:pt idx="20296">
                  <c:v>306.16800000000001</c:v>
                </c:pt>
                <c:pt idx="20297">
                  <c:v>307.40799999999979</c:v>
                </c:pt>
                <c:pt idx="20298">
                  <c:v>308.64800000000002</c:v>
                </c:pt>
                <c:pt idx="20299">
                  <c:v>309.887</c:v>
                </c:pt>
                <c:pt idx="20300">
                  <c:v>311.12599999999975</c:v>
                </c:pt>
                <c:pt idx="20301">
                  <c:v>312.36399999999975</c:v>
                </c:pt>
                <c:pt idx="20302">
                  <c:v>313.601</c:v>
                </c:pt>
                <c:pt idx="20303">
                  <c:v>314.83699999999965</c:v>
                </c:pt>
                <c:pt idx="20304">
                  <c:v>316.072</c:v>
                </c:pt>
                <c:pt idx="20305">
                  <c:v>317.30500000000001</c:v>
                </c:pt>
                <c:pt idx="20306">
                  <c:v>318.53799999999978</c:v>
                </c:pt>
                <c:pt idx="20307">
                  <c:v>319.76900000000001</c:v>
                </c:pt>
                <c:pt idx="20308">
                  <c:v>320.99899999999963</c:v>
                </c:pt>
                <c:pt idx="20309">
                  <c:v>322.22699999999958</c:v>
                </c:pt>
                <c:pt idx="20310">
                  <c:v>323.45400000000001</c:v>
                </c:pt>
                <c:pt idx="20311">
                  <c:v>324.67899999999975</c:v>
                </c:pt>
                <c:pt idx="20312">
                  <c:v>325.90299999999979</c:v>
                </c:pt>
                <c:pt idx="20313">
                  <c:v>327.125</c:v>
                </c:pt>
                <c:pt idx="20314">
                  <c:v>328.34399999999999</c:v>
                </c:pt>
                <c:pt idx="20315">
                  <c:v>329.56200000000001</c:v>
                </c:pt>
                <c:pt idx="20316">
                  <c:v>330.77799999999979</c:v>
                </c:pt>
                <c:pt idx="20317">
                  <c:v>331.99199999999962</c:v>
                </c:pt>
                <c:pt idx="20318">
                  <c:v>333.20299999999975</c:v>
                </c:pt>
                <c:pt idx="20319">
                  <c:v>334.41299999999978</c:v>
                </c:pt>
                <c:pt idx="20320">
                  <c:v>335.62</c:v>
                </c:pt>
                <c:pt idx="20321">
                  <c:v>336.82400000000001</c:v>
                </c:pt>
                <c:pt idx="20322">
                  <c:v>338.02599999999978</c:v>
                </c:pt>
                <c:pt idx="20323">
                  <c:v>339.22599999999977</c:v>
                </c:pt>
                <c:pt idx="20324">
                  <c:v>340.42200000000003</c:v>
                </c:pt>
                <c:pt idx="20325">
                  <c:v>341.61599999999999</c:v>
                </c:pt>
                <c:pt idx="20326">
                  <c:v>342.80799999999999</c:v>
                </c:pt>
                <c:pt idx="20327">
                  <c:v>343.99599999999958</c:v>
                </c:pt>
                <c:pt idx="20328">
                  <c:v>345.18200000000002</c:v>
                </c:pt>
                <c:pt idx="20329">
                  <c:v>346.36399999999975</c:v>
                </c:pt>
                <c:pt idx="20330">
                  <c:v>347.54399999999993</c:v>
                </c:pt>
                <c:pt idx="20331">
                  <c:v>348.7199999999998</c:v>
                </c:pt>
                <c:pt idx="20332">
                  <c:v>349.89299999999974</c:v>
                </c:pt>
                <c:pt idx="20333">
                  <c:v>351.06299999999999</c:v>
                </c:pt>
                <c:pt idx="20334">
                  <c:v>352.22899999999959</c:v>
                </c:pt>
                <c:pt idx="20335">
                  <c:v>353.392</c:v>
                </c:pt>
                <c:pt idx="20336">
                  <c:v>354.55200000000002</c:v>
                </c:pt>
                <c:pt idx="20337">
                  <c:v>355.70800000000003</c:v>
                </c:pt>
                <c:pt idx="20338">
                  <c:v>356.86</c:v>
                </c:pt>
                <c:pt idx="20339">
                  <c:v>358.00900000000001</c:v>
                </c:pt>
                <c:pt idx="20340">
                  <c:v>359.15400000000022</c:v>
                </c:pt>
                <c:pt idx="20341">
                  <c:v>360.29499999999979</c:v>
                </c:pt>
                <c:pt idx="20342">
                  <c:v>361.43299999999965</c:v>
                </c:pt>
                <c:pt idx="20343">
                  <c:v>362.56599999999975</c:v>
                </c:pt>
                <c:pt idx="20344">
                  <c:v>363.69499999999999</c:v>
                </c:pt>
                <c:pt idx="20345">
                  <c:v>364.82100000000003</c:v>
                </c:pt>
                <c:pt idx="20346">
                  <c:v>365.94200000000001</c:v>
                </c:pt>
                <c:pt idx="20347">
                  <c:v>367.06</c:v>
                </c:pt>
                <c:pt idx="20348">
                  <c:v>368.173</c:v>
                </c:pt>
                <c:pt idx="20349">
                  <c:v>369.28099999999978</c:v>
                </c:pt>
                <c:pt idx="20350">
                  <c:v>370.3859999999998</c:v>
                </c:pt>
                <c:pt idx="20351">
                  <c:v>371.48599999999965</c:v>
                </c:pt>
                <c:pt idx="20352">
                  <c:v>372.58199999999965</c:v>
                </c:pt>
                <c:pt idx="20353">
                  <c:v>373.673</c:v>
                </c:pt>
                <c:pt idx="20354">
                  <c:v>374.76</c:v>
                </c:pt>
                <c:pt idx="20355">
                  <c:v>375.84199999999993</c:v>
                </c:pt>
                <c:pt idx="20356">
                  <c:v>376.91899999999958</c:v>
                </c:pt>
                <c:pt idx="20357">
                  <c:v>377.99199999999962</c:v>
                </c:pt>
                <c:pt idx="20358">
                  <c:v>379.06</c:v>
                </c:pt>
                <c:pt idx="20359">
                  <c:v>380.12400000000002</c:v>
                </c:pt>
                <c:pt idx="20360">
                  <c:v>381.18200000000002</c:v>
                </c:pt>
                <c:pt idx="20361">
                  <c:v>382.23599999999965</c:v>
                </c:pt>
                <c:pt idx="20362">
                  <c:v>383.28500000000003</c:v>
                </c:pt>
                <c:pt idx="20363">
                  <c:v>384.32900000000001</c:v>
                </c:pt>
                <c:pt idx="20364">
                  <c:v>385.36799999999999</c:v>
                </c:pt>
                <c:pt idx="20365">
                  <c:v>386.40199999999965</c:v>
                </c:pt>
                <c:pt idx="20366">
                  <c:v>387.43099999999959</c:v>
                </c:pt>
                <c:pt idx="20367">
                  <c:v>388.45499999999993</c:v>
                </c:pt>
                <c:pt idx="20368">
                  <c:v>389.47399999999965</c:v>
                </c:pt>
                <c:pt idx="20369">
                  <c:v>390.48699999999963</c:v>
                </c:pt>
                <c:pt idx="20370">
                  <c:v>391.49499999999978</c:v>
                </c:pt>
                <c:pt idx="20371">
                  <c:v>392.49899999999963</c:v>
                </c:pt>
                <c:pt idx="20372">
                  <c:v>393.49599999999958</c:v>
                </c:pt>
                <c:pt idx="20373">
                  <c:v>394.48899999999958</c:v>
                </c:pt>
                <c:pt idx="20374">
                  <c:v>395.47599999999977</c:v>
                </c:pt>
                <c:pt idx="20375">
                  <c:v>396.45800000000003</c:v>
                </c:pt>
                <c:pt idx="20376">
                  <c:v>397.43400000000003</c:v>
                </c:pt>
                <c:pt idx="20377">
                  <c:v>398.40599999999978</c:v>
                </c:pt>
                <c:pt idx="20378">
                  <c:v>399.37099999999975</c:v>
                </c:pt>
                <c:pt idx="20379">
                  <c:v>400.33099999999979</c:v>
                </c:pt>
                <c:pt idx="20380">
                  <c:v>401.28599999999977</c:v>
                </c:pt>
                <c:pt idx="20381">
                  <c:v>402.23499999999979</c:v>
                </c:pt>
                <c:pt idx="20382">
                  <c:v>403.178</c:v>
                </c:pt>
                <c:pt idx="20383">
                  <c:v>404.11599999999999</c:v>
                </c:pt>
                <c:pt idx="20384">
                  <c:v>405.048</c:v>
                </c:pt>
                <c:pt idx="20385">
                  <c:v>405.9749999999998</c:v>
                </c:pt>
                <c:pt idx="20386">
                  <c:v>406.89599999999979</c:v>
                </c:pt>
                <c:pt idx="20387">
                  <c:v>407.81099999999975</c:v>
                </c:pt>
                <c:pt idx="20388">
                  <c:v>408.72099999999978</c:v>
                </c:pt>
                <c:pt idx="20389">
                  <c:v>409.625</c:v>
                </c:pt>
                <c:pt idx="20390">
                  <c:v>410.5229999999998</c:v>
                </c:pt>
                <c:pt idx="20391">
                  <c:v>411.41499999999979</c:v>
                </c:pt>
                <c:pt idx="20392">
                  <c:v>412.30200000000002</c:v>
                </c:pt>
                <c:pt idx="20393">
                  <c:v>413.18299999999999</c:v>
                </c:pt>
                <c:pt idx="20394">
                  <c:v>414.05799999999999</c:v>
                </c:pt>
                <c:pt idx="20395">
                  <c:v>414.92699999999962</c:v>
                </c:pt>
                <c:pt idx="20396">
                  <c:v>415.78999999999979</c:v>
                </c:pt>
                <c:pt idx="20397">
                  <c:v>416.64800000000002</c:v>
                </c:pt>
                <c:pt idx="20398">
                  <c:v>417.49899999999963</c:v>
                </c:pt>
                <c:pt idx="20399">
                  <c:v>418.34500000000008</c:v>
                </c:pt>
                <c:pt idx="20400">
                  <c:v>419.185</c:v>
                </c:pt>
                <c:pt idx="20401">
                  <c:v>420.01900000000001</c:v>
                </c:pt>
                <c:pt idx="20402">
                  <c:v>420.84699999999975</c:v>
                </c:pt>
                <c:pt idx="20403">
                  <c:v>421.66899999999993</c:v>
                </c:pt>
                <c:pt idx="20404">
                  <c:v>422.48499999999979</c:v>
                </c:pt>
                <c:pt idx="20405">
                  <c:v>423.29599999999965</c:v>
                </c:pt>
                <c:pt idx="20406">
                  <c:v>424.1</c:v>
                </c:pt>
                <c:pt idx="20407">
                  <c:v>424.8979999999998</c:v>
                </c:pt>
                <c:pt idx="20408">
                  <c:v>425.69099999999975</c:v>
                </c:pt>
                <c:pt idx="20409">
                  <c:v>426.47699999999958</c:v>
                </c:pt>
                <c:pt idx="20410">
                  <c:v>427.25799999999975</c:v>
                </c:pt>
                <c:pt idx="20411">
                  <c:v>428.03299999999979</c:v>
                </c:pt>
                <c:pt idx="20412">
                  <c:v>428.80099999999999</c:v>
                </c:pt>
                <c:pt idx="20413">
                  <c:v>429.56400000000002</c:v>
                </c:pt>
                <c:pt idx="20414">
                  <c:v>430.32100000000003</c:v>
                </c:pt>
                <c:pt idx="20415">
                  <c:v>431.072</c:v>
                </c:pt>
                <c:pt idx="20416">
                  <c:v>431.81599999999975</c:v>
                </c:pt>
                <c:pt idx="20417">
                  <c:v>432.55500000000001</c:v>
                </c:pt>
                <c:pt idx="20418">
                  <c:v>433.28799999999978</c:v>
                </c:pt>
                <c:pt idx="20419">
                  <c:v>434.01499999999999</c:v>
                </c:pt>
                <c:pt idx="20420">
                  <c:v>434.73599999999965</c:v>
                </c:pt>
                <c:pt idx="20421">
                  <c:v>435.45099999999979</c:v>
                </c:pt>
                <c:pt idx="20422">
                  <c:v>436.16</c:v>
                </c:pt>
                <c:pt idx="20423">
                  <c:v>436.863</c:v>
                </c:pt>
                <c:pt idx="20424">
                  <c:v>437.56099999999975</c:v>
                </c:pt>
                <c:pt idx="20425">
                  <c:v>438.25200000000001</c:v>
                </c:pt>
                <c:pt idx="20426">
                  <c:v>438.93699999999961</c:v>
                </c:pt>
                <c:pt idx="20427">
                  <c:v>439.61700000000002</c:v>
                </c:pt>
                <c:pt idx="20428">
                  <c:v>440.28999999999979</c:v>
                </c:pt>
                <c:pt idx="20429">
                  <c:v>440.95800000000003</c:v>
                </c:pt>
                <c:pt idx="20430">
                  <c:v>441.61900000000026</c:v>
                </c:pt>
                <c:pt idx="20431">
                  <c:v>442.27499999999975</c:v>
                </c:pt>
                <c:pt idx="20432">
                  <c:v>442.92499999999978</c:v>
                </c:pt>
                <c:pt idx="20433">
                  <c:v>443.56900000000002</c:v>
                </c:pt>
                <c:pt idx="20434">
                  <c:v>444.20699999999965</c:v>
                </c:pt>
                <c:pt idx="20435">
                  <c:v>444.839</c:v>
                </c:pt>
                <c:pt idx="20436">
                  <c:v>445.46499999999975</c:v>
                </c:pt>
                <c:pt idx="20437">
                  <c:v>446.08599999999979</c:v>
                </c:pt>
                <c:pt idx="20438">
                  <c:v>446.70099999999979</c:v>
                </c:pt>
                <c:pt idx="20439">
                  <c:v>447.30900000000008</c:v>
                </c:pt>
                <c:pt idx="20440">
                  <c:v>447.91299999999978</c:v>
                </c:pt>
                <c:pt idx="20441">
                  <c:v>448.51</c:v>
                </c:pt>
                <c:pt idx="20442">
                  <c:v>449.101</c:v>
                </c:pt>
                <c:pt idx="20443">
                  <c:v>449.68700000000001</c:v>
                </c:pt>
                <c:pt idx="20444">
                  <c:v>450.267</c:v>
                </c:pt>
                <c:pt idx="20445">
                  <c:v>450.84100000000001</c:v>
                </c:pt>
                <c:pt idx="20446">
                  <c:v>451.4099999999998</c:v>
                </c:pt>
                <c:pt idx="20447">
                  <c:v>451.97199999999958</c:v>
                </c:pt>
                <c:pt idx="20448">
                  <c:v>452.529</c:v>
                </c:pt>
                <c:pt idx="20449">
                  <c:v>453.08099999999979</c:v>
                </c:pt>
                <c:pt idx="20450">
                  <c:v>453.62599999999975</c:v>
                </c:pt>
                <c:pt idx="20451">
                  <c:v>454.166</c:v>
                </c:pt>
                <c:pt idx="20452">
                  <c:v>454.7</c:v>
                </c:pt>
                <c:pt idx="20453">
                  <c:v>455.22899999999959</c:v>
                </c:pt>
                <c:pt idx="20454">
                  <c:v>455.75200000000001</c:v>
                </c:pt>
                <c:pt idx="20455">
                  <c:v>456.27</c:v>
                </c:pt>
                <c:pt idx="20456">
                  <c:v>456.78099999999978</c:v>
                </c:pt>
                <c:pt idx="20457">
                  <c:v>457.28799999999978</c:v>
                </c:pt>
                <c:pt idx="20458">
                  <c:v>457.78799999999978</c:v>
                </c:pt>
                <c:pt idx="20459">
                  <c:v>458.28299999999979</c:v>
                </c:pt>
                <c:pt idx="20460">
                  <c:v>458.7729999999998</c:v>
                </c:pt>
                <c:pt idx="20461">
                  <c:v>459.25700000000001</c:v>
                </c:pt>
                <c:pt idx="20462">
                  <c:v>459.73599999999965</c:v>
                </c:pt>
                <c:pt idx="20463">
                  <c:v>460.209</c:v>
                </c:pt>
                <c:pt idx="20464">
                  <c:v>460.67599999999999</c:v>
                </c:pt>
                <c:pt idx="20465">
                  <c:v>461.13799999999975</c:v>
                </c:pt>
                <c:pt idx="20466">
                  <c:v>461.59500000000003</c:v>
                </c:pt>
                <c:pt idx="20467">
                  <c:v>462.04599999999999</c:v>
                </c:pt>
                <c:pt idx="20468">
                  <c:v>462.49199999999962</c:v>
                </c:pt>
                <c:pt idx="20469">
                  <c:v>462.93199999999962</c:v>
                </c:pt>
                <c:pt idx="20470">
                  <c:v>463.36700000000002</c:v>
                </c:pt>
                <c:pt idx="20471">
                  <c:v>463.79700000000003</c:v>
                </c:pt>
                <c:pt idx="20472">
                  <c:v>464.22099999999978</c:v>
                </c:pt>
                <c:pt idx="20473">
                  <c:v>464.64000000000021</c:v>
                </c:pt>
                <c:pt idx="20474">
                  <c:v>465.05399999999975</c:v>
                </c:pt>
                <c:pt idx="20475">
                  <c:v>465.46199999999965</c:v>
                </c:pt>
                <c:pt idx="20476">
                  <c:v>465.86500000000001</c:v>
                </c:pt>
                <c:pt idx="20477">
                  <c:v>466.26299999999975</c:v>
                </c:pt>
                <c:pt idx="20478">
                  <c:v>466.65499999999997</c:v>
                </c:pt>
                <c:pt idx="20479">
                  <c:v>467.04300000000001</c:v>
                </c:pt>
                <c:pt idx="20480">
                  <c:v>467.42399999999958</c:v>
                </c:pt>
                <c:pt idx="20481">
                  <c:v>467.80099999999999</c:v>
                </c:pt>
                <c:pt idx="20482">
                  <c:v>468.173</c:v>
                </c:pt>
                <c:pt idx="20483">
                  <c:v>468.53899999999965</c:v>
                </c:pt>
                <c:pt idx="20484">
                  <c:v>468.9</c:v>
                </c:pt>
                <c:pt idx="20485">
                  <c:v>469.25599999999974</c:v>
                </c:pt>
                <c:pt idx="20486">
                  <c:v>469.60700000000008</c:v>
                </c:pt>
                <c:pt idx="20487">
                  <c:v>469.95299999999975</c:v>
                </c:pt>
                <c:pt idx="20488">
                  <c:v>470.29299999999978</c:v>
                </c:pt>
                <c:pt idx="20489">
                  <c:v>470.62900000000002</c:v>
                </c:pt>
                <c:pt idx="20490">
                  <c:v>470.959</c:v>
                </c:pt>
                <c:pt idx="20491">
                  <c:v>471.28399999999965</c:v>
                </c:pt>
                <c:pt idx="20492">
                  <c:v>471.60399999999993</c:v>
                </c:pt>
                <c:pt idx="20493">
                  <c:v>471.91899999999958</c:v>
                </c:pt>
                <c:pt idx="20494">
                  <c:v>472.22899999999959</c:v>
                </c:pt>
                <c:pt idx="20495">
                  <c:v>472.53399999999965</c:v>
                </c:pt>
                <c:pt idx="20496">
                  <c:v>472.834</c:v>
                </c:pt>
                <c:pt idx="20497">
                  <c:v>473.12900000000002</c:v>
                </c:pt>
                <c:pt idx="20498">
                  <c:v>473.41899999999958</c:v>
                </c:pt>
                <c:pt idx="20499">
                  <c:v>473.70400000000001</c:v>
                </c:pt>
                <c:pt idx="20500">
                  <c:v>473.98399999999958</c:v>
                </c:pt>
                <c:pt idx="20501">
                  <c:v>474.25900000000001</c:v>
                </c:pt>
                <c:pt idx="20502">
                  <c:v>474.52799999999979</c:v>
                </c:pt>
                <c:pt idx="20503">
                  <c:v>474.79299999999978</c:v>
                </c:pt>
                <c:pt idx="20504">
                  <c:v>475.053</c:v>
                </c:pt>
                <c:pt idx="20505">
                  <c:v>475.30799999999999</c:v>
                </c:pt>
                <c:pt idx="20506">
                  <c:v>475.55799999999999</c:v>
                </c:pt>
                <c:pt idx="20507">
                  <c:v>475.803</c:v>
                </c:pt>
                <c:pt idx="20508">
                  <c:v>476.04300000000001</c:v>
                </c:pt>
                <c:pt idx="20509">
                  <c:v>476.27799999999979</c:v>
                </c:pt>
                <c:pt idx="20510">
                  <c:v>476.50900000000001</c:v>
                </c:pt>
                <c:pt idx="20511">
                  <c:v>476.73399999999958</c:v>
                </c:pt>
                <c:pt idx="20512">
                  <c:v>476.95400000000001</c:v>
                </c:pt>
                <c:pt idx="20513">
                  <c:v>477.17</c:v>
                </c:pt>
                <c:pt idx="20514">
                  <c:v>477.38</c:v>
                </c:pt>
                <c:pt idx="20515">
                  <c:v>477.58599999999979</c:v>
                </c:pt>
                <c:pt idx="20516">
                  <c:v>477.78699999999958</c:v>
                </c:pt>
                <c:pt idx="20517">
                  <c:v>477.98299999999978</c:v>
                </c:pt>
                <c:pt idx="20518">
                  <c:v>478.173</c:v>
                </c:pt>
                <c:pt idx="20519">
                  <c:v>478.35899999999975</c:v>
                </c:pt>
                <c:pt idx="20520">
                  <c:v>478.541</c:v>
                </c:pt>
                <c:pt idx="20521">
                  <c:v>478.71699999999959</c:v>
                </c:pt>
                <c:pt idx="20522">
                  <c:v>478.88799999999975</c:v>
                </c:pt>
                <c:pt idx="20523">
                  <c:v>479.05500000000001</c:v>
                </c:pt>
                <c:pt idx="20524">
                  <c:v>479.21599999999978</c:v>
                </c:pt>
                <c:pt idx="20525">
                  <c:v>479.37299999999999</c:v>
                </c:pt>
                <c:pt idx="20526">
                  <c:v>479.524</c:v>
                </c:pt>
                <c:pt idx="20527">
                  <c:v>479.67099999999999</c:v>
                </c:pt>
                <c:pt idx="20528">
                  <c:v>479.81299999999999</c:v>
                </c:pt>
                <c:pt idx="20529">
                  <c:v>479.95</c:v>
                </c:pt>
                <c:pt idx="20530">
                  <c:v>480.08199999999965</c:v>
                </c:pt>
                <c:pt idx="20531">
                  <c:v>480.209</c:v>
                </c:pt>
                <c:pt idx="20532">
                  <c:v>480.33199999999965</c:v>
                </c:pt>
                <c:pt idx="20533">
                  <c:v>480.44900000000001</c:v>
                </c:pt>
                <c:pt idx="20534">
                  <c:v>480.56099999999975</c:v>
                </c:pt>
                <c:pt idx="20535">
                  <c:v>480.66899999999993</c:v>
                </c:pt>
                <c:pt idx="20536">
                  <c:v>480.77099999999979</c:v>
                </c:pt>
                <c:pt idx="20537">
                  <c:v>480.86900000000026</c:v>
                </c:pt>
                <c:pt idx="20538">
                  <c:v>480.96199999999965</c:v>
                </c:pt>
                <c:pt idx="20539">
                  <c:v>481.04899999999975</c:v>
                </c:pt>
                <c:pt idx="20540">
                  <c:v>481.13200000000001</c:v>
                </c:pt>
                <c:pt idx="20541">
                  <c:v>481.21</c:v>
                </c:pt>
                <c:pt idx="20542">
                  <c:v>481.28199999999958</c:v>
                </c:pt>
                <c:pt idx="20543">
                  <c:v>481.35</c:v>
                </c:pt>
                <c:pt idx="20544">
                  <c:v>481.41299999999978</c:v>
                </c:pt>
                <c:pt idx="20545">
                  <c:v>481.4699999999998</c:v>
                </c:pt>
                <c:pt idx="20546">
                  <c:v>481.5229999999998</c:v>
                </c:pt>
                <c:pt idx="20547">
                  <c:v>481.57100000000003</c:v>
                </c:pt>
                <c:pt idx="20548">
                  <c:v>481.613</c:v>
                </c:pt>
                <c:pt idx="20549">
                  <c:v>481.65100000000001</c:v>
                </c:pt>
                <c:pt idx="20550">
                  <c:v>481.68299999999999</c:v>
                </c:pt>
                <c:pt idx="20551">
                  <c:v>481.71099999999979</c:v>
                </c:pt>
                <c:pt idx="20552">
                  <c:v>481.73299999999978</c:v>
                </c:pt>
                <c:pt idx="20553">
                  <c:v>481.75</c:v>
                </c:pt>
                <c:pt idx="20554">
                  <c:v>481.762</c:v>
                </c:pt>
                <c:pt idx="20555">
                  <c:v>481.76900000000001</c:v>
                </c:pt>
                <c:pt idx="20556">
                  <c:v>481.77099999999979</c:v>
                </c:pt>
                <c:pt idx="20557">
                  <c:v>481.767</c:v>
                </c:pt>
                <c:pt idx="20558">
                  <c:v>481.75900000000001</c:v>
                </c:pt>
                <c:pt idx="20559">
                  <c:v>481.745</c:v>
                </c:pt>
                <c:pt idx="20560">
                  <c:v>481.72599999999977</c:v>
                </c:pt>
                <c:pt idx="20561">
                  <c:v>481.70099999999979</c:v>
                </c:pt>
                <c:pt idx="20562">
                  <c:v>481.67200000000008</c:v>
                </c:pt>
                <c:pt idx="20563">
                  <c:v>481.637</c:v>
                </c:pt>
                <c:pt idx="20564">
                  <c:v>481.59699999999958</c:v>
                </c:pt>
                <c:pt idx="20565">
                  <c:v>481.55099999999999</c:v>
                </c:pt>
                <c:pt idx="20566">
                  <c:v>481.50099999999975</c:v>
                </c:pt>
                <c:pt idx="20567">
                  <c:v>481.44499999999999</c:v>
                </c:pt>
                <c:pt idx="20568">
                  <c:v>481.38299999999975</c:v>
                </c:pt>
                <c:pt idx="20569">
                  <c:v>481.31599999999975</c:v>
                </c:pt>
                <c:pt idx="20570">
                  <c:v>481.24400000000026</c:v>
                </c:pt>
                <c:pt idx="20571">
                  <c:v>481.16699999999975</c:v>
                </c:pt>
                <c:pt idx="20572">
                  <c:v>481.08300000000003</c:v>
                </c:pt>
                <c:pt idx="20573">
                  <c:v>480.99499999999978</c:v>
                </c:pt>
                <c:pt idx="20574">
                  <c:v>480.90099999999978</c:v>
                </c:pt>
                <c:pt idx="20575">
                  <c:v>480.80099999999999</c:v>
                </c:pt>
                <c:pt idx="20576">
                  <c:v>480.69600000000003</c:v>
                </c:pt>
                <c:pt idx="20577">
                  <c:v>480.58599999999979</c:v>
                </c:pt>
                <c:pt idx="20578">
                  <c:v>480.46899999999965</c:v>
                </c:pt>
                <c:pt idx="20579">
                  <c:v>480.34800000000001</c:v>
                </c:pt>
                <c:pt idx="20580">
                  <c:v>480.2199999999998</c:v>
                </c:pt>
                <c:pt idx="20581">
                  <c:v>480.08699999999965</c:v>
                </c:pt>
                <c:pt idx="20582">
                  <c:v>479.94900000000001</c:v>
                </c:pt>
                <c:pt idx="20583">
                  <c:v>479.80399999999975</c:v>
                </c:pt>
                <c:pt idx="20584">
                  <c:v>479.65400000000022</c:v>
                </c:pt>
                <c:pt idx="20585">
                  <c:v>479.49799999999965</c:v>
                </c:pt>
                <c:pt idx="20586">
                  <c:v>479.33699999999965</c:v>
                </c:pt>
                <c:pt idx="20587">
                  <c:v>479.17</c:v>
                </c:pt>
                <c:pt idx="20588">
                  <c:v>478.99599999999958</c:v>
                </c:pt>
                <c:pt idx="20589">
                  <c:v>478.81700000000001</c:v>
                </c:pt>
                <c:pt idx="20590">
                  <c:v>478.63299999999975</c:v>
                </c:pt>
                <c:pt idx="20591">
                  <c:v>478.44200000000001</c:v>
                </c:pt>
                <c:pt idx="20592">
                  <c:v>478.245</c:v>
                </c:pt>
                <c:pt idx="20593">
                  <c:v>478.04300000000001</c:v>
                </c:pt>
                <c:pt idx="20594">
                  <c:v>477.834</c:v>
                </c:pt>
                <c:pt idx="20595">
                  <c:v>477.62</c:v>
                </c:pt>
                <c:pt idx="20596">
                  <c:v>477.399</c:v>
                </c:pt>
                <c:pt idx="20597">
                  <c:v>477.173</c:v>
                </c:pt>
                <c:pt idx="20598">
                  <c:v>476.94099999999975</c:v>
                </c:pt>
                <c:pt idx="20599">
                  <c:v>476.702</c:v>
                </c:pt>
                <c:pt idx="20600">
                  <c:v>476.45699999999965</c:v>
                </c:pt>
                <c:pt idx="20601">
                  <c:v>476.20699999999965</c:v>
                </c:pt>
                <c:pt idx="20602">
                  <c:v>475.95</c:v>
                </c:pt>
                <c:pt idx="20603">
                  <c:v>475.68700000000001</c:v>
                </c:pt>
                <c:pt idx="20604">
                  <c:v>475.41699999999958</c:v>
                </c:pt>
                <c:pt idx="20605">
                  <c:v>475.14200000000022</c:v>
                </c:pt>
                <c:pt idx="20606">
                  <c:v>474.86</c:v>
                </c:pt>
                <c:pt idx="20607">
                  <c:v>474.572</c:v>
                </c:pt>
                <c:pt idx="20608">
                  <c:v>474.27799999999979</c:v>
                </c:pt>
                <c:pt idx="20609">
                  <c:v>473.97699999999958</c:v>
                </c:pt>
                <c:pt idx="20610">
                  <c:v>473.67</c:v>
                </c:pt>
                <c:pt idx="20611">
                  <c:v>473.35700000000008</c:v>
                </c:pt>
                <c:pt idx="20612">
                  <c:v>473.03699999999958</c:v>
                </c:pt>
                <c:pt idx="20613">
                  <c:v>472.71099999999979</c:v>
                </c:pt>
                <c:pt idx="20614">
                  <c:v>472.37799999999999</c:v>
                </c:pt>
                <c:pt idx="20615">
                  <c:v>472.03899999999965</c:v>
                </c:pt>
                <c:pt idx="20616">
                  <c:v>471.69400000000002</c:v>
                </c:pt>
                <c:pt idx="20617">
                  <c:v>471.34199999999993</c:v>
                </c:pt>
                <c:pt idx="20618">
                  <c:v>470.98299999999978</c:v>
                </c:pt>
                <c:pt idx="20619">
                  <c:v>470.61900000000026</c:v>
                </c:pt>
                <c:pt idx="20620">
                  <c:v>470.24700000000001</c:v>
                </c:pt>
                <c:pt idx="20621">
                  <c:v>469.86900000000026</c:v>
                </c:pt>
                <c:pt idx="20622">
                  <c:v>469.48399999999958</c:v>
                </c:pt>
                <c:pt idx="20623">
                  <c:v>469.09199999999959</c:v>
                </c:pt>
                <c:pt idx="20624">
                  <c:v>468.69400000000002</c:v>
                </c:pt>
                <c:pt idx="20625">
                  <c:v>468.28899999999965</c:v>
                </c:pt>
                <c:pt idx="20626">
                  <c:v>467.87799999999999</c:v>
                </c:pt>
                <c:pt idx="20627">
                  <c:v>467.459</c:v>
                </c:pt>
                <c:pt idx="20628">
                  <c:v>467.03399999999965</c:v>
                </c:pt>
                <c:pt idx="20629">
                  <c:v>466.60199999999975</c:v>
                </c:pt>
                <c:pt idx="20630">
                  <c:v>466.16399999999999</c:v>
                </c:pt>
                <c:pt idx="20631">
                  <c:v>465.71899999999965</c:v>
                </c:pt>
                <c:pt idx="20632">
                  <c:v>465.26599999999979</c:v>
                </c:pt>
                <c:pt idx="20633">
                  <c:v>464.80700000000002</c:v>
                </c:pt>
                <c:pt idx="20634">
                  <c:v>464.34100000000001</c:v>
                </c:pt>
                <c:pt idx="20635">
                  <c:v>463.86900000000026</c:v>
                </c:pt>
                <c:pt idx="20636">
                  <c:v>463.38900000000001</c:v>
                </c:pt>
                <c:pt idx="20637">
                  <c:v>462.90199999999965</c:v>
                </c:pt>
                <c:pt idx="20638">
                  <c:v>462.40899999999965</c:v>
                </c:pt>
                <c:pt idx="20639">
                  <c:v>461.90899999999965</c:v>
                </c:pt>
                <c:pt idx="20640">
                  <c:v>461.40099999999978</c:v>
                </c:pt>
                <c:pt idx="20641">
                  <c:v>460.887</c:v>
                </c:pt>
                <c:pt idx="20642">
                  <c:v>460.36599999999999</c:v>
                </c:pt>
                <c:pt idx="20643">
                  <c:v>459.83699999999965</c:v>
                </c:pt>
                <c:pt idx="20644">
                  <c:v>459.30200000000002</c:v>
                </c:pt>
                <c:pt idx="20645">
                  <c:v>458.75900000000001</c:v>
                </c:pt>
                <c:pt idx="20646">
                  <c:v>458.21</c:v>
                </c:pt>
                <c:pt idx="20647">
                  <c:v>457.65400000000022</c:v>
                </c:pt>
                <c:pt idx="20648">
                  <c:v>457.09</c:v>
                </c:pt>
                <c:pt idx="20649">
                  <c:v>456.52</c:v>
                </c:pt>
                <c:pt idx="20650">
                  <c:v>455.94200000000001</c:v>
                </c:pt>
                <c:pt idx="20651">
                  <c:v>455.35700000000008</c:v>
                </c:pt>
                <c:pt idx="20652">
                  <c:v>454.76599999999979</c:v>
                </c:pt>
                <c:pt idx="20653">
                  <c:v>454.16699999999975</c:v>
                </c:pt>
                <c:pt idx="20654">
                  <c:v>453.56</c:v>
                </c:pt>
                <c:pt idx="20655">
                  <c:v>452.947</c:v>
                </c:pt>
                <c:pt idx="20656">
                  <c:v>452.327</c:v>
                </c:pt>
                <c:pt idx="20657">
                  <c:v>451.7</c:v>
                </c:pt>
                <c:pt idx="20658">
                  <c:v>451.065</c:v>
                </c:pt>
                <c:pt idx="20659">
                  <c:v>450.42399999999958</c:v>
                </c:pt>
                <c:pt idx="20660">
                  <c:v>449.77499999999975</c:v>
                </c:pt>
                <c:pt idx="20661">
                  <c:v>449.11900000000026</c:v>
                </c:pt>
                <c:pt idx="20662">
                  <c:v>448.45599999999979</c:v>
                </c:pt>
                <c:pt idx="20663">
                  <c:v>447.78500000000003</c:v>
                </c:pt>
                <c:pt idx="20664">
                  <c:v>447.108</c:v>
                </c:pt>
                <c:pt idx="20665">
                  <c:v>446.42399999999958</c:v>
                </c:pt>
                <c:pt idx="20666">
                  <c:v>445.73200000000003</c:v>
                </c:pt>
                <c:pt idx="20667">
                  <c:v>445.03299999999979</c:v>
                </c:pt>
                <c:pt idx="20668">
                  <c:v>444.327</c:v>
                </c:pt>
                <c:pt idx="20669">
                  <c:v>443.61399999999975</c:v>
                </c:pt>
                <c:pt idx="20670">
                  <c:v>442.89400000000001</c:v>
                </c:pt>
                <c:pt idx="20671">
                  <c:v>442.166</c:v>
                </c:pt>
                <c:pt idx="20672">
                  <c:v>441.43199999999962</c:v>
                </c:pt>
                <c:pt idx="20673">
                  <c:v>440.69</c:v>
                </c:pt>
                <c:pt idx="20674">
                  <c:v>439.94200000000001</c:v>
                </c:pt>
                <c:pt idx="20675">
                  <c:v>439.18599999999975</c:v>
                </c:pt>
                <c:pt idx="20676">
                  <c:v>438.42299999999977</c:v>
                </c:pt>
                <c:pt idx="20677">
                  <c:v>437.65300000000002</c:v>
                </c:pt>
                <c:pt idx="20678">
                  <c:v>436.87599999999975</c:v>
                </c:pt>
                <c:pt idx="20679">
                  <c:v>436.09199999999959</c:v>
                </c:pt>
                <c:pt idx="20680">
                  <c:v>435.30099999999999</c:v>
                </c:pt>
                <c:pt idx="20681">
                  <c:v>434.50299999999999</c:v>
                </c:pt>
                <c:pt idx="20682">
                  <c:v>433.697</c:v>
                </c:pt>
                <c:pt idx="20683">
                  <c:v>432.88499999999999</c:v>
                </c:pt>
                <c:pt idx="20684">
                  <c:v>432.06599999999975</c:v>
                </c:pt>
                <c:pt idx="20685">
                  <c:v>431.24</c:v>
                </c:pt>
                <c:pt idx="20686">
                  <c:v>430.40699999999958</c:v>
                </c:pt>
                <c:pt idx="20687">
                  <c:v>429.56700000000001</c:v>
                </c:pt>
                <c:pt idx="20688">
                  <c:v>428.7199999999998</c:v>
                </c:pt>
                <c:pt idx="20689">
                  <c:v>427.86599999999999</c:v>
                </c:pt>
                <c:pt idx="20690">
                  <c:v>427.005</c:v>
                </c:pt>
                <c:pt idx="20691">
                  <c:v>426.137</c:v>
                </c:pt>
                <c:pt idx="20692">
                  <c:v>425.26299999999975</c:v>
                </c:pt>
                <c:pt idx="20693">
                  <c:v>424.38200000000001</c:v>
                </c:pt>
                <c:pt idx="20694">
                  <c:v>423.49400000000003</c:v>
                </c:pt>
                <c:pt idx="20695">
                  <c:v>422.59899999999965</c:v>
                </c:pt>
                <c:pt idx="20696">
                  <c:v>421.69799999999975</c:v>
                </c:pt>
                <c:pt idx="20697">
                  <c:v>420.78899999999965</c:v>
                </c:pt>
                <c:pt idx="20698">
                  <c:v>419.87400000000002</c:v>
                </c:pt>
                <c:pt idx="20699">
                  <c:v>418.95299999999975</c:v>
                </c:pt>
                <c:pt idx="20700">
                  <c:v>418.02499999999975</c:v>
                </c:pt>
                <c:pt idx="20701">
                  <c:v>417.09</c:v>
                </c:pt>
                <c:pt idx="20702">
                  <c:v>416.14900000000023</c:v>
                </c:pt>
                <c:pt idx="20703">
                  <c:v>415.20099999999979</c:v>
                </c:pt>
                <c:pt idx="20704">
                  <c:v>414.24599999999975</c:v>
                </c:pt>
                <c:pt idx="20705">
                  <c:v>413.28599999999977</c:v>
                </c:pt>
                <c:pt idx="20706">
                  <c:v>412.31799999999993</c:v>
                </c:pt>
                <c:pt idx="20707">
                  <c:v>411.34500000000008</c:v>
                </c:pt>
                <c:pt idx="20708">
                  <c:v>410.36500000000001</c:v>
                </c:pt>
                <c:pt idx="20709">
                  <c:v>409.37900000000002</c:v>
                </c:pt>
                <c:pt idx="20710">
                  <c:v>408.3859999999998</c:v>
                </c:pt>
                <c:pt idx="20711">
                  <c:v>407.387</c:v>
                </c:pt>
                <c:pt idx="20712">
                  <c:v>406.38200000000001</c:v>
                </c:pt>
                <c:pt idx="20713">
                  <c:v>405.37099999999975</c:v>
                </c:pt>
                <c:pt idx="20714">
                  <c:v>404.35399999999993</c:v>
                </c:pt>
                <c:pt idx="20715">
                  <c:v>403.33099999999979</c:v>
                </c:pt>
                <c:pt idx="20716">
                  <c:v>402.30200000000002</c:v>
                </c:pt>
                <c:pt idx="20717">
                  <c:v>401.26599999999979</c:v>
                </c:pt>
                <c:pt idx="20718">
                  <c:v>400.2249999999998</c:v>
                </c:pt>
                <c:pt idx="20719">
                  <c:v>399.178</c:v>
                </c:pt>
                <c:pt idx="20720">
                  <c:v>398.125</c:v>
                </c:pt>
                <c:pt idx="20721">
                  <c:v>397.06700000000001</c:v>
                </c:pt>
                <c:pt idx="20722">
                  <c:v>396.00200000000001</c:v>
                </c:pt>
                <c:pt idx="20723">
                  <c:v>394.93199999999962</c:v>
                </c:pt>
                <c:pt idx="20724">
                  <c:v>393.85599999999999</c:v>
                </c:pt>
                <c:pt idx="20725">
                  <c:v>392.77499999999975</c:v>
                </c:pt>
                <c:pt idx="20726">
                  <c:v>391.68799999999999</c:v>
                </c:pt>
                <c:pt idx="20727">
                  <c:v>390.59599999999978</c:v>
                </c:pt>
                <c:pt idx="20728">
                  <c:v>389.49799999999965</c:v>
                </c:pt>
                <c:pt idx="20729">
                  <c:v>388.39499999999975</c:v>
                </c:pt>
                <c:pt idx="20730">
                  <c:v>387.28699999999958</c:v>
                </c:pt>
                <c:pt idx="20731">
                  <c:v>386.173</c:v>
                </c:pt>
                <c:pt idx="20732">
                  <c:v>385.05399999999975</c:v>
                </c:pt>
                <c:pt idx="20733">
                  <c:v>383.92999999999978</c:v>
                </c:pt>
                <c:pt idx="20734">
                  <c:v>382.80099999999999</c:v>
                </c:pt>
                <c:pt idx="20735">
                  <c:v>381.66699999999975</c:v>
                </c:pt>
                <c:pt idx="20736">
                  <c:v>380.52799999999979</c:v>
                </c:pt>
                <c:pt idx="20737">
                  <c:v>379.38400000000001</c:v>
                </c:pt>
                <c:pt idx="20738">
                  <c:v>378.23499999999979</c:v>
                </c:pt>
                <c:pt idx="20739">
                  <c:v>377.08199999999965</c:v>
                </c:pt>
                <c:pt idx="20740">
                  <c:v>375.92399999999958</c:v>
                </c:pt>
                <c:pt idx="20741">
                  <c:v>374.7609999999998</c:v>
                </c:pt>
                <c:pt idx="20742">
                  <c:v>373.59399999999965</c:v>
                </c:pt>
                <c:pt idx="20743">
                  <c:v>372.42200000000003</c:v>
                </c:pt>
                <c:pt idx="20744">
                  <c:v>371.245</c:v>
                </c:pt>
                <c:pt idx="20745">
                  <c:v>370.065</c:v>
                </c:pt>
                <c:pt idx="20746">
                  <c:v>368.88</c:v>
                </c:pt>
                <c:pt idx="20747">
                  <c:v>367.69</c:v>
                </c:pt>
                <c:pt idx="20748">
                  <c:v>366.49699999999962</c:v>
                </c:pt>
                <c:pt idx="20749">
                  <c:v>365.29899999999958</c:v>
                </c:pt>
                <c:pt idx="20750">
                  <c:v>364.09799999999979</c:v>
                </c:pt>
                <c:pt idx="20751">
                  <c:v>362.892</c:v>
                </c:pt>
                <c:pt idx="20752">
                  <c:v>361.68299999999999</c:v>
                </c:pt>
                <c:pt idx="20753">
                  <c:v>360.4699999999998</c:v>
                </c:pt>
                <c:pt idx="20754">
                  <c:v>359.25299999999999</c:v>
                </c:pt>
                <c:pt idx="20755">
                  <c:v>358.03199999999958</c:v>
                </c:pt>
                <c:pt idx="20756">
                  <c:v>356.80799999999999</c:v>
                </c:pt>
                <c:pt idx="20757">
                  <c:v>355.58099999999979</c:v>
                </c:pt>
                <c:pt idx="20758">
                  <c:v>354.34899999999999</c:v>
                </c:pt>
                <c:pt idx="20759">
                  <c:v>353.11500000000001</c:v>
                </c:pt>
                <c:pt idx="20760">
                  <c:v>351.87700000000001</c:v>
                </c:pt>
                <c:pt idx="20761">
                  <c:v>350.6359999999998</c:v>
                </c:pt>
                <c:pt idx="20762">
                  <c:v>349.392</c:v>
                </c:pt>
                <c:pt idx="20763">
                  <c:v>348.14499999999998</c:v>
                </c:pt>
                <c:pt idx="20764">
                  <c:v>346.89499999999975</c:v>
                </c:pt>
                <c:pt idx="20765">
                  <c:v>345.64200000000022</c:v>
                </c:pt>
                <c:pt idx="20766">
                  <c:v>344.3859999999998</c:v>
                </c:pt>
                <c:pt idx="20767">
                  <c:v>343.12799999999999</c:v>
                </c:pt>
                <c:pt idx="20768">
                  <c:v>341.86700000000002</c:v>
                </c:pt>
                <c:pt idx="20769">
                  <c:v>340.60300000000001</c:v>
                </c:pt>
                <c:pt idx="20770">
                  <c:v>339.33699999999965</c:v>
                </c:pt>
                <c:pt idx="20771">
                  <c:v>338.06799999999993</c:v>
                </c:pt>
                <c:pt idx="20772">
                  <c:v>336.79700000000003</c:v>
                </c:pt>
                <c:pt idx="20773">
                  <c:v>335.524</c:v>
                </c:pt>
                <c:pt idx="20774">
                  <c:v>334.24900000000002</c:v>
                </c:pt>
                <c:pt idx="20775">
                  <c:v>332.97099999999978</c:v>
                </c:pt>
                <c:pt idx="20776">
                  <c:v>331.69200000000001</c:v>
                </c:pt>
                <c:pt idx="20777">
                  <c:v>330.41099999999977</c:v>
                </c:pt>
                <c:pt idx="20778">
                  <c:v>329.12700000000001</c:v>
                </c:pt>
                <c:pt idx="20779">
                  <c:v>327.84300000000002</c:v>
                </c:pt>
                <c:pt idx="20780">
                  <c:v>326.55599999999993</c:v>
                </c:pt>
                <c:pt idx="20781">
                  <c:v>325.26799999999974</c:v>
                </c:pt>
                <c:pt idx="20782">
                  <c:v>323.97899999999959</c:v>
                </c:pt>
                <c:pt idx="20783">
                  <c:v>322.68799999999999</c:v>
                </c:pt>
                <c:pt idx="20784">
                  <c:v>321.39499999999975</c:v>
                </c:pt>
                <c:pt idx="20785">
                  <c:v>320.10199999999975</c:v>
                </c:pt>
                <c:pt idx="20786">
                  <c:v>318.80700000000002</c:v>
                </c:pt>
                <c:pt idx="20787">
                  <c:v>317.512</c:v>
                </c:pt>
                <c:pt idx="20788">
                  <c:v>316.21499999999975</c:v>
                </c:pt>
                <c:pt idx="20789">
                  <c:v>314.91799999999978</c:v>
                </c:pt>
                <c:pt idx="20790">
                  <c:v>313.61900000000026</c:v>
                </c:pt>
                <c:pt idx="20791">
                  <c:v>312.32</c:v>
                </c:pt>
                <c:pt idx="20792">
                  <c:v>311.02099999999979</c:v>
                </c:pt>
                <c:pt idx="20793">
                  <c:v>309.72000000000003</c:v>
                </c:pt>
                <c:pt idx="20794">
                  <c:v>308.41999999999979</c:v>
                </c:pt>
                <c:pt idx="20795">
                  <c:v>307.11900000000026</c:v>
                </c:pt>
                <c:pt idx="20796">
                  <c:v>305.81799999999993</c:v>
                </c:pt>
                <c:pt idx="20797">
                  <c:v>304.51599999999979</c:v>
                </c:pt>
                <c:pt idx="20798">
                  <c:v>303.21499999999975</c:v>
                </c:pt>
                <c:pt idx="20799">
                  <c:v>301.91299999999978</c:v>
                </c:pt>
                <c:pt idx="20800">
                  <c:v>300.61200000000002</c:v>
                </c:pt>
                <c:pt idx="20801">
                  <c:v>299.31</c:v>
                </c:pt>
                <c:pt idx="20802">
                  <c:v>298.00900000000001</c:v>
                </c:pt>
                <c:pt idx="20803">
                  <c:v>296.709</c:v>
                </c:pt>
                <c:pt idx="20804">
                  <c:v>295.40799999999979</c:v>
                </c:pt>
                <c:pt idx="20805">
                  <c:v>294.108</c:v>
                </c:pt>
                <c:pt idx="20806">
                  <c:v>292.80900000000008</c:v>
                </c:pt>
                <c:pt idx="20807">
                  <c:v>291.5109999999998</c:v>
                </c:pt>
                <c:pt idx="20808">
                  <c:v>290.21299999999979</c:v>
                </c:pt>
                <c:pt idx="20809">
                  <c:v>288.91599999999966</c:v>
                </c:pt>
                <c:pt idx="20810">
                  <c:v>287.62</c:v>
                </c:pt>
                <c:pt idx="20811">
                  <c:v>286.32499999999999</c:v>
                </c:pt>
                <c:pt idx="20812">
                  <c:v>285.03199999999958</c:v>
                </c:pt>
                <c:pt idx="20813">
                  <c:v>283.73899999999958</c:v>
                </c:pt>
                <c:pt idx="20814">
                  <c:v>282.44799999999975</c:v>
                </c:pt>
                <c:pt idx="20815">
                  <c:v>281.15800000000002</c:v>
                </c:pt>
                <c:pt idx="20816">
                  <c:v>279.86900000000026</c:v>
                </c:pt>
                <c:pt idx="20817">
                  <c:v>278.58199999999965</c:v>
                </c:pt>
                <c:pt idx="20818">
                  <c:v>277.29700000000003</c:v>
                </c:pt>
                <c:pt idx="20819">
                  <c:v>276.01299999999975</c:v>
                </c:pt>
                <c:pt idx="20820">
                  <c:v>274.73099999999965</c:v>
                </c:pt>
                <c:pt idx="20821">
                  <c:v>273.45099999999979</c:v>
                </c:pt>
                <c:pt idx="20822">
                  <c:v>272.173</c:v>
                </c:pt>
                <c:pt idx="20823">
                  <c:v>270.89699999999965</c:v>
                </c:pt>
                <c:pt idx="20824">
                  <c:v>269.62299999999999</c:v>
                </c:pt>
                <c:pt idx="20825">
                  <c:v>268.351</c:v>
                </c:pt>
                <c:pt idx="20826">
                  <c:v>267.08199999999965</c:v>
                </c:pt>
                <c:pt idx="20827">
                  <c:v>265.815</c:v>
                </c:pt>
                <c:pt idx="20828">
                  <c:v>264.55</c:v>
                </c:pt>
                <c:pt idx="20829">
                  <c:v>263.28799999999978</c:v>
                </c:pt>
                <c:pt idx="20830">
                  <c:v>262.02799999999979</c:v>
                </c:pt>
                <c:pt idx="20831">
                  <c:v>260.77199999999965</c:v>
                </c:pt>
                <c:pt idx="20832">
                  <c:v>259.517</c:v>
                </c:pt>
                <c:pt idx="20833">
                  <c:v>258.26599999999979</c:v>
                </c:pt>
                <c:pt idx="20834">
                  <c:v>257.01799999999974</c:v>
                </c:pt>
                <c:pt idx="20835">
                  <c:v>255.77199999999999</c:v>
                </c:pt>
                <c:pt idx="20836">
                  <c:v>254.53</c:v>
                </c:pt>
                <c:pt idx="20837">
                  <c:v>253.29</c:v>
                </c:pt>
                <c:pt idx="20838">
                  <c:v>252.054</c:v>
                </c:pt>
                <c:pt idx="20839">
                  <c:v>250.82200000000012</c:v>
                </c:pt>
                <c:pt idx="20840">
                  <c:v>249.59200000000001</c:v>
                </c:pt>
                <c:pt idx="20841">
                  <c:v>248.36600000000001</c:v>
                </c:pt>
                <c:pt idx="20842">
                  <c:v>247.14399999999998</c:v>
                </c:pt>
                <c:pt idx="20843">
                  <c:v>245.92500000000001</c:v>
                </c:pt>
                <c:pt idx="20844">
                  <c:v>244.70899999999997</c:v>
                </c:pt>
                <c:pt idx="20845">
                  <c:v>243.4980000000001</c:v>
                </c:pt>
                <c:pt idx="20846">
                  <c:v>242.29</c:v>
                </c:pt>
                <c:pt idx="20847">
                  <c:v>241.08600000000001</c:v>
                </c:pt>
                <c:pt idx="20848">
                  <c:v>239.88600000000011</c:v>
                </c:pt>
                <c:pt idx="20849">
                  <c:v>238.69</c:v>
                </c:pt>
                <c:pt idx="20850">
                  <c:v>237.4980000000001</c:v>
                </c:pt>
                <c:pt idx="20851">
                  <c:v>236.31</c:v>
                </c:pt>
                <c:pt idx="20852">
                  <c:v>235.126</c:v>
                </c:pt>
                <c:pt idx="20853">
                  <c:v>233.947</c:v>
                </c:pt>
                <c:pt idx="20854">
                  <c:v>232.77199999999999</c:v>
                </c:pt>
                <c:pt idx="20855">
                  <c:v>231.601</c:v>
                </c:pt>
                <c:pt idx="20856">
                  <c:v>230.435</c:v>
                </c:pt>
                <c:pt idx="20857">
                  <c:v>229.27299999999997</c:v>
                </c:pt>
                <c:pt idx="20858">
                  <c:v>228.11599999999999</c:v>
                </c:pt>
                <c:pt idx="20859">
                  <c:v>226.96300000000002</c:v>
                </c:pt>
                <c:pt idx="20860">
                  <c:v>225.815</c:v>
                </c:pt>
                <c:pt idx="20861">
                  <c:v>224.672</c:v>
                </c:pt>
                <c:pt idx="20862">
                  <c:v>223.53399999999999</c:v>
                </c:pt>
                <c:pt idx="20863">
                  <c:v>222.4</c:v>
                </c:pt>
                <c:pt idx="20864">
                  <c:v>221.27199999999999</c:v>
                </c:pt>
                <c:pt idx="20865">
                  <c:v>220.148</c:v>
                </c:pt>
                <c:pt idx="20866">
                  <c:v>219.03</c:v>
                </c:pt>
                <c:pt idx="20867">
                  <c:v>217.916</c:v>
                </c:pt>
                <c:pt idx="20868">
                  <c:v>216.80800000000011</c:v>
                </c:pt>
                <c:pt idx="20869">
                  <c:v>215.70399999999998</c:v>
                </c:pt>
                <c:pt idx="20870">
                  <c:v>214.60599999999999</c:v>
                </c:pt>
                <c:pt idx="20871">
                  <c:v>213.51399999999998</c:v>
                </c:pt>
                <c:pt idx="20872">
                  <c:v>212.42700000000011</c:v>
                </c:pt>
                <c:pt idx="20873">
                  <c:v>211.345</c:v>
                </c:pt>
                <c:pt idx="20874">
                  <c:v>210.268</c:v>
                </c:pt>
                <c:pt idx="20875">
                  <c:v>209.197</c:v>
                </c:pt>
                <c:pt idx="20876">
                  <c:v>208.13200000000001</c:v>
                </c:pt>
                <c:pt idx="20877">
                  <c:v>207.072</c:v>
                </c:pt>
                <c:pt idx="20878">
                  <c:v>206.017</c:v>
                </c:pt>
                <c:pt idx="20879">
                  <c:v>204.96900000000002</c:v>
                </c:pt>
                <c:pt idx="20880">
                  <c:v>203.92600000000004</c:v>
                </c:pt>
                <c:pt idx="20881">
                  <c:v>202.88900000000001</c:v>
                </c:pt>
                <c:pt idx="20882">
                  <c:v>201.85700000000011</c:v>
                </c:pt>
                <c:pt idx="20883">
                  <c:v>200.83200000000011</c:v>
                </c:pt>
                <c:pt idx="20884">
                  <c:v>199.81200000000001</c:v>
                </c:pt>
                <c:pt idx="20885">
                  <c:v>198.79900000000001</c:v>
                </c:pt>
                <c:pt idx="20886">
                  <c:v>197.791</c:v>
                </c:pt>
                <c:pt idx="20887">
                  <c:v>196.78900000000002</c:v>
                </c:pt>
                <c:pt idx="20888">
                  <c:v>195.79300000000001</c:v>
                </c:pt>
                <c:pt idx="20889">
                  <c:v>194.804</c:v>
                </c:pt>
                <c:pt idx="20890">
                  <c:v>193.82000000000011</c:v>
                </c:pt>
                <c:pt idx="20891">
                  <c:v>192.84200000000001</c:v>
                </c:pt>
                <c:pt idx="20892">
                  <c:v>191.87100000000001</c:v>
                </c:pt>
                <c:pt idx="20893">
                  <c:v>190.90600000000001</c:v>
                </c:pt>
                <c:pt idx="20894">
                  <c:v>189.947</c:v>
                </c:pt>
                <c:pt idx="20895">
                  <c:v>188.994</c:v>
                </c:pt>
                <c:pt idx="20896">
                  <c:v>188.048</c:v>
                </c:pt>
                <c:pt idx="20897">
                  <c:v>187.108</c:v>
                </c:pt>
                <c:pt idx="20898">
                  <c:v>186.17399999999998</c:v>
                </c:pt>
                <c:pt idx="20899">
                  <c:v>185.24699999999999</c:v>
                </c:pt>
                <c:pt idx="20900">
                  <c:v>184.32600000000011</c:v>
                </c:pt>
                <c:pt idx="20901">
                  <c:v>183.411</c:v>
                </c:pt>
                <c:pt idx="20902">
                  <c:v>182.50299999999999</c:v>
                </c:pt>
                <c:pt idx="20903">
                  <c:v>181.602</c:v>
                </c:pt>
                <c:pt idx="20904">
                  <c:v>180.70599999999999</c:v>
                </c:pt>
                <c:pt idx="20905">
                  <c:v>179.81800000000001</c:v>
                </c:pt>
                <c:pt idx="20906">
                  <c:v>178.93600000000001</c:v>
                </c:pt>
                <c:pt idx="20907">
                  <c:v>178.06</c:v>
                </c:pt>
                <c:pt idx="20908">
                  <c:v>177.191</c:v>
                </c:pt>
                <c:pt idx="20909">
                  <c:v>176.32900000000001</c:v>
                </c:pt>
                <c:pt idx="20910">
                  <c:v>175.47300000000001</c:v>
                </c:pt>
                <c:pt idx="20911">
                  <c:v>174.62300000000002</c:v>
                </c:pt>
                <c:pt idx="20912">
                  <c:v>173.78100000000001</c:v>
                </c:pt>
                <c:pt idx="20913">
                  <c:v>172.94499999999999</c:v>
                </c:pt>
                <c:pt idx="20914">
                  <c:v>172.11599999999999</c:v>
                </c:pt>
                <c:pt idx="20915">
                  <c:v>171.29300000000001</c:v>
                </c:pt>
                <c:pt idx="20916">
                  <c:v>170.477</c:v>
                </c:pt>
                <c:pt idx="20917">
                  <c:v>169.66800000000001</c:v>
                </c:pt>
                <c:pt idx="20918">
                  <c:v>168.86500000000001</c:v>
                </c:pt>
                <c:pt idx="20919">
                  <c:v>168.07</c:v>
                </c:pt>
                <c:pt idx="20920">
                  <c:v>167.28100000000001</c:v>
                </c:pt>
                <c:pt idx="20921">
                  <c:v>166.4980000000001</c:v>
                </c:pt>
                <c:pt idx="20922">
                  <c:v>165.72300000000001</c:v>
                </c:pt>
                <c:pt idx="20923">
                  <c:v>164.95400000000001</c:v>
                </c:pt>
                <c:pt idx="20924">
                  <c:v>164.19200000000001</c:v>
                </c:pt>
                <c:pt idx="20925">
                  <c:v>163.43600000000001</c:v>
                </c:pt>
                <c:pt idx="20926">
                  <c:v>162.68800000000007</c:v>
                </c:pt>
                <c:pt idx="20927">
                  <c:v>161.946</c:v>
                </c:pt>
                <c:pt idx="20928">
                  <c:v>161.21099999999998</c:v>
                </c:pt>
                <c:pt idx="20929">
                  <c:v>160.483</c:v>
                </c:pt>
                <c:pt idx="20930">
                  <c:v>159.762</c:v>
                </c:pt>
                <c:pt idx="20931">
                  <c:v>159.047</c:v>
                </c:pt>
                <c:pt idx="20932">
                  <c:v>158.339</c:v>
                </c:pt>
                <c:pt idx="20933">
                  <c:v>157.63800000000001</c:v>
                </c:pt>
                <c:pt idx="20934">
                  <c:v>156.94399999999999</c:v>
                </c:pt>
                <c:pt idx="20935">
                  <c:v>156.256</c:v>
                </c:pt>
                <c:pt idx="20936">
                  <c:v>155.57599999999999</c:v>
                </c:pt>
                <c:pt idx="20937">
                  <c:v>154.90200000000004</c:v>
                </c:pt>
                <c:pt idx="20938">
                  <c:v>154.23499999999999</c:v>
                </c:pt>
                <c:pt idx="20939">
                  <c:v>153.57499999999999</c:v>
                </c:pt>
                <c:pt idx="20940">
                  <c:v>152.92100000000011</c:v>
                </c:pt>
                <c:pt idx="20941">
                  <c:v>152.27399999999992</c:v>
                </c:pt>
                <c:pt idx="20942">
                  <c:v>151.63399999999999</c:v>
                </c:pt>
                <c:pt idx="20943">
                  <c:v>151.001</c:v>
                </c:pt>
                <c:pt idx="20944">
                  <c:v>150.374</c:v>
                </c:pt>
                <c:pt idx="20945">
                  <c:v>149.755</c:v>
                </c:pt>
                <c:pt idx="20946">
                  <c:v>149.142</c:v>
                </c:pt>
                <c:pt idx="20947">
                  <c:v>148.536</c:v>
                </c:pt>
                <c:pt idx="20948">
                  <c:v>147.93600000000001</c:v>
                </c:pt>
                <c:pt idx="20949">
                  <c:v>147.34300000000002</c:v>
                </c:pt>
                <c:pt idx="20950">
                  <c:v>146.75700000000001</c:v>
                </c:pt>
                <c:pt idx="20951">
                  <c:v>146.178</c:v>
                </c:pt>
                <c:pt idx="20952">
                  <c:v>145.60499999999999</c:v>
                </c:pt>
                <c:pt idx="20953">
                  <c:v>145.03900000000002</c:v>
                </c:pt>
                <c:pt idx="20954">
                  <c:v>144.47999999999999</c:v>
                </c:pt>
                <c:pt idx="20955">
                  <c:v>143.92700000000011</c:v>
                </c:pt>
                <c:pt idx="20956">
                  <c:v>143.38100000000011</c:v>
                </c:pt>
                <c:pt idx="20957">
                  <c:v>142.84200000000001</c:v>
                </c:pt>
                <c:pt idx="20958">
                  <c:v>142.309</c:v>
                </c:pt>
                <c:pt idx="20959">
                  <c:v>141.78300000000002</c:v>
                </c:pt>
                <c:pt idx="20960">
                  <c:v>141.26300000000001</c:v>
                </c:pt>
                <c:pt idx="20961">
                  <c:v>140.75</c:v>
                </c:pt>
                <c:pt idx="20962">
                  <c:v>140.24399999999989</c:v>
                </c:pt>
                <c:pt idx="20963">
                  <c:v>139.74399999999989</c:v>
                </c:pt>
                <c:pt idx="20964">
                  <c:v>139.251</c:v>
                </c:pt>
                <c:pt idx="20965">
                  <c:v>138.76399999999998</c:v>
                </c:pt>
                <c:pt idx="20966">
                  <c:v>138.28399999999999</c:v>
                </c:pt>
                <c:pt idx="20967">
                  <c:v>137.81100000000001</c:v>
                </c:pt>
                <c:pt idx="20968">
                  <c:v>137.34300000000002</c:v>
                </c:pt>
                <c:pt idx="20969">
                  <c:v>136.88300000000001</c:v>
                </c:pt>
                <c:pt idx="20970">
                  <c:v>136.42800000000011</c:v>
                </c:pt>
                <c:pt idx="20971">
                  <c:v>135.98100000000011</c:v>
                </c:pt>
                <c:pt idx="20972">
                  <c:v>135.53900000000002</c:v>
                </c:pt>
                <c:pt idx="20973">
                  <c:v>135.10399999999998</c:v>
                </c:pt>
                <c:pt idx="20974">
                  <c:v>134.67599999999999</c:v>
                </c:pt>
                <c:pt idx="20975">
                  <c:v>134.25399999999999</c:v>
                </c:pt>
                <c:pt idx="20976">
                  <c:v>133.83800000000011</c:v>
                </c:pt>
                <c:pt idx="20977">
                  <c:v>133.429</c:v>
                </c:pt>
                <c:pt idx="20978">
                  <c:v>133.02600000000001</c:v>
                </c:pt>
                <c:pt idx="20979">
                  <c:v>132.62900000000002</c:v>
                </c:pt>
                <c:pt idx="20980">
                  <c:v>132.239</c:v>
                </c:pt>
                <c:pt idx="20981">
                  <c:v>131.8550000000001</c:v>
                </c:pt>
                <c:pt idx="20982">
                  <c:v>131.477</c:v>
                </c:pt>
                <c:pt idx="20983">
                  <c:v>131.10599999999999</c:v>
                </c:pt>
                <c:pt idx="20984">
                  <c:v>130.73999999999998</c:v>
                </c:pt>
                <c:pt idx="20985">
                  <c:v>130.38100000000011</c:v>
                </c:pt>
                <c:pt idx="20986">
                  <c:v>130.029</c:v>
                </c:pt>
                <c:pt idx="20987">
                  <c:v>129.68200000000004</c:v>
                </c:pt>
                <c:pt idx="20988">
                  <c:v>129.34200000000001</c:v>
                </c:pt>
                <c:pt idx="20989">
                  <c:v>129.00800000000001</c:v>
                </c:pt>
                <c:pt idx="20990">
                  <c:v>128.68</c:v>
                </c:pt>
                <c:pt idx="20991">
                  <c:v>128.35800000000012</c:v>
                </c:pt>
                <c:pt idx="20992">
                  <c:v>128.042</c:v>
                </c:pt>
                <c:pt idx="20993">
                  <c:v>127.733</c:v>
                </c:pt>
                <c:pt idx="20994">
                  <c:v>127.429</c:v>
                </c:pt>
                <c:pt idx="20995">
                  <c:v>127.13200000000001</c:v>
                </c:pt>
                <c:pt idx="20996">
                  <c:v>126.84</c:v>
                </c:pt>
                <c:pt idx="20997">
                  <c:v>126.55500000000001</c:v>
                </c:pt>
                <c:pt idx="20998">
                  <c:v>126.276</c:v>
                </c:pt>
                <c:pt idx="20999">
                  <c:v>126.003</c:v>
                </c:pt>
                <c:pt idx="21000">
                  <c:v>125.736</c:v>
                </c:pt>
                <c:pt idx="21001">
                  <c:v>125.47499999999999</c:v>
                </c:pt>
                <c:pt idx="21002">
                  <c:v>125.22</c:v>
                </c:pt>
                <c:pt idx="21003">
                  <c:v>124.971</c:v>
                </c:pt>
                <c:pt idx="21004">
                  <c:v>124.727</c:v>
                </c:pt>
                <c:pt idx="21005">
                  <c:v>124.49000000000002</c:v>
                </c:pt>
                <c:pt idx="21006">
                  <c:v>124.259</c:v>
                </c:pt>
                <c:pt idx="21007">
                  <c:v>124.03400000000002</c:v>
                </c:pt>
                <c:pt idx="21008">
                  <c:v>123.81399999999999</c:v>
                </c:pt>
                <c:pt idx="21009">
                  <c:v>123.601</c:v>
                </c:pt>
                <c:pt idx="21010">
                  <c:v>123.393</c:v>
                </c:pt>
                <c:pt idx="21011">
                  <c:v>123.19199999999999</c:v>
                </c:pt>
                <c:pt idx="21012">
                  <c:v>122.99600000000002</c:v>
                </c:pt>
                <c:pt idx="21013">
                  <c:v>122.806</c:v>
                </c:pt>
                <c:pt idx="21014">
                  <c:v>122.62199999999999</c:v>
                </c:pt>
                <c:pt idx="21015">
                  <c:v>122.44400000000007</c:v>
                </c:pt>
                <c:pt idx="21016">
                  <c:v>122.27200000000001</c:v>
                </c:pt>
                <c:pt idx="21017">
                  <c:v>122.10599999999998</c:v>
                </c:pt>
                <c:pt idx="21018">
                  <c:v>121.94500000000002</c:v>
                </c:pt>
                <c:pt idx="21019">
                  <c:v>121.79</c:v>
                </c:pt>
                <c:pt idx="21020">
                  <c:v>121.64100000000002</c:v>
                </c:pt>
                <c:pt idx="21021">
                  <c:v>121.498</c:v>
                </c:pt>
                <c:pt idx="21022">
                  <c:v>121.361</c:v>
                </c:pt>
                <c:pt idx="21023">
                  <c:v>121.23</c:v>
                </c:pt>
                <c:pt idx="21024">
                  <c:v>121.104</c:v>
                </c:pt>
                <c:pt idx="21025">
                  <c:v>120.98399999999999</c:v>
                </c:pt>
                <c:pt idx="21026">
                  <c:v>120.86999999999999</c:v>
                </c:pt>
                <c:pt idx="21027">
                  <c:v>120.762</c:v>
                </c:pt>
                <c:pt idx="21028">
                  <c:v>120.66</c:v>
                </c:pt>
                <c:pt idx="21029">
                  <c:v>120.563</c:v>
                </c:pt>
                <c:pt idx="21030">
                  <c:v>120.473</c:v>
                </c:pt>
                <c:pt idx="21031">
                  <c:v>120.38800000000001</c:v>
                </c:pt>
                <c:pt idx="21032">
                  <c:v>120.30800000000001</c:v>
                </c:pt>
                <c:pt idx="21033">
                  <c:v>120.235</c:v>
                </c:pt>
                <c:pt idx="21034">
                  <c:v>120.16800000000001</c:v>
                </c:pt>
                <c:pt idx="21035">
                  <c:v>120.10599999999998</c:v>
                </c:pt>
                <c:pt idx="21036">
                  <c:v>120.05</c:v>
                </c:pt>
                <c:pt idx="21037">
                  <c:v>120</c:v>
                </c:pt>
                <c:pt idx="21038">
                  <c:v>119.955</c:v>
                </c:pt>
                <c:pt idx="21039">
                  <c:v>119.91700000000006</c:v>
                </c:pt>
                <c:pt idx="21040">
                  <c:v>119.884</c:v>
                </c:pt>
                <c:pt idx="21041">
                  <c:v>119.857</c:v>
                </c:pt>
                <c:pt idx="21042">
                  <c:v>119.836</c:v>
                </c:pt>
                <c:pt idx="21043">
                  <c:v>119.821</c:v>
                </c:pt>
                <c:pt idx="21044">
                  <c:v>119.812</c:v>
                </c:pt>
                <c:pt idx="21045">
                  <c:v>119.80800000000001</c:v>
                </c:pt>
                <c:pt idx="21046">
                  <c:v>119.81100000000002</c:v>
                </c:pt>
                <c:pt idx="21047">
                  <c:v>119.819</c:v>
                </c:pt>
                <c:pt idx="21048">
                  <c:v>119.833</c:v>
                </c:pt>
                <c:pt idx="21049">
                  <c:v>119.85299999999998</c:v>
                </c:pt>
                <c:pt idx="21050">
                  <c:v>119.87899999999998</c:v>
                </c:pt>
                <c:pt idx="21051">
                  <c:v>119.91100000000006</c:v>
                </c:pt>
                <c:pt idx="21052">
                  <c:v>119.94900000000005</c:v>
                </c:pt>
                <c:pt idx="21053">
                  <c:v>119.992</c:v>
                </c:pt>
                <c:pt idx="21054">
                  <c:v>120.042</c:v>
                </c:pt>
                <c:pt idx="21055">
                  <c:v>120.098</c:v>
                </c:pt>
                <c:pt idx="21056">
                  <c:v>120.15900000000001</c:v>
                </c:pt>
                <c:pt idx="21057">
                  <c:v>120.227</c:v>
                </c:pt>
                <c:pt idx="21058">
                  <c:v>120.3</c:v>
                </c:pt>
                <c:pt idx="21059">
                  <c:v>120.38</c:v>
                </c:pt>
                <c:pt idx="21060">
                  <c:v>120.46599999999999</c:v>
                </c:pt>
                <c:pt idx="21061">
                  <c:v>120.55800000000001</c:v>
                </c:pt>
                <c:pt idx="21062">
                  <c:v>120.65499999999999</c:v>
                </c:pt>
                <c:pt idx="21063">
                  <c:v>120.759</c:v>
                </c:pt>
                <c:pt idx="21064">
                  <c:v>120.869</c:v>
                </c:pt>
                <c:pt idx="21065">
                  <c:v>120.986</c:v>
                </c:pt>
                <c:pt idx="21066">
                  <c:v>121.10799999999999</c:v>
                </c:pt>
                <c:pt idx="21067">
                  <c:v>121.23699999999999</c:v>
                </c:pt>
                <c:pt idx="21068">
                  <c:v>121.371</c:v>
                </c:pt>
                <c:pt idx="21069">
                  <c:v>121.512</c:v>
                </c:pt>
                <c:pt idx="21070">
                  <c:v>121.66</c:v>
                </c:pt>
                <c:pt idx="21071">
                  <c:v>121.813</c:v>
                </c:pt>
                <c:pt idx="21072">
                  <c:v>121.973</c:v>
                </c:pt>
                <c:pt idx="21073">
                  <c:v>122.139</c:v>
                </c:pt>
                <c:pt idx="21074">
                  <c:v>122.312</c:v>
                </c:pt>
                <c:pt idx="21075">
                  <c:v>122.49100000000006</c:v>
                </c:pt>
                <c:pt idx="21076">
                  <c:v>122.67599999999995</c:v>
                </c:pt>
                <c:pt idx="21077">
                  <c:v>122.867</c:v>
                </c:pt>
                <c:pt idx="21078">
                  <c:v>123.066</c:v>
                </c:pt>
                <c:pt idx="21079">
                  <c:v>123.27</c:v>
                </c:pt>
                <c:pt idx="21080">
                  <c:v>123.48099999999999</c:v>
                </c:pt>
                <c:pt idx="21081">
                  <c:v>123.699</c:v>
                </c:pt>
                <c:pt idx="21082">
                  <c:v>123.923</c:v>
                </c:pt>
                <c:pt idx="21083">
                  <c:v>124.154</c:v>
                </c:pt>
                <c:pt idx="21084">
                  <c:v>124.392</c:v>
                </c:pt>
                <c:pt idx="21085">
                  <c:v>124.636</c:v>
                </c:pt>
                <c:pt idx="21086">
                  <c:v>124.887</c:v>
                </c:pt>
                <c:pt idx="21087">
                  <c:v>125.14400000000002</c:v>
                </c:pt>
                <c:pt idx="21088">
                  <c:v>125.40900000000002</c:v>
                </c:pt>
                <c:pt idx="21089">
                  <c:v>125.67999999999998</c:v>
                </c:pt>
                <c:pt idx="21090">
                  <c:v>125.958</c:v>
                </c:pt>
                <c:pt idx="21091">
                  <c:v>126.24299999999999</c:v>
                </c:pt>
                <c:pt idx="21092">
                  <c:v>126.535</c:v>
                </c:pt>
                <c:pt idx="21093">
                  <c:v>126.833</c:v>
                </c:pt>
                <c:pt idx="21094">
                  <c:v>127.139</c:v>
                </c:pt>
                <c:pt idx="21095">
                  <c:v>127.452</c:v>
                </c:pt>
                <c:pt idx="21096">
                  <c:v>127.771</c:v>
                </c:pt>
                <c:pt idx="21097">
                  <c:v>128.09800000000001</c:v>
                </c:pt>
                <c:pt idx="21098">
                  <c:v>128.43200000000004</c:v>
                </c:pt>
                <c:pt idx="21099">
                  <c:v>128.77299999999997</c:v>
                </c:pt>
                <c:pt idx="21100">
                  <c:v>129.12100000000001</c:v>
                </c:pt>
                <c:pt idx="21101">
                  <c:v>129.477</c:v>
                </c:pt>
                <c:pt idx="21102">
                  <c:v>129.839</c:v>
                </c:pt>
                <c:pt idx="21103">
                  <c:v>130.20899999999997</c:v>
                </c:pt>
                <c:pt idx="21104">
                  <c:v>130.58700000000007</c:v>
                </c:pt>
                <c:pt idx="21105">
                  <c:v>130.971</c:v>
                </c:pt>
                <c:pt idx="21106">
                  <c:v>131.364</c:v>
                </c:pt>
                <c:pt idx="21107">
                  <c:v>131.76300000000001</c:v>
                </c:pt>
                <c:pt idx="21108">
                  <c:v>132.16999999999999</c:v>
                </c:pt>
                <c:pt idx="21109">
                  <c:v>132.58500000000001</c:v>
                </c:pt>
                <c:pt idx="21110">
                  <c:v>133.00700000000001</c:v>
                </c:pt>
                <c:pt idx="21111">
                  <c:v>133.43700000000001</c:v>
                </c:pt>
                <c:pt idx="21112">
                  <c:v>133.875</c:v>
                </c:pt>
                <c:pt idx="21113">
                  <c:v>134.32000000000011</c:v>
                </c:pt>
                <c:pt idx="21114">
                  <c:v>134.77299999999997</c:v>
                </c:pt>
                <c:pt idx="21115">
                  <c:v>135.23399999999998</c:v>
                </c:pt>
                <c:pt idx="21116">
                  <c:v>135.702</c:v>
                </c:pt>
                <c:pt idx="21117">
                  <c:v>136.178</c:v>
                </c:pt>
                <c:pt idx="21118">
                  <c:v>136.66300000000001</c:v>
                </c:pt>
                <c:pt idx="21119">
                  <c:v>137.155</c:v>
                </c:pt>
                <c:pt idx="21120">
                  <c:v>137.655</c:v>
                </c:pt>
                <c:pt idx="21121">
                  <c:v>138.16399999999999</c:v>
                </c:pt>
                <c:pt idx="21122">
                  <c:v>138.68</c:v>
                </c:pt>
                <c:pt idx="21123">
                  <c:v>139.20399999999998</c:v>
                </c:pt>
                <c:pt idx="21124">
                  <c:v>139.73699999999999</c:v>
                </c:pt>
                <c:pt idx="21125">
                  <c:v>140.27799999999999</c:v>
                </c:pt>
                <c:pt idx="21126">
                  <c:v>140.82700000000011</c:v>
                </c:pt>
                <c:pt idx="21127">
                  <c:v>141.38400000000001</c:v>
                </c:pt>
                <c:pt idx="21128">
                  <c:v>141.94999999999999</c:v>
                </c:pt>
                <c:pt idx="21129">
                  <c:v>142.524</c:v>
                </c:pt>
                <c:pt idx="21130">
                  <c:v>143.10599999999999</c:v>
                </c:pt>
                <c:pt idx="21131">
                  <c:v>143.697</c:v>
                </c:pt>
                <c:pt idx="21132">
                  <c:v>144.29599999999999</c:v>
                </c:pt>
                <c:pt idx="21133">
                  <c:v>144.904</c:v>
                </c:pt>
                <c:pt idx="21134">
                  <c:v>145.52100000000004</c:v>
                </c:pt>
                <c:pt idx="21135">
                  <c:v>146.14499999999998</c:v>
                </c:pt>
                <c:pt idx="21136">
                  <c:v>146.77899999999997</c:v>
                </c:pt>
                <c:pt idx="21137">
                  <c:v>147.42100000000011</c:v>
                </c:pt>
                <c:pt idx="21138">
                  <c:v>148.072</c:v>
                </c:pt>
                <c:pt idx="21139">
                  <c:v>148.732</c:v>
                </c:pt>
                <c:pt idx="21140">
                  <c:v>149.40100000000001</c:v>
                </c:pt>
                <c:pt idx="21141">
                  <c:v>150.078</c:v>
                </c:pt>
                <c:pt idx="21142">
                  <c:v>150.76399999999998</c:v>
                </c:pt>
                <c:pt idx="21143">
                  <c:v>151.46</c:v>
                </c:pt>
                <c:pt idx="21144">
                  <c:v>152.16399999999999</c:v>
                </c:pt>
                <c:pt idx="21145">
                  <c:v>152.87700000000001</c:v>
                </c:pt>
                <c:pt idx="21146">
                  <c:v>153.59900000000002</c:v>
                </c:pt>
                <c:pt idx="21147">
                  <c:v>154.33000000000001</c:v>
                </c:pt>
                <c:pt idx="21148">
                  <c:v>155.07</c:v>
                </c:pt>
                <c:pt idx="21149">
                  <c:v>155.82000000000011</c:v>
                </c:pt>
                <c:pt idx="21150">
                  <c:v>156.578</c:v>
                </c:pt>
                <c:pt idx="21151">
                  <c:v>157.346</c:v>
                </c:pt>
                <c:pt idx="21152">
                  <c:v>158.12300000000002</c:v>
                </c:pt>
                <c:pt idx="21153">
                  <c:v>158.90900000000002</c:v>
                </c:pt>
                <c:pt idx="21154">
                  <c:v>159.70399999999998</c:v>
                </c:pt>
                <c:pt idx="21155">
                  <c:v>160.50899999999999</c:v>
                </c:pt>
                <c:pt idx="21156">
                  <c:v>161.32300000000001</c:v>
                </c:pt>
                <c:pt idx="21157">
                  <c:v>162.14699999999999</c:v>
                </c:pt>
                <c:pt idx="21158">
                  <c:v>162.97999999999999</c:v>
                </c:pt>
                <c:pt idx="21159">
                  <c:v>163.82200000000012</c:v>
                </c:pt>
                <c:pt idx="21160">
                  <c:v>164.67399999999998</c:v>
                </c:pt>
                <c:pt idx="21161">
                  <c:v>165.535</c:v>
                </c:pt>
                <c:pt idx="21162">
                  <c:v>166.40600000000001</c:v>
                </c:pt>
                <c:pt idx="21163">
                  <c:v>167.28700000000001</c:v>
                </c:pt>
                <c:pt idx="21164">
                  <c:v>168.17599999999999</c:v>
                </c:pt>
                <c:pt idx="21165">
                  <c:v>169.07599999999999</c:v>
                </c:pt>
                <c:pt idx="21166">
                  <c:v>169.98500000000001</c:v>
                </c:pt>
                <c:pt idx="21167">
                  <c:v>170.904</c:v>
                </c:pt>
                <c:pt idx="21168">
                  <c:v>171.83200000000011</c:v>
                </c:pt>
                <c:pt idx="21169">
                  <c:v>172.77099999999999</c:v>
                </c:pt>
                <c:pt idx="21170">
                  <c:v>173.71799999999999</c:v>
                </c:pt>
                <c:pt idx="21171">
                  <c:v>174.67599999999999</c:v>
                </c:pt>
                <c:pt idx="21172">
                  <c:v>175.64299999999997</c:v>
                </c:pt>
                <c:pt idx="21173">
                  <c:v>176.62</c:v>
                </c:pt>
                <c:pt idx="21174">
                  <c:v>177.607</c:v>
                </c:pt>
                <c:pt idx="21175">
                  <c:v>178.60399999999998</c:v>
                </c:pt>
                <c:pt idx="21176">
                  <c:v>179.60999999999999</c:v>
                </c:pt>
                <c:pt idx="21177">
                  <c:v>180.626</c:v>
                </c:pt>
                <c:pt idx="21178">
                  <c:v>181.65200000000004</c:v>
                </c:pt>
                <c:pt idx="21179">
                  <c:v>182.68800000000007</c:v>
                </c:pt>
                <c:pt idx="21180">
                  <c:v>183.73399999999998</c:v>
                </c:pt>
                <c:pt idx="21181">
                  <c:v>184.79</c:v>
                </c:pt>
                <c:pt idx="21182">
                  <c:v>185.8550000000001</c:v>
                </c:pt>
                <c:pt idx="21183">
                  <c:v>186.93100000000001</c:v>
                </c:pt>
                <c:pt idx="21184">
                  <c:v>188.01599999999999</c:v>
                </c:pt>
                <c:pt idx="21185">
                  <c:v>189.11099999999999</c:v>
                </c:pt>
                <c:pt idx="21186">
                  <c:v>190.21599999999998</c:v>
                </c:pt>
                <c:pt idx="21187">
                  <c:v>191.33100000000007</c:v>
                </c:pt>
                <c:pt idx="21188">
                  <c:v>192.45600000000007</c:v>
                </c:pt>
                <c:pt idx="21189">
                  <c:v>193.59</c:v>
                </c:pt>
                <c:pt idx="21190">
                  <c:v>194.73499999999999</c:v>
                </c:pt>
                <c:pt idx="21191">
                  <c:v>195.88900000000001</c:v>
                </c:pt>
                <c:pt idx="21192">
                  <c:v>197.054</c:v>
                </c:pt>
                <c:pt idx="21193">
                  <c:v>198.22800000000001</c:v>
                </c:pt>
                <c:pt idx="21194">
                  <c:v>199.41200000000001</c:v>
                </c:pt>
                <c:pt idx="21195">
                  <c:v>200.60599999999999</c:v>
                </c:pt>
                <c:pt idx="21196">
                  <c:v>201.81</c:v>
                </c:pt>
                <c:pt idx="21197">
                  <c:v>203.023</c:v>
                </c:pt>
                <c:pt idx="21198">
                  <c:v>204.24699999999999</c:v>
                </c:pt>
                <c:pt idx="21199">
                  <c:v>205.4800000000001</c:v>
                </c:pt>
                <c:pt idx="21200">
                  <c:v>206.72300000000001</c:v>
                </c:pt>
                <c:pt idx="21201">
                  <c:v>207.976</c:v>
                </c:pt>
                <c:pt idx="21202">
                  <c:v>209.239</c:v>
                </c:pt>
                <c:pt idx="21203">
                  <c:v>210.512</c:v>
                </c:pt>
                <c:pt idx="21204">
                  <c:v>211.79399999999998</c:v>
                </c:pt>
                <c:pt idx="21205">
                  <c:v>213.08600000000001</c:v>
                </c:pt>
                <c:pt idx="21206">
                  <c:v>214.38700000000011</c:v>
                </c:pt>
                <c:pt idx="21207">
                  <c:v>215.69900000000001</c:v>
                </c:pt>
                <c:pt idx="21208">
                  <c:v>217.01900000000001</c:v>
                </c:pt>
                <c:pt idx="21209">
                  <c:v>218.35000000000011</c:v>
                </c:pt>
                <c:pt idx="21210">
                  <c:v>219.69</c:v>
                </c:pt>
                <c:pt idx="21211">
                  <c:v>221.04</c:v>
                </c:pt>
                <c:pt idx="21212">
                  <c:v>222.399</c:v>
                </c:pt>
                <c:pt idx="21213">
                  <c:v>223.768</c:v>
                </c:pt>
                <c:pt idx="21214">
                  <c:v>225.14599999999999</c:v>
                </c:pt>
                <c:pt idx="21215">
                  <c:v>226.53399999999999</c:v>
                </c:pt>
                <c:pt idx="21216">
                  <c:v>227.93100000000001</c:v>
                </c:pt>
                <c:pt idx="21217">
                  <c:v>229.33700000000007</c:v>
                </c:pt>
                <c:pt idx="21218">
                  <c:v>230.75299999999999</c:v>
                </c:pt>
                <c:pt idx="21219">
                  <c:v>232.178</c:v>
                </c:pt>
                <c:pt idx="21220">
                  <c:v>233.61199999999999</c:v>
                </c:pt>
                <c:pt idx="21221">
                  <c:v>235.05600000000001</c:v>
                </c:pt>
                <c:pt idx="21222">
                  <c:v>236.50800000000001</c:v>
                </c:pt>
                <c:pt idx="21223">
                  <c:v>237.97</c:v>
                </c:pt>
                <c:pt idx="21224">
                  <c:v>239.441</c:v>
                </c:pt>
                <c:pt idx="21225">
                  <c:v>240.92000000000004</c:v>
                </c:pt>
                <c:pt idx="21226">
                  <c:v>242.40900000000002</c:v>
                </c:pt>
                <c:pt idx="21227">
                  <c:v>243.90600000000001</c:v>
                </c:pt>
                <c:pt idx="21228">
                  <c:v>245.41300000000001</c:v>
                </c:pt>
                <c:pt idx="21229">
                  <c:v>246.92800000000011</c:v>
                </c:pt>
                <c:pt idx="21230">
                  <c:v>248.45200000000011</c:v>
                </c:pt>
                <c:pt idx="21231">
                  <c:v>249.98400000000001</c:v>
                </c:pt>
                <c:pt idx="21232">
                  <c:v>251.52500000000001</c:v>
                </c:pt>
                <c:pt idx="21233">
                  <c:v>253.07499999999999</c:v>
                </c:pt>
                <c:pt idx="21234">
                  <c:v>254.63300000000001</c:v>
                </c:pt>
                <c:pt idx="21235">
                  <c:v>256.19900000000001</c:v>
                </c:pt>
                <c:pt idx="21236">
                  <c:v>257.774</c:v>
                </c:pt>
                <c:pt idx="21237">
                  <c:v>259.35700000000008</c:v>
                </c:pt>
                <c:pt idx="21238">
                  <c:v>260.94900000000001</c:v>
                </c:pt>
                <c:pt idx="21239">
                  <c:v>262.548</c:v>
                </c:pt>
                <c:pt idx="21240">
                  <c:v>264.15499999999997</c:v>
                </c:pt>
                <c:pt idx="21241">
                  <c:v>265.77099999999979</c:v>
                </c:pt>
                <c:pt idx="21242">
                  <c:v>267.39400000000001</c:v>
                </c:pt>
                <c:pt idx="21243">
                  <c:v>269.02499999999975</c:v>
                </c:pt>
                <c:pt idx="21244">
                  <c:v>270.66399999999999</c:v>
                </c:pt>
                <c:pt idx="21245">
                  <c:v>272.31099999999975</c:v>
                </c:pt>
                <c:pt idx="21246">
                  <c:v>273.96499999999975</c:v>
                </c:pt>
                <c:pt idx="21247">
                  <c:v>275.62599999999975</c:v>
                </c:pt>
                <c:pt idx="21248">
                  <c:v>277.29499999999979</c:v>
                </c:pt>
                <c:pt idx="21249">
                  <c:v>278.97099999999978</c:v>
                </c:pt>
                <c:pt idx="21250">
                  <c:v>280.65499999999997</c:v>
                </c:pt>
                <c:pt idx="21251">
                  <c:v>282.34500000000008</c:v>
                </c:pt>
                <c:pt idx="21252">
                  <c:v>284.04300000000001</c:v>
                </c:pt>
                <c:pt idx="21253">
                  <c:v>285.74700000000001</c:v>
                </c:pt>
                <c:pt idx="21254">
                  <c:v>287.459</c:v>
                </c:pt>
                <c:pt idx="21255">
                  <c:v>289.17700000000002</c:v>
                </c:pt>
                <c:pt idx="21256">
                  <c:v>290.90199999999965</c:v>
                </c:pt>
                <c:pt idx="21257">
                  <c:v>292.63299999999975</c:v>
                </c:pt>
                <c:pt idx="21258">
                  <c:v>294.37099999999975</c:v>
                </c:pt>
                <c:pt idx="21259">
                  <c:v>296.11500000000001</c:v>
                </c:pt>
                <c:pt idx="21260">
                  <c:v>297.86500000000001</c:v>
                </c:pt>
                <c:pt idx="21261">
                  <c:v>299.62200000000001</c:v>
                </c:pt>
                <c:pt idx="21262">
                  <c:v>301.38400000000001</c:v>
                </c:pt>
                <c:pt idx="21263">
                  <c:v>303.15300000000002</c:v>
                </c:pt>
                <c:pt idx="21264">
                  <c:v>304.92699999999962</c:v>
                </c:pt>
                <c:pt idx="21265">
                  <c:v>306.70699999999965</c:v>
                </c:pt>
                <c:pt idx="21266">
                  <c:v>308.49199999999962</c:v>
                </c:pt>
                <c:pt idx="21267">
                  <c:v>310.28299999999979</c:v>
                </c:pt>
                <c:pt idx="21268">
                  <c:v>312.08</c:v>
                </c:pt>
                <c:pt idx="21269">
                  <c:v>313.88099999999974</c:v>
                </c:pt>
                <c:pt idx="21270">
                  <c:v>315.68799999999999</c:v>
                </c:pt>
                <c:pt idx="21271">
                  <c:v>317.49899999999963</c:v>
                </c:pt>
                <c:pt idx="21272">
                  <c:v>319.31599999999975</c:v>
                </c:pt>
                <c:pt idx="21273">
                  <c:v>321.137</c:v>
                </c:pt>
                <c:pt idx="21274">
                  <c:v>322.96299999999979</c:v>
                </c:pt>
                <c:pt idx="21275">
                  <c:v>324.79299999999978</c:v>
                </c:pt>
                <c:pt idx="21276">
                  <c:v>326.62799999999999</c:v>
                </c:pt>
                <c:pt idx="21277">
                  <c:v>328.46699999999959</c:v>
                </c:pt>
                <c:pt idx="21278">
                  <c:v>330.31</c:v>
                </c:pt>
                <c:pt idx="21279">
                  <c:v>332.15699999999993</c:v>
                </c:pt>
                <c:pt idx="21280">
                  <c:v>334.00799999999975</c:v>
                </c:pt>
                <c:pt idx="21281">
                  <c:v>335.863</c:v>
                </c:pt>
                <c:pt idx="21282">
                  <c:v>337.72099999999978</c:v>
                </c:pt>
                <c:pt idx="21283">
                  <c:v>339.58300000000003</c:v>
                </c:pt>
                <c:pt idx="21284">
                  <c:v>341.44799999999975</c:v>
                </c:pt>
                <c:pt idx="21285">
                  <c:v>343.31599999999975</c:v>
                </c:pt>
                <c:pt idx="21286">
                  <c:v>345.18700000000001</c:v>
                </c:pt>
                <c:pt idx="21287">
                  <c:v>347.06099999999975</c:v>
                </c:pt>
                <c:pt idx="21288">
                  <c:v>348.93799999999965</c:v>
                </c:pt>
                <c:pt idx="21289">
                  <c:v>350.81799999999993</c:v>
                </c:pt>
                <c:pt idx="21290">
                  <c:v>352.7</c:v>
                </c:pt>
                <c:pt idx="21291">
                  <c:v>354.584</c:v>
                </c:pt>
                <c:pt idx="21292">
                  <c:v>356.47099999999978</c:v>
                </c:pt>
                <c:pt idx="21293">
                  <c:v>358.35899999999975</c:v>
                </c:pt>
                <c:pt idx="21294">
                  <c:v>360.24900000000002</c:v>
                </c:pt>
                <c:pt idx="21295">
                  <c:v>362.14200000000022</c:v>
                </c:pt>
                <c:pt idx="21296">
                  <c:v>364.03599999999977</c:v>
                </c:pt>
                <c:pt idx="21297">
                  <c:v>365.93099999999959</c:v>
                </c:pt>
                <c:pt idx="21298">
                  <c:v>367.827</c:v>
                </c:pt>
                <c:pt idx="21299">
                  <c:v>369.7249999999998</c:v>
                </c:pt>
                <c:pt idx="21300">
                  <c:v>371.62400000000002</c:v>
                </c:pt>
                <c:pt idx="21301">
                  <c:v>373.5229999999998</c:v>
                </c:pt>
                <c:pt idx="21302">
                  <c:v>375.42299999999977</c:v>
                </c:pt>
                <c:pt idx="21303">
                  <c:v>377.32400000000001</c:v>
                </c:pt>
                <c:pt idx="21304">
                  <c:v>379.2249999999998</c:v>
                </c:pt>
                <c:pt idx="21305">
                  <c:v>381.12700000000001</c:v>
                </c:pt>
                <c:pt idx="21306">
                  <c:v>383.02799999999979</c:v>
                </c:pt>
                <c:pt idx="21307">
                  <c:v>384.92999999999978</c:v>
                </c:pt>
                <c:pt idx="21308">
                  <c:v>386.83099999999979</c:v>
                </c:pt>
                <c:pt idx="21309">
                  <c:v>388.73200000000003</c:v>
                </c:pt>
                <c:pt idx="21310">
                  <c:v>390.63200000000001</c:v>
                </c:pt>
                <c:pt idx="21311">
                  <c:v>392.53099999999978</c:v>
                </c:pt>
                <c:pt idx="21312">
                  <c:v>394.42999999999978</c:v>
                </c:pt>
                <c:pt idx="21313">
                  <c:v>396.32799999999975</c:v>
                </c:pt>
                <c:pt idx="21314">
                  <c:v>398.22399999999965</c:v>
                </c:pt>
                <c:pt idx="21315">
                  <c:v>400.11900000000026</c:v>
                </c:pt>
                <c:pt idx="21316">
                  <c:v>402.012</c:v>
                </c:pt>
                <c:pt idx="21317">
                  <c:v>403.904</c:v>
                </c:pt>
                <c:pt idx="21318">
                  <c:v>405.79399999999958</c:v>
                </c:pt>
                <c:pt idx="21319">
                  <c:v>407.68200000000002</c:v>
                </c:pt>
                <c:pt idx="21320">
                  <c:v>409.56799999999993</c:v>
                </c:pt>
                <c:pt idx="21321">
                  <c:v>411.452</c:v>
                </c:pt>
                <c:pt idx="21322">
                  <c:v>413.33300000000003</c:v>
                </c:pt>
                <c:pt idx="21323">
                  <c:v>415.21099999999979</c:v>
                </c:pt>
                <c:pt idx="21324">
                  <c:v>417.08699999999965</c:v>
                </c:pt>
                <c:pt idx="21325">
                  <c:v>418.959</c:v>
                </c:pt>
                <c:pt idx="21326">
                  <c:v>420.82900000000001</c:v>
                </c:pt>
                <c:pt idx="21327">
                  <c:v>422.69499999999999</c:v>
                </c:pt>
                <c:pt idx="21328">
                  <c:v>424.55799999999999</c:v>
                </c:pt>
                <c:pt idx="21329">
                  <c:v>426.41699999999958</c:v>
                </c:pt>
                <c:pt idx="21330">
                  <c:v>428.27199999999965</c:v>
                </c:pt>
                <c:pt idx="21331">
                  <c:v>430.12299999999999</c:v>
                </c:pt>
                <c:pt idx="21332">
                  <c:v>431.97099999999978</c:v>
                </c:pt>
                <c:pt idx="21333">
                  <c:v>433.81299999999999</c:v>
                </c:pt>
                <c:pt idx="21334">
                  <c:v>435.65199999999999</c:v>
                </c:pt>
                <c:pt idx="21335">
                  <c:v>437.48599999999965</c:v>
                </c:pt>
                <c:pt idx="21336">
                  <c:v>439.315</c:v>
                </c:pt>
                <c:pt idx="21337">
                  <c:v>441.13900000000001</c:v>
                </c:pt>
                <c:pt idx="21338">
                  <c:v>442.95800000000003</c:v>
                </c:pt>
                <c:pt idx="21339">
                  <c:v>444.77199999999965</c:v>
                </c:pt>
                <c:pt idx="21340">
                  <c:v>446.58</c:v>
                </c:pt>
                <c:pt idx="21341">
                  <c:v>448.38299999999975</c:v>
                </c:pt>
                <c:pt idx="21342">
                  <c:v>450.17899999999975</c:v>
                </c:pt>
                <c:pt idx="21343">
                  <c:v>451.97099999999978</c:v>
                </c:pt>
                <c:pt idx="21344">
                  <c:v>453.755</c:v>
                </c:pt>
                <c:pt idx="21345">
                  <c:v>455.53399999999965</c:v>
                </c:pt>
                <c:pt idx="21346">
                  <c:v>457.30599999999993</c:v>
                </c:pt>
                <c:pt idx="21347">
                  <c:v>459.072</c:v>
                </c:pt>
                <c:pt idx="21348">
                  <c:v>460.83099999999979</c:v>
                </c:pt>
                <c:pt idx="21349">
                  <c:v>462.58300000000003</c:v>
                </c:pt>
                <c:pt idx="21350">
                  <c:v>464.32799999999975</c:v>
                </c:pt>
                <c:pt idx="21351">
                  <c:v>466.06599999999975</c:v>
                </c:pt>
                <c:pt idx="21352">
                  <c:v>467.79700000000003</c:v>
                </c:pt>
                <c:pt idx="21353">
                  <c:v>469.52</c:v>
                </c:pt>
                <c:pt idx="21354">
                  <c:v>471.23499999999979</c:v>
                </c:pt>
                <c:pt idx="21355">
                  <c:v>472.94200000000001</c:v>
                </c:pt>
                <c:pt idx="21356">
                  <c:v>474.64200000000022</c:v>
                </c:pt>
                <c:pt idx="21357">
                  <c:v>476.33300000000003</c:v>
                </c:pt>
                <c:pt idx="21358">
                  <c:v>478.01599999999979</c:v>
                </c:pt>
                <c:pt idx="21359">
                  <c:v>479.69099999999975</c:v>
                </c:pt>
                <c:pt idx="21360">
                  <c:v>481.35700000000008</c:v>
                </c:pt>
                <c:pt idx="21361">
                  <c:v>483.01400000000001</c:v>
                </c:pt>
                <c:pt idx="21362">
                  <c:v>484.66300000000001</c:v>
                </c:pt>
                <c:pt idx="21363">
                  <c:v>486.30200000000002</c:v>
                </c:pt>
                <c:pt idx="21364">
                  <c:v>487.93199999999962</c:v>
                </c:pt>
                <c:pt idx="21365">
                  <c:v>489.553</c:v>
                </c:pt>
                <c:pt idx="21366">
                  <c:v>491.16399999999999</c:v>
                </c:pt>
                <c:pt idx="21367">
                  <c:v>492.76599999999979</c:v>
                </c:pt>
                <c:pt idx="21368">
                  <c:v>494.358</c:v>
                </c:pt>
                <c:pt idx="21369">
                  <c:v>495.94</c:v>
                </c:pt>
                <c:pt idx="21370">
                  <c:v>497.512</c:v>
                </c:pt>
                <c:pt idx="21371">
                  <c:v>499.07299999999975</c:v>
                </c:pt>
                <c:pt idx="21372">
                  <c:v>500.62400000000002</c:v>
                </c:pt>
                <c:pt idx="21373">
                  <c:v>502.16500000000002</c:v>
                </c:pt>
                <c:pt idx="21374">
                  <c:v>503.69600000000003</c:v>
                </c:pt>
                <c:pt idx="21375">
                  <c:v>505.21499999999975</c:v>
                </c:pt>
                <c:pt idx="21376">
                  <c:v>506.72399999999965</c:v>
                </c:pt>
                <c:pt idx="21377">
                  <c:v>508.22099999999978</c:v>
                </c:pt>
                <c:pt idx="21378">
                  <c:v>509.70699999999965</c:v>
                </c:pt>
                <c:pt idx="21379">
                  <c:v>511.18200000000002</c:v>
                </c:pt>
                <c:pt idx="21380">
                  <c:v>512.64599999999996</c:v>
                </c:pt>
                <c:pt idx="21381">
                  <c:v>514.09799999999996</c:v>
                </c:pt>
                <c:pt idx="21382">
                  <c:v>515.53800000000001</c:v>
                </c:pt>
                <c:pt idx="21383">
                  <c:v>516.96699999999942</c:v>
                </c:pt>
                <c:pt idx="21384">
                  <c:v>518.38300000000004</c:v>
                </c:pt>
                <c:pt idx="21385">
                  <c:v>519.78800000000047</c:v>
                </c:pt>
                <c:pt idx="21386">
                  <c:v>521.17999999999995</c:v>
                </c:pt>
                <c:pt idx="21387">
                  <c:v>522.55999999999949</c:v>
                </c:pt>
                <c:pt idx="21388">
                  <c:v>523.928</c:v>
                </c:pt>
                <c:pt idx="21389">
                  <c:v>525.28300000000058</c:v>
                </c:pt>
                <c:pt idx="21390">
                  <c:v>526.625</c:v>
                </c:pt>
                <c:pt idx="21391">
                  <c:v>527.95499999999959</c:v>
                </c:pt>
                <c:pt idx="21392">
                  <c:v>529.27200000000005</c:v>
                </c:pt>
                <c:pt idx="21393">
                  <c:v>530.57500000000005</c:v>
                </c:pt>
                <c:pt idx="21394">
                  <c:v>531.86599999999942</c:v>
                </c:pt>
                <c:pt idx="21395">
                  <c:v>533.14300000000003</c:v>
                </c:pt>
                <c:pt idx="21396">
                  <c:v>534.40699999999958</c:v>
                </c:pt>
                <c:pt idx="21397">
                  <c:v>535.65800000000002</c:v>
                </c:pt>
                <c:pt idx="21398">
                  <c:v>536.89499999999998</c:v>
                </c:pt>
                <c:pt idx="21399">
                  <c:v>538.11900000000003</c:v>
                </c:pt>
                <c:pt idx="21400">
                  <c:v>539.32799999999929</c:v>
                </c:pt>
                <c:pt idx="21401">
                  <c:v>540.524</c:v>
                </c:pt>
                <c:pt idx="21402">
                  <c:v>541.70600000000002</c:v>
                </c:pt>
                <c:pt idx="21403">
                  <c:v>542.87400000000002</c:v>
                </c:pt>
                <c:pt idx="21404">
                  <c:v>544.02800000000002</c:v>
                </c:pt>
                <c:pt idx="21405">
                  <c:v>545.16699999999958</c:v>
                </c:pt>
                <c:pt idx="21406">
                  <c:v>546.29200000000003</c:v>
                </c:pt>
                <c:pt idx="21407">
                  <c:v>547.40300000000002</c:v>
                </c:pt>
                <c:pt idx="21408">
                  <c:v>548.5</c:v>
                </c:pt>
                <c:pt idx="21409">
                  <c:v>549.58100000000002</c:v>
                </c:pt>
                <c:pt idx="21410">
                  <c:v>550.64800000000002</c:v>
                </c:pt>
                <c:pt idx="21411">
                  <c:v>551.70100000000002</c:v>
                </c:pt>
                <c:pt idx="21412">
                  <c:v>552.73900000000003</c:v>
                </c:pt>
                <c:pt idx="21413">
                  <c:v>553.76099999999997</c:v>
                </c:pt>
                <c:pt idx="21414">
                  <c:v>554.76900000000001</c:v>
                </c:pt>
                <c:pt idx="21415">
                  <c:v>555.76199999999949</c:v>
                </c:pt>
                <c:pt idx="21416">
                  <c:v>556.73900000000003</c:v>
                </c:pt>
                <c:pt idx="21417">
                  <c:v>557.702</c:v>
                </c:pt>
                <c:pt idx="21418">
                  <c:v>558.649</c:v>
                </c:pt>
                <c:pt idx="21419">
                  <c:v>559.58100000000002</c:v>
                </c:pt>
                <c:pt idx="21420">
                  <c:v>560.49699999999996</c:v>
                </c:pt>
                <c:pt idx="21421">
                  <c:v>561.399</c:v>
                </c:pt>
                <c:pt idx="21422">
                  <c:v>562.28400000000045</c:v>
                </c:pt>
                <c:pt idx="21423">
                  <c:v>563.154</c:v>
                </c:pt>
                <c:pt idx="21424">
                  <c:v>564.00900000000001</c:v>
                </c:pt>
                <c:pt idx="21425">
                  <c:v>564.8469999999993</c:v>
                </c:pt>
                <c:pt idx="21426">
                  <c:v>565.67100000000005</c:v>
                </c:pt>
                <c:pt idx="21427">
                  <c:v>566.4779999999995</c:v>
                </c:pt>
                <c:pt idx="21428">
                  <c:v>567.26900000000001</c:v>
                </c:pt>
                <c:pt idx="21429">
                  <c:v>568.04499999999996</c:v>
                </c:pt>
                <c:pt idx="21430">
                  <c:v>568.8049999999995</c:v>
                </c:pt>
                <c:pt idx="21431">
                  <c:v>569.54899999999998</c:v>
                </c:pt>
                <c:pt idx="21432">
                  <c:v>570.27700000000004</c:v>
                </c:pt>
                <c:pt idx="21433">
                  <c:v>570.98800000000051</c:v>
                </c:pt>
                <c:pt idx="21434">
                  <c:v>571.68400000000042</c:v>
                </c:pt>
                <c:pt idx="21435">
                  <c:v>572.36399999999958</c:v>
                </c:pt>
                <c:pt idx="21436">
                  <c:v>573.02800000000002</c:v>
                </c:pt>
                <c:pt idx="21437">
                  <c:v>573.67499999999995</c:v>
                </c:pt>
                <c:pt idx="21438">
                  <c:v>574.30599999999959</c:v>
                </c:pt>
                <c:pt idx="21439">
                  <c:v>574.92199999999957</c:v>
                </c:pt>
                <c:pt idx="21440">
                  <c:v>575.52099999999996</c:v>
                </c:pt>
                <c:pt idx="21441">
                  <c:v>576.1029999999995</c:v>
                </c:pt>
                <c:pt idx="21442">
                  <c:v>576.66899999999998</c:v>
                </c:pt>
                <c:pt idx="21443">
                  <c:v>577.22</c:v>
                </c:pt>
                <c:pt idx="21444">
                  <c:v>577.75300000000004</c:v>
                </c:pt>
                <c:pt idx="21445">
                  <c:v>578.27100000000041</c:v>
                </c:pt>
                <c:pt idx="21446">
                  <c:v>578.77200000000005</c:v>
                </c:pt>
                <c:pt idx="21447">
                  <c:v>579.25699999999949</c:v>
                </c:pt>
                <c:pt idx="21448">
                  <c:v>579.726</c:v>
                </c:pt>
                <c:pt idx="21449">
                  <c:v>580.17800000000045</c:v>
                </c:pt>
                <c:pt idx="21450">
                  <c:v>580.61400000000003</c:v>
                </c:pt>
                <c:pt idx="21451">
                  <c:v>581.03300000000002</c:v>
                </c:pt>
                <c:pt idx="21452">
                  <c:v>581.43699999999956</c:v>
                </c:pt>
                <c:pt idx="21453">
                  <c:v>581.8229999999993</c:v>
                </c:pt>
                <c:pt idx="21454">
                  <c:v>582.19400000000041</c:v>
                </c:pt>
                <c:pt idx="21455">
                  <c:v>582.548</c:v>
                </c:pt>
                <c:pt idx="21456">
                  <c:v>582.88599999999997</c:v>
                </c:pt>
                <c:pt idx="21457">
                  <c:v>583.20799999999997</c:v>
                </c:pt>
                <c:pt idx="21458">
                  <c:v>583.51300000000003</c:v>
                </c:pt>
                <c:pt idx="21459">
                  <c:v>583.80199999999957</c:v>
                </c:pt>
                <c:pt idx="21460">
                  <c:v>584.07500000000005</c:v>
                </c:pt>
                <c:pt idx="21461">
                  <c:v>584.33199999999943</c:v>
                </c:pt>
                <c:pt idx="21462">
                  <c:v>584.572</c:v>
                </c:pt>
                <c:pt idx="21463">
                  <c:v>584.79600000000005</c:v>
                </c:pt>
                <c:pt idx="21464">
                  <c:v>585.00400000000002</c:v>
                </c:pt>
                <c:pt idx="21465">
                  <c:v>585.19600000000003</c:v>
                </c:pt>
                <c:pt idx="21466">
                  <c:v>585.37199999999996</c:v>
                </c:pt>
                <c:pt idx="21467">
                  <c:v>585.53099999999949</c:v>
                </c:pt>
                <c:pt idx="21468">
                  <c:v>585.67499999999995</c:v>
                </c:pt>
                <c:pt idx="21469">
                  <c:v>585.80199999999957</c:v>
                </c:pt>
                <c:pt idx="21470">
                  <c:v>585.91399999999999</c:v>
                </c:pt>
                <c:pt idx="21471">
                  <c:v>586.01</c:v>
                </c:pt>
                <c:pt idx="21472">
                  <c:v>586.09</c:v>
                </c:pt>
                <c:pt idx="21473">
                  <c:v>586.15300000000002</c:v>
                </c:pt>
                <c:pt idx="21474">
                  <c:v>586.20100000000002</c:v>
                </c:pt>
                <c:pt idx="21475">
                  <c:v>586.23400000000004</c:v>
                </c:pt>
                <c:pt idx="21476">
                  <c:v>586.25</c:v>
                </c:pt>
                <c:pt idx="21477">
                  <c:v>586.25099999999998</c:v>
                </c:pt>
                <c:pt idx="21478">
                  <c:v>586.23599999999999</c:v>
                </c:pt>
                <c:pt idx="21479">
                  <c:v>586.20600000000002</c:v>
                </c:pt>
                <c:pt idx="21480">
                  <c:v>586.16</c:v>
                </c:pt>
                <c:pt idx="21481">
                  <c:v>586.09900000000005</c:v>
                </c:pt>
                <c:pt idx="21482">
                  <c:v>586.02199999999959</c:v>
                </c:pt>
                <c:pt idx="21483">
                  <c:v>585.9299999999995</c:v>
                </c:pt>
                <c:pt idx="21484">
                  <c:v>585.8229999999993</c:v>
                </c:pt>
                <c:pt idx="21485">
                  <c:v>585.70000000000005</c:v>
                </c:pt>
                <c:pt idx="21486">
                  <c:v>585.56199999999956</c:v>
                </c:pt>
                <c:pt idx="21487">
                  <c:v>585.40899999999999</c:v>
                </c:pt>
                <c:pt idx="21488">
                  <c:v>585.24099999999999</c:v>
                </c:pt>
                <c:pt idx="21489">
                  <c:v>585.05799999999942</c:v>
                </c:pt>
                <c:pt idx="21490">
                  <c:v>584.86099999999942</c:v>
                </c:pt>
                <c:pt idx="21491">
                  <c:v>584.64800000000002</c:v>
                </c:pt>
                <c:pt idx="21492">
                  <c:v>584.41999999999996</c:v>
                </c:pt>
                <c:pt idx="21493">
                  <c:v>584.17800000000045</c:v>
                </c:pt>
                <c:pt idx="21494">
                  <c:v>583.92199999999957</c:v>
                </c:pt>
                <c:pt idx="21495">
                  <c:v>583.65</c:v>
                </c:pt>
                <c:pt idx="21496">
                  <c:v>583.36399999999958</c:v>
                </c:pt>
                <c:pt idx="21497">
                  <c:v>583.06399999999996</c:v>
                </c:pt>
                <c:pt idx="21498">
                  <c:v>582.75</c:v>
                </c:pt>
                <c:pt idx="21499">
                  <c:v>582.42099999999959</c:v>
                </c:pt>
                <c:pt idx="21500">
                  <c:v>582.07799999999997</c:v>
                </c:pt>
                <c:pt idx="21501">
                  <c:v>581.72199999999998</c:v>
                </c:pt>
                <c:pt idx="21502">
                  <c:v>581.35099999999954</c:v>
                </c:pt>
                <c:pt idx="21503">
                  <c:v>580.96599999999955</c:v>
                </c:pt>
                <c:pt idx="21504">
                  <c:v>580.56799999999942</c:v>
                </c:pt>
                <c:pt idx="21505">
                  <c:v>580.15599999999949</c:v>
                </c:pt>
                <c:pt idx="21506">
                  <c:v>579.73</c:v>
                </c:pt>
                <c:pt idx="21507">
                  <c:v>579.29100000000005</c:v>
                </c:pt>
                <c:pt idx="21508">
                  <c:v>578.83799999999928</c:v>
                </c:pt>
                <c:pt idx="21509">
                  <c:v>578.37199999999996</c:v>
                </c:pt>
                <c:pt idx="21510">
                  <c:v>577.89300000000003</c:v>
                </c:pt>
                <c:pt idx="21511">
                  <c:v>577.4</c:v>
                </c:pt>
                <c:pt idx="21512">
                  <c:v>576.89499999999998</c:v>
                </c:pt>
                <c:pt idx="21513">
                  <c:v>576.37599999999998</c:v>
                </c:pt>
                <c:pt idx="21514">
                  <c:v>575.84499999999957</c:v>
                </c:pt>
                <c:pt idx="21515">
                  <c:v>575.30099999999959</c:v>
                </c:pt>
                <c:pt idx="21516">
                  <c:v>574.74400000000003</c:v>
                </c:pt>
                <c:pt idx="21517">
                  <c:v>574.17499999999995</c:v>
                </c:pt>
                <c:pt idx="21518">
                  <c:v>573.59299999999996</c:v>
                </c:pt>
                <c:pt idx="21519">
                  <c:v>572.99900000000002</c:v>
                </c:pt>
                <c:pt idx="21520">
                  <c:v>572.39300000000003</c:v>
                </c:pt>
                <c:pt idx="21521">
                  <c:v>571.77500000000043</c:v>
                </c:pt>
                <c:pt idx="21522">
                  <c:v>571.14400000000001</c:v>
                </c:pt>
                <c:pt idx="21523">
                  <c:v>570.5019999999995</c:v>
                </c:pt>
                <c:pt idx="21524">
                  <c:v>569.8469999999993</c:v>
                </c:pt>
                <c:pt idx="21525">
                  <c:v>569.18200000000002</c:v>
                </c:pt>
                <c:pt idx="21526">
                  <c:v>568.50400000000002</c:v>
                </c:pt>
                <c:pt idx="21527">
                  <c:v>567.8149999999996</c:v>
                </c:pt>
                <c:pt idx="21528">
                  <c:v>567.11500000000001</c:v>
                </c:pt>
                <c:pt idx="21529">
                  <c:v>566.40300000000002</c:v>
                </c:pt>
                <c:pt idx="21530">
                  <c:v>565.67999999999995</c:v>
                </c:pt>
                <c:pt idx="21531">
                  <c:v>564.94599999999957</c:v>
                </c:pt>
                <c:pt idx="21532">
                  <c:v>564.20100000000002</c:v>
                </c:pt>
                <c:pt idx="21533">
                  <c:v>563.4449999999996</c:v>
                </c:pt>
                <c:pt idx="21534">
                  <c:v>562.67900000000043</c:v>
                </c:pt>
                <c:pt idx="21535">
                  <c:v>561.90199999999959</c:v>
                </c:pt>
                <c:pt idx="21536">
                  <c:v>561.11400000000003</c:v>
                </c:pt>
                <c:pt idx="21537">
                  <c:v>560.31699999999955</c:v>
                </c:pt>
                <c:pt idx="21538">
                  <c:v>559.50800000000004</c:v>
                </c:pt>
                <c:pt idx="21539">
                  <c:v>558.69000000000005</c:v>
                </c:pt>
                <c:pt idx="21540">
                  <c:v>557.86099999999942</c:v>
                </c:pt>
                <c:pt idx="21541">
                  <c:v>557.02300000000002</c:v>
                </c:pt>
                <c:pt idx="21542">
                  <c:v>556.17499999999995</c:v>
                </c:pt>
                <c:pt idx="21543">
                  <c:v>555.31699999999955</c:v>
                </c:pt>
                <c:pt idx="21544">
                  <c:v>554.44899999999996</c:v>
                </c:pt>
                <c:pt idx="21545">
                  <c:v>553.572</c:v>
                </c:pt>
                <c:pt idx="21546">
                  <c:v>552.68600000000004</c:v>
                </c:pt>
                <c:pt idx="21547">
                  <c:v>551.79000000000042</c:v>
                </c:pt>
                <c:pt idx="21548">
                  <c:v>550.88599999999997</c:v>
                </c:pt>
                <c:pt idx="21549">
                  <c:v>549.97199999999998</c:v>
                </c:pt>
                <c:pt idx="21550">
                  <c:v>549.04899999999998</c:v>
                </c:pt>
                <c:pt idx="21551">
                  <c:v>548.11800000000005</c:v>
                </c:pt>
                <c:pt idx="21552">
                  <c:v>547.17800000000045</c:v>
                </c:pt>
                <c:pt idx="21553">
                  <c:v>546.22900000000004</c:v>
                </c:pt>
                <c:pt idx="21554">
                  <c:v>545.27200000000005</c:v>
                </c:pt>
                <c:pt idx="21555">
                  <c:v>544.30599999999959</c:v>
                </c:pt>
                <c:pt idx="21556">
                  <c:v>543.33299999999929</c:v>
                </c:pt>
                <c:pt idx="21557">
                  <c:v>542.35099999999954</c:v>
                </c:pt>
                <c:pt idx="21558">
                  <c:v>541.36099999999942</c:v>
                </c:pt>
                <c:pt idx="21559">
                  <c:v>540.36300000000006</c:v>
                </c:pt>
                <c:pt idx="21560">
                  <c:v>539.35699999999929</c:v>
                </c:pt>
                <c:pt idx="21561">
                  <c:v>538.3439999999996</c:v>
                </c:pt>
                <c:pt idx="21562">
                  <c:v>537.32399999999996</c:v>
                </c:pt>
                <c:pt idx="21563">
                  <c:v>536.29600000000005</c:v>
                </c:pt>
                <c:pt idx="21564">
                  <c:v>535.26</c:v>
                </c:pt>
                <c:pt idx="21565">
                  <c:v>534.21799999999996</c:v>
                </c:pt>
                <c:pt idx="21566">
                  <c:v>533.16800000000001</c:v>
                </c:pt>
                <c:pt idx="21567">
                  <c:v>532.11099999999999</c:v>
                </c:pt>
                <c:pt idx="21568">
                  <c:v>531.04699999999957</c:v>
                </c:pt>
                <c:pt idx="21569">
                  <c:v>529.97699999999998</c:v>
                </c:pt>
                <c:pt idx="21570">
                  <c:v>528.9</c:v>
                </c:pt>
                <c:pt idx="21571">
                  <c:v>527.81599999999958</c:v>
                </c:pt>
                <c:pt idx="21572">
                  <c:v>526.726</c:v>
                </c:pt>
                <c:pt idx="21573">
                  <c:v>525.63</c:v>
                </c:pt>
                <c:pt idx="21574">
                  <c:v>524.52699999999959</c:v>
                </c:pt>
                <c:pt idx="21575">
                  <c:v>523.41800000000001</c:v>
                </c:pt>
                <c:pt idx="21576">
                  <c:v>522.30399999999997</c:v>
                </c:pt>
                <c:pt idx="21577">
                  <c:v>521.18299999999999</c:v>
                </c:pt>
                <c:pt idx="21578">
                  <c:v>520.05599999999959</c:v>
                </c:pt>
                <c:pt idx="21579">
                  <c:v>518.92399999999998</c:v>
                </c:pt>
                <c:pt idx="21580">
                  <c:v>517.78599999999994</c:v>
                </c:pt>
                <c:pt idx="21581">
                  <c:v>516.64300000000003</c:v>
                </c:pt>
                <c:pt idx="21582">
                  <c:v>515.49400000000003</c:v>
                </c:pt>
                <c:pt idx="21583">
                  <c:v>514.33999999999958</c:v>
                </c:pt>
                <c:pt idx="21584">
                  <c:v>513.18100000000004</c:v>
                </c:pt>
                <c:pt idx="21585">
                  <c:v>512.01599999999996</c:v>
                </c:pt>
                <c:pt idx="21586">
                  <c:v>510.84699999999975</c:v>
                </c:pt>
                <c:pt idx="21587">
                  <c:v>509.67200000000008</c:v>
                </c:pt>
                <c:pt idx="21588">
                  <c:v>508.49299999999965</c:v>
                </c:pt>
                <c:pt idx="21589">
                  <c:v>507.30900000000008</c:v>
                </c:pt>
                <c:pt idx="21590">
                  <c:v>506.12099999999975</c:v>
                </c:pt>
                <c:pt idx="21591">
                  <c:v>504.92799999999966</c:v>
                </c:pt>
                <c:pt idx="21592">
                  <c:v>503.72999999999979</c:v>
                </c:pt>
                <c:pt idx="21593">
                  <c:v>502.52799999999979</c:v>
                </c:pt>
                <c:pt idx="21594">
                  <c:v>501.322</c:v>
                </c:pt>
                <c:pt idx="21595">
                  <c:v>500.11200000000002</c:v>
                </c:pt>
                <c:pt idx="21596">
                  <c:v>498.8979999999998</c:v>
                </c:pt>
                <c:pt idx="21597">
                  <c:v>497.67899999999975</c:v>
                </c:pt>
                <c:pt idx="21598">
                  <c:v>496.45699999999965</c:v>
                </c:pt>
                <c:pt idx="21599">
                  <c:v>495.23099999999965</c:v>
                </c:pt>
                <c:pt idx="21600">
                  <c:v>494.00099999999975</c:v>
                </c:pt>
                <c:pt idx="21601">
                  <c:v>492.76799999999974</c:v>
                </c:pt>
                <c:pt idx="21602">
                  <c:v>491.53</c:v>
                </c:pt>
                <c:pt idx="21603">
                  <c:v>490.28999999999979</c:v>
                </c:pt>
                <c:pt idx="21604">
                  <c:v>489.04599999999999</c:v>
                </c:pt>
                <c:pt idx="21605">
                  <c:v>487.79799999999977</c:v>
                </c:pt>
                <c:pt idx="21606">
                  <c:v>486.548</c:v>
                </c:pt>
                <c:pt idx="21607">
                  <c:v>485.29399999999958</c:v>
                </c:pt>
                <c:pt idx="21608">
                  <c:v>484.03699999999958</c:v>
                </c:pt>
                <c:pt idx="21609">
                  <c:v>482.77699999999965</c:v>
                </c:pt>
                <c:pt idx="21610">
                  <c:v>481.51400000000001</c:v>
                </c:pt>
                <c:pt idx="21611">
                  <c:v>480.24799999999999</c:v>
                </c:pt>
                <c:pt idx="21612">
                  <c:v>478.97999999999979</c:v>
                </c:pt>
                <c:pt idx="21613">
                  <c:v>477.70800000000003</c:v>
                </c:pt>
                <c:pt idx="21614">
                  <c:v>476.43400000000003</c:v>
                </c:pt>
                <c:pt idx="21615">
                  <c:v>475.15800000000002</c:v>
                </c:pt>
                <c:pt idx="21616">
                  <c:v>473.87799999999999</c:v>
                </c:pt>
                <c:pt idx="21617">
                  <c:v>472.59699999999958</c:v>
                </c:pt>
                <c:pt idx="21618">
                  <c:v>471.31200000000001</c:v>
                </c:pt>
                <c:pt idx="21619">
                  <c:v>470.02599999999978</c:v>
                </c:pt>
                <c:pt idx="21620">
                  <c:v>468.73699999999963</c:v>
                </c:pt>
                <c:pt idx="21621">
                  <c:v>467.44600000000003</c:v>
                </c:pt>
                <c:pt idx="21622">
                  <c:v>466.15300000000002</c:v>
                </c:pt>
                <c:pt idx="21623">
                  <c:v>464.85700000000008</c:v>
                </c:pt>
                <c:pt idx="21624">
                  <c:v>463.56</c:v>
                </c:pt>
                <c:pt idx="21625">
                  <c:v>462.2609999999998</c:v>
                </c:pt>
                <c:pt idx="21626">
                  <c:v>460.959</c:v>
                </c:pt>
                <c:pt idx="21627">
                  <c:v>459.65600000000001</c:v>
                </c:pt>
                <c:pt idx="21628">
                  <c:v>458.351</c:v>
                </c:pt>
                <c:pt idx="21629">
                  <c:v>457.04399999999993</c:v>
                </c:pt>
                <c:pt idx="21630">
                  <c:v>455.73499999999979</c:v>
                </c:pt>
                <c:pt idx="21631">
                  <c:v>454.42499999999978</c:v>
                </c:pt>
                <c:pt idx="21632">
                  <c:v>453.11200000000002</c:v>
                </c:pt>
                <c:pt idx="21633">
                  <c:v>451.79899999999958</c:v>
                </c:pt>
                <c:pt idx="21634">
                  <c:v>450.48299999999978</c:v>
                </c:pt>
                <c:pt idx="21635">
                  <c:v>449.16699999999975</c:v>
                </c:pt>
                <c:pt idx="21636">
                  <c:v>447.84800000000001</c:v>
                </c:pt>
                <c:pt idx="21637">
                  <c:v>446.529</c:v>
                </c:pt>
                <c:pt idx="21638">
                  <c:v>445.20699999999965</c:v>
                </c:pt>
                <c:pt idx="21639">
                  <c:v>443.88499999999999</c:v>
                </c:pt>
                <c:pt idx="21640">
                  <c:v>442.56099999999975</c:v>
                </c:pt>
                <c:pt idx="21641">
                  <c:v>441.23599999999965</c:v>
                </c:pt>
                <c:pt idx="21642">
                  <c:v>439.90899999999965</c:v>
                </c:pt>
                <c:pt idx="21643">
                  <c:v>438.58099999999979</c:v>
                </c:pt>
                <c:pt idx="21644">
                  <c:v>437.25200000000001</c:v>
                </c:pt>
                <c:pt idx="21645">
                  <c:v>435.92200000000003</c:v>
                </c:pt>
                <c:pt idx="21646">
                  <c:v>434.59099999999978</c:v>
                </c:pt>
                <c:pt idx="21647">
                  <c:v>433.25900000000001</c:v>
                </c:pt>
                <c:pt idx="21648">
                  <c:v>431.92499999999978</c:v>
                </c:pt>
                <c:pt idx="21649">
                  <c:v>430.59099999999978</c:v>
                </c:pt>
                <c:pt idx="21650">
                  <c:v>429.255</c:v>
                </c:pt>
                <c:pt idx="21651">
                  <c:v>427.91799999999978</c:v>
                </c:pt>
                <c:pt idx="21652">
                  <c:v>426.58099999999979</c:v>
                </c:pt>
                <c:pt idx="21653">
                  <c:v>425.24200000000002</c:v>
                </c:pt>
                <c:pt idx="21654">
                  <c:v>423.90199999999965</c:v>
                </c:pt>
                <c:pt idx="21655">
                  <c:v>422.56200000000001</c:v>
                </c:pt>
                <c:pt idx="21656">
                  <c:v>421.2199999999998</c:v>
                </c:pt>
                <c:pt idx="21657">
                  <c:v>419.87799999999999</c:v>
                </c:pt>
                <c:pt idx="21658">
                  <c:v>418.53500000000003</c:v>
                </c:pt>
                <c:pt idx="21659">
                  <c:v>417.19099999999975</c:v>
                </c:pt>
                <c:pt idx="21660">
                  <c:v>415.846</c:v>
                </c:pt>
                <c:pt idx="21661">
                  <c:v>414.5</c:v>
                </c:pt>
                <c:pt idx="21662">
                  <c:v>413.15300000000002</c:v>
                </c:pt>
                <c:pt idx="21663">
                  <c:v>411.80599999999993</c:v>
                </c:pt>
                <c:pt idx="21664">
                  <c:v>410.45800000000003</c:v>
                </c:pt>
                <c:pt idx="21665">
                  <c:v>409.108</c:v>
                </c:pt>
                <c:pt idx="21666">
                  <c:v>407.75799999999975</c:v>
                </c:pt>
                <c:pt idx="21667">
                  <c:v>406.40799999999979</c:v>
                </c:pt>
                <c:pt idx="21668">
                  <c:v>405.05599999999993</c:v>
                </c:pt>
                <c:pt idx="21669">
                  <c:v>403.70400000000001</c:v>
                </c:pt>
                <c:pt idx="21670">
                  <c:v>402.351</c:v>
                </c:pt>
                <c:pt idx="21671">
                  <c:v>400.99699999999962</c:v>
                </c:pt>
                <c:pt idx="21672">
                  <c:v>399.64200000000022</c:v>
                </c:pt>
                <c:pt idx="21673">
                  <c:v>398.28699999999958</c:v>
                </c:pt>
                <c:pt idx="21674">
                  <c:v>396.93099999999959</c:v>
                </c:pt>
                <c:pt idx="21675">
                  <c:v>395.57400000000001</c:v>
                </c:pt>
                <c:pt idx="21676">
                  <c:v>394.21599999999978</c:v>
                </c:pt>
                <c:pt idx="21677">
                  <c:v>392.85700000000008</c:v>
                </c:pt>
                <c:pt idx="21678">
                  <c:v>391.49799999999965</c:v>
                </c:pt>
                <c:pt idx="21679">
                  <c:v>390.13799999999975</c:v>
                </c:pt>
                <c:pt idx="21680">
                  <c:v>388.77699999999965</c:v>
                </c:pt>
                <c:pt idx="21681">
                  <c:v>387.41499999999979</c:v>
                </c:pt>
                <c:pt idx="21682">
                  <c:v>386.05200000000002</c:v>
                </c:pt>
                <c:pt idx="21683">
                  <c:v>384.68900000000002</c:v>
                </c:pt>
                <c:pt idx="21684">
                  <c:v>383.32499999999999</c:v>
                </c:pt>
                <c:pt idx="21685">
                  <c:v>381.96</c:v>
                </c:pt>
                <c:pt idx="21686">
                  <c:v>380.59399999999965</c:v>
                </c:pt>
                <c:pt idx="21687">
                  <c:v>379.22699999999958</c:v>
                </c:pt>
                <c:pt idx="21688">
                  <c:v>377.86</c:v>
                </c:pt>
                <c:pt idx="21689">
                  <c:v>376.49099999999964</c:v>
                </c:pt>
                <c:pt idx="21690">
                  <c:v>375.12200000000001</c:v>
                </c:pt>
                <c:pt idx="21691">
                  <c:v>373.75200000000001</c:v>
                </c:pt>
                <c:pt idx="21692">
                  <c:v>372.38099999999974</c:v>
                </c:pt>
                <c:pt idx="21693">
                  <c:v>371.00900000000001</c:v>
                </c:pt>
                <c:pt idx="21694">
                  <c:v>369.6359999999998</c:v>
                </c:pt>
                <c:pt idx="21695">
                  <c:v>368.262</c:v>
                </c:pt>
                <c:pt idx="21696">
                  <c:v>366.887</c:v>
                </c:pt>
                <c:pt idx="21697">
                  <c:v>365.512</c:v>
                </c:pt>
                <c:pt idx="21698">
                  <c:v>364.13499999999999</c:v>
                </c:pt>
                <c:pt idx="21699">
                  <c:v>362.75700000000001</c:v>
                </c:pt>
                <c:pt idx="21700">
                  <c:v>361.37799999999999</c:v>
                </c:pt>
                <c:pt idx="21701">
                  <c:v>359.99899999999963</c:v>
                </c:pt>
                <c:pt idx="21702">
                  <c:v>358.61799999999999</c:v>
                </c:pt>
                <c:pt idx="21703">
                  <c:v>357.23599999999965</c:v>
                </c:pt>
                <c:pt idx="21704">
                  <c:v>355.85300000000001</c:v>
                </c:pt>
                <c:pt idx="21705">
                  <c:v>354.46899999999965</c:v>
                </c:pt>
                <c:pt idx="21706">
                  <c:v>353.084</c:v>
                </c:pt>
                <c:pt idx="21707">
                  <c:v>351.69799999999975</c:v>
                </c:pt>
                <c:pt idx="21708">
                  <c:v>350.31</c:v>
                </c:pt>
                <c:pt idx="21709">
                  <c:v>348.92200000000003</c:v>
                </c:pt>
                <c:pt idx="21710">
                  <c:v>347.53199999999958</c:v>
                </c:pt>
                <c:pt idx="21711">
                  <c:v>346.14100000000002</c:v>
                </c:pt>
                <c:pt idx="21712">
                  <c:v>344.74900000000002</c:v>
                </c:pt>
                <c:pt idx="21713">
                  <c:v>343.35599999999999</c:v>
                </c:pt>
                <c:pt idx="21714">
                  <c:v>341.96199999999965</c:v>
                </c:pt>
                <c:pt idx="21715">
                  <c:v>340.56599999999975</c:v>
                </c:pt>
                <c:pt idx="21716">
                  <c:v>339.16899999999993</c:v>
                </c:pt>
                <c:pt idx="21717">
                  <c:v>337.77</c:v>
                </c:pt>
                <c:pt idx="21718">
                  <c:v>336.37099999999975</c:v>
                </c:pt>
                <c:pt idx="21719">
                  <c:v>334.9699999999998</c:v>
                </c:pt>
                <c:pt idx="21720">
                  <c:v>333.56799999999993</c:v>
                </c:pt>
                <c:pt idx="21721">
                  <c:v>332.16399999999999</c:v>
                </c:pt>
                <c:pt idx="21722">
                  <c:v>330.75900000000001</c:v>
                </c:pt>
                <c:pt idx="21723">
                  <c:v>329.35300000000001</c:v>
                </c:pt>
                <c:pt idx="21724">
                  <c:v>327.94499999999999</c:v>
                </c:pt>
                <c:pt idx="21725">
                  <c:v>326.53599999999977</c:v>
                </c:pt>
                <c:pt idx="21726">
                  <c:v>325.12599999999975</c:v>
                </c:pt>
                <c:pt idx="21727">
                  <c:v>323.714</c:v>
                </c:pt>
                <c:pt idx="21728">
                  <c:v>322.3</c:v>
                </c:pt>
                <c:pt idx="21729">
                  <c:v>320.88499999999999</c:v>
                </c:pt>
                <c:pt idx="21730">
                  <c:v>319.46899999999965</c:v>
                </c:pt>
                <c:pt idx="21731">
                  <c:v>318.05099999999999</c:v>
                </c:pt>
                <c:pt idx="21732">
                  <c:v>316.63200000000001</c:v>
                </c:pt>
                <c:pt idx="21733">
                  <c:v>315.21099999999979</c:v>
                </c:pt>
                <c:pt idx="21734">
                  <c:v>313.78799999999978</c:v>
                </c:pt>
                <c:pt idx="21735">
                  <c:v>312.36500000000001</c:v>
                </c:pt>
                <c:pt idx="21736">
                  <c:v>310.93899999999962</c:v>
                </c:pt>
                <c:pt idx="21737">
                  <c:v>309.512</c:v>
                </c:pt>
                <c:pt idx="21738">
                  <c:v>308.084</c:v>
                </c:pt>
                <c:pt idx="21739">
                  <c:v>306.65300000000002</c:v>
                </c:pt>
                <c:pt idx="21740">
                  <c:v>305.22199999999958</c:v>
                </c:pt>
                <c:pt idx="21741">
                  <c:v>303.78899999999965</c:v>
                </c:pt>
                <c:pt idx="21742">
                  <c:v>302.35399999999993</c:v>
                </c:pt>
                <c:pt idx="21743">
                  <c:v>300.91699999999958</c:v>
                </c:pt>
                <c:pt idx="21744">
                  <c:v>299.47899999999959</c:v>
                </c:pt>
                <c:pt idx="21745">
                  <c:v>298.04000000000002</c:v>
                </c:pt>
                <c:pt idx="21746">
                  <c:v>296.59799999999979</c:v>
                </c:pt>
                <c:pt idx="21747">
                  <c:v>295.15499999999997</c:v>
                </c:pt>
                <c:pt idx="21748">
                  <c:v>293.71099999999979</c:v>
                </c:pt>
                <c:pt idx="21749">
                  <c:v>292.26499999999999</c:v>
                </c:pt>
                <c:pt idx="21750">
                  <c:v>290.81700000000001</c:v>
                </c:pt>
                <c:pt idx="21751">
                  <c:v>289.36799999999999</c:v>
                </c:pt>
                <c:pt idx="21752">
                  <c:v>287.91699999999958</c:v>
                </c:pt>
                <c:pt idx="21753">
                  <c:v>286.464</c:v>
                </c:pt>
                <c:pt idx="21754">
                  <c:v>285.01</c:v>
                </c:pt>
                <c:pt idx="21755">
                  <c:v>283.55500000000001</c:v>
                </c:pt>
                <c:pt idx="21756">
                  <c:v>282.09699999999958</c:v>
                </c:pt>
                <c:pt idx="21757">
                  <c:v>280.63799999999975</c:v>
                </c:pt>
                <c:pt idx="21758">
                  <c:v>279.178</c:v>
                </c:pt>
                <c:pt idx="21759">
                  <c:v>277.71599999999978</c:v>
                </c:pt>
                <c:pt idx="21760">
                  <c:v>276.25200000000001</c:v>
                </c:pt>
                <c:pt idx="21761">
                  <c:v>274.78699999999958</c:v>
                </c:pt>
                <c:pt idx="21762">
                  <c:v>273.32</c:v>
                </c:pt>
                <c:pt idx="21763">
                  <c:v>271.85199999999975</c:v>
                </c:pt>
                <c:pt idx="21764">
                  <c:v>270.38200000000001</c:v>
                </c:pt>
                <c:pt idx="21765">
                  <c:v>268.91099999999977</c:v>
                </c:pt>
                <c:pt idx="21766">
                  <c:v>267.43899999999962</c:v>
                </c:pt>
                <c:pt idx="21767">
                  <c:v>265.964</c:v>
                </c:pt>
                <c:pt idx="21768">
                  <c:v>264.48899999999958</c:v>
                </c:pt>
                <c:pt idx="21769">
                  <c:v>263.012</c:v>
                </c:pt>
                <c:pt idx="21770">
                  <c:v>261.53299999999979</c:v>
                </c:pt>
                <c:pt idx="21771">
                  <c:v>260.05399999999975</c:v>
                </c:pt>
                <c:pt idx="21772">
                  <c:v>258.572</c:v>
                </c:pt>
                <c:pt idx="21773">
                  <c:v>257.08999999999975</c:v>
                </c:pt>
                <c:pt idx="21774">
                  <c:v>255.60599999999999</c:v>
                </c:pt>
                <c:pt idx="21775">
                  <c:v>254.12100000000001</c:v>
                </c:pt>
                <c:pt idx="21776">
                  <c:v>252.63499999999999</c:v>
                </c:pt>
                <c:pt idx="21777">
                  <c:v>251.14699999999999</c:v>
                </c:pt>
                <c:pt idx="21778">
                  <c:v>249.65800000000004</c:v>
                </c:pt>
                <c:pt idx="21779">
                  <c:v>248.16900000000001</c:v>
                </c:pt>
                <c:pt idx="21780">
                  <c:v>246.678</c:v>
                </c:pt>
                <c:pt idx="21781">
                  <c:v>245.185</c:v>
                </c:pt>
                <c:pt idx="21782">
                  <c:v>243.69200000000001</c:v>
                </c:pt>
                <c:pt idx="21783">
                  <c:v>242.19800000000001</c:v>
                </c:pt>
                <c:pt idx="21784">
                  <c:v>240.70299999999997</c:v>
                </c:pt>
                <c:pt idx="21785">
                  <c:v>239.20699999999999</c:v>
                </c:pt>
                <c:pt idx="21786">
                  <c:v>237.70999999999998</c:v>
                </c:pt>
                <c:pt idx="21787">
                  <c:v>236.21199999999999</c:v>
                </c:pt>
                <c:pt idx="21788">
                  <c:v>234.71299999999999</c:v>
                </c:pt>
                <c:pt idx="21789">
                  <c:v>233.21399999999988</c:v>
                </c:pt>
                <c:pt idx="21790">
                  <c:v>231.71399999999988</c:v>
                </c:pt>
                <c:pt idx="21791">
                  <c:v>230.21299999999999</c:v>
                </c:pt>
                <c:pt idx="21792">
                  <c:v>228.71199999999999</c:v>
                </c:pt>
                <c:pt idx="21793">
                  <c:v>227.20999999999998</c:v>
                </c:pt>
                <c:pt idx="21794">
                  <c:v>225.70699999999999</c:v>
                </c:pt>
                <c:pt idx="21795">
                  <c:v>224.20399999999998</c:v>
                </c:pt>
                <c:pt idx="21796">
                  <c:v>222.70099999999999</c:v>
                </c:pt>
                <c:pt idx="21797">
                  <c:v>221.197</c:v>
                </c:pt>
                <c:pt idx="21798">
                  <c:v>219.69300000000001</c:v>
                </c:pt>
                <c:pt idx="21799">
                  <c:v>218.18900000000002</c:v>
                </c:pt>
                <c:pt idx="21800">
                  <c:v>216.684</c:v>
                </c:pt>
                <c:pt idx="21801">
                  <c:v>215.18</c:v>
                </c:pt>
                <c:pt idx="21802">
                  <c:v>213.67499999999998</c:v>
                </c:pt>
                <c:pt idx="21803">
                  <c:v>212.17</c:v>
                </c:pt>
                <c:pt idx="21804">
                  <c:v>210.666</c:v>
                </c:pt>
                <c:pt idx="21805">
                  <c:v>209.16200000000001</c:v>
                </c:pt>
                <c:pt idx="21806">
                  <c:v>207.65700000000001</c:v>
                </c:pt>
                <c:pt idx="21807">
                  <c:v>206.154</c:v>
                </c:pt>
                <c:pt idx="21808">
                  <c:v>204.65</c:v>
                </c:pt>
                <c:pt idx="21809">
                  <c:v>203.14699999999999</c:v>
                </c:pt>
                <c:pt idx="21810">
                  <c:v>201.64499999999998</c:v>
                </c:pt>
                <c:pt idx="21811">
                  <c:v>200.14299999999997</c:v>
                </c:pt>
                <c:pt idx="21812">
                  <c:v>198.642</c:v>
                </c:pt>
                <c:pt idx="21813">
                  <c:v>197.14099999999999</c:v>
                </c:pt>
                <c:pt idx="21814">
                  <c:v>195.64099999999999</c:v>
                </c:pt>
                <c:pt idx="21815">
                  <c:v>194.14299999999997</c:v>
                </c:pt>
                <c:pt idx="21816">
                  <c:v>192.64499999999998</c:v>
                </c:pt>
                <c:pt idx="21817">
                  <c:v>191.148</c:v>
                </c:pt>
                <c:pt idx="21818">
                  <c:v>189.65300000000002</c:v>
                </c:pt>
                <c:pt idx="21819">
                  <c:v>188.15800000000004</c:v>
                </c:pt>
                <c:pt idx="21820">
                  <c:v>186.66499999999999</c:v>
                </c:pt>
                <c:pt idx="21821">
                  <c:v>185.17399999999998</c:v>
                </c:pt>
                <c:pt idx="21822">
                  <c:v>183.684</c:v>
                </c:pt>
                <c:pt idx="21823">
                  <c:v>182.196</c:v>
                </c:pt>
                <c:pt idx="21824">
                  <c:v>180.70899999999997</c:v>
                </c:pt>
                <c:pt idx="21825">
                  <c:v>179.22399999999999</c:v>
                </c:pt>
                <c:pt idx="21826">
                  <c:v>177.74099999999999</c:v>
                </c:pt>
                <c:pt idx="21827">
                  <c:v>176.26</c:v>
                </c:pt>
                <c:pt idx="21828">
                  <c:v>174.78100000000001</c:v>
                </c:pt>
                <c:pt idx="21829">
                  <c:v>173.30500000000001</c:v>
                </c:pt>
                <c:pt idx="21830">
                  <c:v>171.83</c:v>
                </c:pt>
                <c:pt idx="21831">
                  <c:v>170.35800000000012</c:v>
                </c:pt>
                <c:pt idx="21832">
                  <c:v>168.88900000000001</c:v>
                </c:pt>
                <c:pt idx="21833">
                  <c:v>167.42200000000011</c:v>
                </c:pt>
                <c:pt idx="21834">
                  <c:v>165.95800000000011</c:v>
                </c:pt>
                <c:pt idx="21835">
                  <c:v>164.49600000000001</c:v>
                </c:pt>
                <c:pt idx="21836">
                  <c:v>163.03800000000001</c:v>
                </c:pt>
                <c:pt idx="21837">
                  <c:v>161.583</c:v>
                </c:pt>
                <c:pt idx="21838">
                  <c:v>160.131</c:v>
                </c:pt>
                <c:pt idx="21839">
                  <c:v>158.68200000000004</c:v>
                </c:pt>
                <c:pt idx="21840">
                  <c:v>157.23599999999999</c:v>
                </c:pt>
                <c:pt idx="21841">
                  <c:v>155.79399999999998</c:v>
                </c:pt>
                <c:pt idx="21842">
                  <c:v>154.3550000000001</c:v>
                </c:pt>
                <c:pt idx="21843">
                  <c:v>152.92100000000011</c:v>
                </c:pt>
                <c:pt idx="21844">
                  <c:v>151.49</c:v>
                </c:pt>
                <c:pt idx="21845">
                  <c:v>150.06300000000002</c:v>
                </c:pt>
                <c:pt idx="21846">
                  <c:v>148.63999999999999</c:v>
                </c:pt>
                <c:pt idx="21847">
                  <c:v>147.221</c:v>
                </c:pt>
                <c:pt idx="21848">
                  <c:v>145.80700000000004</c:v>
                </c:pt>
                <c:pt idx="21849">
                  <c:v>144.39700000000011</c:v>
                </c:pt>
                <c:pt idx="21850">
                  <c:v>142.9920000000001</c:v>
                </c:pt>
                <c:pt idx="21851">
                  <c:v>141.59100000000001</c:v>
                </c:pt>
                <c:pt idx="21852">
                  <c:v>140.19499999999999</c:v>
                </c:pt>
                <c:pt idx="21853">
                  <c:v>138.804</c:v>
                </c:pt>
                <c:pt idx="21854">
                  <c:v>137.41800000000001</c:v>
                </c:pt>
                <c:pt idx="21855">
                  <c:v>136.03800000000001</c:v>
                </c:pt>
                <c:pt idx="21856">
                  <c:v>134.66200000000001</c:v>
                </c:pt>
                <c:pt idx="21857">
                  <c:v>133.292</c:v>
                </c:pt>
                <c:pt idx="21858">
                  <c:v>131.92800000000011</c:v>
                </c:pt>
                <c:pt idx="21859">
                  <c:v>130.56900000000002</c:v>
                </c:pt>
                <c:pt idx="21860">
                  <c:v>129.21599999999998</c:v>
                </c:pt>
                <c:pt idx="21861">
                  <c:v>127.869</c:v>
                </c:pt>
                <c:pt idx="21862">
                  <c:v>126.529</c:v>
                </c:pt>
                <c:pt idx="21863">
                  <c:v>125.194</c:v>
                </c:pt>
                <c:pt idx="21864">
                  <c:v>123.866</c:v>
                </c:pt>
                <c:pt idx="21865">
                  <c:v>122.54400000000005</c:v>
                </c:pt>
                <c:pt idx="21866">
                  <c:v>121.229</c:v>
                </c:pt>
                <c:pt idx="21867">
                  <c:v>119.92</c:v>
                </c:pt>
                <c:pt idx="21868">
                  <c:v>118.619</c:v>
                </c:pt>
                <c:pt idx="21869">
                  <c:v>117.324</c:v>
                </c:pt>
                <c:pt idx="21870">
                  <c:v>116.03700000000002</c:v>
                </c:pt>
                <c:pt idx="21871">
                  <c:v>114.75700000000002</c:v>
                </c:pt>
                <c:pt idx="21872">
                  <c:v>113.48399999999999</c:v>
                </c:pt>
                <c:pt idx="21873">
                  <c:v>112.21899999999999</c:v>
                </c:pt>
                <c:pt idx="21874">
                  <c:v>110.962</c:v>
                </c:pt>
                <c:pt idx="21875">
                  <c:v>109.712</c:v>
                </c:pt>
                <c:pt idx="21876">
                  <c:v>108.471</c:v>
                </c:pt>
                <c:pt idx="21877">
                  <c:v>107.23699999999999</c:v>
                </c:pt>
                <c:pt idx="21878">
                  <c:v>106.012</c:v>
                </c:pt>
                <c:pt idx="21879">
                  <c:v>104.795</c:v>
                </c:pt>
                <c:pt idx="21880">
                  <c:v>103.587</c:v>
                </c:pt>
                <c:pt idx="21881">
                  <c:v>102.387</c:v>
                </c:pt>
                <c:pt idx="21882">
                  <c:v>101.196</c:v>
                </c:pt>
                <c:pt idx="21883">
                  <c:v>100.01400000000002</c:v>
                </c:pt>
                <c:pt idx="21884">
                  <c:v>98.841600000000057</c:v>
                </c:pt>
                <c:pt idx="21885">
                  <c:v>97.67789999999998</c:v>
                </c:pt>
                <c:pt idx="21886">
                  <c:v>96.523499999999999</c:v>
                </c:pt>
                <c:pt idx="21887">
                  <c:v>95.378599999999949</c:v>
                </c:pt>
                <c:pt idx="21888">
                  <c:v>94.243399999999994</c:v>
                </c:pt>
                <c:pt idx="21889">
                  <c:v>93.117999999999995</c:v>
                </c:pt>
                <c:pt idx="21890">
                  <c:v>92.002299999999991</c:v>
                </c:pt>
                <c:pt idx="21891">
                  <c:v>90.896600000000007</c:v>
                </c:pt>
                <c:pt idx="21892">
                  <c:v>89.801199999999994</c:v>
                </c:pt>
                <c:pt idx="21893">
                  <c:v>88.715900000000005</c:v>
                </c:pt>
                <c:pt idx="21894">
                  <c:v>87.641200000000026</c:v>
                </c:pt>
                <c:pt idx="21895">
                  <c:v>86.577200000000005</c:v>
                </c:pt>
                <c:pt idx="21896">
                  <c:v>85.523499999999999</c:v>
                </c:pt>
                <c:pt idx="21897">
                  <c:v>84.480900000000005</c:v>
                </c:pt>
                <c:pt idx="21898">
                  <c:v>83.449100000000058</c:v>
                </c:pt>
                <c:pt idx="21899">
                  <c:v>82.428600000000003</c:v>
                </c:pt>
                <c:pt idx="21900">
                  <c:v>81.419100000000057</c:v>
                </c:pt>
                <c:pt idx="21901">
                  <c:v>80.421099999999996</c:v>
                </c:pt>
                <c:pt idx="21902">
                  <c:v>79.434500000000057</c:v>
                </c:pt>
                <c:pt idx="21903">
                  <c:v>78.459500000000006</c:v>
                </c:pt>
                <c:pt idx="21904">
                  <c:v>77.496300000000005</c:v>
                </c:pt>
                <c:pt idx="21905">
                  <c:v>76.545000000000002</c:v>
                </c:pt>
                <c:pt idx="21906">
                  <c:v>75.605699999999999</c:v>
                </c:pt>
                <c:pt idx="21907">
                  <c:v>74.678499999999943</c:v>
                </c:pt>
                <c:pt idx="21908">
                  <c:v>73.763400000000004</c:v>
                </c:pt>
                <c:pt idx="21909">
                  <c:v>72.860900000000001</c:v>
                </c:pt>
                <c:pt idx="21910">
                  <c:v>71.970799999999983</c:v>
                </c:pt>
                <c:pt idx="21911">
                  <c:v>71.093400000000003</c:v>
                </c:pt>
                <c:pt idx="21912">
                  <c:v>70.228700000000003</c:v>
                </c:pt>
                <c:pt idx="21913">
                  <c:v>69.376899999999978</c:v>
                </c:pt>
                <c:pt idx="21914">
                  <c:v>68.5381</c:v>
                </c:pt>
                <c:pt idx="21915">
                  <c:v>67.712300000000013</c:v>
                </c:pt>
                <c:pt idx="21916">
                  <c:v>66.899799999999999</c:v>
                </c:pt>
                <c:pt idx="21917">
                  <c:v>66.100700000000003</c:v>
                </c:pt>
                <c:pt idx="21918">
                  <c:v>65.315100000000001</c:v>
                </c:pt>
                <c:pt idx="21919">
                  <c:v>64.543000000000006</c:v>
                </c:pt>
                <c:pt idx="21920">
                  <c:v>63.784600000000005</c:v>
                </c:pt>
                <c:pt idx="21921">
                  <c:v>63.04</c:v>
                </c:pt>
                <c:pt idx="21922">
                  <c:v>62.309400000000004</c:v>
                </c:pt>
                <c:pt idx="21923">
                  <c:v>61.592700000000029</c:v>
                </c:pt>
                <c:pt idx="21924">
                  <c:v>60.8902</c:v>
                </c:pt>
                <c:pt idx="21925">
                  <c:v>60.201900000000002</c:v>
                </c:pt>
                <c:pt idx="21926">
                  <c:v>59.52810000000003</c:v>
                </c:pt>
                <c:pt idx="21927">
                  <c:v>58.868600000000001</c:v>
                </c:pt>
                <c:pt idx="21928">
                  <c:v>58.223700000000029</c:v>
                </c:pt>
                <c:pt idx="21929">
                  <c:v>57.593600000000002</c:v>
                </c:pt>
                <c:pt idx="21930">
                  <c:v>56.978100000000012</c:v>
                </c:pt>
                <c:pt idx="21931">
                  <c:v>56.377499999999998</c:v>
                </c:pt>
                <c:pt idx="21932">
                  <c:v>55.79200000000003</c:v>
                </c:pt>
                <c:pt idx="21933">
                  <c:v>55.221400000000003</c:v>
                </c:pt>
                <c:pt idx="21934">
                  <c:v>54.666100000000029</c:v>
                </c:pt>
                <c:pt idx="21935">
                  <c:v>54.12590000000003</c:v>
                </c:pt>
                <c:pt idx="21936">
                  <c:v>53.601100000000002</c:v>
                </c:pt>
                <c:pt idx="21937">
                  <c:v>53.091800000000006</c:v>
                </c:pt>
                <c:pt idx="21938">
                  <c:v>52.597900000000003</c:v>
                </c:pt>
                <c:pt idx="21939">
                  <c:v>52.119600000000005</c:v>
                </c:pt>
                <c:pt idx="21940">
                  <c:v>51.6571</c:v>
                </c:pt>
                <c:pt idx="21941">
                  <c:v>51.2104</c:v>
                </c:pt>
                <c:pt idx="21942">
                  <c:v>50.779400000000003</c:v>
                </c:pt>
                <c:pt idx="21943">
                  <c:v>50.364400000000003</c:v>
                </c:pt>
                <c:pt idx="21944">
                  <c:v>49.965400000000002</c:v>
                </c:pt>
                <c:pt idx="21945">
                  <c:v>49.582600000000006</c:v>
                </c:pt>
                <c:pt idx="21946">
                  <c:v>49.215800000000002</c:v>
                </c:pt>
                <c:pt idx="21947">
                  <c:v>48.865300000000012</c:v>
                </c:pt>
                <c:pt idx="21948">
                  <c:v>48.531000000000006</c:v>
                </c:pt>
                <c:pt idx="21949">
                  <c:v>48.213200000000001</c:v>
                </c:pt>
                <c:pt idx="21950">
                  <c:v>47.911799999999999</c:v>
                </c:pt>
                <c:pt idx="21951">
                  <c:v>47.626900000000013</c:v>
                </c:pt>
                <c:pt idx="21952">
                  <c:v>47.358499999999999</c:v>
                </c:pt>
                <c:pt idx="21953">
                  <c:v>47.1068</c:v>
                </c:pt>
                <c:pt idx="21954">
                  <c:v>46.871799999999993</c:v>
                </c:pt>
                <c:pt idx="21955">
                  <c:v>46.653500000000001</c:v>
                </c:pt>
                <c:pt idx="21956">
                  <c:v>46.451899999999995</c:v>
                </c:pt>
                <c:pt idx="21957">
                  <c:v>46.267300000000013</c:v>
                </c:pt>
                <c:pt idx="21958">
                  <c:v>46.099500000000013</c:v>
                </c:pt>
                <c:pt idx="21959">
                  <c:v>45.948600000000006</c:v>
                </c:pt>
                <c:pt idx="21960">
                  <c:v>45.814799999999998</c:v>
                </c:pt>
                <c:pt idx="21961">
                  <c:v>45.697800000000001</c:v>
                </c:pt>
                <c:pt idx="21962">
                  <c:v>45.598100000000038</c:v>
                </c:pt>
                <c:pt idx="21963">
                  <c:v>45.5154</c:v>
                </c:pt>
                <c:pt idx="21964">
                  <c:v>45.4499</c:v>
                </c:pt>
                <c:pt idx="21965">
                  <c:v>45.401499999999999</c:v>
                </c:pt>
                <c:pt idx="21966">
                  <c:v>45.370400000000004</c:v>
                </c:pt>
                <c:pt idx="21967">
                  <c:v>45.356499999999997</c:v>
                </c:pt>
                <c:pt idx="21968">
                  <c:v>45.359799999999993</c:v>
                </c:pt>
                <c:pt idx="21969">
                  <c:v>45.380400000000002</c:v>
                </c:pt>
                <c:pt idx="21970">
                  <c:v>45.418500000000002</c:v>
                </c:pt>
                <c:pt idx="21971">
                  <c:v>45.473700000000001</c:v>
                </c:pt>
                <c:pt idx="21972">
                  <c:v>45.546300000000002</c:v>
                </c:pt>
                <c:pt idx="21973">
                  <c:v>45.636300000000013</c:v>
                </c:pt>
                <c:pt idx="21974">
                  <c:v>45.743700000000011</c:v>
                </c:pt>
                <c:pt idx="21975">
                  <c:v>45.868500000000012</c:v>
                </c:pt>
                <c:pt idx="21976">
                  <c:v>46.010600000000004</c:v>
                </c:pt>
                <c:pt idx="21977">
                  <c:v>46.170200000000001</c:v>
                </c:pt>
                <c:pt idx="21978">
                  <c:v>46.347200000000001</c:v>
                </c:pt>
                <c:pt idx="21979">
                  <c:v>46.541600000000003</c:v>
                </c:pt>
                <c:pt idx="21980">
                  <c:v>46.753400000000006</c:v>
                </c:pt>
                <c:pt idx="21981">
                  <c:v>46.982700000000001</c:v>
                </c:pt>
                <c:pt idx="21982">
                  <c:v>47.22930000000003</c:v>
                </c:pt>
                <c:pt idx="21983">
                  <c:v>47.493300000000012</c:v>
                </c:pt>
                <c:pt idx="21984">
                  <c:v>47.774700000000003</c:v>
                </c:pt>
                <c:pt idx="21985">
                  <c:v>48.073500000000003</c:v>
                </c:pt>
                <c:pt idx="21986">
                  <c:v>48.389600000000002</c:v>
                </c:pt>
                <c:pt idx="21987">
                  <c:v>48.723000000000013</c:v>
                </c:pt>
                <c:pt idx="21988">
                  <c:v>49.073700000000002</c:v>
                </c:pt>
                <c:pt idx="21989">
                  <c:v>49.441899999999997</c:v>
                </c:pt>
                <c:pt idx="21990">
                  <c:v>49.827300000000001</c:v>
                </c:pt>
                <c:pt idx="21991">
                  <c:v>50.22970000000003</c:v>
                </c:pt>
                <c:pt idx="21992">
                  <c:v>50.649500000000003</c:v>
                </c:pt>
                <c:pt idx="21993">
                  <c:v>51.086600000000004</c:v>
                </c:pt>
                <c:pt idx="21994">
                  <c:v>51.540600000000005</c:v>
                </c:pt>
                <c:pt idx="21995">
                  <c:v>52.011899999999997</c:v>
                </c:pt>
                <c:pt idx="21996">
                  <c:v>52.500100000000003</c:v>
                </c:pt>
                <c:pt idx="21997">
                  <c:v>53.005500000000012</c:v>
                </c:pt>
                <c:pt idx="21998">
                  <c:v>53.527700000000003</c:v>
                </c:pt>
                <c:pt idx="21999">
                  <c:v>54.066900000000011</c:v>
                </c:pt>
                <c:pt idx="22000">
                  <c:v>54.623000000000012</c:v>
                </c:pt>
                <c:pt idx="22001">
                  <c:v>55.19610000000003</c:v>
                </c:pt>
                <c:pt idx="22002">
                  <c:v>55.785700000000013</c:v>
                </c:pt>
                <c:pt idx="22003">
                  <c:v>56.392200000000003</c:v>
                </c:pt>
                <c:pt idx="22004">
                  <c:v>57.0152</c:v>
                </c:pt>
                <c:pt idx="22005">
                  <c:v>57.654899999999998</c:v>
                </c:pt>
                <c:pt idx="22006">
                  <c:v>58.311199999999999</c:v>
                </c:pt>
                <c:pt idx="22007">
                  <c:v>58.983800000000002</c:v>
                </c:pt>
                <c:pt idx="22008">
                  <c:v>59.672800000000002</c:v>
                </c:pt>
                <c:pt idx="22009">
                  <c:v>60.378300000000003</c:v>
                </c:pt>
                <c:pt idx="22010">
                  <c:v>61.1</c:v>
                </c:pt>
                <c:pt idx="22011">
                  <c:v>61.837800000000001</c:v>
                </c:pt>
                <c:pt idx="22012">
                  <c:v>62.591800000000006</c:v>
                </c:pt>
                <c:pt idx="22013">
                  <c:v>63.361699999999999</c:v>
                </c:pt>
                <c:pt idx="22014">
                  <c:v>64.1477</c:v>
                </c:pt>
                <c:pt idx="22015">
                  <c:v>64.949399999999997</c:v>
                </c:pt>
                <c:pt idx="22016">
                  <c:v>65.766900000000007</c:v>
                </c:pt>
                <c:pt idx="22017">
                  <c:v>66.600200000000001</c:v>
                </c:pt>
                <c:pt idx="22018">
                  <c:v>67.448899999999995</c:v>
                </c:pt>
                <c:pt idx="22019">
                  <c:v>68.313199999999995</c:v>
                </c:pt>
                <c:pt idx="22020">
                  <c:v>69.19289999999998</c:v>
                </c:pt>
                <c:pt idx="22021">
                  <c:v>70.087900000000005</c:v>
                </c:pt>
                <c:pt idx="22022">
                  <c:v>70.998099999999994</c:v>
                </c:pt>
                <c:pt idx="22023">
                  <c:v>71.923300000000012</c:v>
                </c:pt>
                <c:pt idx="22024">
                  <c:v>72.863500000000002</c:v>
                </c:pt>
                <c:pt idx="22025">
                  <c:v>73.8185</c:v>
                </c:pt>
                <c:pt idx="22026">
                  <c:v>74.788399999999982</c:v>
                </c:pt>
                <c:pt idx="22027">
                  <c:v>75.772999999999982</c:v>
                </c:pt>
                <c:pt idx="22028">
                  <c:v>76.77209999999998</c:v>
                </c:pt>
                <c:pt idx="22029">
                  <c:v>77.785699999999991</c:v>
                </c:pt>
                <c:pt idx="22030">
                  <c:v>78.813400000000001</c:v>
                </c:pt>
                <c:pt idx="22031">
                  <c:v>79.855399999999989</c:v>
                </c:pt>
                <c:pt idx="22032">
                  <c:v>80.911500000000075</c:v>
                </c:pt>
                <c:pt idx="22033">
                  <c:v>81.981499999999997</c:v>
                </c:pt>
                <c:pt idx="22034">
                  <c:v>83.065399999999983</c:v>
                </c:pt>
                <c:pt idx="22035">
                  <c:v>84.162999999999982</c:v>
                </c:pt>
                <c:pt idx="22036">
                  <c:v>85.274000000000001</c:v>
                </c:pt>
                <c:pt idx="22037">
                  <c:v>86.398499999999999</c:v>
                </c:pt>
                <c:pt idx="22038">
                  <c:v>87.5364</c:v>
                </c:pt>
                <c:pt idx="22039">
                  <c:v>88.687299999999993</c:v>
                </c:pt>
                <c:pt idx="22040">
                  <c:v>89.851399999999998</c:v>
                </c:pt>
                <c:pt idx="22041">
                  <c:v>91.028199999999998</c:v>
                </c:pt>
                <c:pt idx="22042">
                  <c:v>92.218000000000004</c:v>
                </c:pt>
                <c:pt idx="22043">
                  <c:v>93.420299999999997</c:v>
                </c:pt>
                <c:pt idx="22044">
                  <c:v>94.634999999999991</c:v>
                </c:pt>
                <c:pt idx="22045">
                  <c:v>95.861999999999995</c:v>
                </c:pt>
                <c:pt idx="22046">
                  <c:v>97.101299999999995</c:v>
                </c:pt>
                <c:pt idx="22047">
                  <c:v>98.352499999999978</c:v>
                </c:pt>
                <c:pt idx="22048">
                  <c:v>99.61569999999999</c:v>
                </c:pt>
                <c:pt idx="22049">
                  <c:v>100.89100000000002</c:v>
                </c:pt>
                <c:pt idx="22050">
                  <c:v>102.17700000000001</c:v>
                </c:pt>
                <c:pt idx="22051">
                  <c:v>103.47499999999999</c:v>
                </c:pt>
                <c:pt idx="22052">
                  <c:v>104.78400000000002</c:v>
                </c:pt>
                <c:pt idx="22053">
                  <c:v>106.104</c:v>
                </c:pt>
                <c:pt idx="22054">
                  <c:v>107.435</c:v>
                </c:pt>
                <c:pt idx="22055">
                  <c:v>108.777</c:v>
                </c:pt>
                <c:pt idx="22056">
                  <c:v>110.12899999999998</c:v>
                </c:pt>
                <c:pt idx="22057">
                  <c:v>111.492</c:v>
                </c:pt>
                <c:pt idx="22058">
                  <c:v>112.866</c:v>
                </c:pt>
                <c:pt idx="22059">
                  <c:v>114.24900000000002</c:v>
                </c:pt>
                <c:pt idx="22060">
                  <c:v>115.642</c:v>
                </c:pt>
                <c:pt idx="22061">
                  <c:v>117.04600000000002</c:v>
                </c:pt>
                <c:pt idx="22062">
                  <c:v>118.458</c:v>
                </c:pt>
                <c:pt idx="22063">
                  <c:v>119.88</c:v>
                </c:pt>
                <c:pt idx="22064">
                  <c:v>121.312</c:v>
                </c:pt>
                <c:pt idx="22065">
                  <c:v>122.752</c:v>
                </c:pt>
                <c:pt idx="22066">
                  <c:v>124.202</c:v>
                </c:pt>
                <c:pt idx="22067">
                  <c:v>125.66</c:v>
                </c:pt>
                <c:pt idx="22068">
                  <c:v>127.127</c:v>
                </c:pt>
                <c:pt idx="22069">
                  <c:v>128.602</c:v>
                </c:pt>
                <c:pt idx="22070">
                  <c:v>130.08600000000001</c:v>
                </c:pt>
                <c:pt idx="22071">
                  <c:v>131.577</c:v>
                </c:pt>
                <c:pt idx="22072">
                  <c:v>133.077</c:v>
                </c:pt>
                <c:pt idx="22073">
                  <c:v>134.584</c:v>
                </c:pt>
                <c:pt idx="22074">
                  <c:v>136.09900000000002</c:v>
                </c:pt>
                <c:pt idx="22075">
                  <c:v>137.62</c:v>
                </c:pt>
                <c:pt idx="22076">
                  <c:v>139.15</c:v>
                </c:pt>
                <c:pt idx="22077">
                  <c:v>140.68600000000001</c:v>
                </c:pt>
                <c:pt idx="22078">
                  <c:v>142.22900000000001</c:v>
                </c:pt>
                <c:pt idx="22079">
                  <c:v>143.77799999999999</c:v>
                </c:pt>
                <c:pt idx="22080">
                  <c:v>145.334</c:v>
                </c:pt>
                <c:pt idx="22081">
                  <c:v>146.89600000000004</c:v>
                </c:pt>
                <c:pt idx="22082">
                  <c:v>148.464</c:v>
                </c:pt>
                <c:pt idx="22083">
                  <c:v>150.03800000000001</c:v>
                </c:pt>
                <c:pt idx="22084">
                  <c:v>151.61799999999999</c:v>
                </c:pt>
                <c:pt idx="22085">
                  <c:v>153.20299999999997</c:v>
                </c:pt>
                <c:pt idx="22086">
                  <c:v>154.79399999999998</c:v>
                </c:pt>
                <c:pt idx="22087">
                  <c:v>156.38900000000001</c:v>
                </c:pt>
                <c:pt idx="22088">
                  <c:v>157.99</c:v>
                </c:pt>
                <c:pt idx="22089">
                  <c:v>159.595</c:v>
                </c:pt>
                <c:pt idx="22090">
                  <c:v>161.20499999999998</c:v>
                </c:pt>
                <c:pt idx="22091">
                  <c:v>162.82000000000011</c:v>
                </c:pt>
                <c:pt idx="22092">
                  <c:v>164.43800000000007</c:v>
                </c:pt>
                <c:pt idx="22093">
                  <c:v>166.06</c:v>
                </c:pt>
                <c:pt idx="22094">
                  <c:v>167.68700000000001</c:v>
                </c:pt>
                <c:pt idx="22095">
                  <c:v>169.31700000000001</c:v>
                </c:pt>
                <c:pt idx="22096">
                  <c:v>170.95000000000007</c:v>
                </c:pt>
                <c:pt idx="22097">
                  <c:v>172.58700000000007</c:v>
                </c:pt>
                <c:pt idx="22098">
                  <c:v>174.226</c:v>
                </c:pt>
                <c:pt idx="22099">
                  <c:v>175.869</c:v>
                </c:pt>
                <c:pt idx="22100">
                  <c:v>177.51399999999998</c:v>
                </c:pt>
                <c:pt idx="22101">
                  <c:v>179.16200000000001</c:v>
                </c:pt>
                <c:pt idx="22102">
                  <c:v>180.81200000000001</c:v>
                </c:pt>
                <c:pt idx="22103">
                  <c:v>182.465</c:v>
                </c:pt>
                <c:pt idx="22104">
                  <c:v>184.11899999999997</c:v>
                </c:pt>
                <c:pt idx="22105">
                  <c:v>185.77499999999998</c:v>
                </c:pt>
                <c:pt idx="22106">
                  <c:v>187.43300000000002</c:v>
                </c:pt>
                <c:pt idx="22107">
                  <c:v>189.09200000000001</c:v>
                </c:pt>
                <c:pt idx="22108">
                  <c:v>190.75200000000001</c:v>
                </c:pt>
                <c:pt idx="22109">
                  <c:v>192.41300000000001</c:v>
                </c:pt>
                <c:pt idx="22110">
                  <c:v>194.07599999999999</c:v>
                </c:pt>
                <c:pt idx="22111">
                  <c:v>195.739</c:v>
                </c:pt>
                <c:pt idx="22112">
                  <c:v>197.40200000000004</c:v>
                </c:pt>
                <c:pt idx="22113">
                  <c:v>199.066</c:v>
                </c:pt>
                <c:pt idx="22114">
                  <c:v>200.73</c:v>
                </c:pt>
                <c:pt idx="22115">
                  <c:v>202.39400000000001</c:v>
                </c:pt>
                <c:pt idx="22116">
                  <c:v>204.05800000000011</c:v>
                </c:pt>
                <c:pt idx="22117">
                  <c:v>205.721</c:v>
                </c:pt>
                <c:pt idx="22118">
                  <c:v>207.38400000000001</c:v>
                </c:pt>
                <c:pt idx="22119">
                  <c:v>209.04599999999999</c:v>
                </c:pt>
                <c:pt idx="22120">
                  <c:v>210.70699999999999</c:v>
                </c:pt>
                <c:pt idx="22121">
                  <c:v>212.3670000000001</c:v>
                </c:pt>
                <c:pt idx="22122">
                  <c:v>214.02600000000001</c:v>
                </c:pt>
                <c:pt idx="22123">
                  <c:v>215.684</c:v>
                </c:pt>
                <c:pt idx="22124">
                  <c:v>217.34</c:v>
                </c:pt>
                <c:pt idx="22125">
                  <c:v>218.994</c:v>
                </c:pt>
                <c:pt idx="22126">
                  <c:v>220.64599999999999</c:v>
                </c:pt>
                <c:pt idx="22127">
                  <c:v>222.297</c:v>
                </c:pt>
                <c:pt idx="22128">
                  <c:v>223.94499999999999</c:v>
                </c:pt>
                <c:pt idx="22129">
                  <c:v>225.59</c:v>
                </c:pt>
                <c:pt idx="22130">
                  <c:v>227.23399999999998</c:v>
                </c:pt>
                <c:pt idx="22131">
                  <c:v>228.874</c:v>
                </c:pt>
                <c:pt idx="22132">
                  <c:v>230.512</c:v>
                </c:pt>
                <c:pt idx="22133">
                  <c:v>232.14599999999999</c:v>
                </c:pt>
                <c:pt idx="22134">
                  <c:v>233.77799999999999</c:v>
                </c:pt>
                <c:pt idx="22135">
                  <c:v>235.40600000000001</c:v>
                </c:pt>
                <c:pt idx="22136">
                  <c:v>237.03</c:v>
                </c:pt>
                <c:pt idx="22137">
                  <c:v>238.65100000000001</c:v>
                </c:pt>
                <c:pt idx="22138">
                  <c:v>240.268</c:v>
                </c:pt>
                <c:pt idx="22139">
                  <c:v>241.88200000000012</c:v>
                </c:pt>
                <c:pt idx="22140">
                  <c:v>243.49100000000001</c:v>
                </c:pt>
                <c:pt idx="22141">
                  <c:v>245.096</c:v>
                </c:pt>
                <c:pt idx="22142">
                  <c:v>246.697</c:v>
                </c:pt>
                <c:pt idx="22143">
                  <c:v>248.29300000000001</c:v>
                </c:pt>
                <c:pt idx="22144">
                  <c:v>249.88400000000001</c:v>
                </c:pt>
                <c:pt idx="22145">
                  <c:v>251.471</c:v>
                </c:pt>
                <c:pt idx="22146">
                  <c:v>253.053</c:v>
                </c:pt>
                <c:pt idx="22147">
                  <c:v>254.63</c:v>
                </c:pt>
                <c:pt idx="22148">
                  <c:v>256.20099999999979</c:v>
                </c:pt>
                <c:pt idx="22149">
                  <c:v>257.76799999999974</c:v>
                </c:pt>
                <c:pt idx="22150">
                  <c:v>259.32900000000001</c:v>
                </c:pt>
                <c:pt idx="22151">
                  <c:v>260.88400000000001</c:v>
                </c:pt>
                <c:pt idx="22152">
                  <c:v>262.43400000000003</c:v>
                </c:pt>
                <c:pt idx="22153">
                  <c:v>263.97799999999978</c:v>
                </c:pt>
                <c:pt idx="22154">
                  <c:v>265.51599999999979</c:v>
                </c:pt>
                <c:pt idx="22155">
                  <c:v>267.048</c:v>
                </c:pt>
                <c:pt idx="22156">
                  <c:v>268.57400000000001</c:v>
                </c:pt>
                <c:pt idx="22157">
                  <c:v>270.09399999999965</c:v>
                </c:pt>
                <c:pt idx="22158">
                  <c:v>271.60700000000008</c:v>
                </c:pt>
                <c:pt idx="22159">
                  <c:v>273.11399999999975</c:v>
                </c:pt>
                <c:pt idx="22160">
                  <c:v>274.61500000000001</c:v>
                </c:pt>
                <c:pt idx="22161">
                  <c:v>276.108</c:v>
                </c:pt>
                <c:pt idx="22162">
                  <c:v>277.59500000000003</c:v>
                </c:pt>
                <c:pt idx="22163">
                  <c:v>279.07499999999999</c:v>
                </c:pt>
                <c:pt idx="22164">
                  <c:v>280.548</c:v>
                </c:pt>
                <c:pt idx="22165">
                  <c:v>282.01400000000001</c:v>
                </c:pt>
                <c:pt idx="22166">
                  <c:v>283.47299999999979</c:v>
                </c:pt>
                <c:pt idx="22167">
                  <c:v>284.92399999999958</c:v>
                </c:pt>
                <c:pt idx="22168">
                  <c:v>286.36799999999999</c:v>
                </c:pt>
                <c:pt idx="22169">
                  <c:v>287.80500000000001</c:v>
                </c:pt>
                <c:pt idx="22170">
                  <c:v>289.23399999999958</c:v>
                </c:pt>
                <c:pt idx="22171">
                  <c:v>290.65600000000001</c:v>
                </c:pt>
                <c:pt idx="22172">
                  <c:v>292.07</c:v>
                </c:pt>
                <c:pt idx="22173">
                  <c:v>293.47599999999977</c:v>
                </c:pt>
                <c:pt idx="22174">
                  <c:v>294.87400000000002</c:v>
                </c:pt>
                <c:pt idx="22175">
                  <c:v>296.26400000000001</c:v>
                </c:pt>
                <c:pt idx="22176">
                  <c:v>297.64699999999999</c:v>
                </c:pt>
                <c:pt idx="22177">
                  <c:v>299.02099999999979</c:v>
                </c:pt>
                <c:pt idx="22178">
                  <c:v>300.387</c:v>
                </c:pt>
                <c:pt idx="22179">
                  <c:v>301.74599999999975</c:v>
                </c:pt>
                <c:pt idx="22180">
                  <c:v>303.09500000000003</c:v>
                </c:pt>
                <c:pt idx="22181">
                  <c:v>304.43699999999961</c:v>
                </c:pt>
                <c:pt idx="22182">
                  <c:v>305.77</c:v>
                </c:pt>
                <c:pt idx="22183">
                  <c:v>307.09500000000003</c:v>
                </c:pt>
                <c:pt idx="22184">
                  <c:v>308.41099999999977</c:v>
                </c:pt>
                <c:pt idx="22185">
                  <c:v>309.71899999999965</c:v>
                </c:pt>
                <c:pt idx="22186">
                  <c:v>311.01799999999974</c:v>
                </c:pt>
                <c:pt idx="22187">
                  <c:v>312.30900000000008</c:v>
                </c:pt>
                <c:pt idx="22188">
                  <c:v>313.59099999999978</c:v>
                </c:pt>
                <c:pt idx="22189">
                  <c:v>314.86399999999975</c:v>
                </c:pt>
                <c:pt idx="22190">
                  <c:v>316.12900000000002</c:v>
                </c:pt>
                <c:pt idx="22191">
                  <c:v>317.38499999999999</c:v>
                </c:pt>
                <c:pt idx="22192">
                  <c:v>318.63200000000001</c:v>
                </c:pt>
                <c:pt idx="22193">
                  <c:v>319.87099999999975</c:v>
                </c:pt>
                <c:pt idx="22194">
                  <c:v>321.10000000000002</c:v>
                </c:pt>
                <c:pt idx="22195">
                  <c:v>322.32</c:v>
                </c:pt>
                <c:pt idx="22196">
                  <c:v>323.53199999999958</c:v>
                </c:pt>
                <c:pt idx="22197">
                  <c:v>324.73499999999979</c:v>
                </c:pt>
                <c:pt idx="22198">
                  <c:v>325.92899999999958</c:v>
                </c:pt>
                <c:pt idx="22199">
                  <c:v>327.11399999999975</c:v>
                </c:pt>
                <c:pt idx="22200">
                  <c:v>328.28999999999979</c:v>
                </c:pt>
                <c:pt idx="22201">
                  <c:v>329.45699999999965</c:v>
                </c:pt>
                <c:pt idx="22202">
                  <c:v>330.61500000000001</c:v>
                </c:pt>
                <c:pt idx="22203">
                  <c:v>331.76400000000001</c:v>
                </c:pt>
                <c:pt idx="22204">
                  <c:v>332.904</c:v>
                </c:pt>
                <c:pt idx="22205">
                  <c:v>334.03500000000003</c:v>
                </c:pt>
                <c:pt idx="22206">
                  <c:v>335.15699999999993</c:v>
                </c:pt>
                <c:pt idx="22207">
                  <c:v>336.27</c:v>
                </c:pt>
                <c:pt idx="22208">
                  <c:v>337.37400000000002</c:v>
                </c:pt>
                <c:pt idx="22209">
                  <c:v>338.46899999999965</c:v>
                </c:pt>
                <c:pt idx="22210">
                  <c:v>339.55500000000001</c:v>
                </c:pt>
                <c:pt idx="22211">
                  <c:v>340.63299999999975</c:v>
                </c:pt>
                <c:pt idx="22212">
                  <c:v>341.70099999999979</c:v>
                </c:pt>
                <c:pt idx="22213">
                  <c:v>342.76</c:v>
                </c:pt>
                <c:pt idx="22214">
                  <c:v>343.81099999999975</c:v>
                </c:pt>
                <c:pt idx="22215">
                  <c:v>344.85199999999975</c:v>
                </c:pt>
                <c:pt idx="22216">
                  <c:v>345.88499999999999</c:v>
                </c:pt>
                <c:pt idx="22217">
                  <c:v>346.90899999999965</c:v>
                </c:pt>
                <c:pt idx="22218">
                  <c:v>347.92399999999958</c:v>
                </c:pt>
                <c:pt idx="22219">
                  <c:v>348.92999999999978</c:v>
                </c:pt>
                <c:pt idx="22220">
                  <c:v>349.92799999999966</c:v>
                </c:pt>
                <c:pt idx="22221">
                  <c:v>350.91699999999958</c:v>
                </c:pt>
                <c:pt idx="22222">
                  <c:v>351.89699999999965</c:v>
                </c:pt>
                <c:pt idx="22223">
                  <c:v>352.86900000000026</c:v>
                </c:pt>
                <c:pt idx="22224">
                  <c:v>353.83199999999965</c:v>
                </c:pt>
                <c:pt idx="22225">
                  <c:v>354.78599999999977</c:v>
                </c:pt>
                <c:pt idx="22226">
                  <c:v>355.73200000000003</c:v>
                </c:pt>
                <c:pt idx="22227">
                  <c:v>356.67</c:v>
                </c:pt>
                <c:pt idx="22228">
                  <c:v>357.59899999999965</c:v>
                </c:pt>
                <c:pt idx="22229">
                  <c:v>358.51900000000001</c:v>
                </c:pt>
                <c:pt idx="22230">
                  <c:v>359.43199999999962</c:v>
                </c:pt>
                <c:pt idx="22231">
                  <c:v>360.33599999999979</c:v>
                </c:pt>
                <c:pt idx="22232">
                  <c:v>361.23200000000003</c:v>
                </c:pt>
                <c:pt idx="22233">
                  <c:v>362.12</c:v>
                </c:pt>
                <c:pt idx="22234">
                  <c:v>362.99899999999963</c:v>
                </c:pt>
                <c:pt idx="22235">
                  <c:v>363.87099999999975</c:v>
                </c:pt>
                <c:pt idx="22236">
                  <c:v>364.73499999999979</c:v>
                </c:pt>
                <c:pt idx="22237">
                  <c:v>365.59099999999978</c:v>
                </c:pt>
                <c:pt idx="22238">
                  <c:v>366.43899999999962</c:v>
                </c:pt>
                <c:pt idx="22239">
                  <c:v>367.279</c:v>
                </c:pt>
                <c:pt idx="22240">
                  <c:v>368.11200000000002</c:v>
                </c:pt>
                <c:pt idx="22241">
                  <c:v>368.93699999999961</c:v>
                </c:pt>
                <c:pt idx="22242">
                  <c:v>369.755</c:v>
                </c:pt>
                <c:pt idx="22243">
                  <c:v>370.565</c:v>
                </c:pt>
                <c:pt idx="22244">
                  <c:v>371.36700000000002</c:v>
                </c:pt>
                <c:pt idx="22245">
                  <c:v>372.16300000000001</c:v>
                </c:pt>
                <c:pt idx="22246">
                  <c:v>372.95099999999979</c:v>
                </c:pt>
                <c:pt idx="22247">
                  <c:v>373.73200000000003</c:v>
                </c:pt>
                <c:pt idx="22248">
                  <c:v>374.50599999999974</c:v>
                </c:pt>
                <c:pt idx="22249">
                  <c:v>375.2729999999998</c:v>
                </c:pt>
                <c:pt idx="22250">
                  <c:v>376.03299999999979</c:v>
                </c:pt>
                <c:pt idx="22251">
                  <c:v>376.78599999999977</c:v>
                </c:pt>
                <c:pt idx="22252">
                  <c:v>377.53299999999979</c:v>
                </c:pt>
                <c:pt idx="22253">
                  <c:v>378.2729999999998</c:v>
                </c:pt>
                <c:pt idx="22254">
                  <c:v>379.00599999999974</c:v>
                </c:pt>
                <c:pt idx="22255">
                  <c:v>379.73299999999978</c:v>
                </c:pt>
                <c:pt idx="22256">
                  <c:v>380.45400000000001</c:v>
                </c:pt>
                <c:pt idx="22257">
                  <c:v>381.16800000000001</c:v>
                </c:pt>
                <c:pt idx="22258">
                  <c:v>381.87599999999975</c:v>
                </c:pt>
                <c:pt idx="22259">
                  <c:v>382.57799999999975</c:v>
                </c:pt>
                <c:pt idx="22260">
                  <c:v>383.27499999999975</c:v>
                </c:pt>
                <c:pt idx="22261">
                  <c:v>383.96499999999975</c:v>
                </c:pt>
                <c:pt idx="22262">
                  <c:v>384.64900000000023</c:v>
                </c:pt>
                <c:pt idx="22263">
                  <c:v>385.32799999999975</c:v>
                </c:pt>
                <c:pt idx="22264">
                  <c:v>386.00200000000001</c:v>
                </c:pt>
                <c:pt idx="22265">
                  <c:v>386.66899999999993</c:v>
                </c:pt>
                <c:pt idx="22266">
                  <c:v>387.33199999999965</c:v>
                </c:pt>
                <c:pt idx="22267">
                  <c:v>387.98899999999958</c:v>
                </c:pt>
                <c:pt idx="22268">
                  <c:v>388.64100000000002</c:v>
                </c:pt>
                <c:pt idx="22269">
                  <c:v>389.28799999999978</c:v>
                </c:pt>
                <c:pt idx="22270">
                  <c:v>389.92999999999978</c:v>
                </c:pt>
                <c:pt idx="22271">
                  <c:v>390.56799999999993</c:v>
                </c:pt>
                <c:pt idx="22272">
                  <c:v>391.2</c:v>
                </c:pt>
                <c:pt idx="22273">
                  <c:v>391.82799999999975</c:v>
                </c:pt>
                <c:pt idx="22274">
                  <c:v>392.452</c:v>
                </c:pt>
                <c:pt idx="22275">
                  <c:v>393.07100000000003</c:v>
                </c:pt>
                <c:pt idx="22276">
                  <c:v>393.685</c:v>
                </c:pt>
                <c:pt idx="22277">
                  <c:v>394.29599999999965</c:v>
                </c:pt>
                <c:pt idx="22278">
                  <c:v>394.90299999999979</c:v>
                </c:pt>
                <c:pt idx="22279">
                  <c:v>395.505</c:v>
                </c:pt>
                <c:pt idx="22280">
                  <c:v>396.10399999999993</c:v>
                </c:pt>
                <c:pt idx="22281">
                  <c:v>396.69900000000001</c:v>
                </c:pt>
                <c:pt idx="22282">
                  <c:v>397.28999999999979</c:v>
                </c:pt>
                <c:pt idx="22283">
                  <c:v>397.87799999999999</c:v>
                </c:pt>
                <c:pt idx="22284">
                  <c:v>398.46299999999979</c:v>
                </c:pt>
                <c:pt idx="22285">
                  <c:v>399.04399999999993</c:v>
                </c:pt>
                <c:pt idx="22286">
                  <c:v>399.62200000000001</c:v>
                </c:pt>
                <c:pt idx="22287">
                  <c:v>400.197</c:v>
                </c:pt>
                <c:pt idx="22288">
                  <c:v>400.76900000000001</c:v>
                </c:pt>
                <c:pt idx="22289">
                  <c:v>401.339</c:v>
                </c:pt>
                <c:pt idx="22290">
                  <c:v>401.90499999999975</c:v>
                </c:pt>
                <c:pt idx="22291">
                  <c:v>402.46899999999965</c:v>
                </c:pt>
                <c:pt idx="22292">
                  <c:v>403.03</c:v>
                </c:pt>
                <c:pt idx="22293">
                  <c:v>403.589</c:v>
                </c:pt>
                <c:pt idx="22294">
                  <c:v>404.14600000000002</c:v>
                </c:pt>
                <c:pt idx="22295">
                  <c:v>404.70099999999979</c:v>
                </c:pt>
                <c:pt idx="22296">
                  <c:v>405.25299999999999</c:v>
                </c:pt>
                <c:pt idx="22297">
                  <c:v>405.80399999999975</c:v>
                </c:pt>
                <c:pt idx="22298">
                  <c:v>406.35300000000001</c:v>
                </c:pt>
                <c:pt idx="22299">
                  <c:v>406.9</c:v>
                </c:pt>
                <c:pt idx="22300">
                  <c:v>407.44600000000003</c:v>
                </c:pt>
                <c:pt idx="22301">
                  <c:v>407.98999999999978</c:v>
                </c:pt>
                <c:pt idx="22302">
                  <c:v>408.53199999999958</c:v>
                </c:pt>
                <c:pt idx="22303">
                  <c:v>409.07400000000001</c:v>
                </c:pt>
                <c:pt idx="22304">
                  <c:v>409.61399999999975</c:v>
                </c:pt>
                <c:pt idx="22305">
                  <c:v>410.15300000000002</c:v>
                </c:pt>
                <c:pt idx="22306">
                  <c:v>410.69200000000001</c:v>
                </c:pt>
                <c:pt idx="22307">
                  <c:v>411.22899999999959</c:v>
                </c:pt>
                <c:pt idx="22308">
                  <c:v>411.76599999999979</c:v>
                </c:pt>
                <c:pt idx="22309">
                  <c:v>412.30200000000002</c:v>
                </c:pt>
                <c:pt idx="22310">
                  <c:v>412.83699999999965</c:v>
                </c:pt>
                <c:pt idx="22311">
                  <c:v>413.37200000000001</c:v>
                </c:pt>
                <c:pt idx="22312">
                  <c:v>413.90699999999958</c:v>
                </c:pt>
                <c:pt idx="22313">
                  <c:v>414.44200000000001</c:v>
                </c:pt>
                <c:pt idx="22314">
                  <c:v>414.97599999999977</c:v>
                </c:pt>
                <c:pt idx="22315">
                  <c:v>415.5109999999998</c:v>
                </c:pt>
                <c:pt idx="22316">
                  <c:v>416.04500000000002</c:v>
                </c:pt>
                <c:pt idx="22317">
                  <c:v>416.58</c:v>
                </c:pt>
                <c:pt idx="22318">
                  <c:v>417.11500000000001</c:v>
                </c:pt>
                <c:pt idx="22319">
                  <c:v>417.6500000000002</c:v>
                </c:pt>
                <c:pt idx="22320">
                  <c:v>418.18599999999975</c:v>
                </c:pt>
                <c:pt idx="22321">
                  <c:v>418.72199999999958</c:v>
                </c:pt>
                <c:pt idx="22322">
                  <c:v>419.25900000000001</c:v>
                </c:pt>
                <c:pt idx="22323">
                  <c:v>419.79700000000003</c:v>
                </c:pt>
                <c:pt idx="22324">
                  <c:v>420.33599999999979</c:v>
                </c:pt>
                <c:pt idx="22325">
                  <c:v>420.875</c:v>
                </c:pt>
                <c:pt idx="22326">
                  <c:v>421.41599999999966</c:v>
                </c:pt>
                <c:pt idx="22327">
                  <c:v>421.95699999999965</c:v>
                </c:pt>
                <c:pt idx="22328">
                  <c:v>422.5</c:v>
                </c:pt>
                <c:pt idx="22329">
                  <c:v>423.04399999999993</c:v>
                </c:pt>
                <c:pt idx="22330">
                  <c:v>423.59</c:v>
                </c:pt>
                <c:pt idx="22331">
                  <c:v>424.137</c:v>
                </c:pt>
                <c:pt idx="22332">
                  <c:v>424.685</c:v>
                </c:pt>
                <c:pt idx="22333">
                  <c:v>425.23499999999979</c:v>
                </c:pt>
                <c:pt idx="22334">
                  <c:v>425.78699999999958</c:v>
                </c:pt>
                <c:pt idx="22335">
                  <c:v>426.3400000000002</c:v>
                </c:pt>
                <c:pt idx="22336">
                  <c:v>426.89499999999975</c:v>
                </c:pt>
                <c:pt idx="22337">
                  <c:v>427.452</c:v>
                </c:pt>
                <c:pt idx="22338">
                  <c:v>428.0109999999998</c:v>
                </c:pt>
                <c:pt idx="22339">
                  <c:v>428.572</c:v>
                </c:pt>
                <c:pt idx="22340">
                  <c:v>429.13499999999999</c:v>
                </c:pt>
                <c:pt idx="22341">
                  <c:v>429.70099999999979</c:v>
                </c:pt>
                <c:pt idx="22342">
                  <c:v>430.26799999999974</c:v>
                </c:pt>
                <c:pt idx="22343">
                  <c:v>430.83799999999979</c:v>
                </c:pt>
                <c:pt idx="22344">
                  <c:v>431.4099999999998</c:v>
                </c:pt>
                <c:pt idx="22345">
                  <c:v>431.98399999999958</c:v>
                </c:pt>
                <c:pt idx="22346">
                  <c:v>432.56099999999975</c:v>
                </c:pt>
                <c:pt idx="22347">
                  <c:v>433.14100000000002</c:v>
                </c:pt>
                <c:pt idx="22348">
                  <c:v>433.72199999999958</c:v>
                </c:pt>
                <c:pt idx="22349">
                  <c:v>434.30700000000002</c:v>
                </c:pt>
                <c:pt idx="22350">
                  <c:v>434.89400000000001</c:v>
                </c:pt>
                <c:pt idx="22351">
                  <c:v>435.48399999999958</c:v>
                </c:pt>
                <c:pt idx="22352">
                  <c:v>436.077</c:v>
                </c:pt>
                <c:pt idx="22353">
                  <c:v>436.67200000000008</c:v>
                </c:pt>
                <c:pt idx="22354">
                  <c:v>437.27</c:v>
                </c:pt>
                <c:pt idx="22355">
                  <c:v>437.87200000000001</c:v>
                </c:pt>
                <c:pt idx="22356">
                  <c:v>438.47599999999977</c:v>
                </c:pt>
                <c:pt idx="22357">
                  <c:v>439.08300000000003</c:v>
                </c:pt>
                <c:pt idx="22358">
                  <c:v>439.69299999999993</c:v>
                </c:pt>
                <c:pt idx="22359">
                  <c:v>440.30599999999993</c:v>
                </c:pt>
                <c:pt idx="22360">
                  <c:v>440.92200000000003</c:v>
                </c:pt>
                <c:pt idx="22361">
                  <c:v>441.541</c:v>
                </c:pt>
                <c:pt idx="22362">
                  <c:v>442.16300000000001</c:v>
                </c:pt>
                <c:pt idx="22363">
                  <c:v>442.78799999999978</c:v>
                </c:pt>
                <c:pt idx="22364">
                  <c:v>443.41599999999966</c:v>
                </c:pt>
                <c:pt idx="22365">
                  <c:v>444.048</c:v>
                </c:pt>
                <c:pt idx="22366">
                  <c:v>444.68200000000002</c:v>
                </c:pt>
                <c:pt idx="22367">
                  <c:v>445.32</c:v>
                </c:pt>
                <c:pt idx="22368">
                  <c:v>445.96099999999979</c:v>
                </c:pt>
                <c:pt idx="22369">
                  <c:v>446.60599999999999</c:v>
                </c:pt>
                <c:pt idx="22370">
                  <c:v>447.25299999999999</c:v>
                </c:pt>
                <c:pt idx="22371">
                  <c:v>447.904</c:v>
                </c:pt>
                <c:pt idx="22372">
                  <c:v>448.55799999999999</c:v>
                </c:pt>
                <c:pt idx="22373">
                  <c:v>449.21499999999975</c:v>
                </c:pt>
                <c:pt idx="22374">
                  <c:v>449.875</c:v>
                </c:pt>
                <c:pt idx="22375">
                  <c:v>450.53899999999965</c:v>
                </c:pt>
                <c:pt idx="22376">
                  <c:v>451.20599999999979</c:v>
                </c:pt>
                <c:pt idx="22377">
                  <c:v>451.87599999999975</c:v>
                </c:pt>
                <c:pt idx="22378">
                  <c:v>452.54899999999975</c:v>
                </c:pt>
                <c:pt idx="22379">
                  <c:v>453.2249999999998</c:v>
                </c:pt>
                <c:pt idx="22380">
                  <c:v>453.90499999999975</c:v>
                </c:pt>
                <c:pt idx="22381">
                  <c:v>454.58699999999965</c:v>
                </c:pt>
                <c:pt idx="22382">
                  <c:v>455.2729999999998</c:v>
                </c:pt>
                <c:pt idx="22383">
                  <c:v>455.96199999999965</c:v>
                </c:pt>
                <c:pt idx="22384">
                  <c:v>456.65400000000022</c:v>
                </c:pt>
                <c:pt idx="22385">
                  <c:v>457.35</c:v>
                </c:pt>
                <c:pt idx="22386">
                  <c:v>458.048</c:v>
                </c:pt>
                <c:pt idx="22387">
                  <c:v>458.74900000000002</c:v>
                </c:pt>
                <c:pt idx="22388">
                  <c:v>459.45299999999975</c:v>
                </c:pt>
                <c:pt idx="22389">
                  <c:v>460.16</c:v>
                </c:pt>
                <c:pt idx="22390">
                  <c:v>460.87</c:v>
                </c:pt>
                <c:pt idx="22391">
                  <c:v>461.584</c:v>
                </c:pt>
                <c:pt idx="22392">
                  <c:v>462.29899999999958</c:v>
                </c:pt>
                <c:pt idx="22393">
                  <c:v>463.01799999999974</c:v>
                </c:pt>
                <c:pt idx="22394">
                  <c:v>463.73899999999958</c:v>
                </c:pt>
                <c:pt idx="22395">
                  <c:v>464.464</c:v>
                </c:pt>
                <c:pt idx="22396">
                  <c:v>465.19</c:v>
                </c:pt>
                <c:pt idx="22397">
                  <c:v>465.91999999999979</c:v>
                </c:pt>
                <c:pt idx="22398">
                  <c:v>466.65199999999999</c:v>
                </c:pt>
                <c:pt idx="22399">
                  <c:v>467.3859999999998</c:v>
                </c:pt>
                <c:pt idx="22400">
                  <c:v>468.12299999999999</c:v>
                </c:pt>
                <c:pt idx="22401">
                  <c:v>468.863</c:v>
                </c:pt>
                <c:pt idx="22402">
                  <c:v>469.60500000000002</c:v>
                </c:pt>
                <c:pt idx="22403">
                  <c:v>470.34899999999999</c:v>
                </c:pt>
                <c:pt idx="22404">
                  <c:v>471.09500000000003</c:v>
                </c:pt>
                <c:pt idx="22405">
                  <c:v>471.84300000000002</c:v>
                </c:pt>
                <c:pt idx="22406">
                  <c:v>472.59399999999965</c:v>
                </c:pt>
                <c:pt idx="22407">
                  <c:v>473.346</c:v>
                </c:pt>
                <c:pt idx="22408">
                  <c:v>474.101</c:v>
                </c:pt>
                <c:pt idx="22409">
                  <c:v>474.85700000000008</c:v>
                </c:pt>
                <c:pt idx="22410">
                  <c:v>475.61500000000001</c:v>
                </c:pt>
                <c:pt idx="22411">
                  <c:v>476.375</c:v>
                </c:pt>
                <c:pt idx="22412">
                  <c:v>477.137</c:v>
                </c:pt>
                <c:pt idx="22413">
                  <c:v>477.9</c:v>
                </c:pt>
                <c:pt idx="22414">
                  <c:v>478.66399999999999</c:v>
                </c:pt>
                <c:pt idx="22415">
                  <c:v>479.42999999999978</c:v>
                </c:pt>
                <c:pt idx="22416">
                  <c:v>480.19799999999975</c:v>
                </c:pt>
                <c:pt idx="22417">
                  <c:v>480.96599999999978</c:v>
                </c:pt>
                <c:pt idx="22418">
                  <c:v>481.73599999999965</c:v>
                </c:pt>
                <c:pt idx="22419">
                  <c:v>482.50599999999974</c:v>
                </c:pt>
                <c:pt idx="22420">
                  <c:v>483.27799999999979</c:v>
                </c:pt>
                <c:pt idx="22421">
                  <c:v>484.05</c:v>
                </c:pt>
                <c:pt idx="22422">
                  <c:v>484.82400000000001</c:v>
                </c:pt>
                <c:pt idx="22423">
                  <c:v>485.59799999999979</c:v>
                </c:pt>
                <c:pt idx="22424">
                  <c:v>486.37200000000001</c:v>
                </c:pt>
                <c:pt idx="22425">
                  <c:v>487.14699999999999</c:v>
                </c:pt>
                <c:pt idx="22426">
                  <c:v>487.92200000000003</c:v>
                </c:pt>
                <c:pt idx="22427">
                  <c:v>488.69799999999975</c:v>
                </c:pt>
                <c:pt idx="22428">
                  <c:v>489.47299999999979</c:v>
                </c:pt>
                <c:pt idx="22429">
                  <c:v>490.24900000000002</c:v>
                </c:pt>
                <c:pt idx="22430">
                  <c:v>491.02499999999975</c:v>
                </c:pt>
                <c:pt idx="22431">
                  <c:v>491.8</c:v>
                </c:pt>
                <c:pt idx="22432">
                  <c:v>492.57499999999999</c:v>
                </c:pt>
                <c:pt idx="22433">
                  <c:v>493.35</c:v>
                </c:pt>
                <c:pt idx="22434">
                  <c:v>494.12400000000002</c:v>
                </c:pt>
                <c:pt idx="22435">
                  <c:v>494.8979999999998</c:v>
                </c:pt>
                <c:pt idx="22436">
                  <c:v>495.67099999999999</c:v>
                </c:pt>
                <c:pt idx="22437">
                  <c:v>496.44299999999993</c:v>
                </c:pt>
                <c:pt idx="22438">
                  <c:v>497.214</c:v>
                </c:pt>
                <c:pt idx="22439">
                  <c:v>497.98399999999958</c:v>
                </c:pt>
                <c:pt idx="22440">
                  <c:v>498.75299999999999</c:v>
                </c:pt>
                <c:pt idx="22441">
                  <c:v>499.52</c:v>
                </c:pt>
                <c:pt idx="22442">
                  <c:v>500.28599999999977</c:v>
                </c:pt>
                <c:pt idx="22443">
                  <c:v>501.05</c:v>
                </c:pt>
                <c:pt idx="22444">
                  <c:v>501.81299999999999</c:v>
                </c:pt>
                <c:pt idx="22445">
                  <c:v>502.57400000000001</c:v>
                </c:pt>
                <c:pt idx="22446">
                  <c:v>503.33199999999965</c:v>
                </c:pt>
                <c:pt idx="22447">
                  <c:v>504.089</c:v>
                </c:pt>
                <c:pt idx="22448">
                  <c:v>504.84300000000002</c:v>
                </c:pt>
                <c:pt idx="22449">
                  <c:v>505.59599999999978</c:v>
                </c:pt>
                <c:pt idx="22450">
                  <c:v>506.34500000000008</c:v>
                </c:pt>
                <c:pt idx="22451">
                  <c:v>507.09199999999959</c:v>
                </c:pt>
                <c:pt idx="22452">
                  <c:v>507.83599999999979</c:v>
                </c:pt>
                <c:pt idx="22453">
                  <c:v>508.577</c:v>
                </c:pt>
                <c:pt idx="22454">
                  <c:v>509.31599999999975</c:v>
                </c:pt>
                <c:pt idx="22455">
                  <c:v>510.05099999999999</c:v>
                </c:pt>
                <c:pt idx="22456">
                  <c:v>510.78299999999979</c:v>
                </c:pt>
                <c:pt idx="22457">
                  <c:v>511.5109999999998</c:v>
                </c:pt>
                <c:pt idx="22458">
                  <c:v>512.23599999999999</c:v>
                </c:pt>
                <c:pt idx="22459">
                  <c:v>512.95699999999943</c:v>
                </c:pt>
                <c:pt idx="22460">
                  <c:v>513.67499999999995</c:v>
                </c:pt>
                <c:pt idx="22461">
                  <c:v>514.38800000000003</c:v>
                </c:pt>
                <c:pt idx="22462">
                  <c:v>515.09699999999998</c:v>
                </c:pt>
                <c:pt idx="22463">
                  <c:v>515.80199999999957</c:v>
                </c:pt>
                <c:pt idx="22464">
                  <c:v>516.50300000000004</c:v>
                </c:pt>
                <c:pt idx="22465">
                  <c:v>517.19900000000041</c:v>
                </c:pt>
                <c:pt idx="22466">
                  <c:v>517.89</c:v>
                </c:pt>
                <c:pt idx="22467">
                  <c:v>518.577</c:v>
                </c:pt>
                <c:pt idx="22468">
                  <c:v>519.25900000000001</c:v>
                </c:pt>
                <c:pt idx="22469">
                  <c:v>519.93499999999949</c:v>
                </c:pt>
                <c:pt idx="22470">
                  <c:v>520.60599999999999</c:v>
                </c:pt>
                <c:pt idx="22471">
                  <c:v>521.27200000000005</c:v>
                </c:pt>
                <c:pt idx="22472">
                  <c:v>521.93299999999942</c:v>
                </c:pt>
                <c:pt idx="22473">
                  <c:v>522.58799999999997</c:v>
                </c:pt>
                <c:pt idx="22474">
                  <c:v>523.23699999999997</c:v>
                </c:pt>
                <c:pt idx="22475">
                  <c:v>523.88</c:v>
                </c:pt>
                <c:pt idx="22476">
                  <c:v>524.5169999999996</c:v>
                </c:pt>
                <c:pt idx="22477">
                  <c:v>525.14800000000002</c:v>
                </c:pt>
                <c:pt idx="22478">
                  <c:v>525.77300000000059</c:v>
                </c:pt>
                <c:pt idx="22479">
                  <c:v>526.39099999999996</c:v>
                </c:pt>
                <c:pt idx="22480">
                  <c:v>527.0019999999995</c:v>
                </c:pt>
                <c:pt idx="22481">
                  <c:v>527.60699999999997</c:v>
                </c:pt>
                <c:pt idx="22482">
                  <c:v>528.20500000000004</c:v>
                </c:pt>
                <c:pt idx="22483">
                  <c:v>528.79600000000005</c:v>
                </c:pt>
                <c:pt idx="22484">
                  <c:v>529.37900000000002</c:v>
                </c:pt>
                <c:pt idx="22485">
                  <c:v>529.95599999999956</c:v>
                </c:pt>
                <c:pt idx="22486">
                  <c:v>530.52499999999998</c:v>
                </c:pt>
                <c:pt idx="22487">
                  <c:v>531.08600000000001</c:v>
                </c:pt>
                <c:pt idx="22488">
                  <c:v>531.64</c:v>
                </c:pt>
                <c:pt idx="22489">
                  <c:v>532.18600000000004</c:v>
                </c:pt>
                <c:pt idx="22490">
                  <c:v>532.72400000000005</c:v>
                </c:pt>
                <c:pt idx="22491">
                  <c:v>533.25300000000004</c:v>
                </c:pt>
                <c:pt idx="22492">
                  <c:v>533.77500000000043</c:v>
                </c:pt>
                <c:pt idx="22493">
                  <c:v>534.28800000000047</c:v>
                </c:pt>
                <c:pt idx="22494">
                  <c:v>534.79300000000046</c:v>
                </c:pt>
                <c:pt idx="22495">
                  <c:v>535.28900000000044</c:v>
                </c:pt>
                <c:pt idx="22496">
                  <c:v>535.77599999999995</c:v>
                </c:pt>
                <c:pt idx="22497">
                  <c:v>536.255</c:v>
                </c:pt>
                <c:pt idx="22498">
                  <c:v>536.72400000000005</c:v>
                </c:pt>
                <c:pt idx="22499">
                  <c:v>537.18499999999995</c:v>
                </c:pt>
                <c:pt idx="22500">
                  <c:v>537.63599999999997</c:v>
                </c:pt>
                <c:pt idx="22501">
                  <c:v>538.07799999999997</c:v>
                </c:pt>
                <c:pt idx="22502">
                  <c:v>538.51</c:v>
                </c:pt>
                <c:pt idx="22503">
                  <c:v>538.93199999999956</c:v>
                </c:pt>
                <c:pt idx="22504">
                  <c:v>539.34499999999957</c:v>
                </c:pt>
                <c:pt idx="22505">
                  <c:v>539.74800000000005</c:v>
                </c:pt>
                <c:pt idx="22506">
                  <c:v>540.14099999999996</c:v>
                </c:pt>
                <c:pt idx="22507">
                  <c:v>540.524</c:v>
                </c:pt>
                <c:pt idx="22508">
                  <c:v>540.89699999999959</c:v>
                </c:pt>
                <c:pt idx="22509">
                  <c:v>541.26</c:v>
                </c:pt>
                <c:pt idx="22510">
                  <c:v>541.61199999999997</c:v>
                </c:pt>
                <c:pt idx="22511">
                  <c:v>541.95299999999929</c:v>
                </c:pt>
                <c:pt idx="22512">
                  <c:v>542.28400000000045</c:v>
                </c:pt>
                <c:pt idx="22513">
                  <c:v>542.60400000000004</c:v>
                </c:pt>
                <c:pt idx="22514">
                  <c:v>542.91300000000001</c:v>
                </c:pt>
                <c:pt idx="22515">
                  <c:v>543.21100000000001</c:v>
                </c:pt>
                <c:pt idx="22516">
                  <c:v>543.49900000000002</c:v>
                </c:pt>
                <c:pt idx="22517">
                  <c:v>543.77500000000043</c:v>
                </c:pt>
                <c:pt idx="22518">
                  <c:v>544.03899999999999</c:v>
                </c:pt>
                <c:pt idx="22519">
                  <c:v>544.29300000000046</c:v>
                </c:pt>
                <c:pt idx="22520">
                  <c:v>544.53499999999997</c:v>
                </c:pt>
                <c:pt idx="22521">
                  <c:v>544.76499999999999</c:v>
                </c:pt>
                <c:pt idx="22522">
                  <c:v>544.98400000000004</c:v>
                </c:pt>
                <c:pt idx="22523">
                  <c:v>545.19100000000003</c:v>
                </c:pt>
                <c:pt idx="22524">
                  <c:v>545.38599999999997</c:v>
                </c:pt>
                <c:pt idx="22525">
                  <c:v>545.56899999999996</c:v>
                </c:pt>
                <c:pt idx="22526">
                  <c:v>545.74</c:v>
                </c:pt>
                <c:pt idx="22527">
                  <c:v>545.899</c:v>
                </c:pt>
                <c:pt idx="22528">
                  <c:v>546.04599999999959</c:v>
                </c:pt>
                <c:pt idx="22529">
                  <c:v>546.18100000000004</c:v>
                </c:pt>
                <c:pt idx="22530">
                  <c:v>546.303</c:v>
                </c:pt>
                <c:pt idx="22531">
                  <c:v>546.41300000000001</c:v>
                </c:pt>
                <c:pt idx="22532">
                  <c:v>546.51</c:v>
                </c:pt>
                <c:pt idx="22533">
                  <c:v>546.59500000000003</c:v>
                </c:pt>
                <c:pt idx="22534">
                  <c:v>546.66699999999958</c:v>
                </c:pt>
                <c:pt idx="22535">
                  <c:v>546.72699999999998</c:v>
                </c:pt>
                <c:pt idx="22536">
                  <c:v>546.77400000000046</c:v>
                </c:pt>
                <c:pt idx="22537">
                  <c:v>546.80699999999956</c:v>
                </c:pt>
                <c:pt idx="22538">
                  <c:v>546.8289999999995</c:v>
                </c:pt>
                <c:pt idx="22539">
                  <c:v>546.83699999999942</c:v>
                </c:pt>
                <c:pt idx="22540">
                  <c:v>546.83199999999943</c:v>
                </c:pt>
                <c:pt idx="22541">
                  <c:v>546.81399999999996</c:v>
                </c:pt>
                <c:pt idx="22542">
                  <c:v>546.78200000000004</c:v>
                </c:pt>
                <c:pt idx="22543">
                  <c:v>546.73800000000051</c:v>
                </c:pt>
                <c:pt idx="22544">
                  <c:v>546.68100000000004</c:v>
                </c:pt>
                <c:pt idx="22545">
                  <c:v>546.61</c:v>
                </c:pt>
                <c:pt idx="22546">
                  <c:v>546.5259999999995</c:v>
                </c:pt>
                <c:pt idx="22547">
                  <c:v>546.428</c:v>
                </c:pt>
                <c:pt idx="22548">
                  <c:v>546.31699999999955</c:v>
                </c:pt>
                <c:pt idx="22549">
                  <c:v>546.19299999999998</c:v>
                </c:pt>
                <c:pt idx="22550">
                  <c:v>546.0549999999995</c:v>
                </c:pt>
                <c:pt idx="22551">
                  <c:v>545.904</c:v>
                </c:pt>
                <c:pt idx="22552">
                  <c:v>545.73900000000003</c:v>
                </c:pt>
                <c:pt idx="22553">
                  <c:v>545.56099999999958</c:v>
                </c:pt>
                <c:pt idx="22554">
                  <c:v>545.36899999999957</c:v>
                </c:pt>
                <c:pt idx="22555">
                  <c:v>545.16300000000001</c:v>
                </c:pt>
                <c:pt idx="22556">
                  <c:v>544.94399999999996</c:v>
                </c:pt>
                <c:pt idx="22557">
                  <c:v>544.71100000000001</c:v>
                </c:pt>
                <c:pt idx="22558">
                  <c:v>544.46400000000006</c:v>
                </c:pt>
                <c:pt idx="22559">
                  <c:v>544.20399999999995</c:v>
                </c:pt>
                <c:pt idx="22560">
                  <c:v>543.9299999999995</c:v>
                </c:pt>
                <c:pt idx="22561">
                  <c:v>543.64300000000003</c:v>
                </c:pt>
                <c:pt idx="22562">
                  <c:v>543.34099999999955</c:v>
                </c:pt>
                <c:pt idx="22563">
                  <c:v>543.0259999999995</c:v>
                </c:pt>
                <c:pt idx="22564">
                  <c:v>542.697</c:v>
                </c:pt>
                <c:pt idx="22565">
                  <c:v>542.35499999999956</c:v>
                </c:pt>
                <c:pt idx="22566">
                  <c:v>541.99800000000005</c:v>
                </c:pt>
                <c:pt idx="22567">
                  <c:v>541.62800000000004</c:v>
                </c:pt>
                <c:pt idx="22568">
                  <c:v>541.24400000000003</c:v>
                </c:pt>
                <c:pt idx="22569">
                  <c:v>540.8469999999993</c:v>
                </c:pt>
                <c:pt idx="22570">
                  <c:v>540.43599999999958</c:v>
                </c:pt>
                <c:pt idx="22571">
                  <c:v>540.01099999999997</c:v>
                </c:pt>
                <c:pt idx="22572">
                  <c:v>539.57299999999998</c:v>
                </c:pt>
                <c:pt idx="22573">
                  <c:v>539.12</c:v>
                </c:pt>
                <c:pt idx="22574">
                  <c:v>538.654</c:v>
                </c:pt>
                <c:pt idx="22575">
                  <c:v>538.17499999999995</c:v>
                </c:pt>
                <c:pt idx="22576">
                  <c:v>537.68200000000002</c:v>
                </c:pt>
                <c:pt idx="22577">
                  <c:v>537.17600000000004</c:v>
                </c:pt>
                <c:pt idx="22578">
                  <c:v>536.65599999999949</c:v>
                </c:pt>
                <c:pt idx="22579">
                  <c:v>536.12199999999996</c:v>
                </c:pt>
                <c:pt idx="22580">
                  <c:v>535.57500000000005</c:v>
                </c:pt>
                <c:pt idx="22581">
                  <c:v>535.01499999999999</c:v>
                </c:pt>
                <c:pt idx="22582">
                  <c:v>534.44099999999958</c:v>
                </c:pt>
                <c:pt idx="22583">
                  <c:v>533.85399999999959</c:v>
                </c:pt>
                <c:pt idx="22584">
                  <c:v>533.25300000000004</c:v>
                </c:pt>
                <c:pt idx="22585">
                  <c:v>532.64</c:v>
                </c:pt>
                <c:pt idx="22586">
                  <c:v>532.01300000000003</c:v>
                </c:pt>
                <c:pt idx="22587">
                  <c:v>531.37300000000005</c:v>
                </c:pt>
                <c:pt idx="22588">
                  <c:v>530.72</c:v>
                </c:pt>
                <c:pt idx="22589">
                  <c:v>530.05399999999997</c:v>
                </c:pt>
                <c:pt idx="22590">
                  <c:v>529.375</c:v>
                </c:pt>
                <c:pt idx="22591">
                  <c:v>528.68299999999999</c:v>
                </c:pt>
                <c:pt idx="22592">
                  <c:v>527.97900000000004</c:v>
                </c:pt>
                <c:pt idx="22593">
                  <c:v>527.26099999999997</c:v>
                </c:pt>
                <c:pt idx="22594">
                  <c:v>526.53099999999949</c:v>
                </c:pt>
                <c:pt idx="22595">
                  <c:v>525.78800000000047</c:v>
                </c:pt>
                <c:pt idx="22596">
                  <c:v>525.03300000000002</c:v>
                </c:pt>
                <c:pt idx="22597">
                  <c:v>524.26499999999999</c:v>
                </c:pt>
                <c:pt idx="22598">
                  <c:v>523.48400000000004</c:v>
                </c:pt>
                <c:pt idx="22599">
                  <c:v>522.69200000000001</c:v>
                </c:pt>
                <c:pt idx="22600">
                  <c:v>521.88699999999949</c:v>
                </c:pt>
                <c:pt idx="22601">
                  <c:v>521.07000000000005</c:v>
                </c:pt>
                <c:pt idx="22602">
                  <c:v>520.24</c:v>
                </c:pt>
                <c:pt idx="22603">
                  <c:v>519.399</c:v>
                </c:pt>
                <c:pt idx="22604">
                  <c:v>518.54599999999959</c:v>
                </c:pt>
                <c:pt idx="22605">
                  <c:v>517.68100000000004</c:v>
                </c:pt>
                <c:pt idx="22606">
                  <c:v>516.8049999999995</c:v>
                </c:pt>
                <c:pt idx="22607">
                  <c:v>515.91699999999958</c:v>
                </c:pt>
                <c:pt idx="22608">
                  <c:v>515.0169999999996</c:v>
                </c:pt>
                <c:pt idx="22609">
                  <c:v>514.10500000000002</c:v>
                </c:pt>
                <c:pt idx="22610">
                  <c:v>513.18299999999999</c:v>
                </c:pt>
                <c:pt idx="22611">
                  <c:v>512.24900000000002</c:v>
                </c:pt>
                <c:pt idx="22612">
                  <c:v>511.30399999999975</c:v>
                </c:pt>
                <c:pt idx="22613">
                  <c:v>510.34899999999999</c:v>
                </c:pt>
                <c:pt idx="22614">
                  <c:v>509.38200000000001</c:v>
                </c:pt>
                <c:pt idx="22615">
                  <c:v>508.404</c:v>
                </c:pt>
                <c:pt idx="22616">
                  <c:v>507.41599999999966</c:v>
                </c:pt>
                <c:pt idx="22617">
                  <c:v>506.41699999999958</c:v>
                </c:pt>
                <c:pt idx="22618">
                  <c:v>505.40799999999979</c:v>
                </c:pt>
                <c:pt idx="22619">
                  <c:v>504.38799999999975</c:v>
                </c:pt>
                <c:pt idx="22620">
                  <c:v>503.358</c:v>
                </c:pt>
                <c:pt idx="22621">
                  <c:v>502.31799999999993</c:v>
                </c:pt>
                <c:pt idx="22622">
                  <c:v>501.26900000000001</c:v>
                </c:pt>
                <c:pt idx="22623">
                  <c:v>500.209</c:v>
                </c:pt>
                <c:pt idx="22624">
                  <c:v>499.13900000000001</c:v>
                </c:pt>
                <c:pt idx="22625">
                  <c:v>498.06</c:v>
                </c:pt>
                <c:pt idx="22626">
                  <c:v>496.97199999999958</c:v>
                </c:pt>
                <c:pt idx="22627">
                  <c:v>495.87400000000002</c:v>
                </c:pt>
                <c:pt idx="22628">
                  <c:v>494.767</c:v>
                </c:pt>
                <c:pt idx="22629">
                  <c:v>493.65100000000001</c:v>
                </c:pt>
                <c:pt idx="22630">
                  <c:v>492.52599999999978</c:v>
                </c:pt>
                <c:pt idx="22631">
                  <c:v>491.392</c:v>
                </c:pt>
                <c:pt idx="22632">
                  <c:v>490.24900000000002</c:v>
                </c:pt>
                <c:pt idx="22633">
                  <c:v>489.09799999999979</c:v>
                </c:pt>
                <c:pt idx="22634">
                  <c:v>487.93899999999962</c:v>
                </c:pt>
                <c:pt idx="22635">
                  <c:v>486.77099999999979</c:v>
                </c:pt>
                <c:pt idx="22636">
                  <c:v>485.59599999999978</c:v>
                </c:pt>
                <c:pt idx="22637">
                  <c:v>484.41199999999958</c:v>
                </c:pt>
                <c:pt idx="22638">
                  <c:v>483.2199999999998</c:v>
                </c:pt>
                <c:pt idx="22639">
                  <c:v>482.02099999999979</c:v>
                </c:pt>
                <c:pt idx="22640">
                  <c:v>480.81400000000002</c:v>
                </c:pt>
                <c:pt idx="22641">
                  <c:v>479.6</c:v>
                </c:pt>
                <c:pt idx="22642">
                  <c:v>478.37900000000002</c:v>
                </c:pt>
                <c:pt idx="22643">
                  <c:v>477.15100000000001</c:v>
                </c:pt>
                <c:pt idx="22644">
                  <c:v>475.91499999999979</c:v>
                </c:pt>
                <c:pt idx="22645">
                  <c:v>474.673</c:v>
                </c:pt>
                <c:pt idx="22646">
                  <c:v>473.42499999999978</c:v>
                </c:pt>
                <c:pt idx="22647">
                  <c:v>472.16899999999993</c:v>
                </c:pt>
                <c:pt idx="22648">
                  <c:v>470.90799999999979</c:v>
                </c:pt>
                <c:pt idx="22649">
                  <c:v>469.64000000000021</c:v>
                </c:pt>
                <c:pt idx="22650">
                  <c:v>468.36700000000002</c:v>
                </c:pt>
                <c:pt idx="22651">
                  <c:v>467.08699999999965</c:v>
                </c:pt>
                <c:pt idx="22652">
                  <c:v>465.80200000000002</c:v>
                </c:pt>
                <c:pt idx="22653">
                  <c:v>464.5109999999998</c:v>
                </c:pt>
                <c:pt idx="22654">
                  <c:v>463.21499999999975</c:v>
                </c:pt>
                <c:pt idx="22655">
                  <c:v>461.91399999999965</c:v>
                </c:pt>
                <c:pt idx="22656">
                  <c:v>460.608</c:v>
                </c:pt>
                <c:pt idx="22657">
                  <c:v>459.29599999999965</c:v>
                </c:pt>
                <c:pt idx="22658">
                  <c:v>457.97999999999979</c:v>
                </c:pt>
                <c:pt idx="22659">
                  <c:v>456.66</c:v>
                </c:pt>
                <c:pt idx="22660">
                  <c:v>455.33499999999975</c:v>
                </c:pt>
                <c:pt idx="22661">
                  <c:v>454.00599999999974</c:v>
                </c:pt>
                <c:pt idx="22662">
                  <c:v>452.67200000000008</c:v>
                </c:pt>
                <c:pt idx="22663">
                  <c:v>451.33499999999975</c:v>
                </c:pt>
                <c:pt idx="22664">
                  <c:v>449.99400000000003</c:v>
                </c:pt>
                <c:pt idx="22665">
                  <c:v>448.64900000000023</c:v>
                </c:pt>
                <c:pt idx="22666">
                  <c:v>447.30099999999999</c:v>
                </c:pt>
                <c:pt idx="22667">
                  <c:v>445.94900000000001</c:v>
                </c:pt>
                <c:pt idx="22668">
                  <c:v>444.59500000000003</c:v>
                </c:pt>
                <c:pt idx="22669">
                  <c:v>443.23699999999963</c:v>
                </c:pt>
                <c:pt idx="22670">
                  <c:v>441.87700000000001</c:v>
                </c:pt>
                <c:pt idx="22671">
                  <c:v>440.51400000000001</c:v>
                </c:pt>
                <c:pt idx="22672">
                  <c:v>439.14800000000002</c:v>
                </c:pt>
                <c:pt idx="22673">
                  <c:v>437.78099999999978</c:v>
                </c:pt>
                <c:pt idx="22674">
                  <c:v>436.41099999999977</c:v>
                </c:pt>
                <c:pt idx="22675">
                  <c:v>435.03899999999965</c:v>
                </c:pt>
                <c:pt idx="22676">
                  <c:v>433.66500000000002</c:v>
                </c:pt>
                <c:pt idx="22677">
                  <c:v>432.28899999999965</c:v>
                </c:pt>
                <c:pt idx="22678">
                  <c:v>430.91199999999958</c:v>
                </c:pt>
                <c:pt idx="22679">
                  <c:v>429.53399999999965</c:v>
                </c:pt>
                <c:pt idx="22680">
                  <c:v>428.15400000000022</c:v>
                </c:pt>
                <c:pt idx="22681">
                  <c:v>426.7729999999998</c:v>
                </c:pt>
                <c:pt idx="22682">
                  <c:v>425.392</c:v>
                </c:pt>
                <c:pt idx="22683">
                  <c:v>424.00900000000001</c:v>
                </c:pt>
                <c:pt idx="22684">
                  <c:v>422.62700000000001</c:v>
                </c:pt>
                <c:pt idx="22685">
                  <c:v>421.24299999999999</c:v>
                </c:pt>
                <c:pt idx="22686">
                  <c:v>419.86</c:v>
                </c:pt>
                <c:pt idx="22687">
                  <c:v>418.47599999999977</c:v>
                </c:pt>
                <c:pt idx="22688">
                  <c:v>417.09199999999959</c:v>
                </c:pt>
                <c:pt idx="22689">
                  <c:v>415.709</c:v>
                </c:pt>
                <c:pt idx="22690">
                  <c:v>414.32599999999979</c:v>
                </c:pt>
                <c:pt idx="22691">
                  <c:v>412.94299999999993</c:v>
                </c:pt>
                <c:pt idx="22692">
                  <c:v>411.56099999999975</c:v>
                </c:pt>
                <c:pt idx="22693">
                  <c:v>410.18</c:v>
                </c:pt>
                <c:pt idx="22694">
                  <c:v>408.8</c:v>
                </c:pt>
                <c:pt idx="22695">
                  <c:v>407.41999999999979</c:v>
                </c:pt>
                <c:pt idx="22696">
                  <c:v>406.04300000000001</c:v>
                </c:pt>
                <c:pt idx="22697">
                  <c:v>404.666</c:v>
                </c:pt>
                <c:pt idx="22698">
                  <c:v>403.29099999999966</c:v>
                </c:pt>
                <c:pt idx="22699">
                  <c:v>401.91799999999978</c:v>
                </c:pt>
                <c:pt idx="22700">
                  <c:v>400.54599999999999</c:v>
                </c:pt>
                <c:pt idx="22701">
                  <c:v>399.17700000000002</c:v>
                </c:pt>
                <c:pt idx="22702">
                  <c:v>397.81</c:v>
                </c:pt>
                <c:pt idx="22703">
                  <c:v>396.44400000000002</c:v>
                </c:pt>
                <c:pt idx="22704">
                  <c:v>395.08199999999965</c:v>
                </c:pt>
                <c:pt idx="22705">
                  <c:v>393.72199999999958</c:v>
                </c:pt>
                <c:pt idx="22706">
                  <c:v>392.36399999999975</c:v>
                </c:pt>
                <c:pt idx="22707">
                  <c:v>391.00900000000001</c:v>
                </c:pt>
                <c:pt idx="22708">
                  <c:v>389.65699999999993</c:v>
                </c:pt>
                <c:pt idx="22709">
                  <c:v>388.30799999999999</c:v>
                </c:pt>
                <c:pt idx="22710">
                  <c:v>386.96299999999979</c:v>
                </c:pt>
                <c:pt idx="22711">
                  <c:v>385.62</c:v>
                </c:pt>
                <c:pt idx="22712">
                  <c:v>384.28099999999978</c:v>
                </c:pt>
                <c:pt idx="22713">
                  <c:v>382.94600000000003</c:v>
                </c:pt>
                <c:pt idx="22714">
                  <c:v>381.61500000000001</c:v>
                </c:pt>
                <c:pt idx="22715">
                  <c:v>380.28699999999958</c:v>
                </c:pt>
                <c:pt idx="22716">
                  <c:v>378.96299999999979</c:v>
                </c:pt>
                <c:pt idx="22717">
                  <c:v>377.64299999999997</c:v>
                </c:pt>
                <c:pt idx="22718">
                  <c:v>376.327</c:v>
                </c:pt>
                <c:pt idx="22719">
                  <c:v>375.01599999999979</c:v>
                </c:pt>
                <c:pt idx="22720">
                  <c:v>373.709</c:v>
                </c:pt>
                <c:pt idx="22721">
                  <c:v>372.40599999999978</c:v>
                </c:pt>
                <c:pt idx="22722">
                  <c:v>371.10899999999975</c:v>
                </c:pt>
                <c:pt idx="22723">
                  <c:v>369.81599999999975</c:v>
                </c:pt>
                <c:pt idx="22724">
                  <c:v>368.52699999999965</c:v>
                </c:pt>
                <c:pt idx="22725">
                  <c:v>367.24400000000026</c:v>
                </c:pt>
                <c:pt idx="22726">
                  <c:v>365.96599999999978</c:v>
                </c:pt>
                <c:pt idx="22727">
                  <c:v>364.69299999999993</c:v>
                </c:pt>
                <c:pt idx="22728">
                  <c:v>363.42499999999978</c:v>
                </c:pt>
                <c:pt idx="22729">
                  <c:v>362.16199999999975</c:v>
                </c:pt>
                <c:pt idx="22730">
                  <c:v>360.90499999999975</c:v>
                </c:pt>
                <c:pt idx="22731">
                  <c:v>359.65400000000022</c:v>
                </c:pt>
                <c:pt idx="22732">
                  <c:v>358.40799999999979</c:v>
                </c:pt>
                <c:pt idx="22733">
                  <c:v>357.16800000000001</c:v>
                </c:pt>
                <c:pt idx="22734">
                  <c:v>355.93299999999965</c:v>
                </c:pt>
                <c:pt idx="22735">
                  <c:v>354.70499999999993</c:v>
                </c:pt>
                <c:pt idx="22736">
                  <c:v>353.48299999999978</c:v>
                </c:pt>
                <c:pt idx="22737">
                  <c:v>352.26599999999979</c:v>
                </c:pt>
                <c:pt idx="22738">
                  <c:v>351.05599999999993</c:v>
                </c:pt>
                <c:pt idx="22739">
                  <c:v>349.85199999999975</c:v>
                </c:pt>
                <c:pt idx="22740">
                  <c:v>348.65499999999997</c:v>
                </c:pt>
                <c:pt idx="22741">
                  <c:v>347.46299999999979</c:v>
                </c:pt>
                <c:pt idx="22742">
                  <c:v>346.279</c:v>
                </c:pt>
                <c:pt idx="22743">
                  <c:v>345.1</c:v>
                </c:pt>
                <c:pt idx="22744">
                  <c:v>343.92899999999958</c:v>
                </c:pt>
                <c:pt idx="22745">
                  <c:v>342.76400000000001</c:v>
                </c:pt>
                <c:pt idx="22746">
                  <c:v>341.60599999999999</c:v>
                </c:pt>
                <c:pt idx="22747">
                  <c:v>340.45400000000001</c:v>
                </c:pt>
                <c:pt idx="22748">
                  <c:v>339.31</c:v>
                </c:pt>
                <c:pt idx="22749">
                  <c:v>338.17200000000008</c:v>
                </c:pt>
                <c:pt idx="22750">
                  <c:v>337.041</c:v>
                </c:pt>
                <c:pt idx="22751">
                  <c:v>335.91799999999978</c:v>
                </c:pt>
                <c:pt idx="22752">
                  <c:v>334.80099999999999</c:v>
                </c:pt>
                <c:pt idx="22753">
                  <c:v>333.69200000000001</c:v>
                </c:pt>
                <c:pt idx="22754">
                  <c:v>332.59</c:v>
                </c:pt>
                <c:pt idx="22755">
                  <c:v>331.49499999999978</c:v>
                </c:pt>
                <c:pt idx="22756">
                  <c:v>330.40699999999958</c:v>
                </c:pt>
                <c:pt idx="22757">
                  <c:v>329.327</c:v>
                </c:pt>
                <c:pt idx="22758">
                  <c:v>328.25400000000002</c:v>
                </c:pt>
                <c:pt idx="22759">
                  <c:v>327.18799999999999</c:v>
                </c:pt>
                <c:pt idx="22760">
                  <c:v>326.13</c:v>
                </c:pt>
                <c:pt idx="22761">
                  <c:v>325.07900000000001</c:v>
                </c:pt>
                <c:pt idx="22762">
                  <c:v>324.03500000000003</c:v>
                </c:pt>
                <c:pt idx="22763">
                  <c:v>323</c:v>
                </c:pt>
                <c:pt idx="22764">
                  <c:v>321.97199999999958</c:v>
                </c:pt>
                <c:pt idx="22765">
                  <c:v>320.95099999999979</c:v>
                </c:pt>
                <c:pt idx="22766">
                  <c:v>319.93799999999965</c:v>
                </c:pt>
                <c:pt idx="22767">
                  <c:v>318.93199999999962</c:v>
                </c:pt>
                <c:pt idx="22768">
                  <c:v>317.93400000000003</c:v>
                </c:pt>
                <c:pt idx="22769">
                  <c:v>316.94400000000002</c:v>
                </c:pt>
                <c:pt idx="22770">
                  <c:v>315.96199999999965</c:v>
                </c:pt>
                <c:pt idx="22771">
                  <c:v>314.98699999999963</c:v>
                </c:pt>
                <c:pt idx="22772">
                  <c:v>314.02</c:v>
                </c:pt>
                <c:pt idx="22773">
                  <c:v>313.06</c:v>
                </c:pt>
                <c:pt idx="22774">
                  <c:v>312.10899999999975</c:v>
                </c:pt>
                <c:pt idx="22775">
                  <c:v>311.16500000000002</c:v>
                </c:pt>
                <c:pt idx="22776">
                  <c:v>310.22799999999978</c:v>
                </c:pt>
                <c:pt idx="22777">
                  <c:v>309.3</c:v>
                </c:pt>
                <c:pt idx="22778">
                  <c:v>308.37799999999999</c:v>
                </c:pt>
                <c:pt idx="22779">
                  <c:v>307.46499999999975</c:v>
                </c:pt>
                <c:pt idx="22780">
                  <c:v>306.56</c:v>
                </c:pt>
                <c:pt idx="22781">
                  <c:v>305.66199999999975</c:v>
                </c:pt>
                <c:pt idx="22782">
                  <c:v>304.77199999999965</c:v>
                </c:pt>
                <c:pt idx="22783">
                  <c:v>303.88900000000001</c:v>
                </c:pt>
                <c:pt idx="22784">
                  <c:v>303.01400000000001</c:v>
                </c:pt>
                <c:pt idx="22785">
                  <c:v>302.14699999999999</c:v>
                </c:pt>
                <c:pt idx="22786">
                  <c:v>301.28699999999958</c:v>
                </c:pt>
                <c:pt idx="22787">
                  <c:v>300.43499999999977</c:v>
                </c:pt>
                <c:pt idx="22788">
                  <c:v>299.58999999999975</c:v>
                </c:pt>
                <c:pt idx="22789">
                  <c:v>298.75299999999999</c:v>
                </c:pt>
                <c:pt idx="22790">
                  <c:v>297.92399999999958</c:v>
                </c:pt>
                <c:pt idx="22791">
                  <c:v>297.10199999999975</c:v>
                </c:pt>
                <c:pt idx="22792">
                  <c:v>296.28699999999958</c:v>
                </c:pt>
                <c:pt idx="22793">
                  <c:v>295.47999999999979</c:v>
                </c:pt>
                <c:pt idx="22794">
                  <c:v>294.68</c:v>
                </c:pt>
                <c:pt idx="22795">
                  <c:v>293.88799999999975</c:v>
                </c:pt>
                <c:pt idx="22796">
                  <c:v>293.10300000000001</c:v>
                </c:pt>
                <c:pt idx="22797">
                  <c:v>292.32499999999999</c:v>
                </c:pt>
                <c:pt idx="22798">
                  <c:v>291.55399999999975</c:v>
                </c:pt>
                <c:pt idx="22799">
                  <c:v>290.79099999999966</c:v>
                </c:pt>
                <c:pt idx="22800">
                  <c:v>290.03399999999965</c:v>
                </c:pt>
                <c:pt idx="22801">
                  <c:v>289.28500000000003</c:v>
                </c:pt>
                <c:pt idx="22802">
                  <c:v>288.54300000000001</c:v>
                </c:pt>
                <c:pt idx="22803">
                  <c:v>287.80799999999999</c:v>
                </c:pt>
                <c:pt idx="22804">
                  <c:v>287.08</c:v>
                </c:pt>
                <c:pt idx="22805">
                  <c:v>286.35899999999975</c:v>
                </c:pt>
                <c:pt idx="22806">
                  <c:v>285.64400000000023</c:v>
                </c:pt>
                <c:pt idx="22807">
                  <c:v>284.93699999999961</c:v>
                </c:pt>
                <c:pt idx="22808">
                  <c:v>284.23599999999965</c:v>
                </c:pt>
                <c:pt idx="22809">
                  <c:v>283.54199999999975</c:v>
                </c:pt>
                <c:pt idx="22810">
                  <c:v>282.85399999999993</c:v>
                </c:pt>
                <c:pt idx="22811">
                  <c:v>282.173</c:v>
                </c:pt>
                <c:pt idx="22812">
                  <c:v>281.49899999999963</c:v>
                </c:pt>
                <c:pt idx="22813">
                  <c:v>280.83099999999979</c:v>
                </c:pt>
                <c:pt idx="22814">
                  <c:v>280.16899999999993</c:v>
                </c:pt>
                <c:pt idx="22815">
                  <c:v>279.51400000000001</c:v>
                </c:pt>
                <c:pt idx="22816">
                  <c:v>278.86500000000001</c:v>
                </c:pt>
                <c:pt idx="22817">
                  <c:v>278.22199999999958</c:v>
                </c:pt>
                <c:pt idx="22818">
                  <c:v>277.58499999999975</c:v>
                </c:pt>
                <c:pt idx="22819">
                  <c:v>276.95400000000001</c:v>
                </c:pt>
                <c:pt idx="22820">
                  <c:v>276.32900000000001</c:v>
                </c:pt>
                <c:pt idx="22821">
                  <c:v>275.70999999999975</c:v>
                </c:pt>
                <c:pt idx="22822">
                  <c:v>275.09699999999958</c:v>
                </c:pt>
                <c:pt idx="22823">
                  <c:v>274.48999999999978</c:v>
                </c:pt>
                <c:pt idx="22824">
                  <c:v>273.88799999999975</c:v>
                </c:pt>
                <c:pt idx="22825">
                  <c:v>273.29199999999958</c:v>
                </c:pt>
                <c:pt idx="22826">
                  <c:v>272.70099999999979</c:v>
                </c:pt>
                <c:pt idx="22827">
                  <c:v>272.11599999999999</c:v>
                </c:pt>
                <c:pt idx="22828">
                  <c:v>271.53599999999977</c:v>
                </c:pt>
                <c:pt idx="22829">
                  <c:v>270.96099999999979</c:v>
                </c:pt>
                <c:pt idx="22830">
                  <c:v>270.392</c:v>
                </c:pt>
                <c:pt idx="22831">
                  <c:v>269.827</c:v>
                </c:pt>
                <c:pt idx="22832">
                  <c:v>269.26799999999974</c:v>
                </c:pt>
                <c:pt idx="22833">
                  <c:v>268.71299999999979</c:v>
                </c:pt>
                <c:pt idx="22834">
                  <c:v>268.16300000000001</c:v>
                </c:pt>
                <c:pt idx="22835">
                  <c:v>267.61799999999999</c:v>
                </c:pt>
                <c:pt idx="22836">
                  <c:v>267.07799999999975</c:v>
                </c:pt>
                <c:pt idx="22837">
                  <c:v>266.54199999999975</c:v>
                </c:pt>
                <c:pt idx="22838">
                  <c:v>266.0109999999998</c:v>
                </c:pt>
                <c:pt idx="22839">
                  <c:v>265.48399999999958</c:v>
                </c:pt>
                <c:pt idx="22840">
                  <c:v>264.96199999999965</c:v>
                </c:pt>
                <c:pt idx="22841">
                  <c:v>264.44400000000002</c:v>
                </c:pt>
                <c:pt idx="22842">
                  <c:v>263.92999999999978</c:v>
                </c:pt>
                <c:pt idx="22843">
                  <c:v>263.41899999999958</c:v>
                </c:pt>
                <c:pt idx="22844">
                  <c:v>262.91299999999978</c:v>
                </c:pt>
                <c:pt idx="22845">
                  <c:v>262.41099999999977</c:v>
                </c:pt>
                <c:pt idx="22846">
                  <c:v>261.91199999999958</c:v>
                </c:pt>
                <c:pt idx="22847">
                  <c:v>261.41699999999958</c:v>
                </c:pt>
                <c:pt idx="22848">
                  <c:v>260.92599999999965</c:v>
                </c:pt>
                <c:pt idx="22849">
                  <c:v>260.43799999999965</c:v>
                </c:pt>
                <c:pt idx="22850">
                  <c:v>259.95400000000001</c:v>
                </c:pt>
                <c:pt idx="22851">
                  <c:v>259.47299999999979</c:v>
                </c:pt>
                <c:pt idx="22852">
                  <c:v>258.99499999999978</c:v>
                </c:pt>
                <c:pt idx="22853">
                  <c:v>258.52</c:v>
                </c:pt>
                <c:pt idx="22854">
                  <c:v>258.048</c:v>
                </c:pt>
                <c:pt idx="22855">
                  <c:v>257.58</c:v>
                </c:pt>
                <c:pt idx="22856">
                  <c:v>257.11399999999975</c:v>
                </c:pt>
                <c:pt idx="22857">
                  <c:v>256.64999999999998</c:v>
                </c:pt>
                <c:pt idx="22858">
                  <c:v>256.19</c:v>
                </c:pt>
                <c:pt idx="22859">
                  <c:v>255.732</c:v>
                </c:pt>
                <c:pt idx="22860">
                  <c:v>255.27599999999998</c:v>
                </c:pt>
                <c:pt idx="22861">
                  <c:v>254.82300000000001</c:v>
                </c:pt>
                <c:pt idx="22862">
                  <c:v>254.37200000000001</c:v>
                </c:pt>
                <c:pt idx="22863">
                  <c:v>253.92400000000001</c:v>
                </c:pt>
                <c:pt idx="22864">
                  <c:v>253.477</c:v>
                </c:pt>
                <c:pt idx="22865">
                  <c:v>253.03300000000002</c:v>
                </c:pt>
                <c:pt idx="22866">
                  <c:v>252.59</c:v>
                </c:pt>
                <c:pt idx="22867">
                  <c:v>252.14899999999997</c:v>
                </c:pt>
                <c:pt idx="22868">
                  <c:v>251.70999999999998</c:v>
                </c:pt>
                <c:pt idx="22869">
                  <c:v>251.27299999999997</c:v>
                </c:pt>
                <c:pt idx="22870">
                  <c:v>250.83700000000007</c:v>
                </c:pt>
                <c:pt idx="22871">
                  <c:v>250.40300000000002</c:v>
                </c:pt>
                <c:pt idx="22872">
                  <c:v>249.97</c:v>
                </c:pt>
                <c:pt idx="22873">
                  <c:v>249.53800000000001</c:v>
                </c:pt>
                <c:pt idx="22874">
                  <c:v>249.108</c:v>
                </c:pt>
                <c:pt idx="22875">
                  <c:v>248.678</c:v>
                </c:pt>
                <c:pt idx="22876">
                  <c:v>248.25</c:v>
                </c:pt>
                <c:pt idx="22877">
                  <c:v>247.82300000000001</c:v>
                </c:pt>
                <c:pt idx="22878">
                  <c:v>247.39600000000004</c:v>
                </c:pt>
                <c:pt idx="22879">
                  <c:v>246.971</c:v>
                </c:pt>
                <c:pt idx="22880">
                  <c:v>246.54599999999999</c:v>
                </c:pt>
                <c:pt idx="22881">
                  <c:v>246.12200000000001</c:v>
                </c:pt>
                <c:pt idx="22882">
                  <c:v>245.69800000000001</c:v>
                </c:pt>
                <c:pt idx="22883">
                  <c:v>245.27499999999998</c:v>
                </c:pt>
                <c:pt idx="22884">
                  <c:v>244.85200000000012</c:v>
                </c:pt>
                <c:pt idx="22885">
                  <c:v>244.429</c:v>
                </c:pt>
                <c:pt idx="22886">
                  <c:v>244.00700000000001</c:v>
                </c:pt>
                <c:pt idx="22887">
                  <c:v>243.58500000000001</c:v>
                </c:pt>
                <c:pt idx="22888">
                  <c:v>243.16300000000001</c:v>
                </c:pt>
                <c:pt idx="22889">
                  <c:v>242.74099999999999</c:v>
                </c:pt>
                <c:pt idx="22890">
                  <c:v>242.31900000000002</c:v>
                </c:pt>
                <c:pt idx="22891">
                  <c:v>241.89700000000011</c:v>
                </c:pt>
                <c:pt idx="22892">
                  <c:v>241.47499999999999</c:v>
                </c:pt>
                <c:pt idx="22893">
                  <c:v>241.05200000000011</c:v>
                </c:pt>
                <c:pt idx="22894">
                  <c:v>240.62900000000002</c:v>
                </c:pt>
                <c:pt idx="22895">
                  <c:v>240.20599999999999</c:v>
                </c:pt>
                <c:pt idx="22896">
                  <c:v>239.78200000000001</c:v>
                </c:pt>
                <c:pt idx="22897">
                  <c:v>239.35800000000012</c:v>
                </c:pt>
                <c:pt idx="22898">
                  <c:v>238.93300000000002</c:v>
                </c:pt>
                <c:pt idx="22899">
                  <c:v>238.50700000000001</c:v>
                </c:pt>
                <c:pt idx="22900">
                  <c:v>238.08100000000007</c:v>
                </c:pt>
                <c:pt idx="22901">
                  <c:v>237.654</c:v>
                </c:pt>
                <c:pt idx="22902">
                  <c:v>237.227</c:v>
                </c:pt>
                <c:pt idx="22903">
                  <c:v>236.798</c:v>
                </c:pt>
                <c:pt idx="22904">
                  <c:v>236.36800000000011</c:v>
                </c:pt>
                <c:pt idx="22905">
                  <c:v>235.93800000000007</c:v>
                </c:pt>
                <c:pt idx="22906">
                  <c:v>235.506</c:v>
                </c:pt>
                <c:pt idx="22907">
                  <c:v>235.07399999999998</c:v>
                </c:pt>
                <c:pt idx="22908">
                  <c:v>234.64</c:v>
                </c:pt>
                <c:pt idx="22909">
                  <c:v>234.20499999999998</c:v>
                </c:pt>
                <c:pt idx="22910">
                  <c:v>233.76900000000001</c:v>
                </c:pt>
                <c:pt idx="22911">
                  <c:v>233.33200000000011</c:v>
                </c:pt>
                <c:pt idx="22912">
                  <c:v>232.893</c:v>
                </c:pt>
                <c:pt idx="22913">
                  <c:v>232.453</c:v>
                </c:pt>
                <c:pt idx="22914">
                  <c:v>232.011</c:v>
                </c:pt>
                <c:pt idx="22915">
                  <c:v>231.56900000000002</c:v>
                </c:pt>
                <c:pt idx="22916">
                  <c:v>231.124</c:v>
                </c:pt>
                <c:pt idx="22917">
                  <c:v>230.67899999999997</c:v>
                </c:pt>
                <c:pt idx="22918">
                  <c:v>230.232</c:v>
                </c:pt>
                <c:pt idx="22919">
                  <c:v>229.78300000000002</c:v>
                </c:pt>
                <c:pt idx="22920">
                  <c:v>229.33200000000011</c:v>
                </c:pt>
                <c:pt idx="22921">
                  <c:v>228.88000000000011</c:v>
                </c:pt>
                <c:pt idx="22922">
                  <c:v>228.42700000000011</c:v>
                </c:pt>
                <c:pt idx="22923">
                  <c:v>227.97200000000001</c:v>
                </c:pt>
                <c:pt idx="22924">
                  <c:v>227.51499999999999</c:v>
                </c:pt>
                <c:pt idx="22925">
                  <c:v>227.05600000000001</c:v>
                </c:pt>
                <c:pt idx="22926">
                  <c:v>226.596</c:v>
                </c:pt>
                <c:pt idx="22927">
                  <c:v>226.13399999999999</c:v>
                </c:pt>
                <c:pt idx="22928">
                  <c:v>225.67099999999999</c:v>
                </c:pt>
                <c:pt idx="22929">
                  <c:v>225.20499999999998</c:v>
                </c:pt>
                <c:pt idx="22930">
                  <c:v>224.738</c:v>
                </c:pt>
                <c:pt idx="22931">
                  <c:v>224.26900000000001</c:v>
                </c:pt>
                <c:pt idx="22932">
                  <c:v>223.79900000000001</c:v>
                </c:pt>
                <c:pt idx="22933">
                  <c:v>223.32700000000011</c:v>
                </c:pt>
                <c:pt idx="22934">
                  <c:v>222.85200000000012</c:v>
                </c:pt>
                <c:pt idx="22935">
                  <c:v>222.37700000000001</c:v>
                </c:pt>
                <c:pt idx="22936">
                  <c:v>221.899</c:v>
                </c:pt>
                <c:pt idx="22937">
                  <c:v>221.42000000000004</c:v>
                </c:pt>
                <c:pt idx="22938">
                  <c:v>220.93800000000007</c:v>
                </c:pt>
                <c:pt idx="22939">
                  <c:v>220.45500000000001</c:v>
                </c:pt>
                <c:pt idx="22940">
                  <c:v>219.971</c:v>
                </c:pt>
                <c:pt idx="22941">
                  <c:v>219.48500000000001</c:v>
                </c:pt>
                <c:pt idx="22942">
                  <c:v>218.99600000000001</c:v>
                </c:pt>
                <c:pt idx="22943">
                  <c:v>218.50700000000001</c:v>
                </c:pt>
                <c:pt idx="22944">
                  <c:v>218.01499999999999</c:v>
                </c:pt>
                <c:pt idx="22945">
                  <c:v>217.52200000000011</c:v>
                </c:pt>
                <c:pt idx="22946">
                  <c:v>217.02700000000004</c:v>
                </c:pt>
                <c:pt idx="22947">
                  <c:v>216.53100000000001</c:v>
                </c:pt>
                <c:pt idx="22948">
                  <c:v>216.03300000000002</c:v>
                </c:pt>
                <c:pt idx="22949">
                  <c:v>215.53399999999999</c:v>
                </c:pt>
                <c:pt idx="22950">
                  <c:v>215.03300000000002</c:v>
                </c:pt>
                <c:pt idx="22951">
                  <c:v>214.53</c:v>
                </c:pt>
                <c:pt idx="22952">
                  <c:v>214.02600000000001</c:v>
                </c:pt>
                <c:pt idx="22953">
                  <c:v>213.52100000000004</c:v>
                </c:pt>
                <c:pt idx="22954">
                  <c:v>213.01399999999998</c:v>
                </c:pt>
                <c:pt idx="22955">
                  <c:v>212.506</c:v>
                </c:pt>
                <c:pt idx="22956">
                  <c:v>211.99600000000001</c:v>
                </c:pt>
                <c:pt idx="22957">
                  <c:v>211.48500000000001</c:v>
                </c:pt>
                <c:pt idx="22958">
                  <c:v>210.97300000000001</c:v>
                </c:pt>
                <c:pt idx="22959">
                  <c:v>210.46</c:v>
                </c:pt>
                <c:pt idx="22960">
                  <c:v>209.94499999999999</c:v>
                </c:pt>
                <c:pt idx="22961">
                  <c:v>209.43</c:v>
                </c:pt>
                <c:pt idx="22962">
                  <c:v>208.91300000000001</c:v>
                </c:pt>
                <c:pt idx="22963">
                  <c:v>208.39500000000001</c:v>
                </c:pt>
                <c:pt idx="22964">
                  <c:v>207.87700000000001</c:v>
                </c:pt>
                <c:pt idx="22965">
                  <c:v>207.35700000000011</c:v>
                </c:pt>
                <c:pt idx="22966">
                  <c:v>206.83700000000007</c:v>
                </c:pt>
                <c:pt idx="22967">
                  <c:v>206.316</c:v>
                </c:pt>
                <c:pt idx="22968">
                  <c:v>205.79399999999998</c:v>
                </c:pt>
                <c:pt idx="22969">
                  <c:v>205.27099999999999</c:v>
                </c:pt>
                <c:pt idx="22970">
                  <c:v>204.74799999999999</c:v>
                </c:pt>
                <c:pt idx="22971">
                  <c:v>204.22499999999999</c:v>
                </c:pt>
                <c:pt idx="22972">
                  <c:v>203.70099999999999</c:v>
                </c:pt>
                <c:pt idx="22973">
                  <c:v>203.17599999999999</c:v>
                </c:pt>
                <c:pt idx="22974">
                  <c:v>202.65100000000001</c:v>
                </c:pt>
                <c:pt idx="22975">
                  <c:v>202.126</c:v>
                </c:pt>
                <c:pt idx="22976">
                  <c:v>201.601</c:v>
                </c:pt>
                <c:pt idx="22977">
                  <c:v>201.07599999999999</c:v>
                </c:pt>
                <c:pt idx="22978">
                  <c:v>200.55</c:v>
                </c:pt>
                <c:pt idx="22979">
                  <c:v>200.02500000000001</c:v>
                </c:pt>
                <c:pt idx="22980">
                  <c:v>199.5</c:v>
                </c:pt>
                <c:pt idx="22981">
                  <c:v>198.97499999999999</c:v>
                </c:pt>
                <c:pt idx="22982">
                  <c:v>198.45000000000007</c:v>
                </c:pt>
                <c:pt idx="22983">
                  <c:v>197.92600000000004</c:v>
                </c:pt>
                <c:pt idx="22984">
                  <c:v>197.40200000000004</c:v>
                </c:pt>
                <c:pt idx="22985">
                  <c:v>196.87900000000002</c:v>
                </c:pt>
                <c:pt idx="22986">
                  <c:v>196.35600000000011</c:v>
                </c:pt>
                <c:pt idx="22987">
                  <c:v>195.834</c:v>
                </c:pt>
                <c:pt idx="22988">
                  <c:v>195.31300000000002</c:v>
                </c:pt>
                <c:pt idx="22989">
                  <c:v>194.79300000000001</c:v>
                </c:pt>
                <c:pt idx="22990">
                  <c:v>194.27399999999992</c:v>
                </c:pt>
                <c:pt idx="22991">
                  <c:v>193.756</c:v>
                </c:pt>
                <c:pt idx="22992">
                  <c:v>193.239</c:v>
                </c:pt>
                <c:pt idx="22993">
                  <c:v>192.72300000000001</c:v>
                </c:pt>
                <c:pt idx="22994">
                  <c:v>192.20899999999997</c:v>
                </c:pt>
                <c:pt idx="22995">
                  <c:v>191.696</c:v>
                </c:pt>
                <c:pt idx="22996">
                  <c:v>191.185</c:v>
                </c:pt>
                <c:pt idx="22997">
                  <c:v>190.67599999999999</c:v>
                </c:pt>
                <c:pt idx="22998">
                  <c:v>190.16800000000001</c:v>
                </c:pt>
                <c:pt idx="22999">
                  <c:v>189.66300000000001</c:v>
                </c:pt>
                <c:pt idx="23000">
                  <c:v>189.15900000000002</c:v>
                </c:pt>
                <c:pt idx="23001">
                  <c:v>188.65700000000001</c:v>
                </c:pt>
                <c:pt idx="23002">
                  <c:v>188.15800000000004</c:v>
                </c:pt>
                <c:pt idx="23003">
                  <c:v>187.661</c:v>
                </c:pt>
                <c:pt idx="23004">
                  <c:v>187.166</c:v>
                </c:pt>
                <c:pt idx="23005">
                  <c:v>186.67399999999998</c:v>
                </c:pt>
                <c:pt idx="23006">
                  <c:v>186.184</c:v>
                </c:pt>
                <c:pt idx="23007">
                  <c:v>185.69800000000001</c:v>
                </c:pt>
                <c:pt idx="23008">
                  <c:v>185.21399999999988</c:v>
                </c:pt>
                <c:pt idx="23009">
                  <c:v>184.733</c:v>
                </c:pt>
                <c:pt idx="23010">
                  <c:v>184.255</c:v>
                </c:pt>
                <c:pt idx="23011">
                  <c:v>183.78</c:v>
                </c:pt>
                <c:pt idx="23012">
                  <c:v>183.309</c:v>
                </c:pt>
                <c:pt idx="23013">
                  <c:v>182.84100000000001</c:v>
                </c:pt>
                <c:pt idx="23014">
                  <c:v>182.37700000000001</c:v>
                </c:pt>
                <c:pt idx="23015">
                  <c:v>181.916</c:v>
                </c:pt>
                <c:pt idx="23016">
                  <c:v>181.459</c:v>
                </c:pt>
                <c:pt idx="23017">
                  <c:v>181.006</c:v>
                </c:pt>
                <c:pt idx="23018">
                  <c:v>180.55700000000004</c:v>
                </c:pt>
                <c:pt idx="23019">
                  <c:v>180.11199999999999</c:v>
                </c:pt>
                <c:pt idx="23020">
                  <c:v>179.67099999999999</c:v>
                </c:pt>
                <c:pt idx="23021">
                  <c:v>179.23499999999999</c:v>
                </c:pt>
                <c:pt idx="23022">
                  <c:v>178.803</c:v>
                </c:pt>
                <c:pt idx="23023">
                  <c:v>178.376</c:v>
                </c:pt>
                <c:pt idx="23024">
                  <c:v>177.95400000000001</c:v>
                </c:pt>
                <c:pt idx="23025">
                  <c:v>177.536</c:v>
                </c:pt>
                <c:pt idx="23026">
                  <c:v>177.12300000000002</c:v>
                </c:pt>
                <c:pt idx="23027">
                  <c:v>176.71599999999998</c:v>
                </c:pt>
                <c:pt idx="23028">
                  <c:v>176.31300000000002</c:v>
                </c:pt>
                <c:pt idx="23029">
                  <c:v>175.916</c:v>
                </c:pt>
                <c:pt idx="23030">
                  <c:v>175.524</c:v>
                </c:pt>
                <c:pt idx="23031">
                  <c:v>175.13800000000001</c:v>
                </c:pt>
                <c:pt idx="23032">
                  <c:v>174.75700000000001</c:v>
                </c:pt>
                <c:pt idx="23033">
                  <c:v>174.38200000000012</c:v>
                </c:pt>
                <c:pt idx="23034">
                  <c:v>174.01399999999998</c:v>
                </c:pt>
                <c:pt idx="23035">
                  <c:v>173.65100000000001</c:v>
                </c:pt>
                <c:pt idx="23036">
                  <c:v>173.29399999999998</c:v>
                </c:pt>
                <c:pt idx="23037">
                  <c:v>172.94399999999999</c:v>
                </c:pt>
                <c:pt idx="23038">
                  <c:v>172.59900000000002</c:v>
                </c:pt>
                <c:pt idx="23039">
                  <c:v>172.262</c:v>
                </c:pt>
                <c:pt idx="23040">
                  <c:v>171.93100000000001</c:v>
                </c:pt>
                <c:pt idx="23041">
                  <c:v>171.60599999999999</c:v>
                </c:pt>
                <c:pt idx="23042">
                  <c:v>171.28900000000002</c:v>
                </c:pt>
                <c:pt idx="23043">
                  <c:v>170.97800000000001</c:v>
                </c:pt>
                <c:pt idx="23044">
                  <c:v>170.67499999999998</c:v>
                </c:pt>
                <c:pt idx="23045">
                  <c:v>170.37900000000002</c:v>
                </c:pt>
                <c:pt idx="23046">
                  <c:v>170.089</c:v>
                </c:pt>
                <c:pt idx="23047">
                  <c:v>169.80800000000011</c:v>
                </c:pt>
                <c:pt idx="23048">
                  <c:v>169.53399999999999</c:v>
                </c:pt>
                <c:pt idx="23049">
                  <c:v>169.267</c:v>
                </c:pt>
                <c:pt idx="23050">
                  <c:v>169.00899999999999</c:v>
                </c:pt>
                <c:pt idx="23051">
                  <c:v>168.75800000000001</c:v>
                </c:pt>
                <c:pt idx="23052">
                  <c:v>168.51499999999999</c:v>
                </c:pt>
                <c:pt idx="23053">
                  <c:v>168.28</c:v>
                </c:pt>
                <c:pt idx="23054">
                  <c:v>168.053</c:v>
                </c:pt>
                <c:pt idx="23055">
                  <c:v>167.834</c:v>
                </c:pt>
                <c:pt idx="23056">
                  <c:v>167.624</c:v>
                </c:pt>
                <c:pt idx="23057">
                  <c:v>167.423</c:v>
                </c:pt>
                <c:pt idx="23058">
                  <c:v>167.23</c:v>
                </c:pt>
                <c:pt idx="23059">
                  <c:v>167.04599999999999</c:v>
                </c:pt>
                <c:pt idx="23060">
                  <c:v>166.87</c:v>
                </c:pt>
                <c:pt idx="23061">
                  <c:v>166.70299999999997</c:v>
                </c:pt>
                <c:pt idx="23062">
                  <c:v>166.54599999999999</c:v>
                </c:pt>
                <c:pt idx="23063">
                  <c:v>166.39700000000011</c:v>
                </c:pt>
                <c:pt idx="23064">
                  <c:v>166.25800000000001</c:v>
                </c:pt>
                <c:pt idx="23065">
                  <c:v>166.12800000000001</c:v>
                </c:pt>
                <c:pt idx="23066">
                  <c:v>166.00700000000001</c:v>
                </c:pt>
                <c:pt idx="23067">
                  <c:v>165.89600000000004</c:v>
                </c:pt>
                <c:pt idx="23068">
                  <c:v>165.79399999999998</c:v>
                </c:pt>
                <c:pt idx="23069">
                  <c:v>165.702</c:v>
                </c:pt>
                <c:pt idx="23070">
                  <c:v>165.62</c:v>
                </c:pt>
                <c:pt idx="23071">
                  <c:v>165.548</c:v>
                </c:pt>
                <c:pt idx="23072">
                  <c:v>165.48500000000001</c:v>
                </c:pt>
                <c:pt idx="23073">
                  <c:v>165.43200000000004</c:v>
                </c:pt>
                <c:pt idx="23074">
                  <c:v>165.39000000000001</c:v>
                </c:pt>
                <c:pt idx="23075">
                  <c:v>165.35800000000012</c:v>
                </c:pt>
                <c:pt idx="23076">
                  <c:v>165.33600000000001</c:v>
                </c:pt>
                <c:pt idx="23077">
                  <c:v>165.32400000000001</c:v>
                </c:pt>
                <c:pt idx="23078">
                  <c:v>165.32300000000001</c:v>
                </c:pt>
                <c:pt idx="23079">
                  <c:v>165.33200000000011</c:v>
                </c:pt>
                <c:pt idx="23080">
                  <c:v>165.35200000000012</c:v>
                </c:pt>
                <c:pt idx="23081">
                  <c:v>165.38200000000012</c:v>
                </c:pt>
                <c:pt idx="23082">
                  <c:v>165.423</c:v>
                </c:pt>
                <c:pt idx="23083">
                  <c:v>165.47499999999999</c:v>
                </c:pt>
                <c:pt idx="23084">
                  <c:v>165.53800000000001</c:v>
                </c:pt>
                <c:pt idx="23085">
                  <c:v>165.61099999999999</c:v>
                </c:pt>
                <c:pt idx="23086">
                  <c:v>165.696</c:v>
                </c:pt>
                <c:pt idx="23087">
                  <c:v>165.791</c:v>
                </c:pt>
                <c:pt idx="23088">
                  <c:v>165.89800000000011</c:v>
                </c:pt>
                <c:pt idx="23089">
                  <c:v>166.01499999999999</c:v>
                </c:pt>
                <c:pt idx="23090">
                  <c:v>166.14399999999998</c:v>
                </c:pt>
                <c:pt idx="23091">
                  <c:v>166.28399999999999</c:v>
                </c:pt>
                <c:pt idx="23092">
                  <c:v>166.43600000000001</c:v>
                </c:pt>
                <c:pt idx="23093">
                  <c:v>166.59900000000002</c:v>
                </c:pt>
                <c:pt idx="23094">
                  <c:v>166.77299999999997</c:v>
                </c:pt>
                <c:pt idx="23095">
                  <c:v>166.95800000000011</c:v>
                </c:pt>
                <c:pt idx="23096">
                  <c:v>167.15600000000001</c:v>
                </c:pt>
                <c:pt idx="23097">
                  <c:v>167.364</c:v>
                </c:pt>
                <c:pt idx="23098">
                  <c:v>167.584</c:v>
                </c:pt>
                <c:pt idx="23099">
                  <c:v>167.816</c:v>
                </c:pt>
                <c:pt idx="23100">
                  <c:v>168.06</c:v>
                </c:pt>
                <c:pt idx="23101">
                  <c:v>168.315</c:v>
                </c:pt>
                <c:pt idx="23102">
                  <c:v>168.58200000000011</c:v>
                </c:pt>
                <c:pt idx="23103">
                  <c:v>168.86</c:v>
                </c:pt>
                <c:pt idx="23104">
                  <c:v>169.15</c:v>
                </c:pt>
                <c:pt idx="23105">
                  <c:v>169.453</c:v>
                </c:pt>
                <c:pt idx="23106">
                  <c:v>169.76599999999999</c:v>
                </c:pt>
                <c:pt idx="23107">
                  <c:v>170.09200000000001</c:v>
                </c:pt>
                <c:pt idx="23108">
                  <c:v>170.43</c:v>
                </c:pt>
                <c:pt idx="23109">
                  <c:v>170.77899999999997</c:v>
                </c:pt>
                <c:pt idx="23110">
                  <c:v>171.14099999999999</c:v>
                </c:pt>
                <c:pt idx="23111">
                  <c:v>171.51399999999998</c:v>
                </c:pt>
                <c:pt idx="23112">
                  <c:v>171.899</c:v>
                </c:pt>
                <c:pt idx="23113">
                  <c:v>172.29599999999999</c:v>
                </c:pt>
                <c:pt idx="23114">
                  <c:v>172.70499999999998</c:v>
                </c:pt>
                <c:pt idx="23115">
                  <c:v>173.126</c:v>
                </c:pt>
                <c:pt idx="23116">
                  <c:v>173.559</c:v>
                </c:pt>
                <c:pt idx="23117">
                  <c:v>174.00299999999999</c:v>
                </c:pt>
                <c:pt idx="23118">
                  <c:v>174.46</c:v>
                </c:pt>
                <c:pt idx="23119">
                  <c:v>174.92800000000011</c:v>
                </c:pt>
                <c:pt idx="23120">
                  <c:v>175.40900000000002</c:v>
                </c:pt>
                <c:pt idx="23121">
                  <c:v>175.90100000000001</c:v>
                </c:pt>
                <c:pt idx="23122">
                  <c:v>176.405</c:v>
                </c:pt>
                <c:pt idx="23123">
                  <c:v>176.92100000000011</c:v>
                </c:pt>
                <c:pt idx="23124">
                  <c:v>177.44900000000001</c:v>
                </c:pt>
                <c:pt idx="23125">
                  <c:v>177.989</c:v>
                </c:pt>
                <c:pt idx="23126">
                  <c:v>178.541</c:v>
                </c:pt>
                <c:pt idx="23127">
                  <c:v>179.10399999999998</c:v>
                </c:pt>
                <c:pt idx="23128">
                  <c:v>179.67899999999997</c:v>
                </c:pt>
                <c:pt idx="23129">
                  <c:v>180.26599999999999</c:v>
                </c:pt>
                <c:pt idx="23130">
                  <c:v>180.864</c:v>
                </c:pt>
                <c:pt idx="23131">
                  <c:v>181.47399999999999</c:v>
                </c:pt>
                <c:pt idx="23132">
                  <c:v>182.096</c:v>
                </c:pt>
                <c:pt idx="23133">
                  <c:v>182.72900000000001</c:v>
                </c:pt>
                <c:pt idx="23134">
                  <c:v>183.374</c:v>
                </c:pt>
                <c:pt idx="23135">
                  <c:v>184.03</c:v>
                </c:pt>
                <c:pt idx="23136">
                  <c:v>184.69800000000001</c:v>
                </c:pt>
                <c:pt idx="23137">
                  <c:v>185.37700000000001</c:v>
                </c:pt>
                <c:pt idx="23138">
                  <c:v>186.06800000000001</c:v>
                </c:pt>
                <c:pt idx="23139">
                  <c:v>186.76900000000001</c:v>
                </c:pt>
                <c:pt idx="23140">
                  <c:v>187.48200000000011</c:v>
                </c:pt>
                <c:pt idx="23141">
                  <c:v>188.20699999999999</c:v>
                </c:pt>
                <c:pt idx="23142">
                  <c:v>188.94200000000001</c:v>
                </c:pt>
                <c:pt idx="23143">
                  <c:v>189.68900000000002</c:v>
                </c:pt>
                <c:pt idx="23144">
                  <c:v>190.446</c:v>
                </c:pt>
                <c:pt idx="23145">
                  <c:v>191.21399999999988</c:v>
                </c:pt>
                <c:pt idx="23146">
                  <c:v>191.994</c:v>
                </c:pt>
                <c:pt idx="23147">
                  <c:v>192.78399999999999</c:v>
                </c:pt>
                <c:pt idx="23148">
                  <c:v>193.58500000000001</c:v>
                </c:pt>
                <c:pt idx="23149">
                  <c:v>194.39600000000004</c:v>
                </c:pt>
                <c:pt idx="23150">
                  <c:v>195.21799999999999</c:v>
                </c:pt>
                <c:pt idx="23151">
                  <c:v>196.05100000000004</c:v>
                </c:pt>
                <c:pt idx="23152">
                  <c:v>196.89400000000001</c:v>
                </c:pt>
                <c:pt idx="23153">
                  <c:v>197.74699999999999</c:v>
                </c:pt>
                <c:pt idx="23154">
                  <c:v>198.61099999999999</c:v>
                </c:pt>
                <c:pt idx="23155">
                  <c:v>199.48400000000001</c:v>
                </c:pt>
                <c:pt idx="23156">
                  <c:v>200.36800000000011</c:v>
                </c:pt>
                <c:pt idx="23157">
                  <c:v>201.262</c:v>
                </c:pt>
                <c:pt idx="23158">
                  <c:v>202.166</c:v>
                </c:pt>
                <c:pt idx="23159">
                  <c:v>203.07900000000001</c:v>
                </c:pt>
                <c:pt idx="23160">
                  <c:v>204.00299999999999</c:v>
                </c:pt>
                <c:pt idx="23161">
                  <c:v>204.935</c:v>
                </c:pt>
                <c:pt idx="23162">
                  <c:v>205.87800000000001</c:v>
                </c:pt>
                <c:pt idx="23163">
                  <c:v>206.83</c:v>
                </c:pt>
                <c:pt idx="23164">
                  <c:v>207.791</c:v>
                </c:pt>
                <c:pt idx="23165">
                  <c:v>208.761</c:v>
                </c:pt>
                <c:pt idx="23166">
                  <c:v>209.73999999999998</c:v>
                </c:pt>
                <c:pt idx="23167">
                  <c:v>210.72900000000001</c:v>
                </c:pt>
                <c:pt idx="23168">
                  <c:v>211.726</c:v>
                </c:pt>
                <c:pt idx="23169">
                  <c:v>212.732</c:v>
                </c:pt>
                <c:pt idx="23170">
                  <c:v>213.74699999999999</c:v>
                </c:pt>
                <c:pt idx="23171">
                  <c:v>214.76999999999998</c:v>
                </c:pt>
                <c:pt idx="23172">
                  <c:v>215.80100000000004</c:v>
                </c:pt>
                <c:pt idx="23173">
                  <c:v>216.84100000000001</c:v>
                </c:pt>
                <c:pt idx="23174">
                  <c:v>217.88900000000001</c:v>
                </c:pt>
                <c:pt idx="23175">
                  <c:v>218.94499999999999</c:v>
                </c:pt>
                <c:pt idx="23176">
                  <c:v>220.00899999999999</c:v>
                </c:pt>
                <c:pt idx="23177">
                  <c:v>221.08100000000007</c:v>
                </c:pt>
                <c:pt idx="23178">
                  <c:v>222.16</c:v>
                </c:pt>
                <c:pt idx="23179">
                  <c:v>223.24699999999999</c:v>
                </c:pt>
                <c:pt idx="23180">
                  <c:v>224.34200000000001</c:v>
                </c:pt>
                <c:pt idx="23181">
                  <c:v>225.44300000000001</c:v>
                </c:pt>
                <c:pt idx="23182">
                  <c:v>226.55200000000011</c:v>
                </c:pt>
                <c:pt idx="23183">
                  <c:v>227.66800000000001</c:v>
                </c:pt>
                <c:pt idx="23184">
                  <c:v>228.791</c:v>
                </c:pt>
                <c:pt idx="23185">
                  <c:v>229.92000000000004</c:v>
                </c:pt>
                <c:pt idx="23186">
                  <c:v>231.05600000000001</c:v>
                </c:pt>
                <c:pt idx="23187">
                  <c:v>232.19800000000001</c:v>
                </c:pt>
                <c:pt idx="23188">
                  <c:v>233.34700000000001</c:v>
                </c:pt>
                <c:pt idx="23189">
                  <c:v>234.50200000000001</c:v>
                </c:pt>
                <c:pt idx="23190">
                  <c:v>235.66300000000001</c:v>
                </c:pt>
                <c:pt idx="23191">
                  <c:v>236.82900000000001</c:v>
                </c:pt>
                <c:pt idx="23192">
                  <c:v>238.00200000000001</c:v>
                </c:pt>
                <c:pt idx="23193">
                  <c:v>239.18</c:v>
                </c:pt>
                <c:pt idx="23194">
                  <c:v>240.364</c:v>
                </c:pt>
                <c:pt idx="23195">
                  <c:v>241.55200000000011</c:v>
                </c:pt>
                <c:pt idx="23196">
                  <c:v>242.74599999999998</c:v>
                </c:pt>
                <c:pt idx="23197">
                  <c:v>243.94499999999999</c:v>
                </c:pt>
                <c:pt idx="23198">
                  <c:v>245.14899999999997</c:v>
                </c:pt>
                <c:pt idx="23199">
                  <c:v>246.35700000000011</c:v>
                </c:pt>
                <c:pt idx="23200">
                  <c:v>247.571</c:v>
                </c:pt>
                <c:pt idx="23201">
                  <c:v>248.78800000000001</c:v>
                </c:pt>
                <c:pt idx="23202">
                  <c:v>250.00899999999999</c:v>
                </c:pt>
                <c:pt idx="23203">
                  <c:v>251.23499999999999</c:v>
                </c:pt>
                <c:pt idx="23204">
                  <c:v>252.465</c:v>
                </c:pt>
                <c:pt idx="23205">
                  <c:v>253.69800000000001</c:v>
                </c:pt>
                <c:pt idx="23206">
                  <c:v>254.935</c:v>
                </c:pt>
                <c:pt idx="23207">
                  <c:v>256.17500000000001</c:v>
                </c:pt>
                <c:pt idx="23208">
                  <c:v>257.41899999999958</c:v>
                </c:pt>
                <c:pt idx="23209">
                  <c:v>258.666</c:v>
                </c:pt>
                <c:pt idx="23210">
                  <c:v>259.91499999999979</c:v>
                </c:pt>
                <c:pt idx="23211">
                  <c:v>261.16800000000001</c:v>
                </c:pt>
                <c:pt idx="23212">
                  <c:v>262.42299999999977</c:v>
                </c:pt>
                <c:pt idx="23213">
                  <c:v>263.68099999999993</c:v>
                </c:pt>
                <c:pt idx="23214">
                  <c:v>264.94</c:v>
                </c:pt>
                <c:pt idx="23215">
                  <c:v>266.20299999999975</c:v>
                </c:pt>
                <c:pt idx="23216">
                  <c:v>267.46699999999959</c:v>
                </c:pt>
                <c:pt idx="23217">
                  <c:v>268.73299999999978</c:v>
                </c:pt>
                <c:pt idx="23218">
                  <c:v>270</c:v>
                </c:pt>
                <c:pt idx="23219">
                  <c:v>271.26900000000001</c:v>
                </c:pt>
                <c:pt idx="23220">
                  <c:v>272.54000000000002</c:v>
                </c:pt>
                <c:pt idx="23221">
                  <c:v>273.81200000000001</c:v>
                </c:pt>
                <c:pt idx="23222">
                  <c:v>275.084</c:v>
                </c:pt>
                <c:pt idx="23223">
                  <c:v>276.358</c:v>
                </c:pt>
                <c:pt idx="23224">
                  <c:v>277.63200000000001</c:v>
                </c:pt>
                <c:pt idx="23225">
                  <c:v>278.90699999999958</c:v>
                </c:pt>
                <c:pt idx="23226">
                  <c:v>280.18200000000002</c:v>
                </c:pt>
                <c:pt idx="23227">
                  <c:v>281.45800000000003</c:v>
                </c:pt>
                <c:pt idx="23228">
                  <c:v>282.73299999999978</c:v>
                </c:pt>
                <c:pt idx="23229">
                  <c:v>284.00900000000001</c:v>
                </c:pt>
                <c:pt idx="23230">
                  <c:v>285.28399999999965</c:v>
                </c:pt>
                <c:pt idx="23231">
                  <c:v>286.55900000000008</c:v>
                </c:pt>
                <c:pt idx="23232">
                  <c:v>287.83300000000003</c:v>
                </c:pt>
                <c:pt idx="23233">
                  <c:v>289.10700000000008</c:v>
                </c:pt>
                <c:pt idx="23234">
                  <c:v>290.37900000000002</c:v>
                </c:pt>
                <c:pt idx="23235">
                  <c:v>291.65100000000001</c:v>
                </c:pt>
                <c:pt idx="23236">
                  <c:v>292.92099999999965</c:v>
                </c:pt>
                <c:pt idx="23237">
                  <c:v>294.19</c:v>
                </c:pt>
                <c:pt idx="23238">
                  <c:v>295.45800000000003</c:v>
                </c:pt>
                <c:pt idx="23239">
                  <c:v>296.72399999999965</c:v>
                </c:pt>
                <c:pt idx="23240">
                  <c:v>297.98799999999977</c:v>
                </c:pt>
                <c:pt idx="23241">
                  <c:v>299.25</c:v>
                </c:pt>
                <c:pt idx="23242">
                  <c:v>300.51</c:v>
                </c:pt>
                <c:pt idx="23243">
                  <c:v>301.76799999999974</c:v>
                </c:pt>
                <c:pt idx="23244">
                  <c:v>303.0229999999998</c:v>
                </c:pt>
                <c:pt idx="23245">
                  <c:v>304.27599999999978</c:v>
                </c:pt>
                <c:pt idx="23246">
                  <c:v>305.52599999999978</c:v>
                </c:pt>
                <c:pt idx="23247">
                  <c:v>306.7729999999998</c:v>
                </c:pt>
                <c:pt idx="23248">
                  <c:v>308.017</c:v>
                </c:pt>
                <c:pt idx="23249">
                  <c:v>309.25799999999975</c:v>
                </c:pt>
                <c:pt idx="23250">
                  <c:v>310.49499999999978</c:v>
                </c:pt>
                <c:pt idx="23251">
                  <c:v>311.72899999999959</c:v>
                </c:pt>
                <c:pt idx="23252">
                  <c:v>312.95999999999975</c:v>
                </c:pt>
                <c:pt idx="23253">
                  <c:v>314.18700000000001</c:v>
                </c:pt>
                <c:pt idx="23254">
                  <c:v>315.41000000000003</c:v>
                </c:pt>
                <c:pt idx="23255">
                  <c:v>316.62900000000002</c:v>
                </c:pt>
                <c:pt idx="23256">
                  <c:v>317.84399999999999</c:v>
                </c:pt>
                <c:pt idx="23257">
                  <c:v>319.05399999999975</c:v>
                </c:pt>
                <c:pt idx="23258">
                  <c:v>320.26</c:v>
                </c:pt>
                <c:pt idx="23259">
                  <c:v>321.46199999999965</c:v>
                </c:pt>
                <c:pt idx="23260">
                  <c:v>322.65800000000002</c:v>
                </c:pt>
                <c:pt idx="23261">
                  <c:v>323.851</c:v>
                </c:pt>
                <c:pt idx="23262">
                  <c:v>325.03799999999978</c:v>
                </c:pt>
                <c:pt idx="23263">
                  <c:v>326.22000000000003</c:v>
                </c:pt>
                <c:pt idx="23264">
                  <c:v>327.39599999999979</c:v>
                </c:pt>
                <c:pt idx="23265">
                  <c:v>328.56799999999993</c:v>
                </c:pt>
                <c:pt idx="23266">
                  <c:v>329.73399999999958</c:v>
                </c:pt>
                <c:pt idx="23267">
                  <c:v>330.89400000000001</c:v>
                </c:pt>
                <c:pt idx="23268">
                  <c:v>332.04899999999975</c:v>
                </c:pt>
                <c:pt idx="23269">
                  <c:v>333.19799999999975</c:v>
                </c:pt>
                <c:pt idx="23270">
                  <c:v>334.34100000000001</c:v>
                </c:pt>
                <c:pt idx="23271">
                  <c:v>335.47799999999978</c:v>
                </c:pt>
                <c:pt idx="23272">
                  <c:v>336.60899999999975</c:v>
                </c:pt>
                <c:pt idx="23273">
                  <c:v>337.73299999999978</c:v>
                </c:pt>
                <c:pt idx="23274">
                  <c:v>338.85199999999975</c:v>
                </c:pt>
                <c:pt idx="23275">
                  <c:v>339.96299999999979</c:v>
                </c:pt>
                <c:pt idx="23276">
                  <c:v>341.06900000000002</c:v>
                </c:pt>
                <c:pt idx="23277">
                  <c:v>342.16699999999975</c:v>
                </c:pt>
                <c:pt idx="23278">
                  <c:v>343.25900000000001</c:v>
                </c:pt>
                <c:pt idx="23279">
                  <c:v>344.34399999999999</c:v>
                </c:pt>
                <c:pt idx="23280">
                  <c:v>345.42099999999965</c:v>
                </c:pt>
                <c:pt idx="23281">
                  <c:v>346.49199999999962</c:v>
                </c:pt>
                <c:pt idx="23282">
                  <c:v>347.55599999999993</c:v>
                </c:pt>
                <c:pt idx="23283">
                  <c:v>348.61200000000002</c:v>
                </c:pt>
                <c:pt idx="23284">
                  <c:v>349.661</c:v>
                </c:pt>
                <c:pt idx="23285">
                  <c:v>350.702</c:v>
                </c:pt>
                <c:pt idx="23286">
                  <c:v>351.73599999999965</c:v>
                </c:pt>
                <c:pt idx="23287">
                  <c:v>352.76299999999975</c:v>
                </c:pt>
                <c:pt idx="23288">
                  <c:v>353.78099999999978</c:v>
                </c:pt>
                <c:pt idx="23289">
                  <c:v>354.79199999999958</c:v>
                </c:pt>
                <c:pt idx="23290">
                  <c:v>355.79499999999979</c:v>
                </c:pt>
                <c:pt idx="23291">
                  <c:v>356.78999999999979</c:v>
                </c:pt>
                <c:pt idx="23292">
                  <c:v>357.77799999999979</c:v>
                </c:pt>
                <c:pt idx="23293">
                  <c:v>358.75599999999974</c:v>
                </c:pt>
                <c:pt idx="23294">
                  <c:v>359.72699999999958</c:v>
                </c:pt>
                <c:pt idx="23295">
                  <c:v>360.69</c:v>
                </c:pt>
                <c:pt idx="23296">
                  <c:v>361.64499999999998</c:v>
                </c:pt>
                <c:pt idx="23297">
                  <c:v>362.59099999999978</c:v>
                </c:pt>
                <c:pt idx="23298">
                  <c:v>363.52799999999979</c:v>
                </c:pt>
                <c:pt idx="23299">
                  <c:v>364.45800000000003</c:v>
                </c:pt>
                <c:pt idx="23300">
                  <c:v>365.37799999999999</c:v>
                </c:pt>
                <c:pt idx="23301">
                  <c:v>366.29099999999966</c:v>
                </c:pt>
                <c:pt idx="23302">
                  <c:v>367.19400000000002</c:v>
                </c:pt>
                <c:pt idx="23303">
                  <c:v>368.089</c:v>
                </c:pt>
                <c:pt idx="23304">
                  <c:v>368.97599999999977</c:v>
                </c:pt>
                <c:pt idx="23305">
                  <c:v>369.85300000000001</c:v>
                </c:pt>
                <c:pt idx="23306">
                  <c:v>370.72199999999958</c:v>
                </c:pt>
                <c:pt idx="23307">
                  <c:v>371.58199999999965</c:v>
                </c:pt>
                <c:pt idx="23308">
                  <c:v>372.43299999999965</c:v>
                </c:pt>
                <c:pt idx="23309">
                  <c:v>373.27499999999975</c:v>
                </c:pt>
                <c:pt idx="23310">
                  <c:v>374.108</c:v>
                </c:pt>
                <c:pt idx="23311">
                  <c:v>374.93299999999965</c:v>
                </c:pt>
                <c:pt idx="23312">
                  <c:v>375.74799999999999</c:v>
                </c:pt>
                <c:pt idx="23313">
                  <c:v>376.55399999999975</c:v>
                </c:pt>
                <c:pt idx="23314">
                  <c:v>377.35199999999975</c:v>
                </c:pt>
                <c:pt idx="23315">
                  <c:v>378.14000000000021</c:v>
                </c:pt>
                <c:pt idx="23316">
                  <c:v>378.91899999999958</c:v>
                </c:pt>
                <c:pt idx="23317">
                  <c:v>379.68900000000002</c:v>
                </c:pt>
                <c:pt idx="23318">
                  <c:v>380.45</c:v>
                </c:pt>
                <c:pt idx="23319">
                  <c:v>381.202</c:v>
                </c:pt>
                <c:pt idx="23320">
                  <c:v>381.94499999999999</c:v>
                </c:pt>
                <c:pt idx="23321">
                  <c:v>382.67899999999975</c:v>
                </c:pt>
                <c:pt idx="23322">
                  <c:v>383.40299999999979</c:v>
                </c:pt>
                <c:pt idx="23323">
                  <c:v>384.11900000000026</c:v>
                </c:pt>
                <c:pt idx="23324">
                  <c:v>384.82499999999999</c:v>
                </c:pt>
                <c:pt idx="23325">
                  <c:v>385.52199999999965</c:v>
                </c:pt>
                <c:pt idx="23326">
                  <c:v>386.21099999999979</c:v>
                </c:pt>
                <c:pt idx="23327">
                  <c:v>386.89</c:v>
                </c:pt>
                <c:pt idx="23328">
                  <c:v>387.56</c:v>
                </c:pt>
                <c:pt idx="23329">
                  <c:v>388.22099999999978</c:v>
                </c:pt>
                <c:pt idx="23330">
                  <c:v>388.87200000000001</c:v>
                </c:pt>
                <c:pt idx="23331">
                  <c:v>389.51499999999999</c:v>
                </c:pt>
                <c:pt idx="23332">
                  <c:v>390.14900000000023</c:v>
                </c:pt>
                <c:pt idx="23333">
                  <c:v>390.774</c:v>
                </c:pt>
                <c:pt idx="23334">
                  <c:v>391.38900000000001</c:v>
                </c:pt>
                <c:pt idx="23335">
                  <c:v>391.99599999999958</c:v>
                </c:pt>
                <c:pt idx="23336">
                  <c:v>392.59399999999965</c:v>
                </c:pt>
                <c:pt idx="23337">
                  <c:v>393.18299999999999</c:v>
                </c:pt>
                <c:pt idx="23338">
                  <c:v>393.76299999999975</c:v>
                </c:pt>
                <c:pt idx="23339">
                  <c:v>394.33499999999975</c:v>
                </c:pt>
                <c:pt idx="23340">
                  <c:v>394.89699999999965</c:v>
                </c:pt>
                <c:pt idx="23341">
                  <c:v>395.45099999999979</c:v>
                </c:pt>
                <c:pt idx="23342">
                  <c:v>395.99599999999958</c:v>
                </c:pt>
                <c:pt idx="23343">
                  <c:v>396.53199999999958</c:v>
                </c:pt>
                <c:pt idx="23344">
                  <c:v>397.06</c:v>
                </c:pt>
                <c:pt idx="23345">
                  <c:v>397.58</c:v>
                </c:pt>
                <c:pt idx="23346">
                  <c:v>398.09</c:v>
                </c:pt>
                <c:pt idx="23347">
                  <c:v>398.59299999999979</c:v>
                </c:pt>
                <c:pt idx="23348">
                  <c:v>399.08599999999979</c:v>
                </c:pt>
                <c:pt idx="23349">
                  <c:v>399.572</c:v>
                </c:pt>
                <c:pt idx="23350">
                  <c:v>400.04899999999975</c:v>
                </c:pt>
                <c:pt idx="23351">
                  <c:v>400.51799999999974</c:v>
                </c:pt>
                <c:pt idx="23352">
                  <c:v>400.97899999999959</c:v>
                </c:pt>
                <c:pt idx="23353">
                  <c:v>401.43199999999962</c:v>
                </c:pt>
                <c:pt idx="23354">
                  <c:v>401.87599999999975</c:v>
                </c:pt>
                <c:pt idx="23355">
                  <c:v>402.31299999999999</c:v>
                </c:pt>
                <c:pt idx="23356">
                  <c:v>402.74200000000002</c:v>
                </c:pt>
                <c:pt idx="23357">
                  <c:v>403.16300000000001</c:v>
                </c:pt>
                <c:pt idx="23358">
                  <c:v>403.57599999999979</c:v>
                </c:pt>
                <c:pt idx="23359">
                  <c:v>403.98099999999965</c:v>
                </c:pt>
                <c:pt idx="23360">
                  <c:v>404.37900000000002</c:v>
                </c:pt>
                <c:pt idx="23361">
                  <c:v>404.77</c:v>
                </c:pt>
                <c:pt idx="23362">
                  <c:v>405.15300000000002</c:v>
                </c:pt>
                <c:pt idx="23363">
                  <c:v>405.52799999999979</c:v>
                </c:pt>
                <c:pt idx="23364">
                  <c:v>405.89699999999965</c:v>
                </c:pt>
                <c:pt idx="23365">
                  <c:v>406.25799999999975</c:v>
                </c:pt>
                <c:pt idx="23366">
                  <c:v>406.61200000000002</c:v>
                </c:pt>
                <c:pt idx="23367">
                  <c:v>406.959</c:v>
                </c:pt>
                <c:pt idx="23368">
                  <c:v>407.29799999999977</c:v>
                </c:pt>
                <c:pt idx="23369">
                  <c:v>407.63200000000001</c:v>
                </c:pt>
                <c:pt idx="23370">
                  <c:v>407.95800000000003</c:v>
                </c:pt>
                <c:pt idx="23371">
                  <c:v>408.27799999999979</c:v>
                </c:pt>
                <c:pt idx="23372">
                  <c:v>408.59099999999978</c:v>
                </c:pt>
                <c:pt idx="23373">
                  <c:v>408.8979999999998</c:v>
                </c:pt>
                <c:pt idx="23374">
                  <c:v>409.19799999999975</c:v>
                </c:pt>
                <c:pt idx="23375">
                  <c:v>409.49199999999962</c:v>
                </c:pt>
                <c:pt idx="23376">
                  <c:v>409.78</c:v>
                </c:pt>
                <c:pt idx="23377">
                  <c:v>410.06200000000001</c:v>
                </c:pt>
                <c:pt idx="23378">
                  <c:v>410.33799999999979</c:v>
                </c:pt>
                <c:pt idx="23379">
                  <c:v>410.608</c:v>
                </c:pt>
                <c:pt idx="23380">
                  <c:v>410.87299999999999</c:v>
                </c:pt>
                <c:pt idx="23381">
                  <c:v>411.13099999999974</c:v>
                </c:pt>
                <c:pt idx="23382">
                  <c:v>411.38499999999999</c:v>
                </c:pt>
                <c:pt idx="23383">
                  <c:v>411.63200000000001</c:v>
                </c:pt>
                <c:pt idx="23384">
                  <c:v>411.875</c:v>
                </c:pt>
                <c:pt idx="23385">
                  <c:v>412.11200000000002</c:v>
                </c:pt>
                <c:pt idx="23386">
                  <c:v>412.34399999999999</c:v>
                </c:pt>
                <c:pt idx="23387">
                  <c:v>412.57100000000003</c:v>
                </c:pt>
                <c:pt idx="23388">
                  <c:v>412.79399999999958</c:v>
                </c:pt>
                <c:pt idx="23389">
                  <c:v>413.0109999999998</c:v>
                </c:pt>
                <c:pt idx="23390">
                  <c:v>413.22399999999965</c:v>
                </c:pt>
                <c:pt idx="23391">
                  <c:v>413.43299999999965</c:v>
                </c:pt>
                <c:pt idx="23392">
                  <c:v>413.637</c:v>
                </c:pt>
                <c:pt idx="23393">
                  <c:v>413.83699999999965</c:v>
                </c:pt>
                <c:pt idx="23394">
                  <c:v>414.03199999999958</c:v>
                </c:pt>
                <c:pt idx="23395">
                  <c:v>414.22399999999965</c:v>
                </c:pt>
                <c:pt idx="23396">
                  <c:v>414.41099999999977</c:v>
                </c:pt>
                <c:pt idx="23397">
                  <c:v>414.59500000000003</c:v>
                </c:pt>
                <c:pt idx="23398">
                  <c:v>414.77499999999975</c:v>
                </c:pt>
                <c:pt idx="23399">
                  <c:v>414.952</c:v>
                </c:pt>
                <c:pt idx="23400">
                  <c:v>415.125</c:v>
                </c:pt>
                <c:pt idx="23401">
                  <c:v>415.29499999999979</c:v>
                </c:pt>
                <c:pt idx="23402">
                  <c:v>415.46199999999965</c:v>
                </c:pt>
                <c:pt idx="23403">
                  <c:v>415.625</c:v>
                </c:pt>
                <c:pt idx="23404">
                  <c:v>415.78599999999977</c:v>
                </c:pt>
                <c:pt idx="23405">
                  <c:v>415.94299999999993</c:v>
                </c:pt>
                <c:pt idx="23406">
                  <c:v>416.09899999999965</c:v>
                </c:pt>
                <c:pt idx="23407">
                  <c:v>416.25099999999975</c:v>
                </c:pt>
                <c:pt idx="23408">
                  <c:v>416.40099999999978</c:v>
                </c:pt>
                <c:pt idx="23409">
                  <c:v>416.54899999999975</c:v>
                </c:pt>
                <c:pt idx="23410">
                  <c:v>416.69400000000002</c:v>
                </c:pt>
                <c:pt idx="23411">
                  <c:v>416.83699999999965</c:v>
                </c:pt>
                <c:pt idx="23412">
                  <c:v>416.97899999999959</c:v>
                </c:pt>
                <c:pt idx="23413">
                  <c:v>417.11799999999999</c:v>
                </c:pt>
                <c:pt idx="23414">
                  <c:v>417.25599999999974</c:v>
                </c:pt>
                <c:pt idx="23415">
                  <c:v>417.392</c:v>
                </c:pt>
                <c:pt idx="23416">
                  <c:v>417.52699999999965</c:v>
                </c:pt>
                <c:pt idx="23417">
                  <c:v>417.66</c:v>
                </c:pt>
                <c:pt idx="23418">
                  <c:v>417.79299999999978</c:v>
                </c:pt>
                <c:pt idx="23419">
                  <c:v>417.92399999999958</c:v>
                </c:pt>
                <c:pt idx="23420">
                  <c:v>418.053</c:v>
                </c:pt>
                <c:pt idx="23421">
                  <c:v>418.18299999999999</c:v>
                </c:pt>
                <c:pt idx="23422">
                  <c:v>418.31099999999975</c:v>
                </c:pt>
                <c:pt idx="23423">
                  <c:v>418.43899999999962</c:v>
                </c:pt>
                <c:pt idx="23424">
                  <c:v>418.56599999999975</c:v>
                </c:pt>
                <c:pt idx="23425">
                  <c:v>418.69299999999993</c:v>
                </c:pt>
                <c:pt idx="23426">
                  <c:v>418.82</c:v>
                </c:pt>
                <c:pt idx="23427">
                  <c:v>418.94600000000003</c:v>
                </c:pt>
                <c:pt idx="23428">
                  <c:v>419.072</c:v>
                </c:pt>
                <c:pt idx="23429">
                  <c:v>419.19900000000001</c:v>
                </c:pt>
                <c:pt idx="23430">
                  <c:v>419.32499999999999</c:v>
                </c:pt>
                <c:pt idx="23431">
                  <c:v>419.45299999999975</c:v>
                </c:pt>
                <c:pt idx="23432">
                  <c:v>419.58</c:v>
                </c:pt>
                <c:pt idx="23433">
                  <c:v>419.70800000000003</c:v>
                </c:pt>
                <c:pt idx="23434">
                  <c:v>419.83599999999979</c:v>
                </c:pt>
                <c:pt idx="23435">
                  <c:v>419.96599999999978</c:v>
                </c:pt>
                <c:pt idx="23436">
                  <c:v>420.09599999999978</c:v>
                </c:pt>
                <c:pt idx="23437">
                  <c:v>420.22699999999958</c:v>
                </c:pt>
                <c:pt idx="23438">
                  <c:v>420.35899999999975</c:v>
                </c:pt>
                <c:pt idx="23439">
                  <c:v>420.49299999999965</c:v>
                </c:pt>
                <c:pt idx="23440">
                  <c:v>420.62700000000001</c:v>
                </c:pt>
                <c:pt idx="23441">
                  <c:v>420.76400000000001</c:v>
                </c:pt>
                <c:pt idx="23442">
                  <c:v>420.90099999999978</c:v>
                </c:pt>
                <c:pt idx="23443">
                  <c:v>421.04</c:v>
                </c:pt>
                <c:pt idx="23444">
                  <c:v>421.18200000000002</c:v>
                </c:pt>
                <c:pt idx="23445">
                  <c:v>421.32400000000001</c:v>
                </c:pt>
                <c:pt idx="23446">
                  <c:v>421.46899999999965</c:v>
                </c:pt>
                <c:pt idx="23447">
                  <c:v>421.61599999999999</c:v>
                </c:pt>
                <c:pt idx="23448">
                  <c:v>421.76400000000001</c:v>
                </c:pt>
                <c:pt idx="23449">
                  <c:v>421.91499999999979</c:v>
                </c:pt>
                <c:pt idx="23450">
                  <c:v>422.06900000000002</c:v>
                </c:pt>
                <c:pt idx="23451">
                  <c:v>422.22399999999965</c:v>
                </c:pt>
                <c:pt idx="23452">
                  <c:v>422.38299999999975</c:v>
                </c:pt>
                <c:pt idx="23453">
                  <c:v>422.54300000000001</c:v>
                </c:pt>
                <c:pt idx="23454">
                  <c:v>422.70699999999965</c:v>
                </c:pt>
                <c:pt idx="23455">
                  <c:v>422.87299999999999</c:v>
                </c:pt>
                <c:pt idx="23456">
                  <c:v>423.04199999999975</c:v>
                </c:pt>
                <c:pt idx="23457">
                  <c:v>423.214</c:v>
                </c:pt>
                <c:pt idx="23458">
                  <c:v>423.38900000000001</c:v>
                </c:pt>
                <c:pt idx="23459">
                  <c:v>423.56599999999975</c:v>
                </c:pt>
                <c:pt idx="23460">
                  <c:v>423.74700000000001</c:v>
                </c:pt>
                <c:pt idx="23461">
                  <c:v>423.93199999999962</c:v>
                </c:pt>
                <c:pt idx="23462">
                  <c:v>424.11900000000026</c:v>
                </c:pt>
                <c:pt idx="23463">
                  <c:v>424.31</c:v>
                </c:pt>
                <c:pt idx="23464">
                  <c:v>424.505</c:v>
                </c:pt>
                <c:pt idx="23465">
                  <c:v>424.70299999999975</c:v>
                </c:pt>
                <c:pt idx="23466">
                  <c:v>424.904</c:v>
                </c:pt>
                <c:pt idx="23467">
                  <c:v>425.10899999999975</c:v>
                </c:pt>
                <c:pt idx="23468">
                  <c:v>425.31799999999993</c:v>
                </c:pt>
                <c:pt idx="23469">
                  <c:v>425.53099999999978</c:v>
                </c:pt>
                <c:pt idx="23470">
                  <c:v>425.74700000000001</c:v>
                </c:pt>
                <c:pt idx="23471">
                  <c:v>425.96699999999959</c:v>
                </c:pt>
                <c:pt idx="23472">
                  <c:v>426.19200000000001</c:v>
                </c:pt>
                <c:pt idx="23473">
                  <c:v>426.41999999999979</c:v>
                </c:pt>
                <c:pt idx="23474">
                  <c:v>426.65199999999999</c:v>
                </c:pt>
                <c:pt idx="23475">
                  <c:v>426.88900000000001</c:v>
                </c:pt>
                <c:pt idx="23476">
                  <c:v>427.12900000000002</c:v>
                </c:pt>
                <c:pt idx="23477">
                  <c:v>427.37400000000002</c:v>
                </c:pt>
                <c:pt idx="23478">
                  <c:v>427.62299999999999</c:v>
                </c:pt>
                <c:pt idx="23479">
                  <c:v>427.87599999999975</c:v>
                </c:pt>
                <c:pt idx="23480">
                  <c:v>428.13400000000001</c:v>
                </c:pt>
                <c:pt idx="23481">
                  <c:v>428.39499999999975</c:v>
                </c:pt>
                <c:pt idx="23482">
                  <c:v>428.66199999999975</c:v>
                </c:pt>
                <c:pt idx="23483">
                  <c:v>428.93199999999962</c:v>
                </c:pt>
                <c:pt idx="23484">
                  <c:v>429.20800000000003</c:v>
                </c:pt>
                <c:pt idx="23485">
                  <c:v>429.48699999999963</c:v>
                </c:pt>
                <c:pt idx="23486">
                  <c:v>429.77099999999979</c:v>
                </c:pt>
                <c:pt idx="23487">
                  <c:v>430.06</c:v>
                </c:pt>
                <c:pt idx="23488">
                  <c:v>430.35300000000001</c:v>
                </c:pt>
                <c:pt idx="23489">
                  <c:v>430.65100000000001</c:v>
                </c:pt>
                <c:pt idx="23490">
                  <c:v>430.95400000000001</c:v>
                </c:pt>
                <c:pt idx="23491">
                  <c:v>431.2609999999998</c:v>
                </c:pt>
                <c:pt idx="23492">
                  <c:v>431.572</c:v>
                </c:pt>
                <c:pt idx="23493">
                  <c:v>431.88900000000001</c:v>
                </c:pt>
                <c:pt idx="23494">
                  <c:v>432.21</c:v>
                </c:pt>
                <c:pt idx="23495">
                  <c:v>432.53500000000003</c:v>
                </c:pt>
                <c:pt idx="23496">
                  <c:v>432.86500000000001</c:v>
                </c:pt>
                <c:pt idx="23497">
                  <c:v>433.2</c:v>
                </c:pt>
                <c:pt idx="23498">
                  <c:v>433.54</c:v>
                </c:pt>
                <c:pt idx="23499">
                  <c:v>433.88400000000001</c:v>
                </c:pt>
                <c:pt idx="23500">
                  <c:v>434.23299999999978</c:v>
                </c:pt>
                <c:pt idx="23501">
                  <c:v>434.58699999999965</c:v>
                </c:pt>
                <c:pt idx="23502">
                  <c:v>434.94499999999999</c:v>
                </c:pt>
                <c:pt idx="23503">
                  <c:v>435.30799999999999</c:v>
                </c:pt>
                <c:pt idx="23504">
                  <c:v>435.67500000000001</c:v>
                </c:pt>
                <c:pt idx="23505">
                  <c:v>436.04700000000008</c:v>
                </c:pt>
                <c:pt idx="23506">
                  <c:v>436.42399999999958</c:v>
                </c:pt>
                <c:pt idx="23507">
                  <c:v>436.80500000000001</c:v>
                </c:pt>
                <c:pt idx="23508">
                  <c:v>437.19099999999975</c:v>
                </c:pt>
                <c:pt idx="23509">
                  <c:v>437.58099999999979</c:v>
                </c:pt>
                <c:pt idx="23510">
                  <c:v>437.97599999999977</c:v>
                </c:pt>
                <c:pt idx="23511">
                  <c:v>438.375</c:v>
                </c:pt>
                <c:pt idx="23512">
                  <c:v>438.779</c:v>
                </c:pt>
                <c:pt idx="23513">
                  <c:v>439.18599999999975</c:v>
                </c:pt>
                <c:pt idx="23514">
                  <c:v>439.59899999999965</c:v>
                </c:pt>
                <c:pt idx="23515">
                  <c:v>440.01599999999979</c:v>
                </c:pt>
                <c:pt idx="23516">
                  <c:v>440.43699999999961</c:v>
                </c:pt>
                <c:pt idx="23517">
                  <c:v>440.86200000000002</c:v>
                </c:pt>
                <c:pt idx="23518">
                  <c:v>441.29099999999966</c:v>
                </c:pt>
                <c:pt idx="23519">
                  <c:v>441.7249999999998</c:v>
                </c:pt>
                <c:pt idx="23520">
                  <c:v>442.16300000000001</c:v>
                </c:pt>
                <c:pt idx="23521">
                  <c:v>442.60399999999993</c:v>
                </c:pt>
                <c:pt idx="23522">
                  <c:v>443.05</c:v>
                </c:pt>
                <c:pt idx="23523">
                  <c:v>443.5</c:v>
                </c:pt>
                <c:pt idx="23524">
                  <c:v>443.95400000000001</c:v>
                </c:pt>
                <c:pt idx="23525">
                  <c:v>444.41099999999977</c:v>
                </c:pt>
                <c:pt idx="23526">
                  <c:v>444.87200000000001</c:v>
                </c:pt>
                <c:pt idx="23527">
                  <c:v>445.33699999999965</c:v>
                </c:pt>
                <c:pt idx="23528">
                  <c:v>445.80599999999993</c:v>
                </c:pt>
                <c:pt idx="23529">
                  <c:v>446.27799999999979</c:v>
                </c:pt>
                <c:pt idx="23530">
                  <c:v>446.75400000000002</c:v>
                </c:pt>
                <c:pt idx="23531">
                  <c:v>447.23299999999978</c:v>
                </c:pt>
                <c:pt idx="23532">
                  <c:v>447.71599999999978</c:v>
                </c:pt>
                <c:pt idx="23533">
                  <c:v>448.202</c:v>
                </c:pt>
                <c:pt idx="23534">
                  <c:v>448.69099999999975</c:v>
                </c:pt>
                <c:pt idx="23535">
                  <c:v>449.18299999999999</c:v>
                </c:pt>
                <c:pt idx="23536">
                  <c:v>449.678</c:v>
                </c:pt>
                <c:pt idx="23537">
                  <c:v>450.17599999999999</c:v>
                </c:pt>
                <c:pt idx="23538">
                  <c:v>450.678</c:v>
                </c:pt>
                <c:pt idx="23539">
                  <c:v>451.18099999999993</c:v>
                </c:pt>
                <c:pt idx="23540">
                  <c:v>451.68799999999999</c:v>
                </c:pt>
                <c:pt idx="23541">
                  <c:v>452.19799999999975</c:v>
                </c:pt>
                <c:pt idx="23542">
                  <c:v>452.709</c:v>
                </c:pt>
                <c:pt idx="23543">
                  <c:v>453.22399999999965</c:v>
                </c:pt>
                <c:pt idx="23544">
                  <c:v>453.74</c:v>
                </c:pt>
                <c:pt idx="23545">
                  <c:v>454.25900000000001</c:v>
                </c:pt>
                <c:pt idx="23546">
                  <c:v>454.78099999999978</c:v>
                </c:pt>
                <c:pt idx="23547">
                  <c:v>455.30399999999975</c:v>
                </c:pt>
                <c:pt idx="23548">
                  <c:v>455.82900000000001</c:v>
                </c:pt>
                <c:pt idx="23549">
                  <c:v>456.35599999999999</c:v>
                </c:pt>
                <c:pt idx="23550">
                  <c:v>456.88499999999999</c:v>
                </c:pt>
                <c:pt idx="23551">
                  <c:v>457.41499999999979</c:v>
                </c:pt>
                <c:pt idx="23552">
                  <c:v>457.947</c:v>
                </c:pt>
                <c:pt idx="23553">
                  <c:v>458.47999999999979</c:v>
                </c:pt>
                <c:pt idx="23554">
                  <c:v>459.01499999999999</c:v>
                </c:pt>
                <c:pt idx="23555">
                  <c:v>459.55099999999999</c:v>
                </c:pt>
                <c:pt idx="23556">
                  <c:v>460.08799999999979</c:v>
                </c:pt>
                <c:pt idx="23557">
                  <c:v>460.62599999999975</c:v>
                </c:pt>
                <c:pt idx="23558">
                  <c:v>461.16500000000002</c:v>
                </c:pt>
                <c:pt idx="23559">
                  <c:v>461.70499999999993</c:v>
                </c:pt>
                <c:pt idx="23560">
                  <c:v>462.24599999999975</c:v>
                </c:pt>
                <c:pt idx="23561">
                  <c:v>462.78699999999958</c:v>
                </c:pt>
                <c:pt idx="23562">
                  <c:v>463.32799999999975</c:v>
                </c:pt>
                <c:pt idx="23563">
                  <c:v>463.87</c:v>
                </c:pt>
                <c:pt idx="23564">
                  <c:v>464.41099999999977</c:v>
                </c:pt>
                <c:pt idx="23565">
                  <c:v>464.95299999999975</c:v>
                </c:pt>
                <c:pt idx="23566">
                  <c:v>465.49499999999978</c:v>
                </c:pt>
                <c:pt idx="23567">
                  <c:v>466.03699999999958</c:v>
                </c:pt>
                <c:pt idx="23568">
                  <c:v>466.57799999999975</c:v>
                </c:pt>
                <c:pt idx="23569">
                  <c:v>467.11900000000026</c:v>
                </c:pt>
                <c:pt idx="23570">
                  <c:v>467.65899999999999</c:v>
                </c:pt>
                <c:pt idx="23571">
                  <c:v>468.19900000000001</c:v>
                </c:pt>
                <c:pt idx="23572">
                  <c:v>468.73799999999977</c:v>
                </c:pt>
                <c:pt idx="23573">
                  <c:v>469.27499999999975</c:v>
                </c:pt>
                <c:pt idx="23574">
                  <c:v>469.81200000000001</c:v>
                </c:pt>
                <c:pt idx="23575">
                  <c:v>470.34800000000001</c:v>
                </c:pt>
                <c:pt idx="23576">
                  <c:v>470.88200000000001</c:v>
                </c:pt>
                <c:pt idx="23577">
                  <c:v>471.41399999999965</c:v>
                </c:pt>
                <c:pt idx="23578">
                  <c:v>471.94499999999999</c:v>
                </c:pt>
                <c:pt idx="23579">
                  <c:v>472.4749999999998</c:v>
                </c:pt>
                <c:pt idx="23580">
                  <c:v>473.00200000000001</c:v>
                </c:pt>
                <c:pt idx="23581">
                  <c:v>473.52799999999979</c:v>
                </c:pt>
                <c:pt idx="23582">
                  <c:v>474.05099999999999</c:v>
                </c:pt>
                <c:pt idx="23583">
                  <c:v>474.572</c:v>
                </c:pt>
                <c:pt idx="23584">
                  <c:v>475.09099999999978</c:v>
                </c:pt>
                <c:pt idx="23585">
                  <c:v>475.60700000000008</c:v>
                </c:pt>
                <c:pt idx="23586">
                  <c:v>476.12</c:v>
                </c:pt>
                <c:pt idx="23587">
                  <c:v>476.63099999999974</c:v>
                </c:pt>
                <c:pt idx="23588">
                  <c:v>477.13799999999975</c:v>
                </c:pt>
                <c:pt idx="23589">
                  <c:v>477.64299999999997</c:v>
                </c:pt>
                <c:pt idx="23590">
                  <c:v>478.14400000000023</c:v>
                </c:pt>
                <c:pt idx="23591">
                  <c:v>478.64200000000022</c:v>
                </c:pt>
                <c:pt idx="23592">
                  <c:v>479.1359999999998</c:v>
                </c:pt>
                <c:pt idx="23593">
                  <c:v>479.62700000000001</c:v>
                </c:pt>
                <c:pt idx="23594">
                  <c:v>480.11399999999975</c:v>
                </c:pt>
                <c:pt idx="23595">
                  <c:v>480.59699999999958</c:v>
                </c:pt>
                <c:pt idx="23596">
                  <c:v>481.07599999999979</c:v>
                </c:pt>
                <c:pt idx="23597">
                  <c:v>481.55099999999999</c:v>
                </c:pt>
                <c:pt idx="23598">
                  <c:v>482.02199999999965</c:v>
                </c:pt>
                <c:pt idx="23599">
                  <c:v>482.48799999999977</c:v>
                </c:pt>
                <c:pt idx="23600">
                  <c:v>482.95</c:v>
                </c:pt>
                <c:pt idx="23601">
                  <c:v>483.40699999999958</c:v>
                </c:pt>
                <c:pt idx="23602">
                  <c:v>483.85899999999975</c:v>
                </c:pt>
                <c:pt idx="23603">
                  <c:v>484.30599999999993</c:v>
                </c:pt>
                <c:pt idx="23604">
                  <c:v>484.74799999999999</c:v>
                </c:pt>
                <c:pt idx="23605">
                  <c:v>485.185</c:v>
                </c:pt>
                <c:pt idx="23606">
                  <c:v>485.61599999999999</c:v>
                </c:pt>
                <c:pt idx="23607">
                  <c:v>486.04199999999975</c:v>
                </c:pt>
                <c:pt idx="23608">
                  <c:v>486.46199999999965</c:v>
                </c:pt>
                <c:pt idx="23609">
                  <c:v>486.87700000000001</c:v>
                </c:pt>
                <c:pt idx="23610">
                  <c:v>487.28500000000003</c:v>
                </c:pt>
                <c:pt idx="23611">
                  <c:v>487.68799999999999</c:v>
                </c:pt>
                <c:pt idx="23612">
                  <c:v>488.08499999999975</c:v>
                </c:pt>
                <c:pt idx="23613">
                  <c:v>488.4749999999998</c:v>
                </c:pt>
                <c:pt idx="23614">
                  <c:v>488.85899999999975</c:v>
                </c:pt>
                <c:pt idx="23615">
                  <c:v>489.23599999999965</c:v>
                </c:pt>
                <c:pt idx="23616">
                  <c:v>489.60700000000008</c:v>
                </c:pt>
                <c:pt idx="23617">
                  <c:v>489.9699999999998</c:v>
                </c:pt>
                <c:pt idx="23618">
                  <c:v>490.32799999999975</c:v>
                </c:pt>
                <c:pt idx="23619">
                  <c:v>490.678</c:v>
                </c:pt>
                <c:pt idx="23620">
                  <c:v>491.02099999999979</c:v>
                </c:pt>
                <c:pt idx="23621">
                  <c:v>491.35599999999999</c:v>
                </c:pt>
                <c:pt idx="23622">
                  <c:v>491.68400000000008</c:v>
                </c:pt>
                <c:pt idx="23623">
                  <c:v>492.005</c:v>
                </c:pt>
                <c:pt idx="23624">
                  <c:v>492.31900000000002</c:v>
                </c:pt>
                <c:pt idx="23625">
                  <c:v>492.62400000000002</c:v>
                </c:pt>
                <c:pt idx="23626">
                  <c:v>492.92200000000003</c:v>
                </c:pt>
                <c:pt idx="23627">
                  <c:v>493.21199999999965</c:v>
                </c:pt>
                <c:pt idx="23628">
                  <c:v>493.49299999999965</c:v>
                </c:pt>
                <c:pt idx="23629">
                  <c:v>493.767</c:v>
                </c:pt>
                <c:pt idx="23630">
                  <c:v>494.03299999999979</c:v>
                </c:pt>
                <c:pt idx="23631">
                  <c:v>494.28999999999979</c:v>
                </c:pt>
                <c:pt idx="23632">
                  <c:v>494.53799999999978</c:v>
                </c:pt>
                <c:pt idx="23633">
                  <c:v>494.77799999999979</c:v>
                </c:pt>
                <c:pt idx="23634">
                  <c:v>495.01</c:v>
                </c:pt>
                <c:pt idx="23635">
                  <c:v>495.23200000000003</c:v>
                </c:pt>
                <c:pt idx="23636">
                  <c:v>495.44600000000003</c:v>
                </c:pt>
                <c:pt idx="23637">
                  <c:v>495.65100000000001</c:v>
                </c:pt>
                <c:pt idx="23638">
                  <c:v>495.84699999999975</c:v>
                </c:pt>
                <c:pt idx="23639">
                  <c:v>496.03399999999965</c:v>
                </c:pt>
                <c:pt idx="23640">
                  <c:v>496.21099999999979</c:v>
                </c:pt>
                <c:pt idx="23641">
                  <c:v>496.37900000000002</c:v>
                </c:pt>
                <c:pt idx="23642">
                  <c:v>496.53799999999978</c:v>
                </c:pt>
                <c:pt idx="23643">
                  <c:v>496.68700000000001</c:v>
                </c:pt>
                <c:pt idx="23644">
                  <c:v>496.827</c:v>
                </c:pt>
                <c:pt idx="23645">
                  <c:v>496.95699999999965</c:v>
                </c:pt>
                <c:pt idx="23646">
                  <c:v>497.07799999999975</c:v>
                </c:pt>
                <c:pt idx="23647">
                  <c:v>497.18799999999999</c:v>
                </c:pt>
                <c:pt idx="23648">
                  <c:v>497.28899999999965</c:v>
                </c:pt>
                <c:pt idx="23649">
                  <c:v>497.38</c:v>
                </c:pt>
                <c:pt idx="23650">
                  <c:v>497.46099999999979</c:v>
                </c:pt>
                <c:pt idx="23651">
                  <c:v>497.53199999999958</c:v>
                </c:pt>
                <c:pt idx="23652">
                  <c:v>497.59199999999959</c:v>
                </c:pt>
                <c:pt idx="23653">
                  <c:v>497.64299999999997</c:v>
                </c:pt>
                <c:pt idx="23654">
                  <c:v>497.68299999999999</c:v>
                </c:pt>
                <c:pt idx="23655">
                  <c:v>497.71199999999965</c:v>
                </c:pt>
                <c:pt idx="23656">
                  <c:v>497.73200000000003</c:v>
                </c:pt>
                <c:pt idx="23657">
                  <c:v>497.74099999999999</c:v>
                </c:pt>
                <c:pt idx="23658">
                  <c:v>497.73899999999958</c:v>
                </c:pt>
                <c:pt idx="23659">
                  <c:v>497.72699999999958</c:v>
                </c:pt>
                <c:pt idx="23660">
                  <c:v>497.70400000000001</c:v>
                </c:pt>
                <c:pt idx="23661">
                  <c:v>497.67099999999999</c:v>
                </c:pt>
                <c:pt idx="23662">
                  <c:v>497.62700000000001</c:v>
                </c:pt>
                <c:pt idx="23663">
                  <c:v>497.572</c:v>
                </c:pt>
                <c:pt idx="23664">
                  <c:v>497.50599999999974</c:v>
                </c:pt>
                <c:pt idx="23665">
                  <c:v>497.42999999999978</c:v>
                </c:pt>
                <c:pt idx="23666">
                  <c:v>497.34300000000002</c:v>
                </c:pt>
                <c:pt idx="23667">
                  <c:v>497.245</c:v>
                </c:pt>
                <c:pt idx="23668">
                  <c:v>497.1359999999998</c:v>
                </c:pt>
                <c:pt idx="23669">
                  <c:v>497.01599999999979</c:v>
                </c:pt>
                <c:pt idx="23670">
                  <c:v>496.88499999999999</c:v>
                </c:pt>
                <c:pt idx="23671">
                  <c:v>496.74299999999999</c:v>
                </c:pt>
                <c:pt idx="23672">
                  <c:v>496.59</c:v>
                </c:pt>
                <c:pt idx="23673">
                  <c:v>496.42599999999965</c:v>
                </c:pt>
                <c:pt idx="23674">
                  <c:v>496.25099999999975</c:v>
                </c:pt>
                <c:pt idx="23675">
                  <c:v>496.065</c:v>
                </c:pt>
                <c:pt idx="23676">
                  <c:v>495.86799999999999</c:v>
                </c:pt>
                <c:pt idx="23677">
                  <c:v>495.66</c:v>
                </c:pt>
                <c:pt idx="23678">
                  <c:v>495.44099999999975</c:v>
                </c:pt>
                <c:pt idx="23679">
                  <c:v>495.21</c:v>
                </c:pt>
                <c:pt idx="23680">
                  <c:v>494.96899999999965</c:v>
                </c:pt>
                <c:pt idx="23681">
                  <c:v>494.71699999999959</c:v>
                </c:pt>
                <c:pt idx="23682">
                  <c:v>494.45299999999975</c:v>
                </c:pt>
                <c:pt idx="23683">
                  <c:v>494.178</c:v>
                </c:pt>
                <c:pt idx="23684">
                  <c:v>493.89299999999974</c:v>
                </c:pt>
                <c:pt idx="23685">
                  <c:v>493.59599999999978</c:v>
                </c:pt>
                <c:pt idx="23686">
                  <c:v>493.28799999999978</c:v>
                </c:pt>
                <c:pt idx="23687">
                  <c:v>492.96899999999965</c:v>
                </c:pt>
                <c:pt idx="23688">
                  <c:v>492.63900000000001</c:v>
                </c:pt>
                <c:pt idx="23689">
                  <c:v>492.29799999999977</c:v>
                </c:pt>
                <c:pt idx="23690">
                  <c:v>491.947</c:v>
                </c:pt>
                <c:pt idx="23691">
                  <c:v>491.584</c:v>
                </c:pt>
                <c:pt idx="23692">
                  <c:v>491.21</c:v>
                </c:pt>
                <c:pt idx="23693">
                  <c:v>490.82499999999999</c:v>
                </c:pt>
                <c:pt idx="23694">
                  <c:v>490.42999999999978</c:v>
                </c:pt>
                <c:pt idx="23695">
                  <c:v>490.024</c:v>
                </c:pt>
                <c:pt idx="23696">
                  <c:v>489.60700000000008</c:v>
                </c:pt>
                <c:pt idx="23697">
                  <c:v>489.17899999999975</c:v>
                </c:pt>
                <c:pt idx="23698">
                  <c:v>488.74099999999999</c:v>
                </c:pt>
                <c:pt idx="23699">
                  <c:v>488.29199999999958</c:v>
                </c:pt>
                <c:pt idx="23700">
                  <c:v>487.83199999999965</c:v>
                </c:pt>
                <c:pt idx="23701">
                  <c:v>487.36200000000002</c:v>
                </c:pt>
                <c:pt idx="23702">
                  <c:v>486.88099999999974</c:v>
                </c:pt>
                <c:pt idx="23703">
                  <c:v>486.39</c:v>
                </c:pt>
                <c:pt idx="23704">
                  <c:v>485.88799999999975</c:v>
                </c:pt>
                <c:pt idx="23705">
                  <c:v>485.37700000000001</c:v>
                </c:pt>
                <c:pt idx="23706">
                  <c:v>484.85500000000002</c:v>
                </c:pt>
                <c:pt idx="23707">
                  <c:v>484.322</c:v>
                </c:pt>
                <c:pt idx="23708">
                  <c:v>483.78</c:v>
                </c:pt>
                <c:pt idx="23709">
                  <c:v>483.22699999999958</c:v>
                </c:pt>
                <c:pt idx="23710">
                  <c:v>482.66500000000002</c:v>
                </c:pt>
                <c:pt idx="23711">
                  <c:v>482.09299999999979</c:v>
                </c:pt>
                <c:pt idx="23712">
                  <c:v>481.51</c:v>
                </c:pt>
                <c:pt idx="23713">
                  <c:v>480.91899999999958</c:v>
                </c:pt>
                <c:pt idx="23714">
                  <c:v>480.31700000000001</c:v>
                </c:pt>
                <c:pt idx="23715">
                  <c:v>479.70599999999979</c:v>
                </c:pt>
                <c:pt idx="23716">
                  <c:v>479.08499999999975</c:v>
                </c:pt>
                <c:pt idx="23717">
                  <c:v>478.45499999999993</c:v>
                </c:pt>
                <c:pt idx="23718">
                  <c:v>477.815</c:v>
                </c:pt>
                <c:pt idx="23719">
                  <c:v>477.16699999999975</c:v>
                </c:pt>
                <c:pt idx="23720">
                  <c:v>476.50900000000001</c:v>
                </c:pt>
                <c:pt idx="23721">
                  <c:v>475.84199999999993</c:v>
                </c:pt>
                <c:pt idx="23722">
                  <c:v>475.166</c:v>
                </c:pt>
                <c:pt idx="23723">
                  <c:v>474.48200000000003</c:v>
                </c:pt>
                <c:pt idx="23724">
                  <c:v>473.78799999999978</c:v>
                </c:pt>
                <c:pt idx="23725">
                  <c:v>473.08599999999979</c:v>
                </c:pt>
                <c:pt idx="23726">
                  <c:v>472.37599999999975</c:v>
                </c:pt>
                <c:pt idx="23727">
                  <c:v>471.65600000000001</c:v>
                </c:pt>
                <c:pt idx="23728">
                  <c:v>470.92899999999958</c:v>
                </c:pt>
                <c:pt idx="23729">
                  <c:v>470.19400000000002</c:v>
                </c:pt>
                <c:pt idx="23730">
                  <c:v>469.45</c:v>
                </c:pt>
                <c:pt idx="23731">
                  <c:v>468.69799999999975</c:v>
                </c:pt>
                <c:pt idx="23732">
                  <c:v>467.93899999999962</c:v>
                </c:pt>
                <c:pt idx="23733">
                  <c:v>467.17200000000008</c:v>
                </c:pt>
                <c:pt idx="23734">
                  <c:v>466.39699999999965</c:v>
                </c:pt>
                <c:pt idx="23735">
                  <c:v>465.61399999999975</c:v>
                </c:pt>
                <c:pt idx="23736">
                  <c:v>464.82499999999999</c:v>
                </c:pt>
                <c:pt idx="23737">
                  <c:v>464.02799999999979</c:v>
                </c:pt>
                <c:pt idx="23738">
                  <c:v>463.22299999999979</c:v>
                </c:pt>
                <c:pt idx="23739">
                  <c:v>462.41199999999958</c:v>
                </c:pt>
                <c:pt idx="23740">
                  <c:v>461.59399999999965</c:v>
                </c:pt>
                <c:pt idx="23741">
                  <c:v>460.77</c:v>
                </c:pt>
                <c:pt idx="23742">
                  <c:v>459.93799999999965</c:v>
                </c:pt>
                <c:pt idx="23743">
                  <c:v>459.1</c:v>
                </c:pt>
                <c:pt idx="23744">
                  <c:v>458.25700000000001</c:v>
                </c:pt>
                <c:pt idx="23745">
                  <c:v>457.40599999999978</c:v>
                </c:pt>
                <c:pt idx="23746">
                  <c:v>456.55</c:v>
                </c:pt>
                <c:pt idx="23747">
                  <c:v>455.68799999999999</c:v>
                </c:pt>
                <c:pt idx="23748">
                  <c:v>454.82</c:v>
                </c:pt>
                <c:pt idx="23749">
                  <c:v>453.94600000000003</c:v>
                </c:pt>
                <c:pt idx="23750">
                  <c:v>453.06700000000001</c:v>
                </c:pt>
                <c:pt idx="23751">
                  <c:v>452.18200000000002</c:v>
                </c:pt>
                <c:pt idx="23752">
                  <c:v>451.29299999999978</c:v>
                </c:pt>
                <c:pt idx="23753">
                  <c:v>450.3979999999998</c:v>
                </c:pt>
                <c:pt idx="23754">
                  <c:v>449.49799999999965</c:v>
                </c:pt>
                <c:pt idx="23755">
                  <c:v>448.59399999999965</c:v>
                </c:pt>
                <c:pt idx="23756">
                  <c:v>447.685</c:v>
                </c:pt>
                <c:pt idx="23757">
                  <c:v>446.77199999999965</c:v>
                </c:pt>
                <c:pt idx="23758">
                  <c:v>445.85399999999993</c:v>
                </c:pt>
                <c:pt idx="23759">
                  <c:v>444.93199999999962</c:v>
                </c:pt>
                <c:pt idx="23760">
                  <c:v>444.00700000000001</c:v>
                </c:pt>
                <c:pt idx="23761">
                  <c:v>443.077</c:v>
                </c:pt>
                <c:pt idx="23762">
                  <c:v>442.14400000000023</c:v>
                </c:pt>
                <c:pt idx="23763">
                  <c:v>441.20699999999965</c:v>
                </c:pt>
                <c:pt idx="23764">
                  <c:v>440.267</c:v>
                </c:pt>
                <c:pt idx="23765">
                  <c:v>439.32299999999975</c:v>
                </c:pt>
                <c:pt idx="23766">
                  <c:v>438.37700000000001</c:v>
                </c:pt>
                <c:pt idx="23767">
                  <c:v>437.42799999999966</c:v>
                </c:pt>
                <c:pt idx="23768">
                  <c:v>436.47599999999977</c:v>
                </c:pt>
                <c:pt idx="23769">
                  <c:v>435.52099999999979</c:v>
                </c:pt>
                <c:pt idx="23770">
                  <c:v>434.56400000000002</c:v>
                </c:pt>
                <c:pt idx="23771">
                  <c:v>433.60500000000002</c:v>
                </c:pt>
                <c:pt idx="23772">
                  <c:v>432.64400000000023</c:v>
                </c:pt>
                <c:pt idx="23773">
                  <c:v>431.68</c:v>
                </c:pt>
                <c:pt idx="23774">
                  <c:v>430.71499999999975</c:v>
                </c:pt>
                <c:pt idx="23775">
                  <c:v>429.74900000000002</c:v>
                </c:pt>
                <c:pt idx="23776">
                  <c:v>428.78099999999978</c:v>
                </c:pt>
                <c:pt idx="23777">
                  <c:v>427.81099999999975</c:v>
                </c:pt>
                <c:pt idx="23778">
                  <c:v>426.84100000000001</c:v>
                </c:pt>
                <c:pt idx="23779">
                  <c:v>425.86900000000026</c:v>
                </c:pt>
                <c:pt idx="23780">
                  <c:v>424.89699999999965</c:v>
                </c:pt>
                <c:pt idx="23781">
                  <c:v>423.92399999999958</c:v>
                </c:pt>
                <c:pt idx="23782">
                  <c:v>422.95099999999979</c:v>
                </c:pt>
                <c:pt idx="23783">
                  <c:v>421.97799999999978</c:v>
                </c:pt>
                <c:pt idx="23784">
                  <c:v>421.00400000000002</c:v>
                </c:pt>
                <c:pt idx="23785">
                  <c:v>420.03</c:v>
                </c:pt>
                <c:pt idx="23786">
                  <c:v>419.05599999999993</c:v>
                </c:pt>
                <c:pt idx="23787">
                  <c:v>418.08300000000003</c:v>
                </c:pt>
                <c:pt idx="23788">
                  <c:v>417.11</c:v>
                </c:pt>
                <c:pt idx="23789">
                  <c:v>416.13799999999975</c:v>
                </c:pt>
                <c:pt idx="23790">
                  <c:v>415.16699999999975</c:v>
                </c:pt>
                <c:pt idx="23791">
                  <c:v>414.19600000000003</c:v>
                </c:pt>
                <c:pt idx="23792">
                  <c:v>413.22699999999958</c:v>
                </c:pt>
                <c:pt idx="23793">
                  <c:v>412.25900000000001</c:v>
                </c:pt>
                <c:pt idx="23794">
                  <c:v>411.29299999999978</c:v>
                </c:pt>
                <c:pt idx="23795">
                  <c:v>410.32799999999975</c:v>
                </c:pt>
                <c:pt idx="23796">
                  <c:v>409.36500000000001</c:v>
                </c:pt>
                <c:pt idx="23797">
                  <c:v>408.40299999999979</c:v>
                </c:pt>
                <c:pt idx="23798">
                  <c:v>407.44400000000002</c:v>
                </c:pt>
                <c:pt idx="23799">
                  <c:v>406.48699999999963</c:v>
                </c:pt>
                <c:pt idx="23800">
                  <c:v>405.53299999999979</c:v>
                </c:pt>
                <c:pt idx="23801">
                  <c:v>404.58</c:v>
                </c:pt>
                <c:pt idx="23802">
                  <c:v>403.63099999999974</c:v>
                </c:pt>
                <c:pt idx="23803">
                  <c:v>402.68400000000008</c:v>
                </c:pt>
                <c:pt idx="23804">
                  <c:v>401.74099999999999</c:v>
                </c:pt>
                <c:pt idx="23805">
                  <c:v>400.8</c:v>
                </c:pt>
                <c:pt idx="23806">
                  <c:v>399.863</c:v>
                </c:pt>
                <c:pt idx="23807">
                  <c:v>398.92899999999958</c:v>
                </c:pt>
                <c:pt idx="23808">
                  <c:v>397.99799999999965</c:v>
                </c:pt>
                <c:pt idx="23809">
                  <c:v>397.072</c:v>
                </c:pt>
                <c:pt idx="23810">
                  <c:v>396.14900000000023</c:v>
                </c:pt>
                <c:pt idx="23811">
                  <c:v>395.22999999999979</c:v>
                </c:pt>
                <c:pt idx="23812">
                  <c:v>394.315</c:v>
                </c:pt>
                <c:pt idx="23813">
                  <c:v>393.404</c:v>
                </c:pt>
                <c:pt idx="23814">
                  <c:v>392.49799999999965</c:v>
                </c:pt>
                <c:pt idx="23815">
                  <c:v>391.59599999999978</c:v>
                </c:pt>
                <c:pt idx="23816">
                  <c:v>390.69900000000001</c:v>
                </c:pt>
                <c:pt idx="23817">
                  <c:v>389.80700000000002</c:v>
                </c:pt>
                <c:pt idx="23818">
                  <c:v>388.91999999999979</c:v>
                </c:pt>
                <c:pt idx="23819">
                  <c:v>388.03699999999958</c:v>
                </c:pt>
                <c:pt idx="23820">
                  <c:v>387.16</c:v>
                </c:pt>
                <c:pt idx="23821">
                  <c:v>386.28799999999978</c:v>
                </c:pt>
                <c:pt idx="23822">
                  <c:v>385.42099999999965</c:v>
                </c:pt>
                <c:pt idx="23823">
                  <c:v>384.56</c:v>
                </c:pt>
                <c:pt idx="23824">
                  <c:v>383.70499999999993</c:v>
                </c:pt>
                <c:pt idx="23825">
                  <c:v>382.85500000000002</c:v>
                </c:pt>
                <c:pt idx="23826">
                  <c:v>382.012</c:v>
                </c:pt>
                <c:pt idx="23827">
                  <c:v>381.17399999999975</c:v>
                </c:pt>
                <c:pt idx="23828">
                  <c:v>380.34199999999993</c:v>
                </c:pt>
                <c:pt idx="23829">
                  <c:v>379.517</c:v>
                </c:pt>
                <c:pt idx="23830">
                  <c:v>378.697</c:v>
                </c:pt>
                <c:pt idx="23831">
                  <c:v>377.88499999999999</c:v>
                </c:pt>
                <c:pt idx="23832">
                  <c:v>377.07799999999975</c:v>
                </c:pt>
                <c:pt idx="23833">
                  <c:v>376.279</c:v>
                </c:pt>
                <c:pt idx="23834">
                  <c:v>375.48599999999965</c:v>
                </c:pt>
                <c:pt idx="23835">
                  <c:v>374.7</c:v>
                </c:pt>
                <c:pt idx="23836">
                  <c:v>373.92099999999965</c:v>
                </c:pt>
                <c:pt idx="23837">
                  <c:v>373.14900000000023</c:v>
                </c:pt>
                <c:pt idx="23838">
                  <c:v>372.38400000000001</c:v>
                </c:pt>
                <c:pt idx="23839">
                  <c:v>371.62599999999975</c:v>
                </c:pt>
                <c:pt idx="23840">
                  <c:v>370.875</c:v>
                </c:pt>
                <c:pt idx="23841">
                  <c:v>370.13200000000001</c:v>
                </c:pt>
                <c:pt idx="23842">
                  <c:v>369.39599999999979</c:v>
                </c:pt>
                <c:pt idx="23843">
                  <c:v>368.66800000000001</c:v>
                </c:pt>
                <c:pt idx="23844">
                  <c:v>367.947</c:v>
                </c:pt>
                <c:pt idx="23845">
                  <c:v>367.23399999999958</c:v>
                </c:pt>
                <c:pt idx="23846">
                  <c:v>366.529</c:v>
                </c:pt>
                <c:pt idx="23847">
                  <c:v>365.83199999999965</c:v>
                </c:pt>
                <c:pt idx="23848">
                  <c:v>365.14200000000022</c:v>
                </c:pt>
                <c:pt idx="23849">
                  <c:v>364.46099999999979</c:v>
                </c:pt>
                <c:pt idx="23850">
                  <c:v>363.78699999999958</c:v>
                </c:pt>
                <c:pt idx="23851">
                  <c:v>363.12200000000001</c:v>
                </c:pt>
                <c:pt idx="23852">
                  <c:v>362.464</c:v>
                </c:pt>
                <c:pt idx="23853">
                  <c:v>361.815</c:v>
                </c:pt>
                <c:pt idx="23854">
                  <c:v>361.17399999999975</c:v>
                </c:pt>
                <c:pt idx="23855">
                  <c:v>360.54199999999975</c:v>
                </c:pt>
                <c:pt idx="23856">
                  <c:v>359.91699999999958</c:v>
                </c:pt>
                <c:pt idx="23857">
                  <c:v>359.30099999999999</c:v>
                </c:pt>
                <c:pt idx="23858">
                  <c:v>358.69400000000002</c:v>
                </c:pt>
                <c:pt idx="23859">
                  <c:v>358.09500000000003</c:v>
                </c:pt>
                <c:pt idx="23860">
                  <c:v>357.50400000000002</c:v>
                </c:pt>
                <c:pt idx="23861">
                  <c:v>356.92299999999977</c:v>
                </c:pt>
                <c:pt idx="23862">
                  <c:v>356.34899999999999</c:v>
                </c:pt>
                <c:pt idx="23863">
                  <c:v>355.78399999999965</c:v>
                </c:pt>
                <c:pt idx="23864">
                  <c:v>355.22799999999978</c:v>
                </c:pt>
                <c:pt idx="23865">
                  <c:v>354.68</c:v>
                </c:pt>
                <c:pt idx="23866">
                  <c:v>354.14200000000022</c:v>
                </c:pt>
                <c:pt idx="23867">
                  <c:v>353.61200000000002</c:v>
                </c:pt>
                <c:pt idx="23868">
                  <c:v>353.09</c:v>
                </c:pt>
                <c:pt idx="23869">
                  <c:v>352.577</c:v>
                </c:pt>
                <c:pt idx="23870">
                  <c:v>352.07299999999975</c:v>
                </c:pt>
                <c:pt idx="23871">
                  <c:v>351.57799999999975</c:v>
                </c:pt>
                <c:pt idx="23872">
                  <c:v>351.09199999999959</c:v>
                </c:pt>
                <c:pt idx="23873">
                  <c:v>350.61399999999975</c:v>
                </c:pt>
                <c:pt idx="23874">
                  <c:v>350.14499999999998</c:v>
                </c:pt>
                <c:pt idx="23875">
                  <c:v>349.685</c:v>
                </c:pt>
                <c:pt idx="23876">
                  <c:v>349.23299999999978</c:v>
                </c:pt>
                <c:pt idx="23877">
                  <c:v>348.78999999999979</c:v>
                </c:pt>
                <c:pt idx="23878">
                  <c:v>348.35599999999999</c:v>
                </c:pt>
                <c:pt idx="23879">
                  <c:v>347.93099999999959</c:v>
                </c:pt>
                <c:pt idx="23880">
                  <c:v>347.51400000000001</c:v>
                </c:pt>
                <c:pt idx="23881">
                  <c:v>347.10599999999999</c:v>
                </c:pt>
                <c:pt idx="23882">
                  <c:v>346.70699999999965</c:v>
                </c:pt>
                <c:pt idx="23883">
                  <c:v>346.31700000000001</c:v>
                </c:pt>
                <c:pt idx="23884">
                  <c:v>345.93400000000003</c:v>
                </c:pt>
                <c:pt idx="23885">
                  <c:v>345.56099999999975</c:v>
                </c:pt>
                <c:pt idx="23886">
                  <c:v>345.19600000000003</c:v>
                </c:pt>
                <c:pt idx="23887">
                  <c:v>344.8400000000002</c:v>
                </c:pt>
                <c:pt idx="23888">
                  <c:v>344.49199999999962</c:v>
                </c:pt>
                <c:pt idx="23889">
                  <c:v>344.15199999999999</c:v>
                </c:pt>
                <c:pt idx="23890">
                  <c:v>343.82100000000003</c:v>
                </c:pt>
                <c:pt idx="23891">
                  <c:v>343.49899999999963</c:v>
                </c:pt>
                <c:pt idx="23892">
                  <c:v>343.18400000000008</c:v>
                </c:pt>
                <c:pt idx="23893">
                  <c:v>342.87799999999999</c:v>
                </c:pt>
                <c:pt idx="23894">
                  <c:v>342.58</c:v>
                </c:pt>
                <c:pt idx="23895">
                  <c:v>342.28999999999979</c:v>
                </c:pt>
                <c:pt idx="23896">
                  <c:v>342.00900000000001</c:v>
                </c:pt>
                <c:pt idx="23897">
                  <c:v>341.73499999999979</c:v>
                </c:pt>
                <c:pt idx="23898">
                  <c:v>341.46899999999965</c:v>
                </c:pt>
                <c:pt idx="23899">
                  <c:v>341.21199999999965</c:v>
                </c:pt>
                <c:pt idx="23900">
                  <c:v>340.96199999999965</c:v>
                </c:pt>
                <c:pt idx="23901">
                  <c:v>340.7199999999998</c:v>
                </c:pt>
                <c:pt idx="23902">
                  <c:v>340.48499999999979</c:v>
                </c:pt>
                <c:pt idx="23903">
                  <c:v>340.25900000000001</c:v>
                </c:pt>
                <c:pt idx="23904">
                  <c:v>340.03899999999965</c:v>
                </c:pt>
                <c:pt idx="23905">
                  <c:v>339.82799999999975</c:v>
                </c:pt>
                <c:pt idx="23906">
                  <c:v>339.62299999999999</c:v>
                </c:pt>
                <c:pt idx="23907">
                  <c:v>339.42599999999965</c:v>
                </c:pt>
                <c:pt idx="23908">
                  <c:v>339.23699999999963</c:v>
                </c:pt>
                <c:pt idx="23909">
                  <c:v>339.05399999999975</c:v>
                </c:pt>
                <c:pt idx="23910">
                  <c:v>338.87799999999999</c:v>
                </c:pt>
                <c:pt idx="23911">
                  <c:v>338.71</c:v>
                </c:pt>
                <c:pt idx="23912">
                  <c:v>338.548</c:v>
                </c:pt>
                <c:pt idx="23913">
                  <c:v>338.39299999999974</c:v>
                </c:pt>
                <c:pt idx="23914">
                  <c:v>338.24400000000026</c:v>
                </c:pt>
                <c:pt idx="23915">
                  <c:v>338.10300000000001</c:v>
                </c:pt>
                <c:pt idx="23916">
                  <c:v>337.96699999999959</c:v>
                </c:pt>
                <c:pt idx="23917">
                  <c:v>337.839</c:v>
                </c:pt>
                <c:pt idx="23918">
                  <c:v>337.71599999999978</c:v>
                </c:pt>
                <c:pt idx="23919">
                  <c:v>337.59899999999965</c:v>
                </c:pt>
                <c:pt idx="23920">
                  <c:v>337.48899999999958</c:v>
                </c:pt>
                <c:pt idx="23921">
                  <c:v>337.38400000000001</c:v>
                </c:pt>
                <c:pt idx="23922">
                  <c:v>337.28599999999977</c:v>
                </c:pt>
                <c:pt idx="23923">
                  <c:v>337.19299999999993</c:v>
                </c:pt>
                <c:pt idx="23924">
                  <c:v>337.10500000000002</c:v>
                </c:pt>
                <c:pt idx="23925">
                  <c:v>337.0229999999998</c:v>
                </c:pt>
                <c:pt idx="23926">
                  <c:v>336.947</c:v>
                </c:pt>
                <c:pt idx="23927">
                  <c:v>336.875</c:v>
                </c:pt>
                <c:pt idx="23928">
                  <c:v>336.80900000000008</c:v>
                </c:pt>
                <c:pt idx="23929">
                  <c:v>336.74799999999999</c:v>
                </c:pt>
                <c:pt idx="23930">
                  <c:v>336.69099999999975</c:v>
                </c:pt>
                <c:pt idx="23931">
                  <c:v>336.64000000000021</c:v>
                </c:pt>
                <c:pt idx="23932">
                  <c:v>336.59299999999979</c:v>
                </c:pt>
                <c:pt idx="23933">
                  <c:v>336.55</c:v>
                </c:pt>
                <c:pt idx="23934">
                  <c:v>336.5109999999998</c:v>
                </c:pt>
                <c:pt idx="23935">
                  <c:v>336.47699999999958</c:v>
                </c:pt>
                <c:pt idx="23936">
                  <c:v>336.447</c:v>
                </c:pt>
                <c:pt idx="23937">
                  <c:v>336.42099999999965</c:v>
                </c:pt>
                <c:pt idx="23938">
                  <c:v>336.3979999999998</c:v>
                </c:pt>
                <c:pt idx="23939">
                  <c:v>336.38</c:v>
                </c:pt>
                <c:pt idx="23940">
                  <c:v>336.36399999999975</c:v>
                </c:pt>
                <c:pt idx="23941">
                  <c:v>336.35199999999975</c:v>
                </c:pt>
                <c:pt idx="23942">
                  <c:v>336.34399999999999</c:v>
                </c:pt>
                <c:pt idx="23943">
                  <c:v>336.33799999999979</c:v>
                </c:pt>
                <c:pt idx="23944">
                  <c:v>336.33499999999975</c:v>
                </c:pt>
                <c:pt idx="23945">
                  <c:v>336.33499999999975</c:v>
                </c:pt>
                <c:pt idx="23946">
                  <c:v>336.33799999999979</c:v>
                </c:pt>
                <c:pt idx="23947">
                  <c:v>336.34300000000002</c:v>
                </c:pt>
                <c:pt idx="23948">
                  <c:v>336.351</c:v>
                </c:pt>
                <c:pt idx="23949">
                  <c:v>336.36</c:v>
                </c:pt>
                <c:pt idx="23950">
                  <c:v>336.37200000000001</c:v>
                </c:pt>
                <c:pt idx="23951">
                  <c:v>336.38499999999999</c:v>
                </c:pt>
                <c:pt idx="23952">
                  <c:v>336.40099999999978</c:v>
                </c:pt>
                <c:pt idx="23953">
                  <c:v>336.41799999999978</c:v>
                </c:pt>
                <c:pt idx="23954">
                  <c:v>336.43599999999958</c:v>
                </c:pt>
                <c:pt idx="23955">
                  <c:v>336.45599999999979</c:v>
                </c:pt>
                <c:pt idx="23956">
                  <c:v>336.47599999999977</c:v>
                </c:pt>
                <c:pt idx="23957">
                  <c:v>336.49799999999965</c:v>
                </c:pt>
                <c:pt idx="23958">
                  <c:v>336.52099999999979</c:v>
                </c:pt>
                <c:pt idx="23959">
                  <c:v>336.54399999999993</c:v>
                </c:pt>
                <c:pt idx="23960">
                  <c:v>336.56700000000001</c:v>
                </c:pt>
                <c:pt idx="23961">
                  <c:v>336.59099999999978</c:v>
                </c:pt>
                <c:pt idx="23962">
                  <c:v>336.61599999999999</c:v>
                </c:pt>
                <c:pt idx="23963">
                  <c:v>336.64000000000021</c:v>
                </c:pt>
                <c:pt idx="23964">
                  <c:v>336.66399999999999</c:v>
                </c:pt>
                <c:pt idx="23965">
                  <c:v>336.68799999999999</c:v>
                </c:pt>
                <c:pt idx="23966">
                  <c:v>336.71099999999979</c:v>
                </c:pt>
                <c:pt idx="23967">
                  <c:v>336.73399999999958</c:v>
                </c:pt>
                <c:pt idx="23968">
                  <c:v>336.75599999999974</c:v>
                </c:pt>
                <c:pt idx="23969">
                  <c:v>336.77699999999965</c:v>
                </c:pt>
                <c:pt idx="23970">
                  <c:v>336.79799999999977</c:v>
                </c:pt>
                <c:pt idx="23971">
                  <c:v>336.81700000000001</c:v>
                </c:pt>
                <c:pt idx="23972">
                  <c:v>336.834</c:v>
                </c:pt>
                <c:pt idx="23973">
                  <c:v>336.85</c:v>
                </c:pt>
                <c:pt idx="23974">
                  <c:v>336.86500000000001</c:v>
                </c:pt>
                <c:pt idx="23975">
                  <c:v>336.87700000000001</c:v>
                </c:pt>
                <c:pt idx="23976">
                  <c:v>336.88799999999975</c:v>
                </c:pt>
                <c:pt idx="23977">
                  <c:v>336.89599999999979</c:v>
                </c:pt>
                <c:pt idx="23978">
                  <c:v>336.90299999999979</c:v>
                </c:pt>
                <c:pt idx="23979">
                  <c:v>336.90599999999978</c:v>
                </c:pt>
                <c:pt idx="23980">
                  <c:v>336.90799999999979</c:v>
                </c:pt>
                <c:pt idx="23981">
                  <c:v>336.90599999999978</c:v>
                </c:pt>
                <c:pt idx="23982">
                  <c:v>336.90199999999965</c:v>
                </c:pt>
                <c:pt idx="23983">
                  <c:v>336.89400000000001</c:v>
                </c:pt>
                <c:pt idx="23984">
                  <c:v>336.88400000000001</c:v>
                </c:pt>
                <c:pt idx="23985">
                  <c:v>336.87</c:v>
                </c:pt>
                <c:pt idx="23986">
                  <c:v>336.85199999999975</c:v>
                </c:pt>
                <c:pt idx="23987">
                  <c:v>336.83099999999979</c:v>
                </c:pt>
                <c:pt idx="23988">
                  <c:v>336.80599999999993</c:v>
                </c:pt>
                <c:pt idx="23989">
                  <c:v>336.77799999999979</c:v>
                </c:pt>
                <c:pt idx="23990">
                  <c:v>336.745</c:v>
                </c:pt>
                <c:pt idx="23991">
                  <c:v>336.70800000000003</c:v>
                </c:pt>
                <c:pt idx="23992">
                  <c:v>336.66699999999975</c:v>
                </c:pt>
                <c:pt idx="23993">
                  <c:v>336.62099999999975</c:v>
                </c:pt>
                <c:pt idx="23994">
                  <c:v>336.57100000000003</c:v>
                </c:pt>
                <c:pt idx="23995">
                  <c:v>336.51599999999979</c:v>
                </c:pt>
                <c:pt idx="23996">
                  <c:v>336.45599999999979</c:v>
                </c:pt>
                <c:pt idx="23997">
                  <c:v>336.39099999999979</c:v>
                </c:pt>
                <c:pt idx="23998">
                  <c:v>336.32100000000003</c:v>
                </c:pt>
                <c:pt idx="23999">
                  <c:v>336.24599999999975</c:v>
                </c:pt>
                <c:pt idx="24000">
                  <c:v>336.16500000000002</c:v>
                </c:pt>
                <c:pt idx="24001">
                  <c:v>336.07900000000001</c:v>
                </c:pt>
                <c:pt idx="24002">
                  <c:v>335.98699999999963</c:v>
                </c:pt>
                <c:pt idx="24003">
                  <c:v>335.89</c:v>
                </c:pt>
                <c:pt idx="24004">
                  <c:v>335.78599999999977</c:v>
                </c:pt>
                <c:pt idx="24005">
                  <c:v>335.67700000000002</c:v>
                </c:pt>
                <c:pt idx="24006">
                  <c:v>335.56099999999975</c:v>
                </c:pt>
                <c:pt idx="24007">
                  <c:v>335.43899999999962</c:v>
                </c:pt>
                <c:pt idx="24008">
                  <c:v>335.31099999999975</c:v>
                </c:pt>
                <c:pt idx="24009">
                  <c:v>335.17599999999999</c:v>
                </c:pt>
                <c:pt idx="24010">
                  <c:v>335.03500000000003</c:v>
                </c:pt>
                <c:pt idx="24011">
                  <c:v>334.887</c:v>
                </c:pt>
                <c:pt idx="24012">
                  <c:v>334.73200000000003</c:v>
                </c:pt>
                <c:pt idx="24013">
                  <c:v>334.57100000000003</c:v>
                </c:pt>
                <c:pt idx="24014">
                  <c:v>334.40199999999965</c:v>
                </c:pt>
                <c:pt idx="24015">
                  <c:v>334.22699999999958</c:v>
                </c:pt>
                <c:pt idx="24016">
                  <c:v>334.04399999999993</c:v>
                </c:pt>
                <c:pt idx="24017">
                  <c:v>333.85300000000001</c:v>
                </c:pt>
                <c:pt idx="24018">
                  <c:v>333.65600000000001</c:v>
                </c:pt>
                <c:pt idx="24019">
                  <c:v>333.45099999999979</c:v>
                </c:pt>
                <c:pt idx="24020">
                  <c:v>333.23799999999977</c:v>
                </c:pt>
                <c:pt idx="24021">
                  <c:v>333.01799999999974</c:v>
                </c:pt>
                <c:pt idx="24022">
                  <c:v>332.78999999999979</c:v>
                </c:pt>
                <c:pt idx="24023">
                  <c:v>332.55399999999975</c:v>
                </c:pt>
                <c:pt idx="24024">
                  <c:v>332.31</c:v>
                </c:pt>
                <c:pt idx="24025">
                  <c:v>332.05900000000008</c:v>
                </c:pt>
                <c:pt idx="24026">
                  <c:v>331.79899999999958</c:v>
                </c:pt>
                <c:pt idx="24027">
                  <c:v>331.53099999999978</c:v>
                </c:pt>
                <c:pt idx="24028">
                  <c:v>331.255</c:v>
                </c:pt>
                <c:pt idx="24029">
                  <c:v>330.97099999999978</c:v>
                </c:pt>
                <c:pt idx="24030">
                  <c:v>330.678</c:v>
                </c:pt>
                <c:pt idx="24031">
                  <c:v>330.37700000000001</c:v>
                </c:pt>
                <c:pt idx="24032">
                  <c:v>330.06799999999993</c:v>
                </c:pt>
                <c:pt idx="24033">
                  <c:v>329.75</c:v>
                </c:pt>
                <c:pt idx="24034">
                  <c:v>329.42299999999977</c:v>
                </c:pt>
                <c:pt idx="24035">
                  <c:v>329.08799999999979</c:v>
                </c:pt>
                <c:pt idx="24036">
                  <c:v>328.74400000000026</c:v>
                </c:pt>
                <c:pt idx="24037">
                  <c:v>328.392</c:v>
                </c:pt>
                <c:pt idx="24038">
                  <c:v>328.03099999999978</c:v>
                </c:pt>
                <c:pt idx="24039">
                  <c:v>327.661</c:v>
                </c:pt>
                <c:pt idx="24040">
                  <c:v>327.28199999999958</c:v>
                </c:pt>
                <c:pt idx="24041">
                  <c:v>326.89400000000001</c:v>
                </c:pt>
                <c:pt idx="24042">
                  <c:v>326.49699999999962</c:v>
                </c:pt>
                <c:pt idx="24043">
                  <c:v>326.09199999999959</c:v>
                </c:pt>
                <c:pt idx="24044">
                  <c:v>325.678</c:v>
                </c:pt>
                <c:pt idx="24045">
                  <c:v>325.25400000000002</c:v>
                </c:pt>
                <c:pt idx="24046">
                  <c:v>324.822</c:v>
                </c:pt>
                <c:pt idx="24047">
                  <c:v>324.38</c:v>
                </c:pt>
                <c:pt idx="24048">
                  <c:v>323.92999999999978</c:v>
                </c:pt>
                <c:pt idx="24049">
                  <c:v>323.47000000000003</c:v>
                </c:pt>
                <c:pt idx="24050">
                  <c:v>323.00200000000001</c:v>
                </c:pt>
                <c:pt idx="24051">
                  <c:v>322.524</c:v>
                </c:pt>
                <c:pt idx="24052">
                  <c:v>322.03799999999978</c:v>
                </c:pt>
                <c:pt idx="24053">
                  <c:v>321.54199999999975</c:v>
                </c:pt>
                <c:pt idx="24054">
                  <c:v>321.03799999999978</c:v>
                </c:pt>
                <c:pt idx="24055">
                  <c:v>320.524</c:v>
                </c:pt>
                <c:pt idx="24056">
                  <c:v>320.00099999999975</c:v>
                </c:pt>
                <c:pt idx="24057">
                  <c:v>319.46899999999965</c:v>
                </c:pt>
                <c:pt idx="24058">
                  <c:v>318.92899999999958</c:v>
                </c:pt>
                <c:pt idx="24059">
                  <c:v>318.37900000000002</c:v>
                </c:pt>
                <c:pt idx="24060">
                  <c:v>317.82</c:v>
                </c:pt>
                <c:pt idx="24061">
                  <c:v>317.25299999999999</c:v>
                </c:pt>
                <c:pt idx="24062">
                  <c:v>316.67599999999999</c:v>
                </c:pt>
                <c:pt idx="24063">
                  <c:v>316.09099999999978</c:v>
                </c:pt>
                <c:pt idx="24064">
                  <c:v>315.49699999999962</c:v>
                </c:pt>
                <c:pt idx="24065">
                  <c:v>314.89400000000001</c:v>
                </c:pt>
                <c:pt idx="24066">
                  <c:v>314.28199999999958</c:v>
                </c:pt>
                <c:pt idx="24067">
                  <c:v>313.661</c:v>
                </c:pt>
                <c:pt idx="24068">
                  <c:v>313.03199999999958</c:v>
                </c:pt>
                <c:pt idx="24069">
                  <c:v>312.39400000000001</c:v>
                </c:pt>
                <c:pt idx="24070">
                  <c:v>311.74799999999999</c:v>
                </c:pt>
                <c:pt idx="24071">
                  <c:v>311.09299999999979</c:v>
                </c:pt>
                <c:pt idx="24072">
                  <c:v>310.42899999999958</c:v>
                </c:pt>
                <c:pt idx="24073">
                  <c:v>309.75799999999975</c:v>
                </c:pt>
                <c:pt idx="24074">
                  <c:v>309.07799999999975</c:v>
                </c:pt>
                <c:pt idx="24075">
                  <c:v>308.38900000000001</c:v>
                </c:pt>
                <c:pt idx="24076">
                  <c:v>307.69299999999993</c:v>
                </c:pt>
                <c:pt idx="24077">
                  <c:v>306.98799999999977</c:v>
                </c:pt>
                <c:pt idx="24078">
                  <c:v>306.27499999999975</c:v>
                </c:pt>
                <c:pt idx="24079">
                  <c:v>305.55399999999975</c:v>
                </c:pt>
                <c:pt idx="24080">
                  <c:v>304.82599999999979</c:v>
                </c:pt>
                <c:pt idx="24081">
                  <c:v>304.089</c:v>
                </c:pt>
                <c:pt idx="24082">
                  <c:v>303.34500000000008</c:v>
                </c:pt>
                <c:pt idx="24083">
                  <c:v>302.59299999999979</c:v>
                </c:pt>
                <c:pt idx="24084">
                  <c:v>301.834</c:v>
                </c:pt>
                <c:pt idx="24085">
                  <c:v>301.06700000000001</c:v>
                </c:pt>
                <c:pt idx="24086">
                  <c:v>300.29299999999978</c:v>
                </c:pt>
                <c:pt idx="24087">
                  <c:v>299.5109999999998</c:v>
                </c:pt>
                <c:pt idx="24088">
                  <c:v>298.72299999999979</c:v>
                </c:pt>
                <c:pt idx="24089">
                  <c:v>297.92699999999962</c:v>
                </c:pt>
                <c:pt idx="24090">
                  <c:v>297.12400000000002</c:v>
                </c:pt>
                <c:pt idx="24091">
                  <c:v>296.315</c:v>
                </c:pt>
                <c:pt idx="24092">
                  <c:v>295.49899999999963</c:v>
                </c:pt>
                <c:pt idx="24093">
                  <c:v>294.67599999999999</c:v>
                </c:pt>
                <c:pt idx="24094">
                  <c:v>293.84699999999975</c:v>
                </c:pt>
                <c:pt idx="24095">
                  <c:v>293.012</c:v>
                </c:pt>
                <c:pt idx="24096">
                  <c:v>292.17</c:v>
                </c:pt>
                <c:pt idx="24097">
                  <c:v>291.32299999999975</c:v>
                </c:pt>
                <c:pt idx="24098">
                  <c:v>290.46899999999965</c:v>
                </c:pt>
                <c:pt idx="24099">
                  <c:v>289.61</c:v>
                </c:pt>
                <c:pt idx="24100">
                  <c:v>288.74400000000026</c:v>
                </c:pt>
                <c:pt idx="24101">
                  <c:v>287.87400000000002</c:v>
                </c:pt>
                <c:pt idx="24102">
                  <c:v>286.99799999999965</c:v>
                </c:pt>
                <c:pt idx="24103">
                  <c:v>286.11599999999999</c:v>
                </c:pt>
                <c:pt idx="24104">
                  <c:v>285.22999999999979</c:v>
                </c:pt>
                <c:pt idx="24105">
                  <c:v>284.339</c:v>
                </c:pt>
                <c:pt idx="24106">
                  <c:v>283.44200000000001</c:v>
                </c:pt>
                <c:pt idx="24107">
                  <c:v>282.541</c:v>
                </c:pt>
                <c:pt idx="24108">
                  <c:v>281.6359999999998</c:v>
                </c:pt>
                <c:pt idx="24109">
                  <c:v>280.72599999999977</c:v>
                </c:pt>
                <c:pt idx="24110">
                  <c:v>279.81200000000001</c:v>
                </c:pt>
                <c:pt idx="24111">
                  <c:v>278.89400000000001</c:v>
                </c:pt>
                <c:pt idx="24112">
                  <c:v>277.97199999999958</c:v>
                </c:pt>
                <c:pt idx="24113">
                  <c:v>277.04700000000008</c:v>
                </c:pt>
                <c:pt idx="24114">
                  <c:v>276.11799999999999</c:v>
                </c:pt>
                <c:pt idx="24115">
                  <c:v>275.185</c:v>
                </c:pt>
                <c:pt idx="24116">
                  <c:v>274.25</c:v>
                </c:pt>
                <c:pt idx="24117">
                  <c:v>273.31099999999975</c:v>
                </c:pt>
                <c:pt idx="24118">
                  <c:v>272.37</c:v>
                </c:pt>
                <c:pt idx="24119">
                  <c:v>271.42599999999965</c:v>
                </c:pt>
                <c:pt idx="24120">
                  <c:v>270.47899999999959</c:v>
                </c:pt>
                <c:pt idx="24121">
                  <c:v>269.52999999999975</c:v>
                </c:pt>
                <c:pt idx="24122">
                  <c:v>268.57900000000001</c:v>
                </c:pt>
                <c:pt idx="24123">
                  <c:v>267.62599999999975</c:v>
                </c:pt>
                <c:pt idx="24124">
                  <c:v>266.67200000000008</c:v>
                </c:pt>
                <c:pt idx="24125">
                  <c:v>265.71499999999975</c:v>
                </c:pt>
                <c:pt idx="24126">
                  <c:v>264.75799999999975</c:v>
                </c:pt>
                <c:pt idx="24127">
                  <c:v>263.79899999999958</c:v>
                </c:pt>
                <c:pt idx="24128">
                  <c:v>262.839</c:v>
                </c:pt>
                <c:pt idx="24129">
                  <c:v>261.87900000000002</c:v>
                </c:pt>
                <c:pt idx="24130">
                  <c:v>260.91799999999978</c:v>
                </c:pt>
                <c:pt idx="24131">
                  <c:v>259.95599999999979</c:v>
                </c:pt>
                <c:pt idx="24132">
                  <c:v>258.99400000000003</c:v>
                </c:pt>
                <c:pt idx="24133">
                  <c:v>258.03199999999958</c:v>
                </c:pt>
                <c:pt idx="24134">
                  <c:v>257.07100000000003</c:v>
                </c:pt>
                <c:pt idx="24135">
                  <c:v>256.11</c:v>
                </c:pt>
                <c:pt idx="24136">
                  <c:v>255.14899999999997</c:v>
                </c:pt>
                <c:pt idx="24137">
                  <c:v>254.18900000000002</c:v>
                </c:pt>
                <c:pt idx="24138">
                  <c:v>253.23</c:v>
                </c:pt>
                <c:pt idx="24139">
                  <c:v>252.27299999999997</c:v>
                </c:pt>
                <c:pt idx="24140">
                  <c:v>251.31700000000001</c:v>
                </c:pt>
                <c:pt idx="24141">
                  <c:v>250.36200000000011</c:v>
                </c:pt>
                <c:pt idx="24142">
                  <c:v>249.41</c:v>
                </c:pt>
                <c:pt idx="24143">
                  <c:v>248.459</c:v>
                </c:pt>
                <c:pt idx="24144">
                  <c:v>247.511</c:v>
                </c:pt>
                <c:pt idx="24145">
                  <c:v>246.56399999999999</c:v>
                </c:pt>
                <c:pt idx="24146">
                  <c:v>245.62100000000001</c:v>
                </c:pt>
                <c:pt idx="24147">
                  <c:v>244.68100000000001</c:v>
                </c:pt>
                <c:pt idx="24148">
                  <c:v>243.74399999999989</c:v>
                </c:pt>
                <c:pt idx="24149">
                  <c:v>242.81</c:v>
                </c:pt>
                <c:pt idx="24150">
                  <c:v>241.87900000000002</c:v>
                </c:pt>
                <c:pt idx="24151">
                  <c:v>240.95200000000011</c:v>
                </c:pt>
                <c:pt idx="24152">
                  <c:v>240.03</c:v>
                </c:pt>
                <c:pt idx="24153">
                  <c:v>239.11099999999999</c:v>
                </c:pt>
                <c:pt idx="24154">
                  <c:v>238.197</c:v>
                </c:pt>
                <c:pt idx="24155">
                  <c:v>237.28700000000001</c:v>
                </c:pt>
                <c:pt idx="24156">
                  <c:v>236.38200000000012</c:v>
                </c:pt>
                <c:pt idx="24157">
                  <c:v>235.48200000000011</c:v>
                </c:pt>
                <c:pt idx="24158">
                  <c:v>234.58800000000011</c:v>
                </c:pt>
                <c:pt idx="24159">
                  <c:v>233.69900000000001</c:v>
                </c:pt>
                <c:pt idx="24160">
                  <c:v>232.815</c:v>
                </c:pt>
                <c:pt idx="24161">
                  <c:v>231.93700000000001</c:v>
                </c:pt>
                <c:pt idx="24162">
                  <c:v>231.066</c:v>
                </c:pt>
                <c:pt idx="24163">
                  <c:v>230.20099999999999</c:v>
                </c:pt>
                <c:pt idx="24164">
                  <c:v>229.34200000000001</c:v>
                </c:pt>
                <c:pt idx="24165">
                  <c:v>228.49</c:v>
                </c:pt>
                <c:pt idx="24166">
                  <c:v>227.64499999999998</c:v>
                </c:pt>
                <c:pt idx="24167">
                  <c:v>226.80700000000004</c:v>
                </c:pt>
                <c:pt idx="24168">
                  <c:v>225.976</c:v>
                </c:pt>
                <c:pt idx="24169">
                  <c:v>225.15300000000002</c:v>
                </c:pt>
                <c:pt idx="24170">
                  <c:v>224.33800000000011</c:v>
                </c:pt>
                <c:pt idx="24171">
                  <c:v>223.53100000000001</c:v>
                </c:pt>
                <c:pt idx="24172">
                  <c:v>222.73099999999999</c:v>
                </c:pt>
                <c:pt idx="24173">
                  <c:v>221.941</c:v>
                </c:pt>
                <c:pt idx="24174">
                  <c:v>221.15900000000002</c:v>
                </c:pt>
                <c:pt idx="24175">
                  <c:v>220.3850000000001</c:v>
                </c:pt>
                <c:pt idx="24176">
                  <c:v>219.62100000000001</c:v>
                </c:pt>
                <c:pt idx="24177">
                  <c:v>218.86600000000001</c:v>
                </c:pt>
                <c:pt idx="24178">
                  <c:v>218.12</c:v>
                </c:pt>
                <c:pt idx="24179">
                  <c:v>217.38400000000001</c:v>
                </c:pt>
                <c:pt idx="24180">
                  <c:v>216.65800000000004</c:v>
                </c:pt>
                <c:pt idx="24181">
                  <c:v>215.94200000000001</c:v>
                </c:pt>
                <c:pt idx="24182">
                  <c:v>215.23599999999999</c:v>
                </c:pt>
                <c:pt idx="24183">
                  <c:v>214.541</c:v>
                </c:pt>
                <c:pt idx="24184">
                  <c:v>213.85600000000011</c:v>
                </c:pt>
                <c:pt idx="24185">
                  <c:v>213.18200000000004</c:v>
                </c:pt>
                <c:pt idx="24186">
                  <c:v>212.51900000000001</c:v>
                </c:pt>
                <c:pt idx="24187">
                  <c:v>211.8670000000001</c:v>
                </c:pt>
                <c:pt idx="24188">
                  <c:v>211.226</c:v>
                </c:pt>
                <c:pt idx="24189">
                  <c:v>210.59700000000001</c:v>
                </c:pt>
                <c:pt idx="24190">
                  <c:v>209.9800000000001</c:v>
                </c:pt>
                <c:pt idx="24191">
                  <c:v>209.375</c:v>
                </c:pt>
                <c:pt idx="24192">
                  <c:v>208.78200000000001</c:v>
                </c:pt>
                <c:pt idx="24193">
                  <c:v>208.20099999999999</c:v>
                </c:pt>
                <c:pt idx="24194">
                  <c:v>207.63200000000001</c:v>
                </c:pt>
                <c:pt idx="24195">
                  <c:v>207.077</c:v>
                </c:pt>
                <c:pt idx="24196">
                  <c:v>206.53399999999999</c:v>
                </c:pt>
                <c:pt idx="24197">
                  <c:v>206.00399999999999</c:v>
                </c:pt>
                <c:pt idx="24198">
                  <c:v>205.48700000000011</c:v>
                </c:pt>
                <c:pt idx="24199">
                  <c:v>204.98400000000001</c:v>
                </c:pt>
                <c:pt idx="24200">
                  <c:v>204.494</c:v>
                </c:pt>
                <c:pt idx="24201">
                  <c:v>204.018</c:v>
                </c:pt>
                <c:pt idx="24202">
                  <c:v>203.55600000000001</c:v>
                </c:pt>
                <c:pt idx="24203">
                  <c:v>203.107</c:v>
                </c:pt>
                <c:pt idx="24204">
                  <c:v>202.67299999999997</c:v>
                </c:pt>
                <c:pt idx="24205">
                  <c:v>202.25299999999999</c:v>
                </c:pt>
                <c:pt idx="24206">
                  <c:v>201.84800000000001</c:v>
                </c:pt>
                <c:pt idx="24207">
                  <c:v>201.45700000000011</c:v>
                </c:pt>
                <c:pt idx="24208">
                  <c:v>201.08100000000007</c:v>
                </c:pt>
                <c:pt idx="24209">
                  <c:v>200.72</c:v>
                </c:pt>
                <c:pt idx="24210">
                  <c:v>200.374</c:v>
                </c:pt>
                <c:pt idx="24211">
                  <c:v>200.04399999999998</c:v>
                </c:pt>
                <c:pt idx="24212">
                  <c:v>199.72800000000001</c:v>
                </c:pt>
                <c:pt idx="24213">
                  <c:v>199.42800000000011</c:v>
                </c:pt>
                <c:pt idx="24214">
                  <c:v>199.14399999999998</c:v>
                </c:pt>
                <c:pt idx="24215">
                  <c:v>198.875</c:v>
                </c:pt>
                <c:pt idx="24216">
                  <c:v>198.62200000000001</c:v>
                </c:pt>
                <c:pt idx="24217">
                  <c:v>198.38600000000011</c:v>
                </c:pt>
                <c:pt idx="24218">
                  <c:v>198.16499999999999</c:v>
                </c:pt>
                <c:pt idx="24219">
                  <c:v>197.96</c:v>
                </c:pt>
                <c:pt idx="24220">
                  <c:v>197.77199999999999</c:v>
                </c:pt>
                <c:pt idx="24221">
                  <c:v>197.601</c:v>
                </c:pt>
                <c:pt idx="24222">
                  <c:v>197.446</c:v>
                </c:pt>
                <c:pt idx="24223">
                  <c:v>197.30700000000004</c:v>
                </c:pt>
                <c:pt idx="24224">
                  <c:v>197.18600000000001</c:v>
                </c:pt>
                <c:pt idx="24225">
                  <c:v>197.08100000000007</c:v>
                </c:pt>
                <c:pt idx="24226">
                  <c:v>196.99300000000002</c:v>
                </c:pt>
                <c:pt idx="24227">
                  <c:v>196.923</c:v>
                </c:pt>
                <c:pt idx="24228">
                  <c:v>196.869</c:v>
                </c:pt>
                <c:pt idx="24229">
                  <c:v>196.833</c:v>
                </c:pt>
                <c:pt idx="24230">
                  <c:v>196.81399999999999</c:v>
                </c:pt>
                <c:pt idx="24231">
                  <c:v>196.81300000000002</c:v>
                </c:pt>
                <c:pt idx="24232">
                  <c:v>196.82900000000001</c:v>
                </c:pt>
                <c:pt idx="24233">
                  <c:v>196.863</c:v>
                </c:pt>
                <c:pt idx="24234">
                  <c:v>196.91399999999999</c:v>
                </c:pt>
                <c:pt idx="24235">
                  <c:v>196.983</c:v>
                </c:pt>
                <c:pt idx="24236">
                  <c:v>197.07</c:v>
                </c:pt>
                <c:pt idx="24237">
                  <c:v>197.17499999999998</c:v>
                </c:pt>
                <c:pt idx="24238">
                  <c:v>197.298</c:v>
                </c:pt>
                <c:pt idx="24239">
                  <c:v>197.43800000000007</c:v>
                </c:pt>
                <c:pt idx="24240">
                  <c:v>197.59700000000001</c:v>
                </c:pt>
                <c:pt idx="24241">
                  <c:v>197.77399999999992</c:v>
                </c:pt>
                <c:pt idx="24242">
                  <c:v>197.96900000000002</c:v>
                </c:pt>
                <c:pt idx="24243">
                  <c:v>198.18200000000004</c:v>
                </c:pt>
                <c:pt idx="24244">
                  <c:v>198.41399999999999</c:v>
                </c:pt>
                <c:pt idx="24245">
                  <c:v>198.66300000000001</c:v>
                </c:pt>
                <c:pt idx="24246">
                  <c:v>198.93100000000001</c:v>
                </c:pt>
                <c:pt idx="24247">
                  <c:v>199.21699999999998</c:v>
                </c:pt>
                <c:pt idx="24248">
                  <c:v>199.52200000000011</c:v>
                </c:pt>
                <c:pt idx="24249">
                  <c:v>199.845</c:v>
                </c:pt>
                <c:pt idx="24250">
                  <c:v>200.18600000000001</c:v>
                </c:pt>
                <c:pt idx="24251">
                  <c:v>200.54599999999999</c:v>
                </c:pt>
                <c:pt idx="24252">
                  <c:v>200.92400000000001</c:v>
                </c:pt>
                <c:pt idx="24253">
                  <c:v>201.32100000000011</c:v>
                </c:pt>
                <c:pt idx="24254">
                  <c:v>201.73599999999999</c:v>
                </c:pt>
                <c:pt idx="24255">
                  <c:v>202.17</c:v>
                </c:pt>
                <c:pt idx="24256">
                  <c:v>202.62200000000001</c:v>
                </c:pt>
                <c:pt idx="24257">
                  <c:v>203.09200000000001</c:v>
                </c:pt>
                <c:pt idx="24258">
                  <c:v>203.58100000000007</c:v>
                </c:pt>
                <c:pt idx="24259">
                  <c:v>204.08800000000011</c:v>
                </c:pt>
                <c:pt idx="24260">
                  <c:v>204.61399999999998</c:v>
                </c:pt>
                <c:pt idx="24261">
                  <c:v>205.15800000000004</c:v>
                </c:pt>
                <c:pt idx="24262">
                  <c:v>205.72</c:v>
                </c:pt>
                <c:pt idx="24263">
                  <c:v>206.30100000000004</c:v>
                </c:pt>
                <c:pt idx="24264">
                  <c:v>206.9</c:v>
                </c:pt>
                <c:pt idx="24265">
                  <c:v>207.517</c:v>
                </c:pt>
                <c:pt idx="24266">
                  <c:v>208.15300000000002</c:v>
                </c:pt>
                <c:pt idx="24267">
                  <c:v>208.80600000000001</c:v>
                </c:pt>
                <c:pt idx="24268">
                  <c:v>209.47800000000001</c:v>
                </c:pt>
                <c:pt idx="24269">
                  <c:v>210.16800000000001</c:v>
                </c:pt>
                <c:pt idx="24270">
                  <c:v>210.876</c:v>
                </c:pt>
                <c:pt idx="24271">
                  <c:v>211.602</c:v>
                </c:pt>
                <c:pt idx="24272">
                  <c:v>212.346</c:v>
                </c:pt>
                <c:pt idx="24273">
                  <c:v>213.108</c:v>
                </c:pt>
                <c:pt idx="24274">
                  <c:v>213.88800000000012</c:v>
                </c:pt>
                <c:pt idx="24275">
                  <c:v>214.685</c:v>
                </c:pt>
                <c:pt idx="24276">
                  <c:v>215.501</c:v>
                </c:pt>
                <c:pt idx="24277">
                  <c:v>216.333</c:v>
                </c:pt>
                <c:pt idx="24278">
                  <c:v>217.184</c:v>
                </c:pt>
                <c:pt idx="24279">
                  <c:v>218.05200000000011</c:v>
                </c:pt>
                <c:pt idx="24280">
                  <c:v>218.93700000000001</c:v>
                </c:pt>
                <c:pt idx="24281">
                  <c:v>219.839</c:v>
                </c:pt>
                <c:pt idx="24282">
                  <c:v>220.75899999999999</c:v>
                </c:pt>
                <c:pt idx="24283">
                  <c:v>221.69499999999999</c:v>
                </c:pt>
                <c:pt idx="24284">
                  <c:v>222.64899999999997</c:v>
                </c:pt>
                <c:pt idx="24285">
                  <c:v>223.62</c:v>
                </c:pt>
                <c:pt idx="24286">
                  <c:v>224.607</c:v>
                </c:pt>
                <c:pt idx="24287">
                  <c:v>225.61099999999999</c:v>
                </c:pt>
                <c:pt idx="24288">
                  <c:v>226.63200000000001</c:v>
                </c:pt>
                <c:pt idx="24289">
                  <c:v>227.66900000000001</c:v>
                </c:pt>
                <c:pt idx="24290">
                  <c:v>228.72300000000001</c:v>
                </c:pt>
                <c:pt idx="24291">
                  <c:v>229.79300000000001</c:v>
                </c:pt>
                <c:pt idx="24292">
                  <c:v>230.87900000000002</c:v>
                </c:pt>
                <c:pt idx="24293">
                  <c:v>231.98100000000011</c:v>
                </c:pt>
                <c:pt idx="24294">
                  <c:v>233.09800000000001</c:v>
                </c:pt>
                <c:pt idx="24295">
                  <c:v>234.232</c:v>
                </c:pt>
                <c:pt idx="24296">
                  <c:v>235.38100000000011</c:v>
                </c:pt>
                <c:pt idx="24297">
                  <c:v>236.54599999999999</c:v>
                </c:pt>
                <c:pt idx="24298">
                  <c:v>237.72499999999999</c:v>
                </c:pt>
                <c:pt idx="24299">
                  <c:v>238.92100000000011</c:v>
                </c:pt>
                <c:pt idx="24300">
                  <c:v>240.131</c:v>
                </c:pt>
                <c:pt idx="24301">
                  <c:v>241.35600000000011</c:v>
                </c:pt>
                <c:pt idx="24302">
                  <c:v>242.595</c:v>
                </c:pt>
                <c:pt idx="24303">
                  <c:v>243.85000000000011</c:v>
                </c:pt>
                <c:pt idx="24304">
                  <c:v>245.11799999999999</c:v>
                </c:pt>
                <c:pt idx="24305">
                  <c:v>246.40200000000004</c:v>
                </c:pt>
                <c:pt idx="24306">
                  <c:v>247.69900000000001</c:v>
                </c:pt>
                <c:pt idx="24307">
                  <c:v>249.01</c:v>
                </c:pt>
                <c:pt idx="24308">
                  <c:v>250.33500000000001</c:v>
                </c:pt>
                <c:pt idx="24309">
                  <c:v>251.67299999999997</c:v>
                </c:pt>
                <c:pt idx="24310">
                  <c:v>253.02500000000001</c:v>
                </c:pt>
                <c:pt idx="24311">
                  <c:v>254.39000000000001</c:v>
                </c:pt>
                <c:pt idx="24312">
                  <c:v>255.768</c:v>
                </c:pt>
                <c:pt idx="24313">
                  <c:v>257.16000000000008</c:v>
                </c:pt>
                <c:pt idx="24314">
                  <c:v>258.56299999999999</c:v>
                </c:pt>
                <c:pt idx="24315">
                  <c:v>259.97999999999979</c:v>
                </c:pt>
                <c:pt idx="24316">
                  <c:v>261.40899999999965</c:v>
                </c:pt>
                <c:pt idx="24317">
                  <c:v>262.85000000000002</c:v>
                </c:pt>
                <c:pt idx="24318">
                  <c:v>264.303</c:v>
                </c:pt>
                <c:pt idx="24319">
                  <c:v>265.767</c:v>
                </c:pt>
                <c:pt idx="24320">
                  <c:v>267.24400000000026</c:v>
                </c:pt>
                <c:pt idx="24321">
                  <c:v>268.73099999999965</c:v>
                </c:pt>
                <c:pt idx="24322">
                  <c:v>270.22999999999979</c:v>
                </c:pt>
                <c:pt idx="24323">
                  <c:v>271.74</c:v>
                </c:pt>
                <c:pt idx="24324">
                  <c:v>273.2609999999998</c:v>
                </c:pt>
                <c:pt idx="24325">
                  <c:v>274.79199999999958</c:v>
                </c:pt>
                <c:pt idx="24326">
                  <c:v>276.334</c:v>
                </c:pt>
                <c:pt idx="24327">
                  <c:v>277.8859999999998</c:v>
                </c:pt>
                <c:pt idx="24328">
                  <c:v>279.44799999999975</c:v>
                </c:pt>
                <c:pt idx="24329">
                  <c:v>281.02</c:v>
                </c:pt>
                <c:pt idx="24330">
                  <c:v>282.601</c:v>
                </c:pt>
                <c:pt idx="24331">
                  <c:v>284.19099999999975</c:v>
                </c:pt>
                <c:pt idx="24332">
                  <c:v>285.79099999999966</c:v>
                </c:pt>
                <c:pt idx="24333">
                  <c:v>287.39999999999975</c:v>
                </c:pt>
                <c:pt idx="24334">
                  <c:v>289.017</c:v>
                </c:pt>
                <c:pt idx="24335">
                  <c:v>290.64299999999997</c:v>
                </c:pt>
                <c:pt idx="24336">
                  <c:v>292.27699999999965</c:v>
                </c:pt>
                <c:pt idx="24337">
                  <c:v>293.91899999999958</c:v>
                </c:pt>
                <c:pt idx="24338">
                  <c:v>295.56900000000002</c:v>
                </c:pt>
                <c:pt idx="24339">
                  <c:v>297.22599999999977</c:v>
                </c:pt>
                <c:pt idx="24340">
                  <c:v>298.89099999999979</c:v>
                </c:pt>
                <c:pt idx="24341">
                  <c:v>300.56299999999999</c:v>
                </c:pt>
                <c:pt idx="24342">
                  <c:v>302.24200000000002</c:v>
                </c:pt>
                <c:pt idx="24343">
                  <c:v>303.92699999999962</c:v>
                </c:pt>
                <c:pt idx="24344">
                  <c:v>305.61900000000026</c:v>
                </c:pt>
                <c:pt idx="24345">
                  <c:v>307.31799999999993</c:v>
                </c:pt>
                <c:pt idx="24346">
                  <c:v>309.02199999999965</c:v>
                </c:pt>
                <c:pt idx="24347">
                  <c:v>310.73200000000003</c:v>
                </c:pt>
                <c:pt idx="24348">
                  <c:v>312.447</c:v>
                </c:pt>
                <c:pt idx="24349">
                  <c:v>314.16800000000001</c:v>
                </c:pt>
                <c:pt idx="24350">
                  <c:v>315.89400000000001</c:v>
                </c:pt>
                <c:pt idx="24351">
                  <c:v>317.625</c:v>
                </c:pt>
                <c:pt idx="24352">
                  <c:v>319.36</c:v>
                </c:pt>
                <c:pt idx="24353">
                  <c:v>321.10000000000002</c:v>
                </c:pt>
                <c:pt idx="24354">
                  <c:v>322.84399999999999</c:v>
                </c:pt>
                <c:pt idx="24355">
                  <c:v>324.59099999999978</c:v>
                </c:pt>
                <c:pt idx="24356">
                  <c:v>326.34300000000002</c:v>
                </c:pt>
                <c:pt idx="24357">
                  <c:v>328.09699999999958</c:v>
                </c:pt>
                <c:pt idx="24358">
                  <c:v>329.85500000000002</c:v>
                </c:pt>
                <c:pt idx="24359">
                  <c:v>331.61599999999999</c:v>
                </c:pt>
                <c:pt idx="24360">
                  <c:v>333.38</c:v>
                </c:pt>
                <c:pt idx="24361">
                  <c:v>335.14600000000002</c:v>
                </c:pt>
                <c:pt idx="24362">
                  <c:v>336.91499999999979</c:v>
                </c:pt>
                <c:pt idx="24363">
                  <c:v>338.685</c:v>
                </c:pt>
                <c:pt idx="24364">
                  <c:v>340.45699999999965</c:v>
                </c:pt>
                <c:pt idx="24365">
                  <c:v>342.23099999999965</c:v>
                </c:pt>
                <c:pt idx="24366">
                  <c:v>344.00599999999974</c:v>
                </c:pt>
                <c:pt idx="24367">
                  <c:v>345.78199999999958</c:v>
                </c:pt>
                <c:pt idx="24368">
                  <c:v>347.55900000000008</c:v>
                </c:pt>
                <c:pt idx="24369">
                  <c:v>349.33599999999979</c:v>
                </c:pt>
                <c:pt idx="24370">
                  <c:v>351.11399999999975</c:v>
                </c:pt>
                <c:pt idx="24371">
                  <c:v>352.892</c:v>
                </c:pt>
                <c:pt idx="24372">
                  <c:v>354.67</c:v>
                </c:pt>
                <c:pt idx="24373">
                  <c:v>356.44799999999975</c:v>
                </c:pt>
                <c:pt idx="24374">
                  <c:v>358.2249999999998</c:v>
                </c:pt>
                <c:pt idx="24375">
                  <c:v>360.00200000000001</c:v>
                </c:pt>
                <c:pt idx="24376">
                  <c:v>361.77699999999965</c:v>
                </c:pt>
                <c:pt idx="24377">
                  <c:v>363.55099999999999</c:v>
                </c:pt>
                <c:pt idx="24378">
                  <c:v>365.32400000000001</c:v>
                </c:pt>
                <c:pt idx="24379">
                  <c:v>367.09500000000003</c:v>
                </c:pt>
                <c:pt idx="24380">
                  <c:v>368.86399999999975</c:v>
                </c:pt>
                <c:pt idx="24381">
                  <c:v>370.63099999999974</c:v>
                </c:pt>
                <c:pt idx="24382">
                  <c:v>372.39499999999975</c:v>
                </c:pt>
                <c:pt idx="24383">
                  <c:v>374.15699999999993</c:v>
                </c:pt>
                <c:pt idx="24384">
                  <c:v>375.91599999999966</c:v>
                </c:pt>
                <c:pt idx="24385">
                  <c:v>377.673</c:v>
                </c:pt>
                <c:pt idx="24386">
                  <c:v>379.42499999999978</c:v>
                </c:pt>
                <c:pt idx="24387">
                  <c:v>381.17500000000001</c:v>
                </c:pt>
                <c:pt idx="24388">
                  <c:v>382.92099999999965</c:v>
                </c:pt>
                <c:pt idx="24389">
                  <c:v>384.66300000000001</c:v>
                </c:pt>
                <c:pt idx="24390">
                  <c:v>386.4</c:v>
                </c:pt>
                <c:pt idx="24391">
                  <c:v>388.13400000000001</c:v>
                </c:pt>
                <c:pt idx="24392">
                  <c:v>389.863</c:v>
                </c:pt>
                <c:pt idx="24393">
                  <c:v>391.58699999999965</c:v>
                </c:pt>
                <c:pt idx="24394">
                  <c:v>393.30700000000002</c:v>
                </c:pt>
                <c:pt idx="24395">
                  <c:v>395.02099999999979</c:v>
                </c:pt>
                <c:pt idx="24396">
                  <c:v>396.72999999999979</c:v>
                </c:pt>
                <c:pt idx="24397">
                  <c:v>398.43299999999965</c:v>
                </c:pt>
                <c:pt idx="24398">
                  <c:v>400.13099999999974</c:v>
                </c:pt>
                <c:pt idx="24399">
                  <c:v>401.82299999999975</c:v>
                </c:pt>
                <c:pt idx="24400">
                  <c:v>403.50799999999975</c:v>
                </c:pt>
                <c:pt idx="24401">
                  <c:v>405.18799999999999</c:v>
                </c:pt>
                <c:pt idx="24402">
                  <c:v>406.86</c:v>
                </c:pt>
                <c:pt idx="24403">
                  <c:v>408.52599999999978</c:v>
                </c:pt>
                <c:pt idx="24404">
                  <c:v>410.18599999999975</c:v>
                </c:pt>
                <c:pt idx="24405">
                  <c:v>411.83799999999979</c:v>
                </c:pt>
                <c:pt idx="24406">
                  <c:v>413.48299999999978</c:v>
                </c:pt>
                <c:pt idx="24407">
                  <c:v>415.12</c:v>
                </c:pt>
                <c:pt idx="24408">
                  <c:v>416.75</c:v>
                </c:pt>
                <c:pt idx="24409">
                  <c:v>418.37200000000001</c:v>
                </c:pt>
                <c:pt idx="24410">
                  <c:v>419.98599999999965</c:v>
                </c:pt>
                <c:pt idx="24411">
                  <c:v>421.59199999999959</c:v>
                </c:pt>
                <c:pt idx="24412">
                  <c:v>423.19</c:v>
                </c:pt>
                <c:pt idx="24413">
                  <c:v>424.779</c:v>
                </c:pt>
                <c:pt idx="24414">
                  <c:v>426.36</c:v>
                </c:pt>
                <c:pt idx="24415">
                  <c:v>427.93199999999962</c:v>
                </c:pt>
                <c:pt idx="24416">
                  <c:v>429.49499999999978</c:v>
                </c:pt>
                <c:pt idx="24417">
                  <c:v>431.04899999999975</c:v>
                </c:pt>
                <c:pt idx="24418">
                  <c:v>432.59299999999979</c:v>
                </c:pt>
                <c:pt idx="24419">
                  <c:v>434.12799999999999</c:v>
                </c:pt>
                <c:pt idx="24420">
                  <c:v>435.65400000000022</c:v>
                </c:pt>
                <c:pt idx="24421">
                  <c:v>437.17</c:v>
                </c:pt>
                <c:pt idx="24422">
                  <c:v>438.67599999999999</c:v>
                </c:pt>
                <c:pt idx="24423">
                  <c:v>440.17200000000008</c:v>
                </c:pt>
                <c:pt idx="24424">
                  <c:v>441.65800000000002</c:v>
                </c:pt>
                <c:pt idx="24425">
                  <c:v>443.13400000000001</c:v>
                </c:pt>
                <c:pt idx="24426">
                  <c:v>444.59899999999965</c:v>
                </c:pt>
                <c:pt idx="24427">
                  <c:v>446.05399999999975</c:v>
                </c:pt>
                <c:pt idx="24428">
                  <c:v>447.49899999999963</c:v>
                </c:pt>
                <c:pt idx="24429">
                  <c:v>448.93199999999962</c:v>
                </c:pt>
                <c:pt idx="24430">
                  <c:v>450.35500000000002</c:v>
                </c:pt>
                <c:pt idx="24431">
                  <c:v>451.76599999999979</c:v>
                </c:pt>
                <c:pt idx="24432">
                  <c:v>453.16699999999975</c:v>
                </c:pt>
                <c:pt idx="24433">
                  <c:v>454.55599999999993</c:v>
                </c:pt>
                <c:pt idx="24434">
                  <c:v>455.93400000000003</c:v>
                </c:pt>
                <c:pt idx="24435">
                  <c:v>457.30099999999999</c:v>
                </c:pt>
                <c:pt idx="24436">
                  <c:v>458.65600000000001</c:v>
                </c:pt>
                <c:pt idx="24437">
                  <c:v>459.99899999999963</c:v>
                </c:pt>
                <c:pt idx="24438">
                  <c:v>461.33099999999979</c:v>
                </c:pt>
                <c:pt idx="24439">
                  <c:v>462.6500000000002</c:v>
                </c:pt>
                <c:pt idx="24440">
                  <c:v>463.95800000000003</c:v>
                </c:pt>
                <c:pt idx="24441">
                  <c:v>465.25400000000002</c:v>
                </c:pt>
                <c:pt idx="24442">
                  <c:v>466.53799999999978</c:v>
                </c:pt>
                <c:pt idx="24443">
                  <c:v>467.81</c:v>
                </c:pt>
                <c:pt idx="24444">
                  <c:v>469.06900000000002</c:v>
                </c:pt>
                <c:pt idx="24445">
                  <c:v>470.31599999999975</c:v>
                </c:pt>
                <c:pt idx="24446">
                  <c:v>471.55099999999999</c:v>
                </c:pt>
                <c:pt idx="24447">
                  <c:v>472.7729999999998</c:v>
                </c:pt>
                <c:pt idx="24448">
                  <c:v>473.98299999999978</c:v>
                </c:pt>
                <c:pt idx="24449">
                  <c:v>475.18</c:v>
                </c:pt>
                <c:pt idx="24450">
                  <c:v>476.36399999999975</c:v>
                </c:pt>
                <c:pt idx="24451">
                  <c:v>477.53599999999977</c:v>
                </c:pt>
                <c:pt idx="24452">
                  <c:v>478.69499999999999</c:v>
                </c:pt>
                <c:pt idx="24453">
                  <c:v>479.84100000000001</c:v>
                </c:pt>
                <c:pt idx="24454">
                  <c:v>480.97399999999965</c:v>
                </c:pt>
                <c:pt idx="24455">
                  <c:v>482.09500000000003</c:v>
                </c:pt>
                <c:pt idx="24456">
                  <c:v>483.202</c:v>
                </c:pt>
                <c:pt idx="24457">
                  <c:v>484.29700000000003</c:v>
                </c:pt>
                <c:pt idx="24458">
                  <c:v>485.37799999999999</c:v>
                </c:pt>
                <c:pt idx="24459">
                  <c:v>486.44600000000003</c:v>
                </c:pt>
                <c:pt idx="24460">
                  <c:v>487.50200000000001</c:v>
                </c:pt>
                <c:pt idx="24461">
                  <c:v>488.54399999999993</c:v>
                </c:pt>
                <c:pt idx="24462">
                  <c:v>489.57299999999975</c:v>
                </c:pt>
                <c:pt idx="24463">
                  <c:v>490.589</c:v>
                </c:pt>
                <c:pt idx="24464">
                  <c:v>491.59199999999959</c:v>
                </c:pt>
                <c:pt idx="24465">
                  <c:v>492.58199999999965</c:v>
                </c:pt>
                <c:pt idx="24466">
                  <c:v>493.55799999999999</c:v>
                </c:pt>
                <c:pt idx="24467">
                  <c:v>494.52199999999965</c:v>
                </c:pt>
                <c:pt idx="24468">
                  <c:v>495.47199999999958</c:v>
                </c:pt>
                <c:pt idx="24469">
                  <c:v>496.40899999999965</c:v>
                </c:pt>
                <c:pt idx="24470">
                  <c:v>497.33300000000003</c:v>
                </c:pt>
                <c:pt idx="24471">
                  <c:v>498.24299999999999</c:v>
                </c:pt>
                <c:pt idx="24472">
                  <c:v>499.14100000000002</c:v>
                </c:pt>
                <c:pt idx="24473">
                  <c:v>500.02499999999975</c:v>
                </c:pt>
                <c:pt idx="24474">
                  <c:v>500.89599999999979</c:v>
                </c:pt>
                <c:pt idx="24475">
                  <c:v>501.755</c:v>
                </c:pt>
                <c:pt idx="24476">
                  <c:v>502.59899999999965</c:v>
                </c:pt>
                <c:pt idx="24477">
                  <c:v>503.43099999999959</c:v>
                </c:pt>
                <c:pt idx="24478">
                  <c:v>504.25</c:v>
                </c:pt>
                <c:pt idx="24479">
                  <c:v>505.05599999999993</c:v>
                </c:pt>
                <c:pt idx="24480">
                  <c:v>505.84899999999999</c:v>
                </c:pt>
                <c:pt idx="24481">
                  <c:v>506.62900000000002</c:v>
                </c:pt>
                <c:pt idx="24482">
                  <c:v>507.39599999999979</c:v>
                </c:pt>
                <c:pt idx="24483">
                  <c:v>508.1500000000002</c:v>
                </c:pt>
                <c:pt idx="24484">
                  <c:v>508.892</c:v>
                </c:pt>
                <c:pt idx="24485">
                  <c:v>509.62099999999975</c:v>
                </c:pt>
                <c:pt idx="24486">
                  <c:v>510.33699999999965</c:v>
                </c:pt>
                <c:pt idx="24487">
                  <c:v>511.04</c:v>
                </c:pt>
                <c:pt idx="24488">
                  <c:v>511.73099999999965</c:v>
                </c:pt>
                <c:pt idx="24489">
                  <c:v>512.40899999999999</c:v>
                </c:pt>
                <c:pt idx="24490">
                  <c:v>513.07400000000041</c:v>
                </c:pt>
                <c:pt idx="24491">
                  <c:v>513.7279999999995</c:v>
                </c:pt>
                <c:pt idx="24492">
                  <c:v>514.36899999999957</c:v>
                </c:pt>
                <c:pt idx="24493">
                  <c:v>514.99699999999996</c:v>
                </c:pt>
                <c:pt idx="24494">
                  <c:v>515.61400000000003</c:v>
                </c:pt>
                <c:pt idx="24495">
                  <c:v>516.21799999999996</c:v>
                </c:pt>
                <c:pt idx="24496">
                  <c:v>516.80999999999949</c:v>
                </c:pt>
                <c:pt idx="24497">
                  <c:v>517.39</c:v>
                </c:pt>
                <c:pt idx="24498">
                  <c:v>517.95899999999949</c:v>
                </c:pt>
                <c:pt idx="24499">
                  <c:v>518.51499999999999</c:v>
                </c:pt>
                <c:pt idx="24500">
                  <c:v>519.05999999999949</c:v>
                </c:pt>
                <c:pt idx="24501">
                  <c:v>519.59299999999996</c:v>
                </c:pt>
                <c:pt idx="24502">
                  <c:v>520.11500000000001</c:v>
                </c:pt>
                <c:pt idx="24503">
                  <c:v>520.625</c:v>
                </c:pt>
                <c:pt idx="24504">
                  <c:v>521.12400000000002</c:v>
                </c:pt>
                <c:pt idx="24505">
                  <c:v>521.61099999999999</c:v>
                </c:pt>
                <c:pt idx="24506">
                  <c:v>522.08799999999997</c:v>
                </c:pt>
                <c:pt idx="24507">
                  <c:v>522.553</c:v>
                </c:pt>
                <c:pt idx="24508">
                  <c:v>523.00800000000004</c:v>
                </c:pt>
                <c:pt idx="24509">
                  <c:v>523.45099999999957</c:v>
                </c:pt>
                <c:pt idx="24510">
                  <c:v>523.88400000000001</c:v>
                </c:pt>
                <c:pt idx="24511">
                  <c:v>524.30599999999959</c:v>
                </c:pt>
                <c:pt idx="24512">
                  <c:v>524.71799999999996</c:v>
                </c:pt>
                <c:pt idx="24513">
                  <c:v>525.12</c:v>
                </c:pt>
                <c:pt idx="24514">
                  <c:v>525.51</c:v>
                </c:pt>
                <c:pt idx="24515">
                  <c:v>525.89099999999996</c:v>
                </c:pt>
                <c:pt idx="24516">
                  <c:v>526.26199999999949</c:v>
                </c:pt>
                <c:pt idx="24517">
                  <c:v>526.62300000000005</c:v>
                </c:pt>
                <c:pt idx="24518">
                  <c:v>526.97400000000005</c:v>
                </c:pt>
                <c:pt idx="24519">
                  <c:v>527.31599999999958</c:v>
                </c:pt>
                <c:pt idx="24520">
                  <c:v>527.64800000000002</c:v>
                </c:pt>
                <c:pt idx="24521">
                  <c:v>527.97</c:v>
                </c:pt>
                <c:pt idx="24522">
                  <c:v>528.28400000000045</c:v>
                </c:pt>
                <c:pt idx="24523">
                  <c:v>528.58799999999997</c:v>
                </c:pt>
                <c:pt idx="24524">
                  <c:v>528.88300000000004</c:v>
                </c:pt>
                <c:pt idx="24525">
                  <c:v>529.16899999999998</c:v>
                </c:pt>
                <c:pt idx="24526">
                  <c:v>529.44699999999955</c:v>
                </c:pt>
                <c:pt idx="24527">
                  <c:v>529.71600000000001</c:v>
                </c:pt>
                <c:pt idx="24528">
                  <c:v>529.976</c:v>
                </c:pt>
                <c:pt idx="24529">
                  <c:v>530.2279999999995</c:v>
                </c:pt>
                <c:pt idx="24530">
                  <c:v>530.47199999999998</c:v>
                </c:pt>
                <c:pt idx="24531">
                  <c:v>530.70799999999997</c:v>
                </c:pt>
                <c:pt idx="24532">
                  <c:v>530.93599999999958</c:v>
                </c:pt>
                <c:pt idx="24533">
                  <c:v>531.15599999999949</c:v>
                </c:pt>
                <c:pt idx="24534">
                  <c:v>531.36899999999957</c:v>
                </c:pt>
                <c:pt idx="24535">
                  <c:v>531.57400000000041</c:v>
                </c:pt>
                <c:pt idx="24536">
                  <c:v>531.77200000000005</c:v>
                </c:pt>
                <c:pt idx="24537">
                  <c:v>531.96199999999942</c:v>
                </c:pt>
                <c:pt idx="24538">
                  <c:v>532.14599999999996</c:v>
                </c:pt>
                <c:pt idx="24539">
                  <c:v>532.3229999999993</c:v>
                </c:pt>
                <c:pt idx="24540">
                  <c:v>532.49199999999996</c:v>
                </c:pt>
                <c:pt idx="24541">
                  <c:v>532.65599999999949</c:v>
                </c:pt>
                <c:pt idx="24542">
                  <c:v>532.81299999999942</c:v>
                </c:pt>
                <c:pt idx="24543">
                  <c:v>532.96400000000006</c:v>
                </c:pt>
                <c:pt idx="24544">
                  <c:v>533.10799999999949</c:v>
                </c:pt>
                <c:pt idx="24545">
                  <c:v>533.24699999999996</c:v>
                </c:pt>
                <c:pt idx="24546">
                  <c:v>533.38</c:v>
                </c:pt>
                <c:pt idx="24547">
                  <c:v>533.50699999999949</c:v>
                </c:pt>
                <c:pt idx="24548">
                  <c:v>533.62900000000002</c:v>
                </c:pt>
                <c:pt idx="24549">
                  <c:v>533.745</c:v>
                </c:pt>
                <c:pt idx="24550">
                  <c:v>533.85699999999929</c:v>
                </c:pt>
                <c:pt idx="24551">
                  <c:v>533.96299999999928</c:v>
                </c:pt>
                <c:pt idx="24552">
                  <c:v>534.06399999999996</c:v>
                </c:pt>
                <c:pt idx="24553">
                  <c:v>534.16099999999949</c:v>
                </c:pt>
                <c:pt idx="24554">
                  <c:v>534.25300000000004</c:v>
                </c:pt>
                <c:pt idx="24555">
                  <c:v>534.33999999999958</c:v>
                </c:pt>
                <c:pt idx="24556">
                  <c:v>534.423</c:v>
                </c:pt>
                <c:pt idx="24557">
                  <c:v>534.50300000000004</c:v>
                </c:pt>
                <c:pt idx="24558">
                  <c:v>534.57799999999997</c:v>
                </c:pt>
                <c:pt idx="24559">
                  <c:v>534.649</c:v>
                </c:pt>
                <c:pt idx="24560">
                  <c:v>534.71699999999998</c:v>
                </c:pt>
                <c:pt idx="24561">
                  <c:v>534.78200000000004</c:v>
                </c:pt>
                <c:pt idx="24562">
                  <c:v>534.84299999999928</c:v>
                </c:pt>
                <c:pt idx="24563">
                  <c:v>534.9009999999995</c:v>
                </c:pt>
                <c:pt idx="24564">
                  <c:v>534.95499999999959</c:v>
                </c:pt>
                <c:pt idx="24565">
                  <c:v>535.00699999999949</c:v>
                </c:pt>
                <c:pt idx="24566">
                  <c:v>535.05699999999956</c:v>
                </c:pt>
                <c:pt idx="24567">
                  <c:v>535.1029999999995</c:v>
                </c:pt>
                <c:pt idx="24568">
                  <c:v>535.14699999999959</c:v>
                </c:pt>
                <c:pt idx="24569">
                  <c:v>535.18900000000042</c:v>
                </c:pt>
                <c:pt idx="24570">
                  <c:v>535.22900000000004</c:v>
                </c:pt>
                <c:pt idx="24571">
                  <c:v>535.2669999999996</c:v>
                </c:pt>
                <c:pt idx="24572">
                  <c:v>535.303</c:v>
                </c:pt>
                <c:pt idx="24573">
                  <c:v>535.33799999999928</c:v>
                </c:pt>
                <c:pt idx="24574">
                  <c:v>535.37</c:v>
                </c:pt>
                <c:pt idx="24575">
                  <c:v>535.40199999999959</c:v>
                </c:pt>
                <c:pt idx="24576">
                  <c:v>535.43199999999956</c:v>
                </c:pt>
                <c:pt idx="24577">
                  <c:v>535.46099999999956</c:v>
                </c:pt>
                <c:pt idx="24578">
                  <c:v>535.49</c:v>
                </c:pt>
                <c:pt idx="24579">
                  <c:v>535.5169999999996</c:v>
                </c:pt>
                <c:pt idx="24580">
                  <c:v>535.54399999999998</c:v>
                </c:pt>
                <c:pt idx="24581">
                  <c:v>535.57000000000005</c:v>
                </c:pt>
                <c:pt idx="24582">
                  <c:v>535.596</c:v>
                </c:pt>
                <c:pt idx="24583">
                  <c:v>535.62099999999998</c:v>
                </c:pt>
                <c:pt idx="24584">
                  <c:v>535.64599999999996</c:v>
                </c:pt>
                <c:pt idx="24585">
                  <c:v>535.67200000000003</c:v>
                </c:pt>
                <c:pt idx="24586">
                  <c:v>535.697</c:v>
                </c:pt>
                <c:pt idx="24587">
                  <c:v>535.72299999999996</c:v>
                </c:pt>
                <c:pt idx="24588">
                  <c:v>535.74900000000002</c:v>
                </c:pt>
                <c:pt idx="24589">
                  <c:v>535.77599999999995</c:v>
                </c:pt>
                <c:pt idx="24590">
                  <c:v>535.803</c:v>
                </c:pt>
                <c:pt idx="24591">
                  <c:v>535.83099999999956</c:v>
                </c:pt>
                <c:pt idx="24592">
                  <c:v>535.85999999999956</c:v>
                </c:pt>
                <c:pt idx="24593">
                  <c:v>535.89</c:v>
                </c:pt>
                <c:pt idx="24594">
                  <c:v>535.92099999999959</c:v>
                </c:pt>
                <c:pt idx="24595">
                  <c:v>535.9539999999995</c:v>
                </c:pt>
                <c:pt idx="24596">
                  <c:v>535.98699999999997</c:v>
                </c:pt>
                <c:pt idx="24597">
                  <c:v>536.02300000000002</c:v>
                </c:pt>
                <c:pt idx="24598">
                  <c:v>536.05899999999997</c:v>
                </c:pt>
                <c:pt idx="24599">
                  <c:v>536.09799999999996</c:v>
                </c:pt>
                <c:pt idx="24600">
                  <c:v>536.13800000000003</c:v>
                </c:pt>
                <c:pt idx="24601">
                  <c:v>536.18100000000004</c:v>
                </c:pt>
                <c:pt idx="24602">
                  <c:v>536.22500000000002</c:v>
                </c:pt>
                <c:pt idx="24603">
                  <c:v>536.27100000000041</c:v>
                </c:pt>
                <c:pt idx="24604">
                  <c:v>536.3199999999996</c:v>
                </c:pt>
                <c:pt idx="24605">
                  <c:v>536.37099999999998</c:v>
                </c:pt>
                <c:pt idx="24606">
                  <c:v>536.42399999999998</c:v>
                </c:pt>
                <c:pt idx="24607">
                  <c:v>536.48</c:v>
                </c:pt>
                <c:pt idx="24608">
                  <c:v>536.53800000000001</c:v>
                </c:pt>
                <c:pt idx="24609">
                  <c:v>536.6</c:v>
                </c:pt>
                <c:pt idx="24610">
                  <c:v>536.66300000000001</c:v>
                </c:pt>
                <c:pt idx="24611">
                  <c:v>536.73</c:v>
                </c:pt>
                <c:pt idx="24612">
                  <c:v>536.79999999999995</c:v>
                </c:pt>
                <c:pt idx="24613">
                  <c:v>536.87300000000005</c:v>
                </c:pt>
                <c:pt idx="24614">
                  <c:v>536.9479999999993</c:v>
                </c:pt>
                <c:pt idx="24615">
                  <c:v>537.02699999999959</c:v>
                </c:pt>
                <c:pt idx="24616">
                  <c:v>537.11</c:v>
                </c:pt>
                <c:pt idx="24617">
                  <c:v>537.19500000000005</c:v>
                </c:pt>
                <c:pt idx="24618">
                  <c:v>537.28400000000045</c:v>
                </c:pt>
                <c:pt idx="24619">
                  <c:v>537.3769999999995</c:v>
                </c:pt>
                <c:pt idx="24620">
                  <c:v>537.47299999999996</c:v>
                </c:pt>
                <c:pt idx="24621">
                  <c:v>537.572</c:v>
                </c:pt>
                <c:pt idx="24622">
                  <c:v>537.67499999999995</c:v>
                </c:pt>
                <c:pt idx="24623">
                  <c:v>537.78200000000004</c:v>
                </c:pt>
                <c:pt idx="24624">
                  <c:v>537.89300000000003</c:v>
                </c:pt>
                <c:pt idx="24625">
                  <c:v>538.00699999999949</c:v>
                </c:pt>
                <c:pt idx="24626">
                  <c:v>538.125</c:v>
                </c:pt>
                <c:pt idx="24627">
                  <c:v>538.24699999999996</c:v>
                </c:pt>
                <c:pt idx="24628">
                  <c:v>538.37300000000005</c:v>
                </c:pt>
                <c:pt idx="24629">
                  <c:v>538.50300000000004</c:v>
                </c:pt>
                <c:pt idx="24630">
                  <c:v>538.63699999999949</c:v>
                </c:pt>
                <c:pt idx="24631">
                  <c:v>538.77500000000043</c:v>
                </c:pt>
                <c:pt idx="24632">
                  <c:v>538.91699999999958</c:v>
                </c:pt>
                <c:pt idx="24633">
                  <c:v>539.06399999999996</c:v>
                </c:pt>
                <c:pt idx="24634">
                  <c:v>539.21400000000051</c:v>
                </c:pt>
                <c:pt idx="24635">
                  <c:v>539.36899999999957</c:v>
                </c:pt>
                <c:pt idx="24636">
                  <c:v>539.52699999999959</c:v>
                </c:pt>
                <c:pt idx="24637">
                  <c:v>539.69000000000005</c:v>
                </c:pt>
                <c:pt idx="24638">
                  <c:v>539.85699999999929</c:v>
                </c:pt>
                <c:pt idx="24639">
                  <c:v>540.029</c:v>
                </c:pt>
                <c:pt idx="24640">
                  <c:v>540.20399999999995</c:v>
                </c:pt>
                <c:pt idx="24641">
                  <c:v>540.38400000000001</c:v>
                </c:pt>
                <c:pt idx="24642">
                  <c:v>540.56799999999942</c:v>
                </c:pt>
                <c:pt idx="24643">
                  <c:v>540.75599999999997</c:v>
                </c:pt>
                <c:pt idx="24644">
                  <c:v>540.94899999999996</c:v>
                </c:pt>
                <c:pt idx="24645">
                  <c:v>541.14599999999996</c:v>
                </c:pt>
                <c:pt idx="24646">
                  <c:v>541.3469999999993</c:v>
                </c:pt>
                <c:pt idx="24647">
                  <c:v>541.55199999999957</c:v>
                </c:pt>
                <c:pt idx="24648">
                  <c:v>541.76199999999949</c:v>
                </c:pt>
                <c:pt idx="24649">
                  <c:v>541.97500000000002</c:v>
                </c:pt>
                <c:pt idx="24650">
                  <c:v>542.19299999999998</c:v>
                </c:pt>
                <c:pt idx="24651">
                  <c:v>542.4159999999996</c:v>
                </c:pt>
                <c:pt idx="24652">
                  <c:v>542.6419999999996</c:v>
                </c:pt>
                <c:pt idx="24653">
                  <c:v>542.87199999999996</c:v>
                </c:pt>
                <c:pt idx="24654">
                  <c:v>543.10699999999997</c:v>
                </c:pt>
                <c:pt idx="24655">
                  <c:v>543.34499999999957</c:v>
                </c:pt>
                <c:pt idx="24656">
                  <c:v>543.58799999999997</c:v>
                </c:pt>
                <c:pt idx="24657">
                  <c:v>543.83399999999949</c:v>
                </c:pt>
                <c:pt idx="24658">
                  <c:v>544.08500000000004</c:v>
                </c:pt>
                <c:pt idx="24659">
                  <c:v>544.33999999999958</c:v>
                </c:pt>
                <c:pt idx="24660">
                  <c:v>544.59799999999996</c:v>
                </c:pt>
                <c:pt idx="24661">
                  <c:v>544.85999999999956</c:v>
                </c:pt>
                <c:pt idx="24662">
                  <c:v>545.12599999999998</c:v>
                </c:pt>
                <c:pt idx="24663">
                  <c:v>545.39599999999996</c:v>
                </c:pt>
                <c:pt idx="24664">
                  <c:v>545.66999999999996</c:v>
                </c:pt>
                <c:pt idx="24665">
                  <c:v>545.94699999999955</c:v>
                </c:pt>
                <c:pt idx="24666">
                  <c:v>546.22699999999998</c:v>
                </c:pt>
                <c:pt idx="24667">
                  <c:v>546.51199999999949</c:v>
                </c:pt>
                <c:pt idx="24668">
                  <c:v>546.79900000000043</c:v>
                </c:pt>
                <c:pt idx="24669">
                  <c:v>547.09</c:v>
                </c:pt>
                <c:pt idx="24670">
                  <c:v>547.38400000000001</c:v>
                </c:pt>
                <c:pt idx="24671">
                  <c:v>547.68200000000002</c:v>
                </c:pt>
                <c:pt idx="24672">
                  <c:v>547.98299999999949</c:v>
                </c:pt>
                <c:pt idx="24673">
                  <c:v>548.28599999999994</c:v>
                </c:pt>
                <c:pt idx="24674">
                  <c:v>548.59299999999996</c:v>
                </c:pt>
                <c:pt idx="24675">
                  <c:v>548.90300000000002</c:v>
                </c:pt>
                <c:pt idx="24676">
                  <c:v>549.21600000000001</c:v>
                </c:pt>
                <c:pt idx="24677">
                  <c:v>549.53099999999949</c:v>
                </c:pt>
                <c:pt idx="24678">
                  <c:v>549.84899999999959</c:v>
                </c:pt>
                <c:pt idx="24679">
                  <c:v>550.16899999999998</c:v>
                </c:pt>
                <c:pt idx="24680">
                  <c:v>550.49199999999996</c:v>
                </c:pt>
                <c:pt idx="24681">
                  <c:v>550.81799999999942</c:v>
                </c:pt>
                <c:pt idx="24682">
                  <c:v>551.14599999999996</c:v>
                </c:pt>
                <c:pt idx="24683">
                  <c:v>551.476</c:v>
                </c:pt>
                <c:pt idx="24684">
                  <c:v>551.80799999999942</c:v>
                </c:pt>
                <c:pt idx="24685">
                  <c:v>552.1419999999996</c:v>
                </c:pt>
                <c:pt idx="24686">
                  <c:v>552.47699999999998</c:v>
                </c:pt>
                <c:pt idx="24687">
                  <c:v>552.8149999999996</c:v>
                </c:pt>
                <c:pt idx="24688">
                  <c:v>553.15499999999997</c:v>
                </c:pt>
                <c:pt idx="24689">
                  <c:v>553.49599999999998</c:v>
                </c:pt>
                <c:pt idx="24690">
                  <c:v>553.83799999999928</c:v>
                </c:pt>
                <c:pt idx="24691">
                  <c:v>554.18100000000004</c:v>
                </c:pt>
                <c:pt idx="24692">
                  <c:v>554.5259999999995</c:v>
                </c:pt>
                <c:pt idx="24693">
                  <c:v>554.87199999999996</c:v>
                </c:pt>
                <c:pt idx="24694">
                  <c:v>555.21900000000005</c:v>
                </c:pt>
                <c:pt idx="24695">
                  <c:v>555.56699999999955</c:v>
                </c:pt>
                <c:pt idx="24696">
                  <c:v>555.91499999999996</c:v>
                </c:pt>
                <c:pt idx="24697">
                  <c:v>556.26400000000001</c:v>
                </c:pt>
                <c:pt idx="24698">
                  <c:v>556.61400000000003</c:v>
                </c:pt>
                <c:pt idx="24699">
                  <c:v>556.96400000000006</c:v>
                </c:pt>
                <c:pt idx="24700">
                  <c:v>557.31399999999996</c:v>
                </c:pt>
                <c:pt idx="24701">
                  <c:v>557.66399999999999</c:v>
                </c:pt>
                <c:pt idx="24702">
                  <c:v>558.01400000000001</c:v>
                </c:pt>
                <c:pt idx="24703">
                  <c:v>558.36399999999958</c:v>
                </c:pt>
                <c:pt idx="24704">
                  <c:v>558.71299999999997</c:v>
                </c:pt>
                <c:pt idx="24705">
                  <c:v>559.06199999999956</c:v>
                </c:pt>
                <c:pt idx="24706">
                  <c:v>559.41</c:v>
                </c:pt>
                <c:pt idx="24707">
                  <c:v>559.75800000000004</c:v>
                </c:pt>
                <c:pt idx="24708">
                  <c:v>560.10400000000004</c:v>
                </c:pt>
                <c:pt idx="24709">
                  <c:v>560.44999999999959</c:v>
                </c:pt>
                <c:pt idx="24710">
                  <c:v>560.79400000000044</c:v>
                </c:pt>
                <c:pt idx="24711">
                  <c:v>561.13699999999949</c:v>
                </c:pt>
                <c:pt idx="24712">
                  <c:v>561.47900000000004</c:v>
                </c:pt>
                <c:pt idx="24713">
                  <c:v>561.81799999999942</c:v>
                </c:pt>
                <c:pt idx="24714">
                  <c:v>562.15599999999949</c:v>
                </c:pt>
                <c:pt idx="24715">
                  <c:v>562.49199999999996</c:v>
                </c:pt>
                <c:pt idx="24716">
                  <c:v>562.82599999999957</c:v>
                </c:pt>
                <c:pt idx="24717">
                  <c:v>563.15800000000002</c:v>
                </c:pt>
                <c:pt idx="24718">
                  <c:v>563.48699999999997</c:v>
                </c:pt>
                <c:pt idx="24719">
                  <c:v>563.81299999999942</c:v>
                </c:pt>
                <c:pt idx="24720">
                  <c:v>564.13699999999949</c:v>
                </c:pt>
                <c:pt idx="24721">
                  <c:v>564.45799999999929</c:v>
                </c:pt>
                <c:pt idx="24722">
                  <c:v>564.77599999999995</c:v>
                </c:pt>
                <c:pt idx="24723">
                  <c:v>565.09</c:v>
                </c:pt>
                <c:pt idx="24724">
                  <c:v>565.40199999999959</c:v>
                </c:pt>
                <c:pt idx="24725">
                  <c:v>565.71</c:v>
                </c:pt>
                <c:pt idx="24726">
                  <c:v>566.01300000000003</c:v>
                </c:pt>
                <c:pt idx="24727">
                  <c:v>566.31399999999996</c:v>
                </c:pt>
                <c:pt idx="24728">
                  <c:v>566.61</c:v>
                </c:pt>
                <c:pt idx="24729">
                  <c:v>566.90199999999959</c:v>
                </c:pt>
                <c:pt idx="24730">
                  <c:v>567.18900000000042</c:v>
                </c:pt>
                <c:pt idx="24731">
                  <c:v>567.47199999999998</c:v>
                </c:pt>
                <c:pt idx="24732">
                  <c:v>567.75099999999998</c:v>
                </c:pt>
                <c:pt idx="24733">
                  <c:v>568.024</c:v>
                </c:pt>
                <c:pt idx="24734">
                  <c:v>568.29300000000046</c:v>
                </c:pt>
                <c:pt idx="24735">
                  <c:v>568.55599999999959</c:v>
                </c:pt>
                <c:pt idx="24736">
                  <c:v>568.81399999999996</c:v>
                </c:pt>
                <c:pt idx="24737">
                  <c:v>569.06599999999958</c:v>
                </c:pt>
                <c:pt idx="24738">
                  <c:v>569.31299999999942</c:v>
                </c:pt>
                <c:pt idx="24739">
                  <c:v>569.55399999999997</c:v>
                </c:pt>
                <c:pt idx="24740">
                  <c:v>569.78900000000044</c:v>
                </c:pt>
                <c:pt idx="24741">
                  <c:v>570.01800000000003</c:v>
                </c:pt>
                <c:pt idx="24742">
                  <c:v>570.24</c:v>
                </c:pt>
                <c:pt idx="24743">
                  <c:v>570.45599999999956</c:v>
                </c:pt>
                <c:pt idx="24744">
                  <c:v>570.66499999999996</c:v>
                </c:pt>
                <c:pt idx="24745">
                  <c:v>570.86799999999937</c:v>
                </c:pt>
                <c:pt idx="24746">
                  <c:v>571.06299999999942</c:v>
                </c:pt>
                <c:pt idx="24747">
                  <c:v>571.2519999999995</c:v>
                </c:pt>
                <c:pt idx="24748">
                  <c:v>571.43299999999942</c:v>
                </c:pt>
                <c:pt idx="24749">
                  <c:v>571.60599999999999</c:v>
                </c:pt>
                <c:pt idx="24750">
                  <c:v>571.77200000000005</c:v>
                </c:pt>
                <c:pt idx="24751">
                  <c:v>571.9299999999995</c:v>
                </c:pt>
                <c:pt idx="24752">
                  <c:v>572.08000000000004</c:v>
                </c:pt>
                <c:pt idx="24753">
                  <c:v>572.22199999999998</c:v>
                </c:pt>
                <c:pt idx="24754">
                  <c:v>572.35599999999943</c:v>
                </c:pt>
                <c:pt idx="24755">
                  <c:v>572.48099999999999</c:v>
                </c:pt>
                <c:pt idx="24756">
                  <c:v>572.59799999999996</c:v>
                </c:pt>
                <c:pt idx="24757">
                  <c:v>572.70600000000002</c:v>
                </c:pt>
                <c:pt idx="24758">
                  <c:v>572.8049999999995</c:v>
                </c:pt>
                <c:pt idx="24759">
                  <c:v>572.89499999999998</c:v>
                </c:pt>
                <c:pt idx="24760">
                  <c:v>572.97500000000002</c:v>
                </c:pt>
                <c:pt idx="24761">
                  <c:v>573.04699999999957</c:v>
                </c:pt>
                <c:pt idx="24762">
                  <c:v>573.10799999999949</c:v>
                </c:pt>
                <c:pt idx="24763">
                  <c:v>573.16099999999949</c:v>
                </c:pt>
                <c:pt idx="24764">
                  <c:v>573.20299999999997</c:v>
                </c:pt>
                <c:pt idx="24765">
                  <c:v>573.23500000000001</c:v>
                </c:pt>
                <c:pt idx="24766">
                  <c:v>573.25800000000004</c:v>
                </c:pt>
                <c:pt idx="24767">
                  <c:v>573.27000000000044</c:v>
                </c:pt>
                <c:pt idx="24768">
                  <c:v>573.27100000000041</c:v>
                </c:pt>
                <c:pt idx="24769">
                  <c:v>573.26199999999949</c:v>
                </c:pt>
                <c:pt idx="24770">
                  <c:v>573.24199999999996</c:v>
                </c:pt>
                <c:pt idx="24771">
                  <c:v>573.21199999999999</c:v>
                </c:pt>
                <c:pt idx="24772">
                  <c:v>573.16999999999996</c:v>
                </c:pt>
                <c:pt idx="24773">
                  <c:v>573.11800000000005</c:v>
                </c:pt>
                <c:pt idx="24774">
                  <c:v>573.05399999999997</c:v>
                </c:pt>
                <c:pt idx="24775">
                  <c:v>572.97900000000004</c:v>
                </c:pt>
                <c:pt idx="24776">
                  <c:v>572.8919999999996</c:v>
                </c:pt>
                <c:pt idx="24777">
                  <c:v>572.79300000000046</c:v>
                </c:pt>
                <c:pt idx="24778">
                  <c:v>572.68299999999999</c:v>
                </c:pt>
                <c:pt idx="24779">
                  <c:v>572.56099999999958</c:v>
                </c:pt>
                <c:pt idx="24780">
                  <c:v>572.42699999999957</c:v>
                </c:pt>
                <c:pt idx="24781">
                  <c:v>572.28099999999995</c:v>
                </c:pt>
                <c:pt idx="24782">
                  <c:v>572.12199999999996</c:v>
                </c:pt>
                <c:pt idx="24783">
                  <c:v>571.95099999999957</c:v>
                </c:pt>
                <c:pt idx="24784">
                  <c:v>571.76800000000003</c:v>
                </c:pt>
                <c:pt idx="24785">
                  <c:v>571.572</c:v>
                </c:pt>
                <c:pt idx="24786">
                  <c:v>571.36300000000006</c:v>
                </c:pt>
                <c:pt idx="24787">
                  <c:v>571.14099999999996</c:v>
                </c:pt>
                <c:pt idx="24788">
                  <c:v>570.90699999999958</c:v>
                </c:pt>
                <c:pt idx="24789">
                  <c:v>570.65899999999999</c:v>
                </c:pt>
                <c:pt idx="24790">
                  <c:v>570.39800000000002</c:v>
                </c:pt>
                <c:pt idx="24791">
                  <c:v>570.12400000000002</c:v>
                </c:pt>
                <c:pt idx="24792">
                  <c:v>569.83599999999956</c:v>
                </c:pt>
                <c:pt idx="24793">
                  <c:v>569.53499999999997</c:v>
                </c:pt>
                <c:pt idx="24794">
                  <c:v>569.22</c:v>
                </c:pt>
                <c:pt idx="24795">
                  <c:v>568.8919999999996</c:v>
                </c:pt>
                <c:pt idx="24796">
                  <c:v>568.5499999999995</c:v>
                </c:pt>
                <c:pt idx="24797">
                  <c:v>568.19400000000041</c:v>
                </c:pt>
                <c:pt idx="24798">
                  <c:v>567.82399999999996</c:v>
                </c:pt>
                <c:pt idx="24799">
                  <c:v>567.4399999999996</c:v>
                </c:pt>
                <c:pt idx="24800">
                  <c:v>567.04199999999958</c:v>
                </c:pt>
                <c:pt idx="24801">
                  <c:v>566.63</c:v>
                </c:pt>
                <c:pt idx="24802">
                  <c:v>566.20299999999997</c:v>
                </c:pt>
                <c:pt idx="24803">
                  <c:v>565.76300000000003</c:v>
                </c:pt>
                <c:pt idx="24804">
                  <c:v>565.30699999999956</c:v>
                </c:pt>
                <c:pt idx="24805">
                  <c:v>564.83799999999928</c:v>
                </c:pt>
                <c:pt idx="24806">
                  <c:v>564.35299999999916</c:v>
                </c:pt>
                <c:pt idx="24807">
                  <c:v>563.85399999999959</c:v>
                </c:pt>
                <c:pt idx="24808">
                  <c:v>563.34099999999955</c:v>
                </c:pt>
                <c:pt idx="24809">
                  <c:v>562.81199999999956</c:v>
                </c:pt>
                <c:pt idx="24810">
                  <c:v>562.26900000000001</c:v>
                </c:pt>
                <c:pt idx="24811">
                  <c:v>561.71100000000001</c:v>
                </c:pt>
                <c:pt idx="24812">
                  <c:v>561.13800000000003</c:v>
                </c:pt>
                <c:pt idx="24813">
                  <c:v>560.5499999999995</c:v>
                </c:pt>
                <c:pt idx="24814">
                  <c:v>559.9479999999993</c:v>
                </c:pt>
                <c:pt idx="24815">
                  <c:v>559.32999999999959</c:v>
                </c:pt>
                <c:pt idx="24816">
                  <c:v>558.697</c:v>
                </c:pt>
                <c:pt idx="24817">
                  <c:v>558.04899999999998</c:v>
                </c:pt>
                <c:pt idx="24818">
                  <c:v>557.38499999999999</c:v>
                </c:pt>
                <c:pt idx="24819">
                  <c:v>556.70699999999999</c:v>
                </c:pt>
                <c:pt idx="24820">
                  <c:v>556.01300000000003</c:v>
                </c:pt>
                <c:pt idx="24821">
                  <c:v>555.30399999999997</c:v>
                </c:pt>
                <c:pt idx="24822">
                  <c:v>554.58000000000004</c:v>
                </c:pt>
                <c:pt idx="24823">
                  <c:v>553.84099999999955</c:v>
                </c:pt>
                <c:pt idx="24824">
                  <c:v>553.08600000000001</c:v>
                </c:pt>
                <c:pt idx="24825">
                  <c:v>552.31599999999958</c:v>
                </c:pt>
                <c:pt idx="24826">
                  <c:v>551.53</c:v>
                </c:pt>
                <c:pt idx="24827">
                  <c:v>550.72900000000004</c:v>
                </c:pt>
                <c:pt idx="24828">
                  <c:v>549.91300000000001</c:v>
                </c:pt>
                <c:pt idx="24829">
                  <c:v>549.08199999999999</c:v>
                </c:pt>
                <c:pt idx="24830">
                  <c:v>548.23500000000001</c:v>
                </c:pt>
                <c:pt idx="24831">
                  <c:v>547.37300000000005</c:v>
                </c:pt>
                <c:pt idx="24832">
                  <c:v>546.495</c:v>
                </c:pt>
                <c:pt idx="24833">
                  <c:v>545.6029999999995</c:v>
                </c:pt>
                <c:pt idx="24834">
                  <c:v>544.69400000000041</c:v>
                </c:pt>
                <c:pt idx="24835">
                  <c:v>543.77100000000041</c:v>
                </c:pt>
                <c:pt idx="24836">
                  <c:v>542.83199999999943</c:v>
                </c:pt>
                <c:pt idx="24837">
                  <c:v>541.87800000000004</c:v>
                </c:pt>
                <c:pt idx="24838">
                  <c:v>540.90899999999999</c:v>
                </c:pt>
                <c:pt idx="24839">
                  <c:v>539.92399999999998</c:v>
                </c:pt>
                <c:pt idx="24840">
                  <c:v>538.9249999999995</c:v>
                </c:pt>
                <c:pt idx="24841">
                  <c:v>537.91</c:v>
                </c:pt>
                <c:pt idx="24842">
                  <c:v>536.88</c:v>
                </c:pt>
                <c:pt idx="24843">
                  <c:v>535.83499999999958</c:v>
                </c:pt>
                <c:pt idx="24844">
                  <c:v>534.77500000000043</c:v>
                </c:pt>
                <c:pt idx="24845">
                  <c:v>533.69900000000041</c:v>
                </c:pt>
                <c:pt idx="24846">
                  <c:v>532.60900000000004</c:v>
                </c:pt>
                <c:pt idx="24847">
                  <c:v>531.50400000000002</c:v>
                </c:pt>
                <c:pt idx="24848">
                  <c:v>530.38400000000001</c:v>
                </c:pt>
                <c:pt idx="24849">
                  <c:v>529.25</c:v>
                </c:pt>
                <c:pt idx="24850">
                  <c:v>528.1</c:v>
                </c:pt>
                <c:pt idx="24851">
                  <c:v>526.93599999999958</c:v>
                </c:pt>
                <c:pt idx="24852">
                  <c:v>525.75800000000004</c:v>
                </c:pt>
                <c:pt idx="24853">
                  <c:v>524.56399999999996</c:v>
                </c:pt>
                <c:pt idx="24854">
                  <c:v>523.35699999999929</c:v>
                </c:pt>
                <c:pt idx="24855">
                  <c:v>522.13499999999999</c:v>
                </c:pt>
                <c:pt idx="24856">
                  <c:v>520.89800000000002</c:v>
                </c:pt>
                <c:pt idx="24857">
                  <c:v>519.64699999999959</c:v>
                </c:pt>
                <c:pt idx="24858">
                  <c:v>518.38199999999949</c:v>
                </c:pt>
                <c:pt idx="24859">
                  <c:v>517.10400000000004</c:v>
                </c:pt>
                <c:pt idx="24860">
                  <c:v>515.80999999999949</c:v>
                </c:pt>
                <c:pt idx="24861">
                  <c:v>514.50400000000002</c:v>
                </c:pt>
                <c:pt idx="24862">
                  <c:v>513.18299999999999</c:v>
                </c:pt>
                <c:pt idx="24863">
                  <c:v>511.84899999999999</c:v>
                </c:pt>
                <c:pt idx="24864">
                  <c:v>510.50099999999975</c:v>
                </c:pt>
                <c:pt idx="24865">
                  <c:v>509.13900000000001</c:v>
                </c:pt>
                <c:pt idx="24866">
                  <c:v>507.76400000000001</c:v>
                </c:pt>
                <c:pt idx="24867">
                  <c:v>506.37599999999975</c:v>
                </c:pt>
                <c:pt idx="24868">
                  <c:v>504.97399999999965</c:v>
                </c:pt>
                <c:pt idx="24869">
                  <c:v>503.55900000000008</c:v>
                </c:pt>
                <c:pt idx="24870">
                  <c:v>502.13200000000001</c:v>
                </c:pt>
                <c:pt idx="24871">
                  <c:v>500.69099999999975</c:v>
                </c:pt>
                <c:pt idx="24872">
                  <c:v>499.23799999999977</c:v>
                </c:pt>
                <c:pt idx="24873">
                  <c:v>497.77199999999965</c:v>
                </c:pt>
                <c:pt idx="24874">
                  <c:v>496.29399999999958</c:v>
                </c:pt>
                <c:pt idx="24875">
                  <c:v>494.803</c:v>
                </c:pt>
                <c:pt idx="24876">
                  <c:v>493.3</c:v>
                </c:pt>
                <c:pt idx="24877">
                  <c:v>491.78500000000003</c:v>
                </c:pt>
                <c:pt idx="24878">
                  <c:v>490.25799999999975</c:v>
                </c:pt>
                <c:pt idx="24879">
                  <c:v>488.71899999999965</c:v>
                </c:pt>
                <c:pt idx="24880">
                  <c:v>487.16800000000001</c:v>
                </c:pt>
                <c:pt idx="24881">
                  <c:v>485.60599999999999</c:v>
                </c:pt>
                <c:pt idx="24882">
                  <c:v>484.03199999999958</c:v>
                </c:pt>
                <c:pt idx="24883">
                  <c:v>482.447</c:v>
                </c:pt>
                <c:pt idx="24884">
                  <c:v>480.851</c:v>
                </c:pt>
                <c:pt idx="24885">
                  <c:v>479.24400000000026</c:v>
                </c:pt>
                <c:pt idx="24886">
                  <c:v>477.62599999999975</c:v>
                </c:pt>
                <c:pt idx="24887">
                  <c:v>475.99699999999962</c:v>
                </c:pt>
                <c:pt idx="24888">
                  <c:v>474.358</c:v>
                </c:pt>
                <c:pt idx="24889">
                  <c:v>472.709</c:v>
                </c:pt>
                <c:pt idx="24890">
                  <c:v>471.04899999999975</c:v>
                </c:pt>
                <c:pt idx="24891">
                  <c:v>469.37900000000002</c:v>
                </c:pt>
                <c:pt idx="24892">
                  <c:v>467.69900000000001</c:v>
                </c:pt>
                <c:pt idx="24893">
                  <c:v>466.01</c:v>
                </c:pt>
                <c:pt idx="24894">
                  <c:v>464.31099999999975</c:v>
                </c:pt>
                <c:pt idx="24895">
                  <c:v>462.60199999999975</c:v>
                </c:pt>
                <c:pt idx="24896">
                  <c:v>460.88499999999999</c:v>
                </c:pt>
                <c:pt idx="24897">
                  <c:v>459.15800000000002</c:v>
                </c:pt>
                <c:pt idx="24898">
                  <c:v>457.42200000000003</c:v>
                </c:pt>
                <c:pt idx="24899">
                  <c:v>455.678</c:v>
                </c:pt>
                <c:pt idx="24900">
                  <c:v>453.92499999999978</c:v>
                </c:pt>
                <c:pt idx="24901">
                  <c:v>452.16399999999999</c:v>
                </c:pt>
                <c:pt idx="24902">
                  <c:v>450.39499999999975</c:v>
                </c:pt>
                <c:pt idx="24903">
                  <c:v>448.61700000000002</c:v>
                </c:pt>
                <c:pt idx="24904">
                  <c:v>446.83199999999965</c:v>
                </c:pt>
                <c:pt idx="24905">
                  <c:v>445.03899999999965</c:v>
                </c:pt>
                <c:pt idx="24906">
                  <c:v>443.23899999999958</c:v>
                </c:pt>
                <c:pt idx="24907">
                  <c:v>441.43199999999962</c:v>
                </c:pt>
                <c:pt idx="24908">
                  <c:v>439.61700000000002</c:v>
                </c:pt>
                <c:pt idx="24909">
                  <c:v>437.79599999999965</c:v>
                </c:pt>
                <c:pt idx="24910">
                  <c:v>435.96799999999979</c:v>
                </c:pt>
                <c:pt idx="24911">
                  <c:v>434.13299999999975</c:v>
                </c:pt>
                <c:pt idx="24912">
                  <c:v>432.29299999999978</c:v>
                </c:pt>
                <c:pt idx="24913">
                  <c:v>430.44600000000003</c:v>
                </c:pt>
                <c:pt idx="24914">
                  <c:v>428.59299999999979</c:v>
                </c:pt>
                <c:pt idx="24915">
                  <c:v>426.73499999999979</c:v>
                </c:pt>
                <c:pt idx="24916">
                  <c:v>424.87099999999975</c:v>
                </c:pt>
                <c:pt idx="24917">
                  <c:v>423.00099999999975</c:v>
                </c:pt>
                <c:pt idx="24918">
                  <c:v>421.12700000000001</c:v>
                </c:pt>
                <c:pt idx="24919">
                  <c:v>419.24799999999999</c:v>
                </c:pt>
                <c:pt idx="24920">
                  <c:v>417.36399999999975</c:v>
                </c:pt>
                <c:pt idx="24921">
                  <c:v>415.4749999999998</c:v>
                </c:pt>
                <c:pt idx="24922">
                  <c:v>413.58199999999965</c:v>
                </c:pt>
                <c:pt idx="24923">
                  <c:v>411.68599999999975</c:v>
                </c:pt>
                <c:pt idx="24924">
                  <c:v>409.78500000000003</c:v>
                </c:pt>
                <c:pt idx="24925">
                  <c:v>407.88</c:v>
                </c:pt>
                <c:pt idx="24926">
                  <c:v>405.97199999999958</c:v>
                </c:pt>
                <c:pt idx="24927">
                  <c:v>404.06099999999975</c:v>
                </c:pt>
                <c:pt idx="24928">
                  <c:v>402.14699999999999</c:v>
                </c:pt>
                <c:pt idx="24929">
                  <c:v>400.22999999999979</c:v>
                </c:pt>
                <c:pt idx="24930">
                  <c:v>398.31</c:v>
                </c:pt>
                <c:pt idx="24931">
                  <c:v>396.38799999999975</c:v>
                </c:pt>
                <c:pt idx="24932">
                  <c:v>394.464</c:v>
                </c:pt>
                <c:pt idx="24933">
                  <c:v>392.53699999999958</c:v>
                </c:pt>
                <c:pt idx="24934">
                  <c:v>390.60899999999975</c:v>
                </c:pt>
                <c:pt idx="24935">
                  <c:v>388.67899999999975</c:v>
                </c:pt>
                <c:pt idx="24936">
                  <c:v>386.74799999999999</c:v>
                </c:pt>
                <c:pt idx="24937">
                  <c:v>384.81599999999975</c:v>
                </c:pt>
                <c:pt idx="24938">
                  <c:v>382.88200000000001</c:v>
                </c:pt>
                <c:pt idx="24939">
                  <c:v>380.94799999999975</c:v>
                </c:pt>
                <c:pt idx="24940">
                  <c:v>379.01299999999975</c:v>
                </c:pt>
                <c:pt idx="24941">
                  <c:v>377.07799999999975</c:v>
                </c:pt>
                <c:pt idx="24942">
                  <c:v>375.14299999999997</c:v>
                </c:pt>
                <c:pt idx="24943">
                  <c:v>373.20800000000003</c:v>
                </c:pt>
                <c:pt idx="24944">
                  <c:v>371.2729999999998</c:v>
                </c:pt>
                <c:pt idx="24945">
                  <c:v>369.339</c:v>
                </c:pt>
                <c:pt idx="24946">
                  <c:v>367.40499999999975</c:v>
                </c:pt>
                <c:pt idx="24947">
                  <c:v>365.47199999999958</c:v>
                </c:pt>
                <c:pt idx="24948">
                  <c:v>363.541</c:v>
                </c:pt>
                <c:pt idx="24949">
                  <c:v>361.61</c:v>
                </c:pt>
                <c:pt idx="24950">
                  <c:v>359.68099999999993</c:v>
                </c:pt>
                <c:pt idx="24951">
                  <c:v>357.75400000000002</c:v>
                </c:pt>
                <c:pt idx="24952">
                  <c:v>355.82900000000001</c:v>
                </c:pt>
                <c:pt idx="24953">
                  <c:v>353.90599999999978</c:v>
                </c:pt>
                <c:pt idx="24954">
                  <c:v>351.98499999999979</c:v>
                </c:pt>
                <c:pt idx="24955">
                  <c:v>350.06700000000001</c:v>
                </c:pt>
                <c:pt idx="24956">
                  <c:v>348.15199999999999</c:v>
                </c:pt>
                <c:pt idx="24957">
                  <c:v>346.23899999999958</c:v>
                </c:pt>
                <c:pt idx="24958">
                  <c:v>344.33</c:v>
                </c:pt>
                <c:pt idx="24959">
                  <c:v>342.42399999999958</c:v>
                </c:pt>
                <c:pt idx="24960">
                  <c:v>340.52099999999979</c:v>
                </c:pt>
                <c:pt idx="24961">
                  <c:v>338.62200000000001</c:v>
                </c:pt>
                <c:pt idx="24962">
                  <c:v>336.72799999999978</c:v>
                </c:pt>
                <c:pt idx="24963">
                  <c:v>334.83699999999965</c:v>
                </c:pt>
                <c:pt idx="24964">
                  <c:v>332.95099999999979</c:v>
                </c:pt>
                <c:pt idx="24965">
                  <c:v>331.06900000000002</c:v>
                </c:pt>
                <c:pt idx="24966">
                  <c:v>329.19200000000001</c:v>
                </c:pt>
                <c:pt idx="24967">
                  <c:v>327.32</c:v>
                </c:pt>
                <c:pt idx="24968">
                  <c:v>325.45299999999975</c:v>
                </c:pt>
                <c:pt idx="24969">
                  <c:v>323.59099999999978</c:v>
                </c:pt>
                <c:pt idx="24970">
                  <c:v>321.73499999999979</c:v>
                </c:pt>
                <c:pt idx="24971">
                  <c:v>319.88400000000001</c:v>
                </c:pt>
                <c:pt idx="24972">
                  <c:v>318.03899999999965</c:v>
                </c:pt>
                <c:pt idx="24973">
                  <c:v>316.2</c:v>
                </c:pt>
                <c:pt idx="24974">
                  <c:v>314.36799999999999</c:v>
                </c:pt>
                <c:pt idx="24975">
                  <c:v>312.54199999999975</c:v>
                </c:pt>
                <c:pt idx="24976">
                  <c:v>310.72199999999958</c:v>
                </c:pt>
                <c:pt idx="24977">
                  <c:v>308.90899999999965</c:v>
                </c:pt>
                <c:pt idx="24978">
                  <c:v>307.10300000000001</c:v>
                </c:pt>
                <c:pt idx="24979">
                  <c:v>305.30500000000001</c:v>
                </c:pt>
                <c:pt idx="24980">
                  <c:v>303.51299999999975</c:v>
                </c:pt>
                <c:pt idx="24981">
                  <c:v>301.72899999999959</c:v>
                </c:pt>
                <c:pt idx="24982">
                  <c:v>299.95299999999975</c:v>
                </c:pt>
                <c:pt idx="24983">
                  <c:v>298.18400000000008</c:v>
                </c:pt>
                <c:pt idx="24984">
                  <c:v>296.42299999999977</c:v>
                </c:pt>
                <c:pt idx="24985">
                  <c:v>294.67099999999999</c:v>
                </c:pt>
                <c:pt idx="24986">
                  <c:v>292.92599999999965</c:v>
                </c:pt>
                <c:pt idx="24987">
                  <c:v>291.19099999999975</c:v>
                </c:pt>
                <c:pt idx="24988">
                  <c:v>289.46299999999979</c:v>
                </c:pt>
                <c:pt idx="24989">
                  <c:v>287.745</c:v>
                </c:pt>
                <c:pt idx="24990">
                  <c:v>286.03500000000003</c:v>
                </c:pt>
                <c:pt idx="24991">
                  <c:v>284.33499999999975</c:v>
                </c:pt>
                <c:pt idx="24992">
                  <c:v>282.64400000000023</c:v>
                </c:pt>
                <c:pt idx="24993">
                  <c:v>280.96199999999965</c:v>
                </c:pt>
                <c:pt idx="24994">
                  <c:v>279.28999999999979</c:v>
                </c:pt>
                <c:pt idx="24995">
                  <c:v>277.62700000000001</c:v>
                </c:pt>
                <c:pt idx="24996">
                  <c:v>275.97399999999965</c:v>
                </c:pt>
                <c:pt idx="24997">
                  <c:v>274.33099999999979</c:v>
                </c:pt>
                <c:pt idx="24998">
                  <c:v>272.69799999999975</c:v>
                </c:pt>
                <c:pt idx="24999">
                  <c:v>271.07499999999999</c:v>
                </c:pt>
                <c:pt idx="25000">
                  <c:v>269.46299999999979</c:v>
                </c:pt>
                <c:pt idx="25001">
                  <c:v>267.86099999999999</c:v>
                </c:pt>
                <c:pt idx="25002">
                  <c:v>266.27</c:v>
                </c:pt>
                <c:pt idx="25003">
                  <c:v>264.69</c:v>
                </c:pt>
                <c:pt idx="25004">
                  <c:v>263.12</c:v>
                </c:pt>
                <c:pt idx="25005">
                  <c:v>261.56200000000001</c:v>
                </c:pt>
                <c:pt idx="25006">
                  <c:v>260.01400000000001</c:v>
                </c:pt>
                <c:pt idx="25007">
                  <c:v>258.47799999999978</c:v>
                </c:pt>
                <c:pt idx="25008">
                  <c:v>256.95299999999975</c:v>
                </c:pt>
                <c:pt idx="25009">
                  <c:v>255.44</c:v>
                </c:pt>
                <c:pt idx="25010">
                  <c:v>253.93800000000007</c:v>
                </c:pt>
                <c:pt idx="25011">
                  <c:v>252.44800000000001</c:v>
                </c:pt>
                <c:pt idx="25012">
                  <c:v>250.97</c:v>
                </c:pt>
                <c:pt idx="25013">
                  <c:v>249.50299999999999</c:v>
                </c:pt>
                <c:pt idx="25014">
                  <c:v>248.04900000000001</c:v>
                </c:pt>
                <c:pt idx="25015">
                  <c:v>246.607</c:v>
                </c:pt>
                <c:pt idx="25016">
                  <c:v>245.17699999999999</c:v>
                </c:pt>
                <c:pt idx="25017">
                  <c:v>243.75899999999999</c:v>
                </c:pt>
                <c:pt idx="25018">
                  <c:v>242.35400000000001</c:v>
                </c:pt>
                <c:pt idx="25019">
                  <c:v>240.96100000000001</c:v>
                </c:pt>
                <c:pt idx="25020">
                  <c:v>239.58100000000007</c:v>
                </c:pt>
                <c:pt idx="25021">
                  <c:v>238.21299999999999</c:v>
                </c:pt>
                <c:pt idx="25022">
                  <c:v>236.85800000000012</c:v>
                </c:pt>
                <c:pt idx="25023">
                  <c:v>235.51599999999999</c:v>
                </c:pt>
                <c:pt idx="25024">
                  <c:v>234.18700000000001</c:v>
                </c:pt>
                <c:pt idx="25025">
                  <c:v>232.87100000000001</c:v>
                </c:pt>
                <c:pt idx="25026">
                  <c:v>231.56800000000001</c:v>
                </c:pt>
                <c:pt idx="25027">
                  <c:v>230.27799999999999</c:v>
                </c:pt>
                <c:pt idx="25028">
                  <c:v>229.001</c:v>
                </c:pt>
                <c:pt idx="25029">
                  <c:v>227.73699999999999</c:v>
                </c:pt>
                <c:pt idx="25030">
                  <c:v>226.48700000000011</c:v>
                </c:pt>
                <c:pt idx="25031">
                  <c:v>225.25</c:v>
                </c:pt>
                <c:pt idx="25032">
                  <c:v>224.02700000000004</c:v>
                </c:pt>
                <c:pt idx="25033">
                  <c:v>222.81700000000001</c:v>
                </c:pt>
                <c:pt idx="25034">
                  <c:v>221.62</c:v>
                </c:pt>
                <c:pt idx="25035">
                  <c:v>220.43700000000001</c:v>
                </c:pt>
                <c:pt idx="25036">
                  <c:v>219.268</c:v>
                </c:pt>
                <c:pt idx="25037">
                  <c:v>218.11299999999997</c:v>
                </c:pt>
                <c:pt idx="25038">
                  <c:v>216.971</c:v>
                </c:pt>
                <c:pt idx="25039">
                  <c:v>215.84300000000002</c:v>
                </c:pt>
                <c:pt idx="25040">
                  <c:v>214.72900000000001</c:v>
                </c:pt>
                <c:pt idx="25041">
                  <c:v>213.62800000000001</c:v>
                </c:pt>
                <c:pt idx="25042">
                  <c:v>212.542</c:v>
                </c:pt>
                <c:pt idx="25043">
                  <c:v>211.46900000000002</c:v>
                </c:pt>
                <c:pt idx="25044">
                  <c:v>210.411</c:v>
                </c:pt>
                <c:pt idx="25045">
                  <c:v>209.36600000000001</c:v>
                </c:pt>
                <c:pt idx="25046">
                  <c:v>208.33500000000001</c:v>
                </c:pt>
                <c:pt idx="25047">
                  <c:v>207.31800000000001</c:v>
                </c:pt>
                <c:pt idx="25048">
                  <c:v>206.316</c:v>
                </c:pt>
                <c:pt idx="25049">
                  <c:v>205.32700000000011</c:v>
                </c:pt>
                <c:pt idx="25050">
                  <c:v>204.35300000000001</c:v>
                </c:pt>
                <c:pt idx="25051">
                  <c:v>203.39200000000011</c:v>
                </c:pt>
                <c:pt idx="25052">
                  <c:v>202.44499999999999</c:v>
                </c:pt>
                <c:pt idx="25053">
                  <c:v>201.51300000000001</c:v>
                </c:pt>
                <c:pt idx="25054">
                  <c:v>200.595</c:v>
                </c:pt>
                <c:pt idx="25055">
                  <c:v>199.69</c:v>
                </c:pt>
                <c:pt idx="25056">
                  <c:v>198.8</c:v>
                </c:pt>
                <c:pt idx="25057">
                  <c:v>197.92400000000001</c:v>
                </c:pt>
                <c:pt idx="25058">
                  <c:v>197.06200000000001</c:v>
                </c:pt>
                <c:pt idx="25059">
                  <c:v>196.21399999999988</c:v>
                </c:pt>
                <c:pt idx="25060">
                  <c:v>195.38000000000011</c:v>
                </c:pt>
                <c:pt idx="25061">
                  <c:v>194.56</c:v>
                </c:pt>
                <c:pt idx="25062">
                  <c:v>193.75399999999999</c:v>
                </c:pt>
                <c:pt idx="25063">
                  <c:v>192.96200000000007</c:v>
                </c:pt>
                <c:pt idx="25064">
                  <c:v>192.184</c:v>
                </c:pt>
                <c:pt idx="25065">
                  <c:v>191.42000000000004</c:v>
                </c:pt>
                <c:pt idx="25066">
                  <c:v>190.67</c:v>
                </c:pt>
                <c:pt idx="25067">
                  <c:v>189.934</c:v>
                </c:pt>
                <c:pt idx="25068">
                  <c:v>189.21199999999999</c:v>
                </c:pt>
                <c:pt idx="25069">
                  <c:v>188.50299999999999</c:v>
                </c:pt>
                <c:pt idx="25070">
                  <c:v>187.80800000000011</c:v>
                </c:pt>
                <c:pt idx="25071">
                  <c:v>187.12800000000001</c:v>
                </c:pt>
                <c:pt idx="25072">
                  <c:v>186.46</c:v>
                </c:pt>
                <c:pt idx="25073">
                  <c:v>185.80700000000004</c:v>
                </c:pt>
                <c:pt idx="25074">
                  <c:v>185.167</c:v>
                </c:pt>
                <c:pt idx="25075">
                  <c:v>184.541</c:v>
                </c:pt>
                <c:pt idx="25076">
                  <c:v>183.92800000000011</c:v>
                </c:pt>
                <c:pt idx="25077">
                  <c:v>183.32900000000001</c:v>
                </c:pt>
                <c:pt idx="25078">
                  <c:v>182.74399999999989</c:v>
                </c:pt>
                <c:pt idx="25079">
                  <c:v>182.172</c:v>
                </c:pt>
                <c:pt idx="25080">
                  <c:v>181.61299999999997</c:v>
                </c:pt>
                <c:pt idx="25081">
                  <c:v>181.06700000000001</c:v>
                </c:pt>
                <c:pt idx="25082">
                  <c:v>180.535</c:v>
                </c:pt>
                <c:pt idx="25083">
                  <c:v>180.01599999999999</c:v>
                </c:pt>
                <c:pt idx="25084">
                  <c:v>179.51</c:v>
                </c:pt>
                <c:pt idx="25085">
                  <c:v>179.017</c:v>
                </c:pt>
                <c:pt idx="25086">
                  <c:v>178.53700000000001</c:v>
                </c:pt>
                <c:pt idx="25087">
                  <c:v>178.07</c:v>
                </c:pt>
                <c:pt idx="25088">
                  <c:v>177.61599999999999</c:v>
                </c:pt>
                <c:pt idx="25089">
                  <c:v>177.17499999999998</c:v>
                </c:pt>
                <c:pt idx="25090">
                  <c:v>176.74699999999999</c:v>
                </c:pt>
                <c:pt idx="25091">
                  <c:v>176.33100000000007</c:v>
                </c:pt>
                <c:pt idx="25092">
                  <c:v>175.92800000000011</c:v>
                </c:pt>
                <c:pt idx="25093">
                  <c:v>175.53700000000001</c:v>
                </c:pt>
                <c:pt idx="25094">
                  <c:v>175.15900000000002</c:v>
                </c:pt>
                <c:pt idx="25095">
                  <c:v>174.79300000000001</c:v>
                </c:pt>
                <c:pt idx="25096">
                  <c:v>174.43900000000002</c:v>
                </c:pt>
                <c:pt idx="25097">
                  <c:v>174.09800000000001</c:v>
                </c:pt>
                <c:pt idx="25098">
                  <c:v>173.76900000000001</c:v>
                </c:pt>
                <c:pt idx="25099">
                  <c:v>173.45200000000011</c:v>
                </c:pt>
                <c:pt idx="25100">
                  <c:v>173.14599999999999</c:v>
                </c:pt>
                <c:pt idx="25101">
                  <c:v>172.85300000000001</c:v>
                </c:pt>
                <c:pt idx="25102">
                  <c:v>172.571</c:v>
                </c:pt>
                <c:pt idx="25103">
                  <c:v>172.30100000000004</c:v>
                </c:pt>
                <c:pt idx="25104">
                  <c:v>172.04300000000001</c:v>
                </c:pt>
                <c:pt idx="25105">
                  <c:v>171.79599999999999</c:v>
                </c:pt>
                <c:pt idx="25106">
                  <c:v>171.56100000000001</c:v>
                </c:pt>
                <c:pt idx="25107">
                  <c:v>171.33700000000007</c:v>
                </c:pt>
                <c:pt idx="25108">
                  <c:v>171.124</c:v>
                </c:pt>
                <c:pt idx="25109">
                  <c:v>170.92200000000011</c:v>
                </c:pt>
                <c:pt idx="25110">
                  <c:v>170.73099999999999</c:v>
                </c:pt>
                <c:pt idx="25111">
                  <c:v>170.55100000000004</c:v>
                </c:pt>
                <c:pt idx="25112">
                  <c:v>170.38200000000012</c:v>
                </c:pt>
                <c:pt idx="25113">
                  <c:v>170.22399999999999</c:v>
                </c:pt>
                <c:pt idx="25114">
                  <c:v>170.077</c:v>
                </c:pt>
                <c:pt idx="25115">
                  <c:v>169.94</c:v>
                </c:pt>
                <c:pt idx="25116">
                  <c:v>169.81300000000002</c:v>
                </c:pt>
                <c:pt idx="25117">
                  <c:v>169.697</c:v>
                </c:pt>
                <c:pt idx="25118">
                  <c:v>169.59100000000001</c:v>
                </c:pt>
                <c:pt idx="25119">
                  <c:v>169.495</c:v>
                </c:pt>
                <c:pt idx="25120">
                  <c:v>169.40900000000002</c:v>
                </c:pt>
                <c:pt idx="25121">
                  <c:v>169.333</c:v>
                </c:pt>
                <c:pt idx="25122">
                  <c:v>169.267</c:v>
                </c:pt>
                <c:pt idx="25123">
                  <c:v>169.21099999999998</c:v>
                </c:pt>
                <c:pt idx="25124">
                  <c:v>169.16399999999999</c:v>
                </c:pt>
                <c:pt idx="25125">
                  <c:v>169.12700000000001</c:v>
                </c:pt>
                <c:pt idx="25126">
                  <c:v>169.09900000000002</c:v>
                </c:pt>
                <c:pt idx="25127">
                  <c:v>169.08</c:v>
                </c:pt>
                <c:pt idx="25128">
                  <c:v>169.071</c:v>
                </c:pt>
                <c:pt idx="25129">
                  <c:v>169.071</c:v>
                </c:pt>
                <c:pt idx="25130">
                  <c:v>169.07900000000001</c:v>
                </c:pt>
                <c:pt idx="25131">
                  <c:v>169.09700000000001</c:v>
                </c:pt>
                <c:pt idx="25132">
                  <c:v>169.12300000000002</c:v>
                </c:pt>
                <c:pt idx="25133">
                  <c:v>169.15800000000004</c:v>
                </c:pt>
                <c:pt idx="25134">
                  <c:v>169.20099999999999</c:v>
                </c:pt>
                <c:pt idx="25135">
                  <c:v>169.25299999999999</c:v>
                </c:pt>
                <c:pt idx="25136">
                  <c:v>169.31300000000002</c:v>
                </c:pt>
                <c:pt idx="25137">
                  <c:v>169.38100000000011</c:v>
                </c:pt>
                <c:pt idx="25138">
                  <c:v>169.45700000000011</c:v>
                </c:pt>
                <c:pt idx="25139">
                  <c:v>169.542</c:v>
                </c:pt>
                <c:pt idx="25140">
                  <c:v>169.63399999999999</c:v>
                </c:pt>
                <c:pt idx="25141">
                  <c:v>169.733</c:v>
                </c:pt>
                <c:pt idx="25142">
                  <c:v>169.84100000000001</c:v>
                </c:pt>
                <c:pt idx="25143">
                  <c:v>169.95600000000007</c:v>
                </c:pt>
                <c:pt idx="25144">
                  <c:v>170.07900000000001</c:v>
                </c:pt>
                <c:pt idx="25145">
                  <c:v>170.208</c:v>
                </c:pt>
                <c:pt idx="25146">
                  <c:v>170.345</c:v>
                </c:pt>
                <c:pt idx="25147">
                  <c:v>170.489</c:v>
                </c:pt>
                <c:pt idx="25148">
                  <c:v>170.64</c:v>
                </c:pt>
                <c:pt idx="25149">
                  <c:v>170.798</c:v>
                </c:pt>
                <c:pt idx="25150">
                  <c:v>170.96300000000002</c:v>
                </c:pt>
                <c:pt idx="25151">
                  <c:v>171.13399999999999</c:v>
                </c:pt>
                <c:pt idx="25152">
                  <c:v>171.31200000000001</c:v>
                </c:pt>
                <c:pt idx="25153">
                  <c:v>171.49700000000001</c:v>
                </c:pt>
                <c:pt idx="25154">
                  <c:v>171.68700000000001</c:v>
                </c:pt>
                <c:pt idx="25155">
                  <c:v>171.88400000000001</c:v>
                </c:pt>
                <c:pt idx="25156">
                  <c:v>172.08700000000007</c:v>
                </c:pt>
                <c:pt idx="25157">
                  <c:v>172.297</c:v>
                </c:pt>
                <c:pt idx="25158">
                  <c:v>172.512</c:v>
                </c:pt>
                <c:pt idx="25159">
                  <c:v>172.732</c:v>
                </c:pt>
                <c:pt idx="25160">
                  <c:v>172.959</c:v>
                </c:pt>
                <c:pt idx="25161">
                  <c:v>173.191</c:v>
                </c:pt>
                <c:pt idx="25162">
                  <c:v>173.429</c:v>
                </c:pt>
                <c:pt idx="25163">
                  <c:v>173.672</c:v>
                </c:pt>
                <c:pt idx="25164">
                  <c:v>173.92000000000004</c:v>
                </c:pt>
                <c:pt idx="25165">
                  <c:v>174.17399999999998</c:v>
                </c:pt>
                <c:pt idx="25166">
                  <c:v>174.43300000000002</c:v>
                </c:pt>
                <c:pt idx="25167">
                  <c:v>174.697</c:v>
                </c:pt>
                <c:pt idx="25168">
                  <c:v>174.965</c:v>
                </c:pt>
                <c:pt idx="25169">
                  <c:v>175.239</c:v>
                </c:pt>
                <c:pt idx="25170">
                  <c:v>175.517</c:v>
                </c:pt>
                <c:pt idx="25171">
                  <c:v>175.8</c:v>
                </c:pt>
                <c:pt idx="25172">
                  <c:v>176.08700000000007</c:v>
                </c:pt>
                <c:pt idx="25173">
                  <c:v>176.37900000000002</c:v>
                </c:pt>
                <c:pt idx="25174">
                  <c:v>176.67499999999998</c:v>
                </c:pt>
                <c:pt idx="25175">
                  <c:v>176.976</c:v>
                </c:pt>
                <c:pt idx="25176">
                  <c:v>177.28100000000001</c:v>
                </c:pt>
                <c:pt idx="25177">
                  <c:v>177.59</c:v>
                </c:pt>
                <c:pt idx="25178">
                  <c:v>177.90200000000004</c:v>
                </c:pt>
                <c:pt idx="25179">
                  <c:v>178.21899999999999</c:v>
                </c:pt>
                <c:pt idx="25180">
                  <c:v>178.54</c:v>
                </c:pt>
                <c:pt idx="25181">
                  <c:v>178.864</c:v>
                </c:pt>
                <c:pt idx="25182">
                  <c:v>179.19200000000001</c:v>
                </c:pt>
                <c:pt idx="25183">
                  <c:v>179.524</c:v>
                </c:pt>
                <c:pt idx="25184">
                  <c:v>179.85900000000001</c:v>
                </c:pt>
                <c:pt idx="25185">
                  <c:v>180.19800000000001</c:v>
                </c:pt>
                <c:pt idx="25186">
                  <c:v>180.53900000000002</c:v>
                </c:pt>
                <c:pt idx="25187">
                  <c:v>180.8850000000001</c:v>
                </c:pt>
                <c:pt idx="25188">
                  <c:v>181.233</c:v>
                </c:pt>
                <c:pt idx="25189">
                  <c:v>181.58500000000001</c:v>
                </c:pt>
                <c:pt idx="25190">
                  <c:v>181.93900000000002</c:v>
                </c:pt>
                <c:pt idx="25191">
                  <c:v>182.297</c:v>
                </c:pt>
                <c:pt idx="25192">
                  <c:v>182.65800000000004</c:v>
                </c:pt>
                <c:pt idx="25193">
                  <c:v>183.02100000000004</c:v>
                </c:pt>
                <c:pt idx="25194">
                  <c:v>183.38700000000011</c:v>
                </c:pt>
                <c:pt idx="25195">
                  <c:v>183.756</c:v>
                </c:pt>
                <c:pt idx="25196">
                  <c:v>184.12800000000001</c:v>
                </c:pt>
                <c:pt idx="25197">
                  <c:v>184.50200000000001</c:v>
                </c:pt>
                <c:pt idx="25198">
                  <c:v>184.87900000000002</c:v>
                </c:pt>
                <c:pt idx="25199">
                  <c:v>185.25800000000001</c:v>
                </c:pt>
                <c:pt idx="25200">
                  <c:v>185.64</c:v>
                </c:pt>
                <c:pt idx="25201">
                  <c:v>186.024</c:v>
                </c:pt>
                <c:pt idx="25202">
                  <c:v>186.41</c:v>
                </c:pt>
                <c:pt idx="25203">
                  <c:v>186.798</c:v>
                </c:pt>
                <c:pt idx="25204">
                  <c:v>187.18900000000002</c:v>
                </c:pt>
                <c:pt idx="25205">
                  <c:v>187.58200000000011</c:v>
                </c:pt>
                <c:pt idx="25206">
                  <c:v>187.977</c:v>
                </c:pt>
                <c:pt idx="25207">
                  <c:v>188.374</c:v>
                </c:pt>
                <c:pt idx="25208">
                  <c:v>188.77299999999997</c:v>
                </c:pt>
                <c:pt idx="25209">
                  <c:v>189.17399999999998</c:v>
                </c:pt>
                <c:pt idx="25210">
                  <c:v>189.577</c:v>
                </c:pt>
                <c:pt idx="25211">
                  <c:v>189.98200000000011</c:v>
                </c:pt>
                <c:pt idx="25212">
                  <c:v>190.38900000000001</c:v>
                </c:pt>
                <c:pt idx="25213">
                  <c:v>190.797</c:v>
                </c:pt>
                <c:pt idx="25214">
                  <c:v>191.20699999999999</c:v>
                </c:pt>
                <c:pt idx="25215">
                  <c:v>191.61899999999997</c:v>
                </c:pt>
                <c:pt idx="25216">
                  <c:v>192.03300000000002</c:v>
                </c:pt>
                <c:pt idx="25217">
                  <c:v>192.44800000000001</c:v>
                </c:pt>
                <c:pt idx="25218">
                  <c:v>192.86500000000001</c:v>
                </c:pt>
                <c:pt idx="25219">
                  <c:v>193.28399999999999</c:v>
                </c:pt>
                <c:pt idx="25220">
                  <c:v>193.70399999999998</c:v>
                </c:pt>
                <c:pt idx="25221">
                  <c:v>194.125</c:v>
                </c:pt>
                <c:pt idx="25222">
                  <c:v>194.548</c:v>
                </c:pt>
                <c:pt idx="25223">
                  <c:v>194.97300000000001</c:v>
                </c:pt>
                <c:pt idx="25224">
                  <c:v>195.399</c:v>
                </c:pt>
                <c:pt idx="25225">
                  <c:v>195.82600000000011</c:v>
                </c:pt>
                <c:pt idx="25226">
                  <c:v>196.255</c:v>
                </c:pt>
                <c:pt idx="25227">
                  <c:v>196.68600000000001</c:v>
                </c:pt>
                <c:pt idx="25228">
                  <c:v>197.11699999999999</c:v>
                </c:pt>
                <c:pt idx="25229">
                  <c:v>197.55</c:v>
                </c:pt>
                <c:pt idx="25230">
                  <c:v>197.98500000000001</c:v>
                </c:pt>
                <c:pt idx="25231">
                  <c:v>198.42000000000004</c:v>
                </c:pt>
                <c:pt idx="25232">
                  <c:v>198.85800000000012</c:v>
                </c:pt>
                <c:pt idx="25233">
                  <c:v>199.29599999999999</c:v>
                </c:pt>
                <c:pt idx="25234">
                  <c:v>199.73599999999999</c:v>
                </c:pt>
                <c:pt idx="25235">
                  <c:v>200.17699999999999</c:v>
                </c:pt>
                <c:pt idx="25236">
                  <c:v>200.61899999999997</c:v>
                </c:pt>
                <c:pt idx="25237">
                  <c:v>201.06300000000002</c:v>
                </c:pt>
                <c:pt idx="25238">
                  <c:v>201.50800000000001</c:v>
                </c:pt>
                <c:pt idx="25239">
                  <c:v>201.95400000000001</c:v>
                </c:pt>
                <c:pt idx="25240">
                  <c:v>202.40100000000001</c:v>
                </c:pt>
                <c:pt idx="25241">
                  <c:v>202.85000000000011</c:v>
                </c:pt>
                <c:pt idx="25242">
                  <c:v>203.3</c:v>
                </c:pt>
                <c:pt idx="25243">
                  <c:v>203.75200000000001</c:v>
                </c:pt>
                <c:pt idx="25244">
                  <c:v>204.20499999999998</c:v>
                </c:pt>
                <c:pt idx="25245">
                  <c:v>204.65900000000002</c:v>
                </c:pt>
                <c:pt idx="25246">
                  <c:v>205.11399999999998</c:v>
                </c:pt>
                <c:pt idx="25247">
                  <c:v>205.571</c:v>
                </c:pt>
                <c:pt idx="25248">
                  <c:v>206.029</c:v>
                </c:pt>
                <c:pt idx="25249">
                  <c:v>206.48800000000011</c:v>
                </c:pt>
                <c:pt idx="25250">
                  <c:v>206.94900000000001</c:v>
                </c:pt>
                <c:pt idx="25251">
                  <c:v>207.411</c:v>
                </c:pt>
                <c:pt idx="25252">
                  <c:v>207.875</c:v>
                </c:pt>
                <c:pt idx="25253">
                  <c:v>208.34</c:v>
                </c:pt>
                <c:pt idx="25254">
                  <c:v>208.80700000000004</c:v>
                </c:pt>
                <c:pt idx="25255">
                  <c:v>209.27499999999998</c:v>
                </c:pt>
                <c:pt idx="25256">
                  <c:v>209.74399999999989</c:v>
                </c:pt>
                <c:pt idx="25257">
                  <c:v>210.21499999999995</c:v>
                </c:pt>
                <c:pt idx="25258">
                  <c:v>210.68700000000001</c:v>
                </c:pt>
                <c:pt idx="25259">
                  <c:v>211.161</c:v>
                </c:pt>
                <c:pt idx="25260">
                  <c:v>211.637</c:v>
                </c:pt>
                <c:pt idx="25261">
                  <c:v>212.11399999999998</c:v>
                </c:pt>
                <c:pt idx="25262">
                  <c:v>212.59300000000002</c:v>
                </c:pt>
                <c:pt idx="25263">
                  <c:v>213.07300000000001</c:v>
                </c:pt>
                <c:pt idx="25264">
                  <c:v>213.55600000000001</c:v>
                </c:pt>
                <c:pt idx="25265">
                  <c:v>214.03900000000002</c:v>
                </c:pt>
                <c:pt idx="25266">
                  <c:v>214.52500000000001</c:v>
                </c:pt>
                <c:pt idx="25267">
                  <c:v>215.012</c:v>
                </c:pt>
                <c:pt idx="25268">
                  <c:v>215.50200000000001</c:v>
                </c:pt>
                <c:pt idx="25269">
                  <c:v>215.99300000000002</c:v>
                </c:pt>
                <c:pt idx="25270">
                  <c:v>216.4860000000001</c:v>
                </c:pt>
                <c:pt idx="25271">
                  <c:v>216.9800000000001</c:v>
                </c:pt>
                <c:pt idx="25272">
                  <c:v>217.477</c:v>
                </c:pt>
                <c:pt idx="25273">
                  <c:v>217.976</c:v>
                </c:pt>
                <c:pt idx="25274">
                  <c:v>218.477</c:v>
                </c:pt>
                <c:pt idx="25275">
                  <c:v>218.9800000000001</c:v>
                </c:pt>
                <c:pt idx="25276">
                  <c:v>219.48500000000001</c:v>
                </c:pt>
                <c:pt idx="25277">
                  <c:v>219.9920000000001</c:v>
                </c:pt>
                <c:pt idx="25278">
                  <c:v>220.501</c:v>
                </c:pt>
                <c:pt idx="25279">
                  <c:v>221.012</c:v>
                </c:pt>
                <c:pt idx="25280">
                  <c:v>221.52600000000001</c:v>
                </c:pt>
                <c:pt idx="25281">
                  <c:v>222.042</c:v>
                </c:pt>
                <c:pt idx="25282">
                  <c:v>222.56100000000001</c:v>
                </c:pt>
                <c:pt idx="25283">
                  <c:v>223.08100000000007</c:v>
                </c:pt>
                <c:pt idx="25284">
                  <c:v>223.60499999999999</c:v>
                </c:pt>
                <c:pt idx="25285">
                  <c:v>224.13</c:v>
                </c:pt>
                <c:pt idx="25286">
                  <c:v>224.65800000000004</c:v>
                </c:pt>
                <c:pt idx="25287">
                  <c:v>225.18900000000002</c:v>
                </c:pt>
                <c:pt idx="25288">
                  <c:v>225.72300000000001</c:v>
                </c:pt>
                <c:pt idx="25289">
                  <c:v>226.25899999999999</c:v>
                </c:pt>
                <c:pt idx="25290">
                  <c:v>226.797</c:v>
                </c:pt>
                <c:pt idx="25291">
                  <c:v>227.339</c:v>
                </c:pt>
                <c:pt idx="25292">
                  <c:v>227.88300000000001</c:v>
                </c:pt>
                <c:pt idx="25293">
                  <c:v>228.43</c:v>
                </c:pt>
                <c:pt idx="25294">
                  <c:v>228.9800000000001</c:v>
                </c:pt>
                <c:pt idx="25295">
                  <c:v>229.53300000000002</c:v>
                </c:pt>
                <c:pt idx="25296">
                  <c:v>230.089</c:v>
                </c:pt>
                <c:pt idx="25297">
                  <c:v>230.648</c:v>
                </c:pt>
                <c:pt idx="25298">
                  <c:v>231.20999999999998</c:v>
                </c:pt>
                <c:pt idx="25299">
                  <c:v>231.77599999999998</c:v>
                </c:pt>
                <c:pt idx="25300">
                  <c:v>232.34399999999999</c:v>
                </c:pt>
                <c:pt idx="25301">
                  <c:v>232.916</c:v>
                </c:pt>
                <c:pt idx="25302">
                  <c:v>233.49100000000001</c:v>
                </c:pt>
                <c:pt idx="25303">
                  <c:v>234.06900000000002</c:v>
                </c:pt>
                <c:pt idx="25304">
                  <c:v>234.65</c:v>
                </c:pt>
                <c:pt idx="25305">
                  <c:v>235.23499999999999</c:v>
                </c:pt>
                <c:pt idx="25306">
                  <c:v>235.82400000000001</c:v>
                </c:pt>
                <c:pt idx="25307">
                  <c:v>236.416</c:v>
                </c:pt>
                <c:pt idx="25308">
                  <c:v>237.011</c:v>
                </c:pt>
                <c:pt idx="25309">
                  <c:v>237.61099999999999</c:v>
                </c:pt>
                <c:pt idx="25310">
                  <c:v>238.21299999999999</c:v>
                </c:pt>
                <c:pt idx="25311">
                  <c:v>238.82000000000011</c:v>
                </c:pt>
                <c:pt idx="25312">
                  <c:v>239.43</c:v>
                </c:pt>
                <c:pt idx="25313">
                  <c:v>240.04399999999998</c:v>
                </c:pt>
                <c:pt idx="25314">
                  <c:v>240.66200000000001</c:v>
                </c:pt>
                <c:pt idx="25315">
                  <c:v>241.28399999999999</c:v>
                </c:pt>
                <c:pt idx="25316">
                  <c:v>241.91</c:v>
                </c:pt>
                <c:pt idx="25317">
                  <c:v>242.53900000000002</c:v>
                </c:pt>
                <c:pt idx="25318">
                  <c:v>243.17299999999997</c:v>
                </c:pt>
                <c:pt idx="25319">
                  <c:v>243.81100000000001</c:v>
                </c:pt>
                <c:pt idx="25320">
                  <c:v>244.453</c:v>
                </c:pt>
                <c:pt idx="25321">
                  <c:v>245.09900000000002</c:v>
                </c:pt>
                <c:pt idx="25322">
                  <c:v>245.74899999999997</c:v>
                </c:pt>
                <c:pt idx="25323">
                  <c:v>246.404</c:v>
                </c:pt>
                <c:pt idx="25324">
                  <c:v>247.06300000000002</c:v>
                </c:pt>
                <c:pt idx="25325">
                  <c:v>247.726</c:v>
                </c:pt>
                <c:pt idx="25326">
                  <c:v>248.393</c:v>
                </c:pt>
                <c:pt idx="25327">
                  <c:v>249.065</c:v>
                </c:pt>
                <c:pt idx="25328">
                  <c:v>249.74099999999999</c:v>
                </c:pt>
                <c:pt idx="25329">
                  <c:v>250.42200000000011</c:v>
                </c:pt>
                <c:pt idx="25330">
                  <c:v>251.107</c:v>
                </c:pt>
                <c:pt idx="25331">
                  <c:v>251.797</c:v>
                </c:pt>
                <c:pt idx="25332">
                  <c:v>252.4920000000001</c:v>
                </c:pt>
                <c:pt idx="25333">
                  <c:v>253.191</c:v>
                </c:pt>
                <c:pt idx="25334">
                  <c:v>253.89500000000001</c:v>
                </c:pt>
                <c:pt idx="25335">
                  <c:v>254.60300000000001</c:v>
                </c:pt>
                <c:pt idx="25336">
                  <c:v>255.316</c:v>
                </c:pt>
                <c:pt idx="25337">
                  <c:v>256.03399999999965</c:v>
                </c:pt>
                <c:pt idx="25338">
                  <c:v>256.75700000000001</c:v>
                </c:pt>
                <c:pt idx="25339">
                  <c:v>257.48399999999958</c:v>
                </c:pt>
                <c:pt idx="25340">
                  <c:v>258.21699999999959</c:v>
                </c:pt>
                <c:pt idx="25341">
                  <c:v>258.95400000000001</c:v>
                </c:pt>
                <c:pt idx="25342">
                  <c:v>259.69600000000003</c:v>
                </c:pt>
                <c:pt idx="25343">
                  <c:v>260.44299999999993</c:v>
                </c:pt>
                <c:pt idx="25344">
                  <c:v>261.19499999999999</c:v>
                </c:pt>
                <c:pt idx="25345">
                  <c:v>261.952</c:v>
                </c:pt>
                <c:pt idx="25346">
                  <c:v>262.714</c:v>
                </c:pt>
                <c:pt idx="25347">
                  <c:v>263.48099999999965</c:v>
                </c:pt>
                <c:pt idx="25348">
                  <c:v>264.25299999999999</c:v>
                </c:pt>
                <c:pt idx="25349">
                  <c:v>265.02999999999975</c:v>
                </c:pt>
                <c:pt idx="25350">
                  <c:v>265.81200000000001</c:v>
                </c:pt>
                <c:pt idx="25351">
                  <c:v>266.59899999999965</c:v>
                </c:pt>
                <c:pt idx="25352">
                  <c:v>267.392</c:v>
                </c:pt>
                <c:pt idx="25353">
                  <c:v>268.18900000000002</c:v>
                </c:pt>
                <c:pt idx="25354">
                  <c:v>268.99199999999962</c:v>
                </c:pt>
                <c:pt idx="25355">
                  <c:v>269.8</c:v>
                </c:pt>
                <c:pt idx="25356">
                  <c:v>270.61200000000002</c:v>
                </c:pt>
                <c:pt idx="25357">
                  <c:v>271.43099999999959</c:v>
                </c:pt>
                <c:pt idx="25358">
                  <c:v>272.25400000000002</c:v>
                </c:pt>
                <c:pt idx="25359">
                  <c:v>273.08199999999965</c:v>
                </c:pt>
                <c:pt idx="25360">
                  <c:v>273.91599999999966</c:v>
                </c:pt>
                <c:pt idx="25361">
                  <c:v>274.755</c:v>
                </c:pt>
                <c:pt idx="25362">
                  <c:v>275.59899999999965</c:v>
                </c:pt>
                <c:pt idx="25363">
                  <c:v>276.44799999999975</c:v>
                </c:pt>
                <c:pt idx="25364">
                  <c:v>277.303</c:v>
                </c:pt>
                <c:pt idx="25365">
                  <c:v>278.16199999999975</c:v>
                </c:pt>
                <c:pt idx="25366">
                  <c:v>279.02699999999965</c:v>
                </c:pt>
                <c:pt idx="25367">
                  <c:v>279.89699999999965</c:v>
                </c:pt>
                <c:pt idx="25368">
                  <c:v>280.77199999999965</c:v>
                </c:pt>
                <c:pt idx="25369">
                  <c:v>281.65300000000002</c:v>
                </c:pt>
                <c:pt idx="25370">
                  <c:v>282.53799999999978</c:v>
                </c:pt>
                <c:pt idx="25371">
                  <c:v>283.42899999999958</c:v>
                </c:pt>
                <c:pt idx="25372">
                  <c:v>284.32499999999999</c:v>
                </c:pt>
                <c:pt idx="25373">
                  <c:v>285.22599999999977</c:v>
                </c:pt>
                <c:pt idx="25374">
                  <c:v>286.13200000000001</c:v>
                </c:pt>
                <c:pt idx="25375">
                  <c:v>287.04300000000001</c:v>
                </c:pt>
                <c:pt idx="25376">
                  <c:v>287.959</c:v>
                </c:pt>
                <c:pt idx="25377">
                  <c:v>288.88099999999974</c:v>
                </c:pt>
                <c:pt idx="25378">
                  <c:v>289.80700000000002</c:v>
                </c:pt>
                <c:pt idx="25379">
                  <c:v>290.73799999999977</c:v>
                </c:pt>
                <c:pt idx="25380">
                  <c:v>291.67500000000001</c:v>
                </c:pt>
                <c:pt idx="25381">
                  <c:v>292.61599999999999</c:v>
                </c:pt>
                <c:pt idx="25382">
                  <c:v>293.56299999999999</c:v>
                </c:pt>
                <c:pt idx="25383">
                  <c:v>294.51400000000001</c:v>
                </c:pt>
                <c:pt idx="25384">
                  <c:v>295.47000000000003</c:v>
                </c:pt>
                <c:pt idx="25385">
                  <c:v>296.43099999999959</c:v>
                </c:pt>
                <c:pt idx="25386">
                  <c:v>297.39699999999965</c:v>
                </c:pt>
                <c:pt idx="25387">
                  <c:v>298.36799999999999</c:v>
                </c:pt>
                <c:pt idx="25388">
                  <c:v>299.34399999999999</c:v>
                </c:pt>
                <c:pt idx="25389">
                  <c:v>300.32400000000001</c:v>
                </c:pt>
                <c:pt idx="25390">
                  <c:v>301.30900000000008</c:v>
                </c:pt>
                <c:pt idx="25391">
                  <c:v>302.29799999999977</c:v>
                </c:pt>
                <c:pt idx="25392">
                  <c:v>303.29199999999958</c:v>
                </c:pt>
                <c:pt idx="25393">
                  <c:v>304.29099999999966</c:v>
                </c:pt>
                <c:pt idx="25394">
                  <c:v>305.29499999999979</c:v>
                </c:pt>
                <c:pt idx="25395">
                  <c:v>306.30200000000002</c:v>
                </c:pt>
                <c:pt idx="25396">
                  <c:v>307.31400000000002</c:v>
                </c:pt>
                <c:pt idx="25397">
                  <c:v>308.33099999999979</c:v>
                </c:pt>
                <c:pt idx="25398">
                  <c:v>309.35199999999975</c:v>
                </c:pt>
                <c:pt idx="25399">
                  <c:v>310.37700000000001</c:v>
                </c:pt>
                <c:pt idx="25400">
                  <c:v>311.40599999999978</c:v>
                </c:pt>
                <c:pt idx="25401">
                  <c:v>312.44</c:v>
                </c:pt>
                <c:pt idx="25402">
                  <c:v>313.47699999999958</c:v>
                </c:pt>
                <c:pt idx="25403">
                  <c:v>314.51900000000001</c:v>
                </c:pt>
                <c:pt idx="25404">
                  <c:v>315.565</c:v>
                </c:pt>
                <c:pt idx="25405">
                  <c:v>316.61399999999975</c:v>
                </c:pt>
                <c:pt idx="25406">
                  <c:v>317.66800000000001</c:v>
                </c:pt>
                <c:pt idx="25407">
                  <c:v>318.7249999999998</c:v>
                </c:pt>
                <c:pt idx="25408">
                  <c:v>319.78599999999977</c:v>
                </c:pt>
                <c:pt idx="25409">
                  <c:v>320.851</c:v>
                </c:pt>
                <c:pt idx="25410">
                  <c:v>321.91899999999958</c:v>
                </c:pt>
                <c:pt idx="25411">
                  <c:v>322.99099999999964</c:v>
                </c:pt>
                <c:pt idx="25412">
                  <c:v>324.06599999999975</c:v>
                </c:pt>
                <c:pt idx="25413">
                  <c:v>325.14499999999998</c:v>
                </c:pt>
                <c:pt idx="25414">
                  <c:v>326.22699999999958</c:v>
                </c:pt>
                <c:pt idx="25415">
                  <c:v>327.31200000000001</c:v>
                </c:pt>
                <c:pt idx="25416">
                  <c:v>328.4</c:v>
                </c:pt>
                <c:pt idx="25417">
                  <c:v>329.49199999999962</c:v>
                </c:pt>
                <c:pt idx="25418">
                  <c:v>330.58599999999979</c:v>
                </c:pt>
                <c:pt idx="25419">
                  <c:v>331.68400000000008</c:v>
                </c:pt>
                <c:pt idx="25420">
                  <c:v>332.78399999999965</c:v>
                </c:pt>
                <c:pt idx="25421">
                  <c:v>333.887</c:v>
                </c:pt>
                <c:pt idx="25422">
                  <c:v>334.99299999999965</c:v>
                </c:pt>
                <c:pt idx="25423">
                  <c:v>336.101</c:v>
                </c:pt>
                <c:pt idx="25424">
                  <c:v>337.21199999999965</c:v>
                </c:pt>
                <c:pt idx="25425">
                  <c:v>338.32499999999999</c:v>
                </c:pt>
                <c:pt idx="25426">
                  <c:v>339.44</c:v>
                </c:pt>
                <c:pt idx="25427">
                  <c:v>340.55799999999999</c:v>
                </c:pt>
                <c:pt idx="25428">
                  <c:v>341.678</c:v>
                </c:pt>
                <c:pt idx="25429">
                  <c:v>342.8</c:v>
                </c:pt>
                <c:pt idx="25430">
                  <c:v>343.92399999999958</c:v>
                </c:pt>
                <c:pt idx="25431">
                  <c:v>345.05</c:v>
                </c:pt>
                <c:pt idx="25432">
                  <c:v>346.17700000000002</c:v>
                </c:pt>
                <c:pt idx="25433">
                  <c:v>347.30599999999993</c:v>
                </c:pt>
                <c:pt idx="25434">
                  <c:v>348.43699999999961</c:v>
                </c:pt>
                <c:pt idx="25435">
                  <c:v>349.56900000000002</c:v>
                </c:pt>
                <c:pt idx="25436">
                  <c:v>350.70299999999975</c:v>
                </c:pt>
                <c:pt idx="25437">
                  <c:v>351.83799999999979</c:v>
                </c:pt>
                <c:pt idx="25438">
                  <c:v>352.97399999999965</c:v>
                </c:pt>
                <c:pt idx="25439">
                  <c:v>354.11099999999999</c:v>
                </c:pt>
                <c:pt idx="25440">
                  <c:v>355.24900000000002</c:v>
                </c:pt>
                <c:pt idx="25441">
                  <c:v>356.38799999999975</c:v>
                </c:pt>
                <c:pt idx="25442">
                  <c:v>357.52699999999965</c:v>
                </c:pt>
                <c:pt idx="25443">
                  <c:v>358.66800000000001</c:v>
                </c:pt>
                <c:pt idx="25444">
                  <c:v>359.80799999999999</c:v>
                </c:pt>
                <c:pt idx="25445">
                  <c:v>360.95</c:v>
                </c:pt>
                <c:pt idx="25446">
                  <c:v>362.09099999999978</c:v>
                </c:pt>
                <c:pt idx="25447">
                  <c:v>363.23299999999978</c:v>
                </c:pt>
                <c:pt idx="25448">
                  <c:v>364.375</c:v>
                </c:pt>
                <c:pt idx="25449">
                  <c:v>365.517</c:v>
                </c:pt>
                <c:pt idx="25450">
                  <c:v>366.65800000000002</c:v>
                </c:pt>
                <c:pt idx="25451">
                  <c:v>367.8</c:v>
                </c:pt>
                <c:pt idx="25452">
                  <c:v>368.94099999999975</c:v>
                </c:pt>
                <c:pt idx="25453">
                  <c:v>370.08199999999965</c:v>
                </c:pt>
                <c:pt idx="25454">
                  <c:v>371.22199999999958</c:v>
                </c:pt>
                <c:pt idx="25455">
                  <c:v>372.36099999999999</c:v>
                </c:pt>
                <c:pt idx="25456">
                  <c:v>373.5</c:v>
                </c:pt>
                <c:pt idx="25457">
                  <c:v>374.637</c:v>
                </c:pt>
                <c:pt idx="25458">
                  <c:v>375.774</c:v>
                </c:pt>
                <c:pt idx="25459">
                  <c:v>376.90899999999965</c:v>
                </c:pt>
                <c:pt idx="25460">
                  <c:v>378.04300000000001</c:v>
                </c:pt>
                <c:pt idx="25461">
                  <c:v>379.17599999999999</c:v>
                </c:pt>
                <c:pt idx="25462">
                  <c:v>380.30700000000002</c:v>
                </c:pt>
                <c:pt idx="25463">
                  <c:v>381.43699999999961</c:v>
                </c:pt>
                <c:pt idx="25464">
                  <c:v>382.565</c:v>
                </c:pt>
                <c:pt idx="25465">
                  <c:v>383.69099999999975</c:v>
                </c:pt>
                <c:pt idx="25466">
                  <c:v>384.815</c:v>
                </c:pt>
                <c:pt idx="25467">
                  <c:v>385.93699999999961</c:v>
                </c:pt>
                <c:pt idx="25468">
                  <c:v>387.05599999999993</c:v>
                </c:pt>
                <c:pt idx="25469">
                  <c:v>388.17399999999975</c:v>
                </c:pt>
                <c:pt idx="25470">
                  <c:v>389.28799999999978</c:v>
                </c:pt>
                <c:pt idx="25471">
                  <c:v>390.40099999999978</c:v>
                </c:pt>
                <c:pt idx="25472">
                  <c:v>391.51</c:v>
                </c:pt>
                <c:pt idx="25473">
                  <c:v>392.61700000000002</c:v>
                </c:pt>
                <c:pt idx="25474">
                  <c:v>393.72099999999978</c:v>
                </c:pt>
                <c:pt idx="25475">
                  <c:v>394.82100000000003</c:v>
                </c:pt>
                <c:pt idx="25476">
                  <c:v>395.91899999999958</c:v>
                </c:pt>
                <c:pt idx="25477">
                  <c:v>397.01299999999975</c:v>
                </c:pt>
                <c:pt idx="25478">
                  <c:v>398.10399999999993</c:v>
                </c:pt>
                <c:pt idx="25479">
                  <c:v>399.19099999999975</c:v>
                </c:pt>
                <c:pt idx="25480">
                  <c:v>400.27499999999975</c:v>
                </c:pt>
                <c:pt idx="25481">
                  <c:v>401.35500000000002</c:v>
                </c:pt>
                <c:pt idx="25482">
                  <c:v>402.42999999999978</c:v>
                </c:pt>
                <c:pt idx="25483">
                  <c:v>403.50200000000001</c:v>
                </c:pt>
                <c:pt idx="25484">
                  <c:v>404.57</c:v>
                </c:pt>
                <c:pt idx="25485">
                  <c:v>405.63400000000001</c:v>
                </c:pt>
                <c:pt idx="25486">
                  <c:v>406.69299999999993</c:v>
                </c:pt>
                <c:pt idx="25487">
                  <c:v>407.74799999999999</c:v>
                </c:pt>
                <c:pt idx="25488">
                  <c:v>408.79799999999977</c:v>
                </c:pt>
                <c:pt idx="25489">
                  <c:v>409.84300000000002</c:v>
                </c:pt>
                <c:pt idx="25490">
                  <c:v>410.88400000000001</c:v>
                </c:pt>
                <c:pt idx="25491">
                  <c:v>411.91899999999958</c:v>
                </c:pt>
                <c:pt idx="25492">
                  <c:v>412.95</c:v>
                </c:pt>
                <c:pt idx="25493">
                  <c:v>413.9749999999998</c:v>
                </c:pt>
                <c:pt idx="25494">
                  <c:v>414.99499999999978</c:v>
                </c:pt>
                <c:pt idx="25495">
                  <c:v>416.01</c:v>
                </c:pt>
                <c:pt idx="25496">
                  <c:v>417.01900000000001</c:v>
                </c:pt>
                <c:pt idx="25497">
                  <c:v>418.0229999999998</c:v>
                </c:pt>
                <c:pt idx="25498">
                  <c:v>419.02099999999979</c:v>
                </c:pt>
                <c:pt idx="25499">
                  <c:v>420.012</c:v>
                </c:pt>
                <c:pt idx="25500">
                  <c:v>420.99899999999963</c:v>
                </c:pt>
                <c:pt idx="25501">
                  <c:v>421.97899999999959</c:v>
                </c:pt>
                <c:pt idx="25502">
                  <c:v>422.952</c:v>
                </c:pt>
                <c:pt idx="25503">
                  <c:v>423.91999999999979</c:v>
                </c:pt>
                <c:pt idx="25504">
                  <c:v>424.88099999999974</c:v>
                </c:pt>
                <c:pt idx="25505">
                  <c:v>425.83599999999979</c:v>
                </c:pt>
                <c:pt idx="25506">
                  <c:v>426.78399999999965</c:v>
                </c:pt>
                <c:pt idx="25507">
                  <c:v>427.72599999999977</c:v>
                </c:pt>
                <c:pt idx="25508">
                  <c:v>428.66</c:v>
                </c:pt>
                <c:pt idx="25509">
                  <c:v>429.58799999999979</c:v>
                </c:pt>
                <c:pt idx="25510">
                  <c:v>430.50900000000001</c:v>
                </c:pt>
                <c:pt idx="25511">
                  <c:v>431.42299999999977</c:v>
                </c:pt>
                <c:pt idx="25512">
                  <c:v>432.33</c:v>
                </c:pt>
                <c:pt idx="25513">
                  <c:v>433.22899999999959</c:v>
                </c:pt>
                <c:pt idx="25514">
                  <c:v>434.12099999999975</c:v>
                </c:pt>
                <c:pt idx="25515">
                  <c:v>435.00599999999974</c:v>
                </c:pt>
                <c:pt idx="25516">
                  <c:v>435.88299999999975</c:v>
                </c:pt>
                <c:pt idx="25517">
                  <c:v>436.75200000000001</c:v>
                </c:pt>
                <c:pt idx="25518">
                  <c:v>437.61399999999975</c:v>
                </c:pt>
                <c:pt idx="25519">
                  <c:v>438.46699999999959</c:v>
                </c:pt>
                <c:pt idx="25520">
                  <c:v>439.31299999999999</c:v>
                </c:pt>
                <c:pt idx="25521">
                  <c:v>440.15100000000001</c:v>
                </c:pt>
                <c:pt idx="25522">
                  <c:v>440.98099999999965</c:v>
                </c:pt>
                <c:pt idx="25523">
                  <c:v>441.803</c:v>
                </c:pt>
                <c:pt idx="25524">
                  <c:v>442.61700000000002</c:v>
                </c:pt>
                <c:pt idx="25525">
                  <c:v>443.42200000000003</c:v>
                </c:pt>
                <c:pt idx="25526">
                  <c:v>444.21899999999965</c:v>
                </c:pt>
                <c:pt idx="25527">
                  <c:v>445.00700000000001</c:v>
                </c:pt>
                <c:pt idx="25528">
                  <c:v>445.78699999999958</c:v>
                </c:pt>
                <c:pt idx="25529">
                  <c:v>446.55799999999999</c:v>
                </c:pt>
                <c:pt idx="25530">
                  <c:v>447.32100000000003</c:v>
                </c:pt>
                <c:pt idx="25531">
                  <c:v>448.07499999999999</c:v>
                </c:pt>
                <c:pt idx="25532">
                  <c:v>448.82</c:v>
                </c:pt>
                <c:pt idx="25533">
                  <c:v>449.55599999999993</c:v>
                </c:pt>
                <c:pt idx="25534">
                  <c:v>450.28299999999979</c:v>
                </c:pt>
                <c:pt idx="25535">
                  <c:v>451.00099999999975</c:v>
                </c:pt>
                <c:pt idx="25536">
                  <c:v>451.71099999999979</c:v>
                </c:pt>
                <c:pt idx="25537">
                  <c:v>452.41099999999977</c:v>
                </c:pt>
                <c:pt idx="25538">
                  <c:v>453.10199999999975</c:v>
                </c:pt>
                <c:pt idx="25539">
                  <c:v>453.78299999999979</c:v>
                </c:pt>
                <c:pt idx="25540">
                  <c:v>454.45499999999993</c:v>
                </c:pt>
                <c:pt idx="25541">
                  <c:v>455.11799999999999</c:v>
                </c:pt>
                <c:pt idx="25542">
                  <c:v>455.77199999999965</c:v>
                </c:pt>
                <c:pt idx="25543">
                  <c:v>456.41599999999966</c:v>
                </c:pt>
                <c:pt idx="25544">
                  <c:v>457.05099999999999</c:v>
                </c:pt>
                <c:pt idx="25545">
                  <c:v>457.67599999999999</c:v>
                </c:pt>
                <c:pt idx="25546">
                  <c:v>458.29099999999966</c:v>
                </c:pt>
                <c:pt idx="25547">
                  <c:v>458.89699999999965</c:v>
                </c:pt>
                <c:pt idx="25548">
                  <c:v>459.49299999999965</c:v>
                </c:pt>
                <c:pt idx="25549">
                  <c:v>460.08</c:v>
                </c:pt>
                <c:pt idx="25550">
                  <c:v>460.65699999999993</c:v>
                </c:pt>
                <c:pt idx="25551">
                  <c:v>461.22399999999965</c:v>
                </c:pt>
                <c:pt idx="25552">
                  <c:v>461.78099999999978</c:v>
                </c:pt>
                <c:pt idx="25553">
                  <c:v>462.32799999999975</c:v>
                </c:pt>
                <c:pt idx="25554">
                  <c:v>462.86599999999999</c:v>
                </c:pt>
                <c:pt idx="25555">
                  <c:v>463.39299999999974</c:v>
                </c:pt>
                <c:pt idx="25556">
                  <c:v>463.91099999999977</c:v>
                </c:pt>
                <c:pt idx="25557">
                  <c:v>464.41899999999958</c:v>
                </c:pt>
                <c:pt idx="25558">
                  <c:v>464.91699999999958</c:v>
                </c:pt>
                <c:pt idx="25559">
                  <c:v>465.40499999999975</c:v>
                </c:pt>
                <c:pt idx="25560">
                  <c:v>465.88299999999975</c:v>
                </c:pt>
                <c:pt idx="25561">
                  <c:v>466.35</c:v>
                </c:pt>
                <c:pt idx="25562">
                  <c:v>466.80799999999999</c:v>
                </c:pt>
                <c:pt idx="25563">
                  <c:v>467.25599999999974</c:v>
                </c:pt>
                <c:pt idx="25564">
                  <c:v>467.69400000000002</c:v>
                </c:pt>
                <c:pt idx="25565">
                  <c:v>468.12200000000001</c:v>
                </c:pt>
                <c:pt idx="25566">
                  <c:v>468.54</c:v>
                </c:pt>
                <c:pt idx="25567">
                  <c:v>468.947</c:v>
                </c:pt>
                <c:pt idx="25568">
                  <c:v>469.34500000000008</c:v>
                </c:pt>
                <c:pt idx="25569">
                  <c:v>469.73299999999978</c:v>
                </c:pt>
                <c:pt idx="25570">
                  <c:v>470.11</c:v>
                </c:pt>
                <c:pt idx="25571">
                  <c:v>470.47799999999978</c:v>
                </c:pt>
                <c:pt idx="25572">
                  <c:v>470.83499999999975</c:v>
                </c:pt>
                <c:pt idx="25573">
                  <c:v>471.18299999999999</c:v>
                </c:pt>
                <c:pt idx="25574">
                  <c:v>471.52099999999979</c:v>
                </c:pt>
                <c:pt idx="25575">
                  <c:v>471.84800000000001</c:v>
                </c:pt>
                <c:pt idx="25576">
                  <c:v>472.166</c:v>
                </c:pt>
                <c:pt idx="25577">
                  <c:v>472.47399999999965</c:v>
                </c:pt>
                <c:pt idx="25578">
                  <c:v>472.77199999999965</c:v>
                </c:pt>
                <c:pt idx="25579">
                  <c:v>473.05900000000008</c:v>
                </c:pt>
                <c:pt idx="25580">
                  <c:v>473.33699999999965</c:v>
                </c:pt>
                <c:pt idx="25581">
                  <c:v>473.60599999999999</c:v>
                </c:pt>
                <c:pt idx="25582">
                  <c:v>473.86399999999975</c:v>
                </c:pt>
                <c:pt idx="25583">
                  <c:v>474.113</c:v>
                </c:pt>
                <c:pt idx="25584">
                  <c:v>474.351</c:v>
                </c:pt>
                <c:pt idx="25585">
                  <c:v>474.58099999999979</c:v>
                </c:pt>
                <c:pt idx="25586">
                  <c:v>474.8</c:v>
                </c:pt>
                <c:pt idx="25587">
                  <c:v>475.01</c:v>
                </c:pt>
                <c:pt idx="25588">
                  <c:v>475.21</c:v>
                </c:pt>
                <c:pt idx="25589">
                  <c:v>475.40099999999978</c:v>
                </c:pt>
                <c:pt idx="25590">
                  <c:v>475.58199999999965</c:v>
                </c:pt>
                <c:pt idx="25591">
                  <c:v>475.75400000000002</c:v>
                </c:pt>
                <c:pt idx="25592">
                  <c:v>475.91599999999966</c:v>
                </c:pt>
                <c:pt idx="25593">
                  <c:v>476.06900000000002</c:v>
                </c:pt>
                <c:pt idx="25594">
                  <c:v>476.21199999999965</c:v>
                </c:pt>
                <c:pt idx="25595">
                  <c:v>476.34699999999975</c:v>
                </c:pt>
                <c:pt idx="25596">
                  <c:v>476.47199999999958</c:v>
                </c:pt>
                <c:pt idx="25597">
                  <c:v>476.58799999999979</c:v>
                </c:pt>
                <c:pt idx="25598">
                  <c:v>476.69499999999999</c:v>
                </c:pt>
                <c:pt idx="25599">
                  <c:v>476.79299999999978</c:v>
                </c:pt>
                <c:pt idx="25600">
                  <c:v>476.88200000000001</c:v>
                </c:pt>
                <c:pt idx="25601">
                  <c:v>476.96199999999965</c:v>
                </c:pt>
                <c:pt idx="25602">
                  <c:v>477.03399999999965</c:v>
                </c:pt>
                <c:pt idx="25603">
                  <c:v>477.09699999999958</c:v>
                </c:pt>
                <c:pt idx="25604">
                  <c:v>477.15100000000001</c:v>
                </c:pt>
                <c:pt idx="25605">
                  <c:v>477.19600000000003</c:v>
                </c:pt>
                <c:pt idx="25606">
                  <c:v>477.23299999999978</c:v>
                </c:pt>
                <c:pt idx="25607">
                  <c:v>477.2609999999998</c:v>
                </c:pt>
                <c:pt idx="25608">
                  <c:v>477.28099999999978</c:v>
                </c:pt>
                <c:pt idx="25609">
                  <c:v>477.29299999999978</c:v>
                </c:pt>
                <c:pt idx="25610">
                  <c:v>477.29700000000003</c:v>
                </c:pt>
                <c:pt idx="25611">
                  <c:v>477.29199999999958</c:v>
                </c:pt>
                <c:pt idx="25612">
                  <c:v>477.28</c:v>
                </c:pt>
                <c:pt idx="25613">
                  <c:v>477.25900000000001</c:v>
                </c:pt>
                <c:pt idx="25614">
                  <c:v>477.23099999999965</c:v>
                </c:pt>
                <c:pt idx="25615">
                  <c:v>477.19499999999999</c:v>
                </c:pt>
                <c:pt idx="25616">
                  <c:v>477.15100000000001</c:v>
                </c:pt>
                <c:pt idx="25617">
                  <c:v>477.1</c:v>
                </c:pt>
                <c:pt idx="25618">
                  <c:v>477.041</c:v>
                </c:pt>
                <c:pt idx="25619">
                  <c:v>476.9749999999998</c:v>
                </c:pt>
                <c:pt idx="25620">
                  <c:v>476.90099999999978</c:v>
                </c:pt>
                <c:pt idx="25621">
                  <c:v>476.82</c:v>
                </c:pt>
                <c:pt idx="25622">
                  <c:v>476.73299999999978</c:v>
                </c:pt>
                <c:pt idx="25623">
                  <c:v>476.63799999999975</c:v>
                </c:pt>
                <c:pt idx="25624">
                  <c:v>476.53699999999958</c:v>
                </c:pt>
                <c:pt idx="25625">
                  <c:v>476.42799999999966</c:v>
                </c:pt>
                <c:pt idx="25626">
                  <c:v>476.31299999999999</c:v>
                </c:pt>
                <c:pt idx="25627">
                  <c:v>476.19200000000001</c:v>
                </c:pt>
                <c:pt idx="25628">
                  <c:v>476.06400000000002</c:v>
                </c:pt>
                <c:pt idx="25629">
                  <c:v>475.92899999999958</c:v>
                </c:pt>
                <c:pt idx="25630">
                  <c:v>475.78899999999965</c:v>
                </c:pt>
                <c:pt idx="25631">
                  <c:v>475.64200000000022</c:v>
                </c:pt>
                <c:pt idx="25632">
                  <c:v>475.48899999999958</c:v>
                </c:pt>
                <c:pt idx="25633">
                  <c:v>475.33099999999979</c:v>
                </c:pt>
                <c:pt idx="25634">
                  <c:v>475.16699999999975</c:v>
                </c:pt>
                <c:pt idx="25635">
                  <c:v>474.99699999999962</c:v>
                </c:pt>
                <c:pt idx="25636">
                  <c:v>474.82100000000003</c:v>
                </c:pt>
                <c:pt idx="25637">
                  <c:v>474.64000000000021</c:v>
                </c:pt>
                <c:pt idx="25638">
                  <c:v>474.45400000000001</c:v>
                </c:pt>
                <c:pt idx="25639">
                  <c:v>474.26299999999975</c:v>
                </c:pt>
                <c:pt idx="25640">
                  <c:v>474.06700000000001</c:v>
                </c:pt>
                <c:pt idx="25641">
                  <c:v>473.86500000000001</c:v>
                </c:pt>
                <c:pt idx="25642">
                  <c:v>473.65899999999999</c:v>
                </c:pt>
                <c:pt idx="25643">
                  <c:v>473.44900000000001</c:v>
                </c:pt>
                <c:pt idx="25644">
                  <c:v>473.23299999999978</c:v>
                </c:pt>
                <c:pt idx="25645">
                  <c:v>473.01400000000001</c:v>
                </c:pt>
                <c:pt idx="25646">
                  <c:v>472.78999999999979</c:v>
                </c:pt>
                <c:pt idx="25647">
                  <c:v>472.56200000000001</c:v>
                </c:pt>
                <c:pt idx="25648">
                  <c:v>472.32900000000001</c:v>
                </c:pt>
                <c:pt idx="25649">
                  <c:v>472.09399999999965</c:v>
                </c:pt>
                <c:pt idx="25650">
                  <c:v>471.85399999999993</c:v>
                </c:pt>
                <c:pt idx="25651">
                  <c:v>471.61</c:v>
                </c:pt>
                <c:pt idx="25652">
                  <c:v>471.363</c:v>
                </c:pt>
                <c:pt idx="25653">
                  <c:v>471.113</c:v>
                </c:pt>
                <c:pt idx="25654">
                  <c:v>470.86</c:v>
                </c:pt>
                <c:pt idx="25655">
                  <c:v>470.60300000000001</c:v>
                </c:pt>
                <c:pt idx="25656">
                  <c:v>470.34300000000002</c:v>
                </c:pt>
                <c:pt idx="25657">
                  <c:v>470.08099999999979</c:v>
                </c:pt>
                <c:pt idx="25658">
                  <c:v>469.81599999999975</c:v>
                </c:pt>
                <c:pt idx="25659">
                  <c:v>469.548</c:v>
                </c:pt>
                <c:pt idx="25660">
                  <c:v>469.27799999999979</c:v>
                </c:pt>
                <c:pt idx="25661">
                  <c:v>469.005</c:v>
                </c:pt>
                <c:pt idx="25662">
                  <c:v>468.73099999999965</c:v>
                </c:pt>
                <c:pt idx="25663">
                  <c:v>468.45400000000001</c:v>
                </c:pt>
                <c:pt idx="25664">
                  <c:v>468.17500000000001</c:v>
                </c:pt>
                <c:pt idx="25665">
                  <c:v>467.89499999999975</c:v>
                </c:pt>
                <c:pt idx="25666">
                  <c:v>467.613</c:v>
                </c:pt>
                <c:pt idx="25667">
                  <c:v>467.33</c:v>
                </c:pt>
                <c:pt idx="25668">
                  <c:v>467.04500000000002</c:v>
                </c:pt>
                <c:pt idx="25669">
                  <c:v>466.75900000000001</c:v>
                </c:pt>
                <c:pt idx="25670">
                  <c:v>466.47199999999958</c:v>
                </c:pt>
                <c:pt idx="25671">
                  <c:v>466.18400000000008</c:v>
                </c:pt>
                <c:pt idx="25672">
                  <c:v>465.89499999999975</c:v>
                </c:pt>
                <c:pt idx="25673">
                  <c:v>465.60500000000002</c:v>
                </c:pt>
                <c:pt idx="25674">
                  <c:v>465.315</c:v>
                </c:pt>
                <c:pt idx="25675">
                  <c:v>465.02499999999975</c:v>
                </c:pt>
                <c:pt idx="25676">
                  <c:v>464.73399999999958</c:v>
                </c:pt>
                <c:pt idx="25677">
                  <c:v>464.44299999999993</c:v>
                </c:pt>
                <c:pt idx="25678">
                  <c:v>464.15199999999999</c:v>
                </c:pt>
                <c:pt idx="25679">
                  <c:v>463.86200000000002</c:v>
                </c:pt>
                <c:pt idx="25680">
                  <c:v>463.57100000000003</c:v>
                </c:pt>
                <c:pt idx="25681">
                  <c:v>463.28099999999978</c:v>
                </c:pt>
                <c:pt idx="25682">
                  <c:v>462.99199999999962</c:v>
                </c:pt>
                <c:pt idx="25683">
                  <c:v>462.70299999999975</c:v>
                </c:pt>
                <c:pt idx="25684">
                  <c:v>462.41499999999979</c:v>
                </c:pt>
                <c:pt idx="25685">
                  <c:v>462.12799999999999</c:v>
                </c:pt>
                <c:pt idx="25686">
                  <c:v>461.84100000000001</c:v>
                </c:pt>
                <c:pt idx="25687">
                  <c:v>461.55599999999993</c:v>
                </c:pt>
                <c:pt idx="25688">
                  <c:v>461.2729999999998</c:v>
                </c:pt>
                <c:pt idx="25689">
                  <c:v>460.99099999999964</c:v>
                </c:pt>
                <c:pt idx="25690">
                  <c:v>460.71</c:v>
                </c:pt>
                <c:pt idx="25691">
                  <c:v>460.43099999999959</c:v>
                </c:pt>
                <c:pt idx="25692">
                  <c:v>460.15400000000022</c:v>
                </c:pt>
                <c:pt idx="25693">
                  <c:v>459.87900000000002</c:v>
                </c:pt>
                <c:pt idx="25694">
                  <c:v>459.60599999999999</c:v>
                </c:pt>
                <c:pt idx="25695">
                  <c:v>459.33499999999975</c:v>
                </c:pt>
                <c:pt idx="25696">
                  <c:v>459.06700000000001</c:v>
                </c:pt>
                <c:pt idx="25697">
                  <c:v>458.80099999999999</c:v>
                </c:pt>
                <c:pt idx="25698">
                  <c:v>458.53699999999958</c:v>
                </c:pt>
                <c:pt idx="25699">
                  <c:v>458.27599999999978</c:v>
                </c:pt>
                <c:pt idx="25700">
                  <c:v>458.01799999999974</c:v>
                </c:pt>
                <c:pt idx="25701">
                  <c:v>457.76299999999975</c:v>
                </c:pt>
                <c:pt idx="25702">
                  <c:v>457.5109999999998</c:v>
                </c:pt>
                <c:pt idx="25703">
                  <c:v>457.262</c:v>
                </c:pt>
                <c:pt idx="25704">
                  <c:v>457.01599999999979</c:v>
                </c:pt>
                <c:pt idx="25705">
                  <c:v>456.774</c:v>
                </c:pt>
                <c:pt idx="25706">
                  <c:v>456.53500000000003</c:v>
                </c:pt>
                <c:pt idx="25707">
                  <c:v>456.3</c:v>
                </c:pt>
                <c:pt idx="25708">
                  <c:v>456.06799999999993</c:v>
                </c:pt>
                <c:pt idx="25709">
                  <c:v>455.8400000000002</c:v>
                </c:pt>
                <c:pt idx="25710">
                  <c:v>455.61599999999999</c:v>
                </c:pt>
                <c:pt idx="25711">
                  <c:v>455.39599999999979</c:v>
                </c:pt>
                <c:pt idx="25712">
                  <c:v>455.18099999999993</c:v>
                </c:pt>
                <c:pt idx="25713">
                  <c:v>454.96899999999965</c:v>
                </c:pt>
                <c:pt idx="25714">
                  <c:v>454.762</c:v>
                </c:pt>
                <c:pt idx="25715">
                  <c:v>454.55900000000008</c:v>
                </c:pt>
                <c:pt idx="25716">
                  <c:v>454.36099999999999</c:v>
                </c:pt>
                <c:pt idx="25717">
                  <c:v>454.16699999999975</c:v>
                </c:pt>
                <c:pt idx="25718">
                  <c:v>453.97799999999978</c:v>
                </c:pt>
                <c:pt idx="25719">
                  <c:v>453.79399999999958</c:v>
                </c:pt>
                <c:pt idx="25720">
                  <c:v>453.61500000000001</c:v>
                </c:pt>
                <c:pt idx="25721">
                  <c:v>453.44099999999975</c:v>
                </c:pt>
                <c:pt idx="25722">
                  <c:v>453.27099999999979</c:v>
                </c:pt>
                <c:pt idx="25723">
                  <c:v>453.108</c:v>
                </c:pt>
                <c:pt idx="25724">
                  <c:v>452.94900000000001</c:v>
                </c:pt>
                <c:pt idx="25725">
                  <c:v>452.79499999999979</c:v>
                </c:pt>
                <c:pt idx="25726">
                  <c:v>452.64699999999999</c:v>
                </c:pt>
                <c:pt idx="25727">
                  <c:v>452.505</c:v>
                </c:pt>
                <c:pt idx="25728">
                  <c:v>452.36700000000002</c:v>
                </c:pt>
                <c:pt idx="25729">
                  <c:v>452.23599999999965</c:v>
                </c:pt>
                <c:pt idx="25730">
                  <c:v>452.11</c:v>
                </c:pt>
                <c:pt idx="25731">
                  <c:v>451.98999999999978</c:v>
                </c:pt>
                <c:pt idx="25732">
                  <c:v>451.87599999999975</c:v>
                </c:pt>
                <c:pt idx="25733">
                  <c:v>451.76799999999974</c:v>
                </c:pt>
                <c:pt idx="25734">
                  <c:v>451.666</c:v>
                </c:pt>
                <c:pt idx="25735">
                  <c:v>451.57</c:v>
                </c:pt>
                <c:pt idx="25736">
                  <c:v>451.47999999999979</c:v>
                </c:pt>
                <c:pt idx="25737">
                  <c:v>451.39599999999979</c:v>
                </c:pt>
                <c:pt idx="25738">
                  <c:v>451.31799999999993</c:v>
                </c:pt>
                <c:pt idx="25739">
                  <c:v>451.24700000000001</c:v>
                </c:pt>
                <c:pt idx="25740">
                  <c:v>451.18099999999993</c:v>
                </c:pt>
                <c:pt idx="25741">
                  <c:v>451.12299999999999</c:v>
                </c:pt>
                <c:pt idx="25742">
                  <c:v>451.07</c:v>
                </c:pt>
                <c:pt idx="25743">
                  <c:v>451.02499999999975</c:v>
                </c:pt>
                <c:pt idx="25744">
                  <c:v>450.98599999999965</c:v>
                </c:pt>
                <c:pt idx="25745">
                  <c:v>450.95299999999975</c:v>
                </c:pt>
                <c:pt idx="25746">
                  <c:v>450.92699999999962</c:v>
                </c:pt>
                <c:pt idx="25747">
                  <c:v>450.90699999999958</c:v>
                </c:pt>
                <c:pt idx="25748">
                  <c:v>450.89499999999975</c:v>
                </c:pt>
                <c:pt idx="25749">
                  <c:v>450.88900000000001</c:v>
                </c:pt>
                <c:pt idx="25750">
                  <c:v>450.89</c:v>
                </c:pt>
                <c:pt idx="25751">
                  <c:v>450.89699999999965</c:v>
                </c:pt>
                <c:pt idx="25752">
                  <c:v>450.91199999999958</c:v>
                </c:pt>
                <c:pt idx="25753">
                  <c:v>450.93299999999965</c:v>
                </c:pt>
                <c:pt idx="25754">
                  <c:v>450.96099999999979</c:v>
                </c:pt>
                <c:pt idx="25755">
                  <c:v>450.99599999999958</c:v>
                </c:pt>
                <c:pt idx="25756">
                  <c:v>451.03799999999978</c:v>
                </c:pt>
                <c:pt idx="25757">
                  <c:v>451.08699999999965</c:v>
                </c:pt>
                <c:pt idx="25758">
                  <c:v>451.14299999999997</c:v>
                </c:pt>
                <c:pt idx="25759">
                  <c:v>451.20499999999993</c:v>
                </c:pt>
                <c:pt idx="25760">
                  <c:v>451.27499999999975</c:v>
                </c:pt>
                <c:pt idx="25761">
                  <c:v>451.35199999999975</c:v>
                </c:pt>
                <c:pt idx="25762">
                  <c:v>451.43499999999977</c:v>
                </c:pt>
                <c:pt idx="25763">
                  <c:v>451.52599999999978</c:v>
                </c:pt>
                <c:pt idx="25764">
                  <c:v>451.62400000000002</c:v>
                </c:pt>
                <c:pt idx="25765">
                  <c:v>451.72899999999959</c:v>
                </c:pt>
                <c:pt idx="25766">
                  <c:v>451.8400000000002</c:v>
                </c:pt>
                <c:pt idx="25767">
                  <c:v>451.959</c:v>
                </c:pt>
                <c:pt idx="25768">
                  <c:v>452.08499999999975</c:v>
                </c:pt>
                <c:pt idx="25769">
                  <c:v>452.21699999999959</c:v>
                </c:pt>
                <c:pt idx="25770">
                  <c:v>452.35700000000008</c:v>
                </c:pt>
                <c:pt idx="25771">
                  <c:v>452.50400000000002</c:v>
                </c:pt>
                <c:pt idx="25772">
                  <c:v>452.65699999999993</c:v>
                </c:pt>
                <c:pt idx="25773">
                  <c:v>452.81700000000001</c:v>
                </c:pt>
                <c:pt idx="25774">
                  <c:v>452.98499999999979</c:v>
                </c:pt>
                <c:pt idx="25775">
                  <c:v>453.15899999999999</c:v>
                </c:pt>
                <c:pt idx="25776">
                  <c:v>453.3400000000002</c:v>
                </c:pt>
                <c:pt idx="25777">
                  <c:v>453.52799999999979</c:v>
                </c:pt>
                <c:pt idx="25778">
                  <c:v>453.72299999999979</c:v>
                </c:pt>
                <c:pt idx="25779">
                  <c:v>453.92399999999958</c:v>
                </c:pt>
                <c:pt idx="25780">
                  <c:v>454.13200000000001</c:v>
                </c:pt>
                <c:pt idx="25781">
                  <c:v>454.34699999999975</c:v>
                </c:pt>
                <c:pt idx="25782">
                  <c:v>454.56900000000002</c:v>
                </c:pt>
                <c:pt idx="25783">
                  <c:v>454.79700000000003</c:v>
                </c:pt>
                <c:pt idx="25784">
                  <c:v>455.03199999999958</c:v>
                </c:pt>
                <c:pt idx="25785">
                  <c:v>455.2729999999998</c:v>
                </c:pt>
                <c:pt idx="25786">
                  <c:v>455.52099999999979</c:v>
                </c:pt>
                <c:pt idx="25787">
                  <c:v>455.77499999999975</c:v>
                </c:pt>
                <c:pt idx="25788">
                  <c:v>456.03599999999977</c:v>
                </c:pt>
                <c:pt idx="25789">
                  <c:v>456.303</c:v>
                </c:pt>
                <c:pt idx="25790">
                  <c:v>456.57599999999979</c:v>
                </c:pt>
                <c:pt idx="25791">
                  <c:v>456.85599999999999</c:v>
                </c:pt>
                <c:pt idx="25792">
                  <c:v>457.14200000000022</c:v>
                </c:pt>
                <c:pt idx="25793">
                  <c:v>457.43299999999965</c:v>
                </c:pt>
                <c:pt idx="25794">
                  <c:v>457.73099999999965</c:v>
                </c:pt>
                <c:pt idx="25795">
                  <c:v>458.03500000000003</c:v>
                </c:pt>
                <c:pt idx="25796">
                  <c:v>458.34500000000008</c:v>
                </c:pt>
                <c:pt idx="25797">
                  <c:v>458.661</c:v>
                </c:pt>
                <c:pt idx="25798">
                  <c:v>458.98200000000003</c:v>
                </c:pt>
                <c:pt idx="25799">
                  <c:v>459.30900000000008</c:v>
                </c:pt>
                <c:pt idx="25800">
                  <c:v>459.64200000000022</c:v>
                </c:pt>
                <c:pt idx="25801">
                  <c:v>459.98099999999965</c:v>
                </c:pt>
                <c:pt idx="25802">
                  <c:v>460.32499999999999</c:v>
                </c:pt>
                <c:pt idx="25803">
                  <c:v>460.67399999999975</c:v>
                </c:pt>
                <c:pt idx="25804">
                  <c:v>461.029</c:v>
                </c:pt>
                <c:pt idx="25805">
                  <c:v>461.38900000000001</c:v>
                </c:pt>
                <c:pt idx="25806">
                  <c:v>461.75400000000002</c:v>
                </c:pt>
                <c:pt idx="25807">
                  <c:v>462.12400000000002</c:v>
                </c:pt>
                <c:pt idx="25808">
                  <c:v>462.49899999999963</c:v>
                </c:pt>
                <c:pt idx="25809">
                  <c:v>462.87900000000002</c:v>
                </c:pt>
                <c:pt idx="25810">
                  <c:v>463.26400000000001</c:v>
                </c:pt>
                <c:pt idx="25811">
                  <c:v>463.65300000000002</c:v>
                </c:pt>
                <c:pt idx="25812">
                  <c:v>464.04700000000008</c:v>
                </c:pt>
                <c:pt idx="25813">
                  <c:v>464.44600000000003</c:v>
                </c:pt>
                <c:pt idx="25814">
                  <c:v>464.84899999999999</c:v>
                </c:pt>
                <c:pt idx="25815">
                  <c:v>465.25700000000001</c:v>
                </c:pt>
                <c:pt idx="25816">
                  <c:v>465.66800000000001</c:v>
                </c:pt>
                <c:pt idx="25817">
                  <c:v>466.084</c:v>
                </c:pt>
                <c:pt idx="25818">
                  <c:v>466.50400000000002</c:v>
                </c:pt>
                <c:pt idx="25819">
                  <c:v>466.92699999999962</c:v>
                </c:pt>
                <c:pt idx="25820">
                  <c:v>467.35500000000002</c:v>
                </c:pt>
                <c:pt idx="25821">
                  <c:v>467.78599999999977</c:v>
                </c:pt>
                <c:pt idx="25822">
                  <c:v>468.22099999999978</c:v>
                </c:pt>
                <c:pt idx="25823">
                  <c:v>468.65899999999999</c:v>
                </c:pt>
                <c:pt idx="25824">
                  <c:v>469.1</c:v>
                </c:pt>
                <c:pt idx="25825">
                  <c:v>469.54500000000002</c:v>
                </c:pt>
                <c:pt idx="25826">
                  <c:v>469.99299999999965</c:v>
                </c:pt>
                <c:pt idx="25827">
                  <c:v>470.44400000000002</c:v>
                </c:pt>
                <c:pt idx="25828">
                  <c:v>470.8979999999998</c:v>
                </c:pt>
                <c:pt idx="25829">
                  <c:v>471.35399999999993</c:v>
                </c:pt>
                <c:pt idx="25830">
                  <c:v>471.81299999999999</c:v>
                </c:pt>
                <c:pt idx="25831">
                  <c:v>472.27499999999975</c:v>
                </c:pt>
                <c:pt idx="25832">
                  <c:v>472.73899999999958</c:v>
                </c:pt>
                <c:pt idx="25833">
                  <c:v>473.20499999999993</c:v>
                </c:pt>
                <c:pt idx="25834">
                  <c:v>473.67399999999975</c:v>
                </c:pt>
                <c:pt idx="25835">
                  <c:v>474.14400000000023</c:v>
                </c:pt>
                <c:pt idx="25836">
                  <c:v>474.61700000000002</c:v>
                </c:pt>
                <c:pt idx="25837">
                  <c:v>475.09099999999978</c:v>
                </c:pt>
                <c:pt idx="25838">
                  <c:v>475.56599999999975</c:v>
                </c:pt>
                <c:pt idx="25839">
                  <c:v>476.04399999999993</c:v>
                </c:pt>
                <c:pt idx="25840">
                  <c:v>476.52199999999965</c:v>
                </c:pt>
                <c:pt idx="25841">
                  <c:v>477.00200000000001</c:v>
                </c:pt>
                <c:pt idx="25842">
                  <c:v>477.48299999999978</c:v>
                </c:pt>
                <c:pt idx="25843">
                  <c:v>477.96499999999975</c:v>
                </c:pt>
                <c:pt idx="25844">
                  <c:v>478.44799999999975</c:v>
                </c:pt>
                <c:pt idx="25845">
                  <c:v>478.93099999999959</c:v>
                </c:pt>
                <c:pt idx="25846">
                  <c:v>479.41499999999979</c:v>
                </c:pt>
                <c:pt idx="25847">
                  <c:v>479.9</c:v>
                </c:pt>
                <c:pt idx="25848">
                  <c:v>480.38400000000001</c:v>
                </c:pt>
                <c:pt idx="25849">
                  <c:v>480.86900000000026</c:v>
                </c:pt>
                <c:pt idx="25850">
                  <c:v>481.35399999999993</c:v>
                </c:pt>
                <c:pt idx="25851">
                  <c:v>481.839</c:v>
                </c:pt>
                <c:pt idx="25852">
                  <c:v>482.32299999999975</c:v>
                </c:pt>
                <c:pt idx="25853">
                  <c:v>482.80700000000002</c:v>
                </c:pt>
                <c:pt idx="25854">
                  <c:v>483.29099999999966</c:v>
                </c:pt>
                <c:pt idx="25855">
                  <c:v>483.774</c:v>
                </c:pt>
                <c:pt idx="25856">
                  <c:v>484.25599999999974</c:v>
                </c:pt>
                <c:pt idx="25857">
                  <c:v>484.73699999999963</c:v>
                </c:pt>
                <c:pt idx="25858">
                  <c:v>485.21599999999978</c:v>
                </c:pt>
                <c:pt idx="25859">
                  <c:v>485.69499999999999</c:v>
                </c:pt>
                <c:pt idx="25860">
                  <c:v>486.17200000000008</c:v>
                </c:pt>
                <c:pt idx="25861">
                  <c:v>486.64800000000002</c:v>
                </c:pt>
                <c:pt idx="25862">
                  <c:v>487.12200000000001</c:v>
                </c:pt>
                <c:pt idx="25863">
                  <c:v>487.59399999999965</c:v>
                </c:pt>
                <c:pt idx="25864">
                  <c:v>488.06400000000002</c:v>
                </c:pt>
                <c:pt idx="25865">
                  <c:v>488.53199999999958</c:v>
                </c:pt>
                <c:pt idx="25866">
                  <c:v>488.99799999999965</c:v>
                </c:pt>
                <c:pt idx="25867">
                  <c:v>489.46099999999979</c:v>
                </c:pt>
                <c:pt idx="25868">
                  <c:v>489.92200000000003</c:v>
                </c:pt>
                <c:pt idx="25869">
                  <c:v>490.38</c:v>
                </c:pt>
                <c:pt idx="25870">
                  <c:v>490.83599999999979</c:v>
                </c:pt>
                <c:pt idx="25871">
                  <c:v>491.28799999999978</c:v>
                </c:pt>
                <c:pt idx="25872">
                  <c:v>491.73699999999963</c:v>
                </c:pt>
                <c:pt idx="25873">
                  <c:v>492.18299999999999</c:v>
                </c:pt>
                <c:pt idx="25874">
                  <c:v>492.625</c:v>
                </c:pt>
                <c:pt idx="25875">
                  <c:v>493.06400000000002</c:v>
                </c:pt>
                <c:pt idx="25876">
                  <c:v>493.5</c:v>
                </c:pt>
                <c:pt idx="25877">
                  <c:v>493.93099999999959</c:v>
                </c:pt>
                <c:pt idx="25878">
                  <c:v>494.35899999999975</c:v>
                </c:pt>
                <c:pt idx="25879">
                  <c:v>494.78199999999958</c:v>
                </c:pt>
                <c:pt idx="25880">
                  <c:v>495.20099999999979</c:v>
                </c:pt>
                <c:pt idx="25881">
                  <c:v>495.61599999999999</c:v>
                </c:pt>
                <c:pt idx="25882">
                  <c:v>496.02599999999978</c:v>
                </c:pt>
                <c:pt idx="25883">
                  <c:v>496.43099999999959</c:v>
                </c:pt>
                <c:pt idx="25884">
                  <c:v>496.83199999999965</c:v>
                </c:pt>
                <c:pt idx="25885">
                  <c:v>497.22799999999978</c:v>
                </c:pt>
                <c:pt idx="25886">
                  <c:v>497.61799999999999</c:v>
                </c:pt>
                <c:pt idx="25887">
                  <c:v>498.00400000000002</c:v>
                </c:pt>
                <c:pt idx="25888">
                  <c:v>498.38400000000001</c:v>
                </c:pt>
                <c:pt idx="25889">
                  <c:v>498.75799999999975</c:v>
                </c:pt>
                <c:pt idx="25890">
                  <c:v>499.12700000000001</c:v>
                </c:pt>
                <c:pt idx="25891">
                  <c:v>499.49099999999964</c:v>
                </c:pt>
                <c:pt idx="25892">
                  <c:v>499.84800000000001</c:v>
                </c:pt>
                <c:pt idx="25893">
                  <c:v>500.19900000000001</c:v>
                </c:pt>
                <c:pt idx="25894">
                  <c:v>500.54399999999993</c:v>
                </c:pt>
                <c:pt idx="25895">
                  <c:v>500.88299999999975</c:v>
                </c:pt>
                <c:pt idx="25896">
                  <c:v>501.21599999999978</c:v>
                </c:pt>
                <c:pt idx="25897">
                  <c:v>501.54199999999975</c:v>
                </c:pt>
                <c:pt idx="25898">
                  <c:v>501.86099999999999</c:v>
                </c:pt>
                <c:pt idx="25899">
                  <c:v>502.173</c:v>
                </c:pt>
                <c:pt idx="25900">
                  <c:v>502.47899999999959</c:v>
                </c:pt>
                <c:pt idx="25901">
                  <c:v>502.77699999999965</c:v>
                </c:pt>
                <c:pt idx="25902">
                  <c:v>503.06900000000002</c:v>
                </c:pt>
                <c:pt idx="25903">
                  <c:v>503.35300000000001</c:v>
                </c:pt>
                <c:pt idx="25904">
                  <c:v>503.63</c:v>
                </c:pt>
                <c:pt idx="25905">
                  <c:v>503.899</c:v>
                </c:pt>
                <c:pt idx="25906">
                  <c:v>504.16</c:v>
                </c:pt>
                <c:pt idx="25907">
                  <c:v>504.41399999999965</c:v>
                </c:pt>
                <c:pt idx="25908">
                  <c:v>504.66</c:v>
                </c:pt>
                <c:pt idx="25909">
                  <c:v>504.8979999999998</c:v>
                </c:pt>
                <c:pt idx="25910">
                  <c:v>505.12799999999999</c:v>
                </c:pt>
                <c:pt idx="25911">
                  <c:v>505.35</c:v>
                </c:pt>
                <c:pt idx="25912">
                  <c:v>505.56299999999999</c:v>
                </c:pt>
                <c:pt idx="25913">
                  <c:v>505.76799999999974</c:v>
                </c:pt>
                <c:pt idx="25914">
                  <c:v>505.96499999999975</c:v>
                </c:pt>
                <c:pt idx="25915">
                  <c:v>506.15300000000002</c:v>
                </c:pt>
                <c:pt idx="25916">
                  <c:v>506.33199999999965</c:v>
                </c:pt>
                <c:pt idx="25917">
                  <c:v>506.50200000000001</c:v>
                </c:pt>
                <c:pt idx="25918">
                  <c:v>506.66300000000001</c:v>
                </c:pt>
                <c:pt idx="25919">
                  <c:v>506.81599999999975</c:v>
                </c:pt>
                <c:pt idx="25920">
                  <c:v>506.959</c:v>
                </c:pt>
                <c:pt idx="25921">
                  <c:v>507.09299999999979</c:v>
                </c:pt>
                <c:pt idx="25922">
                  <c:v>507.21799999999979</c:v>
                </c:pt>
                <c:pt idx="25923">
                  <c:v>507.33300000000003</c:v>
                </c:pt>
                <c:pt idx="25924">
                  <c:v>507.43899999999962</c:v>
                </c:pt>
                <c:pt idx="25925">
                  <c:v>507.53500000000003</c:v>
                </c:pt>
                <c:pt idx="25926">
                  <c:v>507.62200000000001</c:v>
                </c:pt>
                <c:pt idx="25927">
                  <c:v>507.69799999999975</c:v>
                </c:pt>
                <c:pt idx="25928">
                  <c:v>507.76499999999999</c:v>
                </c:pt>
                <c:pt idx="25929">
                  <c:v>507.822</c:v>
                </c:pt>
                <c:pt idx="25930">
                  <c:v>507.86900000000026</c:v>
                </c:pt>
                <c:pt idx="25931">
                  <c:v>507.90699999999958</c:v>
                </c:pt>
                <c:pt idx="25932">
                  <c:v>507.93299999999965</c:v>
                </c:pt>
                <c:pt idx="25933">
                  <c:v>507.95</c:v>
                </c:pt>
                <c:pt idx="25934">
                  <c:v>507.95599999999979</c:v>
                </c:pt>
                <c:pt idx="25935">
                  <c:v>507.952</c:v>
                </c:pt>
                <c:pt idx="25936">
                  <c:v>507.93799999999965</c:v>
                </c:pt>
                <c:pt idx="25937">
                  <c:v>507.91299999999978</c:v>
                </c:pt>
                <c:pt idx="25938">
                  <c:v>507.87700000000001</c:v>
                </c:pt>
                <c:pt idx="25939">
                  <c:v>507.83099999999979</c:v>
                </c:pt>
                <c:pt idx="25940">
                  <c:v>507.774</c:v>
                </c:pt>
                <c:pt idx="25941">
                  <c:v>507.70599999999979</c:v>
                </c:pt>
                <c:pt idx="25942">
                  <c:v>507.62799999999999</c:v>
                </c:pt>
                <c:pt idx="25943">
                  <c:v>507.53899999999965</c:v>
                </c:pt>
                <c:pt idx="25944">
                  <c:v>507.43899999999962</c:v>
                </c:pt>
                <c:pt idx="25945">
                  <c:v>507.327</c:v>
                </c:pt>
                <c:pt idx="25946">
                  <c:v>507.20499999999993</c:v>
                </c:pt>
                <c:pt idx="25947">
                  <c:v>507.072</c:v>
                </c:pt>
                <c:pt idx="25948">
                  <c:v>506.92799999999966</c:v>
                </c:pt>
                <c:pt idx="25949">
                  <c:v>506.77199999999965</c:v>
                </c:pt>
                <c:pt idx="25950">
                  <c:v>506.60500000000002</c:v>
                </c:pt>
                <c:pt idx="25951">
                  <c:v>506.42699999999962</c:v>
                </c:pt>
                <c:pt idx="25952">
                  <c:v>506.23799999999977</c:v>
                </c:pt>
                <c:pt idx="25953">
                  <c:v>506.03799999999978</c:v>
                </c:pt>
                <c:pt idx="25954">
                  <c:v>505.82599999999979</c:v>
                </c:pt>
                <c:pt idx="25955">
                  <c:v>505.60300000000001</c:v>
                </c:pt>
                <c:pt idx="25956">
                  <c:v>505.36799999999999</c:v>
                </c:pt>
                <c:pt idx="25957">
                  <c:v>505.12200000000001</c:v>
                </c:pt>
                <c:pt idx="25958">
                  <c:v>504.86500000000001</c:v>
                </c:pt>
                <c:pt idx="25959">
                  <c:v>504.59599999999978</c:v>
                </c:pt>
                <c:pt idx="25960">
                  <c:v>504.31599999999975</c:v>
                </c:pt>
                <c:pt idx="25961">
                  <c:v>504.024</c:v>
                </c:pt>
                <c:pt idx="25962">
                  <c:v>503.72099999999978</c:v>
                </c:pt>
                <c:pt idx="25963">
                  <c:v>503.40599999999978</c:v>
                </c:pt>
                <c:pt idx="25964">
                  <c:v>503.08</c:v>
                </c:pt>
                <c:pt idx="25965">
                  <c:v>502.74200000000002</c:v>
                </c:pt>
                <c:pt idx="25966">
                  <c:v>502.392</c:v>
                </c:pt>
                <c:pt idx="25967">
                  <c:v>502.03099999999978</c:v>
                </c:pt>
                <c:pt idx="25968">
                  <c:v>501.65800000000002</c:v>
                </c:pt>
                <c:pt idx="25969">
                  <c:v>501.274</c:v>
                </c:pt>
                <c:pt idx="25970">
                  <c:v>500.87900000000002</c:v>
                </c:pt>
                <c:pt idx="25971">
                  <c:v>500.47099999999978</c:v>
                </c:pt>
                <c:pt idx="25972">
                  <c:v>500.05200000000002</c:v>
                </c:pt>
                <c:pt idx="25973">
                  <c:v>499.62200000000001</c:v>
                </c:pt>
                <c:pt idx="25974">
                  <c:v>499.18</c:v>
                </c:pt>
                <c:pt idx="25975">
                  <c:v>498.72699999999958</c:v>
                </c:pt>
                <c:pt idx="25976">
                  <c:v>498.262</c:v>
                </c:pt>
                <c:pt idx="25977">
                  <c:v>497.78500000000003</c:v>
                </c:pt>
                <c:pt idx="25978">
                  <c:v>497.29700000000003</c:v>
                </c:pt>
                <c:pt idx="25979">
                  <c:v>496.79799999999977</c:v>
                </c:pt>
                <c:pt idx="25980">
                  <c:v>496.28699999999958</c:v>
                </c:pt>
                <c:pt idx="25981">
                  <c:v>495.76499999999999</c:v>
                </c:pt>
                <c:pt idx="25982">
                  <c:v>495.23099999999965</c:v>
                </c:pt>
                <c:pt idx="25983">
                  <c:v>494.68700000000001</c:v>
                </c:pt>
                <c:pt idx="25984">
                  <c:v>494.13</c:v>
                </c:pt>
                <c:pt idx="25985">
                  <c:v>493.56299999999999</c:v>
                </c:pt>
                <c:pt idx="25986">
                  <c:v>492.98399999999958</c:v>
                </c:pt>
                <c:pt idx="25987">
                  <c:v>492.39400000000001</c:v>
                </c:pt>
                <c:pt idx="25988">
                  <c:v>491.79299999999978</c:v>
                </c:pt>
                <c:pt idx="25989">
                  <c:v>491.18099999999993</c:v>
                </c:pt>
                <c:pt idx="25990">
                  <c:v>490.55700000000002</c:v>
                </c:pt>
                <c:pt idx="25991">
                  <c:v>489.92299999999977</c:v>
                </c:pt>
                <c:pt idx="25992">
                  <c:v>489.27699999999965</c:v>
                </c:pt>
                <c:pt idx="25993">
                  <c:v>488.62099999999975</c:v>
                </c:pt>
                <c:pt idx="25994">
                  <c:v>487.95400000000001</c:v>
                </c:pt>
                <c:pt idx="25995">
                  <c:v>487.27499999999975</c:v>
                </c:pt>
                <c:pt idx="25996">
                  <c:v>486.58599999999979</c:v>
                </c:pt>
                <c:pt idx="25997">
                  <c:v>485.887</c:v>
                </c:pt>
                <c:pt idx="25998">
                  <c:v>485.17599999999999</c:v>
                </c:pt>
                <c:pt idx="25999">
                  <c:v>484.45499999999993</c:v>
                </c:pt>
                <c:pt idx="26000">
                  <c:v>483.72299999999979</c:v>
                </c:pt>
                <c:pt idx="26001">
                  <c:v>482.98099999999965</c:v>
                </c:pt>
                <c:pt idx="26002">
                  <c:v>482.22899999999959</c:v>
                </c:pt>
                <c:pt idx="26003">
                  <c:v>481.46599999999978</c:v>
                </c:pt>
                <c:pt idx="26004">
                  <c:v>480.69299999999993</c:v>
                </c:pt>
                <c:pt idx="26005">
                  <c:v>479.90899999999965</c:v>
                </c:pt>
                <c:pt idx="26006">
                  <c:v>479.11599999999999</c:v>
                </c:pt>
                <c:pt idx="26007">
                  <c:v>478.31200000000001</c:v>
                </c:pt>
                <c:pt idx="26008">
                  <c:v>477.49799999999965</c:v>
                </c:pt>
                <c:pt idx="26009">
                  <c:v>476.67399999999975</c:v>
                </c:pt>
                <c:pt idx="26010">
                  <c:v>475.84100000000001</c:v>
                </c:pt>
                <c:pt idx="26011">
                  <c:v>474.99799999999965</c:v>
                </c:pt>
                <c:pt idx="26012">
                  <c:v>474.14499999999998</c:v>
                </c:pt>
                <c:pt idx="26013">
                  <c:v>473.28199999999958</c:v>
                </c:pt>
                <c:pt idx="26014">
                  <c:v>472.4099999999998</c:v>
                </c:pt>
                <c:pt idx="26015">
                  <c:v>471.52799999999979</c:v>
                </c:pt>
                <c:pt idx="26016">
                  <c:v>470.637</c:v>
                </c:pt>
                <c:pt idx="26017">
                  <c:v>469.73699999999963</c:v>
                </c:pt>
                <c:pt idx="26018">
                  <c:v>468.82799999999975</c:v>
                </c:pt>
                <c:pt idx="26019">
                  <c:v>467.90899999999965</c:v>
                </c:pt>
                <c:pt idx="26020">
                  <c:v>466.98200000000003</c:v>
                </c:pt>
                <c:pt idx="26021">
                  <c:v>466.04500000000002</c:v>
                </c:pt>
                <c:pt idx="26022">
                  <c:v>465.1</c:v>
                </c:pt>
                <c:pt idx="26023">
                  <c:v>464.14600000000002</c:v>
                </c:pt>
                <c:pt idx="26024">
                  <c:v>463.18400000000008</c:v>
                </c:pt>
                <c:pt idx="26025">
                  <c:v>462.21299999999979</c:v>
                </c:pt>
                <c:pt idx="26026">
                  <c:v>461.23399999999958</c:v>
                </c:pt>
                <c:pt idx="26027">
                  <c:v>460.24599999999975</c:v>
                </c:pt>
                <c:pt idx="26028">
                  <c:v>459.25</c:v>
                </c:pt>
                <c:pt idx="26029">
                  <c:v>458.24599999999975</c:v>
                </c:pt>
                <c:pt idx="26030">
                  <c:v>457.23399999999958</c:v>
                </c:pt>
                <c:pt idx="26031">
                  <c:v>456.214</c:v>
                </c:pt>
                <c:pt idx="26032">
                  <c:v>455.18700000000001</c:v>
                </c:pt>
                <c:pt idx="26033">
                  <c:v>454.15199999999999</c:v>
                </c:pt>
                <c:pt idx="26034">
                  <c:v>453.10899999999975</c:v>
                </c:pt>
                <c:pt idx="26035">
                  <c:v>452.05900000000008</c:v>
                </c:pt>
                <c:pt idx="26036">
                  <c:v>451.00099999999975</c:v>
                </c:pt>
                <c:pt idx="26037">
                  <c:v>449.93699999999961</c:v>
                </c:pt>
                <c:pt idx="26038">
                  <c:v>448.86500000000001</c:v>
                </c:pt>
                <c:pt idx="26039">
                  <c:v>447.78599999999977</c:v>
                </c:pt>
                <c:pt idx="26040">
                  <c:v>446.7</c:v>
                </c:pt>
                <c:pt idx="26041">
                  <c:v>445.608</c:v>
                </c:pt>
                <c:pt idx="26042">
                  <c:v>444.50900000000001</c:v>
                </c:pt>
                <c:pt idx="26043">
                  <c:v>443.404</c:v>
                </c:pt>
                <c:pt idx="26044">
                  <c:v>442.29199999999958</c:v>
                </c:pt>
                <c:pt idx="26045">
                  <c:v>441.17399999999975</c:v>
                </c:pt>
                <c:pt idx="26046">
                  <c:v>440.04899999999975</c:v>
                </c:pt>
                <c:pt idx="26047">
                  <c:v>438.91899999999958</c:v>
                </c:pt>
                <c:pt idx="26048">
                  <c:v>437.78299999999979</c:v>
                </c:pt>
                <c:pt idx="26049">
                  <c:v>436.64100000000002</c:v>
                </c:pt>
                <c:pt idx="26050">
                  <c:v>435.49299999999965</c:v>
                </c:pt>
                <c:pt idx="26051">
                  <c:v>434.3400000000002</c:v>
                </c:pt>
                <c:pt idx="26052">
                  <c:v>433.18200000000002</c:v>
                </c:pt>
                <c:pt idx="26053">
                  <c:v>432.01799999999974</c:v>
                </c:pt>
                <c:pt idx="26054">
                  <c:v>430.84899999999999</c:v>
                </c:pt>
                <c:pt idx="26055">
                  <c:v>429.67500000000001</c:v>
                </c:pt>
                <c:pt idx="26056">
                  <c:v>428.49599999999958</c:v>
                </c:pt>
                <c:pt idx="26057">
                  <c:v>427.31200000000001</c:v>
                </c:pt>
                <c:pt idx="26058">
                  <c:v>426.12400000000002</c:v>
                </c:pt>
                <c:pt idx="26059">
                  <c:v>424.93099999999959</c:v>
                </c:pt>
                <c:pt idx="26060">
                  <c:v>423.73399999999958</c:v>
                </c:pt>
                <c:pt idx="26061">
                  <c:v>422.53299999999979</c:v>
                </c:pt>
                <c:pt idx="26062">
                  <c:v>421.327</c:v>
                </c:pt>
                <c:pt idx="26063">
                  <c:v>420.11799999999999</c:v>
                </c:pt>
                <c:pt idx="26064">
                  <c:v>418.904</c:v>
                </c:pt>
                <c:pt idx="26065">
                  <c:v>417.68700000000001</c:v>
                </c:pt>
                <c:pt idx="26066">
                  <c:v>416.46599999999978</c:v>
                </c:pt>
                <c:pt idx="26067">
                  <c:v>415.24200000000002</c:v>
                </c:pt>
                <c:pt idx="26068">
                  <c:v>414.01499999999999</c:v>
                </c:pt>
                <c:pt idx="26069">
                  <c:v>412.78399999999965</c:v>
                </c:pt>
                <c:pt idx="26070">
                  <c:v>411.55</c:v>
                </c:pt>
                <c:pt idx="26071">
                  <c:v>410.31299999999999</c:v>
                </c:pt>
                <c:pt idx="26072">
                  <c:v>409.07400000000001</c:v>
                </c:pt>
                <c:pt idx="26073">
                  <c:v>407.83099999999979</c:v>
                </c:pt>
                <c:pt idx="26074">
                  <c:v>406.58699999999965</c:v>
                </c:pt>
                <c:pt idx="26075">
                  <c:v>405.339</c:v>
                </c:pt>
                <c:pt idx="26076">
                  <c:v>404.09</c:v>
                </c:pt>
                <c:pt idx="26077">
                  <c:v>402.83799999999979</c:v>
                </c:pt>
                <c:pt idx="26078">
                  <c:v>401.584</c:v>
                </c:pt>
                <c:pt idx="26079">
                  <c:v>400.32799999999975</c:v>
                </c:pt>
                <c:pt idx="26080">
                  <c:v>399.07100000000003</c:v>
                </c:pt>
                <c:pt idx="26081">
                  <c:v>397.81200000000001</c:v>
                </c:pt>
                <c:pt idx="26082">
                  <c:v>396.55099999999999</c:v>
                </c:pt>
                <c:pt idx="26083">
                  <c:v>395.28899999999965</c:v>
                </c:pt>
                <c:pt idx="26084">
                  <c:v>394.02599999999978</c:v>
                </c:pt>
                <c:pt idx="26085">
                  <c:v>392.762</c:v>
                </c:pt>
                <c:pt idx="26086">
                  <c:v>391.49599999999958</c:v>
                </c:pt>
                <c:pt idx="26087">
                  <c:v>390.22999999999979</c:v>
                </c:pt>
                <c:pt idx="26088">
                  <c:v>388.96299999999979</c:v>
                </c:pt>
                <c:pt idx="26089">
                  <c:v>387.69499999999999</c:v>
                </c:pt>
                <c:pt idx="26090">
                  <c:v>386.42699999999962</c:v>
                </c:pt>
                <c:pt idx="26091">
                  <c:v>385.15800000000002</c:v>
                </c:pt>
                <c:pt idx="26092">
                  <c:v>383.88900000000001</c:v>
                </c:pt>
                <c:pt idx="26093">
                  <c:v>382.62</c:v>
                </c:pt>
                <c:pt idx="26094">
                  <c:v>381.351</c:v>
                </c:pt>
                <c:pt idx="26095">
                  <c:v>380.08199999999965</c:v>
                </c:pt>
                <c:pt idx="26096">
                  <c:v>378.81400000000002</c:v>
                </c:pt>
                <c:pt idx="26097">
                  <c:v>377.54599999999999</c:v>
                </c:pt>
                <c:pt idx="26098">
                  <c:v>376.27799999999979</c:v>
                </c:pt>
                <c:pt idx="26099">
                  <c:v>375.0109999999998</c:v>
                </c:pt>
                <c:pt idx="26100">
                  <c:v>373.74400000000026</c:v>
                </c:pt>
                <c:pt idx="26101">
                  <c:v>372.47799999999978</c:v>
                </c:pt>
                <c:pt idx="26102">
                  <c:v>371.214</c:v>
                </c:pt>
                <c:pt idx="26103">
                  <c:v>369.95</c:v>
                </c:pt>
                <c:pt idx="26104">
                  <c:v>368.68799999999999</c:v>
                </c:pt>
                <c:pt idx="26105">
                  <c:v>367.42699999999962</c:v>
                </c:pt>
                <c:pt idx="26106">
                  <c:v>366.16699999999975</c:v>
                </c:pt>
                <c:pt idx="26107">
                  <c:v>364.90899999999965</c:v>
                </c:pt>
                <c:pt idx="26108">
                  <c:v>363.65199999999999</c:v>
                </c:pt>
                <c:pt idx="26109">
                  <c:v>362.3979999999998</c:v>
                </c:pt>
                <c:pt idx="26110">
                  <c:v>361.14499999999998</c:v>
                </c:pt>
                <c:pt idx="26111">
                  <c:v>359.89400000000001</c:v>
                </c:pt>
                <c:pt idx="26112">
                  <c:v>358.64499999999998</c:v>
                </c:pt>
                <c:pt idx="26113">
                  <c:v>357.3979999999998</c:v>
                </c:pt>
                <c:pt idx="26114">
                  <c:v>356.15400000000022</c:v>
                </c:pt>
                <c:pt idx="26115">
                  <c:v>354.91199999999958</c:v>
                </c:pt>
                <c:pt idx="26116">
                  <c:v>353.673</c:v>
                </c:pt>
                <c:pt idx="26117">
                  <c:v>352.43599999999958</c:v>
                </c:pt>
                <c:pt idx="26118">
                  <c:v>351.202</c:v>
                </c:pt>
                <c:pt idx="26119">
                  <c:v>349.97099999999978</c:v>
                </c:pt>
                <c:pt idx="26120">
                  <c:v>348.74299999999999</c:v>
                </c:pt>
                <c:pt idx="26121">
                  <c:v>347.517</c:v>
                </c:pt>
                <c:pt idx="26122">
                  <c:v>346.29499999999979</c:v>
                </c:pt>
                <c:pt idx="26123">
                  <c:v>345.07599999999979</c:v>
                </c:pt>
                <c:pt idx="26124">
                  <c:v>343.86099999999999</c:v>
                </c:pt>
                <c:pt idx="26125">
                  <c:v>342.64900000000023</c:v>
                </c:pt>
                <c:pt idx="26126">
                  <c:v>341.44</c:v>
                </c:pt>
                <c:pt idx="26127">
                  <c:v>340.23499999999979</c:v>
                </c:pt>
                <c:pt idx="26128">
                  <c:v>339.03299999999979</c:v>
                </c:pt>
                <c:pt idx="26129">
                  <c:v>337.83599999999979</c:v>
                </c:pt>
                <c:pt idx="26130">
                  <c:v>336.64200000000022</c:v>
                </c:pt>
                <c:pt idx="26131">
                  <c:v>335.452</c:v>
                </c:pt>
                <c:pt idx="26132">
                  <c:v>334.267</c:v>
                </c:pt>
                <c:pt idx="26133">
                  <c:v>333.08499999999975</c:v>
                </c:pt>
                <c:pt idx="26134">
                  <c:v>331.90699999999958</c:v>
                </c:pt>
                <c:pt idx="26135">
                  <c:v>330.73399999999958</c:v>
                </c:pt>
                <c:pt idx="26136">
                  <c:v>329.56599999999975</c:v>
                </c:pt>
                <c:pt idx="26137">
                  <c:v>328.40099999999978</c:v>
                </c:pt>
                <c:pt idx="26138">
                  <c:v>327.24099999999999</c:v>
                </c:pt>
                <c:pt idx="26139">
                  <c:v>326.08599999999979</c:v>
                </c:pt>
                <c:pt idx="26140">
                  <c:v>324.93599999999958</c:v>
                </c:pt>
                <c:pt idx="26141">
                  <c:v>323.78999999999979</c:v>
                </c:pt>
                <c:pt idx="26142">
                  <c:v>322.64900000000023</c:v>
                </c:pt>
                <c:pt idx="26143">
                  <c:v>321.51299999999975</c:v>
                </c:pt>
                <c:pt idx="26144">
                  <c:v>320.38200000000001</c:v>
                </c:pt>
                <c:pt idx="26145">
                  <c:v>319.25599999999974</c:v>
                </c:pt>
                <c:pt idx="26146">
                  <c:v>318.13499999999999</c:v>
                </c:pt>
                <c:pt idx="26147">
                  <c:v>317.02</c:v>
                </c:pt>
                <c:pt idx="26148">
                  <c:v>315.90899999999965</c:v>
                </c:pt>
                <c:pt idx="26149">
                  <c:v>314.80399999999975</c:v>
                </c:pt>
                <c:pt idx="26150">
                  <c:v>313.70400000000001</c:v>
                </c:pt>
                <c:pt idx="26151">
                  <c:v>312.61</c:v>
                </c:pt>
                <c:pt idx="26152">
                  <c:v>311.52099999999979</c:v>
                </c:pt>
                <c:pt idx="26153">
                  <c:v>310.43699999999961</c:v>
                </c:pt>
                <c:pt idx="26154">
                  <c:v>309.36</c:v>
                </c:pt>
                <c:pt idx="26155">
                  <c:v>308.28799999999978</c:v>
                </c:pt>
                <c:pt idx="26156">
                  <c:v>307.22099999999978</c:v>
                </c:pt>
                <c:pt idx="26157">
                  <c:v>306.161</c:v>
                </c:pt>
                <c:pt idx="26158">
                  <c:v>305.10599999999999</c:v>
                </c:pt>
                <c:pt idx="26159">
                  <c:v>304.05700000000002</c:v>
                </c:pt>
                <c:pt idx="26160">
                  <c:v>303.01400000000001</c:v>
                </c:pt>
                <c:pt idx="26161">
                  <c:v>301.97699999999958</c:v>
                </c:pt>
                <c:pt idx="26162">
                  <c:v>300.94499999999999</c:v>
                </c:pt>
                <c:pt idx="26163">
                  <c:v>299.91999999999979</c:v>
                </c:pt>
                <c:pt idx="26164">
                  <c:v>298.90099999999978</c:v>
                </c:pt>
                <c:pt idx="26165">
                  <c:v>297.88799999999975</c:v>
                </c:pt>
                <c:pt idx="26166">
                  <c:v>296.88200000000001</c:v>
                </c:pt>
                <c:pt idx="26167">
                  <c:v>295.88099999999974</c:v>
                </c:pt>
                <c:pt idx="26168">
                  <c:v>294.887</c:v>
                </c:pt>
                <c:pt idx="26169">
                  <c:v>293.899</c:v>
                </c:pt>
                <c:pt idx="26170">
                  <c:v>292.91699999999958</c:v>
                </c:pt>
                <c:pt idx="26171">
                  <c:v>291.94200000000001</c:v>
                </c:pt>
                <c:pt idx="26172">
                  <c:v>290.97299999999979</c:v>
                </c:pt>
                <c:pt idx="26173">
                  <c:v>290.01</c:v>
                </c:pt>
                <c:pt idx="26174">
                  <c:v>289.05399999999975</c:v>
                </c:pt>
                <c:pt idx="26175">
                  <c:v>288.10399999999993</c:v>
                </c:pt>
                <c:pt idx="26176">
                  <c:v>287.161</c:v>
                </c:pt>
                <c:pt idx="26177">
                  <c:v>286.22399999999965</c:v>
                </c:pt>
                <c:pt idx="26178">
                  <c:v>285.29299999999978</c:v>
                </c:pt>
                <c:pt idx="26179">
                  <c:v>284.37</c:v>
                </c:pt>
                <c:pt idx="26180">
                  <c:v>283.45299999999975</c:v>
                </c:pt>
                <c:pt idx="26181">
                  <c:v>282.54199999999975</c:v>
                </c:pt>
                <c:pt idx="26182">
                  <c:v>281.63799999999975</c:v>
                </c:pt>
                <c:pt idx="26183">
                  <c:v>280.74</c:v>
                </c:pt>
                <c:pt idx="26184">
                  <c:v>279.85000000000002</c:v>
                </c:pt>
                <c:pt idx="26185">
                  <c:v>278.96599999999978</c:v>
                </c:pt>
                <c:pt idx="26186">
                  <c:v>278.08799999999979</c:v>
                </c:pt>
                <c:pt idx="26187">
                  <c:v>277.21699999999959</c:v>
                </c:pt>
                <c:pt idx="26188">
                  <c:v>276.35300000000001</c:v>
                </c:pt>
                <c:pt idx="26189">
                  <c:v>275.49599999999958</c:v>
                </c:pt>
                <c:pt idx="26190">
                  <c:v>274.64499999999998</c:v>
                </c:pt>
                <c:pt idx="26191">
                  <c:v>273.80099999999999</c:v>
                </c:pt>
                <c:pt idx="26192">
                  <c:v>272.96299999999979</c:v>
                </c:pt>
                <c:pt idx="26193">
                  <c:v>272.13299999999975</c:v>
                </c:pt>
                <c:pt idx="26194">
                  <c:v>271.30900000000008</c:v>
                </c:pt>
                <c:pt idx="26195">
                  <c:v>270.49099999999964</c:v>
                </c:pt>
                <c:pt idx="26196">
                  <c:v>269.68099999999993</c:v>
                </c:pt>
                <c:pt idx="26197">
                  <c:v>268.87700000000001</c:v>
                </c:pt>
                <c:pt idx="26198">
                  <c:v>268.08</c:v>
                </c:pt>
                <c:pt idx="26199">
                  <c:v>267.28899999999965</c:v>
                </c:pt>
                <c:pt idx="26200">
                  <c:v>266.505</c:v>
                </c:pt>
                <c:pt idx="26201">
                  <c:v>265.72799999999978</c:v>
                </c:pt>
                <c:pt idx="26202">
                  <c:v>264.95699999999965</c:v>
                </c:pt>
                <c:pt idx="26203">
                  <c:v>264.19400000000002</c:v>
                </c:pt>
                <c:pt idx="26204">
                  <c:v>263.43699999999961</c:v>
                </c:pt>
                <c:pt idx="26205">
                  <c:v>262.68599999999975</c:v>
                </c:pt>
                <c:pt idx="26206">
                  <c:v>261.94200000000001</c:v>
                </c:pt>
                <c:pt idx="26207">
                  <c:v>261.20499999999993</c:v>
                </c:pt>
                <c:pt idx="26208">
                  <c:v>260.47399999999965</c:v>
                </c:pt>
                <c:pt idx="26209">
                  <c:v>259.75</c:v>
                </c:pt>
                <c:pt idx="26210">
                  <c:v>259.03299999999979</c:v>
                </c:pt>
                <c:pt idx="26211">
                  <c:v>258.322</c:v>
                </c:pt>
                <c:pt idx="26212">
                  <c:v>257.61799999999999</c:v>
                </c:pt>
                <c:pt idx="26213">
                  <c:v>256.91999999999979</c:v>
                </c:pt>
                <c:pt idx="26214">
                  <c:v>256.22899999999959</c:v>
                </c:pt>
                <c:pt idx="26215">
                  <c:v>255.54399999999998</c:v>
                </c:pt>
                <c:pt idx="26216">
                  <c:v>254.86500000000001</c:v>
                </c:pt>
                <c:pt idx="26217">
                  <c:v>254.19399999999999</c:v>
                </c:pt>
                <c:pt idx="26218">
                  <c:v>253.52800000000011</c:v>
                </c:pt>
                <c:pt idx="26219">
                  <c:v>252.869</c:v>
                </c:pt>
                <c:pt idx="26220">
                  <c:v>252.21699999999998</c:v>
                </c:pt>
                <c:pt idx="26221">
                  <c:v>251.57</c:v>
                </c:pt>
                <c:pt idx="26222">
                  <c:v>250.93</c:v>
                </c:pt>
                <c:pt idx="26223">
                  <c:v>250.297</c:v>
                </c:pt>
                <c:pt idx="26224">
                  <c:v>249.66900000000001</c:v>
                </c:pt>
                <c:pt idx="26225">
                  <c:v>249.048</c:v>
                </c:pt>
                <c:pt idx="26226">
                  <c:v>248.43300000000002</c:v>
                </c:pt>
                <c:pt idx="26227">
                  <c:v>247.82500000000007</c:v>
                </c:pt>
                <c:pt idx="26228">
                  <c:v>247.22200000000001</c:v>
                </c:pt>
                <c:pt idx="26229">
                  <c:v>246.626</c:v>
                </c:pt>
                <c:pt idx="26230">
                  <c:v>246.035</c:v>
                </c:pt>
                <c:pt idx="26231">
                  <c:v>245.45100000000011</c:v>
                </c:pt>
                <c:pt idx="26232">
                  <c:v>244.87300000000002</c:v>
                </c:pt>
                <c:pt idx="26233">
                  <c:v>244.30100000000004</c:v>
                </c:pt>
                <c:pt idx="26234">
                  <c:v>243.73399999999998</c:v>
                </c:pt>
                <c:pt idx="26235">
                  <c:v>243.17399999999998</c:v>
                </c:pt>
                <c:pt idx="26236">
                  <c:v>242.62</c:v>
                </c:pt>
                <c:pt idx="26237">
                  <c:v>242.071</c:v>
                </c:pt>
                <c:pt idx="26238">
                  <c:v>241.52800000000011</c:v>
                </c:pt>
                <c:pt idx="26239">
                  <c:v>240.9920000000001</c:v>
                </c:pt>
                <c:pt idx="26240">
                  <c:v>240.46100000000001</c:v>
                </c:pt>
                <c:pt idx="26241">
                  <c:v>239.935</c:v>
                </c:pt>
                <c:pt idx="26242">
                  <c:v>239.416</c:v>
                </c:pt>
                <c:pt idx="26243">
                  <c:v>238.90200000000004</c:v>
                </c:pt>
                <c:pt idx="26244">
                  <c:v>238.393</c:v>
                </c:pt>
                <c:pt idx="26245">
                  <c:v>237.89000000000001</c:v>
                </c:pt>
                <c:pt idx="26246">
                  <c:v>237.393</c:v>
                </c:pt>
                <c:pt idx="26247">
                  <c:v>236.90100000000001</c:v>
                </c:pt>
                <c:pt idx="26248">
                  <c:v>236.41499999999999</c:v>
                </c:pt>
                <c:pt idx="26249">
                  <c:v>235.934</c:v>
                </c:pt>
                <c:pt idx="26250">
                  <c:v>235.459</c:v>
                </c:pt>
                <c:pt idx="26251">
                  <c:v>234.989</c:v>
                </c:pt>
                <c:pt idx="26252">
                  <c:v>234.524</c:v>
                </c:pt>
                <c:pt idx="26253">
                  <c:v>234.06399999999999</c:v>
                </c:pt>
                <c:pt idx="26254">
                  <c:v>233.60999999999999</c:v>
                </c:pt>
                <c:pt idx="26255">
                  <c:v>233.161</c:v>
                </c:pt>
                <c:pt idx="26256">
                  <c:v>232.71699999999998</c:v>
                </c:pt>
                <c:pt idx="26257">
                  <c:v>232.27799999999999</c:v>
                </c:pt>
                <c:pt idx="26258">
                  <c:v>231.845</c:v>
                </c:pt>
                <c:pt idx="26259">
                  <c:v>231.416</c:v>
                </c:pt>
                <c:pt idx="26260">
                  <c:v>230.99300000000002</c:v>
                </c:pt>
                <c:pt idx="26261">
                  <c:v>230.57399999999998</c:v>
                </c:pt>
                <c:pt idx="26262">
                  <c:v>230.16</c:v>
                </c:pt>
                <c:pt idx="26263">
                  <c:v>229.751</c:v>
                </c:pt>
                <c:pt idx="26264">
                  <c:v>229.34700000000001</c:v>
                </c:pt>
                <c:pt idx="26265">
                  <c:v>228.94800000000001</c:v>
                </c:pt>
                <c:pt idx="26266">
                  <c:v>228.553</c:v>
                </c:pt>
                <c:pt idx="26267">
                  <c:v>228.16399999999999</c:v>
                </c:pt>
                <c:pt idx="26268">
                  <c:v>227.77899999999997</c:v>
                </c:pt>
                <c:pt idx="26269">
                  <c:v>227.39800000000011</c:v>
                </c:pt>
                <c:pt idx="26270">
                  <c:v>227.023</c:v>
                </c:pt>
                <c:pt idx="26271">
                  <c:v>226.65100000000001</c:v>
                </c:pt>
                <c:pt idx="26272">
                  <c:v>226.285</c:v>
                </c:pt>
                <c:pt idx="26273">
                  <c:v>225.923</c:v>
                </c:pt>
                <c:pt idx="26274">
                  <c:v>225.565</c:v>
                </c:pt>
                <c:pt idx="26275">
                  <c:v>225.21199999999999</c:v>
                </c:pt>
                <c:pt idx="26276">
                  <c:v>224.863</c:v>
                </c:pt>
                <c:pt idx="26277">
                  <c:v>224.518</c:v>
                </c:pt>
                <c:pt idx="26278">
                  <c:v>224.178</c:v>
                </c:pt>
                <c:pt idx="26279">
                  <c:v>223.84200000000001</c:v>
                </c:pt>
                <c:pt idx="26280">
                  <c:v>223.51</c:v>
                </c:pt>
                <c:pt idx="26281">
                  <c:v>223.18300000000002</c:v>
                </c:pt>
                <c:pt idx="26282">
                  <c:v>222.86</c:v>
                </c:pt>
                <c:pt idx="26283">
                  <c:v>222.541</c:v>
                </c:pt>
                <c:pt idx="26284">
                  <c:v>222.22499999999999</c:v>
                </c:pt>
                <c:pt idx="26285">
                  <c:v>221.91499999999999</c:v>
                </c:pt>
                <c:pt idx="26286">
                  <c:v>221.608</c:v>
                </c:pt>
                <c:pt idx="26287">
                  <c:v>221.30500000000001</c:v>
                </c:pt>
                <c:pt idx="26288">
                  <c:v>221.006</c:v>
                </c:pt>
                <c:pt idx="26289">
                  <c:v>220.71099999999998</c:v>
                </c:pt>
                <c:pt idx="26290">
                  <c:v>220.42000000000004</c:v>
                </c:pt>
                <c:pt idx="26291">
                  <c:v>220.13200000000001</c:v>
                </c:pt>
                <c:pt idx="26292">
                  <c:v>219.84900000000002</c:v>
                </c:pt>
                <c:pt idx="26293">
                  <c:v>219.56900000000002</c:v>
                </c:pt>
                <c:pt idx="26294">
                  <c:v>219.29399999999998</c:v>
                </c:pt>
                <c:pt idx="26295">
                  <c:v>219.02100000000004</c:v>
                </c:pt>
                <c:pt idx="26296">
                  <c:v>218.75299999999999</c:v>
                </c:pt>
                <c:pt idx="26297">
                  <c:v>218.489</c:v>
                </c:pt>
                <c:pt idx="26298">
                  <c:v>218.22800000000001</c:v>
                </c:pt>
                <c:pt idx="26299">
                  <c:v>217.97</c:v>
                </c:pt>
                <c:pt idx="26300">
                  <c:v>217.71699999999998</c:v>
                </c:pt>
                <c:pt idx="26301">
                  <c:v>217.46700000000001</c:v>
                </c:pt>
                <c:pt idx="26302">
                  <c:v>217.22</c:v>
                </c:pt>
                <c:pt idx="26303">
                  <c:v>216.977</c:v>
                </c:pt>
                <c:pt idx="26304">
                  <c:v>216.738</c:v>
                </c:pt>
                <c:pt idx="26305">
                  <c:v>216.50200000000001</c:v>
                </c:pt>
                <c:pt idx="26306">
                  <c:v>216.26999999999998</c:v>
                </c:pt>
                <c:pt idx="26307">
                  <c:v>216.041</c:v>
                </c:pt>
                <c:pt idx="26308">
                  <c:v>215.815</c:v>
                </c:pt>
                <c:pt idx="26309">
                  <c:v>215.59300000000002</c:v>
                </c:pt>
                <c:pt idx="26310">
                  <c:v>215.375</c:v>
                </c:pt>
                <c:pt idx="26311">
                  <c:v>215.15900000000002</c:v>
                </c:pt>
                <c:pt idx="26312">
                  <c:v>214.947</c:v>
                </c:pt>
                <c:pt idx="26313">
                  <c:v>214.739</c:v>
                </c:pt>
                <c:pt idx="26314">
                  <c:v>214.53399999999999</c:v>
                </c:pt>
                <c:pt idx="26315">
                  <c:v>214.33200000000011</c:v>
                </c:pt>
                <c:pt idx="26316">
                  <c:v>214.13300000000001</c:v>
                </c:pt>
                <c:pt idx="26317">
                  <c:v>213.93800000000007</c:v>
                </c:pt>
                <c:pt idx="26318">
                  <c:v>213.74599999999998</c:v>
                </c:pt>
                <c:pt idx="26319">
                  <c:v>213.55700000000004</c:v>
                </c:pt>
                <c:pt idx="26320">
                  <c:v>213.37200000000001</c:v>
                </c:pt>
                <c:pt idx="26321">
                  <c:v>213.18900000000002</c:v>
                </c:pt>
                <c:pt idx="26322">
                  <c:v>213.01</c:v>
                </c:pt>
                <c:pt idx="26323">
                  <c:v>212.83500000000001</c:v>
                </c:pt>
                <c:pt idx="26324">
                  <c:v>212.66200000000001</c:v>
                </c:pt>
                <c:pt idx="26325">
                  <c:v>212.49300000000002</c:v>
                </c:pt>
                <c:pt idx="26326">
                  <c:v>212.32700000000011</c:v>
                </c:pt>
                <c:pt idx="26327">
                  <c:v>212.16399999999999</c:v>
                </c:pt>
                <c:pt idx="26328">
                  <c:v>212.00399999999999</c:v>
                </c:pt>
                <c:pt idx="26329">
                  <c:v>211.84700000000001</c:v>
                </c:pt>
                <c:pt idx="26330">
                  <c:v>211.69399999999999</c:v>
                </c:pt>
                <c:pt idx="26331">
                  <c:v>211.54399999999998</c:v>
                </c:pt>
                <c:pt idx="26332">
                  <c:v>211.39700000000011</c:v>
                </c:pt>
                <c:pt idx="26333">
                  <c:v>211.25299999999999</c:v>
                </c:pt>
                <c:pt idx="26334">
                  <c:v>211.11199999999999</c:v>
                </c:pt>
                <c:pt idx="26335">
                  <c:v>210.97499999999999</c:v>
                </c:pt>
                <c:pt idx="26336">
                  <c:v>210.84</c:v>
                </c:pt>
                <c:pt idx="26337">
                  <c:v>210.70899999999997</c:v>
                </c:pt>
                <c:pt idx="26338">
                  <c:v>210.58100000000007</c:v>
                </c:pt>
                <c:pt idx="26339">
                  <c:v>210.45600000000007</c:v>
                </c:pt>
                <c:pt idx="26340">
                  <c:v>210.33500000000001</c:v>
                </c:pt>
                <c:pt idx="26341">
                  <c:v>210.21699999999998</c:v>
                </c:pt>
                <c:pt idx="26342">
                  <c:v>210.101</c:v>
                </c:pt>
                <c:pt idx="26343">
                  <c:v>209.989</c:v>
                </c:pt>
                <c:pt idx="26344">
                  <c:v>209.88100000000011</c:v>
                </c:pt>
                <c:pt idx="26345">
                  <c:v>209.77499999999998</c:v>
                </c:pt>
                <c:pt idx="26346">
                  <c:v>209.67299999999997</c:v>
                </c:pt>
                <c:pt idx="26347">
                  <c:v>209.57399999999998</c:v>
                </c:pt>
                <c:pt idx="26348">
                  <c:v>209.47800000000001</c:v>
                </c:pt>
                <c:pt idx="26349">
                  <c:v>209.3850000000001</c:v>
                </c:pt>
                <c:pt idx="26350">
                  <c:v>209.29599999999999</c:v>
                </c:pt>
                <c:pt idx="26351">
                  <c:v>209.20999999999998</c:v>
                </c:pt>
                <c:pt idx="26352">
                  <c:v>209.12800000000001</c:v>
                </c:pt>
                <c:pt idx="26353">
                  <c:v>209.048</c:v>
                </c:pt>
                <c:pt idx="26354">
                  <c:v>208.97200000000001</c:v>
                </c:pt>
                <c:pt idx="26355">
                  <c:v>208.9</c:v>
                </c:pt>
                <c:pt idx="26356">
                  <c:v>208.83100000000007</c:v>
                </c:pt>
                <c:pt idx="26357">
                  <c:v>208.76499999999999</c:v>
                </c:pt>
                <c:pt idx="26358">
                  <c:v>208.702</c:v>
                </c:pt>
                <c:pt idx="26359">
                  <c:v>208.64299999999997</c:v>
                </c:pt>
                <c:pt idx="26360">
                  <c:v>208.58800000000011</c:v>
                </c:pt>
                <c:pt idx="26361">
                  <c:v>208.536</c:v>
                </c:pt>
                <c:pt idx="26362">
                  <c:v>208.48700000000011</c:v>
                </c:pt>
                <c:pt idx="26363">
                  <c:v>208.44200000000001</c:v>
                </c:pt>
                <c:pt idx="26364">
                  <c:v>208.4</c:v>
                </c:pt>
                <c:pt idx="26365">
                  <c:v>208.36200000000011</c:v>
                </c:pt>
                <c:pt idx="26366">
                  <c:v>208.32800000000012</c:v>
                </c:pt>
                <c:pt idx="26367">
                  <c:v>208.297</c:v>
                </c:pt>
                <c:pt idx="26368">
                  <c:v>208.26999999999998</c:v>
                </c:pt>
                <c:pt idx="26369">
                  <c:v>208.24599999999998</c:v>
                </c:pt>
                <c:pt idx="26370">
                  <c:v>208.226</c:v>
                </c:pt>
                <c:pt idx="26371">
                  <c:v>208.20999999999998</c:v>
                </c:pt>
                <c:pt idx="26372">
                  <c:v>208.197</c:v>
                </c:pt>
                <c:pt idx="26373">
                  <c:v>208.18900000000002</c:v>
                </c:pt>
                <c:pt idx="26374">
                  <c:v>208.184</c:v>
                </c:pt>
                <c:pt idx="26375">
                  <c:v>208.18300000000002</c:v>
                </c:pt>
                <c:pt idx="26376">
                  <c:v>208.18600000000001</c:v>
                </c:pt>
                <c:pt idx="26377">
                  <c:v>208.19200000000001</c:v>
                </c:pt>
                <c:pt idx="26378">
                  <c:v>208.20299999999997</c:v>
                </c:pt>
                <c:pt idx="26379">
                  <c:v>208.21699999999998</c:v>
                </c:pt>
                <c:pt idx="26380">
                  <c:v>208.23499999999999</c:v>
                </c:pt>
                <c:pt idx="26381">
                  <c:v>208.25800000000001</c:v>
                </c:pt>
                <c:pt idx="26382">
                  <c:v>208.28399999999999</c:v>
                </c:pt>
                <c:pt idx="26383">
                  <c:v>208.315</c:v>
                </c:pt>
                <c:pt idx="26384">
                  <c:v>208.35000000000011</c:v>
                </c:pt>
                <c:pt idx="26385">
                  <c:v>208.38800000000012</c:v>
                </c:pt>
                <c:pt idx="26386">
                  <c:v>208.43100000000001</c:v>
                </c:pt>
                <c:pt idx="26387">
                  <c:v>208.47800000000001</c:v>
                </c:pt>
                <c:pt idx="26388">
                  <c:v>208.53</c:v>
                </c:pt>
                <c:pt idx="26389">
                  <c:v>208.58500000000001</c:v>
                </c:pt>
                <c:pt idx="26390">
                  <c:v>208.64499999999998</c:v>
                </c:pt>
                <c:pt idx="26391">
                  <c:v>208.70999999999998</c:v>
                </c:pt>
                <c:pt idx="26392">
                  <c:v>208.77799999999999</c:v>
                </c:pt>
                <c:pt idx="26393">
                  <c:v>208.85100000000011</c:v>
                </c:pt>
                <c:pt idx="26394">
                  <c:v>208.929</c:v>
                </c:pt>
                <c:pt idx="26395">
                  <c:v>209.011</c:v>
                </c:pt>
                <c:pt idx="26396">
                  <c:v>209.09800000000001</c:v>
                </c:pt>
                <c:pt idx="26397">
                  <c:v>209.18900000000002</c:v>
                </c:pt>
                <c:pt idx="26398">
                  <c:v>209.28399999999999</c:v>
                </c:pt>
                <c:pt idx="26399">
                  <c:v>209.3850000000001</c:v>
                </c:pt>
                <c:pt idx="26400">
                  <c:v>209.49</c:v>
                </c:pt>
                <c:pt idx="26401">
                  <c:v>209.6</c:v>
                </c:pt>
                <c:pt idx="26402">
                  <c:v>209.71399999999988</c:v>
                </c:pt>
                <c:pt idx="26403">
                  <c:v>209.834</c:v>
                </c:pt>
                <c:pt idx="26404">
                  <c:v>209.95800000000011</c:v>
                </c:pt>
                <c:pt idx="26405">
                  <c:v>210.08700000000007</c:v>
                </c:pt>
                <c:pt idx="26406">
                  <c:v>210.221</c:v>
                </c:pt>
                <c:pt idx="26407">
                  <c:v>210.36</c:v>
                </c:pt>
                <c:pt idx="26408">
                  <c:v>210.50399999999999</c:v>
                </c:pt>
                <c:pt idx="26409">
                  <c:v>210.65300000000002</c:v>
                </c:pt>
                <c:pt idx="26410">
                  <c:v>210.80700000000004</c:v>
                </c:pt>
                <c:pt idx="26411">
                  <c:v>210.96600000000001</c:v>
                </c:pt>
                <c:pt idx="26412">
                  <c:v>211.13</c:v>
                </c:pt>
                <c:pt idx="26413">
                  <c:v>211.3</c:v>
                </c:pt>
                <c:pt idx="26414">
                  <c:v>211.47399999999999</c:v>
                </c:pt>
                <c:pt idx="26415">
                  <c:v>211.654</c:v>
                </c:pt>
                <c:pt idx="26416">
                  <c:v>211.84</c:v>
                </c:pt>
                <c:pt idx="26417">
                  <c:v>212.03</c:v>
                </c:pt>
                <c:pt idx="26418">
                  <c:v>212.226</c:v>
                </c:pt>
                <c:pt idx="26419">
                  <c:v>212.42800000000011</c:v>
                </c:pt>
                <c:pt idx="26420">
                  <c:v>212.63499999999999</c:v>
                </c:pt>
                <c:pt idx="26421">
                  <c:v>212.84700000000001</c:v>
                </c:pt>
                <c:pt idx="26422">
                  <c:v>213.065</c:v>
                </c:pt>
                <c:pt idx="26423">
                  <c:v>213.28900000000002</c:v>
                </c:pt>
                <c:pt idx="26424">
                  <c:v>213.518</c:v>
                </c:pt>
                <c:pt idx="26425">
                  <c:v>213.75299999999999</c:v>
                </c:pt>
                <c:pt idx="26426">
                  <c:v>213.99300000000002</c:v>
                </c:pt>
                <c:pt idx="26427">
                  <c:v>214.239</c:v>
                </c:pt>
                <c:pt idx="26428">
                  <c:v>214.49100000000001</c:v>
                </c:pt>
                <c:pt idx="26429">
                  <c:v>214.74899999999997</c:v>
                </c:pt>
                <c:pt idx="26430">
                  <c:v>215.01300000000001</c:v>
                </c:pt>
                <c:pt idx="26431">
                  <c:v>215.28300000000002</c:v>
                </c:pt>
                <c:pt idx="26432">
                  <c:v>215.55800000000011</c:v>
                </c:pt>
                <c:pt idx="26433">
                  <c:v>215.839</c:v>
                </c:pt>
                <c:pt idx="26434">
                  <c:v>216.12700000000001</c:v>
                </c:pt>
                <c:pt idx="26435">
                  <c:v>216.42000000000004</c:v>
                </c:pt>
                <c:pt idx="26436">
                  <c:v>216.72</c:v>
                </c:pt>
                <c:pt idx="26437">
                  <c:v>217.02500000000001</c:v>
                </c:pt>
                <c:pt idx="26438">
                  <c:v>217.33700000000007</c:v>
                </c:pt>
                <c:pt idx="26439">
                  <c:v>217.655</c:v>
                </c:pt>
                <c:pt idx="26440">
                  <c:v>217.97900000000001</c:v>
                </c:pt>
                <c:pt idx="26441">
                  <c:v>218.309</c:v>
                </c:pt>
                <c:pt idx="26442">
                  <c:v>218.64499999999998</c:v>
                </c:pt>
                <c:pt idx="26443">
                  <c:v>218.98800000000011</c:v>
                </c:pt>
                <c:pt idx="26444">
                  <c:v>219.33700000000007</c:v>
                </c:pt>
                <c:pt idx="26445">
                  <c:v>219.69200000000001</c:v>
                </c:pt>
                <c:pt idx="26446">
                  <c:v>220.054</c:v>
                </c:pt>
                <c:pt idx="26447">
                  <c:v>220.42200000000011</c:v>
                </c:pt>
                <c:pt idx="26448">
                  <c:v>220.797</c:v>
                </c:pt>
                <c:pt idx="26449">
                  <c:v>221.178</c:v>
                </c:pt>
                <c:pt idx="26450">
                  <c:v>221.566</c:v>
                </c:pt>
                <c:pt idx="26451">
                  <c:v>221.96</c:v>
                </c:pt>
                <c:pt idx="26452">
                  <c:v>222.36</c:v>
                </c:pt>
                <c:pt idx="26453">
                  <c:v>222.767</c:v>
                </c:pt>
                <c:pt idx="26454">
                  <c:v>223.18100000000001</c:v>
                </c:pt>
                <c:pt idx="26455">
                  <c:v>223.601</c:v>
                </c:pt>
                <c:pt idx="26456">
                  <c:v>224.02800000000011</c:v>
                </c:pt>
                <c:pt idx="26457">
                  <c:v>224.46200000000007</c:v>
                </c:pt>
                <c:pt idx="26458">
                  <c:v>224.90200000000004</c:v>
                </c:pt>
                <c:pt idx="26459">
                  <c:v>225.34900000000002</c:v>
                </c:pt>
                <c:pt idx="26460">
                  <c:v>225.803</c:v>
                </c:pt>
                <c:pt idx="26461">
                  <c:v>226.26300000000001</c:v>
                </c:pt>
                <c:pt idx="26462">
                  <c:v>226.73</c:v>
                </c:pt>
                <c:pt idx="26463">
                  <c:v>227.20399999999998</c:v>
                </c:pt>
                <c:pt idx="26464">
                  <c:v>227.685</c:v>
                </c:pt>
                <c:pt idx="26465">
                  <c:v>228.172</c:v>
                </c:pt>
                <c:pt idx="26466">
                  <c:v>228.667</c:v>
                </c:pt>
                <c:pt idx="26467">
                  <c:v>229.16800000000001</c:v>
                </c:pt>
                <c:pt idx="26468">
                  <c:v>229.67599999999999</c:v>
                </c:pt>
                <c:pt idx="26469">
                  <c:v>230.191</c:v>
                </c:pt>
                <c:pt idx="26470">
                  <c:v>230.71199999999999</c:v>
                </c:pt>
                <c:pt idx="26471">
                  <c:v>231.24099999999999</c:v>
                </c:pt>
                <c:pt idx="26472">
                  <c:v>231.77599999999998</c:v>
                </c:pt>
                <c:pt idx="26473">
                  <c:v>232.31900000000002</c:v>
                </c:pt>
                <c:pt idx="26474">
                  <c:v>232.86800000000011</c:v>
                </c:pt>
                <c:pt idx="26475">
                  <c:v>233.42400000000001</c:v>
                </c:pt>
                <c:pt idx="26476">
                  <c:v>233.98700000000011</c:v>
                </c:pt>
                <c:pt idx="26477">
                  <c:v>234.55700000000004</c:v>
                </c:pt>
                <c:pt idx="26478">
                  <c:v>235.13399999999999</c:v>
                </c:pt>
                <c:pt idx="26479">
                  <c:v>235.71799999999999</c:v>
                </c:pt>
                <c:pt idx="26480">
                  <c:v>236.309</c:v>
                </c:pt>
                <c:pt idx="26481">
                  <c:v>236.90700000000001</c:v>
                </c:pt>
                <c:pt idx="26482">
                  <c:v>237.512</c:v>
                </c:pt>
                <c:pt idx="26483">
                  <c:v>238.12300000000002</c:v>
                </c:pt>
                <c:pt idx="26484">
                  <c:v>238.74199999999999</c:v>
                </c:pt>
                <c:pt idx="26485">
                  <c:v>239.3670000000001</c:v>
                </c:pt>
                <c:pt idx="26486">
                  <c:v>240</c:v>
                </c:pt>
                <c:pt idx="26487">
                  <c:v>240.63900000000001</c:v>
                </c:pt>
                <c:pt idx="26488">
                  <c:v>241.285</c:v>
                </c:pt>
                <c:pt idx="26489">
                  <c:v>241.93900000000002</c:v>
                </c:pt>
                <c:pt idx="26490">
                  <c:v>242.59900000000002</c:v>
                </c:pt>
                <c:pt idx="26491">
                  <c:v>243.26599999999999</c:v>
                </c:pt>
                <c:pt idx="26492">
                  <c:v>243.94</c:v>
                </c:pt>
                <c:pt idx="26493">
                  <c:v>244.62</c:v>
                </c:pt>
                <c:pt idx="26494">
                  <c:v>245.30800000000011</c:v>
                </c:pt>
                <c:pt idx="26495">
                  <c:v>246.00200000000001</c:v>
                </c:pt>
                <c:pt idx="26496">
                  <c:v>246.70399999999998</c:v>
                </c:pt>
                <c:pt idx="26497">
                  <c:v>247.41200000000001</c:v>
                </c:pt>
                <c:pt idx="26498">
                  <c:v>248.12700000000001</c:v>
                </c:pt>
                <c:pt idx="26499">
                  <c:v>248.84800000000001</c:v>
                </c:pt>
                <c:pt idx="26500">
                  <c:v>249.577</c:v>
                </c:pt>
                <c:pt idx="26501">
                  <c:v>250.31200000000001</c:v>
                </c:pt>
                <c:pt idx="26502">
                  <c:v>251.054</c:v>
                </c:pt>
                <c:pt idx="26503">
                  <c:v>251.803</c:v>
                </c:pt>
                <c:pt idx="26504">
                  <c:v>252.55800000000011</c:v>
                </c:pt>
                <c:pt idx="26505">
                  <c:v>253.32000000000011</c:v>
                </c:pt>
                <c:pt idx="26506">
                  <c:v>254.089</c:v>
                </c:pt>
                <c:pt idx="26507">
                  <c:v>254.864</c:v>
                </c:pt>
                <c:pt idx="26508">
                  <c:v>255.64599999999999</c:v>
                </c:pt>
                <c:pt idx="26509">
                  <c:v>256.43499999999977</c:v>
                </c:pt>
                <c:pt idx="26510">
                  <c:v>257.22999999999979</c:v>
                </c:pt>
                <c:pt idx="26511">
                  <c:v>258.03099999999978</c:v>
                </c:pt>
                <c:pt idx="26512">
                  <c:v>258.839</c:v>
                </c:pt>
                <c:pt idx="26513">
                  <c:v>259.65400000000022</c:v>
                </c:pt>
                <c:pt idx="26514">
                  <c:v>260.47399999999965</c:v>
                </c:pt>
                <c:pt idx="26515">
                  <c:v>261.30099999999999</c:v>
                </c:pt>
                <c:pt idx="26516">
                  <c:v>262.13499999999999</c:v>
                </c:pt>
                <c:pt idx="26517">
                  <c:v>262.9749999999998</c:v>
                </c:pt>
                <c:pt idx="26518">
                  <c:v>263.82100000000003</c:v>
                </c:pt>
                <c:pt idx="26519">
                  <c:v>264.673</c:v>
                </c:pt>
                <c:pt idx="26520">
                  <c:v>265.53199999999958</c:v>
                </c:pt>
                <c:pt idx="26521">
                  <c:v>266.39599999999979</c:v>
                </c:pt>
                <c:pt idx="26522">
                  <c:v>267.267</c:v>
                </c:pt>
                <c:pt idx="26523">
                  <c:v>268.14400000000023</c:v>
                </c:pt>
                <c:pt idx="26524">
                  <c:v>269.02699999999965</c:v>
                </c:pt>
                <c:pt idx="26525">
                  <c:v>269.91599999999966</c:v>
                </c:pt>
                <c:pt idx="26526">
                  <c:v>270.81</c:v>
                </c:pt>
                <c:pt idx="26527">
                  <c:v>271.71099999999979</c:v>
                </c:pt>
                <c:pt idx="26528">
                  <c:v>272.61799999999999</c:v>
                </c:pt>
                <c:pt idx="26529">
                  <c:v>273.52999999999975</c:v>
                </c:pt>
                <c:pt idx="26530">
                  <c:v>274.44799999999975</c:v>
                </c:pt>
                <c:pt idx="26531">
                  <c:v>275.37200000000001</c:v>
                </c:pt>
                <c:pt idx="26532">
                  <c:v>276.30099999999999</c:v>
                </c:pt>
                <c:pt idx="26533">
                  <c:v>277.23599999999965</c:v>
                </c:pt>
                <c:pt idx="26534">
                  <c:v>278.17599999999999</c:v>
                </c:pt>
                <c:pt idx="26535">
                  <c:v>279.12200000000001</c:v>
                </c:pt>
                <c:pt idx="26536">
                  <c:v>280.07400000000001</c:v>
                </c:pt>
                <c:pt idx="26537">
                  <c:v>281.02999999999975</c:v>
                </c:pt>
                <c:pt idx="26538">
                  <c:v>281.99199999999962</c:v>
                </c:pt>
                <c:pt idx="26539">
                  <c:v>282.95999999999975</c:v>
                </c:pt>
                <c:pt idx="26540">
                  <c:v>283.93199999999962</c:v>
                </c:pt>
                <c:pt idx="26541">
                  <c:v>284.91000000000003</c:v>
                </c:pt>
                <c:pt idx="26542">
                  <c:v>285.892</c:v>
                </c:pt>
                <c:pt idx="26543">
                  <c:v>286.88</c:v>
                </c:pt>
                <c:pt idx="26544">
                  <c:v>287.87299999999999</c:v>
                </c:pt>
                <c:pt idx="26545">
                  <c:v>288.87</c:v>
                </c:pt>
                <c:pt idx="26546">
                  <c:v>289.87299999999999</c:v>
                </c:pt>
                <c:pt idx="26547">
                  <c:v>290.88</c:v>
                </c:pt>
                <c:pt idx="26548">
                  <c:v>291.892</c:v>
                </c:pt>
                <c:pt idx="26549">
                  <c:v>292.90799999999979</c:v>
                </c:pt>
                <c:pt idx="26550">
                  <c:v>293.92899999999958</c:v>
                </c:pt>
                <c:pt idx="26551">
                  <c:v>294.95499999999993</c:v>
                </c:pt>
                <c:pt idx="26552">
                  <c:v>295.98499999999979</c:v>
                </c:pt>
                <c:pt idx="26553">
                  <c:v>297.01900000000001</c:v>
                </c:pt>
                <c:pt idx="26554">
                  <c:v>298.05799999999999</c:v>
                </c:pt>
                <c:pt idx="26555">
                  <c:v>299.10000000000002</c:v>
                </c:pt>
                <c:pt idx="26556">
                  <c:v>300.14699999999999</c:v>
                </c:pt>
                <c:pt idx="26557">
                  <c:v>301.19799999999975</c:v>
                </c:pt>
                <c:pt idx="26558">
                  <c:v>302.25299999999999</c:v>
                </c:pt>
                <c:pt idx="26559">
                  <c:v>303.31200000000001</c:v>
                </c:pt>
                <c:pt idx="26560">
                  <c:v>304.375</c:v>
                </c:pt>
                <c:pt idx="26561">
                  <c:v>305.44200000000001</c:v>
                </c:pt>
                <c:pt idx="26562">
                  <c:v>306.512</c:v>
                </c:pt>
                <c:pt idx="26563">
                  <c:v>307.58599999999979</c:v>
                </c:pt>
                <c:pt idx="26564">
                  <c:v>308.66300000000001</c:v>
                </c:pt>
                <c:pt idx="26565">
                  <c:v>309.745</c:v>
                </c:pt>
                <c:pt idx="26566">
                  <c:v>310.82900000000001</c:v>
                </c:pt>
                <c:pt idx="26567">
                  <c:v>311.91699999999958</c:v>
                </c:pt>
                <c:pt idx="26568">
                  <c:v>313.00700000000001</c:v>
                </c:pt>
                <c:pt idx="26569">
                  <c:v>314.101</c:v>
                </c:pt>
                <c:pt idx="26570">
                  <c:v>315.19900000000001</c:v>
                </c:pt>
                <c:pt idx="26571">
                  <c:v>316.29899999999958</c:v>
                </c:pt>
                <c:pt idx="26572">
                  <c:v>317.40199999999965</c:v>
                </c:pt>
                <c:pt idx="26573">
                  <c:v>318.50799999999975</c:v>
                </c:pt>
                <c:pt idx="26574">
                  <c:v>319.61599999999999</c:v>
                </c:pt>
                <c:pt idx="26575">
                  <c:v>320.72799999999978</c:v>
                </c:pt>
                <c:pt idx="26576">
                  <c:v>321.84199999999993</c:v>
                </c:pt>
                <c:pt idx="26577">
                  <c:v>322.95800000000003</c:v>
                </c:pt>
                <c:pt idx="26578">
                  <c:v>324.077</c:v>
                </c:pt>
                <c:pt idx="26579">
                  <c:v>325.19799999999975</c:v>
                </c:pt>
                <c:pt idx="26580">
                  <c:v>326.322</c:v>
                </c:pt>
                <c:pt idx="26581">
                  <c:v>327.447</c:v>
                </c:pt>
                <c:pt idx="26582">
                  <c:v>328.57499999999999</c:v>
                </c:pt>
                <c:pt idx="26583">
                  <c:v>329.70499999999993</c:v>
                </c:pt>
                <c:pt idx="26584">
                  <c:v>330.83699999999965</c:v>
                </c:pt>
                <c:pt idx="26585">
                  <c:v>331.9699999999998</c:v>
                </c:pt>
                <c:pt idx="26586">
                  <c:v>333.10500000000002</c:v>
                </c:pt>
                <c:pt idx="26587">
                  <c:v>334.24200000000002</c:v>
                </c:pt>
                <c:pt idx="26588">
                  <c:v>335.38099999999974</c:v>
                </c:pt>
                <c:pt idx="26589">
                  <c:v>336.52099999999979</c:v>
                </c:pt>
                <c:pt idx="26590">
                  <c:v>337.66199999999975</c:v>
                </c:pt>
                <c:pt idx="26591">
                  <c:v>338.80500000000001</c:v>
                </c:pt>
                <c:pt idx="26592">
                  <c:v>339.94900000000001</c:v>
                </c:pt>
                <c:pt idx="26593">
                  <c:v>341.09399999999965</c:v>
                </c:pt>
                <c:pt idx="26594">
                  <c:v>342.24</c:v>
                </c:pt>
                <c:pt idx="26595">
                  <c:v>343.38799999999975</c:v>
                </c:pt>
                <c:pt idx="26596">
                  <c:v>344.53599999999977</c:v>
                </c:pt>
                <c:pt idx="26597">
                  <c:v>345.685</c:v>
                </c:pt>
                <c:pt idx="26598">
                  <c:v>346.834</c:v>
                </c:pt>
                <c:pt idx="26599">
                  <c:v>347.98399999999958</c:v>
                </c:pt>
                <c:pt idx="26600">
                  <c:v>349.13499999999999</c:v>
                </c:pt>
                <c:pt idx="26601">
                  <c:v>350.28599999999977</c:v>
                </c:pt>
                <c:pt idx="26602">
                  <c:v>351.43799999999965</c:v>
                </c:pt>
                <c:pt idx="26603">
                  <c:v>352.59</c:v>
                </c:pt>
                <c:pt idx="26604">
                  <c:v>353.74200000000002</c:v>
                </c:pt>
                <c:pt idx="26605">
                  <c:v>354.89400000000001</c:v>
                </c:pt>
                <c:pt idx="26606">
                  <c:v>356.04599999999999</c:v>
                </c:pt>
                <c:pt idx="26607">
                  <c:v>357.19900000000001</c:v>
                </c:pt>
                <c:pt idx="26608">
                  <c:v>358.351</c:v>
                </c:pt>
                <c:pt idx="26609">
                  <c:v>359.50299999999999</c:v>
                </c:pt>
                <c:pt idx="26610">
                  <c:v>360.65400000000022</c:v>
                </c:pt>
                <c:pt idx="26611">
                  <c:v>361.80500000000001</c:v>
                </c:pt>
                <c:pt idx="26612">
                  <c:v>362.95599999999979</c:v>
                </c:pt>
                <c:pt idx="26613">
                  <c:v>364.10599999999999</c:v>
                </c:pt>
                <c:pt idx="26614">
                  <c:v>365.255</c:v>
                </c:pt>
                <c:pt idx="26615">
                  <c:v>366.404</c:v>
                </c:pt>
                <c:pt idx="26616">
                  <c:v>367.55200000000002</c:v>
                </c:pt>
                <c:pt idx="26617">
                  <c:v>368.69900000000001</c:v>
                </c:pt>
                <c:pt idx="26618">
                  <c:v>369.84500000000008</c:v>
                </c:pt>
                <c:pt idx="26619">
                  <c:v>370.98999999999978</c:v>
                </c:pt>
                <c:pt idx="26620">
                  <c:v>372.13299999999975</c:v>
                </c:pt>
                <c:pt idx="26621">
                  <c:v>373.27599999999978</c:v>
                </c:pt>
                <c:pt idx="26622">
                  <c:v>374.41699999999958</c:v>
                </c:pt>
                <c:pt idx="26623">
                  <c:v>375.55700000000002</c:v>
                </c:pt>
                <c:pt idx="26624">
                  <c:v>376.69499999999999</c:v>
                </c:pt>
                <c:pt idx="26625">
                  <c:v>377.83199999999965</c:v>
                </c:pt>
                <c:pt idx="26626">
                  <c:v>378.96699999999959</c:v>
                </c:pt>
                <c:pt idx="26627">
                  <c:v>380.1</c:v>
                </c:pt>
                <c:pt idx="26628">
                  <c:v>381.23200000000003</c:v>
                </c:pt>
                <c:pt idx="26629">
                  <c:v>382.36200000000002</c:v>
                </c:pt>
                <c:pt idx="26630">
                  <c:v>383.48999999999978</c:v>
                </c:pt>
                <c:pt idx="26631">
                  <c:v>384.61599999999999</c:v>
                </c:pt>
                <c:pt idx="26632">
                  <c:v>385.73899999999958</c:v>
                </c:pt>
                <c:pt idx="26633">
                  <c:v>386.86099999999999</c:v>
                </c:pt>
                <c:pt idx="26634">
                  <c:v>387.97999999999979</c:v>
                </c:pt>
                <c:pt idx="26635">
                  <c:v>389.09699999999958</c:v>
                </c:pt>
                <c:pt idx="26636">
                  <c:v>390.21199999999965</c:v>
                </c:pt>
                <c:pt idx="26637">
                  <c:v>391.32400000000001</c:v>
                </c:pt>
                <c:pt idx="26638">
                  <c:v>392.43299999999965</c:v>
                </c:pt>
                <c:pt idx="26639">
                  <c:v>393.54</c:v>
                </c:pt>
                <c:pt idx="26640">
                  <c:v>394.64400000000023</c:v>
                </c:pt>
                <c:pt idx="26641">
                  <c:v>395.74599999999975</c:v>
                </c:pt>
                <c:pt idx="26642">
                  <c:v>396.84399999999999</c:v>
                </c:pt>
                <c:pt idx="26643">
                  <c:v>397.94</c:v>
                </c:pt>
                <c:pt idx="26644">
                  <c:v>399.03299999999979</c:v>
                </c:pt>
                <c:pt idx="26645">
                  <c:v>400.12299999999999</c:v>
                </c:pt>
                <c:pt idx="26646">
                  <c:v>401.209</c:v>
                </c:pt>
                <c:pt idx="26647">
                  <c:v>402.29299999999978</c:v>
                </c:pt>
                <c:pt idx="26648">
                  <c:v>403.37299999999999</c:v>
                </c:pt>
                <c:pt idx="26649">
                  <c:v>404.45</c:v>
                </c:pt>
                <c:pt idx="26650">
                  <c:v>405.524</c:v>
                </c:pt>
                <c:pt idx="26651">
                  <c:v>406.59399999999965</c:v>
                </c:pt>
                <c:pt idx="26652">
                  <c:v>407.661</c:v>
                </c:pt>
                <c:pt idx="26653">
                  <c:v>408.72399999999965</c:v>
                </c:pt>
                <c:pt idx="26654">
                  <c:v>409.78299999999979</c:v>
                </c:pt>
                <c:pt idx="26655">
                  <c:v>410.839</c:v>
                </c:pt>
                <c:pt idx="26656">
                  <c:v>411.892</c:v>
                </c:pt>
                <c:pt idx="26657">
                  <c:v>412.94</c:v>
                </c:pt>
                <c:pt idx="26658">
                  <c:v>413.98499999999979</c:v>
                </c:pt>
                <c:pt idx="26659">
                  <c:v>415.02499999999975</c:v>
                </c:pt>
                <c:pt idx="26660">
                  <c:v>416.06200000000001</c:v>
                </c:pt>
                <c:pt idx="26661">
                  <c:v>417.09500000000003</c:v>
                </c:pt>
                <c:pt idx="26662">
                  <c:v>418.12299999999999</c:v>
                </c:pt>
                <c:pt idx="26663">
                  <c:v>419.14800000000002</c:v>
                </c:pt>
                <c:pt idx="26664">
                  <c:v>420.16899999999993</c:v>
                </c:pt>
                <c:pt idx="26665">
                  <c:v>421.185</c:v>
                </c:pt>
                <c:pt idx="26666">
                  <c:v>422.197</c:v>
                </c:pt>
                <c:pt idx="26667">
                  <c:v>423.20400000000001</c:v>
                </c:pt>
                <c:pt idx="26668">
                  <c:v>424.20800000000003</c:v>
                </c:pt>
                <c:pt idx="26669">
                  <c:v>425.20699999999965</c:v>
                </c:pt>
                <c:pt idx="26670">
                  <c:v>426.20099999999979</c:v>
                </c:pt>
                <c:pt idx="26671">
                  <c:v>427.19099999999975</c:v>
                </c:pt>
                <c:pt idx="26672">
                  <c:v>428.17700000000002</c:v>
                </c:pt>
                <c:pt idx="26673">
                  <c:v>429.15800000000002</c:v>
                </c:pt>
                <c:pt idx="26674">
                  <c:v>430.13400000000001</c:v>
                </c:pt>
                <c:pt idx="26675">
                  <c:v>431.10599999999999</c:v>
                </c:pt>
                <c:pt idx="26676">
                  <c:v>432.07299999999975</c:v>
                </c:pt>
                <c:pt idx="26677">
                  <c:v>433.03500000000003</c:v>
                </c:pt>
                <c:pt idx="26678">
                  <c:v>433.99199999999962</c:v>
                </c:pt>
                <c:pt idx="26679">
                  <c:v>434.94499999999999</c:v>
                </c:pt>
                <c:pt idx="26680">
                  <c:v>435.89299999999974</c:v>
                </c:pt>
                <c:pt idx="26681">
                  <c:v>436.83599999999979</c:v>
                </c:pt>
                <c:pt idx="26682">
                  <c:v>437.774</c:v>
                </c:pt>
                <c:pt idx="26683">
                  <c:v>438.70699999999965</c:v>
                </c:pt>
                <c:pt idx="26684">
                  <c:v>439.63499999999999</c:v>
                </c:pt>
                <c:pt idx="26685">
                  <c:v>440.55799999999999</c:v>
                </c:pt>
                <c:pt idx="26686">
                  <c:v>441.47699999999958</c:v>
                </c:pt>
                <c:pt idx="26687">
                  <c:v>442.39</c:v>
                </c:pt>
                <c:pt idx="26688">
                  <c:v>443.29799999999977</c:v>
                </c:pt>
                <c:pt idx="26689">
                  <c:v>444.20099999999979</c:v>
                </c:pt>
                <c:pt idx="26690">
                  <c:v>445.09899999999965</c:v>
                </c:pt>
                <c:pt idx="26691">
                  <c:v>445.99099999999964</c:v>
                </c:pt>
                <c:pt idx="26692">
                  <c:v>446.87900000000002</c:v>
                </c:pt>
                <c:pt idx="26693">
                  <c:v>447.7609999999998</c:v>
                </c:pt>
                <c:pt idx="26694">
                  <c:v>448.63799999999975</c:v>
                </c:pt>
                <c:pt idx="26695">
                  <c:v>449.51</c:v>
                </c:pt>
                <c:pt idx="26696">
                  <c:v>450.37700000000001</c:v>
                </c:pt>
                <c:pt idx="26697">
                  <c:v>451.23799999999977</c:v>
                </c:pt>
                <c:pt idx="26698">
                  <c:v>452.09399999999965</c:v>
                </c:pt>
                <c:pt idx="26699">
                  <c:v>452.94499999999999</c:v>
                </c:pt>
                <c:pt idx="26700">
                  <c:v>453.78999999999979</c:v>
                </c:pt>
                <c:pt idx="26701">
                  <c:v>454.63099999999974</c:v>
                </c:pt>
                <c:pt idx="26702">
                  <c:v>455.46499999999975</c:v>
                </c:pt>
                <c:pt idx="26703">
                  <c:v>456.29499999999979</c:v>
                </c:pt>
                <c:pt idx="26704">
                  <c:v>457.11900000000026</c:v>
                </c:pt>
                <c:pt idx="26705">
                  <c:v>457.93799999999965</c:v>
                </c:pt>
                <c:pt idx="26706">
                  <c:v>458.75099999999975</c:v>
                </c:pt>
                <c:pt idx="26707">
                  <c:v>459.55900000000008</c:v>
                </c:pt>
                <c:pt idx="26708">
                  <c:v>460.36200000000002</c:v>
                </c:pt>
                <c:pt idx="26709">
                  <c:v>461.15899999999999</c:v>
                </c:pt>
                <c:pt idx="26710">
                  <c:v>461.95099999999979</c:v>
                </c:pt>
                <c:pt idx="26711">
                  <c:v>462.73699999999963</c:v>
                </c:pt>
                <c:pt idx="26712">
                  <c:v>463.51799999999974</c:v>
                </c:pt>
                <c:pt idx="26713">
                  <c:v>464.29399999999958</c:v>
                </c:pt>
                <c:pt idx="26714">
                  <c:v>465.06400000000002</c:v>
                </c:pt>
                <c:pt idx="26715">
                  <c:v>465.82900000000001</c:v>
                </c:pt>
                <c:pt idx="26716">
                  <c:v>466.58799999999979</c:v>
                </c:pt>
                <c:pt idx="26717">
                  <c:v>467.34300000000002</c:v>
                </c:pt>
                <c:pt idx="26718">
                  <c:v>468.09099999999978</c:v>
                </c:pt>
                <c:pt idx="26719">
                  <c:v>468.83499999999975</c:v>
                </c:pt>
                <c:pt idx="26720">
                  <c:v>469.572</c:v>
                </c:pt>
                <c:pt idx="26721">
                  <c:v>470.30500000000001</c:v>
                </c:pt>
                <c:pt idx="26722">
                  <c:v>471.03199999999958</c:v>
                </c:pt>
                <c:pt idx="26723">
                  <c:v>471.75400000000002</c:v>
                </c:pt>
                <c:pt idx="26724">
                  <c:v>472.47099999999978</c:v>
                </c:pt>
                <c:pt idx="26725">
                  <c:v>473.18200000000002</c:v>
                </c:pt>
                <c:pt idx="26726">
                  <c:v>473.88799999999975</c:v>
                </c:pt>
                <c:pt idx="26727">
                  <c:v>474.58799999999979</c:v>
                </c:pt>
                <c:pt idx="26728">
                  <c:v>475.28399999999965</c:v>
                </c:pt>
                <c:pt idx="26729">
                  <c:v>475.97399999999965</c:v>
                </c:pt>
                <c:pt idx="26730">
                  <c:v>476.65800000000002</c:v>
                </c:pt>
                <c:pt idx="26731">
                  <c:v>477.33799999999979</c:v>
                </c:pt>
                <c:pt idx="26732">
                  <c:v>478.012</c:v>
                </c:pt>
                <c:pt idx="26733">
                  <c:v>478.68099999999993</c:v>
                </c:pt>
                <c:pt idx="26734">
                  <c:v>479.34500000000008</c:v>
                </c:pt>
                <c:pt idx="26735">
                  <c:v>480.00400000000002</c:v>
                </c:pt>
                <c:pt idx="26736">
                  <c:v>480.65699999999993</c:v>
                </c:pt>
                <c:pt idx="26737">
                  <c:v>481.30599999999993</c:v>
                </c:pt>
                <c:pt idx="26738">
                  <c:v>481.94900000000001</c:v>
                </c:pt>
                <c:pt idx="26739">
                  <c:v>482.58699999999965</c:v>
                </c:pt>
                <c:pt idx="26740">
                  <c:v>483.2199999999998</c:v>
                </c:pt>
                <c:pt idx="26741">
                  <c:v>483.84899999999999</c:v>
                </c:pt>
                <c:pt idx="26742">
                  <c:v>484.47199999999958</c:v>
                </c:pt>
                <c:pt idx="26743">
                  <c:v>485.09</c:v>
                </c:pt>
                <c:pt idx="26744">
                  <c:v>485.70299999999975</c:v>
                </c:pt>
                <c:pt idx="26745">
                  <c:v>486.31099999999975</c:v>
                </c:pt>
                <c:pt idx="26746">
                  <c:v>486.91399999999965</c:v>
                </c:pt>
                <c:pt idx="26747">
                  <c:v>487.51299999999975</c:v>
                </c:pt>
                <c:pt idx="26748">
                  <c:v>488.10599999999999</c:v>
                </c:pt>
                <c:pt idx="26749">
                  <c:v>488.69499999999999</c:v>
                </c:pt>
                <c:pt idx="26750">
                  <c:v>489.279</c:v>
                </c:pt>
                <c:pt idx="26751">
                  <c:v>489.858</c:v>
                </c:pt>
                <c:pt idx="26752">
                  <c:v>490.43199999999962</c:v>
                </c:pt>
                <c:pt idx="26753">
                  <c:v>491.00200000000001</c:v>
                </c:pt>
                <c:pt idx="26754">
                  <c:v>491.56700000000001</c:v>
                </c:pt>
                <c:pt idx="26755">
                  <c:v>492.12700000000001</c:v>
                </c:pt>
                <c:pt idx="26756">
                  <c:v>492.68299999999999</c:v>
                </c:pt>
                <c:pt idx="26757">
                  <c:v>493.23399999999958</c:v>
                </c:pt>
                <c:pt idx="26758">
                  <c:v>493.78099999999978</c:v>
                </c:pt>
                <c:pt idx="26759">
                  <c:v>494.32299999999975</c:v>
                </c:pt>
                <c:pt idx="26760">
                  <c:v>494.86</c:v>
                </c:pt>
                <c:pt idx="26761">
                  <c:v>495.39299999999974</c:v>
                </c:pt>
                <c:pt idx="26762">
                  <c:v>495.92200000000003</c:v>
                </c:pt>
                <c:pt idx="26763">
                  <c:v>496.44600000000003</c:v>
                </c:pt>
                <c:pt idx="26764">
                  <c:v>496.96599999999978</c:v>
                </c:pt>
                <c:pt idx="26765">
                  <c:v>497.48200000000003</c:v>
                </c:pt>
                <c:pt idx="26766">
                  <c:v>497.99299999999965</c:v>
                </c:pt>
                <c:pt idx="26767">
                  <c:v>498.50099999999975</c:v>
                </c:pt>
                <c:pt idx="26768">
                  <c:v>499.00400000000002</c:v>
                </c:pt>
                <c:pt idx="26769">
                  <c:v>499.50299999999999</c:v>
                </c:pt>
                <c:pt idx="26770">
                  <c:v>499.99699999999962</c:v>
                </c:pt>
                <c:pt idx="26771">
                  <c:v>500.48799999999977</c:v>
                </c:pt>
                <c:pt idx="26772">
                  <c:v>500.9749999999998</c:v>
                </c:pt>
                <c:pt idx="26773">
                  <c:v>501.45699999999965</c:v>
                </c:pt>
                <c:pt idx="26774">
                  <c:v>501.93599999999958</c:v>
                </c:pt>
                <c:pt idx="26775">
                  <c:v>502.41099999999977</c:v>
                </c:pt>
                <c:pt idx="26776">
                  <c:v>502.88099999999974</c:v>
                </c:pt>
                <c:pt idx="26777">
                  <c:v>503.34800000000001</c:v>
                </c:pt>
                <c:pt idx="26778">
                  <c:v>503.81200000000001</c:v>
                </c:pt>
                <c:pt idx="26779">
                  <c:v>504.27099999999979</c:v>
                </c:pt>
                <c:pt idx="26780">
                  <c:v>504.72699999999958</c:v>
                </c:pt>
                <c:pt idx="26781">
                  <c:v>505.17899999999975</c:v>
                </c:pt>
                <c:pt idx="26782">
                  <c:v>505.62700000000001</c:v>
                </c:pt>
                <c:pt idx="26783">
                  <c:v>506.072</c:v>
                </c:pt>
                <c:pt idx="26784">
                  <c:v>506.51299999999975</c:v>
                </c:pt>
                <c:pt idx="26785">
                  <c:v>506.95099999999979</c:v>
                </c:pt>
                <c:pt idx="26786">
                  <c:v>507.38499999999999</c:v>
                </c:pt>
                <c:pt idx="26787">
                  <c:v>507.815</c:v>
                </c:pt>
                <c:pt idx="26788">
                  <c:v>508.24299999999999</c:v>
                </c:pt>
                <c:pt idx="26789">
                  <c:v>508.66699999999975</c:v>
                </c:pt>
                <c:pt idx="26790">
                  <c:v>509.08699999999965</c:v>
                </c:pt>
                <c:pt idx="26791">
                  <c:v>509.505</c:v>
                </c:pt>
                <c:pt idx="26792">
                  <c:v>509.91899999999958</c:v>
                </c:pt>
                <c:pt idx="26793">
                  <c:v>510.33</c:v>
                </c:pt>
                <c:pt idx="26794">
                  <c:v>510.73699999999963</c:v>
                </c:pt>
                <c:pt idx="26795">
                  <c:v>511.14200000000022</c:v>
                </c:pt>
                <c:pt idx="26796">
                  <c:v>511.54300000000001</c:v>
                </c:pt>
                <c:pt idx="26797">
                  <c:v>511.94200000000001</c:v>
                </c:pt>
                <c:pt idx="26798">
                  <c:v>512.33699999999942</c:v>
                </c:pt>
                <c:pt idx="26799">
                  <c:v>512.73</c:v>
                </c:pt>
                <c:pt idx="26800">
                  <c:v>513.11900000000003</c:v>
                </c:pt>
                <c:pt idx="26801">
                  <c:v>513.50599999999997</c:v>
                </c:pt>
                <c:pt idx="26802">
                  <c:v>513.89</c:v>
                </c:pt>
                <c:pt idx="26803">
                  <c:v>514.27100000000041</c:v>
                </c:pt>
                <c:pt idx="26804">
                  <c:v>514.649</c:v>
                </c:pt>
                <c:pt idx="26805">
                  <c:v>515.024</c:v>
                </c:pt>
                <c:pt idx="26806">
                  <c:v>515.39699999999959</c:v>
                </c:pt>
                <c:pt idx="26807">
                  <c:v>515.7669999999996</c:v>
                </c:pt>
                <c:pt idx="26808">
                  <c:v>516.13400000000001</c:v>
                </c:pt>
                <c:pt idx="26809">
                  <c:v>516.49900000000002</c:v>
                </c:pt>
                <c:pt idx="26810">
                  <c:v>516.86099999999942</c:v>
                </c:pt>
                <c:pt idx="26811">
                  <c:v>517.221</c:v>
                </c:pt>
                <c:pt idx="26812">
                  <c:v>517.57799999999997</c:v>
                </c:pt>
                <c:pt idx="26813">
                  <c:v>517.93299999999942</c:v>
                </c:pt>
                <c:pt idx="26814">
                  <c:v>518.28500000000042</c:v>
                </c:pt>
                <c:pt idx="26815">
                  <c:v>518.63499999999999</c:v>
                </c:pt>
                <c:pt idx="26816">
                  <c:v>518.98199999999997</c:v>
                </c:pt>
                <c:pt idx="26817">
                  <c:v>519.32799999999929</c:v>
                </c:pt>
                <c:pt idx="26818">
                  <c:v>519.67100000000005</c:v>
                </c:pt>
                <c:pt idx="26819">
                  <c:v>520.01099999999997</c:v>
                </c:pt>
                <c:pt idx="26820">
                  <c:v>520.34999999999957</c:v>
                </c:pt>
                <c:pt idx="26821">
                  <c:v>520.68600000000004</c:v>
                </c:pt>
                <c:pt idx="26822">
                  <c:v>521.02</c:v>
                </c:pt>
                <c:pt idx="26823">
                  <c:v>521.35199999999929</c:v>
                </c:pt>
                <c:pt idx="26824">
                  <c:v>521.68200000000002</c:v>
                </c:pt>
                <c:pt idx="26825">
                  <c:v>522.01</c:v>
                </c:pt>
                <c:pt idx="26826">
                  <c:v>522.33499999999958</c:v>
                </c:pt>
                <c:pt idx="26827">
                  <c:v>522.65899999999999</c:v>
                </c:pt>
                <c:pt idx="26828">
                  <c:v>522.98</c:v>
                </c:pt>
                <c:pt idx="26829">
                  <c:v>523.29999999999995</c:v>
                </c:pt>
                <c:pt idx="26830">
                  <c:v>523.61800000000005</c:v>
                </c:pt>
                <c:pt idx="26831">
                  <c:v>523.93299999999942</c:v>
                </c:pt>
                <c:pt idx="26832">
                  <c:v>524.24699999999996</c:v>
                </c:pt>
                <c:pt idx="26833">
                  <c:v>524.55899999999997</c:v>
                </c:pt>
                <c:pt idx="26834">
                  <c:v>524.86899999999957</c:v>
                </c:pt>
                <c:pt idx="26835">
                  <c:v>525.17800000000045</c:v>
                </c:pt>
                <c:pt idx="26836">
                  <c:v>525.48400000000004</c:v>
                </c:pt>
                <c:pt idx="26837">
                  <c:v>525.78900000000044</c:v>
                </c:pt>
                <c:pt idx="26838">
                  <c:v>526.09199999999998</c:v>
                </c:pt>
                <c:pt idx="26839">
                  <c:v>526.39300000000003</c:v>
                </c:pt>
                <c:pt idx="26840">
                  <c:v>526.69299999999998</c:v>
                </c:pt>
                <c:pt idx="26841">
                  <c:v>526.99</c:v>
                </c:pt>
                <c:pt idx="26842">
                  <c:v>527.28599999999994</c:v>
                </c:pt>
                <c:pt idx="26843">
                  <c:v>527.58100000000002</c:v>
                </c:pt>
                <c:pt idx="26844">
                  <c:v>527.87300000000005</c:v>
                </c:pt>
                <c:pt idx="26845">
                  <c:v>528.16399999999999</c:v>
                </c:pt>
                <c:pt idx="26846">
                  <c:v>528.4539999999995</c:v>
                </c:pt>
                <c:pt idx="26847">
                  <c:v>528.74199999999996</c:v>
                </c:pt>
                <c:pt idx="26848">
                  <c:v>529.02800000000002</c:v>
                </c:pt>
                <c:pt idx="26849">
                  <c:v>529.31299999999942</c:v>
                </c:pt>
                <c:pt idx="26850">
                  <c:v>529.596</c:v>
                </c:pt>
                <c:pt idx="26851">
                  <c:v>529.8769999999995</c:v>
                </c:pt>
                <c:pt idx="26852">
                  <c:v>530.15699999999958</c:v>
                </c:pt>
                <c:pt idx="26853">
                  <c:v>530.43499999999949</c:v>
                </c:pt>
                <c:pt idx="26854">
                  <c:v>530.71199999999999</c:v>
                </c:pt>
                <c:pt idx="26855">
                  <c:v>530.98699999999997</c:v>
                </c:pt>
                <c:pt idx="26856">
                  <c:v>531.26099999999997</c:v>
                </c:pt>
                <c:pt idx="26857">
                  <c:v>531.53300000000002</c:v>
                </c:pt>
                <c:pt idx="26858">
                  <c:v>531.80399999999997</c:v>
                </c:pt>
                <c:pt idx="26859">
                  <c:v>532.07299999999998</c:v>
                </c:pt>
                <c:pt idx="26860">
                  <c:v>532.34099999999955</c:v>
                </c:pt>
                <c:pt idx="26861">
                  <c:v>532.60699999999997</c:v>
                </c:pt>
                <c:pt idx="26862">
                  <c:v>532.87199999999996</c:v>
                </c:pt>
                <c:pt idx="26863">
                  <c:v>533.13499999999999</c:v>
                </c:pt>
                <c:pt idx="26864">
                  <c:v>533.39599999999996</c:v>
                </c:pt>
                <c:pt idx="26865">
                  <c:v>533.65599999999949</c:v>
                </c:pt>
                <c:pt idx="26866">
                  <c:v>533.91499999999996</c:v>
                </c:pt>
                <c:pt idx="26867">
                  <c:v>534.17200000000003</c:v>
                </c:pt>
                <c:pt idx="26868">
                  <c:v>534.428</c:v>
                </c:pt>
                <c:pt idx="26869">
                  <c:v>534.68200000000002</c:v>
                </c:pt>
                <c:pt idx="26870">
                  <c:v>534.93399999999997</c:v>
                </c:pt>
                <c:pt idx="26871">
                  <c:v>535.18499999999995</c:v>
                </c:pt>
                <c:pt idx="26872">
                  <c:v>535.43499999999949</c:v>
                </c:pt>
                <c:pt idx="26873">
                  <c:v>535.68299999999999</c:v>
                </c:pt>
                <c:pt idx="26874">
                  <c:v>535.92899999999997</c:v>
                </c:pt>
                <c:pt idx="26875">
                  <c:v>536.17400000000043</c:v>
                </c:pt>
                <c:pt idx="26876">
                  <c:v>536.41699999999958</c:v>
                </c:pt>
                <c:pt idx="26877">
                  <c:v>536.65899999999999</c:v>
                </c:pt>
                <c:pt idx="26878">
                  <c:v>536.899</c:v>
                </c:pt>
                <c:pt idx="26879">
                  <c:v>537.13800000000003</c:v>
                </c:pt>
                <c:pt idx="26880">
                  <c:v>537.375</c:v>
                </c:pt>
                <c:pt idx="26881">
                  <c:v>537.61</c:v>
                </c:pt>
                <c:pt idx="26882">
                  <c:v>537.8439999999996</c:v>
                </c:pt>
                <c:pt idx="26883">
                  <c:v>538.07600000000002</c:v>
                </c:pt>
                <c:pt idx="26884">
                  <c:v>538.30599999999959</c:v>
                </c:pt>
                <c:pt idx="26885">
                  <c:v>538.53499999999997</c:v>
                </c:pt>
                <c:pt idx="26886">
                  <c:v>538.76199999999949</c:v>
                </c:pt>
                <c:pt idx="26887">
                  <c:v>538.98699999999997</c:v>
                </c:pt>
                <c:pt idx="26888">
                  <c:v>539.21</c:v>
                </c:pt>
                <c:pt idx="26889">
                  <c:v>539.43199999999956</c:v>
                </c:pt>
                <c:pt idx="26890">
                  <c:v>539.65199999999959</c:v>
                </c:pt>
                <c:pt idx="26891">
                  <c:v>539.87</c:v>
                </c:pt>
                <c:pt idx="26892">
                  <c:v>540.08600000000001</c:v>
                </c:pt>
                <c:pt idx="26893">
                  <c:v>540.30099999999959</c:v>
                </c:pt>
                <c:pt idx="26894">
                  <c:v>540.51300000000003</c:v>
                </c:pt>
                <c:pt idx="26895">
                  <c:v>540.72400000000005</c:v>
                </c:pt>
                <c:pt idx="26896">
                  <c:v>540.93299999999942</c:v>
                </c:pt>
                <c:pt idx="26897">
                  <c:v>541.13900000000001</c:v>
                </c:pt>
                <c:pt idx="26898">
                  <c:v>541.3439999999996</c:v>
                </c:pt>
                <c:pt idx="26899">
                  <c:v>541.54699999999957</c:v>
                </c:pt>
                <c:pt idx="26900">
                  <c:v>541.74699999999996</c:v>
                </c:pt>
                <c:pt idx="26901">
                  <c:v>541.94599999999957</c:v>
                </c:pt>
                <c:pt idx="26902">
                  <c:v>542.14300000000003</c:v>
                </c:pt>
                <c:pt idx="26903">
                  <c:v>542.33699999999942</c:v>
                </c:pt>
                <c:pt idx="26904">
                  <c:v>542.529</c:v>
                </c:pt>
                <c:pt idx="26905">
                  <c:v>542.71900000000005</c:v>
                </c:pt>
                <c:pt idx="26906">
                  <c:v>542.90699999999958</c:v>
                </c:pt>
                <c:pt idx="26907">
                  <c:v>543.09299999999996</c:v>
                </c:pt>
                <c:pt idx="26908">
                  <c:v>543.27599999999995</c:v>
                </c:pt>
                <c:pt idx="26909">
                  <c:v>543.45699999999943</c:v>
                </c:pt>
                <c:pt idx="26910">
                  <c:v>543.63599999999997</c:v>
                </c:pt>
                <c:pt idx="26911">
                  <c:v>543.81199999999956</c:v>
                </c:pt>
                <c:pt idx="26912">
                  <c:v>543.98599999999999</c:v>
                </c:pt>
                <c:pt idx="26913">
                  <c:v>544.15699999999958</c:v>
                </c:pt>
                <c:pt idx="26914">
                  <c:v>544.32599999999957</c:v>
                </c:pt>
                <c:pt idx="26915">
                  <c:v>544.49300000000005</c:v>
                </c:pt>
                <c:pt idx="26916">
                  <c:v>544.65599999999949</c:v>
                </c:pt>
                <c:pt idx="26917">
                  <c:v>544.81799999999942</c:v>
                </c:pt>
                <c:pt idx="26918">
                  <c:v>544.976</c:v>
                </c:pt>
                <c:pt idx="26919">
                  <c:v>545.13199999999949</c:v>
                </c:pt>
                <c:pt idx="26920">
                  <c:v>545.28500000000042</c:v>
                </c:pt>
                <c:pt idx="26921">
                  <c:v>545.43499999999949</c:v>
                </c:pt>
                <c:pt idx="26922">
                  <c:v>545.58299999999997</c:v>
                </c:pt>
                <c:pt idx="26923">
                  <c:v>545.72699999999998</c:v>
                </c:pt>
                <c:pt idx="26924">
                  <c:v>545.86899999999957</c:v>
                </c:pt>
                <c:pt idx="26925">
                  <c:v>546.00800000000004</c:v>
                </c:pt>
                <c:pt idx="26926">
                  <c:v>546.14400000000001</c:v>
                </c:pt>
                <c:pt idx="26927">
                  <c:v>546.27599999999995</c:v>
                </c:pt>
                <c:pt idx="26928">
                  <c:v>546.40599999999949</c:v>
                </c:pt>
                <c:pt idx="26929">
                  <c:v>546.53300000000002</c:v>
                </c:pt>
                <c:pt idx="26930">
                  <c:v>546.65599999999949</c:v>
                </c:pt>
                <c:pt idx="26931">
                  <c:v>546.77599999999995</c:v>
                </c:pt>
                <c:pt idx="26932">
                  <c:v>546.89300000000003</c:v>
                </c:pt>
                <c:pt idx="26933">
                  <c:v>547.00699999999949</c:v>
                </c:pt>
                <c:pt idx="26934">
                  <c:v>547.11699999999996</c:v>
                </c:pt>
                <c:pt idx="26935">
                  <c:v>547.22400000000005</c:v>
                </c:pt>
                <c:pt idx="26936">
                  <c:v>547.32799999999929</c:v>
                </c:pt>
                <c:pt idx="26937">
                  <c:v>547.428</c:v>
                </c:pt>
                <c:pt idx="26938">
                  <c:v>547.52499999999998</c:v>
                </c:pt>
                <c:pt idx="26939">
                  <c:v>547.61699999999996</c:v>
                </c:pt>
                <c:pt idx="26940">
                  <c:v>547.70699999999999</c:v>
                </c:pt>
                <c:pt idx="26941">
                  <c:v>547.79300000000046</c:v>
                </c:pt>
                <c:pt idx="26942">
                  <c:v>547.875</c:v>
                </c:pt>
                <c:pt idx="26943">
                  <c:v>547.95299999999929</c:v>
                </c:pt>
                <c:pt idx="26944">
                  <c:v>548.02699999999959</c:v>
                </c:pt>
                <c:pt idx="26945">
                  <c:v>548.09799999999996</c:v>
                </c:pt>
                <c:pt idx="26946">
                  <c:v>548.16399999999999</c:v>
                </c:pt>
                <c:pt idx="26947">
                  <c:v>548.22699999999998</c:v>
                </c:pt>
                <c:pt idx="26948">
                  <c:v>548.28599999999994</c:v>
                </c:pt>
                <c:pt idx="26949">
                  <c:v>548.33999999999958</c:v>
                </c:pt>
                <c:pt idx="26950">
                  <c:v>548.39099999999996</c:v>
                </c:pt>
                <c:pt idx="26951">
                  <c:v>548.43699999999956</c:v>
                </c:pt>
                <c:pt idx="26952">
                  <c:v>548.47900000000004</c:v>
                </c:pt>
                <c:pt idx="26953">
                  <c:v>548.51800000000003</c:v>
                </c:pt>
                <c:pt idx="26954">
                  <c:v>548.55099999999959</c:v>
                </c:pt>
                <c:pt idx="26955">
                  <c:v>548.58000000000004</c:v>
                </c:pt>
                <c:pt idx="26956">
                  <c:v>548.60500000000002</c:v>
                </c:pt>
                <c:pt idx="26957">
                  <c:v>548.62599999999998</c:v>
                </c:pt>
                <c:pt idx="26958">
                  <c:v>548.6419999999996</c:v>
                </c:pt>
                <c:pt idx="26959">
                  <c:v>548.65300000000002</c:v>
                </c:pt>
                <c:pt idx="26960">
                  <c:v>548.66</c:v>
                </c:pt>
                <c:pt idx="26961">
                  <c:v>548.66199999999958</c:v>
                </c:pt>
                <c:pt idx="26962">
                  <c:v>548.66</c:v>
                </c:pt>
                <c:pt idx="26963">
                  <c:v>548.65300000000002</c:v>
                </c:pt>
                <c:pt idx="26964">
                  <c:v>548.64099999999996</c:v>
                </c:pt>
                <c:pt idx="26965">
                  <c:v>548.62400000000002</c:v>
                </c:pt>
                <c:pt idx="26966">
                  <c:v>548.6029999999995</c:v>
                </c:pt>
                <c:pt idx="26967">
                  <c:v>548.57600000000002</c:v>
                </c:pt>
                <c:pt idx="26968">
                  <c:v>548.54499999999996</c:v>
                </c:pt>
                <c:pt idx="26969">
                  <c:v>548.50800000000004</c:v>
                </c:pt>
                <c:pt idx="26970">
                  <c:v>548.46699999999942</c:v>
                </c:pt>
                <c:pt idx="26971">
                  <c:v>548.41999999999996</c:v>
                </c:pt>
                <c:pt idx="26972">
                  <c:v>548.36799999999937</c:v>
                </c:pt>
                <c:pt idx="26973">
                  <c:v>548.31199999999956</c:v>
                </c:pt>
                <c:pt idx="26974">
                  <c:v>548.24900000000002</c:v>
                </c:pt>
                <c:pt idx="26975">
                  <c:v>548.18200000000002</c:v>
                </c:pt>
                <c:pt idx="26976">
                  <c:v>548.10900000000004</c:v>
                </c:pt>
                <c:pt idx="26977">
                  <c:v>548.03099999999949</c:v>
                </c:pt>
                <c:pt idx="26978">
                  <c:v>547.94699999999955</c:v>
                </c:pt>
                <c:pt idx="26979">
                  <c:v>547.85799999999927</c:v>
                </c:pt>
                <c:pt idx="26980">
                  <c:v>547.76400000000001</c:v>
                </c:pt>
                <c:pt idx="26981">
                  <c:v>547.66399999999999</c:v>
                </c:pt>
                <c:pt idx="26982">
                  <c:v>547.55799999999942</c:v>
                </c:pt>
                <c:pt idx="26983">
                  <c:v>547.44699999999955</c:v>
                </c:pt>
                <c:pt idx="26984">
                  <c:v>547.32999999999959</c:v>
                </c:pt>
                <c:pt idx="26985">
                  <c:v>547.20699999999999</c:v>
                </c:pt>
                <c:pt idx="26986">
                  <c:v>547.07899999999995</c:v>
                </c:pt>
                <c:pt idx="26987">
                  <c:v>546.9449999999996</c:v>
                </c:pt>
                <c:pt idx="26988">
                  <c:v>546.8049999999995</c:v>
                </c:pt>
                <c:pt idx="26989">
                  <c:v>546.65899999999999</c:v>
                </c:pt>
                <c:pt idx="26990">
                  <c:v>546.50800000000004</c:v>
                </c:pt>
                <c:pt idx="26991">
                  <c:v>546.34999999999957</c:v>
                </c:pt>
                <c:pt idx="26992">
                  <c:v>546.18600000000004</c:v>
                </c:pt>
                <c:pt idx="26993">
                  <c:v>546.0169999999996</c:v>
                </c:pt>
                <c:pt idx="26994">
                  <c:v>545.84099999999955</c:v>
                </c:pt>
                <c:pt idx="26995">
                  <c:v>545.65899999999999</c:v>
                </c:pt>
                <c:pt idx="26996">
                  <c:v>545.47199999999998</c:v>
                </c:pt>
                <c:pt idx="26997">
                  <c:v>545.27800000000059</c:v>
                </c:pt>
                <c:pt idx="26998">
                  <c:v>545.07799999999997</c:v>
                </c:pt>
                <c:pt idx="26999">
                  <c:v>544.87099999999998</c:v>
                </c:pt>
                <c:pt idx="27000">
                  <c:v>544.65899999999999</c:v>
                </c:pt>
                <c:pt idx="27001">
                  <c:v>544.4399999999996</c:v>
                </c:pt>
                <c:pt idx="27002">
                  <c:v>544.21500000000003</c:v>
                </c:pt>
                <c:pt idx="27003">
                  <c:v>543.98400000000004</c:v>
                </c:pt>
                <c:pt idx="27004">
                  <c:v>543.74599999999998</c:v>
                </c:pt>
                <c:pt idx="27005">
                  <c:v>543.5019999999995</c:v>
                </c:pt>
                <c:pt idx="27006">
                  <c:v>543.25099999999998</c:v>
                </c:pt>
                <c:pt idx="27007">
                  <c:v>542.99400000000003</c:v>
                </c:pt>
                <c:pt idx="27008">
                  <c:v>542.73099999999999</c:v>
                </c:pt>
                <c:pt idx="27009">
                  <c:v>542.46099999999956</c:v>
                </c:pt>
                <c:pt idx="27010">
                  <c:v>542.18499999999995</c:v>
                </c:pt>
                <c:pt idx="27011">
                  <c:v>541.9009999999995</c:v>
                </c:pt>
                <c:pt idx="27012">
                  <c:v>541.61199999999997</c:v>
                </c:pt>
                <c:pt idx="27013">
                  <c:v>541.31599999999958</c:v>
                </c:pt>
                <c:pt idx="27014">
                  <c:v>541.01300000000003</c:v>
                </c:pt>
                <c:pt idx="27015">
                  <c:v>540.70399999999995</c:v>
                </c:pt>
                <c:pt idx="27016">
                  <c:v>540.38800000000003</c:v>
                </c:pt>
                <c:pt idx="27017">
                  <c:v>540.06599999999958</c:v>
                </c:pt>
                <c:pt idx="27018">
                  <c:v>539.73599999999999</c:v>
                </c:pt>
                <c:pt idx="27019">
                  <c:v>539.4009999999995</c:v>
                </c:pt>
                <c:pt idx="27020">
                  <c:v>539.05799999999942</c:v>
                </c:pt>
                <c:pt idx="27021">
                  <c:v>538.70899999999995</c:v>
                </c:pt>
                <c:pt idx="27022">
                  <c:v>538.35299999999916</c:v>
                </c:pt>
                <c:pt idx="27023">
                  <c:v>537.99</c:v>
                </c:pt>
                <c:pt idx="27024">
                  <c:v>537.62099999999998</c:v>
                </c:pt>
                <c:pt idx="27025">
                  <c:v>537.245</c:v>
                </c:pt>
                <c:pt idx="27026">
                  <c:v>536.86199999999928</c:v>
                </c:pt>
                <c:pt idx="27027">
                  <c:v>536.47199999999998</c:v>
                </c:pt>
                <c:pt idx="27028">
                  <c:v>536.07600000000002</c:v>
                </c:pt>
                <c:pt idx="27029">
                  <c:v>535.67200000000003</c:v>
                </c:pt>
                <c:pt idx="27030">
                  <c:v>535.26199999999949</c:v>
                </c:pt>
                <c:pt idx="27031">
                  <c:v>534.84599999999955</c:v>
                </c:pt>
                <c:pt idx="27032">
                  <c:v>534.42199999999957</c:v>
                </c:pt>
                <c:pt idx="27033">
                  <c:v>533.99199999999996</c:v>
                </c:pt>
                <c:pt idx="27034">
                  <c:v>533.55399999999997</c:v>
                </c:pt>
                <c:pt idx="27035">
                  <c:v>533.11</c:v>
                </c:pt>
                <c:pt idx="27036">
                  <c:v>532.65899999999999</c:v>
                </c:pt>
                <c:pt idx="27037">
                  <c:v>532.202</c:v>
                </c:pt>
                <c:pt idx="27038">
                  <c:v>531.73800000000051</c:v>
                </c:pt>
                <c:pt idx="27039">
                  <c:v>531.26599999999996</c:v>
                </c:pt>
                <c:pt idx="27040">
                  <c:v>530.78800000000047</c:v>
                </c:pt>
                <c:pt idx="27041">
                  <c:v>530.30399999999997</c:v>
                </c:pt>
                <c:pt idx="27042">
                  <c:v>529.81199999999956</c:v>
                </c:pt>
                <c:pt idx="27043">
                  <c:v>529.31399999999996</c:v>
                </c:pt>
                <c:pt idx="27044">
                  <c:v>528.80899999999997</c:v>
                </c:pt>
                <c:pt idx="27045">
                  <c:v>528.29700000000003</c:v>
                </c:pt>
                <c:pt idx="27046">
                  <c:v>527.77900000000045</c:v>
                </c:pt>
                <c:pt idx="27047">
                  <c:v>527.25400000000002</c:v>
                </c:pt>
                <c:pt idx="27048">
                  <c:v>526.72199999999998</c:v>
                </c:pt>
                <c:pt idx="27049">
                  <c:v>526.18299999999999</c:v>
                </c:pt>
                <c:pt idx="27050">
                  <c:v>525.63800000000003</c:v>
                </c:pt>
                <c:pt idx="27051">
                  <c:v>525.08600000000001</c:v>
                </c:pt>
                <c:pt idx="27052">
                  <c:v>524.52699999999959</c:v>
                </c:pt>
                <c:pt idx="27053">
                  <c:v>523.96199999999942</c:v>
                </c:pt>
                <c:pt idx="27054">
                  <c:v>523.39</c:v>
                </c:pt>
                <c:pt idx="27055">
                  <c:v>522.81199999999956</c:v>
                </c:pt>
                <c:pt idx="27056">
                  <c:v>522.22699999999998</c:v>
                </c:pt>
                <c:pt idx="27057">
                  <c:v>521.63599999999997</c:v>
                </c:pt>
                <c:pt idx="27058">
                  <c:v>521.03699999999958</c:v>
                </c:pt>
                <c:pt idx="27059">
                  <c:v>520.43299999999942</c:v>
                </c:pt>
                <c:pt idx="27060">
                  <c:v>519.82199999999955</c:v>
                </c:pt>
                <c:pt idx="27061">
                  <c:v>519.20500000000004</c:v>
                </c:pt>
                <c:pt idx="27062">
                  <c:v>518.58100000000002</c:v>
                </c:pt>
                <c:pt idx="27063">
                  <c:v>517.95099999999957</c:v>
                </c:pt>
                <c:pt idx="27064">
                  <c:v>517.31399999999996</c:v>
                </c:pt>
                <c:pt idx="27065">
                  <c:v>516.67100000000005</c:v>
                </c:pt>
                <c:pt idx="27066">
                  <c:v>516.02199999999959</c:v>
                </c:pt>
                <c:pt idx="27067">
                  <c:v>515.36599999999942</c:v>
                </c:pt>
                <c:pt idx="27068">
                  <c:v>514.70399999999995</c:v>
                </c:pt>
                <c:pt idx="27069">
                  <c:v>514.03599999999949</c:v>
                </c:pt>
                <c:pt idx="27070">
                  <c:v>513.36199999999928</c:v>
                </c:pt>
                <c:pt idx="27071">
                  <c:v>512.68200000000002</c:v>
                </c:pt>
                <c:pt idx="27072">
                  <c:v>511.99599999999958</c:v>
                </c:pt>
                <c:pt idx="27073">
                  <c:v>511.303</c:v>
                </c:pt>
                <c:pt idx="27074">
                  <c:v>510.60500000000002</c:v>
                </c:pt>
                <c:pt idx="27075">
                  <c:v>509.90099999999978</c:v>
                </c:pt>
                <c:pt idx="27076">
                  <c:v>509.19099999999975</c:v>
                </c:pt>
                <c:pt idx="27077">
                  <c:v>508.47399999999965</c:v>
                </c:pt>
                <c:pt idx="27078">
                  <c:v>507.75200000000001</c:v>
                </c:pt>
                <c:pt idx="27079">
                  <c:v>507.02499999999975</c:v>
                </c:pt>
                <c:pt idx="27080">
                  <c:v>506.29099999999966</c:v>
                </c:pt>
                <c:pt idx="27081">
                  <c:v>505.55200000000002</c:v>
                </c:pt>
                <c:pt idx="27082">
                  <c:v>504.80700000000002</c:v>
                </c:pt>
                <c:pt idx="27083">
                  <c:v>504.05599999999993</c:v>
                </c:pt>
                <c:pt idx="27084">
                  <c:v>503.3</c:v>
                </c:pt>
                <c:pt idx="27085">
                  <c:v>502.53799999999978</c:v>
                </c:pt>
                <c:pt idx="27086">
                  <c:v>501.77099999999979</c:v>
                </c:pt>
                <c:pt idx="27087">
                  <c:v>500.99899999999963</c:v>
                </c:pt>
                <c:pt idx="27088">
                  <c:v>500.22099999999978</c:v>
                </c:pt>
                <c:pt idx="27089">
                  <c:v>499.43699999999961</c:v>
                </c:pt>
                <c:pt idx="27090">
                  <c:v>498.64900000000023</c:v>
                </c:pt>
                <c:pt idx="27091">
                  <c:v>497.85500000000002</c:v>
                </c:pt>
                <c:pt idx="27092">
                  <c:v>497.05599999999993</c:v>
                </c:pt>
                <c:pt idx="27093">
                  <c:v>496.25200000000001</c:v>
                </c:pt>
                <c:pt idx="27094">
                  <c:v>495.44299999999993</c:v>
                </c:pt>
                <c:pt idx="27095">
                  <c:v>494.62900000000002</c:v>
                </c:pt>
                <c:pt idx="27096">
                  <c:v>493.81</c:v>
                </c:pt>
                <c:pt idx="27097">
                  <c:v>492.98599999999965</c:v>
                </c:pt>
                <c:pt idx="27098">
                  <c:v>492.15800000000002</c:v>
                </c:pt>
                <c:pt idx="27099">
                  <c:v>491.32400000000001</c:v>
                </c:pt>
                <c:pt idx="27100">
                  <c:v>490.48599999999965</c:v>
                </c:pt>
                <c:pt idx="27101">
                  <c:v>489.64299999999997</c:v>
                </c:pt>
                <c:pt idx="27102">
                  <c:v>488.79599999999965</c:v>
                </c:pt>
                <c:pt idx="27103">
                  <c:v>487.94400000000002</c:v>
                </c:pt>
                <c:pt idx="27104">
                  <c:v>487.08799999999979</c:v>
                </c:pt>
                <c:pt idx="27105">
                  <c:v>486.22699999999958</c:v>
                </c:pt>
                <c:pt idx="27106">
                  <c:v>485.36200000000002</c:v>
                </c:pt>
                <c:pt idx="27107">
                  <c:v>484.49299999999965</c:v>
                </c:pt>
                <c:pt idx="27108">
                  <c:v>483.62</c:v>
                </c:pt>
                <c:pt idx="27109">
                  <c:v>482.74200000000002</c:v>
                </c:pt>
                <c:pt idx="27110">
                  <c:v>481.86099999999999</c:v>
                </c:pt>
                <c:pt idx="27111">
                  <c:v>480.9749999999998</c:v>
                </c:pt>
                <c:pt idx="27112">
                  <c:v>480.08499999999975</c:v>
                </c:pt>
                <c:pt idx="27113">
                  <c:v>479.19200000000001</c:v>
                </c:pt>
                <c:pt idx="27114">
                  <c:v>478.29499999999979</c:v>
                </c:pt>
                <c:pt idx="27115">
                  <c:v>477.39400000000001</c:v>
                </c:pt>
                <c:pt idx="27116">
                  <c:v>476.48999999999978</c:v>
                </c:pt>
                <c:pt idx="27117">
                  <c:v>475.58199999999965</c:v>
                </c:pt>
                <c:pt idx="27118">
                  <c:v>474.67</c:v>
                </c:pt>
                <c:pt idx="27119">
                  <c:v>473.755</c:v>
                </c:pt>
                <c:pt idx="27120">
                  <c:v>472.83699999999965</c:v>
                </c:pt>
                <c:pt idx="27121">
                  <c:v>471.91499999999979</c:v>
                </c:pt>
                <c:pt idx="27122">
                  <c:v>470.98999999999978</c:v>
                </c:pt>
                <c:pt idx="27123">
                  <c:v>470.06200000000001</c:v>
                </c:pt>
                <c:pt idx="27124">
                  <c:v>469.13099999999974</c:v>
                </c:pt>
                <c:pt idx="27125">
                  <c:v>468.197</c:v>
                </c:pt>
                <c:pt idx="27126">
                  <c:v>467.26</c:v>
                </c:pt>
                <c:pt idx="27127">
                  <c:v>466.32</c:v>
                </c:pt>
                <c:pt idx="27128">
                  <c:v>465.37799999999999</c:v>
                </c:pt>
                <c:pt idx="27129">
                  <c:v>464.43199999999962</c:v>
                </c:pt>
                <c:pt idx="27130">
                  <c:v>463.48399999999958</c:v>
                </c:pt>
                <c:pt idx="27131">
                  <c:v>462.53399999999965</c:v>
                </c:pt>
                <c:pt idx="27132">
                  <c:v>461.58099999999979</c:v>
                </c:pt>
                <c:pt idx="27133">
                  <c:v>460.625</c:v>
                </c:pt>
                <c:pt idx="27134">
                  <c:v>459.66800000000001</c:v>
                </c:pt>
                <c:pt idx="27135">
                  <c:v>458.70800000000003</c:v>
                </c:pt>
                <c:pt idx="27136">
                  <c:v>457.74599999999975</c:v>
                </c:pt>
                <c:pt idx="27137">
                  <c:v>456.78199999999958</c:v>
                </c:pt>
                <c:pt idx="27138">
                  <c:v>455.815</c:v>
                </c:pt>
                <c:pt idx="27139">
                  <c:v>454.84699999999975</c:v>
                </c:pt>
                <c:pt idx="27140">
                  <c:v>453.87700000000001</c:v>
                </c:pt>
                <c:pt idx="27141">
                  <c:v>452.90499999999975</c:v>
                </c:pt>
                <c:pt idx="27142">
                  <c:v>451.93099999999959</c:v>
                </c:pt>
                <c:pt idx="27143">
                  <c:v>450.95599999999979</c:v>
                </c:pt>
                <c:pt idx="27144">
                  <c:v>449.97899999999959</c:v>
                </c:pt>
                <c:pt idx="27145">
                  <c:v>449.00099999999975</c:v>
                </c:pt>
                <c:pt idx="27146">
                  <c:v>448.02099999999979</c:v>
                </c:pt>
                <c:pt idx="27147">
                  <c:v>447.04</c:v>
                </c:pt>
                <c:pt idx="27148">
                  <c:v>446.05799999999999</c:v>
                </c:pt>
                <c:pt idx="27149">
                  <c:v>445.07499999999999</c:v>
                </c:pt>
                <c:pt idx="27150">
                  <c:v>444.09</c:v>
                </c:pt>
                <c:pt idx="27151">
                  <c:v>443.10399999999993</c:v>
                </c:pt>
                <c:pt idx="27152">
                  <c:v>442.11799999999999</c:v>
                </c:pt>
                <c:pt idx="27153">
                  <c:v>441.13</c:v>
                </c:pt>
                <c:pt idx="27154">
                  <c:v>440.14200000000022</c:v>
                </c:pt>
                <c:pt idx="27155">
                  <c:v>439.15300000000002</c:v>
                </c:pt>
                <c:pt idx="27156">
                  <c:v>438.16300000000001</c:v>
                </c:pt>
                <c:pt idx="27157">
                  <c:v>437.173</c:v>
                </c:pt>
                <c:pt idx="27158">
                  <c:v>436.18200000000002</c:v>
                </c:pt>
                <c:pt idx="27159">
                  <c:v>435.19099999999975</c:v>
                </c:pt>
                <c:pt idx="27160">
                  <c:v>434.19900000000001</c:v>
                </c:pt>
                <c:pt idx="27161">
                  <c:v>433.20800000000003</c:v>
                </c:pt>
                <c:pt idx="27162">
                  <c:v>432.21499999999975</c:v>
                </c:pt>
                <c:pt idx="27163">
                  <c:v>431.22299999999979</c:v>
                </c:pt>
                <c:pt idx="27164">
                  <c:v>430.23099999999965</c:v>
                </c:pt>
                <c:pt idx="27165">
                  <c:v>429.23899999999958</c:v>
                </c:pt>
                <c:pt idx="27166">
                  <c:v>428.24700000000001</c:v>
                </c:pt>
                <c:pt idx="27167">
                  <c:v>427.255</c:v>
                </c:pt>
                <c:pt idx="27168">
                  <c:v>426.26299999999975</c:v>
                </c:pt>
                <c:pt idx="27169">
                  <c:v>425.27099999999979</c:v>
                </c:pt>
                <c:pt idx="27170">
                  <c:v>424.28</c:v>
                </c:pt>
                <c:pt idx="27171">
                  <c:v>423.28899999999965</c:v>
                </c:pt>
                <c:pt idx="27172">
                  <c:v>422.29899999999958</c:v>
                </c:pt>
                <c:pt idx="27173">
                  <c:v>421.31</c:v>
                </c:pt>
                <c:pt idx="27174">
                  <c:v>420.32100000000003</c:v>
                </c:pt>
                <c:pt idx="27175">
                  <c:v>419.33300000000003</c:v>
                </c:pt>
                <c:pt idx="27176">
                  <c:v>418.34500000000008</c:v>
                </c:pt>
                <c:pt idx="27177">
                  <c:v>417.358</c:v>
                </c:pt>
                <c:pt idx="27178">
                  <c:v>416.37299999999999</c:v>
                </c:pt>
                <c:pt idx="27179">
                  <c:v>415.38799999999975</c:v>
                </c:pt>
                <c:pt idx="27180">
                  <c:v>414.404</c:v>
                </c:pt>
                <c:pt idx="27181">
                  <c:v>413.42200000000003</c:v>
                </c:pt>
                <c:pt idx="27182">
                  <c:v>412.44099999999975</c:v>
                </c:pt>
                <c:pt idx="27183">
                  <c:v>411.46</c:v>
                </c:pt>
                <c:pt idx="27184">
                  <c:v>410.48200000000003</c:v>
                </c:pt>
                <c:pt idx="27185">
                  <c:v>409.50400000000002</c:v>
                </c:pt>
                <c:pt idx="27186">
                  <c:v>408.52799999999979</c:v>
                </c:pt>
                <c:pt idx="27187">
                  <c:v>407.55399999999975</c:v>
                </c:pt>
                <c:pt idx="27188">
                  <c:v>406.58099999999979</c:v>
                </c:pt>
                <c:pt idx="27189">
                  <c:v>405.60899999999975</c:v>
                </c:pt>
                <c:pt idx="27190">
                  <c:v>404.64000000000021</c:v>
                </c:pt>
                <c:pt idx="27191">
                  <c:v>403.67200000000008</c:v>
                </c:pt>
                <c:pt idx="27192">
                  <c:v>402.70599999999979</c:v>
                </c:pt>
                <c:pt idx="27193">
                  <c:v>401.74099999999999</c:v>
                </c:pt>
                <c:pt idx="27194">
                  <c:v>400.779</c:v>
                </c:pt>
                <c:pt idx="27195">
                  <c:v>399.81900000000002</c:v>
                </c:pt>
                <c:pt idx="27196">
                  <c:v>398.86</c:v>
                </c:pt>
                <c:pt idx="27197">
                  <c:v>397.904</c:v>
                </c:pt>
                <c:pt idx="27198">
                  <c:v>396.95</c:v>
                </c:pt>
                <c:pt idx="27199">
                  <c:v>395.99799999999965</c:v>
                </c:pt>
                <c:pt idx="27200">
                  <c:v>395.048</c:v>
                </c:pt>
                <c:pt idx="27201">
                  <c:v>394.101</c:v>
                </c:pt>
                <c:pt idx="27202">
                  <c:v>393.15499999999997</c:v>
                </c:pt>
                <c:pt idx="27203">
                  <c:v>392.21299999999979</c:v>
                </c:pt>
                <c:pt idx="27204">
                  <c:v>391.2729999999998</c:v>
                </c:pt>
                <c:pt idx="27205">
                  <c:v>390.33499999999975</c:v>
                </c:pt>
                <c:pt idx="27206">
                  <c:v>389.399</c:v>
                </c:pt>
                <c:pt idx="27207">
                  <c:v>388.46699999999959</c:v>
                </c:pt>
                <c:pt idx="27208">
                  <c:v>387.53699999999958</c:v>
                </c:pt>
                <c:pt idx="27209">
                  <c:v>386.60899999999975</c:v>
                </c:pt>
                <c:pt idx="27210">
                  <c:v>385.685</c:v>
                </c:pt>
                <c:pt idx="27211">
                  <c:v>384.76299999999975</c:v>
                </c:pt>
                <c:pt idx="27212">
                  <c:v>383.84399999999999</c:v>
                </c:pt>
                <c:pt idx="27213">
                  <c:v>382.92699999999962</c:v>
                </c:pt>
                <c:pt idx="27214">
                  <c:v>382.01400000000001</c:v>
                </c:pt>
                <c:pt idx="27215">
                  <c:v>381.10399999999993</c:v>
                </c:pt>
                <c:pt idx="27216">
                  <c:v>380.19600000000003</c:v>
                </c:pt>
                <c:pt idx="27217">
                  <c:v>379.29199999999958</c:v>
                </c:pt>
                <c:pt idx="27218">
                  <c:v>378.39</c:v>
                </c:pt>
                <c:pt idx="27219">
                  <c:v>377.49199999999962</c:v>
                </c:pt>
                <c:pt idx="27220">
                  <c:v>376.59699999999958</c:v>
                </c:pt>
                <c:pt idx="27221">
                  <c:v>375.70400000000001</c:v>
                </c:pt>
                <c:pt idx="27222">
                  <c:v>374.81599999999975</c:v>
                </c:pt>
                <c:pt idx="27223">
                  <c:v>373.92999999999978</c:v>
                </c:pt>
                <c:pt idx="27224">
                  <c:v>373.04700000000008</c:v>
                </c:pt>
                <c:pt idx="27225">
                  <c:v>372.16800000000001</c:v>
                </c:pt>
                <c:pt idx="27226">
                  <c:v>371.29199999999958</c:v>
                </c:pt>
                <c:pt idx="27227">
                  <c:v>370.41999999999979</c:v>
                </c:pt>
                <c:pt idx="27228">
                  <c:v>369.55099999999999</c:v>
                </c:pt>
                <c:pt idx="27229">
                  <c:v>368.685</c:v>
                </c:pt>
                <c:pt idx="27230">
                  <c:v>367.822</c:v>
                </c:pt>
                <c:pt idx="27231">
                  <c:v>366.964</c:v>
                </c:pt>
                <c:pt idx="27232">
                  <c:v>366.108</c:v>
                </c:pt>
                <c:pt idx="27233">
                  <c:v>365.25599999999974</c:v>
                </c:pt>
                <c:pt idx="27234">
                  <c:v>364.40799999999979</c:v>
                </c:pt>
                <c:pt idx="27235">
                  <c:v>363.56299999999999</c:v>
                </c:pt>
                <c:pt idx="27236">
                  <c:v>362.72099999999978</c:v>
                </c:pt>
                <c:pt idx="27237">
                  <c:v>361.88400000000001</c:v>
                </c:pt>
                <c:pt idx="27238">
                  <c:v>361.04899999999975</c:v>
                </c:pt>
                <c:pt idx="27239">
                  <c:v>360.21899999999965</c:v>
                </c:pt>
                <c:pt idx="27240">
                  <c:v>359.392</c:v>
                </c:pt>
                <c:pt idx="27241">
                  <c:v>358.56799999999993</c:v>
                </c:pt>
                <c:pt idx="27242">
                  <c:v>357.74900000000002</c:v>
                </c:pt>
                <c:pt idx="27243">
                  <c:v>356.93299999999965</c:v>
                </c:pt>
                <c:pt idx="27244">
                  <c:v>356.12</c:v>
                </c:pt>
                <c:pt idx="27245">
                  <c:v>355.31200000000001</c:v>
                </c:pt>
                <c:pt idx="27246">
                  <c:v>354.50700000000001</c:v>
                </c:pt>
                <c:pt idx="27247">
                  <c:v>353.70499999999993</c:v>
                </c:pt>
                <c:pt idx="27248">
                  <c:v>352.90799999999979</c:v>
                </c:pt>
                <c:pt idx="27249">
                  <c:v>352.11399999999975</c:v>
                </c:pt>
                <c:pt idx="27250">
                  <c:v>351.32400000000001</c:v>
                </c:pt>
                <c:pt idx="27251">
                  <c:v>350.53799999999978</c:v>
                </c:pt>
                <c:pt idx="27252">
                  <c:v>349.755</c:v>
                </c:pt>
                <c:pt idx="27253">
                  <c:v>348.97599999999977</c:v>
                </c:pt>
                <c:pt idx="27254">
                  <c:v>348.20099999999979</c:v>
                </c:pt>
                <c:pt idx="27255">
                  <c:v>347.42999999999978</c:v>
                </c:pt>
                <c:pt idx="27256">
                  <c:v>346.66300000000001</c:v>
                </c:pt>
                <c:pt idx="27257">
                  <c:v>345.899</c:v>
                </c:pt>
                <c:pt idx="27258">
                  <c:v>345.13900000000001</c:v>
                </c:pt>
                <c:pt idx="27259">
                  <c:v>344.38299999999975</c:v>
                </c:pt>
                <c:pt idx="27260">
                  <c:v>343.63</c:v>
                </c:pt>
                <c:pt idx="27261">
                  <c:v>342.88099999999974</c:v>
                </c:pt>
                <c:pt idx="27262">
                  <c:v>342.137</c:v>
                </c:pt>
                <c:pt idx="27263">
                  <c:v>341.39499999999975</c:v>
                </c:pt>
                <c:pt idx="27264">
                  <c:v>340.65800000000002</c:v>
                </c:pt>
                <c:pt idx="27265">
                  <c:v>339.92399999999958</c:v>
                </c:pt>
                <c:pt idx="27266">
                  <c:v>339.19400000000002</c:v>
                </c:pt>
                <c:pt idx="27267">
                  <c:v>338.46799999999979</c:v>
                </c:pt>
                <c:pt idx="27268">
                  <c:v>337.745</c:v>
                </c:pt>
                <c:pt idx="27269">
                  <c:v>337.02599999999978</c:v>
                </c:pt>
                <c:pt idx="27270">
                  <c:v>336.31099999999975</c:v>
                </c:pt>
                <c:pt idx="27271">
                  <c:v>335.6</c:v>
                </c:pt>
                <c:pt idx="27272">
                  <c:v>334.892</c:v>
                </c:pt>
                <c:pt idx="27273">
                  <c:v>334.18799999999999</c:v>
                </c:pt>
                <c:pt idx="27274">
                  <c:v>333.48799999999977</c:v>
                </c:pt>
                <c:pt idx="27275">
                  <c:v>332.79099999999966</c:v>
                </c:pt>
                <c:pt idx="27276">
                  <c:v>332.09799999999979</c:v>
                </c:pt>
                <c:pt idx="27277">
                  <c:v>331.40799999999979</c:v>
                </c:pt>
                <c:pt idx="27278">
                  <c:v>330.72199999999958</c:v>
                </c:pt>
                <c:pt idx="27279">
                  <c:v>330.04</c:v>
                </c:pt>
                <c:pt idx="27280">
                  <c:v>329.36099999999999</c:v>
                </c:pt>
                <c:pt idx="27281">
                  <c:v>328.685</c:v>
                </c:pt>
                <c:pt idx="27282">
                  <c:v>328.01400000000001</c:v>
                </c:pt>
                <c:pt idx="27283">
                  <c:v>327.34500000000008</c:v>
                </c:pt>
                <c:pt idx="27284">
                  <c:v>326.68</c:v>
                </c:pt>
                <c:pt idx="27285">
                  <c:v>326.01900000000001</c:v>
                </c:pt>
                <c:pt idx="27286">
                  <c:v>325.36099999999999</c:v>
                </c:pt>
                <c:pt idx="27287">
                  <c:v>324.70699999999965</c:v>
                </c:pt>
                <c:pt idx="27288">
                  <c:v>324.05599999999993</c:v>
                </c:pt>
                <c:pt idx="27289">
                  <c:v>323.40799999999979</c:v>
                </c:pt>
                <c:pt idx="27290">
                  <c:v>322.76299999999975</c:v>
                </c:pt>
                <c:pt idx="27291">
                  <c:v>322.12200000000001</c:v>
                </c:pt>
                <c:pt idx="27292">
                  <c:v>321.48499999999979</c:v>
                </c:pt>
                <c:pt idx="27293">
                  <c:v>320.85000000000002</c:v>
                </c:pt>
                <c:pt idx="27294">
                  <c:v>320.21899999999965</c:v>
                </c:pt>
                <c:pt idx="27295">
                  <c:v>319.59099999999978</c:v>
                </c:pt>
                <c:pt idx="27296">
                  <c:v>318.96599999999978</c:v>
                </c:pt>
                <c:pt idx="27297">
                  <c:v>318.34399999999999</c:v>
                </c:pt>
                <c:pt idx="27298">
                  <c:v>317.72599999999977</c:v>
                </c:pt>
                <c:pt idx="27299">
                  <c:v>317.11</c:v>
                </c:pt>
                <c:pt idx="27300">
                  <c:v>316.49799999999965</c:v>
                </c:pt>
                <c:pt idx="27301">
                  <c:v>315.88900000000001</c:v>
                </c:pt>
                <c:pt idx="27302">
                  <c:v>315.28199999999958</c:v>
                </c:pt>
                <c:pt idx="27303">
                  <c:v>314.67899999999975</c:v>
                </c:pt>
                <c:pt idx="27304">
                  <c:v>314.07900000000001</c:v>
                </c:pt>
                <c:pt idx="27305">
                  <c:v>313.48099999999965</c:v>
                </c:pt>
                <c:pt idx="27306">
                  <c:v>312.887</c:v>
                </c:pt>
                <c:pt idx="27307">
                  <c:v>312.29499999999979</c:v>
                </c:pt>
                <c:pt idx="27308">
                  <c:v>311.70599999999979</c:v>
                </c:pt>
                <c:pt idx="27309">
                  <c:v>311.12</c:v>
                </c:pt>
                <c:pt idx="27310">
                  <c:v>310.53699999999958</c:v>
                </c:pt>
                <c:pt idx="27311">
                  <c:v>309.95699999999965</c:v>
                </c:pt>
                <c:pt idx="27312">
                  <c:v>309.37900000000002</c:v>
                </c:pt>
                <c:pt idx="27313">
                  <c:v>308.80399999999975</c:v>
                </c:pt>
                <c:pt idx="27314">
                  <c:v>308.23099999999965</c:v>
                </c:pt>
                <c:pt idx="27315">
                  <c:v>307.661</c:v>
                </c:pt>
                <c:pt idx="27316">
                  <c:v>307.09399999999965</c:v>
                </c:pt>
                <c:pt idx="27317">
                  <c:v>306.529</c:v>
                </c:pt>
                <c:pt idx="27318">
                  <c:v>305.96699999999959</c:v>
                </c:pt>
                <c:pt idx="27319">
                  <c:v>305.40699999999958</c:v>
                </c:pt>
                <c:pt idx="27320">
                  <c:v>304.85000000000002</c:v>
                </c:pt>
                <c:pt idx="27321">
                  <c:v>304.29499999999979</c:v>
                </c:pt>
                <c:pt idx="27322">
                  <c:v>303.74200000000002</c:v>
                </c:pt>
                <c:pt idx="27323">
                  <c:v>303.19200000000001</c:v>
                </c:pt>
                <c:pt idx="27324">
                  <c:v>302.64400000000023</c:v>
                </c:pt>
                <c:pt idx="27325">
                  <c:v>302.09799999999979</c:v>
                </c:pt>
                <c:pt idx="27326">
                  <c:v>301.55500000000001</c:v>
                </c:pt>
                <c:pt idx="27327">
                  <c:v>301.01299999999975</c:v>
                </c:pt>
                <c:pt idx="27328">
                  <c:v>300.47399999999965</c:v>
                </c:pt>
                <c:pt idx="27329">
                  <c:v>299.93699999999961</c:v>
                </c:pt>
                <c:pt idx="27330">
                  <c:v>299.40199999999965</c:v>
                </c:pt>
                <c:pt idx="27331">
                  <c:v>298.86900000000026</c:v>
                </c:pt>
                <c:pt idx="27332">
                  <c:v>298.33799999999979</c:v>
                </c:pt>
                <c:pt idx="27333">
                  <c:v>297.80900000000008</c:v>
                </c:pt>
                <c:pt idx="27334">
                  <c:v>297.28199999999958</c:v>
                </c:pt>
                <c:pt idx="27335">
                  <c:v>296.75700000000001</c:v>
                </c:pt>
                <c:pt idx="27336">
                  <c:v>296.23399999999958</c:v>
                </c:pt>
                <c:pt idx="27337">
                  <c:v>295.71299999999979</c:v>
                </c:pt>
                <c:pt idx="27338">
                  <c:v>295.19299999999993</c:v>
                </c:pt>
                <c:pt idx="27339">
                  <c:v>294.67500000000001</c:v>
                </c:pt>
                <c:pt idx="27340">
                  <c:v>294.15899999999999</c:v>
                </c:pt>
                <c:pt idx="27341">
                  <c:v>293.64499999999998</c:v>
                </c:pt>
                <c:pt idx="27342">
                  <c:v>293.13200000000001</c:v>
                </c:pt>
                <c:pt idx="27343">
                  <c:v>292.62099999999975</c:v>
                </c:pt>
                <c:pt idx="27344">
                  <c:v>292.11099999999999</c:v>
                </c:pt>
                <c:pt idx="27345">
                  <c:v>291.60300000000001</c:v>
                </c:pt>
                <c:pt idx="27346">
                  <c:v>291.09699999999958</c:v>
                </c:pt>
                <c:pt idx="27347">
                  <c:v>290.59199999999959</c:v>
                </c:pt>
                <c:pt idx="27348">
                  <c:v>290.08799999999979</c:v>
                </c:pt>
                <c:pt idx="27349">
                  <c:v>289.58599999999979</c:v>
                </c:pt>
                <c:pt idx="27350">
                  <c:v>289.08499999999975</c:v>
                </c:pt>
                <c:pt idx="27351">
                  <c:v>288.58599999999979</c:v>
                </c:pt>
                <c:pt idx="27352">
                  <c:v>288.08799999999979</c:v>
                </c:pt>
                <c:pt idx="27353">
                  <c:v>287.59099999999978</c:v>
                </c:pt>
                <c:pt idx="27354">
                  <c:v>287.09599999999978</c:v>
                </c:pt>
                <c:pt idx="27355">
                  <c:v>286.60199999999975</c:v>
                </c:pt>
                <c:pt idx="27356">
                  <c:v>286.10899999999975</c:v>
                </c:pt>
                <c:pt idx="27357">
                  <c:v>285.61700000000002</c:v>
                </c:pt>
                <c:pt idx="27358">
                  <c:v>285.12599999999975</c:v>
                </c:pt>
                <c:pt idx="27359">
                  <c:v>284.637</c:v>
                </c:pt>
                <c:pt idx="27360">
                  <c:v>284.14800000000002</c:v>
                </c:pt>
                <c:pt idx="27361">
                  <c:v>283.661</c:v>
                </c:pt>
                <c:pt idx="27362">
                  <c:v>283.17500000000001</c:v>
                </c:pt>
                <c:pt idx="27363">
                  <c:v>282.68900000000002</c:v>
                </c:pt>
                <c:pt idx="27364">
                  <c:v>282.20499999999993</c:v>
                </c:pt>
                <c:pt idx="27365">
                  <c:v>281.72199999999958</c:v>
                </c:pt>
                <c:pt idx="27366">
                  <c:v>281.23899999999958</c:v>
                </c:pt>
                <c:pt idx="27367">
                  <c:v>280.75799999999975</c:v>
                </c:pt>
                <c:pt idx="27368">
                  <c:v>280.27699999999965</c:v>
                </c:pt>
                <c:pt idx="27369">
                  <c:v>279.79700000000003</c:v>
                </c:pt>
                <c:pt idx="27370">
                  <c:v>279.31799999999993</c:v>
                </c:pt>
                <c:pt idx="27371">
                  <c:v>278.83999999999975</c:v>
                </c:pt>
                <c:pt idx="27372">
                  <c:v>278.363</c:v>
                </c:pt>
                <c:pt idx="27373">
                  <c:v>277.8859999999998</c:v>
                </c:pt>
                <c:pt idx="27374">
                  <c:v>277.41000000000003</c:v>
                </c:pt>
                <c:pt idx="27375">
                  <c:v>276.93499999999977</c:v>
                </c:pt>
                <c:pt idx="27376">
                  <c:v>276.45999999999975</c:v>
                </c:pt>
                <c:pt idx="27377">
                  <c:v>275.98699999999963</c:v>
                </c:pt>
                <c:pt idx="27378">
                  <c:v>275.51299999999975</c:v>
                </c:pt>
                <c:pt idx="27379">
                  <c:v>275.041</c:v>
                </c:pt>
                <c:pt idx="27380">
                  <c:v>274.56900000000002</c:v>
                </c:pt>
                <c:pt idx="27381">
                  <c:v>274.09799999999979</c:v>
                </c:pt>
                <c:pt idx="27382">
                  <c:v>273.62700000000001</c:v>
                </c:pt>
                <c:pt idx="27383">
                  <c:v>273.15699999999993</c:v>
                </c:pt>
                <c:pt idx="27384">
                  <c:v>272.68799999999999</c:v>
                </c:pt>
                <c:pt idx="27385">
                  <c:v>272.21899999999965</c:v>
                </c:pt>
                <c:pt idx="27386">
                  <c:v>271.75</c:v>
                </c:pt>
                <c:pt idx="27387">
                  <c:v>271.28199999999958</c:v>
                </c:pt>
                <c:pt idx="27388">
                  <c:v>270.815</c:v>
                </c:pt>
                <c:pt idx="27389">
                  <c:v>270.34800000000001</c:v>
                </c:pt>
                <c:pt idx="27390">
                  <c:v>269.88200000000001</c:v>
                </c:pt>
                <c:pt idx="27391">
                  <c:v>269.41599999999966</c:v>
                </c:pt>
                <c:pt idx="27392">
                  <c:v>268.95</c:v>
                </c:pt>
                <c:pt idx="27393">
                  <c:v>268.48499999999979</c:v>
                </c:pt>
                <c:pt idx="27394">
                  <c:v>268.02099999999979</c:v>
                </c:pt>
                <c:pt idx="27395">
                  <c:v>267.55700000000002</c:v>
                </c:pt>
                <c:pt idx="27396">
                  <c:v>267.09299999999979</c:v>
                </c:pt>
                <c:pt idx="27397">
                  <c:v>266.63</c:v>
                </c:pt>
                <c:pt idx="27398">
                  <c:v>266.16699999999975</c:v>
                </c:pt>
                <c:pt idx="27399">
                  <c:v>265.70400000000001</c:v>
                </c:pt>
                <c:pt idx="27400">
                  <c:v>265.24299999999999</c:v>
                </c:pt>
                <c:pt idx="27401">
                  <c:v>264.78099999999978</c:v>
                </c:pt>
                <c:pt idx="27402">
                  <c:v>264.32</c:v>
                </c:pt>
                <c:pt idx="27403">
                  <c:v>263.85899999999975</c:v>
                </c:pt>
                <c:pt idx="27404">
                  <c:v>263.399</c:v>
                </c:pt>
                <c:pt idx="27405">
                  <c:v>262.93899999999962</c:v>
                </c:pt>
                <c:pt idx="27406">
                  <c:v>262.47999999999979</c:v>
                </c:pt>
                <c:pt idx="27407">
                  <c:v>262.02</c:v>
                </c:pt>
                <c:pt idx="27408">
                  <c:v>261.56200000000001</c:v>
                </c:pt>
                <c:pt idx="27409">
                  <c:v>261.10399999999993</c:v>
                </c:pt>
                <c:pt idx="27410">
                  <c:v>260.64600000000002</c:v>
                </c:pt>
                <c:pt idx="27411">
                  <c:v>260.18900000000002</c:v>
                </c:pt>
                <c:pt idx="27412">
                  <c:v>259.73200000000003</c:v>
                </c:pt>
                <c:pt idx="27413">
                  <c:v>259.27499999999975</c:v>
                </c:pt>
                <c:pt idx="27414">
                  <c:v>258.81900000000002</c:v>
                </c:pt>
                <c:pt idx="27415">
                  <c:v>258.36399999999975</c:v>
                </c:pt>
                <c:pt idx="27416">
                  <c:v>257.90899999999965</c:v>
                </c:pt>
                <c:pt idx="27417">
                  <c:v>257.45400000000001</c:v>
                </c:pt>
                <c:pt idx="27418">
                  <c:v>257</c:v>
                </c:pt>
                <c:pt idx="27419">
                  <c:v>256.54700000000008</c:v>
                </c:pt>
                <c:pt idx="27420">
                  <c:v>256.09399999999965</c:v>
                </c:pt>
                <c:pt idx="27421">
                  <c:v>255.642</c:v>
                </c:pt>
                <c:pt idx="27422">
                  <c:v>255.19</c:v>
                </c:pt>
                <c:pt idx="27423">
                  <c:v>254.738</c:v>
                </c:pt>
                <c:pt idx="27424">
                  <c:v>254.28800000000001</c:v>
                </c:pt>
                <c:pt idx="27425">
                  <c:v>253.83700000000007</c:v>
                </c:pt>
                <c:pt idx="27426">
                  <c:v>253.38800000000012</c:v>
                </c:pt>
                <c:pt idx="27427">
                  <c:v>252.93900000000002</c:v>
                </c:pt>
                <c:pt idx="27428">
                  <c:v>252.49100000000001</c:v>
                </c:pt>
                <c:pt idx="27429">
                  <c:v>252.04300000000001</c:v>
                </c:pt>
                <c:pt idx="27430">
                  <c:v>251.59700000000001</c:v>
                </c:pt>
                <c:pt idx="27431">
                  <c:v>251.15</c:v>
                </c:pt>
                <c:pt idx="27432">
                  <c:v>250.70499999999998</c:v>
                </c:pt>
                <c:pt idx="27433">
                  <c:v>250.26</c:v>
                </c:pt>
                <c:pt idx="27434">
                  <c:v>249.81700000000001</c:v>
                </c:pt>
                <c:pt idx="27435">
                  <c:v>249.374</c:v>
                </c:pt>
                <c:pt idx="27436">
                  <c:v>248.93100000000001</c:v>
                </c:pt>
                <c:pt idx="27437">
                  <c:v>248.49</c:v>
                </c:pt>
                <c:pt idx="27438">
                  <c:v>248.05</c:v>
                </c:pt>
                <c:pt idx="27439">
                  <c:v>247.60999999999999</c:v>
                </c:pt>
                <c:pt idx="27440">
                  <c:v>247.172</c:v>
                </c:pt>
                <c:pt idx="27441">
                  <c:v>246.73399999999998</c:v>
                </c:pt>
                <c:pt idx="27442">
                  <c:v>246.298</c:v>
                </c:pt>
                <c:pt idx="27443">
                  <c:v>245.86200000000011</c:v>
                </c:pt>
                <c:pt idx="27444">
                  <c:v>245.42800000000011</c:v>
                </c:pt>
                <c:pt idx="27445">
                  <c:v>244.994</c:v>
                </c:pt>
                <c:pt idx="27446">
                  <c:v>244.56200000000001</c:v>
                </c:pt>
                <c:pt idx="27447">
                  <c:v>244.131</c:v>
                </c:pt>
                <c:pt idx="27448">
                  <c:v>243.70099999999999</c:v>
                </c:pt>
                <c:pt idx="27449">
                  <c:v>243.27299999999997</c:v>
                </c:pt>
                <c:pt idx="27450">
                  <c:v>242.846</c:v>
                </c:pt>
                <c:pt idx="27451">
                  <c:v>242.42000000000004</c:v>
                </c:pt>
                <c:pt idx="27452">
                  <c:v>241.995</c:v>
                </c:pt>
                <c:pt idx="27453">
                  <c:v>241.572</c:v>
                </c:pt>
                <c:pt idx="27454">
                  <c:v>241.15</c:v>
                </c:pt>
                <c:pt idx="27455">
                  <c:v>240.73</c:v>
                </c:pt>
                <c:pt idx="27456">
                  <c:v>240.31100000000001</c:v>
                </c:pt>
                <c:pt idx="27457">
                  <c:v>239.89400000000001</c:v>
                </c:pt>
                <c:pt idx="27458">
                  <c:v>239.47800000000001</c:v>
                </c:pt>
                <c:pt idx="27459">
                  <c:v>239.06399999999999</c:v>
                </c:pt>
                <c:pt idx="27460">
                  <c:v>238.65100000000001</c:v>
                </c:pt>
                <c:pt idx="27461">
                  <c:v>238.24099999999999</c:v>
                </c:pt>
                <c:pt idx="27462">
                  <c:v>237.83200000000011</c:v>
                </c:pt>
                <c:pt idx="27463">
                  <c:v>237.42500000000001</c:v>
                </c:pt>
                <c:pt idx="27464">
                  <c:v>237.01900000000001</c:v>
                </c:pt>
                <c:pt idx="27465">
                  <c:v>236.61599999999999</c:v>
                </c:pt>
                <c:pt idx="27466">
                  <c:v>236.21399999999988</c:v>
                </c:pt>
                <c:pt idx="27467">
                  <c:v>235.815</c:v>
                </c:pt>
                <c:pt idx="27468">
                  <c:v>235.417</c:v>
                </c:pt>
                <c:pt idx="27469">
                  <c:v>235.02200000000011</c:v>
                </c:pt>
                <c:pt idx="27470">
                  <c:v>234.62900000000002</c:v>
                </c:pt>
                <c:pt idx="27471">
                  <c:v>234.238</c:v>
                </c:pt>
                <c:pt idx="27472">
                  <c:v>233.84900000000002</c:v>
                </c:pt>
                <c:pt idx="27473">
                  <c:v>233.46200000000007</c:v>
                </c:pt>
                <c:pt idx="27474">
                  <c:v>233.078</c:v>
                </c:pt>
                <c:pt idx="27475">
                  <c:v>232.696</c:v>
                </c:pt>
                <c:pt idx="27476">
                  <c:v>232.316</c:v>
                </c:pt>
                <c:pt idx="27477">
                  <c:v>231.93900000000002</c:v>
                </c:pt>
                <c:pt idx="27478">
                  <c:v>231.565</c:v>
                </c:pt>
                <c:pt idx="27479">
                  <c:v>231.19300000000001</c:v>
                </c:pt>
                <c:pt idx="27480">
                  <c:v>230.82300000000001</c:v>
                </c:pt>
                <c:pt idx="27481">
                  <c:v>230.45700000000011</c:v>
                </c:pt>
                <c:pt idx="27482">
                  <c:v>230.09300000000002</c:v>
                </c:pt>
                <c:pt idx="27483">
                  <c:v>229.73099999999999</c:v>
                </c:pt>
                <c:pt idx="27484">
                  <c:v>229.37300000000002</c:v>
                </c:pt>
                <c:pt idx="27485">
                  <c:v>229.018</c:v>
                </c:pt>
                <c:pt idx="27486">
                  <c:v>228.66499999999999</c:v>
                </c:pt>
                <c:pt idx="27487">
                  <c:v>228.315</c:v>
                </c:pt>
                <c:pt idx="27488">
                  <c:v>227.96900000000002</c:v>
                </c:pt>
                <c:pt idx="27489">
                  <c:v>227.625</c:v>
                </c:pt>
                <c:pt idx="27490">
                  <c:v>227.285</c:v>
                </c:pt>
                <c:pt idx="27491">
                  <c:v>226.94800000000001</c:v>
                </c:pt>
                <c:pt idx="27492">
                  <c:v>226.61399999999998</c:v>
                </c:pt>
                <c:pt idx="27493">
                  <c:v>226.28300000000002</c:v>
                </c:pt>
                <c:pt idx="27494">
                  <c:v>225.95600000000007</c:v>
                </c:pt>
                <c:pt idx="27495">
                  <c:v>225.63200000000001</c:v>
                </c:pt>
                <c:pt idx="27496">
                  <c:v>225.31200000000001</c:v>
                </c:pt>
                <c:pt idx="27497">
                  <c:v>224.995</c:v>
                </c:pt>
                <c:pt idx="27498">
                  <c:v>224.68200000000004</c:v>
                </c:pt>
                <c:pt idx="27499">
                  <c:v>224.37300000000002</c:v>
                </c:pt>
                <c:pt idx="27500">
                  <c:v>224.06700000000001</c:v>
                </c:pt>
                <c:pt idx="27501">
                  <c:v>223.76499999999999</c:v>
                </c:pt>
                <c:pt idx="27502">
                  <c:v>223.46600000000001</c:v>
                </c:pt>
                <c:pt idx="27503">
                  <c:v>223.172</c:v>
                </c:pt>
                <c:pt idx="27504">
                  <c:v>222.88200000000012</c:v>
                </c:pt>
                <c:pt idx="27505">
                  <c:v>222.595</c:v>
                </c:pt>
                <c:pt idx="27506">
                  <c:v>222.31300000000002</c:v>
                </c:pt>
                <c:pt idx="27507">
                  <c:v>222.03399999999999</c:v>
                </c:pt>
                <c:pt idx="27508">
                  <c:v>221.76</c:v>
                </c:pt>
                <c:pt idx="27509">
                  <c:v>221.49</c:v>
                </c:pt>
                <c:pt idx="27510">
                  <c:v>221.22399999999999</c:v>
                </c:pt>
                <c:pt idx="27511">
                  <c:v>220.96300000000002</c:v>
                </c:pt>
                <c:pt idx="27512">
                  <c:v>220.70499999999998</c:v>
                </c:pt>
                <c:pt idx="27513">
                  <c:v>220.453</c:v>
                </c:pt>
                <c:pt idx="27514">
                  <c:v>220.20499999999998</c:v>
                </c:pt>
                <c:pt idx="27515">
                  <c:v>219.96100000000001</c:v>
                </c:pt>
                <c:pt idx="27516">
                  <c:v>219.72200000000001</c:v>
                </c:pt>
                <c:pt idx="27517">
                  <c:v>219.48700000000011</c:v>
                </c:pt>
                <c:pt idx="27518">
                  <c:v>219.25700000000001</c:v>
                </c:pt>
                <c:pt idx="27519">
                  <c:v>219.03200000000001</c:v>
                </c:pt>
                <c:pt idx="27520">
                  <c:v>218.81200000000001</c:v>
                </c:pt>
                <c:pt idx="27521">
                  <c:v>218.59700000000001</c:v>
                </c:pt>
                <c:pt idx="27522">
                  <c:v>218.38600000000011</c:v>
                </c:pt>
                <c:pt idx="27523">
                  <c:v>218.18100000000001</c:v>
                </c:pt>
                <c:pt idx="27524">
                  <c:v>217.98100000000011</c:v>
                </c:pt>
                <c:pt idx="27525">
                  <c:v>217.785</c:v>
                </c:pt>
                <c:pt idx="27526">
                  <c:v>217.595</c:v>
                </c:pt>
                <c:pt idx="27527">
                  <c:v>217.41</c:v>
                </c:pt>
                <c:pt idx="27528">
                  <c:v>217.23</c:v>
                </c:pt>
                <c:pt idx="27529">
                  <c:v>217.05500000000001</c:v>
                </c:pt>
                <c:pt idx="27530">
                  <c:v>216.88600000000011</c:v>
                </c:pt>
                <c:pt idx="27531">
                  <c:v>216.72200000000001</c:v>
                </c:pt>
                <c:pt idx="27532">
                  <c:v>216.56399999999999</c:v>
                </c:pt>
                <c:pt idx="27533">
                  <c:v>216.411</c:v>
                </c:pt>
                <c:pt idx="27534">
                  <c:v>216.26300000000001</c:v>
                </c:pt>
                <c:pt idx="27535">
                  <c:v>216.12200000000001</c:v>
                </c:pt>
                <c:pt idx="27536">
                  <c:v>215.98500000000001</c:v>
                </c:pt>
                <c:pt idx="27537">
                  <c:v>215.8550000000001</c:v>
                </c:pt>
                <c:pt idx="27538">
                  <c:v>215.73</c:v>
                </c:pt>
                <c:pt idx="27539">
                  <c:v>215.61099999999999</c:v>
                </c:pt>
                <c:pt idx="27540">
                  <c:v>215.4980000000001</c:v>
                </c:pt>
                <c:pt idx="27541">
                  <c:v>215.3910000000001</c:v>
                </c:pt>
                <c:pt idx="27542">
                  <c:v>215.28900000000002</c:v>
                </c:pt>
                <c:pt idx="27543">
                  <c:v>215.19399999999999</c:v>
                </c:pt>
                <c:pt idx="27544">
                  <c:v>215.10399999999998</c:v>
                </c:pt>
                <c:pt idx="27545">
                  <c:v>215.02100000000004</c:v>
                </c:pt>
                <c:pt idx="27546">
                  <c:v>214.94399999999999</c:v>
                </c:pt>
                <c:pt idx="27547">
                  <c:v>214.87200000000001</c:v>
                </c:pt>
                <c:pt idx="27548">
                  <c:v>214.80700000000004</c:v>
                </c:pt>
                <c:pt idx="27549">
                  <c:v>214.74899999999997</c:v>
                </c:pt>
                <c:pt idx="27550">
                  <c:v>214.696</c:v>
                </c:pt>
                <c:pt idx="27551">
                  <c:v>214.65</c:v>
                </c:pt>
                <c:pt idx="27552">
                  <c:v>214.60999999999999</c:v>
                </c:pt>
                <c:pt idx="27553">
                  <c:v>214.577</c:v>
                </c:pt>
                <c:pt idx="27554">
                  <c:v>214.55</c:v>
                </c:pt>
                <c:pt idx="27555">
                  <c:v>214.529</c:v>
                </c:pt>
                <c:pt idx="27556">
                  <c:v>214.51499999999999</c:v>
                </c:pt>
                <c:pt idx="27557">
                  <c:v>214.50700000000001</c:v>
                </c:pt>
                <c:pt idx="27558">
                  <c:v>214.50700000000001</c:v>
                </c:pt>
                <c:pt idx="27559">
                  <c:v>214.512</c:v>
                </c:pt>
                <c:pt idx="27560">
                  <c:v>214.524</c:v>
                </c:pt>
                <c:pt idx="27561">
                  <c:v>214.54300000000001</c:v>
                </c:pt>
                <c:pt idx="27562">
                  <c:v>214.56900000000002</c:v>
                </c:pt>
                <c:pt idx="27563">
                  <c:v>214.602</c:v>
                </c:pt>
                <c:pt idx="27564">
                  <c:v>214.64099999999999</c:v>
                </c:pt>
                <c:pt idx="27565">
                  <c:v>214.68700000000001</c:v>
                </c:pt>
                <c:pt idx="27566">
                  <c:v>214.73999999999998</c:v>
                </c:pt>
                <c:pt idx="27567">
                  <c:v>214.79900000000001</c:v>
                </c:pt>
                <c:pt idx="27568">
                  <c:v>214.86600000000001</c:v>
                </c:pt>
                <c:pt idx="27569">
                  <c:v>214.94</c:v>
                </c:pt>
                <c:pt idx="27570">
                  <c:v>215.02</c:v>
                </c:pt>
                <c:pt idx="27571">
                  <c:v>215.108</c:v>
                </c:pt>
                <c:pt idx="27572">
                  <c:v>215.20299999999997</c:v>
                </c:pt>
                <c:pt idx="27573">
                  <c:v>215.304</c:v>
                </c:pt>
                <c:pt idx="27574">
                  <c:v>215.41300000000001</c:v>
                </c:pt>
                <c:pt idx="27575">
                  <c:v>215.52800000000011</c:v>
                </c:pt>
                <c:pt idx="27576">
                  <c:v>215.65100000000001</c:v>
                </c:pt>
                <c:pt idx="27577">
                  <c:v>215.78100000000001</c:v>
                </c:pt>
                <c:pt idx="27578">
                  <c:v>215.91800000000001</c:v>
                </c:pt>
                <c:pt idx="27579">
                  <c:v>216.06300000000002</c:v>
                </c:pt>
                <c:pt idx="27580">
                  <c:v>216.21399999999988</c:v>
                </c:pt>
                <c:pt idx="27581">
                  <c:v>216.37300000000002</c:v>
                </c:pt>
                <c:pt idx="27582">
                  <c:v>216.53900000000002</c:v>
                </c:pt>
                <c:pt idx="27583">
                  <c:v>216.71199999999999</c:v>
                </c:pt>
                <c:pt idx="27584">
                  <c:v>216.893</c:v>
                </c:pt>
                <c:pt idx="27585">
                  <c:v>217.08100000000007</c:v>
                </c:pt>
                <c:pt idx="27586">
                  <c:v>217.27599999999998</c:v>
                </c:pt>
                <c:pt idx="27587">
                  <c:v>217.47800000000001</c:v>
                </c:pt>
                <c:pt idx="27588">
                  <c:v>217.68800000000007</c:v>
                </c:pt>
                <c:pt idx="27589">
                  <c:v>217.905</c:v>
                </c:pt>
                <c:pt idx="27590">
                  <c:v>218.12900000000002</c:v>
                </c:pt>
                <c:pt idx="27591">
                  <c:v>218.3610000000001</c:v>
                </c:pt>
                <c:pt idx="27592">
                  <c:v>218.6</c:v>
                </c:pt>
                <c:pt idx="27593">
                  <c:v>218.84700000000001</c:v>
                </c:pt>
                <c:pt idx="27594">
                  <c:v>219.101</c:v>
                </c:pt>
                <c:pt idx="27595">
                  <c:v>219.36200000000011</c:v>
                </c:pt>
                <c:pt idx="27596">
                  <c:v>219.631</c:v>
                </c:pt>
                <c:pt idx="27597">
                  <c:v>219.90700000000001</c:v>
                </c:pt>
                <c:pt idx="27598">
                  <c:v>220.191</c:v>
                </c:pt>
                <c:pt idx="27599">
                  <c:v>220.48100000000011</c:v>
                </c:pt>
                <c:pt idx="27600">
                  <c:v>220.78</c:v>
                </c:pt>
                <c:pt idx="27601">
                  <c:v>221.08600000000001</c:v>
                </c:pt>
                <c:pt idx="27602">
                  <c:v>221.399</c:v>
                </c:pt>
                <c:pt idx="27603">
                  <c:v>221.71899999999999</c:v>
                </c:pt>
                <c:pt idx="27604">
                  <c:v>222.048</c:v>
                </c:pt>
                <c:pt idx="27605">
                  <c:v>222.38300000000001</c:v>
                </c:pt>
                <c:pt idx="27606">
                  <c:v>222.726</c:v>
                </c:pt>
                <c:pt idx="27607">
                  <c:v>223.07599999999999</c:v>
                </c:pt>
                <c:pt idx="27608">
                  <c:v>223.434</c:v>
                </c:pt>
                <c:pt idx="27609">
                  <c:v>223.79900000000001</c:v>
                </c:pt>
                <c:pt idx="27610">
                  <c:v>224.172</c:v>
                </c:pt>
                <c:pt idx="27611">
                  <c:v>224.55200000000011</c:v>
                </c:pt>
                <c:pt idx="27612">
                  <c:v>224.93900000000002</c:v>
                </c:pt>
                <c:pt idx="27613">
                  <c:v>225.334</c:v>
                </c:pt>
                <c:pt idx="27614">
                  <c:v>225.73599999999999</c:v>
                </c:pt>
                <c:pt idx="27615">
                  <c:v>226.14499999999998</c:v>
                </c:pt>
                <c:pt idx="27616">
                  <c:v>226.56200000000001</c:v>
                </c:pt>
                <c:pt idx="27617">
                  <c:v>226.9860000000001</c:v>
                </c:pt>
                <c:pt idx="27618">
                  <c:v>227.41800000000001</c:v>
                </c:pt>
                <c:pt idx="27619">
                  <c:v>227.85600000000011</c:v>
                </c:pt>
                <c:pt idx="27620">
                  <c:v>228.303</c:v>
                </c:pt>
                <c:pt idx="27621">
                  <c:v>228.756</c:v>
                </c:pt>
                <c:pt idx="27622">
                  <c:v>229.21599999999998</c:v>
                </c:pt>
                <c:pt idx="27623">
                  <c:v>229.684</c:v>
                </c:pt>
                <c:pt idx="27624">
                  <c:v>230.15900000000002</c:v>
                </c:pt>
                <c:pt idx="27625">
                  <c:v>230.642</c:v>
                </c:pt>
                <c:pt idx="27626">
                  <c:v>231.131</c:v>
                </c:pt>
                <c:pt idx="27627">
                  <c:v>231.62800000000001</c:v>
                </c:pt>
                <c:pt idx="27628">
                  <c:v>232.13200000000001</c:v>
                </c:pt>
                <c:pt idx="27629">
                  <c:v>232.64299999999997</c:v>
                </c:pt>
                <c:pt idx="27630">
                  <c:v>233.161</c:v>
                </c:pt>
                <c:pt idx="27631">
                  <c:v>233.68600000000001</c:v>
                </c:pt>
                <c:pt idx="27632">
                  <c:v>234.21899999999999</c:v>
                </c:pt>
                <c:pt idx="27633">
                  <c:v>234.75800000000001</c:v>
                </c:pt>
                <c:pt idx="27634">
                  <c:v>235.30500000000001</c:v>
                </c:pt>
                <c:pt idx="27635">
                  <c:v>235.85800000000012</c:v>
                </c:pt>
                <c:pt idx="27636">
                  <c:v>236.41800000000001</c:v>
                </c:pt>
                <c:pt idx="27637">
                  <c:v>236.9860000000001</c:v>
                </c:pt>
                <c:pt idx="27638">
                  <c:v>237.56</c:v>
                </c:pt>
                <c:pt idx="27639">
                  <c:v>238.14099999999999</c:v>
                </c:pt>
                <c:pt idx="27640">
                  <c:v>238.72900000000001</c:v>
                </c:pt>
                <c:pt idx="27641">
                  <c:v>239.32400000000001</c:v>
                </c:pt>
                <c:pt idx="27642">
                  <c:v>239.92500000000001</c:v>
                </c:pt>
                <c:pt idx="27643">
                  <c:v>240.53399999999999</c:v>
                </c:pt>
                <c:pt idx="27644">
                  <c:v>241.14899999999997</c:v>
                </c:pt>
                <c:pt idx="27645">
                  <c:v>241.76999999999998</c:v>
                </c:pt>
                <c:pt idx="27646">
                  <c:v>242.399</c:v>
                </c:pt>
                <c:pt idx="27647">
                  <c:v>243.03399999999999</c:v>
                </c:pt>
                <c:pt idx="27648">
                  <c:v>243.67599999999999</c:v>
                </c:pt>
                <c:pt idx="27649">
                  <c:v>244.32400000000001</c:v>
                </c:pt>
                <c:pt idx="27650">
                  <c:v>244.97900000000001</c:v>
                </c:pt>
                <c:pt idx="27651">
                  <c:v>245.64</c:v>
                </c:pt>
                <c:pt idx="27652">
                  <c:v>246.30800000000011</c:v>
                </c:pt>
                <c:pt idx="27653">
                  <c:v>246.98200000000011</c:v>
                </c:pt>
                <c:pt idx="27654">
                  <c:v>247.66300000000001</c:v>
                </c:pt>
                <c:pt idx="27655">
                  <c:v>248.35000000000011</c:v>
                </c:pt>
                <c:pt idx="27656">
                  <c:v>249.04300000000001</c:v>
                </c:pt>
                <c:pt idx="27657">
                  <c:v>249.74299999999999</c:v>
                </c:pt>
                <c:pt idx="27658">
                  <c:v>250.44800000000001</c:v>
                </c:pt>
                <c:pt idx="27659">
                  <c:v>251.16</c:v>
                </c:pt>
                <c:pt idx="27660">
                  <c:v>251.87900000000002</c:v>
                </c:pt>
                <c:pt idx="27661">
                  <c:v>252.60300000000001</c:v>
                </c:pt>
                <c:pt idx="27662">
                  <c:v>253.333</c:v>
                </c:pt>
                <c:pt idx="27663">
                  <c:v>254.06900000000002</c:v>
                </c:pt>
                <c:pt idx="27664">
                  <c:v>254.81200000000001</c:v>
                </c:pt>
                <c:pt idx="27665">
                  <c:v>255.56</c:v>
                </c:pt>
                <c:pt idx="27666">
                  <c:v>256.31400000000002</c:v>
                </c:pt>
                <c:pt idx="27667">
                  <c:v>257.07400000000001</c:v>
                </c:pt>
                <c:pt idx="27668">
                  <c:v>257.83999999999975</c:v>
                </c:pt>
                <c:pt idx="27669">
                  <c:v>258.61200000000002</c:v>
                </c:pt>
                <c:pt idx="27670">
                  <c:v>259.38900000000001</c:v>
                </c:pt>
                <c:pt idx="27671">
                  <c:v>260.17200000000008</c:v>
                </c:pt>
                <c:pt idx="27672">
                  <c:v>260.96099999999979</c:v>
                </c:pt>
                <c:pt idx="27673">
                  <c:v>261.755</c:v>
                </c:pt>
                <c:pt idx="27674">
                  <c:v>262.55500000000001</c:v>
                </c:pt>
                <c:pt idx="27675">
                  <c:v>263.36</c:v>
                </c:pt>
                <c:pt idx="27676">
                  <c:v>264.17099999999999</c:v>
                </c:pt>
                <c:pt idx="27677">
                  <c:v>264.98699999999963</c:v>
                </c:pt>
                <c:pt idx="27678">
                  <c:v>265.80799999999999</c:v>
                </c:pt>
                <c:pt idx="27679">
                  <c:v>266.63499999999999</c:v>
                </c:pt>
                <c:pt idx="27680">
                  <c:v>267.46699999999959</c:v>
                </c:pt>
                <c:pt idx="27681">
                  <c:v>268.30399999999975</c:v>
                </c:pt>
                <c:pt idx="27682">
                  <c:v>269.14699999999999</c:v>
                </c:pt>
                <c:pt idx="27683">
                  <c:v>269.99400000000003</c:v>
                </c:pt>
                <c:pt idx="27684">
                  <c:v>270.84699999999975</c:v>
                </c:pt>
                <c:pt idx="27685">
                  <c:v>271.70499999999993</c:v>
                </c:pt>
                <c:pt idx="27686">
                  <c:v>272.56700000000001</c:v>
                </c:pt>
                <c:pt idx="27687">
                  <c:v>273.43499999999977</c:v>
                </c:pt>
                <c:pt idx="27688">
                  <c:v>274.30700000000002</c:v>
                </c:pt>
                <c:pt idx="27689">
                  <c:v>275.18400000000008</c:v>
                </c:pt>
                <c:pt idx="27690">
                  <c:v>276.06599999999975</c:v>
                </c:pt>
                <c:pt idx="27691">
                  <c:v>276.95299999999975</c:v>
                </c:pt>
                <c:pt idx="27692">
                  <c:v>277.84399999999999</c:v>
                </c:pt>
                <c:pt idx="27693">
                  <c:v>278.74</c:v>
                </c:pt>
                <c:pt idx="27694">
                  <c:v>279.64100000000002</c:v>
                </c:pt>
                <c:pt idx="27695">
                  <c:v>280.54599999999999</c:v>
                </c:pt>
                <c:pt idx="27696">
                  <c:v>281.45599999999979</c:v>
                </c:pt>
                <c:pt idx="27697">
                  <c:v>282.37</c:v>
                </c:pt>
                <c:pt idx="27698">
                  <c:v>283.28799999999978</c:v>
                </c:pt>
                <c:pt idx="27699">
                  <c:v>284.21099999999979</c:v>
                </c:pt>
                <c:pt idx="27700">
                  <c:v>285.137</c:v>
                </c:pt>
                <c:pt idx="27701">
                  <c:v>286.06900000000002</c:v>
                </c:pt>
                <c:pt idx="27702">
                  <c:v>287.00400000000002</c:v>
                </c:pt>
                <c:pt idx="27703">
                  <c:v>287.94400000000002</c:v>
                </c:pt>
                <c:pt idx="27704">
                  <c:v>288.887</c:v>
                </c:pt>
                <c:pt idx="27705">
                  <c:v>289.83499999999975</c:v>
                </c:pt>
                <c:pt idx="27706">
                  <c:v>290.78599999999977</c:v>
                </c:pt>
                <c:pt idx="27707">
                  <c:v>291.74200000000002</c:v>
                </c:pt>
                <c:pt idx="27708">
                  <c:v>292.70099999999979</c:v>
                </c:pt>
                <c:pt idx="27709">
                  <c:v>293.66399999999999</c:v>
                </c:pt>
                <c:pt idx="27710">
                  <c:v>294.63099999999974</c:v>
                </c:pt>
                <c:pt idx="27711">
                  <c:v>295.60199999999975</c:v>
                </c:pt>
                <c:pt idx="27712">
                  <c:v>296.57599999999979</c:v>
                </c:pt>
                <c:pt idx="27713">
                  <c:v>297.55399999999975</c:v>
                </c:pt>
                <c:pt idx="27714">
                  <c:v>298.53599999999977</c:v>
                </c:pt>
                <c:pt idx="27715">
                  <c:v>299.52099999999979</c:v>
                </c:pt>
                <c:pt idx="27716">
                  <c:v>300.50900000000001</c:v>
                </c:pt>
                <c:pt idx="27717">
                  <c:v>301.50099999999975</c:v>
                </c:pt>
                <c:pt idx="27718">
                  <c:v>302.49699999999962</c:v>
                </c:pt>
                <c:pt idx="27719">
                  <c:v>303.49499999999978</c:v>
                </c:pt>
                <c:pt idx="27720">
                  <c:v>304.49699999999962</c:v>
                </c:pt>
                <c:pt idx="27721">
                  <c:v>305.50299999999999</c:v>
                </c:pt>
                <c:pt idx="27722">
                  <c:v>306.5109999999998</c:v>
                </c:pt>
                <c:pt idx="27723">
                  <c:v>307.5229999999998</c:v>
                </c:pt>
                <c:pt idx="27724">
                  <c:v>308.53699999999958</c:v>
                </c:pt>
                <c:pt idx="27725">
                  <c:v>309.55500000000001</c:v>
                </c:pt>
                <c:pt idx="27726">
                  <c:v>310.57599999999979</c:v>
                </c:pt>
                <c:pt idx="27727">
                  <c:v>311.59899999999965</c:v>
                </c:pt>
                <c:pt idx="27728">
                  <c:v>312.62599999999975</c:v>
                </c:pt>
                <c:pt idx="27729">
                  <c:v>313.65499999999997</c:v>
                </c:pt>
                <c:pt idx="27730">
                  <c:v>314.68799999999999</c:v>
                </c:pt>
                <c:pt idx="27731">
                  <c:v>315.72299999999979</c:v>
                </c:pt>
                <c:pt idx="27732">
                  <c:v>316.7609999999998</c:v>
                </c:pt>
                <c:pt idx="27733">
                  <c:v>317.80099999999999</c:v>
                </c:pt>
                <c:pt idx="27734">
                  <c:v>318.84399999999999</c:v>
                </c:pt>
                <c:pt idx="27735">
                  <c:v>319.89</c:v>
                </c:pt>
                <c:pt idx="27736">
                  <c:v>320.93799999999965</c:v>
                </c:pt>
                <c:pt idx="27737">
                  <c:v>321.98899999999958</c:v>
                </c:pt>
                <c:pt idx="27738">
                  <c:v>323.04300000000001</c:v>
                </c:pt>
                <c:pt idx="27739">
                  <c:v>324.09799999999979</c:v>
                </c:pt>
                <c:pt idx="27740">
                  <c:v>325.15600000000001</c:v>
                </c:pt>
                <c:pt idx="27741">
                  <c:v>326.21699999999959</c:v>
                </c:pt>
                <c:pt idx="27742">
                  <c:v>327.27999999999975</c:v>
                </c:pt>
                <c:pt idx="27743">
                  <c:v>328.34500000000008</c:v>
                </c:pt>
                <c:pt idx="27744">
                  <c:v>329.41199999999958</c:v>
                </c:pt>
                <c:pt idx="27745">
                  <c:v>330.48099999999965</c:v>
                </c:pt>
                <c:pt idx="27746">
                  <c:v>331.553</c:v>
                </c:pt>
                <c:pt idx="27747">
                  <c:v>332.62700000000001</c:v>
                </c:pt>
                <c:pt idx="27748">
                  <c:v>333.70299999999975</c:v>
                </c:pt>
                <c:pt idx="27749">
                  <c:v>334.78</c:v>
                </c:pt>
                <c:pt idx="27750">
                  <c:v>335.86</c:v>
                </c:pt>
                <c:pt idx="27751">
                  <c:v>336.94200000000001</c:v>
                </c:pt>
                <c:pt idx="27752">
                  <c:v>338.02599999999978</c:v>
                </c:pt>
                <c:pt idx="27753">
                  <c:v>339.11099999999999</c:v>
                </c:pt>
                <c:pt idx="27754">
                  <c:v>340.19900000000001</c:v>
                </c:pt>
                <c:pt idx="27755">
                  <c:v>341.28799999999978</c:v>
                </c:pt>
                <c:pt idx="27756">
                  <c:v>342.37900000000002</c:v>
                </c:pt>
                <c:pt idx="27757">
                  <c:v>343.47099999999978</c:v>
                </c:pt>
                <c:pt idx="27758">
                  <c:v>344.56599999999975</c:v>
                </c:pt>
                <c:pt idx="27759">
                  <c:v>345.66199999999975</c:v>
                </c:pt>
                <c:pt idx="27760">
                  <c:v>346.76</c:v>
                </c:pt>
                <c:pt idx="27761">
                  <c:v>347.85899999999975</c:v>
                </c:pt>
                <c:pt idx="27762">
                  <c:v>348.96</c:v>
                </c:pt>
                <c:pt idx="27763">
                  <c:v>350.06299999999999</c:v>
                </c:pt>
                <c:pt idx="27764">
                  <c:v>351.16699999999975</c:v>
                </c:pt>
                <c:pt idx="27765">
                  <c:v>352.27199999999965</c:v>
                </c:pt>
                <c:pt idx="27766">
                  <c:v>353.37900000000002</c:v>
                </c:pt>
                <c:pt idx="27767">
                  <c:v>354.48699999999963</c:v>
                </c:pt>
                <c:pt idx="27768">
                  <c:v>355.59699999999958</c:v>
                </c:pt>
                <c:pt idx="27769">
                  <c:v>356.70800000000003</c:v>
                </c:pt>
                <c:pt idx="27770">
                  <c:v>357.82</c:v>
                </c:pt>
                <c:pt idx="27771">
                  <c:v>358.93400000000003</c:v>
                </c:pt>
                <c:pt idx="27772">
                  <c:v>360.04899999999975</c:v>
                </c:pt>
                <c:pt idx="27773">
                  <c:v>361.16500000000002</c:v>
                </c:pt>
                <c:pt idx="27774">
                  <c:v>362.28299999999979</c:v>
                </c:pt>
                <c:pt idx="27775">
                  <c:v>363.40199999999965</c:v>
                </c:pt>
                <c:pt idx="27776">
                  <c:v>364.52099999999979</c:v>
                </c:pt>
                <c:pt idx="27777">
                  <c:v>365.64200000000022</c:v>
                </c:pt>
                <c:pt idx="27778">
                  <c:v>366.76400000000001</c:v>
                </c:pt>
                <c:pt idx="27779">
                  <c:v>367.887</c:v>
                </c:pt>
                <c:pt idx="27780">
                  <c:v>369.012</c:v>
                </c:pt>
                <c:pt idx="27781">
                  <c:v>370.137</c:v>
                </c:pt>
                <c:pt idx="27782">
                  <c:v>371.26299999999975</c:v>
                </c:pt>
                <c:pt idx="27783">
                  <c:v>372.39099999999979</c:v>
                </c:pt>
                <c:pt idx="27784">
                  <c:v>373.51900000000001</c:v>
                </c:pt>
                <c:pt idx="27785">
                  <c:v>374.64800000000002</c:v>
                </c:pt>
                <c:pt idx="27786">
                  <c:v>375.77799999999979</c:v>
                </c:pt>
                <c:pt idx="27787">
                  <c:v>376.90899999999965</c:v>
                </c:pt>
                <c:pt idx="27788">
                  <c:v>378.041</c:v>
                </c:pt>
                <c:pt idx="27789">
                  <c:v>379.17399999999975</c:v>
                </c:pt>
                <c:pt idx="27790">
                  <c:v>380.30799999999999</c:v>
                </c:pt>
                <c:pt idx="27791">
                  <c:v>381.44200000000001</c:v>
                </c:pt>
                <c:pt idx="27792">
                  <c:v>382.57799999999975</c:v>
                </c:pt>
                <c:pt idx="27793">
                  <c:v>383.714</c:v>
                </c:pt>
                <c:pt idx="27794">
                  <c:v>384.851</c:v>
                </c:pt>
                <c:pt idx="27795">
                  <c:v>385.98799999999977</c:v>
                </c:pt>
                <c:pt idx="27796">
                  <c:v>387.12700000000001</c:v>
                </c:pt>
                <c:pt idx="27797">
                  <c:v>388.26599999999979</c:v>
                </c:pt>
                <c:pt idx="27798">
                  <c:v>389.40599999999978</c:v>
                </c:pt>
                <c:pt idx="27799">
                  <c:v>390.54599999999999</c:v>
                </c:pt>
                <c:pt idx="27800">
                  <c:v>391.68700000000001</c:v>
                </c:pt>
                <c:pt idx="27801">
                  <c:v>392.82900000000001</c:v>
                </c:pt>
                <c:pt idx="27802">
                  <c:v>393.97199999999958</c:v>
                </c:pt>
                <c:pt idx="27803">
                  <c:v>395.11500000000001</c:v>
                </c:pt>
                <c:pt idx="27804">
                  <c:v>396.25799999999975</c:v>
                </c:pt>
                <c:pt idx="27805">
                  <c:v>397.40299999999979</c:v>
                </c:pt>
                <c:pt idx="27806">
                  <c:v>398.548</c:v>
                </c:pt>
                <c:pt idx="27807">
                  <c:v>399.69299999999993</c:v>
                </c:pt>
                <c:pt idx="27808">
                  <c:v>400.839</c:v>
                </c:pt>
                <c:pt idx="27809">
                  <c:v>401.98599999999965</c:v>
                </c:pt>
                <c:pt idx="27810">
                  <c:v>403.13299999999975</c:v>
                </c:pt>
                <c:pt idx="27811">
                  <c:v>404.28</c:v>
                </c:pt>
                <c:pt idx="27812">
                  <c:v>405.42799999999966</c:v>
                </c:pt>
                <c:pt idx="27813">
                  <c:v>406.577</c:v>
                </c:pt>
                <c:pt idx="27814">
                  <c:v>407.72599999999977</c:v>
                </c:pt>
                <c:pt idx="27815">
                  <c:v>408.87599999999975</c:v>
                </c:pt>
                <c:pt idx="27816">
                  <c:v>410.02599999999978</c:v>
                </c:pt>
                <c:pt idx="27817">
                  <c:v>411.17599999999999</c:v>
                </c:pt>
                <c:pt idx="27818">
                  <c:v>412.327</c:v>
                </c:pt>
                <c:pt idx="27819">
                  <c:v>413.47899999999959</c:v>
                </c:pt>
                <c:pt idx="27820">
                  <c:v>414.63</c:v>
                </c:pt>
                <c:pt idx="27821">
                  <c:v>415.78299999999979</c:v>
                </c:pt>
                <c:pt idx="27822">
                  <c:v>416.93499999999977</c:v>
                </c:pt>
                <c:pt idx="27823">
                  <c:v>418.08799999999979</c:v>
                </c:pt>
                <c:pt idx="27824">
                  <c:v>419.24099999999999</c:v>
                </c:pt>
                <c:pt idx="27825">
                  <c:v>420.39499999999975</c:v>
                </c:pt>
                <c:pt idx="27826">
                  <c:v>421.54899999999975</c:v>
                </c:pt>
                <c:pt idx="27827">
                  <c:v>422.70400000000001</c:v>
                </c:pt>
                <c:pt idx="27828">
                  <c:v>423.858</c:v>
                </c:pt>
                <c:pt idx="27829">
                  <c:v>425.01400000000001</c:v>
                </c:pt>
                <c:pt idx="27830">
                  <c:v>426.16899999999993</c:v>
                </c:pt>
                <c:pt idx="27831">
                  <c:v>427.32499999999999</c:v>
                </c:pt>
                <c:pt idx="27832">
                  <c:v>428.48099999999965</c:v>
                </c:pt>
                <c:pt idx="27833">
                  <c:v>429.637</c:v>
                </c:pt>
                <c:pt idx="27834">
                  <c:v>430.79399999999958</c:v>
                </c:pt>
                <c:pt idx="27835">
                  <c:v>431.95099999999979</c:v>
                </c:pt>
                <c:pt idx="27836">
                  <c:v>433.108</c:v>
                </c:pt>
                <c:pt idx="27837">
                  <c:v>434.26499999999999</c:v>
                </c:pt>
                <c:pt idx="27838">
                  <c:v>435.42299999999977</c:v>
                </c:pt>
                <c:pt idx="27839">
                  <c:v>436.58099999999979</c:v>
                </c:pt>
                <c:pt idx="27840">
                  <c:v>437.73899999999958</c:v>
                </c:pt>
                <c:pt idx="27841">
                  <c:v>438.89699999999965</c:v>
                </c:pt>
                <c:pt idx="27842">
                  <c:v>440.05599999999993</c:v>
                </c:pt>
                <c:pt idx="27843">
                  <c:v>441.21499999999975</c:v>
                </c:pt>
                <c:pt idx="27844">
                  <c:v>442.37400000000002</c:v>
                </c:pt>
                <c:pt idx="27845">
                  <c:v>443.53299999999979</c:v>
                </c:pt>
                <c:pt idx="27846">
                  <c:v>444.69200000000001</c:v>
                </c:pt>
                <c:pt idx="27847">
                  <c:v>445.85199999999975</c:v>
                </c:pt>
                <c:pt idx="27848">
                  <c:v>447.012</c:v>
                </c:pt>
                <c:pt idx="27849">
                  <c:v>448.17099999999999</c:v>
                </c:pt>
                <c:pt idx="27850">
                  <c:v>449.33099999999979</c:v>
                </c:pt>
                <c:pt idx="27851">
                  <c:v>450.49199999999962</c:v>
                </c:pt>
                <c:pt idx="27852">
                  <c:v>451.65199999999999</c:v>
                </c:pt>
                <c:pt idx="27853">
                  <c:v>452.81200000000001</c:v>
                </c:pt>
                <c:pt idx="27854">
                  <c:v>453.97299999999979</c:v>
                </c:pt>
                <c:pt idx="27855">
                  <c:v>455.13299999999975</c:v>
                </c:pt>
                <c:pt idx="27856">
                  <c:v>456.29399999999958</c:v>
                </c:pt>
                <c:pt idx="27857">
                  <c:v>457.45499999999993</c:v>
                </c:pt>
                <c:pt idx="27858">
                  <c:v>458.61599999999999</c:v>
                </c:pt>
                <c:pt idx="27859">
                  <c:v>459.77599999999978</c:v>
                </c:pt>
                <c:pt idx="27860">
                  <c:v>460.93699999999961</c:v>
                </c:pt>
                <c:pt idx="27861">
                  <c:v>462.09799999999979</c:v>
                </c:pt>
                <c:pt idx="27862">
                  <c:v>463.25900000000001</c:v>
                </c:pt>
                <c:pt idx="27863">
                  <c:v>464.41999999999979</c:v>
                </c:pt>
                <c:pt idx="27864">
                  <c:v>465.58099999999979</c:v>
                </c:pt>
                <c:pt idx="27865">
                  <c:v>466.74200000000002</c:v>
                </c:pt>
                <c:pt idx="27866">
                  <c:v>467.90299999999979</c:v>
                </c:pt>
                <c:pt idx="27867">
                  <c:v>469.06400000000002</c:v>
                </c:pt>
                <c:pt idx="27868">
                  <c:v>470.22399999999965</c:v>
                </c:pt>
                <c:pt idx="27869">
                  <c:v>471.38499999999999</c:v>
                </c:pt>
                <c:pt idx="27870">
                  <c:v>472.54599999999999</c:v>
                </c:pt>
                <c:pt idx="27871">
                  <c:v>473.70599999999979</c:v>
                </c:pt>
                <c:pt idx="27872">
                  <c:v>474.86700000000002</c:v>
                </c:pt>
                <c:pt idx="27873">
                  <c:v>476.02699999999965</c:v>
                </c:pt>
                <c:pt idx="27874">
                  <c:v>477.18700000000001</c:v>
                </c:pt>
                <c:pt idx="27875">
                  <c:v>478.34699999999975</c:v>
                </c:pt>
                <c:pt idx="27876">
                  <c:v>479.50599999999974</c:v>
                </c:pt>
                <c:pt idx="27877">
                  <c:v>480.666</c:v>
                </c:pt>
                <c:pt idx="27878">
                  <c:v>481.82499999999999</c:v>
                </c:pt>
                <c:pt idx="27879">
                  <c:v>482.98399999999958</c:v>
                </c:pt>
                <c:pt idx="27880">
                  <c:v>484.14299999999997</c:v>
                </c:pt>
                <c:pt idx="27881">
                  <c:v>485.30099999999999</c:v>
                </c:pt>
                <c:pt idx="27882">
                  <c:v>486.46</c:v>
                </c:pt>
                <c:pt idx="27883">
                  <c:v>487.61700000000002</c:v>
                </c:pt>
                <c:pt idx="27884">
                  <c:v>488.77499999999975</c:v>
                </c:pt>
                <c:pt idx="27885">
                  <c:v>489.93199999999962</c:v>
                </c:pt>
                <c:pt idx="27886">
                  <c:v>491.089</c:v>
                </c:pt>
                <c:pt idx="27887">
                  <c:v>492.245</c:v>
                </c:pt>
                <c:pt idx="27888">
                  <c:v>493.40099999999978</c:v>
                </c:pt>
                <c:pt idx="27889">
                  <c:v>494.55599999999993</c:v>
                </c:pt>
                <c:pt idx="27890">
                  <c:v>495.71099999999979</c:v>
                </c:pt>
                <c:pt idx="27891">
                  <c:v>496.86599999999999</c:v>
                </c:pt>
                <c:pt idx="27892">
                  <c:v>498.02</c:v>
                </c:pt>
                <c:pt idx="27893">
                  <c:v>499.173</c:v>
                </c:pt>
                <c:pt idx="27894">
                  <c:v>500.32599999999979</c:v>
                </c:pt>
                <c:pt idx="27895">
                  <c:v>501.47799999999978</c:v>
                </c:pt>
                <c:pt idx="27896">
                  <c:v>502.62900000000002</c:v>
                </c:pt>
                <c:pt idx="27897">
                  <c:v>503.78</c:v>
                </c:pt>
                <c:pt idx="27898">
                  <c:v>504.92999999999978</c:v>
                </c:pt>
                <c:pt idx="27899">
                  <c:v>506.08</c:v>
                </c:pt>
                <c:pt idx="27900">
                  <c:v>507.22799999999978</c:v>
                </c:pt>
                <c:pt idx="27901">
                  <c:v>508.37599999999975</c:v>
                </c:pt>
                <c:pt idx="27902">
                  <c:v>509.5229999999998</c:v>
                </c:pt>
                <c:pt idx="27903">
                  <c:v>510.66899999999993</c:v>
                </c:pt>
                <c:pt idx="27904">
                  <c:v>511.81400000000002</c:v>
                </c:pt>
                <c:pt idx="27905">
                  <c:v>512.95899999999949</c:v>
                </c:pt>
                <c:pt idx="27906">
                  <c:v>514.10199999999998</c:v>
                </c:pt>
                <c:pt idx="27907">
                  <c:v>515.245</c:v>
                </c:pt>
                <c:pt idx="27908">
                  <c:v>516.38599999999997</c:v>
                </c:pt>
                <c:pt idx="27909">
                  <c:v>517.5259999999995</c:v>
                </c:pt>
                <c:pt idx="27910">
                  <c:v>518.66499999999996</c:v>
                </c:pt>
                <c:pt idx="27911">
                  <c:v>519.803</c:v>
                </c:pt>
                <c:pt idx="27912">
                  <c:v>520.9399999999996</c:v>
                </c:pt>
                <c:pt idx="27913">
                  <c:v>522.07600000000002</c:v>
                </c:pt>
                <c:pt idx="27914">
                  <c:v>523.21</c:v>
                </c:pt>
                <c:pt idx="27915">
                  <c:v>524.34299999999928</c:v>
                </c:pt>
                <c:pt idx="27916">
                  <c:v>525.47400000000005</c:v>
                </c:pt>
                <c:pt idx="27917">
                  <c:v>526.60500000000002</c:v>
                </c:pt>
                <c:pt idx="27918">
                  <c:v>527.73400000000004</c:v>
                </c:pt>
                <c:pt idx="27919">
                  <c:v>528.86099999999942</c:v>
                </c:pt>
                <c:pt idx="27920">
                  <c:v>529.98699999999997</c:v>
                </c:pt>
                <c:pt idx="27921">
                  <c:v>531.11099999999999</c:v>
                </c:pt>
                <c:pt idx="27922">
                  <c:v>532.23400000000004</c:v>
                </c:pt>
                <c:pt idx="27923">
                  <c:v>533.35499999999956</c:v>
                </c:pt>
                <c:pt idx="27924">
                  <c:v>534.47400000000005</c:v>
                </c:pt>
                <c:pt idx="27925">
                  <c:v>535.59100000000001</c:v>
                </c:pt>
                <c:pt idx="27926">
                  <c:v>536.70699999999999</c:v>
                </c:pt>
                <c:pt idx="27927">
                  <c:v>537.82099999999957</c:v>
                </c:pt>
                <c:pt idx="27928">
                  <c:v>538.93299999999942</c:v>
                </c:pt>
                <c:pt idx="27929">
                  <c:v>540.04300000000001</c:v>
                </c:pt>
                <c:pt idx="27930">
                  <c:v>541.1509999999995</c:v>
                </c:pt>
                <c:pt idx="27931">
                  <c:v>542.25599999999997</c:v>
                </c:pt>
                <c:pt idx="27932">
                  <c:v>543.35999999999956</c:v>
                </c:pt>
                <c:pt idx="27933">
                  <c:v>544.46199999999942</c:v>
                </c:pt>
                <c:pt idx="27934">
                  <c:v>545.56099999999958</c:v>
                </c:pt>
                <c:pt idx="27935">
                  <c:v>546.65800000000002</c:v>
                </c:pt>
                <c:pt idx="27936">
                  <c:v>547.75300000000004</c:v>
                </c:pt>
                <c:pt idx="27937">
                  <c:v>548.84499999999957</c:v>
                </c:pt>
                <c:pt idx="27938">
                  <c:v>549.93499999999949</c:v>
                </c:pt>
                <c:pt idx="27939">
                  <c:v>551.02199999999959</c:v>
                </c:pt>
                <c:pt idx="27940">
                  <c:v>552.10599999999999</c:v>
                </c:pt>
                <c:pt idx="27941">
                  <c:v>553.18799999999999</c:v>
                </c:pt>
                <c:pt idx="27942">
                  <c:v>554.26800000000003</c:v>
                </c:pt>
                <c:pt idx="27943">
                  <c:v>555.3439999999996</c:v>
                </c:pt>
                <c:pt idx="27944">
                  <c:v>556.41800000000001</c:v>
                </c:pt>
                <c:pt idx="27945">
                  <c:v>557.48800000000051</c:v>
                </c:pt>
                <c:pt idx="27946">
                  <c:v>558.55599999999959</c:v>
                </c:pt>
                <c:pt idx="27947">
                  <c:v>559.62099999999998</c:v>
                </c:pt>
                <c:pt idx="27948">
                  <c:v>560.68299999999999</c:v>
                </c:pt>
                <c:pt idx="27949">
                  <c:v>561.74099999999999</c:v>
                </c:pt>
                <c:pt idx="27950">
                  <c:v>562.79600000000005</c:v>
                </c:pt>
                <c:pt idx="27951">
                  <c:v>563.84799999999927</c:v>
                </c:pt>
                <c:pt idx="27952">
                  <c:v>564.89699999999959</c:v>
                </c:pt>
                <c:pt idx="27953">
                  <c:v>565.94199999999955</c:v>
                </c:pt>
                <c:pt idx="27954">
                  <c:v>566.98299999999949</c:v>
                </c:pt>
                <c:pt idx="27955">
                  <c:v>568.02099999999996</c:v>
                </c:pt>
                <c:pt idx="27956">
                  <c:v>569.05599999999959</c:v>
                </c:pt>
                <c:pt idx="27957">
                  <c:v>570.08600000000001</c:v>
                </c:pt>
                <c:pt idx="27958">
                  <c:v>571.11300000000051</c:v>
                </c:pt>
                <c:pt idx="27959">
                  <c:v>572.13599999999997</c:v>
                </c:pt>
                <c:pt idx="27960">
                  <c:v>573.15499999999997</c:v>
                </c:pt>
                <c:pt idx="27961">
                  <c:v>574.16999999999996</c:v>
                </c:pt>
                <c:pt idx="27962">
                  <c:v>575.18100000000004</c:v>
                </c:pt>
                <c:pt idx="27963">
                  <c:v>576.18700000000001</c:v>
                </c:pt>
                <c:pt idx="27964">
                  <c:v>577.19000000000005</c:v>
                </c:pt>
                <c:pt idx="27965">
                  <c:v>578.18799999999999</c:v>
                </c:pt>
                <c:pt idx="27966">
                  <c:v>579.18100000000004</c:v>
                </c:pt>
                <c:pt idx="27967">
                  <c:v>580.16999999999996</c:v>
                </c:pt>
                <c:pt idx="27968">
                  <c:v>581.15499999999997</c:v>
                </c:pt>
                <c:pt idx="27969">
                  <c:v>582.13499999999999</c:v>
                </c:pt>
                <c:pt idx="27970">
                  <c:v>583.11</c:v>
                </c:pt>
                <c:pt idx="27971">
                  <c:v>584.08000000000004</c:v>
                </c:pt>
                <c:pt idx="27972">
                  <c:v>585.04499999999996</c:v>
                </c:pt>
                <c:pt idx="27973">
                  <c:v>586.00599999999997</c:v>
                </c:pt>
                <c:pt idx="27974">
                  <c:v>586.96099999999956</c:v>
                </c:pt>
                <c:pt idx="27975">
                  <c:v>587.91099999999949</c:v>
                </c:pt>
                <c:pt idx="27976">
                  <c:v>588.85599999999943</c:v>
                </c:pt>
                <c:pt idx="27977">
                  <c:v>589.79600000000005</c:v>
                </c:pt>
                <c:pt idx="27978">
                  <c:v>590.73</c:v>
                </c:pt>
                <c:pt idx="27979">
                  <c:v>591.65899999999999</c:v>
                </c:pt>
                <c:pt idx="27980">
                  <c:v>592.58199999999999</c:v>
                </c:pt>
                <c:pt idx="27981">
                  <c:v>593.5</c:v>
                </c:pt>
                <c:pt idx="27982">
                  <c:v>594.41099999999949</c:v>
                </c:pt>
                <c:pt idx="27983">
                  <c:v>595.31699999999955</c:v>
                </c:pt>
                <c:pt idx="27984">
                  <c:v>596.21699999999998</c:v>
                </c:pt>
                <c:pt idx="27985">
                  <c:v>597.11099999999999</c:v>
                </c:pt>
                <c:pt idx="27986">
                  <c:v>597.99900000000002</c:v>
                </c:pt>
                <c:pt idx="27987">
                  <c:v>598.88099999999997</c:v>
                </c:pt>
                <c:pt idx="27988">
                  <c:v>599.75599999999997</c:v>
                </c:pt>
                <c:pt idx="27989">
                  <c:v>600.625</c:v>
                </c:pt>
                <c:pt idx="27990">
                  <c:v>601.48800000000051</c:v>
                </c:pt>
                <c:pt idx="27991">
                  <c:v>602.3439999999996</c:v>
                </c:pt>
                <c:pt idx="27992">
                  <c:v>603.19299999999998</c:v>
                </c:pt>
                <c:pt idx="27993">
                  <c:v>604.03599999999949</c:v>
                </c:pt>
                <c:pt idx="27994">
                  <c:v>604.87199999999996</c:v>
                </c:pt>
                <c:pt idx="27995">
                  <c:v>605.70100000000002</c:v>
                </c:pt>
                <c:pt idx="27996">
                  <c:v>606.52300000000002</c:v>
                </c:pt>
                <c:pt idx="27997">
                  <c:v>607.33699999999942</c:v>
                </c:pt>
                <c:pt idx="27998">
                  <c:v>608.14499999999998</c:v>
                </c:pt>
                <c:pt idx="27999">
                  <c:v>608.9449999999996</c:v>
                </c:pt>
                <c:pt idx="28000">
                  <c:v>609.73800000000051</c:v>
                </c:pt>
                <c:pt idx="28001">
                  <c:v>610.524</c:v>
                </c:pt>
                <c:pt idx="28002">
                  <c:v>611.30199999999957</c:v>
                </c:pt>
                <c:pt idx="28003">
                  <c:v>612.072</c:v>
                </c:pt>
                <c:pt idx="28004">
                  <c:v>612.83499999999958</c:v>
                </c:pt>
                <c:pt idx="28005">
                  <c:v>613.59</c:v>
                </c:pt>
                <c:pt idx="28006">
                  <c:v>614.33699999999942</c:v>
                </c:pt>
                <c:pt idx="28007">
                  <c:v>615.07600000000002</c:v>
                </c:pt>
                <c:pt idx="28008">
                  <c:v>615.80599999999959</c:v>
                </c:pt>
                <c:pt idx="28009">
                  <c:v>616.529</c:v>
                </c:pt>
                <c:pt idx="28010">
                  <c:v>617.24300000000005</c:v>
                </c:pt>
                <c:pt idx="28011">
                  <c:v>617.94899999999996</c:v>
                </c:pt>
                <c:pt idx="28012">
                  <c:v>618.64599999999996</c:v>
                </c:pt>
                <c:pt idx="28013">
                  <c:v>619.33499999999958</c:v>
                </c:pt>
                <c:pt idx="28014">
                  <c:v>620.01599999999996</c:v>
                </c:pt>
                <c:pt idx="28015">
                  <c:v>620.68700000000001</c:v>
                </c:pt>
                <c:pt idx="28016">
                  <c:v>621.34999999999957</c:v>
                </c:pt>
                <c:pt idx="28017">
                  <c:v>622.00300000000004</c:v>
                </c:pt>
                <c:pt idx="28018">
                  <c:v>622.64800000000002</c:v>
                </c:pt>
                <c:pt idx="28019">
                  <c:v>623.28400000000045</c:v>
                </c:pt>
                <c:pt idx="28020">
                  <c:v>623.91</c:v>
                </c:pt>
                <c:pt idx="28021">
                  <c:v>624.52699999999959</c:v>
                </c:pt>
                <c:pt idx="28022">
                  <c:v>625.13499999999999</c:v>
                </c:pt>
                <c:pt idx="28023">
                  <c:v>625.73299999999949</c:v>
                </c:pt>
                <c:pt idx="28024">
                  <c:v>626.32199999999955</c:v>
                </c:pt>
                <c:pt idx="28025">
                  <c:v>626.9009999999995</c:v>
                </c:pt>
                <c:pt idx="28026">
                  <c:v>627.47</c:v>
                </c:pt>
                <c:pt idx="28027">
                  <c:v>628.029</c:v>
                </c:pt>
                <c:pt idx="28028">
                  <c:v>628.57899999999995</c:v>
                </c:pt>
                <c:pt idx="28029">
                  <c:v>629.11800000000005</c:v>
                </c:pt>
                <c:pt idx="28030">
                  <c:v>629.64800000000002</c:v>
                </c:pt>
                <c:pt idx="28031">
                  <c:v>630.16699999999958</c:v>
                </c:pt>
                <c:pt idx="28032">
                  <c:v>630.67600000000004</c:v>
                </c:pt>
                <c:pt idx="28033">
                  <c:v>631.17499999999995</c:v>
                </c:pt>
                <c:pt idx="28034">
                  <c:v>631.66300000000001</c:v>
                </c:pt>
                <c:pt idx="28035">
                  <c:v>632.14099999999996</c:v>
                </c:pt>
                <c:pt idx="28036">
                  <c:v>632.60799999999949</c:v>
                </c:pt>
                <c:pt idx="28037">
                  <c:v>633.06399999999996</c:v>
                </c:pt>
                <c:pt idx="28038">
                  <c:v>633.51</c:v>
                </c:pt>
                <c:pt idx="28039">
                  <c:v>633.94399999999996</c:v>
                </c:pt>
                <c:pt idx="28040">
                  <c:v>634.36799999999937</c:v>
                </c:pt>
                <c:pt idx="28041">
                  <c:v>634.78099999999995</c:v>
                </c:pt>
                <c:pt idx="28042">
                  <c:v>635.18299999999999</c:v>
                </c:pt>
                <c:pt idx="28043">
                  <c:v>635.57299999999998</c:v>
                </c:pt>
                <c:pt idx="28044">
                  <c:v>635.95199999999954</c:v>
                </c:pt>
                <c:pt idx="28045">
                  <c:v>636.3199999999996</c:v>
                </c:pt>
                <c:pt idx="28046">
                  <c:v>636.67700000000002</c:v>
                </c:pt>
                <c:pt idx="28047">
                  <c:v>637.02199999999959</c:v>
                </c:pt>
                <c:pt idx="28048">
                  <c:v>637.35499999999956</c:v>
                </c:pt>
                <c:pt idx="28049">
                  <c:v>637.67700000000002</c:v>
                </c:pt>
                <c:pt idx="28050">
                  <c:v>637.98699999999997</c:v>
                </c:pt>
                <c:pt idx="28051">
                  <c:v>638.28500000000042</c:v>
                </c:pt>
                <c:pt idx="28052">
                  <c:v>638.572</c:v>
                </c:pt>
                <c:pt idx="28053">
                  <c:v>638.84599999999955</c:v>
                </c:pt>
                <c:pt idx="28054">
                  <c:v>639.10900000000004</c:v>
                </c:pt>
                <c:pt idx="28055">
                  <c:v>639.35899999999958</c:v>
                </c:pt>
                <c:pt idx="28056">
                  <c:v>639.59699999999998</c:v>
                </c:pt>
                <c:pt idx="28057">
                  <c:v>639.82399999999996</c:v>
                </c:pt>
                <c:pt idx="28058">
                  <c:v>640.03699999999958</c:v>
                </c:pt>
                <c:pt idx="28059">
                  <c:v>640.23900000000003</c:v>
                </c:pt>
                <c:pt idx="28060">
                  <c:v>640.428</c:v>
                </c:pt>
                <c:pt idx="28061">
                  <c:v>640.60400000000004</c:v>
                </c:pt>
                <c:pt idx="28062">
                  <c:v>640.76800000000003</c:v>
                </c:pt>
                <c:pt idx="28063">
                  <c:v>640.91999999999996</c:v>
                </c:pt>
                <c:pt idx="28064">
                  <c:v>641.05799999999942</c:v>
                </c:pt>
                <c:pt idx="28065">
                  <c:v>641.18400000000042</c:v>
                </c:pt>
                <c:pt idx="28066">
                  <c:v>641.29800000000046</c:v>
                </c:pt>
                <c:pt idx="28067">
                  <c:v>641.39800000000002</c:v>
                </c:pt>
                <c:pt idx="28068">
                  <c:v>641.48500000000001</c:v>
                </c:pt>
                <c:pt idx="28069">
                  <c:v>641.55999999999949</c:v>
                </c:pt>
                <c:pt idx="28070">
                  <c:v>641.62099999999998</c:v>
                </c:pt>
                <c:pt idx="28071">
                  <c:v>641.66999999999996</c:v>
                </c:pt>
                <c:pt idx="28072">
                  <c:v>641.70500000000004</c:v>
                </c:pt>
                <c:pt idx="28073">
                  <c:v>641.72699999999998</c:v>
                </c:pt>
                <c:pt idx="28074">
                  <c:v>641.73599999999999</c:v>
                </c:pt>
                <c:pt idx="28075">
                  <c:v>641.73199999999997</c:v>
                </c:pt>
                <c:pt idx="28076">
                  <c:v>641.71400000000051</c:v>
                </c:pt>
                <c:pt idx="28077">
                  <c:v>641.68299999999999</c:v>
                </c:pt>
                <c:pt idx="28078">
                  <c:v>641.63900000000001</c:v>
                </c:pt>
                <c:pt idx="28079">
                  <c:v>641.58100000000002</c:v>
                </c:pt>
                <c:pt idx="28080">
                  <c:v>641.51</c:v>
                </c:pt>
                <c:pt idx="28081">
                  <c:v>641.4249999999995</c:v>
                </c:pt>
                <c:pt idx="28082">
                  <c:v>641.32599999999957</c:v>
                </c:pt>
                <c:pt idx="28083">
                  <c:v>641.21400000000051</c:v>
                </c:pt>
                <c:pt idx="28084">
                  <c:v>641.08900000000051</c:v>
                </c:pt>
                <c:pt idx="28085">
                  <c:v>640.94899999999996</c:v>
                </c:pt>
                <c:pt idx="28086">
                  <c:v>640.79600000000005</c:v>
                </c:pt>
                <c:pt idx="28087">
                  <c:v>640.62900000000002</c:v>
                </c:pt>
                <c:pt idx="28088">
                  <c:v>640.44899999999996</c:v>
                </c:pt>
                <c:pt idx="28089">
                  <c:v>640.255</c:v>
                </c:pt>
                <c:pt idx="28090">
                  <c:v>640.04599999999959</c:v>
                </c:pt>
                <c:pt idx="28091">
                  <c:v>639.82399999999996</c:v>
                </c:pt>
                <c:pt idx="28092">
                  <c:v>639.58900000000051</c:v>
                </c:pt>
                <c:pt idx="28093">
                  <c:v>639.33900000000006</c:v>
                </c:pt>
                <c:pt idx="28094">
                  <c:v>639.07500000000005</c:v>
                </c:pt>
                <c:pt idx="28095">
                  <c:v>638.79700000000003</c:v>
                </c:pt>
                <c:pt idx="28096">
                  <c:v>638.50599999999997</c:v>
                </c:pt>
                <c:pt idx="28097">
                  <c:v>638.20000000000005</c:v>
                </c:pt>
                <c:pt idx="28098">
                  <c:v>637.88099999999997</c:v>
                </c:pt>
                <c:pt idx="28099">
                  <c:v>637.54699999999957</c:v>
                </c:pt>
                <c:pt idx="28100">
                  <c:v>637.19900000000041</c:v>
                </c:pt>
                <c:pt idx="28101">
                  <c:v>636.83799999999928</c:v>
                </c:pt>
                <c:pt idx="28102">
                  <c:v>636.46199999999942</c:v>
                </c:pt>
                <c:pt idx="28103">
                  <c:v>636.07299999999998</c:v>
                </c:pt>
                <c:pt idx="28104">
                  <c:v>635.66899999999998</c:v>
                </c:pt>
                <c:pt idx="28105">
                  <c:v>635.25099999999998</c:v>
                </c:pt>
                <c:pt idx="28106">
                  <c:v>634.81899999999996</c:v>
                </c:pt>
                <c:pt idx="28107">
                  <c:v>634.37300000000005</c:v>
                </c:pt>
                <c:pt idx="28108">
                  <c:v>633.91300000000001</c:v>
                </c:pt>
                <c:pt idx="28109">
                  <c:v>633.43899999999996</c:v>
                </c:pt>
                <c:pt idx="28110">
                  <c:v>632.95099999999957</c:v>
                </c:pt>
                <c:pt idx="28111">
                  <c:v>632.44899999999996</c:v>
                </c:pt>
                <c:pt idx="28112">
                  <c:v>631.93199999999956</c:v>
                </c:pt>
                <c:pt idx="28113">
                  <c:v>631.40199999999959</c:v>
                </c:pt>
                <c:pt idx="28114">
                  <c:v>630.85799999999927</c:v>
                </c:pt>
                <c:pt idx="28115">
                  <c:v>630.29999999999995</c:v>
                </c:pt>
                <c:pt idx="28116">
                  <c:v>629.72699999999998</c:v>
                </c:pt>
                <c:pt idx="28117">
                  <c:v>629.14099999999996</c:v>
                </c:pt>
                <c:pt idx="28118">
                  <c:v>628.5409999999996</c:v>
                </c:pt>
                <c:pt idx="28119">
                  <c:v>627.92699999999957</c:v>
                </c:pt>
                <c:pt idx="28120">
                  <c:v>627.29800000000046</c:v>
                </c:pt>
                <c:pt idx="28121">
                  <c:v>626.65599999999949</c:v>
                </c:pt>
                <c:pt idx="28122">
                  <c:v>626.00099999999998</c:v>
                </c:pt>
                <c:pt idx="28123">
                  <c:v>625.33099999999956</c:v>
                </c:pt>
                <c:pt idx="28124">
                  <c:v>624.64699999999959</c:v>
                </c:pt>
                <c:pt idx="28125">
                  <c:v>623.94999999999959</c:v>
                </c:pt>
                <c:pt idx="28126">
                  <c:v>623.23900000000003</c:v>
                </c:pt>
                <c:pt idx="28127">
                  <c:v>622.51400000000001</c:v>
                </c:pt>
                <c:pt idx="28128">
                  <c:v>621.77500000000043</c:v>
                </c:pt>
                <c:pt idx="28129">
                  <c:v>621.02300000000002</c:v>
                </c:pt>
                <c:pt idx="28130">
                  <c:v>620.25699999999949</c:v>
                </c:pt>
                <c:pt idx="28131">
                  <c:v>619.47699999999998</c:v>
                </c:pt>
                <c:pt idx="28132">
                  <c:v>618.68400000000042</c:v>
                </c:pt>
                <c:pt idx="28133">
                  <c:v>617.87800000000004</c:v>
                </c:pt>
                <c:pt idx="28134">
                  <c:v>617.05799999999942</c:v>
                </c:pt>
                <c:pt idx="28135">
                  <c:v>616.22400000000005</c:v>
                </c:pt>
                <c:pt idx="28136">
                  <c:v>615.3769999999995</c:v>
                </c:pt>
                <c:pt idx="28137">
                  <c:v>614.5169999999996</c:v>
                </c:pt>
                <c:pt idx="28138">
                  <c:v>613.64400000000001</c:v>
                </c:pt>
                <c:pt idx="28139">
                  <c:v>612.75699999999949</c:v>
                </c:pt>
                <c:pt idx="28140">
                  <c:v>611.85699999999929</c:v>
                </c:pt>
                <c:pt idx="28141">
                  <c:v>610.94399999999996</c:v>
                </c:pt>
                <c:pt idx="28142">
                  <c:v>610.01800000000003</c:v>
                </c:pt>
                <c:pt idx="28143">
                  <c:v>609.07899999999995</c:v>
                </c:pt>
                <c:pt idx="28144">
                  <c:v>608.1269999999995</c:v>
                </c:pt>
                <c:pt idx="28145">
                  <c:v>607.16199999999958</c:v>
                </c:pt>
                <c:pt idx="28146">
                  <c:v>606.18499999999995</c:v>
                </c:pt>
                <c:pt idx="28147">
                  <c:v>605.19400000000041</c:v>
                </c:pt>
                <c:pt idx="28148">
                  <c:v>604.19100000000003</c:v>
                </c:pt>
                <c:pt idx="28149">
                  <c:v>603.17499999999995</c:v>
                </c:pt>
                <c:pt idx="28150">
                  <c:v>602.14699999999959</c:v>
                </c:pt>
                <c:pt idx="28151">
                  <c:v>601.10699999999997</c:v>
                </c:pt>
                <c:pt idx="28152">
                  <c:v>600.053</c:v>
                </c:pt>
                <c:pt idx="28153">
                  <c:v>598.98800000000051</c:v>
                </c:pt>
                <c:pt idx="28154">
                  <c:v>597.91</c:v>
                </c:pt>
                <c:pt idx="28155">
                  <c:v>596.8199999999996</c:v>
                </c:pt>
                <c:pt idx="28156">
                  <c:v>595.71799999999996</c:v>
                </c:pt>
                <c:pt idx="28157">
                  <c:v>594.60400000000004</c:v>
                </c:pt>
                <c:pt idx="28158">
                  <c:v>593.4779999999995</c:v>
                </c:pt>
                <c:pt idx="28159">
                  <c:v>592.33999999999958</c:v>
                </c:pt>
                <c:pt idx="28160">
                  <c:v>591.19100000000003</c:v>
                </c:pt>
                <c:pt idx="28161">
                  <c:v>590.03</c:v>
                </c:pt>
                <c:pt idx="28162">
                  <c:v>588.85699999999929</c:v>
                </c:pt>
                <c:pt idx="28163">
                  <c:v>587.67200000000003</c:v>
                </c:pt>
                <c:pt idx="28164">
                  <c:v>586.47699999999998</c:v>
                </c:pt>
                <c:pt idx="28165">
                  <c:v>585.27000000000044</c:v>
                </c:pt>
                <c:pt idx="28166">
                  <c:v>584.05199999999957</c:v>
                </c:pt>
                <c:pt idx="28167">
                  <c:v>582.82199999999955</c:v>
                </c:pt>
                <c:pt idx="28168">
                  <c:v>581.58199999999999</c:v>
                </c:pt>
                <c:pt idx="28169">
                  <c:v>580.32999999999959</c:v>
                </c:pt>
                <c:pt idx="28170">
                  <c:v>579.06799999999942</c:v>
                </c:pt>
                <c:pt idx="28171">
                  <c:v>577.79500000000041</c:v>
                </c:pt>
                <c:pt idx="28172">
                  <c:v>576.51099999999997</c:v>
                </c:pt>
                <c:pt idx="28173">
                  <c:v>575.21699999999998</c:v>
                </c:pt>
                <c:pt idx="28174">
                  <c:v>573.91300000000001</c:v>
                </c:pt>
                <c:pt idx="28175">
                  <c:v>572.59799999999996</c:v>
                </c:pt>
                <c:pt idx="28176">
                  <c:v>571.27300000000059</c:v>
                </c:pt>
                <c:pt idx="28177">
                  <c:v>569.93799999999942</c:v>
                </c:pt>
                <c:pt idx="28178">
                  <c:v>568.59199999999998</c:v>
                </c:pt>
                <c:pt idx="28179">
                  <c:v>567.23699999999997</c:v>
                </c:pt>
                <c:pt idx="28180">
                  <c:v>565.87199999999996</c:v>
                </c:pt>
                <c:pt idx="28181">
                  <c:v>564.49800000000005</c:v>
                </c:pt>
                <c:pt idx="28182">
                  <c:v>563.11400000000003</c:v>
                </c:pt>
                <c:pt idx="28183">
                  <c:v>561.72</c:v>
                </c:pt>
                <c:pt idx="28184">
                  <c:v>560.31799999999942</c:v>
                </c:pt>
                <c:pt idx="28185">
                  <c:v>558.90499999999997</c:v>
                </c:pt>
                <c:pt idx="28186">
                  <c:v>557.48400000000004</c:v>
                </c:pt>
                <c:pt idx="28187">
                  <c:v>556.05399999999997</c:v>
                </c:pt>
                <c:pt idx="28188">
                  <c:v>554.61500000000001</c:v>
                </c:pt>
                <c:pt idx="28189">
                  <c:v>553.16800000000001</c:v>
                </c:pt>
                <c:pt idx="28190">
                  <c:v>551.71100000000001</c:v>
                </c:pt>
                <c:pt idx="28191">
                  <c:v>550.24599999999998</c:v>
                </c:pt>
                <c:pt idx="28192">
                  <c:v>548.77300000000059</c:v>
                </c:pt>
                <c:pt idx="28193">
                  <c:v>547.29200000000003</c:v>
                </c:pt>
                <c:pt idx="28194">
                  <c:v>545.803</c:v>
                </c:pt>
                <c:pt idx="28195">
                  <c:v>544.3049999999995</c:v>
                </c:pt>
                <c:pt idx="28196">
                  <c:v>542.79999999999995</c:v>
                </c:pt>
                <c:pt idx="28197">
                  <c:v>541.28700000000003</c:v>
                </c:pt>
                <c:pt idx="28198">
                  <c:v>539.76599999999996</c:v>
                </c:pt>
                <c:pt idx="28199">
                  <c:v>538.23800000000051</c:v>
                </c:pt>
                <c:pt idx="28200">
                  <c:v>536.70299999999997</c:v>
                </c:pt>
                <c:pt idx="28201">
                  <c:v>535.16</c:v>
                </c:pt>
                <c:pt idx="28202">
                  <c:v>533.61</c:v>
                </c:pt>
                <c:pt idx="28203">
                  <c:v>532.05399999999997</c:v>
                </c:pt>
                <c:pt idx="28204">
                  <c:v>530.49</c:v>
                </c:pt>
                <c:pt idx="28205">
                  <c:v>528.91999999999996</c:v>
                </c:pt>
                <c:pt idx="28206">
                  <c:v>527.3439999999996</c:v>
                </c:pt>
                <c:pt idx="28207">
                  <c:v>525.76099999999997</c:v>
                </c:pt>
                <c:pt idx="28208">
                  <c:v>524.17100000000005</c:v>
                </c:pt>
                <c:pt idx="28209">
                  <c:v>522.57600000000002</c:v>
                </c:pt>
                <c:pt idx="28210">
                  <c:v>520.97400000000005</c:v>
                </c:pt>
                <c:pt idx="28211">
                  <c:v>519.36699999999928</c:v>
                </c:pt>
                <c:pt idx="28212">
                  <c:v>517.75400000000002</c:v>
                </c:pt>
                <c:pt idx="28213">
                  <c:v>516.13499999999999</c:v>
                </c:pt>
                <c:pt idx="28214">
                  <c:v>514.51199999999949</c:v>
                </c:pt>
                <c:pt idx="28215">
                  <c:v>512.88199999999949</c:v>
                </c:pt>
                <c:pt idx="28216">
                  <c:v>511.24799999999999</c:v>
                </c:pt>
                <c:pt idx="28217">
                  <c:v>509.608</c:v>
                </c:pt>
                <c:pt idx="28218">
                  <c:v>507.964</c:v>
                </c:pt>
                <c:pt idx="28219">
                  <c:v>506.315</c:v>
                </c:pt>
                <c:pt idx="28220">
                  <c:v>504.661</c:v>
                </c:pt>
                <c:pt idx="28221">
                  <c:v>503.00299999999999</c:v>
                </c:pt>
                <c:pt idx="28222">
                  <c:v>501.3400000000002</c:v>
                </c:pt>
                <c:pt idx="28223">
                  <c:v>499.67399999999975</c:v>
                </c:pt>
                <c:pt idx="28224">
                  <c:v>498.00299999999999</c:v>
                </c:pt>
                <c:pt idx="28225">
                  <c:v>496.32799999999975</c:v>
                </c:pt>
                <c:pt idx="28226">
                  <c:v>494.6500000000002</c:v>
                </c:pt>
                <c:pt idx="28227">
                  <c:v>492.96799999999979</c:v>
                </c:pt>
                <c:pt idx="28228">
                  <c:v>491.28199999999958</c:v>
                </c:pt>
                <c:pt idx="28229">
                  <c:v>489.59399999999965</c:v>
                </c:pt>
                <c:pt idx="28230">
                  <c:v>487.90199999999965</c:v>
                </c:pt>
                <c:pt idx="28231">
                  <c:v>486.20699999999965</c:v>
                </c:pt>
                <c:pt idx="28232">
                  <c:v>484.50900000000001</c:v>
                </c:pt>
                <c:pt idx="28233">
                  <c:v>482.80799999999999</c:v>
                </c:pt>
                <c:pt idx="28234">
                  <c:v>481.10500000000002</c:v>
                </c:pt>
                <c:pt idx="28235">
                  <c:v>479.399</c:v>
                </c:pt>
                <c:pt idx="28236">
                  <c:v>477.69099999999975</c:v>
                </c:pt>
                <c:pt idx="28237">
                  <c:v>475.98099999999965</c:v>
                </c:pt>
                <c:pt idx="28238">
                  <c:v>474.26900000000001</c:v>
                </c:pt>
                <c:pt idx="28239">
                  <c:v>472.55500000000001</c:v>
                </c:pt>
                <c:pt idx="28240">
                  <c:v>470.839</c:v>
                </c:pt>
                <c:pt idx="28241">
                  <c:v>469.12099999999975</c:v>
                </c:pt>
                <c:pt idx="28242">
                  <c:v>467.40199999999965</c:v>
                </c:pt>
                <c:pt idx="28243">
                  <c:v>465.68200000000002</c:v>
                </c:pt>
                <c:pt idx="28244">
                  <c:v>463.96</c:v>
                </c:pt>
                <c:pt idx="28245">
                  <c:v>462.23799999999977</c:v>
                </c:pt>
                <c:pt idx="28246">
                  <c:v>460.51400000000001</c:v>
                </c:pt>
                <c:pt idx="28247">
                  <c:v>458.78999999999979</c:v>
                </c:pt>
                <c:pt idx="28248">
                  <c:v>457.065</c:v>
                </c:pt>
                <c:pt idx="28249">
                  <c:v>455.339</c:v>
                </c:pt>
                <c:pt idx="28250">
                  <c:v>453.61399999999975</c:v>
                </c:pt>
                <c:pt idx="28251">
                  <c:v>451.88799999999975</c:v>
                </c:pt>
                <c:pt idx="28252">
                  <c:v>450.161</c:v>
                </c:pt>
                <c:pt idx="28253">
                  <c:v>448.43499999999977</c:v>
                </c:pt>
                <c:pt idx="28254">
                  <c:v>446.709</c:v>
                </c:pt>
                <c:pt idx="28255">
                  <c:v>444.98399999999958</c:v>
                </c:pt>
                <c:pt idx="28256">
                  <c:v>443.25900000000001</c:v>
                </c:pt>
                <c:pt idx="28257">
                  <c:v>441.53399999999965</c:v>
                </c:pt>
                <c:pt idx="28258">
                  <c:v>439.81</c:v>
                </c:pt>
                <c:pt idx="28259">
                  <c:v>438.08699999999965</c:v>
                </c:pt>
                <c:pt idx="28260">
                  <c:v>436.36500000000001</c:v>
                </c:pt>
                <c:pt idx="28261">
                  <c:v>434.64499999999998</c:v>
                </c:pt>
                <c:pt idx="28262">
                  <c:v>432.92499999999978</c:v>
                </c:pt>
                <c:pt idx="28263">
                  <c:v>431.20699999999965</c:v>
                </c:pt>
                <c:pt idx="28264">
                  <c:v>429.48999999999978</c:v>
                </c:pt>
                <c:pt idx="28265">
                  <c:v>427.77499999999975</c:v>
                </c:pt>
                <c:pt idx="28266">
                  <c:v>426.06099999999975</c:v>
                </c:pt>
                <c:pt idx="28267">
                  <c:v>424.35</c:v>
                </c:pt>
                <c:pt idx="28268">
                  <c:v>422.64000000000021</c:v>
                </c:pt>
                <c:pt idx="28269">
                  <c:v>420.93299999999965</c:v>
                </c:pt>
                <c:pt idx="28270">
                  <c:v>419.22799999999978</c:v>
                </c:pt>
                <c:pt idx="28271">
                  <c:v>417.52499999999975</c:v>
                </c:pt>
                <c:pt idx="28272">
                  <c:v>415.82499999999999</c:v>
                </c:pt>
                <c:pt idx="28273">
                  <c:v>414.12700000000001</c:v>
                </c:pt>
                <c:pt idx="28274">
                  <c:v>412.43299999999965</c:v>
                </c:pt>
                <c:pt idx="28275">
                  <c:v>410.74099999999999</c:v>
                </c:pt>
                <c:pt idx="28276">
                  <c:v>409.05200000000002</c:v>
                </c:pt>
                <c:pt idx="28277">
                  <c:v>407.36599999999999</c:v>
                </c:pt>
                <c:pt idx="28278">
                  <c:v>405.68299999999999</c:v>
                </c:pt>
                <c:pt idx="28279">
                  <c:v>404.00400000000002</c:v>
                </c:pt>
                <c:pt idx="28280">
                  <c:v>402.32799999999975</c:v>
                </c:pt>
                <c:pt idx="28281">
                  <c:v>400.65600000000001</c:v>
                </c:pt>
                <c:pt idx="28282">
                  <c:v>398.98699999999963</c:v>
                </c:pt>
                <c:pt idx="28283">
                  <c:v>397.322</c:v>
                </c:pt>
                <c:pt idx="28284">
                  <c:v>395.661</c:v>
                </c:pt>
                <c:pt idx="28285">
                  <c:v>394.00400000000002</c:v>
                </c:pt>
                <c:pt idx="28286">
                  <c:v>392.351</c:v>
                </c:pt>
                <c:pt idx="28287">
                  <c:v>390.70299999999975</c:v>
                </c:pt>
                <c:pt idx="28288">
                  <c:v>389.05799999999999</c:v>
                </c:pt>
                <c:pt idx="28289">
                  <c:v>387.41799999999978</c:v>
                </c:pt>
                <c:pt idx="28290">
                  <c:v>385.78299999999979</c:v>
                </c:pt>
                <c:pt idx="28291">
                  <c:v>384.15199999999999</c:v>
                </c:pt>
                <c:pt idx="28292">
                  <c:v>382.52599999999978</c:v>
                </c:pt>
                <c:pt idx="28293">
                  <c:v>380.90499999999975</c:v>
                </c:pt>
                <c:pt idx="28294">
                  <c:v>379.28799999999978</c:v>
                </c:pt>
                <c:pt idx="28295">
                  <c:v>377.67700000000002</c:v>
                </c:pt>
                <c:pt idx="28296">
                  <c:v>376.07100000000003</c:v>
                </c:pt>
                <c:pt idx="28297">
                  <c:v>374.4699999999998</c:v>
                </c:pt>
                <c:pt idx="28298">
                  <c:v>372.87400000000002</c:v>
                </c:pt>
                <c:pt idx="28299">
                  <c:v>371.28399999999965</c:v>
                </c:pt>
                <c:pt idx="28300">
                  <c:v>369.69900000000001</c:v>
                </c:pt>
                <c:pt idx="28301">
                  <c:v>368.11900000000026</c:v>
                </c:pt>
                <c:pt idx="28302">
                  <c:v>366.54599999999999</c:v>
                </c:pt>
                <c:pt idx="28303">
                  <c:v>364.97799999999978</c:v>
                </c:pt>
                <c:pt idx="28304">
                  <c:v>363.41499999999979</c:v>
                </c:pt>
                <c:pt idx="28305">
                  <c:v>361.85899999999975</c:v>
                </c:pt>
                <c:pt idx="28306">
                  <c:v>360.30900000000008</c:v>
                </c:pt>
                <c:pt idx="28307">
                  <c:v>358.76400000000001</c:v>
                </c:pt>
                <c:pt idx="28308">
                  <c:v>357.22599999999977</c:v>
                </c:pt>
                <c:pt idx="28309">
                  <c:v>355.69400000000002</c:v>
                </c:pt>
                <c:pt idx="28310">
                  <c:v>354.16800000000001</c:v>
                </c:pt>
                <c:pt idx="28311">
                  <c:v>352.64900000000023</c:v>
                </c:pt>
                <c:pt idx="28312">
                  <c:v>351.1359999999998</c:v>
                </c:pt>
                <c:pt idx="28313">
                  <c:v>349.63</c:v>
                </c:pt>
                <c:pt idx="28314">
                  <c:v>348.13</c:v>
                </c:pt>
                <c:pt idx="28315">
                  <c:v>346.6359999999998</c:v>
                </c:pt>
                <c:pt idx="28316">
                  <c:v>345.1500000000002</c:v>
                </c:pt>
                <c:pt idx="28317">
                  <c:v>343.67</c:v>
                </c:pt>
                <c:pt idx="28318">
                  <c:v>342.197</c:v>
                </c:pt>
                <c:pt idx="28319">
                  <c:v>340.73099999999965</c:v>
                </c:pt>
                <c:pt idx="28320">
                  <c:v>339.27099999999979</c:v>
                </c:pt>
                <c:pt idx="28321">
                  <c:v>337.81900000000002</c:v>
                </c:pt>
                <c:pt idx="28322">
                  <c:v>336.37400000000002</c:v>
                </c:pt>
                <c:pt idx="28323">
                  <c:v>334.93599999999958</c:v>
                </c:pt>
                <c:pt idx="28324">
                  <c:v>333.505</c:v>
                </c:pt>
                <c:pt idx="28325">
                  <c:v>332.08099999999979</c:v>
                </c:pt>
                <c:pt idx="28326">
                  <c:v>330.66399999999999</c:v>
                </c:pt>
                <c:pt idx="28327">
                  <c:v>329.255</c:v>
                </c:pt>
                <c:pt idx="28328">
                  <c:v>327.85300000000001</c:v>
                </c:pt>
                <c:pt idx="28329">
                  <c:v>326.459</c:v>
                </c:pt>
                <c:pt idx="28330">
                  <c:v>325.072</c:v>
                </c:pt>
                <c:pt idx="28331">
                  <c:v>323.69200000000001</c:v>
                </c:pt>
                <c:pt idx="28332">
                  <c:v>322.32</c:v>
                </c:pt>
                <c:pt idx="28333">
                  <c:v>320.95499999999993</c:v>
                </c:pt>
                <c:pt idx="28334">
                  <c:v>319.59799999999979</c:v>
                </c:pt>
                <c:pt idx="28335">
                  <c:v>318.24900000000002</c:v>
                </c:pt>
                <c:pt idx="28336">
                  <c:v>316.90699999999958</c:v>
                </c:pt>
                <c:pt idx="28337">
                  <c:v>315.57299999999975</c:v>
                </c:pt>
                <c:pt idx="28338">
                  <c:v>314.24700000000001</c:v>
                </c:pt>
                <c:pt idx="28339">
                  <c:v>312.92899999999958</c:v>
                </c:pt>
                <c:pt idx="28340">
                  <c:v>311.61799999999999</c:v>
                </c:pt>
                <c:pt idx="28341">
                  <c:v>310.315</c:v>
                </c:pt>
                <c:pt idx="28342">
                  <c:v>309.02</c:v>
                </c:pt>
                <c:pt idx="28343">
                  <c:v>307.73299999999978</c:v>
                </c:pt>
                <c:pt idx="28344">
                  <c:v>306.45299999999975</c:v>
                </c:pt>
                <c:pt idx="28345">
                  <c:v>305.18200000000002</c:v>
                </c:pt>
                <c:pt idx="28346">
                  <c:v>303.91799999999978</c:v>
                </c:pt>
                <c:pt idx="28347">
                  <c:v>302.66199999999975</c:v>
                </c:pt>
                <c:pt idx="28348">
                  <c:v>301.41399999999965</c:v>
                </c:pt>
                <c:pt idx="28349">
                  <c:v>300.17500000000001</c:v>
                </c:pt>
                <c:pt idx="28350">
                  <c:v>298.94299999999993</c:v>
                </c:pt>
                <c:pt idx="28351">
                  <c:v>297.71899999999965</c:v>
                </c:pt>
                <c:pt idx="28352">
                  <c:v>296.50299999999999</c:v>
                </c:pt>
                <c:pt idx="28353">
                  <c:v>295.29499999999979</c:v>
                </c:pt>
                <c:pt idx="28354">
                  <c:v>294.09500000000003</c:v>
                </c:pt>
                <c:pt idx="28355">
                  <c:v>292.90299999999979</c:v>
                </c:pt>
                <c:pt idx="28356">
                  <c:v>291.72000000000003</c:v>
                </c:pt>
                <c:pt idx="28357">
                  <c:v>290.54399999999993</c:v>
                </c:pt>
                <c:pt idx="28358">
                  <c:v>289.37599999999975</c:v>
                </c:pt>
                <c:pt idx="28359">
                  <c:v>288.21599999999978</c:v>
                </c:pt>
                <c:pt idx="28360">
                  <c:v>287.06400000000002</c:v>
                </c:pt>
                <c:pt idx="28361">
                  <c:v>285.91999999999979</c:v>
                </c:pt>
                <c:pt idx="28362">
                  <c:v>284.78399999999965</c:v>
                </c:pt>
                <c:pt idx="28363">
                  <c:v>283.65600000000001</c:v>
                </c:pt>
                <c:pt idx="28364">
                  <c:v>282.53599999999977</c:v>
                </c:pt>
                <c:pt idx="28365">
                  <c:v>281.42399999999958</c:v>
                </c:pt>
                <c:pt idx="28366">
                  <c:v>280.32</c:v>
                </c:pt>
                <c:pt idx="28367">
                  <c:v>279.22399999999965</c:v>
                </c:pt>
                <c:pt idx="28368">
                  <c:v>278.1359999999998</c:v>
                </c:pt>
                <c:pt idx="28369">
                  <c:v>277.05599999999993</c:v>
                </c:pt>
                <c:pt idx="28370">
                  <c:v>275.98399999999958</c:v>
                </c:pt>
                <c:pt idx="28371">
                  <c:v>274.91899999999958</c:v>
                </c:pt>
                <c:pt idx="28372">
                  <c:v>273.863</c:v>
                </c:pt>
                <c:pt idx="28373">
                  <c:v>272.81400000000002</c:v>
                </c:pt>
                <c:pt idx="28374">
                  <c:v>271.7729999999998</c:v>
                </c:pt>
                <c:pt idx="28375">
                  <c:v>270.74</c:v>
                </c:pt>
                <c:pt idx="28376">
                  <c:v>269.71499999999975</c:v>
                </c:pt>
                <c:pt idx="28377">
                  <c:v>268.697</c:v>
                </c:pt>
                <c:pt idx="28378">
                  <c:v>267.68700000000001</c:v>
                </c:pt>
                <c:pt idx="28379">
                  <c:v>266.685</c:v>
                </c:pt>
                <c:pt idx="28380">
                  <c:v>265.69099999999975</c:v>
                </c:pt>
                <c:pt idx="28381">
                  <c:v>264.70400000000001</c:v>
                </c:pt>
                <c:pt idx="28382">
                  <c:v>263.72399999999965</c:v>
                </c:pt>
                <c:pt idx="28383">
                  <c:v>262.75299999999999</c:v>
                </c:pt>
                <c:pt idx="28384">
                  <c:v>261.78899999999965</c:v>
                </c:pt>
                <c:pt idx="28385">
                  <c:v>260.83199999999965</c:v>
                </c:pt>
                <c:pt idx="28386">
                  <c:v>259.88299999999975</c:v>
                </c:pt>
                <c:pt idx="28387">
                  <c:v>258.94099999999975</c:v>
                </c:pt>
                <c:pt idx="28388">
                  <c:v>258.00700000000001</c:v>
                </c:pt>
                <c:pt idx="28389">
                  <c:v>257.08</c:v>
                </c:pt>
                <c:pt idx="28390">
                  <c:v>256.16000000000008</c:v>
                </c:pt>
                <c:pt idx="28391">
                  <c:v>255.24799999999999</c:v>
                </c:pt>
                <c:pt idx="28392">
                  <c:v>254.34200000000001</c:v>
                </c:pt>
                <c:pt idx="28393">
                  <c:v>253.44399999999999</c:v>
                </c:pt>
                <c:pt idx="28394">
                  <c:v>252.554</c:v>
                </c:pt>
                <c:pt idx="28395">
                  <c:v>251.67</c:v>
                </c:pt>
                <c:pt idx="28396">
                  <c:v>250.79300000000001</c:v>
                </c:pt>
                <c:pt idx="28397">
                  <c:v>249.92400000000001</c:v>
                </c:pt>
                <c:pt idx="28398">
                  <c:v>249.06100000000001</c:v>
                </c:pt>
                <c:pt idx="28399">
                  <c:v>248.20499999999998</c:v>
                </c:pt>
                <c:pt idx="28400">
                  <c:v>247.35600000000011</c:v>
                </c:pt>
                <c:pt idx="28401">
                  <c:v>246.51399999999998</c:v>
                </c:pt>
                <c:pt idx="28402">
                  <c:v>245.67899999999997</c:v>
                </c:pt>
                <c:pt idx="28403">
                  <c:v>244.85000000000011</c:v>
                </c:pt>
                <c:pt idx="28404">
                  <c:v>244.029</c:v>
                </c:pt>
                <c:pt idx="28405">
                  <c:v>243.21299999999999</c:v>
                </c:pt>
                <c:pt idx="28406">
                  <c:v>242.405</c:v>
                </c:pt>
                <c:pt idx="28407">
                  <c:v>241.602</c:v>
                </c:pt>
                <c:pt idx="28408">
                  <c:v>240.80700000000004</c:v>
                </c:pt>
                <c:pt idx="28409">
                  <c:v>240.017</c:v>
                </c:pt>
                <c:pt idx="28410">
                  <c:v>239.23399999999998</c:v>
                </c:pt>
                <c:pt idx="28411">
                  <c:v>238.45800000000011</c:v>
                </c:pt>
                <c:pt idx="28412">
                  <c:v>237.68700000000001</c:v>
                </c:pt>
                <c:pt idx="28413">
                  <c:v>236.923</c:v>
                </c:pt>
                <c:pt idx="28414">
                  <c:v>236.16499999999999</c:v>
                </c:pt>
                <c:pt idx="28415">
                  <c:v>235.41300000000001</c:v>
                </c:pt>
                <c:pt idx="28416">
                  <c:v>234.667</c:v>
                </c:pt>
                <c:pt idx="28417">
                  <c:v>233.92700000000011</c:v>
                </c:pt>
                <c:pt idx="28418">
                  <c:v>233.19300000000001</c:v>
                </c:pt>
                <c:pt idx="28419">
                  <c:v>232.464</c:v>
                </c:pt>
                <c:pt idx="28420">
                  <c:v>231.74199999999999</c:v>
                </c:pt>
                <c:pt idx="28421">
                  <c:v>231.02500000000001</c:v>
                </c:pt>
                <c:pt idx="28422">
                  <c:v>230.31300000000002</c:v>
                </c:pt>
                <c:pt idx="28423">
                  <c:v>229.608</c:v>
                </c:pt>
                <c:pt idx="28424">
                  <c:v>228.90800000000004</c:v>
                </c:pt>
                <c:pt idx="28425">
                  <c:v>228.21299999999999</c:v>
                </c:pt>
                <c:pt idx="28426">
                  <c:v>227.524</c:v>
                </c:pt>
                <c:pt idx="28427">
                  <c:v>226.84</c:v>
                </c:pt>
                <c:pt idx="28428">
                  <c:v>226.161</c:v>
                </c:pt>
                <c:pt idx="28429">
                  <c:v>225.48800000000011</c:v>
                </c:pt>
                <c:pt idx="28430">
                  <c:v>224.81900000000002</c:v>
                </c:pt>
                <c:pt idx="28431">
                  <c:v>224.15600000000001</c:v>
                </c:pt>
                <c:pt idx="28432">
                  <c:v>223.4980000000001</c:v>
                </c:pt>
                <c:pt idx="28433">
                  <c:v>222.845</c:v>
                </c:pt>
                <c:pt idx="28434">
                  <c:v>222.197</c:v>
                </c:pt>
                <c:pt idx="28435">
                  <c:v>221.553</c:v>
                </c:pt>
                <c:pt idx="28436">
                  <c:v>220.91499999999999</c:v>
                </c:pt>
                <c:pt idx="28437">
                  <c:v>220.28100000000001</c:v>
                </c:pt>
                <c:pt idx="28438">
                  <c:v>219.65200000000004</c:v>
                </c:pt>
                <c:pt idx="28439">
                  <c:v>219.02700000000004</c:v>
                </c:pt>
                <c:pt idx="28440">
                  <c:v>218.40700000000001</c:v>
                </c:pt>
                <c:pt idx="28441">
                  <c:v>217.791</c:v>
                </c:pt>
                <c:pt idx="28442">
                  <c:v>217.18</c:v>
                </c:pt>
                <c:pt idx="28443">
                  <c:v>216.57300000000001</c:v>
                </c:pt>
                <c:pt idx="28444">
                  <c:v>215.97</c:v>
                </c:pt>
                <c:pt idx="28445">
                  <c:v>215.37200000000001</c:v>
                </c:pt>
                <c:pt idx="28446">
                  <c:v>214.77699999999999</c:v>
                </c:pt>
                <c:pt idx="28447">
                  <c:v>214.18700000000001</c:v>
                </c:pt>
                <c:pt idx="28448">
                  <c:v>213.601</c:v>
                </c:pt>
                <c:pt idx="28449">
                  <c:v>213.01900000000001</c:v>
                </c:pt>
                <c:pt idx="28450">
                  <c:v>212.441</c:v>
                </c:pt>
                <c:pt idx="28451">
                  <c:v>211.86600000000001</c:v>
                </c:pt>
                <c:pt idx="28452">
                  <c:v>211.29599999999999</c:v>
                </c:pt>
                <c:pt idx="28453">
                  <c:v>210.72900000000001</c:v>
                </c:pt>
                <c:pt idx="28454">
                  <c:v>210.166</c:v>
                </c:pt>
                <c:pt idx="28455">
                  <c:v>209.60599999999999</c:v>
                </c:pt>
                <c:pt idx="28456">
                  <c:v>209.05</c:v>
                </c:pt>
                <c:pt idx="28457">
                  <c:v>208.49700000000001</c:v>
                </c:pt>
                <c:pt idx="28458">
                  <c:v>207.94800000000001</c:v>
                </c:pt>
                <c:pt idx="28459">
                  <c:v>207.40300000000002</c:v>
                </c:pt>
                <c:pt idx="28460">
                  <c:v>206.86</c:v>
                </c:pt>
                <c:pt idx="28461">
                  <c:v>206.32100000000011</c:v>
                </c:pt>
                <c:pt idx="28462">
                  <c:v>205.785</c:v>
                </c:pt>
                <c:pt idx="28463">
                  <c:v>205.25200000000001</c:v>
                </c:pt>
                <c:pt idx="28464">
                  <c:v>204.72200000000001</c:v>
                </c:pt>
                <c:pt idx="28465">
                  <c:v>204.196</c:v>
                </c:pt>
                <c:pt idx="28466">
                  <c:v>203.672</c:v>
                </c:pt>
                <c:pt idx="28467">
                  <c:v>203.15100000000001</c:v>
                </c:pt>
                <c:pt idx="28468">
                  <c:v>202.63399999999999</c:v>
                </c:pt>
                <c:pt idx="28469">
                  <c:v>202.11899999999997</c:v>
                </c:pt>
                <c:pt idx="28470">
                  <c:v>201.60599999999999</c:v>
                </c:pt>
                <c:pt idx="28471">
                  <c:v>201.09700000000001</c:v>
                </c:pt>
                <c:pt idx="28472">
                  <c:v>200.59</c:v>
                </c:pt>
                <c:pt idx="28473">
                  <c:v>200.08600000000001</c:v>
                </c:pt>
                <c:pt idx="28474">
                  <c:v>199.584</c:v>
                </c:pt>
                <c:pt idx="28475">
                  <c:v>199.08500000000001</c:v>
                </c:pt>
                <c:pt idx="28476">
                  <c:v>198.589</c:v>
                </c:pt>
                <c:pt idx="28477">
                  <c:v>198.09399999999999</c:v>
                </c:pt>
                <c:pt idx="28478">
                  <c:v>197.60300000000001</c:v>
                </c:pt>
                <c:pt idx="28479">
                  <c:v>197.11399999999998</c:v>
                </c:pt>
                <c:pt idx="28480">
                  <c:v>196.626</c:v>
                </c:pt>
                <c:pt idx="28481">
                  <c:v>196.142</c:v>
                </c:pt>
                <c:pt idx="28482">
                  <c:v>195.65900000000002</c:v>
                </c:pt>
                <c:pt idx="28483">
                  <c:v>195.17899999999997</c:v>
                </c:pt>
                <c:pt idx="28484">
                  <c:v>194.7</c:v>
                </c:pt>
                <c:pt idx="28485">
                  <c:v>194.22399999999999</c:v>
                </c:pt>
                <c:pt idx="28486">
                  <c:v>193.75</c:v>
                </c:pt>
                <c:pt idx="28487">
                  <c:v>193.27799999999999</c:v>
                </c:pt>
                <c:pt idx="28488">
                  <c:v>192.80800000000011</c:v>
                </c:pt>
                <c:pt idx="28489">
                  <c:v>192.34</c:v>
                </c:pt>
                <c:pt idx="28490">
                  <c:v>191.874</c:v>
                </c:pt>
                <c:pt idx="28491">
                  <c:v>191.41</c:v>
                </c:pt>
                <c:pt idx="28492">
                  <c:v>190.947</c:v>
                </c:pt>
                <c:pt idx="28493">
                  <c:v>190.4860000000001</c:v>
                </c:pt>
                <c:pt idx="28494">
                  <c:v>190.02800000000011</c:v>
                </c:pt>
                <c:pt idx="28495">
                  <c:v>189.571</c:v>
                </c:pt>
                <c:pt idx="28496">
                  <c:v>189.11499999999998</c:v>
                </c:pt>
                <c:pt idx="28497">
                  <c:v>188.66200000000001</c:v>
                </c:pt>
                <c:pt idx="28498">
                  <c:v>188.20999999999998</c:v>
                </c:pt>
                <c:pt idx="28499">
                  <c:v>187.75899999999999</c:v>
                </c:pt>
                <c:pt idx="28500">
                  <c:v>187.31100000000001</c:v>
                </c:pt>
                <c:pt idx="28501">
                  <c:v>186.864</c:v>
                </c:pt>
                <c:pt idx="28502">
                  <c:v>186.41800000000001</c:v>
                </c:pt>
                <c:pt idx="28503">
                  <c:v>185.97399999999999</c:v>
                </c:pt>
                <c:pt idx="28504">
                  <c:v>185.53200000000001</c:v>
                </c:pt>
                <c:pt idx="28505">
                  <c:v>185.09100000000001</c:v>
                </c:pt>
                <c:pt idx="28506">
                  <c:v>184.65100000000001</c:v>
                </c:pt>
                <c:pt idx="28507">
                  <c:v>184.21299999999999</c:v>
                </c:pt>
                <c:pt idx="28508">
                  <c:v>183.77699999999999</c:v>
                </c:pt>
                <c:pt idx="28509">
                  <c:v>183.34200000000001</c:v>
                </c:pt>
                <c:pt idx="28510">
                  <c:v>182.90800000000004</c:v>
                </c:pt>
                <c:pt idx="28511">
                  <c:v>182.476</c:v>
                </c:pt>
                <c:pt idx="28512">
                  <c:v>182.04499999999999</c:v>
                </c:pt>
                <c:pt idx="28513">
                  <c:v>181.61599999999999</c:v>
                </c:pt>
                <c:pt idx="28514">
                  <c:v>181.18800000000007</c:v>
                </c:pt>
                <c:pt idx="28515">
                  <c:v>180.762</c:v>
                </c:pt>
                <c:pt idx="28516">
                  <c:v>180.33600000000001</c:v>
                </c:pt>
                <c:pt idx="28517">
                  <c:v>179.91200000000001</c:v>
                </c:pt>
                <c:pt idx="28518">
                  <c:v>179.49</c:v>
                </c:pt>
                <c:pt idx="28519">
                  <c:v>179.06900000000002</c:v>
                </c:pt>
                <c:pt idx="28520">
                  <c:v>178.64899999999997</c:v>
                </c:pt>
                <c:pt idx="28521">
                  <c:v>178.23099999999999</c:v>
                </c:pt>
                <c:pt idx="28522">
                  <c:v>177.81399999999999</c:v>
                </c:pt>
                <c:pt idx="28523">
                  <c:v>177.39800000000011</c:v>
                </c:pt>
                <c:pt idx="28524">
                  <c:v>176.98400000000001</c:v>
                </c:pt>
                <c:pt idx="28525">
                  <c:v>176.57</c:v>
                </c:pt>
                <c:pt idx="28526">
                  <c:v>176.15900000000002</c:v>
                </c:pt>
                <c:pt idx="28527">
                  <c:v>175.74899999999997</c:v>
                </c:pt>
                <c:pt idx="28528">
                  <c:v>175.34</c:v>
                </c:pt>
                <c:pt idx="28529">
                  <c:v>174.93200000000004</c:v>
                </c:pt>
                <c:pt idx="28530">
                  <c:v>174.52600000000001</c:v>
                </c:pt>
                <c:pt idx="28531">
                  <c:v>174.12100000000001</c:v>
                </c:pt>
                <c:pt idx="28532">
                  <c:v>173.71799999999999</c:v>
                </c:pt>
                <c:pt idx="28533">
                  <c:v>173.316</c:v>
                </c:pt>
                <c:pt idx="28534">
                  <c:v>172.916</c:v>
                </c:pt>
                <c:pt idx="28535">
                  <c:v>172.517</c:v>
                </c:pt>
                <c:pt idx="28536">
                  <c:v>172.11899999999997</c:v>
                </c:pt>
                <c:pt idx="28537">
                  <c:v>171.72300000000001</c:v>
                </c:pt>
                <c:pt idx="28538">
                  <c:v>171.32800000000012</c:v>
                </c:pt>
                <c:pt idx="28539">
                  <c:v>170.935</c:v>
                </c:pt>
                <c:pt idx="28540">
                  <c:v>170.54399999999998</c:v>
                </c:pt>
                <c:pt idx="28541">
                  <c:v>170.154</c:v>
                </c:pt>
                <c:pt idx="28542">
                  <c:v>169.76499999999999</c:v>
                </c:pt>
                <c:pt idx="28543">
                  <c:v>169.37900000000002</c:v>
                </c:pt>
                <c:pt idx="28544">
                  <c:v>168.99300000000002</c:v>
                </c:pt>
                <c:pt idx="28545">
                  <c:v>168.60999999999999</c:v>
                </c:pt>
                <c:pt idx="28546">
                  <c:v>168.22800000000001</c:v>
                </c:pt>
                <c:pt idx="28547">
                  <c:v>167.84800000000001</c:v>
                </c:pt>
                <c:pt idx="28548">
                  <c:v>167.47</c:v>
                </c:pt>
                <c:pt idx="28549">
                  <c:v>167.09300000000002</c:v>
                </c:pt>
                <c:pt idx="28550">
                  <c:v>166.71799999999999</c:v>
                </c:pt>
                <c:pt idx="28551">
                  <c:v>166.345</c:v>
                </c:pt>
                <c:pt idx="28552">
                  <c:v>165.97399999999999</c:v>
                </c:pt>
                <c:pt idx="28553">
                  <c:v>165.60499999999999</c:v>
                </c:pt>
                <c:pt idx="28554">
                  <c:v>165.23699999999999</c:v>
                </c:pt>
                <c:pt idx="28555">
                  <c:v>164.87200000000001</c:v>
                </c:pt>
                <c:pt idx="28556">
                  <c:v>164.50899999999999</c:v>
                </c:pt>
                <c:pt idx="28557">
                  <c:v>164.14699999999999</c:v>
                </c:pt>
                <c:pt idx="28558">
                  <c:v>163.78800000000001</c:v>
                </c:pt>
                <c:pt idx="28559">
                  <c:v>163.43100000000001</c:v>
                </c:pt>
                <c:pt idx="28560">
                  <c:v>163.07599999999999</c:v>
                </c:pt>
                <c:pt idx="28561">
                  <c:v>162.72300000000001</c:v>
                </c:pt>
                <c:pt idx="28562">
                  <c:v>162.37300000000002</c:v>
                </c:pt>
                <c:pt idx="28563">
                  <c:v>162.02500000000001</c:v>
                </c:pt>
                <c:pt idx="28564">
                  <c:v>161.67899999999997</c:v>
                </c:pt>
                <c:pt idx="28565">
                  <c:v>161.33500000000001</c:v>
                </c:pt>
                <c:pt idx="28566">
                  <c:v>160.994</c:v>
                </c:pt>
                <c:pt idx="28567">
                  <c:v>160.655</c:v>
                </c:pt>
                <c:pt idx="28568">
                  <c:v>160.31900000000002</c:v>
                </c:pt>
                <c:pt idx="28569">
                  <c:v>159.9860000000001</c:v>
                </c:pt>
                <c:pt idx="28570">
                  <c:v>159.655</c:v>
                </c:pt>
                <c:pt idx="28571">
                  <c:v>159.32600000000011</c:v>
                </c:pt>
                <c:pt idx="28572">
                  <c:v>159.001</c:v>
                </c:pt>
                <c:pt idx="28573">
                  <c:v>158.678</c:v>
                </c:pt>
                <c:pt idx="28574">
                  <c:v>158.35800000000012</c:v>
                </c:pt>
                <c:pt idx="28575">
                  <c:v>158.041</c:v>
                </c:pt>
                <c:pt idx="28576">
                  <c:v>157.727</c:v>
                </c:pt>
                <c:pt idx="28577">
                  <c:v>157.41499999999999</c:v>
                </c:pt>
                <c:pt idx="28578">
                  <c:v>157.107</c:v>
                </c:pt>
                <c:pt idx="28579">
                  <c:v>156.80200000000011</c:v>
                </c:pt>
                <c:pt idx="28580">
                  <c:v>156.5</c:v>
                </c:pt>
                <c:pt idx="28581">
                  <c:v>156.20099999999999</c:v>
                </c:pt>
                <c:pt idx="28582">
                  <c:v>155.90600000000001</c:v>
                </c:pt>
                <c:pt idx="28583">
                  <c:v>155.61399999999998</c:v>
                </c:pt>
                <c:pt idx="28584">
                  <c:v>155.32500000000007</c:v>
                </c:pt>
                <c:pt idx="28585">
                  <c:v>155.04</c:v>
                </c:pt>
                <c:pt idx="28586">
                  <c:v>154.75800000000001</c:v>
                </c:pt>
                <c:pt idx="28587">
                  <c:v>154.47900000000001</c:v>
                </c:pt>
                <c:pt idx="28588">
                  <c:v>154.20499999999998</c:v>
                </c:pt>
                <c:pt idx="28589">
                  <c:v>153.934</c:v>
                </c:pt>
                <c:pt idx="28590">
                  <c:v>153.666</c:v>
                </c:pt>
                <c:pt idx="28591">
                  <c:v>153.40300000000002</c:v>
                </c:pt>
                <c:pt idx="28592">
                  <c:v>153.14299999999997</c:v>
                </c:pt>
                <c:pt idx="28593">
                  <c:v>152.88800000000012</c:v>
                </c:pt>
                <c:pt idx="28594">
                  <c:v>152.636</c:v>
                </c:pt>
                <c:pt idx="28595">
                  <c:v>152.38900000000001</c:v>
                </c:pt>
                <c:pt idx="28596">
                  <c:v>152.14499999999998</c:v>
                </c:pt>
                <c:pt idx="28597">
                  <c:v>151.90600000000001</c:v>
                </c:pt>
                <c:pt idx="28598">
                  <c:v>151.67099999999999</c:v>
                </c:pt>
                <c:pt idx="28599">
                  <c:v>151.441</c:v>
                </c:pt>
                <c:pt idx="28600">
                  <c:v>151.21499999999995</c:v>
                </c:pt>
                <c:pt idx="28601">
                  <c:v>150.99300000000002</c:v>
                </c:pt>
                <c:pt idx="28602">
                  <c:v>150.77599999999998</c:v>
                </c:pt>
                <c:pt idx="28603">
                  <c:v>150.56300000000002</c:v>
                </c:pt>
                <c:pt idx="28604">
                  <c:v>150.3550000000001</c:v>
                </c:pt>
                <c:pt idx="28605">
                  <c:v>150.15200000000004</c:v>
                </c:pt>
                <c:pt idx="28606">
                  <c:v>149.95400000000001</c:v>
                </c:pt>
                <c:pt idx="28607">
                  <c:v>149.76</c:v>
                </c:pt>
                <c:pt idx="28608">
                  <c:v>149.572</c:v>
                </c:pt>
                <c:pt idx="28609">
                  <c:v>149.38800000000012</c:v>
                </c:pt>
                <c:pt idx="28610">
                  <c:v>149.20999999999998</c:v>
                </c:pt>
                <c:pt idx="28611">
                  <c:v>149.036</c:v>
                </c:pt>
                <c:pt idx="28612">
                  <c:v>148.86800000000011</c:v>
                </c:pt>
                <c:pt idx="28613">
                  <c:v>148.70599999999999</c:v>
                </c:pt>
                <c:pt idx="28614">
                  <c:v>148.548</c:v>
                </c:pt>
                <c:pt idx="28615">
                  <c:v>148.39600000000004</c:v>
                </c:pt>
                <c:pt idx="28616">
                  <c:v>148.25</c:v>
                </c:pt>
                <c:pt idx="28617">
                  <c:v>148.10900000000001</c:v>
                </c:pt>
                <c:pt idx="28618">
                  <c:v>147.97399999999999</c:v>
                </c:pt>
                <c:pt idx="28619">
                  <c:v>147.84399999999999</c:v>
                </c:pt>
                <c:pt idx="28620">
                  <c:v>147.72</c:v>
                </c:pt>
                <c:pt idx="28621">
                  <c:v>147.602</c:v>
                </c:pt>
                <c:pt idx="28622">
                  <c:v>147.49</c:v>
                </c:pt>
                <c:pt idx="28623">
                  <c:v>147.38400000000001</c:v>
                </c:pt>
                <c:pt idx="28624">
                  <c:v>147.28399999999999</c:v>
                </c:pt>
                <c:pt idx="28625">
                  <c:v>147.191</c:v>
                </c:pt>
                <c:pt idx="28626">
                  <c:v>147.10300000000001</c:v>
                </c:pt>
                <c:pt idx="28627">
                  <c:v>147.02200000000011</c:v>
                </c:pt>
                <c:pt idx="28628">
                  <c:v>146.946</c:v>
                </c:pt>
                <c:pt idx="28629">
                  <c:v>146.87800000000001</c:v>
                </c:pt>
                <c:pt idx="28630">
                  <c:v>146.816</c:v>
                </c:pt>
                <c:pt idx="28631">
                  <c:v>146.76</c:v>
                </c:pt>
                <c:pt idx="28632">
                  <c:v>146.71099999999998</c:v>
                </c:pt>
                <c:pt idx="28633">
                  <c:v>146.66900000000001</c:v>
                </c:pt>
                <c:pt idx="28634">
                  <c:v>146.63300000000001</c:v>
                </c:pt>
                <c:pt idx="28635">
                  <c:v>146.60399999999998</c:v>
                </c:pt>
                <c:pt idx="28636">
                  <c:v>146.583</c:v>
                </c:pt>
                <c:pt idx="28637">
                  <c:v>146.56800000000001</c:v>
                </c:pt>
                <c:pt idx="28638">
                  <c:v>146.56</c:v>
                </c:pt>
                <c:pt idx="28639">
                  <c:v>146.559</c:v>
                </c:pt>
                <c:pt idx="28640">
                  <c:v>146.565</c:v>
                </c:pt>
                <c:pt idx="28641">
                  <c:v>146.578</c:v>
                </c:pt>
                <c:pt idx="28642">
                  <c:v>146.59900000000002</c:v>
                </c:pt>
                <c:pt idx="28643">
                  <c:v>146.62700000000001</c:v>
                </c:pt>
                <c:pt idx="28644">
                  <c:v>146.66200000000001</c:v>
                </c:pt>
                <c:pt idx="28645">
                  <c:v>146.70499999999998</c:v>
                </c:pt>
                <c:pt idx="28646">
                  <c:v>146.756</c:v>
                </c:pt>
                <c:pt idx="28647">
                  <c:v>146.81399999999999</c:v>
                </c:pt>
                <c:pt idx="28648">
                  <c:v>146.87900000000002</c:v>
                </c:pt>
                <c:pt idx="28649">
                  <c:v>146.953</c:v>
                </c:pt>
                <c:pt idx="28650">
                  <c:v>147.03399999999999</c:v>
                </c:pt>
                <c:pt idx="28651">
                  <c:v>147.12200000000001</c:v>
                </c:pt>
                <c:pt idx="28652">
                  <c:v>147.21899999999999</c:v>
                </c:pt>
                <c:pt idx="28653">
                  <c:v>147.32400000000001</c:v>
                </c:pt>
                <c:pt idx="28654">
                  <c:v>147.43700000000001</c:v>
                </c:pt>
                <c:pt idx="28655">
                  <c:v>147.55700000000004</c:v>
                </c:pt>
                <c:pt idx="28656">
                  <c:v>147.68600000000001</c:v>
                </c:pt>
                <c:pt idx="28657">
                  <c:v>147.82300000000001</c:v>
                </c:pt>
                <c:pt idx="28658">
                  <c:v>147.96800000000007</c:v>
                </c:pt>
                <c:pt idx="28659">
                  <c:v>148.12200000000001</c:v>
                </c:pt>
                <c:pt idx="28660">
                  <c:v>148.28300000000002</c:v>
                </c:pt>
                <c:pt idx="28661">
                  <c:v>148.453</c:v>
                </c:pt>
                <c:pt idx="28662">
                  <c:v>148.63200000000001</c:v>
                </c:pt>
                <c:pt idx="28663">
                  <c:v>148.81900000000002</c:v>
                </c:pt>
                <c:pt idx="28664">
                  <c:v>149.01499999999999</c:v>
                </c:pt>
                <c:pt idx="28665">
                  <c:v>149.21899999999999</c:v>
                </c:pt>
                <c:pt idx="28666">
                  <c:v>149.43100000000001</c:v>
                </c:pt>
                <c:pt idx="28667">
                  <c:v>149.65300000000002</c:v>
                </c:pt>
                <c:pt idx="28668">
                  <c:v>149.88300000000001</c:v>
                </c:pt>
                <c:pt idx="28669">
                  <c:v>150.12200000000001</c:v>
                </c:pt>
                <c:pt idx="28670">
                  <c:v>150.369</c:v>
                </c:pt>
                <c:pt idx="28671">
                  <c:v>150.626</c:v>
                </c:pt>
                <c:pt idx="28672">
                  <c:v>150.8910000000001</c:v>
                </c:pt>
                <c:pt idx="28673">
                  <c:v>151.16499999999999</c:v>
                </c:pt>
                <c:pt idx="28674">
                  <c:v>151.44900000000001</c:v>
                </c:pt>
                <c:pt idx="28675">
                  <c:v>151.74099999999999</c:v>
                </c:pt>
                <c:pt idx="28676">
                  <c:v>152.042</c:v>
                </c:pt>
                <c:pt idx="28677">
                  <c:v>152.35300000000001</c:v>
                </c:pt>
                <c:pt idx="28678">
                  <c:v>152.672</c:v>
                </c:pt>
                <c:pt idx="28679">
                  <c:v>153.001</c:v>
                </c:pt>
                <c:pt idx="28680">
                  <c:v>153.339</c:v>
                </c:pt>
                <c:pt idx="28681">
                  <c:v>153.68600000000001</c:v>
                </c:pt>
                <c:pt idx="28682">
                  <c:v>154.042</c:v>
                </c:pt>
                <c:pt idx="28683">
                  <c:v>154.40800000000004</c:v>
                </c:pt>
                <c:pt idx="28684">
                  <c:v>154.78300000000002</c:v>
                </c:pt>
                <c:pt idx="28685">
                  <c:v>155.167</c:v>
                </c:pt>
                <c:pt idx="28686">
                  <c:v>155.56100000000001</c:v>
                </c:pt>
                <c:pt idx="28687">
                  <c:v>155.964</c:v>
                </c:pt>
                <c:pt idx="28688">
                  <c:v>156.37700000000001</c:v>
                </c:pt>
                <c:pt idx="28689">
                  <c:v>156.79900000000001</c:v>
                </c:pt>
                <c:pt idx="28690">
                  <c:v>157.22999999999999</c:v>
                </c:pt>
                <c:pt idx="28691">
                  <c:v>157.67099999999999</c:v>
                </c:pt>
                <c:pt idx="28692">
                  <c:v>158.12200000000001</c:v>
                </c:pt>
                <c:pt idx="28693">
                  <c:v>158.58200000000011</c:v>
                </c:pt>
                <c:pt idx="28694">
                  <c:v>159.05200000000011</c:v>
                </c:pt>
                <c:pt idx="28695">
                  <c:v>159.53100000000001</c:v>
                </c:pt>
                <c:pt idx="28696">
                  <c:v>160.02000000000001</c:v>
                </c:pt>
                <c:pt idx="28697">
                  <c:v>160.51900000000001</c:v>
                </c:pt>
                <c:pt idx="28698">
                  <c:v>161.02700000000004</c:v>
                </c:pt>
                <c:pt idx="28699">
                  <c:v>161.54499999999999</c:v>
                </c:pt>
                <c:pt idx="28700">
                  <c:v>162.072</c:v>
                </c:pt>
                <c:pt idx="28701">
                  <c:v>162.60900000000001</c:v>
                </c:pt>
                <c:pt idx="28702">
                  <c:v>163.15600000000001</c:v>
                </c:pt>
                <c:pt idx="28703">
                  <c:v>163.71299999999999</c:v>
                </c:pt>
                <c:pt idx="28704">
                  <c:v>164.27899999999997</c:v>
                </c:pt>
                <c:pt idx="28705">
                  <c:v>164.8550000000001</c:v>
                </c:pt>
                <c:pt idx="28706">
                  <c:v>165.441</c:v>
                </c:pt>
                <c:pt idx="28707">
                  <c:v>166.036</c:v>
                </c:pt>
                <c:pt idx="28708">
                  <c:v>166.64099999999999</c:v>
                </c:pt>
                <c:pt idx="28709">
                  <c:v>167.256</c:v>
                </c:pt>
                <c:pt idx="28710">
                  <c:v>167.88100000000011</c:v>
                </c:pt>
                <c:pt idx="28711">
                  <c:v>168.51499999999999</c:v>
                </c:pt>
                <c:pt idx="28712">
                  <c:v>169.15900000000002</c:v>
                </c:pt>
                <c:pt idx="28713">
                  <c:v>169.81300000000002</c:v>
                </c:pt>
                <c:pt idx="28714">
                  <c:v>170.477</c:v>
                </c:pt>
                <c:pt idx="28715">
                  <c:v>171.15</c:v>
                </c:pt>
                <c:pt idx="28716">
                  <c:v>171.833</c:v>
                </c:pt>
                <c:pt idx="28717">
                  <c:v>172.52600000000001</c:v>
                </c:pt>
                <c:pt idx="28718">
                  <c:v>173.22800000000001</c:v>
                </c:pt>
                <c:pt idx="28719">
                  <c:v>173.94</c:v>
                </c:pt>
                <c:pt idx="28720">
                  <c:v>174.66200000000001</c:v>
                </c:pt>
                <c:pt idx="28721">
                  <c:v>175.393</c:v>
                </c:pt>
                <c:pt idx="28722">
                  <c:v>176.13399999999999</c:v>
                </c:pt>
                <c:pt idx="28723">
                  <c:v>176.8850000000001</c:v>
                </c:pt>
                <c:pt idx="28724">
                  <c:v>177.64599999999999</c:v>
                </c:pt>
                <c:pt idx="28725">
                  <c:v>178.41499999999999</c:v>
                </c:pt>
                <c:pt idx="28726">
                  <c:v>179.19499999999999</c:v>
                </c:pt>
                <c:pt idx="28727">
                  <c:v>179.98400000000001</c:v>
                </c:pt>
                <c:pt idx="28728">
                  <c:v>180.78300000000002</c:v>
                </c:pt>
                <c:pt idx="28729">
                  <c:v>181.59100000000001</c:v>
                </c:pt>
                <c:pt idx="28730">
                  <c:v>182.40900000000002</c:v>
                </c:pt>
                <c:pt idx="28731">
                  <c:v>183.23599999999999</c:v>
                </c:pt>
                <c:pt idx="28732">
                  <c:v>184.07300000000001</c:v>
                </c:pt>
                <c:pt idx="28733">
                  <c:v>184.91900000000001</c:v>
                </c:pt>
                <c:pt idx="28734">
                  <c:v>185.77399999999992</c:v>
                </c:pt>
                <c:pt idx="28735">
                  <c:v>186.63900000000001</c:v>
                </c:pt>
                <c:pt idx="28736">
                  <c:v>187.51300000000001</c:v>
                </c:pt>
                <c:pt idx="28737">
                  <c:v>188.39700000000011</c:v>
                </c:pt>
                <c:pt idx="28738">
                  <c:v>189.29</c:v>
                </c:pt>
                <c:pt idx="28739">
                  <c:v>190.19200000000001</c:v>
                </c:pt>
                <c:pt idx="28740">
                  <c:v>191.10300000000001</c:v>
                </c:pt>
                <c:pt idx="28741">
                  <c:v>192.024</c:v>
                </c:pt>
                <c:pt idx="28742">
                  <c:v>192.953</c:v>
                </c:pt>
                <c:pt idx="28743">
                  <c:v>193.89200000000011</c:v>
                </c:pt>
                <c:pt idx="28744">
                  <c:v>194.84</c:v>
                </c:pt>
                <c:pt idx="28745">
                  <c:v>195.797</c:v>
                </c:pt>
                <c:pt idx="28746">
                  <c:v>196.762</c:v>
                </c:pt>
                <c:pt idx="28747">
                  <c:v>197.73699999999999</c:v>
                </c:pt>
                <c:pt idx="28748">
                  <c:v>198.721</c:v>
                </c:pt>
                <c:pt idx="28749">
                  <c:v>199.71299999999999</c:v>
                </c:pt>
                <c:pt idx="28750">
                  <c:v>200.71499999999995</c:v>
                </c:pt>
                <c:pt idx="28751">
                  <c:v>201.72499999999999</c:v>
                </c:pt>
                <c:pt idx="28752">
                  <c:v>202.74399999999989</c:v>
                </c:pt>
                <c:pt idx="28753">
                  <c:v>203.77099999999999</c:v>
                </c:pt>
                <c:pt idx="28754">
                  <c:v>204.80700000000004</c:v>
                </c:pt>
                <c:pt idx="28755">
                  <c:v>205.85200000000012</c:v>
                </c:pt>
                <c:pt idx="28756">
                  <c:v>206.905</c:v>
                </c:pt>
                <c:pt idx="28757">
                  <c:v>207.96700000000001</c:v>
                </c:pt>
                <c:pt idx="28758">
                  <c:v>209.03700000000001</c:v>
                </c:pt>
                <c:pt idx="28759">
                  <c:v>210.11499999999998</c:v>
                </c:pt>
                <c:pt idx="28760">
                  <c:v>211.202</c:v>
                </c:pt>
                <c:pt idx="28761">
                  <c:v>212.297</c:v>
                </c:pt>
                <c:pt idx="28762">
                  <c:v>213.4</c:v>
                </c:pt>
                <c:pt idx="28763">
                  <c:v>214.511</c:v>
                </c:pt>
                <c:pt idx="28764">
                  <c:v>215.631</c:v>
                </c:pt>
                <c:pt idx="28765">
                  <c:v>216.75800000000001</c:v>
                </c:pt>
                <c:pt idx="28766">
                  <c:v>217.89400000000001</c:v>
                </c:pt>
                <c:pt idx="28767">
                  <c:v>219.03700000000001</c:v>
                </c:pt>
                <c:pt idx="28768">
                  <c:v>220.18800000000007</c:v>
                </c:pt>
                <c:pt idx="28769">
                  <c:v>221.34700000000001</c:v>
                </c:pt>
                <c:pt idx="28770">
                  <c:v>222.51300000000001</c:v>
                </c:pt>
                <c:pt idx="28771">
                  <c:v>223.68700000000001</c:v>
                </c:pt>
                <c:pt idx="28772">
                  <c:v>224.869</c:v>
                </c:pt>
                <c:pt idx="28773">
                  <c:v>226.05800000000011</c:v>
                </c:pt>
                <c:pt idx="28774">
                  <c:v>227.255</c:v>
                </c:pt>
                <c:pt idx="28775">
                  <c:v>228.459</c:v>
                </c:pt>
                <c:pt idx="28776">
                  <c:v>229.67</c:v>
                </c:pt>
                <c:pt idx="28777">
                  <c:v>230.88900000000001</c:v>
                </c:pt>
                <c:pt idx="28778">
                  <c:v>232.11499999999998</c:v>
                </c:pt>
                <c:pt idx="28779">
                  <c:v>233.34800000000001</c:v>
                </c:pt>
                <c:pt idx="28780">
                  <c:v>234.58700000000007</c:v>
                </c:pt>
                <c:pt idx="28781">
                  <c:v>235.834</c:v>
                </c:pt>
                <c:pt idx="28782">
                  <c:v>237.08800000000011</c:v>
                </c:pt>
                <c:pt idx="28783">
                  <c:v>238.34800000000001</c:v>
                </c:pt>
                <c:pt idx="28784">
                  <c:v>239.61499999999998</c:v>
                </c:pt>
                <c:pt idx="28785">
                  <c:v>240.88900000000001</c:v>
                </c:pt>
                <c:pt idx="28786">
                  <c:v>242.16900000000001</c:v>
                </c:pt>
                <c:pt idx="28787">
                  <c:v>243.45600000000007</c:v>
                </c:pt>
                <c:pt idx="28788">
                  <c:v>244.74899999999997</c:v>
                </c:pt>
                <c:pt idx="28789">
                  <c:v>246.04900000000001</c:v>
                </c:pt>
                <c:pt idx="28790">
                  <c:v>247.3550000000001</c:v>
                </c:pt>
                <c:pt idx="28791">
                  <c:v>248.667</c:v>
                </c:pt>
                <c:pt idx="28792">
                  <c:v>249.98500000000001</c:v>
                </c:pt>
                <c:pt idx="28793">
                  <c:v>251.309</c:v>
                </c:pt>
                <c:pt idx="28794">
                  <c:v>252.63900000000001</c:v>
                </c:pt>
                <c:pt idx="28795">
                  <c:v>253.97499999999999</c:v>
                </c:pt>
                <c:pt idx="28796">
                  <c:v>255.31700000000001</c:v>
                </c:pt>
                <c:pt idx="28797">
                  <c:v>256.66399999999999</c:v>
                </c:pt>
                <c:pt idx="28798">
                  <c:v>258.017</c:v>
                </c:pt>
                <c:pt idx="28799">
                  <c:v>259.375</c:v>
                </c:pt>
                <c:pt idx="28800">
                  <c:v>260.73899999999958</c:v>
                </c:pt>
                <c:pt idx="28801">
                  <c:v>262.10899999999975</c:v>
                </c:pt>
                <c:pt idx="28802">
                  <c:v>263.48299999999978</c:v>
                </c:pt>
                <c:pt idx="28803">
                  <c:v>264.863</c:v>
                </c:pt>
                <c:pt idx="28804">
                  <c:v>266.24799999999999</c:v>
                </c:pt>
                <c:pt idx="28805">
                  <c:v>267.63799999999975</c:v>
                </c:pt>
                <c:pt idx="28806">
                  <c:v>269.03199999999958</c:v>
                </c:pt>
                <c:pt idx="28807">
                  <c:v>270.43199999999962</c:v>
                </c:pt>
                <c:pt idx="28808">
                  <c:v>271.83599999999979</c:v>
                </c:pt>
                <c:pt idx="28809">
                  <c:v>273.245</c:v>
                </c:pt>
                <c:pt idx="28810">
                  <c:v>274.65899999999999</c:v>
                </c:pt>
                <c:pt idx="28811">
                  <c:v>276.077</c:v>
                </c:pt>
                <c:pt idx="28812">
                  <c:v>277.5</c:v>
                </c:pt>
                <c:pt idx="28813">
                  <c:v>278.92699999999962</c:v>
                </c:pt>
                <c:pt idx="28814">
                  <c:v>280.358</c:v>
                </c:pt>
                <c:pt idx="28815">
                  <c:v>281.79299999999978</c:v>
                </c:pt>
                <c:pt idx="28816">
                  <c:v>283.23200000000003</c:v>
                </c:pt>
                <c:pt idx="28817">
                  <c:v>284.67599999999999</c:v>
                </c:pt>
                <c:pt idx="28818">
                  <c:v>286.12299999999999</c:v>
                </c:pt>
                <c:pt idx="28819">
                  <c:v>287.57400000000001</c:v>
                </c:pt>
                <c:pt idx="28820">
                  <c:v>289.02799999999979</c:v>
                </c:pt>
                <c:pt idx="28821">
                  <c:v>290.48599999999965</c:v>
                </c:pt>
                <c:pt idx="28822">
                  <c:v>291.94799999999975</c:v>
                </c:pt>
                <c:pt idx="28823">
                  <c:v>293.41299999999978</c:v>
                </c:pt>
                <c:pt idx="28824">
                  <c:v>294.88200000000001</c:v>
                </c:pt>
                <c:pt idx="28825">
                  <c:v>296.35399999999993</c:v>
                </c:pt>
                <c:pt idx="28826">
                  <c:v>297.82900000000001</c:v>
                </c:pt>
                <c:pt idx="28827">
                  <c:v>299.30700000000002</c:v>
                </c:pt>
                <c:pt idx="28828">
                  <c:v>300.78799999999978</c:v>
                </c:pt>
                <c:pt idx="28829">
                  <c:v>302.27099999999979</c:v>
                </c:pt>
                <c:pt idx="28830">
                  <c:v>303.75799999999975</c:v>
                </c:pt>
                <c:pt idx="28831">
                  <c:v>305.24700000000001</c:v>
                </c:pt>
                <c:pt idx="28832">
                  <c:v>306.74</c:v>
                </c:pt>
                <c:pt idx="28833">
                  <c:v>308.23399999999958</c:v>
                </c:pt>
                <c:pt idx="28834">
                  <c:v>309.73099999999965</c:v>
                </c:pt>
                <c:pt idx="28835">
                  <c:v>311.23099999999965</c:v>
                </c:pt>
                <c:pt idx="28836">
                  <c:v>312.73200000000003</c:v>
                </c:pt>
                <c:pt idx="28837">
                  <c:v>314.23599999999965</c:v>
                </c:pt>
                <c:pt idx="28838">
                  <c:v>315.74200000000002</c:v>
                </c:pt>
                <c:pt idx="28839">
                  <c:v>317.25</c:v>
                </c:pt>
                <c:pt idx="28840">
                  <c:v>318.76</c:v>
                </c:pt>
                <c:pt idx="28841">
                  <c:v>320.27099999999979</c:v>
                </c:pt>
                <c:pt idx="28842">
                  <c:v>321.78500000000003</c:v>
                </c:pt>
                <c:pt idx="28843">
                  <c:v>323.3</c:v>
                </c:pt>
                <c:pt idx="28844">
                  <c:v>324.81599999999975</c:v>
                </c:pt>
                <c:pt idx="28845">
                  <c:v>326.334</c:v>
                </c:pt>
                <c:pt idx="28846">
                  <c:v>327.85399999999993</c:v>
                </c:pt>
                <c:pt idx="28847">
                  <c:v>329.37400000000002</c:v>
                </c:pt>
                <c:pt idx="28848">
                  <c:v>330.89599999999979</c:v>
                </c:pt>
                <c:pt idx="28849">
                  <c:v>332.41899999999958</c:v>
                </c:pt>
                <c:pt idx="28850">
                  <c:v>333.94299999999993</c:v>
                </c:pt>
                <c:pt idx="28851">
                  <c:v>335.46799999999979</c:v>
                </c:pt>
                <c:pt idx="28852">
                  <c:v>336.99400000000003</c:v>
                </c:pt>
                <c:pt idx="28853">
                  <c:v>338.52099999999979</c:v>
                </c:pt>
                <c:pt idx="28854">
                  <c:v>340.048</c:v>
                </c:pt>
                <c:pt idx="28855">
                  <c:v>341.57599999999979</c:v>
                </c:pt>
                <c:pt idx="28856">
                  <c:v>343.10500000000002</c:v>
                </c:pt>
                <c:pt idx="28857">
                  <c:v>344.63299999999975</c:v>
                </c:pt>
                <c:pt idx="28858">
                  <c:v>346.16300000000001</c:v>
                </c:pt>
                <c:pt idx="28859">
                  <c:v>347.69200000000001</c:v>
                </c:pt>
                <c:pt idx="28860">
                  <c:v>349.22199999999958</c:v>
                </c:pt>
                <c:pt idx="28861">
                  <c:v>350.75200000000001</c:v>
                </c:pt>
                <c:pt idx="28862">
                  <c:v>352.28199999999958</c:v>
                </c:pt>
                <c:pt idx="28863">
                  <c:v>353.81099999999975</c:v>
                </c:pt>
                <c:pt idx="28864">
                  <c:v>355.34100000000001</c:v>
                </c:pt>
                <c:pt idx="28865">
                  <c:v>356.87</c:v>
                </c:pt>
                <c:pt idx="28866">
                  <c:v>358.399</c:v>
                </c:pt>
                <c:pt idx="28867">
                  <c:v>359.92799999999966</c:v>
                </c:pt>
                <c:pt idx="28868">
                  <c:v>361.45599999999979</c:v>
                </c:pt>
                <c:pt idx="28869">
                  <c:v>362.98399999999958</c:v>
                </c:pt>
                <c:pt idx="28870">
                  <c:v>364.5109999999998</c:v>
                </c:pt>
                <c:pt idx="28871">
                  <c:v>366.03699999999958</c:v>
                </c:pt>
                <c:pt idx="28872">
                  <c:v>367.56299999999999</c:v>
                </c:pt>
                <c:pt idx="28873">
                  <c:v>369.08699999999965</c:v>
                </c:pt>
                <c:pt idx="28874">
                  <c:v>370.61099999999999</c:v>
                </c:pt>
                <c:pt idx="28875">
                  <c:v>372.13400000000001</c:v>
                </c:pt>
                <c:pt idx="28876">
                  <c:v>373.65499999999997</c:v>
                </c:pt>
                <c:pt idx="28877">
                  <c:v>375.17599999999999</c:v>
                </c:pt>
                <c:pt idx="28878">
                  <c:v>376.69499999999999</c:v>
                </c:pt>
                <c:pt idx="28879">
                  <c:v>378.21299999999979</c:v>
                </c:pt>
                <c:pt idx="28880">
                  <c:v>379.72999999999979</c:v>
                </c:pt>
                <c:pt idx="28881">
                  <c:v>381.24400000000026</c:v>
                </c:pt>
                <c:pt idx="28882">
                  <c:v>382.75799999999975</c:v>
                </c:pt>
                <c:pt idx="28883">
                  <c:v>384.27</c:v>
                </c:pt>
                <c:pt idx="28884">
                  <c:v>385.78</c:v>
                </c:pt>
                <c:pt idx="28885">
                  <c:v>387.28899999999965</c:v>
                </c:pt>
                <c:pt idx="28886">
                  <c:v>388.79499999999979</c:v>
                </c:pt>
                <c:pt idx="28887">
                  <c:v>390.3</c:v>
                </c:pt>
                <c:pt idx="28888">
                  <c:v>391.803</c:v>
                </c:pt>
                <c:pt idx="28889">
                  <c:v>393.303</c:v>
                </c:pt>
                <c:pt idx="28890">
                  <c:v>394.80200000000002</c:v>
                </c:pt>
                <c:pt idx="28891">
                  <c:v>396.29799999999977</c:v>
                </c:pt>
                <c:pt idx="28892">
                  <c:v>397.79199999999958</c:v>
                </c:pt>
                <c:pt idx="28893">
                  <c:v>399.28399999999965</c:v>
                </c:pt>
                <c:pt idx="28894">
                  <c:v>400.774</c:v>
                </c:pt>
                <c:pt idx="28895">
                  <c:v>402.2609999999998</c:v>
                </c:pt>
                <c:pt idx="28896">
                  <c:v>403.745</c:v>
                </c:pt>
                <c:pt idx="28897">
                  <c:v>405.22799999999978</c:v>
                </c:pt>
                <c:pt idx="28898">
                  <c:v>406.70699999999965</c:v>
                </c:pt>
                <c:pt idx="28899">
                  <c:v>408.18299999999999</c:v>
                </c:pt>
                <c:pt idx="28900">
                  <c:v>409.65699999999993</c:v>
                </c:pt>
                <c:pt idx="28901">
                  <c:v>411.12900000000002</c:v>
                </c:pt>
                <c:pt idx="28902">
                  <c:v>412.59699999999958</c:v>
                </c:pt>
                <c:pt idx="28903">
                  <c:v>414.06200000000001</c:v>
                </c:pt>
                <c:pt idx="28904">
                  <c:v>415.524</c:v>
                </c:pt>
                <c:pt idx="28905">
                  <c:v>416.98299999999978</c:v>
                </c:pt>
                <c:pt idx="28906">
                  <c:v>418.44</c:v>
                </c:pt>
                <c:pt idx="28907">
                  <c:v>419.892</c:v>
                </c:pt>
                <c:pt idx="28908">
                  <c:v>421.34199999999993</c:v>
                </c:pt>
                <c:pt idx="28909">
                  <c:v>422.78799999999978</c:v>
                </c:pt>
                <c:pt idx="28910">
                  <c:v>424.23200000000003</c:v>
                </c:pt>
                <c:pt idx="28911">
                  <c:v>425.67099999999999</c:v>
                </c:pt>
                <c:pt idx="28912">
                  <c:v>427.10700000000008</c:v>
                </c:pt>
                <c:pt idx="28913">
                  <c:v>428.54</c:v>
                </c:pt>
                <c:pt idx="28914">
                  <c:v>429.96899999999965</c:v>
                </c:pt>
                <c:pt idx="28915">
                  <c:v>431.39499999999975</c:v>
                </c:pt>
                <c:pt idx="28916">
                  <c:v>432.81599999999975</c:v>
                </c:pt>
                <c:pt idx="28917">
                  <c:v>434.23399999999958</c:v>
                </c:pt>
                <c:pt idx="28918">
                  <c:v>435.64900000000023</c:v>
                </c:pt>
                <c:pt idx="28919">
                  <c:v>437.05900000000008</c:v>
                </c:pt>
                <c:pt idx="28920">
                  <c:v>438.46599999999978</c:v>
                </c:pt>
                <c:pt idx="28921">
                  <c:v>439.86799999999999</c:v>
                </c:pt>
                <c:pt idx="28922">
                  <c:v>441.267</c:v>
                </c:pt>
                <c:pt idx="28923">
                  <c:v>442.66199999999975</c:v>
                </c:pt>
                <c:pt idx="28924">
                  <c:v>444.05200000000002</c:v>
                </c:pt>
                <c:pt idx="28925">
                  <c:v>445.43899999999962</c:v>
                </c:pt>
                <c:pt idx="28926">
                  <c:v>446.82100000000003</c:v>
                </c:pt>
                <c:pt idx="28927">
                  <c:v>448.19900000000001</c:v>
                </c:pt>
                <c:pt idx="28928">
                  <c:v>449.57299999999975</c:v>
                </c:pt>
                <c:pt idx="28929">
                  <c:v>450.94200000000001</c:v>
                </c:pt>
                <c:pt idx="28930">
                  <c:v>452.30700000000002</c:v>
                </c:pt>
                <c:pt idx="28931">
                  <c:v>453.66800000000001</c:v>
                </c:pt>
                <c:pt idx="28932">
                  <c:v>455.02499999999975</c:v>
                </c:pt>
                <c:pt idx="28933">
                  <c:v>456.37599999999975</c:v>
                </c:pt>
                <c:pt idx="28934">
                  <c:v>457.72399999999965</c:v>
                </c:pt>
                <c:pt idx="28935">
                  <c:v>459.06599999999975</c:v>
                </c:pt>
                <c:pt idx="28936">
                  <c:v>460.40499999999975</c:v>
                </c:pt>
                <c:pt idx="28937">
                  <c:v>461.73799999999977</c:v>
                </c:pt>
                <c:pt idx="28938">
                  <c:v>463.06700000000001</c:v>
                </c:pt>
                <c:pt idx="28939">
                  <c:v>464.39099999999979</c:v>
                </c:pt>
                <c:pt idx="28940">
                  <c:v>465.71</c:v>
                </c:pt>
                <c:pt idx="28941">
                  <c:v>467.02499999999975</c:v>
                </c:pt>
                <c:pt idx="28942">
                  <c:v>468.33499999999975</c:v>
                </c:pt>
                <c:pt idx="28943">
                  <c:v>469.64000000000021</c:v>
                </c:pt>
                <c:pt idx="28944">
                  <c:v>470.94</c:v>
                </c:pt>
                <c:pt idx="28945">
                  <c:v>472.23399999999958</c:v>
                </c:pt>
                <c:pt idx="28946">
                  <c:v>473.524</c:v>
                </c:pt>
                <c:pt idx="28947">
                  <c:v>474.80900000000008</c:v>
                </c:pt>
                <c:pt idx="28948">
                  <c:v>476.089</c:v>
                </c:pt>
                <c:pt idx="28949">
                  <c:v>477.36399999999975</c:v>
                </c:pt>
                <c:pt idx="28950">
                  <c:v>478.63400000000001</c:v>
                </c:pt>
                <c:pt idx="28951">
                  <c:v>479.8979999999998</c:v>
                </c:pt>
                <c:pt idx="28952">
                  <c:v>481.15800000000002</c:v>
                </c:pt>
                <c:pt idx="28953">
                  <c:v>482.41199999999958</c:v>
                </c:pt>
                <c:pt idx="28954">
                  <c:v>483.661</c:v>
                </c:pt>
                <c:pt idx="28955">
                  <c:v>484.90499999999975</c:v>
                </c:pt>
                <c:pt idx="28956">
                  <c:v>486.14299999999997</c:v>
                </c:pt>
                <c:pt idx="28957">
                  <c:v>487.37599999999975</c:v>
                </c:pt>
                <c:pt idx="28958">
                  <c:v>488.60399999999993</c:v>
                </c:pt>
                <c:pt idx="28959">
                  <c:v>489.82599999999979</c:v>
                </c:pt>
                <c:pt idx="28960">
                  <c:v>491.04300000000001</c:v>
                </c:pt>
                <c:pt idx="28961">
                  <c:v>492.25400000000002</c:v>
                </c:pt>
                <c:pt idx="28962">
                  <c:v>493.46</c:v>
                </c:pt>
                <c:pt idx="28963">
                  <c:v>494.66</c:v>
                </c:pt>
                <c:pt idx="28964">
                  <c:v>495.85500000000002</c:v>
                </c:pt>
                <c:pt idx="28965">
                  <c:v>497.04399999999993</c:v>
                </c:pt>
                <c:pt idx="28966">
                  <c:v>498.22799999999978</c:v>
                </c:pt>
                <c:pt idx="28967">
                  <c:v>499.40599999999978</c:v>
                </c:pt>
                <c:pt idx="28968">
                  <c:v>500.57799999999975</c:v>
                </c:pt>
                <c:pt idx="28969">
                  <c:v>501.74400000000026</c:v>
                </c:pt>
                <c:pt idx="28970">
                  <c:v>502.90499999999975</c:v>
                </c:pt>
                <c:pt idx="28971">
                  <c:v>504.06099999999975</c:v>
                </c:pt>
                <c:pt idx="28972">
                  <c:v>505.21</c:v>
                </c:pt>
                <c:pt idx="28973">
                  <c:v>506.35399999999993</c:v>
                </c:pt>
                <c:pt idx="28974">
                  <c:v>507.49199999999962</c:v>
                </c:pt>
                <c:pt idx="28975">
                  <c:v>508.62400000000002</c:v>
                </c:pt>
                <c:pt idx="28976">
                  <c:v>509.75</c:v>
                </c:pt>
                <c:pt idx="28977">
                  <c:v>510.87</c:v>
                </c:pt>
                <c:pt idx="28978">
                  <c:v>511.98399999999958</c:v>
                </c:pt>
                <c:pt idx="28979">
                  <c:v>513.09299999999996</c:v>
                </c:pt>
                <c:pt idx="28980">
                  <c:v>514.19500000000005</c:v>
                </c:pt>
                <c:pt idx="28981">
                  <c:v>515.29200000000003</c:v>
                </c:pt>
                <c:pt idx="28982">
                  <c:v>516.38300000000004</c:v>
                </c:pt>
                <c:pt idx="28983">
                  <c:v>517.46699999999942</c:v>
                </c:pt>
                <c:pt idx="28984">
                  <c:v>518.54599999999959</c:v>
                </c:pt>
                <c:pt idx="28985">
                  <c:v>519.61800000000005</c:v>
                </c:pt>
                <c:pt idx="28986">
                  <c:v>520.68499999999995</c:v>
                </c:pt>
                <c:pt idx="28987">
                  <c:v>521.745</c:v>
                </c:pt>
                <c:pt idx="28988">
                  <c:v>522.79900000000043</c:v>
                </c:pt>
                <c:pt idx="28989">
                  <c:v>523.8469999999993</c:v>
                </c:pt>
                <c:pt idx="28990">
                  <c:v>524.88900000000001</c:v>
                </c:pt>
                <c:pt idx="28991">
                  <c:v>525.9249999999995</c:v>
                </c:pt>
                <c:pt idx="28992">
                  <c:v>526.9539999999995</c:v>
                </c:pt>
                <c:pt idx="28993">
                  <c:v>527.9779999999995</c:v>
                </c:pt>
                <c:pt idx="28994">
                  <c:v>528.995</c:v>
                </c:pt>
                <c:pt idx="28995">
                  <c:v>530.00599999999997</c:v>
                </c:pt>
                <c:pt idx="28996">
                  <c:v>531.01</c:v>
                </c:pt>
                <c:pt idx="28997">
                  <c:v>532.00800000000004</c:v>
                </c:pt>
                <c:pt idx="28998">
                  <c:v>533</c:v>
                </c:pt>
                <c:pt idx="28999">
                  <c:v>533.98599999999999</c:v>
                </c:pt>
                <c:pt idx="29000">
                  <c:v>534.96499999999958</c:v>
                </c:pt>
                <c:pt idx="29001">
                  <c:v>535.93799999999942</c:v>
                </c:pt>
                <c:pt idx="29002">
                  <c:v>536.904</c:v>
                </c:pt>
                <c:pt idx="29003">
                  <c:v>537.86499999999955</c:v>
                </c:pt>
                <c:pt idx="29004">
                  <c:v>538.81799999999942</c:v>
                </c:pt>
                <c:pt idx="29005">
                  <c:v>539.76499999999999</c:v>
                </c:pt>
                <c:pt idx="29006">
                  <c:v>540.70600000000002</c:v>
                </c:pt>
                <c:pt idx="29007">
                  <c:v>541.64</c:v>
                </c:pt>
                <c:pt idx="29008">
                  <c:v>542.56799999999942</c:v>
                </c:pt>
                <c:pt idx="29009">
                  <c:v>543.48900000000003</c:v>
                </c:pt>
                <c:pt idx="29010">
                  <c:v>544.404</c:v>
                </c:pt>
                <c:pt idx="29011">
                  <c:v>545.31199999999956</c:v>
                </c:pt>
                <c:pt idx="29012">
                  <c:v>546.21299999999997</c:v>
                </c:pt>
                <c:pt idx="29013">
                  <c:v>547.10799999999949</c:v>
                </c:pt>
                <c:pt idx="29014">
                  <c:v>547.99599999999998</c:v>
                </c:pt>
                <c:pt idx="29015">
                  <c:v>548.87800000000004</c:v>
                </c:pt>
                <c:pt idx="29016">
                  <c:v>549.75300000000004</c:v>
                </c:pt>
                <c:pt idx="29017">
                  <c:v>550.62099999999998</c:v>
                </c:pt>
                <c:pt idx="29018">
                  <c:v>551.48299999999949</c:v>
                </c:pt>
                <c:pt idx="29019">
                  <c:v>552.33799999999928</c:v>
                </c:pt>
                <c:pt idx="29020">
                  <c:v>553.18600000000004</c:v>
                </c:pt>
                <c:pt idx="29021">
                  <c:v>554.02699999999959</c:v>
                </c:pt>
                <c:pt idx="29022">
                  <c:v>554.86199999999928</c:v>
                </c:pt>
                <c:pt idx="29023">
                  <c:v>555.69000000000005</c:v>
                </c:pt>
                <c:pt idx="29024">
                  <c:v>556.51099999999997</c:v>
                </c:pt>
                <c:pt idx="29025">
                  <c:v>557.32499999999959</c:v>
                </c:pt>
                <c:pt idx="29026">
                  <c:v>558.13300000000004</c:v>
                </c:pt>
                <c:pt idx="29027">
                  <c:v>558.93299999999942</c:v>
                </c:pt>
                <c:pt idx="29028">
                  <c:v>559.72699999999998</c:v>
                </c:pt>
                <c:pt idx="29029">
                  <c:v>560.51400000000001</c:v>
                </c:pt>
                <c:pt idx="29030">
                  <c:v>561.29300000000046</c:v>
                </c:pt>
                <c:pt idx="29031">
                  <c:v>562.06599999999958</c:v>
                </c:pt>
                <c:pt idx="29032">
                  <c:v>562.83199999999943</c:v>
                </c:pt>
                <c:pt idx="29033">
                  <c:v>563.59100000000001</c:v>
                </c:pt>
                <c:pt idx="29034">
                  <c:v>564.34299999999928</c:v>
                </c:pt>
                <c:pt idx="29035">
                  <c:v>565.08799999999997</c:v>
                </c:pt>
                <c:pt idx="29036">
                  <c:v>565.82599999999957</c:v>
                </c:pt>
                <c:pt idx="29037">
                  <c:v>566.55699999999956</c:v>
                </c:pt>
                <c:pt idx="29038">
                  <c:v>567.28099999999995</c:v>
                </c:pt>
                <c:pt idx="29039">
                  <c:v>567.99699999999996</c:v>
                </c:pt>
                <c:pt idx="29040">
                  <c:v>568.70699999999999</c:v>
                </c:pt>
                <c:pt idx="29041">
                  <c:v>569.40899999999999</c:v>
                </c:pt>
                <c:pt idx="29042">
                  <c:v>570.10500000000002</c:v>
                </c:pt>
                <c:pt idx="29043">
                  <c:v>570.79300000000046</c:v>
                </c:pt>
                <c:pt idx="29044">
                  <c:v>571.47400000000005</c:v>
                </c:pt>
                <c:pt idx="29045">
                  <c:v>572.14699999999959</c:v>
                </c:pt>
                <c:pt idx="29046">
                  <c:v>572.81399999999996</c:v>
                </c:pt>
                <c:pt idx="29047">
                  <c:v>573.47299999999996</c:v>
                </c:pt>
                <c:pt idx="29048">
                  <c:v>574.125</c:v>
                </c:pt>
                <c:pt idx="29049">
                  <c:v>574.77000000000044</c:v>
                </c:pt>
                <c:pt idx="29050">
                  <c:v>575.40699999999958</c:v>
                </c:pt>
                <c:pt idx="29051">
                  <c:v>576.03699999999958</c:v>
                </c:pt>
                <c:pt idx="29052">
                  <c:v>576.65899999999999</c:v>
                </c:pt>
                <c:pt idx="29053">
                  <c:v>577.27500000000043</c:v>
                </c:pt>
                <c:pt idx="29054">
                  <c:v>577.88199999999949</c:v>
                </c:pt>
                <c:pt idx="29055">
                  <c:v>578.48299999999949</c:v>
                </c:pt>
                <c:pt idx="29056">
                  <c:v>579.07600000000002</c:v>
                </c:pt>
                <c:pt idx="29057">
                  <c:v>579.66099999999949</c:v>
                </c:pt>
                <c:pt idx="29058">
                  <c:v>580.23900000000003</c:v>
                </c:pt>
                <c:pt idx="29059">
                  <c:v>580.80899999999997</c:v>
                </c:pt>
                <c:pt idx="29060">
                  <c:v>581.37199999999996</c:v>
                </c:pt>
                <c:pt idx="29061">
                  <c:v>581.928</c:v>
                </c:pt>
                <c:pt idx="29062">
                  <c:v>582.47500000000002</c:v>
                </c:pt>
                <c:pt idx="29063">
                  <c:v>583.01499999999999</c:v>
                </c:pt>
                <c:pt idx="29064">
                  <c:v>583.548</c:v>
                </c:pt>
                <c:pt idx="29065">
                  <c:v>584.07299999999998</c:v>
                </c:pt>
                <c:pt idx="29066">
                  <c:v>584.59</c:v>
                </c:pt>
                <c:pt idx="29067">
                  <c:v>585.09900000000005</c:v>
                </c:pt>
                <c:pt idx="29068">
                  <c:v>585.601</c:v>
                </c:pt>
                <c:pt idx="29069">
                  <c:v>586.09500000000003</c:v>
                </c:pt>
                <c:pt idx="29070">
                  <c:v>586.58100000000002</c:v>
                </c:pt>
                <c:pt idx="29071">
                  <c:v>587.05899999999997</c:v>
                </c:pt>
                <c:pt idx="29072">
                  <c:v>587.53</c:v>
                </c:pt>
                <c:pt idx="29073">
                  <c:v>587.99199999999996</c:v>
                </c:pt>
                <c:pt idx="29074">
                  <c:v>588.44699999999955</c:v>
                </c:pt>
                <c:pt idx="29075">
                  <c:v>588.89400000000001</c:v>
                </c:pt>
                <c:pt idx="29076">
                  <c:v>589.33299999999929</c:v>
                </c:pt>
                <c:pt idx="29077">
                  <c:v>589.76400000000001</c:v>
                </c:pt>
                <c:pt idx="29078">
                  <c:v>590.18700000000001</c:v>
                </c:pt>
                <c:pt idx="29079">
                  <c:v>590.60199999999998</c:v>
                </c:pt>
                <c:pt idx="29080">
                  <c:v>591.00900000000001</c:v>
                </c:pt>
                <c:pt idx="29081">
                  <c:v>591.40800000000002</c:v>
                </c:pt>
                <c:pt idx="29082">
                  <c:v>591.79800000000046</c:v>
                </c:pt>
                <c:pt idx="29083">
                  <c:v>592.18100000000004</c:v>
                </c:pt>
                <c:pt idx="29084">
                  <c:v>592.55599999999959</c:v>
                </c:pt>
                <c:pt idx="29085">
                  <c:v>592.92199999999957</c:v>
                </c:pt>
                <c:pt idx="29086">
                  <c:v>593.28000000000043</c:v>
                </c:pt>
                <c:pt idx="29087">
                  <c:v>593.63099999999997</c:v>
                </c:pt>
                <c:pt idx="29088">
                  <c:v>593.97199999999998</c:v>
                </c:pt>
                <c:pt idx="29089">
                  <c:v>594.30599999999959</c:v>
                </c:pt>
                <c:pt idx="29090">
                  <c:v>594.63099999999997</c:v>
                </c:pt>
                <c:pt idx="29091">
                  <c:v>594.9479999999993</c:v>
                </c:pt>
                <c:pt idx="29092">
                  <c:v>595.25699999999949</c:v>
                </c:pt>
                <c:pt idx="29093">
                  <c:v>595.55699999999956</c:v>
                </c:pt>
                <c:pt idx="29094">
                  <c:v>595.84899999999959</c:v>
                </c:pt>
                <c:pt idx="29095">
                  <c:v>596.13300000000004</c:v>
                </c:pt>
                <c:pt idx="29096">
                  <c:v>596.40800000000002</c:v>
                </c:pt>
                <c:pt idx="29097">
                  <c:v>596.67400000000043</c:v>
                </c:pt>
                <c:pt idx="29098">
                  <c:v>596.93199999999956</c:v>
                </c:pt>
                <c:pt idx="29099">
                  <c:v>597.18200000000002</c:v>
                </c:pt>
                <c:pt idx="29100">
                  <c:v>597.423</c:v>
                </c:pt>
                <c:pt idx="29101">
                  <c:v>597.65499999999997</c:v>
                </c:pt>
                <c:pt idx="29102">
                  <c:v>597.87900000000002</c:v>
                </c:pt>
                <c:pt idx="29103">
                  <c:v>598.09400000000005</c:v>
                </c:pt>
                <c:pt idx="29104">
                  <c:v>598.30099999999959</c:v>
                </c:pt>
                <c:pt idx="29105">
                  <c:v>598.49900000000002</c:v>
                </c:pt>
                <c:pt idx="29106">
                  <c:v>598.68799999999999</c:v>
                </c:pt>
                <c:pt idx="29107">
                  <c:v>598.86799999999937</c:v>
                </c:pt>
                <c:pt idx="29108">
                  <c:v>599.04</c:v>
                </c:pt>
                <c:pt idx="29109">
                  <c:v>599.20299999999997</c:v>
                </c:pt>
                <c:pt idx="29110">
                  <c:v>599.35699999999929</c:v>
                </c:pt>
                <c:pt idx="29111">
                  <c:v>599.50300000000004</c:v>
                </c:pt>
                <c:pt idx="29112">
                  <c:v>599.63900000000001</c:v>
                </c:pt>
                <c:pt idx="29113">
                  <c:v>599.76599999999996</c:v>
                </c:pt>
                <c:pt idx="29114">
                  <c:v>599.88499999999999</c:v>
                </c:pt>
                <c:pt idx="29115">
                  <c:v>599.995</c:v>
                </c:pt>
                <c:pt idx="29116">
                  <c:v>600.09500000000003</c:v>
                </c:pt>
                <c:pt idx="29117">
                  <c:v>600.18700000000001</c:v>
                </c:pt>
                <c:pt idx="29118">
                  <c:v>600.27000000000044</c:v>
                </c:pt>
                <c:pt idx="29119">
                  <c:v>600.3439999999996</c:v>
                </c:pt>
                <c:pt idx="29120">
                  <c:v>600.40800000000002</c:v>
                </c:pt>
                <c:pt idx="29121">
                  <c:v>600.46400000000006</c:v>
                </c:pt>
                <c:pt idx="29122">
                  <c:v>600.51</c:v>
                </c:pt>
                <c:pt idx="29123">
                  <c:v>600.54699999999957</c:v>
                </c:pt>
                <c:pt idx="29124">
                  <c:v>600.57600000000002</c:v>
                </c:pt>
                <c:pt idx="29125">
                  <c:v>600.59500000000003</c:v>
                </c:pt>
                <c:pt idx="29126">
                  <c:v>600.60400000000004</c:v>
                </c:pt>
                <c:pt idx="29127">
                  <c:v>600.60500000000002</c:v>
                </c:pt>
                <c:pt idx="29128">
                  <c:v>600.596</c:v>
                </c:pt>
                <c:pt idx="29129">
                  <c:v>600.57799999999997</c:v>
                </c:pt>
                <c:pt idx="29130">
                  <c:v>600.55099999999959</c:v>
                </c:pt>
                <c:pt idx="29131">
                  <c:v>600.51400000000001</c:v>
                </c:pt>
                <c:pt idx="29132">
                  <c:v>600.46799999999928</c:v>
                </c:pt>
                <c:pt idx="29133">
                  <c:v>600.41300000000001</c:v>
                </c:pt>
                <c:pt idx="29134">
                  <c:v>600.34799999999927</c:v>
                </c:pt>
                <c:pt idx="29135">
                  <c:v>600.27400000000046</c:v>
                </c:pt>
                <c:pt idx="29136">
                  <c:v>600.19000000000005</c:v>
                </c:pt>
                <c:pt idx="29137">
                  <c:v>600.09699999999998</c:v>
                </c:pt>
                <c:pt idx="29138">
                  <c:v>599.995</c:v>
                </c:pt>
                <c:pt idx="29139">
                  <c:v>599.88300000000004</c:v>
                </c:pt>
                <c:pt idx="29140">
                  <c:v>599.76099999999997</c:v>
                </c:pt>
                <c:pt idx="29141">
                  <c:v>599.63</c:v>
                </c:pt>
                <c:pt idx="29142">
                  <c:v>599.48900000000003</c:v>
                </c:pt>
                <c:pt idx="29143">
                  <c:v>599.33900000000006</c:v>
                </c:pt>
                <c:pt idx="29144">
                  <c:v>599.17900000000043</c:v>
                </c:pt>
                <c:pt idx="29145">
                  <c:v>599.01</c:v>
                </c:pt>
                <c:pt idx="29146">
                  <c:v>598.83099999999956</c:v>
                </c:pt>
                <c:pt idx="29147">
                  <c:v>598.6419999999996</c:v>
                </c:pt>
                <c:pt idx="29148">
                  <c:v>598.44399999999996</c:v>
                </c:pt>
                <c:pt idx="29149">
                  <c:v>598.23500000000001</c:v>
                </c:pt>
                <c:pt idx="29150">
                  <c:v>598.01800000000003</c:v>
                </c:pt>
                <c:pt idx="29151">
                  <c:v>597.79000000000042</c:v>
                </c:pt>
                <c:pt idx="29152">
                  <c:v>597.553</c:v>
                </c:pt>
                <c:pt idx="29153">
                  <c:v>597.30599999999959</c:v>
                </c:pt>
                <c:pt idx="29154">
                  <c:v>597.04899999999998</c:v>
                </c:pt>
                <c:pt idx="29155">
                  <c:v>596.78300000000058</c:v>
                </c:pt>
                <c:pt idx="29156">
                  <c:v>596.50599999999997</c:v>
                </c:pt>
                <c:pt idx="29157">
                  <c:v>596.22</c:v>
                </c:pt>
                <c:pt idx="29158">
                  <c:v>595.92399999999998</c:v>
                </c:pt>
                <c:pt idx="29159">
                  <c:v>595.61900000000003</c:v>
                </c:pt>
                <c:pt idx="29160">
                  <c:v>595.303</c:v>
                </c:pt>
                <c:pt idx="29161">
                  <c:v>594.9779999999995</c:v>
                </c:pt>
                <c:pt idx="29162">
                  <c:v>594.6419999999996</c:v>
                </c:pt>
                <c:pt idx="29163">
                  <c:v>594.29700000000003</c:v>
                </c:pt>
                <c:pt idx="29164">
                  <c:v>593.94199999999955</c:v>
                </c:pt>
                <c:pt idx="29165">
                  <c:v>593.577</c:v>
                </c:pt>
                <c:pt idx="29166">
                  <c:v>593.202</c:v>
                </c:pt>
                <c:pt idx="29167">
                  <c:v>592.81699999999955</c:v>
                </c:pt>
                <c:pt idx="29168">
                  <c:v>592.42199999999957</c:v>
                </c:pt>
                <c:pt idx="29169">
                  <c:v>592.01800000000003</c:v>
                </c:pt>
                <c:pt idx="29170">
                  <c:v>591.6029999999995</c:v>
                </c:pt>
                <c:pt idx="29171">
                  <c:v>591.17800000000045</c:v>
                </c:pt>
                <c:pt idx="29172">
                  <c:v>590.74400000000003</c:v>
                </c:pt>
                <c:pt idx="29173">
                  <c:v>590.29900000000043</c:v>
                </c:pt>
                <c:pt idx="29174">
                  <c:v>589.84499999999957</c:v>
                </c:pt>
                <c:pt idx="29175">
                  <c:v>589.38</c:v>
                </c:pt>
                <c:pt idx="29176">
                  <c:v>588.90599999999949</c:v>
                </c:pt>
                <c:pt idx="29177">
                  <c:v>588.42199999999957</c:v>
                </c:pt>
                <c:pt idx="29178">
                  <c:v>587.92699999999957</c:v>
                </c:pt>
                <c:pt idx="29179">
                  <c:v>587.423</c:v>
                </c:pt>
                <c:pt idx="29180">
                  <c:v>586.90899999999999</c:v>
                </c:pt>
                <c:pt idx="29181">
                  <c:v>586.38400000000001</c:v>
                </c:pt>
                <c:pt idx="29182">
                  <c:v>585.84999999999957</c:v>
                </c:pt>
                <c:pt idx="29183">
                  <c:v>585.30599999999959</c:v>
                </c:pt>
                <c:pt idx="29184">
                  <c:v>584.75099999999998</c:v>
                </c:pt>
                <c:pt idx="29185">
                  <c:v>584.18700000000001</c:v>
                </c:pt>
                <c:pt idx="29186">
                  <c:v>583.61300000000051</c:v>
                </c:pt>
                <c:pt idx="29187">
                  <c:v>583.029</c:v>
                </c:pt>
                <c:pt idx="29188">
                  <c:v>582.43499999999949</c:v>
                </c:pt>
                <c:pt idx="29189">
                  <c:v>581.83099999999956</c:v>
                </c:pt>
                <c:pt idx="29190">
                  <c:v>581.21600000000001</c:v>
                </c:pt>
                <c:pt idx="29191">
                  <c:v>580.59299999999996</c:v>
                </c:pt>
                <c:pt idx="29192">
                  <c:v>579.95799999999929</c:v>
                </c:pt>
                <c:pt idx="29193">
                  <c:v>579.31399999999996</c:v>
                </c:pt>
                <c:pt idx="29194">
                  <c:v>578.66099999999949</c:v>
                </c:pt>
                <c:pt idx="29195">
                  <c:v>577.99699999999996</c:v>
                </c:pt>
                <c:pt idx="29196">
                  <c:v>577.3229999999993</c:v>
                </c:pt>
                <c:pt idx="29197">
                  <c:v>576.64</c:v>
                </c:pt>
                <c:pt idx="29198">
                  <c:v>575.94599999999957</c:v>
                </c:pt>
                <c:pt idx="29199">
                  <c:v>575.24300000000005</c:v>
                </c:pt>
                <c:pt idx="29200">
                  <c:v>574.53</c:v>
                </c:pt>
                <c:pt idx="29201">
                  <c:v>573.80699999999956</c:v>
                </c:pt>
                <c:pt idx="29202">
                  <c:v>573.07400000000041</c:v>
                </c:pt>
                <c:pt idx="29203">
                  <c:v>572.33099999999956</c:v>
                </c:pt>
                <c:pt idx="29204">
                  <c:v>571.57799999999997</c:v>
                </c:pt>
                <c:pt idx="29205">
                  <c:v>570.81599999999958</c:v>
                </c:pt>
                <c:pt idx="29206">
                  <c:v>570.04399999999998</c:v>
                </c:pt>
                <c:pt idx="29207">
                  <c:v>569.26199999999949</c:v>
                </c:pt>
                <c:pt idx="29208">
                  <c:v>568.47</c:v>
                </c:pt>
                <c:pt idx="29209">
                  <c:v>567.66899999999998</c:v>
                </c:pt>
                <c:pt idx="29210">
                  <c:v>566.85799999999927</c:v>
                </c:pt>
                <c:pt idx="29211">
                  <c:v>566.03699999999958</c:v>
                </c:pt>
                <c:pt idx="29212">
                  <c:v>565.20699999999999</c:v>
                </c:pt>
                <c:pt idx="29213">
                  <c:v>564.36699999999928</c:v>
                </c:pt>
                <c:pt idx="29214">
                  <c:v>563.5169999999996</c:v>
                </c:pt>
                <c:pt idx="29215">
                  <c:v>562.65800000000002</c:v>
                </c:pt>
                <c:pt idx="29216">
                  <c:v>561.78900000000044</c:v>
                </c:pt>
                <c:pt idx="29217">
                  <c:v>560.91</c:v>
                </c:pt>
                <c:pt idx="29218">
                  <c:v>560.02199999999959</c:v>
                </c:pt>
                <c:pt idx="29219">
                  <c:v>559.125</c:v>
                </c:pt>
                <c:pt idx="29220">
                  <c:v>558.21799999999996</c:v>
                </c:pt>
                <c:pt idx="29221">
                  <c:v>557.30199999999957</c:v>
                </c:pt>
                <c:pt idx="29222">
                  <c:v>556.37599999999998</c:v>
                </c:pt>
                <c:pt idx="29223">
                  <c:v>555.44099999999958</c:v>
                </c:pt>
                <c:pt idx="29224">
                  <c:v>554.49599999999998</c:v>
                </c:pt>
                <c:pt idx="29225">
                  <c:v>553.54199999999958</c:v>
                </c:pt>
                <c:pt idx="29226">
                  <c:v>552.57899999999995</c:v>
                </c:pt>
                <c:pt idx="29227">
                  <c:v>551.60699999999997</c:v>
                </c:pt>
                <c:pt idx="29228">
                  <c:v>550.625</c:v>
                </c:pt>
                <c:pt idx="29229">
                  <c:v>549.63400000000001</c:v>
                </c:pt>
                <c:pt idx="29230">
                  <c:v>548.63400000000001</c:v>
                </c:pt>
                <c:pt idx="29231">
                  <c:v>547.625</c:v>
                </c:pt>
                <c:pt idx="29232">
                  <c:v>546.60699999999997</c:v>
                </c:pt>
                <c:pt idx="29233">
                  <c:v>545.58000000000004</c:v>
                </c:pt>
                <c:pt idx="29234">
                  <c:v>544.54300000000001</c:v>
                </c:pt>
                <c:pt idx="29235">
                  <c:v>543.49800000000005</c:v>
                </c:pt>
                <c:pt idx="29236">
                  <c:v>542.44399999999996</c:v>
                </c:pt>
                <c:pt idx="29237">
                  <c:v>541.38099999999997</c:v>
                </c:pt>
                <c:pt idx="29238">
                  <c:v>540.30899999999997</c:v>
                </c:pt>
                <c:pt idx="29239">
                  <c:v>539.2279999999995</c:v>
                </c:pt>
                <c:pt idx="29240">
                  <c:v>538.13900000000001</c:v>
                </c:pt>
                <c:pt idx="29241">
                  <c:v>537.04</c:v>
                </c:pt>
                <c:pt idx="29242">
                  <c:v>535.93299999999942</c:v>
                </c:pt>
                <c:pt idx="29243">
                  <c:v>534.81799999999942</c:v>
                </c:pt>
                <c:pt idx="29244">
                  <c:v>533.69299999999998</c:v>
                </c:pt>
                <c:pt idx="29245">
                  <c:v>532.55999999999949</c:v>
                </c:pt>
                <c:pt idx="29246">
                  <c:v>531.41899999999998</c:v>
                </c:pt>
                <c:pt idx="29247">
                  <c:v>530.26900000000001</c:v>
                </c:pt>
                <c:pt idx="29248">
                  <c:v>529.11099999999999</c:v>
                </c:pt>
                <c:pt idx="29249">
                  <c:v>527.94399999999996</c:v>
                </c:pt>
                <c:pt idx="29250">
                  <c:v>526.77000000000044</c:v>
                </c:pt>
                <c:pt idx="29251">
                  <c:v>525.58600000000001</c:v>
                </c:pt>
                <c:pt idx="29252">
                  <c:v>524.39499999999998</c:v>
                </c:pt>
                <c:pt idx="29253">
                  <c:v>523.19500000000005</c:v>
                </c:pt>
                <c:pt idx="29254">
                  <c:v>521.98699999999997</c:v>
                </c:pt>
                <c:pt idx="29255">
                  <c:v>520.77100000000041</c:v>
                </c:pt>
                <c:pt idx="29256">
                  <c:v>519.54699999999957</c:v>
                </c:pt>
                <c:pt idx="29257">
                  <c:v>518.31599999999958</c:v>
                </c:pt>
                <c:pt idx="29258">
                  <c:v>517.07600000000002</c:v>
                </c:pt>
                <c:pt idx="29259">
                  <c:v>515.82799999999929</c:v>
                </c:pt>
                <c:pt idx="29260">
                  <c:v>514.57299999999998</c:v>
                </c:pt>
                <c:pt idx="29261">
                  <c:v>513.30899999999997</c:v>
                </c:pt>
                <c:pt idx="29262">
                  <c:v>512.03899999999999</c:v>
                </c:pt>
                <c:pt idx="29263">
                  <c:v>510.76</c:v>
                </c:pt>
                <c:pt idx="29264">
                  <c:v>509.47399999999965</c:v>
                </c:pt>
                <c:pt idx="29265">
                  <c:v>508.18</c:v>
                </c:pt>
                <c:pt idx="29266">
                  <c:v>506.87900000000002</c:v>
                </c:pt>
                <c:pt idx="29267">
                  <c:v>505.57</c:v>
                </c:pt>
                <c:pt idx="29268">
                  <c:v>504.25400000000002</c:v>
                </c:pt>
                <c:pt idx="29269">
                  <c:v>502.93099999999959</c:v>
                </c:pt>
                <c:pt idx="29270">
                  <c:v>501.6</c:v>
                </c:pt>
                <c:pt idx="29271">
                  <c:v>500.262</c:v>
                </c:pt>
                <c:pt idx="29272">
                  <c:v>498.91699999999958</c:v>
                </c:pt>
                <c:pt idx="29273">
                  <c:v>497.56599999999975</c:v>
                </c:pt>
                <c:pt idx="29274">
                  <c:v>496.20699999999965</c:v>
                </c:pt>
                <c:pt idx="29275">
                  <c:v>494.84100000000001</c:v>
                </c:pt>
                <c:pt idx="29276">
                  <c:v>493.46799999999979</c:v>
                </c:pt>
                <c:pt idx="29277">
                  <c:v>492.08799999999979</c:v>
                </c:pt>
                <c:pt idx="29278">
                  <c:v>490.702</c:v>
                </c:pt>
                <c:pt idx="29279">
                  <c:v>489.30900000000008</c:v>
                </c:pt>
                <c:pt idx="29280">
                  <c:v>487.90899999999965</c:v>
                </c:pt>
                <c:pt idx="29281">
                  <c:v>486.50299999999999</c:v>
                </c:pt>
                <c:pt idx="29282">
                  <c:v>485.09</c:v>
                </c:pt>
                <c:pt idx="29283">
                  <c:v>483.67099999999999</c:v>
                </c:pt>
                <c:pt idx="29284">
                  <c:v>482.24599999999975</c:v>
                </c:pt>
                <c:pt idx="29285">
                  <c:v>480.81400000000002</c:v>
                </c:pt>
                <c:pt idx="29286">
                  <c:v>479.37599999999975</c:v>
                </c:pt>
                <c:pt idx="29287">
                  <c:v>477.93199999999962</c:v>
                </c:pt>
                <c:pt idx="29288">
                  <c:v>476.48099999999965</c:v>
                </c:pt>
                <c:pt idx="29289">
                  <c:v>475.02499999999975</c:v>
                </c:pt>
                <c:pt idx="29290">
                  <c:v>473.56299999999999</c:v>
                </c:pt>
                <c:pt idx="29291">
                  <c:v>472.09399999999965</c:v>
                </c:pt>
                <c:pt idx="29292">
                  <c:v>470.62</c:v>
                </c:pt>
                <c:pt idx="29293">
                  <c:v>469.14000000000021</c:v>
                </c:pt>
                <c:pt idx="29294">
                  <c:v>467.65499999999997</c:v>
                </c:pt>
                <c:pt idx="29295">
                  <c:v>466.16399999999999</c:v>
                </c:pt>
                <c:pt idx="29296">
                  <c:v>464.66699999999975</c:v>
                </c:pt>
                <c:pt idx="29297">
                  <c:v>463.16500000000002</c:v>
                </c:pt>
                <c:pt idx="29298">
                  <c:v>461.65699999999993</c:v>
                </c:pt>
                <c:pt idx="29299">
                  <c:v>460.14400000000023</c:v>
                </c:pt>
                <c:pt idx="29300">
                  <c:v>458.625</c:v>
                </c:pt>
                <c:pt idx="29301">
                  <c:v>457.10199999999975</c:v>
                </c:pt>
                <c:pt idx="29302">
                  <c:v>455.57299999999975</c:v>
                </c:pt>
                <c:pt idx="29303">
                  <c:v>454.04</c:v>
                </c:pt>
                <c:pt idx="29304">
                  <c:v>452.50099999999975</c:v>
                </c:pt>
                <c:pt idx="29305">
                  <c:v>450.95699999999965</c:v>
                </c:pt>
                <c:pt idx="29306">
                  <c:v>449.40899999999965</c:v>
                </c:pt>
                <c:pt idx="29307">
                  <c:v>447.85500000000002</c:v>
                </c:pt>
                <c:pt idx="29308">
                  <c:v>446.29700000000003</c:v>
                </c:pt>
                <c:pt idx="29309">
                  <c:v>444.73399999999958</c:v>
                </c:pt>
                <c:pt idx="29310">
                  <c:v>443.16699999999975</c:v>
                </c:pt>
                <c:pt idx="29311">
                  <c:v>441.59500000000003</c:v>
                </c:pt>
                <c:pt idx="29312">
                  <c:v>440.01900000000001</c:v>
                </c:pt>
                <c:pt idx="29313">
                  <c:v>438.43799999999965</c:v>
                </c:pt>
                <c:pt idx="29314">
                  <c:v>436.85300000000001</c:v>
                </c:pt>
                <c:pt idx="29315">
                  <c:v>435.26400000000001</c:v>
                </c:pt>
                <c:pt idx="29316">
                  <c:v>433.67</c:v>
                </c:pt>
                <c:pt idx="29317">
                  <c:v>432.07299999999975</c:v>
                </c:pt>
                <c:pt idx="29318">
                  <c:v>430.47099999999978</c:v>
                </c:pt>
                <c:pt idx="29319">
                  <c:v>428.86599999999999</c:v>
                </c:pt>
                <c:pt idx="29320">
                  <c:v>427.25599999999974</c:v>
                </c:pt>
                <c:pt idx="29321">
                  <c:v>425.64299999999997</c:v>
                </c:pt>
                <c:pt idx="29322">
                  <c:v>424.02599999999978</c:v>
                </c:pt>
                <c:pt idx="29323">
                  <c:v>422.40599999999978</c:v>
                </c:pt>
                <c:pt idx="29324">
                  <c:v>420.78199999999958</c:v>
                </c:pt>
                <c:pt idx="29325">
                  <c:v>419.15400000000022</c:v>
                </c:pt>
                <c:pt idx="29326">
                  <c:v>417.5229999999998</c:v>
                </c:pt>
                <c:pt idx="29327">
                  <c:v>415.88799999999975</c:v>
                </c:pt>
                <c:pt idx="29328">
                  <c:v>414.25</c:v>
                </c:pt>
                <c:pt idx="29329">
                  <c:v>412.60899999999975</c:v>
                </c:pt>
                <c:pt idx="29330">
                  <c:v>410.964</c:v>
                </c:pt>
                <c:pt idx="29331">
                  <c:v>409.31700000000001</c:v>
                </c:pt>
                <c:pt idx="29332">
                  <c:v>407.666</c:v>
                </c:pt>
                <c:pt idx="29333">
                  <c:v>406.01299999999975</c:v>
                </c:pt>
                <c:pt idx="29334">
                  <c:v>404.35599999999999</c:v>
                </c:pt>
                <c:pt idx="29335">
                  <c:v>402.697</c:v>
                </c:pt>
                <c:pt idx="29336">
                  <c:v>401.03500000000003</c:v>
                </c:pt>
                <c:pt idx="29337">
                  <c:v>399.37</c:v>
                </c:pt>
                <c:pt idx="29338">
                  <c:v>397.702</c:v>
                </c:pt>
                <c:pt idx="29339">
                  <c:v>396.03199999999958</c:v>
                </c:pt>
                <c:pt idx="29340">
                  <c:v>394.36</c:v>
                </c:pt>
                <c:pt idx="29341">
                  <c:v>392.685</c:v>
                </c:pt>
                <c:pt idx="29342">
                  <c:v>391.00700000000001</c:v>
                </c:pt>
                <c:pt idx="29343">
                  <c:v>389.327</c:v>
                </c:pt>
                <c:pt idx="29344">
                  <c:v>387.64499999999998</c:v>
                </c:pt>
                <c:pt idx="29345">
                  <c:v>385.96099999999979</c:v>
                </c:pt>
                <c:pt idx="29346">
                  <c:v>384.27499999999975</c:v>
                </c:pt>
                <c:pt idx="29347">
                  <c:v>382.58599999999979</c:v>
                </c:pt>
                <c:pt idx="29348">
                  <c:v>380.89599999999979</c:v>
                </c:pt>
                <c:pt idx="29349">
                  <c:v>379.20400000000001</c:v>
                </c:pt>
                <c:pt idx="29350">
                  <c:v>377.50900000000001</c:v>
                </c:pt>
                <c:pt idx="29351">
                  <c:v>375.81299999999999</c:v>
                </c:pt>
                <c:pt idx="29352">
                  <c:v>374.11500000000001</c:v>
                </c:pt>
                <c:pt idx="29353">
                  <c:v>372.41599999999966</c:v>
                </c:pt>
                <c:pt idx="29354">
                  <c:v>370.71499999999975</c:v>
                </c:pt>
                <c:pt idx="29355">
                  <c:v>369.012</c:v>
                </c:pt>
                <c:pt idx="29356">
                  <c:v>367.30799999999999</c:v>
                </c:pt>
                <c:pt idx="29357">
                  <c:v>365.60199999999975</c:v>
                </c:pt>
                <c:pt idx="29358">
                  <c:v>363.89499999999975</c:v>
                </c:pt>
                <c:pt idx="29359">
                  <c:v>362.18700000000001</c:v>
                </c:pt>
                <c:pt idx="29360">
                  <c:v>360.47699999999958</c:v>
                </c:pt>
                <c:pt idx="29361">
                  <c:v>358.76599999999979</c:v>
                </c:pt>
                <c:pt idx="29362">
                  <c:v>357.05399999999975</c:v>
                </c:pt>
                <c:pt idx="29363">
                  <c:v>355.34100000000001</c:v>
                </c:pt>
                <c:pt idx="29364">
                  <c:v>353.62599999999975</c:v>
                </c:pt>
                <c:pt idx="29365">
                  <c:v>351.91099999999977</c:v>
                </c:pt>
                <c:pt idx="29366">
                  <c:v>350.19499999999999</c:v>
                </c:pt>
                <c:pt idx="29367">
                  <c:v>348.47799999999978</c:v>
                </c:pt>
                <c:pt idx="29368">
                  <c:v>346.76</c:v>
                </c:pt>
                <c:pt idx="29369">
                  <c:v>345.041</c:v>
                </c:pt>
                <c:pt idx="29370">
                  <c:v>343.322</c:v>
                </c:pt>
                <c:pt idx="29371">
                  <c:v>341.60199999999975</c:v>
                </c:pt>
                <c:pt idx="29372">
                  <c:v>339.88099999999974</c:v>
                </c:pt>
                <c:pt idx="29373">
                  <c:v>338.15899999999999</c:v>
                </c:pt>
                <c:pt idx="29374">
                  <c:v>336.43799999999965</c:v>
                </c:pt>
                <c:pt idx="29375">
                  <c:v>334.71499999999975</c:v>
                </c:pt>
                <c:pt idx="29376">
                  <c:v>332.99299999999965</c:v>
                </c:pt>
                <c:pt idx="29377">
                  <c:v>331.26900000000001</c:v>
                </c:pt>
                <c:pt idx="29378">
                  <c:v>329.54599999999999</c:v>
                </c:pt>
                <c:pt idx="29379">
                  <c:v>327.822</c:v>
                </c:pt>
                <c:pt idx="29380">
                  <c:v>326.09799999999979</c:v>
                </c:pt>
                <c:pt idx="29381">
                  <c:v>324.37400000000002</c:v>
                </c:pt>
                <c:pt idx="29382">
                  <c:v>322.64999999999998</c:v>
                </c:pt>
                <c:pt idx="29383">
                  <c:v>320.92499999999978</c:v>
                </c:pt>
                <c:pt idx="29384">
                  <c:v>319.20099999999979</c:v>
                </c:pt>
                <c:pt idx="29385">
                  <c:v>317.47599999999977</c:v>
                </c:pt>
                <c:pt idx="29386">
                  <c:v>315.75200000000001</c:v>
                </c:pt>
                <c:pt idx="29387">
                  <c:v>314.02699999999965</c:v>
                </c:pt>
                <c:pt idx="29388">
                  <c:v>312.303</c:v>
                </c:pt>
                <c:pt idx="29389">
                  <c:v>310.57799999999975</c:v>
                </c:pt>
                <c:pt idx="29390">
                  <c:v>308.85500000000002</c:v>
                </c:pt>
                <c:pt idx="29391">
                  <c:v>307.13099999999974</c:v>
                </c:pt>
                <c:pt idx="29392">
                  <c:v>305.40699999999958</c:v>
                </c:pt>
                <c:pt idx="29393">
                  <c:v>303.68400000000008</c:v>
                </c:pt>
                <c:pt idx="29394">
                  <c:v>301.96099999999979</c:v>
                </c:pt>
                <c:pt idx="29395">
                  <c:v>300.23899999999958</c:v>
                </c:pt>
                <c:pt idx="29396">
                  <c:v>298.517</c:v>
                </c:pt>
                <c:pt idx="29397">
                  <c:v>296.79499999999979</c:v>
                </c:pt>
                <c:pt idx="29398">
                  <c:v>295.07400000000001</c:v>
                </c:pt>
                <c:pt idx="29399">
                  <c:v>293.35300000000001</c:v>
                </c:pt>
                <c:pt idx="29400">
                  <c:v>291.63299999999975</c:v>
                </c:pt>
                <c:pt idx="29401">
                  <c:v>289.91399999999965</c:v>
                </c:pt>
                <c:pt idx="29402">
                  <c:v>288.19499999999999</c:v>
                </c:pt>
                <c:pt idx="29403">
                  <c:v>286.47699999999958</c:v>
                </c:pt>
                <c:pt idx="29404">
                  <c:v>284.75900000000001</c:v>
                </c:pt>
                <c:pt idx="29405">
                  <c:v>283.04199999999975</c:v>
                </c:pt>
                <c:pt idx="29406">
                  <c:v>281.32599999999979</c:v>
                </c:pt>
                <c:pt idx="29407">
                  <c:v>279.61099999999999</c:v>
                </c:pt>
                <c:pt idx="29408">
                  <c:v>277.89599999999979</c:v>
                </c:pt>
                <c:pt idx="29409">
                  <c:v>276.18299999999999</c:v>
                </c:pt>
                <c:pt idx="29410">
                  <c:v>274.47000000000003</c:v>
                </c:pt>
                <c:pt idx="29411">
                  <c:v>272.75799999999975</c:v>
                </c:pt>
                <c:pt idx="29412">
                  <c:v>271.04700000000008</c:v>
                </c:pt>
                <c:pt idx="29413">
                  <c:v>269.33699999999965</c:v>
                </c:pt>
                <c:pt idx="29414">
                  <c:v>267.62799999999999</c:v>
                </c:pt>
                <c:pt idx="29415">
                  <c:v>265.91899999999958</c:v>
                </c:pt>
                <c:pt idx="29416">
                  <c:v>264.21199999999965</c:v>
                </c:pt>
                <c:pt idx="29417">
                  <c:v>262.50599999999974</c:v>
                </c:pt>
                <c:pt idx="29418">
                  <c:v>260.80099999999999</c:v>
                </c:pt>
                <c:pt idx="29419">
                  <c:v>259.09699999999958</c:v>
                </c:pt>
                <c:pt idx="29420">
                  <c:v>257.39400000000001</c:v>
                </c:pt>
                <c:pt idx="29421">
                  <c:v>255.69200000000001</c:v>
                </c:pt>
                <c:pt idx="29422">
                  <c:v>253.99100000000001</c:v>
                </c:pt>
                <c:pt idx="29423">
                  <c:v>252.292</c:v>
                </c:pt>
                <c:pt idx="29424">
                  <c:v>250.59300000000002</c:v>
                </c:pt>
                <c:pt idx="29425">
                  <c:v>248.89600000000004</c:v>
                </c:pt>
                <c:pt idx="29426">
                  <c:v>247.2</c:v>
                </c:pt>
                <c:pt idx="29427">
                  <c:v>245.505</c:v>
                </c:pt>
                <c:pt idx="29428">
                  <c:v>243.81100000000001</c:v>
                </c:pt>
                <c:pt idx="29429">
                  <c:v>242.11899999999997</c:v>
                </c:pt>
                <c:pt idx="29430">
                  <c:v>240.42800000000011</c:v>
                </c:pt>
                <c:pt idx="29431">
                  <c:v>238.738</c:v>
                </c:pt>
                <c:pt idx="29432">
                  <c:v>237.04900000000001</c:v>
                </c:pt>
                <c:pt idx="29433">
                  <c:v>235.36200000000011</c:v>
                </c:pt>
                <c:pt idx="29434">
                  <c:v>233.67599999999999</c:v>
                </c:pt>
                <c:pt idx="29435">
                  <c:v>231.9920000000001</c:v>
                </c:pt>
                <c:pt idx="29436">
                  <c:v>230.30800000000011</c:v>
                </c:pt>
                <c:pt idx="29437">
                  <c:v>228.626</c:v>
                </c:pt>
                <c:pt idx="29438">
                  <c:v>226.946</c:v>
                </c:pt>
                <c:pt idx="29439">
                  <c:v>225.267</c:v>
                </c:pt>
                <c:pt idx="29440">
                  <c:v>223.589</c:v>
                </c:pt>
                <c:pt idx="29441">
                  <c:v>221.91200000000001</c:v>
                </c:pt>
                <c:pt idx="29442">
                  <c:v>220.23699999999999</c:v>
                </c:pt>
                <c:pt idx="29443">
                  <c:v>218.56399999999999</c:v>
                </c:pt>
                <c:pt idx="29444">
                  <c:v>216.8910000000001</c:v>
                </c:pt>
                <c:pt idx="29445">
                  <c:v>215.221</c:v>
                </c:pt>
                <c:pt idx="29446">
                  <c:v>213.55100000000004</c:v>
                </c:pt>
                <c:pt idx="29447">
                  <c:v>211.88300000000001</c:v>
                </c:pt>
                <c:pt idx="29448">
                  <c:v>210.21699999999998</c:v>
                </c:pt>
                <c:pt idx="29449">
                  <c:v>208.55200000000011</c:v>
                </c:pt>
                <c:pt idx="29450">
                  <c:v>206.88800000000012</c:v>
                </c:pt>
                <c:pt idx="29451">
                  <c:v>205.226</c:v>
                </c:pt>
                <c:pt idx="29452">
                  <c:v>203.566</c:v>
                </c:pt>
                <c:pt idx="29453">
                  <c:v>201.90600000000001</c:v>
                </c:pt>
                <c:pt idx="29454">
                  <c:v>200.24899999999997</c:v>
                </c:pt>
                <c:pt idx="29455">
                  <c:v>198.59300000000002</c:v>
                </c:pt>
                <c:pt idx="29456">
                  <c:v>196.93800000000007</c:v>
                </c:pt>
                <c:pt idx="29457">
                  <c:v>195.285</c:v>
                </c:pt>
                <c:pt idx="29458">
                  <c:v>193.63300000000001</c:v>
                </c:pt>
                <c:pt idx="29459">
                  <c:v>191.983</c:v>
                </c:pt>
                <c:pt idx="29460">
                  <c:v>190.334</c:v>
                </c:pt>
                <c:pt idx="29461">
                  <c:v>188.68700000000001</c:v>
                </c:pt>
                <c:pt idx="29462">
                  <c:v>187.041</c:v>
                </c:pt>
                <c:pt idx="29463">
                  <c:v>185.39700000000011</c:v>
                </c:pt>
                <c:pt idx="29464">
                  <c:v>183.75399999999999</c:v>
                </c:pt>
                <c:pt idx="29465">
                  <c:v>182.11299999999997</c:v>
                </c:pt>
                <c:pt idx="29466">
                  <c:v>180.47300000000001</c:v>
                </c:pt>
                <c:pt idx="29467">
                  <c:v>178.83500000000001</c:v>
                </c:pt>
                <c:pt idx="29468">
                  <c:v>177.19800000000001</c:v>
                </c:pt>
                <c:pt idx="29469">
                  <c:v>175.56300000000002</c:v>
                </c:pt>
                <c:pt idx="29470">
                  <c:v>173.929</c:v>
                </c:pt>
                <c:pt idx="29471">
                  <c:v>172.297</c:v>
                </c:pt>
                <c:pt idx="29472">
                  <c:v>170.666</c:v>
                </c:pt>
                <c:pt idx="29473">
                  <c:v>169.03700000000001</c:v>
                </c:pt>
                <c:pt idx="29474">
                  <c:v>167.41</c:v>
                </c:pt>
                <c:pt idx="29475">
                  <c:v>165.78399999999999</c:v>
                </c:pt>
                <c:pt idx="29476">
                  <c:v>164.15900000000002</c:v>
                </c:pt>
                <c:pt idx="29477">
                  <c:v>162.536</c:v>
                </c:pt>
                <c:pt idx="29478">
                  <c:v>160.91499999999999</c:v>
                </c:pt>
                <c:pt idx="29479">
                  <c:v>159.29499999999999</c:v>
                </c:pt>
                <c:pt idx="29480">
                  <c:v>157.67599999999999</c:v>
                </c:pt>
                <c:pt idx="29481">
                  <c:v>156.059</c:v>
                </c:pt>
                <c:pt idx="29482">
                  <c:v>154.44399999999999</c:v>
                </c:pt>
                <c:pt idx="29483">
                  <c:v>152.83000000000001</c:v>
                </c:pt>
                <c:pt idx="29484">
                  <c:v>151.21799999999999</c:v>
                </c:pt>
                <c:pt idx="29485">
                  <c:v>149.607</c:v>
                </c:pt>
                <c:pt idx="29486">
                  <c:v>147.9980000000001</c:v>
                </c:pt>
                <c:pt idx="29487">
                  <c:v>146.39000000000001</c:v>
                </c:pt>
                <c:pt idx="29488">
                  <c:v>144.78300000000002</c:v>
                </c:pt>
                <c:pt idx="29489">
                  <c:v>143.17899999999997</c:v>
                </c:pt>
                <c:pt idx="29490">
                  <c:v>141.57599999999999</c:v>
                </c:pt>
                <c:pt idx="29491">
                  <c:v>139.97399999999999</c:v>
                </c:pt>
                <c:pt idx="29492">
                  <c:v>138.374</c:v>
                </c:pt>
                <c:pt idx="29493">
                  <c:v>136.77499999999998</c:v>
                </c:pt>
                <c:pt idx="29494">
                  <c:v>135.178</c:v>
                </c:pt>
                <c:pt idx="29495">
                  <c:v>133.583</c:v>
                </c:pt>
                <c:pt idx="29496">
                  <c:v>131.989</c:v>
                </c:pt>
                <c:pt idx="29497">
                  <c:v>130.39600000000004</c:v>
                </c:pt>
                <c:pt idx="29498">
                  <c:v>128.80600000000001</c:v>
                </c:pt>
                <c:pt idx="29499">
                  <c:v>127.21599999999999</c:v>
                </c:pt>
                <c:pt idx="29500">
                  <c:v>125.62899999999998</c:v>
                </c:pt>
                <c:pt idx="29501">
                  <c:v>124.042</c:v>
                </c:pt>
                <c:pt idx="29502">
                  <c:v>122.458</c:v>
                </c:pt>
                <c:pt idx="29503">
                  <c:v>120.87499999999999</c:v>
                </c:pt>
                <c:pt idx="29504">
                  <c:v>119.29300000000002</c:v>
                </c:pt>
                <c:pt idx="29505">
                  <c:v>117.71400000000006</c:v>
                </c:pt>
                <c:pt idx="29506">
                  <c:v>116.13500000000001</c:v>
                </c:pt>
                <c:pt idx="29507">
                  <c:v>114.559</c:v>
                </c:pt>
                <c:pt idx="29508">
                  <c:v>112.98399999999999</c:v>
                </c:pt>
                <c:pt idx="29509">
                  <c:v>111.41000000000005</c:v>
                </c:pt>
                <c:pt idx="29510">
                  <c:v>109.839</c:v>
                </c:pt>
                <c:pt idx="29511">
                  <c:v>108.268</c:v>
                </c:pt>
                <c:pt idx="29512">
                  <c:v>106.7</c:v>
                </c:pt>
                <c:pt idx="29513">
                  <c:v>105.133</c:v>
                </c:pt>
                <c:pt idx="29514">
                  <c:v>103.568</c:v>
                </c:pt>
                <c:pt idx="29515">
                  <c:v>102.004</c:v>
                </c:pt>
                <c:pt idx="29516">
                  <c:v>100.44200000000002</c:v>
                </c:pt>
                <c:pt idx="29517">
                  <c:v>98.88209999999998</c:v>
                </c:pt>
                <c:pt idx="29518">
                  <c:v>97.323599999999999</c:v>
                </c:pt>
                <c:pt idx="29519">
                  <c:v>95.766900000000007</c:v>
                </c:pt>
                <c:pt idx="29520">
                  <c:v>94.211799999999997</c:v>
                </c:pt>
                <c:pt idx="29521">
                  <c:v>92.658499999999989</c:v>
                </c:pt>
                <c:pt idx="29522">
                  <c:v>91.106899999999982</c:v>
                </c:pt>
                <c:pt idx="29523">
                  <c:v>89.557199999999995</c:v>
                </c:pt>
                <c:pt idx="29524">
                  <c:v>88.009100000000004</c:v>
                </c:pt>
                <c:pt idx="29525">
                  <c:v>86.462999999999994</c:v>
                </c:pt>
                <c:pt idx="29526">
                  <c:v>84.918600000000026</c:v>
                </c:pt>
                <c:pt idx="29527">
                  <c:v>83.375999999999948</c:v>
                </c:pt>
                <c:pt idx="29528">
                  <c:v>81.835399999999979</c:v>
                </c:pt>
                <c:pt idx="29529">
                  <c:v>80.296400000000006</c:v>
                </c:pt>
                <c:pt idx="29530">
                  <c:v>78.759500000000003</c:v>
                </c:pt>
                <c:pt idx="29531">
                  <c:v>77.224500000000006</c:v>
                </c:pt>
                <c:pt idx="29532">
                  <c:v>75.691400000000002</c:v>
                </c:pt>
                <c:pt idx="29533">
                  <c:v>74.160200000000003</c:v>
                </c:pt>
                <c:pt idx="29534">
                  <c:v>72.631100000000004</c:v>
                </c:pt>
                <c:pt idx="29535">
                  <c:v>71.103799999999978</c:v>
                </c:pt>
                <c:pt idx="29536">
                  <c:v>69.578699999999998</c:v>
                </c:pt>
                <c:pt idx="29537">
                  <c:v>68.055499999999981</c:v>
                </c:pt>
                <c:pt idx="29538">
                  <c:v>66.534499999999994</c:v>
                </c:pt>
                <c:pt idx="29539">
                  <c:v>65.015500000000003</c:v>
                </c:pt>
                <c:pt idx="29540">
                  <c:v>63.498600000000003</c:v>
                </c:pt>
                <c:pt idx="29541">
                  <c:v>61.983899999999998</c:v>
                </c:pt>
                <c:pt idx="29542">
                  <c:v>60.471400000000003</c:v>
                </c:pt>
                <c:pt idx="29543">
                  <c:v>58.961000000000006</c:v>
                </c:pt>
                <c:pt idx="29544">
                  <c:v>57.4529</c:v>
                </c:pt>
                <c:pt idx="29545">
                  <c:v>55.947000000000003</c:v>
                </c:pt>
                <c:pt idx="29546">
                  <c:v>54.443400000000004</c:v>
                </c:pt>
                <c:pt idx="29547">
                  <c:v>52.942100000000003</c:v>
                </c:pt>
                <c:pt idx="29548">
                  <c:v>51.443300000000001</c:v>
                </c:pt>
                <c:pt idx="29549">
                  <c:v>49.946899999999999</c:v>
                </c:pt>
                <c:pt idx="29550">
                  <c:v>48.452800000000003</c:v>
                </c:pt>
                <c:pt idx="29551">
                  <c:v>46.961300000000001</c:v>
                </c:pt>
                <c:pt idx="29552">
                  <c:v>45.472100000000012</c:v>
                </c:pt>
                <c:pt idx="29553">
                  <c:v>43.985500000000002</c:v>
                </c:pt>
                <c:pt idx="29554">
                  <c:v>42.501600000000003</c:v>
                </c:pt>
                <c:pt idx="29555">
                  <c:v>41.020200000000003</c:v>
                </c:pt>
                <c:pt idx="29556">
                  <c:v>39.541400000000003</c:v>
                </c:pt>
                <c:pt idx="29557">
                  <c:v>38.065300000000029</c:v>
                </c:pt>
                <c:pt idx="29558">
                  <c:v>36.59210000000003</c:v>
                </c:pt>
                <c:pt idx="29559">
                  <c:v>35.121600000000001</c:v>
                </c:pt>
                <c:pt idx="29560">
                  <c:v>33.653800000000004</c:v>
                </c:pt>
                <c:pt idx="29561">
                  <c:v>32.188900000000011</c:v>
                </c:pt>
                <c:pt idx="29562">
                  <c:v>30.727</c:v>
                </c:pt>
                <c:pt idx="29563">
                  <c:v>29.267999999999986</c:v>
                </c:pt>
                <c:pt idx="29564">
                  <c:v>27.812000000000001</c:v>
                </c:pt>
                <c:pt idx="29565">
                  <c:v>26.359000000000005</c:v>
                </c:pt>
                <c:pt idx="29566">
                  <c:v>24.909199999999977</c:v>
                </c:pt>
                <c:pt idx="29567">
                  <c:v>23.46239999999997</c:v>
                </c:pt>
                <c:pt idx="29568">
                  <c:v>22.018999999999988</c:v>
                </c:pt>
                <c:pt idx="29569">
                  <c:v>20.57869999999998</c:v>
                </c:pt>
                <c:pt idx="29570">
                  <c:v>19.1417</c:v>
                </c:pt>
                <c:pt idx="29571">
                  <c:v>17.707999999999988</c:v>
                </c:pt>
                <c:pt idx="29572">
                  <c:v>16.277799999999989</c:v>
                </c:pt>
                <c:pt idx="29573">
                  <c:v>14.851000000000004</c:v>
                </c:pt>
                <c:pt idx="29574">
                  <c:v>13.4278</c:v>
                </c:pt>
                <c:pt idx="29575">
                  <c:v>12.008100000000001</c:v>
                </c:pt>
                <c:pt idx="29576">
                  <c:v>10.5921</c:v>
                </c:pt>
                <c:pt idx="29577">
                  <c:v>9.1797000000000004</c:v>
                </c:pt>
                <c:pt idx="29578">
                  <c:v>7.7710900000000036</c:v>
                </c:pt>
                <c:pt idx="29579">
                  <c:v>6.3662900000000002</c:v>
                </c:pt>
                <c:pt idx="29580">
                  <c:v>4.9653499999999999</c:v>
                </c:pt>
                <c:pt idx="29581">
                  <c:v>3.5683099999999999</c:v>
                </c:pt>
                <c:pt idx="29582">
                  <c:v>2.1753200000000001</c:v>
                </c:pt>
                <c:pt idx="29583">
                  <c:v>0.78629899999999997</c:v>
                </c:pt>
                <c:pt idx="29584">
                  <c:v>-0.59851499999999935</c:v>
                </c:pt>
                <c:pt idx="29585">
                  <c:v>-1.9791099999999999</c:v>
                </c:pt>
                <c:pt idx="29586">
                  <c:v>-3.3555499999999978</c:v>
                </c:pt>
                <c:pt idx="29587">
                  <c:v>-4.7275899999999957</c:v>
                </c:pt>
                <c:pt idx="29588">
                  <c:v>-6.0952700000000002</c:v>
                </c:pt>
                <c:pt idx="29589">
                  <c:v>-7.4584999999999999</c:v>
                </c:pt>
                <c:pt idx="29590">
                  <c:v>-8.817260000000001</c:v>
                </c:pt>
                <c:pt idx="29591">
                  <c:v>-10.1713</c:v>
                </c:pt>
                <c:pt idx="29592">
                  <c:v>-11.5207</c:v>
                </c:pt>
                <c:pt idx="29593">
                  <c:v>-12.865400000000012</c:v>
                </c:pt>
                <c:pt idx="29594">
                  <c:v>-14.205300000000001</c:v>
                </c:pt>
                <c:pt idx="29595">
                  <c:v>-15.5403</c:v>
                </c:pt>
                <c:pt idx="29596">
                  <c:v>-16.870200000000001</c:v>
                </c:pt>
                <c:pt idx="29597">
                  <c:v>-18.1952</c:v>
                </c:pt>
                <c:pt idx="29598">
                  <c:v>-19.5151</c:v>
                </c:pt>
                <c:pt idx="29599">
                  <c:v>-20.829799999999981</c:v>
                </c:pt>
                <c:pt idx="29600">
                  <c:v>-22.138999999999999</c:v>
                </c:pt>
                <c:pt idx="29601">
                  <c:v>-23.44319999999998</c:v>
                </c:pt>
                <c:pt idx="29602">
                  <c:v>-24.741800000000001</c:v>
                </c:pt>
                <c:pt idx="29603">
                  <c:v>-26.034900000000015</c:v>
                </c:pt>
                <c:pt idx="29604">
                  <c:v>-27.322399999999977</c:v>
                </c:pt>
                <c:pt idx="29605">
                  <c:v>-28.604299999999999</c:v>
                </c:pt>
                <c:pt idx="29606">
                  <c:v>-29.880299999999977</c:v>
                </c:pt>
                <c:pt idx="29607">
                  <c:v>-31.150500000000001</c:v>
                </c:pt>
                <c:pt idx="29608">
                  <c:v>-32.414899999999996</c:v>
                </c:pt>
                <c:pt idx="29609">
                  <c:v>-33.673200000000001</c:v>
                </c:pt>
                <c:pt idx="29610">
                  <c:v>-34.925400000000003</c:v>
                </c:pt>
                <c:pt idx="29611">
                  <c:v>-36.171400000000006</c:v>
                </c:pt>
                <c:pt idx="29612">
                  <c:v>-37.411099999999998</c:v>
                </c:pt>
                <c:pt idx="29613">
                  <c:v>-38.644500000000001</c:v>
                </c:pt>
                <c:pt idx="29614">
                  <c:v>-39.871499999999997</c:v>
                </c:pt>
                <c:pt idx="29615">
                  <c:v>-41.091900000000003</c:v>
                </c:pt>
                <c:pt idx="29616">
                  <c:v>-42.305700000000002</c:v>
                </c:pt>
                <c:pt idx="29617">
                  <c:v>-43.512900000000002</c:v>
                </c:pt>
                <c:pt idx="29618">
                  <c:v>-44.713200000000001</c:v>
                </c:pt>
                <c:pt idx="29619">
                  <c:v>-45.906600000000005</c:v>
                </c:pt>
                <c:pt idx="29620">
                  <c:v>-47.093000000000011</c:v>
                </c:pt>
                <c:pt idx="29621">
                  <c:v>-48.27230000000003</c:v>
                </c:pt>
                <c:pt idx="29622">
                  <c:v>-49.444499999999998</c:v>
                </c:pt>
                <c:pt idx="29623">
                  <c:v>-50.6096</c:v>
                </c:pt>
                <c:pt idx="29624">
                  <c:v>-51.767100000000013</c:v>
                </c:pt>
                <c:pt idx="29625">
                  <c:v>-52.917099999999998</c:v>
                </c:pt>
                <c:pt idx="29626">
                  <c:v>-54.059800000000003</c:v>
                </c:pt>
                <c:pt idx="29627">
                  <c:v>-55.194700000000012</c:v>
                </c:pt>
                <c:pt idx="29628">
                  <c:v>-56.322000000000003</c:v>
                </c:pt>
                <c:pt idx="29629">
                  <c:v>-57.441400000000002</c:v>
                </c:pt>
                <c:pt idx="29630">
                  <c:v>-58.552800000000005</c:v>
                </c:pt>
                <c:pt idx="29631">
                  <c:v>-59.656300000000002</c:v>
                </c:pt>
                <c:pt idx="29632">
                  <c:v>-60.751600000000003</c:v>
                </c:pt>
                <c:pt idx="29633">
                  <c:v>-61.838700000000003</c:v>
                </c:pt>
                <c:pt idx="29634">
                  <c:v>-62.917599999999993</c:v>
                </c:pt>
                <c:pt idx="29635">
                  <c:v>-63.987799999999993</c:v>
                </c:pt>
                <c:pt idx="29636">
                  <c:v>-65.049899999999994</c:v>
                </c:pt>
                <c:pt idx="29637">
                  <c:v>-66.103099999999998</c:v>
                </c:pt>
                <c:pt idx="29638">
                  <c:v>-67.1477</c:v>
                </c:pt>
                <c:pt idx="29639">
                  <c:v>-68.183399999999978</c:v>
                </c:pt>
                <c:pt idx="29640">
                  <c:v>-69.210300000000004</c:v>
                </c:pt>
                <c:pt idx="29641">
                  <c:v>-70.228099999999998</c:v>
                </c:pt>
                <c:pt idx="29642">
                  <c:v>-71.236900000000006</c:v>
                </c:pt>
                <c:pt idx="29643">
                  <c:v>-72.236500000000007</c:v>
                </c:pt>
                <c:pt idx="29644">
                  <c:v>-73.226600000000005</c:v>
                </c:pt>
                <c:pt idx="29645">
                  <c:v>-74.207499999999996</c:v>
                </c:pt>
                <c:pt idx="29646">
                  <c:v>-75.178899999999942</c:v>
                </c:pt>
                <c:pt idx="29647">
                  <c:v>-76.140600000000006</c:v>
                </c:pt>
                <c:pt idx="29648">
                  <c:v>-77.092600000000004</c:v>
                </c:pt>
                <c:pt idx="29649">
                  <c:v>-78.034899999999993</c:v>
                </c:pt>
                <c:pt idx="29650">
                  <c:v>-78.967100000000059</c:v>
                </c:pt>
                <c:pt idx="29651">
                  <c:v>-79.889499999999998</c:v>
                </c:pt>
                <c:pt idx="29652">
                  <c:v>-80.801699999999997</c:v>
                </c:pt>
                <c:pt idx="29653">
                  <c:v>-81.703700000000012</c:v>
                </c:pt>
                <c:pt idx="29654">
                  <c:v>-82.595500000000001</c:v>
                </c:pt>
                <c:pt idx="29655">
                  <c:v>-83.476799999999983</c:v>
                </c:pt>
                <c:pt idx="29656">
                  <c:v>-84.347499999999997</c:v>
                </c:pt>
                <c:pt idx="29657">
                  <c:v>-85.207700000000003</c:v>
                </c:pt>
                <c:pt idx="29658">
                  <c:v>-86.057199999999995</c:v>
                </c:pt>
                <c:pt idx="29659">
                  <c:v>-86.895899999999983</c:v>
                </c:pt>
                <c:pt idx="29660">
                  <c:v>-87.723600000000005</c:v>
                </c:pt>
                <c:pt idx="29661">
                  <c:v>-88.540400000000005</c:v>
                </c:pt>
                <c:pt idx="29662">
                  <c:v>-89.346100000000007</c:v>
                </c:pt>
                <c:pt idx="29663">
                  <c:v>-90.140600000000006</c:v>
                </c:pt>
                <c:pt idx="29664">
                  <c:v>-90.923699999999997</c:v>
                </c:pt>
                <c:pt idx="29665">
                  <c:v>-91.695399999999978</c:v>
                </c:pt>
                <c:pt idx="29666">
                  <c:v>-92.455699999999993</c:v>
                </c:pt>
                <c:pt idx="29667">
                  <c:v>-93.204400000000007</c:v>
                </c:pt>
                <c:pt idx="29668">
                  <c:v>-93.941400000000058</c:v>
                </c:pt>
                <c:pt idx="29669">
                  <c:v>-94.666600000000003</c:v>
                </c:pt>
                <c:pt idx="29670">
                  <c:v>-95.379899999999978</c:v>
                </c:pt>
                <c:pt idx="29671">
                  <c:v>-96.081100000000006</c:v>
                </c:pt>
                <c:pt idx="29672">
                  <c:v>-96.770399999999981</c:v>
                </c:pt>
                <c:pt idx="29673">
                  <c:v>-97.447300000000027</c:v>
                </c:pt>
                <c:pt idx="29674">
                  <c:v>-98.112200000000001</c:v>
                </c:pt>
                <c:pt idx="29675">
                  <c:v>-98.764600000000058</c:v>
                </c:pt>
                <c:pt idx="29676">
                  <c:v>-99.404600000000059</c:v>
                </c:pt>
                <c:pt idx="29677">
                  <c:v>-100.032</c:v>
                </c:pt>
                <c:pt idx="29678">
                  <c:v>-100.64700000000002</c:v>
                </c:pt>
                <c:pt idx="29679">
                  <c:v>-101.24900000000002</c:v>
                </c:pt>
                <c:pt idx="29680">
                  <c:v>-101.83799999999999</c:v>
                </c:pt>
                <c:pt idx="29681">
                  <c:v>-102.41400000000006</c:v>
                </c:pt>
                <c:pt idx="29682">
                  <c:v>-102.97799999999999</c:v>
                </c:pt>
                <c:pt idx="29683">
                  <c:v>-103.52800000000001</c:v>
                </c:pt>
                <c:pt idx="29684">
                  <c:v>-104.065</c:v>
                </c:pt>
                <c:pt idx="29685">
                  <c:v>-104.589</c:v>
                </c:pt>
                <c:pt idx="29686">
                  <c:v>-105.099</c:v>
                </c:pt>
                <c:pt idx="29687">
                  <c:v>-105.596</c:v>
                </c:pt>
                <c:pt idx="29688">
                  <c:v>-106.07899999999998</c:v>
                </c:pt>
                <c:pt idx="29689">
                  <c:v>-106.54900000000002</c:v>
                </c:pt>
                <c:pt idx="29690">
                  <c:v>-107.005</c:v>
                </c:pt>
                <c:pt idx="29691">
                  <c:v>-107.44800000000002</c:v>
                </c:pt>
                <c:pt idx="29692">
                  <c:v>-107.87599999999998</c:v>
                </c:pt>
                <c:pt idx="29693">
                  <c:v>-108.29100000000005</c:v>
                </c:pt>
                <c:pt idx="29694">
                  <c:v>-108.691</c:v>
                </c:pt>
                <c:pt idx="29695">
                  <c:v>-109.077</c:v>
                </c:pt>
                <c:pt idx="29696">
                  <c:v>-109.45</c:v>
                </c:pt>
                <c:pt idx="29697">
                  <c:v>-109.807</c:v>
                </c:pt>
                <c:pt idx="29698">
                  <c:v>-110.151</c:v>
                </c:pt>
                <c:pt idx="29699">
                  <c:v>-110.48</c:v>
                </c:pt>
                <c:pt idx="29700">
                  <c:v>-110.795</c:v>
                </c:pt>
                <c:pt idx="29701">
                  <c:v>-111.095</c:v>
                </c:pt>
                <c:pt idx="29702">
                  <c:v>-111.38</c:v>
                </c:pt>
                <c:pt idx="29703">
                  <c:v>-111.651</c:v>
                </c:pt>
                <c:pt idx="29704">
                  <c:v>-111.90700000000002</c:v>
                </c:pt>
                <c:pt idx="29705">
                  <c:v>-112.148</c:v>
                </c:pt>
                <c:pt idx="29706">
                  <c:v>-112.374</c:v>
                </c:pt>
                <c:pt idx="29707">
                  <c:v>-112.586</c:v>
                </c:pt>
                <c:pt idx="29708">
                  <c:v>-112.782</c:v>
                </c:pt>
                <c:pt idx="29709">
                  <c:v>-112.96299999999999</c:v>
                </c:pt>
                <c:pt idx="29710">
                  <c:v>-113.12899999999998</c:v>
                </c:pt>
                <c:pt idx="29711">
                  <c:v>-113.28</c:v>
                </c:pt>
                <c:pt idx="29712">
                  <c:v>-113.41500000000002</c:v>
                </c:pt>
                <c:pt idx="29713">
                  <c:v>-113.535</c:v>
                </c:pt>
                <c:pt idx="29714">
                  <c:v>-113.64</c:v>
                </c:pt>
                <c:pt idx="29715">
                  <c:v>-113.729</c:v>
                </c:pt>
                <c:pt idx="29716">
                  <c:v>-113.80200000000001</c:v>
                </c:pt>
                <c:pt idx="29717">
                  <c:v>-113.86</c:v>
                </c:pt>
                <c:pt idx="29718">
                  <c:v>-113.90300000000002</c:v>
                </c:pt>
                <c:pt idx="29719">
                  <c:v>-113.93</c:v>
                </c:pt>
                <c:pt idx="29720">
                  <c:v>-113.94100000000007</c:v>
                </c:pt>
                <c:pt idx="29721">
                  <c:v>-113.93600000000002</c:v>
                </c:pt>
                <c:pt idx="29722">
                  <c:v>-113.91500000000002</c:v>
                </c:pt>
                <c:pt idx="29723">
                  <c:v>-113.87899999999998</c:v>
                </c:pt>
                <c:pt idx="29724">
                  <c:v>-113.82599999999998</c:v>
                </c:pt>
                <c:pt idx="29725">
                  <c:v>-113.758</c:v>
                </c:pt>
                <c:pt idx="29726">
                  <c:v>-113.67400000000001</c:v>
                </c:pt>
                <c:pt idx="29727">
                  <c:v>-113.57299999999998</c:v>
                </c:pt>
                <c:pt idx="29728">
                  <c:v>-113.45699999999999</c:v>
                </c:pt>
                <c:pt idx="29729">
                  <c:v>-113.324</c:v>
                </c:pt>
                <c:pt idx="29730">
                  <c:v>-113.17599999999995</c:v>
                </c:pt>
                <c:pt idx="29731">
                  <c:v>-113.01100000000002</c:v>
                </c:pt>
                <c:pt idx="29732">
                  <c:v>-112.83</c:v>
                </c:pt>
                <c:pt idx="29733">
                  <c:v>-112.63200000000001</c:v>
                </c:pt>
                <c:pt idx="29734">
                  <c:v>-112.41900000000005</c:v>
                </c:pt>
                <c:pt idx="29735">
                  <c:v>-112.18899999999998</c:v>
                </c:pt>
                <c:pt idx="29736">
                  <c:v>-111.94200000000002</c:v>
                </c:pt>
                <c:pt idx="29737">
                  <c:v>-111.67999999999998</c:v>
                </c:pt>
                <c:pt idx="29738">
                  <c:v>-111.40100000000002</c:v>
                </c:pt>
                <c:pt idx="29739">
                  <c:v>-111.10599999999998</c:v>
                </c:pt>
                <c:pt idx="29740">
                  <c:v>-110.79400000000005</c:v>
                </c:pt>
                <c:pt idx="29741">
                  <c:v>-110.46599999999999</c:v>
                </c:pt>
                <c:pt idx="29742">
                  <c:v>-110.121</c:v>
                </c:pt>
                <c:pt idx="29743">
                  <c:v>-109.76</c:v>
                </c:pt>
                <c:pt idx="29744">
                  <c:v>-109.383</c:v>
                </c:pt>
                <c:pt idx="29745">
                  <c:v>-108.989</c:v>
                </c:pt>
                <c:pt idx="29746">
                  <c:v>-108.57799999999999</c:v>
                </c:pt>
                <c:pt idx="29747">
                  <c:v>-108.151</c:v>
                </c:pt>
                <c:pt idx="29748">
                  <c:v>-107.708</c:v>
                </c:pt>
                <c:pt idx="29749">
                  <c:v>-107.248</c:v>
                </c:pt>
                <c:pt idx="29750">
                  <c:v>-106.77200000000001</c:v>
                </c:pt>
                <c:pt idx="29751">
                  <c:v>-106.279</c:v>
                </c:pt>
                <c:pt idx="29752">
                  <c:v>-105.77</c:v>
                </c:pt>
                <c:pt idx="29753">
                  <c:v>-105.24400000000006</c:v>
                </c:pt>
                <c:pt idx="29754">
                  <c:v>-104.70099999999999</c:v>
                </c:pt>
                <c:pt idx="29755">
                  <c:v>-104.143</c:v>
                </c:pt>
                <c:pt idx="29756">
                  <c:v>-103.56699999999999</c:v>
                </c:pt>
                <c:pt idx="29757">
                  <c:v>-102.976</c:v>
                </c:pt>
                <c:pt idx="29758">
                  <c:v>-102.36799999999999</c:v>
                </c:pt>
                <c:pt idx="29759">
                  <c:v>-101.74299999999999</c:v>
                </c:pt>
                <c:pt idx="29760">
                  <c:v>-101.10199999999999</c:v>
                </c:pt>
                <c:pt idx="29761">
                  <c:v>-100.44500000000002</c:v>
                </c:pt>
                <c:pt idx="29762">
                  <c:v>-99.771100000000004</c:v>
                </c:pt>
                <c:pt idx="29763">
                  <c:v>-99.081100000000006</c:v>
                </c:pt>
                <c:pt idx="29764">
                  <c:v>-98.374799999999979</c:v>
                </c:pt>
                <c:pt idx="29765">
                  <c:v>-97.652199999999979</c:v>
                </c:pt>
                <c:pt idx="29766">
                  <c:v>-96.913300000000007</c:v>
                </c:pt>
                <c:pt idx="29767">
                  <c:v>-96.158199999999979</c:v>
                </c:pt>
                <c:pt idx="29768">
                  <c:v>-95.387</c:v>
                </c:pt>
                <c:pt idx="29769">
                  <c:v>-94.599500000000006</c:v>
                </c:pt>
                <c:pt idx="29770">
                  <c:v>-93.795900000000003</c:v>
                </c:pt>
                <c:pt idx="29771">
                  <c:v>-92.976299999999995</c:v>
                </c:pt>
                <c:pt idx="29772">
                  <c:v>-92.140500000000003</c:v>
                </c:pt>
                <c:pt idx="29773">
                  <c:v>-91.288799999999981</c:v>
                </c:pt>
                <c:pt idx="29774">
                  <c:v>-90.421200000000027</c:v>
                </c:pt>
                <c:pt idx="29775">
                  <c:v>-89.537499999999994</c:v>
                </c:pt>
                <c:pt idx="29776">
                  <c:v>-88.63809999999998</c:v>
                </c:pt>
                <c:pt idx="29777">
                  <c:v>-87.722799999999978</c:v>
                </c:pt>
                <c:pt idx="29778">
                  <c:v>-86.791700000000006</c:v>
                </c:pt>
                <c:pt idx="29779">
                  <c:v>-85.844800000000006</c:v>
                </c:pt>
                <c:pt idx="29780">
                  <c:v>-84.882399999999947</c:v>
                </c:pt>
                <c:pt idx="29781">
                  <c:v>-83.904300000000006</c:v>
                </c:pt>
                <c:pt idx="29782">
                  <c:v>-82.910700000000006</c:v>
                </c:pt>
                <c:pt idx="29783">
                  <c:v>-81.901600000000059</c:v>
                </c:pt>
                <c:pt idx="29784">
                  <c:v>-80.876999999999981</c:v>
                </c:pt>
                <c:pt idx="29785">
                  <c:v>-79.837100000000007</c:v>
                </c:pt>
                <c:pt idx="29786">
                  <c:v>-78.781800000000004</c:v>
                </c:pt>
                <c:pt idx="29787">
                  <c:v>-77.711400000000026</c:v>
                </c:pt>
                <c:pt idx="29788">
                  <c:v>-76.625799999999941</c:v>
                </c:pt>
                <c:pt idx="29789">
                  <c:v>-75.525099999999981</c:v>
                </c:pt>
                <c:pt idx="29790">
                  <c:v>-74.409300000000002</c:v>
                </c:pt>
                <c:pt idx="29791">
                  <c:v>-73.278599999999983</c:v>
                </c:pt>
                <c:pt idx="29792">
                  <c:v>-72.132899999999978</c:v>
                </c:pt>
                <c:pt idx="29793">
                  <c:v>-70.972499999999982</c:v>
                </c:pt>
                <c:pt idx="29794">
                  <c:v>-69.797500000000056</c:v>
                </c:pt>
                <c:pt idx="29795">
                  <c:v>-68.607699999999994</c:v>
                </c:pt>
                <c:pt idx="29796">
                  <c:v>-67.403400000000005</c:v>
                </c:pt>
                <c:pt idx="29797">
                  <c:v>-66.184600000000003</c:v>
                </c:pt>
                <c:pt idx="29798">
                  <c:v>-64.951499999999996</c:v>
                </c:pt>
                <c:pt idx="29799">
                  <c:v>-63.704000000000001</c:v>
                </c:pt>
                <c:pt idx="29800">
                  <c:v>-62.442300000000003</c:v>
                </c:pt>
                <c:pt idx="29801">
                  <c:v>-61.166500000000013</c:v>
                </c:pt>
                <c:pt idx="29802">
                  <c:v>-59.876600000000003</c:v>
                </c:pt>
                <c:pt idx="29803">
                  <c:v>-58.573</c:v>
                </c:pt>
                <c:pt idx="29804">
                  <c:v>-57.255300000000013</c:v>
                </c:pt>
                <c:pt idx="29805">
                  <c:v>-55.924000000000007</c:v>
                </c:pt>
                <c:pt idx="29806">
                  <c:v>-54.579000000000001</c:v>
                </c:pt>
                <c:pt idx="29807">
                  <c:v>-53.22050000000003</c:v>
                </c:pt>
                <c:pt idx="29808">
                  <c:v>-51.848600000000005</c:v>
                </c:pt>
                <c:pt idx="29809">
                  <c:v>-50.463300000000011</c:v>
                </c:pt>
                <c:pt idx="29810">
                  <c:v>-49.064800000000005</c:v>
                </c:pt>
                <c:pt idx="29811">
                  <c:v>-47.653100000000002</c:v>
                </c:pt>
                <c:pt idx="29812">
                  <c:v>-46.228500000000039</c:v>
                </c:pt>
                <c:pt idx="29813">
                  <c:v>-44.791000000000011</c:v>
                </c:pt>
                <c:pt idx="29814">
                  <c:v>-43.340600000000002</c:v>
                </c:pt>
                <c:pt idx="29815">
                  <c:v>-41.877499999999998</c:v>
                </c:pt>
                <c:pt idx="29816">
                  <c:v>-40.402000000000001</c:v>
                </c:pt>
                <c:pt idx="29817">
                  <c:v>-38.914000000000001</c:v>
                </c:pt>
                <c:pt idx="29818">
                  <c:v>-37.413600000000002</c:v>
                </c:pt>
                <c:pt idx="29819">
                  <c:v>-35.901000000000003</c:v>
                </c:pt>
                <c:pt idx="29820">
                  <c:v>-34.376300000000001</c:v>
                </c:pt>
                <c:pt idx="29821">
                  <c:v>-32.839700000000001</c:v>
                </c:pt>
                <c:pt idx="29822">
                  <c:v>-31.2911</c:v>
                </c:pt>
                <c:pt idx="29823">
                  <c:v>-29.731000000000005</c:v>
                </c:pt>
                <c:pt idx="29824">
                  <c:v>-28.159099999999999</c:v>
                </c:pt>
                <c:pt idx="29825">
                  <c:v>-26.575800000000001</c:v>
                </c:pt>
                <c:pt idx="29826">
                  <c:v>-24.98119999999998</c:v>
                </c:pt>
                <c:pt idx="29827">
                  <c:v>-23.375299999999989</c:v>
                </c:pt>
                <c:pt idx="29828">
                  <c:v>-21.758299999999977</c:v>
                </c:pt>
                <c:pt idx="29829">
                  <c:v>-20.130400000000005</c:v>
                </c:pt>
                <c:pt idx="29830">
                  <c:v>-18.491700000000002</c:v>
                </c:pt>
                <c:pt idx="29831">
                  <c:v>-16.842099999999981</c:v>
                </c:pt>
                <c:pt idx="29832">
                  <c:v>-15.1822</c:v>
                </c:pt>
                <c:pt idx="29833">
                  <c:v>-13.511700000000001</c:v>
                </c:pt>
                <c:pt idx="29834">
                  <c:v>-11.831</c:v>
                </c:pt>
                <c:pt idx="29835">
                  <c:v>-10.1402</c:v>
                </c:pt>
                <c:pt idx="29836">
                  <c:v>-8.4392500000000013</c:v>
                </c:pt>
                <c:pt idx="29837">
                  <c:v>-6.7285199999999961</c:v>
                </c:pt>
                <c:pt idx="29838">
                  <c:v>-5.0079899999999968</c:v>
                </c:pt>
                <c:pt idx="29839">
                  <c:v>-3.2779500000000001</c:v>
                </c:pt>
                <c:pt idx="29840">
                  <c:v>-1.5384</c:v>
                </c:pt>
                <c:pt idx="29841">
                  <c:v>0.21033199999999999</c:v>
                </c:pt>
                <c:pt idx="29842">
                  <c:v>1.9682999999999999</c:v>
                </c:pt>
                <c:pt idx="29843">
                  <c:v>3.7352499999999984</c:v>
                </c:pt>
                <c:pt idx="29844">
                  <c:v>5.51112</c:v>
                </c:pt>
                <c:pt idx="29845">
                  <c:v>7.2957000000000001</c:v>
                </c:pt>
                <c:pt idx="29846">
                  <c:v>9.0888000000000009</c:v>
                </c:pt>
                <c:pt idx="29847">
                  <c:v>10.890400000000007</c:v>
                </c:pt>
                <c:pt idx="29848">
                  <c:v>12.7003</c:v>
                </c:pt>
                <c:pt idx="29849">
                  <c:v>14.5181</c:v>
                </c:pt>
                <c:pt idx="29850">
                  <c:v>16.344100000000001</c:v>
                </c:pt>
                <c:pt idx="29851">
                  <c:v>18.177700000000005</c:v>
                </c:pt>
                <c:pt idx="29852">
                  <c:v>20.019200000000001</c:v>
                </c:pt>
                <c:pt idx="29853">
                  <c:v>21.868099999999977</c:v>
                </c:pt>
                <c:pt idx="29854">
                  <c:v>23.724299999999989</c:v>
                </c:pt>
                <c:pt idx="29855">
                  <c:v>25.587900000000001</c:v>
                </c:pt>
                <c:pt idx="29856">
                  <c:v>27.45839999999998</c:v>
                </c:pt>
                <c:pt idx="29857">
                  <c:v>29.335799999999981</c:v>
                </c:pt>
                <c:pt idx="29858">
                  <c:v>31.22</c:v>
                </c:pt>
                <c:pt idx="29859">
                  <c:v>33.110700000000001</c:v>
                </c:pt>
                <c:pt idx="29860">
                  <c:v>35.007899999999999</c:v>
                </c:pt>
                <c:pt idx="29861">
                  <c:v>36.911299999999997</c:v>
                </c:pt>
                <c:pt idx="29862">
                  <c:v>38.820900000000002</c:v>
                </c:pt>
                <c:pt idx="29863">
                  <c:v>40.736500000000028</c:v>
                </c:pt>
                <c:pt idx="29864">
                  <c:v>42.657699999999998</c:v>
                </c:pt>
                <c:pt idx="29865">
                  <c:v>44.584699999999998</c:v>
                </c:pt>
                <c:pt idx="29866">
                  <c:v>46.517200000000003</c:v>
                </c:pt>
                <c:pt idx="29867">
                  <c:v>48.454999999999998</c:v>
                </c:pt>
                <c:pt idx="29868">
                  <c:v>50.397800000000004</c:v>
                </c:pt>
                <c:pt idx="29869">
                  <c:v>52.345800000000004</c:v>
                </c:pt>
                <c:pt idx="29870">
                  <c:v>54.29850000000004</c:v>
                </c:pt>
                <c:pt idx="29871">
                  <c:v>56.256</c:v>
                </c:pt>
                <c:pt idx="29872">
                  <c:v>58.218100000000028</c:v>
                </c:pt>
                <c:pt idx="29873">
                  <c:v>60.184400000000004</c:v>
                </c:pt>
                <c:pt idx="29874">
                  <c:v>62.154899999999998</c:v>
                </c:pt>
                <c:pt idx="29875">
                  <c:v>64.129499999999979</c:v>
                </c:pt>
                <c:pt idx="29876">
                  <c:v>66.10799999999999</c:v>
                </c:pt>
                <c:pt idx="29877">
                  <c:v>68.090199999999996</c:v>
                </c:pt>
                <c:pt idx="29878">
                  <c:v>70.075899999999947</c:v>
                </c:pt>
                <c:pt idx="29879">
                  <c:v>72.065200000000004</c:v>
                </c:pt>
                <c:pt idx="29880">
                  <c:v>74.057599999999994</c:v>
                </c:pt>
                <c:pt idx="29881">
                  <c:v>76.053100000000001</c:v>
                </c:pt>
                <c:pt idx="29882">
                  <c:v>78.051599999999993</c:v>
                </c:pt>
                <c:pt idx="29883">
                  <c:v>80.052799999999948</c:v>
                </c:pt>
                <c:pt idx="29884">
                  <c:v>82.056600000000003</c:v>
                </c:pt>
                <c:pt idx="29885">
                  <c:v>84.062899999999999</c:v>
                </c:pt>
                <c:pt idx="29886">
                  <c:v>86.071299999999994</c:v>
                </c:pt>
                <c:pt idx="29887">
                  <c:v>88.082099999999983</c:v>
                </c:pt>
                <c:pt idx="29888">
                  <c:v>90.094800000000006</c:v>
                </c:pt>
                <c:pt idx="29889">
                  <c:v>92.109200000000001</c:v>
                </c:pt>
                <c:pt idx="29890">
                  <c:v>94.125399999999942</c:v>
                </c:pt>
                <c:pt idx="29891">
                  <c:v>96.143000000000001</c:v>
                </c:pt>
                <c:pt idx="29892">
                  <c:v>98.161999999999992</c:v>
                </c:pt>
                <c:pt idx="29893">
                  <c:v>100.18199999999999</c:v>
                </c:pt>
                <c:pt idx="29894">
                  <c:v>102.203</c:v>
                </c:pt>
                <c:pt idx="29895">
                  <c:v>104.22499999999999</c:v>
                </c:pt>
                <c:pt idx="29896">
                  <c:v>106.248</c:v>
                </c:pt>
                <c:pt idx="29897">
                  <c:v>108.27200000000001</c:v>
                </c:pt>
                <c:pt idx="29898">
                  <c:v>110.295</c:v>
                </c:pt>
                <c:pt idx="29899">
                  <c:v>112.319</c:v>
                </c:pt>
                <c:pt idx="29900">
                  <c:v>114.34399999999999</c:v>
                </c:pt>
                <c:pt idx="29901">
                  <c:v>116.36799999999999</c:v>
                </c:pt>
                <c:pt idx="29902">
                  <c:v>118.392</c:v>
                </c:pt>
                <c:pt idx="29903">
                  <c:v>120.41500000000002</c:v>
                </c:pt>
                <c:pt idx="29904">
                  <c:v>122.438</c:v>
                </c:pt>
                <c:pt idx="29905">
                  <c:v>124.46100000000006</c:v>
                </c:pt>
                <c:pt idx="29906">
                  <c:v>126.482</c:v>
                </c:pt>
                <c:pt idx="29907">
                  <c:v>128.50299999999999</c:v>
                </c:pt>
                <c:pt idx="29908">
                  <c:v>130.523</c:v>
                </c:pt>
                <c:pt idx="29909">
                  <c:v>132.541</c:v>
                </c:pt>
                <c:pt idx="29910">
                  <c:v>134.55800000000011</c:v>
                </c:pt>
                <c:pt idx="29911">
                  <c:v>136.57300000000001</c:v>
                </c:pt>
                <c:pt idx="29912">
                  <c:v>138.58700000000007</c:v>
                </c:pt>
                <c:pt idx="29913">
                  <c:v>140.59900000000002</c:v>
                </c:pt>
                <c:pt idx="29914">
                  <c:v>142.60900000000001</c:v>
                </c:pt>
                <c:pt idx="29915">
                  <c:v>144.61699999999999</c:v>
                </c:pt>
                <c:pt idx="29916">
                  <c:v>146.62300000000002</c:v>
                </c:pt>
                <c:pt idx="29917">
                  <c:v>148.626</c:v>
                </c:pt>
                <c:pt idx="29918">
                  <c:v>150.62700000000001</c:v>
                </c:pt>
                <c:pt idx="29919">
                  <c:v>152.625</c:v>
                </c:pt>
                <c:pt idx="29920">
                  <c:v>154.62</c:v>
                </c:pt>
                <c:pt idx="29921">
                  <c:v>156.61299999999997</c:v>
                </c:pt>
                <c:pt idx="29922">
                  <c:v>158.602</c:v>
                </c:pt>
                <c:pt idx="29923">
                  <c:v>160.589</c:v>
                </c:pt>
                <c:pt idx="29924">
                  <c:v>162.571</c:v>
                </c:pt>
                <c:pt idx="29925">
                  <c:v>164.55100000000004</c:v>
                </c:pt>
                <c:pt idx="29926">
                  <c:v>166.52700000000004</c:v>
                </c:pt>
                <c:pt idx="29927">
                  <c:v>168.499</c:v>
                </c:pt>
                <c:pt idx="29928">
                  <c:v>170.46700000000001</c:v>
                </c:pt>
                <c:pt idx="29929">
                  <c:v>172.43200000000004</c:v>
                </c:pt>
                <c:pt idx="29930">
                  <c:v>174.39200000000011</c:v>
                </c:pt>
                <c:pt idx="29931">
                  <c:v>176.34800000000001</c:v>
                </c:pt>
                <c:pt idx="29932">
                  <c:v>178.3</c:v>
                </c:pt>
                <c:pt idx="29933">
                  <c:v>180.24799999999999</c:v>
                </c:pt>
                <c:pt idx="29934">
                  <c:v>182.19</c:v>
                </c:pt>
                <c:pt idx="29935">
                  <c:v>184.12800000000001</c:v>
                </c:pt>
                <c:pt idx="29936">
                  <c:v>186.06200000000001</c:v>
                </c:pt>
                <c:pt idx="29937">
                  <c:v>187.99</c:v>
                </c:pt>
                <c:pt idx="29938">
                  <c:v>189.91399999999999</c:v>
                </c:pt>
                <c:pt idx="29939">
                  <c:v>191.83200000000011</c:v>
                </c:pt>
                <c:pt idx="29940">
                  <c:v>193.74499999999998</c:v>
                </c:pt>
                <c:pt idx="29941">
                  <c:v>195.65300000000002</c:v>
                </c:pt>
                <c:pt idx="29942">
                  <c:v>197.55500000000001</c:v>
                </c:pt>
                <c:pt idx="29943">
                  <c:v>199.45100000000011</c:v>
                </c:pt>
                <c:pt idx="29944">
                  <c:v>201.34200000000001</c:v>
                </c:pt>
                <c:pt idx="29945">
                  <c:v>203.227</c:v>
                </c:pt>
                <c:pt idx="29946">
                  <c:v>205.107</c:v>
                </c:pt>
                <c:pt idx="29947">
                  <c:v>206.9800000000001</c:v>
                </c:pt>
                <c:pt idx="29948">
                  <c:v>208.84700000000001</c:v>
                </c:pt>
                <c:pt idx="29949">
                  <c:v>210.708</c:v>
                </c:pt>
                <c:pt idx="29950">
                  <c:v>212.56300000000002</c:v>
                </c:pt>
                <c:pt idx="29951">
                  <c:v>214.411</c:v>
                </c:pt>
                <c:pt idx="29952">
                  <c:v>216.25299999999999</c:v>
                </c:pt>
                <c:pt idx="29953">
                  <c:v>218.08800000000011</c:v>
                </c:pt>
                <c:pt idx="29954">
                  <c:v>219.917</c:v>
                </c:pt>
                <c:pt idx="29955">
                  <c:v>221.739</c:v>
                </c:pt>
                <c:pt idx="29956">
                  <c:v>223.554</c:v>
                </c:pt>
                <c:pt idx="29957">
                  <c:v>225.36200000000011</c:v>
                </c:pt>
                <c:pt idx="29958">
                  <c:v>227.16300000000001</c:v>
                </c:pt>
                <c:pt idx="29959">
                  <c:v>228.95700000000011</c:v>
                </c:pt>
                <c:pt idx="29960">
                  <c:v>230.74399999999989</c:v>
                </c:pt>
                <c:pt idx="29961">
                  <c:v>232.524</c:v>
                </c:pt>
                <c:pt idx="29962">
                  <c:v>234.29599999999999</c:v>
                </c:pt>
                <c:pt idx="29963">
                  <c:v>236.06100000000001</c:v>
                </c:pt>
                <c:pt idx="29964">
                  <c:v>237.81900000000002</c:v>
                </c:pt>
                <c:pt idx="29965">
                  <c:v>239.56900000000002</c:v>
                </c:pt>
                <c:pt idx="29966">
                  <c:v>241.31100000000001</c:v>
                </c:pt>
                <c:pt idx="29967">
                  <c:v>243.04599999999999</c:v>
                </c:pt>
                <c:pt idx="29968">
                  <c:v>244.77199999999999</c:v>
                </c:pt>
                <c:pt idx="29969">
                  <c:v>246.49100000000001</c:v>
                </c:pt>
                <c:pt idx="29970">
                  <c:v>248.20299999999997</c:v>
                </c:pt>
                <c:pt idx="29971">
                  <c:v>249.90600000000001</c:v>
                </c:pt>
                <c:pt idx="29972">
                  <c:v>251.601</c:v>
                </c:pt>
                <c:pt idx="29973">
                  <c:v>253.28800000000001</c:v>
                </c:pt>
                <c:pt idx="29974">
                  <c:v>254.96700000000001</c:v>
                </c:pt>
                <c:pt idx="29975">
                  <c:v>256.63799999999975</c:v>
                </c:pt>
                <c:pt idx="29976">
                  <c:v>258.3</c:v>
                </c:pt>
                <c:pt idx="29977">
                  <c:v>259.95400000000001</c:v>
                </c:pt>
                <c:pt idx="29978">
                  <c:v>261.60000000000002</c:v>
                </c:pt>
                <c:pt idx="29979">
                  <c:v>263.23799999999977</c:v>
                </c:pt>
                <c:pt idx="29980">
                  <c:v>264.86700000000002</c:v>
                </c:pt>
                <c:pt idx="29981">
                  <c:v>266.48699999999963</c:v>
                </c:pt>
                <c:pt idx="29982">
                  <c:v>268.09899999999965</c:v>
                </c:pt>
                <c:pt idx="29983">
                  <c:v>269.70299999999975</c:v>
                </c:pt>
                <c:pt idx="29984">
                  <c:v>271.29799999999977</c:v>
                </c:pt>
                <c:pt idx="29985">
                  <c:v>272.88400000000001</c:v>
                </c:pt>
                <c:pt idx="29986">
                  <c:v>274.46099999999979</c:v>
                </c:pt>
                <c:pt idx="29987">
                  <c:v>276.02999999999975</c:v>
                </c:pt>
                <c:pt idx="29988">
                  <c:v>277.589</c:v>
                </c:pt>
                <c:pt idx="29989">
                  <c:v>279.14000000000021</c:v>
                </c:pt>
                <c:pt idx="29990">
                  <c:v>280.68299999999999</c:v>
                </c:pt>
                <c:pt idx="29991">
                  <c:v>282.21599999999978</c:v>
                </c:pt>
                <c:pt idx="29992">
                  <c:v>283.74</c:v>
                </c:pt>
                <c:pt idx="29993">
                  <c:v>285.25599999999974</c:v>
                </c:pt>
                <c:pt idx="29994">
                  <c:v>286.762</c:v>
                </c:pt>
                <c:pt idx="29995">
                  <c:v>288.25900000000001</c:v>
                </c:pt>
                <c:pt idx="29996">
                  <c:v>289.74799999999999</c:v>
                </c:pt>
                <c:pt idx="29997">
                  <c:v>291.22699999999958</c:v>
                </c:pt>
                <c:pt idx="29998">
                  <c:v>292.69799999999975</c:v>
                </c:pt>
                <c:pt idx="29999">
                  <c:v>294.15899999999999</c:v>
                </c:pt>
                <c:pt idx="30000">
                  <c:v>295.61099999999999</c:v>
                </c:pt>
                <c:pt idx="30001">
                  <c:v>297.05399999999975</c:v>
                </c:pt>
                <c:pt idx="30002">
                  <c:v>298.48799999999977</c:v>
                </c:pt>
                <c:pt idx="30003">
                  <c:v>299.91199999999958</c:v>
                </c:pt>
                <c:pt idx="30004">
                  <c:v>301.32799999999975</c:v>
                </c:pt>
                <c:pt idx="30005">
                  <c:v>302.73399999999958</c:v>
                </c:pt>
                <c:pt idx="30006">
                  <c:v>304.13099999999974</c:v>
                </c:pt>
                <c:pt idx="30007">
                  <c:v>305.51900000000001</c:v>
                </c:pt>
                <c:pt idx="30008">
                  <c:v>306.8979999999998</c:v>
                </c:pt>
                <c:pt idx="30009">
                  <c:v>308.26799999999974</c:v>
                </c:pt>
                <c:pt idx="30010">
                  <c:v>309.62799999999999</c:v>
                </c:pt>
                <c:pt idx="30011">
                  <c:v>310.97899999999959</c:v>
                </c:pt>
                <c:pt idx="30012">
                  <c:v>312.32100000000003</c:v>
                </c:pt>
                <c:pt idx="30013">
                  <c:v>313.65400000000022</c:v>
                </c:pt>
                <c:pt idx="30014">
                  <c:v>314.97799999999978</c:v>
                </c:pt>
                <c:pt idx="30015">
                  <c:v>316.29199999999958</c:v>
                </c:pt>
                <c:pt idx="30016">
                  <c:v>317.59699999999958</c:v>
                </c:pt>
                <c:pt idx="30017">
                  <c:v>318.89299999999974</c:v>
                </c:pt>
                <c:pt idx="30018">
                  <c:v>320.18</c:v>
                </c:pt>
                <c:pt idx="30019">
                  <c:v>321.45800000000003</c:v>
                </c:pt>
                <c:pt idx="30020">
                  <c:v>322.72599999999977</c:v>
                </c:pt>
                <c:pt idx="30021">
                  <c:v>323.98599999999965</c:v>
                </c:pt>
                <c:pt idx="30022">
                  <c:v>325.23599999999965</c:v>
                </c:pt>
                <c:pt idx="30023">
                  <c:v>326.47699999999958</c:v>
                </c:pt>
                <c:pt idx="30024">
                  <c:v>327.709</c:v>
                </c:pt>
                <c:pt idx="30025">
                  <c:v>328.93099999999959</c:v>
                </c:pt>
                <c:pt idx="30026">
                  <c:v>330.14499999999998</c:v>
                </c:pt>
                <c:pt idx="30027">
                  <c:v>331.35</c:v>
                </c:pt>
                <c:pt idx="30028">
                  <c:v>332.54500000000002</c:v>
                </c:pt>
                <c:pt idx="30029">
                  <c:v>333.73200000000003</c:v>
                </c:pt>
                <c:pt idx="30030">
                  <c:v>334.90899999999965</c:v>
                </c:pt>
                <c:pt idx="30031">
                  <c:v>336.07799999999975</c:v>
                </c:pt>
                <c:pt idx="30032">
                  <c:v>337.23699999999963</c:v>
                </c:pt>
                <c:pt idx="30033">
                  <c:v>338.38799999999975</c:v>
                </c:pt>
                <c:pt idx="30034">
                  <c:v>339.53</c:v>
                </c:pt>
                <c:pt idx="30035">
                  <c:v>340.66300000000001</c:v>
                </c:pt>
                <c:pt idx="30036">
                  <c:v>341.78699999999958</c:v>
                </c:pt>
                <c:pt idx="30037">
                  <c:v>342.90199999999965</c:v>
                </c:pt>
                <c:pt idx="30038">
                  <c:v>344.00799999999975</c:v>
                </c:pt>
                <c:pt idx="30039">
                  <c:v>345.10599999999999</c:v>
                </c:pt>
                <c:pt idx="30040">
                  <c:v>346.19400000000002</c:v>
                </c:pt>
                <c:pt idx="30041">
                  <c:v>347.274</c:v>
                </c:pt>
                <c:pt idx="30042">
                  <c:v>348.346</c:v>
                </c:pt>
                <c:pt idx="30043">
                  <c:v>349.40799999999979</c:v>
                </c:pt>
                <c:pt idx="30044">
                  <c:v>350.46299999999979</c:v>
                </c:pt>
                <c:pt idx="30045">
                  <c:v>351.50799999999975</c:v>
                </c:pt>
                <c:pt idx="30046">
                  <c:v>352.54500000000002</c:v>
                </c:pt>
                <c:pt idx="30047">
                  <c:v>353.57299999999975</c:v>
                </c:pt>
                <c:pt idx="30048">
                  <c:v>354.59299999999979</c:v>
                </c:pt>
                <c:pt idx="30049">
                  <c:v>355.60500000000002</c:v>
                </c:pt>
                <c:pt idx="30050">
                  <c:v>356.608</c:v>
                </c:pt>
                <c:pt idx="30051">
                  <c:v>357.60300000000001</c:v>
                </c:pt>
                <c:pt idx="30052">
                  <c:v>358.589</c:v>
                </c:pt>
                <c:pt idx="30053">
                  <c:v>359.56700000000001</c:v>
                </c:pt>
                <c:pt idx="30054">
                  <c:v>360.53699999999958</c:v>
                </c:pt>
                <c:pt idx="30055">
                  <c:v>361.49799999999965</c:v>
                </c:pt>
                <c:pt idx="30056">
                  <c:v>362.452</c:v>
                </c:pt>
                <c:pt idx="30057">
                  <c:v>363.39699999999965</c:v>
                </c:pt>
                <c:pt idx="30058">
                  <c:v>364.334</c:v>
                </c:pt>
                <c:pt idx="30059">
                  <c:v>365.26299999999975</c:v>
                </c:pt>
                <c:pt idx="30060">
                  <c:v>366.185</c:v>
                </c:pt>
                <c:pt idx="30061">
                  <c:v>367.09799999999979</c:v>
                </c:pt>
                <c:pt idx="30062">
                  <c:v>368.00299999999999</c:v>
                </c:pt>
                <c:pt idx="30063">
                  <c:v>368.9</c:v>
                </c:pt>
                <c:pt idx="30064">
                  <c:v>369.78999999999979</c:v>
                </c:pt>
                <c:pt idx="30065">
                  <c:v>370.67200000000008</c:v>
                </c:pt>
                <c:pt idx="30066">
                  <c:v>371.54599999999999</c:v>
                </c:pt>
                <c:pt idx="30067">
                  <c:v>372.41199999999958</c:v>
                </c:pt>
                <c:pt idx="30068">
                  <c:v>373.27099999999979</c:v>
                </c:pt>
                <c:pt idx="30069">
                  <c:v>374.12200000000001</c:v>
                </c:pt>
                <c:pt idx="30070">
                  <c:v>374.96499999999975</c:v>
                </c:pt>
                <c:pt idx="30071">
                  <c:v>375.80099999999999</c:v>
                </c:pt>
                <c:pt idx="30072">
                  <c:v>376.63</c:v>
                </c:pt>
                <c:pt idx="30073">
                  <c:v>377.45099999999979</c:v>
                </c:pt>
                <c:pt idx="30074">
                  <c:v>378.26499999999999</c:v>
                </c:pt>
                <c:pt idx="30075">
                  <c:v>379.07100000000003</c:v>
                </c:pt>
                <c:pt idx="30076">
                  <c:v>379.87</c:v>
                </c:pt>
                <c:pt idx="30077">
                  <c:v>380.66199999999975</c:v>
                </c:pt>
                <c:pt idx="30078">
                  <c:v>381.447</c:v>
                </c:pt>
                <c:pt idx="30079">
                  <c:v>382.22399999999965</c:v>
                </c:pt>
                <c:pt idx="30080">
                  <c:v>382.99499999999978</c:v>
                </c:pt>
                <c:pt idx="30081">
                  <c:v>383.75799999999975</c:v>
                </c:pt>
                <c:pt idx="30082">
                  <c:v>384.51400000000001</c:v>
                </c:pt>
                <c:pt idx="30083">
                  <c:v>385.26400000000001</c:v>
                </c:pt>
                <c:pt idx="30084">
                  <c:v>386.00599999999974</c:v>
                </c:pt>
                <c:pt idx="30085">
                  <c:v>386.74200000000002</c:v>
                </c:pt>
                <c:pt idx="30086">
                  <c:v>387.47099999999978</c:v>
                </c:pt>
                <c:pt idx="30087">
                  <c:v>388.19299999999993</c:v>
                </c:pt>
                <c:pt idx="30088">
                  <c:v>388.90799999999979</c:v>
                </c:pt>
                <c:pt idx="30089">
                  <c:v>389.61700000000002</c:v>
                </c:pt>
                <c:pt idx="30090">
                  <c:v>390.31900000000002</c:v>
                </c:pt>
                <c:pt idx="30091">
                  <c:v>391.01400000000001</c:v>
                </c:pt>
                <c:pt idx="30092">
                  <c:v>391.70299999999975</c:v>
                </c:pt>
                <c:pt idx="30093">
                  <c:v>392.38499999999999</c:v>
                </c:pt>
                <c:pt idx="30094">
                  <c:v>393.06099999999975</c:v>
                </c:pt>
                <c:pt idx="30095">
                  <c:v>393.73099999999965</c:v>
                </c:pt>
                <c:pt idx="30096">
                  <c:v>394.39400000000001</c:v>
                </c:pt>
                <c:pt idx="30097">
                  <c:v>395.05</c:v>
                </c:pt>
                <c:pt idx="30098">
                  <c:v>395.70099999999979</c:v>
                </c:pt>
                <c:pt idx="30099">
                  <c:v>396.34500000000008</c:v>
                </c:pt>
                <c:pt idx="30100">
                  <c:v>396.98299999999978</c:v>
                </c:pt>
                <c:pt idx="30101">
                  <c:v>397.61399999999975</c:v>
                </c:pt>
                <c:pt idx="30102">
                  <c:v>398.24</c:v>
                </c:pt>
                <c:pt idx="30103">
                  <c:v>398.86</c:v>
                </c:pt>
                <c:pt idx="30104">
                  <c:v>399.47299999999979</c:v>
                </c:pt>
                <c:pt idx="30105">
                  <c:v>400.08099999999979</c:v>
                </c:pt>
                <c:pt idx="30106">
                  <c:v>400.68200000000002</c:v>
                </c:pt>
                <c:pt idx="30107">
                  <c:v>401.27799999999979</c:v>
                </c:pt>
                <c:pt idx="30108">
                  <c:v>401.86700000000002</c:v>
                </c:pt>
                <c:pt idx="30109">
                  <c:v>402.45099999999979</c:v>
                </c:pt>
                <c:pt idx="30110">
                  <c:v>403.029</c:v>
                </c:pt>
                <c:pt idx="30111">
                  <c:v>403.601</c:v>
                </c:pt>
                <c:pt idx="30112">
                  <c:v>404.16800000000001</c:v>
                </c:pt>
                <c:pt idx="30113">
                  <c:v>404.72799999999978</c:v>
                </c:pt>
                <c:pt idx="30114">
                  <c:v>405.28299999999979</c:v>
                </c:pt>
                <c:pt idx="30115">
                  <c:v>405.83300000000003</c:v>
                </c:pt>
                <c:pt idx="30116">
                  <c:v>406.37599999999975</c:v>
                </c:pt>
                <c:pt idx="30117">
                  <c:v>406.91499999999979</c:v>
                </c:pt>
                <c:pt idx="30118">
                  <c:v>407.447</c:v>
                </c:pt>
                <c:pt idx="30119">
                  <c:v>407.97399999999965</c:v>
                </c:pt>
                <c:pt idx="30120">
                  <c:v>408.49599999999958</c:v>
                </c:pt>
                <c:pt idx="30121">
                  <c:v>409.012</c:v>
                </c:pt>
                <c:pt idx="30122">
                  <c:v>409.52199999999965</c:v>
                </c:pt>
                <c:pt idx="30123">
                  <c:v>410.02699999999965</c:v>
                </c:pt>
                <c:pt idx="30124">
                  <c:v>410.52699999999965</c:v>
                </c:pt>
                <c:pt idx="30125">
                  <c:v>411.02199999999965</c:v>
                </c:pt>
                <c:pt idx="30126">
                  <c:v>411.5109999999998</c:v>
                </c:pt>
                <c:pt idx="30127">
                  <c:v>411.99400000000003</c:v>
                </c:pt>
                <c:pt idx="30128">
                  <c:v>412.47299999999979</c:v>
                </c:pt>
                <c:pt idx="30129">
                  <c:v>412.94600000000003</c:v>
                </c:pt>
                <c:pt idx="30130">
                  <c:v>413.41399999999965</c:v>
                </c:pt>
                <c:pt idx="30131">
                  <c:v>413.87599999999975</c:v>
                </c:pt>
                <c:pt idx="30132">
                  <c:v>414.334</c:v>
                </c:pt>
                <c:pt idx="30133">
                  <c:v>414.78599999999977</c:v>
                </c:pt>
                <c:pt idx="30134">
                  <c:v>415.23299999999978</c:v>
                </c:pt>
                <c:pt idx="30135">
                  <c:v>415.67500000000001</c:v>
                </c:pt>
                <c:pt idx="30136">
                  <c:v>416.11099999999999</c:v>
                </c:pt>
                <c:pt idx="30137">
                  <c:v>416.54300000000001</c:v>
                </c:pt>
                <c:pt idx="30138">
                  <c:v>416.96899999999965</c:v>
                </c:pt>
                <c:pt idx="30139">
                  <c:v>417.39</c:v>
                </c:pt>
                <c:pt idx="30140">
                  <c:v>417.80700000000002</c:v>
                </c:pt>
                <c:pt idx="30141">
                  <c:v>418.21799999999979</c:v>
                </c:pt>
                <c:pt idx="30142">
                  <c:v>418.62299999999999</c:v>
                </c:pt>
                <c:pt idx="30143">
                  <c:v>419.024</c:v>
                </c:pt>
                <c:pt idx="30144">
                  <c:v>419.41999999999979</c:v>
                </c:pt>
                <c:pt idx="30145">
                  <c:v>419.81099999999975</c:v>
                </c:pt>
                <c:pt idx="30146">
                  <c:v>420.19600000000003</c:v>
                </c:pt>
                <c:pt idx="30147">
                  <c:v>420.577</c:v>
                </c:pt>
                <c:pt idx="30148">
                  <c:v>420.952</c:v>
                </c:pt>
                <c:pt idx="30149">
                  <c:v>421.32299999999975</c:v>
                </c:pt>
                <c:pt idx="30150">
                  <c:v>421.68799999999999</c:v>
                </c:pt>
                <c:pt idx="30151">
                  <c:v>422.04899999999975</c:v>
                </c:pt>
                <c:pt idx="30152">
                  <c:v>422.404</c:v>
                </c:pt>
                <c:pt idx="30153">
                  <c:v>422.75400000000002</c:v>
                </c:pt>
                <c:pt idx="30154">
                  <c:v>423.09899999999965</c:v>
                </c:pt>
                <c:pt idx="30155">
                  <c:v>423.43899999999962</c:v>
                </c:pt>
                <c:pt idx="30156">
                  <c:v>423.774</c:v>
                </c:pt>
                <c:pt idx="30157">
                  <c:v>424.10399999999993</c:v>
                </c:pt>
                <c:pt idx="30158">
                  <c:v>424.42899999999958</c:v>
                </c:pt>
                <c:pt idx="30159">
                  <c:v>424.74900000000002</c:v>
                </c:pt>
                <c:pt idx="30160">
                  <c:v>425.06299999999999</c:v>
                </c:pt>
                <c:pt idx="30161">
                  <c:v>425.37299999999999</c:v>
                </c:pt>
                <c:pt idx="30162">
                  <c:v>425.67700000000002</c:v>
                </c:pt>
                <c:pt idx="30163">
                  <c:v>425.97599999999977</c:v>
                </c:pt>
                <c:pt idx="30164">
                  <c:v>426.27099999999979</c:v>
                </c:pt>
                <c:pt idx="30165">
                  <c:v>426.55900000000008</c:v>
                </c:pt>
                <c:pt idx="30166">
                  <c:v>426.84300000000002</c:v>
                </c:pt>
                <c:pt idx="30167">
                  <c:v>427.12200000000001</c:v>
                </c:pt>
                <c:pt idx="30168">
                  <c:v>427.39499999999975</c:v>
                </c:pt>
                <c:pt idx="30169">
                  <c:v>427.66300000000001</c:v>
                </c:pt>
                <c:pt idx="30170">
                  <c:v>427.92599999999965</c:v>
                </c:pt>
                <c:pt idx="30171">
                  <c:v>428.18299999999999</c:v>
                </c:pt>
                <c:pt idx="30172">
                  <c:v>428.43499999999977</c:v>
                </c:pt>
                <c:pt idx="30173">
                  <c:v>428.68200000000002</c:v>
                </c:pt>
                <c:pt idx="30174">
                  <c:v>428.92399999999958</c:v>
                </c:pt>
                <c:pt idx="30175">
                  <c:v>429.16</c:v>
                </c:pt>
                <c:pt idx="30176">
                  <c:v>429.39099999999979</c:v>
                </c:pt>
                <c:pt idx="30177">
                  <c:v>429.61599999999999</c:v>
                </c:pt>
                <c:pt idx="30178">
                  <c:v>429.83599999999979</c:v>
                </c:pt>
                <c:pt idx="30179">
                  <c:v>430.05</c:v>
                </c:pt>
                <c:pt idx="30180">
                  <c:v>430.25900000000001</c:v>
                </c:pt>
                <c:pt idx="30181">
                  <c:v>430.46199999999965</c:v>
                </c:pt>
                <c:pt idx="30182">
                  <c:v>430.66</c:v>
                </c:pt>
                <c:pt idx="30183">
                  <c:v>430.85199999999975</c:v>
                </c:pt>
                <c:pt idx="30184">
                  <c:v>431.03799999999978</c:v>
                </c:pt>
                <c:pt idx="30185">
                  <c:v>431.21899999999965</c:v>
                </c:pt>
                <c:pt idx="30186">
                  <c:v>431.39400000000001</c:v>
                </c:pt>
                <c:pt idx="30187">
                  <c:v>431.56299999999999</c:v>
                </c:pt>
                <c:pt idx="30188">
                  <c:v>431.72699999999958</c:v>
                </c:pt>
                <c:pt idx="30189">
                  <c:v>431.88400000000001</c:v>
                </c:pt>
                <c:pt idx="30190">
                  <c:v>432.03599999999977</c:v>
                </c:pt>
                <c:pt idx="30191">
                  <c:v>432.18200000000002</c:v>
                </c:pt>
                <c:pt idx="30192">
                  <c:v>432.322</c:v>
                </c:pt>
                <c:pt idx="30193">
                  <c:v>432.45599999999979</c:v>
                </c:pt>
                <c:pt idx="30194">
                  <c:v>432.584</c:v>
                </c:pt>
                <c:pt idx="30195">
                  <c:v>432.70499999999993</c:v>
                </c:pt>
                <c:pt idx="30196">
                  <c:v>432.82100000000003</c:v>
                </c:pt>
                <c:pt idx="30197">
                  <c:v>432.93099999999959</c:v>
                </c:pt>
                <c:pt idx="30198">
                  <c:v>433.03399999999965</c:v>
                </c:pt>
                <c:pt idx="30199">
                  <c:v>433.13099999999974</c:v>
                </c:pt>
                <c:pt idx="30200">
                  <c:v>433.22199999999958</c:v>
                </c:pt>
                <c:pt idx="30201">
                  <c:v>433.30599999999993</c:v>
                </c:pt>
                <c:pt idx="30202">
                  <c:v>433.38400000000001</c:v>
                </c:pt>
                <c:pt idx="30203">
                  <c:v>433.45499999999993</c:v>
                </c:pt>
                <c:pt idx="30204">
                  <c:v>433.52</c:v>
                </c:pt>
                <c:pt idx="30205">
                  <c:v>433.57900000000001</c:v>
                </c:pt>
                <c:pt idx="30206">
                  <c:v>433.63099999999974</c:v>
                </c:pt>
                <c:pt idx="30207">
                  <c:v>433.67599999999999</c:v>
                </c:pt>
                <c:pt idx="30208">
                  <c:v>433.714</c:v>
                </c:pt>
                <c:pt idx="30209">
                  <c:v>433.74599999999975</c:v>
                </c:pt>
                <c:pt idx="30210">
                  <c:v>433.77099999999979</c:v>
                </c:pt>
                <c:pt idx="30211">
                  <c:v>433.78899999999965</c:v>
                </c:pt>
                <c:pt idx="30212">
                  <c:v>433.8</c:v>
                </c:pt>
                <c:pt idx="30213">
                  <c:v>433.80399999999975</c:v>
                </c:pt>
                <c:pt idx="30214">
                  <c:v>433.80099999999999</c:v>
                </c:pt>
                <c:pt idx="30215">
                  <c:v>433.79099999999966</c:v>
                </c:pt>
                <c:pt idx="30216">
                  <c:v>433.774</c:v>
                </c:pt>
                <c:pt idx="30217">
                  <c:v>433.75</c:v>
                </c:pt>
                <c:pt idx="30218">
                  <c:v>433.71799999999979</c:v>
                </c:pt>
                <c:pt idx="30219">
                  <c:v>433.67899999999975</c:v>
                </c:pt>
                <c:pt idx="30220">
                  <c:v>433.63299999999975</c:v>
                </c:pt>
                <c:pt idx="30221">
                  <c:v>433.57900000000001</c:v>
                </c:pt>
                <c:pt idx="30222">
                  <c:v>433.517</c:v>
                </c:pt>
                <c:pt idx="30223">
                  <c:v>433.44900000000001</c:v>
                </c:pt>
                <c:pt idx="30224">
                  <c:v>433.37200000000001</c:v>
                </c:pt>
                <c:pt idx="30225">
                  <c:v>433.28799999999978</c:v>
                </c:pt>
                <c:pt idx="30226">
                  <c:v>433.19600000000003</c:v>
                </c:pt>
                <c:pt idx="30227">
                  <c:v>433.09599999999978</c:v>
                </c:pt>
                <c:pt idx="30228">
                  <c:v>432.98899999999958</c:v>
                </c:pt>
                <c:pt idx="30229">
                  <c:v>432.87299999999999</c:v>
                </c:pt>
                <c:pt idx="30230">
                  <c:v>432.74900000000002</c:v>
                </c:pt>
                <c:pt idx="30231">
                  <c:v>432.61799999999999</c:v>
                </c:pt>
                <c:pt idx="30232">
                  <c:v>432.47799999999978</c:v>
                </c:pt>
                <c:pt idx="30233">
                  <c:v>432.33</c:v>
                </c:pt>
                <c:pt idx="30234">
                  <c:v>432.17399999999975</c:v>
                </c:pt>
                <c:pt idx="30235">
                  <c:v>432.01</c:v>
                </c:pt>
                <c:pt idx="30236">
                  <c:v>431.83699999999965</c:v>
                </c:pt>
                <c:pt idx="30237">
                  <c:v>431.65600000000001</c:v>
                </c:pt>
                <c:pt idx="30238">
                  <c:v>431.46599999999978</c:v>
                </c:pt>
                <c:pt idx="30239">
                  <c:v>431.26799999999974</c:v>
                </c:pt>
                <c:pt idx="30240">
                  <c:v>431.06099999999975</c:v>
                </c:pt>
                <c:pt idx="30241">
                  <c:v>430.846</c:v>
                </c:pt>
                <c:pt idx="30242">
                  <c:v>430.62200000000001</c:v>
                </c:pt>
                <c:pt idx="30243">
                  <c:v>430.38799999999975</c:v>
                </c:pt>
                <c:pt idx="30244">
                  <c:v>430.14699999999999</c:v>
                </c:pt>
                <c:pt idx="30245">
                  <c:v>429.89599999999979</c:v>
                </c:pt>
                <c:pt idx="30246">
                  <c:v>429.6359999999998</c:v>
                </c:pt>
                <c:pt idx="30247">
                  <c:v>429.36700000000002</c:v>
                </c:pt>
                <c:pt idx="30248">
                  <c:v>429.089</c:v>
                </c:pt>
                <c:pt idx="30249">
                  <c:v>428.80200000000002</c:v>
                </c:pt>
                <c:pt idx="30250">
                  <c:v>428.50599999999974</c:v>
                </c:pt>
                <c:pt idx="30251">
                  <c:v>428.2</c:v>
                </c:pt>
                <c:pt idx="30252">
                  <c:v>427.88499999999999</c:v>
                </c:pt>
                <c:pt idx="30253">
                  <c:v>427.56099999999975</c:v>
                </c:pt>
                <c:pt idx="30254">
                  <c:v>427.22699999999958</c:v>
                </c:pt>
                <c:pt idx="30255">
                  <c:v>426.88400000000001</c:v>
                </c:pt>
                <c:pt idx="30256">
                  <c:v>426.53099999999978</c:v>
                </c:pt>
                <c:pt idx="30257">
                  <c:v>426.16800000000001</c:v>
                </c:pt>
                <c:pt idx="30258">
                  <c:v>425.79599999999965</c:v>
                </c:pt>
                <c:pt idx="30259">
                  <c:v>425.41399999999965</c:v>
                </c:pt>
                <c:pt idx="30260">
                  <c:v>425.02199999999965</c:v>
                </c:pt>
                <c:pt idx="30261">
                  <c:v>424.62</c:v>
                </c:pt>
                <c:pt idx="30262">
                  <c:v>424.20800000000003</c:v>
                </c:pt>
                <c:pt idx="30263">
                  <c:v>423.78699999999958</c:v>
                </c:pt>
                <c:pt idx="30264">
                  <c:v>423.35500000000002</c:v>
                </c:pt>
                <c:pt idx="30265">
                  <c:v>422.91299999999978</c:v>
                </c:pt>
                <c:pt idx="30266">
                  <c:v>422.46099999999979</c:v>
                </c:pt>
                <c:pt idx="30267">
                  <c:v>421.99899999999963</c:v>
                </c:pt>
                <c:pt idx="30268">
                  <c:v>421.52599999999978</c:v>
                </c:pt>
                <c:pt idx="30269">
                  <c:v>421.04399999999993</c:v>
                </c:pt>
                <c:pt idx="30270">
                  <c:v>420.55099999999999</c:v>
                </c:pt>
                <c:pt idx="30271">
                  <c:v>420.04700000000008</c:v>
                </c:pt>
                <c:pt idx="30272">
                  <c:v>419.53299999999979</c:v>
                </c:pt>
                <c:pt idx="30273">
                  <c:v>419.00900000000001</c:v>
                </c:pt>
                <c:pt idx="30274">
                  <c:v>418.47399999999965</c:v>
                </c:pt>
                <c:pt idx="30275">
                  <c:v>417.92799999999966</c:v>
                </c:pt>
                <c:pt idx="30276">
                  <c:v>417.37200000000001</c:v>
                </c:pt>
                <c:pt idx="30277">
                  <c:v>416.80500000000001</c:v>
                </c:pt>
                <c:pt idx="30278">
                  <c:v>416.22699999999958</c:v>
                </c:pt>
                <c:pt idx="30279">
                  <c:v>415.63799999999975</c:v>
                </c:pt>
                <c:pt idx="30280">
                  <c:v>415.03899999999965</c:v>
                </c:pt>
                <c:pt idx="30281">
                  <c:v>414.42899999999958</c:v>
                </c:pt>
                <c:pt idx="30282">
                  <c:v>413.80700000000002</c:v>
                </c:pt>
                <c:pt idx="30283">
                  <c:v>413.17500000000001</c:v>
                </c:pt>
                <c:pt idx="30284">
                  <c:v>412.53199999999958</c:v>
                </c:pt>
                <c:pt idx="30285">
                  <c:v>411.87799999999999</c:v>
                </c:pt>
                <c:pt idx="30286">
                  <c:v>411.21299999999979</c:v>
                </c:pt>
                <c:pt idx="30287">
                  <c:v>410.53599999999977</c:v>
                </c:pt>
                <c:pt idx="30288">
                  <c:v>409.84899999999999</c:v>
                </c:pt>
                <c:pt idx="30289">
                  <c:v>409.1500000000002</c:v>
                </c:pt>
                <c:pt idx="30290">
                  <c:v>408.44</c:v>
                </c:pt>
                <c:pt idx="30291">
                  <c:v>407.71899999999965</c:v>
                </c:pt>
                <c:pt idx="30292">
                  <c:v>406.98699999999963</c:v>
                </c:pt>
                <c:pt idx="30293">
                  <c:v>406.24299999999999</c:v>
                </c:pt>
                <c:pt idx="30294">
                  <c:v>405.48799999999977</c:v>
                </c:pt>
                <c:pt idx="30295">
                  <c:v>404.72199999999958</c:v>
                </c:pt>
                <c:pt idx="30296">
                  <c:v>403.94400000000002</c:v>
                </c:pt>
                <c:pt idx="30297">
                  <c:v>403.15499999999997</c:v>
                </c:pt>
                <c:pt idx="30298">
                  <c:v>402.35399999999993</c:v>
                </c:pt>
                <c:pt idx="30299">
                  <c:v>401.54199999999975</c:v>
                </c:pt>
                <c:pt idx="30300">
                  <c:v>400.71899999999965</c:v>
                </c:pt>
                <c:pt idx="30301">
                  <c:v>399.88299999999975</c:v>
                </c:pt>
                <c:pt idx="30302">
                  <c:v>399.03699999999958</c:v>
                </c:pt>
                <c:pt idx="30303">
                  <c:v>398.17899999999975</c:v>
                </c:pt>
                <c:pt idx="30304">
                  <c:v>397.30900000000008</c:v>
                </c:pt>
                <c:pt idx="30305">
                  <c:v>396.42799999999966</c:v>
                </c:pt>
                <c:pt idx="30306">
                  <c:v>395.53500000000003</c:v>
                </c:pt>
                <c:pt idx="30307">
                  <c:v>394.63099999999974</c:v>
                </c:pt>
                <c:pt idx="30308">
                  <c:v>393.71499999999975</c:v>
                </c:pt>
                <c:pt idx="30309">
                  <c:v>392.78699999999958</c:v>
                </c:pt>
                <c:pt idx="30310">
                  <c:v>391.84800000000001</c:v>
                </c:pt>
                <c:pt idx="30311">
                  <c:v>390.89699999999965</c:v>
                </c:pt>
                <c:pt idx="30312">
                  <c:v>389.93400000000003</c:v>
                </c:pt>
                <c:pt idx="30313">
                  <c:v>388.96</c:v>
                </c:pt>
                <c:pt idx="30314">
                  <c:v>387.97399999999965</c:v>
                </c:pt>
                <c:pt idx="30315">
                  <c:v>386.97699999999958</c:v>
                </c:pt>
                <c:pt idx="30316">
                  <c:v>385.96799999999979</c:v>
                </c:pt>
                <c:pt idx="30317">
                  <c:v>384.947</c:v>
                </c:pt>
                <c:pt idx="30318">
                  <c:v>383.91499999999979</c:v>
                </c:pt>
                <c:pt idx="30319">
                  <c:v>382.87099999999975</c:v>
                </c:pt>
                <c:pt idx="30320">
                  <c:v>381.815</c:v>
                </c:pt>
                <c:pt idx="30321">
                  <c:v>380.74799999999999</c:v>
                </c:pt>
                <c:pt idx="30322">
                  <c:v>379.66899999999993</c:v>
                </c:pt>
                <c:pt idx="30323">
                  <c:v>378.57799999999975</c:v>
                </c:pt>
                <c:pt idx="30324">
                  <c:v>377.47599999999977</c:v>
                </c:pt>
                <c:pt idx="30325">
                  <c:v>376.363</c:v>
                </c:pt>
                <c:pt idx="30326">
                  <c:v>375.23799999999977</c:v>
                </c:pt>
                <c:pt idx="30327">
                  <c:v>374.101</c:v>
                </c:pt>
                <c:pt idx="30328">
                  <c:v>372.95299999999975</c:v>
                </c:pt>
                <c:pt idx="30329">
                  <c:v>371.79299999999978</c:v>
                </c:pt>
                <c:pt idx="30330">
                  <c:v>370.62200000000001</c:v>
                </c:pt>
                <c:pt idx="30331">
                  <c:v>369.43899999999962</c:v>
                </c:pt>
                <c:pt idx="30332">
                  <c:v>368.245</c:v>
                </c:pt>
                <c:pt idx="30333">
                  <c:v>367.04</c:v>
                </c:pt>
                <c:pt idx="30334">
                  <c:v>365.82299999999975</c:v>
                </c:pt>
                <c:pt idx="30335">
                  <c:v>364.59500000000003</c:v>
                </c:pt>
                <c:pt idx="30336">
                  <c:v>363.35500000000002</c:v>
                </c:pt>
                <c:pt idx="30337">
                  <c:v>362.10399999999993</c:v>
                </c:pt>
                <c:pt idx="30338">
                  <c:v>360.84199999999993</c:v>
                </c:pt>
                <c:pt idx="30339">
                  <c:v>359.56900000000002</c:v>
                </c:pt>
                <c:pt idx="30340">
                  <c:v>358.28500000000003</c:v>
                </c:pt>
                <c:pt idx="30341">
                  <c:v>356.98899999999958</c:v>
                </c:pt>
                <c:pt idx="30342">
                  <c:v>355.68200000000002</c:v>
                </c:pt>
                <c:pt idx="30343">
                  <c:v>354.36500000000001</c:v>
                </c:pt>
                <c:pt idx="30344">
                  <c:v>353.03599999999977</c:v>
                </c:pt>
                <c:pt idx="30345">
                  <c:v>351.69600000000003</c:v>
                </c:pt>
                <c:pt idx="30346">
                  <c:v>350.346</c:v>
                </c:pt>
                <c:pt idx="30347">
                  <c:v>348.98399999999958</c:v>
                </c:pt>
                <c:pt idx="30348">
                  <c:v>347.61200000000002</c:v>
                </c:pt>
                <c:pt idx="30349">
                  <c:v>346.22899999999959</c:v>
                </c:pt>
                <c:pt idx="30350">
                  <c:v>344.83599999999979</c:v>
                </c:pt>
                <c:pt idx="30351">
                  <c:v>343.43099999999959</c:v>
                </c:pt>
                <c:pt idx="30352">
                  <c:v>342.01599999999979</c:v>
                </c:pt>
                <c:pt idx="30353">
                  <c:v>340.59099999999978</c:v>
                </c:pt>
                <c:pt idx="30354">
                  <c:v>339.15499999999997</c:v>
                </c:pt>
                <c:pt idx="30355">
                  <c:v>337.709</c:v>
                </c:pt>
                <c:pt idx="30356">
                  <c:v>336.25200000000001</c:v>
                </c:pt>
                <c:pt idx="30357">
                  <c:v>334.78500000000003</c:v>
                </c:pt>
                <c:pt idx="30358">
                  <c:v>333.30799999999999</c:v>
                </c:pt>
                <c:pt idx="30359">
                  <c:v>331.82</c:v>
                </c:pt>
                <c:pt idx="30360">
                  <c:v>330.32299999999975</c:v>
                </c:pt>
                <c:pt idx="30361">
                  <c:v>328.81599999999975</c:v>
                </c:pt>
                <c:pt idx="30362">
                  <c:v>327.29799999999977</c:v>
                </c:pt>
                <c:pt idx="30363">
                  <c:v>325.77099999999979</c:v>
                </c:pt>
                <c:pt idx="30364">
                  <c:v>324.23399999999958</c:v>
                </c:pt>
                <c:pt idx="30365">
                  <c:v>322.68799999999999</c:v>
                </c:pt>
                <c:pt idx="30366">
                  <c:v>321.13099999999974</c:v>
                </c:pt>
                <c:pt idx="30367">
                  <c:v>319.565</c:v>
                </c:pt>
                <c:pt idx="30368">
                  <c:v>317.98999999999978</c:v>
                </c:pt>
                <c:pt idx="30369">
                  <c:v>316.40499999999975</c:v>
                </c:pt>
                <c:pt idx="30370">
                  <c:v>314.81099999999975</c:v>
                </c:pt>
                <c:pt idx="30371">
                  <c:v>313.20800000000003</c:v>
                </c:pt>
                <c:pt idx="30372">
                  <c:v>311.59599999999978</c:v>
                </c:pt>
                <c:pt idx="30373">
                  <c:v>309.9749999999998</c:v>
                </c:pt>
                <c:pt idx="30374">
                  <c:v>308.34399999999999</c:v>
                </c:pt>
                <c:pt idx="30375">
                  <c:v>306.70499999999993</c:v>
                </c:pt>
                <c:pt idx="30376">
                  <c:v>305.05700000000002</c:v>
                </c:pt>
                <c:pt idx="30377">
                  <c:v>303.40099999999978</c:v>
                </c:pt>
                <c:pt idx="30378">
                  <c:v>301.73599999999965</c:v>
                </c:pt>
                <c:pt idx="30379">
                  <c:v>300.06200000000001</c:v>
                </c:pt>
                <c:pt idx="30380">
                  <c:v>298.38</c:v>
                </c:pt>
                <c:pt idx="30381">
                  <c:v>296.69</c:v>
                </c:pt>
                <c:pt idx="30382">
                  <c:v>294.99199999999962</c:v>
                </c:pt>
                <c:pt idx="30383">
                  <c:v>293.28500000000003</c:v>
                </c:pt>
                <c:pt idx="30384">
                  <c:v>291.57100000000003</c:v>
                </c:pt>
                <c:pt idx="30385">
                  <c:v>289.84899999999999</c:v>
                </c:pt>
                <c:pt idx="30386">
                  <c:v>288.11900000000026</c:v>
                </c:pt>
                <c:pt idx="30387">
                  <c:v>286.38099999999974</c:v>
                </c:pt>
                <c:pt idx="30388">
                  <c:v>284.6359999999998</c:v>
                </c:pt>
                <c:pt idx="30389">
                  <c:v>282.88400000000001</c:v>
                </c:pt>
                <c:pt idx="30390">
                  <c:v>281.12400000000002</c:v>
                </c:pt>
                <c:pt idx="30391">
                  <c:v>279.35700000000008</c:v>
                </c:pt>
                <c:pt idx="30392">
                  <c:v>277.58300000000003</c:v>
                </c:pt>
                <c:pt idx="30393">
                  <c:v>275.80200000000002</c:v>
                </c:pt>
                <c:pt idx="30394">
                  <c:v>274.01400000000001</c:v>
                </c:pt>
                <c:pt idx="30395">
                  <c:v>272.22000000000003</c:v>
                </c:pt>
                <c:pt idx="30396">
                  <c:v>270.41799999999978</c:v>
                </c:pt>
                <c:pt idx="30397">
                  <c:v>268.61099999999999</c:v>
                </c:pt>
                <c:pt idx="30398">
                  <c:v>266.79700000000003</c:v>
                </c:pt>
                <c:pt idx="30399">
                  <c:v>264.97599999999977</c:v>
                </c:pt>
                <c:pt idx="30400">
                  <c:v>263.14999999999998</c:v>
                </c:pt>
                <c:pt idx="30401">
                  <c:v>261.31799999999993</c:v>
                </c:pt>
                <c:pt idx="30402">
                  <c:v>259.47899999999959</c:v>
                </c:pt>
                <c:pt idx="30403">
                  <c:v>257.6359999999998</c:v>
                </c:pt>
                <c:pt idx="30404">
                  <c:v>255.786</c:v>
                </c:pt>
                <c:pt idx="30405">
                  <c:v>253.93100000000001</c:v>
                </c:pt>
                <c:pt idx="30406">
                  <c:v>252.07</c:v>
                </c:pt>
                <c:pt idx="30407">
                  <c:v>250.20499999999998</c:v>
                </c:pt>
                <c:pt idx="30408">
                  <c:v>248.334</c:v>
                </c:pt>
                <c:pt idx="30409">
                  <c:v>246.45800000000011</c:v>
                </c:pt>
                <c:pt idx="30410">
                  <c:v>244.578</c:v>
                </c:pt>
                <c:pt idx="30411">
                  <c:v>242.69200000000001</c:v>
                </c:pt>
                <c:pt idx="30412">
                  <c:v>240.80200000000011</c:v>
                </c:pt>
                <c:pt idx="30413">
                  <c:v>238.90800000000004</c:v>
                </c:pt>
                <c:pt idx="30414">
                  <c:v>237.01</c:v>
                </c:pt>
                <c:pt idx="30415">
                  <c:v>235.107</c:v>
                </c:pt>
                <c:pt idx="30416">
                  <c:v>233.2</c:v>
                </c:pt>
                <c:pt idx="30417">
                  <c:v>231.29</c:v>
                </c:pt>
                <c:pt idx="30418">
                  <c:v>229.375</c:v>
                </c:pt>
                <c:pt idx="30419">
                  <c:v>227.45700000000011</c:v>
                </c:pt>
                <c:pt idx="30420">
                  <c:v>225.536</c:v>
                </c:pt>
                <c:pt idx="30421">
                  <c:v>223.61099999999999</c:v>
                </c:pt>
                <c:pt idx="30422">
                  <c:v>221.68300000000002</c:v>
                </c:pt>
                <c:pt idx="30423">
                  <c:v>219.75200000000001</c:v>
                </c:pt>
                <c:pt idx="30424">
                  <c:v>217.81800000000001</c:v>
                </c:pt>
                <c:pt idx="30425">
                  <c:v>215.88100000000011</c:v>
                </c:pt>
                <c:pt idx="30426">
                  <c:v>213.94200000000001</c:v>
                </c:pt>
                <c:pt idx="30427">
                  <c:v>212</c:v>
                </c:pt>
                <c:pt idx="30428">
                  <c:v>210.05600000000001</c:v>
                </c:pt>
                <c:pt idx="30429">
                  <c:v>208.10999999999999</c:v>
                </c:pt>
                <c:pt idx="30430">
                  <c:v>206.161</c:v>
                </c:pt>
                <c:pt idx="30431">
                  <c:v>204.21099999999998</c:v>
                </c:pt>
                <c:pt idx="30432">
                  <c:v>202.25899999999999</c:v>
                </c:pt>
                <c:pt idx="30433">
                  <c:v>200.30500000000001</c:v>
                </c:pt>
                <c:pt idx="30434">
                  <c:v>198.35000000000011</c:v>
                </c:pt>
                <c:pt idx="30435">
                  <c:v>196.39400000000001</c:v>
                </c:pt>
                <c:pt idx="30436">
                  <c:v>194.43600000000001</c:v>
                </c:pt>
                <c:pt idx="30437">
                  <c:v>192.477</c:v>
                </c:pt>
                <c:pt idx="30438">
                  <c:v>190.518</c:v>
                </c:pt>
                <c:pt idx="30439">
                  <c:v>188.55700000000004</c:v>
                </c:pt>
                <c:pt idx="30440">
                  <c:v>186.596</c:v>
                </c:pt>
                <c:pt idx="30441">
                  <c:v>184.63499999999999</c:v>
                </c:pt>
                <c:pt idx="30442">
                  <c:v>182.67299999999997</c:v>
                </c:pt>
                <c:pt idx="30443">
                  <c:v>180.71199999999999</c:v>
                </c:pt>
                <c:pt idx="30444">
                  <c:v>178.75</c:v>
                </c:pt>
                <c:pt idx="30445">
                  <c:v>176.78800000000001</c:v>
                </c:pt>
                <c:pt idx="30446">
                  <c:v>174.82700000000011</c:v>
                </c:pt>
                <c:pt idx="30447">
                  <c:v>172.86600000000001</c:v>
                </c:pt>
                <c:pt idx="30448">
                  <c:v>170.905</c:v>
                </c:pt>
                <c:pt idx="30449">
                  <c:v>168.94499999999999</c:v>
                </c:pt>
                <c:pt idx="30450">
                  <c:v>166.98700000000011</c:v>
                </c:pt>
                <c:pt idx="30451">
                  <c:v>165.029</c:v>
                </c:pt>
                <c:pt idx="30452">
                  <c:v>163.072</c:v>
                </c:pt>
                <c:pt idx="30453">
                  <c:v>161.11699999999999</c:v>
                </c:pt>
                <c:pt idx="30454">
                  <c:v>159.16300000000001</c:v>
                </c:pt>
                <c:pt idx="30455">
                  <c:v>157.20999999999998</c:v>
                </c:pt>
                <c:pt idx="30456">
                  <c:v>155.26</c:v>
                </c:pt>
                <c:pt idx="30457">
                  <c:v>153.31100000000001</c:v>
                </c:pt>
                <c:pt idx="30458">
                  <c:v>151.364</c:v>
                </c:pt>
                <c:pt idx="30459">
                  <c:v>149.41999999999999</c:v>
                </c:pt>
                <c:pt idx="30460">
                  <c:v>147.477</c:v>
                </c:pt>
                <c:pt idx="30461">
                  <c:v>145.53700000000001</c:v>
                </c:pt>
                <c:pt idx="30462">
                  <c:v>143.6</c:v>
                </c:pt>
                <c:pt idx="30463">
                  <c:v>141.666</c:v>
                </c:pt>
                <c:pt idx="30464">
                  <c:v>139.73399999999998</c:v>
                </c:pt>
                <c:pt idx="30465">
                  <c:v>137.80500000000001</c:v>
                </c:pt>
                <c:pt idx="30466">
                  <c:v>135.88000000000011</c:v>
                </c:pt>
                <c:pt idx="30467">
                  <c:v>133.95800000000011</c:v>
                </c:pt>
                <c:pt idx="30468">
                  <c:v>132.03900000000002</c:v>
                </c:pt>
                <c:pt idx="30469">
                  <c:v>130.124</c:v>
                </c:pt>
                <c:pt idx="30470">
                  <c:v>128.21199999999999</c:v>
                </c:pt>
                <c:pt idx="30471">
                  <c:v>126.30500000000001</c:v>
                </c:pt>
                <c:pt idx="30472">
                  <c:v>124.40100000000002</c:v>
                </c:pt>
                <c:pt idx="30473">
                  <c:v>122.502</c:v>
                </c:pt>
                <c:pt idx="30474">
                  <c:v>120.60599999999998</c:v>
                </c:pt>
                <c:pt idx="30475">
                  <c:v>118.715</c:v>
                </c:pt>
                <c:pt idx="30476">
                  <c:v>116.82899999999998</c:v>
                </c:pt>
                <c:pt idx="30477">
                  <c:v>114.94700000000007</c:v>
                </c:pt>
                <c:pt idx="30478">
                  <c:v>113.07</c:v>
                </c:pt>
                <c:pt idx="30479">
                  <c:v>111.19799999999999</c:v>
                </c:pt>
                <c:pt idx="30480">
                  <c:v>109.331</c:v>
                </c:pt>
                <c:pt idx="30481">
                  <c:v>107.46899999999999</c:v>
                </c:pt>
                <c:pt idx="30482">
                  <c:v>105.613</c:v>
                </c:pt>
                <c:pt idx="30483">
                  <c:v>103.762</c:v>
                </c:pt>
                <c:pt idx="30484">
                  <c:v>101.91600000000005</c:v>
                </c:pt>
                <c:pt idx="30485">
                  <c:v>100.07599999999998</c:v>
                </c:pt>
                <c:pt idx="30486">
                  <c:v>98.242199999999997</c:v>
                </c:pt>
                <c:pt idx="30487">
                  <c:v>96.414000000000058</c:v>
                </c:pt>
                <c:pt idx="30488">
                  <c:v>94.591800000000006</c:v>
                </c:pt>
                <c:pt idx="30489">
                  <c:v>92.775999999999982</c:v>
                </c:pt>
                <c:pt idx="30490">
                  <c:v>90.966300000000004</c:v>
                </c:pt>
                <c:pt idx="30491">
                  <c:v>89.162999999999982</c:v>
                </c:pt>
                <c:pt idx="30492">
                  <c:v>87.366200000000006</c:v>
                </c:pt>
                <c:pt idx="30493">
                  <c:v>85.576099999999983</c:v>
                </c:pt>
                <c:pt idx="30494">
                  <c:v>83.7928</c:v>
                </c:pt>
                <c:pt idx="30495">
                  <c:v>82.016300000000001</c:v>
                </c:pt>
                <c:pt idx="30496">
                  <c:v>80.246799999999993</c:v>
                </c:pt>
                <c:pt idx="30497">
                  <c:v>78.484499999999997</c:v>
                </c:pt>
                <c:pt idx="30498">
                  <c:v>76.729299999999995</c:v>
                </c:pt>
                <c:pt idx="30499">
                  <c:v>74.981399999999994</c:v>
                </c:pt>
                <c:pt idx="30500">
                  <c:v>73.240899999999996</c:v>
                </c:pt>
                <c:pt idx="30501">
                  <c:v>71.508099999999999</c:v>
                </c:pt>
                <c:pt idx="30502">
                  <c:v>69.78279999999998</c:v>
                </c:pt>
                <c:pt idx="30503">
                  <c:v>68.065299999999993</c:v>
                </c:pt>
                <c:pt idx="30504">
                  <c:v>66.355699999999999</c:v>
                </c:pt>
                <c:pt idx="30505">
                  <c:v>64.653899999999979</c:v>
                </c:pt>
                <c:pt idx="30506">
                  <c:v>62.9602</c:v>
                </c:pt>
                <c:pt idx="30507">
                  <c:v>61.274700000000003</c:v>
                </c:pt>
                <c:pt idx="30508">
                  <c:v>59.597500000000011</c:v>
                </c:pt>
                <c:pt idx="30509">
                  <c:v>57.928500000000028</c:v>
                </c:pt>
                <c:pt idx="30510">
                  <c:v>56.26810000000004</c:v>
                </c:pt>
                <c:pt idx="30511">
                  <c:v>54.616100000000003</c:v>
                </c:pt>
                <c:pt idx="30512">
                  <c:v>52.972900000000003</c:v>
                </c:pt>
                <c:pt idx="30513">
                  <c:v>51.338200000000001</c:v>
                </c:pt>
                <c:pt idx="30514">
                  <c:v>49.712400000000002</c:v>
                </c:pt>
                <c:pt idx="30515">
                  <c:v>48.095700000000029</c:v>
                </c:pt>
                <c:pt idx="30516">
                  <c:v>46.487799999999993</c:v>
                </c:pt>
                <c:pt idx="30517">
                  <c:v>44.8889</c:v>
                </c:pt>
                <c:pt idx="30518">
                  <c:v>43.299200000000013</c:v>
                </c:pt>
                <c:pt idx="30519">
                  <c:v>41.718900000000012</c:v>
                </c:pt>
                <c:pt idx="30520">
                  <c:v>40.147800000000004</c:v>
                </c:pt>
                <c:pt idx="30521">
                  <c:v>38.586100000000002</c:v>
                </c:pt>
                <c:pt idx="30522">
                  <c:v>37.033800000000006</c:v>
                </c:pt>
                <c:pt idx="30523">
                  <c:v>35.491200000000006</c:v>
                </c:pt>
                <c:pt idx="30524">
                  <c:v>33.958100000000002</c:v>
                </c:pt>
                <c:pt idx="30525">
                  <c:v>32.434899999999999</c:v>
                </c:pt>
                <c:pt idx="30526">
                  <c:v>30.921199999999981</c:v>
                </c:pt>
                <c:pt idx="30527">
                  <c:v>29.4175</c:v>
                </c:pt>
                <c:pt idx="30528">
                  <c:v>27.9238</c:v>
                </c:pt>
                <c:pt idx="30529">
                  <c:v>26.44009999999998</c:v>
                </c:pt>
                <c:pt idx="30530">
                  <c:v>24.966299999999979</c:v>
                </c:pt>
                <c:pt idx="30531">
                  <c:v>23.50259999999998</c:v>
                </c:pt>
                <c:pt idx="30532">
                  <c:v>22.049199999999981</c:v>
                </c:pt>
                <c:pt idx="30533">
                  <c:v>20.606000000000005</c:v>
                </c:pt>
                <c:pt idx="30534">
                  <c:v>19.173100000000005</c:v>
                </c:pt>
                <c:pt idx="30535">
                  <c:v>17.750599999999981</c:v>
                </c:pt>
                <c:pt idx="30536">
                  <c:v>16.3384</c:v>
                </c:pt>
                <c:pt idx="30537">
                  <c:v>14.9367</c:v>
                </c:pt>
                <c:pt idx="30538">
                  <c:v>13.545500000000002</c:v>
                </c:pt>
                <c:pt idx="30539">
                  <c:v>12.165000000000004</c:v>
                </c:pt>
                <c:pt idx="30540">
                  <c:v>10.795</c:v>
                </c:pt>
                <c:pt idx="30541">
                  <c:v>9.4357600000000001</c:v>
                </c:pt>
                <c:pt idx="30542">
                  <c:v>8.0872799999999998</c:v>
                </c:pt>
                <c:pt idx="30543">
                  <c:v>6.7494600000000036</c:v>
                </c:pt>
                <c:pt idx="30544">
                  <c:v>5.4225099999999964</c:v>
                </c:pt>
                <c:pt idx="30545">
                  <c:v>4.1063900000000002</c:v>
                </c:pt>
                <c:pt idx="30546">
                  <c:v>2.8011200000000001</c:v>
                </c:pt>
                <c:pt idx="30547">
                  <c:v>1.50688</c:v>
                </c:pt>
                <c:pt idx="30548">
                  <c:v>0.223576</c:v>
                </c:pt>
                <c:pt idx="30549">
                  <c:v>-1.0487599999999999</c:v>
                </c:pt>
                <c:pt idx="30550">
                  <c:v>-2.3099799999999981</c:v>
                </c:pt>
                <c:pt idx="30551">
                  <c:v>-3.5601300000000018</c:v>
                </c:pt>
                <c:pt idx="30552">
                  <c:v>-4.7993100000000002</c:v>
                </c:pt>
                <c:pt idx="30553">
                  <c:v>-6.0271999999999961</c:v>
                </c:pt>
                <c:pt idx="30554">
                  <c:v>-7.2438900000000004</c:v>
                </c:pt>
                <c:pt idx="30555">
                  <c:v>-8.4495200000000015</c:v>
                </c:pt>
                <c:pt idx="30556">
                  <c:v>-9.6438799999999993</c:v>
                </c:pt>
                <c:pt idx="30557">
                  <c:v>-10.827</c:v>
                </c:pt>
                <c:pt idx="30558">
                  <c:v>-11.998800000000001</c:v>
                </c:pt>
                <c:pt idx="30559">
                  <c:v>-13.159400000000007</c:v>
                </c:pt>
                <c:pt idx="30560">
                  <c:v>-14.3086</c:v>
                </c:pt>
                <c:pt idx="30561">
                  <c:v>-15.4465</c:v>
                </c:pt>
                <c:pt idx="30562">
                  <c:v>-16.5731</c:v>
                </c:pt>
                <c:pt idx="30563">
                  <c:v>-17.68839999999998</c:v>
                </c:pt>
                <c:pt idx="30564">
                  <c:v>-18.79229999999998</c:v>
                </c:pt>
                <c:pt idx="30565">
                  <c:v>-19.884699999999981</c:v>
                </c:pt>
                <c:pt idx="30566">
                  <c:v>-20.965800000000002</c:v>
                </c:pt>
                <c:pt idx="30567">
                  <c:v>-22.035599999999981</c:v>
                </c:pt>
                <c:pt idx="30568">
                  <c:v>-23.093900000000001</c:v>
                </c:pt>
                <c:pt idx="30569">
                  <c:v>-24.140799999999981</c:v>
                </c:pt>
                <c:pt idx="30570">
                  <c:v>-25.176200000000001</c:v>
                </c:pt>
                <c:pt idx="30571">
                  <c:v>-26.200299999999981</c:v>
                </c:pt>
                <c:pt idx="30572">
                  <c:v>-27.213000000000001</c:v>
                </c:pt>
                <c:pt idx="30573">
                  <c:v>-28.214200000000005</c:v>
                </c:pt>
                <c:pt idx="30574">
                  <c:v>-29.204000000000001</c:v>
                </c:pt>
                <c:pt idx="30575">
                  <c:v>-30.18239999999998</c:v>
                </c:pt>
                <c:pt idx="30576">
                  <c:v>-31.1494</c:v>
                </c:pt>
                <c:pt idx="30577">
                  <c:v>-32.105000000000011</c:v>
                </c:pt>
                <c:pt idx="30578">
                  <c:v>-33.049200000000006</c:v>
                </c:pt>
                <c:pt idx="30579">
                  <c:v>-33.981999999999999</c:v>
                </c:pt>
                <c:pt idx="30580">
                  <c:v>-34.903400000000005</c:v>
                </c:pt>
                <c:pt idx="30581">
                  <c:v>-35.813499999999998</c:v>
                </c:pt>
                <c:pt idx="30582">
                  <c:v>-36.712200000000003</c:v>
                </c:pt>
                <c:pt idx="30583">
                  <c:v>-37.599600000000002</c:v>
                </c:pt>
                <c:pt idx="30584">
                  <c:v>-38.4756</c:v>
                </c:pt>
                <c:pt idx="30585">
                  <c:v>-39.340400000000002</c:v>
                </c:pt>
                <c:pt idx="30586">
                  <c:v>-40.193800000000003</c:v>
                </c:pt>
                <c:pt idx="30587">
                  <c:v>-41.036000000000001</c:v>
                </c:pt>
                <c:pt idx="30588">
                  <c:v>-41.866900000000001</c:v>
                </c:pt>
                <c:pt idx="30589">
                  <c:v>-42.686600000000006</c:v>
                </c:pt>
                <c:pt idx="30590">
                  <c:v>-43.495000000000012</c:v>
                </c:pt>
                <c:pt idx="30591">
                  <c:v>-44.29230000000004</c:v>
                </c:pt>
                <c:pt idx="30592">
                  <c:v>-45.078400000000002</c:v>
                </c:pt>
                <c:pt idx="30593">
                  <c:v>-45.853499999999997</c:v>
                </c:pt>
                <c:pt idx="30594">
                  <c:v>-46.6173</c:v>
                </c:pt>
                <c:pt idx="30595">
                  <c:v>-47.370100000000001</c:v>
                </c:pt>
                <c:pt idx="30596">
                  <c:v>-48.111899999999999</c:v>
                </c:pt>
                <c:pt idx="30597">
                  <c:v>-48.842600000000004</c:v>
                </c:pt>
                <c:pt idx="30598">
                  <c:v>-49.562300000000029</c:v>
                </c:pt>
                <c:pt idx="30599">
                  <c:v>-50.271100000000011</c:v>
                </c:pt>
                <c:pt idx="30600">
                  <c:v>-50.969000000000001</c:v>
                </c:pt>
                <c:pt idx="30601">
                  <c:v>-51.655900000000003</c:v>
                </c:pt>
                <c:pt idx="30602">
                  <c:v>-52.332100000000011</c:v>
                </c:pt>
                <c:pt idx="30603">
                  <c:v>-52.997400000000006</c:v>
                </c:pt>
                <c:pt idx="30604">
                  <c:v>-53.651899999999998</c:v>
                </c:pt>
                <c:pt idx="30605">
                  <c:v>-54.295700000000039</c:v>
                </c:pt>
                <c:pt idx="30606">
                  <c:v>-54.928800000000003</c:v>
                </c:pt>
                <c:pt idx="30607">
                  <c:v>-55.551299999999998</c:v>
                </c:pt>
                <c:pt idx="30608">
                  <c:v>-56.163000000000011</c:v>
                </c:pt>
                <c:pt idx="30609">
                  <c:v>-56.764200000000002</c:v>
                </c:pt>
                <c:pt idx="30610">
                  <c:v>-57.354899999999994</c:v>
                </c:pt>
                <c:pt idx="30611">
                  <c:v>-57.935100000000013</c:v>
                </c:pt>
                <c:pt idx="30612">
                  <c:v>-58.504800000000003</c:v>
                </c:pt>
                <c:pt idx="30613">
                  <c:v>-59.0642</c:v>
                </c:pt>
                <c:pt idx="30614">
                  <c:v>-59.613200000000006</c:v>
                </c:pt>
                <c:pt idx="30615">
                  <c:v>-60.151899999999998</c:v>
                </c:pt>
                <c:pt idx="30616">
                  <c:v>-60.680400000000006</c:v>
                </c:pt>
                <c:pt idx="30617">
                  <c:v>-61.198500000000038</c:v>
                </c:pt>
                <c:pt idx="30618">
                  <c:v>-61.706600000000002</c:v>
                </c:pt>
                <c:pt idx="30619">
                  <c:v>-62.204600000000006</c:v>
                </c:pt>
                <c:pt idx="30620">
                  <c:v>-62.692500000000038</c:v>
                </c:pt>
                <c:pt idx="30621">
                  <c:v>-63.170400000000001</c:v>
                </c:pt>
                <c:pt idx="30622">
                  <c:v>-63.638300000000029</c:v>
                </c:pt>
                <c:pt idx="30623">
                  <c:v>-64.096300000000014</c:v>
                </c:pt>
                <c:pt idx="30624">
                  <c:v>-64.544500000000056</c:v>
                </c:pt>
                <c:pt idx="30625">
                  <c:v>-64.982900000000001</c:v>
                </c:pt>
                <c:pt idx="30626">
                  <c:v>-65.411500000000075</c:v>
                </c:pt>
                <c:pt idx="30627">
                  <c:v>-65.830399999999983</c:v>
                </c:pt>
                <c:pt idx="30628">
                  <c:v>-66.239700000000013</c:v>
                </c:pt>
                <c:pt idx="30629">
                  <c:v>-66.639399999999981</c:v>
                </c:pt>
                <c:pt idx="30630">
                  <c:v>-67.029600000000002</c:v>
                </c:pt>
                <c:pt idx="30631">
                  <c:v>-67.410300000000007</c:v>
                </c:pt>
                <c:pt idx="30632">
                  <c:v>-67.781599999999997</c:v>
                </c:pt>
                <c:pt idx="30633">
                  <c:v>-68.143500000000003</c:v>
                </c:pt>
                <c:pt idx="30634">
                  <c:v>-68.496200000000059</c:v>
                </c:pt>
                <c:pt idx="30635">
                  <c:v>-68.839699999999993</c:v>
                </c:pt>
                <c:pt idx="30636">
                  <c:v>-69.173899999999989</c:v>
                </c:pt>
                <c:pt idx="30637">
                  <c:v>-69.499100000000027</c:v>
                </c:pt>
                <c:pt idx="30638">
                  <c:v>-69.815100000000001</c:v>
                </c:pt>
                <c:pt idx="30639">
                  <c:v>-70.122199999999978</c:v>
                </c:pt>
                <c:pt idx="30640">
                  <c:v>-70.420299999999997</c:v>
                </c:pt>
                <c:pt idx="30641">
                  <c:v>-70.709400000000002</c:v>
                </c:pt>
                <c:pt idx="30642">
                  <c:v>-70.989900000000006</c:v>
                </c:pt>
                <c:pt idx="30643">
                  <c:v>-71.261399999999995</c:v>
                </c:pt>
                <c:pt idx="30644">
                  <c:v>-71.524299999999997</c:v>
                </c:pt>
                <c:pt idx="30645">
                  <c:v>-71.778599999999983</c:v>
                </c:pt>
                <c:pt idx="30646">
                  <c:v>-72.0244</c:v>
                </c:pt>
                <c:pt idx="30647">
                  <c:v>-72.261399999999995</c:v>
                </c:pt>
                <c:pt idx="30648">
                  <c:v>-72.490200000000058</c:v>
                </c:pt>
                <c:pt idx="30649">
                  <c:v>-72.710400000000007</c:v>
                </c:pt>
                <c:pt idx="30650">
                  <c:v>-72.922399999999982</c:v>
                </c:pt>
                <c:pt idx="30651">
                  <c:v>-73.12609999999998</c:v>
                </c:pt>
                <c:pt idx="30652">
                  <c:v>-73.3215</c:v>
                </c:pt>
                <c:pt idx="30653">
                  <c:v>-73.508799999999979</c:v>
                </c:pt>
                <c:pt idx="30654">
                  <c:v>-73.688000000000002</c:v>
                </c:pt>
                <c:pt idx="30655">
                  <c:v>-73.859099999999998</c:v>
                </c:pt>
                <c:pt idx="30656">
                  <c:v>-74.022299999999987</c:v>
                </c:pt>
                <c:pt idx="30657">
                  <c:v>-74.177499999999981</c:v>
                </c:pt>
                <c:pt idx="30658">
                  <c:v>-74.3249</c:v>
                </c:pt>
                <c:pt idx="30659">
                  <c:v>-74.464400000000026</c:v>
                </c:pt>
                <c:pt idx="30660">
                  <c:v>-74.596199999999996</c:v>
                </c:pt>
                <c:pt idx="30661">
                  <c:v>-74.720399999999998</c:v>
                </c:pt>
                <c:pt idx="30662">
                  <c:v>-74.8369</c:v>
                </c:pt>
                <c:pt idx="30663">
                  <c:v>-74.945800000000006</c:v>
                </c:pt>
                <c:pt idx="30664">
                  <c:v>-75.047300000000007</c:v>
                </c:pt>
                <c:pt idx="30665">
                  <c:v>-75.141400000000004</c:v>
                </c:pt>
                <c:pt idx="30666">
                  <c:v>-75.227999999999994</c:v>
                </c:pt>
                <c:pt idx="30667">
                  <c:v>-75.307300000000012</c:v>
                </c:pt>
                <c:pt idx="30668">
                  <c:v>-75.379399999999947</c:v>
                </c:pt>
                <c:pt idx="30669">
                  <c:v>-75.44420000000008</c:v>
                </c:pt>
                <c:pt idx="30670">
                  <c:v>-75.501800000000003</c:v>
                </c:pt>
                <c:pt idx="30671">
                  <c:v>-75.552300000000002</c:v>
                </c:pt>
                <c:pt idx="30672">
                  <c:v>-75.5959</c:v>
                </c:pt>
                <c:pt idx="30673">
                  <c:v>-75.632399999999947</c:v>
                </c:pt>
                <c:pt idx="30674">
                  <c:v>-75.661999999999992</c:v>
                </c:pt>
                <c:pt idx="30675">
                  <c:v>-75.684699999999992</c:v>
                </c:pt>
                <c:pt idx="30676">
                  <c:v>-75.700700000000012</c:v>
                </c:pt>
                <c:pt idx="30677">
                  <c:v>-75.709800000000001</c:v>
                </c:pt>
                <c:pt idx="30678">
                  <c:v>-75.712199999999996</c:v>
                </c:pt>
                <c:pt idx="30679">
                  <c:v>-75.707800000000006</c:v>
                </c:pt>
                <c:pt idx="30680">
                  <c:v>-75.697100000000006</c:v>
                </c:pt>
                <c:pt idx="30681">
                  <c:v>-75.679699999999983</c:v>
                </c:pt>
                <c:pt idx="30682">
                  <c:v>-75.655799999999942</c:v>
                </c:pt>
                <c:pt idx="30683">
                  <c:v>-75.625399999999942</c:v>
                </c:pt>
                <c:pt idx="30684">
                  <c:v>-75.588700000000003</c:v>
                </c:pt>
                <c:pt idx="30685">
                  <c:v>-75.545599999999993</c:v>
                </c:pt>
                <c:pt idx="30686">
                  <c:v>-75.496100000000027</c:v>
                </c:pt>
                <c:pt idx="30687">
                  <c:v>-75.440500000000057</c:v>
                </c:pt>
                <c:pt idx="30688">
                  <c:v>-75.378499999999988</c:v>
                </c:pt>
                <c:pt idx="30689">
                  <c:v>-75.310500000000005</c:v>
                </c:pt>
                <c:pt idx="30690">
                  <c:v>-75.236400000000003</c:v>
                </c:pt>
                <c:pt idx="30691">
                  <c:v>-75.156199999999998</c:v>
                </c:pt>
                <c:pt idx="30692">
                  <c:v>-75.069900000000004</c:v>
                </c:pt>
                <c:pt idx="30693">
                  <c:v>-74.977800000000002</c:v>
                </c:pt>
                <c:pt idx="30694">
                  <c:v>-74.879599999999982</c:v>
                </c:pt>
                <c:pt idx="30695">
                  <c:v>-74.77549999999998</c:v>
                </c:pt>
                <c:pt idx="30696">
                  <c:v>-74.665699999999987</c:v>
                </c:pt>
                <c:pt idx="30697">
                  <c:v>-74.55</c:v>
                </c:pt>
                <c:pt idx="30698">
                  <c:v>-74.428600000000003</c:v>
                </c:pt>
                <c:pt idx="30699">
                  <c:v>-74.301400000000001</c:v>
                </c:pt>
                <c:pt idx="30700">
                  <c:v>-74.16849999999998</c:v>
                </c:pt>
                <c:pt idx="30701">
                  <c:v>-74.03</c:v>
                </c:pt>
                <c:pt idx="30702">
                  <c:v>-73.885999999999981</c:v>
                </c:pt>
                <c:pt idx="30703">
                  <c:v>-73.7363</c:v>
                </c:pt>
                <c:pt idx="30704">
                  <c:v>-73.581199999999995</c:v>
                </c:pt>
                <c:pt idx="30705">
                  <c:v>-73.420400000000001</c:v>
                </c:pt>
                <c:pt idx="30706">
                  <c:v>-73.254400000000004</c:v>
                </c:pt>
                <c:pt idx="30707">
                  <c:v>-73.082700000000003</c:v>
                </c:pt>
                <c:pt idx="30708">
                  <c:v>-72.905799999999999</c:v>
                </c:pt>
                <c:pt idx="30709">
                  <c:v>-72.723399999999998</c:v>
                </c:pt>
                <c:pt idx="30710">
                  <c:v>-72.535799999999981</c:v>
                </c:pt>
                <c:pt idx="30711">
                  <c:v>-72.3429</c:v>
                </c:pt>
                <c:pt idx="30712">
                  <c:v>-72.144599999999997</c:v>
                </c:pt>
                <c:pt idx="30713">
                  <c:v>-71.94120000000008</c:v>
                </c:pt>
                <c:pt idx="30714">
                  <c:v>-71.732500000000002</c:v>
                </c:pt>
                <c:pt idx="30715">
                  <c:v>-71.518600000000006</c:v>
                </c:pt>
                <c:pt idx="30716">
                  <c:v>-71.299600000000027</c:v>
                </c:pt>
                <c:pt idx="30717">
                  <c:v>-71.075399999999988</c:v>
                </c:pt>
                <c:pt idx="30718">
                  <c:v>-70.846199999999996</c:v>
                </c:pt>
                <c:pt idx="30719">
                  <c:v>-70.611900000000006</c:v>
                </c:pt>
                <c:pt idx="30720">
                  <c:v>-70.372399999999942</c:v>
                </c:pt>
                <c:pt idx="30721">
                  <c:v>-70.127999999999986</c:v>
                </c:pt>
                <c:pt idx="30722">
                  <c:v>-69.878499999999988</c:v>
                </c:pt>
                <c:pt idx="30723">
                  <c:v>-69.623999999999981</c:v>
                </c:pt>
                <c:pt idx="30724">
                  <c:v>-69.364500000000007</c:v>
                </c:pt>
                <c:pt idx="30725">
                  <c:v>-69.100099999999998</c:v>
                </c:pt>
                <c:pt idx="30726">
                  <c:v>-68.830799999999982</c:v>
                </c:pt>
                <c:pt idx="30727">
                  <c:v>-68.5565</c:v>
                </c:pt>
                <c:pt idx="30728">
                  <c:v>-68.277299999999997</c:v>
                </c:pt>
                <c:pt idx="30729">
                  <c:v>-67.993300000000005</c:v>
                </c:pt>
                <c:pt idx="30730">
                  <c:v>-67.704200000000057</c:v>
                </c:pt>
                <c:pt idx="30731">
                  <c:v>-67.410399999999996</c:v>
                </c:pt>
                <c:pt idx="30732">
                  <c:v>-67.111599999999996</c:v>
                </c:pt>
                <c:pt idx="30733">
                  <c:v>-66.808099999999982</c:v>
                </c:pt>
                <c:pt idx="30734">
                  <c:v>-66.499600000000058</c:v>
                </c:pt>
                <c:pt idx="30735">
                  <c:v>-66.186399999999978</c:v>
                </c:pt>
                <c:pt idx="30736">
                  <c:v>-65.868299999999991</c:v>
                </c:pt>
                <c:pt idx="30737">
                  <c:v>-65.545500000000004</c:v>
                </c:pt>
                <c:pt idx="30738">
                  <c:v>-65.217799999999997</c:v>
                </c:pt>
                <c:pt idx="30739">
                  <c:v>-64.885299999999987</c:v>
                </c:pt>
                <c:pt idx="30740">
                  <c:v>-64.547900000000027</c:v>
                </c:pt>
                <c:pt idx="30741">
                  <c:v>-64.205799999999982</c:v>
                </c:pt>
                <c:pt idx="30742">
                  <c:v>-63.858899999999998</c:v>
                </c:pt>
                <c:pt idx="30743">
                  <c:v>-63.507300000000001</c:v>
                </c:pt>
                <c:pt idx="30744">
                  <c:v>-63.150800000000004</c:v>
                </c:pt>
                <c:pt idx="30745">
                  <c:v>-62.789500000000011</c:v>
                </c:pt>
                <c:pt idx="30746">
                  <c:v>-62.423400000000001</c:v>
                </c:pt>
                <c:pt idx="30747">
                  <c:v>-62.052700000000002</c:v>
                </c:pt>
                <c:pt idx="30748">
                  <c:v>-61.676900000000003</c:v>
                </c:pt>
                <c:pt idx="30749">
                  <c:v>-61.29650000000003</c:v>
                </c:pt>
                <c:pt idx="30750">
                  <c:v>-60.911099999999998</c:v>
                </c:pt>
                <c:pt idx="30751">
                  <c:v>-60.521100000000011</c:v>
                </c:pt>
                <c:pt idx="30752">
                  <c:v>-60.126200000000011</c:v>
                </c:pt>
                <c:pt idx="30753">
                  <c:v>-59.72650000000003</c:v>
                </c:pt>
                <c:pt idx="30754">
                  <c:v>-59.321899999999999</c:v>
                </c:pt>
                <c:pt idx="30755">
                  <c:v>-58.912600000000005</c:v>
                </c:pt>
                <c:pt idx="30756">
                  <c:v>-58.498300000000029</c:v>
                </c:pt>
                <c:pt idx="30757">
                  <c:v>-58.0792</c:v>
                </c:pt>
                <c:pt idx="30758">
                  <c:v>-57.655200000000001</c:v>
                </c:pt>
                <c:pt idx="30759">
                  <c:v>-57.22630000000003</c:v>
                </c:pt>
                <c:pt idx="30760">
                  <c:v>-56.79250000000004</c:v>
                </c:pt>
                <c:pt idx="30761">
                  <c:v>-56.353899999999996</c:v>
                </c:pt>
                <c:pt idx="30762">
                  <c:v>-55.910400000000003</c:v>
                </c:pt>
                <c:pt idx="30763">
                  <c:v>-55.461800000000004</c:v>
                </c:pt>
                <c:pt idx="30764">
                  <c:v>-55.008300000000013</c:v>
                </c:pt>
                <c:pt idx="30765">
                  <c:v>-54.549900000000001</c:v>
                </c:pt>
                <c:pt idx="30766">
                  <c:v>-54.086400000000005</c:v>
                </c:pt>
                <c:pt idx="30767">
                  <c:v>-53.618000000000002</c:v>
                </c:pt>
                <c:pt idx="30768">
                  <c:v>-53.144400000000005</c:v>
                </c:pt>
                <c:pt idx="30769">
                  <c:v>-52.666000000000011</c:v>
                </c:pt>
                <c:pt idx="30770">
                  <c:v>-52.182400000000001</c:v>
                </c:pt>
                <c:pt idx="30771">
                  <c:v>-51.693800000000003</c:v>
                </c:pt>
                <c:pt idx="30772">
                  <c:v>-51.2</c:v>
                </c:pt>
                <c:pt idx="30773">
                  <c:v>-50.701000000000001</c:v>
                </c:pt>
                <c:pt idx="30774">
                  <c:v>-50.197000000000003</c:v>
                </c:pt>
                <c:pt idx="30775">
                  <c:v>-49.687800000000003</c:v>
                </c:pt>
                <c:pt idx="30776">
                  <c:v>-49.173400000000001</c:v>
                </c:pt>
                <c:pt idx="30777">
                  <c:v>-48.653800000000004</c:v>
                </c:pt>
                <c:pt idx="30778">
                  <c:v>-48.128800000000012</c:v>
                </c:pt>
                <c:pt idx="30779">
                  <c:v>-47.598600000000012</c:v>
                </c:pt>
                <c:pt idx="30780">
                  <c:v>-47.063200000000002</c:v>
                </c:pt>
                <c:pt idx="30781">
                  <c:v>-46.522400000000012</c:v>
                </c:pt>
                <c:pt idx="30782">
                  <c:v>-45.976200000000006</c:v>
                </c:pt>
                <c:pt idx="30783">
                  <c:v>-45.424700000000001</c:v>
                </c:pt>
                <c:pt idx="30784">
                  <c:v>-44.867800000000003</c:v>
                </c:pt>
                <c:pt idx="30785">
                  <c:v>-44.305400000000006</c:v>
                </c:pt>
                <c:pt idx="30786">
                  <c:v>-43.7376</c:v>
                </c:pt>
                <c:pt idx="30787">
                  <c:v>-43.164400000000001</c:v>
                </c:pt>
                <c:pt idx="30788">
                  <c:v>-42.585500000000003</c:v>
                </c:pt>
                <c:pt idx="30789">
                  <c:v>-42.001100000000001</c:v>
                </c:pt>
                <c:pt idx="30790">
                  <c:v>-41.411200000000001</c:v>
                </c:pt>
                <c:pt idx="30791">
                  <c:v>-40.8155</c:v>
                </c:pt>
                <c:pt idx="30792">
                  <c:v>-40.214300000000001</c:v>
                </c:pt>
                <c:pt idx="30793">
                  <c:v>-39.607400000000005</c:v>
                </c:pt>
                <c:pt idx="30794">
                  <c:v>-38.994700000000002</c:v>
                </c:pt>
                <c:pt idx="30795">
                  <c:v>-38.376400000000004</c:v>
                </c:pt>
                <c:pt idx="30796">
                  <c:v>-37.752300000000012</c:v>
                </c:pt>
                <c:pt idx="30797">
                  <c:v>-37.122300000000038</c:v>
                </c:pt>
                <c:pt idx="30798">
                  <c:v>-36.486400000000003</c:v>
                </c:pt>
                <c:pt idx="30799">
                  <c:v>-35.844799999999999</c:v>
                </c:pt>
                <c:pt idx="30800">
                  <c:v>-35.197100000000013</c:v>
                </c:pt>
                <c:pt idx="30801">
                  <c:v>-34.543500000000002</c:v>
                </c:pt>
                <c:pt idx="30802">
                  <c:v>-33.883999999999993</c:v>
                </c:pt>
                <c:pt idx="30803">
                  <c:v>-33.218600000000002</c:v>
                </c:pt>
                <c:pt idx="30804">
                  <c:v>-32.546900000000001</c:v>
                </c:pt>
                <c:pt idx="30805">
                  <c:v>-31.869299999999985</c:v>
                </c:pt>
                <c:pt idx="30806">
                  <c:v>-31.18549999999998</c:v>
                </c:pt>
                <c:pt idx="30807">
                  <c:v>-30.495599999999978</c:v>
                </c:pt>
                <c:pt idx="30808">
                  <c:v>-29.799399999999981</c:v>
                </c:pt>
                <c:pt idx="30809">
                  <c:v>-29.096900000000005</c:v>
                </c:pt>
                <c:pt idx="30810">
                  <c:v>-28.38829999999998</c:v>
                </c:pt>
                <c:pt idx="30811">
                  <c:v>-27.673500000000001</c:v>
                </c:pt>
                <c:pt idx="30812">
                  <c:v>-26.95229999999998</c:v>
                </c:pt>
                <c:pt idx="30813">
                  <c:v>-26.224599999999981</c:v>
                </c:pt>
                <c:pt idx="30814">
                  <c:v>-25.490599999999979</c:v>
                </c:pt>
                <c:pt idx="30815">
                  <c:v>-24.7502</c:v>
                </c:pt>
                <c:pt idx="30816">
                  <c:v>-24.003299999999989</c:v>
                </c:pt>
                <c:pt idx="30817">
                  <c:v>-23.249699999999979</c:v>
                </c:pt>
                <c:pt idx="30818">
                  <c:v>-22.489899999999981</c:v>
                </c:pt>
                <c:pt idx="30819">
                  <c:v>-21.723299999999977</c:v>
                </c:pt>
                <c:pt idx="30820">
                  <c:v>-20.950199999999981</c:v>
                </c:pt>
                <c:pt idx="30821">
                  <c:v>-20.170300000000001</c:v>
                </c:pt>
                <c:pt idx="30822">
                  <c:v>-19.383900000000001</c:v>
                </c:pt>
                <c:pt idx="30823">
                  <c:v>-18.590699999999977</c:v>
                </c:pt>
                <c:pt idx="30824">
                  <c:v>-17.79069999999998</c:v>
                </c:pt>
                <c:pt idx="30825">
                  <c:v>-16.983899999999977</c:v>
                </c:pt>
                <c:pt idx="30826">
                  <c:v>-16.170300000000001</c:v>
                </c:pt>
                <c:pt idx="30827">
                  <c:v>-15.350100000000008</c:v>
                </c:pt>
                <c:pt idx="30828">
                  <c:v>-14.522600000000002</c:v>
                </c:pt>
                <c:pt idx="30829">
                  <c:v>-13.688500000000001</c:v>
                </c:pt>
                <c:pt idx="30830">
                  <c:v>-12.847300000000001</c:v>
                </c:pt>
                <c:pt idx="30831">
                  <c:v>-11.9992</c:v>
                </c:pt>
                <c:pt idx="30832">
                  <c:v>-11.144</c:v>
                </c:pt>
                <c:pt idx="30833">
                  <c:v>-10.2818</c:v>
                </c:pt>
                <c:pt idx="30834">
                  <c:v>-9.4125100000000028</c:v>
                </c:pt>
                <c:pt idx="30835">
                  <c:v>-8.536150000000001</c:v>
                </c:pt>
                <c:pt idx="30836">
                  <c:v>-7.6525999999999961</c:v>
                </c:pt>
                <c:pt idx="30837">
                  <c:v>-6.7619099999999985</c:v>
                </c:pt>
                <c:pt idx="30838">
                  <c:v>-5.8639499999999964</c:v>
                </c:pt>
                <c:pt idx="30839">
                  <c:v>-4.9588999999999999</c:v>
                </c:pt>
                <c:pt idx="30840">
                  <c:v>-4.0465299999999997</c:v>
                </c:pt>
                <c:pt idx="30841">
                  <c:v>-3.1267900000000002</c:v>
                </c:pt>
                <c:pt idx="30842">
                  <c:v>-2.1997900000000001</c:v>
                </c:pt>
                <c:pt idx="30843">
                  <c:v>-1.265409999999999</c:v>
                </c:pt>
                <c:pt idx="30844">
                  <c:v>-0.323739</c:v>
                </c:pt>
                <c:pt idx="30845">
                  <c:v>0.62532100000000046</c:v>
                </c:pt>
                <c:pt idx="30846">
                  <c:v>1.5818899999999998</c:v>
                </c:pt>
                <c:pt idx="30847">
                  <c:v>2.5458499999999984</c:v>
                </c:pt>
                <c:pt idx="30848">
                  <c:v>3.5172099999999982</c:v>
                </c:pt>
                <c:pt idx="30849">
                  <c:v>4.4961399999999996</c:v>
                </c:pt>
                <c:pt idx="30850">
                  <c:v>5.4826100000000002</c:v>
                </c:pt>
                <c:pt idx="30851">
                  <c:v>6.4767100000000024</c:v>
                </c:pt>
                <c:pt idx="30852">
                  <c:v>7.4781300000000002</c:v>
                </c:pt>
                <c:pt idx="30853">
                  <c:v>8.4872800000000002</c:v>
                </c:pt>
                <c:pt idx="30854">
                  <c:v>9.5039800000000003</c:v>
                </c:pt>
                <c:pt idx="30855">
                  <c:v>10.5282</c:v>
                </c:pt>
                <c:pt idx="30856">
                  <c:v>11.560400000000007</c:v>
                </c:pt>
                <c:pt idx="30857">
                  <c:v>12.6</c:v>
                </c:pt>
                <c:pt idx="30858">
                  <c:v>13.6473</c:v>
                </c:pt>
                <c:pt idx="30859">
                  <c:v>14.702400000000004</c:v>
                </c:pt>
                <c:pt idx="30860">
                  <c:v>15.7651</c:v>
                </c:pt>
                <c:pt idx="30861">
                  <c:v>16.8355</c:v>
                </c:pt>
                <c:pt idx="30862">
                  <c:v>17.913699999999981</c:v>
                </c:pt>
                <c:pt idx="30863">
                  <c:v>18.99959999999998</c:v>
                </c:pt>
                <c:pt idx="30864">
                  <c:v>20.093299999999989</c:v>
                </c:pt>
                <c:pt idx="30865">
                  <c:v>21.194800000000015</c:v>
                </c:pt>
                <c:pt idx="30866">
                  <c:v>22.303999999999988</c:v>
                </c:pt>
                <c:pt idx="30867">
                  <c:v>23.421099999999985</c:v>
                </c:pt>
                <c:pt idx="30868">
                  <c:v>24.545999999999989</c:v>
                </c:pt>
                <c:pt idx="30869">
                  <c:v>25.678599999999989</c:v>
                </c:pt>
                <c:pt idx="30870">
                  <c:v>26.819199999999999</c:v>
                </c:pt>
                <c:pt idx="30871">
                  <c:v>27.96759999999998</c:v>
                </c:pt>
                <c:pt idx="30872">
                  <c:v>29.1236</c:v>
                </c:pt>
                <c:pt idx="30873">
                  <c:v>30.28769999999998</c:v>
                </c:pt>
                <c:pt idx="30874">
                  <c:v>31.459599999999977</c:v>
                </c:pt>
                <c:pt idx="30875">
                  <c:v>32.639200000000002</c:v>
                </c:pt>
                <c:pt idx="30876">
                  <c:v>33.826700000000002</c:v>
                </c:pt>
                <c:pt idx="30877">
                  <c:v>35.02210000000003</c:v>
                </c:pt>
                <c:pt idx="30878">
                  <c:v>36.225400000000029</c:v>
                </c:pt>
                <c:pt idx="30879">
                  <c:v>37.436400000000006</c:v>
                </c:pt>
                <c:pt idx="30880">
                  <c:v>38.655300000000011</c:v>
                </c:pt>
                <c:pt idx="30881">
                  <c:v>39.882100000000001</c:v>
                </c:pt>
                <c:pt idx="30882">
                  <c:v>41.116600000000005</c:v>
                </c:pt>
                <c:pt idx="30883">
                  <c:v>42.359099999999998</c:v>
                </c:pt>
                <c:pt idx="30884">
                  <c:v>43.609300000000012</c:v>
                </c:pt>
                <c:pt idx="30885">
                  <c:v>44.867400000000004</c:v>
                </c:pt>
                <c:pt idx="30886">
                  <c:v>46.133200000000002</c:v>
                </c:pt>
                <c:pt idx="30887">
                  <c:v>47.4069</c:v>
                </c:pt>
                <c:pt idx="30888">
                  <c:v>48.688300000000012</c:v>
                </c:pt>
                <c:pt idx="30889">
                  <c:v>49.977499999999999</c:v>
                </c:pt>
                <c:pt idx="30890">
                  <c:v>51.2744</c:v>
                </c:pt>
                <c:pt idx="30891">
                  <c:v>52.579100000000011</c:v>
                </c:pt>
                <c:pt idx="30892">
                  <c:v>53.891500000000001</c:v>
                </c:pt>
                <c:pt idx="30893">
                  <c:v>55.2117</c:v>
                </c:pt>
                <c:pt idx="30894">
                  <c:v>56.539500000000011</c:v>
                </c:pt>
                <c:pt idx="30895">
                  <c:v>57.875</c:v>
                </c:pt>
                <c:pt idx="30896">
                  <c:v>59.218200000000003</c:v>
                </c:pt>
                <c:pt idx="30897">
                  <c:v>60.568900000000028</c:v>
                </c:pt>
                <c:pt idx="30898">
                  <c:v>61.927300000000002</c:v>
                </c:pt>
                <c:pt idx="30899">
                  <c:v>63.293400000000013</c:v>
                </c:pt>
                <c:pt idx="30900">
                  <c:v>64.666799999999981</c:v>
                </c:pt>
                <c:pt idx="30901">
                  <c:v>66.047900000000027</c:v>
                </c:pt>
                <c:pt idx="30902">
                  <c:v>67.436600000000027</c:v>
                </c:pt>
                <c:pt idx="30903">
                  <c:v>68.832700000000003</c:v>
                </c:pt>
                <c:pt idx="30904">
                  <c:v>70.236199999999997</c:v>
                </c:pt>
                <c:pt idx="30905">
                  <c:v>71.647200000000026</c:v>
                </c:pt>
                <c:pt idx="30906">
                  <c:v>73.0655</c:v>
                </c:pt>
                <c:pt idx="30907">
                  <c:v>74.491200000000077</c:v>
                </c:pt>
                <c:pt idx="30908">
                  <c:v>75.924200000000027</c:v>
                </c:pt>
                <c:pt idx="30909">
                  <c:v>77.364599999999996</c:v>
                </c:pt>
                <c:pt idx="30910">
                  <c:v>78.812100000000001</c:v>
                </c:pt>
                <c:pt idx="30911">
                  <c:v>80.266900000000007</c:v>
                </c:pt>
                <c:pt idx="30912">
                  <c:v>81.728899999999982</c:v>
                </c:pt>
                <c:pt idx="30913">
                  <c:v>83.197999999999993</c:v>
                </c:pt>
                <c:pt idx="30914">
                  <c:v>84.674099999999981</c:v>
                </c:pt>
                <c:pt idx="30915">
                  <c:v>86.157299999999992</c:v>
                </c:pt>
                <c:pt idx="30916">
                  <c:v>87.647499999999994</c:v>
                </c:pt>
                <c:pt idx="30917">
                  <c:v>89.1447</c:v>
                </c:pt>
                <c:pt idx="30918">
                  <c:v>90.648899999999998</c:v>
                </c:pt>
                <c:pt idx="30919">
                  <c:v>92.159899999999979</c:v>
                </c:pt>
                <c:pt idx="30920">
                  <c:v>93.677699999999987</c:v>
                </c:pt>
                <c:pt idx="30921">
                  <c:v>95.202200000000005</c:v>
                </c:pt>
                <c:pt idx="30922">
                  <c:v>96.733500000000006</c:v>
                </c:pt>
                <c:pt idx="30923">
                  <c:v>98.2714</c:v>
                </c:pt>
                <c:pt idx="30924">
                  <c:v>99.816100000000006</c:v>
                </c:pt>
                <c:pt idx="30925">
                  <c:v>101.367</c:v>
                </c:pt>
                <c:pt idx="30926">
                  <c:v>102.925</c:v>
                </c:pt>
                <c:pt idx="30927">
                  <c:v>104.489</c:v>
                </c:pt>
                <c:pt idx="30928">
                  <c:v>106.059</c:v>
                </c:pt>
                <c:pt idx="30929">
                  <c:v>107.636</c:v>
                </c:pt>
                <c:pt idx="30930">
                  <c:v>109.21899999999999</c:v>
                </c:pt>
                <c:pt idx="30931">
                  <c:v>110.809</c:v>
                </c:pt>
                <c:pt idx="30932">
                  <c:v>112.40400000000002</c:v>
                </c:pt>
                <c:pt idx="30933">
                  <c:v>114.006</c:v>
                </c:pt>
                <c:pt idx="30934">
                  <c:v>115.613</c:v>
                </c:pt>
                <c:pt idx="30935">
                  <c:v>117.227</c:v>
                </c:pt>
                <c:pt idx="30936">
                  <c:v>118.846</c:v>
                </c:pt>
                <c:pt idx="30937">
                  <c:v>120.471</c:v>
                </c:pt>
                <c:pt idx="30938">
                  <c:v>122.10199999999999</c:v>
                </c:pt>
                <c:pt idx="30939">
                  <c:v>123.739</c:v>
                </c:pt>
                <c:pt idx="30940">
                  <c:v>125.381</c:v>
                </c:pt>
                <c:pt idx="30941">
                  <c:v>127.029</c:v>
                </c:pt>
                <c:pt idx="30942">
                  <c:v>128.68200000000004</c:v>
                </c:pt>
                <c:pt idx="30943">
                  <c:v>130.34100000000001</c:v>
                </c:pt>
                <c:pt idx="30944">
                  <c:v>132.005</c:v>
                </c:pt>
                <c:pt idx="30945">
                  <c:v>133.67399999999998</c:v>
                </c:pt>
                <c:pt idx="30946">
                  <c:v>135.34900000000002</c:v>
                </c:pt>
                <c:pt idx="30947">
                  <c:v>137.02800000000011</c:v>
                </c:pt>
                <c:pt idx="30948">
                  <c:v>138.71299999999999</c:v>
                </c:pt>
                <c:pt idx="30949">
                  <c:v>140.40200000000004</c:v>
                </c:pt>
                <c:pt idx="30950">
                  <c:v>142.096</c:v>
                </c:pt>
                <c:pt idx="30951">
                  <c:v>143.79499999999999</c:v>
                </c:pt>
                <c:pt idx="30952">
                  <c:v>145.499</c:v>
                </c:pt>
                <c:pt idx="30953">
                  <c:v>147.20699999999999</c:v>
                </c:pt>
                <c:pt idx="30954">
                  <c:v>148.91999999999999</c:v>
                </c:pt>
                <c:pt idx="30955">
                  <c:v>150.637</c:v>
                </c:pt>
                <c:pt idx="30956">
                  <c:v>152.35900000000001</c:v>
                </c:pt>
                <c:pt idx="30957">
                  <c:v>154.08500000000001</c:v>
                </c:pt>
                <c:pt idx="30958">
                  <c:v>155.815</c:v>
                </c:pt>
                <c:pt idx="30959">
                  <c:v>157.54900000000001</c:v>
                </c:pt>
                <c:pt idx="30960">
                  <c:v>159.28700000000001</c:v>
                </c:pt>
                <c:pt idx="30961">
                  <c:v>161.029</c:v>
                </c:pt>
                <c:pt idx="30962">
                  <c:v>162.77499999999998</c:v>
                </c:pt>
                <c:pt idx="30963">
                  <c:v>164.524</c:v>
                </c:pt>
                <c:pt idx="30964">
                  <c:v>166.27699999999999</c:v>
                </c:pt>
                <c:pt idx="30965">
                  <c:v>168.03300000000002</c:v>
                </c:pt>
                <c:pt idx="30966">
                  <c:v>169.79300000000001</c:v>
                </c:pt>
                <c:pt idx="30967">
                  <c:v>171.55700000000004</c:v>
                </c:pt>
                <c:pt idx="30968">
                  <c:v>173.32300000000001</c:v>
                </c:pt>
                <c:pt idx="30969">
                  <c:v>175.09300000000002</c:v>
                </c:pt>
                <c:pt idx="30970">
                  <c:v>176.86500000000001</c:v>
                </c:pt>
                <c:pt idx="30971">
                  <c:v>178.64099999999999</c:v>
                </c:pt>
                <c:pt idx="30972">
                  <c:v>180.41900000000001</c:v>
                </c:pt>
                <c:pt idx="30973">
                  <c:v>182.2</c:v>
                </c:pt>
                <c:pt idx="30974">
                  <c:v>183.98400000000001</c:v>
                </c:pt>
                <c:pt idx="30975">
                  <c:v>185.76999999999998</c:v>
                </c:pt>
                <c:pt idx="30976">
                  <c:v>187.559</c:v>
                </c:pt>
                <c:pt idx="30977">
                  <c:v>189.35000000000011</c:v>
                </c:pt>
                <c:pt idx="30978">
                  <c:v>191.14299999999997</c:v>
                </c:pt>
                <c:pt idx="30979">
                  <c:v>192.93900000000002</c:v>
                </c:pt>
                <c:pt idx="30980">
                  <c:v>194.73599999999999</c:v>
                </c:pt>
                <c:pt idx="30981">
                  <c:v>196.535</c:v>
                </c:pt>
                <c:pt idx="30982">
                  <c:v>198.33600000000001</c:v>
                </c:pt>
                <c:pt idx="30983">
                  <c:v>200.13900000000001</c:v>
                </c:pt>
                <c:pt idx="30984">
                  <c:v>201.94300000000001</c:v>
                </c:pt>
                <c:pt idx="30985">
                  <c:v>203.74899999999997</c:v>
                </c:pt>
                <c:pt idx="30986">
                  <c:v>205.55600000000001</c:v>
                </c:pt>
                <c:pt idx="30987">
                  <c:v>207.364</c:v>
                </c:pt>
                <c:pt idx="30988">
                  <c:v>209.17399999999998</c:v>
                </c:pt>
                <c:pt idx="30989">
                  <c:v>210.98400000000001</c:v>
                </c:pt>
                <c:pt idx="30990">
                  <c:v>212.79599999999999</c:v>
                </c:pt>
                <c:pt idx="30991">
                  <c:v>214.608</c:v>
                </c:pt>
                <c:pt idx="30992">
                  <c:v>216.42100000000011</c:v>
                </c:pt>
                <c:pt idx="30993">
                  <c:v>218.23499999999999</c:v>
                </c:pt>
                <c:pt idx="30994">
                  <c:v>220.04900000000001</c:v>
                </c:pt>
                <c:pt idx="30995">
                  <c:v>221.863</c:v>
                </c:pt>
                <c:pt idx="30996">
                  <c:v>223.678</c:v>
                </c:pt>
                <c:pt idx="30997">
                  <c:v>225.49300000000002</c:v>
                </c:pt>
                <c:pt idx="30998">
                  <c:v>227.30800000000011</c:v>
                </c:pt>
                <c:pt idx="30999">
                  <c:v>229.12200000000001</c:v>
                </c:pt>
                <c:pt idx="31000">
                  <c:v>230.93700000000001</c:v>
                </c:pt>
                <c:pt idx="31001">
                  <c:v>232.751</c:v>
                </c:pt>
                <c:pt idx="31002">
                  <c:v>234.565</c:v>
                </c:pt>
                <c:pt idx="31003">
                  <c:v>236.37800000000001</c:v>
                </c:pt>
                <c:pt idx="31004">
                  <c:v>238.191</c:v>
                </c:pt>
                <c:pt idx="31005">
                  <c:v>240.00299999999999</c:v>
                </c:pt>
                <c:pt idx="31006">
                  <c:v>241.81399999999999</c:v>
                </c:pt>
                <c:pt idx="31007">
                  <c:v>243.624</c:v>
                </c:pt>
                <c:pt idx="31008">
                  <c:v>245.43300000000002</c:v>
                </c:pt>
                <c:pt idx="31009">
                  <c:v>247.24099999999999</c:v>
                </c:pt>
                <c:pt idx="31010">
                  <c:v>249.047</c:v>
                </c:pt>
                <c:pt idx="31011">
                  <c:v>250.85200000000012</c:v>
                </c:pt>
                <c:pt idx="31012">
                  <c:v>252.655</c:v>
                </c:pt>
                <c:pt idx="31013">
                  <c:v>254.45700000000011</c:v>
                </c:pt>
                <c:pt idx="31014">
                  <c:v>256.25700000000001</c:v>
                </c:pt>
                <c:pt idx="31015">
                  <c:v>258.05500000000001</c:v>
                </c:pt>
                <c:pt idx="31016">
                  <c:v>259.851</c:v>
                </c:pt>
                <c:pt idx="31017">
                  <c:v>261.64499999999998</c:v>
                </c:pt>
                <c:pt idx="31018">
                  <c:v>263.43599999999958</c:v>
                </c:pt>
                <c:pt idx="31019">
                  <c:v>265.2249999999998</c:v>
                </c:pt>
                <c:pt idx="31020">
                  <c:v>267.012</c:v>
                </c:pt>
                <c:pt idx="31021">
                  <c:v>268.79599999999965</c:v>
                </c:pt>
                <c:pt idx="31022">
                  <c:v>270.577</c:v>
                </c:pt>
                <c:pt idx="31023">
                  <c:v>272.35599999999999</c:v>
                </c:pt>
                <c:pt idx="31024">
                  <c:v>274.13099999999974</c:v>
                </c:pt>
                <c:pt idx="31025">
                  <c:v>275.904</c:v>
                </c:pt>
                <c:pt idx="31026">
                  <c:v>277.673</c:v>
                </c:pt>
                <c:pt idx="31027">
                  <c:v>279.43899999999962</c:v>
                </c:pt>
                <c:pt idx="31028">
                  <c:v>281.202</c:v>
                </c:pt>
                <c:pt idx="31029">
                  <c:v>282.96099999999979</c:v>
                </c:pt>
                <c:pt idx="31030">
                  <c:v>284.71699999999959</c:v>
                </c:pt>
                <c:pt idx="31031">
                  <c:v>286.46899999999965</c:v>
                </c:pt>
                <c:pt idx="31032">
                  <c:v>288.21699999999959</c:v>
                </c:pt>
                <c:pt idx="31033">
                  <c:v>289.96099999999979</c:v>
                </c:pt>
                <c:pt idx="31034">
                  <c:v>291.70099999999979</c:v>
                </c:pt>
                <c:pt idx="31035">
                  <c:v>293.43699999999961</c:v>
                </c:pt>
                <c:pt idx="31036">
                  <c:v>295.16899999999993</c:v>
                </c:pt>
                <c:pt idx="31037">
                  <c:v>296.89599999999979</c:v>
                </c:pt>
                <c:pt idx="31038">
                  <c:v>298.61799999999999</c:v>
                </c:pt>
                <c:pt idx="31039">
                  <c:v>300.33699999999965</c:v>
                </c:pt>
                <c:pt idx="31040">
                  <c:v>302.05</c:v>
                </c:pt>
                <c:pt idx="31041">
                  <c:v>303.75799999999975</c:v>
                </c:pt>
                <c:pt idx="31042">
                  <c:v>305.46199999999965</c:v>
                </c:pt>
                <c:pt idx="31043">
                  <c:v>307.161</c:v>
                </c:pt>
                <c:pt idx="31044">
                  <c:v>308.85399999999993</c:v>
                </c:pt>
                <c:pt idx="31045">
                  <c:v>310.54199999999975</c:v>
                </c:pt>
                <c:pt idx="31046">
                  <c:v>312.2249999999998</c:v>
                </c:pt>
                <c:pt idx="31047">
                  <c:v>313.90199999999965</c:v>
                </c:pt>
                <c:pt idx="31048">
                  <c:v>315.57400000000001</c:v>
                </c:pt>
                <c:pt idx="31049">
                  <c:v>317.24</c:v>
                </c:pt>
                <c:pt idx="31050">
                  <c:v>318.90099999999978</c:v>
                </c:pt>
                <c:pt idx="31051">
                  <c:v>320.55500000000001</c:v>
                </c:pt>
                <c:pt idx="31052">
                  <c:v>322.20400000000001</c:v>
                </c:pt>
                <c:pt idx="31053">
                  <c:v>323.846</c:v>
                </c:pt>
                <c:pt idx="31054">
                  <c:v>325.48200000000003</c:v>
                </c:pt>
                <c:pt idx="31055">
                  <c:v>327.11200000000002</c:v>
                </c:pt>
                <c:pt idx="31056">
                  <c:v>328.73599999999965</c:v>
                </c:pt>
                <c:pt idx="31057">
                  <c:v>330.35300000000001</c:v>
                </c:pt>
                <c:pt idx="31058">
                  <c:v>331.96299999999979</c:v>
                </c:pt>
                <c:pt idx="31059">
                  <c:v>333.56700000000001</c:v>
                </c:pt>
                <c:pt idx="31060">
                  <c:v>335.16399999999999</c:v>
                </c:pt>
                <c:pt idx="31061">
                  <c:v>336.75400000000002</c:v>
                </c:pt>
                <c:pt idx="31062">
                  <c:v>338.33799999999979</c:v>
                </c:pt>
                <c:pt idx="31063">
                  <c:v>339.91399999999965</c:v>
                </c:pt>
                <c:pt idx="31064">
                  <c:v>341.48299999999978</c:v>
                </c:pt>
                <c:pt idx="31065">
                  <c:v>343.04500000000002</c:v>
                </c:pt>
                <c:pt idx="31066">
                  <c:v>344.59899999999965</c:v>
                </c:pt>
                <c:pt idx="31067">
                  <c:v>346.14600000000002</c:v>
                </c:pt>
                <c:pt idx="31068">
                  <c:v>347.68599999999975</c:v>
                </c:pt>
                <c:pt idx="31069">
                  <c:v>349.21699999999959</c:v>
                </c:pt>
                <c:pt idx="31070">
                  <c:v>350.74200000000002</c:v>
                </c:pt>
                <c:pt idx="31071">
                  <c:v>352.25799999999975</c:v>
                </c:pt>
                <c:pt idx="31072">
                  <c:v>353.767</c:v>
                </c:pt>
                <c:pt idx="31073">
                  <c:v>355.267</c:v>
                </c:pt>
                <c:pt idx="31074">
                  <c:v>356.76</c:v>
                </c:pt>
                <c:pt idx="31075">
                  <c:v>358.24400000000026</c:v>
                </c:pt>
                <c:pt idx="31076">
                  <c:v>359.72099999999978</c:v>
                </c:pt>
                <c:pt idx="31077">
                  <c:v>361.18900000000002</c:v>
                </c:pt>
                <c:pt idx="31078">
                  <c:v>362.64800000000002</c:v>
                </c:pt>
                <c:pt idx="31079">
                  <c:v>364.09899999999965</c:v>
                </c:pt>
                <c:pt idx="31080">
                  <c:v>365.54199999999975</c:v>
                </c:pt>
                <c:pt idx="31081">
                  <c:v>366.97599999999977</c:v>
                </c:pt>
                <c:pt idx="31082">
                  <c:v>368.40099999999978</c:v>
                </c:pt>
                <c:pt idx="31083">
                  <c:v>369.81799999999993</c:v>
                </c:pt>
                <c:pt idx="31084">
                  <c:v>371.22599999999977</c:v>
                </c:pt>
                <c:pt idx="31085">
                  <c:v>372.62400000000002</c:v>
                </c:pt>
                <c:pt idx="31086">
                  <c:v>374.01400000000001</c:v>
                </c:pt>
                <c:pt idx="31087">
                  <c:v>375.39499999999975</c:v>
                </c:pt>
                <c:pt idx="31088">
                  <c:v>376.76599999999979</c:v>
                </c:pt>
                <c:pt idx="31089">
                  <c:v>378.12900000000002</c:v>
                </c:pt>
                <c:pt idx="31090">
                  <c:v>379.48200000000003</c:v>
                </c:pt>
                <c:pt idx="31091">
                  <c:v>380.82599999999979</c:v>
                </c:pt>
                <c:pt idx="31092">
                  <c:v>382.16</c:v>
                </c:pt>
                <c:pt idx="31093">
                  <c:v>383.48499999999979</c:v>
                </c:pt>
                <c:pt idx="31094">
                  <c:v>384.8</c:v>
                </c:pt>
                <c:pt idx="31095">
                  <c:v>386.10599999999999</c:v>
                </c:pt>
                <c:pt idx="31096">
                  <c:v>387.40199999999965</c:v>
                </c:pt>
                <c:pt idx="31097">
                  <c:v>388.68799999999999</c:v>
                </c:pt>
                <c:pt idx="31098">
                  <c:v>389.96499999999975</c:v>
                </c:pt>
                <c:pt idx="31099">
                  <c:v>391.23099999999965</c:v>
                </c:pt>
                <c:pt idx="31100">
                  <c:v>392.48799999999977</c:v>
                </c:pt>
                <c:pt idx="31101">
                  <c:v>393.73499999999979</c:v>
                </c:pt>
                <c:pt idx="31102">
                  <c:v>394.97199999999958</c:v>
                </c:pt>
                <c:pt idx="31103">
                  <c:v>396.19799999999975</c:v>
                </c:pt>
                <c:pt idx="31104">
                  <c:v>397.41499999999979</c:v>
                </c:pt>
                <c:pt idx="31105">
                  <c:v>398.62099999999975</c:v>
                </c:pt>
                <c:pt idx="31106">
                  <c:v>399.81700000000001</c:v>
                </c:pt>
                <c:pt idx="31107">
                  <c:v>401.00200000000001</c:v>
                </c:pt>
                <c:pt idx="31108">
                  <c:v>402.178</c:v>
                </c:pt>
                <c:pt idx="31109">
                  <c:v>403.34199999999993</c:v>
                </c:pt>
                <c:pt idx="31110">
                  <c:v>404.49699999999962</c:v>
                </c:pt>
                <c:pt idx="31111">
                  <c:v>405.64100000000002</c:v>
                </c:pt>
                <c:pt idx="31112">
                  <c:v>406.774</c:v>
                </c:pt>
                <c:pt idx="31113">
                  <c:v>407.89699999999965</c:v>
                </c:pt>
                <c:pt idx="31114">
                  <c:v>409.00900000000001</c:v>
                </c:pt>
                <c:pt idx="31115">
                  <c:v>410.11</c:v>
                </c:pt>
                <c:pt idx="31116">
                  <c:v>411.2</c:v>
                </c:pt>
                <c:pt idx="31117">
                  <c:v>412.28</c:v>
                </c:pt>
                <c:pt idx="31118">
                  <c:v>413.34899999999999</c:v>
                </c:pt>
                <c:pt idx="31119">
                  <c:v>414.40699999999958</c:v>
                </c:pt>
                <c:pt idx="31120">
                  <c:v>415.45400000000001</c:v>
                </c:pt>
                <c:pt idx="31121">
                  <c:v>416.49099999999964</c:v>
                </c:pt>
                <c:pt idx="31122">
                  <c:v>417.51599999999979</c:v>
                </c:pt>
                <c:pt idx="31123">
                  <c:v>418.53</c:v>
                </c:pt>
                <c:pt idx="31124">
                  <c:v>419.53299999999979</c:v>
                </c:pt>
                <c:pt idx="31125">
                  <c:v>420.52499999999975</c:v>
                </c:pt>
                <c:pt idx="31126">
                  <c:v>421.50599999999974</c:v>
                </c:pt>
                <c:pt idx="31127">
                  <c:v>422.47599999999977</c:v>
                </c:pt>
                <c:pt idx="31128">
                  <c:v>423.43400000000003</c:v>
                </c:pt>
                <c:pt idx="31129">
                  <c:v>424.38099999999974</c:v>
                </c:pt>
                <c:pt idx="31130">
                  <c:v>425.31799999999993</c:v>
                </c:pt>
                <c:pt idx="31131">
                  <c:v>426.24200000000002</c:v>
                </c:pt>
                <c:pt idx="31132">
                  <c:v>427.15600000000001</c:v>
                </c:pt>
                <c:pt idx="31133">
                  <c:v>428.05799999999999</c:v>
                </c:pt>
                <c:pt idx="31134">
                  <c:v>428.94900000000001</c:v>
                </c:pt>
                <c:pt idx="31135">
                  <c:v>429.82799999999975</c:v>
                </c:pt>
                <c:pt idx="31136">
                  <c:v>430.69600000000003</c:v>
                </c:pt>
                <c:pt idx="31137">
                  <c:v>431.553</c:v>
                </c:pt>
                <c:pt idx="31138">
                  <c:v>432.3979999999998</c:v>
                </c:pt>
                <c:pt idx="31139">
                  <c:v>433.23099999999965</c:v>
                </c:pt>
                <c:pt idx="31140">
                  <c:v>434.053</c:v>
                </c:pt>
                <c:pt idx="31141">
                  <c:v>434.86399999999975</c:v>
                </c:pt>
                <c:pt idx="31142">
                  <c:v>435.66300000000001</c:v>
                </c:pt>
                <c:pt idx="31143">
                  <c:v>436.45</c:v>
                </c:pt>
                <c:pt idx="31144">
                  <c:v>437.22599999999977</c:v>
                </c:pt>
                <c:pt idx="31145">
                  <c:v>437.99099999999964</c:v>
                </c:pt>
                <c:pt idx="31146">
                  <c:v>438.74299999999999</c:v>
                </c:pt>
                <c:pt idx="31147">
                  <c:v>439.48499999999979</c:v>
                </c:pt>
                <c:pt idx="31148">
                  <c:v>440.214</c:v>
                </c:pt>
                <c:pt idx="31149">
                  <c:v>440.93199999999962</c:v>
                </c:pt>
                <c:pt idx="31150">
                  <c:v>441.63799999999975</c:v>
                </c:pt>
                <c:pt idx="31151">
                  <c:v>442.33300000000003</c:v>
                </c:pt>
                <c:pt idx="31152">
                  <c:v>443.01599999999979</c:v>
                </c:pt>
                <c:pt idx="31153">
                  <c:v>443.68700000000001</c:v>
                </c:pt>
                <c:pt idx="31154">
                  <c:v>444.346</c:v>
                </c:pt>
                <c:pt idx="31155">
                  <c:v>444.99400000000003</c:v>
                </c:pt>
                <c:pt idx="31156">
                  <c:v>445.63</c:v>
                </c:pt>
                <c:pt idx="31157">
                  <c:v>446.255</c:v>
                </c:pt>
                <c:pt idx="31158">
                  <c:v>446.86799999999999</c:v>
                </c:pt>
                <c:pt idx="31159">
                  <c:v>447.46899999999965</c:v>
                </c:pt>
                <c:pt idx="31160">
                  <c:v>448.05799999999999</c:v>
                </c:pt>
                <c:pt idx="31161">
                  <c:v>448.6359999999998</c:v>
                </c:pt>
                <c:pt idx="31162">
                  <c:v>449.20099999999979</c:v>
                </c:pt>
                <c:pt idx="31163">
                  <c:v>449.75599999999974</c:v>
                </c:pt>
                <c:pt idx="31164">
                  <c:v>450.29799999999977</c:v>
                </c:pt>
                <c:pt idx="31165">
                  <c:v>450.82900000000001</c:v>
                </c:pt>
                <c:pt idx="31166">
                  <c:v>451.34800000000001</c:v>
                </c:pt>
                <c:pt idx="31167">
                  <c:v>451.85500000000002</c:v>
                </c:pt>
                <c:pt idx="31168">
                  <c:v>452.351</c:v>
                </c:pt>
                <c:pt idx="31169">
                  <c:v>452.83499999999975</c:v>
                </c:pt>
                <c:pt idx="31170">
                  <c:v>453.30700000000002</c:v>
                </c:pt>
                <c:pt idx="31171">
                  <c:v>453.767</c:v>
                </c:pt>
                <c:pt idx="31172">
                  <c:v>454.21599999999978</c:v>
                </c:pt>
                <c:pt idx="31173">
                  <c:v>454.65300000000002</c:v>
                </c:pt>
                <c:pt idx="31174">
                  <c:v>455.07900000000001</c:v>
                </c:pt>
                <c:pt idx="31175">
                  <c:v>455.49199999999962</c:v>
                </c:pt>
                <c:pt idx="31176">
                  <c:v>455.89499999999975</c:v>
                </c:pt>
                <c:pt idx="31177">
                  <c:v>456.28500000000003</c:v>
                </c:pt>
                <c:pt idx="31178">
                  <c:v>456.66399999999999</c:v>
                </c:pt>
                <c:pt idx="31179">
                  <c:v>457.03099999999978</c:v>
                </c:pt>
                <c:pt idx="31180">
                  <c:v>457.387</c:v>
                </c:pt>
                <c:pt idx="31181">
                  <c:v>457.72999999999979</c:v>
                </c:pt>
                <c:pt idx="31182">
                  <c:v>458.06299999999999</c:v>
                </c:pt>
                <c:pt idx="31183">
                  <c:v>458.38299999999975</c:v>
                </c:pt>
                <c:pt idx="31184">
                  <c:v>458.69299999999993</c:v>
                </c:pt>
                <c:pt idx="31185">
                  <c:v>458.98999999999978</c:v>
                </c:pt>
                <c:pt idx="31186">
                  <c:v>459.27599999999978</c:v>
                </c:pt>
                <c:pt idx="31187">
                  <c:v>459.55099999999999</c:v>
                </c:pt>
                <c:pt idx="31188">
                  <c:v>459.81400000000002</c:v>
                </c:pt>
                <c:pt idx="31189">
                  <c:v>460.065</c:v>
                </c:pt>
                <c:pt idx="31190">
                  <c:v>460.30500000000001</c:v>
                </c:pt>
                <c:pt idx="31191">
                  <c:v>460.53399999999965</c:v>
                </c:pt>
                <c:pt idx="31192">
                  <c:v>460.75099999999975</c:v>
                </c:pt>
                <c:pt idx="31193">
                  <c:v>460.95699999999965</c:v>
                </c:pt>
                <c:pt idx="31194">
                  <c:v>461.15100000000001</c:v>
                </c:pt>
                <c:pt idx="31195">
                  <c:v>461.33300000000003</c:v>
                </c:pt>
                <c:pt idx="31196">
                  <c:v>461.505</c:v>
                </c:pt>
                <c:pt idx="31197">
                  <c:v>461.66500000000002</c:v>
                </c:pt>
                <c:pt idx="31198">
                  <c:v>461.81400000000002</c:v>
                </c:pt>
                <c:pt idx="31199">
                  <c:v>461.95099999999979</c:v>
                </c:pt>
                <c:pt idx="31200">
                  <c:v>462.077</c:v>
                </c:pt>
                <c:pt idx="31201">
                  <c:v>462.19200000000001</c:v>
                </c:pt>
                <c:pt idx="31202">
                  <c:v>462.29499999999979</c:v>
                </c:pt>
                <c:pt idx="31203">
                  <c:v>462.38799999999975</c:v>
                </c:pt>
                <c:pt idx="31204">
                  <c:v>462.46899999999965</c:v>
                </c:pt>
                <c:pt idx="31205">
                  <c:v>462.53799999999978</c:v>
                </c:pt>
                <c:pt idx="31206">
                  <c:v>462.59699999999958</c:v>
                </c:pt>
                <c:pt idx="31207">
                  <c:v>462.64499999999998</c:v>
                </c:pt>
                <c:pt idx="31208">
                  <c:v>462.68099999999993</c:v>
                </c:pt>
                <c:pt idx="31209">
                  <c:v>462.70599999999979</c:v>
                </c:pt>
                <c:pt idx="31210">
                  <c:v>462.7199999999998</c:v>
                </c:pt>
                <c:pt idx="31211">
                  <c:v>462.72299999999979</c:v>
                </c:pt>
                <c:pt idx="31212">
                  <c:v>462.71499999999975</c:v>
                </c:pt>
                <c:pt idx="31213">
                  <c:v>462.69600000000003</c:v>
                </c:pt>
                <c:pt idx="31214">
                  <c:v>462.666</c:v>
                </c:pt>
                <c:pt idx="31215">
                  <c:v>462.625</c:v>
                </c:pt>
                <c:pt idx="31216">
                  <c:v>462.57299999999975</c:v>
                </c:pt>
                <c:pt idx="31217">
                  <c:v>462.51</c:v>
                </c:pt>
                <c:pt idx="31218">
                  <c:v>462.43599999999958</c:v>
                </c:pt>
                <c:pt idx="31219">
                  <c:v>462.351</c:v>
                </c:pt>
                <c:pt idx="31220">
                  <c:v>462.25599999999974</c:v>
                </c:pt>
                <c:pt idx="31221">
                  <c:v>462.1500000000002</c:v>
                </c:pt>
                <c:pt idx="31222">
                  <c:v>462.03199999999958</c:v>
                </c:pt>
                <c:pt idx="31223">
                  <c:v>461.904</c:v>
                </c:pt>
                <c:pt idx="31224">
                  <c:v>461.76599999999979</c:v>
                </c:pt>
                <c:pt idx="31225">
                  <c:v>461.61599999999999</c:v>
                </c:pt>
                <c:pt idx="31226">
                  <c:v>461.45599999999979</c:v>
                </c:pt>
                <c:pt idx="31227">
                  <c:v>461.28500000000003</c:v>
                </c:pt>
                <c:pt idx="31228">
                  <c:v>461.10399999999993</c:v>
                </c:pt>
                <c:pt idx="31229">
                  <c:v>460.91199999999958</c:v>
                </c:pt>
                <c:pt idx="31230">
                  <c:v>460.709</c:v>
                </c:pt>
                <c:pt idx="31231">
                  <c:v>460.49499999999978</c:v>
                </c:pt>
                <c:pt idx="31232">
                  <c:v>460.27199999999965</c:v>
                </c:pt>
                <c:pt idx="31233">
                  <c:v>460.03699999999958</c:v>
                </c:pt>
                <c:pt idx="31234">
                  <c:v>459.79199999999958</c:v>
                </c:pt>
                <c:pt idx="31235">
                  <c:v>459.53699999999958</c:v>
                </c:pt>
                <c:pt idx="31236">
                  <c:v>459.27099999999979</c:v>
                </c:pt>
                <c:pt idx="31237">
                  <c:v>458.99499999999978</c:v>
                </c:pt>
                <c:pt idx="31238">
                  <c:v>458.70800000000003</c:v>
                </c:pt>
                <c:pt idx="31239">
                  <c:v>458.41099999999977</c:v>
                </c:pt>
                <c:pt idx="31240">
                  <c:v>458.10399999999993</c:v>
                </c:pt>
                <c:pt idx="31241">
                  <c:v>457.78599999999977</c:v>
                </c:pt>
                <c:pt idx="31242">
                  <c:v>457.459</c:v>
                </c:pt>
                <c:pt idx="31243">
                  <c:v>457.12</c:v>
                </c:pt>
                <c:pt idx="31244">
                  <c:v>456.77199999999965</c:v>
                </c:pt>
                <c:pt idx="31245">
                  <c:v>456.41299999999978</c:v>
                </c:pt>
                <c:pt idx="31246">
                  <c:v>456.04500000000002</c:v>
                </c:pt>
                <c:pt idx="31247">
                  <c:v>455.666</c:v>
                </c:pt>
                <c:pt idx="31248">
                  <c:v>455.27599999999978</c:v>
                </c:pt>
                <c:pt idx="31249">
                  <c:v>454.87700000000001</c:v>
                </c:pt>
                <c:pt idx="31250">
                  <c:v>454.46799999999979</c:v>
                </c:pt>
                <c:pt idx="31251">
                  <c:v>454.04899999999975</c:v>
                </c:pt>
                <c:pt idx="31252">
                  <c:v>453.61900000000026</c:v>
                </c:pt>
                <c:pt idx="31253">
                  <c:v>453.18</c:v>
                </c:pt>
                <c:pt idx="31254">
                  <c:v>452.73099999999965</c:v>
                </c:pt>
                <c:pt idx="31255">
                  <c:v>452.27199999999965</c:v>
                </c:pt>
                <c:pt idx="31256">
                  <c:v>451.80200000000002</c:v>
                </c:pt>
                <c:pt idx="31257">
                  <c:v>451.32299999999975</c:v>
                </c:pt>
                <c:pt idx="31258">
                  <c:v>450.834</c:v>
                </c:pt>
                <c:pt idx="31259">
                  <c:v>450.33599999999979</c:v>
                </c:pt>
                <c:pt idx="31260">
                  <c:v>449.827</c:v>
                </c:pt>
                <c:pt idx="31261">
                  <c:v>449.30900000000008</c:v>
                </c:pt>
                <c:pt idx="31262">
                  <c:v>448.78</c:v>
                </c:pt>
                <c:pt idx="31263">
                  <c:v>448.24299999999999</c:v>
                </c:pt>
                <c:pt idx="31264">
                  <c:v>447.69499999999999</c:v>
                </c:pt>
                <c:pt idx="31265">
                  <c:v>447.13799999999975</c:v>
                </c:pt>
                <c:pt idx="31266">
                  <c:v>446.57100000000003</c:v>
                </c:pt>
                <c:pt idx="31267">
                  <c:v>445.99400000000003</c:v>
                </c:pt>
                <c:pt idx="31268">
                  <c:v>445.40799999999979</c:v>
                </c:pt>
                <c:pt idx="31269">
                  <c:v>444.81200000000001</c:v>
                </c:pt>
                <c:pt idx="31270">
                  <c:v>444.20699999999965</c:v>
                </c:pt>
                <c:pt idx="31271">
                  <c:v>443.59199999999959</c:v>
                </c:pt>
                <c:pt idx="31272">
                  <c:v>442.96799999999979</c:v>
                </c:pt>
                <c:pt idx="31273">
                  <c:v>442.334</c:v>
                </c:pt>
                <c:pt idx="31274">
                  <c:v>441.69</c:v>
                </c:pt>
                <c:pt idx="31275">
                  <c:v>441.03699999999958</c:v>
                </c:pt>
                <c:pt idx="31276">
                  <c:v>440.375</c:v>
                </c:pt>
                <c:pt idx="31277">
                  <c:v>439.70400000000001</c:v>
                </c:pt>
                <c:pt idx="31278">
                  <c:v>439.0229999999998</c:v>
                </c:pt>
                <c:pt idx="31279">
                  <c:v>438.33199999999965</c:v>
                </c:pt>
                <c:pt idx="31280">
                  <c:v>437.63299999999975</c:v>
                </c:pt>
                <c:pt idx="31281">
                  <c:v>436.92399999999958</c:v>
                </c:pt>
                <c:pt idx="31282">
                  <c:v>436.20499999999993</c:v>
                </c:pt>
                <c:pt idx="31283">
                  <c:v>435.47799999999978</c:v>
                </c:pt>
                <c:pt idx="31284">
                  <c:v>434.74099999999999</c:v>
                </c:pt>
                <c:pt idx="31285">
                  <c:v>433.99499999999978</c:v>
                </c:pt>
                <c:pt idx="31286">
                  <c:v>433.24</c:v>
                </c:pt>
                <c:pt idx="31287">
                  <c:v>432.47599999999977</c:v>
                </c:pt>
                <c:pt idx="31288">
                  <c:v>431.70299999999975</c:v>
                </c:pt>
                <c:pt idx="31289">
                  <c:v>430.91999999999979</c:v>
                </c:pt>
                <c:pt idx="31290">
                  <c:v>430.12900000000002</c:v>
                </c:pt>
                <c:pt idx="31291">
                  <c:v>429.32799999999975</c:v>
                </c:pt>
                <c:pt idx="31292">
                  <c:v>428.51799999999974</c:v>
                </c:pt>
                <c:pt idx="31293">
                  <c:v>427.7</c:v>
                </c:pt>
                <c:pt idx="31294">
                  <c:v>426.87200000000001</c:v>
                </c:pt>
                <c:pt idx="31295">
                  <c:v>426.03500000000003</c:v>
                </c:pt>
                <c:pt idx="31296">
                  <c:v>425.19</c:v>
                </c:pt>
                <c:pt idx="31297">
                  <c:v>424.33499999999975</c:v>
                </c:pt>
                <c:pt idx="31298">
                  <c:v>423.47199999999958</c:v>
                </c:pt>
                <c:pt idx="31299">
                  <c:v>422.6</c:v>
                </c:pt>
                <c:pt idx="31300">
                  <c:v>421.71799999999979</c:v>
                </c:pt>
                <c:pt idx="31301">
                  <c:v>420.82900000000001</c:v>
                </c:pt>
                <c:pt idx="31302">
                  <c:v>419.92999999999978</c:v>
                </c:pt>
                <c:pt idx="31303">
                  <c:v>419.02199999999965</c:v>
                </c:pt>
                <c:pt idx="31304">
                  <c:v>418.10599999999999</c:v>
                </c:pt>
                <c:pt idx="31305">
                  <c:v>417.18099999999993</c:v>
                </c:pt>
                <c:pt idx="31306">
                  <c:v>416.24700000000001</c:v>
                </c:pt>
                <c:pt idx="31307">
                  <c:v>415.30500000000001</c:v>
                </c:pt>
                <c:pt idx="31308">
                  <c:v>414.35399999999993</c:v>
                </c:pt>
                <c:pt idx="31309">
                  <c:v>413.39400000000001</c:v>
                </c:pt>
                <c:pt idx="31310">
                  <c:v>412.42499999999978</c:v>
                </c:pt>
                <c:pt idx="31311">
                  <c:v>411.44799999999975</c:v>
                </c:pt>
                <c:pt idx="31312">
                  <c:v>410.46299999999979</c:v>
                </c:pt>
                <c:pt idx="31313">
                  <c:v>409.46899999999965</c:v>
                </c:pt>
                <c:pt idx="31314">
                  <c:v>408.46599999999978</c:v>
                </c:pt>
                <c:pt idx="31315">
                  <c:v>407.45499999999993</c:v>
                </c:pt>
                <c:pt idx="31316">
                  <c:v>406.43499999999977</c:v>
                </c:pt>
                <c:pt idx="31317">
                  <c:v>405.40699999999958</c:v>
                </c:pt>
                <c:pt idx="31318">
                  <c:v>404.37099999999975</c:v>
                </c:pt>
                <c:pt idx="31319">
                  <c:v>403.32599999999979</c:v>
                </c:pt>
                <c:pt idx="31320">
                  <c:v>402.27199999999965</c:v>
                </c:pt>
                <c:pt idx="31321">
                  <c:v>401.21099999999979</c:v>
                </c:pt>
                <c:pt idx="31322">
                  <c:v>400.14100000000002</c:v>
                </c:pt>
                <c:pt idx="31323">
                  <c:v>399.06200000000001</c:v>
                </c:pt>
                <c:pt idx="31324">
                  <c:v>397.97599999999977</c:v>
                </c:pt>
                <c:pt idx="31325">
                  <c:v>396.88099999999974</c:v>
                </c:pt>
                <c:pt idx="31326">
                  <c:v>395.77799999999979</c:v>
                </c:pt>
                <c:pt idx="31327">
                  <c:v>394.666</c:v>
                </c:pt>
                <c:pt idx="31328">
                  <c:v>393.54700000000008</c:v>
                </c:pt>
                <c:pt idx="31329">
                  <c:v>392.41899999999958</c:v>
                </c:pt>
                <c:pt idx="31330">
                  <c:v>391.28299999999979</c:v>
                </c:pt>
                <c:pt idx="31331">
                  <c:v>390.13900000000001</c:v>
                </c:pt>
                <c:pt idx="31332">
                  <c:v>388.98699999999963</c:v>
                </c:pt>
                <c:pt idx="31333">
                  <c:v>387.827</c:v>
                </c:pt>
                <c:pt idx="31334">
                  <c:v>386.65899999999999</c:v>
                </c:pt>
                <c:pt idx="31335">
                  <c:v>385.48200000000003</c:v>
                </c:pt>
                <c:pt idx="31336">
                  <c:v>384.29799999999977</c:v>
                </c:pt>
                <c:pt idx="31337">
                  <c:v>383.10599999999999</c:v>
                </c:pt>
                <c:pt idx="31338">
                  <c:v>381.90599999999978</c:v>
                </c:pt>
                <c:pt idx="31339">
                  <c:v>380.69799999999975</c:v>
                </c:pt>
                <c:pt idx="31340">
                  <c:v>379.48200000000003</c:v>
                </c:pt>
                <c:pt idx="31341">
                  <c:v>378.25900000000001</c:v>
                </c:pt>
                <c:pt idx="31342">
                  <c:v>377.02699999999965</c:v>
                </c:pt>
                <c:pt idx="31343">
                  <c:v>375.78799999999978</c:v>
                </c:pt>
                <c:pt idx="31344">
                  <c:v>374.541</c:v>
                </c:pt>
                <c:pt idx="31345">
                  <c:v>373.28599999999977</c:v>
                </c:pt>
                <c:pt idx="31346">
                  <c:v>372.024</c:v>
                </c:pt>
                <c:pt idx="31347">
                  <c:v>370.75400000000002</c:v>
                </c:pt>
                <c:pt idx="31348">
                  <c:v>369.47599999999977</c:v>
                </c:pt>
                <c:pt idx="31349">
                  <c:v>368.19</c:v>
                </c:pt>
                <c:pt idx="31350">
                  <c:v>366.89699999999965</c:v>
                </c:pt>
                <c:pt idx="31351">
                  <c:v>365.59699999999958</c:v>
                </c:pt>
                <c:pt idx="31352">
                  <c:v>364.28899999999965</c:v>
                </c:pt>
                <c:pt idx="31353">
                  <c:v>362.97399999999965</c:v>
                </c:pt>
                <c:pt idx="31354">
                  <c:v>361.65100000000001</c:v>
                </c:pt>
                <c:pt idx="31355">
                  <c:v>360.32</c:v>
                </c:pt>
                <c:pt idx="31356">
                  <c:v>358.98299999999978</c:v>
                </c:pt>
                <c:pt idx="31357">
                  <c:v>357.63799999999975</c:v>
                </c:pt>
                <c:pt idx="31358">
                  <c:v>356.28500000000003</c:v>
                </c:pt>
                <c:pt idx="31359">
                  <c:v>354.92599999999965</c:v>
                </c:pt>
                <c:pt idx="31360">
                  <c:v>353.55900000000008</c:v>
                </c:pt>
                <c:pt idx="31361">
                  <c:v>352.185</c:v>
                </c:pt>
                <c:pt idx="31362">
                  <c:v>350.803</c:v>
                </c:pt>
                <c:pt idx="31363">
                  <c:v>349.41499999999979</c:v>
                </c:pt>
                <c:pt idx="31364">
                  <c:v>348.02</c:v>
                </c:pt>
                <c:pt idx="31365">
                  <c:v>346.61700000000002</c:v>
                </c:pt>
                <c:pt idx="31366">
                  <c:v>345.20699999999965</c:v>
                </c:pt>
                <c:pt idx="31367">
                  <c:v>343.79099999999966</c:v>
                </c:pt>
                <c:pt idx="31368">
                  <c:v>342.36799999999999</c:v>
                </c:pt>
                <c:pt idx="31369">
                  <c:v>340.93699999999961</c:v>
                </c:pt>
                <c:pt idx="31370">
                  <c:v>339.5</c:v>
                </c:pt>
                <c:pt idx="31371">
                  <c:v>338.05599999999993</c:v>
                </c:pt>
                <c:pt idx="31372">
                  <c:v>336.60500000000002</c:v>
                </c:pt>
                <c:pt idx="31373">
                  <c:v>335.14800000000002</c:v>
                </c:pt>
                <c:pt idx="31374">
                  <c:v>333.68299999999999</c:v>
                </c:pt>
                <c:pt idx="31375">
                  <c:v>332.21299999999979</c:v>
                </c:pt>
                <c:pt idx="31376">
                  <c:v>330.73499999999979</c:v>
                </c:pt>
                <c:pt idx="31377">
                  <c:v>329.25099999999975</c:v>
                </c:pt>
                <c:pt idx="31378">
                  <c:v>327.7609999999998</c:v>
                </c:pt>
                <c:pt idx="31379">
                  <c:v>326.26400000000001</c:v>
                </c:pt>
                <c:pt idx="31380">
                  <c:v>324.76</c:v>
                </c:pt>
                <c:pt idx="31381">
                  <c:v>323.25</c:v>
                </c:pt>
                <c:pt idx="31382">
                  <c:v>321.73399999999958</c:v>
                </c:pt>
                <c:pt idx="31383">
                  <c:v>320.21199999999965</c:v>
                </c:pt>
                <c:pt idx="31384">
                  <c:v>318.68299999999999</c:v>
                </c:pt>
                <c:pt idx="31385">
                  <c:v>317.14900000000023</c:v>
                </c:pt>
                <c:pt idx="31386">
                  <c:v>315.608</c:v>
                </c:pt>
                <c:pt idx="31387">
                  <c:v>314.06099999999975</c:v>
                </c:pt>
                <c:pt idx="31388">
                  <c:v>312.50799999999975</c:v>
                </c:pt>
                <c:pt idx="31389">
                  <c:v>310.94900000000001</c:v>
                </c:pt>
                <c:pt idx="31390">
                  <c:v>309.38400000000001</c:v>
                </c:pt>
                <c:pt idx="31391">
                  <c:v>307.81299999999999</c:v>
                </c:pt>
                <c:pt idx="31392">
                  <c:v>306.23699999999963</c:v>
                </c:pt>
                <c:pt idx="31393">
                  <c:v>304.65499999999997</c:v>
                </c:pt>
                <c:pt idx="31394">
                  <c:v>303.06700000000001</c:v>
                </c:pt>
                <c:pt idx="31395">
                  <c:v>301.47299999999979</c:v>
                </c:pt>
                <c:pt idx="31396">
                  <c:v>299.87400000000002</c:v>
                </c:pt>
                <c:pt idx="31397">
                  <c:v>298.26900000000001</c:v>
                </c:pt>
                <c:pt idx="31398">
                  <c:v>296.65899999999999</c:v>
                </c:pt>
                <c:pt idx="31399">
                  <c:v>295.04399999999993</c:v>
                </c:pt>
                <c:pt idx="31400">
                  <c:v>293.42299999999977</c:v>
                </c:pt>
                <c:pt idx="31401">
                  <c:v>291.79700000000003</c:v>
                </c:pt>
                <c:pt idx="31402">
                  <c:v>290.16500000000002</c:v>
                </c:pt>
                <c:pt idx="31403">
                  <c:v>288.529</c:v>
                </c:pt>
                <c:pt idx="31404">
                  <c:v>286.887</c:v>
                </c:pt>
                <c:pt idx="31405">
                  <c:v>285.24099999999999</c:v>
                </c:pt>
                <c:pt idx="31406">
                  <c:v>283.589</c:v>
                </c:pt>
                <c:pt idx="31407">
                  <c:v>281.93299999999965</c:v>
                </c:pt>
                <c:pt idx="31408">
                  <c:v>280.27099999999979</c:v>
                </c:pt>
                <c:pt idx="31409">
                  <c:v>278.60500000000002</c:v>
                </c:pt>
                <c:pt idx="31410">
                  <c:v>276.93499999999977</c:v>
                </c:pt>
                <c:pt idx="31411">
                  <c:v>275.25900000000001</c:v>
                </c:pt>
                <c:pt idx="31412">
                  <c:v>273.58</c:v>
                </c:pt>
                <c:pt idx="31413">
                  <c:v>271.89499999999975</c:v>
                </c:pt>
                <c:pt idx="31414">
                  <c:v>270.20599999999979</c:v>
                </c:pt>
                <c:pt idx="31415">
                  <c:v>268.51299999999975</c:v>
                </c:pt>
                <c:pt idx="31416">
                  <c:v>266.81599999999975</c:v>
                </c:pt>
                <c:pt idx="31417">
                  <c:v>265.11399999999975</c:v>
                </c:pt>
                <c:pt idx="31418">
                  <c:v>263.40899999999965</c:v>
                </c:pt>
                <c:pt idx="31419">
                  <c:v>261.69900000000001</c:v>
                </c:pt>
                <c:pt idx="31420">
                  <c:v>259.98499999999979</c:v>
                </c:pt>
                <c:pt idx="31421">
                  <c:v>258.26799999999974</c:v>
                </c:pt>
                <c:pt idx="31422">
                  <c:v>256.54700000000008</c:v>
                </c:pt>
                <c:pt idx="31423">
                  <c:v>254.82100000000011</c:v>
                </c:pt>
                <c:pt idx="31424">
                  <c:v>253.09300000000002</c:v>
                </c:pt>
                <c:pt idx="31425">
                  <c:v>251.3610000000001</c:v>
                </c:pt>
                <c:pt idx="31426">
                  <c:v>249.625</c:v>
                </c:pt>
                <c:pt idx="31427">
                  <c:v>247.88600000000011</c:v>
                </c:pt>
                <c:pt idx="31428">
                  <c:v>246.14299999999997</c:v>
                </c:pt>
                <c:pt idx="31429">
                  <c:v>244.39800000000011</c:v>
                </c:pt>
                <c:pt idx="31430">
                  <c:v>242.64899999999997</c:v>
                </c:pt>
                <c:pt idx="31431">
                  <c:v>240.89700000000011</c:v>
                </c:pt>
                <c:pt idx="31432">
                  <c:v>239.142</c:v>
                </c:pt>
                <c:pt idx="31433">
                  <c:v>237.38400000000001</c:v>
                </c:pt>
                <c:pt idx="31434">
                  <c:v>235.624</c:v>
                </c:pt>
                <c:pt idx="31435">
                  <c:v>233.86</c:v>
                </c:pt>
                <c:pt idx="31436">
                  <c:v>232.09399999999999</c:v>
                </c:pt>
                <c:pt idx="31437">
                  <c:v>230.32600000000011</c:v>
                </c:pt>
                <c:pt idx="31438">
                  <c:v>228.55500000000001</c:v>
                </c:pt>
                <c:pt idx="31439">
                  <c:v>226.78200000000001</c:v>
                </c:pt>
                <c:pt idx="31440">
                  <c:v>225.006</c:v>
                </c:pt>
                <c:pt idx="31441">
                  <c:v>223.22900000000001</c:v>
                </c:pt>
                <c:pt idx="31442">
                  <c:v>221.44900000000001</c:v>
                </c:pt>
                <c:pt idx="31443">
                  <c:v>219.667</c:v>
                </c:pt>
                <c:pt idx="31444">
                  <c:v>217.88400000000001</c:v>
                </c:pt>
                <c:pt idx="31445">
                  <c:v>216.09800000000001</c:v>
                </c:pt>
                <c:pt idx="31446">
                  <c:v>214.31100000000001</c:v>
                </c:pt>
                <c:pt idx="31447">
                  <c:v>212.523</c:v>
                </c:pt>
                <c:pt idx="31448">
                  <c:v>210.732</c:v>
                </c:pt>
                <c:pt idx="31449">
                  <c:v>208.941</c:v>
                </c:pt>
                <c:pt idx="31450">
                  <c:v>207.148</c:v>
                </c:pt>
                <c:pt idx="31451">
                  <c:v>205.35400000000001</c:v>
                </c:pt>
                <c:pt idx="31452">
                  <c:v>203.559</c:v>
                </c:pt>
                <c:pt idx="31453">
                  <c:v>201.76300000000001</c:v>
                </c:pt>
                <c:pt idx="31454">
                  <c:v>199.96600000000001</c:v>
                </c:pt>
                <c:pt idx="31455">
                  <c:v>198.16800000000001</c:v>
                </c:pt>
                <c:pt idx="31456">
                  <c:v>196.369</c:v>
                </c:pt>
                <c:pt idx="31457">
                  <c:v>194.57</c:v>
                </c:pt>
                <c:pt idx="31458">
                  <c:v>192.77099999999999</c:v>
                </c:pt>
                <c:pt idx="31459">
                  <c:v>190.971</c:v>
                </c:pt>
                <c:pt idx="31460">
                  <c:v>189.17099999999999</c:v>
                </c:pt>
                <c:pt idx="31461">
                  <c:v>187.37</c:v>
                </c:pt>
                <c:pt idx="31462">
                  <c:v>185.57</c:v>
                </c:pt>
                <c:pt idx="31463">
                  <c:v>183.76900000000001</c:v>
                </c:pt>
                <c:pt idx="31464">
                  <c:v>181.96900000000002</c:v>
                </c:pt>
                <c:pt idx="31465">
                  <c:v>180.16900000000001</c:v>
                </c:pt>
                <c:pt idx="31466">
                  <c:v>178.37</c:v>
                </c:pt>
                <c:pt idx="31467">
                  <c:v>176.571</c:v>
                </c:pt>
                <c:pt idx="31468">
                  <c:v>174.77199999999999</c:v>
                </c:pt>
                <c:pt idx="31469">
                  <c:v>172.97499999999999</c:v>
                </c:pt>
                <c:pt idx="31470">
                  <c:v>171.178</c:v>
                </c:pt>
                <c:pt idx="31471">
                  <c:v>169.38200000000012</c:v>
                </c:pt>
                <c:pt idx="31472">
                  <c:v>167.58700000000007</c:v>
                </c:pt>
                <c:pt idx="31473">
                  <c:v>165.79300000000001</c:v>
                </c:pt>
                <c:pt idx="31474">
                  <c:v>164.001</c:v>
                </c:pt>
                <c:pt idx="31475">
                  <c:v>162.20999999999998</c:v>
                </c:pt>
                <c:pt idx="31476">
                  <c:v>160.41999999999999</c:v>
                </c:pt>
                <c:pt idx="31477">
                  <c:v>158.63200000000001</c:v>
                </c:pt>
                <c:pt idx="31478">
                  <c:v>156.846</c:v>
                </c:pt>
                <c:pt idx="31479">
                  <c:v>155.06200000000001</c:v>
                </c:pt>
                <c:pt idx="31480">
                  <c:v>153.28</c:v>
                </c:pt>
                <c:pt idx="31481">
                  <c:v>151.499</c:v>
                </c:pt>
                <c:pt idx="31482">
                  <c:v>149.721</c:v>
                </c:pt>
                <c:pt idx="31483">
                  <c:v>147.946</c:v>
                </c:pt>
                <c:pt idx="31484">
                  <c:v>146.172</c:v>
                </c:pt>
                <c:pt idx="31485">
                  <c:v>144.40200000000004</c:v>
                </c:pt>
                <c:pt idx="31486">
                  <c:v>142.63399999999999</c:v>
                </c:pt>
                <c:pt idx="31487">
                  <c:v>140.86800000000011</c:v>
                </c:pt>
                <c:pt idx="31488">
                  <c:v>139.10599999999999</c:v>
                </c:pt>
                <c:pt idx="31489">
                  <c:v>137.34700000000001</c:v>
                </c:pt>
                <c:pt idx="31490">
                  <c:v>135.59100000000001</c:v>
                </c:pt>
                <c:pt idx="31491">
                  <c:v>133.83800000000011</c:v>
                </c:pt>
                <c:pt idx="31492">
                  <c:v>132.08800000000011</c:v>
                </c:pt>
                <c:pt idx="31493">
                  <c:v>130.34200000000001</c:v>
                </c:pt>
                <c:pt idx="31494">
                  <c:v>128.6</c:v>
                </c:pt>
                <c:pt idx="31495">
                  <c:v>126.861</c:v>
                </c:pt>
                <c:pt idx="31496">
                  <c:v>125.127</c:v>
                </c:pt>
                <c:pt idx="31497">
                  <c:v>123.396</c:v>
                </c:pt>
                <c:pt idx="31498">
                  <c:v>121.669</c:v>
                </c:pt>
                <c:pt idx="31499">
                  <c:v>119.94700000000007</c:v>
                </c:pt>
                <c:pt idx="31500">
                  <c:v>118.229</c:v>
                </c:pt>
                <c:pt idx="31501">
                  <c:v>116.515</c:v>
                </c:pt>
                <c:pt idx="31502">
                  <c:v>114.807</c:v>
                </c:pt>
                <c:pt idx="31503">
                  <c:v>113.10199999999999</c:v>
                </c:pt>
                <c:pt idx="31504">
                  <c:v>111.40300000000002</c:v>
                </c:pt>
                <c:pt idx="31505">
                  <c:v>109.708</c:v>
                </c:pt>
                <c:pt idx="31506">
                  <c:v>108.01900000000002</c:v>
                </c:pt>
                <c:pt idx="31507">
                  <c:v>106.33499999999999</c:v>
                </c:pt>
                <c:pt idx="31508">
                  <c:v>104.65600000000001</c:v>
                </c:pt>
                <c:pt idx="31509">
                  <c:v>102.983</c:v>
                </c:pt>
                <c:pt idx="31510">
                  <c:v>101.315</c:v>
                </c:pt>
                <c:pt idx="31511">
                  <c:v>99.652599999999978</c:v>
                </c:pt>
                <c:pt idx="31512">
                  <c:v>97.996200000000059</c:v>
                </c:pt>
                <c:pt idx="31513">
                  <c:v>96.3459</c:v>
                </c:pt>
                <c:pt idx="31514">
                  <c:v>94.701400000000007</c:v>
                </c:pt>
                <c:pt idx="31515">
                  <c:v>93.063300000000012</c:v>
                </c:pt>
                <c:pt idx="31516">
                  <c:v>91.431399999999996</c:v>
                </c:pt>
                <c:pt idx="31517">
                  <c:v>89.805799999999948</c:v>
                </c:pt>
                <c:pt idx="31518">
                  <c:v>88.186700000000002</c:v>
                </c:pt>
                <c:pt idx="31519">
                  <c:v>86.574399999999983</c:v>
                </c:pt>
                <c:pt idx="31520">
                  <c:v>84.968700000000013</c:v>
                </c:pt>
                <c:pt idx="31521">
                  <c:v>83.370099999999979</c:v>
                </c:pt>
                <c:pt idx="31522">
                  <c:v>81.778299999999987</c:v>
                </c:pt>
                <c:pt idx="31523">
                  <c:v>80.193699999999993</c:v>
                </c:pt>
                <c:pt idx="31524">
                  <c:v>78.616200000000006</c:v>
                </c:pt>
                <c:pt idx="31525">
                  <c:v>77.046099999999996</c:v>
                </c:pt>
                <c:pt idx="31526">
                  <c:v>75.483599999999996</c:v>
                </c:pt>
                <c:pt idx="31527">
                  <c:v>73.9285</c:v>
                </c:pt>
                <c:pt idx="31528">
                  <c:v>72.381200000000007</c:v>
                </c:pt>
                <c:pt idx="31529">
                  <c:v>70.841600000000057</c:v>
                </c:pt>
                <c:pt idx="31530">
                  <c:v>69.31</c:v>
                </c:pt>
                <c:pt idx="31531">
                  <c:v>67.786500000000004</c:v>
                </c:pt>
                <c:pt idx="31532">
                  <c:v>66.271100000000004</c:v>
                </c:pt>
                <c:pt idx="31533">
                  <c:v>64.763900000000007</c:v>
                </c:pt>
                <c:pt idx="31534">
                  <c:v>63.265100000000039</c:v>
                </c:pt>
                <c:pt idx="31535">
                  <c:v>61.774900000000002</c:v>
                </c:pt>
                <c:pt idx="31536">
                  <c:v>60.293200000000013</c:v>
                </c:pt>
                <c:pt idx="31537">
                  <c:v>58.8202</c:v>
                </c:pt>
                <c:pt idx="31538">
                  <c:v>57.356099999999998</c:v>
                </c:pt>
                <c:pt idx="31539">
                  <c:v>55.9009</c:v>
                </c:pt>
                <c:pt idx="31540">
                  <c:v>54.454699999999995</c:v>
                </c:pt>
                <c:pt idx="31541">
                  <c:v>53.017600000000002</c:v>
                </c:pt>
                <c:pt idx="31542">
                  <c:v>51.5899</c:v>
                </c:pt>
                <c:pt idx="31543">
                  <c:v>50.171400000000006</c:v>
                </c:pt>
                <c:pt idx="31544">
                  <c:v>48.762500000000038</c:v>
                </c:pt>
                <c:pt idx="31545">
                  <c:v>47.363100000000003</c:v>
                </c:pt>
                <c:pt idx="31546">
                  <c:v>45.973400000000005</c:v>
                </c:pt>
                <c:pt idx="31547">
                  <c:v>44.593500000000013</c:v>
                </c:pt>
                <c:pt idx="31548">
                  <c:v>43.22350000000003</c:v>
                </c:pt>
                <c:pt idx="31549">
                  <c:v>41.863400000000006</c:v>
                </c:pt>
                <c:pt idx="31550">
                  <c:v>40.513400000000004</c:v>
                </c:pt>
                <c:pt idx="31551">
                  <c:v>39.1738</c:v>
                </c:pt>
                <c:pt idx="31552">
                  <c:v>37.844099999999997</c:v>
                </c:pt>
                <c:pt idx="31553">
                  <c:v>36.525200000000012</c:v>
                </c:pt>
                <c:pt idx="31554">
                  <c:v>35.216500000000003</c:v>
                </c:pt>
                <c:pt idx="31555">
                  <c:v>33.918500000000002</c:v>
                </c:pt>
                <c:pt idx="31556">
                  <c:v>32.6312</c:v>
                </c:pt>
                <c:pt idx="31557">
                  <c:v>31.354500000000005</c:v>
                </c:pt>
                <c:pt idx="31558">
                  <c:v>30.088799999999971</c:v>
                </c:pt>
                <c:pt idx="31559">
                  <c:v>28.834099999999999</c:v>
                </c:pt>
                <c:pt idx="31560">
                  <c:v>27.590399999999981</c:v>
                </c:pt>
                <c:pt idx="31561">
                  <c:v>26.357800000000019</c:v>
                </c:pt>
                <c:pt idx="31562">
                  <c:v>25.136399999999988</c:v>
                </c:pt>
                <c:pt idx="31563">
                  <c:v>23.92639999999998</c:v>
                </c:pt>
                <c:pt idx="31564">
                  <c:v>22.727900000000005</c:v>
                </c:pt>
                <c:pt idx="31565">
                  <c:v>21.54069999999998</c:v>
                </c:pt>
                <c:pt idx="31566">
                  <c:v>20.365100000000002</c:v>
                </c:pt>
                <c:pt idx="31567">
                  <c:v>19.2012</c:v>
                </c:pt>
                <c:pt idx="31568">
                  <c:v>18.049199999999981</c:v>
                </c:pt>
                <c:pt idx="31569">
                  <c:v>16.908899999999985</c:v>
                </c:pt>
                <c:pt idx="31570">
                  <c:v>15.7805</c:v>
                </c:pt>
                <c:pt idx="31571">
                  <c:v>14.664100000000001</c:v>
                </c:pt>
                <c:pt idx="31572">
                  <c:v>13.559700000000008</c:v>
                </c:pt>
                <c:pt idx="31573">
                  <c:v>12.467600000000004</c:v>
                </c:pt>
                <c:pt idx="31574">
                  <c:v>11.387600000000004</c:v>
                </c:pt>
                <c:pt idx="31575">
                  <c:v>10.319900000000002</c:v>
                </c:pt>
                <c:pt idx="31576">
                  <c:v>9.2646500000000014</c:v>
                </c:pt>
                <c:pt idx="31577">
                  <c:v>8.2218</c:v>
                </c:pt>
                <c:pt idx="31578">
                  <c:v>7.1914099999999985</c:v>
                </c:pt>
                <c:pt idx="31579">
                  <c:v>6.17361</c:v>
                </c:pt>
                <c:pt idx="31580">
                  <c:v>5.1684899999999958</c:v>
                </c:pt>
                <c:pt idx="31581">
                  <c:v>4.1761099999999995</c:v>
                </c:pt>
                <c:pt idx="31582">
                  <c:v>3.1964099999999984</c:v>
                </c:pt>
                <c:pt idx="31583">
                  <c:v>2.2297500000000001</c:v>
                </c:pt>
                <c:pt idx="31584">
                  <c:v>1.2758699999999992</c:v>
                </c:pt>
                <c:pt idx="31585">
                  <c:v>0.33501500000000023</c:v>
                </c:pt>
                <c:pt idx="31586">
                  <c:v>-0.592893</c:v>
                </c:pt>
                <c:pt idx="31587">
                  <c:v>-1.5077099999999992</c:v>
                </c:pt>
                <c:pt idx="31588">
                  <c:v>-2.4092899999999982</c:v>
                </c:pt>
                <c:pt idx="31589">
                  <c:v>-3.2977900000000018</c:v>
                </c:pt>
                <c:pt idx="31590">
                  <c:v>-4.17286</c:v>
                </c:pt>
                <c:pt idx="31591">
                  <c:v>-5.03484</c:v>
                </c:pt>
                <c:pt idx="31592">
                  <c:v>-5.8832199999999997</c:v>
                </c:pt>
                <c:pt idx="31593">
                  <c:v>-6.7183900000000003</c:v>
                </c:pt>
                <c:pt idx="31594">
                  <c:v>-7.5399599999999998</c:v>
                </c:pt>
                <c:pt idx="31595">
                  <c:v>-8.3480299999999996</c:v>
                </c:pt>
                <c:pt idx="31596">
                  <c:v>-9.1426300000000005</c:v>
                </c:pt>
                <c:pt idx="31597">
                  <c:v>-9.92361</c:v>
                </c:pt>
                <c:pt idx="31598">
                  <c:v>-10.690900000000001</c:v>
                </c:pt>
                <c:pt idx="31599">
                  <c:v>-11.444600000000001</c:v>
                </c:pt>
                <c:pt idx="31600">
                  <c:v>-12.1845</c:v>
                </c:pt>
                <c:pt idx="31601">
                  <c:v>-12.9107</c:v>
                </c:pt>
                <c:pt idx="31602">
                  <c:v>-13.623000000000001</c:v>
                </c:pt>
                <c:pt idx="31603">
                  <c:v>-14.3215</c:v>
                </c:pt>
                <c:pt idx="31604">
                  <c:v>-15.0062</c:v>
                </c:pt>
                <c:pt idx="31605">
                  <c:v>-15.677</c:v>
                </c:pt>
                <c:pt idx="31606">
                  <c:v>-16.333900000000014</c:v>
                </c:pt>
                <c:pt idx="31607">
                  <c:v>-16.97669999999998</c:v>
                </c:pt>
                <c:pt idx="31608">
                  <c:v>-17.605599999999981</c:v>
                </c:pt>
                <c:pt idx="31609">
                  <c:v>-18.22059999999998</c:v>
                </c:pt>
                <c:pt idx="31610">
                  <c:v>-18.8215</c:v>
                </c:pt>
                <c:pt idx="31611">
                  <c:v>-19.408299999999979</c:v>
                </c:pt>
                <c:pt idx="31612">
                  <c:v>-19.98109999999998</c:v>
                </c:pt>
                <c:pt idx="31613">
                  <c:v>-20.5397</c:v>
                </c:pt>
                <c:pt idx="31614">
                  <c:v>-21.084299999999981</c:v>
                </c:pt>
                <c:pt idx="31615">
                  <c:v>-21.614599999999999</c:v>
                </c:pt>
                <c:pt idx="31616">
                  <c:v>-22.130800000000015</c:v>
                </c:pt>
                <c:pt idx="31617">
                  <c:v>-22.632999999999999</c:v>
                </c:pt>
                <c:pt idx="31618">
                  <c:v>-23.120899999999999</c:v>
                </c:pt>
                <c:pt idx="31619">
                  <c:v>-23.594799999999989</c:v>
                </c:pt>
                <c:pt idx="31620">
                  <c:v>-24.054300000000001</c:v>
                </c:pt>
                <c:pt idx="31621">
                  <c:v>-24.499699999999979</c:v>
                </c:pt>
                <c:pt idx="31622">
                  <c:v>-24.930900000000001</c:v>
                </c:pt>
                <c:pt idx="31623">
                  <c:v>-25.347999999999999</c:v>
                </c:pt>
                <c:pt idx="31624">
                  <c:v>-25.750699999999977</c:v>
                </c:pt>
                <c:pt idx="31625">
                  <c:v>-26.139399999999988</c:v>
                </c:pt>
                <c:pt idx="31626">
                  <c:v>-26.5137</c:v>
                </c:pt>
                <c:pt idx="31627">
                  <c:v>-26.874099999999999</c:v>
                </c:pt>
                <c:pt idx="31628">
                  <c:v>-27.220099999999981</c:v>
                </c:pt>
                <c:pt idx="31629">
                  <c:v>-27.551900000000014</c:v>
                </c:pt>
                <c:pt idx="31630">
                  <c:v>-27.869499999999981</c:v>
                </c:pt>
                <c:pt idx="31631">
                  <c:v>-28.172999999999988</c:v>
                </c:pt>
                <c:pt idx="31632">
                  <c:v>-28.462499999999967</c:v>
                </c:pt>
                <c:pt idx="31633">
                  <c:v>-28.7376</c:v>
                </c:pt>
                <c:pt idx="31634">
                  <c:v>-28.998699999999971</c:v>
                </c:pt>
                <c:pt idx="31635">
                  <c:v>-29.245699999999971</c:v>
                </c:pt>
                <c:pt idx="31636">
                  <c:v>-29.478699999999982</c:v>
                </c:pt>
                <c:pt idx="31637">
                  <c:v>-29.697399999999988</c:v>
                </c:pt>
                <c:pt idx="31638">
                  <c:v>-29.902199999999979</c:v>
                </c:pt>
                <c:pt idx="31639">
                  <c:v>-30.0929</c:v>
                </c:pt>
                <c:pt idx="31640">
                  <c:v>-30.2698</c:v>
                </c:pt>
                <c:pt idx="31641">
                  <c:v>-30.432599999999979</c:v>
                </c:pt>
                <c:pt idx="31642">
                  <c:v>-30.581299999999981</c:v>
                </c:pt>
                <c:pt idx="31643">
                  <c:v>-30.7163</c:v>
                </c:pt>
                <c:pt idx="31644">
                  <c:v>-30.837199999999999</c:v>
                </c:pt>
                <c:pt idx="31645">
                  <c:v>-30.94449999999998</c:v>
                </c:pt>
                <c:pt idx="31646">
                  <c:v>-31.037900000000015</c:v>
                </c:pt>
                <c:pt idx="31647">
                  <c:v>-31.117400000000014</c:v>
                </c:pt>
                <c:pt idx="31648">
                  <c:v>-31.1831</c:v>
                </c:pt>
                <c:pt idx="31649">
                  <c:v>-31.235199999999981</c:v>
                </c:pt>
                <c:pt idx="31650">
                  <c:v>-31.273700000000002</c:v>
                </c:pt>
                <c:pt idx="31651">
                  <c:v>-31.298499999999979</c:v>
                </c:pt>
                <c:pt idx="31652">
                  <c:v>-31.3096</c:v>
                </c:pt>
                <c:pt idx="31653">
                  <c:v>-31.307400000000001</c:v>
                </c:pt>
                <c:pt idx="31654">
                  <c:v>-31.291499999999989</c:v>
                </c:pt>
                <c:pt idx="31655">
                  <c:v>-31.262199999999982</c:v>
                </c:pt>
                <c:pt idx="31656">
                  <c:v>-31.2195</c:v>
                </c:pt>
                <c:pt idx="31657">
                  <c:v>-31.163499999999985</c:v>
                </c:pt>
                <c:pt idx="31658">
                  <c:v>-31.094100000000001</c:v>
                </c:pt>
                <c:pt idx="31659">
                  <c:v>-31.011600000000001</c:v>
                </c:pt>
                <c:pt idx="31660">
                  <c:v>-30.91569999999998</c:v>
                </c:pt>
                <c:pt idx="31661">
                  <c:v>-30.806799999999985</c:v>
                </c:pt>
                <c:pt idx="31662">
                  <c:v>-30.684799999999989</c:v>
                </c:pt>
                <c:pt idx="31663">
                  <c:v>-30.549900000000001</c:v>
                </c:pt>
                <c:pt idx="31664">
                  <c:v>-30.401999999999987</c:v>
                </c:pt>
                <c:pt idx="31665">
                  <c:v>-30.241</c:v>
                </c:pt>
                <c:pt idx="31666">
                  <c:v>-30.067399999999989</c:v>
                </c:pt>
                <c:pt idx="31667">
                  <c:v>-29.8809</c:v>
                </c:pt>
                <c:pt idx="31668">
                  <c:v>-29.681799999999985</c:v>
                </c:pt>
                <c:pt idx="31669">
                  <c:v>-29.469899999999985</c:v>
                </c:pt>
                <c:pt idx="31670">
                  <c:v>-29.245599999999978</c:v>
                </c:pt>
                <c:pt idx="31671">
                  <c:v>-29.00869999999998</c:v>
                </c:pt>
                <c:pt idx="31672">
                  <c:v>-28.759499999999989</c:v>
                </c:pt>
                <c:pt idx="31673">
                  <c:v>-28.497900000000001</c:v>
                </c:pt>
                <c:pt idx="31674">
                  <c:v>-28.224</c:v>
                </c:pt>
                <c:pt idx="31675">
                  <c:v>-27.937899999999999</c:v>
                </c:pt>
                <c:pt idx="31676">
                  <c:v>-27.639500000000005</c:v>
                </c:pt>
                <c:pt idx="31677">
                  <c:v>-27.3292</c:v>
                </c:pt>
                <c:pt idx="31678">
                  <c:v>-27.007000000000001</c:v>
                </c:pt>
                <c:pt idx="31679">
                  <c:v>-26.672799999999981</c:v>
                </c:pt>
                <c:pt idx="31680">
                  <c:v>-26.326799999999981</c:v>
                </c:pt>
                <c:pt idx="31681">
                  <c:v>-25.96909999999998</c:v>
                </c:pt>
                <c:pt idx="31682">
                  <c:v>-25.599699999999981</c:v>
                </c:pt>
                <c:pt idx="31683">
                  <c:v>-25.218699999999977</c:v>
                </c:pt>
                <c:pt idx="31684">
                  <c:v>-24.8264</c:v>
                </c:pt>
                <c:pt idx="31685">
                  <c:v>-24.422599999999971</c:v>
                </c:pt>
                <c:pt idx="31686">
                  <c:v>-24.0075</c:v>
                </c:pt>
                <c:pt idx="31687">
                  <c:v>-23.581099999999989</c:v>
                </c:pt>
                <c:pt idx="31688">
                  <c:v>-23.143699999999981</c:v>
                </c:pt>
                <c:pt idx="31689">
                  <c:v>-22.6952</c:v>
                </c:pt>
                <c:pt idx="31690">
                  <c:v>-22.23569999999998</c:v>
                </c:pt>
                <c:pt idx="31691">
                  <c:v>-21.765499999999971</c:v>
                </c:pt>
                <c:pt idx="31692">
                  <c:v>-21.284400000000002</c:v>
                </c:pt>
                <c:pt idx="31693">
                  <c:v>-20.7928</c:v>
                </c:pt>
                <c:pt idx="31694">
                  <c:v>-20.290400000000002</c:v>
                </c:pt>
                <c:pt idx="31695">
                  <c:v>-19.777699999999989</c:v>
                </c:pt>
                <c:pt idx="31696">
                  <c:v>-19.2546</c:v>
                </c:pt>
                <c:pt idx="31697">
                  <c:v>-18.7211</c:v>
                </c:pt>
                <c:pt idx="31698">
                  <c:v>-18.177499999999988</c:v>
                </c:pt>
                <c:pt idx="31699">
                  <c:v>-17.623899999999999</c:v>
                </c:pt>
                <c:pt idx="31700">
                  <c:v>-17.060199999999977</c:v>
                </c:pt>
                <c:pt idx="31701">
                  <c:v>-16.486699999999971</c:v>
                </c:pt>
                <c:pt idx="31702">
                  <c:v>-15.903400000000007</c:v>
                </c:pt>
                <c:pt idx="31703">
                  <c:v>-15.310400000000007</c:v>
                </c:pt>
                <c:pt idx="31704">
                  <c:v>-14.707800000000001</c:v>
                </c:pt>
                <c:pt idx="31705">
                  <c:v>-14.095800000000002</c:v>
                </c:pt>
                <c:pt idx="31706">
                  <c:v>-13.474400000000006</c:v>
                </c:pt>
                <c:pt idx="31707">
                  <c:v>-12.8438</c:v>
                </c:pt>
                <c:pt idx="31708">
                  <c:v>-12.203900000000001</c:v>
                </c:pt>
                <c:pt idx="31709">
                  <c:v>-11.555200000000006</c:v>
                </c:pt>
                <c:pt idx="31710">
                  <c:v>-10.897400000000006</c:v>
                </c:pt>
                <c:pt idx="31711">
                  <c:v>-10.2309</c:v>
                </c:pt>
                <c:pt idx="31712">
                  <c:v>-9.5555000000000092</c:v>
                </c:pt>
                <c:pt idx="31713">
                  <c:v>-8.8715600000000006</c:v>
                </c:pt>
                <c:pt idx="31714">
                  <c:v>-8.1790500000000002</c:v>
                </c:pt>
                <c:pt idx="31715">
                  <c:v>-7.4783200000000036</c:v>
                </c:pt>
                <c:pt idx="31716">
                  <c:v>-6.7691600000000003</c:v>
                </c:pt>
                <c:pt idx="31717">
                  <c:v>-6.05199</c:v>
                </c:pt>
                <c:pt idx="31718">
                  <c:v>-5.3265699999999985</c:v>
                </c:pt>
                <c:pt idx="31719">
                  <c:v>-4.5933099999999998</c:v>
                </c:pt>
                <c:pt idx="31720">
                  <c:v>-3.8522299999999978</c:v>
                </c:pt>
                <c:pt idx="31721">
                  <c:v>-3.1033599999999999</c:v>
                </c:pt>
                <c:pt idx="31722">
                  <c:v>-2.3470200000000001</c:v>
                </c:pt>
                <c:pt idx="31723">
                  <c:v>-1.58308</c:v>
                </c:pt>
                <c:pt idx="31724">
                  <c:v>-0.81180600000000003</c:v>
                </c:pt>
                <c:pt idx="31725">
                  <c:v>-3.3100499999999984E-2</c:v>
                </c:pt>
                <c:pt idx="31726">
                  <c:v>0.75253700000000001</c:v>
                </c:pt>
                <c:pt idx="31727">
                  <c:v>1.5453999999999992</c:v>
                </c:pt>
                <c:pt idx="31728">
                  <c:v>2.3449200000000001</c:v>
                </c:pt>
                <c:pt idx="31729">
                  <c:v>3.15151</c:v>
                </c:pt>
                <c:pt idx="31730">
                  <c:v>3.9645700000000001</c:v>
                </c:pt>
                <c:pt idx="31731">
                  <c:v>4.7844099999999985</c:v>
                </c:pt>
                <c:pt idx="31732">
                  <c:v>5.6106699999999998</c:v>
                </c:pt>
                <c:pt idx="31733">
                  <c:v>6.4433400000000036</c:v>
                </c:pt>
                <c:pt idx="31734">
                  <c:v>7.2820600000000004</c:v>
                </c:pt>
                <c:pt idx="31735">
                  <c:v>8.1270299999999995</c:v>
                </c:pt>
                <c:pt idx="31736">
                  <c:v>8.9778400000000005</c:v>
                </c:pt>
                <c:pt idx="31737">
                  <c:v>9.8346900000000002</c:v>
                </c:pt>
                <c:pt idx="31738">
                  <c:v>10.6973</c:v>
                </c:pt>
                <c:pt idx="31739">
                  <c:v>11.565400000000007</c:v>
                </c:pt>
                <c:pt idx="31740">
                  <c:v>12.439300000000001</c:v>
                </c:pt>
                <c:pt idx="31741">
                  <c:v>13.3184</c:v>
                </c:pt>
                <c:pt idx="31742">
                  <c:v>14.203000000000001</c:v>
                </c:pt>
                <c:pt idx="31743">
                  <c:v>15.092600000000004</c:v>
                </c:pt>
                <c:pt idx="31744">
                  <c:v>15.987500000000002</c:v>
                </c:pt>
                <c:pt idx="31745">
                  <c:v>16.8871</c:v>
                </c:pt>
                <c:pt idx="31746">
                  <c:v>17.791699999999981</c:v>
                </c:pt>
                <c:pt idx="31747">
                  <c:v>18.701000000000001</c:v>
                </c:pt>
                <c:pt idx="31748">
                  <c:v>19.614900000000024</c:v>
                </c:pt>
                <c:pt idx="31749">
                  <c:v>20.5334</c:v>
                </c:pt>
                <c:pt idx="31750">
                  <c:v>21.456199999999981</c:v>
                </c:pt>
                <c:pt idx="31751">
                  <c:v>22.383199999999981</c:v>
                </c:pt>
                <c:pt idx="31752">
                  <c:v>23.314499999999999</c:v>
                </c:pt>
                <c:pt idx="31753">
                  <c:v>24.249699999999979</c:v>
                </c:pt>
                <c:pt idx="31754">
                  <c:v>25.1889</c:v>
                </c:pt>
                <c:pt idx="31755">
                  <c:v>26.132000000000001</c:v>
                </c:pt>
                <c:pt idx="31756">
                  <c:v>27.078800000000001</c:v>
                </c:pt>
                <c:pt idx="31757">
                  <c:v>28.0291</c:v>
                </c:pt>
                <c:pt idx="31758">
                  <c:v>28.982899999999979</c:v>
                </c:pt>
                <c:pt idx="31759">
                  <c:v>29.940199999999979</c:v>
                </c:pt>
                <c:pt idx="31760">
                  <c:v>30.900599999999979</c:v>
                </c:pt>
                <c:pt idx="31761">
                  <c:v>31.8643</c:v>
                </c:pt>
                <c:pt idx="31762">
                  <c:v>32.831000000000003</c:v>
                </c:pt>
                <c:pt idx="31763">
                  <c:v>33.8005</c:v>
                </c:pt>
                <c:pt idx="31764">
                  <c:v>34.772900000000028</c:v>
                </c:pt>
                <c:pt idx="31765">
                  <c:v>35.748100000000029</c:v>
                </c:pt>
                <c:pt idx="31766">
                  <c:v>36.725900000000038</c:v>
                </c:pt>
                <c:pt idx="31767">
                  <c:v>37.706100000000013</c:v>
                </c:pt>
                <c:pt idx="31768">
                  <c:v>38.688800000000001</c:v>
                </c:pt>
                <c:pt idx="31769">
                  <c:v>39.6738</c:v>
                </c:pt>
                <c:pt idx="31770">
                  <c:v>40.660800000000002</c:v>
                </c:pt>
                <c:pt idx="31771">
                  <c:v>41.65</c:v>
                </c:pt>
                <c:pt idx="31772">
                  <c:v>42.641400000000004</c:v>
                </c:pt>
                <c:pt idx="31773">
                  <c:v>43.634400000000007</c:v>
                </c:pt>
                <c:pt idx="31774">
                  <c:v>44.629300000000029</c:v>
                </c:pt>
                <c:pt idx="31775">
                  <c:v>45.62570000000003</c:v>
                </c:pt>
                <c:pt idx="31776">
                  <c:v>46.623800000000003</c:v>
                </c:pt>
                <c:pt idx="31777">
                  <c:v>47.623400000000011</c:v>
                </c:pt>
                <c:pt idx="31778">
                  <c:v>48.624300000000012</c:v>
                </c:pt>
                <c:pt idx="31779">
                  <c:v>49.626500000000028</c:v>
                </c:pt>
                <c:pt idx="31780">
                  <c:v>50.629900000000013</c:v>
                </c:pt>
                <c:pt idx="31781">
                  <c:v>51.634400000000007</c:v>
                </c:pt>
                <c:pt idx="31782">
                  <c:v>52.639800000000001</c:v>
                </c:pt>
                <c:pt idx="31783">
                  <c:v>53.646100000000011</c:v>
                </c:pt>
                <c:pt idx="31784">
                  <c:v>54.653100000000002</c:v>
                </c:pt>
                <c:pt idx="31785">
                  <c:v>55.661000000000001</c:v>
                </c:pt>
                <c:pt idx="31786">
                  <c:v>56.669300000000028</c:v>
                </c:pt>
                <c:pt idx="31787">
                  <c:v>57.678200000000011</c:v>
                </c:pt>
                <c:pt idx="31788">
                  <c:v>58.6875</c:v>
                </c:pt>
                <c:pt idx="31789">
                  <c:v>59.697200000000002</c:v>
                </c:pt>
                <c:pt idx="31790">
                  <c:v>60.707000000000001</c:v>
                </c:pt>
                <c:pt idx="31791">
                  <c:v>61.717200000000005</c:v>
                </c:pt>
                <c:pt idx="31792">
                  <c:v>62.727200000000003</c:v>
                </c:pt>
                <c:pt idx="31793">
                  <c:v>63.737200000000001</c:v>
                </c:pt>
                <c:pt idx="31794">
                  <c:v>64.747300000000024</c:v>
                </c:pt>
                <c:pt idx="31795">
                  <c:v>65.757099999999994</c:v>
                </c:pt>
                <c:pt idx="31796">
                  <c:v>66.766599999999997</c:v>
                </c:pt>
                <c:pt idx="31797">
                  <c:v>67.775699999999986</c:v>
                </c:pt>
                <c:pt idx="31798">
                  <c:v>68.784400000000005</c:v>
                </c:pt>
                <c:pt idx="31799">
                  <c:v>69.792599999999993</c:v>
                </c:pt>
                <c:pt idx="31800">
                  <c:v>70.8001</c:v>
                </c:pt>
                <c:pt idx="31801">
                  <c:v>71.807000000000002</c:v>
                </c:pt>
                <c:pt idx="31802">
                  <c:v>72.813199999999995</c:v>
                </c:pt>
                <c:pt idx="31803">
                  <c:v>73.818600000000004</c:v>
                </c:pt>
                <c:pt idx="31804">
                  <c:v>74.822999999999979</c:v>
                </c:pt>
                <c:pt idx="31805">
                  <c:v>75.826499999999982</c:v>
                </c:pt>
                <c:pt idx="31806">
                  <c:v>76.828699999999998</c:v>
                </c:pt>
                <c:pt idx="31807">
                  <c:v>77.83</c:v>
                </c:pt>
                <c:pt idx="31808">
                  <c:v>78.830100000000002</c:v>
                </c:pt>
                <c:pt idx="31809">
                  <c:v>79.828899999999948</c:v>
                </c:pt>
                <c:pt idx="31810">
                  <c:v>80.826300000000003</c:v>
                </c:pt>
                <c:pt idx="31811">
                  <c:v>81.822299999999998</c:v>
                </c:pt>
                <c:pt idx="31812">
                  <c:v>82.816999999999993</c:v>
                </c:pt>
                <c:pt idx="31813">
                  <c:v>83.81</c:v>
                </c:pt>
                <c:pt idx="31814">
                  <c:v>84.801400000000001</c:v>
                </c:pt>
                <c:pt idx="31815">
                  <c:v>85.791200000000075</c:v>
                </c:pt>
                <c:pt idx="31816">
                  <c:v>86.779299999999992</c:v>
                </c:pt>
                <c:pt idx="31817">
                  <c:v>87.765699999999995</c:v>
                </c:pt>
                <c:pt idx="31818">
                  <c:v>88.750100000000003</c:v>
                </c:pt>
                <c:pt idx="31819">
                  <c:v>89.732600000000005</c:v>
                </c:pt>
                <c:pt idx="31820">
                  <c:v>90.713300000000004</c:v>
                </c:pt>
                <c:pt idx="31821">
                  <c:v>91.691900000000004</c:v>
                </c:pt>
                <c:pt idx="31822">
                  <c:v>92.668399999999949</c:v>
                </c:pt>
                <c:pt idx="31823">
                  <c:v>93.64279999999998</c:v>
                </c:pt>
                <c:pt idx="31824">
                  <c:v>94.614999999999995</c:v>
                </c:pt>
                <c:pt idx="31825">
                  <c:v>95.584999999999994</c:v>
                </c:pt>
                <c:pt idx="31826">
                  <c:v>96.55289999999998</c:v>
                </c:pt>
                <c:pt idx="31827">
                  <c:v>97.518100000000004</c:v>
                </c:pt>
                <c:pt idx="31828">
                  <c:v>98.481300000000005</c:v>
                </c:pt>
                <c:pt idx="31829">
                  <c:v>99.441900000000075</c:v>
                </c:pt>
                <c:pt idx="31830">
                  <c:v>100.4</c:v>
                </c:pt>
                <c:pt idx="31831">
                  <c:v>101.35599999999998</c:v>
                </c:pt>
                <c:pt idx="31832">
                  <c:v>102.309</c:v>
                </c:pt>
                <c:pt idx="31833">
                  <c:v>103.26</c:v>
                </c:pt>
                <c:pt idx="31834">
                  <c:v>104.208</c:v>
                </c:pt>
                <c:pt idx="31835">
                  <c:v>105.15300000000001</c:v>
                </c:pt>
                <c:pt idx="31836">
                  <c:v>106.095</c:v>
                </c:pt>
                <c:pt idx="31837">
                  <c:v>107.035</c:v>
                </c:pt>
                <c:pt idx="31838">
                  <c:v>107.97199999999999</c:v>
                </c:pt>
                <c:pt idx="31839">
                  <c:v>108.90700000000002</c:v>
                </c:pt>
                <c:pt idx="31840">
                  <c:v>109.83799999999999</c:v>
                </c:pt>
                <c:pt idx="31841">
                  <c:v>110.76700000000002</c:v>
                </c:pt>
                <c:pt idx="31842">
                  <c:v>111.69199999999999</c:v>
                </c:pt>
                <c:pt idx="31843">
                  <c:v>112.61499999999999</c:v>
                </c:pt>
                <c:pt idx="31844">
                  <c:v>113.535</c:v>
                </c:pt>
                <c:pt idx="31845">
                  <c:v>114.452</c:v>
                </c:pt>
                <c:pt idx="31846">
                  <c:v>115.366</c:v>
                </c:pt>
                <c:pt idx="31847">
                  <c:v>116.276</c:v>
                </c:pt>
                <c:pt idx="31848">
                  <c:v>117.184</c:v>
                </c:pt>
                <c:pt idx="31849">
                  <c:v>118.089</c:v>
                </c:pt>
                <c:pt idx="31850">
                  <c:v>118.99000000000002</c:v>
                </c:pt>
                <c:pt idx="31851">
                  <c:v>119.889</c:v>
                </c:pt>
                <c:pt idx="31852">
                  <c:v>120.78400000000002</c:v>
                </c:pt>
                <c:pt idx="31853">
                  <c:v>121.67599999999995</c:v>
                </c:pt>
                <c:pt idx="31854">
                  <c:v>122.565</c:v>
                </c:pt>
                <c:pt idx="31855">
                  <c:v>123.45099999999999</c:v>
                </c:pt>
                <c:pt idx="31856">
                  <c:v>124.334</c:v>
                </c:pt>
                <c:pt idx="31857">
                  <c:v>125.21299999999999</c:v>
                </c:pt>
                <c:pt idx="31858">
                  <c:v>126.089</c:v>
                </c:pt>
                <c:pt idx="31859">
                  <c:v>126.962</c:v>
                </c:pt>
                <c:pt idx="31860">
                  <c:v>127.83199999999999</c:v>
                </c:pt>
                <c:pt idx="31861">
                  <c:v>128.69800000000001</c:v>
                </c:pt>
                <c:pt idx="31862">
                  <c:v>129.56200000000001</c:v>
                </c:pt>
                <c:pt idx="31863">
                  <c:v>130.42200000000011</c:v>
                </c:pt>
                <c:pt idx="31864">
                  <c:v>131.27799999999999</c:v>
                </c:pt>
                <c:pt idx="31865">
                  <c:v>132.13200000000001</c:v>
                </c:pt>
                <c:pt idx="31866">
                  <c:v>132.98200000000011</c:v>
                </c:pt>
                <c:pt idx="31867">
                  <c:v>133.82900000000001</c:v>
                </c:pt>
                <c:pt idx="31868">
                  <c:v>134.67299999999997</c:v>
                </c:pt>
                <c:pt idx="31869">
                  <c:v>135.51300000000001</c:v>
                </c:pt>
                <c:pt idx="31870">
                  <c:v>136.35000000000011</c:v>
                </c:pt>
                <c:pt idx="31871">
                  <c:v>137.184</c:v>
                </c:pt>
                <c:pt idx="31872">
                  <c:v>138.01499999999999</c:v>
                </c:pt>
                <c:pt idx="31873">
                  <c:v>138.84200000000001</c:v>
                </c:pt>
                <c:pt idx="31874">
                  <c:v>139.666</c:v>
                </c:pt>
                <c:pt idx="31875">
                  <c:v>140.48700000000011</c:v>
                </c:pt>
                <c:pt idx="31876">
                  <c:v>141.30500000000001</c:v>
                </c:pt>
                <c:pt idx="31877">
                  <c:v>142.11899999999997</c:v>
                </c:pt>
                <c:pt idx="31878">
                  <c:v>142.93</c:v>
                </c:pt>
                <c:pt idx="31879">
                  <c:v>143.738</c:v>
                </c:pt>
                <c:pt idx="31880">
                  <c:v>144.54300000000001</c:v>
                </c:pt>
                <c:pt idx="31881">
                  <c:v>145.345</c:v>
                </c:pt>
                <c:pt idx="31882">
                  <c:v>146.14299999999997</c:v>
                </c:pt>
                <c:pt idx="31883">
                  <c:v>146.93800000000007</c:v>
                </c:pt>
                <c:pt idx="31884">
                  <c:v>147.73099999999999</c:v>
                </c:pt>
                <c:pt idx="31885">
                  <c:v>148.52000000000001</c:v>
                </c:pt>
                <c:pt idx="31886">
                  <c:v>149.30500000000001</c:v>
                </c:pt>
                <c:pt idx="31887">
                  <c:v>150.08800000000011</c:v>
                </c:pt>
                <c:pt idx="31888">
                  <c:v>150.86800000000011</c:v>
                </c:pt>
                <c:pt idx="31889">
                  <c:v>151.64499999999998</c:v>
                </c:pt>
                <c:pt idx="31890">
                  <c:v>152.41900000000001</c:v>
                </c:pt>
                <c:pt idx="31891">
                  <c:v>153.18900000000002</c:v>
                </c:pt>
                <c:pt idx="31892">
                  <c:v>153.95700000000011</c:v>
                </c:pt>
                <c:pt idx="31893">
                  <c:v>154.72200000000001</c:v>
                </c:pt>
                <c:pt idx="31894">
                  <c:v>155.483</c:v>
                </c:pt>
                <c:pt idx="31895">
                  <c:v>156.24199999999999</c:v>
                </c:pt>
                <c:pt idx="31896">
                  <c:v>156.9980000000001</c:v>
                </c:pt>
                <c:pt idx="31897">
                  <c:v>157.751</c:v>
                </c:pt>
                <c:pt idx="31898">
                  <c:v>158.50200000000001</c:v>
                </c:pt>
                <c:pt idx="31899">
                  <c:v>159.24899999999997</c:v>
                </c:pt>
                <c:pt idx="31900">
                  <c:v>159.994</c:v>
                </c:pt>
                <c:pt idx="31901">
                  <c:v>160.73599999999999</c:v>
                </c:pt>
                <c:pt idx="31902">
                  <c:v>161.47499999999999</c:v>
                </c:pt>
                <c:pt idx="31903">
                  <c:v>162.21199999999999</c:v>
                </c:pt>
                <c:pt idx="31904">
                  <c:v>162.946</c:v>
                </c:pt>
                <c:pt idx="31905">
                  <c:v>163.67699999999999</c:v>
                </c:pt>
                <c:pt idx="31906">
                  <c:v>164.405</c:v>
                </c:pt>
                <c:pt idx="31907">
                  <c:v>165.131</c:v>
                </c:pt>
                <c:pt idx="31908">
                  <c:v>165.8550000000001</c:v>
                </c:pt>
                <c:pt idx="31909">
                  <c:v>166.57599999999999</c:v>
                </c:pt>
                <c:pt idx="31910">
                  <c:v>167.29399999999998</c:v>
                </c:pt>
                <c:pt idx="31911">
                  <c:v>168.01</c:v>
                </c:pt>
                <c:pt idx="31912">
                  <c:v>168.72399999999999</c:v>
                </c:pt>
                <c:pt idx="31913">
                  <c:v>169.435</c:v>
                </c:pt>
                <c:pt idx="31914">
                  <c:v>170.14399999999998</c:v>
                </c:pt>
                <c:pt idx="31915">
                  <c:v>170.85100000000011</c:v>
                </c:pt>
                <c:pt idx="31916">
                  <c:v>171.55600000000001</c:v>
                </c:pt>
                <c:pt idx="31917">
                  <c:v>172.25800000000001</c:v>
                </c:pt>
                <c:pt idx="31918">
                  <c:v>172.95800000000011</c:v>
                </c:pt>
                <c:pt idx="31919">
                  <c:v>173.65600000000001</c:v>
                </c:pt>
                <c:pt idx="31920">
                  <c:v>174.35100000000011</c:v>
                </c:pt>
                <c:pt idx="31921">
                  <c:v>175.04499999999999</c:v>
                </c:pt>
                <c:pt idx="31922">
                  <c:v>175.73699999999999</c:v>
                </c:pt>
                <c:pt idx="31923">
                  <c:v>176.42600000000004</c:v>
                </c:pt>
                <c:pt idx="31924">
                  <c:v>177.11399999999998</c:v>
                </c:pt>
                <c:pt idx="31925">
                  <c:v>177.8</c:v>
                </c:pt>
                <c:pt idx="31926">
                  <c:v>178.48400000000001</c:v>
                </c:pt>
                <c:pt idx="31927">
                  <c:v>179.166</c:v>
                </c:pt>
                <c:pt idx="31928">
                  <c:v>179.846</c:v>
                </c:pt>
                <c:pt idx="31929">
                  <c:v>180.524</c:v>
                </c:pt>
                <c:pt idx="31930">
                  <c:v>181.20099999999999</c:v>
                </c:pt>
                <c:pt idx="31931">
                  <c:v>181.876</c:v>
                </c:pt>
                <c:pt idx="31932">
                  <c:v>182.55</c:v>
                </c:pt>
                <c:pt idx="31933">
                  <c:v>183.221</c:v>
                </c:pt>
                <c:pt idx="31934">
                  <c:v>183.89200000000011</c:v>
                </c:pt>
                <c:pt idx="31935">
                  <c:v>184.56100000000001</c:v>
                </c:pt>
                <c:pt idx="31936">
                  <c:v>185.22800000000001</c:v>
                </c:pt>
                <c:pt idx="31937">
                  <c:v>185.89400000000001</c:v>
                </c:pt>
                <c:pt idx="31938">
                  <c:v>186.55800000000011</c:v>
                </c:pt>
                <c:pt idx="31939">
                  <c:v>187.22200000000001</c:v>
                </c:pt>
                <c:pt idx="31940">
                  <c:v>187.88300000000001</c:v>
                </c:pt>
                <c:pt idx="31941">
                  <c:v>188.54399999999998</c:v>
                </c:pt>
                <c:pt idx="31942">
                  <c:v>189.20299999999997</c:v>
                </c:pt>
                <c:pt idx="31943">
                  <c:v>189.8610000000001</c:v>
                </c:pt>
                <c:pt idx="31944">
                  <c:v>190.518</c:v>
                </c:pt>
                <c:pt idx="31945">
                  <c:v>191.17399999999998</c:v>
                </c:pt>
                <c:pt idx="31946">
                  <c:v>191.82900000000001</c:v>
                </c:pt>
                <c:pt idx="31947">
                  <c:v>192.483</c:v>
                </c:pt>
                <c:pt idx="31948">
                  <c:v>193.136</c:v>
                </c:pt>
                <c:pt idx="31949">
                  <c:v>193.78800000000001</c:v>
                </c:pt>
                <c:pt idx="31950">
                  <c:v>194.43900000000002</c:v>
                </c:pt>
                <c:pt idx="31951">
                  <c:v>195.089</c:v>
                </c:pt>
                <c:pt idx="31952">
                  <c:v>195.739</c:v>
                </c:pt>
                <c:pt idx="31953">
                  <c:v>196.38800000000012</c:v>
                </c:pt>
                <c:pt idx="31954">
                  <c:v>197.036</c:v>
                </c:pt>
                <c:pt idx="31955">
                  <c:v>197.68300000000002</c:v>
                </c:pt>
                <c:pt idx="31956">
                  <c:v>198.32900000000001</c:v>
                </c:pt>
                <c:pt idx="31957">
                  <c:v>198.976</c:v>
                </c:pt>
                <c:pt idx="31958">
                  <c:v>199.62100000000001</c:v>
                </c:pt>
                <c:pt idx="31959">
                  <c:v>200.26599999999999</c:v>
                </c:pt>
                <c:pt idx="31960">
                  <c:v>200.911</c:v>
                </c:pt>
                <c:pt idx="31961">
                  <c:v>201.55500000000001</c:v>
                </c:pt>
                <c:pt idx="31962">
                  <c:v>202.19800000000001</c:v>
                </c:pt>
                <c:pt idx="31963">
                  <c:v>202.84100000000001</c:v>
                </c:pt>
                <c:pt idx="31964">
                  <c:v>203.48400000000001</c:v>
                </c:pt>
                <c:pt idx="31965">
                  <c:v>204.12700000000001</c:v>
                </c:pt>
                <c:pt idx="31966">
                  <c:v>204.76999999999998</c:v>
                </c:pt>
                <c:pt idx="31967">
                  <c:v>205.41200000000001</c:v>
                </c:pt>
                <c:pt idx="31968">
                  <c:v>206.054</c:v>
                </c:pt>
                <c:pt idx="31969">
                  <c:v>206.696</c:v>
                </c:pt>
                <c:pt idx="31970">
                  <c:v>207.33700000000007</c:v>
                </c:pt>
                <c:pt idx="31971">
                  <c:v>207.97900000000001</c:v>
                </c:pt>
                <c:pt idx="31972">
                  <c:v>208.62100000000001</c:v>
                </c:pt>
                <c:pt idx="31973">
                  <c:v>209.26300000000001</c:v>
                </c:pt>
                <c:pt idx="31974">
                  <c:v>209.904</c:v>
                </c:pt>
                <c:pt idx="31975">
                  <c:v>210.54599999999999</c:v>
                </c:pt>
                <c:pt idx="31976">
                  <c:v>211.18800000000007</c:v>
                </c:pt>
                <c:pt idx="31977">
                  <c:v>211.83</c:v>
                </c:pt>
                <c:pt idx="31978">
                  <c:v>212.47200000000001</c:v>
                </c:pt>
                <c:pt idx="31979">
                  <c:v>213.11499999999998</c:v>
                </c:pt>
                <c:pt idx="31980">
                  <c:v>213.75800000000001</c:v>
                </c:pt>
                <c:pt idx="31981">
                  <c:v>214.4</c:v>
                </c:pt>
                <c:pt idx="31982">
                  <c:v>215.04399999999998</c:v>
                </c:pt>
                <c:pt idx="31983">
                  <c:v>215.68700000000001</c:v>
                </c:pt>
                <c:pt idx="31984">
                  <c:v>216.33100000000007</c:v>
                </c:pt>
                <c:pt idx="31985">
                  <c:v>216.976</c:v>
                </c:pt>
                <c:pt idx="31986">
                  <c:v>217.62100000000001</c:v>
                </c:pt>
                <c:pt idx="31987">
                  <c:v>218.26599999999999</c:v>
                </c:pt>
                <c:pt idx="31988">
                  <c:v>218.91200000000001</c:v>
                </c:pt>
                <c:pt idx="31989">
                  <c:v>219.55800000000011</c:v>
                </c:pt>
                <c:pt idx="31990">
                  <c:v>220.20499999999998</c:v>
                </c:pt>
                <c:pt idx="31991">
                  <c:v>220.85200000000012</c:v>
                </c:pt>
                <c:pt idx="31992">
                  <c:v>221.5</c:v>
                </c:pt>
                <c:pt idx="31993">
                  <c:v>222.14899999999997</c:v>
                </c:pt>
                <c:pt idx="31994">
                  <c:v>222.798</c:v>
                </c:pt>
                <c:pt idx="31995">
                  <c:v>223.44800000000001</c:v>
                </c:pt>
                <c:pt idx="31996">
                  <c:v>224.09800000000001</c:v>
                </c:pt>
                <c:pt idx="31997">
                  <c:v>224.74899999999997</c:v>
                </c:pt>
                <c:pt idx="31998">
                  <c:v>225.40200000000004</c:v>
                </c:pt>
                <c:pt idx="31999">
                  <c:v>226.054</c:v>
                </c:pt>
                <c:pt idx="32000">
                  <c:v>226.708</c:v>
                </c:pt>
                <c:pt idx="32001">
                  <c:v>227.36200000000011</c:v>
                </c:pt>
                <c:pt idx="32002">
                  <c:v>228.017</c:v>
                </c:pt>
                <c:pt idx="32003">
                  <c:v>228.67299999999997</c:v>
                </c:pt>
                <c:pt idx="32004">
                  <c:v>229.33</c:v>
                </c:pt>
                <c:pt idx="32005">
                  <c:v>229.98800000000011</c:v>
                </c:pt>
                <c:pt idx="32006">
                  <c:v>230.64599999999999</c:v>
                </c:pt>
                <c:pt idx="32007">
                  <c:v>231.30600000000001</c:v>
                </c:pt>
                <c:pt idx="32008">
                  <c:v>231.96600000000001</c:v>
                </c:pt>
                <c:pt idx="32009">
                  <c:v>232.62800000000001</c:v>
                </c:pt>
                <c:pt idx="32010">
                  <c:v>233.29</c:v>
                </c:pt>
                <c:pt idx="32011">
                  <c:v>233.953</c:v>
                </c:pt>
                <c:pt idx="32012">
                  <c:v>234.61799999999999</c:v>
                </c:pt>
                <c:pt idx="32013">
                  <c:v>235.28300000000002</c:v>
                </c:pt>
                <c:pt idx="32014">
                  <c:v>235.94900000000001</c:v>
                </c:pt>
                <c:pt idx="32015">
                  <c:v>236.61599999999999</c:v>
                </c:pt>
                <c:pt idx="32016">
                  <c:v>237.285</c:v>
                </c:pt>
                <c:pt idx="32017">
                  <c:v>237.95400000000001</c:v>
                </c:pt>
                <c:pt idx="32018">
                  <c:v>238.624</c:v>
                </c:pt>
                <c:pt idx="32019">
                  <c:v>239.29599999999999</c:v>
                </c:pt>
                <c:pt idx="32020">
                  <c:v>239.96800000000007</c:v>
                </c:pt>
                <c:pt idx="32021">
                  <c:v>240.642</c:v>
                </c:pt>
                <c:pt idx="32022">
                  <c:v>241.316</c:v>
                </c:pt>
                <c:pt idx="32023">
                  <c:v>241.9920000000001</c:v>
                </c:pt>
                <c:pt idx="32024">
                  <c:v>242.66900000000001</c:v>
                </c:pt>
                <c:pt idx="32025">
                  <c:v>243.34700000000001</c:v>
                </c:pt>
                <c:pt idx="32026">
                  <c:v>244.02600000000001</c:v>
                </c:pt>
                <c:pt idx="32027">
                  <c:v>244.70599999999999</c:v>
                </c:pt>
                <c:pt idx="32028">
                  <c:v>245.38700000000011</c:v>
                </c:pt>
                <c:pt idx="32029">
                  <c:v>246.06900000000002</c:v>
                </c:pt>
                <c:pt idx="32030">
                  <c:v>246.75299999999999</c:v>
                </c:pt>
                <c:pt idx="32031">
                  <c:v>247.43700000000001</c:v>
                </c:pt>
                <c:pt idx="32032">
                  <c:v>248.12300000000002</c:v>
                </c:pt>
                <c:pt idx="32033">
                  <c:v>248.809</c:v>
                </c:pt>
                <c:pt idx="32034">
                  <c:v>249.49700000000001</c:v>
                </c:pt>
                <c:pt idx="32035">
                  <c:v>250.18600000000001</c:v>
                </c:pt>
                <c:pt idx="32036">
                  <c:v>250.876</c:v>
                </c:pt>
                <c:pt idx="32037">
                  <c:v>251.56700000000001</c:v>
                </c:pt>
                <c:pt idx="32038">
                  <c:v>252.25899999999999</c:v>
                </c:pt>
                <c:pt idx="32039">
                  <c:v>252.95200000000011</c:v>
                </c:pt>
                <c:pt idx="32040">
                  <c:v>253.64599999999999</c:v>
                </c:pt>
                <c:pt idx="32041">
                  <c:v>254.34100000000001</c:v>
                </c:pt>
                <c:pt idx="32042">
                  <c:v>255.03800000000001</c:v>
                </c:pt>
                <c:pt idx="32043">
                  <c:v>255.73499999999999</c:v>
                </c:pt>
                <c:pt idx="32044">
                  <c:v>256.43400000000003</c:v>
                </c:pt>
                <c:pt idx="32045">
                  <c:v>257.13299999999975</c:v>
                </c:pt>
                <c:pt idx="32046">
                  <c:v>257.83300000000003</c:v>
                </c:pt>
                <c:pt idx="32047">
                  <c:v>258.53500000000003</c:v>
                </c:pt>
                <c:pt idx="32048">
                  <c:v>259.23699999999963</c:v>
                </c:pt>
                <c:pt idx="32049">
                  <c:v>259.94099999999975</c:v>
                </c:pt>
                <c:pt idx="32050">
                  <c:v>260.64499999999998</c:v>
                </c:pt>
                <c:pt idx="32051">
                  <c:v>261.35000000000002</c:v>
                </c:pt>
                <c:pt idx="32052">
                  <c:v>262.05700000000002</c:v>
                </c:pt>
                <c:pt idx="32053">
                  <c:v>262.76400000000001</c:v>
                </c:pt>
                <c:pt idx="32054">
                  <c:v>263.47199999999958</c:v>
                </c:pt>
                <c:pt idx="32055">
                  <c:v>264.18099999999993</c:v>
                </c:pt>
                <c:pt idx="32056">
                  <c:v>264.89099999999979</c:v>
                </c:pt>
                <c:pt idx="32057">
                  <c:v>265.60199999999975</c:v>
                </c:pt>
                <c:pt idx="32058">
                  <c:v>266.31299999999999</c:v>
                </c:pt>
                <c:pt idx="32059">
                  <c:v>267.02599999999978</c:v>
                </c:pt>
                <c:pt idx="32060">
                  <c:v>267.73899999999958</c:v>
                </c:pt>
                <c:pt idx="32061">
                  <c:v>268.45299999999975</c:v>
                </c:pt>
                <c:pt idx="32062">
                  <c:v>269.16800000000001</c:v>
                </c:pt>
                <c:pt idx="32063">
                  <c:v>269.88400000000001</c:v>
                </c:pt>
                <c:pt idx="32064">
                  <c:v>270.60000000000002</c:v>
                </c:pt>
                <c:pt idx="32065">
                  <c:v>271.31700000000001</c:v>
                </c:pt>
                <c:pt idx="32066">
                  <c:v>272.03500000000003</c:v>
                </c:pt>
                <c:pt idx="32067">
                  <c:v>272.75299999999999</c:v>
                </c:pt>
                <c:pt idx="32068">
                  <c:v>273.47199999999958</c:v>
                </c:pt>
                <c:pt idx="32069">
                  <c:v>274.19099999999975</c:v>
                </c:pt>
                <c:pt idx="32070">
                  <c:v>274.91199999999958</c:v>
                </c:pt>
                <c:pt idx="32071">
                  <c:v>275.63200000000001</c:v>
                </c:pt>
                <c:pt idx="32072">
                  <c:v>276.35399999999993</c:v>
                </c:pt>
                <c:pt idx="32073">
                  <c:v>277.07499999999999</c:v>
                </c:pt>
                <c:pt idx="32074">
                  <c:v>277.79799999999977</c:v>
                </c:pt>
                <c:pt idx="32075">
                  <c:v>278.52</c:v>
                </c:pt>
                <c:pt idx="32076">
                  <c:v>279.24400000000026</c:v>
                </c:pt>
                <c:pt idx="32077">
                  <c:v>279.96699999999959</c:v>
                </c:pt>
                <c:pt idx="32078">
                  <c:v>280.69099999999975</c:v>
                </c:pt>
                <c:pt idx="32079">
                  <c:v>281.41499999999979</c:v>
                </c:pt>
                <c:pt idx="32080">
                  <c:v>282.14000000000021</c:v>
                </c:pt>
                <c:pt idx="32081">
                  <c:v>282.86500000000001</c:v>
                </c:pt>
                <c:pt idx="32082">
                  <c:v>283.58999999999975</c:v>
                </c:pt>
                <c:pt idx="32083">
                  <c:v>284.31599999999975</c:v>
                </c:pt>
                <c:pt idx="32084">
                  <c:v>285.041</c:v>
                </c:pt>
                <c:pt idx="32085">
                  <c:v>285.767</c:v>
                </c:pt>
                <c:pt idx="32086">
                  <c:v>286.49299999999965</c:v>
                </c:pt>
                <c:pt idx="32087">
                  <c:v>287.21899999999965</c:v>
                </c:pt>
                <c:pt idx="32088">
                  <c:v>287.94499999999999</c:v>
                </c:pt>
                <c:pt idx="32089">
                  <c:v>288.67099999999999</c:v>
                </c:pt>
                <c:pt idx="32090">
                  <c:v>289.3979999999998</c:v>
                </c:pt>
                <c:pt idx="32091">
                  <c:v>290.12400000000002</c:v>
                </c:pt>
                <c:pt idx="32092">
                  <c:v>290.85000000000002</c:v>
                </c:pt>
                <c:pt idx="32093">
                  <c:v>291.57599999999979</c:v>
                </c:pt>
                <c:pt idx="32094">
                  <c:v>292.30200000000002</c:v>
                </c:pt>
                <c:pt idx="32095">
                  <c:v>293.02799999999979</c:v>
                </c:pt>
                <c:pt idx="32096">
                  <c:v>293.75299999999999</c:v>
                </c:pt>
                <c:pt idx="32097">
                  <c:v>294.47899999999959</c:v>
                </c:pt>
                <c:pt idx="32098">
                  <c:v>295.20400000000001</c:v>
                </c:pt>
                <c:pt idx="32099">
                  <c:v>295.92899999999958</c:v>
                </c:pt>
                <c:pt idx="32100">
                  <c:v>296.65300000000002</c:v>
                </c:pt>
                <c:pt idx="32101">
                  <c:v>297.37700000000001</c:v>
                </c:pt>
                <c:pt idx="32102">
                  <c:v>298.101</c:v>
                </c:pt>
                <c:pt idx="32103">
                  <c:v>298.82400000000001</c:v>
                </c:pt>
                <c:pt idx="32104">
                  <c:v>299.54700000000008</c:v>
                </c:pt>
                <c:pt idx="32105">
                  <c:v>300.26900000000001</c:v>
                </c:pt>
                <c:pt idx="32106">
                  <c:v>300.99099999999964</c:v>
                </c:pt>
                <c:pt idx="32107">
                  <c:v>301.71199999999965</c:v>
                </c:pt>
                <c:pt idx="32108">
                  <c:v>302.43299999999965</c:v>
                </c:pt>
                <c:pt idx="32109">
                  <c:v>303.15300000000002</c:v>
                </c:pt>
                <c:pt idx="32110">
                  <c:v>303.87200000000001</c:v>
                </c:pt>
                <c:pt idx="32111">
                  <c:v>304.59099999999978</c:v>
                </c:pt>
                <c:pt idx="32112">
                  <c:v>305.30900000000008</c:v>
                </c:pt>
                <c:pt idx="32113">
                  <c:v>306.02599999999978</c:v>
                </c:pt>
                <c:pt idx="32114">
                  <c:v>306.74200000000002</c:v>
                </c:pt>
                <c:pt idx="32115">
                  <c:v>307.45699999999965</c:v>
                </c:pt>
                <c:pt idx="32116">
                  <c:v>308.17099999999999</c:v>
                </c:pt>
                <c:pt idx="32117">
                  <c:v>308.88499999999999</c:v>
                </c:pt>
                <c:pt idx="32118">
                  <c:v>309.59699999999958</c:v>
                </c:pt>
                <c:pt idx="32119">
                  <c:v>310.30900000000008</c:v>
                </c:pt>
                <c:pt idx="32120">
                  <c:v>311.01900000000001</c:v>
                </c:pt>
                <c:pt idx="32121">
                  <c:v>311.72799999999978</c:v>
                </c:pt>
                <c:pt idx="32122">
                  <c:v>312.43599999999958</c:v>
                </c:pt>
                <c:pt idx="32123">
                  <c:v>313.14299999999997</c:v>
                </c:pt>
                <c:pt idx="32124">
                  <c:v>313.84899999999999</c:v>
                </c:pt>
                <c:pt idx="32125">
                  <c:v>314.55399999999975</c:v>
                </c:pt>
                <c:pt idx="32126">
                  <c:v>315.25700000000001</c:v>
                </c:pt>
                <c:pt idx="32127">
                  <c:v>315.959</c:v>
                </c:pt>
                <c:pt idx="32128">
                  <c:v>316.65899999999999</c:v>
                </c:pt>
                <c:pt idx="32129">
                  <c:v>317.358</c:v>
                </c:pt>
                <c:pt idx="32130">
                  <c:v>318.05599999999993</c:v>
                </c:pt>
                <c:pt idx="32131">
                  <c:v>318.75200000000001</c:v>
                </c:pt>
                <c:pt idx="32132">
                  <c:v>319.447</c:v>
                </c:pt>
                <c:pt idx="32133">
                  <c:v>320.14000000000021</c:v>
                </c:pt>
                <c:pt idx="32134">
                  <c:v>320.83199999999965</c:v>
                </c:pt>
                <c:pt idx="32135">
                  <c:v>321.52199999999965</c:v>
                </c:pt>
                <c:pt idx="32136">
                  <c:v>322.20999999999975</c:v>
                </c:pt>
                <c:pt idx="32137">
                  <c:v>322.89699999999965</c:v>
                </c:pt>
                <c:pt idx="32138">
                  <c:v>323.58199999999965</c:v>
                </c:pt>
                <c:pt idx="32139">
                  <c:v>324.26499999999999</c:v>
                </c:pt>
                <c:pt idx="32140">
                  <c:v>324.94600000000003</c:v>
                </c:pt>
                <c:pt idx="32141">
                  <c:v>325.62599999999975</c:v>
                </c:pt>
                <c:pt idx="32142">
                  <c:v>326.303</c:v>
                </c:pt>
                <c:pt idx="32143">
                  <c:v>326.97899999999959</c:v>
                </c:pt>
                <c:pt idx="32144">
                  <c:v>327.65300000000002</c:v>
                </c:pt>
                <c:pt idx="32145">
                  <c:v>328.32499999999999</c:v>
                </c:pt>
                <c:pt idx="32146">
                  <c:v>328.99400000000003</c:v>
                </c:pt>
                <c:pt idx="32147">
                  <c:v>329.66199999999975</c:v>
                </c:pt>
                <c:pt idx="32148">
                  <c:v>330.32799999999975</c:v>
                </c:pt>
                <c:pt idx="32149">
                  <c:v>330.99099999999964</c:v>
                </c:pt>
                <c:pt idx="32150">
                  <c:v>331.65300000000002</c:v>
                </c:pt>
                <c:pt idx="32151">
                  <c:v>332.31200000000001</c:v>
                </c:pt>
                <c:pt idx="32152">
                  <c:v>332.96899999999965</c:v>
                </c:pt>
                <c:pt idx="32153">
                  <c:v>333.62400000000002</c:v>
                </c:pt>
                <c:pt idx="32154">
                  <c:v>334.27599999999978</c:v>
                </c:pt>
                <c:pt idx="32155">
                  <c:v>334.92599999999965</c:v>
                </c:pt>
                <c:pt idx="32156">
                  <c:v>335.57400000000001</c:v>
                </c:pt>
                <c:pt idx="32157">
                  <c:v>336.2199999999998</c:v>
                </c:pt>
                <c:pt idx="32158">
                  <c:v>336.863</c:v>
                </c:pt>
                <c:pt idx="32159">
                  <c:v>337.50299999999999</c:v>
                </c:pt>
                <c:pt idx="32160">
                  <c:v>338.14100000000002</c:v>
                </c:pt>
                <c:pt idx="32161">
                  <c:v>338.77699999999965</c:v>
                </c:pt>
                <c:pt idx="32162">
                  <c:v>339.4099999999998</c:v>
                </c:pt>
                <c:pt idx="32163">
                  <c:v>340.04</c:v>
                </c:pt>
                <c:pt idx="32164">
                  <c:v>340.66800000000001</c:v>
                </c:pt>
                <c:pt idx="32165">
                  <c:v>341.29399999999958</c:v>
                </c:pt>
                <c:pt idx="32166">
                  <c:v>341.91599999999966</c:v>
                </c:pt>
                <c:pt idx="32167">
                  <c:v>342.53599999999977</c:v>
                </c:pt>
                <c:pt idx="32168">
                  <c:v>343.15400000000022</c:v>
                </c:pt>
                <c:pt idx="32169">
                  <c:v>343.76799999999974</c:v>
                </c:pt>
                <c:pt idx="32170">
                  <c:v>344.38</c:v>
                </c:pt>
                <c:pt idx="32171">
                  <c:v>344.98799999999977</c:v>
                </c:pt>
                <c:pt idx="32172">
                  <c:v>345.59500000000003</c:v>
                </c:pt>
                <c:pt idx="32173">
                  <c:v>346.19799999999975</c:v>
                </c:pt>
                <c:pt idx="32174">
                  <c:v>346.79799999999977</c:v>
                </c:pt>
                <c:pt idx="32175">
                  <c:v>347.39599999999979</c:v>
                </c:pt>
                <c:pt idx="32176">
                  <c:v>347.98999999999978</c:v>
                </c:pt>
                <c:pt idx="32177">
                  <c:v>348.58199999999965</c:v>
                </c:pt>
                <c:pt idx="32178">
                  <c:v>349.17</c:v>
                </c:pt>
                <c:pt idx="32179">
                  <c:v>349.75599999999974</c:v>
                </c:pt>
                <c:pt idx="32180">
                  <c:v>350.339</c:v>
                </c:pt>
                <c:pt idx="32181">
                  <c:v>350.91799999999978</c:v>
                </c:pt>
                <c:pt idx="32182">
                  <c:v>351.49499999999978</c:v>
                </c:pt>
                <c:pt idx="32183">
                  <c:v>352.06799999999993</c:v>
                </c:pt>
                <c:pt idx="32184">
                  <c:v>352.63799999999975</c:v>
                </c:pt>
                <c:pt idx="32185">
                  <c:v>353.20499999999993</c:v>
                </c:pt>
                <c:pt idx="32186">
                  <c:v>353.76900000000001</c:v>
                </c:pt>
                <c:pt idx="32187">
                  <c:v>354.33</c:v>
                </c:pt>
                <c:pt idx="32188">
                  <c:v>354.887</c:v>
                </c:pt>
                <c:pt idx="32189">
                  <c:v>355.44200000000001</c:v>
                </c:pt>
                <c:pt idx="32190">
                  <c:v>355.99299999999965</c:v>
                </c:pt>
                <c:pt idx="32191">
                  <c:v>356.541</c:v>
                </c:pt>
                <c:pt idx="32192">
                  <c:v>357.08499999999975</c:v>
                </c:pt>
                <c:pt idx="32193">
                  <c:v>357.62599999999975</c:v>
                </c:pt>
                <c:pt idx="32194">
                  <c:v>358.16399999999999</c:v>
                </c:pt>
                <c:pt idx="32195">
                  <c:v>358.69799999999975</c:v>
                </c:pt>
                <c:pt idx="32196">
                  <c:v>359.22999999999979</c:v>
                </c:pt>
                <c:pt idx="32197">
                  <c:v>359.75799999999975</c:v>
                </c:pt>
                <c:pt idx="32198">
                  <c:v>360.28199999999958</c:v>
                </c:pt>
                <c:pt idx="32199">
                  <c:v>360.803</c:v>
                </c:pt>
                <c:pt idx="32200">
                  <c:v>361.32</c:v>
                </c:pt>
                <c:pt idx="32201">
                  <c:v>361.834</c:v>
                </c:pt>
                <c:pt idx="32202">
                  <c:v>362.34500000000008</c:v>
                </c:pt>
                <c:pt idx="32203">
                  <c:v>362.85199999999975</c:v>
                </c:pt>
                <c:pt idx="32204">
                  <c:v>363.35599999999999</c:v>
                </c:pt>
                <c:pt idx="32205">
                  <c:v>363.85599999999999</c:v>
                </c:pt>
                <c:pt idx="32206">
                  <c:v>364.35300000000001</c:v>
                </c:pt>
                <c:pt idx="32207">
                  <c:v>364.846</c:v>
                </c:pt>
                <c:pt idx="32208">
                  <c:v>365.33599999999979</c:v>
                </c:pt>
                <c:pt idx="32209">
                  <c:v>365.822</c:v>
                </c:pt>
                <c:pt idx="32210">
                  <c:v>366.30399999999975</c:v>
                </c:pt>
                <c:pt idx="32211">
                  <c:v>366.78299999999979</c:v>
                </c:pt>
                <c:pt idx="32212">
                  <c:v>367.25799999999975</c:v>
                </c:pt>
                <c:pt idx="32213">
                  <c:v>367.72999999999979</c:v>
                </c:pt>
                <c:pt idx="32214">
                  <c:v>368.19799999999975</c:v>
                </c:pt>
                <c:pt idx="32215">
                  <c:v>368.66300000000001</c:v>
                </c:pt>
                <c:pt idx="32216">
                  <c:v>369.12299999999999</c:v>
                </c:pt>
                <c:pt idx="32217">
                  <c:v>369.58099999999979</c:v>
                </c:pt>
                <c:pt idx="32218">
                  <c:v>370.03399999999965</c:v>
                </c:pt>
                <c:pt idx="32219">
                  <c:v>370.48399999999958</c:v>
                </c:pt>
                <c:pt idx="32220">
                  <c:v>370.92999999999978</c:v>
                </c:pt>
                <c:pt idx="32221">
                  <c:v>371.37299999999999</c:v>
                </c:pt>
                <c:pt idx="32222">
                  <c:v>371.81200000000001</c:v>
                </c:pt>
                <c:pt idx="32223">
                  <c:v>372.24700000000001</c:v>
                </c:pt>
                <c:pt idx="32224">
                  <c:v>372.678</c:v>
                </c:pt>
                <c:pt idx="32225">
                  <c:v>373.10599999999999</c:v>
                </c:pt>
                <c:pt idx="32226">
                  <c:v>373.53</c:v>
                </c:pt>
                <c:pt idx="32227">
                  <c:v>373.95099999999979</c:v>
                </c:pt>
                <c:pt idx="32228">
                  <c:v>374.36700000000002</c:v>
                </c:pt>
                <c:pt idx="32229">
                  <c:v>374.78</c:v>
                </c:pt>
                <c:pt idx="32230">
                  <c:v>375.18900000000002</c:v>
                </c:pt>
                <c:pt idx="32231">
                  <c:v>375.59500000000003</c:v>
                </c:pt>
                <c:pt idx="32232">
                  <c:v>375.99699999999962</c:v>
                </c:pt>
                <c:pt idx="32233">
                  <c:v>376.39499999999975</c:v>
                </c:pt>
                <c:pt idx="32234">
                  <c:v>376.78899999999965</c:v>
                </c:pt>
                <c:pt idx="32235">
                  <c:v>377.17899999999975</c:v>
                </c:pt>
                <c:pt idx="32236">
                  <c:v>377.56599999999975</c:v>
                </c:pt>
                <c:pt idx="32237">
                  <c:v>377.94900000000001</c:v>
                </c:pt>
                <c:pt idx="32238">
                  <c:v>378.32799999999975</c:v>
                </c:pt>
                <c:pt idx="32239">
                  <c:v>378.70400000000001</c:v>
                </c:pt>
                <c:pt idx="32240">
                  <c:v>379.07599999999979</c:v>
                </c:pt>
                <c:pt idx="32241">
                  <c:v>379.44400000000002</c:v>
                </c:pt>
                <c:pt idx="32242">
                  <c:v>379.80799999999999</c:v>
                </c:pt>
                <c:pt idx="32243">
                  <c:v>380.16800000000001</c:v>
                </c:pt>
                <c:pt idx="32244">
                  <c:v>380.52499999999975</c:v>
                </c:pt>
                <c:pt idx="32245">
                  <c:v>380.87799999999999</c:v>
                </c:pt>
                <c:pt idx="32246">
                  <c:v>381.22699999999958</c:v>
                </c:pt>
                <c:pt idx="32247">
                  <c:v>381.57299999999975</c:v>
                </c:pt>
                <c:pt idx="32248">
                  <c:v>381.91399999999965</c:v>
                </c:pt>
                <c:pt idx="32249">
                  <c:v>382.25200000000001</c:v>
                </c:pt>
                <c:pt idx="32250">
                  <c:v>382.58599999999979</c:v>
                </c:pt>
                <c:pt idx="32251">
                  <c:v>382.91699999999958</c:v>
                </c:pt>
                <c:pt idx="32252">
                  <c:v>383.24299999999999</c:v>
                </c:pt>
                <c:pt idx="32253">
                  <c:v>383.56599999999975</c:v>
                </c:pt>
                <c:pt idx="32254">
                  <c:v>383.88499999999999</c:v>
                </c:pt>
                <c:pt idx="32255">
                  <c:v>384.20099999999979</c:v>
                </c:pt>
                <c:pt idx="32256">
                  <c:v>384.512</c:v>
                </c:pt>
                <c:pt idx="32257">
                  <c:v>384.82</c:v>
                </c:pt>
                <c:pt idx="32258">
                  <c:v>385.125</c:v>
                </c:pt>
                <c:pt idx="32259">
                  <c:v>385.42499999999978</c:v>
                </c:pt>
                <c:pt idx="32260">
                  <c:v>385.72199999999958</c:v>
                </c:pt>
                <c:pt idx="32261">
                  <c:v>386.01499999999999</c:v>
                </c:pt>
                <c:pt idx="32262">
                  <c:v>386.30399999999975</c:v>
                </c:pt>
                <c:pt idx="32263">
                  <c:v>386.589</c:v>
                </c:pt>
                <c:pt idx="32264">
                  <c:v>386.87099999999975</c:v>
                </c:pt>
                <c:pt idx="32265">
                  <c:v>387.14900000000023</c:v>
                </c:pt>
                <c:pt idx="32266">
                  <c:v>387.42299999999977</c:v>
                </c:pt>
                <c:pt idx="32267">
                  <c:v>387.69400000000002</c:v>
                </c:pt>
                <c:pt idx="32268">
                  <c:v>387.96099999999979</c:v>
                </c:pt>
                <c:pt idx="32269">
                  <c:v>388.22399999999965</c:v>
                </c:pt>
                <c:pt idx="32270">
                  <c:v>388.48399999999958</c:v>
                </c:pt>
                <c:pt idx="32271">
                  <c:v>388.73899999999958</c:v>
                </c:pt>
                <c:pt idx="32272">
                  <c:v>388.99099999999964</c:v>
                </c:pt>
                <c:pt idx="32273">
                  <c:v>389.24</c:v>
                </c:pt>
                <c:pt idx="32274">
                  <c:v>389.48499999999979</c:v>
                </c:pt>
                <c:pt idx="32275">
                  <c:v>389.72599999999977</c:v>
                </c:pt>
                <c:pt idx="32276">
                  <c:v>389.96299999999979</c:v>
                </c:pt>
                <c:pt idx="32277">
                  <c:v>390.197</c:v>
                </c:pt>
                <c:pt idx="32278">
                  <c:v>390.42699999999962</c:v>
                </c:pt>
                <c:pt idx="32279">
                  <c:v>390.65300000000002</c:v>
                </c:pt>
                <c:pt idx="32280">
                  <c:v>390.87599999999975</c:v>
                </c:pt>
                <c:pt idx="32281">
                  <c:v>391.09500000000003</c:v>
                </c:pt>
                <c:pt idx="32282">
                  <c:v>391.31</c:v>
                </c:pt>
                <c:pt idx="32283">
                  <c:v>391.52199999999965</c:v>
                </c:pt>
                <c:pt idx="32284">
                  <c:v>391.72999999999979</c:v>
                </c:pt>
                <c:pt idx="32285">
                  <c:v>391.93499999999977</c:v>
                </c:pt>
                <c:pt idx="32286">
                  <c:v>392.1359999999998</c:v>
                </c:pt>
                <c:pt idx="32287">
                  <c:v>392.33300000000003</c:v>
                </c:pt>
                <c:pt idx="32288">
                  <c:v>392.52699999999965</c:v>
                </c:pt>
                <c:pt idx="32289">
                  <c:v>392.71699999999959</c:v>
                </c:pt>
                <c:pt idx="32290">
                  <c:v>392.90299999999979</c:v>
                </c:pt>
                <c:pt idx="32291">
                  <c:v>393.08599999999979</c:v>
                </c:pt>
                <c:pt idx="32292">
                  <c:v>393.26499999999999</c:v>
                </c:pt>
                <c:pt idx="32293">
                  <c:v>393.44099999999975</c:v>
                </c:pt>
                <c:pt idx="32294">
                  <c:v>393.613</c:v>
                </c:pt>
                <c:pt idx="32295">
                  <c:v>393.78199999999958</c:v>
                </c:pt>
                <c:pt idx="32296">
                  <c:v>393.947</c:v>
                </c:pt>
                <c:pt idx="32297">
                  <c:v>394.108</c:v>
                </c:pt>
                <c:pt idx="32298">
                  <c:v>394.26599999999979</c:v>
                </c:pt>
                <c:pt idx="32299">
                  <c:v>394.41999999999979</c:v>
                </c:pt>
                <c:pt idx="32300">
                  <c:v>394.57100000000003</c:v>
                </c:pt>
                <c:pt idx="32301">
                  <c:v>394.71799999999979</c:v>
                </c:pt>
                <c:pt idx="32302">
                  <c:v>394.86099999999999</c:v>
                </c:pt>
                <c:pt idx="32303">
                  <c:v>395.00099999999975</c:v>
                </c:pt>
                <c:pt idx="32304">
                  <c:v>395.13799999999975</c:v>
                </c:pt>
                <c:pt idx="32305">
                  <c:v>395.27099999999979</c:v>
                </c:pt>
                <c:pt idx="32306">
                  <c:v>395.4</c:v>
                </c:pt>
                <c:pt idx="32307">
                  <c:v>395.52599999999978</c:v>
                </c:pt>
                <c:pt idx="32308">
                  <c:v>395.64800000000002</c:v>
                </c:pt>
                <c:pt idx="32309">
                  <c:v>395.767</c:v>
                </c:pt>
                <c:pt idx="32310">
                  <c:v>395.88200000000001</c:v>
                </c:pt>
                <c:pt idx="32311">
                  <c:v>395.99400000000003</c:v>
                </c:pt>
                <c:pt idx="32312">
                  <c:v>396.10199999999975</c:v>
                </c:pt>
                <c:pt idx="32313">
                  <c:v>396.20699999999965</c:v>
                </c:pt>
                <c:pt idx="32314">
                  <c:v>396.30799999999999</c:v>
                </c:pt>
                <c:pt idx="32315">
                  <c:v>396.40599999999978</c:v>
                </c:pt>
                <c:pt idx="32316">
                  <c:v>396.5</c:v>
                </c:pt>
                <c:pt idx="32317">
                  <c:v>396.59099999999978</c:v>
                </c:pt>
                <c:pt idx="32318">
                  <c:v>396.678</c:v>
                </c:pt>
                <c:pt idx="32319">
                  <c:v>396.762</c:v>
                </c:pt>
                <c:pt idx="32320">
                  <c:v>396.84199999999993</c:v>
                </c:pt>
                <c:pt idx="32321">
                  <c:v>396.91899999999958</c:v>
                </c:pt>
                <c:pt idx="32322">
                  <c:v>396.99199999999962</c:v>
                </c:pt>
                <c:pt idx="32323">
                  <c:v>397.06200000000001</c:v>
                </c:pt>
                <c:pt idx="32324">
                  <c:v>397.12799999999999</c:v>
                </c:pt>
                <c:pt idx="32325">
                  <c:v>397.19099999999975</c:v>
                </c:pt>
                <c:pt idx="32326">
                  <c:v>397.25</c:v>
                </c:pt>
                <c:pt idx="32327">
                  <c:v>397.30599999999993</c:v>
                </c:pt>
                <c:pt idx="32328">
                  <c:v>397.358</c:v>
                </c:pt>
                <c:pt idx="32329">
                  <c:v>397.40699999999958</c:v>
                </c:pt>
                <c:pt idx="32330">
                  <c:v>397.452</c:v>
                </c:pt>
                <c:pt idx="32331">
                  <c:v>397.49400000000003</c:v>
                </c:pt>
                <c:pt idx="32332">
                  <c:v>397.53199999999958</c:v>
                </c:pt>
                <c:pt idx="32333">
                  <c:v>397.56700000000001</c:v>
                </c:pt>
                <c:pt idx="32334">
                  <c:v>397.59799999999979</c:v>
                </c:pt>
                <c:pt idx="32335">
                  <c:v>397.62599999999975</c:v>
                </c:pt>
                <c:pt idx="32336">
                  <c:v>397.65100000000001</c:v>
                </c:pt>
                <c:pt idx="32337">
                  <c:v>397.67200000000008</c:v>
                </c:pt>
                <c:pt idx="32338">
                  <c:v>397.68900000000002</c:v>
                </c:pt>
                <c:pt idx="32339">
                  <c:v>397.70299999999975</c:v>
                </c:pt>
                <c:pt idx="32340">
                  <c:v>397.71299999999979</c:v>
                </c:pt>
                <c:pt idx="32341">
                  <c:v>397.7199999999998</c:v>
                </c:pt>
                <c:pt idx="32342">
                  <c:v>397.72399999999965</c:v>
                </c:pt>
                <c:pt idx="32343">
                  <c:v>397.72299999999979</c:v>
                </c:pt>
                <c:pt idx="32344">
                  <c:v>397.7199999999998</c:v>
                </c:pt>
                <c:pt idx="32345">
                  <c:v>397.71299999999979</c:v>
                </c:pt>
                <c:pt idx="32346">
                  <c:v>397.702</c:v>
                </c:pt>
                <c:pt idx="32347">
                  <c:v>397.68799999999999</c:v>
                </c:pt>
                <c:pt idx="32348">
                  <c:v>397.67</c:v>
                </c:pt>
                <c:pt idx="32349">
                  <c:v>397.64900000000023</c:v>
                </c:pt>
                <c:pt idx="32350">
                  <c:v>397.62400000000002</c:v>
                </c:pt>
                <c:pt idx="32351">
                  <c:v>397.59599999999978</c:v>
                </c:pt>
                <c:pt idx="32352">
                  <c:v>397.56400000000002</c:v>
                </c:pt>
                <c:pt idx="32353">
                  <c:v>397.529</c:v>
                </c:pt>
                <c:pt idx="32354">
                  <c:v>397.48999999999978</c:v>
                </c:pt>
                <c:pt idx="32355">
                  <c:v>397.44799999999975</c:v>
                </c:pt>
                <c:pt idx="32356">
                  <c:v>397.40199999999965</c:v>
                </c:pt>
                <c:pt idx="32357">
                  <c:v>397.35199999999975</c:v>
                </c:pt>
                <c:pt idx="32358">
                  <c:v>397.29899999999958</c:v>
                </c:pt>
                <c:pt idx="32359">
                  <c:v>397.24200000000002</c:v>
                </c:pt>
                <c:pt idx="32360">
                  <c:v>397.18200000000002</c:v>
                </c:pt>
                <c:pt idx="32361">
                  <c:v>397.11799999999999</c:v>
                </c:pt>
                <c:pt idx="32362">
                  <c:v>397.05099999999999</c:v>
                </c:pt>
                <c:pt idx="32363">
                  <c:v>396.97999999999979</c:v>
                </c:pt>
                <c:pt idx="32364">
                  <c:v>396.90499999999975</c:v>
                </c:pt>
                <c:pt idx="32365">
                  <c:v>396.827</c:v>
                </c:pt>
                <c:pt idx="32366">
                  <c:v>396.745</c:v>
                </c:pt>
                <c:pt idx="32367">
                  <c:v>396.66</c:v>
                </c:pt>
                <c:pt idx="32368">
                  <c:v>396.57100000000003</c:v>
                </c:pt>
                <c:pt idx="32369">
                  <c:v>396.47799999999978</c:v>
                </c:pt>
                <c:pt idx="32370">
                  <c:v>396.38200000000001</c:v>
                </c:pt>
                <c:pt idx="32371">
                  <c:v>396.28199999999958</c:v>
                </c:pt>
                <c:pt idx="32372">
                  <c:v>396.178</c:v>
                </c:pt>
                <c:pt idx="32373">
                  <c:v>396.07100000000003</c:v>
                </c:pt>
                <c:pt idx="32374">
                  <c:v>395.96</c:v>
                </c:pt>
                <c:pt idx="32375">
                  <c:v>395.84500000000008</c:v>
                </c:pt>
                <c:pt idx="32376">
                  <c:v>395.72699999999958</c:v>
                </c:pt>
                <c:pt idx="32377">
                  <c:v>395.60500000000002</c:v>
                </c:pt>
                <c:pt idx="32378">
                  <c:v>395.47899999999959</c:v>
                </c:pt>
                <c:pt idx="32379">
                  <c:v>395.35</c:v>
                </c:pt>
                <c:pt idx="32380">
                  <c:v>395.21699999999959</c:v>
                </c:pt>
                <c:pt idx="32381">
                  <c:v>395.08</c:v>
                </c:pt>
                <c:pt idx="32382">
                  <c:v>394.93899999999962</c:v>
                </c:pt>
                <c:pt idx="32383">
                  <c:v>394.79499999999979</c:v>
                </c:pt>
                <c:pt idx="32384">
                  <c:v>394.64699999999999</c:v>
                </c:pt>
                <c:pt idx="32385">
                  <c:v>394.49499999999978</c:v>
                </c:pt>
                <c:pt idx="32386">
                  <c:v>394.3400000000002</c:v>
                </c:pt>
                <c:pt idx="32387">
                  <c:v>394.18</c:v>
                </c:pt>
                <c:pt idx="32388">
                  <c:v>394.017</c:v>
                </c:pt>
                <c:pt idx="32389">
                  <c:v>393.85</c:v>
                </c:pt>
                <c:pt idx="32390">
                  <c:v>393.67899999999975</c:v>
                </c:pt>
                <c:pt idx="32391">
                  <c:v>393.505</c:v>
                </c:pt>
                <c:pt idx="32392">
                  <c:v>393.327</c:v>
                </c:pt>
                <c:pt idx="32393">
                  <c:v>393.14400000000023</c:v>
                </c:pt>
                <c:pt idx="32394">
                  <c:v>392.95800000000003</c:v>
                </c:pt>
                <c:pt idx="32395">
                  <c:v>392.76900000000001</c:v>
                </c:pt>
                <c:pt idx="32396">
                  <c:v>392.57499999999999</c:v>
                </c:pt>
                <c:pt idx="32397">
                  <c:v>392.37799999999999</c:v>
                </c:pt>
                <c:pt idx="32398">
                  <c:v>392.17599999999999</c:v>
                </c:pt>
                <c:pt idx="32399">
                  <c:v>391.97099999999978</c:v>
                </c:pt>
                <c:pt idx="32400">
                  <c:v>391.762</c:v>
                </c:pt>
                <c:pt idx="32401">
                  <c:v>391.54899999999975</c:v>
                </c:pt>
                <c:pt idx="32402">
                  <c:v>391.33199999999965</c:v>
                </c:pt>
                <c:pt idx="32403">
                  <c:v>391.11099999999999</c:v>
                </c:pt>
                <c:pt idx="32404">
                  <c:v>390.8859999999998</c:v>
                </c:pt>
                <c:pt idx="32405">
                  <c:v>390.65800000000002</c:v>
                </c:pt>
                <c:pt idx="32406">
                  <c:v>390.42499999999978</c:v>
                </c:pt>
                <c:pt idx="32407">
                  <c:v>390.18900000000002</c:v>
                </c:pt>
                <c:pt idx="32408">
                  <c:v>389.94799999999975</c:v>
                </c:pt>
                <c:pt idx="32409">
                  <c:v>389.70400000000001</c:v>
                </c:pt>
                <c:pt idx="32410">
                  <c:v>389.45599999999979</c:v>
                </c:pt>
                <c:pt idx="32411">
                  <c:v>389.20299999999975</c:v>
                </c:pt>
                <c:pt idx="32412">
                  <c:v>388.947</c:v>
                </c:pt>
                <c:pt idx="32413">
                  <c:v>388.68700000000001</c:v>
                </c:pt>
                <c:pt idx="32414">
                  <c:v>388.42299999999977</c:v>
                </c:pt>
                <c:pt idx="32415">
                  <c:v>388.15400000000022</c:v>
                </c:pt>
                <c:pt idx="32416">
                  <c:v>387.88200000000001</c:v>
                </c:pt>
                <c:pt idx="32417">
                  <c:v>387.60599999999999</c:v>
                </c:pt>
                <c:pt idx="32418">
                  <c:v>387.32599999999979</c:v>
                </c:pt>
                <c:pt idx="32419">
                  <c:v>387.04199999999975</c:v>
                </c:pt>
                <c:pt idx="32420">
                  <c:v>386.75299999999999</c:v>
                </c:pt>
                <c:pt idx="32421">
                  <c:v>386.46099999999979</c:v>
                </c:pt>
                <c:pt idx="32422">
                  <c:v>386.16500000000002</c:v>
                </c:pt>
                <c:pt idx="32423">
                  <c:v>385.86399999999975</c:v>
                </c:pt>
                <c:pt idx="32424">
                  <c:v>385.56</c:v>
                </c:pt>
                <c:pt idx="32425">
                  <c:v>385.25200000000001</c:v>
                </c:pt>
                <c:pt idx="32426">
                  <c:v>384.93899999999962</c:v>
                </c:pt>
                <c:pt idx="32427">
                  <c:v>384.62299999999999</c:v>
                </c:pt>
                <c:pt idx="32428">
                  <c:v>384.30200000000002</c:v>
                </c:pt>
                <c:pt idx="32429">
                  <c:v>383.97799999999978</c:v>
                </c:pt>
                <c:pt idx="32430">
                  <c:v>383.64900000000023</c:v>
                </c:pt>
                <c:pt idx="32431">
                  <c:v>383.31599999999975</c:v>
                </c:pt>
                <c:pt idx="32432">
                  <c:v>382.97899999999959</c:v>
                </c:pt>
                <c:pt idx="32433">
                  <c:v>382.63799999999975</c:v>
                </c:pt>
                <c:pt idx="32434">
                  <c:v>382.29299999999978</c:v>
                </c:pt>
                <c:pt idx="32435">
                  <c:v>381.94499999999999</c:v>
                </c:pt>
                <c:pt idx="32436">
                  <c:v>381.59199999999959</c:v>
                </c:pt>
                <c:pt idx="32437">
                  <c:v>381.23399999999958</c:v>
                </c:pt>
                <c:pt idx="32438">
                  <c:v>380.87299999999999</c:v>
                </c:pt>
                <c:pt idx="32439">
                  <c:v>380.50799999999975</c:v>
                </c:pt>
                <c:pt idx="32440">
                  <c:v>380.13900000000001</c:v>
                </c:pt>
                <c:pt idx="32441">
                  <c:v>379.76499999999999</c:v>
                </c:pt>
                <c:pt idx="32442">
                  <c:v>379.38799999999975</c:v>
                </c:pt>
                <c:pt idx="32443">
                  <c:v>379.00599999999974</c:v>
                </c:pt>
                <c:pt idx="32444">
                  <c:v>378.62099999999975</c:v>
                </c:pt>
                <c:pt idx="32445">
                  <c:v>378.23099999999965</c:v>
                </c:pt>
                <c:pt idx="32446">
                  <c:v>377.83799999999979</c:v>
                </c:pt>
                <c:pt idx="32447">
                  <c:v>377.44</c:v>
                </c:pt>
                <c:pt idx="32448">
                  <c:v>377.03799999999978</c:v>
                </c:pt>
                <c:pt idx="32449">
                  <c:v>376.63200000000001</c:v>
                </c:pt>
                <c:pt idx="32450">
                  <c:v>376.22199999999958</c:v>
                </c:pt>
                <c:pt idx="32451">
                  <c:v>375.80900000000008</c:v>
                </c:pt>
                <c:pt idx="32452">
                  <c:v>375.39099999999979</c:v>
                </c:pt>
                <c:pt idx="32453">
                  <c:v>374.96899999999965</c:v>
                </c:pt>
                <c:pt idx="32454">
                  <c:v>374.54300000000001</c:v>
                </c:pt>
                <c:pt idx="32455">
                  <c:v>374.113</c:v>
                </c:pt>
                <c:pt idx="32456">
                  <c:v>373.67899999999975</c:v>
                </c:pt>
                <c:pt idx="32457">
                  <c:v>373.24200000000002</c:v>
                </c:pt>
                <c:pt idx="32458">
                  <c:v>372.8</c:v>
                </c:pt>
                <c:pt idx="32459">
                  <c:v>372.35399999999993</c:v>
                </c:pt>
                <c:pt idx="32460">
                  <c:v>371.904</c:v>
                </c:pt>
                <c:pt idx="32461">
                  <c:v>371.45099999999979</c:v>
                </c:pt>
                <c:pt idx="32462">
                  <c:v>370.99299999999965</c:v>
                </c:pt>
                <c:pt idx="32463">
                  <c:v>370.53099999999978</c:v>
                </c:pt>
                <c:pt idx="32464">
                  <c:v>370.06599999999975</c:v>
                </c:pt>
                <c:pt idx="32465">
                  <c:v>369.59699999999958</c:v>
                </c:pt>
                <c:pt idx="32466">
                  <c:v>369.12400000000002</c:v>
                </c:pt>
                <c:pt idx="32467">
                  <c:v>368.64600000000002</c:v>
                </c:pt>
                <c:pt idx="32468">
                  <c:v>368.166</c:v>
                </c:pt>
                <c:pt idx="32469">
                  <c:v>367.68099999999993</c:v>
                </c:pt>
                <c:pt idx="32470">
                  <c:v>367.19200000000001</c:v>
                </c:pt>
                <c:pt idx="32471">
                  <c:v>366.7</c:v>
                </c:pt>
                <c:pt idx="32472">
                  <c:v>366.20400000000001</c:v>
                </c:pt>
                <c:pt idx="32473">
                  <c:v>365.70400000000001</c:v>
                </c:pt>
                <c:pt idx="32474">
                  <c:v>365.2</c:v>
                </c:pt>
                <c:pt idx="32475">
                  <c:v>364.69299999999993</c:v>
                </c:pt>
                <c:pt idx="32476">
                  <c:v>364.18200000000002</c:v>
                </c:pt>
                <c:pt idx="32477">
                  <c:v>363.66699999999975</c:v>
                </c:pt>
                <c:pt idx="32478">
                  <c:v>363.14900000000023</c:v>
                </c:pt>
                <c:pt idx="32479">
                  <c:v>362.62700000000001</c:v>
                </c:pt>
                <c:pt idx="32480">
                  <c:v>362.101</c:v>
                </c:pt>
                <c:pt idx="32481">
                  <c:v>361.572</c:v>
                </c:pt>
                <c:pt idx="32482">
                  <c:v>361.03899999999965</c:v>
                </c:pt>
                <c:pt idx="32483">
                  <c:v>360.50299999999999</c:v>
                </c:pt>
                <c:pt idx="32484">
                  <c:v>359.96299999999979</c:v>
                </c:pt>
                <c:pt idx="32485">
                  <c:v>359.41899999999958</c:v>
                </c:pt>
                <c:pt idx="32486">
                  <c:v>358.87200000000001</c:v>
                </c:pt>
                <c:pt idx="32487">
                  <c:v>358.322</c:v>
                </c:pt>
                <c:pt idx="32488">
                  <c:v>357.76799999999974</c:v>
                </c:pt>
                <c:pt idx="32489">
                  <c:v>357.21099999999979</c:v>
                </c:pt>
                <c:pt idx="32490">
                  <c:v>356.65100000000001</c:v>
                </c:pt>
                <c:pt idx="32491">
                  <c:v>356.08699999999965</c:v>
                </c:pt>
                <c:pt idx="32492">
                  <c:v>355.52</c:v>
                </c:pt>
                <c:pt idx="32493">
                  <c:v>354.95</c:v>
                </c:pt>
                <c:pt idx="32494">
                  <c:v>354.37599999999975</c:v>
                </c:pt>
                <c:pt idx="32495">
                  <c:v>353.79899999999958</c:v>
                </c:pt>
                <c:pt idx="32496">
                  <c:v>353.21899999999965</c:v>
                </c:pt>
                <c:pt idx="32497">
                  <c:v>352.6359999999998</c:v>
                </c:pt>
                <c:pt idx="32498">
                  <c:v>352.05</c:v>
                </c:pt>
                <c:pt idx="32499">
                  <c:v>351.46099999999979</c:v>
                </c:pt>
                <c:pt idx="32500">
                  <c:v>350.86799999999999</c:v>
                </c:pt>
                <c:pt idx="32501">
                  <c:v>350.2729999999998</c:v>
                </c:pt>
                <c:pt idx="32502">
                  <c:v>349.67500000000001</c:v>
                </c:pt>
                <c:pt idx="32503">
                  <c:v>349.07400000000001</c:v>
                </c:pt>
                <c:pt idx="32504">
                  <c:v>348.4699999999998</c:v>
                </c:pt>
                <c:pt idx="32505">
                  <c:v>347.863</c:v>
                </c:pt>
                <c:pt idx="32506">
                  <c:v>347.25299999999999</c:v>
                </c:pt>
                <c:pt idx="32507">
                  <c:v>346.64100000000002</c:v>
                </c:pt>
                <c:pt idx="32508">
                  <c:v>346.02599999999978</c:v>
                </c:pt>
                <c:pt idx="32509">
                  <c:v>345.40799999999979</c:v>
                </c:pt>
                <c:pt idx="32510">
                  <c:v>344.78799999999978</c:v>
                </c:pt>
                <c:pt idx="32511">
                  <c:v>344.16500000000002</c:v>
                </c:pt>
                <c:pt idx="32512">
                  <c:v>343.53899999999965</c:v>
                </c:pt>
                <c:pt idx="32513">
                  <c:v>342.91099999999977</c:v>
                </c:pt>
                <c:pt idx="32514">
                  <c:v>342.28</c:v>
                </c:pt>
                <c:pt idx="32515">
                  <c:v>341.64800000000002</c:v>
                </c:pt>
                <c:pt idx="32516">
                  <c:v>341.012</c:v>
                </c:pt>
                <c:pt idx="32517">
                  <c:v>340.375</c:v>
                </c:pt>
                <c:pt idx="32518">
                  <c:v>339.73499999999979</c:v>
                </c:pt>
                <c:pt idx="32519">
                  <c:v>339.09299999999979</c:v>
                </c:pt>
                <c:pt idx="32520">
                  <c:v>338.44900000000001</c:v>
                </c:pt>
                <c:pt idx="32521">
                  <c:v>337.80200000000002</c:v>
                </c:pt>
                <c:pt idx="32522">
                  <c:v>337.15400000000022</c:v>
                </c:pt>
                <c:pt idx="32523">
                  <c:v>336.50400000000002</c:v>
                </c:pt>
                <c:pt idx="32524">
                  <c:v>335.851</c:v>
                </c:pt>
                <c:pt idx="32525">
                  <c:v>335.197</c:v>
                </c:pt>
                <c:pt idx="32526">
                  <c:v>334.541</c:v>
                </c:pt>
                <c:pt idx="32527">
                  <c:v>333.88299999999975</c:v>
                </c:pt>
                <c:pt idx="32528">
                  <c:v>333.22299999999979</c:v>
                </c:pt>
                <c:pt idx="32529">
                  <c:v>332.56200000000001</c:v>
                </c:pt>
                <c:pt idx="32530">
                  <c:v>331.899</c:v>
                </c:pt>
                <c:pt idx="32531">
                  <c:v>331.23399999999958</c:v>
                </c:pt>
                <c:pt idx="32532">
                  <c:v>330.56799999999993</c:v>
                </c:pt>
                <c:pt idx="32533">
                  <c:v>329.9</c:v>
                </c:pt>
                <c:pt idx="32534">
                  <c:v>329.23200000000003</c:v>
                </c:pt>
                <c:pt idx="32535">
                  <c:v>328.56099999999975</c:v>
                </c:pt>
                <c:pt idx="32536">
                  <c:v>327.88900000000001</c:v>
                </c:pt>
                <c:pt idx="32537">
                  <c:v>327.21699999999959</c:v>
                </c:pt>
                <c:pt idx="32538">
                  <c:v>326.54300000000001</c:v>
                </c:pt>
                <c:pt idx="32539">
                  <c:v>325.86700000000002</c:v>
                </c:pt>
                <c:pt idx="32540">
                  <c:v>325.19099999999975</c:v>
                </c:pt>
                <c:pt idx="32541">
                  <c:v>324.51400000000001</c:v>
                </c:pt>
                <c:pt idx="32542">
                  <c:v>323.83599999999979</c:v>
                </c:pt>
                <c:pt idx="32543">
                  <c:v>323.15699999999993</c:v>
                </c:pt>
                <c:pt idx="32544">
                  <c:v>322.47699999999958</c:v>
                </c:pt>
                <c:pt idx="32545">
                  <c:v>321.79700000000003</c:v>
                </c:pt>
                <c:pt idx="32546">
                  <c:v>321.11500000000001</c:v>
                </c:pt>
                <c:pt idx="32547">
                  <c:v>320.43400000000003</c:v>
                </c:pt>
                <c:pt idx="32548">
                  <c:v>319.75099999999975</c:v>
                </c:pt>
                <c:pt idx="32549">
                  <c:v>319.06799999999993</c:v>
                </c:pt>
                <c:pt idx="32550">
                  <c:v>318.38499999999999</c:v>
                </c:pt>
                <c:pt idx="32551">
                  <c:v>317.70099999999979</c:v>
                </c:pt>
                <c:pt idx="32552">
                  <c:v>317.017</c:v>
                </c:pt>
                <c:pt idx="32553">
                  <c:v>316.33300000000003</c:v>
                </c:pt>
                <c:pt idx="32554">
                  <c:v>315.64900000000023</c:v>
                </c:pt>
                <c:pt idx="32555">
                  <c:v>314.96499999999975</c:v>
                </c:pt>
                <c:pt idx="32556">
                  <c:v>314.27999999999975</c:v>
                </c:pt>
                <c:pt idx="32557">
                  <c:v>313.59599999999978</c:v>
                </c:pt>
                <c:pt idx="32558">
                  <c:v>312.91199999999958</c:v>
                </c:pt>
                <c:pt idx="32559">
                  <c:v>312.22799999999978</c:v>
                </c:pt>
                <c:pt idx="32560">
                  <c:v>311.54399999999993</c:v>
                </c:pt>
                <c:pt idx="32561">
                  <c:v>310.86</c:v>
                </c:pt>
                <c:pt idx="32562">
                  <c:v>310.17700000000002</c:v>
                </c:pt>
                <c:pt idx="32563">
                  <c:v>309.49499999999978</c:v>
                </c:pt>
                <c:pt idx="32564">
                  <c:v>308.81299999999999</c:v>
                </c:pt>
                <c:pt idx="32565">
                  <c:v>308.13099999999974</c:v>
                </c:pt>
                <c:pt idx="32566">
                  <c:v>307.45</c:v>
                </c:pt>
                <c:pt idx="32567">
                  <c:v>306.77</c:v>
                </c:pt>
                <c:pt idx="32568">
                  <c:v>306.09099999999978</c:v>
                </c:pt>
                <c:pt idx="32569">
                  <c:v>305.41299999999978</c:v>
                </c:pt>
                <c:pt idx="32570">
                  <c:v>304.73499999999979</c:v>
                </c:pt>
                <c:pt idx="32571">
                  <c:v>304.05900000000008</c:v>
                </c:pt>
                <c:pt idx="32572">
                  <c:v>303.38299999999975</c:v>
                </c:pt>
                <c:pt idx="32573">
                  <c:v>302.709</c:v>
                </c:pt>
                <c:pt idx="32574">
                  <c:v>302.03599999999977</c:v>
                </c:pt>
                <c:pt idx="32575">
                  <c:v>301.36500000000001</c:v>
                </c:pt>
                <c:pt idx="32576">
                  <c:v>300.69400000000002</c:v>
                </c:pt>
                <c:pt idx="32577">
                  <c:v>300.02599999999978</c:v>
                </c:pt>
                <c:pt idx="32578">
                  <c:v>299.358</c:v>
                </c:pt>
                <c:pt idx="32579">
                  <c:v>298.69299999999993</c:v>
                </c:pt>
                <c:pt idx="32580">
                  <c:v>298.029</c:v>
                </c:pt>
                <c:pt idx="32581">
                  <c:v>297.36599999999999</c:v>
                </c:pt>
                <c:pt idx="32582">
                  <c:v>296.70599999999979</c:v>
                </c:pt>
                <c:pt idx="32583">
                  <c:v>296.04700000000008</c:v>
                </c:pt>
                <c:pt idx="32584">
                  <c:v>295.39099999999979</c:v>
                </c:pt>
                <c:pt idx="32585">
                  <c:v>294.73599999999965</c:v>
                </c:pt>
                <c:pt idx="32586">
                  <c:v>294.084</c:v>
                </c:pt>
                <c:pt idx="32587">
                  <c:v>293.43299999999965</c:v>
                </c:pt>
                <c:pt idx="32588">
                  <c:v>292.78500000000003</c:v>
                </c:pt>
                <c:pt idx="32589">
                  <c:v>292.13900000000001</c:v>
                </c:pt>
                <c:pt idx="32590">
                  <c:v>291.49599999999958</c:v>
                </c:pt>
                <c:pt idx="32591">
                  <c:v>290.85500000000002</c:v>
                </c:pt>
                <c:pt idx="32592">
                  <c:v>290.21599999999978</c:v>
                </c:pt>
                <c:pt idx="32593">
                  <c:v>289.58</c:v>
                </c:pt>
                <c:pt idx="32594">
                  <c:v>288.947</c:v>
                </c:pt>
                <c:pt idx="32595">
                  <c:v>288.31700000000001</c:v>
                </c:pt>
                <c:pt idx="32596">
                  <c:v>287.68900000000002</c:v>
                </c:pt>
                <c:pt idx="32597">
                  <c:v>287.06400000000002</c:v>
                </c:pt>
                <c:pt idx="32598">
                  <c:v>286.44200000000001</c:v>
                </c:pt>
                <c:pt idx="32599">
                  <c:v>285.82299999999975</c:v>
                </c:pt>
                <c:pt idx="32600">
                  <c:v>285.20699999999965</c:v>
                </c:pt>
                <c:pt idx="32601">
                  <c:v>284.59399999999965</c:v>
                </c:pt>
                <c:pt idx="32602">
                  <c:v>283.98499999999979</c:v>
                </c:pt>
                <c:pt idx="32603">
                  <c:v>283.37799999999999</c:v>
                </c:pt>
                <c:pt idx="32604">
                  <c:v>282.77499999999975</c:v>
                </c:pt>
                <c:pt idx="32605">
                  <c:v>282.17599999999999</c:v>
                </c:pt>
                <c:pt idx="32606">
                  <c:v>281.58</c:v>
                </c:pt>
                <c:pt idx="32607">
                  <c:v>280.98699999999963</c:v>
                </c:pt>
                <c:pt idx="32608">
                  <c:v>280.3979999999998</c:v>
                </c:pt>
                <c:pt idx="32609">
                  <c:v>279.81299999999999</c:v>
                </c:pt>
                <c:pt idx="32610">
                  <c:v>279.23099999999965</c:v>
                </c:pt>
                <c:pt idx="32611">
                  <c:v>278.65300000000002</c:v>
                </c:pt>
                <c:pt idx="32612">
                  <c:v>278.07900000000001</c:v>
                </c:pt>
                <c:pt idx="32613">
                  <c:v>277.50900000000001</c:v>
                </c:pt>
                <c:pt idx="32614">
                  <c:v>276.94299999999993</c:v>
                </c:pt>
                <c:pt idx="32615">
                  <c:v>276.38099999999974</c:v>
                </c:pt>
                <c:pt idx="32616">
                  <c:v>275.82299999999975</c:v>
                </c:pt>
                <c:pt idx="32617">
                  <c:v>275.26900000000001</c:v>
                </c:pt>
                <c:pt idx="32618">
                  <c:v>274.71899999999965</c:v>
                </c:pt>
                <c:pt idx="32619">
                  <c:v>274.17399999999975</c:v>
                </c:pt>
                <c:pt idx="32620">
                  <c:v>273.63299999999975</c:v>
                </c:pt>
                <c:pt idx="32621">
                  <c:v>273.09599999999978</c:v>
                </c:pt>
                <c:pt idx="32622">
                  <c:v>272.56400000000002</c:v>
                </c:pt>
                <c:pt idx="32623">
                  <c:v>272.03599999999977</c:v>
                </c:pt>
                <c:pt idx="32624">
                  <c:v>271.51299999999975</c:v>
                </c:pt>
                <c:pt idx="32625">
                  <c:v>270.99499999999978</c:v>
                </c:pt>
                <c:pt idx="32626">
                  <c:v>270.47999999999979</c:v>
                </c:pt>
                <c:pt idx="32627">
                  <c:v>269.97099999999978</c:v>
                </c:pt>
                <c:pt idx="32628">
                  <c:v>269.46699999999959</c:v>
                </c:pt>
                <c:pt idx="32629">
                  <c:v>268.96699999999959</c:v>
                </c:pt>
                <c:pt idx="32630">
                  <c:v>268.47199999999958</c:v>
                </c:pt>
                <c:pt idx="32631">
                  <c:v>267.98200000000003</c:v>
                </c:pt>
                <c:pt idx="32632">
                  <c:v>267.49699999999962</c:v>
                </c:pt>
                <c:pt idx="32633">
                  <c:v>267.01799999999974</c:v>
                </c:pt>
                <c:pt idx="32634">
                  <c:v>266.54300000000001</c:v>
                </c:pt>
                <c:pt idx="32635">
                  <c:v>266.07299999999975</c:v>
                </c:pt>
                <c:pt idx="32636">
                  <c:v>265.608</c:v>
                </c:pt>
                <c:pt idx="32637">
                  <c:v>265.14900000000023</c:v>
                </c:pt>
                <c:pt idx="32638">
                  <c:v>264.69400000000002</c:v>
                </c:pt>
                <c:pt idx="32639">
                  <c:v>264.24599999999975</c:v>
                </c:pt>
                <c:pt idx="32640">
                  <c:v>263.80200000000002</c:v>
                </c:pt>
                <c:pt idx="32641">
                  <c:v>263.363</c:v>
                </c:pt>
                <c:pt idx="32642">
                  <c:v>262.93099999999959</c:v>
                </c:pt>
                <c:pt idx="32643">
                  <c:v>262.50299999999999</c:v>
                </c:pt>
                <c:pt idx="32644">
                  <c:v>262.08099999999979</c:v>
                </c:pt>
                <c:pt idx="32645">
                  <c:v>261.66500000000002</c:v>
                </c:pt>
                <c:pt idx="32646">
                  <c:v>261.25400000000002</c:v>
                </c:pt>
                <c:pt idx="32647">
                  <c:v>260.84800000000001</c:v>
                </c:pt>
                <c:pt idx="32648">
                  <c:v>260.44799999999975</c:v>
                </c:pt>
                <c:pt idx="32649">
                  <c:v>260.05399999999975</c:v>
                </c:pt>
                <c:pt idx="32650">
                  <c:v>259.666</c:v>
                </c:pt>
                <c:pt idx="32651">
                  <c:v>259.28299999999979</c:v>
                </c:pt>
                <c:pt idx="32652">
                  <c:v>258.90599999999978</c:v>
                </c:pt>
                <c:pt idx="32653">
                  <c:v>258.53500000000003</c:v>
                </c:pt>
                <c:pt idx="32654">
                  <c:v>258.16899999999993</c:v>
                </c:pt>
                <c:pt idx="32655">
                  <c:v>257.80900000000008</c:v>
                </c:pt>
                <c:pt idx="32656">
                  <c:v>257.45599999999979</c:v>
                </c:pt>
                <c:pt idx="32657">
                  <c:v>257.108</c:v>
                </c:pt>
                <c:pt idx="32658">
                  <c:v>256.76499999999999</c:v>
                </c:pt>
                <c:pt idx="32659">
                  <c:v>256.42899999999958</c:v>
                </c:pt>
                <c:pt idx="32660">
                  <c:v>256.09899999999965</c:v>
                </c:pt>
                <c:pt idx="32661">
                  <c:v>255.77399999999992</c:v>
                </c:pt>
                <c:pt idx="32662">
                  <c:v>255.45600000000007</c:v>
                </c:pt>
                <c:pt idx="32663">
                  <c:v>255.14299999999997</c:v>
                </c:pt>
                <c:pt idx="32664">
                  <c:v>254.83700000000007</c:v>
                </c:pt>
                <c:pt idx="32665">
                  <c:v>254.536</c:v>
                </c:pt>
                <c:pt idx="32666">
                  <c:v>254.24199999999999</c:v>
                </c:pt>
                <c:pt idx="32667">
                  <c:v>253.953</c:v>
                </c:pt>
                <c:pt idx="32668">
                  <c:v>253.67099999999999</c:v>
                </c:pt>
                <c:pt idx="32669">
                  <c:v>253.39400000000001</c:v>
                </c:pt>
                <c:pt idx="32670">
                  <c:v>253.124</c:v>
                </c:pt>
                <c:pt idx="32671">
                  <c:v>252.86</c:v>
                </c:pt>
                <c:pt idx="32672">
                  <c:v>252.601</c:v>
                </c:pt>
                <c:pt idx="32673">
                  <c:v>252.34900000000002</c:v>
                </c:pt>
                <c:pt idx="32674">
                  <c:v>252.10300000000001</c:v>
                </c:pt>
                <c:pt idx="32675">
                  <c:v>251.863</c:v>
                </c:pt>
                <c:pt idx="32676">
                  <c:v>251.62900000000002</c:v>
                </c:pt>
                <c:pt idx="32677">
                  <c:v>251.40100000000001</c:v>
                </c:pt>
                <c:pt idx="32678">
                  <c:v>251.178</c:v>
                </c:pt>
                <c:pt idx="32679">
                  <c:v>250.96200000000007</c:v>
                </c:pt>
                <c:pt idx="32680">
                  <c:v>250.75299999999999</c:v>
                </c:pt>
                <c:pt idx="32681">
                  <c:v>250.54900000000001</c:v>
                </c:pt>
                <c:pt idx="32682">
                  <c:v>250.35100000000011</c:v>
                </c:pt>
                <c:pt idx="32683">
                  <c:v>250.15900000000002</c:v>
                </c:pt>
                <c:pt idx="32684">
                  <c:v>249.97300000000001</c:v>
                </c:pt>
                <c:pt idx="32685">
                  <c:v>249.79300000000001</c:v>
                </c:pt>
                <c:pt idx="32686">
                  <c:v>249.61899999999997</c:v>
                </c:pt>
                <c:pt idx="32687">
                  <c:v>249.45100000000011</c:v>
                </c:pt>
                <c:pt idx="32688">
                  <c:v>249.28900000000002</c:v>
                </c:pt>
                <c:pt idx="32689">
                  <c:v>249.13300000000001</c:v>
                </c:pt>
                <c:pt idx="32690">
                  <c:v>248.983</c:v>
                </c:pt>
                <c:pt idx="32691">
                  <c:v>248.839</c:v>
                </c:pt>
                <c:pt idx="32692">
                  <c:v>248.7</c:v>
                </c:pt>
                <c:pt idx="32693">
                  <c:v>248.56800000000001</c:v>
                </c:pt>
                <c:pt idx="32694">
                  <c:v>248.441</c:v>
                </c:pt>
                <c:pt idx="32695">
                  <c:v>248.32000000000011</c:v>
                </c:pt>
                <c:pt idx="32696">
                  <c:v>248.20499999999998</c:v>
                </c:pt>
                <c:pt idx="32697">
                  <c:v>248.095</c:v>
                </c:pt>
                <c:pt idx="32698">
                  <c:v>247.99100000000001</c:v>
                </c:pt>
                <c:pt idx="32699">
                  <c:v>247.893</c:v>
                </c:pt>
                <c:pt idx="32700">
                  <c:v>247.80100000000004</c:v>
                </c:pt>
                <c:pt idx="32701">
                  <c:v>247.71399999999988</c:v>
                </c:pt>
                <c:pt idx="32702">
                  <c:v>247.63200000000001</c:v>
                </c:pt>
                <c:pt idx="32703">
                  <c:v>247.55600000000001</c:v>
                </c:pt>
                <c:pt idx="32704">
                  <c:v>247.4860000000001</c:v>
                </c:pt>
                <c:pt idx="32705">
                  <c:v>247.42100000000011</c:v>
                </c:pt>
                <c:pt idx="32706">
                  <c:v>247.36200000000011</c:v>
                </c:pt>
                <c:pt idx="32707">
                  <c:v>247.30800000000011</c:v>
                </c:pt>
                <c:pt idx="32708">
                  <c:v>247.25899999999999</c:v>
                </c:pt>
                <c:pt idx="32709">
                  <c:v>247.21499999999995</c:v>
                </c:pt>
                <c:pt idx="32710">
                  <c:v>247.17699999999999</c:v>
                </c:pt>
                <c:pt idx="32711">
                  <c:v>247.14399999999998</c:v>
                </c:pt>
                <c:pt idx="32712">
                  <c:v>247.11599999999999</c:v>
                </c:pt>
                <c:pt idx="32713">
                  <c:v>247.09300000000002</c:v>
                </c:pt>
                <c:pt idx="32714">
                  <c:v>247.07499999999999</c:v>
                </c:pt>
                <c:pt idx="32715">
                  <c:v>247.06200000000001</c:v>
                </c:pt>
                <c:pt idx="32716">
                  <c:v>247.054</c:v>
                </c:pt>
                <c:pt idx="32717">
                  <c:v>247.05100000000004</c:v>
                </c:pt>
                <c:pt idx="32718">
                  <c:v>247.053</c:v>
                </c:pt>
                <c:pt idx="32719">
                  <c:v>247.059</c:v>
                </c:pt>
                <c:pt idx="32720">
                  <c:v>247.07</c:v>
                </c:pt>
                <c:pt idx="32721">
                  <c:v>247.08600000000001</c:v>
                </c:pt>
                <c:pt idx="32722">
                  <c:v>247.107</c:v>
                </c:pt>
                <c:pt idx="32723">
                  <c:v>247.13200000000001</c:v>
                </c:pt>
                <c:pt idx="32724">
                  <c:v>247.161</c:v>
                </c:pt>
                <c:pt idx="32725">
                  <c:v>247.19499999999999</c:v>
                </c:pt>
                <c:pt idx="32726">
                  <c:v>247.233</c:v>
                </c:pt>
                <c:pt idx="32727">
                  <c:v>247.27499999999998</c:v>
                </c:pt>
                <c:pt idx="32728">
                  <c:v>247.32200000000012</c:v>
                </c:pt>
                <c:pt idx="32729">
                  <c:v>247.37200000000001</c:v>
                </c:pt>
                <c:pt idx="32730">
                  <c:v>247.42700000000011</c:v>
                </c:pt>
                <c:pt idx="32731">
                  <c:v>247.4860000000001</c:v>
                </c:pt>
                <c:pt idx="32732">
                  <c:v>247.548</c:v>
                </c:pt>
                <c:pt idx="32733">
                  <c:v>247.61499999999998</c:v>
                </c:pt>
                <c:pt idx="32734">
                  <c:v>247.685</c:v>
                </c:pt>
                <c:pt idx="32735">
                  <c:v>247.75899999999999</c:v>
                </c:pt>
                <c:pt idx="32736">
                  <c:v>247.83600000000001</c:v>
                </c:pt>
                <c:pt idx="32737">
                  <c:v>247.917</c:v>
                </c:pt>
                <c:pt idx="32738">
                  <c:v>248.00200000000001</c:v>
                </c:pt>
                <c:pt idx="32739">
                  <c:v>248.09</c:v>
                </c:pt>
                <c:pt idx="32740">
                  <c:v>248.18100000000001</c:v>
                </c:pt>
                <c:pt idx="32741">
                  <c:v>248.27499999999998</c:v>
                </c:pt>
                <c:pt idx="32742">
                  <c:v>248.37200000000001</c:v>
                </c:pt>
                <c:pt idx="32743">
                  <c:v>248.47300000000001</c:v>
                </c:pt>
                <c:pt idx="32744">
                  <c:v>248.57599999999999</c:v>
                </c:pt>
                <c:pt idx="32745">
                  <c:v>248.68300000000002</c:v>
                </c:pt>
                <c:pt idx="32746">
                  <c:v>248.792</c:v>
                </c:pt>
                <c:pt idx="32747">
                  <c:v>248.904</c:v>
                </c:pt>
                <c:pt idx="32748">
                  <c:v>249.018</c:v>
                </c:pt>
                <c:pt idx="32749">
                  <c:v>249.13499999999999</c:v>
                </c:pt>
                <c:pt idx="32750">
                  <c:v>249.25399999999999</c:v>
                </c:pt>
                <c:pt idx="32751">
                  <c:v>249.376</c:v>
                </c:pt>
                <c:pt idx="32752">
                  <c:v>249.5</c:v>
                </c:pt>
                <c:pt idx="32753">
                  <c:v>249.626</c:v>
                </c:pt>
                <c:pt idx="32754">
                  <c:v>249.755</c:v>
                </c:pt>
                <c:pt idx="32755">
                  <c:v>249.8850000000001</c:v>
                </c:pt>
                <c:pt idx="32756">
                  <c:v>250.017</c:v>
                </c:pt>
                <c:pt idx="32757">
                  <c:v>250.15100000000001</c:v>
                </c:pt>
                <c:pt idx="32758">
                  <c:v>250.28700000000001</c:v>
                </c:pt>
                <c:pt idx="32759">
                  <c:v>250.42400000000001</c:v>
                </c:pt>
                <c:pt idx="32760">
                  <c:v>250.56300000000002</c:v>
                </c:pt>
                <c:pt idx="32761">
                  <c:v>250.70299999999997</c:v>
                </c:pt>
                <c:pt idx="32762">
                  <c:v>250.84399999999999</c:v>
                </c:pt>
                <c:pt idx="32763">
                  <c:v>250.98700000000011</c:v>
                </c:pt>
                <c:pt idx="32764">
                  <c:v>251.131</c:v>
                </c:pt>
                <c:pt idx="32765">
                  <c:v>251.27499999999998</c:v>
                </c:pt>
                <c:pt idx="32766">
                  <c:v>251.42100000000011</c:v>
                </c:pt>
                <c:pt idx="32767">
                  <c:v>251.56800000000001</c:v>
                </c:pt>
                <c:pt idx="32768">
                  <c:v>251.71499999999995</c:v>
                </c:pt>
                <c:pt idx="32769">
                  <c:v>251.863</c:v>
                </c:pt>
                <c:pt idx="32770">
                  <c:v>252.011</c:v>
                </c:pt>
                <c:pt idx="32771">
                  <c:v>252.16</c:v>
                </c:pt>
                <c:pt idx="32772">
                  <c:v>252.31</c:v>
                </c:pt>
                <c:pt idx="32773">
                  <c:v>252.459</c:v>
                </c:pt>
                <c:pt idx="32774">
                  <c:v>252.60900000000001</c:v>
                </c:pt>
                <c:pt idx="32775">
                  <c:v>252.75800000000001</c:v>
                </c:pt>
                <c:pt idx="32776">
                  <c:v>252.90700000000001</c:v>
                </c:pt>
                <c:pt idx="32777">
                  <c:v>253.05700000000004</c:v>
                </c:pt>
                <c:pt idx="32778">
                  <c:v>253.20599999999999</c:v>
                </c:pt>
                <c:pt idx="32779">
                  <c:v>253.35400000000001</c:v>
                </c:pt>
                <c:pt idx="32780">
                  <c:v>253.50200000000001</c:v>
                </c:pt>
                <c:pt idx="32781">
                  <c:v>253.65</c:v>
                </c:pt>
                <c:pt idx="32782">
                  <c:v>253.79599999999999</c:v>
                </c:pt>
                <c:pt idx="32783">
                  <c:v>253.94200000000001</c:v>
                </c:pt>
                <c:pt idx="32784">
                  <c:v>254.08700000000007</c:v>
                </c:pt>
                <c:pt idx="32785">
                  <c:v>254.232</c:v>
                </c:pt>
                <c:pt idx="32786">
                  <c:v>254.374</c:v>
                </c:pt>
                <c:pt idx="32787">
                  <c:v>254.51599999999999</c:v>
                </c:pt>
                <c:pt idx="32788">
                  <c:v>254.65600000000001</c:v>
                </c:pt>
                <c:pt idx="32789">
                  <c:v>254.79499999999999</c:v>
                </c:pt>
                <c:pt idx="32790">
                  <c:v>254.93300000000002</c:v>
                </c:pt>
                <c:pt idx="32791">
                  <c:v>255.06800000000001</c:v>
                </c:pt>
                <c:pt idx="32792">
                  <c:v>255.202</c:v>
                </c:pt>
                <c:pt idx="32793">
                  <c:v>255.33500000000001</c:v>
                </c:pt>
                <c:pt idx="32794">
                  <c:v>255.465</c:v>
                </c:pt>
                <c:pt idx="32795">
                  <c:v>255.59300000000002</c:v>
                </c:pt>
                <c:pt idx="32796">
                  <c:v>255.71899999999999</c:v>
                </c:pt>
                <c:pt idx="32797">
                  <c:v>255.84300000000002</c:v>
                </c:pt>
                <c:pt idx="32798">
                  <c:v>255.964</c:v>
                </c:pt>
                <c:pt idx="32799">
                  <c:v>256.08300000000003</c:v>
                </c:pt>
                <c:pt idx="32800">
                  <c:v>256.19900000000001</c:v>
                </c:pt>
                <c:pt idx="32801">
                  <c:v>256.31299999999999</c:v>
                </c:pt>
                <c:pt idx="32802">
                  <c:v>256.42399999999958</c:v>
                </c:pt>
                <c:pt idx="32803">
                  <c:v>256.53199999999958</c:v>
                </c:pt>
                <c:pt idx="32804">
                  <c:v>256.637</c:v>
                </c:pt>
                <c:pt idx="32805">
                  <c:v>256.74</c:v>
                </c:pt>
                <c:pt idx="32806">
                  <c:v>256.83799999999979</c:v>
                </c:pt>
                <c:pt idx="32807">
                  <c:v>256.93400000000003</c:v>
                </c:pt>
                <c:pt idx="32808">
                  <c:v>257.02599999999978</c:v>
                </c:pt>
                <c:pt idx="32809">
                  <c:v>257.11500000000001</c:v>
                </c:pt>
                <c:pt idx="32810">
                  <c:v>257.20099999999979</c:v>
                </c:pt>
                <c:pt idx="32811">
                  <c:v>257.28199999999958</c:v>
                </c:pt>
                <c:pt idx="32812">
                  <c:v>257.36</c:v>
                </c:pt>
                <c:pt idx="32813">
                  <c:v>257.43499999999977</c:v>
                </c:pt>
                <c:pt idx="32814">
                  <c:v>257.505</c:v>
                </c:pt>
                <c:pt idx="32815">
                  <c:v>257.57100000000003</c:v>
                </c:pt>
                <c:pt idx="32816">
                  <c:v>257.63299999999975</c:v>
                </c:pt>
                <c:pt idx="32817">
                  <c:v>257.69099999999975</c:v>
                </c:pt>
                <c:pt idx="32818">
                  <c:v>257.745</c:v>
                </c:pt>
                <c:pt idx="32819">
                  <c:v>257.79399999999958</c:v>
                </c:pt>
                <c:pt idx="32820">
                  <c:v>257.839</c:v>
                </c:pt>
                <c:pt idx="32821">
                  <c:v>257.87900000000002</c:v>
                </c:pt>
                <c:pt idx="32822">
                  <c:v>257.91399999999965</c:v>
                </c:pt>
                <c:pt idx="32823">
                  <c:v>257.94499999999999</c:v>
                </c:pt>
                <c:pt idx="32824">
                  <c:v>257.97099999999978</c:v>
                </c:pt>
                <c:pt idx="32825">
                  <c:v>257.99199999999962</c:v>
                </c:pt>
                <c:pt idx="32826">
                  <c:v>258.00799999999975</c:v>
                </c:pt>
                <c:pt idx="32827">
                  <c:v>258.01900000000001</c:v>
                </c:pt>
                <c:pt idx="32828">
                  <c:v>258.02499999999975</c:v>
                </c:pt>
                <c:pt idx="32829">
                  <c:v>258.02599999999978</c:v>
                </c:pt>
                <c:pt idx="32830">
                  <c:v>258.02099999999979</c:v>
                </c:pt>
                <c:pt idx="32831">
                  <c:v>258.0109999999998</c:v>
                </c:pt>
                <c:pt idx="32832">
                  <c:v>257.99599999999958</c:v>
                </c:pt>
                <c:pt idx="32833">
                  <c:v>257.9749999999998</c:v>
                </c:pt>
                <c:pt idx="32834">
                  <c:v>257.94799999999975</c:v>
                </c:pt>
                <c:pt idx="32835">
                  <c:v>257.91599999999966</c:v>
                </c:pt>
                <c:pt idx="32836">
                  <c:v>257.87799999999999</c:v>
                </c:pt>
                <c:pt idx="32837">
                  <c:v>257.834</c:v>
                </c:pt>
                <c:pt idx="32838">
                  <c:v>257.78399999999965</c:v>
                </c:pt>
                <c:pt idx="32839">
                  <c:v>257.72799999999978</c:v>
                </c:pt>
                <c:pt idx="32840">
                  <c:v>257.666</c:v>
                </c:pt>
                <c:pt idx="32841">
                  <c:v>257.59799999999979</c:v>
                </c:pt>
                <c:pt idx="32842">
                  <c:v>257.524</c:v>
                </c:pt>
                <c:pt idx="32843">
                  <c:v>257.44400000000002</c:v>
                </c:pt>
                <c:pt idx="32844">
                  <c:v>257.35700000000008</c:v>
                </c:pt>
                <c:pt idx="32845">
                  <c:v>257.26400000000001</c:v>
                </c:pt>
                <c:pt idx="32846">
                  <c:v>257.16399999999999</c:v>
                </c:pt>
                <c:pt idx="32847">
                  <c:v>257.05799999999999</c:v>
                </c:pt>
                <c:pt idx="32848">
                  <c:v>256.94600000000003</c:v>
                </c:pt>
                <c:pt idx="32849">
                  <c:v>256.827</c:v>
                </c:pt>
                <c:pt idx="32850">
                  <c:v>256.70099999999979</c:v>
                </c:pt>
                <c:pt idx="32851">
                  <c:v>256.56799999999993</c:v>
                </c:pt>
                <c:pt idx="32852">
                  <c:v>256.42899999999958</c:v>
                </c:pt>
                <c:pt idx="32853">
                  <c:v>256.28299999999979</c:v>
                </c:pt>
                <c:pt idx="32854">
                  <c:v>256.13</c:v>
                </c:pt>
                <c:pt idx="32855">
                  <c:v>255.97</c:v>
                </c:pt>
                <c:pt idx="32856">
                  <c:v>255.803</c:v>
                </c:pt>
                <c:pt idx="32857">
                  <c:v>255.63</c:v>
                </c:pt>
                <c:pt idx="32858">
                  <c:v>255.44900000000001</c:v>
                </c:pt>
                <c:pt idx="32859">
                  <c:v>255.261</c:v>
                </c:pt>
                <c:pt idx="32860">
                  <c:v>255.066</c:v>
                </c:pt>
                <c:pt idx="32861">
                  <c:v>254.864</c:v>
                </c:pt>
                <c:pt idx="32862">
                  <c:v>254.654</c:v>
                </c:pt>
                <c:pt idx="32863">
                  <c:v>254.43800000000007</c:v>
                </c:pt>
                <c:pt idx="32864">
                  <c:v>254.21399999999988</c:v>
                </c:pt>
                <c:pt idx="32865">
                  <c:v>253.983</c:v>
                </c:pt>
                <c:pt idx="32866">
                  <c:v>253.74399999999989</c:v>
                </c:pt>
                <c:pt idx="32867">
                  <c:v>253.4980000000001</c:v>
                </c:pt>
                <c:pt idx="32868">
                  <c:v>253.24499999999998</c:v>
                </c:pt>
                <c:pt idx="32869">
                  <c:v>252.98500000000001</c:v>
                </c:pt>
                <c:pt idx="32870">
                  <c:v>252.71699999999998</c:v>
                </c:pt>
                <c:pt idx="32871">
                  <c:v>252.441</c:v>
                </c:pt>
                <c:pt idx="32872">
                  <c:v>252.15800000000004</c:v>
                </c:pt>
                <c:pt idx="32873">
                  <c:v>251.86800000000011</c:v>
                </c:pt>
                <c:pt idx="32874">
                  <c:v>251.57</c:v>
                </c:pt>
                <c:pt idx="32875">
                  <c:v>251.26499999999999</c:v>
                </c:pt>
                <c:pt idx="32876">
                  <c:v>250.95200000000011</c:v>
                </c:pt>
                <c:pt idx="32877">
                  <c:v>250.631</c:v>
                </c:pt>
                <c:pt idx="32878">
                  <c:v>250.303</c:v>
                </c:pt>
                <c:pt idx="32879">
                  <c:v>249.96800000000007</c:v>
                </c:pt>
                <c:pt idx="32880">
                  <c:v>249.624</c:v>
                </c:pt>
                <c:pt idx="32881">
                  <c:v>249.27399999999992</c:v>
                </c:pt>
                <c:pt idx="32882">
                  <c:v>248.91499999999999</c:v>
                </c:pt>
                <c:pt idx="32883">
                  <c:v>248.55</c:v>
                </c:pt>
                <c:pt idx="32884">
                  <c:v>248.17599999999999</c:v>
                </c:pt>
                <c:pt idx="32885">
                  <c:v>247.79499999999999</c:v>
                </c:pt>
                <c:pt idx="32886">
                  <c:v>247.40700000000001</c:v>
                </c:pt>
                <c:pt idx="32887">
                  <c:v>247.011</c:v>
                </c:pt>
                <c:pt idx="32888">
                  <c:v>246.607</c:v>
                </c:pt>
                <c:pt idx="32889">
                  <c:v>246.196</c:v>
                </c:pt>
                <c:pt idx="32890">
                  <c:v>245.77699999999999</c:v>
                </c:pt>
                <c:pt idx="32891">
                  <c:v>245.35100000000011</c:v>
                </c:pt>
                <c:pt idx="32892">
                  <c:v>244.91800000000001</c:v>
                </c:pt>
                <c:pt idx="32893">
                  <c:v>244.476</c:v>
                </c:pt>
                <c:pt idx="32894">
                  <c:v>244.02800000000011</c:v>
                </c:pt>
                <c:pt idx="32895">
                  <c:v>243.572</c:v>
                </c:pt>
                <c:pt idx="32896">
                  <c:v>243.10900000000001</c:v>
                </c:pt>
                <c:pt idx="32897">
                  <c:v>242.63800000000001</c:v>
                </c:pt>
                <c:pt idx="32898">
                  <c:v>242.16</c:v>
                </c:pt>
                <c:pt idx="32899">
                  <c:v>241.67399999999998</c:v>
                </c:pt>
                <c:pt idx="32900">
                  <c:v>241.18200000000004</c:v>
                </c:pt>
                <c:pt idx="32901">
                  <c:v>240.68200000000004</c:v>
                </c:pt>
                <c:pt idx="32902">
                  <c:v>240.17399999999998</c:v>
                </c:pt>
                <c:pt idx="32903">
                  <c:v>239.66</c:v>
                </c:pt>
                <c:pt idx="32904">
                  <c:v>239.13800000000001</c:v>
                </c:pt>
                <c:pt idx="32905">
                  <c:v>238.60999999999999</c:v>
                </c:pt>
                <c:pt idx="32906">
                  <c:v>238.07399999999998</c:v>
                </c:pt>
                <c:pt idx="32907">
                  <c:v>237.53100000000001</c:v>
                </c:pt>
                <c:pt idx="32908">
                  <c:v>236.98200000000011</c:v>
                </c:pt>
                <c:pt idx="32909">
                  <c:v>236.42500000000001</c:v>
                </c:pt>
                <c:pt idx="32910">
                  <c:v>235.8610000000001</c:v>
                </c:pt>
                <c:pt idx="32911">
                  <c:v>235.291</c:v>
                </c:pt>
                <c:pt idx="32912">
                  <c:v>234.71399999999988</c:v>
                </c:pt>
                <c:pt idx="32913">
                  <c:v>234.13</c:v>
                </c:pt>
                <c:pt idx="32914">
                  <c:v>233.53900000000002</c:v>
                </c:pt>
                <c:pt idx="32915">
                  <c:v>232.94200000000001</c:v>
                </c:pt>
                <c:pt idx="32916">
                  <c:v>232.33800000000011</c:v>
                </c:pt>
                <c:pt idx="32917">
                  <c:v>231.72800000000001</c:v>
                </c:pt>
                <c:pt idx="32918">
                  <c:v>231.11099999999999</c:v>
                </c:pt>
                <c:pt idx="32919">
                  <c:v>230.48800000000011</c:v>
                </c:pt>
                <c:pt idx="32920">
                  <c:v>229.85900000000001</c:v>
                </c:pt>
                <c:pt idx="32921">
                  <c:v>229.22300000000001</c:v>
                </c:pt>
                <c:pt idx="32922">
                  <c:v>228.58100000000007</c:v>
                </c:pt>
                <c:pt idx="32923">
                  <c:v>227.93300000000002</c:v>
                </c:pt>
                <c:pt idx="32924">
                  <c:v>227.27899999999997</c:v>
                </c:pt>
                <c:pt idx="32925">
                  <c:v>226.61899999999997</c:v>
                </c:pt>
                <c:pt idx="32926">
                  <c:v>225.95400000000001</c:v>
                </c:pt>
                <c:pt idx="32927">
                  <c:v>225.28200000000001</c:v>
                </c:pt>
                <c:pt idx="32928">
                  <c:v>224.60499999999999</c:v>
                </c:pt>
                <c:pt idx="32929">
                  <c:v>223.92200000000011</c:v>
                </c:pt>
                <c:pt idx="32930">
                  <c:v>223.233</c:v>
                </c:pt>
                <c:pt idx="32931">
                  <c:v>222.53900000000002</c:v>
                </c:pt>
                <c:pt idx="32932">
                  <c:v>221.84</c:v>
                </c:pt>
                <c:pt idx="32933">
                  <c:v>221.13499999999999</c:v>
                </c:pt>
                <c:pt idx="32934">
                  <c:v>220.42500000000001</c:v>
                </c:pt>
                <c:pt idx="32935">
                  <c:v>219.70999999999998</c:v>
                </c:pt>
                <c:pt idx="32936">
                  <c:v>218.99</c:v>
                </c:pt>
                <c:pt idx="32937">
                  <c:v>218.26499999999999</c:v>
                </c:pt>
                <c:pt idx="32938">
                  <c:v>217.535</c:v>
                </c:pt>
                <c:pt idx="32939">
                  <c:v>216.80100000000004</c:v>
                </c:pt>
                <c:pt idx="32940">
                  <c:v>216.06100000000001</c:v>
                </c:pt>
                <c:pt idx="32941">
                  <c:v>215.31800000000001</c:v>
                </c:pt>
                <c:pt idx="32942">
                  <c:v>214.56900000000002</c:v>
                </c:pt>
                <c:pt idx="32943">
                  <c:v>213.81700000000001</c:v>
                </c:pt>
                <c:pt idx="32944">
                  <c:v>213.06</c:v>
                </c:pt>
                <c:pt idx="32945">
                  <c:v>212.29900000000001</c:v>
                </c:pt>
                <c:pt idx="32946">
                  <c:v>211.53300000000002</c:v>
                </c:pt>
                <c:pt idx="32947">
                  <c:v>210.76499999999999</c:v>
                </c:pt>
                <c:pt idx="32948">
                  <c:v>209.9920000000001</c:v>
                </c:pt>
                <c:pt idx="32949">
                  <c:v>209.21499999999995</c:v>
                </c:pt>
                <c:pt idx="32950">
                  <c:v>208.435</c:v>
                </c:pt>
                <c:pt idx="32951">
                  <c:v>207.65100000000001</c:v>
                </c:pt>
                <c:pt idx="32952">
                  <c:v>206.864</c:v>
                </c:pt>
                <c:pt idx="32953">
                  <c:v>206.07300000000001</c:v>
                </c:pt>
                <c:pt idx="32954">
                  <c:v>205.28</c:v>
                </c:pt>
                <c:pt idx="32955">
                  <c:v>204.483</c:v>
                </c:pt>
                <c:pt idx="32956">
                  <c:v>203.68300000000002</c:v>
                </c:pt>
                <c:pt idx="32957">
                  <c:v>202.88100000000011</c:v>
                </c:pt>
                <c:pt idx="32958">
                  <c:v>202.07599999999999</c:v>
                </c:pt>
                <c:pt idx="32959">
                  <c:v>201.268</c:v>
                </c:pt>
                <c:pt idx="32960">
                  <c:v>200.45800000000011</c:v>
                </c:pt>
                <c:pt idx="32961">
                  <c:v>199.64499999999998</c:v>
                </c:pt>
                <c:pt idx="32962">
                  <c:v>198.83100000000007</c:v>
                </c:pt>
                <c:pt idx="32963">
                  <c:v>198.01399999999998</c:v>
                </c:pt>
                <c:pt idx="32964">
                  <c:v>197.19499999999999</c:v>
                </c:pt>
                <c:pt idx="32965">
                  <c:v>196.374</c:v>
                </c:pt>
                <c:pt idx="32966">
                  <c:v>195.55200000000011</c:v>
                </c:pt>
                <c:pt idx="32967">
                  <c:v>194.72800000000001</c:v>
                </c:pt>
                <c:pt idx="32968">
                  <c:v>193.90200000000004</c:v>
                </c:pt>
                <c:pt idx="32969">
                  <c:v>193.07599999999999</c:v>
                </c:pt>
                <c:pt idx="32970">
                  <c:v>192.24799999999999</c:v>
                </c:pt>
                <c:pt idx="32971">
                  <c:v>191.41900000000001</c:v>
                </c:pt>
                <c:pt idx="32972">
                  <c:v>190.58800000000011</c:v>
                </c:pt>
                <c:pt idx="32973">
                  <c:v>189.75800000000001</c:v>
                </c:pt>
                <c:pt idx="32974">
                  <c:v>188.92600000000004</c:v>
                </c:pt>
                <c:pt idx="32975">
                  <c:v>188.09399999999999</c:v>
                </c:pt>
                <c:pt idx="32976">
                  <c:v>187.261</c:v>
                </c:pt>
                <c:pt idx="32977">
                  <c:v>186.429</c:v>
                </c:pt>
                <c:pt idx="32978">
                  <c:v>185.596</c:v>
                </c:pt>
                <c:pt idx="32979">
                  <c:v>184.76300000000001</c:v>
                </c:pt>
                <c:pt idx="32980">
                  <c:v>183.93</c:v>
                </c:pt>
                <c:pt idx="32981">
                  <c:v>183.09700000000001</c:v>
                </c:pt>
                <c:pt idx="32982">
                  <c:v>182.26499999999999</c:v>
                </c:pt>
                <c:pt idx="32983">
                  <c:v>181.43300000000002</c:v>
                </c:pt>
                <c:pt idx="32984">
                  <c:v>180.602</c:v>
                </c:pt>
                <c:pt idx="32985">
                  <c:v>179.77199999999999</c:v>
                </c:pt>
                <c:pt idx="32986">
                  <c:v>178.94200000000001</c:v>
                </c:pt>
                <c:pt idx="32987">
                  <c:v>178.11399999999998</c:v>
                </c:pt>
                <c:pt idx="32988">
                  <c:v>177.28700000000001</c:v>
                </c:pt>
                <c:pt idx="32989">
                  <c:v>176.46100000000001</c:v>
                </c:pt>
                <c:pt idx="32990">
                  <c:v>175.637</c:v>
                </c:pt>
                <c:pt idx="32991">
                  <c:v>174.81399999999999</c:v>
                </c:pt>
                <c:pt idx="32992">
                  <c:v>173.99300000000002</c:v>
                </c:pt>
                <c:pt idx="32993">
                  <c:v>173.17399999999998</c:v>
                </c:pt>
                <c:pt idx="32994">
                  <c:v>172.35700000000011</c:v>
                </c:pt>
                <c:pt idx="32995">
                  <c:v>171.542</c:v>
                </c:pt>
                <c:pt idx="32996">
                  <c:v>170.73</c:v>
                </c:pt>
                <c:pt idx="32997">
                  <c:v>169.92000000000004</c:v>
                </c:pt>
                <c:pt idx="32998">
                  <c:v>169.11199999999999</c:v>
                </c:pt>
                <c:pt idx="32999">
                  <c:v>168.30700000000004</c:v>
                </c:pt>
                <c:pt idx="33000">
                  <c:v>167.505</c:v>
                </c:pt>
                <c:pt idx="33001">
                  <c:v>166.70599999999999</c:v>
                </c:pt>
                <c:pt idx="33002">
                  <c:v>165.91</c:v>
                </c:pt>
                <c:pt idx="33003">
                  <c:v>165.11799999999999</c:v>
                </c:pt>
                <c:pt idx="33004">
                  <c:v>164.32900000000001</c:v>
                </c:pt>
                <c:pt idx="33005">
                  <c:v>163.54300000000001</c:v>
                </c:pt>
                <c:pt idx="33006">
                  <c:v>162.761</c:v>
                </c:pt>
                <c:pt idx="33007">
                  <c:v>161.983</c:v>
                </c:pt>
                <c:pt idx="33008">
                  <c:v>161.20899999999997</c:v>
                </c:pt>
                <c:pt idx="33009">
                  <c:v>160.43900000000002</c:v>
                </c:pt>
                <c:pt idx="33010">
                  <c:v>159.67299999999997</c:v>
                </c:pt>
                <c:pt idx="33011">
                  <c:v>158.911</c:v>
                </c:pt>
                <c:pt idx="33012">
                  <c:v>158.154</c:v>
                </c:pt>
                <c:pt idx="33013">
                  <c:v>157.40200000000004</c:v>
                </c:pt>
                <c:pt idx="33014">
                  <c:v>156.654</c:v>
                </c:pt>
                <c:pt idx="33015">
                  <c:v>155.911</c:v>
                </c:pt>
                <c:pt idx="33016">
                  <c:v>155.17399999999998</c:v>
                </c:pt>
                <c:pt idx="33017">
                  <c:v>154.441</c:v>
                </c:pt>
                <c:pt idx="33018">
                  <c:v>153.71399999999988</c:v>
                </c:pt>
                <c:pt idx="33019">
                  <c:v>152.9920000000001</c:v>
                </c:pt>
                <c:pt idx="33020">
                  <c:v>152.27599999999998</c:v>
                </c:pt>
                <c:pt idx="33021">
                  <c:v>151.565</c:v>
                </c:pt>
                <c:pt idx="33022">
                  <c:v>150.86000000000001</c:v>
                </c:pt>
                <c:pt idx="33023">
                  <c:v>150.161</c:v>
                </c:pt>
                <c:pt idx="33024">
                  <c:v>149.46800000000007</c:v>
                </c:pt>
                <c:pt idx="33025">
                  <c:v>148.78200000000001</c:v>
                </c:pt>
                <c:pt idx="33026">
                  <c:v>148.101</c:v>
                </c:pt>
                <c:pt idx="33027">
                  <c:v>147.42700000000011</c:v>
                </c:pt>
                <c:pt idx="33028">
                  <c:v>146.76</c:v>
                </c:pt>
                <c:pt idx="33029">
                  <c:v>146.09900000000002</c:v>
                </c:pt>
                <c:pt idx="33030">
                  <c:v>145.44499999999999</c:v>
                </c:pt>
                <c:pt idx="33031">
                  <c:v>144.798</c:v>
                </c:pt>
                <c:pt idx="33032">
                  <c:v>144.15800000000004</c:v>
                </c:pt>
                <c:pt idx="33033">
                  <c:v>143.52500000000001</c:v>
                </c:pt>
                <c:pt idx="33034">
                  <c:v>142.9</c:v>
                </c:pt>
                <c:pt idx="33035">
                  <c:v>142.28200000000001</c:v>
                </c:pt>
                <c:pt idx="33036">
                  <c:v>141.67099999999999</c:v>
                </c:pt>
                <c:pt idx="33037">
                  <c:v>141.06800000000001</c:v>
                </c:pt>
                <c:pt idx="33038">
                  <c:v>140.47200000000001</c:v>
                </c:pt>
                <c:pt idx="33039">
                  <c:v>139.8850000000001</c:v>
                </c:pt>
                <c:pt idx="33040">
                  <c:v>139.30600000000001</c:v>
                </c:pt>
                <c:pt idx="33041">
                  <c:v>138.73399999999998</c:v>
                </c:pt>
                <c:pt idx="33042">
                  <c:v>138.17099999999999</c:v>
                </c:pt>
                <c:pt idx="33043">
                  <c:v>137.61599999999999</c:v>
                </c:pt>
                <c:pt idx="33044">
                  <c:v>137.06900000000002</c:v>
                </c:pt>
                <c:pt idx="33045">
                  <c:v>136.53100000000001</c:v>
                </c:pt>
                <c:pt idx="33046">
                  <c:v>136.00200000000001</c:v>
                </c:pt>
                <c:pt idx="33047">
                  <c:v>135.48100000000011</c:v>
                </c:pt>
                <c:pt idx="33048">
                  <c:v>134.96900000000002</c:v>
                </c:pt>
                <c:pt idx="33049">
                  <c:v>134.46600000000001</c:v>
                </c:pt>
                <c:pt idx="33050">
                  <c:v>133.97200000000001</c:v>
                </c:pt>
                <c:pt idx="33051">
                  <c:v>133.48700000000011</c:v>
                </c:pt>
                <c:pt idx="33052">
                  <c:v>133.011</c:v>
                </c:pt>
                <c:pt idx="33053">
                  <c:v>132.54399999999998</c:v>
                </c:pt>
                <c:pt idx="33054">
                  <c:v>132.08700000000007</c:v>
                </c:pt>
                <c:pt idx="33055">
                  <c:v>131.63900000000001</c:v>
                </c:pt>
                <c:pt idx="33056">
                  <c:v>131.20099999999999</c:v>
                </c:pt>
                <c:pt idx="33057">
                  <c:v>130.77199999999999</c:v>
                </c:pt>
                <c:pt idx="33058">
                  <c:v>130.35400000000001</c:v>
                </c:pt>
                <c:pt idx="33059">
                  <c:v>129.94499999999999</c:v>
                </c:pt>
                <c:pt idx="33060">
                  <c:v>129.54499999999999</c:v>
                </c:pt>
                <c:pt idx="33061">
                  <c:v>129.15600000000001</c:v>
                </c:pt>
                <c:pt idx="33062">
                  <c:v>128.77699999999999</c:v>
                </c:pt>
                <c:pt idx="33063">
                  <c:v>128.40800000000004</c:v>
                </c:pt>
                <c:pt idx="33064">
                  <c:v>128.04900000000001</c:v>
                </c:pt>
                <c:pt idx="33065">
                  <c:v>127.70099999999999</c:v>
                </c:pt>
                <c:pt idx="33066">
                  <c:v>127.363</c:v>
                </c:pt>
                <c:pt idx="33067">
                  <c:v>127.035</c:v>
                </c:pt>
                <c:pt idx="33068">
                  <c:v>126.718</c:v>
                </c:pt>
                <c:pt idx="33069">
                  <c:v>126.41100000000006</c:v>
                </c:pt>
                <c:pt idx="33070">
                  <c:v>126.11499999999999</c:v>
                </c:pt>
                <c:pt idx="33071">
                  <c:v>125.82899999999998</c:v>
                </c:pt>
                <c:pt idx="33072">
                  <c:v>125.55500000000001</c:v>
                </c:pt>
                <c:pt idx="33073">
                  <c:v>125.29100000000005</c:v>
                </c:pt>
                <c:pt idx="33074">
                  <c:v>125.038</c:v>
                </c:pt>
                <c:pt idx="33075">
                  <c:v>124.79600000000002</c:v>
                </c:pt>
                <c:pt idx="33076">
                  <c:v>124.565</c:v>
                </c:pt>
                <c:pt idx="33077">
                  <c:v>124.345</c:v>
                </c:pt>
                <c:pt idx="33078">
                  <c:v>124.136</c:v>
                </c:pt>
                <c:pt idx="33079">
                  <c:v>123.938</c:v>
                </c:pt>
                <c:pt idx="33080">
                  <c:v>123.752</c:v>
                </c:pt>
                <c:pt idx="33081">
                  <c:v>123.57599999999998</c:v>
                </c:pt>
                <c:pt idx="33082">
                  <c:v>123.41200000000002</c:v>
                </c:pt>
                <c:pt idx="33083">
                  <c:v>123.259</c:v>
                </c:pt>
                <c:pt idx="33084">
                  <c:v>123.11799999999999</c:v>
                </c:pt>
                <c:pt idx="33085">
                  <c:v>122.988</c:v>
                </c:pt>
                <c:pt idx="33086">
                  <c:v>122.869</c:v>
                </c:pt>
                <c:pt idx="33087">
                  <c:v>122.762</c:v>
                </c:pt>
                <c:pt idx="33088">
                  <c:v>122.667</c:v>
                </c:pt>
                <c:pt idx="33089">
                  <c:v>122.583</c:v>
                </c:pt>
                <c:pt idx="33090">
                  <c:v>122.51</c:v>
                </c:pt>
                <c:pt idx="33091">
                  <c:v>122.44900000000005</c:v>
                </c:pt>
                <c:pt idx="33092">
                  <c:v>122.4</c:v>
                </c:pt>
                <c:pt idx="33093">
                  <c:v>122.36199999999999</c:v>
                </c:pt>
                <c:pt idx="33094">
                  <c:v>122.336</c:v>
                </c:pt>
                <c:pt idx="33095">
                  <c:v>122.32199999999999</c:v>
                </c:pt>
                <c:pt idx="33096">
                  <c:v>122.319</c:v>
                </c:pt>
                <c:pt idx="33097">
                  <c:v>122.32799999999999</c:v>
                </c:pt>
                <c:pt idx="33098">
                  <c:v>122.349</c:v>
                </c:pt>
                <c:pt idx="33099">
                  <c:v>122.381</c:v>
                </c:pt>
                <c:pt idx="33100">
                  <c:v>122.426</c:v>
                </c:pt>
                <c:pt idx="33101">
                  <c:v>122.482</c:v>
                </c:pt>
                <c:pt idx="33102">
                  <c:v>122.54900000000002</c:v>
                </c:pt>
                <c:pt idx="33103">
                  <c:v>122.62899999999998</c:v>
                </c:pt>
                <c:pt idx="33104">
                  <c:v>122.72</c:v>
                </c:pt>
                <c:pt idx="33105">
                  <c:v>122.82299999999998</c:v>
                </c:pt>
                <c:pt idx="33106">
                  <c:v>122.938</c:v>
                </c:pt>
                <c:pt idx="33107">
                  <c:v>123.065</c:v>
                </c:pt>
                <c:pt idx="33108">
                  <c:v>123.203</c:v>
                </c:pt>
                <c:pt idx="33109">
                  <c:v>123.35299999999998</c:v>
                </c:pt>
                <c:pt idx="33110">
                  <c:v>123.515</c:v>
                </c:pt>
                <c:pt idx="33111">
                  <c:v>123.68799999999999</c:v>
                </c:pt>
                <c:pt idx="33112">
                  <c:v>123.874</c:v>
                </c:pt>
                <c:pt idx="33113">
                  <c:v>124.071</c:v>
                </c:pt>
                <c:pt idx="33114">
                  <c:v>124.279</c:v>
                </c:pt>
                <c:pt idx="33115">
                  <c:v>124.49900000000002</c:v>
                </c:pt>
                <c:pt idx="33116">
                  <c:v>124.73099999999999</c:v>
                </c:pt>
                <c:pt idx="33117">
                  <c:v>124.97499999999999</c:v>
                </c:pt>
                <c:pt idx="33118">
                  <c:v>125.23</c:v>
                </c:pt>
                <c:pt idx="33119">
                  <c:v>125.49600000000002</c:v>
                </c:pt>
                <c:pt idx="33120">
                  <c:v>125.774</c:v>
                </c:pt>
                <c:pt idx="33121">
                  <c:v>126.06399999999999</c:v>
                </c:pt>
                <c:pt idx="33122">
                  <c:v>126.36499999999999</c:v>
                </c:pt>
                <c:pt idx="33123">
                  <c:v>126.67799999999998</c:v>
                </c:pt>
                <c:pt idx="33124">
                  <c:v>127.002</c:v>
                </c:pt>
                <c:pt idx="33125">
                  <c:v>127.337</c:v>
                </c:pt>
                <c:pt idx="33126">
                  <c:v>127.684</c:v>
                </c:pt>
                <c:pt idx="33127">
                  <c:v>128.041</c:v>
                </c:pt>
                <c:pt idx="33128">
                  <c:v>128.411</c:v>
                </c:pt>
                <c:pt idx="33129">
                  <c:v>128.791</c:v>
                </c:pt>
                <c:pt idx="33130">
                  <c:v>129.18200000000004</c:v>
                </c:pt>
                <c:pt idx="33131">
                  <c:v>129.58500000000001</c:v>
                </c:pt>
                <c:pt idx="33132">
                  <c:v>129.9980000000001</c:v>
                </c:pt>
                <c:pt idx="33133">
                  <c:v>130.423</c:v>
                </c:pt>
                <c:pt idx="33134">
                  <c:v>130.85800000000012</c:v>
                </c:pt>
                <c:pt idx="33135">
                  <c:v>131.30500000000001</c:v>
                </c:pt>
                <c:pt idx="33136">
                  <c:v>131.762</c:v>
                </c:pt>
                <c:pt idx="33137">
                  <c:v>132.22999999999999</c:v>
                </c:pt>
                <c:pt idx="33138">
                  <c:v>132.708</c:v>
                </c:pt>
                <c:pt idx="33139">
                  <c:v>133.19800000000001</c:v>
                </c:pt>
                <c:pt idx="33140">
                  <c:v>133.697</c:v>
                </c:pt>
                <c:pt idx="33141">
                  <c:v>134.208</c:v>
                </c:pt>
                <c:pt idx="33142">
                  <c:v>134.72900000000001</c:v>
                </c:pt>
                <c:pt idx="33143">
                  <c:v>135.26</c:v>
                </c:pt>
                <c:pt idx="33144">
                  <c:v>135.80100000000004</c:v>
                </c:pt>
                <c:pt idx="33145">
                  <c:v>136.35300000000001</c:v>
                </c:pt>
                <c:pt idx="33146">
                  <c:v>136.91399999999999</c:v>
                </c:pt>
                <c:pt idx="33147">
                  <c:v>137.4860000000001</c:v>
                </c:pt>
                <c:pt idx="33148">
                  <c:v>138.06800000000001</c:v>
                </c:pt>
                <c:pt idx="33149">
                  <c:v>138.66</c:v>
                </c:pt>
                <c:pt idx="33150">
                  <c:v>139.262</c:v>
                </c:pt>
                <c:pt idx="33151">
                  <c:v>139.87300000000002</c:v>
                </c:pt>
                <c:pt idx="33152">
                  <c:v>140.494</c:v>
                </c:pt>
                <c:pt idx="33153">
                  <c:v>141.125</c:v>
                </c:pt>
                <c:pt idx="33154">
                  <c:v>141.76499999999999</c:v>
                </c:pt>
                <c:pt idx="33155">
                  <c:v>142.41399999999999</c:v>
                </c:pt>
                <c:pt idx="33156">
                  <c:v>143.07300000000001</c:v>
                </c:pt>
                <c:pt idx="33157">
                  <c:v>143.74199999999999</c:v>
                </c:pt>
                <c:pt idx="33158">
                  <c:v>144.41900000000001</c:v>
                </c:pt>
                <c:pt idx="33159">
                  <c:v>145.10499999999999</c:v>
                </c:pt>
                <c:pt idx="33160">
                  <c:v>145.80100000000004</c:v>
                </c:pt>
                <c:pt idx="33161">
                  <c:v>146.505</c:v>
                </c:pt>
                <c:pt idx="33162">
                  <c:v>147.21799999999999</c:v>
                </c:pt>
                <c:pt idx="33163">
                  <c:v>147.93900000000002</c:v>
                </c:pt>
                <c:pt idx="33164">
                  <c:v>148.66999999999999</c:v>
                </c:pt>
                <c:pt idx="33165">
                  <c:v>149.40800000000004</c:v>
                </c:pt>
                <c:pt idx="33166">
                  <c:v>150.155</c:v>
                </c:pt>
                <c:pt idx="33167">
                  <c:v>150.911</c:v>
                </c:pt>
                <c:pt idx="33168">
                  <c:v>151.67399999999998</c:v>
                </c:pt>
                <c:pt idx="33169">
                  <c:v>152.446</c:v>
                </c:pt>
                <c:pt idx="33170">
                  <c:v>153.22499999999999</c:v>
                </c:pt>
                <c:pt idx="33171">
                  <c:v>154.01300000000001</c:v>
                </c:pt>
                <c:pt idx="33172">
                  <c:v>154.80800000000011</c:v>
                </c:pt>
                <c:pt idx="33173">
                  <c:v>155.61099999999999</c:v>
                </c:pt>
                <c:pt idx="33174">
                  <c:v>156.42100000000011</c:v>
                </c:pt>
                <c:pt idx="33175">
                  <c:v>157.239</c:v>
                </c:pt>
                <c:pt idx="33176">
                  <c:v>158.06399999999999</c:v>
                </c:pt>
                <c:pt idx="33177">
                  <c:v>158.89600000000004</c:v>
                </c:pt>
                <c:pt idx="33178">
                  <c:v>159.73599999999999</c:v>
                </c:pt>
                <c:pt idx="33179">
                  <c:v>160.58200000000011</c:v>
                </c:pt>
                <c:pt idx="33180">
                  <c:v>161.435</c:v>
                </c:pt>
                <c:pt idx="33181">
                  <c:v>162.29499999999999</c:v>
                </c:pt>
                <c:pt idx="33182">
                  <c:v>163.16200000000001</c:v>
                </c:pt>
                <c:pt idx="33183">
                  <c:v>164.035</c:v>
                </c:pt>
                <c:pt idx="33184">
                  <c:v>164.91399999999999</c:v>
                </c:pt>
                <c:pt idx="33185">
                  <c:v>165.8</c:v>
                </c:pt>
                <c:pt idx="33186">
                  <c:v>166.69200000000001</c:v>
                </c:pt>
                <c:pt idx="33187">
                  <c:v>167.59</c:v>
                </c:pt>
                <c:pt idx="33188">
                  <c:v>168.494</c:v>
                </c:pt>
                <c:pt idx="33189">
                  <c:v>169.40300000000002</c:v>
                </c:pt>
                <c:pt idx="33190">
                  <c:v>170.31900000000002</c:v>
                </c:pt>
                <c:pt idx="33191">
                  <c:v>171.23999999999998</c:v>
                </c:pt>
                <c:pt idx="33192">
                  <c:v>172.166</c:v>
                </c:pt>
                <c:pt idx="33193">
                  <c:v>173.09800000000001</c:v>
                </c:pt>
                <c:pt idx="33194">
                  <c:v>174.035</c:v>
                </c:pt>
                <c:pt idx="33195">
                  <c:v>174.977</c:v>
                </c:pt>
                <c:pt idx="33196">
                  <c:v>175.92400000000001</c:v>
                </c:pt>
                <c:pt idx="33197">
                  <c:v>176.875</c:v>
                </c:pt>
                <c:pt idx="33198">
                  <c:v>177.83200000000011</c:v>
                </c:pt>
                <c:pt idx="33199">
                  <c:v>178.79300000000001</c:v>
                </c:pt>
                <c:pt idx="33200">
                  <c:v>179.75800000000001</c:v>
                </c:pt>
                <c:pt idx="33201">
                  <c:v>180.72800000000001</c:v>
                </c:pt>
                <c:pt idx="33202">
                  <c:v>181.702</c:v>
                </c:pt>
                <c:pt idx="33203">
                  <c:v>182.68</c:v>
                </c:pt>
                <c:pt idx="33204">
                  <c:v>183.66200000000001</c:v>
                </c:pt>
                <c:pt idx="33205">
                  <c:v>184.648</c:v>
                </c:pt>
                <c:pt idx="33206">
                  <c:v>185.637</c:v>
                </c:pt>
                <c:pt idx="33207">
                  <c:v>186.63</c:v>
                </c:pt>
                <c:pt idx="33208">
                  <c:v>187.62700000000001</c:v>
                </c:pt>
                <c:pt idx="33209">
                  <c:v>188.62700000000001</c:v>
                </c:pt>
                <c:pt idx="33210">
                  <c:v>189.63</c:v>
                </c:pt>
                <c:pt idx="33211">
                  <c:v>190.636</c:v>
                </c:pt>
                <c:pt idx="33212">
                  <c:v>191.64499999999998</c:v>
                </c:pt>
                <c:pt idx="33213">
                  <c:v>192.65600000000001</c:v>
                </c:pt>
                <c:pt idx="33214">
                  <c:v>193.67099999999999</c:v>
                </c:pt>
                <c:pt idx="33215">
                  <c:v>194.68800000000007</c:v>
                </c:pt>
                <c:pt idx="33216">
                  <c:v>195.70699999999999</c:v>
                </c:pt>
                <c:pt idx="33217">
                  <c:v>196.72900000000001</c:v>
                </c:pt>
                <c:pt idx="33218">
                  <c:v>197.75299999999999</c:v>
                </c:pt>
                <c:pt idx="33219">
                  <c:v>198.77899999999997</c:v>
                </c:pt>
                <c:pt idx="33220">
                  <c:v>199.80700000000004</c:v>
                </c:pt>
                <c:pt idx="33221">
                  <c:v>200.83700000000007</c:v>
                </c:pt>
                <c:pt idx="33222">
                  <c:v>201.869</c:v>
                </c:pt>
                <c:pt idx="33223">
                  <c:v>202.90200000000004</c:v>
                </c:pt>
                <c:pt idx="33224">
                  <c:v>203.93600000000001</c:v>
                </c:pt>
                <c:pt idx="33225">
                  <c:v>204.97200000000001</c:v>
                </c:pt>
                <c:pt idx="33226">
                  <c:v>206.00899999999999</c:v>
                </c:pt>
                <c:pt idx="33227">
                  <c:v>207.047</c:v>
                </c:pt>
                <c:pt idx="33228">
                  <c:v>208.08600000000001</c:v>
                </c:pt>
                <c:pt idx="33229">
                  <c:v>209.126</c:v>
                </c:pt>
                <c:pt idx="33230">
                  <c:v>210.166</c:v>
                </c:pt>
                <c:pt idx="33231">
                  <c:v>211.20699999999999</c:v>
                </c:pt>
                <c:pt idx="33232">
                  <c:v>212.24899999999997</c:v>
                </c:pt>
                <c:pt idx="33233">
                  <c:v>213.291</c:v>
                </c:pt>
                <c:pt idx="33234">
                  <c:v>214.333</c:v>
                </c:pt>
                <c:pt idx="33235">
                  <c:v>215.375</c:v>
                </c:pt>
                <c:pt idx="33236">
                  <c:v>216.417</c:v>
                </c:pt>
                <c:pt idx="33237">
                  <c:v>217.459</c:v>
                </c:pt>
                <c:pt idx="33238">
                  <c:v>218.501</c:v>
                </c:pt>
                <c:pt idx="33239">
                  <c:v>219.542</c:v>
                </c:pt>
                <c:pt idx="33240">
                  <c:v>220.583</c:v>
                </c:pt>
                <c:pt idx="33241">
                  <c:v>221.624</c:v>
                </c:pt>
                <c:pt idx="33242">
                  <c:v>222.66300000000001</c:v>
                </c:pt>
                <c:pt idx="33243">
                  <c:v>223.702</c:v>
                </c:pt>
                <c:pt idx="33244">
                  <c:v>224.73999999999998</c:v>
                </c:pt>
                <c:pt idx="33245">
                  <c:v>225.77699999999999</c:v>
                </c:pt>
                <c:pt idx="33246">
                  <c:v>226.81300000000002</c:v>
                </c:pt>
                <c:pt idx="33247">
                  <c:v>227.84700000000001</c:v>
                </c:pt>
                <c:pt idx="33248">
                  <c:v>228.88000000000011</c:v>
                </c:pt>
                <c:pt idx="33249">
                  <c:v>229.91200000000001</c:v>
                </c:pt>
                <c:pt idx="33250">
                  <c:v>230.94200000000001</c:v>
                </c:pt>
                <c:pt idx="33251">
                  <c:v>231.97</c:v>
                </c:pt>
                <c:pt idx="33252">
                  <c:v>232.99700000000001</c:v>
                </c:pt>
                <c:pt idx="33253">
                  <c:v>234.02100000000004</c:v>
                </c:pt>
                <c:pt idx="33254">
                  <c:v>235.04399999999998</c:v>
                </c:pt>
                <c:pt idx="33255">
                  <c:v>236.06399999999999</c:v>
                </c:pt>
                <c:pt idx="33256">
                  <c:v>237.083</c:v>
                </c:pt>
                <c:pt idx="33257">
                  <c:v>238.09900000000002</c:v>
                </c:pt>
                <c:pt idx="33258">
                  <c:v>239.11199999999999</c:v>
                </c:pt>
                <c:pt idx="33259">
                  <c:v>240.12300000000002</c:v>
                </c:pt>
                <c:pt idx="33260">
                  <c:v>241.13200000000001</c:v>
                </c:pt>
                <c:pt idx="33261">
                  <c:v>242.13800000000001</c:v>
                </c:pt>
                <c:pt idx="33262">
                  <c:v>243.14099999999999</c:v>
                </c:pt>
                <c:pt idx="33263">
                  <c:v>244.14099999999999</c:v>
                </c:pt>
                <c:pt idx="33264">
                  <c:v>245.13800000000001</c:v>
                </c:pt>
                <c:pt idx="33265">
                  <c:v>246.13200000000001</c:v>
                </c:pt>
                <c:pt idx="33266">
                  <c:v>247.12300000000002</c:v>
                </c:pt>
                <c:pt idx="33267">
                  <c:v>248.11099999999999</c:v>
                </c:pt>
                <c:pt idx="33268">
                  <c:v>249.095</c:v>
                </c:pt>
                <c:pt idx="33269">
                  <c:v>250.07599999999999</c:v>
                </c:pt>
                <c:pt idx="33270">
                  <c:v>251.054</c:v>
                </c:pt>
                <c:pt idx="33271">
                  <c:v>252.02800000000011</c:v>
                </c:pt>
                <c:pt idx="33272">
                  <c:v>252.9980000000001</c:v>
                </c:pt>
                <c:pt idx="33273">
                  <c:v>253.964</c:v>
                </c:pt>
                <c:pt idx="33274">
                  <c:v>254.92700000000011</c:v>
                </c:pt>
                <c:pt idx="33275">
                  <c:v>255.88600000000011</c:v>
                </c:pt>
                <c:pt idx="33276">
                  <c:v>256.83999999999975</c:v>
                </c:pt>
                <c:pt idx="33277">
                  <c:v>257.79099999999966</c:v>
                </c:pt>
                <c:pt idx="33278">
                  <c:v>258.73799999999977</c:v>
                </c:pt>
                <c:pt idx="33279">
                  <c:v>259.68</c:v>
                </c:pt>
                <c:pt idx="33280">
                  <c:v>260.61799999999999</c:v>
                </c:pt>
                <c:pt idx="33281">
                  <c:v>261.55200000000002</c:v>
                </c:pt>
                <c:pt idx="33282">
                  <c:v>262.48099999999965</c:v>
                </c:pt>
                <c:pt idx="33283">
                  <c:v>263.40599999999978</c:v>
                </c:pt>
                <c:pt idx="33284">
                  <c:v>264.327</c:v>
                </c:pt>
                <c:pt idx="33285">
                  <c:v>265.24200000000002</c:v>
                </c:pt>
                <c:pt idx="33286">
                  <c:v>266.15300000000002</c:v>
                </c:pt>
                <c:pt idx="33287">
                  <c:v>267.06</c:v>
                </c:pt>
                <c:pt idx="33288">
                  <c:v>267.96099999999979</c:v>
                </c:pt>
                <c:pt idx="33289">
                  <c:v>268.858</c:v>
                </c:pt>
                <c:pt idx="33290">
                  <c:v>269.75</c:v>
                </c:pt>
                <c:pt idx="33291">
                  <c:v>270.6359999999998</c:v>
                </c:pt>
                <c:pt idx="33292">
                  <c:v>271.51799999999974</c:v>
                </c:pt>
                <c:pt idx="33293">
                  <c:v>272.39499999999975</c:v>
                </c:pt>
                <c:pt idx="33294">
                  <c:v>273.26599999999979</c:v>
                </c:pt>
                <c:pt idx="33295">
                  <c:v>274.13299999999975</c:v>
                </c:pt>
                <c:pt idx="33296">
                  <c:v>274.99400000000003</c:v>
                </c:pt>
                <c:pt idx="33297">
                  <c:v>275.85000000000002</c:v>
                </c:pt>
                <c:pt idx="33298">
                  <c:v>276.7</c:v>
                </c:pt>
                <c:pt idx="33299">
                  <c:v>277.54599999999999</c:v>
                </c:pt>
                <c:pt idx="33300">
                  <c:v>278.38499999999999</c:v>
                </c:pt>
                <c:pt idx="33301">
                  <c:v>279.22000000000003</c:v>
                </c:pt>
                <c:pt idx="33302">
                  <c:v>280.04899999999975</c:v>
                </c:pt>
                <c:pt idx="33303">
                  <c:v>280.87200000000001</c:v>
                </c:pt>
                <c:pt idx="33304">
                  <c:v>281.69</c:v>
                </c:pt>
                <c:pt idx="33305">
                  <c:v>282.50200000000001</c:v>
                </c:pt>
                <c:pt idx="33306">
                  <c:v>283.30799999999999</c:v>
                </c:pt>
                <c:pt idx="33307">
                  <c:v>284.10899999999975</c:v>
                </c:pt>
                <c:pt idx="33308">
                  <c:v>284.90499999999975</c:v>
                </c:pt>
                <c:pt idx="33309">
                  <c:v>285.69400000000002</c:v>
                </c:pt>
                <c:pt idx="33310">
                  <c:v>286.47799999999978</c:v>
                </c:pt>
                <c:pt idx="33311">
                  <c:v>287.25599999999974</c:v>
                </c:pt>
                <c:pt idx="33312">
                  <c:v>288.02799999999979</c:v>
                </c:pt>
                <c:pt idx="33313">
                  <c:v>288.79399999999958</c:v>
                </c:pt>
                <c:pt idx="33314">
                  <c:v>289.55500000000001</c:v>
                </c:pt>
                <c:pt idx="33315">
                  <c:v>290.31</c:v>
                </c:pt>
                <c:pt idx="33316">
                  <c:v>291.05799999999999</c:v>
                </c:pt>
                <c:pt idx="33317">
                  <c:v>291.80099999999999</c:v>
                </c:pt>
                <c:pt idx="33318">
                  <c:v>292.53799999999978</c:v>
                </c:pt>
                <c:pt idx="33319">
                  <c:v>293.26900000000001</c:v>
                </c:pt>
                <c:pt idx="33320">
                  <c:v>293.99400000000003</c:v>
                </c:pt>
                <c:pt idx="33321">
                  <c:v>294.71299999999979</c:v>
                </c:pt>
                <c:pt idx="33322">
                  <c:v>295.42699999999962</c:v>
                </c:pt>
                <c:pt idx="33323">
                  <c:v>296.13400000000001</c:v>
                </c:pt>
                <c:pt idx="33324">
                  <c:v>296.83499999999975</c:v>
                </c:pt>
                <c:pt idx="33325">
                  <c:v>297.52999999999975</c:v>
                </c:pt>
                <c:pt idx="33326">
                  <c:v>298.21899999999965</c:v>
                </c:pt>
                <c:pt idx="33327">
                  <c:v>298.90299999999979</c:v>
                </c:pt>
                <c:pt idx="33328">
                  <c:v>299.58</c:v>
                </c:pt>
                <c:pt idx="33329">
                  <c:v>300.25099999999975</c:v>
                </c:pt>
                <c:pt idx="33330">
                  <c:v>300.91699999999958</c:v>
                </c:pt>
                <c:pt idx="33331">
                  <c:v>301.57599999999979</c:v>
                </c:pt>
                <c:pt idx="33332">
                  <c:v>302.22899999999959</c:v>
                </c:pt>
                <c:pt idx="33333">
                  <c:v>302.87599999999975</c:v>
                </c:pt>
                <c:pt idx="33334">
                  <c:v>303.51799999999974</c:v>
                </c:pt>
                <c:pt idx="33335">
                  <c:v>304.15300000000002</c:v>
                </c:pt>
                <c:pt idx="33336">
                  <c:v>304.78299999999979</c:v>
                </c:pt>
                <c:pt idx="33337">
                  <c:v>305.40599999999978</c:v>
                </c:pt>
                <c:pt idx="33338">
                  <c:v>306.024</c:v>
                </c:pt>
                <c:pt idx="33339">
                  <c:v>306.6359999999998</c:v>
                </c:pt>
                <c:pt idx="33340">
                  <c:v>307.24099999999999</c:v>
                </c:pt>
                <c:pt idx="33341">
                  <c:v>307.84100000000001</c:v>
                </c:pt>
                <c:pt idx="33342">
                  <c:v>308.43499999999977</c:v>
                </c:pt>
                <c:pt idx="33343">
                  <c:v>309.0229999999998</c:v>
                </c:pt>
                <c:pt idx="33344">
                  <c:v>309.60599999999999</c:v>
                </c:pt>
                <c:pt idx="33345">
                  <c:v>310.18200000000002</c:v>
                </c:pt>
                <c:pt idx="33346">
                  <c:v>310.75299999999999</c:v>
                </c:pt>
                <c:pt idx="33347">
                  <c:v>311.31799999999993</c:v>
                </c:pt>
                <c:pt idx="33348">
                  <c:v>311.87700000000001</c:v>
                </c:pt>
                <c:pt idx="33349">
                  <c:v>312.43099999999959</c:v>
                </c:pt>
                <c:pt idx="33350">
                  <c:v>312.97899999999959</c:v>
                </c:pt>
                <c:pt idx="33351">
                  <c:v>313.52099999999979</c:v>
                </c:pt>
                <c:pt idx="33352">
                  <c:v>314.05700000000002</c:v>
                </c:pt>
                <c:pt idx="33353">
                  <c:v>314.58799999999979</c:v>
                </c:pt>
                <c:pt idx="33354">
                  <c:v>315.11399999999975</c:v>
                </c:pt>
                <c:pt idx="33355">
                  <c:v>315.63400000000001</c:v>
                </c:pt>
                <c:pt idx="33356">
                  <c:v>316.14800000000002</c:v>
                </c:pt>
                <c:pt idx="33357">
                  <c:v>316.65699999999993</c:v>
                </c:pt>
                <c:pt idx="33358">
                  <c:v>317.161</c:v>
                </c:pt>
                <c:pt idx="33359">
                  <c:v>317.65899999999999</c:v>
                </c:pt>
                <c:pt idx="33360">
                  <c:v>318.15199999999999</c:v>
                </c:pt>
                <c:pt idx="33361">
                  <c:v>318.63900000000001</c:v>
                </c:pt>
                <c:pt idx="33362">
                  <c:v>319.12200000000001</c:v>
                </c:pt>
                <c:pt idx="33363">
                  <c:v>319.59899999999965</c:v>
                </c:pt>
                <c:pt idx="33364">
                  <c:v>320.07100000000003</c:v>
                </c:pt>
                <c:pt idx="33365">
                  <c:v>320.53699999999958</c:v>
                </c:pt>
                <c:pt idx="33366">
                  <c:v>320.99899999999963</c:v>
                </c:pt>
                <c:pt idx="33367">
                  <c:v>321.45599999999979</c:v>
                </c:pt>
                <c:pt idx="33368">
                  <c:v>321.90699999999958</c:v>
                </c:pt>
                <c:pt idx="33369">
                  <c:v>322.35399999999993</c:v>
                </c:pt>
                <c:pt idx="33370">
                  <c:v>322.79599999999965</c:v>
                </c:pt>
                <c:pt idx="33371">
                  <c:v>323.23200000000003</c:v>
                </c:pt>
                <c:pt idx="33372">
                  <c:v>323.66500000000002</c:v>
                </c:pt>
                <c:pt idx="33373">
                  <c:v>324.09199999999959</c:v>
                </c:pt>
                <c:pt idx="33374">
                  <c:v>324.51499999999999</c:v>
                </c:pt>
                <c:pt idx="33375">
                  <c:v>324.93299999999965</c:v>
                </c:pt>
                <c:pt idx="33376">
                  <c:v>325.346</c:v>
                </c:pt>
                <c:pt idx="33377">
                  <c:v>325.755</c:v>
                </c:pt>
                <c:pt idx="33378">
                  <c:v>326.15899999999999</c:v>
                </c:pt>
                <c:pt idx="33379">
                  <c:v>326.55900000000008</c:v>
                </c:pt>
                <c:pt idx="33380">
                  <c:v>326.95499999999993</c:v>
                </c:pt>
                <c:pt idx="33381">
                  <c:v>327.346</c:v>
                </c:pt>
                <c:pt idx="33382">
                  <c:v>327.73299999999978</c:v>
                </c:pt>
                <c:pt idx="33383">
                  <c:v>328.11599999999999</c:v>
                </c:pt>
                <c:pt idx="33384">
                  <c:v>328.49400000000003</c:v>
                </c:pt>
                <c:pt idx="33385">
                  <c:v>328.86900000000026</c:v>
                </c:pt>
                <c:pt idx="33386">
                  <c:v>329.23899999999958</c:v>
                </c:pt>
                <c:pt idx="33387">
                  <c:v>329.60599999999999</c:v>
                </c:pt>
                <c:pt idx="33388">
                  <c:v>329.96799999999979</c:v>
                </c:pt>
                <c:pt idx="33389">
                  <c:v>330.327</c:v>
                </c:pt>
                <c:pt idx="33390">
                  <c:v>330.68200000000002</c:v>
                </c:pt>
                <c:pt idx="33391">
                  <c:v>331.03299999999979</c:v>
                </c:pt>
                <c:pt idx="33392">
                  <c:v>331.38099999999974</c:v>
                </c:pt>
                <c:pt idx="33393">
                  <c:v>331.7249999999998</c:v>
                </c:pt>
                <c:pt idx="33394">
                  <c:v>332.065</c:v>
                </c:pt>
                <c:pt idx="33395">
                  <c:v>332.40299999999979</c:v>
                </c:pt>
                <c:pt idx="33396">
                  <c:v>332.73599999999965</c:v>
                </c:pt>
                <c:pt idx="33397">
                  <c:v>333.06599999999975</c:v>
                </c:pt>
                <c:pt idx="33398">
                  <c:v>333.39299999999974</c:v>
                </c:pt>
                <c:pt idx="33399">
                  <c:v>333.71699999999959</c:v>
                </c:pt>
                <c:pt idx="33400">
                  <c:v>334.03799999999978</c:v>
                </c:pt>
                <c:pt idx="33401">
                  <c:v>334.35500000000002</c:v>
                </c:pt>
                <c:pt idx="33402">
                  <c:v>334.67</c:v>
                </c:pt>
                <c:pt idx="33403">
                  <c:v>334.98200000000003</c:v>
                </c:pt>
                <c:pt idx="33404">
                  <c:v>335.28999999999979</c:v>
                </c:pt>
                <c:pt idx="33405">
                  <c:v>335.59599999999978</c:v>
                </c:pt>
                <c:pt idx="33406">
                  <c:v>335.899</c:v>
                </c:pt>
                <c:pt idx="33407">
                  <c:v>336.2</c:v>
                </c:pt>
                <c:pt idx="33408">
                  <c:v>336.49799999999965</c:v>
                </c:pt>
                <c:pt idx="33409">
                  <c:v>336.79299999999978</c:v>
                </c:pt>
                <c:pt idx="33410">
                  <c:v>337.08599999999979</c:v>
                </c:pt>
                <c:pt idx="33411">
                  <c:v>337.37599999999975</c:v>
                </c:pt>
                <c:pt idx="33412">
                  <c:v>337.66500000000002</c:v>
                </c:pt>
                <c:pt idx="33413">
                  <c:v>337.95</c:v>
                </c:pt>
                <c:pt idx="33414">
                  <c:v>338.23399999999958</c:v>
                </c:pt>
                <c:pt idx="33415">
                  <c:v>338.51599999999979</c:v>
                </c:pt>
                <c:pt idx="33416">
                  <c:v>338.79499999999979</c:v>
                </c:pt>
                <c:pt idx="33417">
                  <c:v>339.072</c:v>
                </c:pt>
                <c:pt idx="33418">
                  <c:v>339.34800000000001</c:v>
                </c:pt>
                <c:pt idx="33419">
                  <c:v>339.62200000000001</c:v>
                </c:pt>
                <c:pt idx="33420">
                  <c:v>339.89400000000001</c:v>
                </c:pt>
                <c:pt idx="33421">
                  <c:v>340.16399999999999</c:v>
                </c:pt>
                <c:pt idx="33422">
                  <c:v>340.43199999999962</c:v>
                </c:pt>
                <c:pt idx="33423">
                  <c:v>340.69900000000001</c:v>
                </c:pt>
                <c:pt idx="33424">
                  <c:v>340.964</c:v>
                </c:pt>
                <c:pt idx="33425">
                  <c:v>341.22799999999978</c:v>
                </c:pt>
                <c:pt idx="33426">
                  <c:v>341.49099999999964</c:v>
                </c:pt>
                <c:pt idx="33427">
                  <c:v>341.75200000000001</c:v>
                </c:pt>
                <c:pt idx="33428">
                  <c:v>342.012</c:v>
                </c:pt>
                <c:pt idx="33429">
                  <c:v>342.27099999999979</c:v>
                </c:pt>
                <c:pt idx="33430">
                  <c:v>342.52799999999979</c:v>
                </c:pt>
                <c:pt idx="33431">
                  <c:v>342.78500000000003</c:v>
                </c:pt>
                <c:pt idx="33432">
                  <c:v>343.041</c:v>
                </c:pt>
                <c:pt idx="33433">
                  <c:v>343.29499999999979</c:v>
                </c:pt>
                <c:pt idx="33434">
                  <c:v>343.54899999999975</c:v>
                </c:pt>
                <c:pt idx="33435">
                  <c:v>343.80200000000002</c:v>
                </c:pt>
                <c:pt idx="33436">
                  <c:v>344.05399999999975</c:v>
                </c:pt>
                <c:pt idx="33437">
                  <c:v>344.30599999999993</c:v>
                </c:pt>
                <c:pt idx="33438">
                  <c:v>344.55700000000002</c:v>
                </c:pt>
                <c:pt idx="33439">
                  <c:v>344.80700000000002</c:v>
                </c:pt>
                <c:pt idx="33440">
                  <c:v>345.05700000000002</c:v>
                </c:pt>
                <c:pt idx="33441">
                  <c:v>345.30700000000002</c:v>
                </c:pt>
                <c:pt idx="33442">
                  <c:v>345.55599999999993</c:v>
                </c:pt>
                <c:pt idx="33443">
                  <c:v>345.80500000000001</c:v>
                </c:pt>
                <c:pt idx="33444">
                  <c:v>346.05399999999975</c:v>
                </c:pt>
                <c:pt idx="33445">
                  <c:v>346.30200000000002</c:v>
                </c:pt>
                <c:pt idx="33446">
                  <c:v>346.55099999999999</c:v>
                </c:pt>
                <c:pt idx="33447">
                  <c:v>346.79899999999958</c:v>
                </c:pt>
                <c:pt idx="33448">
                  <c:v>347.048</c:v>
                </c:pt>
                <c:pt idx="33449">
                  <c:v>347.29599999999965</c:v>
                </c:pt>
                <c:pt idx="33450">
                  <c:v>347.54500000000002</c:v>
                </c:pt>
                <c:pt idx="33451">
                  <c:v>347.79299999999978</c:v>
                </c:pt>
                <c:pt idx="33452">
                  <c:v>348.04199999999975</c:v>
                </c:pt>
                <c:pt idx="33453">
                  <c:v>348.29199999999958</c:v>
                </c:pt>
                <c:pt idx="33454">
                  <c:v>348.541</c:v>
                </c:pt>
                <c:pt idx="33455">
                  <c:v>348.79099999999966</c:v>
                </c:pt>
                <c:pt idx="33456">
                  <c:v>349.04199999999975</c:v>
                </c:pt>
                <c:pt idx="33457">
                  <c:v>349.29299999999978</c:v>
                </c:pt>
                <c:pt idx="33458">
                  <c:v>349.54399999999993</c:v>
                </c:pt>
                <c:pt idx="33459">
                  <c:v>349.79599999999965</c:v>
                </c:pt>
                <c:pt idx="33460">
                  <c:v>350.04899999999975</c:v>
                </c:pt>
                <c:pt idx="33461">
                  <c:v>350.303</c:v>
                </c:pt>
                <c:pt idx="33462">
                  <c:v>350.55700000000002</c:v>
                </c:pt>
                <c:pt idx="33463">
                  <c:v>350.81200000000001</c:v>
                </c:pt>
                <c:pt idx="33464">
                  <c:v>351.06799999999993</c:v>
                </c:pt>
                <c:pt idx="33465">
                  <c:v>351.32499999999999</c:v>
                </c:pt>
                <c:pt idx="33466">
                  <c:v>351.58300000000003</c:v>
                </c:pt>
                <c:pt idx="33467">
                  <c:v>351.84199999999993</c:v>
                </c:pt>
                <c:pt idx="33468">
                  <c:v>352.10199999999975</c:v>
                </c:pt>
                <c:pt idx="33469">
                  <c:v>352.363</c:v>
                </c:pt>
                <c:pt idx="33470">
                  <c:v>352.625</c:v>
                </c:pt>
                <c:pt idx="33471">
                  <c:v>352.88799999999975</c:v>
                </c:pt>
                <c:pt idx="33472">
                  <c:v>353.15300000000002</c:v>
                </c:pt>
                <c:pt idx="33473">
                  <c:v>353.41799999999978</c:v>
                </c:pt>
                <c:pt idx="33474">
                  <c:v>353.68599999999975</c:v>
                </c:pt>
                <c:pt idx="33475">
                  <c:v>353.95400000000001</c:v>
                </c:pt>
                <c:pt idx="33476">
                  <c:v>354.22399999999965</c:v>
                </c:pt>
                <c:pt idx="33477">
                  <c:v>354.49499999999978</c:v>
                </c:pt>
                <c:pt idx="33478">
                  <c:v>354.76799999999974</c:v>
                </c:pt>
                <c:pt idx="33479">
                  <c:v>355.04199999999975</c:v>
                </c:pt>
                <c:pt idx="33480">
                  <c:v>355.31799999999993</c:v>
                </c:pt>
                <c:pt idx="33481">
                  <c:v>355.59599999999978</c:v>
                </c:pt>
                <c:pt idx="33482">
                  <c:v>355.87400000000002</c:v>
                </c:pt>
                <c:pt idx="33483">
                  <c:v>356.15499999999997</c:v>
                </c:pt>
                <c:pt idx="33484">
                  <c:v>356.43699999999961</c:v>
                </c:pt>
                <c:pt idx="33485">
                  <c:v>356.72099999999978</c:v>
                </c:pt>
                <c:pt idx="33486">
                  <c:v>357.00700000000001</c:v>
                </c:pt>
                <c:pt idx="33487">
                  <c:v>357.29499999999979</c:v>
                </c:pt>
                <c:pt idx="33488">
                  <c:v>357.584</c:v>
                </c:pt>
                <c:pt idx="33489">
                  <c:v>357.875</c:v>
                </c:pt>
                <c:pt idx="33490">
                  <c:v>358.16800000000001</c:v>
                </c:pt>
                <c:pt idx="33491">
                  <c:v>358.46299999999979</c:v>
                </c:pt>
                <c:pt idx="33492">
                  <c:v>358.75900000000001</c:v>
                </c:pt>
                <c:pt idx="33493">
                  <c:v>359.05799999999999</c:v>
                </c:pt>
                <c:pt idx="33494">
                  <c:v>359.358</c:v>
                </c:pt>
                <c:pt idx="33495">
                  <c:v>359.661</c:v>
                </c:pt>
                <c:pt idx="33496">
                  <c:v>359.96499999999975</c:v>
                </c:pt>
                <c:pt idx="33497">
                  <c:v>360.27199999999965</c:v>
                </c:pt>
                <c:pt idx="33498">
                  <c:v>360.58</c:v>
                </c:pt>
                <c:pt idx="33499">
                  <c:v>360.89099999999979</c:v>
                </c:pt>
                <c:pt idx="33500">
                  <c:v>361.20299999999975</c:v>
                </c:pt>
                <c:pt idx="33501">
                  <c:v>361.51799999999974</c:v>
                </c:pt>
                <c:pt idx="33502">
                  <c:v>361.83499999999975</c:v>
                </c:pt>
                <c:pt idx="33503">
                  <c:v>362.15400000000022</c:v>
                </c:pt>
                <c:pt idx="33504">
                  <c:v>362.47399999999965</c:v>
                </c:pt>
                <c:pt idx="33505">
                  <c:v>362.79799999999977</c:v>
                </c:pt>
                <c:pt idx="33506">
                  <c:v>363.12299999999999</c:v>
                </c:pt>
                <c:pt idx="33507">
                  <c:v>363.45</c:v>
                </c:pt>
                <c:pt idx="33508">
                  <c:v>363.78</c:v>
                </c:pt>
                <c:pt idx="33509">
                  <c:v>364.11099999999999</c:v>
                </c:pt>
                <c:pt idx="33510">
                  <c:v>364.44499999999999</c:v>
                </c:pt>
                <c:pt idx="33511">
                  <c:v>364.78099999999978</c:v>
                </c:pt>
                <c:pt idx="33512">
                  <c:v>365.12</c:v>
                </c:pt>
                <c:pt idx="33513">
                  <c:v>365.46</c:v>
                </c:pt>
                <c:pt idx="33514">
                  <c:v>365.803</c:v>
                </c:pt>
                <c:pt idx="33515">
                  <c:v>366.14800000000002</c:v>
                </c:pt>
                <c:pt idx="33516">
                  <c:v>366.49499999999978</c:v>
                </c:pt>
                <c:pt idx="33517">
                  <c:v>366.84399999999999</c:v>
                </c:pt>
                <c:pt idx="33518">
                  <c:v>367.19499999999999</c:v>
                </c:pt>
                <c:pt idx="33519">
                  <c:v>367.54899999999975</c:v>
                </c:pt>
                <c:pt idx="33520">
                  <c:v>367.90499999999975</c:v>
                </c:pt>
                <c:pt idx="33521">
                  <c:v>368.26299999999975</c:v>
                </c:pt>
                <c:pt idx="33522">
                  <c:v>368.62299999999999</c:v>
                </c:pt>
                <c:pt idx="33523">
                  <c:v>368.98599999999965</c:v>
                </c:pt>
                <c:pt idx="33524">
                  <c:v>369.35</c:v>
                </c:pt>
                <c:pt idx="33525">
                  <c:v>369.71699999999959</c:v>
                </c:pt>
                <c:pt idx="33526">
                  <c:v>370.08599999999979</c:v>
                </c:pt>
                <c:pt idx="33527">
                  <c:v>370.45699999999965</c:v>
                </c:pt>
                <c:pt idx="33528">
                  <c:v>370.83</c:v>
                </c:pt>
                <c:pt idx="33529">
                  <c:v>371.20599999999979</c:v>
                </c:pt>
                <c:pt idx="33530">
                  <c:v>371.58300000000003</c:v>
                </c:pt>
                <c:pt idx="33531">
                  <c:v>371.96299999999979</c:v>
                </c:pt>
                <c:pt idx="33532">
                  <c:v>372.34500000000008</c:v>
                </c:pt>
                <c:pt idx="33533">
                  <c:v>372.72899999999959</c:v>
                </c:pt>
                <c:pt idx="33534">
                  <c:v>373.11500000000001</c:v>
                </c:pt>
                <c:pt idx="33535">
                  <c:v>373.50299999999999</c:v>
                </c:pt>
                <c:pt idx="33536">
                  <c:v>373.89299999999974</c:v>
                </c:pt>
                <c:pt idx="33537">
                  <c:v>374.28500000000003</c:v>
                </c:pt>
                <c:pt idx="33538">
                  <c:v>374.67899999999975</c:v>
                </c:pt>
                <c:pt idx="33539">
                  <c:v>375.07499999999999</c:v>
                </c:pt>
                <c:pt idx="33540">
                  <c:v>375.47299999999979</c:v>
                </c:pt>
                <c:pt idx="33541">
                  <c:v>375.87299999999999</c:v>
                </c:pt>
                <c:pt idx="33542">
                  <c:v>376.27499999999975</c:v>
                </c:pt>
                <c:pt idx="33543">
                  <c:v>376.67899999999975</c:v>
                </c:pt>
                <c:pt idx="33544">
                  <c:v>377.08499999999975</c:v>
                </c:pt>
                <c:pt idx="33545">
                  <c:v>377.49199999999962</c:v>
                </c:pt>
                <c:pt idx="33546">
                  <c:v>377.90199999999965</c:v>
                </c:pt>
                <c:pt idx="33547">
                  <c:v>378.31299999999999</c:v>
                </c:pt>
                <c:pt idx="33548">
                  <c:v>378.72599999999977</c:v>
                </c:pt>
                <c:pt idx="33549">
                  <c:v>379.14100000000002</c:v>
                </c:pt>
                <c:pt idx="33550">
                  <c:v>379.55799999999999</c:v>
                </c:pt>
                <c:pt idx="33551">
                  <c:v>379.97599999999977</c:v>
                </c:pt>
                <c:pt idx="33552">
                  <c:v>380.39599999999979</c:v>
                </c:pt>
                <c:pt idx="33553">
                  <c:v>380.81799999999993</c:v>
                </c:pt>
                <c:pt idx="33554">
                  <c:v>381.24099999999999</c:v>
                </c:pt>
                <c:pt idx="33555">
                  <c:v>381.666</c:v>
                </c:pt>
                <c:pt idx="33556">
                  <c:v>382.09199999999959</c:v>
                </c:pt>
                <c:pt idx="33557">
                  <c:v>382.52</c:v>
                </c:pt>
                <c:pt idx="33558">
                  <c:v>382.94900000000001</c:v>
                </c:pt>
                <c:pt idx="33559">
                  <c:v>383.38</c:v>
                </c:pt>
                <c:pt idx="33560">
                  <c:v>383.81299999999999</c:v>
                </c:pt>
                <c:pt idx="33561">
                  <c:v>384.24599999999975</c:v>
                </c:pt>
                <c:pt idx="33562">
                  <c:v>384.68099999999993</c:v>
                </c:pt>
                <c:pt idx="33563">
                  <c:v>385.11799999999999</c:v>
                </c:pt>
                <c:pt idx="33564">
                  <c:v>385.55500000000001</c:v>
                </c:pt>
                <c:pt idx="33565">
                  <c:v>385.99400000000003</c:v>
                </c:pt>
                <c:pt idx="33566">
                  <c:v>386.43400000000003</c:v>
                </c:pt>
                <c:pt idx="33567">
                  <c:v>386.87599999999975</c:v>
                </c:pt>
                <c:pt idx="33568">
                  <c:v>387.31799999999993</c:v>
                </c:pt>
                <c:pt idx="33569">
                  <c:v>387.7609999999998</c:v>
                </c:pt>
                <c:pt idx="33570">
                  <c:v>388.20599999999979</c:v>
                </c:pt>
                <c:pt idx="33571">
                  <c:v>388.65100000000001</c:v>
                </c:pt>
                <c:pt idx="33572">
                  <c:v>389.09799999999979</c:v>
                </c:pt>
                <c:pt idx="33573">
                  <c:v>389.54500000000002</c:v>
                </c:pt>
                <c:pt idx="33574">
                  <c:v>389.99400000000003</c:v>
                </c:pt>
                <c:pt idx="33575">
                  <c:v>390.44299999999993</c:v>
                </c:pt>
                <c:pt idx="33576">
                  <c:v>390.89299999999974</c:v>
                </c:pt>
                <c:pt idx="33577">
                  <c:v>391.34300000000002</c:v>
                </c:pt>
                <c:pt idx="33578">
                  <c:v>391.79499999999979</c:v>
                </c:pt>
                <c:pt idx="33579">
                  <c:v>392.24700000000001</c:v>
                </c:pt>
                <c:pt idx="33580">
                  <c:v>392.69900000000001</c:v>
                </c:pt>
                <c:pt idx="33581">
                  <c:v>393.15199999999999</c:v>
                </c:pt>
                <c:pt idx="33582">
                  <c:v>393.60599999999999</c:v>
                </c:pt>
                <c:pt idx="33583">
                  <c:v>394.06</c:v>
                </c:pt>
                <c:pt idx="33584">
                  <c:v>394.51499999999999</c:v>
                </c:pt>
                <c:pt idx="33585">
                  <c:v>394.9699999999998</c:v>
                </c:pt>
                <c:pt idx="33586">
                  <c:v>395.42499999999978</c:v>
                </c:pt>
                <c:pt idx="33587">
                  <c:v>395.88099999999974</c:v>
                </c:pt>
                <c:pt idx="33588">
                  <c:v>396.33699999999965</c:v>
                </c:pt>
                <c:pt idx="33589">
                  <c:v>396.79299999999978</c:v>
                </c:pt>
                <c:pt idx="33590">
                  <c:v>397.24900000000002</c:v>
                </c:pt>
                <c:pt idx="33591">
                  <c:v>397.70499999999993</c:v>
                </c:pt>
                <c:pt idx="33592">
                  <c:v>398.161</c:v>
                </c:pt>
                <c:pt idx="33593">
                  <c:v>398.61700000000002</c:v>
                </c:pt>
                <c:pt idx="33594">
                  <c:v>399.07400000000001</c:v>
                </c:pt>
                <c:pt idx="33595">
                  <c:v>399.53</c:v>
                </c:pt>
                <c:pt idx="33596">
                  <c:v>399.98599999999965</c:v>
                </c:pt>
                <c:pt idx="33597">
                  <c:v>400.44099999999975</c:v>
                </c:pt>
                <c:pt idx="33598">
                  <c:v>400.89599999999979</c:v>
                </c:pt>
                <c:pt idx="33599">
                  <c:v>401.35199999999975</c:v>
                </c:pt>
                <c:pt idx="33600">
                  <c:v>401.80599999999993</c:v>
                </c:pt>
                <c:pt idx="33601">
                  <c:v>402.2609999999998</c:v>
                </c:pt>
                <c:pt idx="33602">
                  <c:v>402.714</c:v>
                </c:pt>
                <c:pt idx="33603">
                  <c:v>403.16800000000001</c:v>
                </c:pt>
                <c:pt idx="33604">
                  <c:v>403.62</c:v>
                </c:pt>
                <c:pt idx="33605">
                  <c:v>404.072</c:v>
                </c:pt>
                <c:pt idx="33606">
                  <c:v>404.524</c:v>
                </c:pt>
                <c:pt idx="33607">
                  <c:v>404.97399999999965</c:v>
                </c:pt>
                <c:pt idx="33608">
                  <c:v>405.42399999999958</c:v>
                </c:pt>
                <c:pt idx="33609">
                  <c:v>405.87299999999999</c:v>
                </c:pt>
                <c:pt idx="33610">
                  <c:v>406.32100000000003</c:v>
                </c:pt>
                <c:pt idx="33611">
                  <c:v>406.76799999999974</c:v>
                </c:pt>
                <c:pt idx="33612">
                  <c:v>407.214</c:v>
                </c:pt>
                <c:pt idx="33613">
                  <c:v>407.65899999999999</c:v>
                </c:pt>
                <c:pt idx="33614">
                  <c:v>408.10199999999975</c:v>
                </c:pt>
                <c:pt idx="33615">
                  <c:v>408.54500000000002</c:v>
                </c:pt>
                <c:pt idx="33616">
                  <c:v>408.98599999999965</c:v>
                </c:pt>
                <c:pt idx="33617">
                  <c:v>409.42599999999965</c:v>
                </c:pt>
                <c:pt idx="33618">
                  <c:v>409.86500000000001</c:v>
                </c:pt>
                <c:pt idx="33619">
                  <c:v>410.30200000000002</c:v>
                </c:pt>
                <c:pt idx="33620">
                  <c:v>410.73799999999977</c:v>
                </c:pt>
                <c:pt idx="33621">
                  <c:v>411.17200000000008</c:v>
                </c:pt>
                <c:pt idx="33622">
                  <c:v>411.60500000000002</c:v>
                </c:pt>
                <c:pt idx="33623">
                  <c:v>412.03599999999977</c:v>
                </c:pt>
                <c:pt idx="33624">
                  <c:v>412.46599999999978</c:v>
                </c:pt>
                <c:pt idx="33625">
                  <c:v>412.89299999999974</c:v>
                </c:pt>
                <c:pt idx="33626">
                  <c:v>413.31900000000002</c:v>
                </c:pt>
                <c:pt idx="33627">
                  <c:v>413.74299999999999</c:v>
                </c:pt>
                <c:pt idx="33628">
                  <c:v>414.16500000000002</c:v>
                </c:pt>
                <c:pt idx="33629">
                  <c:v>414.58599999999979</c:v>
                </c:pt>
                <c:pt idx="33630">
                  <c:v>415.00400000000002</c:v>
                </c:pt>
                <c:pt idx="33631">
                  <c:v>415.41999999999979</c:v>
                </c:pt>
                <c:pt idx="33632">
                  <c:v>415.834</c:v>
                </c:pt>
                <c:pt idx="33633">
                  <c:v>416.245</c:v>
                </c:pt>
                <c:pt idx="33634">
                  <c:v>416.65499999999997</c:v>
                </c:pt>
                <c:pt idx="33635">
                  <c:v>417.06200000000001</c:v>
                </c:pt>
                <c:pt idx="33636">
                  <c:v>417.46699999999959</c:v>
                </c:pt>
                <c:pt idx="33637">
                  <c:v>417.87</c:v>
                </c:pt>
                <c:pt idx="33638">
                  <c:v>418.27</c:v>
                </c:pt>
                <c:pt idx="33639">
                  <c:v>418.66699999999975</c:v>
                </c:pt>
                <c:pt idx="33640">
                  <c:v>419.06200000000001</c:v>
                </c:pt>
                <c:pt idx="33641">
                  <c:v>419.45499999999993</c:v>
                </c:pt>
                <c:pt idx="33642">
                  <c:v>419.84399999999999</c:v>
                </c:pt>
                <c:pt idx="33643">
                  <c:v>420.23099999999965</c:v>
                </c:pt>
                <c:pt idx="33644">
                  <c:v>420.61500000000001</c:v>
                </c:pt>
                <c:pt idx="33645">
                  <c:v>420.99699999999962</c:v>
                </c:pt>
                <c:pt idx="33646">
                  <c:v>421.37599999999975</c:v>
                </c:pt>
                <c:pt idx="33647">
                  <c:v>421.75099999999975</c:v>
                </c:pt>
                <c:pt idx="33648">
                  <c:v>422.12299999999999</c:v>
                </c:pt>
                <c:pt idx="33649">
                  <c:v>422.49299999999965</c:v>
                </c:pt>
                <c:pt idx="33650">
                  <c:v>422.85899999999975</c:v>
                </c:pt>
                <c:pt idx="33651">
                  <c:v>423.22299999999979</c:v>
                </c:pt>
                <c:pt idx="33652">
                  <c:v>423.58300000000003</c:v>
                </c:pt>
                <c:pt idx="33653">
                  <c:v>423.94</c:v>
                </c:pt>
                <c:pt idx="33654">
                  <c:v>424.29299999999978</c:v>
                </c:pt>
                <c:pt idx="33655">
                  <c:v>424.64299999999997</c:v>
                </c:pt>
                <c:pt idx="33656">
                  <c:v>424.98999999999978</c:v>
                </c:pt>
                <c:pt idx="33657">
                  <c:v>425.33300000000003</c:v>
                </c:pt>
                <c:pt idx="33658">
                  <c:v>425.673</c:v>
                </c:pt>
                <c:pt idx="33659">
                  <c:v>426.00900000000001</c:v>
                </c:pt>
                <c:pt idx="33660">
                  <c:v>426.34199999999993</c:v>
                </c:pt>
                <c:pt idx="33661">
                  <c:v>426.67099999999999</c:v>
                </c:pt>
                <c:pt idx="33662">
                  <c:v>426.99599999999958</c:v>
                </c:pt>
                <c:pt idx="33663">
                  <c:v>427.31799999999993</c:v>
                </c:pt>
                <c:pt idx="33664">
                  <c:v>427.63499999999999</c:v>
                </c:pt>
                <c:pt idx="33665">
                  <c:v>427.94900000000001</c:v>
                </c:pt>
                <c:pt idx="33666">
                  <c:v>428.25900000000001</c:v>
                </c:pt>
                <c:pt idx="33667">
                  <c:v>428.565</c:v>
                </c:pt>
                <c:pt idx="33668">
                  <c:v>428.86700000000002</c:v>
                </c:pt>
                <c:pt idx="33669">
                  <c:v>429.16500000000002</c:v>
                </c:pt>
                <c:pt idx="33670">
                  <c:v>429.459</c:v>
                </c:pt>
                <c:pt idx="33671">
                  <c:v>429.74799999999999</c:v>
                </c:pt>
                <c:pt idx="33672">
                  <c:v>430.03399999999965</c:v>
                </c:pt>
                <c:pt idx="33673">
                  <c:v>430.315</c:v>
                </c:pt>
                <c:pt idx="33674">
                  <c:v>430.59199999999959</c:v>
                </c:pt>
                <c:pt idx="33675">
                  <c:v>430.86399999999975</c:v>
                </c:pt>
                <c:pt idx="33676">
                  <c:v>431.13200000000001</c:v>
                </c:pt>
                <c:pt idx="33677">
                  <c:v>431.39599999999979</c:v>
                </c:pt>
                <c:pt idx="33678">
                  <c:v>431.65499999999997</c:v>
                </c:pt>
                <c:pt idx="33679">
                  <c:v>431.9099999999998</c:v>
                </c:pt>
                <c:pt idx="33680">
                  <c:v>432.16</c:v>
                </c:pt>
                <c:pt idx="33681">
                  <c:v>432.40599999999978</c:v>
                </c:pt>
                <c:pt idx="33682">
                  <c:v>432.64699999999999</c:v>
                </c:pt>
                <c:pt idx="33683">
                  <c:v>432.88299999999975</c:v>
                </c:pt>
                <c:pt idx="33684">
                  <c:v>433.11500000000001</c:v>
                </c:pt>
                <c:pt idx="33685">
                  <c:v>433.34100000000001</c:v>
                </c:pt>
                <c:pt idx="33686">
                  <c:v>433.56299999999999</c:v>
                </c:pt>
                <c:pt idx="33687">
                  <c:v>433.78</c:v>
                </c:pt>
                <c:pt idx="33688">
                  <c:v>433.99199999999962</c:v>
                </c:pt>
                <c:pt idx="33689">
                  <c:v>434.19900000000001</c:v>
                </c:pt>
                <c:pt idx="33690">
                  <c:v>434.40099999999978</c:v>
                </c:pt>
                <c:pt idx="33691">
                  <c:v>434.59799999999979</c:v>
                </c:pt>
                <c:pt idx="33692">
                  <c:v>434.78999999999979</c:v>
                </c:pt>
                <c:pt idx="33693">
                  <c:v>434.97699999999958</c:v>
                </c:pt>
                <c:pt idx="33694">
                  <c:v>435.15899999999999</c:v>
                </c:pt>
                <c:pt idx="33695">
                  <c:v>435.33599999999979</c:v>
                </c:pt>
                <c:pt idx="33696">
                  <c:v>435.50700000000001</c:v>
                </c:pt>
                <c:pt idx="33697">
                  <c:v>435.673</c:v>
                </c:pt>
                <c:pt idx="33698">
                  <c:v>435.83300000000003</c:v>
                </c:pt>
                <c:pt idx="33699">
                  <c:v>435.98899999999958</c:v>
                </c:pt>
                <c:pt idx="33700">
                  <c:v>436.13900000000001</c:v>
                </c:pt>
                <c:pt idx="33701">
                  <c:v>436.28299999999979</c:v>
                </c:pt>
                <c:pt idx="33702">
                  <c:v>436.42200000000003</c:v>
                </c:pt>
                <c:pt idx="33703">
                  <c:v>436.55599999999993</c:v>
                </c:pt>
                <c:pt idx="33704">
                  <c:v>436.68400000000008</c:v>
                </c:pt>
                <c:pt idx="33705">
                  <c:v>436.80599999999993</c:v>
                </c:pt>
                <c:pt idx="33706">
                  <c:v>436.92299999999977</c:v>
                </c:pt>
                <c:pt idx="33707">
                  <c:v>437.03399999999965</c:v>
                </c:pt>
                <c:pt idx="33708">
                  <c:v>437.13900000000001</c:v>
                </c:pt>
                <c:pt idx="33709">
                  <c:v>437.23899999999958</c:v>
                </c:pt>
                <c:pt idx="33710">
                  <c:v>437.33300000000003</c:v>
                </c:pt>
                <c:pt idx="33711">
                  <c:v>437.42099999999965</c:v>
                </c:pt>
                <c:pt idx="33712">
                  <c:v>437.50299999999999</c:v>
                </c:pt>
                <c:pt idx="33713">
                  <c:v>437.57900000000001</c:v>
                </c:pt>
                <c:pt idx="33714">
                  <c:v>437.6500000000002</c:v>
                </c:pt>
                <c:pt idx="33715">
                  <c:v>437.714</c:v>
                </c:pt>
                <c:pt idx="33716">
                  <c:v>437.7729999999998</c:v>
                </c:pt>
                <c:pt idx="33717">
                  <c:v>437.82499999999999</c:v>
                </c:pt>
                <c:pt idx="33718">
                  <c:v>437.87200000000001</c:v>
                </c:pt>
                <c:pt idx="33719">
                  <c:v>437.91199999999958</c:v>
                </c:pt>
                <c:pt idx="33720">
                  <c:v>437.947</c:v>
                </c:pt>
                <c:pt idx="33721">
                  <c:v>437.9749999999998</c:v>
                </c:pt>
                <c:pt idx="33722">
                  <c:v>437.99699999999962</c:v>
                </c:pt>
                <c:pt idx="33723">
                  <c:v>438.01299999999975</c:v>
                </c:pt>
                <c:pt idx="33724">
                  <c:v>438.02199999999965</c:v>
                </c:pt>
                <c:pt idx="33725">
                  <c:v>438.02599999999978</c:v>
                </c:pt>
                <c:pt idx="33726">
                  <c:v>438.0229999999998</c:v>
                </c:pt>
                <c:pt idx="33727">
                  <c:v>438.01299999999975</c:v>
                </c:pt>
                <c:pt idx="33728">
                  <c:v>437.99799999999965</c:v>
                </c:pt>
                <c:pt idx="33729">
                  <c:v>437.97599999999977</c:v>
                </c:pt>
                <c:pt idx="33730">
                  <c:v>437.947</c:v>
                </c:pt>
                <c:pt idx="33731">
                  <c:v>437.91199999999958</c:v>
                </c:pt>
                <c:pt idx="33732">
                  <c:v>437.87099999999975</c:v>
                </c:pt>
                <c:pt idx="33733">
                  <c:v>437.82299999999975</c:v>
                </c:pt>
                <c:pt idx="33734">
                  <c:v>437.76900000000001</c:v>
                </c:pt>
                <c:pt idx="33735">
                  <c:v>437.70800000000003</c:v>
                </c:pt>
                <c:pt idx="33736">
                  <c:v>437.64000000000021</c:v>
                </c:pt>
                <c:pt idx="33737">
                  <c:v>437.56599999999975</c:v>
                </c:pt>
                <c:pt idx="33738">
                  <c:v>437.48599999999965</c:v>
                </c:pt>
                <c:pt idx="33739">
                  <c:v>437.3979999999998</c:v>
                </c:pt>
                <c:pt idx="33740">
                  <c:v>437.30399999999975</c:v>
                </c:pt>
                <c:pt idx="33741">
                  <c:v>437.20299999999975</c:v>
                </c:pt>
                <c:pt idx="33742">
                  <c:v>437.09599999999978</c:v>
                </c:pt>
                <c:pt idx="33743">
                  <c:v>436.98200000000003</c:v>
                </c:pt>
                <c:pt idx="33744">
                  <c:v>436.86</c:v>
                </c:pt>
                <c:pt idx="33745">
                  <c:v>436.73299999999978</c:v>
                </c:pt>
                <c:pt idx="33746">
                  <c:v>436.59799999999979</c:v>
                </c:pt>
                <c:pt idx="33747">
                  <c:v>436.45599999999979</c:v>
                </c:pt>
                <c:pt idx="33748">
                  <c:v>436.30799999999999</c:v>
                </c:pt>
                <c:pt idx="33749">
                  <c:v>436.15199999999999</c:v>
                </c:pt>
                <c:pt idx="33750">
                  <c:v>435.98999999999978</c:v>
                </c:pt>
                <c:pt idx="33751">
                  <c:v>435.82100000000003</c:v>
                </c:pt>
                <c:pt idx="33752">
                  <c:v>435.64400000000023</c:v>
                </c:pt>
                <c:pt idx="33753">
                  <c:v>435.46099999999979</c:v>
                </c:pt>
                <c:pt idx="33754">
                  <c:v>435.27099999999979</c:v>
                </c:pt>
                <c:pt idx="33755">
                  <c:v>435.07299999999975</c:v>
                </c:pt>
                <c:pt idx="33756">
                  <c:v>434.86900000000026</c:v>
                </c:pt>
                <c:pt idx="33757">
                  <c:v>434.65699999999993</c:v>
                </c:pt>
                <c:pt idx="33758">
                  <c:v>434.43899999999962</c:v>
                </c:pt>
                <c:pt idx="33759">
                  <c:v>434.21299999999979</c:v>
                </c:pt>
                <c:pt idx="33760">
                  <c:v>433.97999999999979</c:v>
                </c:pt>
                <c:pt idx="33761">
                  <c:v>433.74</c:v>
                </c:pt>
                <c:pt idx="33762">
                  <c:v>433.49199999999962</c:v>
                </c:pt>
                <c:pt idx="33763">
                  <c:v>433.23799999999977</c:v>
                </c:pt>
                <c:pt idx="33764">
                  <c:v>432.97599999999977</c:v>
                </c:pt>
                <c:pt idx="33765">
                  <c:v>432.70699999999965</c:v>
                </c:pt>
                <c:pt idx="33766">
                  <c:v>432.42999999999978</c:v>
                </c:pt>
                <c:pt idx="33767">
                  <c:v>432.14699999999999</c:v>
                </c:pt>
                <c:pt idx="33768">
                  <c:v>431.85500000000002</c:v>
                </c:pt>
                <c:pt idx="33769">
                  <c:v>431.55700000000002</c:v>
                </c:pt>
                <c:pt idx="33770">
                  <c:v>431.25099999999975</c:v>
                </c:pt>
                <c:pt idx="33771">
                  <c:v>430.93799999999965</c:v>
                </c:pt>
                <c:pt idx="33772">
                  <c:v>430.61799999999999</c:v>
                </c:pt>
                <c:pt idx="33773">
                  <c:v>430.28999999999979</c:v>
                </c:pt>
                <c:pt idx="33774">
                  <c:v>429.95499999999993</c:v>
                </c:pt>
                <c:pt idx="33775">
                  <c:v>429.61200000000002</c:v>
                </c:pt>
                <c:pt idx="33776">
                  <c:v>429.262</c:v>
                </c:pt>
                <c:pt idx="33777">
                  <c:v>428.904</c:v>
                </c:pt>
                <c:pt idx="33778">
                  <c:v>428.53899999999965</c:v>
                </c:pt>
                <c:pt idx="33779">
                  <c:v>428.166</c:v>
                </c:pt>
                <c:pt idx="33780">
                  <c:v>427.78500000000003</c:v>
                </c:pt>
                <c:pt idx="33781">
                  <c:v>427.3979999999998</c:v>
                </c:pt>
                <c:pt idx="33782">
                  <c:v>427.00200000000001</c:v>
                </c:pt>
                <c:pt idx="33783">
                  <c:v>426.59899999999965</c:v>
                </c:pt>
                <c:pt idx="33784">
                  <c:v>426.18900000000002</c:v>
                </c:pt>
                <c:pt idx="33785">
                  <c:v>425.77</c:v>
                </c:pt>
                <c:pt idx="33786">
                  <c:v>425.34399999999999</c:v>
                </c:pt>
                <c:pt idx="33787">
                  <c:v>424.91099999999977</c:v>
                </c:pt>
                <c:pt idx="33788">
                  <c:v>424.4699999999998</c:v>
                </c:pt>
                <c:pt idx="33789">
                  <c:v>424.02099999999979</c:v>
                </c:pt>
                <c:pt idx="33790">
                  <c:v>423.56400000000002</c:v>
                </c:pt>
                <c:pt idx="33791">
                  <c:v>423.1</c:v>
                </c:pt>
                <c:pt idx="33792">
                  <c:v>422.62799999999999</c:v>
                </c:pt>
                <c:pt idx="33793">
                  <c:v>422.14800000000002</c:v>
                </c:pt>
                <c:pt idx="33794">
                  <c:v>421.661</c:v>
                </c:pt>
                <c:pt idx="33795">
                  <c:v>421.166</c:v>
                </c:pt>
                <c:pt idx="33796">
                  <c:v>420.66300000000001</c:v>
                </c:pt>
                <c:pt idx="33797">
                  <c:v>420.15199999999999</c:v>
                </c:pt>
                <c:pt idx="33798">
                  <c:v>419.63400000000001</c:v>
                </c:pt>
                <c:pt idx="33799">
                  <c:v>419.10700000000008</c:v>
                </c:pt>
                <c:pt idx="33800">
                  <c:v>418.57299999999975</c:v>
                </c:pt>
                <c:pt idx="33801">
                  <c:v>418.03099999999978</c:v>
                </c:pt>
                <c:pt idx="33802">
                  <c:v>417.48200000000003</c:v>
                </c:pt>
                <c:pt idx="33803">
                  <c:v>416.92399999999958</c:v>
                </c:pt>
                <c:pt idx="33804">
                  <c:v>416.358</c:v>
                </c:pt>
                <c:pt idx="33805">
                  <c:v>415.78500000000003</c:v>
                </c:pt>
                <c:pt idx="33806">
                  <c:v>415.20400000000001</c:v>
                </c:pt>
                <c:pt idx="33807">
                  <c:v>414.61500000000001</c:v>
                </c:pt>
                <c:pt idx="33808">
                  <c:v>414.01799999999974</c:v>
                </c:pt>
                <c:pt idx="33809">
                  <c:v>413.41199999999958</c:v>
                </c:pt>
                <c:pt idx="33810">
                  <c:v>412.8</c:v>
                </c:pt>
                <c:pt idx="33811">
                  <c:v>412.17899999999975</c:v>
                </c:pt>
                <c:pt idx="33812">
                  <c:v>411.55</c:v>
                </c:pt>
                <c:pt idx="33813">
                  <c:v>410.91399999999965</c:v>
                </c:pt>
                <c:pt idx="33814">
                  <c:v>410.26900000000001</c:v>
                </c:pt>
                <c:pt idx="33815">
                  <c:v>409.61599999999999</c:v>
                </c:pt>
                <c:pt idx="33816">
                  <c:v>408.95599999999979</c:v>
                </c:pt>
                <c:pt idx="33817">
                  <c:v>408.28699999999958</c:v>
                </c:pt>
                <c:pt idx="33818">
                  <c:v>407.61099999999999</c:v>
                </c:pt>
                <c:pt idx="33819">
                  <c:v>406.92599999999965</c:v>
                </c:pt>
                <c:pt idx="33820">
                  <c:v>406.23399999999958</c:v>
                </c:pt>
                <c:pt idx="33821">
                  <c:v>405.53399999999965</c:v>
                </c:pt>
                <c:pt idx="33822">
                  <c:v>404.82499999999999</c:v>
                </c:pt>
                <c:pt idx="33823">
                  <c:v>404.10899999999975</c:v>
                </c:pt>
                <c:pt idx="33824">
                  <c:v>403.38400000000001</c:v>
                </c:pt>
                <c:pt idx="33825">
                  <c:v>402.65199999999999</c:v>
                </c:pt>
                <c:pt idx="33826">
                  <c:v>401.91099999999977</c:v>
                </c:pt>
                <c:pt idx="33827">
                  <c:v>401.16300000000001</c:v>
                </c:pt>
                <c:pt idx="33828">
                  <c:v>400.40599999999978</c:v>
                </c:pt>
                <c:pt idx="33829">
                  <c:v>399.64200000000022</c:v>
                </c:pt>
                <c:pt idx="33830">
                  <c:v>398.86900000000026</c:v>
                </c:pt>
                <c:pt idx="33831">
                  <c:v>398.089</c:v>
                </c:pt>
                <c:pt idx="33832">
                  <c:v>397.3</c:v>
                </c:pt>
                <c:pt idx="33833">
                  <c:v>396.50299999999999</c:v>
                </c:pt>
                <c:pt idx="33834">
                  <c:v>395.69900000000001</c:v>
                </c:pt>
                <c:pt idx="33835">
                  <c:v>394.8859999999998</c:v>
                </c:pt>
                <c:pt idx="33836">
                  <c:v>394.065</c:v>
                </c:pt>
                <c:pt idx="33837">
                  <c:v>393.23699999999963</c:v>
                </c:pt>
                <c:pt idx="33838">
                  <c:v>392.4</c:v>
                </c:pt>
                <c:pt idx="33839">
                  <c:v>391.55500000000001</c:v>
                </c:pt>
                <c:pt idx="33840">
                  <c:v>390.702</c:v>
                </c:pt>
                <c:pt idx="33841">
                  <c:v>389.84100000000001</c:v>
                </c:pt>
                <c:pt idx="33842">
                  <c:v>388.97199999999958</c:v>
                </c:pt>
                <c:pt idx="33843">
                  <c:v>388.09599999999978</c:v>
                </c:pt>
                <c:pt idx="33844">
                  <c:v>387.21099999999979</c:v>
                </c:pt>
                <c:pt idx="33845">
                  <c:v>386.31799999999993</c:v>
                </c:pt>
                <c:pt idx="33846">
                  <c:v>385.41699999999958</c:v>
                </c:pt>
                <c:pt idx="33847">
                  <c:v>384.50799999999975</c:v>
                </c:pt>
                <c:pt idx="33848">
                  <c:v>383.59099999999978</c:v>
                </c:pt>
                <c:pt idx="33849">
                  <c:v>382.666</c:v>
                </c:pt>
                <c:pt idx="33850">
                  <c:v>381.73299999999978</c:v>
                </c:pt>
                <c:pt idx="33851">
                  <c:v>380.79199999999958</c:v>
                </c:pt>
                <c:pt idx="33852">
                  <c:v>379.84399999999999</c:v>
                </c:pt>
                <c:pt idx="33853">
                  <c:v>378.887</c:v>
                </c:pt>
                <c:pt idx="33854">
                  <c:v>377.92200000000003</c:v>
                </c:pt>
                <c:pt idx="33855">
                  <c:v>376.95</c:v>
                </c:pt>
                <c:pt idx="33856">
                  <c:v>375.96899999999965</c:v>
                </c:pt>
                <c:pt idx="33857">
                  <c:v>374.97999999999979</c:v>
                </c:pt>
                <c:pt idx="33858">
                  <c:v>373.98399999999958</c:v>
                </c:pt>
                <c:pt idx="33859">
                  <c:v>372.97999999999979</c:v>
                </c:pt>
                <c:pt idx="33860">
                  <c:v>371.96799999999979</c:v>
                </c:pt>
                <c:pt idx="33861">
                  <c:v>370.94799999999975</c:v>
                </c:pt>
                <c:pt idx="33862">
                  <c:v>369.91999999999979</c:v>
                </c:pt>
                <c:pt idx="33863">
                  <c:v>368.88400000000001</c:v>
                </c:pt>
                <c:pt idx="33864">
                  <c:v>367.84100000000001</c:v>
                </c:pt>
                <c:pt idx="33865">
                  <c:v>366.78899999999965</c:v>
                </c:pt>
                <c:pt idx="33866">
                  <c:v>365.72999999999979</c:v>
                </c:pt>
                <c:pt idx="33867">
                  <c:v>364.66300000000001</c:v>
                </c:pt>
                <c:pt idx="33868">
                  <c:v>363.58799999999979</c:v>
                </c:pt>
                <c:pt idx="33869">
                  <c:v>362.50599999999974</c:v>
                </c:pt>
                <c:pt idx="33870">
                  <c:v>361.41599999999966</c:v>
                </c:pt>
                <c:pt idx="33871">
                  <c:v>360.31799999999993</c:v>
                </c:pt>
                <c:pt idx="33872">
                  <c:v>359.21199999999965</c:v>
                </c:pt>
                <c:pt idx="33873">
                  <c:v>358.09899999999965</c:v>
                </c:pt>
                <c:pt idx="33874">
                  <c:v>356.97799999999978</c:v>
                </c:pt>
                <c:pt idx="33875">
                  <c:v>355.84899999999999</c:v>
                </c:pt>
                <c:pt idx="33876">
                  <c:v>354.71299999999979</c:v>
                </c:pt>
                <c:pt idx="33877">
                  <c:v>353.57</c:v>
                </c:pt>
                <c:pt idx="33878">
                  <c:v>352.41799999999978</c:v>
                </c:pt>
                <c:pt idx="33879">
                  <c:v>351.26</c:v>
                </c:pt>
                <c:pt idx="33880">
                  <c:v>350.09299999999979</c:v>
                </c:pt>
                <c:pt idx="33881">
                  <c:v>348.91899999999958</c:v>
                </c:pt>
                <c:pt idx="33882">
                  <c:v>347.73799999999977</c:v>
                </c:pt>
                <c:pt idx="33883">
                  <c:v>346.55</c:v>
                </c:pt>
                <c:pt idx="33884">
                  <c:v>345.35300000000001</c:v>
                </c:pt>
                <c:pt idx="33885">
                  <c:v>344.1500000000002</c:v>
                </c:pt>
                <c:pt idx="33886">
                  <c:v>342.93899999999962</c:v>
                </c:pt>
                <c:pt idx="33887">
                  <c:v>341.72099999999978</c:v>
                </c:pt>
                <c:pt idx="33888">
                  <c:v>340.49599999999958</c:v>
                </c:pt>
                <c:pt idx="33889">
                  <c:v>339.26299999999975</c:v>
                </c:pt>
                <c:pt idx="33890">
                  <c:v>338.0229999999998</c:v>
                </c:pt>
                <c:pt idx="33891">
                  <c:v>336.77599999999978</c:v>
                </c:pt>
                <c:pt idx="33892">
                  <c:v>335.52199999999965</c:v>
                </c:pt>
                <c:pt idx="33893">
                  <c:v>334.2609999999998</c:v>
                </c:pt>
                <c:pt idx="33894">
                  <c:v>332.99199999999962</c:v>
                </c:pt>
                <c:pt idx="33895">
                  <c:v>331.71699999999959</c:v>
                </c:pt>
                <c:pt idx="33896">
                  <c:v>330.43400000000003</c:v>
                </c:pt>
                <c:pt idx="33897">
                  <c:v>329.14499999999998</c:v>
                </c:pt>
                <c:pt idx="33898">
                  <c:v>327.84899999999999</c:v>
                </c:pt>
                <c:pt idx="33899">
                  <c:v>326.54500000000002</c:v>
                </c:pt>
                <c:pt idx="33900">
                  <c:v>325.23499999999979</c:v>
                </c:pt>
                <c:pt idx="33901">
                  <c:v>323.91899999999958</c:v>
                </c:pt>
                <c:pt idx="33902">
                  <c:v>322.59500000000003</c:v>
                </c:pt>
                <c:pt idx="33903">
                  <c:v>321.26499999999999</c:v>
                </c:pt>
                <c:pt idx="33904">
                  <c:v>319.92799999999966</c:v>
                </c:pt>
                <c:pt idx="33905">
                  <c:v>318.584</c:v>
                </c:pt>
                <c:pt idx="33906">
                  <c:v>317.23399999999958</c:v>
                </c:pt>
                <c:pt idx="33907">
                  <c:v>315.87700000000001</c:v>
                </c:pt>
                <c:pt idx="33908">
                  <c:v>314.51400000000001</c:v>
                </c:pt>
                <c:pt idx="33909">
                  <c:v>313.14400000000023</c:v>
                </c:pt>
                <c:pt idx="33910">
                  <c:v>311.76799999999974</c:v>
                </c:pt>
                <c:pt idx="33911">
                  <c:v>310.3859999999998</c:v>
                </c:pt>
                <c:pt idx="33912">
                  <c:v>308.99699999999962</c:v>
                </c:pt>
                <c:pt idx="33913">
                  <c:v>307.60300000000001</c:v>
                </c:pt>
                <c:pt idx="33914">
                  <c:v>306.20099999999979</c:v>
                </c:pt>
                <c:pt idx="33915">
                  <c:v>304.79399999999958</c:v>
                </c:pt>
                <c:pt idx="33916">
                  <c:v>303.38099999999974</c:v>
                </c:pt>
                <c:pt idx="33917">
                  <c:v>301.96199999999965</c:v>
                </c:pt>
                <c:pt idx="33918">
                  <c:v>300.53699999999958</c:v>
                </c:pt>
                <c:pt idx="33919">
                  <c:v>299.10599999999999</c:v>
                </c:pt>
                <c:pt idx="33920">
                  <c:v>297.66899999999993</c:v>
                </c:pt>
                <c:pt idx="33921">
                  <c:v>296.22599999999977</c:v>
                </c:pt>
                <c:pt idx="33922">
                  <c:v>294.77699999999965</c:v>
                </c:pt>
                <c:pt idx="33923">
                  <c:v>293.32400000000001</c:v>
                </c:pt>
                <c:pt idx="33924">
                  <c:v>291.86399999999975</c:v>
                </c:pt>
                <c:pt idx="33925">
                  <c:v>290.399</c:v>
                </c:pt>
                <c:pt idx="33926">
                  <c:v>288.92799999999966</c:v>
                </c:pt>
                <c:pt idx="33927">
                  <c:v>287.452</c:v>
                </c:pt>
                <c:pt idx="33928">
                  <c:v>285.97099999999978</c:v>
                </c:pt>
                <c:pt idx="33929">
                  <c:v>284.48399999999958</c:v>
                </c:pt>
                <c:pt idx="33930">
                  <c:v>282.99199999999962</c:v>
                </c:pt>
                <c:pt idx="33931">
                  <c:v>281.49599999999958</c:v>
                </c:pt>
                <c:pt idx="33932">
                  <c:v>279.99400000000003</c:v>
                </c:pt>
                <c:pt idx="33933">
                  <c:v>278.48699999999963</c:v>
                </c:pt>
                <c:pt idx="33934">
                  <c:v>276.9749999999998</c:v>
                </c:pt>
                <c:pt idx="33935">
                  <c:v>275.45800000000003</c:v>
                </c:pt>
                <c:pt idx="33936">
                  <c:v>273.93699999999961</c:v>
                </c:pt>
                <c:pt idx="33937">
                  <c:v>272.41099999999977</c:v>
                </c:pt>
                <c:pt idx="33938">
                  <c:v>270.88</c:v>
                </c:pt>
                <c:pt idx="33939">
                  <c:v>269.34500000000008</c:v>
                </c:pt>
                <c:pt idx="33940">
                  <c:v>267.80599999999993</c:v>
                </c:pt>
                <c:pt idx="33941">
                  <c:v>266.262</c:v>
                </c:pt>
                <c:pt idx="33942">
                  <c:v>264.714</c:v>
                </c:pt>
                <c:pt idx="33943">
                  <c:v>263.161</c:v>
                </c:pt>
                <c:pt idx="33944">
                  <c:v>261.60500000000002</c:v>
                </c:pt>
                <c:pt idx="33945">
                  <c:v>260.04399999999993</c:v>
                </c:pt>
                <c:pt idx="33946">
                  <c:v>258.47899999999959</c:v>
                </c:pt>
                <c:pt idx="33947">
                  <c:v>256.91099999999977</c:v>
                </c:pt>
                <c:pt idx="33948">
                  <c:v>255.339</c:v>
                </c:pt>
                <c:pt idx="33949">
                  <c:v>253.76300000000001</c:v>
                </c:pt>
                <c:pt idx="33950">
                  <c:v>252.184</c:v>
                </c:pt>
                <c:pt idx="33951">
                  <c:v>250.601</c:v>
                </c:pt>
                <c:pt idx="33952">
                  <c:v>249.01499999999999</c:v>
                </c:pt>
                <c:pt idx="33953">
                  <c:v>247.42500000000001</c:v>
                </c:pt>
                <c:pt idx="33954">
                  <c:v>245.83200000000011</c:v>
                </c:pt>
                <c:pt idx="33955">
                  <c:v>244.23599999999999</c:v>
                </c:pt>
                <c:pt idx="33956">
                  <c:v>242.637</c:v>
                </c:pt>
                <c:pt idx="33957">
                  <c:v>241.035</c:v>
                </c:pt>
                <c:pt idx="33958">
                  <c:v>239.43</c:v>
                </c:pt>
                <c:pt idx="33959">
                  <c:v>237.82200000000012</c:v>
                </c:pt>
                <c:pt idx="33960">
                  <c:v>236.21199999999999</c:v>
                </c:pt>
                <c:pt idx="33961">
                  <c:v>234.59900000000002</c:v>
                </c:pt>
                <c:pt idx="33962">
                  <c:v>232.98400000000001</c:v>
                </c:pt>
                <c:pt idx="33963">
                  <c:v>231.3670000000001</c:v>
                </c:pt>
                <c:pt idx="33964">
                  <c:v>229.74699999999999</c:v>
                </c:pt>
                <c:pt idx="33965">
                  <c:v>228.125</c:v>
                </c:pt>
                <c:pt idx="33966">
                  <c:v>226.501</c:v>
                </c:pt>
                <c:pt idx="33967">
                  <c:v>224.875</c:v>
                </c:pt>
                <c:pt idx="33968">
                  <c:v>223.24699999999999</c:v>
                </c:pt>
                <c:pt idx="33969">
                  <c:v>221.61699999999999</c:v>
                </c:pt>
                <c:pt idx="33970">
                  <c:v>219.9860000000001</c:v>
                </c:pt>
                <c:pt idx="33971">
                  <c:v>218.35400000000001</c:v>
                </c:pt>
                <c:pt idx="33972">
                  <c:v>216.72</c:v>
                </c:pt>
                <c:pt idx="33973">
                  <c:v>215.084</c:v>
                </c:pt>
                <c:pt idx="33974">
                  <c:v>213.44800000000001</c:v>
                </c:pt>
                <c:pt idx="33975">
                  <c:v>211.81</c:v>
                </c:pt>
                <c:pt idx="33976">
                  <c:v>210.172</c:v>
                </c:pt>
                <c:pt idx="33977">
                  <c:v>208.53300000000002</c:v>
                </c:pt>
                <c:pt idx="33978">
                  <c:v>206.893</c:v>
                </c:pt>
                <c:pt idx="33979">
                  <c:v>205.25200000000001</c:v>
                </c:pt>
                <c:pt idx="33980">
                  <c:v>203.61099999999999</c:v>
                </c:pt>
                <c:pt idx="33981">
                  <c:v>201.96900000000002</c:v>
                </c:pt>
                <c:pt idx="33982">
                  <c:v>200.32800000000012</c:v>
                </c:pt>
                <c:pt idx="33983">
                  <c:v>198.68600000000001</c:v>
                </c:pt>
                <c:pt idx="33984">
                  <c:v>197.04399999999998</c:v>
                </c:pt>
                <c:pt idx="33985">
                  <c:v>195.40200000000004</c:v>
                </c:pt>
                <c:pt idx="33986">
                  <c:v>193.76</c:v>
                </c:pt>
                <c:pt idx="33987">
                  <c:v>192.11899999999997</c:v>
                </c:pt>
                <c:pt idx="33988">
                  <c:v>190.47800000000001</c:v>
                </c:pt>
                <c:pt idx="33989">
                  <c:v>188.83800000000011</c:v>
                </c:pt>
                <c:pt idx="33990">
                  <c:v>187.19900000000001</c:v>
                </c:pt>
                <c:pt idx="33991">
                  <c:v>185.56</c:v>
                </c:pt>
                <c:pt idx="33992">
                  <c:v>183.923</c:v>
                </c:pt>
                <c:pt idx="33993">
                  <c:v>182.286</c:v>
                </c:pt>
                <c:pt idx="33994">
                  <c:v>180.65100000000001</c:v>
                </c:pt>
                <c:pt idx="33995">
                  <c:v>179.017</c:v>
                </c:pt>
                <c:pt idx="33996">
                  <c:v>177.38400000000001</c:v>
                </c:pt>
                <c:pt idx="33997">
                  <c:v>175.75299999999999</c:v>
                </c:pt>
                <c:pt idx="33998">
                  <c:v>174.124</c:v>
                </c:pt>
                <c:pt idx="33999">
                  <c:v>172.49700000000001</c:v>
                </c:pt>
                <c:pt idx="34000">
                  <c:v>170.87200000000001</c:v>
                </c:pt>
                <c:pt idx="34001">
                  <c:v>169.24799999999999</c:v>
                </c:pt>
                <c:pt idx="34002">
                  <c:v>167.62800000000001</c:v>
                </c:pt>
                <c:pt idx="34003">
                  <c:v>166.00899999999999</c:v>
                </c:pt>
                <c:pt idx="34004">
                  <c:v>164.393</c:v>
                </c:pt>
                <c:pt idx="34005">
                  <c:v>162.78</c:v>
                </c:pt>
                <c:pt idx="34006">
                  <c:v>161.16900000000001</c:v>
                </c:pt>
                <c:pt idx="34007">
                  <c:v>159.56100000000001</c:v>
                </c:pt>
                <c:pt idx="34008">
                  <c:v>157.95700000000011</c:v>
                </c:pt>
                <c:pt idx="34009">
                  <c:v>156.3550000000001</c:v>
                </c:pt>
                <c:pt idx="34010">
                  <c:v>154.75700000000001</c:v>
                </c:pt>
                <c:pt idx="34011">
                  <c:v>153.16200000000001</c:v>
                </c:pt>
                <c:pt idx="34012">
                  <c:v>151.571</c:v>
                </c:pt>
                <c:pt idx="34013">
                  <c:v>149.98400000000001</c:v>
                </c:pt>
                <c:pt idx="34014">
                  <c:v>148.4</c:v>
                </c:pt>
                <c:pt idx="34015">
                  <c:v>146.82100000000011</c:v>
                </c:pt>
                <c:pt idx="34016">
                  <c:v>145.24499999999998</c:v>
                </c:pt>
                <c:pt idx="34017">
                  <c:v>143.67399999999998</c:v>
                </c:pt>
                <c:pt idx="34018">
                  <c:v>142.107</c:v>
                </c:pt>
                <c:pt idx="34019">
                  <c:v>140.54499999999999</c:v>
                </c:pt>
                <c:pt idx="34020">
                  <c:v>138.98800000000011</c:v>
                </c:pt>
                <c:pt idx="34021">
                  <c:v>137.435</c:v>
                </c:pt>
                <c:pt idx="34022">
                  <c:v>135.88700000000011</c:v>
                </c:pt>
                <c:pt idx="34023">
                  <c:v>134.345</c:v>
                </c:pt>
                <c:pt idx="34024">
                  <c:v>132.80700000000004</c:v>
                </c:pt>
                <c:pt idx="34025">
                  <c:v>131.27499999999998</c:v>
                </c:pt>
                <c:pt idx="34026">
                  <c:v>129.74899999999997</c:v>
                </c:pt>
                <c:pt idx="34027">
                  <c:v>128.22800000000001</c:v>
                </c:pt>
                <c:pt idx="34028">
                  <c:v>126.71299999999999</c:v>
                </c:pt>
                <c:pt idx="34029">
                  <c:v>125.203</c:v>
                </c:pt>
                <c:pt idx="34030">
                  <c:v>123.7</c:v>
                </c:pt>
                <c:pt idx="34031">
                  <c:v>122.203</c:v>
                </c:pt>
                <c:pt idx="34032">
                  <c:v>120.71299999999999</c:v>
                </c:pt>
                <c:pt idx="34033">
                  <c:v>119.229</c:v>
                </c:pt>
                <c:pt idx="34034">
                  <c:v>117.751</c:v>
                </c:pt>
                <c:pt idx="34035">
                  <c:v>116.28100000000002</c:v>
                </c:pt>
                <c:pt idx="34036">
                  <c:v>114.81699999999999</c:v>
                </c:pt>
                <c:pt idx="34037">
                  <c:v>113.36</c:v>
                </c:pt>
                <c:pt idx="34038">
                  <c:v>111.91000000000005</c:v>
                </c:pt>
                <c:pt idx="34039">
                  <c:v>110.468</c:v>
                </c:pt>
                <c:pt idx="34040">
                  <c:v>109.033</c:v>
                </c:pt>
                <c:pt idx="34041">
                  <c:v>107.60599999999998</c:v>
                </c:pt>
                <c:pt idx="34042">
                  <c:v>106.187</c:v>
                </c:pt>
                <c:pt idx="34043">
                  <c:v>104.77500000000001</c:v>
                </c:pt>
                <c:pt idx="34044">
                  <c:v>103.371</c:v>
                </c:pt>
                <c:pt idx="34045">
                  <c:v>101.976</c:v>
                </c:pt>
                <c:pt idx="34046">
                  <c:v>100.589</c:v>
                </c:pt>
                <c:pt idx="34047">
                  <c:v>99.209900000000005</c:v>
                </c:pt>
                <c:pt idx="34048">
                  <c:v>97.839600000000004</c:v>
                </c:pt>
                <c:pt idx="34049">
                  <c:v>96.477999999999994</c:v>
                </c:pt>
                <c:pt idx="34050">
                  <c:v>95.125299999999982</c:v>
                </c:pt>
                <c:pt idx="34051">
                  <c:v>93.781499999999994</c:v>
                </c:pt>
                <c:pt idx="34052">
                  <c:v>92.446700000000007</c:v>
                </c:pt>
                <c:pt idx="34053">
                  <c:v>91.121200000000002</c:v>
                </c:pt>
                <c:pt idx="34054">
                  <c:v>89.805099999999982</c:v>
                </c:pt>
                <c:pt idx="34055">
                  <c:v>88.498400000000004</c:v>
                </c:pt>
                <c:pt idx="34056">
                  <c:v>87.201300000000003</c:v>
                </c:pt>
                <c:pt idx="34057">
                  <c:v>85.913900000000027</c:v>
                </c:pt>
                <c:pt idx="34058">
                  <c:v>84.636600000000001</c:v>
                </c:pt>
                <c:pt idx="34059">
                  <c:v>83.369100000000003</c:v>
                </c:pt>
                <c:pt idx="34060">
                  <c:v>82.111999999999995</c:v>
                </c:pt>
                <c:pt idx="34061">
                  <c:v>80.864900000000006</c:v>
                </c:pt>
                <c:pt idx="34062">
                  <c:v>79.628299999999982</c:v>
                </c:pt>
                <c:pt idx="34063">
                  <c:v>78.402299999999997</c:v>
                </c:pt>
                <c:pt idx="34064">
                  <c:v>77.186700000000002</c:v>
                </c:pt>
                <c:pt idx="34065">
                  <c:v>75.982100000000003</c:v>
                </c:pt>
                <c:pt idx="34066">
                  <c:v>74.788399999999982</c:v>
                </c:pt>
                <c:pt idx="34067">
                  <c:v>73.605599999999981</c:v>
                </c:pt>
                <c:pt idx="34068">
                  <c:v>72.433999999999997</c:v>
                </c:pt>
                <c:pt idx="34069">
                  <c:v>71.27379999999998</c:v>
                </c:pt>
                <c:pt idx="34070">
                  <c:v>70.124799999999979</c:v>
                </c:pt>
                <c:pt idx="34071">
                  <c:v>68.987499999999997</c:v>
                </c:pt>
                <c:pt idx="34072">
                  <c:v>67.861700000000013</c:v>
                </c:pt>
                <c:pt idx="34073">
                  <c:v>66.747800000000026</c:v>
                </c:pt>
                <c:pt idx="34074">
                  <c:v>65.645699999999991</c:v>
                </c:pt>
                <c:pt idx="34075">
                  <c:v>64.555699999999987</c:v>
                </c:pt>
                <c:pt idx="34076">
                  <c:v>63.477699999999999</c:v>
                </c:pt>
                <c:pt idx="34077">
                  <c:v>62.411899999999996</c:v>
                </c:pt>
                <c:pt idx="34078">
                  <c:v>61.358499999999999</c:v>
                </c:pt>
                <c:pt idx="34079">
                  <c:v>60.317499999999995</c:v>
                </c:pt>
                <c:pt idx="34080">
                  <c:v>59.289200000000001</c:v>
                </c:pt>
                <c:pt idx="34081">
                  <c:v>58.273500000000013</c:v>
                </c:pt>
                <c:pt idx="34082">
                  <c:v>57.270500000000013</c:v>
                </c:pt>
                <c:pt idx="34083">
                  <c:v>56.280500000000011</c:v>
                </c:pt>
                <c:pt idx="34084">
                  <c:v>55.3035</c:v>
                </c:pt>
                <c:pt idx="34085">
                  <c:v>54.339700000000001</c:v>
                </c:pt>
                <c:pt idx="34086">
                  <c:v>53.389099999999999</c:v>
                </c:pt>
                <c:pt idx="34087">
                  <c:v>52.451799999999999</c:v>
                </c:pt>
                <c:pt idx="34088">
                  <c:v>51.527900000000002</c:v>
                </c:pt>
                <c:pt idx="34089">
                  <c:v>50.617400000000004</c:v>
                </c:pt>
                <c:pt idx="34090">
                  <c:v>49.720600000000012</c:v>
                </c:pt>
                <c:pt idx="34091">
                  <c:v>48.837699999999998</c:v>
                </c:pt>
                <c:pt idx="34092">
                  <c:v>47.968600000000002</c:v>
                </c:pt>
                <c:pt idx="34093">
                  <c:v>47.113400000000006</c:v>
                </c:pt>
                <c:pt idx="34094">
                  <c:v>46.27210000000003</c:v>
                </c:pt>
                <c:pt idx="34095">
                  <c:v>45.445100000000011</c:v>
                </c:pt>
                <c:pt idx="34096">
                  <c:v>44.63210000000003</c:v>
                </c:pt>
                <c:pt idx="34097">
                  <c:v>43.8337</c:v>
                </c:pt>
                <c:pt idx="34098">
                  <c:v>43.049500000000002</c:v>
                </c:pt>
                <c:pt idx="34099">
                  <c:v>42.279800000000002</c:v>
                </c:pt>
                <c:pt idx="34100">
                  <c:v>41.5246</c:v>
                </c:pt>
                <c:pt idx="34101">
                  <c:v>40.784200000000006</c:v>
                </c:pt>
                <c:pt idx="34102">
                  <c:v>40.058400000000006</c:v>
                </c:pt>
                <c:pt idx="34103">
                  <c:v>39.347499999999997</c:v>
                </c:pt>
                <c:pt idx="34104">
                  <c:v>38.651499999999999</c:v>
                </c:pt>
                <c:pt idx="34105">
                  <c:v>37.970400000000005</c:v>
                </c:pt>
                <c:pt idx="34106">
                  <c:v>37.304499999999997</c:v>
                </c:pt>
                <c:pt idx="34107">
                  <c:v>36.653600000000004</c:v>
                </c:pt>
                <c:pt idx="34108">
                  <c:v>36.018100000000011</c:v>
                </c:pt>
                <c:pt idx="34109">
                  <c:v>35.3977</c:v>
                </c:pt>
                <c:pt idx="34110">
                  <c:v>34.792800000000028</c:v>
                </c:pt>
                <c:pt idx="34111">
                  <c:v>34.203200000000002</c:v>
                </c:pt>
                <c:pt idx="34112">
                  <c:v>33.629200000000012</c:v>
                </c:pt>
                <c:pt idx="34113">
                  <c:v>33.070600000000006</c:v>
                </c:pt>
                <c:pt idx="34114">
                  <c:v>32.527800000000006</c:v>
                </c:pt>
                <c:pt idx="34115">
                  <c:v>32.000600000000006</c:v>
                </c:pt>
                <c:pt idx="34116">
                  <c:v>31.489199999999979</c:v>
                </c:pt>
                <c:pt idx="34117">
                  <c:v>30.993599999999979</c:v>
                </c:pt>
                <c:pt idx="34118">
                  <c:v>30.513800000000014</c:v>
                </c:pt>
                <c:pt idx="34119">
                  <c:v>30.05</c:v>
                </c:pt>
                <c:pt idx="34120">
                  <c:v>29.6022</c:v>
                </c:pt>
                <c:pt idx="34121">
                  <c:v>29.170400000000001</c:v>
                </c:pt>
                <c:pt idx="34122">
                  <c:v>28.7546</c:v>
                </c:pt>
                <c:pt idx="34123">
                  <c:v>28.3551</c:v>
                </c:pt>
                <c:pt idx="34124">
                  <c:v>27.971699999999977</c:v>
                </c:pt>
                <c:pt idx="34125">
                  <c:v>27.604500000000005</c:v>
                </c:pt>
                <c:pt idx="34126">
                  <c:v>27.253599999999981</c:v>
                </c:pt>
                <c:pt idx="34127">
                  <c:v>26.918900000000001</c:v>
                </c:pt>
                <c:pt idx="34128">
                  <c:v>26.6007</c:v>
                </c:pt>
                <c:pt idx="34129">
                  <c:v>26.2989</c:v>
                </c:pt>
                <c:pt idx="34130">
                  <c:v>26.013400000000001</c:v>
                </c:pt>
                <c:pt idx="34131">
                  <c:v>25.744499999999981</c:v>
                </c:pt>
                <c:pt idx="34132">
                  <c:v>25.491999999999987</c:v>
                </c:pt>
                <c:pt idx="34133">
                  <c:v>25.256</c:v>
                </c:pt>
                <c:pt idx="34134">
                  <c:v>25.0367</c:v>
                </c:pt>
                <c:pt idx="34135">
                  <c:v>24.833900000000014</c:v>
                </c:pt>
                <c:pt idx="34136">
                  <c:v>24.6477</c:v>
                </c:pt>
                <c:pt idx="34137">
                  <c:v>24.478000000000002</c:v>
                </c:pt>
                <c:pt idx="34138">
                  <c:v>24.325099999999985</c:v>
                </c:pt>
                <c:pt idx="34139">
                  <c:v>24.188800000000001</c:v>
                </c:pt>
                <c:pt idx="34140">
                  <c:v>24.069299999999977</c:v>
                </c:pt>
                <c:pt idx="34141">
                  <c:v>23.966399999999982</c:v>
                </c:pt>
                <c:pt idx="34142">
                  <c:v>23.880199999999981</c:v>
                </c:pt>
                <c:pt idx="34143">
                  <c:v>23.810600000000001</c:v>
                </c:pt>
                <c:pt idx="34144">
                  <c:v>23.758099999999981</c:v>
                </c:pt>
                <c:pt idx="34145">
                  <c:v>23.721999999999987</c:v>
                </c:pt>
                <c:pt idx="34146">
                  <c:v>23.7029</c:v>
                </c:pt>
                <c:pt idx="34147">
                  <c:v>23.700399999999977</c:v>
                </c:pt>
                <c:pt idx="34148">
                  <c:v>23.714500000000001</c:v>
                </c:pt>
                <c:pt idx="34149">
                  <c:v>23.745499999999982</c:v>
                </c:pt>
                <c:pt idx="34150">
                  <c:v>23.793299999999981</c:v>
                </c:pt>
                <c:pt idx="34151">
                  <c:v>23.857800000000019</c:v>
                </c:pt>
                <c:pt idx="34152">
                  <c:v>23.9391</c:v>
                </c:pt>
                <c:pt idx="34153">
                  <c:v>24.036999999999999</c:v>
                </c:pt>
                <c:pt idx="34154">
                  <c:v>24.151700000000005</c:v>
                </c:pt>
                <c:pt idx="34155">
                  <c:v>24.28309999999998</c:v>
                </c:pt>
                <c:pt idx="34156">
                  <c:v>24.4312</c:v>
                </c:pt>
                <c:pt idx="34157">
                  <c:v>24.5959</c:v>
                </c:pt>
                <c:pt idx="34158">
                  <c:v>24.777200000000001</c:v>
                </c:pt>
                <c:pt idx="34159">
                  <c:v>24.97519999999998</c:v>
                </c:pt>
                <c:pt idx="34160">
                  <c:v>25.189900000000005</c:v>
                </c:pt>
                <c:pt idx="34161">
                  <c:v>25.421099999999985</c:v>
                </c:pt>
                <c:pt idx="34162">
                  <c:v>25.668800000000001</c:v>
                </c:pt>
                <c:pt idx="34163">
                  <c:v>25.9331</c:v>
                </c:pt>
                <c:pt idx="34164">
                  <c:v>26.213899999999999</c:v>
                </c:pt>
                <c:pt idx="34165">
                  <c:v>26.511099999999999</c:v>
                </c:pt>
                <c:pt idx="34166">
                  <c:v>26.824800000000014</c:v>
                </c:pt>
                <c:pt idx="34167">
                  <c:v>27.154900000000019</c:v>
                </c:pt>
                <c:pt idx="34168">
                  <c:v>27.501300000000001</c:v>
                </c:pt>
                <c:pt idx="34169">
                  <c:v>27.864100000000001</c:v>
                </c:pt>
                <c:pt idx="34170">
                  <c:v>28.242999999999981</c:v>
                </c:pt>
                <c:pt idx="34171">
                  <c:v>28.638300000000001</c:v>
                </c:pt>
                <c:pt idx="34172">
                  <c:v>29.04969999999998</c:v>
                </c:pt>
                <c:pt idx="34173">
                  <c:v>29.4773</c:v>
                </c:pt>
                <c:pt idx="34174">
                  <c:v>29.9209</c:v>
                </c:pt>
                <c:pt idx="34175">
                  <c:v>30.38059999999998</c:v>
                </c:pt>
                <c:pt idx="34176">
                  <c:v>30.856200000000001</c:v>
                </c:pt>
                <c:pt idx="34177">
                  <c:v>31.347799999999989</c:v>
                </c:pt>
                <c:pt idx="34178">
                  <c:v>31.8552</c:v>
                </c:pt>
                <c:pt idx="34179">
                  <c:v>32.378400000000006</c:v>
                </c:pt>
                <c:pt idx="34180">
                  <c:v>32.917400000000001</c:v>
                </c:pt>
                <c:pt idx="34181">
                  <c:v>33.472100000000012</c:v>
                </c:pt>
                <c:pt idx="34182">
                  <c:v>34.042200000000001</c:v>
                </c:pt>
                <c:pt idx="34183">
                  <c:v>34.628200000000028</c:v>
                </c:pt>
                <c:pt idx="34184">
                  <c:v>35.22930000000003</c:v>
                </c:pt>
                <c:pt idx="34185">
                  <c:v>35.846000000000004</c:v>
                </c:pt>
                <c:pt idx="34186">
                  <c:v>36.478000000000002</c:v>
                </c:pt>
                <c:pt idx="34187">
                  <c:v>37.125300000000038</c:v>
                </c:pt>
                <c:pt idx="34188">
                  <c:v>37.787700000000001</c:v>
                </c:pt>
                <c:pt idx="34189">
                  <c:v>38.465300000000013</c:v>
                </c:pt>
                <c:pt idx="34190">
                  <c:v>39.157800000000002</c:v>
                </c:pt>
                <c:pt idx="34191">
                  <c:v>39.865400000000001</c:v>
                </c:pt>
                <c:pt idx="34192">
                  <c:v>40.587699999999998</c:v>
                </c:pt>
                <c:pt idx="34193">
                  <c:v>41.3249</c:v>
                </c:pt>
                <c:pt idx="34194">
                  <c:v>42.076700000000002</c:v>
                </c:pt>
                <c:pt idx="34195">
                  <c:v>42.843200000000003</c:v>
                </c:pt>
                <c:pt idx="34196">
                  <c:v>43.624100000000013</c:v>
                </c:pt>
                <c:pt idx="34197">
                  <c:v>44.419400000000003</c:v>
                </c:pt>
                <c:pt idx="34198">
                  <c:v>45.229100000000038</c:v>
                </c:pt>
                <c:pt idx="34199">
                  <c:v>46.052900000000001</c:v>
                </c:pt>
                <c:pt idx="34200">
                  <c:v>46.891100000000002</c:v>
                </c:pt>
                <c:pt idx="34201">
                  <c:v>47.743100000000013</c:v>
                </c:pt>
                <c:pt idx="34202">
                  <c:v>48.609100000000012</c:v>
                </c:pt>
                <c:pt idx="34203">
                  <c:v>49.488900000000001</c:v>
                </c:pt>
                <c:pt idx="34204">
                  <c:v>50.3825</c:v>
                </c:pt>
                <c:pt idx="34205">
                  <c:v>51.289700000000003</c:v>
                </c:pt>
                <c:pt idx="34206">
                  <c:v>52.2104</c:v>
                </c:pt>
                <c:pt idx="34207">
                  <c:v>53.144600000000004</c:v>
                </c:pt>
                <c:pt idx="34208">
                  <c:v>54.092000000000013</c:v>
                </c:pt>
                <c:pt idx="34209">
                  <c:v>55.052600000000005</c:v>
                </c:pt>
                <c:pt idx="34210">
                  <c:v>56.026300000000013</c:v>
                </c:pt>
                <c:pt idx="34211">
                  <c:v>57.012900000000002</c:v>
                </c:pt>
                <c:pt idx="34212">
                  <c:v>58.012500000000003</c:v>
                </c:pt>
                <c:pt idx="34213">
                  <c:v>59.024800000000006</c:v>
                </c:pt>
                <c:pt idx="34214">
                  <c:v>60.049700000000001</c:v>
                </c:pt>
                <c:pt idx="34215">
                  <c:v>61.0871</c:v>
                </c:pt>
                <c:pt idx="34216">
                  <c:v>62.136900000000011</c:v>
                </c:pt>
                <c:pt idx="34217">
                  <c:v>63.19890000000003</c:v>
                </c:pt>
                <c:pt idx="34218">
                  <c:v>64.272999999999982</c:v>
                </c:pt>
                <c:pt idx="34219">
                  <c:v>65.359200000000001</c:v>
                </c:pt>
                <c:pt idx="34220">
                  <c:v>66.457400000000007</c:v>
                </c:pt>
                <c:pt idx="34221">
                  <c:v>67.567200000000057</c:v>
                </c:pt>
                <c:pt idx="34222">
                  <c:v>68.688699999999983</c:v>
                </c:pt>
                <c:pt idx="34223">
                  <c:v>69.821699999999993</c:v>
                </c:pt>
                <c:pt idx="34224">
                  <c:v>70.966099999999997</c:v>
                </c:pt>
                <c:pt idx="34225">
                  <c:v>72.121799999999979</c:v>
                </c:pt>
                <c:pt idx="34226">
                  <c:v>73.288499999999999</c:v>
                </c:pt>
                <c:pt idx="34227">
                  <c:v>74.466300000000004</c:v>
                </c:pt>
                <c:pt idx="34228">
                  <c:v>75.654999999999987</c:v>
                </c:pt>
                <c:pt idx="34229">
                  <c:v>76.854299999999995</c:v>
                </c:pt>
                <c:pt idx="34230">
                  <c:v>78.064300000000003</c:v>
                </c:pt>
                <c:pt idx="34231">
                  <c:v>79.284700000000001</c:v>
                </c:pt>
                <c:pt idx="34232">
                  <c:v>80.5154</c:v>
                </c:pt>
                <c:pt idx="34233">
                  <c:v>81.756200000000007</c:v>
                </c:pt>
                <c:pt idx="34234">
                  <c:v>83.007199999999997</c:v>
                </c:pt>
                <c:pt idx="34235">
                  <c:v>84.268100000000004</c:v>
                </c:pt>
                <c:pt idx="34236">
                  <c:v>85.538699999999992</c:v>
                </c:pt>
                <c:pt idx="34237">
                  <c:v>86.818899999999999</c:v>
                </c:pt>
                <c:pt idx="34238">
                  <c:v>88.108499999999978</c:v>
                </c:pt>
                <c:pt idx="34239">
                  <c:v>89.407700000000006</c:v>
                </c:pt>
                <c:pt idx="34240">
                  <c:v>90.715800000000002</c:v>
                </c:pt>
                <c:pt idx="34241">
                  <c:v>92.033100000000005</c:v>
                </c:pt>
                <c:pt idx="34242">
                  <c:v>93.35939999999998</c:v>
                </c:pt>
                <c:pt idx="34243">
                  <c:v>94.694300000000013</c:v>
                </c:pt>
                <c:pt idx="34244">
                  <c:v>96.037800000000004</c:v>
                </c:pt>
                <c:pt idx="34245">
                  <c:v>97.389899999999983</c:v>
                </c:pt>
                <c:pt idx="34246">
                  <c:v>98.750200000000007</c:v>
                </c:pt>
                <c:pt idx="34247">
                  <c:v>100.119</c:v>
                </c:pt>
                <c:pt idx="34248">
                  <c:v>101.495</c:v>
                </c:pt>
                <c:pt idx="34249">
                  <c:v>102.88</c:v>
                </c:pt>
                <c:pt idx="34250">
                  <c:v>104.27200000000001</c:v>
                </c:pt>
                <c:pt idx="34251">
                  <c:v>105.67199999999998</c:v>
                </c:pt>
                <c:pt idx="34252">
                  <c:v>107.07899999999998</c:v>
                </c:pt>
                <c:pt idx="34253">
                  <c:v>108.49299999999999</c:v>
                </c:pt>
                <c:pt idx="34254">
                  <c:v>109.91500000000002</c:v>
                </c:pt>
                <c:pt idx="34255">
                  <c:v>111.34399999999999</c:v>
                </c:pt>
                <c:pt idx="34256">
                  <c:v>112.779</c:v>
                </c:pt>
                <c:pt idx="34257">
                  <c:v>114.221</c:v>
                </c:pt>
                <c:pt idx="34258">
                  <c:v>115.66999999999999</c:v>
                </c:pt>
                <c:pt idx="34259">
                  <c:v>117.12499999999999</c:v>
                </c:pt>
                <c:pt idx="34260">
                  <c:v>118.586</c:v>
                </c:pt>
                <c:pt idx="34261">
                  <c:v>120.053</c:v>
                </c:pt>
                <c:pt idx="34262">
                  <c:v>121.527</c:v>
                </c:pt>
                <c:pt idx="34263">
                  <c:v>123.006</c:v>
                </c:pt>
                <c:pt idx="34264">
                  <c:v>124.49000000000002</c:v>
                </c:pt>
                <c:pt idx="34265">
                  <c:v>125.98099999999999</c:v>
                </c:pt>
                <c:pt idx="34266">
                  <c:v>127.476</c:v>
                </c:pt>
                <c:pt idx="34267">
                  <c:v>128.977</c:v>
                </c:pt>
                <c:pt idx="34268">
                  <c:v>130.483</c:v>
                </c:pt>
                <c:pt idx="34269">
                  <c:v>131.99300000000002</c:v>
                </c:pt>
                <c:pt idx="34270">
                  <c:v>133.50800000000001</c:v>
                </c:pt>
                <c:pt idx="34271">
                  <c:v>135.02800000000011</c:v>
                </c:pt>
                <c:pt idx="34272">
                  <c:v>136.553</c:v>
                </c:pt>
                <c:pt idx="34273">
                  <c:v>138.08100000000007</c:v>
                </c:pt>
                <c:pt idx="34274">
                  <c:v>139.61399999999998</c:v>
                </c:pt>
                <c:pt idx="34275">
                  <c:v>141.15100000000001</c:v>
                </c:pt>
                <c:pt idx="34276">
                  <c:v>142.69200000000001</c:v>
                </c:pt>
                <c:pt idx="34277">
                  <c:v>144.23599999999999</c:v>
                </c:pt>
                <c:pt idx="34278">
                  <c:v>145.78300000000002</c:v>
                </c:pt>
                <c:pt idx="34279">
                  <c:v>147.33500000000001</c:v>
                </c:pt>
                <c:pt idx="34280">
                  <c:v>148.88900000000001</c:v>
                </c:pt>
                <c:pt idx="34281">
                  <c:v>150.447</c:v>
                </c:pt>
                <c:pt idx="34282">
                  <c:v>152.00700000000001</c:v>
                </c:pt>
                <c:pt idx="34283">
                  <c:v>153.57</c:v>
                </c:pt>
                <c:pt idx="34284">
                  <c:v>155.136</c:v>
                </c:pt>
                <c:pt idx="34285">
                  <c:v>156.70499999999998</c:v>
                </c:pt>
                <c:pt idx="34286">
                  <c:v>158.27599999999998</c:v>
                </c:pt>
                <c:pt idx="34287">
                  <c:v>159.84900000000002</c:v>
                </c:pt>
                <c:pt idx="34288">
                  <c:v>161.42400000000001</c:v>
                </c:pt>
                <c:pt idx="34289">
                  <c:v>163.001</c:v>
                </c:pt>
                <c:pt idx="34290">
                  <c:v>164.58</c:v>
                </c:pt>
                <c:pt idx="34291">
                  <c:v>166.161</c:v>
                </c:pt>
                <c:pt idx="34292">
                  <c:v>167.74299999999999</c:v>
                </c:pt>
                <c:pt idx="34293">
                  <c:v>169.32600000000011</c:v>
                </c:pt>
                <c:pt idx="34294">
                  <c:v>170.911</c:v>
                </c:pt>
                <c:pt idx="34295">
                  <c:v>172.49700000000001</c:v>
                </c:pt>
                <c:pt idx="34296">
                  <c:v>174.084</c:v>
                </c:pt>
                <c:pt idx="34297">
                  <c:v>175.672</c:v>
                </c:pt>
                <c:pt idx="34298">
                  <c:v>177.26</c:v>
                </c:pt>
                <c:pt idx="34299">
                  <c:v>178.84900000000002</c:v>
                </c:pt>
                <c:pt idx="34300">
                  <c:v>180.43900000000002</c:v>
                </c:pt>
                <c:pt idx="34301">
                  <c:v>182.02800000000011</c:v>
                </c:pt>
                <c:pt idx="34302">
                  <c:v>183.61799999999999</c:v>
                </c:pt>
                <c:pt idx="34303">
                  <c:v>185.208</c:v>
                </c:pt>
                <c:pt idx="34304">
                  <c:v>186.798</c:v>
                </c:pt>
                <c:pt idx="34305">
                  <c:v>188.38800000000012</c:v>
                </c:pt>
                <c:pt idx="34306">
                  <c:v>189.97800000000001</c:v>
                </c:pt>
                <c:pt idx="34307">
                  <c:v>191.56700000000001</c:v>
                </c:pt>
                <c:pt idx="34308">
                  <c:v>193.155</c:v>
                </c:pt>
                <c:pt idx="34309">
                  <c:v>194.74299999999999</c:v>
                </c:pt>
                <c:pt idx="34310">
                  <c:v>196.33</c:v>
                </c:pt>
                <c:pt idx="34311">
                  <c:v>197.916</c:v>
                </c:pt>
                <c:pt idx="34312">
                  <c:v>199.501</c:v>
                </c:pt>
                <c:pt idx="34313">
                  <c:v>201.08500000000001</c:v>
                </c:pt>
                <c:pt idx="34314">
                  <c:v>202.667</c:v>
                </c:pt>
                <c:pt idx="34315">
                  <c:v>204.24799999999999</c:v>
                </c:pt>
                <c:pt idx="34316">
                  <c:v>205.82800000000012</c:v>
                </c:pt>
                <c:pt idx="34317">
                  <c:v>207.40600000000001</c:v>
                </c:pt>
                <c:pt idx="34318">
                  <c:v>208.98200000000011</c:v>
                </c:pt>
                <c:pt idx="34319">
                  <c:v>210.55700000000004</c:v>
                </c:pt>
                <c:pt idx="34320">
                  <c:v>212.12900000000002</c:v>
                </c:pt>
                <c:pt idx="34321">
                  <c:v>213.7</c:v>
                </c:pt>
                <c:pt idx="34322">
                  <c:v>215.268</c:v>
                </c:pt>
                <c:pt idx="34323">
                  <c:v>216.834</c:v>
                </c:pt>
                <c:pt idx="34324">
                  <c:v>218.39800000000011</c:v>
                </c:pt>
                <c:pt idx="34325">
                  <c:v>219.959</c:v>
                </c:pt>
                <c:pt idx="34326">
                  <c:v>221.517</c:v>
                </c:pt>
                <c:pt idx="34327">
                  <c:v>223.07300000000001</c:v>
                </c:pt>
                <c:pt idx="34328">
                  <c:v>224.62700000000001</c:v>
                </c:pt>
                <c:pt idx="34329">
                  <c:v>226.17699999999999</c:v>
                </c:pt>
                <c:pt idx="34330">
                  <c:v>227.72399999999999</c:v>
                </c:pt>
                <c:pt idx="34331">
                  <c:v>229.26900000000001</c:v>
                </c:pt>
                <c:pt idx="34332">
                  <c:v>230.81</c:v>
                </c:pt>
                <c:pt idx="34333">
                  <c:v>232.34800000000001</c:v>
                </c:pt>
                <c:pt idx="34334">
                  <c:v>233.88300000000001</c:v>
                </c:pt>
                <c:pt idx="34335">
                  <c:v>235.41399999999999</c:v>
                </c:pt>
                <c:pt idx="34336">
                  <c:v>236.94200000000001</c:v>
                </c:pt>
                <c:pt idx="34337">
                  <c:v>238.46700000000001</c:v>
                </c:pt>
                <c:pt idx="34338">
                  <c:v>239.98700000000011</c:v>
                </c:pt>
                <c:pt idx="34339">
                  <c:v>241.50399999999999</c:v>
                </c:pt>
                <c:pt idx="34340">
                  <c:v>243.018</c:v>
                </c:pt>
                <c:pt idx="34341">
                  <c:v>244.52700000000004</c:v>
                </c:pt>
                <c:pt idx="34342">
                  <c:v>246.03300000000002</c:v>
                </c:pt>
                <c:pt idx="34343">
                  <c:v>247.53399999999999</c:v>
                </c:pt>
                <c:pt idx="34344">
                  <c:v>249.03100000000001</c:v>
                </c:pt>
                <c:pt idx="34345">
                  <c:v>250.52500000000001</c:v>
                </c:pt>
                <c:pt idx="34346">
                  <c:v>252.01399999999998</c:v>
                </c:pt>
                <c:pt idx="34347">
                  <c:v>253.4980000000001</c:v>
                </c:pt>
                <c:pt idx="34348">
                  <c:v>254.97900000000001</c:v>
                </c:pt>
                <c:pt idx="34349">
                  <c:v>256.45499999999993</c:v>
                </c:pt>
                <c:pt idx="34350">
                  <c:v>257.92699999999962</c:v>
                </c:pt>
                <c:pt idx="34351">
                  <c:v>259.39400000000001</c:v>
                </c:pt>
                <c:pt idx="34352">
                  <c:v>260.85599999999999</c:v>
                </c:pt>
                <c:pt idx="34353">
                  <c:v>262.31400000000002</c:v>
                </c:pt>
                <c:pt idx="34354">
                  <c:v>263.767</c:v>
                </c:pt>
                <c:pt idx="34355">
                  <c:v>265.21599999999978</c:v>
                </c:pt>
                <c:pt idx="34356">
                  <c:v>266.66000000000008</c:v>
                </c:pt>
                <c:pt idx="34357">
                  <c:v>268.09899999999965</c:v>
                </c:pt>
                <c:pt idx="34358">
                  <c:v>269.53299999999979</c:v>
                </c:pt>
                <c:pt idx="34359">
                  <c:v>270.96199999999965</c:v>
                </c:pt>
                <c:pt idx="34360">
                  <c:v>272.3859999999998</c:v>
                </c:pt>
                <c:pt idx="34361">
                  <c:v>273.80500000000001</c:v>
                </c:pt>
                <c:pt idx="34362">
                  <c:v>275.22000000000003</c:v>
                </c:pt>
                <c:pt idx="34363">
                  <c:v>276.62900000000002</c:v>
                </c:pt>
                <c:pt idx="34364">
                  <c:v>278.03299999999979</c:v>
                </c:pt>
                <c:pt idx="34365">
                  <c:v>279.43199999999962</c:v>
                </c:pt>
                <c:pt idx="34366">
                  <c:v>280.82499999999999</c:v>
                </c:pt>
                <c:pt idx="34367">
                  <c:v>282.214</c:v>
                </c:pt>
                <c:pt idx="34368">
                  <c:v>283.59699999999958</c:v>
                </c:pt>
                <c:pt idx="34369">
                  <c:v>284.9749999999998</c:v>
                </c:pt>
                <c:pt idx="34370">
                  <c:v>286.34800000000001</c:v>
                </c:pt>
                <c:pt idx="34371">
                  <c:v>287.71599999999978</c:v>
                </c:pt>
                <c:pt idx="34372">
                  <c:v>289.07799999999975</c:v>
                </c:pt>
                <c:pt idx="34373">
                  <c:v>290.43499999999977</c:v>
                </c:pt>
                <c:pt idx="34374">
                  <c:v>291.78599999999977</c:v>
                </c:pt>
                <c:pt idx="34375">
                  <c:v>293.13299999999975</c:v>
                </c:pt>
                <c:pt idx="34376">
                  <c:v>294.47299999999979</c:v>
                </c:pt>
                <c:pt idx="34377">
                  <c:v>295.80900000000008</c:v>
                </c:pt>
                <c:pt idx="34378">
                  <c:v>297.13900000000001</c:v>
                </c:pt>
                <c:pt idx="34379">
                  <c:v>298.46299999999979</c:v>
                </c:pt>
                <c:pt idx="34380">
                  <c:v>299.78299999999979</c:v>
                </c:pt>
                <c:pt idx="34381">
                  <c:v>301.09599999999978</c:v>
                </c:pt>
                <c:pt idx="34382">
                  <c:v>302.40499999999975</c:v>
                </c:pt>
                <c:pt idx="34383">
                  <c:v>303.70800000000003</c:v>
                </c:pt>
                <c:pt idx="34384">
                  <c:v>305.005</c:v>
                </c:pt>
                <c:pt idx="34385">
                  <c:v>306.29700000000003</c:v>
                </c:pt>
                <c:pt idx="34386">
                  <c:v>307.584</c:v>
                </c:pt>
                <c:pt idx="34387">
                  <c:v>308.86500000000001</c:v>
                </c:pt>
                <c:pt idx="34388">
                  <c:v>310.14100000000002</c:v>
                </c:pt>
                <c:pt idx="34389">
                  <c:v>311.41099999999977</c:v>
                </c:pt>
                <c:pt idx="34390">
                  <c:v>312.67599999999999</c:v>
                </c:pt>
                <c:pt idx="34391">
                  <c:v>313.93599999999958</c:v>
                </c:pt>
                <c:pt idx="34392">
                  <c:v>315.19</c:v>
                </c:pt>
                <c:pt idx="34393">
                  <c:v>316.43899999999962</c:v>
                </c:pt>
                <c:pt idx="34394">
                  <c:v>317.68299999999999</c:v>
                </c:pt>
                <c:pt idx="34395">
                  <c:v>318.92099999999965</c:v>
                </c:pt>
                <c:pt idx="34396">
                  <c:v>320.15400000000022</c:v>
                </c:pt>
                <c:pt idx="34397">
                  <c:v>321.38200000000001</c:v>
                </c:pt>
                <c:pt idx="34398">
                  <c:v>322.60399999999993</c:v>
                </c:pt>
                <c:pt idx="34399">
                  <c:v>323.82100000000003</c:v>
                </c:pt>
                <c:pt idx="34400">
                  <c:v>325.03299999999979</c:v>
                </c:pt>
                <c:pt idx="34401">
                  <c:v>326.24</c:v>
                </c:pt>
                <c:pt idx="34402">
                  <c:v>327.44099999999975</c:v>
                </c:pt>
                <c:pt idx="34403">
                  <c:v>328.63799999999975</c:v>
                </c:pt>
                <c:pt idx="34404">
                  <c:v>329.82900000000001</c:v>
                </c:pt>
                <c:pt idx="34405">
                  <c:v>331.01499999999999</c:v>
                </c:pt>
                <c:pt idx="34406">
                  <c:v>332.197</c:v>
                </c:pt>
                <c:pt idx="34407">
                  <c:v>333.37299999999999</c:v>
                </c:pt>
                <c:pt idx="34408">
                  <c:v>334.54399999999993</c:v>
                </c:pt>
                <c:pt idx="34409">
                  <c:v>335.71</c:v>
                </c:pt>
                <c:pt idx="34410">
                  <c:v>336.87200000000001</c:v>
                </c:pt>
                <c:pt idx="34411">
                  <c:v>338.02799999999979</c:v>
                </c:pt>
                <c:pt idx="34412">
                  <c:v>339.18</c:v>
                </c:pt>
                <c:pt idx="34413">
                  <c:v>340.327</c:v>
                </c:pt>
                <c:pt idx="34414">
                  <c:v>341.46899999999965</c:v>
                </c:pt>
                <c:pt idx="34415">
                  <c:v>342.60700000000008</c:v>
                </c:pt>
                <c:pt idx="34416">
                  <c:v>343.74</c:v>
                </c:pt>
                <c:pt idx="34417">
                  <c:v>344.86799999999999</c:v>
                </c:pt>
                <c:pt idx="34418">
                  <c:v>345.99199999999962</c:v>
                </c:pt>
                <c:pt idx="34419">
                  <c:v>347.11099999999999</c:v>
                </c:pt>
                <c:pt idx="34420">
                  <c:v>348.22599999999977</c:v>
                </c:pt>
                <c:pt idx="34421">
                  <c:v>349.33599999999979</c:v>
                </c:pt>
                <c:pt idx="34422">
                  <c:v>350.44200000000001</c:v>
                </c:pt>
                <c:pt idx="34423">
                  <c:v>351.54399999999993</c:v>
                </c:pt>
                <c:pt idx="34424">
                  <c:v>352.64100000000002</c:v>
                </c:pt>
                <c:pt idx="34425">
                  <c:v>353.73499999999979</c:v>
                </c:pt>
                <c:pt idx="34426">
                  <c:v>354.82400000000001</c:v>
                </c:pt>
                <c:pt idx="34427">
                  <c:v>355.90899999999965</c:v>
                </c:pt>
                <c:pt idx="34428">
                  <c:v>356.98999999999978</c:v>
                </c:pt>
                <c:pt idx="34429">
                  <c:v>358.06700000000001</c:v>
                </c:pt>
                <c:pt idx="34430">
                  <c:v>359.14000000000021</c:v>
                </c:pt>
                <c:pt idx="34431">
                  <c:v>360.209</c:v>
                </c:pt>
                <c:pt idx="34432">
                  <c:v>361.27499999999975</c:v>
                </c:pt>
                <c:pt idx="34433">
                  <c:v>362.33599999999979</c:v>
                </c:pt>
                <c:pt idx="34434">
                  <c:v>363.39400000000001</c:v>
                </c:pt>
                <c:pt idx="34435">
                  <c:v>364.44900000000001</c:v>
                </c:pt>
                <c:pt idx="34436">
                  <c:v>365.5</c:v>
                </c:pt>
                <c:pt idx="34437">
                  <c:v>366.54700000000008</c:v>
                </c:pt>
                <c:pt idx="34438">
                  <c:v>367.59099999999978</c:v>
                </c:pt>
                <c:pt idx="34439">
                  <c:v>368.63200000000001</c:v>
                </c:pt>
                <c:pt idx="34440">
                  <c:v>369.66899999999993</c:v>
                </c:pt>
                <c:pt idx="34441">
                  <c:v>370.70299999999975</c:v>
                </c:pt>
                <c:pt idx="34442">
                  <c:v>371.73399999999958</c:v>
                </c:pt>
                <c:pt idx="34443">
                  <c:v>372.762</c:v>
                </c:pt>
                <c:pt idx="34444">
                  <c:v>373.78699999999958</c:v>
                </c:pt>
                <c:pt idx="34445">
                  <c:v>374.80799999999999</c:v>
                </c:pt>
                <c:pt idx="34446">
                  <c:v>375.827</c:v>
                </c:pt>
                <c:pt idx="34447">
                  <c:v>376.84300000000002</c:v>
                </c:pt>
                <c:pt idx="34448">
                  <c:v>377.85599999999999</c:v>
                </c:pt>
                <c:pt idx="34449">
                  <c:v>378.86700000000002</c:v>
                </c:pt>
                <c:pt idx="34450">
                  <c:v>379.875</c:v>
                </c:pt>
                <c:pt idx="34451">
                  <c:v>380.88</c:v>
                </c:pt>
                <c:pt idx="34452">
                  <c:v>381.88299999999975</c:v>
                </c:pt>
                <c:pt idx="34453">
                  <c:v>382.88400000000001</c:v>
                </c:pt>
                <c:pt idx="34454">
                  <c:v>383.88200000000001</c:v>
                </c:pt>
                <c:pt idx="34455">
                  <c:v>384.87700000000001</c:v>
                </c:pt>
                <c:pt idx="34456">
                  <c:v>385.87099999999975</c:v>
                </c:pt>
                <c:pt idx="34457">
                  <c:v>386.86200000000002</c:v>
                </c:pt>
                <c:pt idx="34458">
                  <c:v>387.85199999999975</c:v>
                </c:pt>
                <c:pt idx="34459">
                  <c:v>388.839</c:v>
                </c:pt>
                <c:pt idx="34460">
                  <c:v>389.82400000000001</c:v>
                </c:pt>
                <c:pt idx="34461">
                  <c:v>390.80799999999999</c:v>
                </c:pt>
                <c:pt idx="34462">
                  <c:v>391.78899999999965</c:v>
                </c:pt>
                <c:pt idx="34463">
                  <c:v>392.76900000000001</c:v>
                </c:pt>
                <c:pt idx="34464">
                  <c:v>393.74700000000001</c:v>
                </c:pt>
                <c:pt idx="34465">
                  <c:v>394.72399999999965</c:v>
                </c:pt>
                <c:pt idx="34466">
                  <c:v>395.69900000000001</c:v>
                </c:pt>
                <c:pt idx="34467">
                  <c:v>396.673</c:v>
                </c:pt>
                <c:pt idx="34468">
                  <c:v>397.64499999999998</c:v>
                </c:pt>
                <c:pt idx="34469">
                  <c:v>398.61599999999999</c:v>
                </c:pt>
                <c:pt idx="34470">
                  <c:v>399.58499999999975</c:v>
                </c:pt>
                <c:pt idx="34471">
                  <c:v>400.55399999999975</c:v>
                </c:pt>
                <c:pt idx="34472">
                  <c:v>401.52099999999979</c:v>
                </c:pt>
                <c:pt idx="34473">
                  <c:v>402.48699999999963</c:v>
                </c:pt>
                <c:pt idx="34474">
                  <c:v>403.452</c:v>
                </c:pt>
                <c:pt idx="34475">
                  <c:v>404.41699999999958</c:v>
                </c:pt>
                <c:pt idx="34476">
                  <c:v>405.38</c:v>
                </c:pt>
                <c:pt idx="34477">
                  <c:v>406.34199999999993</c:v>
                </c:pt>
                <c:pt idx="34478">
                  <c:v>407.30399999999975</c:v>
                </c:pt>
                <c:pt idx="34479">
                  <c:v>408.26499999999999</c:v>
                </c:pt>
                <c:pt idx="34480">
                  <c:v>409.22599999999977</c:v>
                </c:pt>
                <c:pt idx="34481">
                  <c:v>410.18599999999975</c:v>
                </c:pt>
                <c:pt idx="34482">
                  <c:v>411.14499999999998</c:v>
                </c:pt>
                <c:pt idx="34483">
                  <c:v>412.10399999999993</c:v>
                </c:pt>
                <c:pt idx="34484">
                  <c:v>413.06299999999999</c:v>
                </c:pt>
                <c:pt idx="34485">
                  <c:v>414.02099999999979</c:v>
                </c:pt>
                <c:pt idx="34486">
                  <c:v>414.97899999999959</c:v>
                </c:pt>
                <c:pt idx="34487">
                  <c:v>415.93599999999958</c:v>
                </c:pt>
                <c:pt idx="34488">
                  <c:v>416.89400000000001</c:v>
                </c:pt>
                <c:pt idx="34489">
                  <c:v>417.85199999999975</c:v>
                </c:pt>
                <c:pt idx="34490">
                  <c:v>418.80900000000008</c:v>
                </c:pt>
                <c:pt idx="34491">
                  <c:v>419.767</c:v>
                </c:pt>
                <c:pt idx="34492">
                  <c:v>420.72399999999965</c:v>
                </c:pt>
                <c:pt idx="34493">
                  <c:v>421.68200000000002</c:v>
                </c:pt>
                <c:pt idx="34494">
                  <c:v>422.63900000000001</c:v>
                </c:pt>
                <c:pt idx="34495">
                  <c:v>423.59699999999958</c:v>
                </c:pt>
                <c:pt idx="34496">
                  <c:v>424.55599999999993</c:v>
                </c:pt>
                <c:pt idx="34497">
                  <c:v>425.51400000000001</c:v>
                </c:pt>
                <c:pt idx="34498">
                  <c:v>426.47299999999979</c:v>
                </c:pt>
                <c:pt idx="34499">
                  <c:v>427.43199999999962</c:v>
                </c:pt>
                <c:pt idx="34500">
                  <c:v>428.392</c:v>
                </c:pt>
                <c:pt idx="34501">
                  <c:v>429.35199999999975</c:v>
                </c:pt>
                <c:pt idx="34502">
                  <c:v>430.31299999999999</c:v>
                </c:pt>
                <c:pt idx="34503">
                  <c:v>431.27499999999975</c:v>
                </c:pt>
                <c:pt idx="34504">
                  <c:v>432.23699999999963</c:v>
                </c:pt>
                <c:pt idx="34505">
                  <c:v>433.19900000000001</c:v>
                </c:pt>
                <c:pt idx="34506">
                  <c:v>434.16300000000001</c:v>
                </c:pt>
                <c:pt idx="34507">
                  <c:v>435.12700000000001</c:v>
                </c:pt>
                <c:pt idx="34508">
                  <c:v>436.09099999999978</c:v>
                </c:pt>
                <c:pt idx="34509">
                  <c:v>437.05700000000002</c:v>
                </c:pt>
                <c:pt idx="34510">
                  <c:v>438.024</c:v>
                </c:pt>
                <c:pt idx="34511">
                  <c:v>438.99099999999964</c:v>
                </c:pt>
                <c:pt idx="34512">
                  <c:v>439.959</c:v>
                </c:pt>
                <c:pt idx="34513">
                  <c:v>440.92799999999966</c:v>
                </c:pt>
                <c:pt idx="34514">
                  <c:v>441.8979999999998</c:v>
                </c:pt>
                <c:pt idx="34515">
                  <c:v>442.86900000000026</c:v>
                </c:pt>
                <c:pt idx="34516">
                  <c:v>443.84100000000001</c:v>
                </c:pt>
                <c:pt idx="34517">
                  <c:v>444.81400000000002</c:v>
                </c:pt>
                <c:pt idx="34518">
                  <c:v>445.78899999999965</c:v>
                </c:pt>
                <c:pt idx="34519">
                  <c:v>446.76400000000001</c:v>
                </c:pt>
                <c:pt idx="34520">
                  <c:v>447.74</c:v>
                </c:pt>
                <c:pt idx="34521">
                  <c:v>448.71699999999959</c:v>
                </c:pt>
                <c:pt idx="34522">
                  <c:v>449.69600000000003</c:v>
                </c:pt>
                <c:pt idx="34523">
                  <c:v>450.67500000000001</c:v>
                </c:pt>
                <c:pt idx="34524">
                  <c:v>451.65600000000001</c:v>
                </c:pt>
                <c:pt idx="34525">
                  <c:v>452.63799999999975</c:v>
                </c:pt>
                <c:pt idx="34526">
                  <c:v>453.62099999999975</c:v>
                </c:pt>
                <c:pt idx="34527">
                  <c:v>454.60500000000002</c:v>
                </c:pt>
                <c:pt idx="34528">
                  <c:v>455.59099999999978</c:v>
                </c:pt>
                <c:pt idx="34529">
                  <c:v>456.57799999999975</c:v>
                </c:pt>
                <c:pt idx="34530">
                  <c:v>457.565</c:v>
                </c:pt>
                <c:pt idx="34531">
                  <c:v>458.55399999999975</c:v>
                </c:pt>
                <c:pt idx="34532">
                  <c:v>459.54500000000002</c:v>
                </c:pt>
                <c:pt idx="34533">
                  <c:v>460.53599999999977</c:v>
                </c:pt>
                <c:pt idx="34534">
                  <c:v>461.529</c:v>
                </c:pt>
                <c:pt idx="34535">
                  <c:v>462.52199999999965</c:v>
                </c:pt>
                <c:pt idx="34536">
                  <c:v>463.517</c:v>
                </c:pt>
                <c:pt idx="34537">
                  <c:v>464.51400000000001</c:v>
                </c:pt>
                <c:pt idx="34538">
                  <c:v>465.5109999999998</c:v>
                </c:pt>
                <c:pt idx="34539">
                  <c:v>466.50900000000001</c:v>
                </c:pt>
                <c:pt idx="34540">
                  <c:v>467.50900000000001</c:v>
                </c:pt>
                <c:pt idx="34541">
                  <c:v>468.51</c:v>
                </c:pt>
                <c:pt idx="34542">
                  <c:v>469.512</c:v>
                </c:pt>
                <c:pt idx="34543">
                  <c:v>470.51499999999999</c:v>
                </c:pt>
                <c:pt idx="34544">
                  <c:v>471.51900000000001</c:v>
                </c:pt>
                <c:pt idx="34545">
                  <c:v>472.524</c:v>
                </c:pt>
                <c:pt idx="34546">
                  <c:v>473.53</c:v>
                </c:pt>
                <c:pt idx="34547">
                  <c:v>474.53699999999958</c:v>
                </c:pt>
                <c:pt idx="34548">
                  <c:v>475.54500000000002</c:v>
                </c:pt>
                <c:pt idx="34549">
                  <c:v>476.55399999999975</c:v>
                </c:pt>
                <c:pt idx="34550">
                  <c:v>477.56400000000002</c:v>
                </c:pt>
                <c:pt idx="34551">
                  <c:v>478.57499999999999</c:v>
                </c:pt>
                <c:pt idx="34552">
                  <c:v>479.58699999999965</c:v>
                </c:pt>
                <c:pt idx="34553">
                  <c:v>480.6</c:v>
                </c:pt>
                <c:pt idx="34554">
                  <c:v>481.613</c:v>
                </c:pt>
                <c:pt idx="34555">
                  <c:v>482.62700000000001</c:v>
                </c:pt>
                <c:pt idx="34556">
                  <c:v>483.64200000000022</c:v>
                </c:pt>
                <c:pt idx="34557">
                  <c:v>484.65800000000002</c:v>
                </c:pt>
                <c:pt idx="34558">
                  <c:v>485.67399999999975</c:v>
                </c:pt>
                <c:pt idx="34559">
                  <c:v>486.69099999999975</c:v>
                </c:pt>
                <c:pt idx="34560">
                  <c:v>487.70800000000003</c:v>
                </c:pt>
                <c:pt idx="34561">
                  <c:v>488.72599999999977</c:v>
                </c:pt>
                <c:pt idx="34562">
                  <c:v>489.74400000000026</c:v>
                </c:pt>
                <c:pt idx="34563">
                  <c:v>490.76299999999975</c:v>
                </c:pt>
                <c:pt idx="34564">
                  <c:v>491.78199999999958</c:v>
                </c:pt>
                <c:pt idx="34565">
                  <c:v>492.80200000000002</c:v>
                </c:pt>
                <c:pt idx="34566">
                  <c:v>493.82100000000003</c:v>
                </c:pt>
                <c:pt idx="34567">
                  <c:v>494.84100000000001</c:v>
                </c:pt>
                <c:pt idx="34568">
                  <c:v>495.86099999999999</c:v>
                </c:pt>
                <c:pt idx="34569">
                  <c:v>496.88099999999974</c:v>
                </c:pt>
                <c:pt idx="34570">
                  <c:v>497.90099999999978</c:v>
                </c:pt>
                <c:pt idx="34571">
                  <c:v>498.92099999999965</c:v>
                </c:pt>
                <c:pt idx="34572">
                  <c:v>499.94</c:v>
                </c:pt>
                <c:pt idx="34573">
                  <c:v>500.96</c:v>
                </c:pt>
                <c:pt idx="34574">
                  <c:v>501.97899999999959</c:v>
                </c:pt>
                <c:pt idx="34575">
                  <c:v>502.99799999999965</c:v>
                </c:pt>
                <c:pt idx="34576">
                  <c:v>504.017</c:v>
                </c:pt>
                <c:pt idx="34577">
                  <c:v>505.03500000000003</c:v>
                </c:pt>
                <c:pt idx="34578">
                  <c:v>506.05200000000002</c:v>
                </c:pt>
                <c:pt idx="34579">
                  <c:v>507.06900000000002</c:v>
                </c:pt>
                <c:pt idx="34580">
                  <c:v>508.08499999999975</c:v>
                </c:pt>
                <c:pt idx="34581">
                  <c:v>509.101</c:v>
                </c:pt>
                <c:pt idx="34582">
                  <c:v>510.11500000000001</c:v>
                </c:pt>
                <c:pt idx="34583">
                  <c:v>511.12900000000002</c:v>
                </c:pt>
                <c:pt idx="34584">
                  <c:v>512.14099999999996</c:v>
                </c:pt>
                <c:pt idx="34585">
                  <c:v>513.15300000000002</c:v>
                </c:pt>
                <c:pt idx="34586">
                  <c:v>514.16300000000001</c:v>
                </c:pt>
                <c:pt idx="34587">
                  <c:v>515.17200000000003</c:v>
                </c:pt>
                <c:pt idx="34588">
                  <c:v>516.17999999999995</c:v>
                </c:pt>
                <c:pt idx="34589">
                  <c:v>517.18600000000004</c:v>
                </c:pt>
                <c:pt idx="34590">
                  <c:v>518.19000000000005</c:v>
                </c:pt>
                <c:pt idx="34591">
                  <c:v>519.19299999999998</c:v>
                </c:pt>
                <c:pt idx="34592">
                  <c:v>520.19400000000041</c:v>
                </c:pt>
                <c:pt idx="34593">
                  <c:v>521.19299999999998</c:v>
                </c:pt>
                <c:pt idx="34594">
                  <c:v>522.19100000000003</c:v>
                </c:pt>
                <c:pt idx="34595">
                  <c:v>523.18600000000004</c:v>
                </c:pt>
                <c:pt idx="34596">
                  <c:v>524.17900000000043</c:v>
                </c:pt>
                <c:pt idx="34597">
                  <c:v>525.16999999999996</c:v>
                </c:pt>
                <c:pt idx="34598">
                  <c:v>526.15899999999999</c:v>
                </c:pt>
                <c:pt idx="34599">
                  <c:v>527.14499999999998</c:v>
                </c:pt>
                <c:pt idx="34600">
                  <c:v>528.12800000000004</c:v>
                </c:pt>
                <c:pt idx="34601">
                  <c:v>529.10900000000004</c:v>
                </c:pt>
                <c:pt idx="34602">
                  <c:v>530.08699999999999</c:v>
                </c:pt>
                <c:pt idx="34603">
                  <c:v>531.06199999999956</c:v>
                </c:pt>
                <c:pt idx="34604">
                  <c:v>532.03499999999997</c:v>
                </c:pt>
                <c:pt idx="34605">
                  <c:v>533.00400000000002</c:v>
                </c:pt>
                <c:pt idx="34606">
                  <c:v>533.97</c:v>
                </c:pt>
                <c:pt idx="34607">
                  <c:v>534.93199999999956</c:v>
                </c:pt>
                <c:pt idx="34608">
                  <c:v>535.8919999999996</c:v>
                </c:pt>
                <c:pt idx="34609">
                  <c:v>536.8469999999993</c:v>
                </c:pt>
                <c:pt idx="34610">
                  <c:v>537.79900000000043</c:v>
                </c:pt>
                <c:pt idx="34611">
                  <c:v>538.74800000000005</c:v>
                </c:pt>
                <c:pt idx="34612">
                  <c:v>539.69200000000001</c:v>
                </c:pt>
                <c:pt idx="34613">
                  <c:v>540.63199999999949</c:v>
                </c:pt>
                <c:pt idx="34614">
                  <c:v>541.56899999999996</c:v>
                </c:pt>
                <c:pt idx="34615">
                  <c:v>542.50099999999998</c:v>
                </c:pt>
                <c:pt idx="34616">
                  <c:v>543.428</c:v>
                </c:pt>
                <c:pt idx="34617">
                  <c:v>544.35199999999929</c:v>
                </c:pt>
                <c:pt idx="34618">
                  <c:v>545.27000000000044</c:v>
                </c:pt>
                <c:pt idx="34619">
                  <c:v>546.18400000000042</c:v>
                </c:pt>
                <c:pt idx="34620">
                  <c:v>547.09299999999996</c:v>
                </c:pt>
                <c:pt idx="34621">
                  <c:v>547.99699999999996</c:v>
                </c:pt>
                <c:pt idx="34622">
                  <c:v>548.89599999999996</c:v>
                </c:pt>
                <c:pt idx="34623">
                  <c:v>549.79000000000042</c:v>
                </c:pt>
                <c:pt idx="34624">
                  <c:v>550.67800000000045</c:v>
                </c:pt>
                <c:pt idx="34625">
                  <c:v>551.56099999999958</c:v>
                </c:pt>
                <c:pt idx="34626">
                  <c:v>552.43799999999942</c:v>
                </c:pt>
                <c:pt idx="34627">
                  <c:v>553.30999999999949</c:v>
                </c:pt>
                <c:pt idx="34628">
                  <c:v>554.17600000000004</c:v>
                </c:pt>
                <c:pt idx="34629">
                  <c:v>555.03599999999949</c:v>
                </c:pt>
                <c:pt idx="34630">
                  <c:v>555.88900000000001</c:v>
                </c:pt>
                <c:pt idx="34631">
                  <c:v>556.73699999999997</c:v>
                </c:pt>
                <c:pt idx="34632">
                  <c:v>557.57799999999997</c:v>
                </c:pt>
                <c:pt idx="34633">
                  <c:v>558.41199999999958</c:v>
                </c:pt>
                <c:pt idx="34634">
                  <c:v>559.24</c:v>
                </c:pt>
                <c:pt idx="34635">
                  <c:v>560.06199999999956</c:v>
                </c:pt>
                <c:pt idx="34636">
                  <c:v>560.87599999999998</c:v>
                </c:pt>
                <c:pt idx="34637">
                  <c:v>561.68299999999999</c:v>
                </c:pt>
                <c:pt idx="34638">
                  <c:v>562.48400000000004</c:v>
                </c:pt>
                <c:pt idx="34639">
                  <c:v>563.27700000000004</c:v>
                </c:pt>
                <c:pt idx="34640">
                  <c:v>564.06199999999956</c:v>
                </c:pt>
                <c:pt idx="34641">
                  <c:v>564.83999999999958</c:v>
                </c:pt>
                <c:pt idx="34642">
                  <c:v>565.61099999999999</c:v>
                </c:pt>
                <c:pt idx="34643">
                  <c:v>566.37300000000005</c:v>
                </c:pt>
                <c:pt idx="34644">
                  <c:v>567.12800000000004</c:v>
                </c:pt>
                <c:pt idx="34645">
                  <c:v>567.875</c:v>
                </c:pt>
                <c:pt idx="34646">
                  <c:v>568.61300000000051</c:v>
                </c:pt>
                <c:pt idx="34647">
                  <c:v>569.34299999999928</c:v>
                </c:pt>
                <c:pt idx="34648">
                  <c:v>570.0649999999996</c:v>
                </c:pt>
                <c:pt idx="34649">
                  <c:v>570.77800000000059</c:v>
                </c:pt>
                <c:pt idx="34650">
                  <c:v>571.48299999999949</c:v>
                </c:pt>
                <c:pt idx="34651">
                  <c:v>572.17800000000045</c:v>
                </c:pt>
                <c:pt idx="34652">
                  <c:v>572.86499999999955</c:v>
                </c:pt>
                <c:pt idx="34653">
                  <c:v>573.54300000000001</c:v>
                </c:pt>
                <c:pt idx="34654">
                  <c:v>574.21100000000001</c:v>
                </c:pt>
                <c:pt idx="34655">
                  <c:v>574.87</c:v>
                </c:pt>
                <c:pt idx="34656">
                  <c:v>575.52</c:v>
                </c:pt>
                <c:pt idx="34657">
                  <c:v>576.16</c:v>
                </c:pt>
                <c:pt idx="34658">
                  <c:v>576.79000000000042</c:v>
                </c:pt>
                <c:pt idx="34659">
                  <c:v>577.41099999999949</c:v>
                </c:pt>
                <c:pt idx="34660">
                  <c:v>578.02099999999996</c:v>
                </c:pt>
                <c:pt idx="34661">
                  <c:v>578.62199999999996</c:v>
                </c:pt>
                <c:pt idx="34662">
                  <c:v>579.21199999999999</c:v>
                </c:pt>
                <c:pt idx="34663">
                  <c:v>579.79200000000003</c:v>
                </c:pt>
                <c:pt idx="34664">
                  <c:v>580.36099999999942</c:v>
                </c:pt>
                <c:pt idx="34665">
                  <c:v>580.91999999999996</c:v>
                </c:pt>
                <c:pt idx="34666">
                  <c:v>581.46799999999928</c:v>
                </c:pt>
                <c:pt idx="34667">
                  <c:v>582.005</c:v>
                </c:pt>
                <c:pt idx="34668">
                  <c:v>582.53199999999958</c:v>
                </c:pt>
                <c:pt idx="34669">
                  <c:v>583.04699999999957</c:v>
                </c:pt>
                <c:pt idx="34670">
                  <c:v>583.55099999999959</c:v>
                </c:pt>
                <c:pt idx="34671">
                  <c:v>584.04399999999998</c:v>
                </c:pt>
                <c:pt idx="34672">
                  <c:v>584.52499999999998</c:v>
                </c:pt>
                <c:pt idx="34673">
                  <c:v>584.995</c:v>
                </c:pt>
                <c:pt idx="34674">
                  <c:v>585.45299999999929</c:v>
                </c:pt>
                <c:pt idx="34675">
                  <c:v>585.9</c:v>
                </c:pt>
                <c:pt idx="34676">
                  <c:v>586.33399999999949</c:v>
                </c:pt>
                <c:pt idx="34677">
                  <c:v>586.75599999999997</c:v>
                </c:pt>
                <c:pt idx="34678">
                  <c:v>587.16699999999958</c:v>
                </c:pt>
                <c:pt idx="34679">
                  <c:v>587.5649999999996</c:v>
                </c:pt>
                <c:pt idx="34680">
                  <c:v>587.95099999999957</c:v>
                </c:pt>
                <c:pt idx="34681">
                  <c:v>588.32399999999996</c:v>
                </c:pt>
                <c:pt idx="34682">
                  <c:v>588.68499999999995</c:v>
                </c:pt>
                <c:pt idx="34683">
                  <c:v>589.03300000000002</c:v>
                </c:pt>
                <c:pt idx="34684">
                  <c:v>589.36899999999957</c:v>
                </c:pt>
                <c:pt idx="34685">
                  <c:v>589.69100000000003</c:v>
                </c:pt>
                <c:pt idx="34686">
                  <c:v>590.00099999999998</c:v>
                </c:pt>
                <c:pt idx="34687">
                  <c:v>590.29800000000046</c:v>
                </c:pt>
                <c:pt idx="34688">
                  <c:v>590.58100000000002</c:v>
                </c:pt>
                <c:pt idx="34689">
                  <c:v>590.85099999999954</c:v>
                </c:pt>
                <c:pt idx="34690">
                  <c:v>591.10799999999949</c:v>
                </c:pt>
                <c:pt idx="34691">
                  <c:v>591.35099999999954</c:v>
                </c:pt>
                <c:pt idx="34692">
                  <c:v>591.58100000000002</c:v>
                </c:pt>
                <c:pt idx="34693">
                  <c:v>591.79700000000003</c:v>
                </c:pt>
                <c:pt idx="34694">
                  <c:v>592</c:v>
                </c:pt>
                <c:pt idx="34695">
                  <c:v>592.18799999999999</c:v>
                </c:pt>
                <c:pt idx="34696">
                  <c:v>592.36300000000006</c:v>
                </c:pt>
                <c:pt idx="34697">
                  <c:v>592.524</c:v>
                </c:pt>
                <c:pt idx="34698">
                  <c:v>592.66999999999996</c:v>
                </c:pt>
                <c:pt idx="34699">
                  <c:v>592.803</c:v>
                </c:pt>
                <c:pt idx="34700">
                  <c:v>592.92099999999959</c:v>
                </c:pt>
                <c:pt idx="34701">
                  <c:v>593.02499999999998</c:v>
                </c:pt>
                <c:pt idx="34702">
                  <c:v>593.11400000000003</c:v>
                </c:pt>
                <c:pt idx="34703">
                  <c:v>593.18900000000042</c:v>
                </c:pt>
                <c:pt idx="34704">
                  <c:v>593.25</c:v>
                </c:pt>
                <c:pt idx="34705">
                  <c:v>593.29600000000005</c:v>
                </c:pt>
                <c:pt idx="34706">
                  <c:v>593.32699999999954</c:v>
                </c:pt>
                <c:pt idx="34707">
                  <c:v>593.34299999999928</c:v>
                </c:pt>
                <c:pt idx="34708">
                  <c:v>593.34499999999957</c:v>
                </c:pt>
                <c:pt idx="34709">
                  <c:v>593.33099999999956</c:v>
                </c:pt>
                <c:pt idx="34710">
                  <c:v>593.303</c:v>
                </c:pt>
                <c:pt idx="34711">
                  <c:v>593.26</c:v>
                </c:pt>
                <c:pt idx="34712">
                  <c:v>593.20100000000002</c:v>
                </c:pt>
                <c:pt idx="34713">
                  <c:v>593.1269999999995</c:v>
                </c:pt>
                <c:pt idx="34714">
                  <c:v>593.03899999999999</c:v>
                </c:pt>
                <c:pt idx="34715">
                  <c:v>592.93399999999997</c:v>
                </c:pt>
                <c:pt idx="34716">
                  <c:v>592.8149999999996</c:v>
                </c:pt>
                <c:pt idx="34717">
                  <c:v>592.67999999999995</c:v>
                </c:pt>
                <c:pt idx="34718">
                  <c:v>592.53</c:v>
                </c:pt>
                <c:pt idx="34719">
                  <c:v>592.36399999999958</c:v>
                </c:pt>
                <c:pt idx="34720">
                  <c:v>592.18299999999999</c:v>
                </c:pt>
                <c:pt idx="34721">
                  <c:v>591.98599999999999</c:v>
                </c:pt>
                <c:pt idx="34722">
                  <c:v>591.77300000000059</c:v>
                </c:pt>
                <c:pt idx="34723">
                  <c:v>591.54499999999996</c:v>
                </c:pt>
                <c:pt idx="34724">
                  <c:v>591.30099999999959</c:v>
                </c:pt>
                <c:pt idx="34725">
                  <c:v>591.04199999999958</c:v>
                </c:pt>
                <c:pt idx="34726">
                  <c:v>590.7669999999996</c:v>
                </c:pt>
                <c:pt idx="34727">
                  <c:v>590.47500000000002</c:v>
                </c:pt>
                <c:pt idx="34728">
                  <c:v>590.16800000000001</c:v>
                </c:pt>
                <c:pt idx="34729">
                  <c:v>589.84599999999955</c:v>
                </c:pt>
                <c:pt idx="34730">
                  <c:v>589.50699999999949</c:v>
                </c:pt>
                <c:pt idx="34731">
                  <c:v>589.15199999999959</c:v>
                </c:pt>
                <c:pt idx="34732">
                  <c:v>588.78200000000004</c:v>
                </c:pt>
                <c:pt idx="34733">
                  <c:v>588.39599999999996</c:v>
                </c:pt>
                <c:pt idx="34734">
                  <c:v>587.99300000000005</c:v>
                </c:pt>
                <c:pt idx="34735">
                  <c:v>587.57500000000005</c:v>
                </c:pt>
                <c:pt idx="34736">
                  <c:v>587.14</c:v>
                </c:pt>
                <c:pt idx="34737">
                  <c:v>586.69000000000005</c:v>
                </c:pt>
                <c:pt idx="34738">
                  <c:v>586.22299999999996</c:v>
                </c:pt>
                <c:pt idx="34739">
                  <c:v>585.74099999999999</c:v>
                </c:pt>
                <c:pt idx="34740">
                  <c:v>585.24199999999996</c:v>
                </c:pt>
                <c:pt idx="34741">
                  <c:v>584.7279999999995</c:v>
                </c:pt>
                <c:pt idx="34742">
                  <c:v>584.197</c:v>
                </c:pt>
                <c:pt idx="34743">
                  <c:v>583.6509999999995</c:v>
                </c:pt>
                <c:pt idx="34744">
                  <c:v>583.08799999999997</c:v>
                </c:pt>
                <c:pt idx="34745">
                  <c:v>582.50900000000001</c:v>
                </c:pt>
                <c:pt idx="34746">
                  <c:v>581.91499999999996</c:v>
                </c:pt>
                <c:pt idx="34747">
                  <c:v>581.30399999999997</c:v>
                </c:pt>
                <c:pt idx="34748">
                  <c:v>580.67700000000002</c:v>
                </c:pt>
                <c:pt idx="34749">
                  <c:v>580.03399999999999</c:v>
                </c:pt>
                <c:pt idx="34750">
                  <c:v>579.37599999999998</c:v>
                </c:pt>
                <c:pt idx="34751">
                  <c:v>578.70100000000002</c:v>
                </c:pt>
                <c:pt idx="34752">
                  <c:v>578.01099999999997</c:v>
                </c:pt>
                <c:pt idx="34753">
                  <c:v>577.30399999999997</c:v>
                </c:pt>
                <c:pt idx="34754">
                  <c:v>576.58199999999999</c:v>
                </c:pt>
                <c:pt idx="34755">
                  <c:v>575.84299999999928</c:v>
                </c:pt>
                <c:pt idx="34756">
                  <c:v>575.08900000000051</c:v>
                </c:pt>
                <c:pt idx="34757">
                  <c:v>574.31899999999996</c:v>
                </c:pt>
                <c:pt idx="34758">
                  <c:v>573.53399999999999</c:v>
                </c:pt>
                <c:pt idx="34759">
                  <c:v>572.73199999999997</c:v>
                </c:pt>
                <c:pt idx="34760">
                  <c:v>571.91499999999996</c:v>
                </c:pt>
                <c:pt idx="34761">
                  <c:v>571.08299999999997</c:v>
                </c:pt>
                <c:pt idx="34762">
                  <c:v>570.23400000000004</c:v>
                </c:pt>
                <c:pt idx="34763">
                  <c:v>569.37</c:v>
                </c:pt>
                <c:pt idx="34764">
                  <c:v>568.49099999999999</c:v>
                </c:pt>
                <c:pt idx="34765">
                  <c:v>567.596</c:v>
                </c:pt>
                <c:pt idx="34766">
                  <c:v>566.68499999999995</c:v>
                </c:pt>
                <c:pt idx="34767">
                  <c:v>565.76</c:v>
                </c:pt>
                <c:pt idx="34768">
                  <c:v>564.81799999999942</c:v>
                </c:pt>
                <c:pt idx="34769">
                  <c:v>563.86199999999928</c:v>
                </c:pt>
                <c:pt idx="34770">
                  <c:v>562.89099999999996</c:v>
                </c:pt>
                <c:pt idx="34771">
                  <c:v>561.904</c:v>
                </c:pt>
                <c:pt idx="34772">
                  <c:v>560.90199999999959</c:v>
                </c:pt>
                <c:pt idx="34773">
                  <c:v>559.88499999999999</c:v>
                </c:pt>
                <c:pt idx="34774">
                  <c:v>558.85299999999916</c:v>
                </c:pt>
                <c:pt idx="34775">
                  <c:v>557.80599999999959</c:v>
                </c:pt>
                <c:pt idx="34776">
                  <c:v>556.745</c:v>
                </c:pt>
                <c:pt idx="34777">
                  <c:v>555.66800000000001</c:v>
                </c:pt>
                <c:pt idx="34778">
                  <c:v>554.57799999999997</c:v>
                </c:pt>
                <c:pt idx="34779">
                  <c:v>553.47199999999998</c:v>
                </c:pt>
                <c:pt idx="34780">
                  <c:v>552.35199999999929</c:v>
                </c:pt>
                <c:pt idx="34781">
                  <c:v>551.21699999999998</c:v>
                </c:pt>
                <c:pt idx="34782">
                  <c:v>550.06799999999942</c:v>
                </c:pt>
                <c:pt idx="34783">
                  <c:v>548.90499999999997</c:v>
                </c:pt>
                <c:pt idx="34784">
                  <c:v>547.72699999999998</c:v>
                </c:pt>
                <c:pt idx="34785">
                  <c:v>546.53599999999949</c:v>
                </c:pt>
                <c:pt idx="34786">
                  <c:v>545.32999999999959</c:v>
                </c:pt>
                <c:pt idx="34787">
                  <c:v>544.11099999999999</c:v>
                </c:pt>
                <c:pt idx="34788">
                  <c:v>542.8769999999995</c:v>
                </c:pt>
                <c:pt idx="34789">
                  <c:v>541.63</c:v>
                </c:pt>
                <c:pt idx="34790">
                  <c:v>540.36899999999957</c:v>
                </c:pt>
                <c:pt idx="34791">
                  <c:v>539.09500000000003</c:v>
                </c:pt>
                <c:pt idx="34792">
                  <c:v>537.80699999999956</c:v>
                </c:pt>
                <c:pt idx="34793">
                  <c:v>536.50599999999997</c:v>
                </c:pt>
                <c:pt idx="34794">
                  <c:v>535.19100000000003</c:v>
                </c:pt>
                <c:pt idx="34795">
                  <c:v>533.86399999999958</c:v>
                </c:pt>
                <c:pt idx="34796">
                  <c:v>532.52300000000002</c:v>
                </c:pt>
                <c:pt idx="34797">
                  <c:v>531.16999999999996</c:v>
                </c:pt>
                <c:pt idx="34798">
                  <c:v>529.803</c:v>
                </c:pt>
                <c:pt idx="34799">
                  <c:v>528.42399999999998</c:v>
                </c:pt>
                <c:pt idx="34800">
                  <c:v>527.03199999999958</c:v>
                </c:pt>
                <c:pt idx="34801">
                  <c:v>525.62800000000004</c:v>
                </c:pt>
                <c:pt idx="34802">
                  <c:v>524.21100000000001</c:v>
                </c:pt>
                <c:pt idx="34803">
                  <c:v>522.78300000000058</c:v>
                </c:pt>
                <c:pt idx="34804">
                  <c:v>521.34199999999942</c:v>
                </c:pt>
                <c:pt idx="34805">
                  <c:v>519.88900000000001</c:v>
                </c:pt>
                <c:pt idx="34806">
                  <c:v>518.423</c:v>
                </c:pt>
                <c:pt idx="34807">
                  <c:v>516.94699999999955</c:v>
                </c:pt>
                <c:pt idx="34808">
                  <c:v>515.45799999999929</c:v>
                </c:pt>
                <c:pt idx="34809">
                  <c:v>513.95899999999949</c:v>
                </c:pt>
                <c:pt idx="34810">
                  <c:v>512.44699999999955</c:v>
                </c:pt>
                <c:pt idx="34811">
                  <c:v>510.92499999999978</c:v>
                </c:pt>
                <c:pt idx="34812">
                  <c:v>509.39099999999979</c:v>
                </c:pt>
                <c:pt idx="34813">
                  <c:v>507.846</c:v>
                </c:pt>
                <c:pt idx="34814">
                  <c:v>506.28999999999979</c:v>
                </c:pt>
                <c:pt idx="34815">
                  <c:v>504.72399999999965</c:v>
                </c:pt>
                <c:pt idx="34816">
                  <c:v>503.14699999999999</c:v>
                </c:pt>
                <c:pt idx="34817">
                  <c:v>501.55900000000008</c:v>
                </c:pt>
                <c:pt idx="34818">
                  <c:v>499.96199999999965</c:v>
                </c:pt>
                <c:pt idx="34819">
                  <c:v>498.35300000000001</c:v>
                </c:pt>
                <c:pt idx="34820">
                  <c:v>496.73499999999979</c:v>
                </c:pt>
                <c:pt idx="34821">
                  <c:v>495.10700000000008</c:v>
                </c:pt>
                <c:pt idx="34822">
                  <c:v>493.46899999999965</c:v>
                </c:pt>
                <c:pt idx="34823">
                  <c:v>491.822</c:v>
                </c:pt>
                <c:pt idx="34824">
                  <c:v>490.16500000000002</c:v>
                </c:pt>
                <c:pt idx="34825">
                  <c:v>488.49799999999965</c:v>
                </c:pt>
                <c:pt idx="34826">
                  <c:v>486.82299999999975</c:v>
                </c:pt>
                <c:pt idx="34827">
                  <c:v>485.13799999999975</c:v>
                </c:pt>
                <c:pt idx="34828">
                  <c:v>483.44400000000002</c:v>
                </c:pt>
                <c:pt idx="34829">
                  <c:v>481.74200000000002</c:v>
                </c:pt>
                <c:pt idx="34830">
                  <c:v>480.03099999999978</c:v>
                </c:pt>
                <c:pt idx="34831">
                  <c:v>478.31099999999975</c:v>
                </c:pt>
                <c:pt idx="34832">
                  <c:v>476.58300000000003</c:v>
                </c:pt>
                <c:pt idx="34833">
                  <c:v>474.84699999999975</c:v>
                </c:pt>
                <c:pt idx="34834">
                  <c:v>473.10300000000001</c:v>
                </c:pt>
                <c:pt idx="34835">
                  <c:v>471.351</c:v>
                </c:pt>
                <c:pt idx="34836">
                  <c:v>469.59099999999978</c:v>
                </c:pt>
                <c:pt idx="34837">
                  <c:v>467.82400000000001</c:v>
                </c:pt>
                <c:pt idx="34838">
                  <c:v>466.04899999999975</c:v>
                </c:pt>
                <c:pt idx="34839">
                  <c:v>464.267</c:v>
                </c:pt>
                <c:pt idx="34840">
                  <c:v>462.47799999999978</c:v>
                </c:pt>
                <c:pt idx="34841">
                  <c:v>460.68200000000002</c:v>
                </c:pt>
                <c:pt idx="34842">
                  <c:v>458.87900000000002</c:v>
                </c:pt>
                <c:pt idx="34843">
                  <c:v>457.06900000000002</c:v>
                </c:pt>
                <c:pt idx="34844">
                  <c:v>455.25299999999999</c:v>
                </c:pt>
                <c:pt idx="34845">
                  <c:v>453.42999999999978</c:v>
                </c:pt>
                <c:pt idx="34846">
                  <c:v>451.60199999999975</c:v>
                </c:pt>
                <c:pt idx="34847">
                  <c:v>449.767</c:v>
                </c:pt>
                <c:pt idx="34848">
                  <c:v>447.92599999999965</c:v>
                </c:pt>
                <c:pt idx="34849">
                  <c:v>446.08</c:v>
                </c:pt>
                <c:pt idx="34850">
                  <c:v>444.22799999999978</c:v>
                </c:pt>
                <c:pt idx="34851">
                  <c:v>442.37099999999975</c:v>
                </c:pt>
                <c:pt idx="34852">
                  <c:v>440.50799999999975</c:v>
                </c:pt>
                <c:pt idx="34853">
                  <c:v>438.64100000000002</c:v>
                </c:pt>
                <c:pt idx="34854">
                  <c:v>436.76799999999974</c:v>
                </c:pt>
                <c:pt idx="34855">
                  <c:v>434.89099999999979</c:v>
                </c:pt>
                <c:pt idx="34856">
                  <c:v>433.00900000000001</c:v>
                </c:pt>
                <c:pt idx="34857">
                  <c:v>431.12200000000001</c:v>
                </c:pt>
                <c:pt idx="34858">
                  <c:v>429.23099999999965</c:v>
                </c:pt>
                <c:pt idx="34859">
                  <c:v>427.33699999999965</c:v>
                </c:pt>
                <c:pt idx="34860">
                  <c:v>425.43799999999965</c:v>
                </c:pt>
                <c:pt idx="34861">
                  <c:v>423.53500000000003</c:v>
                </c:pt>
                <c:pt idx="34862">
                  <c:v>421.62900000000002</c:v>
                </c:pt>
                <c:pt idx="34863">
                  <c:v>419.71899999999965</c:v>
                </c:pt>
                <c:pt idx="34864">
                  <c:v>417.80599999999993</c:v>
                </c:pt>
                <c:pt idx="34865">
                  <c:v>415.88900000000001</c:v>
                </c:pt>
                <c:pt idx="34866">
                  <c:v>413.9699999999998</c:v>
                </c:pt>
                <c:pt idx="34867">
                  <c:v>412.04700000000008</c:v>
                </c:pt>
                <c:pt idx="34868">
                  <c:v>410.12200000000001</c:v>
                </c:pt>
                <c:pt idx="34869">
                  <c:v>408.19499999999999</c:v>
                </c:pt>
                <c:pt idx="34870">
                  <c:v>406.26499999999999</c:v>
                </c:pt>
                <c:pt idx="34871">
                  <c:v>404.33199999999965</c:v>
                </c:pt>
                <c:pt idx="34872">
                  <c:v>402.3979999999998</c:v>
                </c:pt>
                <c:pt idx="34873">
                  <c:v>400.46199999999965</c:v>
                </c:pt>
                <c:pt idx="34874">
                  <c:v>398.524</c:v>
                </c:pt>
                <c:pt idx="34875">
                  <c:v>396.584</c:v>
                </c:pt>
                <c:pt idx="34876">
                  <c:v>394.64299999999997</c:v>
                </c:pt>
                <c:pt idx="34877">
                  <c:v>392.7</c:v>
                </c:pt>
                <c:pt idx="34878">
                  <c:v>390.75599999999974</c:v>
                </c:pt>
                <c:pt idx="34879">
                  <c:v>388.81099999999975</c:v>
                </c:pt>
                <c:pt idx="34880">
                  <c:v>386.86599999999999</c:v>
                </c:pt>
                <c:pt idx="34881">
                  <c:v>384.91899999999958</c:v>
                </c:pt>
                <c:pt idx="34882">
                  <c:v>382.97199999999958</c:v>
                </c:pt>
                <c:pt idx="34883">
                  <c:v>381.02499999999975</c:v>
                </c:pt>
                <c:pt idx="34884">
                  <c:v>379.077</c:v>
                </c:pt>
                <c:pt idx="34885">
                  <c:v>377.12900000000002</c:v>
                </c:pt>
                <c:pt idx="34886">
                  <c:v>375.18099999999993</c:v>
                </c:pt>
                <c:pt idx="34887">
                  <c:v>373.23399999999958</c:v>
                </c:pt>
                <c:pt idx="34888">
                  <c:v>371.28599999999977</c:v>
                </c:pt>
                <c:pt idx="34889">
                  <c:v>369.339</c:v>
                </c:pt>
                <c:pt idx="34890">
                  <c:v>367.39299999999974</c:v>
                </c:pt>
                <c:pt idx="34891">
                  <c:v>365.447</c:v>
                </c:pt>
                <c:pt idx="34892">
                  <c:v>363.50299999999999</c:v>
                </c:pt>
                <c:pt idx="34893">
                  <c:v>361.55900000000008</c:v>
                </c:pt>
                <c:pt idx="34894">
                  <c:v>359.61599999999999</c:v>
                </c:pt>
                <c:pt idx="34895">
                  <c:v>357.67500000000001</c:v>
                </c:pt>
                <c:pt idx="34896">
                  <c:v>355.73499999999979</c:v>
                </c:pt>
                <c:pt idx="34897">
                  <c:v>353.79700000000003</c:v>
                </c:pt>
                <c:pt idx="34898">
                  <c:v>351.86099999999999</c:v>
                </c:pt>
                <c:pt idx="34899">
                  <c:v>349.92599999999965</c:v>
                </c:pt>
                <c:pt idx="34900">
                  <c:v>347.99299999999965</c:v>
                </c:pt>
                <c:pt idx="34901">
                  <c:v>346.06299999999999</c:v>
                </c:pt>
                <c:pt idx="34902">
                  <c:v>344.13400000000001</c:v>
                </c:pt>
                <c:pt idx="34903">
                  <c:v>342.20800000000003</c:v>
                </c:pt>
                <c:pt idx="34904">
                  <c:v>340.28500000000003</c:v>
                </c:pt>
                <c:pt idx="34905">
                  <c:v>338.36399999999975</c:v>
                </c:pt>
                <c:pt idx="34906">
                  <c:v>336.44600000000003</c:v>
                </c:pt>
                <c:pt idx="34907">
                  <c:v>334.53099999999978</c:v>
                </c:pt>
                <c:pt idx="34908">
                  <c:v>332.61900000000026</c:v>
                </c:pt>
                <c:pt idx="34909">
                  <c:v>330.71</c:v>
                </c:pt>
                <c:pt idx="34910">
                  <c:v>328.80399999999975</c:v>
                </c:pt>
                <c:pt idx="34911">
                  <c:v>326.90099999999978</c:v>
                </c:pt>
                <c:pt idx="34912">
                  <c:v>325.00299999999999</c:v>
                </c:pt>
                <c:pt idx="34913">
                  <c:v>323.10700000000008</c:v>
                </c:pt>
                <c:pt idx="34914">
                  <c:v>321.21599999999978</c:v>
                </c:pt>
                <c:pt idx="34915">
                  <c:v>319.32799999999975</c:v>
                </c:pt>
                <c:pt idx="34916">
                  <c:v>317.44400000000002</c:v>
                </c:pt>
                <c:pt idx="34917">
                  <c:v>315.565</c:v>
                </c:pt>
                <c:pt idx="34918">
                  <c:v>313.68900000000002</c:v>
                </c:pt>
                <c:pt idx="34919">
                  <c:v>311.81799999999993</c:v>
                </c:pt>
                <c:pt idx="34920">
                  <c:v>309.95099999999979</c:v>
                </c:pt>
                <c:pt idx="34921">
                  <c:v>308.089</c:v>
                </c:pt>
                <c:pt idx="34922">
                  <c:v>306.23099999999965</c:v>
                </c:pt>
                <c:pt idx="34923">
                  <c:v>304.37900000000002</c:v>
                </c:pt>
                <c:pt idx="34924">
                  <c:v>302.53099999999978</c:v>
                </c:pt>
                <c:pt idx="34925">
                  <c:v>300.68799999999999</c:v>
                </c:pt>
                <c:pt idx="34926">
                  <c:v>298.85000000000002</c:v>
                </c:pt>
                <c:pt idx="34927">
                  <c:v>297.017</c:v>
                </c:pt>
                <c:pt idx="34928">
                  <c:v>295.18900000000002</c:v>
                </c:pt>
                <c:pt idx="34929">
                  <c:v>293.36700000000002</c:v>
                </c:pt>
                <c:pt idx="34930">
                  <c:v>291.55</c:v>
                </c:pt>
                <c:pt idx="34931">
                  <c:v>289.73899999999958</c:v>
                </c:pt>
                <c:pt idx="34932">
                  <c:v>287.93299999999965</c:v>
                </c:pt>
                <c:pt idx="34933">
                  <c:v>286.13299999999975</c:v>
                </c:pt>
                <c:pt idx="34934">
                  <c:v>284.339</c:v>
                </c:pt>
                <c:pt idx="34935">
                  <c:v>282.55</c:v>
                </c:pt>
                <c:pt idx="34936">
                  <c:v>280.76799999999974</c:v>
                </c:pt>
                <c:pt idx="34937">
                  <c:v>278.99199999999962</c:v>
                </c:pt>
                <c:pt idx="34938">
                  <c:v>277.22199999999958</c:v>
                </c:pt>
                <c:pt idx="34939">
                  <c:v>275.45800000000003</c:v>
                </c:pt>
                <c:pt idx="34940">
                  <c:v>273.7</c:v>
                </c:pt>
                <c:pt idx="34941">
                  <c:v>271.94900000000001</c:v>
                </c:pt>
                <c:pt idx="34942">
                  <c:v>270.20400000000001</c:v>
                </c:pt>
                <c:pt idx="34943">
                  <c:v>268.46599999999978</c:v>
                </c:pt>
                <c:pt idx="34944">
                  <c:v>266.73499999999979</c:v>
                </c:pt>
                <c:pt idx="34945">
                  <c:v>265.01</c:v>
                </c:pt>
                <c:pt idx="34946">
                  <c:v>263.29199999999958</c:v>
                </c:pt>
                <c:pt idx="34947">
                  <c:v>261.58</c:v>
                </c:pt>
                <c:pt idx="34948">
                  <c:v>259.87599999999975</c:v>
                </c:pt>
                <c:pt idx="34949">
                  <c:v>258.178</c:v>
                </c:pt>
                <c:pt idx="34950">
                  <c:v>256.48799999999977</c:v>
                </c:pt>
                <c:pt idx="34951">
                  <c:v>254.80500000000001</c:v>
                </c:pt>
                <c:pt idx="34952">
                  <c:v>253.12900000000002</c:v>
                </c:pt>
                <c:pt idx="34953">
                  <c:v>251.46</c:v>
                </c:pt>
                <c:pt idx="34954">
                  <c:v>249.798</c:v>
                </c:pt>
                <c:pt idx="34955">
                  <c:v>248.14399999999998</c:v>
                </c:pt>
                <c:pt idx="34956">
                  <c:v>246.49700000000001</c:v>
                </c:pt>
                <c:pt idx="34957">
                  <c:v>244.85700000000011</c:v>
                </c:pt>
                <c:pt idx="34958">
                  <c:v>243.22499999999999</c:v>
                </c:pt>
                <c:pt idx="34959">
                  <c:v>241.601</c:v>
                </c:pt>
                <c:pt idx="34960">
                  <c:v>239.98400000000001</c:v>
                </c:pt>
                <c:pt idx="34961">
                  <c:v>238.375</c:v>
                </c:pt>
                <c:pt idx="34962">
                  <c:v>236.77399999999992</c:v>
                </c:pt>
                <c:pt idx="34963">
                  <c:v>235.18</c:v>
                </c:pt>
                <c:pt idx="34964">
                  <c:v>233.59399999999999</c:v>
                </c:pt>
                <c:pt idx="34965">
                  <c:v>232.01599999999999</c:v>
                </c:pt>
                <c:pt idx="34966">
                  <c:v>230.446</c:v>
                </c:pt>
                <c:pt idx="34967">
                  <c:v>228.88400000000001</c:v>
                </c:pt>
                <c:pt idx="34968">
                  <c:v>227.32900000000001</c:v>
                </c:pt>
                <c:pt idx="34969">
                  <c:v>225.78300000000002</c:v>
                </c:pt>
                <c:pt idx="34970">
                  <c:v>224.24499999999998</c:v>
                </c:pt>
                <c:pt idx="34971">
                  <c:v>222.71499999999995</c:v>
                </c:pt>
                <c:pt idx="34972">
                  <c:v>221.19200000000001</c:v>
                </c:pt>
                <c:pt idx="34973">
                  <c:v>219.678</c:v>
                </c:pt>
                <c:pt idx="34974">
                  <c:v>218.172</c:v>
                </c:pt>
                <c:pt idx="34975">
                  <c:v>216.67499999999998</c:v>
                </c:pt>
                <c:pt idx="34976">
                  <c:v>215.185</c:v>
                </c:pt>
                <c:pt idx="34977">
                  <c:v>213.70399999999998</c:v>
                </c:pt>
                <c:pt idx="34978">
                  <c:v>212.23099999999999</c:v>
                </c:pt>
                <c:pt idx="34979">
                  <c:v>210.767</c:v>
                </c:pt>
                <c:pt idx="34980">
                  <c:v>209.31</c:v>
                </c:pt>
                <c:pt idx="34981">
                  <c:v>207.86200000000011</c:v>
                </c:pt>
                <c:pt idx="34982">
                  <c:v>206.423</c:v>
                </c:pt>
                <c:pt idx="34983">
                  <c:v>204.99100000000001</c:v>
                </c:pt>
                <c:pt idx="34984">
                  <c:v>203.56800000000001</c:v>
                </c:pt>
                <c:pt idx="34985">
                  <c:v>202.154</c:v>
                </c:pt>
                <c:pt idx="34986">
                  <c:v>200.74799999999999</c:v>
                </c:pt>
                <c:pt idx="34987">
                  <c:v>199.35000000000011</c:v>
                </c:pt>
                <c:pt idx="34988">
                  <c:v>197.96100000000001</c:v>
                </c:pt>
                <c:pt idx="34989">
                  <c:v>196.58</c:v>
                </c:pt>
                <c:pt idx="34990">
                  <c:v>195.208</c:v>
                </c:pt>
                <c:pt idx="34991">
                  <c:v>193.84399999999999</c:v>
                </c:pt>
                <c:pt idx="34992">
                  <c:v>192.489</c:v>
                </c:pt>
                <c:pt idx="34993">
                  <c:v>191.142</c:v>
                </c:pt>
                <c:pt idx="34994">
                  <c:v>189.803</c:v>
                </c:pt>
                <c:pt idx="34995">
                  <c:v>188.47300000000001</c:v>
                </c:pt>
                <c:pt idx="34996">
                  <c:v>187.15200000000004</c:v>
                </c:pt>
                <c:pt idx="34997">
                  <c:v>185.839</c:v>
                </c:pt>
                <c:pt idx="34998">
                  <c:v>184.535</c:v>
                </c:pt>
                <c:pt idx="34999">
                  <c:v>183.239</c:v>
                </c:pt>
                <c:pt idx="35000">
                  <c:v>181.95100000000011</c:v>
                </c:pt>
                <c:pt idx="35001">
                  <c:v>180.67299999999997</c:v>
                </c:pt>
                <c:pt idx="35002">
                  <c:v>179.40200000000004</c:v>
                </c:pt>
                <c:pt idx="35003">
                  <c:v>178.14</c:v>
                </c:pt>
                <c:pt idx="35004">
                  <c:v>176.88700000000011</c:v>
                </c:pt>
                <c:pt idx="35005">
                  <c:v>175.642</c:v>
                </c:pt>
                <c:pt idx="35006">
                  <c:v>174.405</c:v>
                </c:pt>
                <c:pt idx="35007">
                  <c:v>173.17699999999999</c:v>
                </c:pt>
                <c:pt idx="35008">
                  <c:v>171.95700000000011</c:v>
                </c:pt>
                <c:pt idx="35009">
                  <c:v>170.74599999999998</c:v>
                </c:pt>
                <c:pt idx="35010">
                  <c:v>169.54300000000001</c:v>
                </c:pt>
                <c:pt idx="35011">
                  <c:v>168.34900000000002</c:v>
                </c:pt>
                <c:pt idx="35012">
                  <c:v>167.16300000000001</c:v>
                </c:pt>
                <c:pt idx="35013">
                  <c:v>165.9860000000001</c:v>
                </c:pt>
                <c:pt idx="35014">
                  <c:v>164.816</c:v>
                </c:pt>
                <c:pt idx="35015">
                  <c:v>163.65600000000001</c:v>
                </c:pt>
                <c:pt idx="35016">
                  <c:v>162.50299999999999</c:v>
                </c:pt>
                <c:pt idx="35017">
                  <c:v>161.35900000000001</c:v>
                </c:pt>
                <c:pt idx="35018">
                  <c:v>160.22300000000001</c:v>
                </c:pt>
                <c:pt idx="35019">
                  <c:v>159.096</c:v>
                </c:pt>
                <c:pt idx="35020">
                  <c:v>157.977</c:v>
                </c:pt>
                <c:pt idx="35021">
                  <c:v>156.86600000000001</c:v>
                </c:pt>
                <c:pt idx="35022">
                  <c:v>155.76300000000001</c:v>
                </c:pt>
                <c:pt idx="35023">
                  <c:v>154.66800000000001</c:v>
                </c:pt>
                <c:pt idx="35024">
                  <c:v>153.58200000000011</c:v>
                </c:pt>
                <c:pt idx="35025">
                  <c:v>152.50399999999999</c:v>
                </c:pt>
                <c:pt idx="35026">
                  <c:v>151.434</c:v>
                </c:pt>
                <c:pt idx="35027">
                  <c:v>150.37200000000001</c:v>
                </c:pt>
                <c:pt idx="35028">
                  <c:v>149.31800000000001</c:v>
                </c:pt>
                <c:pt idx="35029">
                  <c:v>148.27299999999997</c:v>
                </c:pt>
                <c:pt idx="35030">
                  <c:v>147.23499999999999</c:v>
                </c:pt>
                <c:pt idx="35031">
                  <c:v>146.20599999999999</c:v>
                </c:pt>
                <c:pt idx="35032">
                  <c:v>145.184</c:v>
                </c:pt>
                <c:pt idx="35033">
                  <c:v>144.17099999999999</c:v>
                </c:pt>
                <c:pt idx="35034">
                  <c:v>143.16499999999999</c:v>
                </c:pt>
                <c:pt idx="35035">
                  <c:v>142.16800000000001</c:v>
                </c:pt>
                <c:pt idx="35036">
                  <c:v>141.178</c:v>
                </c:pt>
                <c:pt idx="35037">
                  <c:v>140.196</c:v>
                </c:pt>
                <c:pt idx="35038">
                  <c:v>139.22200000000001</c:v>
                </c:pt>
                <c:pt idx="35039">
                  <c:v>138.256</c:v>
                </c:pt>
                <c:pt idx="35040">
                  <c:v>137.298</c:v>
                </c:pt>
                <c:pt idx="35041">
                  <c:v>136.34700000000001</c:v>
                </c:pt>
                <c:pt idx="35042">
                  <c:v>135.405</c:v>
                </c:pt>
                <c:pt idx="35043">
                  <c:v>134.47</c:v>
                </c:pt>
                <c:pt idx="35044">
                  <c:v>133.542</c:v>
                </c:pt>
                <c:pt idx="35045">
                  <c:v>132.62300000000002</c:v>
                </c:pt>
                <c:pt idx="35046">
                  <c:v>131.71099999999998</c:v>
                </c:pt>
                <c:pt idx="35047">
                  <c:v>130.80600000000001</c:v>
                </c:pt>
                <c:pt idx="35048">
                  <c:v>129.91</c:v>
                </c:pt>
                <c:pt idx="35049">
                  <c:v>129.02000000000001</c:v>
                </c:pt>
                <c:pt idx="35050">
                  <c:v>128.13900000000001</c:v>
                </c:pt>
                <c:pt idx="35051">
                  <c:v>127.26400000000002</c:v>
                </c:pt>
                <c:pt idx="35052">
                  <c:v>126.398</c:v>
                </c:pt>
                <c:pt idx="35053">
                  <c:v>125.539</c:v>
                </c:pt>
                <c:pt idx="35054">
                  <c:v>124.687</c:v>
                </c:pt>
                <c:pt idx="35055">
                  <c:v>123.842</c:v>
                </c:pt>
                <c:pt idx="35056">
                  <c:v>123.005</c:v>
                </c:pt>
                <c:pt idx="35057">
                  <c:v>122.17599999999995</c:v>
                </c:pt>
                <c:pt idx="35058">
                  <c:v>121.35299999999998</c:v>
                </c:pt>
                <c:pt idx="35059">
                  <c:v>120.538</c:v>
                </c:pt>
                <c:pt idx="35060">
                  <c:v>119.73</c:v>
                </c:pt>
                <c:pt idx="35061">
                  <c:v>118.93</c:v>
                </c:pt>
                <c:pt idx="35062">
                  <c:v>118.136</c:v>
                </c:pt>
                <c:pt idx="35063">
                  <c:v>117.35</c:v>
                </c:pt>
                <c:pt idx="35064">
                  <c:v>116.571</c:v>
                </c:pt>
                <c:pt idx="35065">
                  <c:v>115.79900000000002</c:v>
                </c:pt>
                <c:pt idx="35066">
                  <c:v>115.03400000000002</c:v>
                </c:pt>
                <c:pt idx="35067">
                  <c:v>114.276</c:v>
                </c:pt>
                <c:pt idx="35068">
                  <c:v>113.526</c:v>
                </c:pt>
                <c:pt idx="35069">
                  <c:v>112.782</c:v>
                </c:pt>
                <c:pt idx="35070">
                  <c:v>112.045</c:v>
                </c:pt>
                <c:pt idx="35071">
                  <c:v>111.315</c:v>
                </c:pt>
                <c:pt idx="35072">
                  <c:v>110.593</c:v>
                </c:pt>
                <c:pt idx="35073">
                  <c:v>109.877</c:v>
                </c:pt>
                <c:pt idx="35074">
                  <c:v>109.16800000000001</c:v>
                </c:pt>
                <c:pt idx="35075">
                  <c:v>108.46599999999999</c:v>
                </c:pt>
                <c:pt idx="35076">
                  <c:v>107.771</c:v>
                </c:pt>
                <c:pt idx="35077">
                  <c:v>107.08199999999999</c:v>
                </c:pt>
                <c:pt idx="35078">
                  <c:v>106.40100000000002</c:v>
                </c:pt>
                <c:pt idx="35079">
                  <c:v>105.726</c:v>
                </c:pt>
                <c:pt idx="35080">
                  <c:v>105.05800000000001</c:v>
                </c:pt>
                <c:pt idx="35081">
                  <c:v>104.39700000000002</c:v>
                </c:pt>
                <c:pt idx="35082">
                  <c:v>103.742</c:v>
                </c:pt>
                <c:pt idx="35083">
                  <c:v>103.09399999999999</c:v>
                </c:pt>
                <c:pt idx="35084">
                  <c:v>102.453</c:v>
                </c:pt>
                <c:pt idx="35085">
                  <c:v>101.819</c:v>
                </c:pt>
                <c:pt idx="35086">
                  <c:v>101.191</c:v>
                </c:pt>
                <c:pt idx="35087">
                  <c:v>100.57</c:v>
                </c:pt>
                <c:pt idx="35088">
                  <c:v>99.955299999999994</c:v>
                </c:pt>
                <c:pt idx="35089">
                  <c:v>99.347399999999993</c:v>
                </c:pt>
                <c:pt idx="35090">
                  <c:v>98.746100000000027</c:v>
                </c:pt>
                <c:pt idx="35091">
                  <c:v>98.151399999999981</c:v>
                </c:pt>
                <c:pt idx="35092">
                  <c:v>97.563199999999995</c:v>
                </c:pt>
                <c:pt idx="35093">
                  <c:v>96.981700000000004</c:v>
                </c:pt>
                <c:pt idx="35094">
                  <c:v>96.406599999999997</c:v>
                </c:pt>
                <c:pt idx="35095">
                  <c:v>95.838099999999983</c:v>
                </c:pt>
                <c:pt idx="35096">
                  <c:v>95.2761</c:v>
                </c:pt>
                <c:pt idx="35097">
                  <c:v>94.720600000000005</c:v>
                </c:pt>
                <c:pt idx="35098">
                  <c:v>94.171699999999987</c:v>
                </c:pt>
                <c:pt idx="35099">
                  <c:v>93.629199999999983</c:v>
                </c:pt>
                <c:pt idx="35100">
                  <c:v>93.093199999999996</c:v>
                </c:pt>
                <c:pt idx="35101">
                  <c:v>92.563699999999997</c:v>
                </c:pt>
                <c:pt idx="35102">
                  <c:v>92.040499999999994</c:v>
                </c:pt>
                <c:pt idx="35103">
                  <c:v>91.524000000000001</c:v>
                </c:pt>
                <c:pt idx="35104">
                  <c:v>91.013999999999996</c:v>
                </c:pt>
                <c:pt idx="35105">
                  <c:v>90.510200000000026</c:v>
                </c:pt>
                <c:pt idx="35106">
                  <c:v>90.013099999999994</c:v>
                </c:pt>
                <c:pt idx="35107">
                  <c:v>89.522199999999998</c:v>
                </c:pt>
                <c:pt idx="35108">
                  <c:v>89.037899999999993</c:v>
                </c:pt>
                <c:pt idx="35109">
                  <c:v>88.56</c:v>
                </c:pt>
                <c:pt idx="35110">
                  <c:v>88.088499999999982</c:v>
                </c:pt>
                <c:pt idx="35111">
                  <c:v>87.623499999999979</c:v>
                </c:pt>
                <c:pt idx="35112">
                  <c:v>87.164999999999992</c:v>
                </c:pt>
                <c:pt idx="35113">
                  <c:v>86.712999999999994</c:v>
                </c:pt>
                <c:pt idx="35114">
                  <c:v>86.267300000000006</c:v>
                </c:pt>
                <c:pt idx="35115">
                  <c:v>85.8279</c:v>
                </c:pt>
                <c:pt idx="35116">
                  <c:v>85.395299999999992</c:v>
                </c:pt>
                <c:pt idx="35117">
                  <c:v>84.968900000000005</c:v>
                </c:pt>
                <c:pt idx="35118">
                  <c:v>84.549000000000007</c:v>
                </c:pt>
                <c:pt idx="35119">
                  <c:v>84.135699999999986</c:v>
                </c:pt>
                <c:pt idx="35120">
                  <c:v>83.728799999999978</c:v>
                </c:pt>
                <c:pt idx="35121">
                  <c:v>83.328399999999988</c:v>
                </c:pt>
                <c:pt idx="35122">
                  <c:v>82.934500000000057</c:v>
                </c:pt>
                <c:pt idx="35123">
                  <c:v>82.547100000000057</c:v>
                </c:pt>
                <c:pt idx="35124">
                  <c:v>82.1661</c:v>
                </c:pt>
                <c:pt idx="35125">
                  <c:v>81.791799999999995</c:v>
                </c:pt>
                <c:pt idx="35126">
                  <c:v>81.423900000000003</c:v>
                </c:pt>
                <c:pt idx="35127">
                  <c:v>81.062799999999982</c:v>
                </c:pt>
                <c:pt idx="35128">
                  <c:v>80.707899999999995</c:v>
                </c:pt>
                <c:pt idx="35129">
                  <c:v>80.359799999999979</c:v>
                </c:pt>
                <c:pt idx="35130">
                  <c:v>80.018299999999996</c:v>
                </c:pt>
                <c:pt idx="35131">
                  <c:v>79.683300000000003</c:v>
                </c:pt>
                <c:pt idx="35132">
                  <c:v>79.35499999999999</c:v>
                </c:pt>
                <c:pt idx="35133">
                  <c:v>79.033299999999997</c:v>
                </c:pt>
                <c:pt idx="35134">
                  <c:v>78.718300000000013</c:v>
                </c:pt>
                <c:pt idx="35135">
                  <c:v>78.410000000000025</c:v>
                </c:pt>
                <c:pt idx="35136">
                  <c:v>78.108399999999989</c:v>
                </c:pt>
                <c:pt idx="35137">
                  <c:v>77.813400000000001</c:v>
                </c:pt>
                <c:pt idx="35138">
                  <c:v>77.525199999999998</c:v>
                </c:pt>
                <c:pt idx="35139">
                  <c:v>77.243799999999993</c:v>
                </c:pt>
                <c:pt idx="35140">
                  <c:v>76.969200000000058</c:v>
                </c:pt>
                <c:pt idx="35141">
                  <c:v>76.701400000000007</c:v>
                </c:pt>
                <c:pt idx="35142">
                  <c:v>76.440500000000057</c:v>
                </c:pt>
                <c:pt idx="35143">
                  <c:v>76.186300000000003</c:v>
                </c:pt>
                <c:pt idx="35144">
                  <c:v>75.938999999999993</c:v>
                </c:pt>
                <c:pt idx="35145">
                  <c:v>75.698700000000002</c:v>
                </c:pt>
                <c:pt idx="35146">
                  <c:v>75.465300000000013</c:v>
                </c:pt>
                <c:pt idx="35147">
                  <c:v>75.238900000000001</c:v>
                </c:pt>
                <c:pt idx="35148">
                  <c:v>75.019400000000005</c:v>
                </c:pt>
                <c:pt idx="35149">
                  <c:v>74.807000000000002</c:v>
                </c:pt>
                <c:pt idx="35150">
                  <c:v>74.601500000000001</c:v>
                </c:pt>
                <c:pt idx="35151">
                  <c:v>74.403300000000002</c:v>
                </c:pt>
                <c:pt idx="35152">
                  <c:v>74.212100000000007</c:v>
                </c:pt>
                <c:pt idx="35153">
                  <c:v>74.028099999999981</c:v>
                </c:pt>
                <c:pt idx="35154">
                  <c:v>73.851200000000006</c:v>
                </c:pt>
                <c:pt idx="35155">
                  <c:v>73.681600000000003</c:v>
                </c:pt>
                <c:pt idx="35156">
                  <c:v>73.519200000000026</c:v>
                </c:pt>
                <c:pt idx="35157">
                  <c:v>73.364099999999993</c:v>
                </c:pt>
                <c:pt idx="35158">
                  <c:v>73.216200000000057</c:v>
                </c:pt>
                <c:pt idx="35159">
                  <c:v>73.075799999999958</c:v>
                </c:pt>
                <c:pt idx="35160">
                  <c:v>72.942700000000002</c:v>
                </c:pt>
                <c:pt idx="35161">
                  <c:v>72.817099999999996</c:v>
                </c:pt>
                <c:pt idx="35162">
                  <c:v>72.698799999999949</c:v>
                </c:pt>
                <c:pt idx="35163">
                  <c:v>72.588200000000001</c:v>
                </c:pt>
                <c:pt idx="35164">
                  <c:v>72.485000000000014</c:v>
                </c:pt>
                <c:pt idx="35165">
                  <c:v>72.389399999999981</c:v>
                </c:pt>
                <c:pt idx="35166">
                  <c:v>72.301400000000001</c:v>
                </c:pt>
                <c:pt idx="35167">
                  <c:v>72.221000000000004</c:v>
                </c:pt>
                <c:pt idx="35168">
                  <c:v>72.148399999999981</c:v>
                </c:pt>
                <c:pt idx="35169">
                  <c:v>72.083399999999983</c:v>
                </c:pt>
                <c:pt idx="35170">
                  <c:v>72.026200000000003</c:v>
                </c:pt>
                <c:pt idx="35171">
                  <c:v>71.976900000000001</c:v>
                </c:pt>
                <c:pt idx="35172">
                  <c:v>71.935400000000001</c:v>
                </c:pt>
                <c:pt idx="35173">
                  <c:v>71.901799999999994</c:v>
                </c:pt>
                <c:pt idx="35174">
                  <c:v>71.876199999999983</c:v>
                </c:pt>
                <c:pt idx="35175">
                  <c:v>71.858499999999978</c:v>
                </c:pt>
                <c:pt idx="35176">
                  <c:v>71.848699999999994</c:v>
                </c:pt>
                <c:pt idx="35177">
                  <c:v>71.847100000000026</c:v>
                </c:pt>
                <c:pt idx="35178">
                  <c:v>71.8536</c:v>
                </c:pt>
                <c:pt idx="35179">
                  <c:v>71.868200000000002</c:v>
                </c:pt>
                <c:pt idx="35180">
                  <c:v>71.891099999999994</c:v>
                </c:pt>
                <c:pt idx="35181">
                  <c:v>71.922200000000004</c:v>
                </c:pt>
                <c:pt idx="35182">
                  <c:v>71.961500000000058</c:v>
                </c:pt>
                <c:pt idx="35183">
                  <c:v>72.009200000000007</c:v>
                </c:pt>
                <c:pt idx="35184">
                  <c:v>72.065200000000004</c:v>
                </c:pt>
                <c:pt idx="35185">
                  <c:v>72.129799999999989</c:v>
                </c:pt>
                <c:pt idx="35186">
                  <c:v>72.202699999999993</c:v>
                </c:pt>
                <c:pt idx="35187">
                  <c:v>72.284200000000027</c:v>
                </c:pt>
                <c:pt idx="35188">
                  <c:v>72.374200000000002</c:v>
                </c:pt>
                <c:pt idx="35189">
                  <c:v>72.472799999999978</c:v>
                </c:pt>
                <c:pt idx="35190">
                  <c:v>72.58</c:v>
                </c:pt>
                <c:pt idx="35191">
                  <c:v>72.695999999999998</c:v>
                </c:pt>
                <c:pt idx="35192">
                  <c:v>72.820700000000002</c:v>
                </c:pt>
                <c:pt idx="35193">
                  <c:v>72.954099999999997</c:v>
                </c:pt>
                <c:pt idx="35194">
                  <c:v>73.096400000000003</c:v>
                </c:pt>
                <c:pt idx="35195">
                  <c:v>73.247600000000077</c:v>
                </c:pt>
                <c:pt idx="35196">
                  <c:v>73.407600000000059</c:v>
                </c:pt>
                <c:pt idx="35197">
                  <c:v>73.576700000000002</c:v>
                </c:pt>
                <c:pt idx="35198">
                  <c:v>73.754800000000003</c:v>
                </c:pt>
                <c:pt idx="35199">
                  <c:v>73.941800000000057</c:v>
                </c:pt>
                <c:pt idx="35200">
                  <c:v>74.137900000000002</c:v>
                </c:pt>
                <c:pt idx="35201">
                  <c:v>74.343400000000003</c:v>
                </c:pt>
                <c:pt idx="35202">
                  <c:v>74.557900000000004</c:v>
                </c:pt>
                <c:pt idx="35203">
                  <c:v>74.781700000000001</c:v>
                </c:pt>
                <c:pt idx="35204">
                  <c:v>75.014799999999994</c:v>
                </c:pt>
                <c:pt idx="35205">
                  <c:v>75.257099999999994</c:v>
                </c:pt>
                <c:pt idx="35206">
                  <c:v>75.509</c:v>
                </c:pt>
                <c:pt idx="35207">
                  <c:v>75.770099999999999</c:v>
                </c:pt>
                <c:pt idx="35208">
                  <c:v>76.040600000000026</c:v>
                </c:pt>
                <c:pt idx="35209">
                  <c:v>76.32089999999998</c:v>
                </c:pt>
                <c:pt idx="35210">
                  <c:v>76.610500000000002</c:v>
                </c:pt>
                <c:pt idx="35211">
                  <c:v>76.909700000000001</c:v>
                </c:pt>
                <c:pt idx="35212">
                  <c:v>77.218599999999995</c:v>
                </c:pt>
                <c:pt idx="35213">
                  <c:v>77.537300000000002</c:v>
                </c:pt>
                <c:pt idx="35214">
                  <c:v>77.86539999999998</c:v>
                </c:pt>
                <c:pt idx="35215">
                  <c:v>78.203500000000005</c:v>
                </c:pt>
                <c:pt idx="35216">
                  <c:v>78.551300000000012</c:v>
                </c:pt>
                <c:pt idx="35217">
                  <c:v>78.909000000000006</c:v>
                </c:pt>
                <c:pt idx="35218">
                  <c:v>79.276399999999981</c:v>
                </c:pt>
                <c:pt idx="35219">
                  <c:v>79.653899999999979</c:v>
                </c:pt>
                <c:pt idx="35220">
                  <c:v>80.041300000000007</c:v>
                </c:pt>
                <c:pt idx="35221">
                  <c:v>80.438699999999997</c:v>
                </c:pt>
                <c:pt idx="35222">
                  <c:v>80.846199999999996</c:v>
                </c:pt>
                <c:pt idx="35223">
                  <c:v>81.263599999999997</c:v>
                </c:pt>
                <c:pt idx="35224">
                  <c:v>81.691199999999995</c:v>
                </c:pt>
                <c:pt idx="35225">
                  <c:v>82.128999999999948</c:v>
                </c:pt>
                <c:pt idx="35226">
                  <c:v>82.576799999999949</c:v>
                </c:pt>
                <c:pt idx="35227">
                  <c:v>83.034999999999997</c:v>
                </c:pt>
                <c:pt idx="35228">
                  <c:v>83.503299999999996</c:v>
                </c:pt>
                <c:pt idx="35229">
                  <c:v>83.982000000000014</c:v>
                </c:pt>
                <c:pt idx="35230">
                  <c:v>84.4709</c:v>
                </c:pt>
                <c:pt idx="35231">
                  <c:v>84.970299999999995</c:v>
                </c:pt>
                <c:pt idx="35232">
                  <c:v>85.479900000000001</c:v>
                </c:pt>
                <c:pt idx="35233">
                  <c:v>86.000100000000003</c:v>
                </c:pt>
                <c:pt idx="35234">
                  <c:v>86.530500000000004</c:v>
                </c:pt>
                <c:pt idx="35235">
                  <c:v>87.0715</c:v>
                </c:pt>
                <c:pt idx="35236">
                  <c:v>87.622999999999948</c:v>
                </c:pt>
                <c:pt idx="35237">
                  <c:v>88.185000000000002</c:v>
                </c:pt>
                <c:pt idx="35238">
                  <c:v>88.757499999999993</c:v>
                </c:pt>
                <c:pt idx="35239">
                  <c:v>89.340700000000012</c:v>
                </c:pt>
                <c:pt idx="35240">
                  <c:v>89.934399999999997</c:v>
                </c:pt>
                <c:pt idx="35241">
                  <c:v>90.538699999999992</c:v>
                </c:pt>
                <c:pt idx="35242">
                  <c:v>91.153699999999986</c:v>
                </c:pt>
                <c:pt idx="35243">
                  <c:v>91.779399999999981</c:v>
                </c:pt>
                <c:pt idx="35244">
                  <c:v>92.415700000000001</c:v>
                </c:pt>
                <c:pt idx="35245">
                  <c:v>93.062899999999999</c:v>
                </c:pt>
                <c:pt idx="35246">
                  <c:v>93.720600000000005</c:v>
                </c:pt>
                <c:pt idx="35247">
                  <c:v>94.389200000000002</c:v>
                </c:pt>
                <c:pt idx="35248">
                  <c:v>95.0685</c:v>
                </c:pt>
                <c:pt idx="35249">
                  <c:v>95.758600000000001</c:v>
                </c:pt>
                <c:pt idx="35250">
                  <c:v>96.459400000000002</c:v>
                </c:pt>
                <c:pt idx="35251">
                  <c:v>97.170999999999978</c:v>
                </c:pt>
                <c:pt idx="35252">
                  <c:v>97.893600000000006</c:v>
                </c:pt>
                <c:pt idx="35253">
                  <c:v>98.626899999999978</c:v>
                </c:pt>
                <c:pt idx="35254">
                  <c:v>99.371200000000002</c:v>
                </c:pt>
                <c:pt idx="35255">
                  <c:v>100.12599999999998</c:v>
                </c:pt>
                <c:pt idx="35256">
                  <c:v>100.892</c:v>
                </c:pt>
                <c:pt idx="35257">
                  <c:v>101.669</c:v>
                </c:pt>
                <c:pt idx="35258">
                  <c:v>102.45699999999999</c:v>
                </c:pt>
                <c:pt idx="35259">
                  <c:v>103.255</c:v>
                </c:pt>
                <c:pt idx="35260">
                  <c:v>104.065</c:v>
                </c:pt>
                <c:pt idx="35261">
                  <c:v>104.88500000000001</c:v>
                </c:pt>
                <c:pt idx="35262">
                  <c:v>105.71599999999999</c:v>
                </c:pt>
                <c:pt idx="35263">
                  <c:v>106.55800000000001</c:v>
                </c:pt>
                <c:pt idx="35264">
                  <c:v>107.41100000000006</c:v>
                </c:pt>
                <c:pt idx="35265">
                  <c:v>108.27500000000001</c:v>
                </c:pt>
                <c:pt idx="35266">
                  <c:v>109.14999999999999</c:v>
                </c:pt>
                <c:pt idx="35267">
                  <c:v>110.036</c:v>
                </c:pt>
                <c:pt idx="35268">
                  <c:v>110.932</c:v>
                </c:pt>
                <c:pt idx="35269">
                  <c:v>111.84</c:v>
                </c:pt>
                <c:pt idx="35270">
                  <c:v>112.758</c:v>
                </c:pt>
                <c:pt idx="35271">
                  <c:v>113.687</c:v>
                </c:pt>
                <c:pt idx="35272">
                  <c:v>114.62799999999999</c:v>
                </c:pt>
                <c:pt idx="35273">
                  <c:v>115.57799999999999</c:v>
                </c:pt>
                <c:pt idx="35274">
                  <c:v>116.54</c:v>
                </c:pt>
                <c:pt idx="35275">
                  <c:v>117.512</c:v>
                </c:pt>
                <c:pt idx="35276">
                  <c:v>118.49600000000002</c:v>
                </c:pt>
                <c:pt idx="35277">
                  <c:v>119.49000000000002</c:v>
                </c:pt>
                <c:pt idx="35278">
                  <c:v>120.495</c:v>
                </c:pt>
                <c:pt idx="35279">
                  <c:v>121.51</c:v>
                </c:pt>
                <c:pt idx="35280">
                  <c:v>122.536</c:v>
                </c:pt>
                <c:pt idx="35281">
                  <c:v>123.57299999999998</c:v>
                </c:pt>
                <c:pt idx="35282">
                  <c:v>124.621</c:v>
                </c:pt>
                <c:pt idx="35283">
                  <c:v>125.67899999999995</c:v>
                </c:pt>
                <c:pt idx="35284">
                  <c:v>126.748</c:v>
                </c:pt>
                <c:pt idx="35285">
                  <c:v>127.82799999999999</c:v>
                </c:pt>
                <c:pt idx="35286">
                  <c:v>128.91800000000001</c:v>
                </c:pt>
                <c:pt idx="35287">
                  <c:v>130.018</c:v>
                </c:pt>
                <c:pt idx="35288">
                  <c:v>131.12900000000002</c:v>
                </c:pt>
                <c:pt idx="35289">
                  <c:v>132.251</c:v>
                </c:pt>
                <c:pt idx="35290">
                  <c:v>133.38200000000012</c:v>
                </c:pt>
                <c:pt idx="35291">
                  <c:v>134.52500000000001</c:v>
                </c:pt>
                <c:pt idx="35292">
                  <c:v>135.67699999999999</c:v>
                </c:pt>
                <c:pt idx="35293">
                  <c:v>136.84</c:v>
                </c:pt>
                <c:pt idx="35294">
                  <c:v>138.01399999999998</c:v>
                </c:pt>
                <c:pt idx="35295">
                  <c:v>139.197</c:v>
                </c:pt>
                <c:pt idx="35296">
                  <c:v>140.3910000000001</c:v>
                </c:pt>
                <c:pt idx="35297">
                  <c:v>141.59399999999999</c:v>
                </c:pt>
                <c:pt idx="35298">
                  <c:v>142.80800000000011</c:v>
                </c:pt>
                <c:pt idx="35299">
                  <c:v>144.03200000000001</c:v>
                </c:pt>
                <c:pt idx="35300">
                  <c:v>145.26599999999999</c:v>
                </c:pt>
                <c:pt idx="35301">
                  <c:v>146.51</c:v>
                </c:pt>
                <c:pt idx="35302">
                  <c:v>147.76399999999998</c:v>
                </c:pt>
                <c:pt idx="35303">
                  <c:v>149.02700000000004</c:v>
                </c:pt>
                <c:pt idx="35304">
                  <c:v>150.30000000000001</c:v>
                </c:pt>
                <c:pt idx="35305">
                  <c:v>151.584</c:v>
                </c:pt>
                <c:pt idx="35306">
                  <c:v>152.876</c:v>
                </c:pt>
                <c:pt idx="35307">
                  <c:v>154.17899999999997</c:v>
                </c:pt>
                <c:pt idx="35308">
                  <c:v>155.49</c:v>
                </c:pt>
                <c:pt idx="35309">
                  <c:v>156.81200000000001</c:v>
                </c:pt>
                <c:pt idx="35310">
                  <c:v>158.14299999999997</c:v>
                </c:pt>
                <c:pt idx="35311">
                  <c:v>159.483</c:v>
                </c:pt>
                <c:pt idx="35312">
                  <c:v>160.83200000000011</c:v>
                </c:pt>
                <c:pt idx="35313">
                  <c:v>162.191</c:v>
                </c:pt>
                <c:pt idx="35314">
                  <c:v>163.559</c:v>
                </c:pt>
                <c:pt idx="35315">
                  <c:v>164.93600000000001</c:v>
                </c:pt>
                <c:pt idx="35316">
                  <c:v>166.32200000000012</c:v>
                </c:pt>
                <c:pt idx="35317">
                  <c:v>167.71699999999998</c:v>
                </c:pt>
                <c:pt idx="35318">
                  <c:v>169.12100000000001</c:v>
                </c:pt>
                <c:pt idx="35319">
                  <c:v>170.53300000000002</c:v>
                </c:pt>
                <c:pt idx="35320">
                  <c:v>171.95400000000001</c:v>
                </c:pt>
                <c:pt idx="35321">
                  <c:v>173.38400000000001</c:v>
                </c:pt>
                <c:pt idx="35322">
                  <c:v>174.82300000000001</c:v>
                </c:pt>
                <c:pt idx="35323">
                  <c:v>176.26999999999998</c:v>
                </c:pt>
                <c:pt idx="35324">
                  <c:v>177.72499999999999</c:v>
                </c:pt>
                <c:pt idx="35325">
                  <c:v>179.18900000000002</c:v>
                </c:pt>
                <c:pt idx="35326">
                  <c:v>180.661</c:v>
                </c:pt>
                <c:pt idx="35327">
                  <c:v>182.14099999999999</c:v>
                </c:pt>
                <c:pt idx="35328">
                  <c:v>183.62900000000002</c:v>
                </c:pt>
                <c:pt idx="35329">
                  <c:v>185.125</c:v>
                </c:pt>
                <c:pt idx="35330">
                  <c:v>186.62900000000002</c:v>
                </c:pt>
                <c:pt idx="35331">
                  <c:v>188.14099999999999</c:v>
                </c:pt>
                <c:pt idx="35332">
                  <c:v>189.66</c:v>
                </c:pt>
                <c:pt idx="35333">
                  <c:v>191.18700000000001</c:v>
                </c:pt>
                <c:pt idx="35334">
                  <c:v>192.72200000000001</c:v>
                </c:pt>
                <c:pt idx="35335">
                  <c:v>194.26399999999998</c:v>
                </c:pt>
                <c:pt idx="35336">
                  <c:v>195.81300000000002</c:v>
                </c:pt>
                <c:pt idx="35337">
                  <c:v>197.37</c:v>
                </c:pt>
                <c:pt idx="35338">
                  <c:v>198.934</c:v>
                </c:pt>
                <c:pt idx="35339">
                  <c:v>200.505</c:v>
                </c:pt>
                <c:pt idx="35340">
                  <c:v>202.08200000000011</c:v>
                </c:pt>
                <c:pt idx="35341">
                  <c:v>203.667</c:v>
                </c:pt>
                <c:pt idx="35342">
                  <c:v>205.25800000000001</c:v>
                </c:pt>
                <c:pt idx="35343">
                  <c:v>206.85600000000011</c:v>
                </c:pt>
                <c:pt idx="35344">
                  <c:v>208.46</c:v>
                </c:pt>
                <c:pt idx="35345">
                  <c:v>210.071</c:v>
                </c:pt>
                <c:pt idx="35346">
                  <c:v>211.68800000000007</c:v>
                </c:pt>
                <c:pt idx="35347">
                  <c:v>213.31100000000001</c:v>
                </c:pt>
                <c:pt idx="35348">
                  <c:v>214.941</c:v>
                </c:pt>
                <c:pt idx="35349">
                  <c:v>216.57599999999999</c:v>
                </c:pt>
                <c:pt idx="35350">
                  <c:v>218.21699999999998</c:v>
                </c:pt>
                <c:pt idx="35351">
                  <c:v>219.864</c:v>
                </c:pt>
                <c:pt idx="35352">
                  <c:v>221.517</c:v>
                </c:pt>
                <c:pt idx="35353">
                  <c:v>223.17499999999998</c:v>
                </c:pt>
                <c:pt idx="35354">
                  <c:v>224.839</c:v>
                </c:pt>
                <c:pt idx="35355">
                  <c:v>226.50800000000001</c:v>
                </c:pt>
                <c:pt idx="35356">
                  <c:v>228.18200000000004</c:v>
                </c:pt>
                <c:pt idx="35357">
                  <c:v>229.8610000000001</c:v>
                </c:pt>
                <c:pt idx="35358">
                  <c:v>231.54499999999999</c:v>
                </c:pt>
                <c:pt idx="35359">
                  <c:v>233.23399999999998</c:v>
                </c:pt>
                <c:pt idx="35360">
                  <c:v>234.92800000000011</c:v>
                </c:pt>
                <c:pt idx="35361">
                  <c:v>236.626</c:v>
                </c:pt>
                <c:pt idx="35362">
                  <c:v>238.32900000000001</c:v>
                </c:pt>
                <c:pt idx="35363">
                  <c:v>240.036</c:v>
                </c:pt>
                <c:pt idx="35364">
                  <c:v>241.74699999999999</c:v>
                </c:pt>
                <c:pt idx="35365">
                  <c:v>243.46300000000002</c:v>
                </c:pt>
                <c:pt idx="35366">
                  <c:v>245.18200000000004</c:v>
                </c:pt>
                <c:pt idx="35367">
                  <c:v>246.90600000000001</c:v>
                </c:pt>
                <c:pt idx="35368">
                  <c:v>248.63300000000001</c:v>
                </c:pt>
                <c:pt idx="35369">
                  <c:v>250.364</c:v>
                </c:pt>
                <c:pt idx="35370">
                  <c:v>252.09800000000001</c:v>
                </c:pt>
                <c:pt idx="35371">
                  <c:v>253.83500000000001</c:v>
                </c:pt>
                <c:pt idx="35372">
                  <c:v>255.57599999999999</c:v>
                </c:pt>
                <c:pt idx="35373">
                  <c:v>257.32100000000003</c:v>
                </c:pt>
                <c:pt idx="35374">
                  <c:v>259.06700000000001</c:v>
                </c:pt>
                <c:pt idx="35375">
                  <c:v>260.81700000000001</c:v>
                </c:pt>
                <c:pt idx="35376">
                  <c:v>262.57</c:v>
                </c:pt>
                <c:pt idx="35377">
                  <c:v>264.32499999999999</c:v>
                </c:pt>
                <c:pt idx="35378">
                  <c:v>266.08300000000003</c:v>
                </c:pt>
                <c:pt idx="35379">
                  <c:v>267.84300000000002</c:v>
                </c:pt>
                <c:pt idx="35380">
                  <c:v>269.60599999999999</c:v>
                </c:pt>
                <c:pt idx="35381">
                  <c:v>271.37</c:v>
                </c:pt>
                <c:pt idx="35382">
                  <c:v>273.137</c:v>
                </c:pt>
                <c:pt idx="35383">
                  <c:v>274.90499999999975</c:v>
                </c:pt>
                <c:pt idx="35384">
                  <c:v>276.67599999999999</c:v>
                </c:pt>
                <c:pt idx="35385">
                  <c:v>278.447</c:v>
                </c:pt>
                <c:pt idx="35386">
                  <c:v>280.22000000000003</c:v>
                </c:pt>
                <c:pt idx="35387">
                  <c:v>281.99499999999978</c:v>
                </c:pt>
                <c:pt idx="35388">
                  <c:v>283.77099999999979</c:v>
                </c:pt>
                <c:pt idx="35389">
                  <c:v>285.548</c:v>
                </c:pt>
                <c:pt idx="35390">
                  <c:v>287.32499999999999</c:v>
                </c:pt>
                <c:pt idx="35391">
                  <c:v>289.10399999999993</c:v>
                </c:pt>
                <c:pt idx="35392">
                  <c:v>290.88299999999975</c:v>
                </c:pt>
                <c:pt idx="35393">
                  <c:v>292.66300000000001</c:v>
                </c:pt>
                <c:pt idx="35394">
                  <c:v>294.44299999999993</c:v>
                </c:pt>
                <c:pt idx="35395">
                  <c:v>296.22399999999965</c:v>
                </c:pt>
                <c:pt idx="35396">
                  <c:v>298.005</c:v>
                </c:pt>
                <c:pt idx="35397">
                  <c:v>299.78599999999977</c:v>
                </c:pt>
                <c:pt idx="35398">
                  <c:v>301.56599999999975</c:v>
                </c:pt>
                <c:pt idx="35399">
                  <c:v>303.34699999999975</c:v>
                </c:pt>
                <c:pt idx="35400">
                  <c:v>305.12700000000001</c:v>
                </c:pt>
                <c:pt idx="35401">
                  <c:v>306.90699999999958</c:v>
                </c:pt>
                <c:pt idx="35402">
                  <c:v>308.68599999999975</c:v>
                </c:pt>
                <c:pt idx="35403">
                  <c:v>310.46499999999975</c:v>
                </c:pt>
                <c:pt idx="35404">
                  <c:v>312.24200000000002</c:v>
                </c:pt>
                <c:pt idx="35405">
                  <c:v>314.01900000000001</c:v>
                </c:pt>
                <c:pt idx="35406">
                  <c:v>315.79399999999958</c:v>
                </c:pt>
                <c:pt idx="35407">
                  <c:v>317.56900000000002</c:v>
                </c:pt>
                <c:pt idx="35408">
                  <c:v>319.34100000000001</c:v>
                </c:pt>
                <c:pt idx="35409">
                  <c:v>321.113</c:v>
                </c:pt>
                <c:pt idx="35410">
                  <c:v>322.88299999999975</c:v>
                </c:pt>
                <c:pt idx="35411">
                  <c:v>324.65100000000001</c:v>
                </c:pt>
                <c:pt idx="35412">
                  <c:v>326.41699999999958</c:v>
                </c:pt>
                <c:pt idx="35413">
                  <c:v>328.18200000000002</c:v>
                </c:pt>
                <c:pt idx="35414">
                  <c:v>329.94400000000002</c:v>
                </c:pt>
                <c:pt idx="35415">
                  <c:v>331.70400000000001</c:v>
                </c:pt>
                <c:pt idx="35416">
                  <c:v>333.46099999999979</c:v>
                </c:pt>
                <c:pt idx="35417">
                  <c:v>335.21599999999978</c:v>
                </c:pt>
                <c:pt idx="35418">
                  <c:v>336.96899999999965</c:v>
                </c:pt>
                <c:pt idx="35419">
                  <c:v>338.71899999999965</c:v>
                </c:pt>
                <c:pt idx="35420">
                  <c:v>340.46599999999978</c:v>
                </c:pt>
                <c:pt idx="35421">
                  <c:v>342.21</c:v>
                </c:pt>
                <c:pt idx="35422">
                  <c:v>343.95099999999979</c:v>
                </c:pt>
                <c:pt idx="35423">
                  <c:v>345.68900000000002</c:v>
                </c:pt>
                <c:pt idx="35424">
                  <c:v>347.42299999999977</c:v>
                </c:pt>
                <c:pt idx="35425">
                  <c:v>349.15400000000022</c:v>
                </c:pt>
                <c:pt idx="35426">
                  <c:v>350.88200000000001</c:v>
                </c:pt>
                <c:pt idx="35427">
                  <c:v>352.60599999999999</c:v>
                </c:pt>
                <c:pt idx="35428">
                  <c:v>354.32599999999979</c:v>
                </c:pt>
                <c:pt idx="35429">
                  <c:v>356.04199999999975</c:v>
                </c:pt>
                <c:pt idx="35430">
                  <c:v>357.755</c:v>
                </c:pt>
                <c:pt idx="35431">
                  <c:v>359.46299999999979</c:v>
                </c:pt>
                <c:pt idx="35432">
                  <c:v>361.16699999999975</c:v>
                </c:pt>
                <c:pt idx="35433">
                  <c:v>362.86700000000002</c:v>
                </c:pt>
                <c:pt idx="35434">
                  <c:v>364.56200000000001</c:v>
                </c:pt>
                <c:pt idx="35435">
                  <c:v>366.25299999999999</c:v>
                </c:pt>
                <c:pt idx="35436">
                  <c:v>367.93899999999962</c:v>
                </c:pt>
                <c:pt idx="35437">
                  <c:v>369.62</c:v>
                </c:pt>
                <c:pt idx="35438">
                  <c:v>371.29700000000003</c:v>
                </c:pt>
                <c:pt idx="35439">
                  <c:v>372.96799999999979</c:v>
                </c:pt>
                <c:pt idx="35440">
                  <c:v>374.63499999999999</c:v>
                </c:pt>
                <c:pt idx="35441">
                  <c:v>376.29599999999965</c:v>
                </c:pt>
                <c:pt idx="35442">
                  <c:v>377.952</c:v>
                </c:pt>
                <c:pt idx="35443">
                  <c:v>379.60300000000001</c:v>
                </c:pt>
                <c:pt idx="35444">
                  <c:v>381.24799999999999</c:v>
                </c:pt>
                <c:pt idx="35445">
                  <c:v>382.88799999999975</c:v>
                </c:pt>
                <c:pt idx="35446">
                  <c:v>384.52199999999965</c:v>
                </c:pt>
                <c:pt idx="35447">
                  <c:v>386.1500000000002</c:v>
                </c:pt>
                <c:pt idx="35448">
                  <c:v>387.7729999999998</c:v>
                </c:pt>
                <c:pt idx="35449">
                  <c:v>389.38900000000001</c:v>
                </c:pt>
                <c:pt idx="35450">
                  <c:v>391</c:v>
                </c:pt>
                <c:pt idx="35451">
                  <c:v>392.60500000000002</c:v>
                </c:pt>
                <c:pt idx="35452">
                  <c:v>394.20299999999975</c:v>
                </c:pt>
                <c:pt idx="35453">
                  <c:v>395.79499999999979</c:v>
                </c:pt>
                <c:pt idx="35454">
                  <c:v>397.38</c:v>
                </c:pt>
                <c:pt idx="35455">
                  <c:v>398.959</c:v>
                </c:pt>
                <c:pt idx="35456">
                  <c:v>400.53199999999958</c:v>
                </c:pt>
                <c:pt idx="35457">
                  <c:v>402.09799999999979</c:v>
                </c:pt>
                <c:pt idx="35458">
                  <c:v>403.65699999999993</c:v>
                </c:pt>
                <c:pt idx="35459">
                  <c:v>405.21</c:v>
                </c:pt>
                <c:pt idx="35460">
                  <c:v>406.75599999999974</c:v>
                </c:pt>
                <c:pt idx="35461">
                  <c:v>408.29399999999958</c:v>
                </c:pt>
                <c:pt idx="35462">
                  <c:v>409.82599999999979</c:v>
                </c:pt>
                <c:pt idx="35463">
                  <c:v>411.35</c:v>
                </c:pt>
                <c:pt idx="35464">
                  <c:v>412.86799999999999</c:v>
                </c:pt>
                <c:pt idx="35465">
                  <c:v>414.37799999999999</c:v>
                </c:pt>
                <c:pt idx="35466">
                  <c:v>415.88099999999974</c:v>
                </c:pt>
                <c:pt idx="35467">
                  <c:v>417.37700000000001</c:v>
                </c:pt>
                <c:pt idx="35468">
                  <c:v>418.86500000000001</c:v>
                </c:pt>
                <c:pt idx="35469">
                  <c:v>420.34500000000008</c:v>
                </c:pt>
                <c:pt idx="35470">
                  <c:v>421.81799999999993</c:v>
                </c:pt>
                <c:pt idx="35471">
                  <c:v>423.28399999999965</c:v>
                </c:pt>
                <c:pt idx="35472">
                  <c:v>424.74099999999999</c:v>
                </c:pt>
                <c:pt idx="35473">
                  <c:v>426.19099999999975</c:v>
                </c:pt>
                <c:pt idx="35474">
                  <c:v>427.63299999999975</c:v>
                </c:pt>
                <c:pt idx="35475">
                  <c:v>429.06799999999993</c:v>
                </c:pt>
                <c:pt idx="35476">
                  <c:v>430.49400000000003</c:v>
                </c:pt>
                <c:pt idx="35477">
                  <c:v>431.91199999999958</c:v>
                </c:pt>
                <c:pt idx="35478">
                  <c:v>433.32299999999975</c:v>
                </c:pt>
                <c:pt idx="35479">
                  <c:v>434.7249999999998</c:v>
                </c:pt>
                <c:pt idx="35480">
                  <c:v>436.11900000000026</c:v>
                </c:pt>
                <c:pt idx="35481">
                  <c:v>437.505</c:v>
                </c:pt>
                <c:pt idx="35482">
                  <c:v>438.88200000000001</c:v>
                </c:pt>
                <c:pt idx="35483">
                  <c:v>440.25099999999975</c:v>
                </c:pt>
                <c:pt idx="35484">
                  <c:v>441.61200000000002</c:v>
                </c:pt>
                <c:pt idx="35485">
                  <c:v>442.96499999999975</c:v>
                </c:pt>
                <c:pt idx="35486">
                  <c:v>444.30900000000008</c:v>
                </c:pt>
                <c:pt idx="35487">
                  <c:v>445.64499999999998</c:v>
                </c:pt>
                <c:pt idx="35488">
                  <c:v>446.97199999999958</c:v>
                </c:pt>
                <c:pt idx="35489">
                  <c:v>448.29099999999966</c:v>
                </c:pt>
                <c:pt idx="35490">
                  <c:v>449.601</c:v>
                </c:pt>
                <c:pt idx="35491">
                  <c:v>450.90299999999979</c:v>
                </c:pt>
                <c:pt idx="35492">
                  <c:v>452.19499999999999</c:v>
                </c:pt>
                <c:pt idx="35493">
                  <c:v>453.47999999999979</c:v>
                </c:pt>
                <c:pt idx="35494">
                  <c:v>454.755</c:v>
                </c:pt>
                <c:pt idx="35495">
                  <c:v>456.02199999999965</c:v>
                </c:pt>
                <c:pt idx="35496">
                  <c:v>457.28</c:v>
                </c:pt>
                <c:pt idx="35497">
                  <c:v>458.529</c:v>
                </c:pt>
                <c:pt idx="35498">
                  <c:v>459.77</c:v>
                </c:pt>
                <c:pt idx="35499">
                  <c:v>461.00200000000001</c:v>
                </c:pt>
                <c:pt idx="35500">
                  <c:v>462.22399999999965</c:v>
                </c:pt>
                <c:pt idx="35501">
                  <c:v>463.43799999999965</c:v>
                </c:pt>
                <c:pt idx="35502">
                  <c:v>464.64299999999997</c:v>
                </c:pt>
                <c:pt idx="35503">
                  <c:v>465.8400000000002</c:v>
                </c:pt>
                <c:pt idx="35504">
                  <c:v>467.02699999999965</c:v>
                </c:pt>
                <c:pt idx="35505">
                  <c:v>468.20499999999993</c:v>
                </c:pt>
                <c:pt idx="35506">
                  <c:v>469.37400000000002</c:v>
                </c:pt>
                <c:pt idx="35507">
                  <c:v>470.53500000000003</c:v>
                </c:pt>
                <c:pt idx="35508">
                  <c:v>471.68599999999975</c:v>
                </c:pt>
                <c:pt idx="35509">
                  <c:v>472.82900000000001</c:v>
                </c:pt>
                <c:pt idx="35510">
                  <c:v>473.96199999999965</c:v>
                </c:pt>
                <c:pt idx="35511">
                  <c:v>475.08699999999965</c:v>
                </c:pt>
                <c:pt idx="35512">
                  <c:v>476.20299999999975</c:v>
                </c:pt>
                <c:pt idx="35513">
                  <c:v>477.30900000000008</c:v>
                </c:pt>
                <c:pt idx="35514">
                  <c:v>478.40699999999958</c:v>
                </c:pt>
                <c:pt idx="35515">
                  <c:v>479.49499999999978</c:v>
                </c:pt>
                <c:pt idx="35516">
                  <c:v>480.57499999999999</c:v>
                </c:pt>
                <c:pt idx="35517">
                  <c:v>481.64499999999998</c:v>
                </c:pt>
                <c:pt idx="35518">
                  <c:v>482.70699999999965</c:v>
                </c:pt>
                <c:pt idx="35519">
                  <c:v>483.76</c:v>
                </c:pt>
                <c:pt idx="35520">
                  <c:v>484.803</c:v>
                </c:pt>
                <c:pt idx="35521">
                  <c:v>485.83799999999979</c:v>
                </c:pt>
                <c:pt idx="35522">
                  <c:v>486.863</c:v>
                </c:pt>
                <c:pt idx="35523">
                  <c:v>487.88</c:v>
                </c:pt>
                <c:pt idx="35524">
                  <c:v>488.88799999999975</c:v>
                </c:pt>
                <c:pt idx="35525">
                  <c:v>489.887</c:v>
                </c:pt>
                <c:pt idx="35526">
                  <c:v>490.87700000000001</c:v>
                </c:pt>
                <c:pt idx="35527">
                  <c:v>491.858</c:v>
                </c:pt>
                <c:pt idx="35528">
                  <c:v>492.83</c:v>
                </c:pt>
                <c:pt idx="35529">
                  <c:v>493.79299999999978</c:v>
                </c:pt>
                <c:pt idx="35530">
                  <c:v>494.74799999999999</c:v>
                </c:pt>
                <c:pt idx="35531">
                  <c:v>495.69299999999993</c:v>
                </c:pt>
                <c:pt idx="35532">
                  <c:v>496.63</c:v>
                </c:pt>
                <c:pt idx="35533">
                  <c:v>497.55799999999999</c:v>
                </c:pt>
                <c:pt idx="35534">
                  <c:v>498.47799999999978</c:v>
                </c:pt>
                <c:pt idx="35535">
                  <c:v>499.38799999999975</c:v>
                </c:pt>
                <c:pt idx="35536">
                  <c:v>500.28999999999979</c:v>
                </c:pt>
                <c:pt idx="35537">
                  <c:v>501.18299999999999</c:v>
                </c:pt>
                <c:pt idx="35538">
                  <c:v>502.06799999999993</c:v>
                </c:pt>
                <c:pt idx="35539">
                  <c:v>502.94400000000002</c:v>
                </c:pt>
                <c:pt idx="35540">
                  <c:v>503.81099999999975</c:v>
                </c:pt>
                <c:pt idx="35541">
                  <c:v>504.67</c:v>
                </c:pt>
                <c:pt idx="35542">
                  <c:v>505.52</c:v>
                </c:pt>
                <c:pt idx="35543">
                  <c:v>506.36099999999999</c:v>
                </c:pt>
                <c:pt idx="35544">
                  <c:v>507.19499999999999</c:v>
                </c:pt>
                <c:pt idx="35545">
                  <c:v>508.01900000000001</c:v>
                </c:pt>
                <c:pt idx="35546">
                  <c:v>508.83599999999979</c:v>
                </c:pt>
                <c:pt idx="35547">
                  <c:v>509.64400000000023</c:v>
                </c:pt>
                <c:pt idx="35548">
                  <c:v>510.44299999999993</c:v>
                </c:pt>
                <c:pt idx="35549">
                  <c:v>511.23399999999958</c:v>
                </c:pt>
                <c:pt idx="35550">
                  <c:v>512.01800000000003</c:v>
                </c:pt>
                <c:pt idx="35551">
                  <c:v>512.79200000000003</c:v>
                </c:pt>
                <c:pt idx="35552">
                  <c:v>513.55899999999997</c:v>
                </c:pt>
                <c:pt idx="35553">
                  <c:v>514.31799999999942</c:v>
                </c:pt>
                <c:pt idx="35554">
                  <c:v>515.06799999999942</c:v>
                </c:pt>
                <c:pt idx="35555">
                  <c:v>515.80999999999949</c:v>
                </c:pt>
                <c:pt idx="35556">
                  <c:v>516.54499999999996</c:v>
                </c:pt>
                <c:pt idx="35557">
                  <c:v>517.27100000000041</c:v>
                </c:pt>
                <c:pt idx="35558">
                  <c:v>517.98900000000003</c:v>
                </c:pt>
                <c:pt idx="35559">
                  <c:v>518.70000000000005</c:v>
                </c:pt>
                <c:pt idx="35560">
                  <c:v>519.40300000000002</c:v>
                </c:pt>
                <c:pt idx="35561">
                  <c:v>520.09699999999998</c:v>
                </c:pt>
                <c:pt idx="35562">
                  <c:v>520.78500000000042</c:v>
                </c:pt>
                <c:pt idx="35563">
                  <c:v>521.46400000000006</c:v>
                </c:pt>
                <c:pt idx="35564">
                  <c:v>522.13599999999997</c:v>
                </c:pt>
                <c:pt idx="35565">
                  <c:v>522.79999999999995</c:v>
                </c:pt>
                <c:pt idx="35566">
                  <c:v>523.45699999999943</c:v>
                </c:pt>
                <c:pt idx="35567">
                  <c:v>524.10599999999999</c:v>
                </c:pt>
                <c:pt idx="35568">
                  <c:v>524.74699999999996</c:v>
                </c:pt>
                <c:pt idx="35569">
                  <c:v>525.38199999999949</c:v>
                </c:pt>
                <c:pt idx="35570">
                  <c:v>526.00900000000001</c:v>
                </c:pt>
                <c:pt idx="35571">
                  <c:v>526.62800000000004</c:v>
                </c:pt>
                <c:pt idx="35572">
                  <c:v>527.24</c:v>
                </c:pt>
                <c:pt idx="35573">
                  <c:v>527.84599999999955</c:v>
                </c:pt>
                <c:pt idx="35574">
                  <c:v>528.44399999999996</c:v>
                </c:pt>
                <c:pt idx="35575">
                  <c:v>529.03399999999999</c:v>
                </c:pt>
                <c:pt idx="35576">
                  <c:v>529.61800000000005</c:v>
                </c:pt>
                <c:pt idx="35577">
                  <c:v>530.19500000000005</c:v>
                </c:pt>
                <c:pt idx="35578">
                  <c:v>530.76499999999999</c:v>
                </c:pt>
                <c:pt idx="35579">
                  <c:v>531.32799999999929</c:v>
                </c:pt>
                <c:pt idx="35580">
                  <c:v>531.88400000000001</c:v>
                </c:pt>
                <c:pt idx="35581">
                  <c:v>532.43299999999942</c:v>
                </c:pt>
                <c:pt idx="35582">
                  <c:v>532.976</c:v>
                </c:pt>
                <c:pt idx="35583">
                  <c:v>533.51199999999949</c:v>
                </c:pt>
                <c:pt idx="35584">
                  <c:v>534.0409999999996</c:v>
                </c:pt>
                <c:pt idx="35585">
                  <c:v>534.56299999999942</c:v>
                </c:pt>
                <c:pt idx="35586">
                  <c:v>535.08000000000004</c:v>
                </c:pt>
                <c:pt idx="35587">
                  <c:v>535.58900000000051</c:v>
                </c:pt>
                <c:pt idx="35588">
                  <c:v>536.09199999999998</c:v>
                </c:pt>
                <c:pt idx="35589">
                  <c:v>536.58900000000051</c:v>
                </c:pt>
                <c:pt idx="35590">
                  <c:v>537.08000000000004</c:v>
                </c:pt>
                <c:pt idx="35591">
                  <c:v>537.56399999999996</c:v>
                </c:pt>
                <c:pt idx="35592">
                  <c:v>538.04199999999958</c:v>
                </c:pt>
                <c:pt idx="35593">
                  <c:v>538.51400000000001</c:v>
                </c:pt>
                <c:pt idx="35594">
                  <c:v>538.98</c:v>
                </c:pt>
                <c:pt idx="35595">
                  <c:v>539.4399999999996</c:v>
                </c:pt>
                <c:pt idx="35596">
                  <c:v>539.89400000000001</c:v>
                </c:pt>
                <c:pt idx="35597">
                  <c:v>540.34199999999942</c:v>
                </c:pt>
                <c:pt idx="35598">
                  <c:v>540.78400000000045</c:v>
                </c:pt>
                <c:pt idx="35599">
                  <c:v>541.22</c:v>
                </c:pt>
                <c:pt idx="35600">
                  <c:v>541.65</c:v>
                </c:pt>
                <c:pt idx="35601">
                  <c:v>542.07500000000005</c:v>
                </c:pt>
                <c:pt idx="35602">
                  <c:v>542.49400000000003</c:v>
                </c:pt>
                <c:pt idx="35603">
                  <c:v>542.90699999999958</c:v>
                </c:pt>
                <c:pt idx="35604">
                  <c:v>543.3149999999996</c:v>
                </c:pt>
                <c:pt idx="35605">
                  <c:v>543.71699999999998</c:v>
                </c:pt>
                <c:pt idx="35606">
                  <c:v>544.11300000000051</c:v>
                </c:pt>
                <c:pt idx="35607">
                  <c:v>544.505</c:v>
                </c:pt>
                <c:pt idx="35608">
                  <c:v>544.89099999999996</c:v>
                </c:pt>
                <c:pt idx="35609">
                  <c:v>545.27100000000041</c:v>
                </c:pt>
                <c:pt idx="35610">
                  <c:v>545.64599999999996</c:v>
                </c:pt>
                <c:pt idx="35611">
                  <c:v>546.0169999999996</c:v>
                </c:pt>
                <c:pt idx="35612">
                  <c:v>546.38099999999997</c:v>
                </c:pt>
                <c:pt idx="35613">
                  <c:v>546.74099999999999</c:v>
                </c:pt>
                <c:pt idx="35614">
                  <c:v>547.09500000000003</c:v>
                </c:pt>
                <c:pt idx="35615">
                  <c:v>547.4449999999996</c:v>
                </c:pt>
                <c:pt idx="35616">
                  <c:v>547.79000000000042</c:v>
                </c:pt>
                <c:pt idx="35617">
                  <c:v>548.12900000000002</c:v>
                </c:pt>
                <c:pt idx="35618">
                  <c:v>548.46400000000006</c:v>
                </c:pt>
                <c:pt idx="35619">
                  <c:v>548.79300000000046</c:v>
                </c:pt>
                <c:pt idx="35620">
                  <c:v>549.11800000000005</c:v>
                </c:pt>
                <c:pt idx="35621">
                  <c:v>549.43799999999942</c:v>
                </c:pt>
                <c:pt idx="35622">
                  <c:v>549.75400000000002</c:v>
                </c:pt>
                <c:pt idx="35623">
                  <c:v>550.06399999999996</c:v>
                </c:pt>
                <c:pt idx="35624">
                  <c:v>550.37</c:v>
                </c:pt>
                <c:pt idx="35625">
                  <c:v>550.67200000000003</c:v>
                </c:pt>
                <c:pt idx="35626">
                  <c:v>550.96799999999928</c:v>
                </c:pt>
                <c:pt idx="35627">
                  <c:v>551.26</c:v>
                </c:pt>
                <c:pt idx="35628">
                  <c:v>551.548</c:v>
                </c:pt>
                <c:pt idx="35629">
                  <c:v>551.83099999999956</c:v>
                </c:pt>
                <c:pt idx="35630">
                  <c:v>552.11</c:v>
                </c:pt>
                <c:pt idx="35631">
                  <c:v>552.38400000000001</c:v>
                </c:pt>
                <c:pt idx="35632">
                  <c:v>552.654</c:v>
                </c:pt>
                <c:pt idx="35633">
                  <c:v>552.91999999999996</c:v>
                </c:pt>
                <c:pt idx="35634">
                  <c:v>553.18100000000004</c:v>
                </c:pt>
                <c:pt idx="35635">
                  <c:v>553.43799999999942</c:v>
                </c:pt>
                <c:pt idx="35636">
                  <c:v>553.69000000000005</c:v>
                </c:pt>
                <c:pt idx="35637">
                  <c:v>553.93899999999996</c:v>
                </c:pt>
                <c:pt idx="35638">
                  <c:v>554.18299999999999</c:v>
                </c:pt>
                <c:pt idx="35639">
                  <c:v>554.423</c:v>
                </c:pt>
                <c:pt idx="35640">
                  <c:v>554.65899999999999</c:v>
                </c:pt>
                <c:pt idx="35641">
                  <c:v>554.89099999999996</c:v>
                </c:pt>
                <c:pt idx="35642">
                  <c:v>555.11900000000003</c:v>
                </c:pt>
                <c:pt idx="35643">
                  <c:v>555.34199999999942</c:v>
                </c:pt>
                <c:pt idx="35644">
                  <c:v>555.56199999999956</c:v>
                </c:pt>
                <c:pt idx="35645">
                  <c:v>555.77700000000004</c:v>
                </c:pt>
                <c:pt idx="35646">
                  <c:v>555.98900000000003</c:v>
                </c:pt>
                <c:pt idx="35647">
                  <c:v>556.197</c:v>
                </c:pt>
                <c:pt idx="35648">
                  <c:v>556.4</c:v>
                </c:pt>
                <c:pt idx="35649">
                  <c:v>556.6</c:v>
                </c:pt>
                <c:pt idx="35650">
                  <c:v>556.79600000000005</c:v>
                </c:pt>
                <c:pt idx="35651">
                  <c:v>556.98699999999997</c:v>
                </c:pt>
                <c:pt idx="35652">
                  <c:v>557.17499999999995</c:v>
                </c:pt>
                <c:pt idx="35653">
                  <c:v>557.35899999999958</c:v>
                </c:pt>
                <c:pt idx="35654">
                  <c:v>557.53899999999999</c:v>
                </c:pt>
                <c:pt idx="35655">
                  <c:v>557.71600000000001</c:v>
                </c:pt>
                <c:pt idx="35656">
                  <c:v>557.88800000000003</c:v>
                </c:pt>
                <c:pt idx="35657">
                  <c:v>558.05699999999956</c:v>
                </c:pt>
                <c:pt idx="35658">
                  <c:v>558.221</c:v>
                </c:pt>
                <c:pt idx="35659">
                  <c:v>558.38199999999949</c:v>
                </c:pt>
                <c:pt idx="35660">
                  <c:v>558.53899999999999</c:v>
                </c:pt>
                <c:pt idx="35661">
                  <c:v>558.69200000000001</c:v>
                </c:pt>
                <c:pt idx="35662">
                  <c:v>558.84199999999942</c:v>
                </c:pt>
                <c:pt idx="35663">
                  <c:v>558.98800000000051</c:v>
                </c:pt>
                <c:pt idx="35664">
                  <c:v>559.12900000000002</c:v>
                </c:pt>
                <c:pt idx="35665">
                  <c:v>559.2669999999996</c:v>
                </c:pt>
                <c:pt idx="35666">
                  <c:v>559.40199999999959</c:v>
                </c:pt>
                <c:pt idx="35667">
                  <c:v>559.53199999999958</c:v>
                </c:pt>
                <c:pt idx="35668">
                  <c:v>559.65899999999999</c:v>
                </c:pt>
                <c:pt idx="35669">
                  <c:v>559.78099999999995</c:v>
                </c:pt>
                <c:pt idx="35670">
                  <c:v>559.9</c:v>
                </c:pt>
                <c:pt idx="35671">
                  <c:v>560.01599999999996</c:v>
                </c:pt>
                <c:pt idx="35672">
                  <c:v>560.1269999999995</c:v>
                </c:pt>
                <c:pt idx="35673">
                  <c:v>560.23400000000004</c:v>
                </c:pt>
                <c:pt idx="35674">
                  <c:v>560.33799999999928</c:v>
                </c:pt>
                <c:pt idx="35675">
                  <c:v>560.43799999999942</c:v>
                </c:pt>
                <c:pt idx="35676">
                  <c:v>560.53300000000002</c:v>
                </c:pt>
                <c:pt idx="35677">
                  <c:v>560.625</c:v>
                </c:pt>
                <c:pt idx="35678">
                  <c:v>560.71400000000051</c:v>
                </c:pt>
                <c:pt idx="35679">
                  <c:v>560.79800000000046</c:v>
                </c:pt>
                <c:pt idx="35680">
                  <c:v>560.87800000000004</c:v>
                </c:pt>
                <c:pt idx="35681">
                  <c:v>560.9539999999995</c:v>
                </c:pt>
                <c:pt idx="35682">
                  <c:v>561.02699999999959</c:v>
                </c:pt>
                <c:pt idx="35683">
                  <c:v>561.09500000000003</c:v>
                </c:pt>
                <c:pt idx="35684">
                  <c:v>561.15899999999999</c:v>
                </c:pt>
                <c:pt idx="35685">
                  <c:v>561.22</c:v>
                </c:pt>
                <c:pt idx="35686">
                  <c:v>561.27599999999995</c:v>
                </c:pt>
                <c:pt idx="35687">
                  <c:v>561.3289999999995</c:v>
                </c:pt>
                <c:pt idx="35688">
                  <c:v>561.3769999999995</c:v>
                </c:pt>
                <c:pt idx="35689">
                  <c:v>561.42099999999959</c:v>
                </c:pt>
                <c:pt idx="35690">
                  <c:v>561.46099999999956</c:v>
                </c:pt>
                <c:pt idx="35691">
                  <c:v>561.49699999999996</c:v>
                </c:pt>
                <c:pt idx="35692">
                  <c:v>561.52800000000002</c:v>
                </c:pt>
                <c:pt idx="35693">
                  <c:v>561.55599999999959</c:v>
                </c:pt>
                <c:pt idx="35694">
                  <c:v>561.57899999999995</c:v>
                </c:pt>
                <c:pt idx="35695">
                  <c:v>561.59799999999996</c:v>
                </c:pt>
                <c:pt idx="35696">
                  <c:v>561.61199999999997</c:v>
                </c:pt>
                <c:pt idx="35697">
                  <c:v>561.62199999999996</c:v>
                </c:pt>
                <c:pt idx="35698">
                  <c:v>561.62800000000004</c:v>
                </c:pt>
                <c:pt idx="35699">
                  <c:v>561.63</c:v>
                </c:pt>
                <c:pt idx="35700">
                  <c:v>561.6269999999995</c:v>
                </c:pt>
                <c:pt idx="35701">
                  <c:v>561.61900000000003</c:v>
                </c:pt>
                <c:pt idx="35702">
                  <c:v>561.60699999999997</c:v>
                </c:pt>
                <c:pt idx="35703">
                  <c:v>561.59</c:v>
                </c:pt>
                <c:pt idx="35704">
                  <c:v>561.56899999999996</c:v>
                </c:pt>
                <c:pt idx="35705">
                  <c:v>561.54300000000001</c:v>
                </c:pt>
                <c:pt idx="35706">
                  <c:v>561.51300000000003</c:v>
                </c:pt>
                <c:pt idx="35707">
                  <c:v>561.4779999999995</c:v>
                </c:pt>
                <c:pt idx="35708">
                  <c:v>561.43799999999942</c:v>
                </c:pt>
                <c:pt idx="35709">
                  <c:v>561.39300000000003</c:v>
                </c:pt>
                <c:pt idx="35710">
                  <c:v>561.34299999999928</c:v>
                </c:pt>
                <c:pt idx="35711">
                  <c:v>561.28900000000044</c:v>
                </c:pt>
                <c:pt idx="35712">
                  <c:v>561.22900000000004</c:v>
                </c:pt>
                <c:pt idx="35713">
                  <c:v>561.16499999999996</c:v>
                </c:pt>
                <c:pt idx="35714">
                  <c:v>561.09500000000003</c:v>
                </c:pt>
                <c:pt idx="35715">
                  <c:v>561.02099999999996</c:v>
                </c:pt>
                <c:pt idx="35716">
                  <c:v>560.94099999999958</c:v>
                </c:pt>
                <c:pt idx="35717">
                  <c:v>560.85599999999943</c:v>
                </c:pt>
                <c:pt idx="35718">
                  <c:v>560.76599999999996</c:v>
                </c:pt>
                <c:pt idx="35719">
                  <c:v>560.66999999999996</c:v>
                </c:pt>
                <c:pt idx="35720">
                  <c:v>560.57000000000005</c:v>
                </c:pt>
                <c:pt idx="35721">
                  <c:v>560.46400000000006</c:v>
                </c:pt>
                <c:pt idx="35722">
                  <c:v>560.35199999999929</c:v>
                </c:pt>
                <c:pt idx="35723">
                  <c:v>560.23500000000001</c:v>
                </c:pt>
                <c:pt idx="35724">
                  <c:v>560.11199999999997</c:v>
                </c:pt>
                <c:pt idx="35725">
                  <c:v>559.98400000000004</c:v>
                </c:pt>
                <c:pt idx="35726">
                  <c:v>559.84999999999957</c:v>
                </c:pt>
                <c:pt idx="35727">
                  <c:v>559.71</c:v>
                </c:pt>
                <c:pt idx="35728">
                  <c:v>559.5649999999996</c:v>
                </c:pt>
                <c:pt idx="35729">
                  <c:v>559.41399999999999</c:v>
                </c:pt>
                <c:pt idx="35730">
                  <c:v>559.25699999999949</c:v>
                </c:pt>
                <c:pt idx="35731">
                  <c:v>559.09400000000005</c:v>
                </c:pt>
                <c:pt idx="35732">
                  <c:v>558.9249999999995</c:v>
                </c:pt>
                <c:pt idx="35733">
                  <c:v>558.75</c:v>
                </c:pt>
                <c:pt idx="35734">
                  <c:v>558.56899999999996</c:v>
                </c:pt>
                <c:pt idx="35735">
                  <c:v>558.38099999999997</c:v>
                </c:pt>
                <c:pt idx="35736">
                  <c:v>558.18799999999999</c:v>
                </c:pt>
                <c:pt idx="35737">
                  <c:v>557.98800000000051</c:v>
                </c:pt>
                <c:pt idx="35738">
                  <c:v>557.78200000000004</c:v>
                </c:pt>
                <c:pt idx="35739">
                  <c:v>557.56899999999996</c:v>
                </c:pt>
                <c:pt idx="35740">
                  <c:v>557.34999999999957</c:v>
                </c:pt>
                <c:pt idx="35741">
                  <c:v>557.12400000000002</c:v>
                </c:pt>
                <c:pt idx="35742">
                  <c:v>556.89300000000003</c:v>
                </c:pt>
                <c:pt idx="35743">
                  <c:v>556.654</c:v>
                </c:pt>
                <c:pt idx="35744">
                  <c:v>556.40800000000002</c:v>
                </c:pt>
                <c:pt idx="35745">
                  <c:v>556.15599999999949</c:v>
                </c:pt>
                <c:pt idx="35746">
                  <c:v>555.89699999999959</c:v>
                </c:pt>
                <c:pt idx="35747">
                  <c:v>555.63</c:v>
                </c:pt>
                <c:pt idx="35748">
                  <c:v>555.35799999999927</c:v>
                </c:pt>
                <c:pt idx="35749">
                  <c:v>555.07799999999997</c:v>
                </c:pt>
                <c:pt idx="35750">
                  <c:v>554.79000000000042</c:v>
                </c:pt>
                <c:pt idx="35751">
                  <c:v>554.49599999999998</c:v>
                </c:pt>
                <c:pt idx="35752">
                  <c:v>554.19500000000005</c:v>
                </c:pt>
                <c:pt idx="35753">
                  <c:v>553.88599999999997</c:v>
                </c:pt>
                <c:pt idx="35754">
                  <c:v>553.57000000000005</c:v>
                </c:pt>
                <c:pt idx="35755">
                  <c:v>553.24699999999996</c:v>
                </c:pt>
                <c:pt idx="35756">
                  <c:v>552.9159999999996</c:v>
                </c:pt>
                <c:pt idx="35757">
                  <c:v>552.57799999999997</c:v>
                </c:pt>
                <c:pt idx="35758">
                  <c:v>552.23199999999997</c:v>
                </c:pt>
                <c:pt idx="35759">
                  <c:v>551.87800000000004</c:v>
                </c:pt>
                <c:pt idx="35760">
                  <c:v>551.5169999999996</c:v>
                </c:pt>
                <c:pt idx="35761">
                  <c:v>551.14800000000002</c:v>
                </c:pt>
                <c:pt idx="35762">
                  <c:v>550.77100000000041</c:v>
                </c:pt>
                <c:pt idx="35763">
                  <c:v>550.38599999999997</c:v>
                </c:pt>
                <c:pt idx="35764">
                  <c:v>549.99400000000003</c:v>
                </c:pt>
                <c:pt idx="35765">
                  <c:v>549.59299999999996</c:v>
                </c:pt>
                <c:pt idx="35766">
                  <c:v>549.18400000000042</c:v>
                </c:pt>
                <c:pt idx="35767">
                  <c:v>548.7669999999996</c:v>
                </c:pt>
                <c:pt idx="35768">
                  <c:v>548.34199999999942</c:v>
                </c:pt>
                <c:pt idx="35769">
                  <c:v>547.90899999999999</c:v>
                </c:pt>
                <c:pt idx="35770">
                  <c:v>547.46699999999942</c:v>
                </c:pt>
                <c:pt idx="35771">
                  <c:v>547.01800000000003</c:v>
                </c:pt>
                <c:pt idx="35772">
                  <c:v>546.55899999999997</c:v>
                </c:pt>
                <c:pt idx="35773">
                  <c:v>546.09299999999996</c:v>
                </c:pt>
                <c:pt idx="35774">
                  <c:v>545.61699999999996</c:v>
                </c:pt>
                <c:pt idx="35775">
                  <c:v>545.13400000000001</c:v>
                </c:pt>
                <c:pt idx="35776">
                  <c:v>544.64099999999996</c:v>
                </c:pt>
                <c:pt idx="35777">
                  <c:v>544.14</c:v>
                </c:pt>
                <c:pt idx="35778">
                  <c:v>543.63</c:v>
                </c:pt>
                <c:pt idx="35779">
                  <c:v>543.11199999999997</c:v>
                </c:pt>
                <c:pt idx="35780">
                  <c:v>542.58399999999995</c:v>
                </c:pt>
                <c:pt idx="35781">
                  <c:v>542.048</c:v>
                </c:pt>
                <c:pt idx="35782">
                  <c:v>541.5019999999995</c:v>
                </c:pt>
                <c:pt idx="35783">
                  <c:v>540.9479999999993</c:v>
                </c:pt>
                <c:pt idx="35784">
                  <c:v>540.38499999999999</c:v>
                </c:pt>
                <c:pt idx="35785">
                  <c:v>539.81199999999956</c:v>
                </c:pt>
                <c:pt idx="35786">
                  <c:v>539.23099999999999</c:v>
                </c:pt>
                <c:pt idx="35787">
                  <c:v>538.64</c:v>
                </c:pt>
                <c:pt idx="35788">
                  <c:v>538.04</c:v>
                </c:pt>
                <c:pt idx="35789">
                  <c:v>537.43099999999959</c:v>
                </c:pt>
                <c:pt idx="35790">
                  <c:v>536.81199999999956</c:v>
                </c:pt>
                <c:pt idx="35791">
                  <c:v>536.18400000000042</c:v>
                </c:pt>
                <c:pt idx="35792">
                  <c:v>535.54699999999957</c:v>
                </c:pt>
                <c:pt idx="35793">
                  <c:v>534.9</c:v>
                </c:pt>
                <c:pt idx="35794">
                  <c:v>534.24300000000005</c:v>
                </c:pt>
                <c:pt idx="35795">
                  <c:v>533.577</c:v>
                </c:pt>
                <c:pt idx="35796">
                  <c:v>532.90199999999959</c:v>
                </c:pt>
                <c:pt idx="35797">
                  <c:v>532.21699999999998</c:v>
                </c:pt>
                <c:pt idx="35798">
                  <c:v>531.52199999999959</c:v>
                </c:pt>
                <c:pt idx="35799">
                  <c:v>530.81799999999942</c:v>
                </c:pt>
                <c:pt idx="35800">
                  <c:v>530.10400000000004</c:v>
                </c:pt>
                <c:pt idx="35801">
                  <c:v>529.38</c:v>
                </c:pt>
                <c:pt idx="35802">
                  <c:v>528.64599999999996</c:v>
                </c:pt>
                <c:pt idx="35803">
                  <c:v>527.90300000000002</c:v>
                </c:pt>
                <c:pt idx="35804">
                  <c:v>527.149</c:v>
                </c:pt>
                <c:pt idx="35805">
                  <c:v>526.38599999999997</c:v>
                </c:pt>
                <c:pt idx="35806">
                  <c:v>525.61300000000051</c:v>
                </c:pt>
                <c:pt idx="35807">
                  <c:v>524.82999999999959</c:v>
                </c:pt>
                <c:pt idx="35808">
                  <c:v>524.03699999999958</c:v>
                </c:pt>
                <c:pt idx="35809">
                  <c:v>523.23400000000004</c:v>
                </c:pt>
                <c:pt idx="35810">
                  <c:v>522.42099999999959</c:v>
                </c:pt>
                <c:pt idx="35811">
                  <c:v>521.59799999999996</c:v>
                </c:pt>
                <c:pt idx="35812">
                  <c:v>520.76400000000001</c:v>
                </c:pt>
                <c:pt idx="35813">
                  <c:v>519.92099999999959</c:v>
                </c:pt>
                <c:pt idx="35814">
                  <c:v>519.06799999999942</c:v>
                </c:pt>
                <c:pt idx="35815">
                  <c:v>518.20399999999995</c:v>
                </c:pt>
                <c:pt idx="35816">
                  <c:v>517.33099999999956</c:v>
                </c:pt>
                <c:pt idx="35817">
                  <c:v>516.44699999999955</c:v>
                </c:pt>
                <c:pt idx="35818">
                  <c:v>515.553</c:v>
                </c:pt>
                <c:pt idx="35819">
                  <c:v>514.649</c:v>
                </c:pt>
                <c:pt idx="35820">
                  <c:v>513.73500000000001</c:v>
                </c:pt>
                <c:pt idx="35821">
                  <c:v>512.80999999999949</c:v>
                </c:pt>
                <c:pt idx="35822">
                  <c:v>511.87599999999975</c:v>
                </c:pt>
                <c:pt idx="35823">
                  <c:v>510.93099999999959</c:v>
                </c:pt>
                <c:pt idx="35824">
                  <c:v>509.97599999999977</c:v>
                </c:pt>
                <c:pt idx="35825">
                  <c:v>509.0109999999998</c:v>
                </c:pt>
                <c:pt idx="35826">
                  <c:v>508.03500000000003</c:v>
                </c:pt>
                <c:pt idx="35827">
                  <c:v>507.05</c:v>
                </c:pt>
                <c:pt idx="35828">
                  <c:v>506.05399999999975</c:v>
                </c:pt>
                <c:pt idx="35829">
                  <c:v>505.04700000000008</c:v>
                </c:pt>
                <c:pt idx="35830">
                  <c:v>504.03099999999978</c:v>
                </c:pt>
                <c:pt idx="35831">
                  <c:v>503.005</c:v>
                </c:pt>
                <c:pt idx="35832">
                  <c:v>501.96799999999979</c:v>
                </c:pt>
                <c:pt idx="35833">
                  <c:v>500.92099999999965</c:v>
                </c:pt>
                <c:pt idx="35834">
                  <c:v>499.86399999999975</c:v>
                </c:pt>
                <c:pt idx="35835">
                  <c:v>498.79700000000003</c:v>
                </c:pt>
                <c:pt idx="35836">
                  <c:v>497.71899999999965</c:v>
                </c:pt>
                <c:pt idx="35837">
                  <c:v>496.63099999999974</c:v>
                </c:pt>
                <c:pt idx="35838">
                  <c:v>495.53399999999965</c:v>
                </c:pt>
                <c:pt idx="35839">
                  <c:v>494.42599999999965</c:v>
                </c:pt>
                <c:pt idx="35840">
                  <c:v>493.30799999999999</c:v>
                </c:pt>
                <c:pt idx="35841">
                  <c:v>492.18</c:v>
                </c:pt>
                <c:pt idx="35842">
                  <c:v>491.04199999999975</c:v>
                </c:pt>
                <c:pt idx="35843">
                  <c:v>489.89400000000001</c:v>
                </c:pt>
                <c:pt idx="35844">
                  <c:v>488.73599999999965</c:v>
                </c:pt>
                <c:pt idx="35845">
                  <c:v>487.56799999999993</c:v>
                </c:pt>
                <c:pt idx="35846">
                  <c:v>486.39</c:v>
                </c:pt>
                <c:pt idx="35847">
                  <c:v>485.202</c:v>
                </c:pt>
                <c:pt idx="35848">
                  <c:v>484.00400000000002</c:v>
                </c:pt>
                <c:pt idx="35849">
                  <c:v>482.79599999999965</c:v>
                </c:pt>
                <c:pt idx="35850">
                  <c:v>481.57900000000001</c:v>
                </c:pt>
                <c:pt idx="35851">
                  <c:v>480.351</c:v>
                </c:pt>
                <c:pt idx="35852">
                  <c:v>479.11399999999975</c:v>
                </c:pt>
                <c:pt idx="35853">
                  <c:v>477.86799999999999</c:v>
                </c:pt>
                <c:pt idx="35854">
                  <c:v>476.61099999999999</c:v>
                </c:pt>
                <c:pt idx="35855">
                  <c:v>475.34500000000008</c:v>
                </c:pt>
                <c:pt idx="35856">
                  <c:v>474.07</c:v>
                </c:pt>
                <c:pt idx="35857">
                  <c:v>472.78500000000003</c:v>
                </c:pt>
                <c:pt idx="35858">
                  <c:v>471.48999999999978</c:v>
                </c:pt>
                <c:pt idx="35859">
                  <c:v>470.18599999999975</c:v>
                </c:pt>
                <c:pt idx="35860">
                  <c:v>468.87299999999999</c:v>
                </c:pt>
                <c:pt idx="35861">
                  <c:v>467.55</c:v>
                </c:pt>
                <c:pt idx="35862">
                  <c:v>466.21799999999979</c:v>
                </c:pt>
                <c:pt idx="35863">
                  <c:v>464.87700000000001</c:v>
                </c:pt>
                <c:pt idx="35864">
                  <c:v>463.52599999999978</c:v>
                </c:pt>
                <c:pt idx="35865">
                  <c:v>462.16699999999975</c:v>
                </c:pt>
                <c:pt idx="35866">
                  <c:v>460.79799999999977</c:v>
                </c:pt>
                <c:pt idx="35867">
                  <c:v>459.42099999999965</c:v>
                </c:pt>
                <c:pt idx="35868">
                  <c:v>458.03399999999965</c:v>
                </c:pt>
                <c:pt idx="35869">
                  <c:v>456.63900000000001</c:v>
                </c:pt>
                <c:pt idx="35870">
                  <c:v>455.23499999999979</c:v>
                </c:pt>
                <c:pt idx="35871">
                  <c:v>453.822</c:v>
                </c:pt>
                <c:pt idx="35872">
                  <c:v>452.4</c:v>
                </c:pt>
                <c:pt idx="35873">
                  <c:v>450.9699999999998</c:v>
                </c:pt>
                <c:pt idx="35874">
                  <c:v>449.53199999999958</c:v>
                </c:pt>
                <c:pt idx="35875">
                  <c:v>448.08499999999975</c:v>
                </c:pt>
                <c:pt idx="35876">
                  <c:v>446.62900000000002</c:v>
                </c:pt>
                <c:pt idx="35877">
                  <c:v>445.166</c:v>
                </c:pt>
                <c:pt idx="35878">
                  <c:v>443.69400000000002</c:v>
                </c:pt>
                <c:pt idx="35879">
                  <c:v>442.214</c:v>
                </c:pt>
                <c:pt idx="35880">
                  <c:v>440.72599999999977</c:v>
                </c:pt>
                <c:pt idx="35881">
                  <c:v>439.22999999999979</c:v>
                </c:pt>
                <c:pt idx="35882">
                  <c:v>437.72599999999977</c:v>
                </c:pt>
                <c:pt idx="35883">
                  <c:v>436.21499999999975</c:v>
                </c:pt>
                <c:pt idx="35884">
                  <c:v>434.69600000000003</c:v>
                </c:pt>
                <c:pt idx="35885">
                  <c:v>433.16899999999993</c:v>
                </c:pt>
                <c:pt idx="35886">
                  <c:v>431.63400000000001</c:v>
                </c:pt>
                <c:pt idx="35887">
                  <c:v>430.09199999999959</c:v>
                </c:pt>
                <c:pt idx="35888">
                  <c:v>428.54300000000001</c:v>
                </c:pt>
                <c:pt idx="35889">
                  <c:v>426.98699999999963</c:v>
                </c:pt>
                <c:pt idx="35890">
                  <c:v>425.42299999999977</c:v>
                </c:pt>
                <c:pt idx="35891">
                  <c:v>423.85300000000001</c:v>
                </c:pt>
                <c:pt idx="35892">
                  <c:v>422.27499999999975</c:v>
                </c:pt>
                <c:pt idx="35893">
                  <c:v>420.69099999999975</c:v>
                </c:pt>
                <c:pt idx="35894">
                  <c:v>419.1</c:v>
                </c:pt>
                <c:pt idx="35895">
                  <c:v>417.50200000000001</c:v>
                </c:pt>
                <c:pt idx="35896">
                  <c:v>415.8979999999998</c:v>
                </c:pt>
                <c:pt idx="35897">
                  <c:v>414.28699999999958</c:v>
                </c:pt>
                <c:pt idx="35898">
                  <c:v>412.67</c:v>
                </c:pt>
                <c:pt idx="35899">
                  <c:v>411.04700000000008</c:v>
                </c:pt>
                <c:pt idx="35900">
                  <c:v>409.41799999999978</c:v>
                </c:pt>
                <c:pt idx="35901">
                  <c:v>407.78199999999958</c:v>
                </c:pt>
                <c:pt idx="35902">
                  <c:v>406.14100000000002</c:v>
                </c:pt>
                <c:pt idx="35903">
                  <c:v>404.49400000000003</c:v>
                </c:pt>
                <c:pt idx="35904">
                  <c:v>402.84199999999993</c:v>
                </c:pt>
                <c:pt idx="35905">
                  <c:v>401.18299999999999</c:v>
                </c:pt>
                <c:pt idx="35906">
                  <c:v>399.52</c:v>
                </c:pt>
                <c:pt idx="35907">
                  <c:v>397.851</c:v>
                </c:pt>
                <c:pt idx="35908">
                  <c:v>396.17700000000002</c:v>
                </c:pt>
                <c:pt idx="35909">
                  <c:v>394.49799999999965</c:v>
                </c:pt>
                <c:pt idx="35910">
                  <c:v>392.81400000000002</c:v>
                </c:pt>
                <c:pt idx="35911">
                  <c:v>391.125</c:v>
                </c:pt>
                <c:pt idx="35912">
                  <c:v>389.43099999999959</c:v>
                </c:pt>
                <c:pt idx="35913">
                  <c:v>387.73299999999978</c:v>
                </c:pt>
                <c:pt idx="35914">
                  <c:v>386.03</c:v>
                </c:pt>
                <c:pt idx="35915">
                  <c:v>384.32299999999975</c:v>
                </c:pt>
                <c:pt idx="35916">
                  <c:v>382.61200000000002</c:v>
                </c:pt>
                <c:pt idx="35917">
                  <c:v>380.89699999999965</c:v>
                </c:pt>
                <c:pt idx="35918">
                  <c:v>379.17700000000002</c:v>
                </c:pt>
                <c:pt idx="35919">
                  <c:v>377.45400000000001</c:v>
                </c:pt>
                <c:pt idx="35920">
                  <c:v>375.72799999999978</c:v>
                </c:pt>
                <c:pt idx="35921">
                  <c:v>373.99699999999962</c:v>
                </c:pt>
                <c:pt idx="35922">
                  <c:v>372.26400000000001</c:v>
                </c:pt>
                <c:pt idx="35923">
                  <c:v>370.52599999999978</c:v>
                </c:pt>
                <c:pt idx="35924">
                  <c:v>368.78599999999977</c:v>
                </c:pt>
                <c:pt idx="35925">
                  <c:v>367.04300000000001</c:v>
                </c:pt>
                <c:pt idx="35926">
                  <c:v>365.29700000000003</c:v>
                </c:pt>
                <c:pt idx="35927">
                  <c:v>363.548</c:v>
                </c:pt>
                <c:pt idx="35928">
                  <c:v>361.79700000000003</c:v>
                </c:pt>
                <c:pt idx="35929">
                  <c:v>360.04199999999975</c:v>
                </c:pt>
                <c:pt idx="35930">
                  <c:v>358.28599999999977</c:v>
                </c:pt>
                <c:pt idx="35931">
                  <c:v>356.52699999999965</c:v>
                </c:pt>
                <c:pt idx="35932">
                  <c:v>354.767</c:v>
                </c:pt>
                <c:pt idx="35933">
                  <c:v>353.00400000000002</c:v>
                </c:pt>
                <c:pt idx="35934">
                  <c:v>351.24</c:v>
                </c:pt>
                <c:pt idx="35935">
                  <c:v>349.47399999999965</c:v>
                </c:pt>
                <c:pt idx="35936">
                  <c:v>347.70599999999979</c:v>
                </c:pt>
                <c:pt idx="35937">
                  <c:v>345.93699999999961</c:v>
                </c:pt>
                <c:pt idx="35938">
                  <c:v>344.16699999999975</c:v>
                </c:pt>
                <c:pt idx="35939">
                  <c:v>342.39599999999979</c:v>
                </c:pt>
                <c:pt idx="35940">
                  <c:v>340.62299999999999</c:v>
                </c:pt>
                <c:pt idx="35941">
                  <c:v>338.85</c:v>
                </c:pt>
                <c:pt idx="35942">
                  <c:v>337.077</c:v>
                </c:pt>
                <c:pt idx="35943">
                  <c:v>335.30200000000002</c:v>
                </c:pt>
                <c:pt idx="35944">
                  <c:v>333.52799999999979</c:v>
                </c:pt>
                <c:pt idx="35945">
                  <c:v>331.75299999999999</c:v>
                </c:pt>
                <c:pt idx="35946">
                  <c:v>329.97799999999978</c:v>
                </c:pt>
                <c:pt idx="35947">
                  <c:v>328.20299999999975</c:v>
                </c:pt>
                <c:pt idx="35948">
                  <c:v>326.42799999999966</c:v>
                </c:pt>
                <c:pt idx="35949">
                  <c:v>324.65400000000022</c:v>
                </c:pt>
                <c:pt idx="35950">
                  <c:v>322.88</c:v>
                </c:pt>
                <c:pt idx="35951">
                  <c:v>321.10700000000008</c:v>
                </c:pt>
                <c:pt idx="35952">
                  <c:v>319.334</c:v>
                </c:pt>
                <c:pt idx="35953">
                  <c:v>317.56200000000001</c:v>
                </c:pt>
                <c:pt idx="35954">
                  <c:v>315.79199999999958</c:v>
                </c:pt>
                <c:pt idx="35955">
                  <c:v>314.02199999999965</c:v>
                </c:pt>
                <c:pt idx="35956">
                  <c:v>312.25400000000002</c:v>
                </c:pt>
                <c:pt idx="35957">
                  <c:v>310.48799999999977</c:v>
                </c:pt>
                <c:pt idx="35958">
                  <c:v>308.72299999999979</c:v>
                </c:pt>
                <c:pt idx="35959">
                  <c:v>306.95999999999975</c:v>
                </c:pt>
                <c:pt idx="35960">
                  <c:v>305.19900000000001</c:v>
                </c:pt>
                <c:pt idx="35961">
                  <c:v>303.43899999999962</c:v>
                </c:pt>
                <c:pt idx="35962">
                  <c:v>301.68200000000002</c:v>
                </c:pt>
                <c:pt idx="35963">
                  <c:v>299.92799999999966</c:v>
                </c:pt>
                <c:pt idx="35964">
                  <c:v>298.17599999999999</c:v>
                </c:pt>
                <c:pt idx="35965">
                  <c:v>296.42599999999965</c:v>
                </c:pt>
                <c:pt idx="35966">
                  <c:v>294.68</c:v>
                </c:pt>
                <c:pt idx="35967">
                  <c:v>292.93599999999958</c:v>
                </c:pt>
                <c:pt idx="35968">
                  <c:v>291.19499999999999</c:v>
                </c:pt>
                <c:pt idx="35969">
                  <c:v>289.45800000000003</c:v>
                </c:pt>
                <c:pt idx="35970">
                  <c:v>287.72399999999965</c:v>
                </c:pt>
                <c:pt idx="35971">
                  <c:v>285.99299999999965</c:v>
                </c:pt>
                <c:pt idx="35972">
                  <c:v>284.26599999999979</c:v>
                </c:pt>
                <c:pt idx="35973">
                  <c:v>282.54300000000001</c:v>
                </c:pt>
                <c:pt idx="35974">
                  <c:v>280.82299999999975</c:v>
                </c:pt>
                <c:pt idx="35975">
                  <c:v>279.108</c:v>
                </c:pt>
                <c:pt idx="35976">
                  <c:v>277.39699999999965</c:v>
                </c:pt>
                <c:pt idx="35977">
                  <c:v>275.69</c:v>
                </c:pt>
                <c:pt idx="35978">
                  <c:v>273.98799999999977</c:v>
                </c:pt>
                <c:pt idx="35979">
                  <c:v>272.28999999999979</c:v>
                </c:pt>
                <c:pt idx="35980">
                  <c:v>270.59699999999958</c:v>
                </c:pt>
                <c:pt idx="35981">
                  <c:v>268.90899999999965</c:v>
                </c:pt>
                <c:pt idx="35982">
                  <c:v>267.22599999999977</c:v>
                </c:pt>
                <c:pt idx="35983">
                  <c:v>265.548</c:v>
                </c:pt>
                <c:pt idx="35984">
                  <c:v>263.87599999999975</c:v>
                </c:pt>
                <c:pt idx="35985">
                  <c:v>262.20800000000003</c:v>
                </c:pt>
                <c:pt idx="35986">
                  <c:v>260.54700000000008</c:v>
                </c:pt>
                <c:pt idx="35987">
                  <c:v>258.89099999999979</c:v>
                </c:pt>
                <c:pt idx="35988">
                  <c:v>257.24</c:v>
                </c:pt>
                <c:pt idx="35989">
                  <c:v>255.596</c:v>
                </c:pt>
                <c:pt idx="35990">
                  <c:v>253.95800000000011</c:v>
                </c:pt>
                <c:pt idx="35991">
                  <c:v>252.32600000000011</c:v>
                </c:pt>
                <c:pt idx="35992">
                  <c:v>250.7</c:v>
                </c:pt>
                <c:pt idx="35993">
                  <c:v>249.08100000000007</c:v>
                </c:pt>
                <c:pt idx="35994">
                  <c:v>247.46800000000007</c:v>
                </c:pt>
                <c:pt idx="35995">
                  <c:v>245.86200000000011</c:v>
                </c:pt>
                <c:pt idx="35996">
                  <c:v>244.26300000000001</c:v>
                </c:pt>
                <c:pt idx="35997">
                  <c:v>242.67099999999999</c:v>
                </c:pt>
                <c:pt idx="35998">
                  <c:v>241.08600000000001</c:v>
                </c:pt>
                <c:pt idx="35999">
                  <c:v>239.50800000000001</c:v>
                </c:pt>
                <c:pt idx="36000">
                  <c:v>237.93700000000001</c:v>
                </c:pt>
                <c:pt idx="36001">
                  <c:v>236.374</c:v>
                </c:pt>
                <c:pt idx="36002">
                  <c:v>234.81800000000001</c:v>
                </c:pt>
                <c:pt idx="36003">
                  <c:v>233.26999999999998</c:v>
                </c:pt>
                <c:pt idx="36004">
                  <c:v>231.73</c:v>
                </c:pt>
                <c:pt idx="36005">
                  <c:v>230.197</c:v>
                </c:pt>
                <c:pt idx="36006">
                  <c:v>228.67299999999997</c:v>
                </c:pt>
                <c:pt idx="36007">
                  <c:v>227.15600000000001</c:v>
                </c:pt>
                <c:pt idx="36008">
                  <c:v>225.648</c:v>
                </c:pt>
                <c:pt idx="36009">
                  <c:v>224.14899999999997</c:v>
                </c:pt>
                <c:pt idx="36010">
                  <c:v>222.65700000000001</c:v>
                </c:pt>
                <c:pt idx="36011">
                  <c:v>221.17499999999998</c:v>
                </c:pt>
                <c:pt idx="36012">
                  <c:v>219.70099999999999</c:v>
                </c:pt>
                <c:pt idx="36013">
                  <c:v>218.23499999999999</c:v>
                </c:pt>
                <c:pt idx="36014">
                  <c:v>216.77899999999997</c:v>
                </c:pt>
                <c:pt idx="36015">
                  <c:v>215.33100000000007</c:v>
                </c:pt>
                <c:pt idx="36016">
                  <c:v>213.893</c:v>
                </c:pt>
                <c:pt idx="36017">
                  <c:v>212.464</c:v>
                </c:pt>
                <c:pt idx="36018">
                  <c:v>211.04300000000001</c:v>
                </c:pt>
                <c:pt idx="36019">
                  <c:v>209.63300000000001</c:v>
                </c:pt>
                <c:pt idx="36020">
                  <c:v>208.232</c:v>
                </c:pt>
                <c:pt idx="36021">
                  <c:v>206.84</c:v>
                </c:pt>
                <c:pt idx="36022">
                  <c:v>205.45800000000011</c:v>
                </c:pt>
                <c:pt idx="36023">
                  <c:v>204.08600000000001</c:v>
                </c:pt>
                <c:pt idx="36024">
                  <c:v>202.72300000000001</c:v>
                </c:pt>
                <c:pt idx="36025">
                  <c:v>201.37100000000001</c:v>
                </c:pt>
                <c:pt idx="36026">
                  <c:v>200.02800000000011</c:v>
                </c:pt>
                <c:pt idx="36027">
                  <c:v>198.696</c:v>
                </c:pt>
                <c:pt idx="36028">
                  <c:v>197.374</c:v>
                </c:pt>
                <c:pt idx="36029">
                  <c:v>196.06200000000001</c:v>
                </c:pt>
                <c:pt idx="36030">
                  <c:v>194.76</c:v>
                </c:pt>
                <c:pt idx="36031">
                  <c:v>193.46900000000002</c:v>
                </c:pt>
                <c:pt idx="36032">
                  <c:v>192.18800000000007</c:v>
                </c:pt>
                <c:pt idx="36033">
                  <c:v>190.91800000000001</c:v>
                </c:pt>
                <c:pt idx="36034">
                  <c:v>189.65800000000004</c:v>
                </c:pt>
                <c:pt idx="36035">
                  <c:v>188.40900000000002</c:v>
                </c:pt>
                <c:pt idx="36036">
                  <c:v>187.17099999999999</c:v>
                </c:pt>
                <c:pt idx="36037">
                  <c:v>185.94399999999999</c:v>
                </c:pt>
                <c:pt idx="36038">
                  <c:v>184.72800000000001</c:v>
                </c:pt>
                <c:pt idx="36039">
                  <c:v>183.523</c:v>
                </c:pt>
                <c:pt idx="36040">
                  <c:v>182.32900000000001</c:v>
                </c:pt>
                <c:pt idx="36041">
                  <c:v>181.14599999999999</c:v>
                </c:pt>
                <c:pt idx="36042">
                  <c:v>179.97399999999999</c:v>
                </c:pt>
                <c:pt idx="36043">
                  <c:v>178.81399999999999</c:v>
                </c:pt>
                <c:pt idx="36044">
                  <c:v>177.66399999999999</c:v>
                </c:pt>
                <c:pt idx="36045">
                  <c:v>176.52700000000004</c:v>
                </c:pt>
                <c:pt idx="36046">
                  <c:v>175.4</c:v>
                </c:pt>
                <c:pt idx="36047">
                  <c:v>174.285</c:v>
                </c:pt>
                <c:pt idx="36048">
                  <c:v>173.18200000000004</c:v>
                </c:pt>
                <c:pt idx="36049">
                  <c:v>172.09</c:v>
                </c:pt>
                <c:pt idx="36050">
                  <c:v>171.01</c:v>
                </c:pt>
                <c:pt idx="36051">
                  <c:v>169.94200000000001</c:v>
                </c:pt>
                <c:pt idx="36052">
                  <c:v>168.8850000000001</c:v>
                </c:pt>
                <c:pt idx="36053">
                  <c:v>167.84100000000001</c:v>
                </c:pt>
                <c:pt idx="36054">
                  <c:v>166.80800000000011</c:v>
                </c:pt>
                <c:pt idx="36055">
                  <c:v>165.78700000000001</c:v>
                </c:pt>
                <c:pt idx="36056">
                  <c:v>164.77699999999999</c:v>
                </c:pt>
                <c:pt idx="36057">
                  <c:v>163.78</c:v>
                </c:pt>
                <c:pt idx="36058">
                  <c:v>162.79499999999999</c:v>
                </c:pt>
                <c:pt idx="36059">
                  <c:v>161.82200000000012</c:v>
                </c:pt>
                <c:pt idx="36060">
                  <c:v>160.8610000000001</c:v>
                </c:pt>
                <c:pt idx="36061">
                  <c:v>159.91200000000001</c:v>
                </c:pt>
                <c:pt idx="36062">
                  <c:v>158.976</c:v>
                </c:pt>
                <c:pt idx="36063">
                  <c:v>158.05100000000004</c:v>
                </c:pt>
                <c:pt idx="36064">
                  <c:v>157.13900000000001</c:v>
                </c:pt>
                <c:pt idx="36065">
                  <c:v>156.239</c:v>
                </c:pt>
                <c:pt idx="36066">
                  <c:v>155.35100000000011</c:v>
                </c:pt>
                <c:pt idx="36067">
                  <c:v>154.47499999999999</c:v>
                </c:pt>
                <c:pt idx="36068">
                  <c:v>153.61199999999999</c:v>
                </c:pt>
                <c:pt idx="36069">
                  <c:v>152.761</c:v>
                </c:pt>
                <c:pt idx="36070">
                  <c:v>151.923</c:v>
                </c:pt>
                <c:pt idx="36071">
                  <c:v>151.09700000000001</c:v>
                </c:pt>
                <c:pt idx="36072">
                  <c:v>150.28300000000002</c:v>
                </c:pt>
                <c:pt idx="36073">
                  <c:v>149.48200000000011</c:v>
                </c:pt>
                <c:pt idx="36074">
                  <c:v>148.69300000000001</c:v>
                </c:pt>
                <c:pt idx="36075">
                  <c:v>147.916</c:v>
                </c:pt>
                <c:pt idx="36076">
                  <c:v>147.15200000000004</c:v>
                </c:pt>
                <c:pt idx="36077">
                  <c:v>146.40100000000001</c:v>
                </c:pt>
                <c:pt idx="36078">
                  <c:v>145.66200000000001</c:v>
                </c:pt>
                <c:pt idx="36079">
                  <c:v>144.935</c:v>
                </c:pt>
                <c:pt idx="36080">
                  <c:v>144.221</c:v>
                </c:pt>
                <c:pt idx="36081">
                  <c:v>143.52000000000001</c:v>
                </c:pt>
                <c:pt idx="36082">
                  <c:v>142.83000000000001</c:v>
                </c:pt>
                <c:pt idx="36083">
                  <c:v>142.154</c:v>
                </c:pt>
                <c:pt idx="36084">
                  <c:v>141.49</c:v>
                </c:pt>
                <c:pt idx="36085">
                  <c:v>140.83800000000011</c:v>
                </c:pt>
                <c:pt idx="36086">
                  <c:v>140.19900000000001</c:v>
                </c:pt>
                <c:pt idx="36087">
                  <c:v>139.572</c:v>
                </c:pt>
                <c:pt idx="36088">
                  <c:v>138.95800000000011</c:v>
                </c:pt>
                <c:pt idx="36089">
                  <c:v>138.35600000000011</c:v>
                </c:pt>
                <c:pt idx="36090">
                  <c:v>137.767</c:v>
                </c:pt>
                <c:pt idx="36091">
                  <c:v>137.19</c:v>
                </c:pt>
                <c:pt idx="36092">
                  <c:v>136.626</c:v>
                </c:pt>
                <c:pt idx="36093">
                  <c:v>136.07399999999998</c:v>
                </c:pt>
                <c:pt idx="36094">
                  <c:v>135.53399999999999</c:v>
                </c:pt>
                <c:pt idx="36095">
                  <c:v>135.00700000000001</c:v>
                </c:pt>
                <c:pt idx="36096">
                  <c:v>134.49300000000002</c:v>
                </c:pt>
                <c:pt idx="36097">
                  <c:v>133.99</c:v>
                </c:pt>
                <c:pt idx="36098">
                  <c:v>133.5</c:v>
                </c:pt>
                <c:pt idx="36099">
                  <c:v>133.02200000000011</c:v>
                </c:pt>
                <c:pt idx="36100">
                  <c:v>132.55700000000004</c:v>
                </c:pt>
                <c:pt idx="36101">
                  <c:v>132.10399999999998</c:v>
                </c:pt>
                <c:pt idx="36102">
                  <c:v>131.66300000000001</c:v>
                </c:pt>
                <c:pt idx="36103">
                  <c:v>131.23499999999999</c:v>
                </c:pt>
                <c:pt idx="36104">
                  <c:v>130.81800000000001</c:v>
                </c:pt>
                <c:pt idx="36105">
                  <c:v>130.41399999999999</c:v>
                </c:pt>
                <c:pt idx="36106">
                  <c:v>130.02200000000011</c:v>
                </c:pt>
                <c:pt idx="36107">
                  <c:v>129.642</c:v>
                </c:pt>
                <c:pt idx="36108">
                  <c:v>129.27399999999992</c:v>
                </c:pt>
                <c:pt idx="36109">
                  <c:v>128.91900000000001</c:v>
                </c:pt>
                <c:pt idx="36110">
                  <c:v>128.57499999999999</c:v>
                </c:pt>
                <c:pt idx="36111">
                  <c:v>128.24299999999999</c:v>
                </c:pt>
                <c:pt idx="36112">
                  <c:v>127.92400000000002</c:v>
                </c:pt>
                <c:pt idx="36113">
                  <c:v>127.616</c:v>
                </c:pt>
                <c:pt idx="36114">
                  <c:v>127.32</c:v>
                </c:pt>
                <c:pt idx="36115">
                  <c:v>127.036</c:v>
                </c:pt>
                <c:pt idx="36116">
                  <c:v>126.76400000000002</c:v>
                </c:pt>
                <c:pt idx="36117">
                  <c:v>126.504</c:v>
                </c:pt>
                <c:pt idx="36118">
                  <c:v>126.255</c:v>
                </c:pt>
                <c:pt idx="36119">
                  <c:v>126.018</c:v>
                </c:pt>
                <c:pt idx="36120">
                  <c:v>125.79300000000002</c:v>
                </c:pt>
                <c:pt idx="36121">
                  <c:v>125.57899999999998</c:v>
                </c:pt>
                <c:pt idx="36122">
                  <c:v>125.377</c:v>
                </c:pt>
                <c:pt idx="36123">
                  <c:v>125.187</c:v>
                </c:pt>
                <c:pt idx="36124">
                  <c:v>125.008</c:v>
                </c:pt>
                <c:pt idx="36125">
                  <c:v>124.84</c:v>
                </c:pt>
                <c:pt idx="36126">
                  <c:v>124.684</c:v>
                </c:pt>
                <c:pt idx="36127">
                  <c:v>124.539</c:v>
                </c:pt>
                <c:pt idx="36128">
                  <c:v>124.40600000000002</c:v>
                </c:pt>
                <c:pt idx="36129">
                  <c:v>124.283</c:v>
                </c:pt>
                <c:pt idx="36130">
                  <c:v>124.17199999999998</c:v>
                </c:pt>
                <c:pt idx="36131">
                  <c:v>124.07199999999999</c:v>
                </c:pt>
                <c:pt idx="36132">
                  <c:v>123.983</c:v>
                </c:pt>
                <c:pt idx="36133">
                  <c:v>123.905</c:v>
                </c:pt>
                <c:pt idx="36134">
                  <c:v>123.839</c:v>
                </c:pt>
                <c:pt idx="36135">
                  <c:v>123.783</c:v>
                </c:pt>
                <c:pt idx="36136">
                  <c:v>123.738</c:v>
                </c:pt>
                <c:pt idx="36137">
                  <c:v>123.70399999999999</c:v>
                </c:pt>
                <c:pt idx="36138">
                  <c:v>123.67999999999998</c:v>
                </c:pt>
                <c:pt idx="36139">
                  <c:v>123.667</c:v>
                </c:pt>
                <c:pt idx="36140">
                  <c:v>123.66500000000001</c:v>
                </c:pt>
                <c:pt idx="36141">
                  <c:v>123.67400000000001</c:v>
                </c:pt>
                <c:pt idx="36142">
                  <c:v>123.693</c:v>
                </c:pt>
                <c:pt idx="36143">
                  <c:v>123.723</c:v>
                </c:pt>
                <c:pt idx="36144">
                  <c:v>123.76300000000002</c:v>
                </c:pt>
                <c:pt idx="36145">
                  <c:v>123.813</c:v>
                </c:pt>
                <c:pt idx="36146">
                  <c:v>123.874</c:v>
                </c:pt>
                <c:pt idx="36147">
                  <c:v>123.94500000000002</c:v>
                </c:pt>
                <c:pt idx="36148">
                  <c:v>124.026</c:v>
                </c:pt>
                <c:pt idx="36149">
                  <c:v>124.11799999999999</c:v>
                </c:pt>
                <c:pt idx="36150">
                  <c:v>124.21899999999999</c:v>
                </c:pt>
                <c:pt idx="36151">
                  <c:v>124.331</c:v>
                </c:pt>
                <c:pt idx="36152">
                  <c:v>124.452</c:v>
                </c:pt>
                <c:pt idx="36153">
                  <c:v>124.583</c:v>
                </c:pt>
                <c:pt idx="36154">
                  <c:v>124.724</c:v>
                </c:pt>
                <c:pt idx="36155">
                  <c:v>124.87499999999999</c:v>
                </c:pt>
                <c:pt idx="36156">
                  <c:v>125.036</c:v>
                </c:pt>
                <c:pt idx="36157">
                  <c:v>125.206</c:v>
                </c:pt>
                <c:pt idx="36158">
                  <c:v>125.386</c:v>
                </c:pt>
                <c:pt idx="36159">
                  <c:v>125.57599999999998</c:v>
                </c:pt>
                <c:pt idx="36160">
                  <c:v>125.774</c:v>
                </c:pt>
                <c:pt idx="36161">
                  <c:v>125.983</c:v>
                </c:pt>
                <c:pt idx="36162">
                  <c:v>126.20099999999999</c:v>
                </c:pt>
                <c:pt idx="36163">
                  <c:v>126.42700000000002</c:v>
                </c:pt>
                <c:pt idx="36164">
                  <c:v>126.664</c:v>
                </c:pt>
                <c:pt idx="36165">
                  <c:v>126.90900000000002</c:v>
                </c:pt>
                <c:pt idx="36166">
                  <c:v>127.163</c:v>
                </c:pt>
                <c:pt idx="36167">
                  <c:v>127.42700000000002</c:v>
                </c:pt>
                <c:pt idx="36168">
                  <c:v>127.699</c:v>
                </c:pt>
                <c:pt idx="36169">
                  <c:v>127.98</c:v>
                </c:pt>
                <c:pt idx="36170">
                  <c:v>128.26999999999998</c:v>
                </c:pt>
                <c:pt idx="36171">
                  <c:v>128.56900000000002</c:v>
                </c:pt>
                <c:pt idx="36172">
                  <c:v>128.87700000000001</c:v>
                </c:pt>
                <c:pt idx="36173">
                  <c:v>129.19300000000001</c:v>
                </c:pt>
                <c:pt idx="36174">
                  <c:v>129.518</c:v>
                </c:pt>
                <c:pt idx="36175">
                  <c:v>129.85100000000011</c:v>
                </c:pt>
                <c:pt idx="36176">
                  <c:v>130.19200000000001</c:v>
                </c:pt>
                <c:pt idx="36177">
                  <c:v>130.54300000000001</c:v>
                </c:pt>
                <c:pt idx="36178">
                  <c:v>130.90100000000001</c:v>
                </c:pt>
                <c:pt idx="36179">
                  <c:v>131.268</c:v>
                </c:pt>
                <c:pt idx="36180">
                  <c:v>131.64299999999997</c:v>
                </c:pt>
                <c:pt idx="36181">
                  <c:v>132.02600000000001</c:v>
                </c:pt>
                <c:pt idx="36182">
                  <c:v>132.417</c:v>
                </c:pt>
                <c:pt idx="36183">
                  <c:v>132.816</c:v>
                </c:pt>
                <c:pt idx="36184">
                  <c:v>133.22300000000001</c:v>
                </c:pt>
                <c:pt idx="36185">
                  <c:v>133.63800000000001</c:v>
                </c:pt>
                <c:pt idx="36186">
                  <c:v>134.06100000000001</c:v>
                </c:pt>
                <c:pt idx="36187">
                  <c:v>134.4920000000001</c:v>
                </c:pt>
                <c:pt idx="36188">
                  <c:v>134.93</c:v>
                </c:pt>
                <c:pt idx="36189">
                  <c:v>135.376</c:v>
                </c:pt>
                <c:pt idx="36190">
                  <c:v>135.83000000000001</c:v>
                </c:pt>
                <c:pt idx="36191">
                  <c:v>136.291</c:v>
                </c:pt>
                <c:pt idx="36192">
                  <c:v>136.76</c:v>
                </c:pt>
                <c:pt idx="36193">
                  <c:v>137.23599999999999</c:v>
                </c:pt>
                <c:pt idx="36194">
                  <c:v>137.71899999999999</c:v>
                </c:pt>
                <c:pt idx="36195">
                  <c:v>138.20999999999998</c:v>
                </c:pt>
                <c:pt idx="36196">
                  <c:v>138.708</c:v>
                </c:pt>
                <c:pt idx="36197">
                  <c:v>139.21299999999999</c:v>
                </c:pt>
                <c:pt idx="36198">
                  <c:v>139.72499999999999</c:v>
                </c:pt>
                <c:pt idx="36199">
                  <c:v>140.24499999999998</c:v>
                </c:pt>
                <c:pt idx="36200">
                  <c:v>140.77099999999999</c:v>
                </c:pt>
                <c:pt idx="36201">
                  <c:v>141.304</c:v>
                </c:pt>
                <c:pt idx="36202">
                  <c:v>141.845</c:v>
                </c:pt>
                <c:pt idx="36203">
                  <c:v>142.39200000000011</c:v>
                </c:pt>
                <c:pt idx="36204">
                  <c:v>142.946</c:v>
                </c:pt>
                <c:pt idx="36205">
                  <c:v>143.506</c:v>
                </c:pt>
                <c:pt idx="36206">
                  <c:v>144.07399999999998</c:v>
                </c:pt>
                <c:pt idx="36207">
                  <c:v>144.648</c:v>
                </c:pt>
                <c:pt idx="36208">
                  <c:v>145.22800000000001</c:v>
                </c:pt>
                <c:pt idx="36209">
                  <c:v>145.815</c:v>
                </c:pt>
                <c:pt idx="36210">
                  <c:v>146.40900000000002</c:v>
                </c:pt>
                <c:pt idx="36211">
                  <c:v>147.00899999999999</c:v>
                </c:pt>
                <c:pt idx="36212">
                  <c:v>147.61499999999998</c:v>
                </c:pt>
                <c:pt idx="36213">
                  <c:v>148.22800000000001</c:v>
                </c:pt>
                <c:pt idx="36214">
                  <c:v>148.84700000000001</c:v>
                </c:pt>
                <c:pt idx="36215">
                  <c:v>149.47200000000001</c:v>
                </c:pt>
                <c:pt idx="36216">
                  <c:v>150.10399999999998</c:v>
                </c:pt>
                <c:pt idx="36217">
                  <c:v>150.74099999999999</c:v>
                </c:pt>
                <c:pt idx="36218">
                  <c:v>151.3850000000001</c:v>
                </c:pt>
                <c:pt idx="36219">
                  <c:v>152.03399999999999</c:v>
                </c:pt>
                <c:pt idx="36220">
                  <c:v>152.69</c:v>
                </c:pt>
                <c:pt idx="36221">
                  <c:v>153.35200000000012</c:v>
                </c:pt>
                <c:pt idx="36222">
                  <c:v>154.01900000000001</c:v>
                </c:pt>
                <c:pt idx="36223">
                  <c:v>154.69300000000001</c:v>
                </c:pt>
                <c:pt idx="36224">
                  <c:v>155.37200000000001</c:v>
                </c:pt>
                <c:pt idx="36225">
                  <c:v>156.05700000000004</c:v>
                </c:pt>
                <c:pt idx="36226">
                  <c:v>156.74799999999999</c:v>
                </c:pt>
                <c:pt idx="36227">
                  <c:v>157.44399999999999</c:v>
                </c:pt>
                <c:pt idx="36228">
                  <c:v>158.14599999999999</c:v>
                </c:pt>
                <c:pt idx="36229">
                  <c:v>158.85400000000001</c:v>
                </c:pt>
                <c:pt idx="36230">
                  <c:v>159.56700000000001</c:v>
                </c:pt>
                <c:pt idx="36231">
                  <c:v>160.286</c:v>
                </c:pt>
                <c:pt idx="36232">
                  <c:v>161.01</c:v>
                </c:pt>
                <c:pt idx="36233">
                  <c:v>161.73999999999998</c:v>
                </c:pt>
                <c:pt idx="36234">
                  <c:v>162.47499999999999</c:v>
                </c:pt>
                <c:pt idx="36235">
                  <c:v>163.21599999999998</c:v>
                </c:pt>
                <c:pt idx="36236">
                  <c:v>163.96200000000007</c:v>
                </c:pt>
                <c:pt idx="36237">
                  <c:v>164.71299999999999</c:v>
                </c:pt>
                <c:pt idx="36238">
                  <c:v>165.46900000000002</c:v>
                </c:pt>
                <c:pt idx="36239">
                  <c:v>166.23099999999999</c:v>
                </c:pt>
                <c:pt idx="36240">
                  <c:v>166.99700000000001</c:v>
                </c:pt>
                <c:pt idx="36241">
                  <c:v>167.76999999999998</c:v>
                </c:pt>
                <c:pt idx="36242">
                  <c:v>168.547</c:v>
                </c:pt>
                <c:pt idx="36243">
                  <c:v>169.32900000000001</c:v>
                </c:pt>
                <c:pt idx="36244">
                  <c:v>170.11599999999999</c:v>
                </c:pt>
                <c:pt idx="36245">
                  <c:v>170.90800000000004</c:v>
                </c:pt>
                <c:pt idx="36246">
                  <c:v>171.70599999999999</c:v>
                </c:pt>
                <c:pt idx="36247">
                  <c:v>172.50800000000001</c:v>
                </c:pt>
                <c:pt idx="36248">
                  <c:v>173.315</c:v>
                </c:pt>
                <c:pt idx="36249">
                  <c:v>174.12700000000001</c:v>
                </c:pt>
                <c:pt idx="36250">
                  <c:v>174.94499999999999</c:v>
                </c:pt>
                <c:pt idx="36251">
                  <c:v>175.76599999999999</c:v>
                </c:pt>
                <c:pt idx="36252">
                  <c:v>176.59300000000002</c:v>
                </c:pt>
                <c:pt idx="36253">
                  <c:v>177.42500000000001</c:v>
                </c:pt>
                <c:pt idx="36254">
                  <c:v>178.261</c:v>
                </c:pt>
                <c:pt idx="36255">
                  <c:v>179.102</c:v>
                </c:pt>
                <c:pt idx="36256">
                  <c:v>179.94800000000001</c:v>
                </c:pt>
                <c:pt idx="36257">
                  <c:v>180.798</c:v>
                </c:pt>
                <c:pt idx="36258">
                  <c:v>181.65300000000002</c:v>
                </c:pt>
                <c:pt idx="36259">
                  <c:v>182.51300000000001</c:v>
                </c:pt>
                <c:pt idx="36260">
                  <c:v>183.37700000000001</c:v>
                </c:pt>
                <c:pt idx="36261">
                  <c:v>184.24599999999998</c:v>
                </c:pt>
                <c:pt idx="36262">
                  <c:v>185.12</c:v>
                </c:pt>
                <c:pt idx="36263">
                  <c:v>185.9980000000001</c:v>
                </c:pt>
                <c:pt idx="36264">
                  <c:v>186.88100000000011</c:v>
                </c:pt>
                <c:pt idx="36265">
                  <c:v>187.768</c:v>
                </c:pt>
                <c:pt idx="36266">
                  <c:v>188.66</c:v>
                </c:pt>
                <c:pt idx="36267">
                  <c:v>189.55600000000001</c:v>
                </c:pt>
                <c:pt idx="36268">
                  <c:v>190.45600000000007</c:v>
                </c:pt>
                <c:pt idx="36269">
                  <c:v>191.3610000000001</c:v>
                </c:pt>
                <c:pt idx="36270">
                  <c:v>192.27099999999999</c:v>
                </c:pt>
                <c:pt idx="36271">
                  <c:v>193.185</c:v>
                </c:pt>
                <c:pt idx="36272">
                  <c:v>194.10300000000001</c:v>
                </c:pt>
                <c:pt idx="36273">
                  <c:v>195.02500000000001</c:v>
                </c:pt>
                <c:pt idx="36274">
                  <c:v>195.95200000000011</c:v>
                </c:pt>
                <c:pt idx="36275">
                  <c:v>196.88400000000001</c:v>
                </c:pt>
                <c:pt idx="36276">
                  <c:v>197.81900000000002</c:v>
                </c:pt>
                <c:pt idx="36277">
                  <c:v>198.75899999999999</c:v>
                </c:pt>
                <c:pt idx="36278">
                  <c:v>199.70299999999997</c:v>
                </c:pt>
                <c:pt idx="36279">
                  <c:v>200.65100000000001</c:v>
                </c:pt>
                <c:pt idx="36280">
                  <c:v>201.60399999999998</c:v>
                </c:pt>
                <c:pt idx="36281">
                  <c:v>202.56100000000001</c:v>
                </c:pt>
                <c:pt idx="36282">
                  <c:v>203.52200000000011</c:v>
                </c:pt>
                <c:pt idx="36283">
                  <c:v>204.48700000000011</c:v>
                </c:pt>
                <c:pt idx="36284">
                  <c:v>205.45600000000007</c:v>
                </c:pt>
                <c:pt idx="36285">
                  <c:v>206.43</c:v>
                </c:pt>
                <c:pt idx="36286">
                  <c:v>207.40800000000004</c:v>
                </c:pt>
                <c:pt idx="36287">
                  <c:v>208.38900000000001</c:v>
                </c:pt>
                <c:pt idx="36288">
                  <c:v>209.375</c:v>
                </c:pt>
                <c:pt idx="36289">
                  <c:v>210.36600000000001</c:v>
                </c:pt>
                <c:pt idx="36290">
                  <c:v>211.36</c:v>
                </c:pt>
                <c:pt idx="36291">
                  <c:v>212.35800000000012</c:v>
                </c:pt>
                <c:pt idx="36292">
                  <c:v>213.36</c:v>
                </c:pt>
                <c:pt idx="36293">
                  <c:v>214.3670000000001</c:v>
                </c:pt>
                <c:pt idx="36294">
                  <c:v>215.37700000000001</c:v>
                </c:pt>
                <c:pt idx="36295">
                  <c:v>216.39200000000011</c:v>
                </c:pt>
                <c:pt idx="36296">
                  <c:v>217.41</c:v>
                </c:pt>
                <c:pt idx="36297">
                  <c:v>218.43300000000002</c:v>
                </c:pt>
                <c:pt idx="36298">
                  <c:v>219.459</c:v>
                </c:pt>
                <c:pt idx="36299">
                  <c:v>220.49</c:v>
                </c:pt>
                <c:pt idx="36300">
                  <c:v>221.524</c:v>
                </c:pt>
                <c:pt idx="36301">
                  <c:v>222.56200000000001</c:v>
                </c:pt>
                <c:pt idx="36302">
                  <c:v>223.60499999999999</c:v>
                </c:pt>
                <c:pt idx="36303">
                  <c:v>224.65100000000001</c:v>
                </c:pt>
                <c:pt idx="36304">
                  <c:v>225.70099999999999</c:v>
                </c:pt>
                <c:pt idx="36305">
                  <c:v>226.755</c:v>
                </c:pt>
                <c:pt idx="36306">
                  <c:v>227.81399999999999</c:v>
                </c:pt>
                <c:pt idx="36307">
                  <c:v>228.875</c:v>
                </c:pt>
                <c:pt idx="36308">
                  <c:v>229.941</c:v>
                </c:pt>
                <c:pt idx="36309">
                  <c:v>231.011</c:v>
                </c:pt>
                <c:pt idx="36310">
                  <c:v>232.084</c:v>
                </c:pt>
                <c:pt idx="36311">
                  <c:v>233.16200000000001</c:v>
                </c:pt>
                <c:pt idx="36312">
                  <c:v>234.24299999999999</c:v>
                </c:pt>
                <c:pt idx="36313">
                  <c:v>235.32800000000012</c:v>
                </c:pt>
                <c:pt idx="36314">
                  <c:v>236.417</c:v>
                </c:pt>
                <c:pt idx="36315">
                  <c:v>237.50899999999999</c:v>
                </c:pt>
                <c:pt idx="36316">
                  <c:v>238.60599999999999</c:v>
                </c:pt>
                <c:pt idx="36317">
                  <c:v>239.70599999999999</c:v>
                </c:pt>
                <c:pt idx="36318">
                  <c:v>240.81</c:v>
                </c:pt>
                <c:pt idx="36319">
                  <c:v>241.917</c:v>
                </c:pt>
                <c:pt idx="36320">
                  <c:v>243.02800000000011</c:v>
                </c:pt>
                <c:pt idx="36321">
                  <c:v>244.14399999999998</c:v>
                </c:pt>
                <c:pt idx="36322">
                  <c:v>245.262</c:v>
                </c:pt>
                <c:pt idx="36323">
                  <c:v>246.3850000000001</c:v>
                </c:pt>
                <c:pt idx="36324">
                  <c:v>247.511</c:v>
                </c:pt>
                <c:pt idx="36325">
                  <c:v>248.64</c:v>
                </c:pt>
                <c:pt idx="36326">
                  <c:v>249.77399999999992</c:v>
                </c:pt>
                <c:pt idx="36327">
                  <c:v>250.911</c:v>
                </c:pt>
                <c:pt idx="36328">
                  <c:v>252.05100000000004</c:v>
                </c:pt>
                <c:pt idx="36329">
                  <c:v>253.19499999999999</c:v>
                </c:pt>
                <c:pt idx="36330">
                  <c:v>254.34300000000002</c:v>
                </c:pt>
                <c:pt idx="36331">
                  <c:v>255.494</c:v>
                </c:pt>
                <c:pt idx="36332">
                  <c:v>256.64900000000023</c:v>
                </c:pt>
                <c:pt idx="36333">
                  <c:v>257.80700000000002</c:v>
                </c:pt>
                <c:pt idx="36334">
                  <c:v>258.96899999999965</c:v>
                </c:pt>
                <c:pt idx="36335">
                  <c:v>260.13400000000001</c:v>
                </c:pt>
                <c:pt idx="36336">
                  <c:v>261.30200000000002</c:v>
                </c:pt>
                <c:pt idx="36337">
                  <c:v>262.4749999999998</c:v>
                </c:pt>
                <c:pt idx="36338">
                  <c:v>263.64999999999998</c:v>
                </c:pt>
                <c:pt idx="36339">
                  <c:v>264.82900000000001</c:v>
                </c:pt>
                <c:pt idx="36340">
                  <c:v>266.0109999999998</c:v>
                </c:pt>
                <c:pt idx="36341">
                  <c:v>267.197</c:v>
                </c:pt>
                <c:pt idx="36342">
                  <c:v>268.3859999999998</c:v>
                </c:pt>
                <c:pt idx="36343">
                  <c:v>269.57799999999975</c:v>
                </c:pt>
                <c:pt idx="36344">
                  <c:v>270.7729999999998</c:v>
                </c:pt>
                <c:pt idx="36345">
                  <c:v>271.97199999999958</c:v>
                </c:pt>
                <c:pt idx="36346">
                  <c:v>273.17399999999975</c:v>
                </c:pt>
                <c:pt idx="36347">
                  <c:v>274.37900000000002</c:v>
                </c:pt>
                <c:pt idx="36348">
                  <c:v>275.58799999999979</c:v>
                </c:pt>
                <c:pt idx="36349">
                  <c:v>276.79899999999958</c:v>
                </c:pt>
                <c:pt idx="36350">
                  <c:v>278.01400000000001</c:v>
                </c:pt>
                <c:pt idx="36351">
                  <c:v>279.23099999999965</c:v>
                </c:pt>
                <c:pt idx="36352">
                  <c:v>280.452</c:v>
                </c:pt>
                <c:pt idx="36353">
                  <c:v>281.67599999999999</c:v>
                </c:pt>
                <c:pt idx="36354">
                  <c:v>282.90299999999979</c:v>
                </c:pt>
                <c:pt idx="36355">
                  <c:v>284.13299999999975</c:v>
                </c:pt>
                <c:pt idx="36356">
                  <c:v>285.36599999999999</c:v>
                </c:pt>
                <c:pt idx="36357">
                  <c:v>286.601</c:v>
                </c:pt>
                <c:pt idx="36358">
                  <c:v>287.83999999999975</c:v>
                </c:pt>
                <c:pt idx="36359">
                  <c:v>289.08099999999979</c:v>
                </c:pt>
                <c:pt idx="36360">
                  <c:v>290.32599999999979</c:v>
                </c:pt>
                <c:pt idx="36361">
                  <c:v>291.57299999999975</c:v>
                </c:pt>
                <c:pt idx="36362">
                  <c:v>292.822</c:v>
                </c:pt>
                <c:pt idx="36363">
                  <c:v>294.07499999999999</c:v>
                </c:pt>
                <c:pt idx="36364">
                  <c:v>295.33</c:v>
                </c:pt>
                <c:pt idx="36365">
                  <c:v>296.58799999999979</c:v>
                </c:pt>
                <c:pt idx="36366">
                  <c:v>297.84800000000001</c:v>
                </c:pt>
                <c:pt idx="36367">
                  <c:v>299.11099999999999</c:v>
                </c:pt>
                <c:pt idx="36368">
                  <c:v>300.37700000000001</c:v>
                </c:pt>
                <c:pt idx="36369">
                  <c:v>301.64499999999998</c:v>
                </c:pt>
                <c:pt idx="36370">
                  <c:v>302.91499999999979</c:v>
                </c:pt>
                <c:pt idx="36371">
                  <c:v>304.18799999999999</c:v>
                </c:pt>
                <c:pt idx="36372">
                  <c:v>305.46299999999979</c:v>
                </c:pt>
                <c:pt idx="36373">
                  <c:v>306.74099999999999</c:v>
                </c:pt>
                <c:pt idx="36374">
                  <c:v>308.02099999999979</c:v>
                </c:pt>
                <c:pt idx="36375">
                  <c:v>309.303</c:v>
                </c:pt>
                <c:pt idx="36376">
                  <c:v>310.58699999999965</c:v>
                </c:pt>
                <c:pt idx="36377">
                  <c:v>311.87299999999999</c:v>
                </c:pt>
                <c:pt idx="36378">
                  <c:v>313.16199999999975</c:v>
                </c:pt>
                <c:pt idx="36379">
                  <c:v>314.452</c:v>
                </c:pt>
                <c:pt idx="36380">
                  <c:v>315.745</c:v>
                </c:pt>
                <c:pt idx="36381">
                  <c:v>317.03899999999965</c:v>
                </c:pt>
                <c:pt idx="36382">
                  <c:v>318.33599999999979</c:v>
                </c:pt>
                <c:pt idx="36383">
                  <c:v>319.63400000000001</c:v>
                </c:pt>
                <c:pt idx="36384">
                  <c:v>320.93400000000003</c:v>
                </c:pt>
                <c:pt idx="36385">
                  <c:v>322.23599999999965</c:v>
                </c:pt>
                <c:pt idx="36386">
                  <c:v>323.53899999999965</c:v>
                </c:pt>
                <c:pt idx="36387">
                  <c:v>324.84399999999999</c:v>
                </c:pt>
                <c:pt idx="36388">
                  <c:v>326.15100000000001</c:v>
                </c:pt>
                <c:pt idx="36389">
                  <c:v>327.459</c:v>
                </c:pt>
                <c:pt idx="36390">
                  <c:v>328.76799999999974</c:v>
                </c:pt>
                <c:pt idx="36391">
                  <c:v>330.07900000000001</c:v>
                </c:pt>
                <c:pt idx="36392">
                  <c:v>331.392</c:v>
                </c:pt>
                <c:pt idx="36393">
                  <c:v>332.70499999999993</c:v>
                </c:pt>
                <c:pt idx="36394">
                  <c:v>334.02</c:v>
                </c:pt>
                <c:pt idx="36395">
                  <c:v>335.33599999999979</c:v>
                </c:pt>
                <c:pt idx="36396">
                  <c:v>336.65300000000002</c:v>
                </c:pt>
                <c:pt idx="36397">
                  <c:v>337.97199999999958</c:v>
                </c:pt>
                <c:pt idx="36398">
                  <c:v>339.29099999999966</c:v>
                </c:pt>
                <c:pt idx="36399">
                  <c:v>340.61099999999999</c:v>
                </c:pt>
                <c:pt idx="36400">
                  <c:v>341.93199999999962</c:v>
                </c:pt>
                <c:pt idx="36401">
                  <c:v>343.25400000000002</c:v>
                </c:pt>
                <c:pt idx="36402">
                  <c:v>344.57599999999979</c:v>
                </c:pt>
                <c:pt idx="36403">
                  <c:v>345.899</c:v>
                </c:pt>
                <c:pt idx="36404">
                  <c:v>347.22299999999979</c:v>
                </c:pt>
                <c:pt idx="36405">
                  <c:v>348.54700000000008</c:v>
                </c:pt>
                <c:pt idx="36406">
                  <c:v>349.87099999999975</c:v>
                </c:pt>
                <c:pt idx="36407">
                  <c:v>351.19600000000003</c:v>
                </c:pt>
                <c:pt idx="36408">
                  <c:v>352.52199999999965</c:v>
                </c:pt>
                <c:pt idx="36409">
                  <c:v>353.84699999999975</c:v>
                </c:pt>
                <c:pt idx="36410">
                  <c:v>355.173</c:v>
                </c:pt>
                <c:pt idx="36411">
                  <c:v>356.49899999999963</c:v>
                </c:pt>
                <c:pt idx="36412">
                  <c:v>357.82400000000001</c:v>
                </c:pt>
                <c:pt idx="36413">
                  <c:v>359.1500000000002</c:v>
                </c:pt>
                <c:pt idx="36414">
                  <c:v>360.47599999999977</c:v>
                </c:pt>
                <c:pt idx="36415">
                  <c:v>361.80099999999999</c:v>
                </c:pt>
                <c:pt idx="36416">
                  <c:v>363.12599999999975</c:v>
                </c:pt>
                <c:pt idx="36417">
                  <c:v>364.45099999999979</c:v>
                </c:pt>
                <c:pt idx="36418">
                  <c:v>365.77499999999975</c:v>
                </c:pt>
                <c:pt idx="36419">
                  <c:v>367.09899999999965</c:v>
                </c:pt>
                <c:pt idx="36420">
                  <c:v>368.42200000000003</c:v>
                </c:pt>
                <c:pt idx="36421">
                  <c:v>369.74400000000026</c:v>
                </c:pt>
                <c:pt idx="36422">
                  <c:v>371.06599999999975</c:v>
                </c:pt>
                <c:pt idx="36423">
                  <c:v>372.387</c:v>
                </c:pt>
                <c:pt idx="36424">
                  <c:v>373.70699999999965</c:v>
                </c:pt>
                <c:pt idx="36425">
                  <c:v>375.02499999999975</c:v>
                </c:pt>
                <c:pt idx="36426">
                  <c:v>376.34300000000002</c:v>
                </c:pt>
                <c:pt idx="36427">
                  <c:v>377.66</c:v>
                </c:pt>
                <c:pt idx="36428">
                  <c:v>378.9749999999998</c:v>
                </c:pt>
                <c:pt idx="36429">
                  <c:v>380.28899999999965</c:v>
                </c:pt>
                <c:pt idx="36430">
                  <c:v>381.601</c:v>
                </c:pt>
                <c:pt idx="36431">
                  <c:v>382.91199999999958</c:v>
                </c:pt>
                <c:pt idx="36432">
                  <c:v>384.22099999999978</c:v>
                </c:pt>
                <c:pt idx="36433">
                  <c:v>385.529</c:v>
                </c:pt>
                <c:pt idx="36434">
                  <c:v>386.83499999999975</c:v>
                </c:pt>
                <c:pt idx="36435">
                  <c:v>388.13900000000001</c:v>
                </c:pt>
                <c:pt idx="36436">
                  <c:v>389.44099999999975</c:v>
                </c:pt>
                <c:pt idx="36437">
                  <c:v>390.74</c:v>
                </c:pt>
                <c:pt idx="36438">
                  <c:v>392.03799999999978</c:v>
                </c:pt>
                <c:pt idx="36439">
                  <c:v>393.334</c:v>
                </c:pt>
                <c:pt idx="36440">
                  <c:v>394.62700000000001</c:v>
                </c:pt>
                <c:pt idx="36441">
                  <c:v>395.91699999999958</c:v>
                </c:pt>
                <c:pt idx="36442">
                  <c:v>397.20599999999979</c:v>
                </c:pt>
                <c:pt idx="36443">
                  <c:v>398.49099999999964</c:v>
                </c:pt>
                <c:pt idx="36444">
                  <c:v>399.774</c:v>
                </c:pt>
                <c:pt idx="36445">
                  <c:v>401.05399999999975</c:v>
                </c:pt>
                <c:pt idx="36446">
                  <c:v>402.33099999999979</c:v>
                </c:pt>
                <c:pt idx="36447">
                  <c:v>403.60599999999999</c:v>
                </c:pt>
                <c:pt idx="36448">
                  <c:v>404.87700000000001</c:v>
                </c:pt>
                <c:pt idx="36449">
                  <c:v>406.14499999999998</c:v>
                </c:pt>
                <c:pt idx="36450">
                  <c:v>407.40899999999965</c:v>
                </c:pt>
                <c:pt idx="36451">
                  <c:v>408.67099999999999</c:v>
                </c:pt>
                <c:pt idx="36452">
                  <c:v>409.92799999999966</c:v>
                </c:pt>
                <c:pt idx="36453">
                  <c:v>411.18299999999999</c:v>
                </c:pt>
                <c:pt idx="36454">
                  <c:v>412.43299999999965</c:v>
                </c:pt>
                <c:pt idx="36455">
                  <c:v>413.68</c:v>
                </c:pt>
                <c:pt idx="36456">
                  <c:v>414.92299999999977</c:v>
                </c:pt>
                <c:pt idx="36457">
                  <c:v>416.16199999999975</c:v>
                </c:pt>
                <c:pt idx="36458">
                  <c:v>417.3979999999998</c:v>
                </c:pt>
                <c:pt idx="36459">
                  <c:v>418.62900000000002</c:v>
                </c:pt>
                <c:pt idx="36460">
                  <c:v>419.85500000000002</c:v>
                </c:pt>
                <c:pt idx="36461">
                  <c:v>421.07799999999975</c:v>
                </c:pt>
                <c:pt idx="36462">
                  <c:v>422.29599999999965</c:v>
                </c:pt>
                <c:pt idx="36463">
                  <c:v>423.50900000000001</c:v>
                </c:pt>
                <c:pt idx="36464">
                  <c:v>424.71799999999979</c:v>
                </c:pt>
                <c:pt idx="36465">
                  <c:v>425.92200000000003</c:v>
                </c:pt>
                <c:pt idx="36466">
                  <c:v>427.12200000000001</c:v>
                </c:pt>
                <c:pt idx="36467">
                  <c:v>428.31599999999975</c:v>
                </c:pt>
                <c:pt idx="36468">
                  <c:v>429.505</c:v>
                </c:pt>
                <c:pt idx="36469">
                  <c:v>430.69</c:v>
                </c:pt>
                <c:pt idx="36470">
                  <c:v>431.86900000000026</c:v>
                </c:pt>
                <c:pt idx="36471">
                  <c:v>433.04300000000001</c:v>
                </c:pt>
                <c:pt idx="36472">
                  <c:v>434.21099999999979</c:v>
                </c:pt>
                <c:pt idx="36473">
                  <c:v>435.37400000000002</c:v>
                </c:pt>
                <c:pt idx="36474">
                  <c:v>436.53199999999958</c:v>
                </c:pt>
                <c:pt idx="36475">
                  <c:v>437.68299999999999</c:v>
                </c:pt>
                <c:pt idx="36476">
                  <c:v>438.82900000000001</c:v>
                </c:pt>
                <c:pt idx="36477">
                  <c:v>439.9699999999998</c:v>
                </c:pt>
                <c:pt idx="36478">
                  <c:v>441.10399999999993</c:v>
                </c:pt>
                <c:pt idx="36479">
                  <c:v>442.23200000000003</c:v>
                </c:pt>
                <c:pt idx="36480">
                  <c:v>443.35399999999993</c:v>
                </c:pt>
                <c:pt idx="36481">
                  <c:v>444.4699999999998</c:v>
                </c:pt>
                <c:pt idx="36482">
                  <c:v>445.57900000000001</c:v>
                </c:pt>
                <c:pt idx="36483">
                  <c:v>446.68200000000002</c:v>
                </c:pt>
                <c:pt idx="36484">
                  <c:v>447.77799999999979</c:v>
                </c:pt>
                <c:pt idx="36485">
                  <c:v>448.86799999999999</c:v>
                </c:pt>
                <c:pt idx="36486">
                  <c:v>449.95099999999979</c:v>
                </c:pt>
                <c:pt idx="36487">
                  <c:v>451.02699999999965</c:v>
                </c:pt>
                <c:pt idx="36488">
                  <c:v>452.09699999999958</c:v>
                </c:pt>
                <c:pt idx="36489">
                  <c:v>453.15899999999999</c:v>
                </c:pt>
                <c:pt idx="36490">
                  <c:v>454.21499999999975</c:v>
                </c:pt>
                <c:pt idx="36491">
                  <c:v>455.26299999999975</c:v>
                </c:pt>
                <c:pt idx="36492">
                  <c:v>456.303</c:v>
                </c:pt>
                <c:pt idx="36493">
                  <c:v>457.33699999999965</c:v>
                </c:pt>
                <c:pt idx="36494">
                  <c:v>458.363</c:v>
                </c:pt>
                <c:pt idx="36495">
                  <c:v>459.38200000000001</c:v>
                </c:pt>
                <c:pt idx="36496">
                  <c:v>460.39299999999974</c:v>
                </c:pt>
                <c:pt idx="36497">
                  <c:v>461.39599999999979</c:v>
                </c:pt>
                <c:pt idx="36498">
                  <c:v>462.392</c:v>
                </c:pt>
                <c:pt idx="36499">
                  <c:v>463.37900000000002</c:v>
                </c:pt>
                <c:pt idx="36500">
                  <c:v>464.35899999999975</c:v>
                </c:pt>
                <c:pt idx="36501">
                  <c:v>465.33099999999979</c:v>
                </c:pt>
                <c:pt idx="36502">
                  <c:v>466.29399999999958</c:v>
                </c:pt>
                <c:pt idx="36503">
                  <c:v>467.25</c:v>
                </c:pt>
                <c:pt idx="36504">
                  <c:v>468.197</c:v>
                </c:pt>
                <c:pt idx="36505">
                  <c:v>469.13499999999999</c:v>
                </c:pt>
                <c:pt idx="36506">
                  <c:v>470.06599999999975</c:v>
                </c:pt>
                <c:pt idx="36507">
                  <c:v>470.98699999999963</c:v>
                </c:pt>
                <c:pt idx="36508">
                  <c:v>471.90099999999978</c:v>
                </c:pt>
                <c:pt idx="36509">
                  <c:v>472.80500000000001</c:v>
                </c:pt>
                <c:pt idx="36510">
                  <c:v>473.70099999999979</c:v>
                </c:pt>
                <c:pt idx="36511">
                  <c:v>474.58699999999965</c:v>
                </c:pt>
                <c:pt idx="36512">
                  <c:v>475.46499999999975</c:v>
                </c:pt>
                <c:pt idx="36513">
                  <c:v>476.33499999999975</c:v>
                </c:pt>
                <c:pt idx="36514">
                  <c:v>477.19400000000002</c:v>
                </c:pt>
                <c:pt idx="36515">
                  <c:v>478.04500000000002</c:v>
                </c:pt>
                <c:pt idx="36516">
                  <c:v>478.887</c:v>
                </c:pt>
                <c:pt idx="36517">
                  <c:v>479.71899999999965</c:v>
                </c:pt>
                <c:pt idx="36518">
                  <c:v>480.54199999999975</c:v>
                </c:pt>
                <c:pt idx="36519">
                  <c:v>481.35599999999999</c:v>
                </c:pt>
                <c:pt idx="36520">
                  <c:v>482.16</c:v>
                </c:pt>
                <c:pt idx="36521">
                  <c:v>482.95499999999993</c:v>
                </c:pt>
                <c:pt idx="36522">
                  <c:v>483.74</c:v>
                </c:pt>
                <c:pt idx="36523">
                  <c:v>484.51499999999999</c:v>
                </c:pt>
                <c:pt idx="36524">
                  <c:v>485.28099999999978</c:v>
                </c:pt>
                <c:pt idx="36525">
                  <c:v>486.03699999999958</c:v>
                </c:pt>
                <c:pt idx="36526">
                  <c:v>486.78299999999979</c:v>
                </c:pt>
                <c:pt idx="36527">
                  <c:v>487.51900000000001</c:v>
                </c:pt>
                <c:pt idx="36528">
                  <c:v>488.245</c:v>
                </c:pt>
                <c:pt idx="36529">
                  <c:v>488.96199999999965</c:v>
                </c:pt>
                <c:pt idx="36530">
                  <c:v>489.66800000000001</c:v>
                </c:pt>
                <c:pt idx="36531">
                  <c:v>490.36399999999975</c:v>
                </c:pt>
                <c:pt idx="36532">
                  <c:v>491.05</c:v>
                </c:pt>
                <c:pt idx="36533">
                  <c:v>491.7249999999998</c:v>
                </c:pt>
                <c:pt idx="36534">
                  <c:v>492.39</c:v>
                </c:pt>
                <c:pt idx="36535">
                  <c:v>493.04500000000002</c:v>
                </c:pt>
                <c:pt idx="36536">
                  <c:v>493.69</c:v>
                </c:pt>
                <c:pt idx="36537">
                  <c:v>494.32400000000001</c:v>
                </c:pt>
                <c:pt idx="36538">
                  <c:v>494.94799999999975</c:v>
                </c:pt>
                <c:pt idx="36539">
                  <c:v>495.56099999999975</c:v>
                </c:pt>
                <c:pt idx="36540">
                  <c:v>496.16399999999999</c:v>
                </c:pt>
                <c:pt idx="36541">
                  <c:v>496.75599999999974</c:v>
                </c:pt>
                <c:pt idx="36542">
                  <c:v>497.33799999999979</c:v>
                </c:pt>
                <c:pt idx="36543">
                  <c:v>497.90799999999979</c:v>
                </c:pt>
                <c:pt idx="36544">
                  <c:v>498.46899999999965</c:v>
                </c:pt>
                <c:pt idx="36545">
                  <c:v>499.01799999999974</c:v>
                </c:pt>
                <c:pt idx="36546">
                  <c:v>499.55599999999993</c:v>
                </c:pt>
                <c:pt idx="36547">
                  <c:v>500.084</c:v>
                </c:pt>
                <c:pt idx="36548">
                  <c:v>500.601</c:v>
                </c:pt>
                <c:pt idx="36549">
                  <c:v>501.10700000000008</c:v>
                </c:pt>
                <c:pt idx="36550">
                  <c:v>501.60199999999975</c:v>
                </c:pt>
                <c:pt idx="36551">
                  <c:v>502.08699999999965</c:v>
                </c:pt>
                <c:pt idx="36552">
                  <c:v>502.56</c:v>
                </c:pt>
                <c:pt idx="36553">
                  <c:v>503.02199999999965</c:v>
                </c:pt>
                <c:pt idx="36554">
                  <c:v>503.47399999999965</c:v>
                </c:pt>
                <c:pt idx="36555">
                  <c:v>503.91399999999965</c:v>
                </c:pt>
                <c:pt idx="36556">
                  <c:v>504.34399999999999</c:v>
                </c:pt>
                <c:pt idx="36557">
                  <c:v>504.762</c:v>
                </c:pt>
                <c:pt idx="36558">
                  <c:v>505.16899999999993</c:v>
                </c:pt>
                <c:pt idx="36559">
                  <c:v>505.56599999999975</c:v>
                </c:pt>
                <c:pt idx="36560">
                  <c:v>505.95099999999979</c:v>
                </c:pt>
                <c:pt idx="36561">
                  <c:v>506.32499999999999</c:v>
                </c:pt>
                <c:pt idx="36562">
                  <c:v>506.68799999999999</c:v>
                </c:pt>
                <c:pt idx="36563">
                  <c:v>507.04</c:v>
                </c:pt>
                <c:pt idx="36564">
                  <c:v>507.38</c:v>
                </c:pt>
                <c:pt idx="36565">
                  <c:v>507.71</c:v>
                </c:pt>
                <c:pt idx="36566">
                  <c:v>508.02799999999979</c:v>
                </c:pt>
                <c:pt idx="36567">
                  <c:v>508.33499999999975</c:v>
                </c:pt>
                <c:pt idx="36568">
                  <c:v>508.63200000000001</c:v>
                </c:pt>
                <c:pt idx="36569">
                  <c:v>508.91699999999958</c:v>
                </c:pt>
                <c:pt idx="36570">
                  <c:v>509.19099999999975</c:v>
                </c:pt>
                <c:pt idx="36571">
                  <c:v>509.45400000000001</c:v>
                </c:pt>
                <c:pt idx="36572">
                  <c:v>509.70499999999993</c:v>
                </c:pt>
                <c:pt idx="36573">
                  <c:v>509.94600000000003</c:v>
                </c:pt>
                <c:pt idx="36574">
                  <c:v>510.17500000000001</c:v>
                </c:pt>
                <c:pt idx="36575">
                  <c:v>510.39400000000001</c:v>
                </c:pt>
                <c:pt idx="36576">
                  <c:v>510.601</c:v>
                </c:pt>
                <c:pt idx="36577">
                  <c:v>510.79700000000003</c:v>
                </c:pt>
                <c:pt idx="36578">
                  <c:v>510.98299999999978</c:v>
                </c:pt>
                <c:pt idx="36579">
                  <c:v>511.15699999999993</c:v>
                </c:pt>
                <c:pt idx="36580">
                  <c:v>511.32</c:v>
                </c:pt>
                <c:pt idx="36581">
                  <c:v>511.47199999999958</c:v>
                </c:pt>
                <c:pt idx="36582">
                  <c:v>511.61399999999975</c:v>
                </c:pt>
                <c:pt idx="36583">
                  <c:v>511.74400000000026</c:v>
                </c:pt>
                <c:pt idx="36584">
                  <c:v>511.86399999999975</c:v>
                </c:pt>
                <c:pt idx="36585">
                  <c:v>511.97199999999958</c:v>
                </c:pt>
                <c:pt idx="36586">
                  <c:v>512.07000000000005</c:v>
                </c:pt>
                <c:pt idx="36587">
                  <c:v>512.15699999999958</c:v>
                </c:pt>
                <c:pt idx="36588">
                  <c:v>512.23299999999949</c:v>
                </c:pt>
                <c:pt idx="36589">
                  <c:v>512.29800000000046</c:v>
                </c:pt>
                <c:pt idx="36590">
                  <c:v>512.35299999999916</c:v>
                </c:pt>
                <c:pt idx="36591">
                  <c:v>512.39699999999959</c:v>
                </c:pt>
                <c:pt idx="36592">
                  <c:v>512.4299999999995</c:v>
                </c:pt>
                <c:pt idx="36593">
                  <c:v>512.45299999999929</c:v>
                </c:pt>
                <c:pt idx="36594">
                  <c:v>512.46499999999958</c:v>
                </c:pt>
                <c:pt idx="36595">
                  <c:v>512.46599999999955</c:v>
                </c:pt>
                <c:pt idx="36596">
                  <c:v>512.45699999999943</c:v>
                </c:pt>
                <c:pt idx="36597">
                  <c:v>512.43799999999942</c:v>
                </c:pt>
                <c:pt idx="36598">
                  <c:v>512.40800000000002</c:v>
                </c:pt>
                <c:pt idx="36599">
                  <c:v>512.36799999999937</c:v>
                </c:pt>
                <c:pt idx="36600">
                  <c:v>512.31799999999942</c:v>
                </c:pt>
                <c:pt idx="36601">
                  <c:v>512.25699999999949</c:v>
                </c:pt>
                <c:pt idx="36602">
                  <c:v>512.18700000000001</c:v>
                </c:pt>
                <c:pt idx="36603">
                  <c:v>512.10500000000002</c:v>
                </c:pt>
                <c:pt idx="36604">
                  <c:v>512.01499999999999</c:v>
                </c:pt>
                <c:pt idx="36605">
                  <c:v>511.91299999999978</c:v>
                </c:pt>
                <c:pt idx="36606">
                  <c:v>511.80200000000002</c:v>
                </c:pt>
                <c:pt idx="36607">
                  <c:v>511.68200000000002</c:v>
                </c:pt>
                <c:pt idx="36608">
                  <c:v>511.55099999999999</c:v>
                </c:pt>
                <c:pt idx="36609">
                  <c:v>511.4099999999998</c:v>
                </c:pt>
                <c:pt idx="36610">
                  <c:v>511.26</c:v>
                </c:pt>
                <c:pt idx="36611">
                  <c:v>511.1</c:v>
                </c:pt>
                <c:pt idx="36612">
                  <c:v>510.93099999999959</c:v>
                </c:pt>
                <c:pt idx="36613">
                  <c:v>510.75200000000001</c:v>
                </c:pt>
                <c:pt idx="36614">
                  <c:v>510.56299999999999</c:v>
                </c:pt>
                <c:pt idx="36615">
                  <c:v>510.36500000000001</c:v>
                </c:pt>
                <c:pt idx="36616">
                  <c:v>510.15800000000002</c:v>
                </c:pt>
                <c:pt idx="36617">
                  <c:v>509.94200000000001</c:v>
                </c:pt>
                <c:pt idx="36618">
                  <c:v>509.71599999999978</c:v>
                </c:pt>
                <c:pt idx="36619">
                  <c:v>509.48200000000003</c:v>
                </c:pt>
                <c:pt idx="36620">
                  <c:v>509.23799999999977</c:v>
                </c:pt>
                <c:pt idx="36621">
                  <c:v>508.98599999999965</c:v>
                </c:pt>
                <c:pt idx="36622">
                  <c:v>508.7249999999998</c:v>
                </c:pt>
                <c:pt idx="36623">
                  <c:v>508.45400000000001</c:v>
                </c:pt>
                <c:pt idx="36624">
                  <c:v>508.17599999999999</c:v>
                </c:pt>
                <c:pt idx="36625">
                  <c:v>507.88799999999975</c:v>
                </c:pt>
                <c:pt idx="36626">
                  <c:v>507.59199999999959</c:v>
                </c:pt>
                <c:pt idx="36627">
                  <c:v>507.28799999999978</c:v>
                </c:pt>
                <c:pt idx="36628">
                  <c:v>506.9749999999998</c:v>
                </c:pt>
                <c:pt idx="36629">
                  <c:v>506.65400000000022</c:v>
                </c:pt>
                <c:pt idx="36630">
                  <c:v>506.32499999999999</c:v>
                </c:pt>
                <c:pt idx="36631">
                  <c:v>505.98799999999977</c:v>
                </c:pt>
                <c:pt idx="36632">
                  <c:v>505.64299999999997</c:v>
                </c:pt>
                <c:pt idx="36633">
                  <c:v>505.28999999999979</c:v>
                </c:pt>
                <c:pt idx="36634">
                  <c:v>504.92899999999958</c:v>
                </c:pt>
                <c:pt idx="36635">
                  <c:v>504.56</c:v>
                </c:pt>
                <c:pt idx="36636">
                  <c:v>504.18400000000008</c:v>
                </c:pt>
                <c:pt idx="36637">
                  <c:v>503.8</c:v>
                </c:pt>
                <c:pt idx="36638">
                  <c:v>503.40899999999965</c:v>
                </c:pt>
                <c:pt idx="36639">
                  <c:v>503.01</c:v>
                </c:pt>
                <c:pt idx="36640">
                  <c:v>502.60500000000002</c:v>
                </c:pt>
                <c:pt idx="36641">
                  <c:v>502.19200000000001</c:v>
                </c:pt>
                <c:pt idx="36642">
                  <c:v>501.77199999999965</c:v>
                </c:pt>
                <c:pt idx="36643">
                  <c:v>501.34500000000008</c:v>
                </c:pt>
                <c:pt idx="36644">
                  <c:v>500.91099999999977</c:v>
                </c:pt>
                <c:pt idx="36645">
                  <c:v>500.47099999999978</c:v>
                </c:pt>
                <c:pt idx="36646">
                  <c:v>500.024</c:v>
                </c:pt>
                <c:pt idx="36647">
                  <c:v>499.57</c:v>
                </c:pt>
                <c:pt idx="36648">
                  <c:v>499.11</c:v>
                </c:pt>
                <c:pt idx="36649">
                  <c:v>498.64400000000023</c:v>
                </c:pt>
                <c:pt idx="36650">
                  <c:v>498.17099999999999</c:v>
                </c:pt>
                <c:pt idx="36651">
                  <c:v>497.69299999999993</c:v>
                </c:pt>
                <c:pt idx="36652">
                  <c:v>497.20800000000003</c:v>
                </c:pt>
                <c:pt idx="36653">
                  <c:v>496.71699999999959</c:v>
                </c:pt>
                <c:pt idx="36654">
                  <c:v>496.22099999999978</c:v>
                </c:pt>
                <c:pt idx="36655">
                  <c:v>495.71899999999965</c:v>
                </c:pt>
                <c:pt idx="36656">
                  <c:v>495.21099999999979</c:v>
                </c:pt>
                <c:pt idx="36657">
                  <c:v>494.69799999999975</c:v>
                </c:pt>
                <c:pt idx="36658">
                  <c:v>494.17899999999975</c:v>
                </c:pt>
                <c:pt idx="36659">
                  <c:v>493.65600000000001</c:v>
                </c:pt>
                <c:pt idx="36660">
                  <c:v>493.12700000000001</c:v>
                </c:pt>
                <c:pt idx="36661">
                  <c:v>492.59299999999979</c:v>
                </c:pt>
                <c:pt idx="36662">
                  <c:v>492.05399999999975</c:v>
                </c:pt>
                <c:pt idx="36663">
                  <c:v>491.51</c:v>
                </c:pt>
                <c:pt idx="36664">
                  <c:v>490.96199999999965</c:v>
                </c:pt>
                <c:pt idx="36665">
                  <c:v>490.40899999999965</c:v>
                </c:pt>
                <c:pt idx="36666">
                  <c:v>489.851</c:v>
                </c:pt>
                <c:pt idx="36667">
                  <c:v>489.28899999999965</c:v>
                </c:pt>
                <c:pt idx="36668">
                  <c:v>488.72299999999979</c:v>
                </c:pt>
                <c:pt idx="36669">
                  <c:v>488.15300000000002</c:v>
                </c:pt>
                <c:pt idx="36670">
                  <c:v>487.57799999999975</c:v>
                </c:pt>
                <c:pt idx="36671">
                  <c:v>487</c:v>
                </c:pt>
                <c:pt idx="36672">
                  <c:v>486.41799999999978</c:v>
                </c:pt>
                <c:pt idx="36673">
                  <c:v>485.83199999999965</c:v>
                </c:pt>
                <c:pt idx="36674">
                  <c:v>485.24299999999999</c:v>
                </c:pt>
                <c:pt idx="36675">
                  <c:v>484.6500000000002</c:v>
                </c:pt>
                <c:pt idx="36676">
                  <c:v>484.05399999999975</c:v>
                </c:pt>
                <c:pt idx="36677">
                  <c:v>483.45400000000001</c:v>
                </c:pt>
                <c:pt idx="36678">
                  <c:v>482.85199999999975</c:v>
                </c:pt>
                <c:pt idx="36679">
                  <c:v>482.24599999999975</c:v>
                </c:pt>
                <c:pt idx="36680">
                  <c:v>481.63799999999975</c:v>
                </c:pt>
                <c:pt idx="36681">
                  <c:v>481.02599999999978</c:v>
                </c:pt>
                <c:pt idx="36682">
                  <c:v>480.41199999999958</c:v>
                </c:pt>
                <c:pt idx="36683">
                  <c:v>479.79599999999965</c:v>
                </c:pt>
                <c:pt idx="36684">
                  <c:v>479.17599999999999</c:v>
                </c:pt>
                <c:pt idx="36685">
                  <c:v>478.55500000000001</c:v>
                </c:pt>
                <c:pt idx="36686">
                  <c:v>477.93099999999959</c:v>
                </c:pt>
                <c:pt idx="36687">
                  <c:v>477.30500000000001</c:v>
                </c:pt>
                <c:pt idx="36688">
                  <c:v>476.67700000000002</c:v>
                </c:pt>
                <c:pt idx="36689">
                  <c:v>476.04700000000008</c:v>
                </c:pt>
                <c:pt idx="36690">
                  <c:v>475.41599999999966</c:v>
                </c:pt>
                <c:pt idx="36691">
                  <c:v>474.78199999999958</c:v>
                </c:pt>
                <c:pt idx="36692">
                  <c:v>474.14699999999999</c:v>
                </c:pt>
                <c:pt idx="36693">
                  <c:v>473.5109999999998</c:v>
                </c:pt>
                <c:pt idx="36694">
                  <c:v>472.87299999999999</c:v>
                </c:pt>
                <c:pt idx="36695">
                  <c:v>472.23299999999978</c:v>
                </c:pt>
                <c:pt idx="36696">
                  <c:v>471.59299999999979</c:v>
                </c:pt>
                <c:pt idx="36697">
                  <c:v>470.952</c:v>
                </c:pt>
                <c:pt idx="36698">
                  <c:v>470.30900000000008</c:v>
                </c:pt>
                <c:pt idx="36699">
                  <c:v>469.666</c:v>
                </c:pt>
                <c:pt idx="36700">
                  <c:v>469.02199999999965</c:v>
                </c:pt>
                <c:pt idx="36701">
                  <c:v>468.37700000000001</c:v>
                </c:pt>
                <c:pt idx="36702">
                  <c:v>467.73200000000003</c:v>
                </c:pt>
                <c:pt idx="36703">
                  <c:v>467.08599999999979</c:v>
                </c:pt>
                <c:pt idx="36704">
                  <c:v>466.44</c:v>
                </c:pt>
                <c:pt idx="36705">
                  <c:v>465.79399999999958</c:v>
                </c:pt>
                <c:pt idx="36706">
                  <c:v>465.14699999999999</c:v>
                </c:pt>
                <c:pt idx="36707">
                  <c:v>464.50099999999975</c:v>
                </c:pt>
                <c:pt idx="36708">
                  <c:v>463.85399999999993</c:v>
                </c:pt>
                <c:pt idx="36709">
                  <c:v>463.20800000000003</c:v>
                </c:pt>
                <c:pt idx="36710">
                  <c:v>462.56200000000001</c:v>
                </c:pt>
                <c:pt idx="36711">
                  <c:v>461.91599999999966</c:v>
                </c:pt>
                <c:pt idx="36712">
                  <c:v>461.27</c:v>
                </c:pt>
                <c:pt idx="36713">
                  <c:v>460.625</c:v>
                </c:pt>
                <c:pt idx="36714">
                  <c:v>459.98099999999965</c:v>
                </c:pt>
                <c:pt idx="36715">
                  <c:v>459.33799999999979</c:v>
                </c:pt>
                <c:pt idx="36716">
                  <c:v>458.69499999999999</c:v>
                </c:pt>
                <c:pt idx="36717">
                  <c:v>458.053</c:v>
                </c:pt>
                <c:pt idx="36718">
                  <c:v>457.41199999999958</c:v>
                </c:pt>
                <c:pt idx="36719">
                  <c:v>456.77199999999965</c:v>
                </c:pt>
                <c:pt idx="36720">
                  <c:v>456.13400000000001</c:v>
                </c:pt>
                <c:pt idx="36721">
                  <c:v>455.49599999999958</c:v>
                </c:pt>
                <c:pt idx="36722">
                  <c:v>454.86</c:v>
                </c:pt>
                <c:pt idx="36723">
                  <c:v>454.2249999999998</c:v>
                </c:pt>
                <c:pt idx="36724">
                  <c:v>453.59199999999959</c:v>
                </c:pt>
                <c:pt idx="36725">
                  <c:v>452.96</c:v>
                </c:pt>
                <c:pt idx="36726">
                  <c:v>452.33</c:v>
                </c:pt>
                <c:pt idx="36727">
                  <c:v>451.702</c:v>
                </c:pt>
                <c:pt idx="36728">
                  <c:v>451.07499999999999</c:v>
                </c:pt>
                <c:pt idx="36729">
                  <c:v>450.45</c:v>
                </c:pt>
                <c:pt idx="36730">
                  <c:v>449.82799999999975</c:v>
                </c:pt>
                <c:pt idx="36731">
                  <c:v>449.20699999999965</c:v>
                </c:pt>
                <c:pt idx="36732">
                  <c:v>448.58799999999979</c:v>
                </c:pt>
                <c:pt idx="36733">
                  <c:v>447.97199999999958</c:v>
                </c:pt>
                <c:pt idx="36734">
                  <c:v>447.358</c:v>
                </c:pt>
                <c:pt idx="36735">
                  <c:v>446.74599999999975</c:v>
                </c:pt>
                <c:pt idx="36736">
                  <c:v>446.1359999999998</c:v>
                </c:pt>
                <c:pt idx="36737">
                  <c:v>445.529</c:v>
                </c:pt>
                <c:pt idx="36738">
                  <c:v>444.92399999999958</c:v>
                </c:pt>
                <c:pt idx="36739">
                  <c:v>444.322</c:v>
                </c:pt>
                <c:pt idx="36740">
                  <c:v>443.72299999999979</c:v>
                </c:pt>
                <c:pt idx="36741">
                  <c:v>443.12599999999975</c:v>
                </c:pt>
                <c:pt idx="36742">
                  <c:v>442.53199999999958</c:v>
                </c:pt>
                <c:pt idx="36743">
                  <c:v>441.94099999999975</c:v>
                </c:pt>
                <c:pt idx="36744">
                  <c:v>441.35300000000001</c:v>
                </c:pt>
                <c:pt idx="36745">
                  <c:v>440.767</c:v>
                </c:pt>
                <c:pt idx="36746">
                  <c:v>440.185</c:v>
                </c:pt>
                <c:pt idx="36747">
                  <c:v>439.60500000000002</c:v>
                </c:pt>
                <c:pt idx="36748">
                  <c:v>439.029</c:v>
                </c:pt>
                <c:pt idx="36749">
                  <c:v>438.45599999999979</c:v>
                </c:pt>
                <c:pt idx="36750">
                  <c:v>437.8859999999998</c:v>
                </c:pt>
                <c:pt idx="36751">
                  <c:v>437.31900000000002</c:v>
                </c:pt>
                <c:pt idx="36752">
                  <c:v>436.755</c:v>
                </c:pt>
                <c:pt idx="36753">
                  <c:v>436.19499999999999</c:v>
                </c:pt>
                <c:pt idx="36754">
                  <c:v>435.63799999999975</c:v>
                </c:pt>
                <c:pt idx="36755">
                  <c:v>435.084</c:v>
                </c:pt>
                <c:pt idx="36756">
                  <c:v>434.53399999999965</c:v>
                </c:pt>
                <c:pt idx="36757">
                  <c:v>433.98799999999977</c:v>
                </c:pt>
                <c:pt idx="36758">
                  <c:v>433.44499999999999</c:v>
                </c:pt>
                <c:pt idx="36759">
                  <c:v>432.90499999999975</c:v>
                </c:pt>
                <c:pt idx="36760">
                  <c:v>432.36900000000026</c:v>
                </c:pt>
                <c:pt idx="36761">
                  <c:v>431.83699999999965</c:v>
                </c:pt>
                <c:pt idx="36762">
                  <c:v>431.30799999999999</c:v>
                </c:pt>
                <c:pt idx="36763">
                  <c:v>430.78299999999979</c:v>
                </c:pt>
                <c:pt idx="36764">
                  <c:v>430.2609999999998</c:v>
                </c:pt>
                <c:pt idx="36765">
                  <c:v>429.74400000000026</c:v>
                </c:pt>
                <c:pt idx="36766">
                  <c:v>429.22999999999979</c:v>
                </c:pt>
                <c:pt idx="36767">
                  <c:v>428.7199999999998</c:v>
                </c:pt>
                <c:pt idx="36768">
                  <c:v>428.21299999999979</c:v>
                </c:pt>
                <c:pt idx="36769">
                  <c:v>427.71</c:v>
                </c:pt>
                <c:pt idx="36770">
                  <c:v>427.21199999999965</c:v>
                </c:pt>
                <c:pt idx="36771">
                  <c:v>426.71699999999959</c:v>
                </c:pt>
                <c:pt idx="36772">
                  <c:v>426.22599999999977</c:v>
                </c:pt>
                <c:pt idx="36773">
                  <c:v>425.73799999999977</c:v>
                </c:pt>
                <c:pt idx="36774">
                  <c:v>425.255</c:v>
                </c:pt>
                <c:pt idx="36775">
                  <c:v>424.77599999999978</c:v>
                </c:pt>
                <c:pt idx="36776">
                  <c:v>424.3</c:v>
                </c:pt>
                <c:pt idx="36777">
                  <c:v>423.82799999999975</c:v>
                </c:pt>
                <c:pt idx="36778">
                  <c:v>423.36</c:v>
                </c:pt>
                <c:pt idx="36779">
                  <c:v>422.89699999999965</c:v>
                </c:pt>
                <c:pt idx="36780">
                  <c:v>422.43699999999961</c:v>
                </c:pt>
                <c:pt idx="36781">
                  <c:v>421.98099999999965</c:v>
                </c:pt>
                <c:pt idx="36782">
                  <c:v>421.529</c:v>
                </c:pt>
                <c:pt idx="36783">
                  <c:v>421.08</c:v>
                </c:pt>
                <c:pt idx="36784">
                  <c:v>420.6359999999998</c:v>
                </c:pt>
                <c:pt idx="36785">
                  <c:v>420.19600000000003</c:v>
                </c:pt>
                <c:pt idx="36786">
                  <c:v>419.75900000000001</c:v>
                </c:pt>
                <c:pt idx="36787">
                  <c:v>419.327</c:v>
                </c:pt>
                <c:pt idx="36788">
                  <c:v>418.8979999999998</c:v>
                </c:pt>
                <c:pt idx="36789">
                  <c:v>418.47299999999979</c:v>
                </c:pt>
                <c:pt idx="36790">
                  <c:v>418.05200000000002</c:v>
                </c:pt>
                <c:pt idx="36791">
                  <c:v>417.63499999999999</c:v>
                </c:pt>
                <c:pt idx="36792">
                  <c:v>417.22199999999958</c:v>
                </c:pt>
                <c:pt idx="36793">
                  <c:v>416.81200000000001</c:v>
                </c:pt>
                <c:pt idx="36794">
                  <c:v>416.40699999999958</c:v>
                </c:pt>
                <c:pt idx="36795">
                  <c:v>416.005</c:v>
                </c:pt>
                <c:pt idx="36796">
                  <c:v>415.60599999999999</c:v>
                </c:pt>
                <c:pt idx="36797">
                  <c:v>415.21199999999965</c:v>
                </c:pt>
                <c:pt idx="36798">
                  <c:v>414.82100000000003</c:v>
                </c:pt>
                <c:pt idx="36799">
                  <c:v>414.43400000000003</c:v>
                </c:pt>
                <c:pt idx="36800">
                  <c:v>414.05099999999999</c:v>
                </c:pt>
                <c:pt idx="36801">
                  <c:v>413.67099999999999</c:v>
                </c:pt>
                <c:pt idx="36802">
                  <c:v>413.29499999999979</c:v>
                </c:pt>
                <c:pt idx="36803">
                  <c:v>412.92299999999977</c:v>
                </c:pt>
                <c:pt idx="36804">
                  <c:v>412.55399999999975</c:v>
                </c:pt>
                <c:pt idx="36805">
                  <c:v>412.18799999999999</c:v>
                </c:pt>
                <c:pt idx="36806">
                  <c:v>411.82599999999979</c:v>
                </c:pt>
                <c:pt idx="36807">
                  <c:v>411.46799999999979</c:v>
                </c:pt>
                <c:pt idx="36808">
                  <c:v>411.113</c:v>
                </c:pt>
                <c:pt idx="36809">
                  <c:v>410.7609999999998</c:v>
                </c:pt>
                <c:pt idx="36810">
                  <c:v>410.41299999999978</c:v>
                </c:pt>
                <c:pt idx="36811">
                  <c:v>410.06799999999993</c:v>
                </c:pt>
                <c:pt idx="36812">
                  <c:v>409.72599999999977</c:v>
                </c:pt>
                <c:pt idx="36813">
                  <c:v>409.387</c:v>
                </c:pt>
                <c:pt idx="36814">
                  <c:v>409.05099999999999</c:v>
                </c:pt>
                <c:pt idx="36815">
                  <c:v>408.71899999999965</c:v>
                </c:pt>
                <c:pt idx="36816">
                  <c:v>408.39</c:v>
                </c:pt>
                <c:pt idx="36817">
                  <c:v>408.06400000000002</c:v>
                </c:pt>
                <c:pt idx="36818">
                  <c:v>407.74</c:v>
                </c:pt>
                <c:pt idx="36819">
                  <c:v>407.41999999999979</c:v>
                </c:pt>
                <c:pt idx="36820">
                  <c:v>407.10199999999975</c:v>
                </c:pt>
                <c:pt idx="36821">
                  <c:v>406.78799999999978</c:v>
                </c:pt>
                <c:pt idx="36822">
                  <c:v>406.47599999999977</c:v>
                </c:pt>
                <c:pt idx="36823">
                  <c:v>406.16699999999975</c:v>
                </c:pt>
                <c:pt idx="36824">
                  <c:v>405.86</c:v>
                </c:pt>
                <c:pt idx="36825">
                  <c:v>405.55700000000002</c:v>
                </c:pt>
                <c:pt idx="36826">
                  <c:v>405.255</c:v>
                </c:pt>
                <c:pt idx="36827">
                  <c:v>404.95699999999965</c:v>
                </c:pt>
                <c:pt idx="36828">
                  <c:v>404.66</c:v>
                </c:pt>
                <c:pt idx="36829">
                  <c:v>404.36599999999999</c:v>
                </c:pt>
                <c:pt idx="36830">
                  <c:v>404.07499999999999</c:v>
                </c:pt>
                <c:pt idx="36831">
                  <c:v>403.78599999999977</c:v>
                </c:pt>
                <c:pt idx="36832">
                  <c:v>403.49899999999963</c:v>
                </c:pt>
                <c:pt idx="36833">
                  <c:v>403.214</c:v>
                </c:pt>
                <c:pt idx="36834">
                  <c:v>402.93099999999959</c:v>
                </c:pt>
                <c:pt idx="36835">
                  <c:v>402.6500000000002</c:v>
                </c:pt>
                <c:pt idx="36836">
                  <c:v>402.37099999999975</c:v>
                </c:pt>
                <c:pt idx="36837">
                  <c:v>402.09399999999965</c:v>
                </c:pt>
                <c:pt idx="36838">
                  <c:v>401.81900000000002</c:v>
                </c:pt>
                <c:pt idx="36839">
                  <c:v>401.54599999999999</c:v>
                </c:pt>
                <c:pt idx="36840">
                  <c:v>401.274</c:v>
                </c:pt>
                <c:pt idx="36841">
                  <c:v>401.00400000000002</c:v>
                </c:pt>
                <c:pt idx="36842">
                  <c:v>400.73599999999965</c:v>
                </c:pt>
                <c:pt idx="36843">
                  <c:v>400.46899999999965</c:v>
                </c:pt>
                <c:pt idx="36844">
                  <c:v>400.20400000000001</c:v>
                </c:pt>
                <c:pt idx="36845">
                  <c:v>399.94</c:v>
                </c:pt>
                <c:pt idx="36846">
                  <c:v>399.67700000000002</c:v>
                </c:pt>
                <c:pt idx="36847">
                  <c:v>399.41499999999979</c:v>
                </c:pt>
                <c:pt idx="36848">
                  <c:v>399.15499999999997</c:v>
                </c:pt>
                <c:pt idx="36849">
                  <c:v>398.89599999999979</c:v>
                </c:pt>
                <c:pt idx="36850">
                  <c:v>398.637</c:v>
                </c:pt>
                <c:pt idx="36851">
                  <c:v>398.38</c:v>
                </c:pt>
                <c:pt idx="36852">
                  <c:v>398.12299999999999</c:v>
                </c:pt>
                <c:pt idx="36853">
                  <c:v>397.86799999999999</c:v>
                </c:pt>
                <c:pt idx="36854">
                  <c:v>397.613</c:v>
                </c:pt>
                <c:pt idx="36855">
                  <c:v>397.35899999999975</c:v>
                </c:pt>
                <c:pt idx="36856">
                  <c:v>397.10500000000002</c:v>
                </c:pt>
                <c:pt idx="36857">
                  <c:v>396.85199999999975</c:v>
                </c:pt>
                <c:pt idx="36858">
                  <c:v>396.59899999999965</c:v>
                </c:pt>
                <c:pt idx="36859">
                  <c:v>396.34699999999975</c:v>
                </c:pt>
                <c:pt idx="36860">
                  <c:v>396.09500000000003</c:v>
                </c:pt>
                <c:pt idx="36861">
                  <c:v>395.84300000000002</c:v>
                </c:pt>
                <c:pt idx="36862">
                  <c:v>395.59099999999978</c:v>
                </c:pt>
                <c:pt idx="36863">
                  <c:v>395.3400000000002</c:v>
                </c:pt>
                <c:pt idx="36864">
                  <c:v>395.08799999999979</c:v>
                </c:pt>
                <c:pt idx="36865">
                  <c:v>394.83699999999965</c:v>
                </c:pt>
                <c:pt idx="36866">
                  <c:v>394.58499999999975</c:v>
                </c:pt>
                <c:pt idx="36867">
                  <c:v>394.33300000000003</c:v>
                </c:pt>
                <c:pt idx="36868">
                  <c:v>394.08</c:v>
                </c:pt>
                <c:pt idx="36869">
                  <c:v>393.82799999999975</c:v>
                </c:pt>
                <c:pt idx="36870">
                  <c:v>393.57499999999999</c:v>
                </c:pt>
                <c:pt idx="36871">
                  <c:v>393.32100000000003</c:v>
                </c:pt>
                <c:pt idx="36872">
                  <c:v>393.06700000000001</c:v>
                </c:pt>
                <c:pt idx="36873">
                  <c:v>392.81200000000001</c:v>
                </c:pt>
                <c:pt idx="36874">
                  <c:v>392.55700000000002</c:v>
                </c:pt>
                <c:pt idx="36875">
                  <c:v>392.3</c:v>
                </c:pt>
                <c:pt idx="36876">
                  <c:v>392.04300000000001</c:v>
                </c:pt>
                <c:pt idx="36877">
                  <c:v>391.78500000000003</c:v>
                </c:pt>
                <c:pt idx="36878">
                  <c:v>391.52599999999978</c:v>
                </c:pt>
                <c:pt idx="36879">
                  <c:v>391.26599999999979</c:v>
                </c:pt>
                <c:pt idx="36880">
                  <c:v>391.00400000000002</c:v>
                </c:pt>
                <c:pt idx="36881">
                  <c:v>390.74200000000002</c:v>
                </c:pt>
                <c:pt idx="36882">
                  <c:v>390.47799999999978</c:v>
                </c:pt>
                <c:pt idx="36883">
                  <c:v>390.21299999999979</c:v>
                </c:pt>
                <c:pt idx="36884">
                  <c:v>389.94600000000003</c:v>
                </c:pt>
                <c:pt idx="36885">
                  <c:v>389.678</c:v>
                </c:pt>
                <c:pt idx="36886">
                  <c:v>389.40799999999979</c:v>
                </c:pt>
                <c:pt idx="36887">
                  <c:v>389.137</c:v>
                </c:pt>
                <c:pt idx="36888">
                  <c:v>388.86399999999975</c:v>
                </c:pt>
                <c:pt idx="36889">
                  <c:v>388.589</c:v>
                </c:pt>
                <c:pt idx="36890">
                  <c:v>388.31299999999999</c:v>
                </c:pt>
                <c:pt idx="36891">
                  <c:v>388.03399999999965</c:v>
                </c:pt>
                <c:pt idx="36892">
                  <c:v>387.75400000000002</c:v>
                </c:pt>
                <c:pt idx="36893">
                  <c:v>387.47099999999978</c:v>
                </c:pt>
                <c:pt idx="36894">
                  <c:v>387.18700000000001</c:v>
                </c:pt>
                <c:pt idx="36895">
                  <c:v>386.9</c:v>
                </c:pt>
                <c:pt idx="36896">
                  <c:v>386.61099999999999</c:v>
                </c:pt>
                <c:pt idx="36897">
                  <c:v>386.32</c:v>
                </c:pt>
                <c:pt idx="36898">
                  <c:v>386.02699999999965</c:v>
                </c:pt>
                <c:pt idx="36899">
                  <c:v>385.73099999999965</c:v>
                </c:pt>
                <c:pt idx="36900">
                  <c:v>385.43299999999965</c:v>
                </c:pt>
                <c:pt idx="36901">
                  <c:v>385.13200000000001</c:v>
                </c:pt>
                <c:pt idx="36902">
                  <c:v>384.82900000000001</c:v>
                </c:pt>
                <c:pt idx="36903">
                  <c:v>384.5229999999998</c:v>
                </c:pt>
                <c:pt idx="36904">
                  <c:v>384.21499999999975</c:v>
                </c:pt>
                <c:pt idx="36905">
                  <c:v>383.904</c:v>
                </c:pt>
                <c:pt idx="36906">
                  <c:v>383.589</c:v>
                </c:pt>
                <c:pt idx="36907">
                  <c:v>383.2729999999998</c:v>
                </c:pt>
                <c:pt idx="36908">
                  <c:v>382.95299999999975</c:v>
                </c:pt>
                <c:pt idx="36909">
                  <c:v>382.63</c:v>
                </c:pt>
                <c:pt idx="36910">
                  <c:v>382.30500000000001</c:v>
                </c:pt>
                <c:pt idx="36911">
                  <c:v>381.97599999999977</c:v>
                </c:pt>
                <c:pt idx="36912">
                  <c:v>381.64499999999998</c:v>
                </c:pt>
                <c:pt idx="36913">
                  <c:v>381.31</c:v>
                </c:pt>
                <c:pt idx="36914">
                  <c:v>380.97199999999958</c:v>
                </c:pt>
                <c:pt idx="36915">
                  <c:v>380.63099999999974</c:v>
                </c:pt>
                <c:pt idx="36916">
                  <c:v>380.28699999999958</c:v>
                </c:pt>
                <c:pt idx="36917">
                  <c:v>379.94</c:v>
                </c:pt>
                <c:pt idx="36918">
                  <c:v>379.589</c:v>
                </c:pt>
                <c:pt idx="36919">
                  <c:v>379.23499999999979</c:v>
                </c:pt>
                <c:pt idx="36920">
                  <c:v>378.87700000000001</c:v>
                </c:pt>
                <c:pt idx="36921">
                  <c:v>378.51599999999979</c:v>
                </c:pt>
                <c:pt idx="36922">
                  <c:v>378.15199999999999</c:v>
                </c:pt>
                <c:pt idx="36923">
                  <c:v>377.78399999999965</c:v>
                </c:pt>
                <c:pt idx="36924">
                  <c:v>377.41299999999978</c:v>
                </c:pt>
                <c:pt idx="36925">
                  <c:v>377.03799999999978</c:v>
                </c:pt>
                <c:pt idx="36926">
                  <c:v>376.65899999999999</c:v>
                </c:pt>
                <c:pt idx="36927">
                  <c:v>376.27699999999965</c:v>
                </c:pt>
                <c:pt idx="36928">
                  <c:v>375.89099999999979</c:v>
                </c:pt>
                <c:pt idx="36929">
                  <c:v>375.50200000000001</c:v>
                </c:pt>
                <c:pt idx="36930">
                  <c:v>375.10899999999975</c:v>
                </c:pt>
                <c:pt idx="36931">
                  <c:v>374.71199999999965</c:v>
                </c:pt>
                <c:pt idx="36932">
                  <c:v>374.31099999999975</c:v>
                </c:pt>
                <c:pt idx="36933">
                  <c:v>373.90699999999958</c:v>
                </c:pt>
                <c:pt idx="36934">
                  <c:v>373.49899999999963</c:v>
                </c:pt>
                <c:pt idx="36935">
                  <c:v>373.08699999999965</c:v>
                </c:pt>
                <c:pt idx="36936">
                  <c:v>372.67099999999999</c:v>
                </c:pt>
                <c:pt idx="36937">
                  <c:v>372.25200000000001</c:v>
                </c:pt>
                <c:pt idx="36938">
                  <c:v>371.82900000000001</c:v>
                </c:pt>
                <c:pt idx="36939">
                  <c:v>371.40099999999978</c:v>
                </c:pt>
                <c:pt idx="36940">
                  <c:v>370.9699999999998</c:v>
                </c:pt>
                <c:pt idx="36941">
                  <c:v>370.53599999999977</c:v>
                </c:pt>
                <c:pt idx="36942">
                  <c:v>370.09699999999958</c:v>
                </c:pt>
                <c:pt idx="36943">
                  <c:v>369.65400000000022</c:v>
                </c:pt>
                <c:pt idx="36944">
                  <c:v>369.20800000000003</c:v>
                </c:pt>
                <c:pt idx="36945">
                  <c:v>368.75700000000001</c:v>
                </c:pt>
                <c:pt idx="36946">
                  <c:v>368.303</c:v>
                </c:pt>
                <c:pt idx="36947">
                  <c:v>367.84500000000008</c:v>
                </c:pt>
                <c:pt idx="36948">
                  <c:v>367.38299999999975</c:v>
                </c:pt>
                <c:pt idx="36949">
                  <c:v>366.91699999999958</c:v>
                </c:pt>
                <c:pt idx="36950">
                  <c:v>366.447</c:v>
                </c:pt>
                <c:pt idx="36951">
                  <c:v>365.97299999999979</c:v>
                </c:pt>
                <c:pt idx="36952">
                  <c:v>365.49499999999978</c:v>
                </c:pt>
                <c:pt idx="36953">
                  <c:v>365.01400000000001</c:v>
                </c:pt>
                <c:pt idx="36954">
                  <c:v>364.52799999999979</c:v>
                </c:pt>
                <c:pt idx="36955">
                  <c:v>364.03899999999965</c:v>
                </c:pt>
                <c:pt idx="36956">
                  <c:v>363.54599999999999</c:v>
                </c:pt>
                <c:pt idx="36957">
                  <c:v>363.04899999999975</c:v>
                </c:pt>
                <c:pt idx="36958">
                  <c:v>362.548</c:v>
                </c:pt>
                <c:pt idx="36959">
                  <c:v>362.04399999999993</c:v>
                </c:pt>
                <c:pt idx="36960">
                  <c:v>361.53599999999977</c:v>
                </c:pt>
                <c:pt idx="36961">
                  <c:v>361.024</c:v>
                </c:pt>
                <c:pt idx="36962">
                  <c:v>360.50799999999975</c:v>
                </c:pt>
                <c:pt idx="36963">
                  <c:v>359.98799999999977</c:v>
                </c:pt>
                <c:pt idx="36964">
                  <c:v>359.46499999999975</c:v>
                </c:pt>
                <c:pt idx="36965">
                  <c:v>358.93799999999965</c:v>
                </c:pt>
                <c:pt idx="36966">
                  <c:v>358.40799999999979</c:v>
                </c:pt>
                <c:pt idx="36967">
                  <c:v>357.87400000000002</c:v>
                </c:pt>
                <c:pt idx="36968">
                  <c:v>357.33599999999979</c:v>
                </c:pt>
                <c:pt idx="36969">
                  <c:v>356.79499999999979</c:v>
                </c:pt>
                <c:pt idx="36970">
                  <c:v>356.25</c:v>
                </c:pt>
                <c:pt idx="36971">
                  <c:v>355.702</c:v>
                </c:pt>
                <c:pt idx="36972">
                  <c:v>355.1500000000002</c:v>
                </c:pt>
                <c:pt idx="36973">
                  <c:v>354.59500000000003</c:v>
                </c:pt>
                <c:pt idx="36974">
                  <c:v>354.03699999999958</c:v>
                </c:pt>
                <c:pt idx="36975">
                  <c:v>353.4749999999998</c:v>
                </c:pt>
                <c:pt idx="36976">
                  <c:v>352.9099999999998</c:v>
                </c:pt>
                <c:pt idx="36977">
                  <c:v>352.34100000000001</c:v>
                </c:pt>
                <c:pt idx="36978">
                  <c:v>351.77</c:v>
                </c:pt>
                <c:pt idx="36979">
                  <c:v>351.19499999999999</c:v>
                </c:pt>
                <c:pt idx="36980">
                  <c:v>350.61700000000002</c:v>
                </c:pt>
                <c:pt idx="36981">
                  <c:v>350.03599999999977</c:v>
                </c:pt>
                <c:pt idx="36982">
                  <c:v>349.452</c:v>
                </c:pt>
                <c:pt idx="36983">
                  <c:v>348.86500000000001</c:v>
                </c:pt>
                <c:pt idx="36984">
                  <c:v>348.27499999999975</c:v>
                </c:pt>
                <c:pt idx="36985">
                  <c:v>347.68299999999999</c:v>
                </c:pt>
                <c:pt idx="36986">
                  <c:v>347.08699999999965</c:v>
                </c:pt>
                <c:pt idx="36987">
                  <c:v>346.48899999999958</c:v>
                </c:pt>
                <c:pt idx="36988">
                  <c:v>345.88799999999975</c:v>
                </c:pt>
                <c:pt idx="36989">
                  <c:v>345.28399999999965</c:v>
                </c:pt>
                <c:pt idx="36990">
                  <c:v>344.678</c:v>
                </c:pt>
                <c:pt idx="36991">
                  <c:v>344.06900000000002</c:v>
                </c:pt>
                <c:pt idx="36992">
                  <c:v>343.45800000000003</c:v>
                </c:pt>
                <c:pt idx="36993">
                  <c:v>342.84399999999999</c:v>
                </c:pt>
                <c:pt idx="36994">
                  <c:v>342.22799999999978</c:v>
                </c:pt>
                <c:pt idx="36995">
                  <c:v>341.61</c:v>
                </c:pt>
                <c:pt idx="36996">
                  <c:v>340.98899999999958</c:v>
                </c:pt>
                <c:pt idx="36997">
                  <c:v>340.36700000000002</c:v>
                </c:pt>
                <c:pt idx="36998">
                  <c:v>339.74200000000002</c:v>
                </c:pt>
                <c:pt idx="36999">
                  <c:v>339.11500000000001</c:v>
                </c:pt>
                <c:pt idx="37000">
                  <c:v>338.48699999999963</c:v>
                </c:pt>
                <c:pt idx="37001">
                  <c:v>337.85599999999999</c:v>
                </c:pt>
                <c:pt idx="37002">
                  <c:v>337.22399999999965</c:v>
                </c:pt>
                <c:pt idx="37003">
                  <c:v>336.59</c:v>
                </c:pt>
                <c:pt idx="37004">
                  <c:v>335.95400000000001</c:v>
                </c:pt>
                <c:pt idx="37005">
                  <c:v>335.31599999999975</c:v>
                </c:pt>
                <c:pt idx="37006">
                  <c:v>334.678</c:v>
                </c:pt>
                <c:pt idx="37007">
                  <c:v>334.03799999999978</c:v>
                </c:pt>
                <c:pt idx="37008">
                  <c:v>333.39599999999979</c:v>
                </c:pt>
                <c:pt idx="37009">
                  <c:v>332.75299999999999</c:v>
                </c:pt>
                <c:pt idx="37010">
                  <c:v>332.10899999999975</c:v>
                </c:pt>
                <c:pt idx="37011">
                  <c:v>331.464</c:v>
                </c:pt>
                <c:pt idx="37012">
                  <c:v>330.81799999999993</c:v>
                </c:pt>
                <c:pt idx="37013">
                  <c:v>330.17099999999999</c:v>
                </c:pt>
                <c:pt idx="37014">
                  <c:v>329.5229999999998</c:v>
                </c:pt>
                <c:pt idx="37015">
                  <c:v>328.87400000000002</c:v>
                </c:pt>
                <c:pt idx="37016">
                  <c:v>328.2249999999998</c:v>
                </c:pt>
                <c:pt idx="37017">
                  <c:v>327.57499999999999</c:v>
                </c:pt>
                <c:pt idx="37018">
                  <c:v>326.92399999999958</c:v>
                </c:pt>
                <c:pt idx="37019">
                  <c:v>326.2729999999998</c:v>
                </c:pt>
                <c:pt idx="37020">
                  <c:v>325.62200000000001</c:v>
                </c:pt>
                <c:pt idx="37021">
                  <c:v>324.97099999999978</c:v>
                </c:pt>
                <c:pt idx="37022">
                  <c:v>324.31900000000002</c:v>
                </c:pt>
                <c:pt idx="37023">
                  <c:v>323.66699999999975</c:v>
                </c:pt>
                <c:pt idx="37024">
                  <c:v>323.01499999999999</c:v>
                </c:pt>
                <c:pt idx="37025">
                  <c:v>322.36399999999975</c:v>
                </c:pt>
                <c:pt idx="37026">
                  <c:v>321.71199999999965</c:v>
                </c:pt>
                <c:pt idx="37027">
                  <c:v>321.06099999999975</c:v>
                </c:pt>
                <c:pt idx="37028">
                  <c:v>320.41000000000003</c:v>
                </c:pt>
                <c:pt idx="37029">
                  <c:v>319.76</c:v>
                </c:pt>
                <c:pt idx="37030">
                  <c:v>319.11</c:v>
                </c:pt>
                <c:pt idx="37031">
                  <c:v>318.46099999999979</c:v>
                </c:pt>
                <c:pt idx="37032">
                  <c:v>317.81299999999999</c:v>
                </c:pt>
                <c:pt idx="37033">
                  <c:v>317.16500000000002</c:v>
                </c:pt>
                <c:pt idx="37034">
                  <c:v>316.51900000000001</c:v>
                </c:pt>
                <c:pt idx="37035">
                  <c:v>315.87299999999999</c:v>
                </c:pt>
                <c:pt idx="37036">
                  <c:v>315.22899999999959</c:v>
                </c:pt>
                <c:pt idx="37037">
                  <c:v>314.58599999999979</c:v>
                </c:pt>
                <c:pt idx="37038">
                  <c:v>313.94400000000002</c:v>
                </c:pt>
                <c:pt idx="37039">
                  <c:v>313.30399999999975</c:v>
                </c:pt>
                <c:pt idx="37040">
                  <c:v>312.66500000000002</c:v>
                </c:pt>
                <c:pt idx="37041">
                  <c:v>312.02699999999965</c:v>
                </c:pt>
                <c:pt idx="37042">
                  <c:v>311.392</c:v>
                </c:pt>
                <c:pt idx="37043">
                  <c:v>310.75799999999975</c:v>
                </c:pt>
                <c:pt idx="37044">
                  <c:v>310.12599999999975</c:v>
                </c:pt>
                <c:pt idx="37045">
                  <c:v>309.49599999999958</c:v>
                </c:pt>
                <c:pt idx="37046">
                  <c:v>308.86900000000026</c:v>
                </c:pt>
                <c:pt idx="37047">
                  <c:v>308.24299999999999</c:v>
                </c:pt>
                <c:pt idx="37048">
                  <c:v>307.62</c:v>
                </c:pt>
                <c:pt idx="37049">
                  <c:v>306.99899999999963</c:v>
                </c:pt>
                <c:pt idx="37050">
                  <c:v>306.38</c:v>
                </c:pt>
                <c:pt idx="37051">
                  <c:v>305.76400000000001</c:v>
                </c:pt>
                <c:pt idx="37052">
                  <c:v>305.15100000000001</c:v>
                </c:pt>
                <c:pt idx="37053">
                  <c:v>304.541</c:v>
                </c:pt>
                <c:pt idx="37054">
                  <c:v>303.93299999999965</c:v>
                </c:pt>
                <c:pt idx="37055">
                  <c:v>303.32900000000001</c:v>
                </c:pt>
                <c:pt idx="37056">
                  <c:v>302.72699999999958</c:v>
                </c:pt>
                <c:pt idx="37057">
                  <c:v>302.12900000000002</c:v>
                </c:pt>
                <c:pt idx="37058">
                  <c:v>301.53399999999965</c:v>
                </c:pt>
                <c:pt idx="37059">
                  <c:v>300.94200000000001</c:v>
                </c:pt>
                <c:pt idx="37060">
                  <c:v>300.35399999999993</c:v>
                </c:pt>
                <c:pt idx="37061">
                  <c:v>299.76900000000001</c:v>
                </c:pt>
                <c:pt idx="37062">
                  <c:v>299.18799999999999</c:v>
                </c:pt>
                <c:pt idx="37063">
                  <c:v>298.61</c:v>
                </c:pt>
                <c:pt idx="37064">
                  <c:v>298.03699999999958</c:v>
                </c:pt>
                <c:pt idx="37065">
                  <c:v>297.46699999999959</c:v>
                </c:pt>
                <c:pt idx="37066">
                  <c:v>296.90099999999978</c:v>
                </c:pt>
                <c:pt idx="37067">
                  <c:v>296.33999999999975</c:v>
                </c:pt>
                <c:pt idx="37068">
                  <c:v>295.78199999999958</c:v>
                </c:pt>
                <c:pt idx="37069">
                  <c:v>295.22899999999959</c:v>
                </c:pt>
                <c:pt idx="37070">
                  <c:v>294.68</c:v>
                </c:pt>
                <c:pt idx="37071">
                  <c:v>294.1359999999998</c:v>
                </c:pt>
                <c:pt idx="37072">
                  <c:v>293.59599999999978</c:v>
                </c:pt>
                <c:pt idx="37073">
                  <c:v>293.06099999999975</c:v>
                </c:pt>
                <c:pt idx="37074">
                  <c:v>292.52999999999975</c:v>
                </c:pt>
                <c:pt idx="37075">
                  <c:v>292.005</c:v>
                </c:pt>
                <c:pt idx="37076">
                  <c:v>291.48399999999958</c:v>
                </c:pt>
                <c:pt idx="37077">
                  <c:v>290.96799999999979</c:v>
                </c:pt>
                <c:pt idx="37078">
                  <c:v>290.45800000000003</c:v>
                </c:pt>
                <c:pt idx="37079">
                  <c:v>289.952</c:v>
                </c:pt>
                <c:pt idx="37080">
                  <c:v>289.452</c:v>
                </c:pt>
                <c:pt idx="37081">
                  <c:v>288.95699999999965</c:v>
                </c:pt>
                <c:pt idx="37082">
                  <c:v>288.46699999999959</c:v>
                </c:pt>
                <c:pt idx="37083">
                  <c:v>287.98299999999978</c:v>
                </c:pt>
                <c:pt idx="37084">
                  <c:v>287.50400000000002</c:v>
                </c:pt>
                <c:pt idx="37085">
                  <c:v>287.03099999999978</c:v>
                </c:pt>
                <c:pt idx="37086">
                  <c:v>286.56400000000002</c:v>
                </c:pt>
                <c:pt idx="37087">
                  <c:v>286.10300000000001</c:v>
                </c:pt>
                <c:pt idx="37088">
                  <c:v>285.64699999999999</c:v>
                </c:pt>
                <c:pt idx="37089">
                  <c:v>285.19799999999975</c:v>
                </c:pt>
                <c:pt idx="37090">
                  <c:v>284.75400000000002</c:v>
                </c:pt>
                <c:pt idx="37091">
                  <c:v>284.31700000000001</c:v>
                </c:pt>
                <c:pt idx="37092">
                  <c:v>283.88499999999999</c:v>
                </c:pt>
                <c:pt idx="37093">
                  <c:v>283.45999999999975</c:v>
                </c:pt>
                <c:pt idx="37094">
                  <c:v>283.041</c:v>
                </c:pt>
                <c:pt idx="37095">
                  <c:v>282.62900000000002</c:v>
                </c:pt>
                <c:pt idx="37096">
                  <c:v>282.22299999999979</c:v>
                </c:pt>
                <c:pt idx="37097">
                  <c:v>281.82299999999975</c:v>
                </c:pt>
                <c:pt idx="37098">
                  <c:v>281.43099999999959</c:v>
                </c:pt>
                <c:pt idx="37099">
                  <c:v>281.04399999999993</c:v>
                </c:pt>
                <c:pt idx="37100">
                  <c:v>280.66500000000002</c:v>
                </c:pt>
                <c:pt idx="37101">
                  <c:v>280.29199999999958</c:v>
                </c:pt>
                <c:pt idx="37102">
                  <c:v>279.92599999999965</c:v>
                </c:pt>
                <c:pt idx="37103">
                  <c:v>279.56700000000001</c:v>
                </c:pt>
                <c:pt idx="37104">
                  <c:v>279.21499999999975</c:v>
                </c:pt>
                <c:pt idx="37105">
                  <c:v>278.87</c:v>
                </c:pt>
                <c:pt idx="37106">
                  <c:v>278.53199999999958</c:v>
                </c:pt>
                <c:pt idx="37107">
                  <c:v>278.20099999999979</c:v>
                </c:pt>
                <c:pt idx="37108">
                  <c:v>277.87700000000001</c:v>
                </c:pt>
                <c:pt idx="37109">
                  <c:v>277.56099999999975</c:v>
                </c:pt>
                <c:pt idx="37110">
                  <c:v>277.25099999999975</c:v>
                </c:pt>
                <c:pt idx="37111">
                  <c:v>276.94900000000001</c:v>
                </c:pt>
                <c:pt idx="37112">
                  <c:v>276.65499999999997</c:v>
                </c:pt>
                <c:pt idx="37113">
                  <c:v>276.36799999999999</c:v>
                </c:pt>
                <c:pt idx="37114">
                  <c:v>276.08799999999979</c:v>
                </c:pt>
                <c:pt idx="37115">
                  <c:v>275.81599999999975</c:v>
                </c:pt>
                <c:pt idx="37116">
                  <c:v>275.55099999999999</c:v>
                </c:pt>
                <c:pt idx="37117">
                  <c:v>275.29399999999958</c:v>
                </c:pt>
                <c:pt idx="37118">
                  <c:v>275.04500000000002</c:v>
                </c:pt>
                <c:pt idx="37119">
                  <c:v>274.803</c:v>
                </c:pt>
                <c:pt idx="37120">
                  <c:v>274.56900000000002</c:v>
                </c:pt>
                <c:pt idx="37121">
                  <c:v>274.34300000000002</c:v>
                </c:pt>
                <c:pt idx="37122">
                  <c:v>274.12400000000002</c:v>
                </c:pt>
                <c:pt idx="37123">
                  <c:v>273.91299999999978</c:v>
                </c:pt>
                <c:pt idx="37124">
                  <c:v>273.70999999999975</c:v>
                </c:pt>
                <c:pt idx="37125">
                  <c:v>273.51499999999999</c:v>
                </c:pt>
                <c:pt idx="37126">
                  <c:v>273.32799999999975</c:v>
                </c:pt>
                <c:pt idx="37127">
                  <c:v>273.14900000000023</c:v>
                </c:pt>
                <c:pt idx="37128">
                  <c:v>272.97799999999978</c:v>
                </c:pt>
                <c:pt idx="37129">
                  <c:v>272.81400000000002</c:v>
                </c:pt>
                <c:pt idx="37130">
                  <c:v>272.65899999999999</c:v>
                </c:pt>
                <c:pt idx="37131">
                  <c:v>272.512</c:v>
                </c:pt>
                <c:pt idx="37132">
                  <c:v>272.37200000000001</c:v>
                </c:pt>
                <c:pt idx="37133">
                  <c:v>272.24099999999999</c:v>
                </c:pt>
                <c:pt idx="37134">
                  <c:v>272.11799999999999</c:v>
                </c:pt>
                <c:pt idx="37135">
                  <c:v>272.00299999999999</c:v>
                </c:pt>
                <c:pt idx="37136">
                  <c:v>271.89599999999979</c:v>
                </c:pt>
                <c:pt idx="37137">
                  <c:v>271.79700000000003</c:v>
                </c:pt>
                <c:pt idx="37138">
                  <c:v>271.70599999999979</c:v>
                </c:pt>
                <c:pt idx="37139">
                  <c:v>271.62299999999999</c:v>
                </c:pt>
                <c:pt idx="37140">
                  <c:v>271.54899999999975</c:v>
                </c:pt>
                <c:pt idx="37141">
                  <c:v>271.48200000000003</c:v>
                </c:pt>
                <c:pt idx="37142">
                  <c:v>271.42399999999958</c:v>
                </c:pt>
                <c:pt idx="37143">
                  <c:v>271.37400000000002</c:v>
                </c:pt>
                <c:pt idx="37144">
                  <c:v>271.33199999999965</c:v>
                </c:pt>
                <c:pt idx="37145">
                  <c:v>271.29799999999977</c:v>
                </c:pt>
                <c:pt idx="37146">
                  <c:v>271.27199999999965</c:v>
                </c:pt>
                <c:pt idx="37147">
                  <c:v>271.25400000000002</c:v>
                </c:pt>
                <c:pt idx="37148">
                  <c:v>271.245</c:v>
                </c:pt>
                <c:pt idx="37149">
                  <c:v>271.24299999999999</c:v>
                </c:pt>
                <c:pt idx="37150">
                  <c:v>271.25</c:v>
                </c:pt>
                <c:pt idx="37151">
                  <c:v>271.26499999999999</c:v>
                </c:pt>
                <c:pt idx="37152">
                  <c:v>271.28799999999978</c:v>
                </c:pt>
                <c:pt idx="37153">
                  <c:v>271.31799999999993</c:v>
                </c:pt>
                <c:pt idx="37154">
                  <c:v>271.35700000000008</c:v>
                </c:pt>
                <c:pt idx="37155">
                  <c:v>271.404</c:v>
                </c:pt>
                <c:pt idx="37156">
                  <c:v>271.459</c:v>
                </c:pt>
                <c:pt idx="37157">
                  <c:v>271.52199999999965</c:v>
                </c:pt>
                <c:pt idx="37158">
                  <c:v>271.59299999999979</c:v>
                </c:pt>
                <c:pt idx="37159">
                  <c:v>271.67200000000008</c:v>
                </c:pt>
                <c:pt idx="37160">
                  <c:v>271.75900000000001</c:v>
                </c:pt>
                <c:pt idx="37161">
                  <c:v>271.85300000000001</c:v>
                </c:pt>
                <c:pt idx="37162">
                  <c:v>271.95599999999979</c:v>
                </c:pt>
                <c:pt idx="37163">
                  <c:v>272.06599999999975</c:v>
                </c:pt>
                <c:pt idx="37164">
                  <c:v>272.18400000000008</c:v>
                </c:pt>
                <c:pt idx="37165">
                  <c:v>272.31</c:v>
                </c:pt>
                <c:pt idx="37166">
                  <c:v>272.44400000000002</c:v>
                </c:pt>
                <c:pt idx="37167">
                  <c:v>272.58499999999975</c:v>
                </c:pt>
                <c:pt idx="37168">
                  <c:v>272.73399999999958</c:v>
                </c:pt>
                <c:pt idx="37169">
                  <c:v>272.89099999999979</c:v>
                </c:pt>
                <c:pt idx="37170">
                  <c:v>273.05500000000001</c:v>
                </c:pt>
                <c:pt idx="37171">
                  <c:v>273.22699999999958</c:v>
                </c:pt>
                <c:pt idx="37172">
                  <c:v>273.40599999999978</c:v>
                </c:pt>
                <c:pt idx="37173">
                  <c:v>273.59299999999979</c:v>
                </c:pt>
                <c:pt idx="37174">
                  <c:v>273.78699999999958</c:v>
                </c:pt>
                <c:pt idx="37175">
                  <c:v>273.98899999999958</c:v>
                </c:pt>
                <c:pt idx="37176">
                  <c:v>274.197</c:v>
                </c:pt>
                <c:pt idx="37177">
                  <c:v>274.41299999999978</c:v>
                </c:pt>
                <c:pt idx="37178">
                  <c:v>274.637</c:v>
                </c:pt>
                <c:pt idx="37179">
                  <c:v>274.86700000000002</c:v>
                </c:pt>
                <c:pt idx="37180">
                  <c:v>275.10500000000002</c:v>
                </c:pt>
                <c:pt idx="37181">
                  <c:v>275.35000000000002</c:v>
                </c:pt>
                <c:pt idx="37182">
                  <c:v>275.60199999999975</c:v>
                </c:pt>
                <c:pt idx="37183">
                  <c:v>275.86</c:v>
                </c:pt>
                <c:pt idx="37184">
                  <c:v>276.12599999999975</c:v>
                </c:pt>
                <c:pt idx="37185">
                  <c:v>276.3979999999998</c:v>
                </c:pt>
                <c:pt idx="37186">
                  <c:v>276.67700000000002</c:v>
                </c:pt>
                <c:pt idx="37187">
                  <c:v>276.96299999999979</c:v>
                </c:pt>
                <c:pt idx="37188">
                  <c:v>277.255</c:v>
                </c:pt>
                <c:pt idx="37189">
                  <c:v>277.55500000000001</c:v>
                </c:pt>
                <c:pt idx="37190">
                  <c:v>277.86</c:v>
                </c:pt>
                <c:pt idx="37191">
                  <c:v>278.17200000000008</c:v>
                </c:pt>
                <c:pt idx="37192">
                  <c:v>278.49099999999964</c:v>
                </c:pt>
                <c:pt idx="37193">
                  <c:v>278.815</c:v>
                </c:pt>
                <c:pt idx="37194">
                  <c:v>279.14600000000002</c:v>
                </c:pt>
                <c:pt idx="37195">
                  <c:v>279.48299999999978</c:v>
                </c:pt>
                <c:pt idx="37196">
                  <c:v>279.827</c:v>
                </c:pt>
                <c:pt idx="37197">
                  <c:v>280.17599999999999</c:v>
                </c:pt>
                <c:pt idx="37198">
                  <c:v>280.53099999999978</c:v>
                </c:pt>
                <c:pt idx="37199">
                  <c:v>280.892</c:v>
                </c:pt>
                <c:pt idx="37200">
                  <c:v>281.25900000000001</c:v>
                </c:pt>
                <c:pt idx="37201">
                  <c:v>281.63200000000001</c:v>
                </c:pt>
                <c:pt idx="37202">
                  <c:v>282.01</c:v>
                </c:pt>
                <c:pt idx="37203">
                  <c:v>282.39400000000001</c:v>
                </c:pt>
                <c:pt idx="37204">
                  <c:v>282.78299999999979</c:v>
                </c:pt>
                <c:pt idx="37205">
                  <c:v>283.178</c:v>
                </c:pt>
                <c:pt idx="37206">
                  <c:v>283.57799999999975</c:v>
                </c:pt>
                <c:pt idx="37207">
                  <c:v>283.98399999999958</c:v>
                </c:pt>
                <c:pt idx="37208">
                  <c:v>284.39400000000001</c:v>
                </c:pt>
                <c:pt idx="37209">
                  <c:v>284.81</c:v>
                </c:pt>
                <c:pt idx="37210">
                  <c:v>285.22999999999979</c:v>
                </c:pt>
                <c:pt idx="37211">
                  <c:v>285.65600000000001</c:v>
                </c:pt>
                <c:pt idx="37212">
                  <c:v>286.08599999999979</c:v>
                </c:pt>
                <c:pt idx="37213">
                  <c:v>286.52099999999979</c:v>
                </c:pt>
                <c:pt idx="37214">
                  <c:v>286.96099999999979</c:v>
                </c:pt>
                <c:pt idx="37215">
                  <c:v>287.40499999999975</c:v>
                </c:pt>
                <c:pt idx="37216">
                  <c:v>287.85399999999993</c:v>
                </c:pt>
                <c:pt idx="37217">
                  <c:v>288.30700000000002</c:v>
                </c:pt>
                <c:pt idx="37218">
                  <c:v>288.76499999999999</c:v>
                </c:pt>
                <c:pt idx="37219">
                  <c:v>289.22599999999977</c:v>
                </c:pt>
                <c:pt idx="37220">
                  <c:v>289.69200000000001</c:v>
                </c:pt>
                <c:pt idx="37221">
                  <c:v>290.16199999999975</c:v>
                </c:pt>
                <c:pt idx="37222">
                  <c:v>290.6359999999998</c:v>
                </c:pt>
                <c:pt idx="37223">
                  <c:v>291.113</c:v>
                </c:pt>
                <c:pt idx="37224">
                  <c:v>291.59500000000003</c:v>
                </c:pt>
                <c:pt idx="37225">
                  <c:v>292.08</c:v>
                </c:pt>
                <c:pt idx="37226">
                  <c:v>292.56799999999993</c:v>
                </c:pt>
                <c:pt idx="37227">
                  <c:v>293.06</c:v>
                </c:pt>
                <c:pt idx="37228">
                  <c:v>293.55599999999993</c:v>
                </c:pt>
                <c:pt idx="37229">
                  <c:v>294.05500000000001</c:v>
                </c:pt>
                <c:pt idx="37230">
                  <c:v>294.55700000000002</c:v>
                </c:pt>
                <c:pt idx="37231">
                  <c:v>295.06200000000001</c:v>
                </c:pt>
                <c:pt idx="37232">
                  <c:v>295.57</c:v>
                </c:pt>
                <c:pt idx="37233">
                  <c:v>296.08099999999979</c:v>
                </c:pt>
                <c:pt idx="37234">
                  <c:v>296.59399999999965</c:v>
                </c:pt>
                <c:pt idx="37235">
                  <c:v>297.11099999999999</c:v>
                </c:pt>
                <c:pt idx="37236">
                  <c:v>297.63</c:v>
                </c:pt>
                <c:pt idx="37237">
                  <c:v>298.15199999999999</c:v>
                </c:pt>
                <c:pt idx="37238">
                  <c:v>298.67599999999999</c:v>
                </c:pt>
                <c:pt idx="37239">
                  <c:v>299.202</c:v>
                </c:pt>
                <c:pt idx="37240">
                  <c:v>299.73099999999965</c:v>
                </c:pt>
                <c:pt idx="37241">
                  <c:v>300.262</c:v>
                </c:pt>
                <c:pt idx="37242">
                  <c:v>300.79499999999979</c:v>
                </c:pt>
                <c:pt idx="37243">
                  <c:v>301.33</c:v>
                </c:pt>
                <c:pt idx="37244">
                  <c:v>301.86599999999999</c:v>
                </c:pt>
                <c:pt idx="37245">
                  <c:v>302.40499999999975</c:v>
                </c:pt>
                <c:pt idx="37246">
                  <c:v>302.94499999999999</c:v>
                </c:pt>
                <c:pt idx="37247">
                  <c:v>303.48699999999963</c:v>
                </c:pt>
                <c:pt idx="37248">
                  <c:v>304.02999999999975</c:v>
                </c:pt>
                <c:pt idx="37249">
                  <c:v>304.57499999999999</c:v>
                </c:pt>
                <c:pt idx="37250">
                  <c:v>305.12099999999975</c:v>
                </c:pt>
                <c:pt idx="37251">
                  <c:v>305.66800000000001</c:v>
                </c:pt>
                <c:pt idx="37252">
                  <c:v>306.21599999999978</c:v>
                </c:pt>
                <c:pt idx="37253">
                  <c:v>306.76599999999979</c:v>
                </c:pt>
                <c:pt idx="37254">
                  <c:v>307.31599999999975</c:v>
                </c:pt>
                <c:pt idx="37255">
                  <c:v>307.86700000000002</c:v>
                </c:pt>
                <c:pt idx="37256">
                  <c:v>308.41899999999958</c:v>
                </c:pt>
                <c:pt idx="37257">
                  <c:v>308.97099999999978</c:v>
                </c:pt>
                <c:pt idx="37258">
                  <c:v>309.524</c:v>
                </c:pt>
                <c:pt idx="37259">
                  <c:v>310.07799999999975</c:v>
                </c:pt>
                <c:pt idx="37260">
                  <c:v>310.63200000000001</c:v>
                </c:pt>
                <c:pt idx="37261">
                  <c:v>311.18599999999975</c:v>
                </c:pt>
                <c:pt idx="37262">
                  <c:v>311.74</c:v>
                </c:pt>
                <c:pt idx="37263">
                  <c:v>312.29499999999979</c:v>
                </c:pt>
                <c:pt idx="37264">
                  <c:v>312.84899999999999</c:v>
                </c:pt>
                <c:pt idx="37265">
                  <c:v>313.404</c:v>
                </c:pt>
                <c:pt idx="37266">
                  <c:v>313.95800000000003</c:v>
                </c:pt>
                <c:pt idx="37267">
                  <c:v>314.512</c:v>
                </c:pt>
                <c:pt idx="37268">
                  <c:v>315.06599999999975</c:v>
                </c:pt>
                <c:pt idx="37269">
                  <c:v>315.61900000000026</c:v>
                </c:pt>
                <c:pt idx="37270">
                  <c:v>316.17200000000008</c:v>
                </c:pt>
                <c:pt idx="37271">
                  <c:v>316.72399999999965</c:v>
                </c:pt>
                <c:pt idx="37272">
                  <c:v>317.27599999999978</c:v>
                </c:pt>
                <c:pt idx="37273">
                  <c:v>317.82599999999979</c:v>
                </c:pt>
                <c:pt idx="37274">
                  <c:v>318.37599999999975</c:v>
                </c:pt>
                <c:pt idx="37275">
                  <c:v>318.92499999999978</c:v>
                </c:pt>
                <c:pt idx="37276">
                  <c:v>319.47399999999965</c:v>
                </c:pt>
                <c:pt idx="37277">
                  <c:v>320.02099999999979</c:v>
                </c:pt>
                <c:pt idx="37278">
                  <c:v>320.56700000000001</c:v>
                </c:pt>
                <c:pt idx="37279">
                  <c:v>321.11099999999999</c:v>
                </c:pt>
                <c:pt idx="37280">
                  <c:v>321.65499999999997</c:v>
                </c:pt>
                <c:pt idx="37281">
                  <c:v>322.197</c:v>
                </c:pt>
                <c:pt idx="37282">
                  <c:v>322.73699999999963</c:v>
                </c:pt>
                <c:pt idx="37283">
                  <c:v>323.27599999999978</c:v>
                </c:pt>
                <c:pt idx="37284">
                  <c:v>323.81400000000002</c:v>
                </c:pt>
                <c:pt idx="37285">
                  <c:v>324.35000000000002</c:v>
                </c:pt>
                <c:pt idx="37286">
                  <c:v>324.88400000000001</c:v>
                </c:pt>
                <c:pt idx="37287">
                  <c:v>325.41599999999966</c:v>
                </c:pt>
                <c:pt idx="37288">
                  <c:v>325.94600000000003</c:v>
                </c:pt>
                <c:pt idx="37289">
                  <c:v>326.4749999999998</c:v>
                </c:pt>
                <c:pt idx="37290">
                  <c:v>327.00099999999975</c:v>
                </c:pt>
                <c:pt idx="37291">
                  <c:v>327.52499999999975</c:v>
                </c:pt>
                <c:pt idx="37292">
                  <c:v>328.048</c:v>
                </c:pt>
                <c:pt idx="37293">
                  <c:v>328.56799999999993</c:v>
                </c:pt>
                <c:pt idx="37294">
                  <c:v>329.08599999999979</c:v>
                </c:pt>
                <c:pt idx="37295">
                  <c:v>329.601</c:v>
                </c:pt>
                <c:pt idx="37296">
                  <c:v>330.11399999999975</c:v>
                </c:pt>
                <c:pt idx="37297">
                  <c:v>330.62400000000002</c:v>
                </c:pt>
                <c:pt idx="37298">
                  <c:v>331.13299999999975</c:v>
                </c:pt>
                <c:pt idx="37299">
                  <c:v>331.63799999999975</c:v>
                </c:pt>
                <c:pt idx="37300">
                  <c:v>332.14100000000002</c:v>
                </c:pt>
                <c:pt idx="37301">
                  <c:v>332.64100000000002</c:v>
                </c:pt>
                <c:pt idx="37302">
                  <c:v>333.13900000000001</c:v>
                </c:pt>
                <c:pt idx="37303">
                  <c:v>333.63400000000001</c:v>
                </c:pt>
                <c:pt idx="37304">
                  <c:v>334.12599999999975</c:v>
                </c:pt>
                <c:pt idx="37305">
                  <c:v>334.61500000000001</c:v>
                </c:pt>
                <c:pt idx="37306">
                  <c:v>335.101</c:v>
                </c:pt>
                <c:pt idx="37307">
                  <c:v>335.584</c:v>
                </c:pt>
                <c:pt idx="37308">
                  <c:v>336.06400000000002</c:v>
                </c:pt>
                <c:pt idx="37309">
                  <c:v>336.541</c:v>
                </c:pt>
                <c:pt idx="37310">
                  <c:v>337.01499999999999</c:v>
                </c:pt>
                <c:pt idx="37311">
                  <c:v>337.48599999999965</c:v>
                </c:pt>
                <c:pt idx="37312">
                  <c:v>337.95400000000001</c:v>
                </c:pt>
                <c:pt idx="37313">
                  <c:v>338.41799999999978</c:v>
                </c:pt>
                <c:pt idx="37314">
                  <c:v>338.88</c:v>
                </c:pt>
                <c:pt idx="37315">
                  <c:v>339.33699999999965</c:v>
                </c:pt>
                <c:pt idx="37316">
                  <c:v>339.79199999999958</c:v>
                </c:pt>
                <c:pt idx="37317">
                  <c:v>340.24299999999999</c:v>
                </c:pt>
                <c:pt idx="37318">
                  <c:v>340.69099999999975</c:v>
                </c:pt>
                <c:pt idx="37319">
                  <c:v>341.1359999999998</c:v>
                </c:pt>
                <c:pt idx="37320">
                  <c:v>341.577</c:v>
                </c:pt>
                <c:pt idx="37321">
                  <c:v>342.01400000000001</c:v>
                </c:pt>
                <c:pt idx="37322">
                  <c:v>342.44799999999975</c:v>
                </c:pt>
                <c:pt idx="37323">
                  <c:v>342.87900000000002</c:v>
                </c:pt>
                <c:pt idx="37324">
                  <c:v>343.30500000000001</c:v>
                </c:pt>
                <c:pt idx="37325">
                  <c:v>343.72899999999959</c:v>
                </c:pt>
                <c:pt idx="37326">
                  <c:v>344.14800000000002</c:v>
                </c:pt>
                <c:pt idx="37327">
                  <c:v>344.56400000000002</c:v>
                </c:pt>
                <c:pt idx="37328">
                  <c:v>344.97699999999958</c:v>
                </c:pt>
                <c:pt idx="37329">
                  <c:v>345.3859999999998</c:v>
                </c:pt>
                <c:pt idx="37330">
                  <c:v>345.79099999999966</c:v>
                </c:pt>
                <c:pt idx="37331">
                  <c:v>346.19200000000001</c:v>
                </c:pt>
                <c:pt idx="37332">
                  <c:v>346.59</c:v>
                </c:pt>
                <c:pt idx="37333">
                  <c:v>346.98399999999958</c:v>
                </c:pt>
                <c:pt idx="37334">
                  <c:v>347.37400000000002</c:v>
                </c:pt>
                <c:pt idx="37335">
                  <c:v>347.7609999999998</c:v>
                </c:pt>
                <c:pt idx="37336">
                  <c:v>348.14299999999997</c:v>
                </c:pt>
                <c:pt idx="37337">
                  <c:v>348.52199999999965</c:v>
                </c:pt>
                <c:pt idx="37338">
                  <c:v>348.8979999999998</c:v>
                </c:pt>
                <c:pt idx="37339">
                  <c:v>349.26900000000001</c:v>
                </c:pt>
                <c:pt idx="37340">
                  <c:v>349.637</c:v>
                </c:pt>
                <c:pt idx="37341">
                  <c:v>350.00099999999975</c:v>
                </c:pt>
                <c:pt idx="37342">
                  <c:v>350.36099999999999</c:v>
                </c:pt>
                <c:pt idx="37343">
                  <c:v>350.71799999999979</c:v>
                </c:pt>
                <c:pt idx="37344">
                  <c:v>351.07100000000003</c:v>
                </c:pt>
                <c:pt idx="37345">
                  <c:v>351.41999999999979</c:v>
                </c:pt>
                <c:pt idx="37346">
                  <c:v>351.76499999999999</c:v>
                </c:pt>
                <c:pt idx="37347">
                  <c:v>352.10599999999999</c:v>
                </c:pt>
                <c:pt idx="37348">
                  <c:v>352.44400000000002</c:v>
                </c:pt>
                <c:pt idx="37349">
                  <c:v>352.77799999999979</c:v>
                </c:pt>
                <c:pt idx="37350">
                  <c:v>353.10899999999975</c:v>
                </c:pt>
                <c:pt idx="37351">
                  <c:v>353.43499999999977</c:v>
                </c:pt>
                <c:pt idx="37352">
                  <c:v>353.75799999999975</c:v>
                </c:pt>
                <c:pt idx="37353">
                  <c:v>354.07799999999975</c:v>
                </c:pt>
                <c:pt idx="37354">
                  <c:v>354.39299999999974</c:v>
                </c:pt>
                <c:pt idx="37355">
                  <c:v>354.70499999999993</c:v>
                </c:pt>
                <c:pt idx="37356">
                  <c:v>355.01400000000001</c:v>
                </c:pt>
                <c:pt idx="37357">
                  <c:v>355.31799999999993</c:v>
                </c:pt>
                <c:pt idx="37358">
                  <c:v>355.62</c:v>
                </c:pt>
                <c:pt idx="37359">
                  <c:v>355.91699999999958</c:v>
                </c:pt>
                <c:pt idx="37360">
                  <c:v>356.21099999999979</c:v>
                </c:pt>
                <c:pt idx="37361">
                  <c:v>356.50200000000001</c:v>
                </c:pt>
                <c:pt idx="37362">
                  <c:v>356.78899999999965</c:v>
                </c:pt>
                <c:pt idx="37363">
                  <c:v>357.07299999999975</c:v>
                </c:pt>
                <c:pt idx="37364">
                  <c:v>357.35300000000001</c:v>
                </c:pt>
                <c:pt idx="37365">
                  <c:v>357.63</c:v>
                </c:pt>
                <c:pt idx="37366">
                  <c:v>357.904</c:v>
                </c:pt>
                <c:pt idx="37367">
                  <c:v>358.17399999999975</c:v>
                </c:pt>
                <c:pt idx="37368">
                  <c:v>358.44099999999975</c:v>
                </c:pt>
                <c:pt idx="37369">
                  <c:v>358.70400000000001</c:v>
                </c:pt>
                <c:pt idx="37370">
                  <c:v>358.96499999999975</c:v>
                </c:pt>
                <c:pt idx="37371">
                  <c:v>359.22199999999958</c:v>
                </c:pt>
                <c:pt idx="37372">
                  <c:v>359.47599999999977</c:v>
                </c:pt>
                <c:pt idx="37373">
                  <c:v>359.72699999999958</c:v>
                </c:pt>
                <c:pt idx="37374">
                  <c:v>359.9749999999998</c:v>
                </c:pt>
                <c:pt idx="37375">
                  <c:v>360.2199999999998</c:v>
                </c:pt>
                <c:pt idx="37376">
                  <c:v>360.46099999999979</c:v>
                </c:pt>
                <c:pt idx="37377">
                  <c:v>360.7</c:v>
                </c:pt>
                <c:pt idx="37378">
                  <c:v>360.93599999999958</c:v>
                </c:pt>
                <c:pt idx="37379">
                  <c:v>361.16899999999993</c:v>
                </c:pt>
                <c:pt idx="37380">
                  <c:v>361.399</c:v>
                </c:pt>
                <c:pt idx="37381">
                  <c:v>361.62700000000001</c:v>
                </c:pt>
                <c:pt idx="37382">
                  <c:v>361.851</c:v>
                </c:pt>
                <c:pt idx="37383">
                  <c:v>362.07299999999975</c:v>
                </c:pt>
                <c:pt idx="37384">
                  <c:v>362.29199999999958</c:v>
                </c:pt>
                <c:pt idx="37385">
                  <c:v>362.50900000000001</c:v>
                </c:pt>
                <c:pt idx="37386">
                  <c:v>362.72299999999979</c:v>
                </c:pt>
                <c:pt idx="37387">
                  <c:v>362.93499999999977</c:v>
                </c:pt>
                <c:pt idx="37388">
                  <c:v>363.14400000000023</c:v>
                </c:pt>
                <c:pt idx="37389">
                  <c:v>363.351</c:v>
                </c:pt>
                <c:pt idx="37390">
                  <c:v>363.55500000000001</c:v>
                </c:pt>
                <c:pt idx="37391">
                  <c:v>363.75700000000001</c:v>
                </c:pt>
                <c:pt idx="37392">
                  <c:v>363.95699999999965</c:v>
                </c:pt>
                <c:pt idx="37393">
                  <c:v>364.15499999999997</c:v>
                </c:pt>
                <c:pt idx="37394">
                  <c:v>364.35</c:v>
                </c:pt>
                <c:pt idx="37395">
                  <c:v>364.54399999999993</c:v>
                </c:pt>
                <c:pt idx="37396">
                  <c:v>364.73499999999979</c:v>
                </c:pt>
                <c:pt idx="37397">
                  <c:v>364.92499999999978</c:v>
                </c:pt>
                <c:pt idx="37398">
                  <c:v>365.11200000000002</c:v>
                </c:pt>
                <c:pt idx="37399">
                  <c:v>365.29799999999977</c:v>
                </c:pt>
                <c:pt idx="37400">
                  <c:v>365.48200000000003</c:v>
                </c:pt>
                <c:pt idx="37401">
                  <c:v>365.66399999999999</c:v>
                </c:pt>
                <c:pt idx="37402">
                  <c:v>365.84500000000008</c:v>
                </c:pt>
                <c:pt idx="37403">
                  <c:v>366.0229999999998</c:v>
                </c:pt>
                <c:pt idx="37404">
                  <c:v>366.20099999999979</c:v>
                </c:pt>
                <c:pt idx="37405">
                  <c:v>366.37700000000001</c:v>
                </c:pt>
                <c:pt idx="37406">
                  <c:v>366.55099999999999</c:v>
                </c:pt>
                <c:pt idx="37407">
                  <c:v>366.72399999999965</c:v>
                </c:pt>
                <c:pt idx="37408">
                  <c:v>366.89499999999975</c:v>
                </c:pt>
                <c:pt idx="37409">
                  <c:v>367.06599999999975</c:v>
                </c:pt>
                <c:pt idx="37410">
                  <c:v>367.23499999999979</c:v>
                </c:pt>
                <c:pt idx="37411">
                  <c:v>367.40299999999979</c:v>
                </c:pt>
                <c:pt idx="37412">
                  <c:v>367.57</c:v>
                </c:pt>
                <c:pt idx="37413">
                  <c:v>367.73599999999965</c:v>
                </c:pt>
                <c:pt idx="37414">
                  <c:v>367.90099999999978</c:v>
                </c:pt>
                <c:pt idx="37415">
                  <c:v>368.065</c:v>
                </c:pt>
                <c:pt idx="37416">
                  <c:v>368.22799999999978</c:v>
                </c:pt>
                <c:pt idx="37417">
                  <c:v>368.39099999999979</c:v>
                </c:pt>
                <c:pt idx="37418">
                  <c:v>368.553</c:v>
                </c:pt>
                <c:pt idx="37419">
                  <c:v>368.714</c:v>
                </c:pt>
                <c:pt idx="37420">
                  <c:v>368.87400000000002</c:v>
                </c:pt>
                <c:pt idx="37421">
                  <c:v>369.03399999999965</c:v>
                </c:pt>
                <c:pt idx="37422">
                  <c:v>369.19400000000002</c:v>
                </c:pt>
                <c:pt idx="37423">
                  <c:v>369.35300000000001</c:v>
                </c:pt>
                <c:pt idx="37424">
                  <c:v>369.512</c:v>
                </c:pt>
                <c:pt idx="37425">
                  <c:v>369.67099999999999</c:v>
                </c:pt>
                <c:pt idx="37426">
                  <c:v>369.82900000000001</c:v>
                </c:pt>
                <c:pt idx="37427">
                  <c:v>369.98799999999977</c:v>
                </c:pt>
                <c:pt idx="37428">
                  <c:v>370.14600000000002</c:v>
                </c:pt>
                <c:pt idx="37429">
                  <c:v>370.30399999999975</c:v>
                </c:pt>
                <c:pt idx="37430">
                  <c:v>370.46199999999965</c:v>
                </c:pt>
                <c:pt idx="37431">
                  <c:v>370.62</c:v>
                </c:pt>
                <c:pt idx="37432">
                  <c:v>370.779</c:v>
                </c:pt>
                <c:pt idx="37433">
                  <c:v>370.93799999999965</c:v>
                </c:pt>
                <c:pt idx="37434">
                  <c:v>371.09699999999958</c:v>
                </c:pt>
                <c:pt idx="37435">
                  <c:v>371.25599999999974</c:v>
                </c:pt>
                <c:pt idx="37436">
                  <c:v>371.41599999999966</c:v>
                </c:pt>
                <c:pt idx="37437">
                  <c:v>371.57599999999979</c:v>
                </c:pt>
                <c:pt idx="37438">
                  <c:v>371.73599999999965</c:v>
                </c:pt>
                <c:pt idx="37439">
                  <c:v>371.8979999999998</c:v>
                </c:pt>
                <c:pt idx="37440">
                  <c:v>372.06</c:v>
                </c:pt>
                <c:pt idx="37441">
                  <c:v>372.22199999999958</c:v>
                </c:pt>
                <c:pt idx="37442">
                  <c:v>372.3859999999998</c:v>
                </c:pt>
                <c:pt idx="37443">
                  <c:v>372.55</c:v>
                </c:pt>
                <c:pt idx="37444">
                  <c:v>372.71499999999975</c:v>
                </c:pt>
                <c:pt idx="37445">
                  <c:v>372.88099999999974</c:v>
                </c:pt>
                <c:pt idx="37446">
                  <c:v>373.048</c:v>
                </c:pt>
                <c:pt idx="37447">
                  <c:v>373.21599999999978</c:v>
                </c:pt>
                <c:pt idx="37448">
                  <c:v>373.38499999999999</c:v>
                </c:pt>
                <c:pt idx="37449">
                  <c:v>373.55500000000001</c:v>
                </c:pt>
                <c:pt idx="37450">
                  <c:v>373.72699999999958</c:v>
                </c:pt>
                <c:pt idx="37451">
                  <c:v>373.899</c:v>
                </c:pt>
                <c:pt idx="37452">
                  <c:v>374.07299999999975</c:v>
                </c:pt>
                <c:pt idx="37453">
                  <c:v>374.24799999999999</c:v>
                </c:pt>
                <c:pt idx="37454">
                  <c:v>374.42499999999978</c:v>
                </c:pt>
                <c:pt idx="37455">
                  <c:v>374.60300000000001</c:v>
                </c:pt>
                <c:pt idx="37456">
                  <c:v>374.78299999999979</c:v>
                </c:pt>
                <c:pt idx="37457">
                  <c:v>374.964</c:v>
                </c:pt>
                <c:pt idx="37458">
                  <c:v>375.14699999999999</c:v>
                </c:pt>
                <c:pt idx="37459">
                  <c:v>375.33099999999979</c:v>
                </c:pt>
                <c:pt idx="37460">
                  <c:v>375.517</c:v>
                </c:pt>
                <c:pt idx="37461">
                  <c:v>375.70499999999993</c:v>
                </c:pt>
                <c:pt idx="37462">
                  <c:v>375.89400000000001</c:v>
                </c:pt>
                <c:pt idx="37463">
                  <c:v>376.08599999999979</c:v>
                </c:pt>
                <c:pt idx="37464">
                  <c:v>376.279</c:v>
                </c:pt>
                <c:pt idx="37465">
                  <c:v>376.47399999999965</c:v>
                </c:pt>
                <c:pt idx="37466">
                  <c:v>376.67099999999999</c:v>
                </c:pt>
                <c:pt idx="37467">
                  <c:v>376.86900000000026</c:v>
                </c:pt>
                <c:pt idx="37468">
                  <c:v>377.07</c:v>
                </c:pt>
                <c:pt idx="37469">
                  <c:v>377.2729999999998</c:v>
                </c:pt>
                <c:pt idx="37470">
                  <c:v>377.47799999999978</c:v>
                </c:pt>
                <c:pt idx="37471">
                  <c:v>377.685</c:v>
                </c:pt>
                <c:pt idx="37472">
                  <c:v>377.89499999999975</c:v>
                </c:pt>
                <c:pt idx="37473">
                  <c:v>378.10599999999999</c:v>
                </c:pt>
                <c:pt idx="37474">
                  <c:v>378.32</c:v>
                </c:pt>
                <c:pt idx="37475">
                  <c:v>378.53599999999977</c:v>
                </c:pt>
                <c:pt idx="37476">
                  <c:v>378.75400000000002</c:v>
                </c:pt>
                <c:pt idx="37477">
                  <c:v>378.97399999999965</c:v>
                </c:pt>
                <c:pt idx="37478">
                  <c:v>379.197</c:v>
                </c:pt>
                <c:pt idx="37479">
                  <c:v>379.42200000000003</c:v>
                </c:pt>
                <c:pt idx="37480">
                  <c:v>379.64900000000023</c:v>
                </c:pt>
                <c:pt idx="37481">
                  <c:v>379.87900000000002</c:v>
                </c:pt>
                <c:pt idx="37482">
                  <c:v>380.11200000000002</c:v>
                </c:pt>
                <c:pt idx="37483">
                  <c:v>380.346</c:v>
                </c:pt>
                <c:pt idx="37484">
                  <c:v>380.58300000000003</c:v>
                </c:pt>
                <c:pt idx="37485">
                  <c:v>380.82299999999975</c:v>
                </c:pt>
                <c:pt idx="37486">
                  <c:v>381.065</c:v>
                </c:pt>
                <c:pt idx="37487">
                  <c:v>381.31</c:v>
                </c:pt>
                <c:pt idx="37488">
                  <c:v>381.55700000000002</c:v>
                </c:pt>
                <c:pt idx="37489">
                  <c:v>381.80700000000002</c:v>
                </c:pt>
                <c:pt idx="37490">
                  <c:v>382.05900000000008</c:v>
                </c:pt>
                <c:pt idx="37491">
                  <c:v>382.31400000000002</c:v>
                </c:pt>
                <c:pt idx="37492">
                  <c:v>382.57100000000003</c:v>
                </c:pt>
                <c:pt idx="37493">
                  <c:v>382.83099999999979</c:v>
                </c:pt>
                <c:pt idx="37494">
                  <c:v>383.09399999999965</c:v>
                </c:pt>
                <c:pt idx="37495">
                  <c:v>383.35899999999975</c:v>
                </c:pt>
                <c:pt idx="37496">
                  <c:v>383.62599999999975</c:v>
                </c:pt>
                <c:pt idx="37497">
                  <c:v>383.89699999999965</c:v>
                </c:pt>
                <c:pt idx="37498">
                  <c:v>384.17</c:v>
                </c:pt>
                <c:pt idx="37499">
                  <c:v>384.44499999999999</c:v>
                </c:pt>
                <c:pt idx="37500">
                  <c:v>384.72299999999979</c:v>
                </c:pt>
                <c:pt idx="37501">
                  <c:v>385.00400000000002</c:v>
                </c:pt>
                <c:pt idx="37502">
                  <c:v>385.28799999999978</c:v>
                </c:pt>
                <c:pt idx="37503">
                  <c:v>385.57400000000001</c:v>
                </c:pt>
                <c:pt idx="37504">
                  <c:v>385.86200000000002</c:v>
                </c:pt>
                <c:pt idx="37505">
                  <c:v>386.15300000000002</c:v>
                </c:pt>
                <c:pt idx="37506">
                  <c:v>386.447</c:v>
                </c:pt>
                <c:pt idx="37507">
                  <c:v>386.74299999999999</c:v>
                </c:pt>
                <c:pt idx="37508">
                  <c:v>387.04199999999975</c:v>
                </c:pt>
                <c:pt idx="37509">
                  <c:v>387.34399999999999</c:v>
                </c:pt>
                <c:pt idx="37510">
                  <c:v>387.64800000000002</c:v>
                </c:pt>
                <c:pt idx="37511">
                  <c:v>387.95400000000001</c:v>
                </c:pt>
                <c:pt idx="37512">
                  <c:v>388.26299999999975</c:v>
                </c:pt>
                <c:pt idx="37513">
                  <c:v>388.57499999999999</c:v>
                </c:pt>
                <c:pt idx="37514">
                  <c:v>388.88900000000001</c:v>
                </c:pt>
                <c:pt idx="37515">
                  <c:v>389.20499999999993</c:v>
                </c:pt>
                <c:pt idx="37516">
                  <c:v>389.524</c:v>
                </c:pt>
                <c:pt idx="37517">
                  <c:v>389.84500000000008</c:v>
                </c:pt>
                <c:pt idx="37518">
                  <c:v>390.16899999999993</c:v>
                </c:pt>
                <c:pt idx="37519">
                  <c:v>390.49499999999978</c:v>
                </c:pt>
                <c:pt idx="37520">
                  <c:v>390.82299999999975</c:v>
                </c:pt>
                <c:pt idx="37521">
                  <c:v>391.15400000000022</c:v>
                </c:pt>
                <c:pt idx="37522">
                  <c:v>391.48699999999963</c:v>
                </c:pt>
                <c:pt idx="37523">
                  <c:v>391.822</c:v>
                </c:pt>
                <c:pt idx="37524">
                  <c:v>392.15899999999999</c:v>
                </c:pt>
                <c:pt idx="37525">
                  <c:v>392.49899999999963</c:v>
                </c:pt>
                <c:pt idx="37526">
                  <c:v>392.84100000000001</c:v>
                </c:pt>
                <c:pt idx="37527">
                  <c:v>393.185</c:v>
                </c:pt>
                <c:pt idx="37528">
                  <c:v>393.53099999999978</c:v>
                </c:pt>
                <c:pt idx="37529">
                  <c:v>393.87900000000002</c:v>
                </c:pt>
                <c:pt idx="37530">
                  <c:v>394.22799999999978</c:v>
                </c:pt>
                <c:pt idx="37531">
                  <c:v>394.58</c:v>
                </c:pt>
                <c:pt idx="37532">
                  <c:v>394.93499999999977</c:v>
                </c:pt>
                <c:pt idx="37533">
                  <c:v>395.28999999999979</c:v>
                </c:pt>
                <c:pt idx="37534">
                  <c:v>395.64800000000002</c:v>
                </c:pt>
                <c:pt idx="37535">
                  <c:v>396.00700000000001</c:v>
                </c:pt>
                <c:pt idx="37536">
                  <c:v>396.36799999999999</c:v>
                </c:pt>
                <c:pt idx="37537">
                  <c:v>396.73099999999965</c:v>
                </c:pt>
                <c:pt idx="37538">
                  <c:v>397.09599999999978</c:v>
                </c:pt>
                <c:pt idx="37539">
                  <c:v>397.46199999999965</c:v>
                </c:pt>
                <c:pt idx="37540">
                  <c:v>397.83</c:v>
                </c:pt>
                <c:pt idx="37541">
                  <c:v>398.19900000000001</c:v>
                </c:pt>
                <c:pt idx="37542">
                  <c:v>398.56900000000002</c:v>
                </c:pt>
                <c:pt idx="37543">
                  <c:v>398.94200000000001</c:v>
                </c:pt>
                <c:pt idx="37544">
                  <c:v>399.315</c:v>
                </c:pt>
                <c:pt idx="37545">
                  <c:v>399.69</c:v>
                </c:pt>
                <c:pt idx="37546">
                  <c:v>400.06599999999975</c:v>
                </c:pt>
                <c:pt idx="37547">
                  <c:v>400.44299999999993</c:v>
                </c:pt>
                <c:pt idx="37548">
                  <c:v>400.82100000000003</c:v>
                </c:pt>
                <c:pt idx="37549">
                  <c:v>401.2</c:v>
                </c:pt>
                <c:pt idx="37550">
                  <c:v>401.58</c:v>
                </c:pt>
                <c:pt idx="37551">
                  <c:v>401.96199999999965</c:v>
                </c:pt>
                <c:pt idx="37552">
                  <c:v>402.34399999999999</c:v>
                </c:pt>
                <c:pt idx="37553">
                  <c:v>402.72699999999958</c:v>
                </c:pt>
                <c:pt idx="37554">
                  <c:v>403.11</c:v>
                </c:pt>
                <c:pt idx="37555">
                  <c:v>403.49400000000003</c:v>
                </c:pt>
                <c:pt idx="37556">
                  <c:v>403.87900000000002</c:v>
                </c:pt>
                <c:pt idx="37557">
                  <c:v>404.26499999999999</c:v>
                </c:pt>
                <c:pt idx="37558">
                  <c:v>404.65100000000001</c:v>
                </c:pt>
                <c:pt idx="37559">
                  <c:v>405.03699999999958</c:v>
                </c:pt>
                <c:pt idx="37560">
                  <c:v>405.42399999999958</c:v>
                </c:pt>
                <c:pt idx="37561">
                  <c:v>405.81099999999975</c:v>
                </c:pt>
                <c:pt idx="37562">
                  <c:v>406.19799999999975</c:v>
                </c:pt>
                <c:pt idx="37563">
                  <c:v>406.58499999999975</c:v>
                </c:pt>
                <c:pt idx="37564">
                  <c:v>406.97299999999979</c:v>
                </c:pt>
                <c:pt idx="37565">
                  <c:v>407.36</c:v>
                </c:pt>
                <c:pt idx="37566">
                  <c:v>407.74700000000001</c:v>
                </c:pt>
                <c:pt idx="37567">
                  <c:v>408.13400000000001</c:v>
                </c:pt>
                <c:pt idx="37568">
                  <c:v>408.52099999999979</c:v>
                </c:pt>
                <c:pt idx="37569">
                  <c:v>408.90799999999979</c:v>
                </c:pt>
                <c:pt idx="37570">
                  <c:v>409.29399999999958</c:v>
                </c:pt>
                <c:pt idx="37571">
                  <c:v>409.68</c:v>
                </c:pt>
                <c:pt idx="37572">
                  <c:v>410.065</c:v>
                </c:pt>
                <c:pt idx="37573">
                  <c:v>410.44900000000001</c:v>
                </c:pt>
                <c:pt idx="37574">
                  <c:v>410.83300000000003</c:v>
                </c:pt>
                <c:pt idx="37575">
                  <c:v>411.21599999999978</c:v>
                </c:pt>
                <c:pt idx="37576">
                  <c:v>411.59799999999979</c:v>
                </c:pt>
                <c:pt idx="37577">
                  <c:v>411.97899999999959</c:v>
                </c:pt>
                <c:pt idx="37578">
                  <c:v>412.36</c:v>
                </c:pt>
                <c:pt idx="37579">
                  <c:v>412.73899999999958</c:v>
                </c:pt>
                <c:pt idx="37580">
                  <c:v>413.11700000000002</c:v>
                </c:pt>
                <c:pt idx="37581">
                  <c:v>413.49299999999965</c:v>
                </c:pt>
                <c:pt idx="37582">
                  <c:v>413.86900000000026</c:v>
                </c:pt>
                <c:pt idx="37583">
                  <c:v>414.24299999999999</c:v>
                </c:pt>
                <c:pt idx="37584">
                  <c:v>414.61500000000001</c:v>
                </c:pt>
                <c:pt idx="37585">
                  <c:v>414.98599999999965</c:v>
                </c:pt>
                <c:pt idx="37586">
                  <c:v>415.35500000000002</c:v>
                </c:pt>
                <c:pt idx="37587">
                  <c:v>415.72199999999958</c:v>
                </c:pt>
                <c:pt idx="37588">
                  <c:v>416.08799999999979</c:v>
                </c:pt>
                <c:pt idx="37589">
                  <c:v>416.452</c:v>
                </c:pt>
                <c:pt idx="37590">
                  <c:v>416.81299999999999</c:v>
                </c:pt>
                <c:pt idx="37591">
                  <c:v>417.173</c:v>
                </c:pt>
                <c:pt idx="37592">
                  <c:v>417.53</c:v>
                </c:pt>
                <c:pt idx="37593">
                  <c:v>417.88499999999999</c:v>
                </c:pt>
                <c:pt idx="37594">
                  <c:v>418.23799999999977</c:v>
                </c:pt>
                <c:pt idx="37595">
                  <c:v>418.58799999999979</c:v>
                </c:pt>
                <c:pt idx="37596">
                  <c:v>418.93599999999958</c:v>
                </c:pt>
                <c:pt idx="37597">
                  <c:v>419.28099999999978</c:v>
                </c:pt>
                <c:pt idx="37598">
                  <c:v>419.62400000000002</c:v>
                </c:pt>
                <c:pt idx="37599">
                  <c:v>419.964</c:v>
                </c:pt>
                <c:pt idx="37600">
                  <c:v>420.30099999999999</c:v>
                </c:pt>
                <c:pt idx="37601">
                  <c:v>420.63499999999999</c:v>
                </c:pt>
                <c:pt idx="37602">
                  <c:v>420.96599999999978</c:v>
                </c:pt>
                <c:pt idx="37603">
                  <c:v>421.29399999999958</c:v>
                </c:pt>
                <c:pt idx="37604">
                  <c:v>421.61900000000026</c:v>
                </c:pt>
                <c:pt idx="37605">
                  <c:v>421.94</c:v>
                </c:pt>
                <c:pt idx="37606">
                  <c:v>422.25900000000001</c:v>
                </c:pt>
                <c:pt idx="37607">
                  <c:v>422.57299999999975</c:v>
                </c:pt>
                <c:pt idx="37608">
                  <c:v>422.88499999999999</c:v>
                </c:pt>
                <c:pt idx="37609">
                  <c:v>423.19299999999993</c:v>
                </c:pt>
                <c:pt idx="37610">
                  <c:v>423.49699999999962</c:v>
                </c:pt>
                <c:pt idx="37611">
                  <c:v>423.79700000000003</c:v>
                </c:pt>
                <c:pt idx="37612">
                  <c:v>424.09399999999965</c:v>
                </c:pt>
                <c:pt idx="37613">
                  <c:v>424.3859999999998</c:v>
                </c:pt>
                <c:pt idx="37614">
                  <c:v>424.67500000000001</c:v>
                </c:pt>
                <c:pt idx="37615">
                  <c:v>424.96</c:v>
                </c:pt>
                <c:pt idx="37616">
                  <c:v>425.24</c:v>
                </c:pt>
                <c:pt idx="37617">
                  <c:v>425.517</c:v>
                </c:pt>
                <c:pt idx="37618">
                  <c:v>425.78899999999965</c:v>
                </c:pt>
                <c:pt idx="37619">
                  <c:v>426.05599999999993</c:v>
                </c:pt>
                <c:pt idx="37620">
                  <c:v>426.31900000000002</c:v>
                </c:pt>
                <c:pt idx="37621">
                  <c:v>426.57799999999975</c:v>
                </c:pt>
                <c:pt idx="37622">
                  <c:v>426.83199999999965</c:v>
                </c:pt>
                <c:pt idx="37623">
                  <c:v>427.08199999999965</c:v>
                </c:pt>
                <c:pt idx="37624">
                  <c:v>427.327</c:v>
                </c:pt>
                <c:pt idx="37625">
                  <c:v>427.56599999999975</c:v>
                </c:pt>
                <c:pt idx="37626">
                  <c:v>427.80099999999999</c:v>
                </c:pt>
                <c:pt idx="37627">
                  <c:v>428.03199999999958</c:v>
                </c:pt>
                <c:pt idx="37628">
                  <c:v>428.25700000000001</c:v>
                </c:pt>
                <c:pt idx="37629">
                  <c:v>428.47699999999958</c:v>
                </c:pt>
                <c:pt idx="37630">
                  <c:v>428.69200000000001</c:v>
                </c:pt>
                <c:pt idx="37631">
                  <c:v>428.90099999999978</c:v>
                </c:pt>
                <c:pt idx="37632">
                  <c:v>429.10599999999999</c:v>
                </c:pt>
                <c:pt idx="37633">
                  <c:v>429.30500000000001</c:v>
                </c:pt>
                <c:pt idx="37634">
                  <c:v>429.49799999999965</c:v>
                </c:pt>
                <c:pt idx="37635">
                  <c:v>429.68700000000001</c:v>
                </c:pt>
                <c:pt idx="37636">
                  <c:v>429.86900000000026</c:v>
                </c:pt>
                <c:pt idx="37637">
                  <c:v>430.04599999999999</c:v>
                </c:pt>
                <c:pt idx="37638">
                  <c:v>430.21799999999979</c:v>
                </c:pt>
                <c:pt idx="37639">
                  <c:v>430.38299999999975</c:v>
                </c:pt>
                <c:pt idx="37640">
                  <c:v>430.54300000000001</c:v>
                </c:pt>
                <c:pt idx="37641">
                  <c:v>430.697</c:v>
                </c:pt>
                <c:pt idx="37642">
                  <c:v>430.846</c:v>
                </c:pt>
                <c:pt idx="37643">
                  <c:v>430.98799999999977</c:v>
                </c:pt>
                <c:pt idx="37644">
                  <c:v>431.12400000000002</c:v>
                </c:pt>
                <c:pt idx="37645">
                  <c:v>431.25400000000002</c:v>
                </c:pt>
                <c:pt idx="37646">
                  <c:v>431.37799999999999</c:v>
                </c:pt>
                <c:pt idx="37647">
                  <c:v>431.49599999999958</c:v>
                </c:pt>
                <c:pt idx="37648">
                  <c:v>431.608</c:v>
                </c:pt>
                <c:pt idx="37649">
                  <c:v>431.714</c:v>
                </c:pt>
                <c:pt idx="37650">
                  <c:v>431.81299999999999</c:v>
                </c:pt>
                <c:pt idx="37651">
                  <c:v>431.90599999999978</c:v>
                </c:pt>
                <c:pt idx="37652">
                  <c:v>431.99199999999962</c:v>
                </c:pt>
                <c:pt idx="37653">
                  <c:v>432.072</c:v>
                </c:pt>
                <c:pt idx="37654">
                  <c:v>432.14600000000002</c:v>
                </c:pt>
                <c:pt idx="37655">
                  <c:v>432.21299999999979</c:v>
                </c:pt>
                <c:pt idx="37656">
                  <c:v>432.2729999999998</c:v>
                </c:pt>
                <c:pt idx="37657">
                  <c:v>432.327</c:v>
                </c:pt>
                <c:pt idx="37658">
                  <c:v>432.375</c:v>
                </c:pt>
                <c:pt idx="37659">
                  <c:v>432.41599999999966</c:v>
                </c:pt>
                <c:pt idx="37660">
                  <c:v>432.44900000000001</c:v>
                </c:pt>
                <c:pt idx="37661">
                  <c:v>432.47699999999958</c:v>
                </c:pt>
                <c:pt idx="37662">
                  <c:v>432.49699999999962</c:v>
                </c:pt>
                <c:pt idx="37663">
                  <c:v>432.5109999999998</c:v>
                </c:pt>
                <c:pt idx="37664">
                  <c:v>432.51799999999974</c:v>
                </c:pt>
                <c:pt idx="37665">
                  <c:v>432.51799999999974</c:v>
                </c:pt>
                <c:pt idx="37666">
                  <c:v>432.512</c:v>
                </c:pt>
                <c:pt idx="37667">
                  <c:v>432.49799999999965</c:v>
                </c:pt>
                <c:pt idx="37668">
                  <c:v>432.47799999999978</c:v>
                </c:pt>
                <c:pt idx="37669">
                  <c:v>432.45</c:v>
                </c:pt>
                <c:pt idx="37670">
                  <c:v>432.41599999999966</c:v>
                </c:pt>
                <c:pt idx="37671">
                  <c:v>432.375</c:v>
                </c:pt>
                <c:pt idx="37672">
                  <c:v>432.327</c:v>
                </c:pt>
                <c:pt idx="37673">
                  <c:v>432.27099999999979</c:v>
                </c:pt>
                <c:pt idx="37674">
                  <c:v>432.209</c:v>
                </c:pt>
                <c:pt idx="37675">
                  <c:v>432.14000000000021</c:v>
                </c:pt>
                <c:pt idx="37676">
                  <c:v>432.06400000000002</c:v>
                </c:pt>
                <c:pt idx="37677">
                  <c:v>431.98099999999965</c:v>
                </c:pt>
                <c:pt idx="37678">
                  <c:v>431.89</c:v>
                </c:pt>
                <c:pt idx="37679">
                  <c:v>431.79299999999978</c:v>
                </c:pt>
                <c:pt idx="37680">
                  <c:v>431.68900000000002</c:v>
                </c:pt>
                <c:pt idx="37681">
                  <c:v>431.57799999999975</c:v>
                </c:pt>
                <c:pt idx="37682">
                  <c:v>431.459</c:v>
                </c:pt>
                <c:pt idx="37683">
                  <c:v>431.334</c:v>
                </c:pt>
                <c:pt idx="37684">
                  <c:v>431.202</c:v>
                </c:pt>
                <c:pt idx="37685">
                  <c:v>431.06200000000001</c:v>
                </c:pt>
                <c:pt idx="37686">
                  <c:v>430.91599999999966</c:v>
                </c:pt>
                <c:pt idx="37687">
                  <c:v>430.762</c:v>
                </c:pt>
                <c:pt idx="37688">
                  <c:v>430.60199999999975</c:v>
                </c:pt>
                <c:pt idx="37689">
                  <c:v>430.43499999999977</c:v>
                </c:pt>
                <c:pt idx="37690">
                  <c:v>430.26</c:v>
                </c:pt>
                <c:pt idx="37691">
                  <c:v>430.07900000000001</c:v>
                </c:pt>
                <c:pt idx="37692">
                  <c:v>429.89099999999979</c:v>
                </c:pt>
                <c:pt idx="37693">
                  <c:v>429.69600000000003</c:v>
                </c:pt>
                <c:pt idx="37694">
                  <c:v>429.49400000000003</c:v>
                </c:pt>
                <c:pt idx="37695">
                  <c:v>429.28500000000003</c:v>
                </c:pt>
                <c:pt idx="37696">
                  <c:v>429.06900000000002</c:v>
                </c:pt>
                <c:pt idx="37697">
                  <c:v>428.846</c:v>
                </c:pt>
                <c:pt idx="37698">
                  <c:v>428.61700000000002</c:v>
                </c:pt>
                <c:pt idx="37699">
                  <c:v>428.38099999999974</c:v>
                </c:pt>
                <c:pt idx="37700">
                  <c:v>428.13799999999975</c:v>
                </c:pt>
                <c:pt idx="37701">
                  <c:v>427.88799999999975</c:v>
                </c:pt>
                <c:pt idx="37702">
                  <c:v>427.63200000000001</c:v>
                </c:pt>
                <c:pt idx="37703">
                  <c:v>427.36900000000026</c:v>
                </c:pt>
                <c:pt idx="37704">
                  <c:v>427.1</c:v>
                </c:pt>
                <c:pt idx="37705">
                  <c:v>426.82400000000001</c:v>
                </c:pt>
                <c:pt idx="37706">
                  <c:v>426.541</c:v>
                </c:pt>
                <c:pt idx="37707">
                  <c:v>426.25200000000001</c:v>
                </c:pt>
                <c:pt idx="37708">
                  <c:v>425.95699999999965</c:v>
                </c:pt>
                <c:pt idx="37709">
                  <c:v>425.65499999999997</c:v>
                </c:pt>
                <c:pt idx="37710">
                  <c:v>425.34699999999975</c:v>
                </c:pt>
                <c:pt idx="37711">
                  <c:v>425.03199999999958</c:v>
                </c:pt>
                <c:pt idx="37712">
                  <c:v>424.71099999999979</c:v>
                </c:pt>
                <c:pt idx="37713">
                  <c:v>424.38499999999999</c:v>
                </c:pt>
                <c:pt idx="37714">
                  <c:v>424.05099999999999</c:v>
                </c:pt>
                <c:pt idx="37715">
                  <c:v>423.71199999999965</c:v>
                </c:pt>
                <c:pt idx="37716">
                  <c:v>423.36700000000002</c:v>
                </c:pt>
                <c:pt idx="37717">
                  <c:v>423.01599999999979</c:v>
                </c:pt>
                <c:pt idx="37718">
                  <c:v>422.65899999999999</c:v>
                </c:pt>
                <c:pt idx="37719">
                  <c:v>422.29599999999965</c:v>
                </c:pt>
                <c:pt idx="37720">
                  <c:v>421.92699999999962</c:v>
                </c:pt>
                <c:pt idx="37721">
                  <c:v>421.55200000000002</c:v>
                </c:pt>
                <c:pt idx="37722">
                  <c:v>421.17200000000008</c:v>
                </c:pt>
                <c:pt idx="37723">
                  <c:v>420.78599999999977</c:v>
                </c:pt>
                <c:pt idx="37724">
                  <c:v>420.39499999999975</c:v>
                </c:pt>
                <c:pt idx="37725">
                  <c:v>419.99799999999965</c:v>
                </c:pt>
                <c:pt idx="37726">
                  <c:v>419.59500000000003</c:v>
                </c:pt>
                <c:pt idx="37727">
                  <c:v>419.18799999999999</c:v>
                </c:pt>
                <c:pt idx="37728">
                  <c:v>418.77499999999975</c:v>
                </c:pt>
                <c:pt idx="37729">
                  <c:v>418.35700000000008</c:v>
                </c:pt>
                <c:pt idx="37730">
                  <c:v>417.93400000000003</c:v>
                </c:pt>
                <c:pt idx="37731">
                  <c:v>417.505</c:v>
                </c:pt>
                <c:pt idx="37732">
                  <c:v>417.072</c:v>
                </c:pt>
                <c:pt idx="37733">
                  <c:v>416.63400000000001</c:v>
                </c:pt>
                <c:pt idx="37734">
                  <c:v>416.19099999999975</c:v>
                </c:pt>
                <c:pt idx="37735">
                  <c:v>415.74400000000026</c:v>
                </c:pt>
                <c:pt idx="37736">
                  <c:v>415.29099999999966</c:v>
                </c:pt>
                <c:pt idx="37737">
                  <c:v>414.83499999999975</c:v>
                </c:pt>
                <c:pt idx="37738">
                  <c:v>414.37400000000002</c:v>
                </c:pt>
                <c:pt idx="37739">
                  <c:v>413.90799999999979</c:v>
                </c:pt>
                <c:pt idx="37740">
                  <c:v>413.43799999999965</c:v>
                </c:pt>
                <c:pt idx="37741">
                  <c:v>412.964</c:v>
                </c:pt>
                <c:pt idx="37742">
                  <c:v>412.48499999999979</c:v>
                </c:pt>
                <c:pt idx="37743">
                  <c:v>412.00299999999999</c:v>
                </c:pt>
                <c:pt idx="37744">
                  <c:v>411.517</c:v>
                </c:pt>
                <c:pt idx="37745">
                  <c:v>411.02699999999965</c:v>
                </c:pt>
                <c:pt idx="37746">
                  <c:v>410.53299999999979</c:v>
                </c:pt>
                <c:pt idx="37747">
                  <c:v>410.03500000000003</c:v>
                </c:pt>
                <c:pt idx="37748">
                  <c:v>409.53500000000003</c:v>
                </c:pt>
                <c:pt idx="37749">
                  <c:v>409.03</c:v>
                </c:pt>
                <c:pt idx="37750">
                  <c:v>408.52199999999965</c:v>
                </c:pt>
                <c:pt idx="37751">
                  <c:v>408.0109999999998</c:v>
                </c:pt>
                <c:pt idx="37752">
                  <c:v>407.49699999999962</c:v>
                </c:pt>
                <c:pt idx="37753">
                  <c:v>406.97899999999959</c:v>
                </c:pt>
                <c:pt idx="37754">
                  <c:v>406.459</c:v>
                </c:pt>
                <c:pt idx="37755">
                  <c:v>405.93599999999958</c:v>
                </c:pt>
                <c:pt idx="37756">
                  <c:v>405.4099999999998</c:v>
                </c:pt>
                <c:pt idx="37757">
                  <c:v>404.88099999999974</c:v>
                </c:pt>
                <c:pt idx="37758">
                  <c:v>404.35</c:v>
                </c:pt>
                <c:pt idx="37759">
                  <c:v>403.81599999999975</c:v>
                </c:pt>
                <c:pt idx="37760">
                  <c:v>403.28</c:v>
                </c:pt>
                <c:pt idx="37761">
                  <c:v>402.74200000000002</c:v>
                </c:pt>
                <c:pt idx="37762">
                  <c:v>402.202</c:v>
                </c:pt>
                <c:pt idx="37763">
                  <c:v>401.65899999999999</c:v>
                </c:pt>
                <c:pt idx="37764">
                  <c:v>401.11500000000001</c:v>
                </c:pt>
                <c:pt idx="37765">
                  <c:v>400.56900000000002</c:v>
                </c:pt>
                <c:pt idx="37766">
                  <c:v>400.02099999999979</c:v>
                </c:pt>
                <c:pt idx="37767">
                  <c:v>399.47199999999958</c:v>
                </c:pt>
                <c:pt idx="37768">
                  <c:v>398.92099999999965</c:v>
                </c:pt>
                <c:pt idx="37769">
                  <c:v>398.36900000000026</c:v>
                </c:pt>
                <c:pt idx="37770">
                  <c:v>397.815</c:v>
                </c:pt>
                <c:pt idx="37771">
                  <c:v>397.2609999999998</c:v>
                </c:pt>
                <c:pt idx="37772">
                  <c:v>396.70499999999993</c:v>
                </c:pt>
                <c:pt idx="37773">
                  <c:v>396.14800000000002</c:v>
                </c:pt>
                <c:pt idx="37774">
                  <c:v>395.59099999999978</c:v>
                </c:pt>
                <c:pt idx="37775">
                  <c:v>395.03299999999979</c:v>
                </c:pt>
                <c:pt idx="37776">
                  <c:v>394.47399999999965</c:v>
                </c:pt>
                <c:pt idx="37777">
                  <c:v>393.91499999999979</c:v>
                </c:pt>
                <c:pt idx="37778">
                  <c:v>393.35500000000002</c:v>
                </c:pt>
                <c:pt idx="37779">
                  <c:v>392.79599999999965</c:v>
                </c:pt>
                <c:pt idx="37780">
                  <c:v>392.23599999999965</c:v>
                </c:pt>
                <c:pt idx="37781">
                  <c:v>391.67599999999999</c:v>
                </c:pt>
                <c:pt idx="37782">
                  <c:v>391.11599999999999</c:v>
                </c:pt>
                <c:pt idx="37783">
                  <c:v>390.55599999999993</c:v>
                </c:pt>
                <c:pt idx="37784">
                  <c:v>389.99699999999962</c:v>
                </c:pt>
                <c:pt idx="37785">
                  <c:v>389.43799999999965</c:v>
                </c:pt>
                <c:pt idx="37786">
                  <c:v>388.88</c:v>
                </c:pt>
                <c:pt idx="37787">
                  <c:v>388.322</c:v>
                </c:pt>
                <c:pt idx="37788">
                  <c:v>387.76499999999999</c:v>
                </c:pt>
                <c:pt idx="37789">
                  <c:v>387.209</c:v>
                </c:pt>
                <c:pt idx="37790">
                  <c:v>386.65400000000022</c:v>
                </c:pt>
                <c:pt idx="37791">
                  <c:v>386.1</c:v>
                </c:pt>
                <c:pt idx="37792">
                  <c:v>385.54700000000008</c:v>
                </c:pt>
                <c:pt idx="37793">
                  <c:v>384.99599999999958</c:v>
                </c:pt>
                <c:pt idx="37794">
                  <c:v>384.44600000000003</c:v>
                </c:pt>
                <c:pt idx="37795">
                  <c:v>383.8979999999998</c:v>
                </c:pt>
                <c:pt idx="37796">
                  <c:v>383.351</c:v>
                </c:pt>
                <c:pt idx="37797">
                  <c:v>382.80599999999993</c:v>
                </c:pt>
                <c:pt idx="37798">
                  <c:v>382.26299999999975</c:v>
                </c:pt>
                <c:pt idx="37799">
                  <c:v>381.72299999999979</c:v>
                </c:pt>
                <c:pt idx="37800">
                  <c:v>381.18400000000008</c:v>
                </c:pt>
                <c:pt idx="37801">
                  <c:v>380.64699999999999</c:v>
                </c:pt>
                <c:pt idx="37802">
                  <c:v>380.113</c:v>
                </c:pt>
                <c:pt idx="37803">
                  <c:v>379.58099999999979</c:v>
                </c:pt>
                <c:pt idx="37804">
                  <c:v>379.05200000000002</c:v>
                </c:pt>
                <c:pt idx="37805">
                  <c:v>378.52499999999975</c:v>
                </c:pt>
                <c:pt idx="37806">
                  <c:v>378.00099999999975</c:v>
                </c:pt>
                <c:pt idx="37807">
                  <c:v>377.48099999999965</c:v>
                </c:pt>
                <c:pt idx="37808">
                  <c:v>376.96299999999979</c:v>
                </c:pt>
                <c:pt idx="37809">
                  <c:v>376.44799999999975</c:v>
                </c:pt>
                <c:pt idx="37810">
                  <c:v>375.93599999999958</c:v>
                </c:pt>
                <c:pt idx="37811">
                  <c:v>375.42799999999966</c:v>
                </c:pt>
                <c:pt idx="37812">
                  <c:v>374.92299999999977</c:v>
                </c:pt>
                <c:pt idx="37813">
                  <c:v>374.42099999999965</c:v>
                </c:pt>
                <c:pt idx="37814">
                  <c:v>373.92399999999958</c:v>
                </c:pt>
                <c:pt idx="37815">
                  <c:v>373.42899999999958</c:v>
                </c:pt>
                <c:pt idx="37816">
                  <c:v>372.93899999999962</c:v>
                </c:pt>
                <c:pt idx="37817">
                  <c:v>372.45299999999975</c:v>
                </c:pt>
                <c:pt idx="37818">
                  <c:v>371.9699999999998</c:v>
                </c:pt>
                <c:pt idx="37819">
                  <c:v>371.49199999999962</c:v>
                </c:pt>
                <c:pt idx="37820">
                  <c:v>371.01799999999974</c:v>
                </c:pt>
                <c:pt idx="37821">
                  <c:v>370.548</c:v>
                </c:pt>
                <c:pt idx="37822">
                  <c:v>370.08300000000003</c:v>
                </c:pt>
                <c:pt idx="37823">
                  <c:v>369.62200000000001</c:v>
                </c:pt>
                <c:pt idx="37824">
                  <c:v>369.16500000000002</c:v>
                </c:pt>
                <c:pt idx="37825">
                  <c:v>368.714</c:v>
                </c:pt>
                <c:pt idx="37826">
                  <c:v>368.267</c:v>
                </c:pt>
                <c:pt idx="37827">
                  <c:v>367.82400000000001</c:v>
                </c:pt>
                <c:pt idx="37828">
                  <c:v>367.387</c:v>
                </c:pt>
                <c:pt idx="37829">
                  <c:v>366.95499999999993</c:v>
                </c:pt>
                <c:pt idx="37830">
                  <c:v>366.52799999999979</c:v>
                </c:pt>
                <c:pt idx="37831">
                  <c:v>366.10599999999999</c:v>
                </c:pt>
                <c:pt idx="37832">
                  <c:v>365.68900000000002</c:v>
                </c:pt>
                <c:pt idx="37833">
                  <c:v>365.27799999999979</c:v>
                </c:pt>
                <c:pt idx="37834">
                  <c:v>364.87200000000001</c:v>
                </c:pt>
                <c:pt idx="37835">
                  <c:v>364.47199999999958</c:v>
                </c:pt>
                <c:pt idx="37836">
                  <c:v>364.077</c:v>
                </c:pt>
                <c:pt idx="37837">
                  <c:v>363.68799999999999</c:v>
                </c:pt>
                <c:pt idx="37838">
                  <c:v>363.30399999999975</c:v>
                </c:pt>
                <c:pt idx="37839">
                  <c:v>362.92699999999962</c:v>
                </c:pt>
                <c:pt idx="37840">
                  <c:v>362.55500000000001</c:v>
                </c:pt>
                <c:pt idx="37841">
                  <c:v>362.18900000000002</c:v>
                </c:pt>
                <c:pt idx="37842">
                  <c:v>361.83</c:v>
                </c:pt>
                <c:pt idx="37843">
                  <c:v>361.47599999999977</c:v>
                </c:pt>
                <c:pt idx="37844">
                  <c:v>361.12799999999999</c:v>
                </c:pt>
                <c:pt idx="37845">
                  <c:v>360.78699999999958</c:v>
                </c:pt>
                <c:pt idx="37846">
                  <c:v>360.452</c:v>
                </c:pt>
                <c:pt idx="37847">
                  <c:v>360.12400000000002</c:v>
                </c:pt>
                <c:pt idx="37848">
                  <c:v>359.80099999999999</c:v>
                </c:pt>
                <c:pt idx="37849">
                  <c:v>359.48499999999979</c:v>
                </c:pt>
                <c:pt idx="37850">
                  <c:v>359.17599999999999</c:v>
                </c:pt>
                <c:pt idx="37851">
                  <c:v>358.87400000000002</c:v>
                </c:pt>
                <c:pt idx="37852">
                  <c:v>358.577</c:v>
                </c:pt>
                <c:pt idx="37853">
                  <c:v>358.28799999999978</c:v>
                </c:pt>
                <c:pt idx="37854">
                  <c:v>358.00599999999974</c:v>
                </c:pt>
                <c:pt idx="37855">
                  <c:v>357.72999999999979</c:v>
                </c:pt>
                <c:pt idx="37856">
                  <c:v>357.46099999999979</c:v>
                </c:pt>
                <c:pt idx="37857">
                  <c:v>357.19799999999975</c:v>
                </c:pt>
                <c:pt idx="37858">
                  <c:v>356.94299999999993</c:v>
                </c:pt>
                <c:pt idx="37859">
                  <c:v>356.69499999999999</c:v>
                </c:pt>
                <c:pt idx="37860">
                  <c:v>356.45400000000001</c:v>
                </c:pt>
                <c:pt idx="37861">
                  <c:v>356.21899999999965</c:v>
                </c:pt>
                <c:pt idx="37862">
                  <c:v>355.99199999999962</c:v>
                </c:pt>
                <c:pt idx="37863">
                  <c:v>355.77199999999965</c:v>
                </c:pt>
                <c:pt idx="37864">
                  <c:v>355.55900000000008</c:v>
                </c:pt>
                <c:pt idx="37865">
                  <c:v>355.35300000000001</c:v>
                </c:pt>
                <c:pt idx="37866">
                  <c:v>355.15499999999997</c:v>
                </c:pt>
                <c:pt idx="37867">
                  <c:v>354.964</c:v>
                </c:pt>
                <c:pt idx="37868">
                  <c:v>354.78</c:v>
                </c:pt>
                <c:pt idx="37869">
                  <c:v>354.60300000000001</c:v>
                </c:pt>
                <c:pt idx="37870">
                  <c:v>354.43299999999965</c:v>
                </c:pt>
                <c:pt idx="37871">
                  <c:v>354.27099999999979</c:v>
                </c:pt>
                <c:pt idx="37872">
                  <c:v>354.11700000000002</c:v>
                </c:pt>
                <c:pt idx="37873">
                  <c:v>353.96899999999965</c:v>
                </c:pt>
                <c:pt idx="37874">
                  <c:v>353.82900000000001</c:v>
                </c:pt>
                <c:pt idx="37875">
                  <c:v>353.697</c:v>
                </c:pt>
                <c:pt idx="37876">
                  <c:v>353.57100000000003</c:v>
                </c:pt>
                <c:pt idx="37877">
                  <c:v>353.45400000000001</c:v>
                </c:pt>
                <c:pt idx="37878">
                  <c:v>353.34300000000002</c:v>
                </c:pt>
                <c:pt idx="37879">
                  <c:v>353.24</c:v>
                </c:pt>
                <c:pt idx="37880">
                  <c:v>353.14499999999998</c:v>
                </c:pt>
                <c:pt idx="37881">
                  <c:v>353.05700000000002</c:v>
                </c:pt>
                <c:pt idx="37882">
                  <c:v>352.97699999999958</c:v>
                </c:pt>
                <c:pt idx="37883">
                  <c:v>352.904</c:v>
                </c:pt>
                <c:pt idx="37884">
                  <c:v>352.83799999999979</c:v>
                </c:pt>
                <c:pt idx="37885">
                  <c:v>352.78</c:v>
                </c:pt>
                <c:pt idx="37886">
                  <c:v>352.72899999999959</c:v>
                </c:pt>
                <c:pt idx="37887">
                  <c:v>352.685</c:v>
                </c:pt>
                <c:pt idx="37888">
                  <c:v>352.6500000000002</c:v>
                </c:pt>
                <c:pt idx="37889">
                  <c:v>352.62099999999975</c:v>
                </c:pt>
                <c:pt idx="37890">
                  <c:v>352.6</c:v>
                </c:pt>
                <c:pt idx="37891">
                  <c:v>352.58599999999979</c:v>
                </c:pt>
                <c:pt idx="37892">
                  <c:v>352.58</c:v>
                </c:pt>
                <c:pt idx="37893">
                  <c:v>352.58099999999979</c:v>
                </c:pt>
                <c:pt idx="37894">
                  <c:v>352.589</c:v>
                </c:pt>
                <c:pt idx="37895">
                  <c:v>352.60500000000002</c:v>
                </c:pt>
                <c:pt idx="37896">
                  <c:v>352.62799999999999</c:v>
                </c:pt>
                <c:pt idx="37897">
                  <c:v>352.65800000000002</c:v>
                </c:pt>
                <c:pt idx="37898">
                  <c:v>352.69499999999999</c:v>
                </c:pt>
                <c:pt idx="37899">
                  <c:v>352.74</c:v>
                </c:pt>
                <c:pt idx="37900">
                  <c:v>352.79099999999966</c:v>
                </c:pt>
                <c:pt idx="37901">
                  <c:v>352.85</c:v>
                </c:pt>
                <c:pt idx="37902">
                  <c:v>352.91599999999966</c:v>
                </c:pt>
                <c:pt idx="37903">
                  <c:v>352.98899999999958</c:v>
                </c:pt>
                <c:pt idx="37904">
                  <c:v>353.06900000000002</c:v>
                </c:pt>
                <c:pt idx="37905">
                  <c:v>353.15600000000001</c:v>
                </c:pt>
                <c:pt idx="37906">
                  <c:v>353.25</c:v>
                </c:pt>
                <c:pt idx="37907">
                  <c:v>353.351</c:v>
                </c:pt>
                <c:pt idx="37908">
                  <c:v>353.459</c:v>
                </c:pt>
                <c:pt idx="37909">
                  <c:v>353.57299999999975</c:v>
                </c:pt>
                <c:pt idx="37910">
                  <c:v>353.69499999999999</c:v>
                </c:pt>
                <c:pt idx="37911">
                  <c:v>353.82299999999975</c:v>
                </c:pt>
                <c:pt idx="37912">
                  <c:v>353.95699999999965</c:v>
                </c:pt>
                <c:pt idx="37913">
                  <c:v>354.09899999999965</c:v>
                </c:pt>
                <c:pt idx="37914">
                  <c:v>354.24599999999975</c:v>
                </c:pt>
                <c:pt idx="37915">
                  <c:v>354.40099999999978</c:v>
                </c:pt>
                <c:pt idx="37916">
                  <c:v>354.56099999999975</c:v>
                </c:pt>
                <c:pt idx="37917">
                  <c:v>354.72899999999959</c:v>
                </c:pt>
                <c:pt idx="37918">
                  <c:v>354.90199999999965</c:v>
                </c:pt>
                <c:pt idx="37919">
                  <c:v>355.08199999999965</c:v>
                </c:pt>
                <c:pt idx="37920">
                  <c:v>355.26799999999974</c:v>
                </c:pt>
                <c:pt idx="37921">
                  <c:v>355.46</c:v>
                </c:pt>
                <c:pt idx="37922">
                  <c:v>355.65800000000002</c:v>
                </c:pt>
                <c:pt idx="37923">
                  <c:v>355.86200000000002</c:v>
                </c:pt>
                <c:pt idx="37924">
                  <c:v>356.072</c:v>
                </c:pt>
                <c:pt idx="37925">
                  <c:v>356.28799999999978</c:v>
                </c:pt>
                <c:pt idx="37926">
                  <c:v>356.51</c:v>
                </c:pt>
                <c:pt idx="37927">
                  <c:v>356.73699999999963</c:v>
                </c:pt>
                <c:pt idx="37928">
                  <c:v>356.9699999999998</c:v>
                </c:pt>
                <c:pt idx="37929">
                  <c:v>357.209</c:v>
                </c:pt>
                <c:pt idx="37930">
                  <c:v>357.45299999999975</c:v>
                </c:pt>
                <c:pt idx="37931">
                  <c:v>357.702</c:v>
                </c:pt>
                <c:pt idx="37932">
                  <c:v>357.95699999999965</c:v>
                </c:pt>
                <c:pt idx="37933">
                  <c:v>358.21699999999959</c:v>
                </c:pt>
                <c:pt idx="37934">
                  <c:v>358.48200000000003</c:v>
                </c:pt>
                <c:pt idx="37935">
                  <c:v>358.75299999999999</c:v>
                </c:pt>
                <c:pt idx="37936">
                  <c:v>359.02799999999979</c:v>
                </c:pt>
                <c:pt idx="37937">
                  <c:v>359.30799999999999</c:v>
                </c:pt>
                <c:pt idx="37938">
                  <c:v>359.59299999999979</c:v>
                </c:pt>
                <c:pt idx="37939">
                  <c:v>359.88299999999975</c:v>
                </c:pt>
                <c:pt idx="37940">
                  <c:v>360.17700000000002</c:v>
                </c:pt>
                <c:pt idx="37941">
                  <c:v>360.47599999999977</c:v>
                </c:pt>
                <c:pt idx="37942">
                  <c:v>360.779</c:v>
                </c:pt>
                <c:pt idx="37943">
                  <c:v>361.08699999999965</c:v>
                </c:pt>
                <c:pt idx="37944">
                  <c:v>361.399</c:v>
                </c:pt>
                <c:pt idx="37945">
                  <c:v>361.71499999999975</c:v>
                </c:pt>
                <c:pt idx="37946">
                  <c:v>362.03599999999977</c:v>
                </c:pt>
                <c:pt idx="37947">
                  <c:v>362.36</c:v>
                </c:pt>
                <c:pt idx="37948">
                  <c:v>362.68799999999999</c:v>
                </c:pt>
                <c:pt idx="37949">
                  <c:v>363.02</c:v>
                </c:pt>
                <c:pt idx="37950">
                  <c:v>363.35599999999999</c:v>
                </c:pt>
                <c:pt idx="37951">
                  <c:v>363.69499999999999</c:v>
                </c:pt>
                <c:pt idx="37952">
                  <c:v>364.03799999999978</c:v>
                </c:pt>
                <c:pt idx="37953">
                  <c:v>364.38400000000001</c:v>
                </c:pt>
                <c:pt idx="37954">
                  <c:v>364.73299999999978</c:v>
                </c:pt>
                <c:pt idx="37955">
                  <c:v>365.08599999999979</c:v>
                </c:pt>
                <c:pt idx="37956">
                  <c:v>365.44099999999975</c:v>
                </c:pt>
                <c:pt idx="37957">
                  <c:v>365.8</c:v>
                </c:pt>
                <c:pt idx="37958">
                  <c:v>366.16199999999975</c:v>
                </c:pt>
                <c:pt idx="37959">
                  <c:v>366.52599999999978</c:v>
                </c:pt>
                <c:pt idx="37960">
                  <c:v>366.89299999999974</c:v>
                </c:pt>
                <c:pt idx="37961">
                  <c:v>367.262</c:v>
                </c:pt>
                <c:pt idx="37962">
                  <c:v>367.63400000000001</c:v>
                </c:pt>
                <c:pt idx="37963">
                  <c:v>368.00900000000001</c:v>
                </c:pt>
                <c:pt idx="37964">
                  <c:v>368.38499999999999</c:v>
                </c:pt>
                <c:pt idx="37965">
                  <c:v>368.76400000000001</c:v>
                </c:pt>
                <c:pt idx="37966">
                  <c:v>369.14499999999998</c:v>
                </c:pt>
                <c:pt idx="37967">
                  <c:v>369.52699999999965</c:v>
                </c:pt>
                <c:pt idx="37968">
                  <c:v>369.91099999999977</c:v>
                </c:pt>
                <c:pt idx="37969">
                  <c:v>370.29799999999977</c:v>
                </c:pt>
                <c:pt idx="37970">
                  <c:v>370.685</c:v>
                </c:pt>
                <c:pt idx="37971">
                  <c:v>371.07499999999999</c:v>
                </c:pt>
                <c:pt idx="37972">
                  <c:v>371.46499999999975</c:v>
                </c:pt>
                <c:pt idx="37973">
                  <c:v>371.85700000000008</c:v>
                </c:pt>
                <c:pt idx="37974">
                  <c:v>372.25</c:v>
                </c:pt>
                <c:pt idx="37975">
                  <c:v>372.64400000000023</c:v>
                </c:pt>
                <c:pt idx="37976">
                  <c:v>373.03899999999965</c:v>
                </c:pt>
                <c:pt idx="37977">
                  <c:v>373.43400000000003</c:v>
                </c:pt>
                <c:pt idx="37978">
                  <c:v>373.83099999999979</c:v>
                </c:pt>
                <c:pt idx="37979">
                  <c:v>374.22799999999978</c:v>
                </c:pt>
                <c:pt idx="37980">
                  <c:v>374.625</c:v>
                </c:pt>
                <c:pt idx="37981">
                  <c:v>375.0229999999998</c:v>
                </c:pt>
                <c:pt idx="37982">
                  <c:v>375.42099999999965</c:v>
                </c:pt>
                <c:pt idx="37983">
                  <c:v>375.81900000000002</c:v>
                </c:pt>
                <c:pt idx="37984">
                  <c:v>376.21699999999959</c:v>
                </c:pt>
                <c:pt idx="37985">
                  <c:v>376.61599999999999</c:v>
                </c:pt>
                <c:pt idx="37986">
                  <c:v>377.01400000000001</c:v>
                </c:pt>
                <c:pt idx="37987">
                  <c:v>377.41099999999977</c:v>
                </c:pt>
                <c:pt idx="37988">
                  <c:v>377.80900000000008</c:v>
                </c:pt>
                <c:pt idx="37989">
                  <c:v>378.20499999999993</c:v>
                </c:pt>
                <c:pt idx="37990">
                  <c:v>378.60199999999975</c:v>
                </c:pt>
                <c:pt idx="37991">
                  <c:v>378.99699999999962</c:v>
                </c:pt>
                <c:pt idx="37992">
                  <c:v>379.392</c:v>
                </c:pt>
                <c:pt idx="37993">
                  <c:v>379.78500000000003</c:v>
                </c:pt>
                <c:pt idx="37994">
                  <c:v>380.178</c:v>
                </c:pt>
                <c:pt idx="37995">
                  <c:v>380.56900000000002</c:v>
                </c:pt>
                <c:pt idx="37996">
                  <c:v>380.959</c:v>
                </c:pt>
                <c:pt idx="37997">
                  <c:v>381.34800000000001</c:v>
                </c:pt>
                <c:pt idx="37998">
                  <c:v>381.73599999999965</c:v>
                </c:pt>
                <c:pt idx="37999">
                  <c:v>382.12099999999975</c:v>
                </c:pt>
                <c:pt idx="38000">
                  <c:v>382.505</c:v>
                </c:pt>
                <c:pt idx="38001">
                  <c:v>382.88799999999975</c:v>
                </c:pt>
                <c:pt idx="38002">
                  <c:v>383.26799999999974</c:v>
                </c:pt>
                <c:pt idx="38003">
                  <c:v>383.64600000000002</c:v>
                </c:pt>
                <c:pt idx="38004">
                  <c:v>384.0229999999998</c:v>
                </c:pt>
                <c:pt idx="38005">
                  <c:v>384.39699999999965</c:v>
                </c:pt>
                <c:pt idx="38006">
                  <c:v>384.76900000000001</c:v>
                </c:pt>
                <c:pt idx="38007">
                  <c:v>385.13799999999975</c:v>
                </c:pt>
                <c:pt idx="38008">
                  <c:v>385.505</c:v>
                </c:pt>
                <c:pt idx="38009">
                  <c:v>385.86900000000026</c:v>
                </c:pt>
                <c:pt idx="38010">
                  <c:v>386.23099999999965</c:v>
                </c:pt>
                <c:pt idx="38011">
                  <c:v>386.59</c:v>
                </c:pt>
                <c:pt idx="38012">
                  <c:v>386.94600000000003</c:v>
                </c:pt>
                <c:pt idx="38013">
                  <c:v>387.29899999999958</c:v>
                </c:pt>
                <c:pt idx="38014">
                  <c:v>387.64900000000023</c:v>
                </c:pt>
                <c:pt idx="38015">
                  <c:v>387.99599999999958</c:v>
                </c:pt>
                <c:pt idx="38016">
                  <c:v>388.339</c:v>
                </c:pt>
                <c:pt idx="38017">
                  <c:v>388.67899999999975</c:v>
                </c:pt>
                <c:pt idx="38018">
                  <c:v>389.01599999999979</c:v>
                </c:pt>
                <c:pt idx="38019">
                  <c:v>389.34899999999999</c:v>
                </c:pt>
                <c:pt idx="38020">
                  <c:v>389.67899999999975</c:v>
                </c:pt>
                <c:pt idx="38021">
                  <c:v>390.005</c:v>
                </c:pt>
                <c:pt idx="38022">
                  <c:v>390.327</c:v>
                </c:pt>
                <c:pt idx="38023">
                  <c:v>390.64600000000002</c:v>
                </c:pt>
                <c:pt idx="38024">
                  <c:v>390.96</c:v>
                </c:pt>
                <c:pt idx="38025">
                  <c:v>391.27099999999979</c:v>
                </c:pt>
                <c:pt idx="38026">
                  <c:v>391.577</c:v>
                </c:pt>
                <c:pt idx="38027">
                  <c:v>391.87900000000002</c:v>
                </c:pt>
                <c:pt idx="38028">
                  <c:v>392.17700000000002</c:v>
                </c:pt>
                <c:pt idx="38029">
                  <c:v>392.4699999999998</c:v>
                </c:pt>
                <c:pt idx="38030">
                  <c:v>392.76</c:v>
                </c:pt>
                <c:pt idx="38031">
                  <c:v>393.04399999999993</c:v>
                </c:pt>
                <c:pt idx="38032">
                  <c:v>393.32400000000001</c:v>
                </c:pt>
                <c:pt idx="38033">
                  <c:v>393.6</c:v>
                </c:pt>
                <c:pt idx="38034">
                  <c:v>393.87099999999975</c:v>
                </c:pt>
                <c:pt idx="38035">
                  <c:v>394.137</c:v>
                </c:pt>
                <c:pt idx="38036">
                  <c:v>394.3979999999998</c:v>
                </c:pt>
                <c:pt idx="38037">
                  <c:v>394.65499999999997</c:v>
                </c:pt>
                <c:pt idx="38038">
                  <c:v>394.90699999999958</c:v>
                </c:pt>
                <c:pt idx="38039">
                  <c:v>395.15300000000002</c:v>
                </c:pt>
                <c:pt idx="38040">
                  <c:v>395.39400000000001</c:v>
                </c:pt>
                <c:pt idx="38041">
                  <c:v>395.63099999999974</c:v>
                </c:pt>
                <c:pt idx="38042">
                  <c:v>395.86200000000002</c:v>
                </c:pt>
                <c:pt idx="38043">
                  <c:v>396.08799999999979</c:v>
                </c:pt>
                <c:pt idx="38044">
                  <c:v>396.30799999999999</c:v>
                </c:pt>
                <c:pt idx="38045">
                  <c:v>396.524</c:v>
                </c:pt>
                <c:pt idx="38046">
                  <c:v>396.73399999999958</c:v>
                </c:pt>
                <c:pt idx="38047">
                  <c:v>396.93799999999965</c:v>
                </c:pt>
                <c:pt idx="38048">
                  <c:v>397.137</c:v>
                </c:pt>
                <c:pt idx="38049">
                  <c:v>397.33099999999979</c:v>
                </c:pt>
                <c:pt idx="38050">
                  <c:v>397.51900000000001</c:v>
                </c:pt>
                <c:pt idx="38051">
                  <c:v>397.70099999999979</c:v>
                </c:pt>
                <c:pt idx="38052">
                  <c:v>397.87799999999999</c:v>
                </c:pt>
                <c:pt idx="38053">
                  <c:v>398.04899999999975</c:v>
                </c:pt>
                <c:pt idx="38054">
                  <c:v>398.214</c:v>
                </c:pt>
                <c:pt idx="38055">
                  <c:v>398.37299999999999</c:v>
                </c:pt>
                <c:pt idx="38056">
                  <c:v>398.52699999999965</c:v>
                </c:pt>
                <c:pt idx="38057">
                  <c:v>398.67500000000001</c:v>
                </c:pt>
                <c:pt idx="38058">
                  <c:v>398.81700000000001</c:v>
                </c:pt>
                <c:pt idx="38059">
                  <c:v>398.95299999999975</c:v>
                </c:pt>
                <c:pt idx="38060">
                  <c:v>399.08300000000003</c:v>
                </c:pt>
                <c:pt idx="38061">
                  <c:v>399.20699999999965</c:v>
                </c:pt>
                <c:pt idx="38062">
                  <c:v>399.32499999999999</c:v>
                </c:pt>
                <c:pt idx="38063">
                  <c:v>399.43699999999961</c:v>
                </c:pt>
                <c:pt idx="38064">
                  <c:v>399.54399999999993</c:v>
                </c:pt>
                <c:pt idx="38065">
                  <c:v>399.64400000000023</c:v>
                </c:pt>
                <c:pt idx="38066">
                  <c:v>399.73799999999977</c:v>
                </c:pt>
                <c:pt idx="38067">
                  <c:v>399.82599999999979</c:v>
                </c:pt>
                <c:pt idx="38068">
                  <c:v>399.90799999999979</c:v>
                </c:pt>
                <c:pt idx="38069">
                  <c:v>399.98399999999958</c:v>
                </c:pt>
                <c:pt idx="38070">
                  <c:v>400.05399999999975</c:v>
                </c:pt>
                <c:pt idx="38071">
                  <c:v>400.11799999999999</c:v>
                </c:pt>
                <c:pt idx="38072">
                  <c:v>400.17500000000001</c:v>
                </c:pt>
                <c:pt idx="38073">
                  <c:v>400.22699999999958</c:v>
                </c:pt>
                <c:pt idx="38074">
                  <c:v>400.27199999999965</c:v>
                </c:pt>
                <c:pt idx="38075">
                  <c:v>400.31099999999975</c:v>
                </c:pt>
                <c:pt idx="38076">
                  <c:v>400.34399999999999</c:v>
                </c:pt>
                <c:pt idx="38077">
                  <c:v>400.37200000000001</c:v>
                </c:pt>
                <c:pt idx="38078">
                  <c:v>400.39299999999974</c:v>
                </c:pt>
                <c:pt idx="38079">
                  <c:v>400.40699999999958</c:v>
                </c:pt>
                <c:pt idx="38080">
                  <c:v>400.41599999999966</c:v>
                </c:pt>
                <c:pt idx="38081">
                  <c:v>400.41899999999958</c:v>
                </c:pt>
                <c:pt idx="38082">
                  <c:v>400.41499999999979</c:v>
                </c:pt>
                <c:pt idx="38083">
                  <c:v>400.40599999999978</c:v>
                </c:pt>
                <c:pt idx="38084">
                  <c:v>400.39</c:v>
                </c:pt>
                <c:pt idx="38085">
                  <c:v>400.36900000000026</c:v>
                </c:pt>
                <c:pt idx="38086">
                  <c:v>400.34100000000001</c:v>
                </c:pt>
                <c:pt idx="38087">
                  <c:v>400.30799999999999</c:v>
                </c:pt>
                <c:pt idx="38088">
                  <c:v>400.26799999999974</c:v>
                </c:pt>
                <c:pt idx="38089">
                  <c:v>400.22299999999979</c:v>
                </c:pt>
                <c:pt idx="38090">
                  <c:v>400.17200000000008</c:v>
                </c:pt>
                <c:pt idx="38091">
                  <c:v>400.11399999999975</c:v>
                </c:pt>
                <c:pt idx="38092">
                  <c:v>400.05099999999999</c:v>
                </c:pt>
                <c:pt idx="38093">
                  <c:v>399.98200000000003</c:v>
                </c:pt>
                <c:pt idx="38094">
                  <c:v>399.90699999999958</c:v>
                </c:pt>
                <c:pt idx="38095">
                  <c:v>399.827</c:v>
                </c:pt>
                <c:pt idx="38096">
                  <c:v>399.74099999999999</c:v>
                </c:pt>
                <c:pt idx="38097">
                  <c:v>399.64900000000023</c:v>
                </c:pt>
                <c:pt idx="38098">
                  <c:v>399.55099999999999</c:v>
                </c:pt>
                <c:pt idx="38099">
                  <c:v>399.44799999999975</c:v>
                </c:pt>
                <c:pt idx="38100">
                  <c:v>399.339</c:v>
                </c:pt>
                <c:pt idx="38101">
                  <c:v>399.2249999999998</c:v>
                </c:pt>
                <c:pt idx="38102">
                  <c:v>399.10500000000002</c:v>
                </c:pt>
                <c:pt idx="38103">
                  <c:v>398.97999999999979</c:v>
                </c:pt>
                <c:pt idx="38104">
                  <c:v>398.85</c:v>
                </c:pt>
                <c:pt idx="38105">
                  <c:v>398.714</c:v>
                </c:pt>
                <c:pt idx="38106">
                  <c:v>398.572</c:v>
                </c:pt>
                <c:pt idx="38107">
                  <c:v>398.42599999999965</c:v>
                </c:pt>
                <c:pt idx="38108">
                  <c:v>398.274</c:v>
                </c:pt>
                <c:pt idx="38109">
                  <c:v>398.11799999999999</c:v>
                </c:pt>
                <c:pt idx="38110">
                  <c:v>397.95599999999979</c:v>
                </c:pt>
                <c:pt idx="38111">
                  <c:v>397.78899999999965</c:v>
                </c:pt>
                <c:pt idx="38112">
                  <c:v>397.61700000000002</c:v>
                </c:pt>
                <c:pt idx="38113">
                  <c:v>397.44099999999975</c:v>
                </c:pt>
                <c:pt idx="38114">
                  <c:v>397.25900000000001</c:v>
                </c:pt>
                <c:pt idx="38115">
                  <c:v>397.07299999999975</c:v>
                </c:pt>
                <c:pt idx="38116">
                  <c:v>396.88200000000001</c:v>
                </c:pt>
                <c:pt idx="38117">
                  <c:v>396.68700000000001</c:v>
                </c:pt>
                <c:pt idx="38118">
                  <c:v>396.48599999999965</c:v>
                </c:pt>
                <c:pt idx="38119">
                  <c:v>396.28199999999958</c:v>
                </c:pt>
                <c:pt idx="38120">
                  <c:v>396.07299999999975</c:v>
                </c:pt>
                <c:pt idx="38121">
                  <c:v>395.85899999999975</c:v>
                </c:pt>
                <c:pt idx="38122">
                  <c:v>395.64200000000022</c:v>
                </c:pt>
                <c:pt idx="38123">
                  <c:v>395.41999999999979</c:v>
                </c:pt>
                <c:pt idx="38124">
                  <c:v>395.19400000000002</c:v>
                </c:pt>
                <c:pt idx="38125">
                  <c:v>394.964</c:v>
                </c:pt>
                <c:pt idx="38126">
                  <c:v>394.72999999999979</c:v>
                </c:pt>
                <c:pt idx="38127">
                  <c:v>394.49199999999962</c:v>
                </c:pt>
                <c:pt idx="38128">
                  <c:v>394.25099999999975</c:v>
                </c:pt>
                <c:pt idx="38129">
                  <c:v>394.005</c:v>
                </c:pt>
                <c:pt idx="38130">
                  <c:v>393.75599999999974</c:v>
                </c:pt>
                <c:pt idx="38131">
                  <c:v>393.50400000000002</c:v>
                </c:pt>
                <c:pt idx="38132">
                  <c:v>393.24799999999999</c:v>
                </c:pt>
                <c:pt idx="38133">
                  <c:v>392.98799999999977</c:v>
                </c:pt>
                <c:pt idx="38134">
                  <c:v>392.72599999999977</c:v>
                </c:pt>
                <c:pt idx="38135">
                  <c:v>392.46</c:v>
                </c:pt>
                <c:pt idx="38136">
                  <c:v>392.19</c:v>
                </c:pt>
                <c:pt idx="38137">
                  <c:v>391.91799999999978</c:v>
                </c:pt>
                <c:pt idx="38138">
                  <c:v>391.64299999999997</c:v>
                </c:pt>
                <c:pt idx="38139">
                  <c:v>391.36500000000001</c:v>
                </c:pt>
                <c:pt idx="38140">
                  <c:v>391.084</c:v>
                </c:pt>
                <c:pt idx="38141">
                  <c:v>390.80099999999999</c:v>
                </c:pt>
                <c:pt idx="38142">
                  <c:v>390.51499999999999</c:v>
                </c:pt>
                <c:pt idx="38143">
                  <c:v>390.22699999999958</c:v>
                </c:pt>
                <c:pt idx="38144">
                  <c:v>389.93599999999958</c:v>
                </c:pt>
                <c:pt idx="38145">
                  <c:v>389.64200000000022</c:v>
                </c:pt>
                <c:pt idx="38146">
                  <c:v>389.34699999999975</c:v>
                </c:pt>
                <c:pt idx="38147">
                  <c:v>389.04899999999975</c:v>
                </c:pt>
                <c:pt idx="38148">
                  <c:v>388.75</c:v>
                </c:pt>
                <c:pt idx="38149">
                  <c:v>388.44900000000001</c:v>
                </c:pt>
                <c:pt idx="38150">
                  <c:v>388.14499999999998</c:v>
                </c:pt>
                <c:pt idx="38151">
                  <c:v>387.8400000000002</c:v>
                </c:pt>
                <c:pt idx="38152">
                  <c:v>387.53399999999965</c:v>
                </c:pt>
                <c:pt idx="38153">
                  <c:v>387.2249999999998</c:v>
                </c:pt>
                <c:pt idx="38154">
                  <c:v>386.91599999999966</c:v>
                </c:pt>
                <c:pt idx="38155">
                  <c:v>386.60500000000002</c:v>
                </c:pt>
                <c:pt idx="38156">
                  <c:v>386.29299999999978</c:v>
                </c:pt>
                <c:pt idx="38157">
                  <c:v>385.97999999999979</c:v>
                </c:pt>
                <c:pt idx="38158">
                  <c:v>385.66500000000002</c:v>
                </c:pt>
                <c:pt idx="38159">
                  <c:v>385.35</c:v>
                </c:pt>
                <c:pt idx="38160">
                  <c:v>385.03399999999965</c:v>
                </c:pt>
                <c:pt idx="38161">
                  <c:v>384.71799999999979</c:v>
                </c:pt>
                <c:pt idx="38162">
                  <c:v>384.4</c:v>
                </c:pt>
                <c:pt idx="38163">
                  <c:v>384.08199999999965</c:v>
                </c:pt>
                <c:pt idx="38164">
                  <c:v>383.76400000000001</c:v>
                </c:pt>
                <c:pt idx="38165">
                  <c:v>383.44600000000003</c:v>
                </c:pt>
                <c:pt idx="38166">
                  <c:v>383.12700000000001</c:v>
                </c:pt>
                <c:pt idx="38167">
                  <c:v>382.80799999999999</c:v>
                </c:pt>
                <c:pt idx="38168">
                  <c:v>382.48899999999958</c:v>
                </c:pt>
                <c:pt idx="38169">
                  <c:v>382.17</c:v>
                </c:pt>
                <c:pt idx="38170">
                  <c:v>381.85199999999975</c:v>
                </c:pt>
                <c:pt idx="38171">
                  <c:v>381.53299999999979</c:v>
                </c:pt>
                <c:pt idx="38172">
                  <c:v>381.21599999999978</c:v>
                </c:pt>
                <c:pt idx="38173">
                  <c:v>380.8979999999998</c:v>
                </c:pt>
                <c:pt idx="38174">
                  <c:v>380.58099999999979</c:v>
                </c:pt>
                <c:pt idx="38175">
                  <c:v>380.26599999999979</c:v>
                </c:pt>
                <c:pt idx="38176">
                  <c:v>379.95</c:v>
                </c:pt>
                <c:pt idx="38177">
                  <c:v>379.6359999999998</c:v>
                </c:pt>
                <c:pt idx="38178">
                  <c:v>379.32299999999975</c:v>
                </c:pt>
                <c:pt idx="38179">
                  <c:v>379.0109999999998</c:v>
                </c:pt>
                <c:pt idx="38180">
                  <c:v>378.69900000000001</c:v>
                </c:pt>
                <c:pt idx="38181">
                  <c:v>378.39</c:v>
                </c:pt>
                <c:pt idx="38182">
                  <c:v>378.08199999999965</c:v>
                </c:pt>
                <c:pt idx="38183">
                  <c:v>377.77499999999975</c:v>
                </c:pt>
                <c:pt idx="38184">
                  <c:v>377.4699999999998</c:v>
                </c:pt>
                <c:pt idx="38185">
                  <c:v>377.166</c:v>
                </c:pt>
                <c:pt idx="38186">
                  <c:v>376.86500000000001</c:v>
                </c:pt>
                <c:pt idx="38187">
                  <c:v>376.565</c:v>
                </c:pt>
                <c:pt idx="38188">
                  <c:v>376.267</c:v>
                </c:pt>
                <c:pt idx="38189">
                  <c:v>375.97199999999958</c:v>
                </c:pt>
                <c:pt idx="38190">
                  <c:v>375.678</c:v>
                </c:pt>
                <c:pt idx="38191">
                  <c:v>375.387</c:v>
                </c:pt>
                <c:pt idx="38192">
                  <c:v>375.09899999999965</c:v>
                </c:pt>
                <c:pt idx="38193">
                  <c:v>374.81200000000001</c:v>
                </c:pt>
                <c:pt idx="38194">
                  <c:v>374.529</c:v>
                </c:pt>
                <c:pt idx="38195">
                  <c:v>374.24799999999999</c:v>
                </c:pt>
                <c:pt idx="38196">
                  <c:v>373.96899999999965</c:v>
                </c:pt>
                <c:pt idx="38197">
                  <c:v>373.69400000000002</c:v>
                </c:pt>
                <c:pt idx="38198">
                  <c:v>373.42099999999965</c:v>
                </c:pt>
                <c:pt idx="38199">
                  <c:v>373.15199999999999</c:v>
                </c:pt>
                <c:pt idx="38200">
                  <c:v>372.88499999999999</c:v>
                </c:pt>
                <c:pt idx="38201">
                  <c:v>372.62200000000001</c:v>
                </c:pt>
                <c:pt idx="38202">
                  <c:v>372.36200000000002</c:v>
                </c:pt>
                <c:pt idx="38203">
                  <c:v>372.10599999999999</c:v>
                </c:pt>
                <c:pt idx="38204">
                  <c:v>371.85300000000001</c:v>
                </c:pt>
                <c:pt idx="38205">
                  <c:v>371.60300000000001</c:v>
                </c:pt>
                <c:pt idx="38206">
                  <c:v>371.35700000000008</c:v>
                </c:pt>
                <c:pt idx="38207">
                  <c:v>371.11500000000001</c:v>
                </c:pt>
                <c:pt idx="38208">
                  <c:v>370.87599999999975</c:v>
                </c:pt>
                <c:pt idx="38209">
                  <c:v>370.64100000000002</c:v>
                </c:pt>
                <c:pt idx="38210">
                  <c:v>370.41099999999977</c:v>
                </c:pt>
                <c:pt idx="38211">
                  <c:v>370.18400000000008</c:v>
                </c:pt>
                <c:pt idx="38212">
                  <c:v>369.96099999999979</c:v>
                </c:pt>
                <c:pt idx="38213">
                  <c:v>369.74299999999999</c:v>
                </c:pt>
                <c:pt idx="38214">
                  <c:v>369.52799999999979</c:v>
                </c:pt>
                <c:pt idx="38215">
                  <c:v>369.31799999999993</c:v>
                </c:pt>
                <c:pt idx="38216">
                  <c:v>369.11200000000002</c:v>
                </c:pt>
                <c:pt idx="38217">
                  <c:v>368.91099999999977</c:v>
                </c:pt>
                <c:pt idx="38218">
                  <c:v>368.714</c:v>
                </c:pt>
                <c:pt idx="38219">
                  <c:v>368.52199999999965</c:v>
                </c:pt>
                <c:pt idx="38220">
                  <c:v>368.33499999999975</c:v>
                </c:pt>
                <c:pt idx="38221">
                  <c:v>368.15199999999999</c:v>
                </c:pt>
                <c:pt idx="38222">
                  <c:v>367.97399999999965</c:v>
                </c:pt>
                <c:pt idx="38223">
                  <c:v>367.8</c:v>
                </c:pt>
                <c:pt idx="38224">
                  <c:v>367.63200000000001</c:v>
                </c:pt>
                <c:pt idx="38225">
                  <c:v>367.46799999999979</c:v>
                </c:pt>
                <c:pt idx="38226">
                  <c:v>367.31</c:v>
                </c:pt>
                <c:pt idx="38227">
                  <c:v>367.15600000000001</c:v>
                </c:pt>
                <c:pt idx="38228">
                  <c:v>367.00799999999975</c:v>
                </c:pt>
                <c:pt idx="38229">
                  <c:v>366.86500000000001</c:v>
                </c:pt>
                <c:pt idx="38230">
                  <c:v>366.72699999999958</c:v>
                </c:pt>
                <c:pt idx="38231">
                  <c:v>366.59399999999965</c:v>
                </c:pt>
                <c:pt idx="38232">
                  <c:v>366.46599999999978</c:v>
                </c:pt>
                <c:pt idx="38233">
                  <c:v>366.34399999999999</c:v>
                </c:pt>
                <c:pt idx="38234">
                  <c:v>366.22699999999958</c:v>
                </c:pt>
                <c:pt idx="38235">
                  <c:v>366.11599999999999</c:v>
                </c:pt>
                <c:pt idx="38236">
                  <c:v>366.01</c:v>
                </c:pt>
                <c:pt idx="38237">
                  <c:v>365.9099999999998</c:v>
                </c:pt>
                <c:pt idx="38238">
                  <c:v>365.815</c:v>
                </c:pt>
                <c:pt idx="38239">
                  <c:v>365.72599999999977</c:v>
                </c:pt>
                <c:pt idx="38240">
                  <c:v>365.64200000000022</c:v>
                </c:pt>
                <c:pt idx="38241">
                  <c:v>365.56400000000002</c:v>
                </c:pt>
                <c:pt idx="38242">
                  <c:v>365.49199999999962</c:v>
                </c:pt>
                <c:pt idx="38243">
                  <c:v>365.42499999999978</c:v>
                </c:pt>
                <c:pt idx="38244">
                  <c:v>365.36500000000001</c:v>
                </c:pt>
                <c:pt idx="38245">
                  <c:v>365.30900000000008</c:v>
                </c:pt>
                <c:pt idx="38246">
                  <c:v>365.26</c:v>
                </c:pt>
                <c:pt idx="38247">
                  <c:v>365.21699999999959</c:v>
                </c:pt>
                <c:pt idx="38248">
                  <c:v>365.17899999999975</c:v>
                </c:pt>
                <c:pt idx="38249">
                  <c:v>365.14699999999999</c:v>
                </c:pt>
                <c:pt idx="38250">
                  <c:v>365.12099999999975</c:v>
                </c:pt>
                <c:pt idx="38251">
                  <c:v>365.101</c:v>
                </c:pt>
                <c:pt idx="38252">
                  <c:v>365.08699999999965</c:v>
                </c:pt>
                <c:pt idx="38253">
                  <c:v>365.07900000000001</c:v>
                </c:pt>
                <c:pt idx="38254">
                  <c:v>365.077</c:v>
                </c:pt>
                <c:pt idx="38255">
                  <c:v>365.08</c:v>
                </c:pt>
                <c:pt idx="38256">
                  <c:v>365.09</c:v>
                </c:pt>
                <c:pt idx="38257">
                  <c:v>365.10500000000002</c:v>
                </c:pt>
                <c:pt idx="38258">
                  <c:v>365.12700000000001</c:v>
                </c:pt>
                <c:pt idx="38259">
                  <c:v>365.15400000000022</c:v>
                </c:pt>
                <c:pt idx="38260">
                  <c:v>365.18799999999999</c:v>
                </c:pt>
                <c:pt idx="38261">
                  <c:v>365.22699999999958</c:v>
                </c:pt>
                <c:pt idx="38262">
                  <c:v>365.27199999999965</c:v>
                </c:pt>
                <c:pt idx="38263">
                  <c:v>365.32299999999975</c:v>
                </c:pt>
                <c:pt idx="38264">
                  <c:v>365.38</c:v>
                </c:pt>
                <c:pt idx="38265">
                  <c:v>365.44299999999993</c:v>
                </c:pt>
                <c:pt idx="38266">
                  <c:v>365.51299999999975</c:v>
                </c:pt>
                <c:pt idx="38267">
                  <c:v>365.58699999999965</c:v>
                </c:pt>
                <c:pt idx="38268">
                  <c:v>365.66800000000001</c:v>
                </c:pt>
                <c:pt idx="38269">
                  <c:v>365.755</c:v>
                </c:pt>
                <c:pt idx="38270">
                  <c:v>365.84699999999975</c:v>
                </c:pt>
                <c:pt idx="38271">
                  <c:v>365.94600000000003</c:v>
                </c:pt>
                <c:pt idx="38272">
                  <c:v>366.05</c:v>
                </c:pt>
                <c:pt idx="38273">
                  <c:v>366.16</c:v>
                </c:pt>
                <c:pt idx="38274">
                  <c:v>366.27599999999978</c:v>
                </c:pt>
                <c:pt idx="38275">
                  <c:v>366.39699999999965</c:v>
                </c:pt>
                <c:pt idx="38276">
                  <c:v>366.524</c:v>
                </c:pt>
                <c:pt idx="38277">
                  <c:v>366.65699999999993</c:v>
                </c:pt>
                <c:pt idx="38278">
                  <c:v>366.79599999999965</c:v>
                </c:pt>
                <c:pt idx="38279">
                  <c:v>366.94</c:v>
                </c:pt>
                <c:pt idx="38280">
                  <c:v>367.09</c:v>
                </c:pt>
                <c:pt idx="38281">
                  <c:v>367.245</c:v>
                </c:pt>
                <c:pt idx="38282">
                  <c:v>367.40599999999978</c:v>
                </c:pt>
                <c:pt idx="38283">
                  <c:v>367.572</c:v>
                </c:pt>
                <c:pt idx="38284">
                  <c:v>367.74400000000026</c:v>
                </c:pt>
                <c:pt idx="38285">
                  <c:v>367.92099999999965</c:v>
                </c:pt>
                <c:pt idx="38286">
                  <c:v>368.10399999999993</c:v>
                </c:pt>
                <c:pt idx="38287">
                  <c:v>368.29099999999966</c:v>
                </c:pt>
                <c:pt idx="38288">
                  <c:v>368.48399999999958</c:v>
                </c:pt>
                <c:pt idx="38289">
                  <c:v>368.68299999999999</c:v>
                </c:pt>
                <c:pt idx="38290">
                  <c:v>368.8859999999998</c:v>
                </c:pt>
                <c:pt idx="38291">
                  <c:v>369.09399999999965</c:v>
                </c:pt>
                <c:pt idx="38292">
                  <c:v>369.30799999999999</c:v>
                </c:pt>
                <c:pt idx="38293">
                  <c:v>369.52599999999978</c:v>
                </c:pt>
                <c:pt idx="38294">
                  <c:v>369.75</c:v>
                </c:pt>
                <c:pt idx="38295">
                  <c:v>369.97799999999978</c:v>
                </c:pt>
                <c:pt idx="38296">
                  <c:v>370.21199999999965</c:v>
                </c:pt>
                <c:pt idx="38297">
                  <c:v>370.44900000000001</c:v>
                </c:pt>
                <c:pt idx="38298">
                  <c:v>370.69200000000001</c:v>
                </c:pt>
                <c:pt idx="38299">
                  <c:v>370.93899999999962</c:v>
                </c:pt>
                <c:pt idx="38300">
                  <c:v>371.19099999999975</c:v>
                </c:pt>
                <c:pt idx="38301">
                  <c:v>371.447</c:v>
                </c:pt>
                <c:pt idx="38302">
                  <c:v>371.70800000000003</c:v>
                </c:pt>
                <c:pt idx="38303">
                  <c:v>371.97299999999979</c:v>
                </c:pt>
                <c:pt idx="38304">
                  <c:v>372.24200000000002</c:v>
                </c:pt>
                <c:pt idx="38305">
                  <c:v>372.51599999999979</c:v>
                </c:pt>
                <c:pt idx="38306">
                  <c:v>372.79399999999958</c:v>
                </c:pt>
                <c:pt idx="38307">
                  <c:v>373.07499999999999</c:v>
                </c:pt>
                <c:pt idx="38308">
                  <c:v>373.36099999999999</c:v>
                </c:pt>
                <c:pt idx="38309">
                  <c:v>373.65100000000001</c:v>
                </c:pt>
                <c:pt idx="38310">
                  <c:v>373.94400000000002</c:v>
                </c:pt>
                <c:pt idx="38311">
                  <c:v>374.24099999999999</c:v>
                </c:pt>
                <c:pt idx="38312">
                  <c:v>374.54199999999975</c:v>
                </c:pt>
                <c:pt idx="38313">
                  <c:v>374.84699999999975</c:v>
                </c:pt>
                <c:pt idx="38314">
                  <c:v>375.15499999999997</c:v>
                </c:pt>
                <c:pt idx="38315">
                  <c:v>375.46599999999978</c:v>
                </c:pt>
                <c:pt idx="38316">
                  <c:v>375.78099999999978</c:v>
                </c:pt>
                <c:pt idx="38317">
                  <c:v>376.09799999999979</c:v>
                </c:pt>
                <c:pt idx="38318">
                  <c:v>376.41899999999958</c:v>
                </c:pt>
                <c:pt idx="38319">
                  <c:v>376.74299999999999</c:v>
                </c:pt>
                <c:pt idx="38320">
                  <c:v>377.07</c:v>
                </c:pt>
                <c:pt idx="38321">
                  <c:v>377.4</c:v>
                </c:pt>
                <c:pt idx="38322">
                  <c:v>377.73299999999978</c:v>
                </c:pt>
                <c:pt idx="38323">
                  <c:v>378.06900000000002</c:v>
                </c:pt>
                <c:pt idx="38324">
                  <c:v>378.40699999999958</c:v>
                </c:pt>
                <c:pt idx="38325">
                  <c:v>378.74700000000001</c:v>
                </c:pt>
                <c:pt idx="38326">
                  <c:v>379.09</c:v>
                </c:pt>
                <c:pt idx="38327">
                  <c:v>379.43499999999977</c:v>
                </c:pt>
                <c:pt idx="38328">
                  <c:v>379.78199999999958</c:v>
                </c:pt>
                <c:pt idx="38329">
                  <c:v>380.13200000000001</c:v>
                </c:pt>
                <c:pt idx="38330">
                  <c:v>380.48299999999978</c:v>
                </c:pt>
                <c:pt idx="38331">
                  <c:v>380.83699999999965</c:v>
                </c:pt>
                <c:pt idx="38332">
                  <c:v>381.19200000000001</c:v>
                </c:pt>
                <c:pt idx="38333">
                  <c:v>381.54899999999975</c:v>
                </c:pt>
                <c:pt idx="38334">
                  <c:v>381.90699999999958</c:v>
                </c:pt>
                <c:pt idx="38335">
                  <c:v>382.267</c:v>
                </c:pt>
                <c:pt idx="38336">
                  <c:v>382.62799999999999</c:v>
                </c:pt>
                <c:pt idx="38337">
                  <c:v>382.99099999999964</c:v>
                </c:pt>
                <c:pt idx="38338">
                  <c:v>383.35500000000002</c:v>
                </c:pt>
                <c:pt idx="38339">
                  <c:v>383.7199999999998</c:v>
                </c:pt>
                <c:pt idx="38340">
                  <c:v>384.08599999999979</c:v>
                </c:pt>
                <c:pt idx="38341">
                  <c:v>384.452</c:v>
                </c:pt>
                <c:pt idx="38342">
                  <c:v>384.82</c:v>
                </c:pt>
                <c:pt idx="38343">
                  <c:v>385.18799999999999</c:v>
                </c:pt>
                <c:pt idx="38344">
                  <c:v>385.55599999999993</c:v>
                </c:pt>
                <c:pt idx="38345">
                  <c:v>385.92599999999965</c:v>
                </c:pt>
                <c:pt idx="38346">
                  <c:v>386.29499999999979</c:v>
                </c:pt>
                <c:pt idx="38347">
                  <c:v>386.66500000000002</c:v>
                </c:pt>
                <c:pt idx="38348">
                  <c:v>387.03399999999965</c:v>
                </c:pt>
                <c:pt idx="38349">
                  <c:v>387.404</c:v>
                </c:pt>
                <c:pt idx="38350">
                  <c:v>387.7729999999998</c:v>
                </c:pt>
                <c:pt idx="38351">
                  <c:v>388.14299999999997</c:v>
                </c:pt>
                <c:pt idx="38352">
                  <c:v>388.512</c:v>
                </c:pt>
                <c:pt idx="38353">
                  <c:v>388.88</c:v>
                </c:pt>
                <c:pt idx="38354">
                  <c:v>389.24799999999999</c:v>
                </c:pt>
                <c:pt idx="38355">
                  <c:v>389.61599999999999</c:v>
                </c:pt>
                <c:pt idx="38356">
                  <c:v>389.98200000000003</c:v>
                </c:pt>
                <c:pt idx="38357">
                  <c:v>390.34800000000001</c:v>
                </c:pt>
                <c:pt idx="38358">
                  <c:v>390.71199999999965</c:v>
                </c:pt>
                <c:pt idx="38359">
                  <c:v>391.07599999999979</c:v>
                </c:pt>
                <c:pt idx="38360">
                  <c:v>391.43799999999965</c:v>
                </c:pt>
                <c:pt idx="38361">
                  <c:v>391.79899999999958</c:v>
                </c:pt>
                <c:pt idx="38362">
                  <c:v>392.15800000000002</c:v>
                </c:pt>
                <c:pt idx="38363">
                  <c:v>392.51599999999979</c:v>
                </c:pt>
                <c:pt idx="38364">
                  <c:v>392.87200000000001</c:v>
                </c:pt>
                <c:pt idx="38365">
                  <c:v>393.22699999999958</c:v>
                </c:pt>
                <c:pt idx="38366">
                  <c:v>393.57900000000001</c:v>
                </c:pt>
                <c:pt idx="38367">
                  <c:v>393.92999999999978</c:v>
                </c:pt>
                <c:pt idx="38368">
                  <c:v>394.27799999999979</c:v>
                </c:pt>
                <c:pt idx="38369">
                  <c:v>394.625</c:v>
                </c:pt>
                <c:pt idx="38370">
                  <c:v>394.96899999999965</c:v>
                </c:pt>
                <c:pt idx="38371">
                  <c:v>395.31</c:v>
                </c:pt>
                <c:pt idx="38372">
                  <c:v>395.64900000000023</c:v>
                </c:pt>
                <c:pt idx="38373">
                  <c:v>395.98499999999979</c:v>
                </c:pt>
                <c:pt idx="38374">
                  <c:v>396.31900000000002</c:v>
                </c:pt>
                <c:pt idx="38375">
                  <c:v>396.64900000000023</c:v>
                </c:pt>
                <c:pt idx="38376">
                  <c:v>396.97699999999958</c:v>
                </c:pt>
                <c:pt idx="38377">
                  <c:v>397.30200000000002</c:v>
                </c:pt>
                <c:pt idx="38378">
                  <c:v>397.62299999999999</c:v>
                </c:pt>
                <c:pt idx="38379">
                  <c:v>397.94099999999975</c:v>
                </c:pt>
                <c:pt idx="38380">
                  <c:v>398.25599999999974</c:v>
                </c:pt>
                <c:pt idx="38381">
                  <c:v>398.56700000000001</c:v>
                </c:pt>
                <c:pt idx="38382">
                  <c:v>398.875</c:v>
                </c:pt>
                <c:pt idx="38383">
                  <c:v>399.178</c:v>
                </c:pt>
                <c:pt idx="38384">
                  <c:v>399.47899999999959</c:v>
                </c:pt>
                <c:pt idx="38385">
                  <c:v>399.77499999999975</c:v>
                </c:pt>
                <c:pt idx="38386">
                  <c:v>400.06700000000001</c:v>
                </c:pt>
                <c:pt idx="38387">
                  <c:v>400.35500000000002</c:v>
                </c:pt>
                <c:pt idx="38388">
                  <c:v>400.63900000000001</c:v>
                </c:pt>
                <c:pt idx="38389">
                  <c:v>400.91899999999958</c:v>
                </c:pt>
                <c:pt idx="38390">
                  <c:v>401.19400000000002</c:v>
                </c:pt>
                <c:pt idx="38391">
                  <c:v>401.46499999999975</c:v>
                </c:pt>
                <c:pt idx="38392">
                  <c:v>401.73099999999965</c:v>
                </c:pt>
                <c:pt idx="38393">
                  <c:v>401.99199999999962</c:v>
                </c:pt>
                <c:pt idx="38394">
                  <c:v>402.24900000000002</c:v>
                </c:pt>
                <c:pt idx="38395">
                  <c:v>402.5</c:v>
                </c:pt>
                <c:pt idx="38396">
                  <c:v>402.74799999999999</c:v>
                </c:pt>
                <c:pt idx="38397">
                  <c:v>402.98899999999958</c:v>
                </c:pt>
                <c:pt idx="38398">
                  <c:v>403.22599999999977</c:v>
                </c:pt>
                <c:pt idx="38399">
                  <c:v>403.45699999999965</c:v>
                </c:pt>
                <c:pt idx="38400">
                  <c:v>403.68400000000008</c:v>
                </c:pt>
                <c:pt idx="38401">
                  <c:v>403.904</c:v>
                </c:pt>
                <c:pt idx="38402">
                  <c:v>404.12</c:v>
                </c:pt>
                <c:pt idx="38403">
                  <c:v>404.32900000000001</c:v>
                </c:pt>
                <c:pt idx="38404">
                  <c:v>404.53399999999965</c:v>
                </c:pt>
                <c:pt idx="38405">
                  <c:v>404.73200000000003</c:v>
                </c:pt>
                <c:pt idx="38406">
                  <c:v>404.92399999999958</c:v>
                </c:pt>
                <c:pt idx="38407">
                  <c:v>405.11099999999999</c:v>
                </c:pt>
                <c:pt idx="38408">
                  <c:v>405.29199999999958</c:v>
                </c:pt>
                <c:pt idx="38409">
                  <c:v>405.46699999999959</c:v>
                </c:pt>
                <c:pt idx="38410">
                  <c:v>405.63499999999999</c:v>
                </c:pt>
                <c:pt idx="38411">
                  <c:v>405.79799999999977</c:v>
                </c:pt>
                <c:pt idx="38412">
                  <c:v>405.95400000000001</c:v>
                </c:pt>
                <c:pt idx="38413">
                  <c:v>406.10399999999993</c:v>
                </c:pt>
                <c:pt idx="38414">
                  <c:v>406.24700000000001</c:v>
                </c:pt>
                <c:pt idx="38415">
                  <c:v>406.38400000000001</c:v>
                </c:pt>
                <c:pt idx="38416">
                  <c:v>406.51499999999999</c:v>
                </c:pt>
                <c:pt idx="38417">
                  <c:v>406.63900000000001</c:v>
                </c:pt>
                <c:pt idx="38418">
                  <c:v>406.75599999999974</c:v>
                </c:pt>
                <c:pt idx="38419">
                  <c:v>406.86700000000002</c:v>
                </c:pt>
                <c:pt idx="38420">
                  <c:v>406.97099999999978</c:v>
                </c:pt>
                <c:pt idx="38421">
                  <c:v>407.06700000000001</c:v>
                </c:pt>
                <c:pt idx="38422">
                  <c:v>407.15800000000002</c:v>
                </c:pt>
                <c:pt idx="38423">
                  <c:v>407.24099999999999</c:v>
                </c:pt>
                <c:pt idx="38424">
                  <c:v>407.31700000000001</c:v>
                </c:pt>
                <c:pt idx="38425">
                  <c:v>407.3859999999998</c:v>
                </c:pt>
                <c:pt idx="38426">
                  <c:v>407.44799999999975</c:v>
                </c:pt>
                <c:pt idx="38427">
                  <c:v>407.50299999999999</c:v>
                </c:pt>
                <c:pt idx="38428">
                  <c:v>407.55099999999999</c:v>
                </c:pt>
                <c:pt idx="38429">
                  <c:v>407.59099999999978</c:v>
                </c:pt>
                <c:pt idx="38430">
                  <c:v>407.62400000000002</c:v>
                </c:pt>
                <c:pt idx="38431">
                  <c:v>407.6500000000002</c:v>
                </c:pt>
                <c:pt idx="38432">
                  <c:v>407.66899999999993</c:v>
                </c:pt>
                <c:pt idx="38433">
                  <c:v>407.68</c:v>
                </c:pt>
                <c:pt idx="38434">
                  <c:v>407.68299999999999</c:v>
                </c:pt>
                <c:pt idx="38435">
                  <c:v>407.68</c:v>
                </c:pt>
                <c:pt idx="38436">
                  <c:v>407.66800000000001</c:v>
                </c:pt>
                <c:pt idx="38437">
                  <c:v>407.64900000000023</c:v>
                </c:pt>
                <c:pt idx="38438">
                  <c:v>407.62299999999999</c:v>
                </c:pt>
                <c:pt idx="38439">
                  <c:v>407.589</c:v>
                </c:pt>
                <c:pt idx="38440">
                  <c:v>407.54700000000008</c:v>
                </c:pt>
                <c:pt idx="38441">
                  <c:v>407.49799999999965</c:v>
                </c:pt>
                <c:pt idx="38442">
                  <c:v>407.44099999999975</c:v>
                </c:pt>
                <c:pt idx="38443">
                  <c:v>407.37599999999975</c:v>
                </c:pt>
                <c:pt idx="38444">
                  <c:v>407.303</c:v>
                </c:pt>
                <c:pt idx="38445">
                  <c:v>407.22299999999979</c:v>
                </c:pt>
                <c:pt idx="38446">
                  <c:v>407.13499999999999</c:v>
                </c:pt>
                <c:pt idx="38447">
                  <c:v>407.03899999999965</c:v>
                </c:pt>
                <c:pt idx="38448">
                  <c:v>406.93599999999958</c:v>
                </c:pt>
                <c:pt idx="38449">
                  <c:v>406.82400000000001</c:v>
                </c:pt>
                <c:pt idx="38450">
                  <c:v>406.70499999999993</c:v>
                </c:pt>
                <c:pt idx="38451">
                  <c:v>406.57799999999975</c:v>
                </c:pt>
                <c:pt idx="38452">
                  <c:v>406.44299999999993</c:v>
                </c:pt>
                <c:pt idx="38453">
                  <c:v>406.30099999999999</c:v>
                </c:pt>
                <c:pt idx="38454">
                  <c:v>406.1500000000002</c:v>
                </c:pt>
                <c:pt idx="38455">
                  <c:v>405.99199999999962</c:v>
                </c:pt>
                <c:pt idx="38456">
                  <c:v>405.82599999999979</c:v>
                </c:pt>
                <c:pt idx="38457">
                  <c:v>405.65199999999999</c:v>
                </c:pt>
                <c:pt idx="38458">
                  <c:v>405.4699999999998</c:v>
                </c:pt>
                <c:pt idx="38459">
                  <c:v>405.28</c:v>
                </c:pt>
                <c:pt idx="38460">
                  <c:v>405.08300000000003</c:v>
                </c:pt>
                <c:pt idx="38461">
                  <c:v>404.87700000000001</c:v>
                </c:pt>
                <c:pt idx="38462">
                  <c:v>404.66399999999999</c:v>
                </c:pt>
                <c:pt idx="38463">
                  <c:v>404.44299999999993</c:v>
                </c:pt>
                <c:pt idx="38464">
                  <c:v>404.21499999999975</c:v>
                </c:pt>
                <c:pt idx="38465">
                  <c:v>403.97799999999978</c:v>
                </c:pt>
                <c:pt idx="38466">
                  <c:v>403.73399999999958</c:v>
                </c:pt>
                <c:pt idx="38467">
                  <c:v>403.48299999999978</c:v>
                </c:pt>
                <c:pt idx="38468">
                  <c:v>403.22299999999979</c:v>
                </c:pt>
                <c:pt idx="38469">
                  <c:v>402.95599999999979</c:v>
                </c:pt>
                <c:pt idx="38470">
                  <c:v>402.68099999999993</c:v>
                </c:pt>
                <c:pt idx="38471">
                  <c:v>402.399</c:v>
                </c:pt>
                <c:pt idx="38472">
                  <c:v>402.10899999999975</c:v>
                </c:pt>
                <c:pt idx="38473">
                  <c:v>401.81099999999975</c:v>
                </c:pt>
                <c:pt idx="38474">
                  <c:v>401.50599999999974</c:v>
                </c:pt>
                <c:pt idx="38475">
                  <c:v>401.19299999999993</c:v>
                </c:pt>
                <c:pt idx="38476">
                  <c:v>400.87299999999999</c:v>
                </c:pt>
                <c:pt idx="38477">
                  <c:v>400.54599999999999</c:v>
                </c:pt>
                <c:pt idx="38478">
                  <c:v>400.21099999999979</c:v>
                </c:pt>
                <c:pt idx="38479">
                  <c:v>399.86900000000026</c:v>
                </c:pt>
                <c:pt idx="38480">
                  <c:v>399.51900000000001</c:v>
                </c:pt>
                <c:pt idx="38481">
                  <c:v>399.16300000000001</c:v>
                </c:pt>
                <c:pt idx="38482">
                  <c:v>398.79899999999958</c:v>
                </c:pt>
                <c:pt idx="38483">
                  <c:v>398.42699999999962</c:v>
                </c:pt>
                <c:pt idx="38484">
                  <c:v>398.04899999999975</c:v>
                </c:pt>
                <c:pt idx="38485">
                  <c:v>397.66399999999999</c:v>
                </c:pt>
                <c:pt idx="38486">
                  <c:v>397.27199999999965</c:v>
                </c:pt>
                <c:pt idx="38487">
                  <c:v>396.87200000000001</c:v>
                </c:pt>
                <c:pt idx="38488">
                  <c:v>396.46599999999978</c:v>
                </c:pt>
                <c:pt idx="38489">
                  <c:v>396.053</c:v>
                </c:pt>
                <c:pt idx="38490">
                  <c:v>395.63299999999975</c:v>
                </c:pt>
                <c:pt idx="38491">
                  <c:v>395.20699999999965</c:v>
                </c:pt>
                <c:pt idx="38492">
                  <c:v>394.7729999999998</c:v>
                </c:pt>
                <c:pt idx="38493">
                  <c:v>394.334</c:v>
                </c:pt>
                <c:pt idx="38494">
                  <c:v>393.887</c:v>
                </c:pt>
                <c:pt idx="38495">
                  <c:v>393.43400000000003</c:v>
                </c:pt>
                <c:pt idx="38496">
                  <c:v>392.9749999999998</c:v>
                </c:pt>
                <c:pt idx="38497">
                  <c:v>392.51</c:v>
                </c:pt>
                <c:pt idx="38498">
                  <c:v>392.03799999999978</c:v>
                </c:pt>
                <c:pt idx="38499">
                  <c:v>391.56</c:v>
                </c:pt>
                <c:pt idx="38500">
                  <c:v>391.07499999999999</c:v>
                </c:pt>
                <c:pt idx="38501">
                  <c:v>390.58499999999975</c:v>
                </c:pt>
                <c:pt idx="38502">
                  <c:v>390.089</c:v>
                </c:pt>
                <c:pt idx="38503">
                  <c:v>389.58599999999979</c:v>
                </c:pt>
                <c:pt idx="38504">
                  <c:v>389.07799999999975</c:v>
                </c:pt>
                <c:pt idx="38505">
                  <c:v>388.565</c:v>
                </c:pt>
                <c:pt idx="38506">
                  <c:v>388.04500000000002</c:v>
                </c:pt>
                <c:pt idx="38507">
                  <c:v>387.52</c:v>
                </c:pt>
                <c:pt idx="38508">
                  <c:v>386.98899999999958</c:v>
                </c:pt>
                <c:pt idx="38509">
                  <c:v>386.45299999999975</c:v>
                </c:pt>
                <c:pt idx="38510">
                  <c:v>385.91199999999958</c:v>
                </c:pt>
                <c:pt idx="38511">
                  <c:v>385.36500000000001</c:v>
                </c:pt>
                <c:pt idx="38512">
                  <c:v>384.81299999999999</c:v>
                </c:pt>
                <c:pt idx="38513">
                  <c:v>384.25700000000001</c:v>
                </c:pt>
                <c:pt idx="38514">
                  <c:v>383.69499999999999</c:v>
                </c:pt>
                <c:pt idx="38515">
                  <c:v>383.12799999999999</c:v>
                </c:pt>
                <c:pt idx="38516">
                  <c:v>382.55599999999993</c:v>
                </c:pt>
                <c:pt idx="38517">
                  <c:v>381.97999999999979</c:v>
                </c:pt>
                <c:pt idx="38518">
                  <c:v>381.399</c:v>
                </c:pt>
                <c:pt idx="38519">
                  <c:v>380.81299999999999</c:v>
                </c:pt>
                <c:pt idx="38520">
                  <c:v>380.22299999999979</c:v>
                </c:pt>
                <c:pt idx="38521">
                  <c:v>379.62900000000002</c:v>
                </c:pt>
                <c:pt idx="38522">
                  <c:v>379.03</c:v>
                </c:pt>
                <c:pt idx="38523">
                  <c:v>378.42699999999962</c:v>
                </c:pt>
                <c:pt idx="38524">
                  <c:v>377.82100000000003</c:v>
                </c:pt>
                <c:pt idx="38525">
                  <c:v>377.21</c:v>
                </c:pt>
                <c:pt idx="38526">
                  <c:v>376.59500000000003</c:v>
                </c:pt>
                <c:pt idx="38527">
                  <c:v>375.97699999999958</c:v>
                </c:pt>
                <c:pt idx="38528">
                  <c:v>375.35500000000002</c:v>
                </c:pt>
                <c:pt idx="38529">
                  <c:v>374.72899999999959</c:v>
                </c:pt>
                <c:pt idx="38530">
                  <c:v>374.1</c:v>
                </c:pt>
                <c:pt idx="38531">
                  <c:v>373.46699999999959</c:v>
                </c:pt>
                <c:pt idx="38532">
                  <c:v>372.83199999999965</c:v>
                </c:pt>
                <c:pt idx="38533">
                  <c:v>372.19299999999993</c:v>
                </c:pt>
                <c:pt idx="38534">
                  <c:v>371.55099999999999</c:v>
                </c:pt>
                <c:pt idx="38535">
                  <c:v>370.90599999999978</c:v>
                </c:pt>
                <c:pt idx="38536">
                  <c:v>370.25799999999975</c:v>
                </c:pt>
                <c:pt idx="38537">
                  <c:v>369.608</c:v>
                </c:pt>
                <c:pt idx="38538">
                  <c:v>368.95499999999993</c:v>
                </c:pt>
                <c:pt idx="38539">
                  <c:v>368.3</c:v>
                </c:pt>
                <c:pt idx="38540">
                  <c:v>367.64200000000022</c:v>
                </c:pt>
                <c:pt idx="38541">
                  <c:v>366.98200000000003</c:v>
                </c:pt>
                <c:pt idx="38542">
                  <c:v>366.31900000000002</c:v>
                </c:pt>
                <c:pt idx="38543">
                  <c:v>365.65499999999997</c:v>
                </c:pt>
                <c:pt idx="38544">
                  <c:v>364.98799999999977</c:v>
                </c:pt>
                <c:pt idx="38545">
                  <c:v>364.32</c:v>
                </c:pt>
                <c:pt idx="38546">
                  <c:v>363.6500000000002</c:v>
                </c:pt>
                <c:pt idx="38547">
                  <c:v>362.97899999999959</c:v>
                </c:pt>
                <c:pt idx="38548">
                  <c:v>362.30500000000001</c:v>
                </c:pt>
                <c:pt idx="38549">
                  <c:v>361.63099999999974</c:v>
                </c:pt>
                <c:pt idx="38550">
                  <c:v>360.95499999999993</c:v>
                </c:pt>
                <c:pt idx="38551">
                  <c:v>360.27799999999979</c:v>
                </c:pt>
                <c:pt idx="38552">
                  <c:v>359.6</c:v>
                </c:pt>
                <c:pt idx="38553">
                  <c:v>358.92099999999965</c:v>
                </c:pt>
                <c:pt idx="38554">
                  <c:v>358.24099999999999</c:v>
                </c:pt>
                <c:pt idx="38555">
                  <c:v>357.56</c:v>
                </c:pt>
                <c:pt idx="38556">
                  <c:v>356.87900000000002</c:v>
                </c:pt>
                <c:pt idx="38557">
                  <c:v>356.197</c:v>
                </c:pt>
                <c:pt idx="38558">
                  <c:v>355.51400000000001</c:v>
                </c:pt>
                <c:pt idx="38559">
                  <c:v>354.83199999999965</c:v>
                </c:pt>
                <c:pt idx="38560">
                  <c:v>354.14900000000023</c:v>
                </c:pt>
                <c:pt idx="38561">
                  <c:v>353.46599999999978</c:v>
                </c:pt>
                <c:pt idx="38562">
                  <c:v>352.78299999999979</c:v>
                </c:pt>
                <c:pt idx="38563">
                  <c:v>352.101</c:v>
                </c:pt>
                <c:pt idx="38564">
                  <c:v>351.41799999999978</c:v>
                </c:pt>
                <c:pt idx="38565">
                  <c:v>350.73599999999965</c:v>
                </c:pt>
                <c:pt idx="38566">
                  <c:v>350.05500000000001</c:v>
                </c:pt>
                <c:pt idx="38567">
                  <c:v>349.37400000000002</c:v>
                </c:pt>
                <c:pt idx="38568">
                  <c:v>348.69400000000002</c:v>
                </c:pt>
                <c:pt idx="38569">
                  <c:v>348.01400000000001</c:v>
                </c:pt>
                <c:pt idx="38570">
                  <c:v>347.33499999999975</c:v>
                </c:pt>
                <c:pt idx="38571">
                  <c:v>346.65800000000002</c:v>
                </c:pt>
                <c:pt idx="38572">
                  <c:v>345.98200000000003</c:v>
                </c:pt>
                <c:pt idx="38573">
                  <c:v>345.30599999999993</c:v>
                </c:pt>
                <c:pt idx="38574">
                  <c:v>344.63200000000001</c:v>
                </c:pt>
                <c:pt idx="38575">
                  <c:v>343.96</c:v>
                </c:pt>
                <c:pt idx="38576">
                  <c:v>343.28899999999965</c:v>
                </c:pt>
                <c:pt idx="38577">
                  <c:v>342.62</c:v>
                </c:pt>
                <c:pt idx="38578">
                  <c:v>341.95299999999975</c:v>
                </c:pt>
                <c:pt idx="38579">
                  <c:v>341.28699999999958</c:v>
                </c:pt>
                <c:pt idx="38580">
                  <c:v>340.62400000000002</c:v>
                </c:pt>
                <c:pt idx="38581">
                  <c:v>339.96199999999965</c:v>
                </c:pt>
                <c:pt idx="38582">
                  <c:v>339.303</c:v>
                </c:pt>
                <c:pt idx="38583">
                  <c:v>338.64600000000002</c:v>
                </c:pt>
                <c:pt idx="38584">
                  <c:v>337.99199999999962</c:v>
                </c:pt>
                <c:pt idx="38585">
                  <c:v>337.3400000000002</c:v>
                </c:pt>
                <c:pt idx="38586">
                  <c:v>336.69</c:v>
                </c:pt>
                <c:pt idx="38587">
                  <c:v>336.04300000000001</c:v>
                </c:pt>
                <c:pt idx="38588">
                  <c:v>335.399</c:v>
                </c:pt>
                <c:pt idx="38589">
                  <c:v>334.75799999999975</c:v>
                </c:pt>
                <c:pt idx="38590">
                  <c:v>334.12</c:v>
                </c:pt>
                <c:pt idx="38591">
                  <c:v>333.48499999999979</c:v>
                </c:pt>
                <c:pt idx="38592">
                  <c:v>332.85300000000001</c:v>
                </c:pt>
                <c:pt idx="38593">
                  <c:v>332.2249999999998</c:v>
                </c:pt>
                <c:pt idx="38594">
                  <c:v>331.6</c:v>
                </c:pt>
                <c:pt idx="38595">
                  <c:v>330.97799999999978</c:v>
                </c:pt>
                <c:pt idx="38596">
                  <c:v>330.36</c:v>
                </c:pt>
                <c:pt idx="38597">
                  <c:v>329.745</c:v>
                </c:pt>
                <c:pt idx="38598">
                  <c:v>329.13400000000001</c:v>
                </c:pt>
                <c:pt idx="38599">
                  <c:v>328.52699999999965</c:v>
                </c:pt>
                <c:pt idx="38600">
                  <c:v>327.92399999999958</c:v>
                </c:pt>
                <c:pt idx="38601">
                  <c:v>327.32599999999979</c:v>
                </c:pt>
                <c:pt idx="38602">
                  <c:v>326.73099999999965</c:v>
                </c:pt>
                <c:pt idx="38603">
                  <c:v>326.14000000000021</c:v>
                </c:pt>
                <c:pt idx="38604">
                  <c:v>325.553</c:v>
                </c:pt>
                <c:pt idx="38605">
                  <c:v>324.97099999999978</c:v>
                </c:pt>
                <c:pt idx="38606">
                  <c:v>324.39299999999974</c:v>
                </c:pt>
                <c:pt idx="38607">
                  <c:v>323.82</c:v>
                </c:pt>
                <c:pt idx="38608">
                  <c:v>323.25099999999975</c:v>
                </c:pt>
                <c:pt idx="38609">
                  <c:v>322.68799999999999</c:v>
                </c:pt>
                <c:pt idx="38610">
                  <c:v>322.12799999999999</c:v>
                </c:pt>
                <c:pt idx="38611">
                  <c:v>321.57400000000001</c:v>
                </c:pt>
                <c:pt idx="38612">
                  <c:v>321.024</c:v>
                </c:pt>
                <c:pt idx="38613">
                  <c:v>320.47999999999979</c:v>
                </c:pt>
                <c:pt idx="38614">
                  <c:v>319.94099999999975</c:v>
                </c:pt>
                <c:pt idx="38615">
                  <c:v>319.40599999999978</c:v>
                </c:pt>
                <c:pt idx="38616">
                  <c:v>318.87700000000001</c:v>
                </c:pt>
                <c:pt idx="38617">
                  <c:v>318.35300000000001</c:v>
                </c:pt>
                <c:pt idx="38618">
                  <c:v>317.834</c:v>
                </c:pt>
                <c:pt idx="38619">
                  <c:v>317.32100000000003</c:v>
                </c:pt>
                <c:pt idx="38620">
                  <c:v>316.81400000000002</c:v>
                </c:pt>
                <c:pt idx="38621">
                  <c:v>316.31099999999975</c:v>
                </c:pt>
                <c:pt idx="38622">
                  <c:v>315.815</c:v>
                </c:pt>
                <c:pt idx="38623">
                  <c:v>315.32400000000001</c:v>
                </c:pt>
                <c:pt idx="38624">
                  <c:v>314.83799999999979</c:v>
                </c:pt>
                <c:pt idx="38625">
                  <c:v>314.35899999999975</c:v>
                </c:pt>
                <c:pt idx="38626">
                  <c:v>313.88499999999999</c:v>
                </c:pt>
                <c:pt idx="38627">
                  <c:v>313.41799999999978</c:v>
                </c:pt>
                <c:pt idx="38628">
                  <c:v>312.95599999999979</c:v>
                </c:pt>
                <c:pt idx="38629">
                  <c:v>312.5</c:v>
                </c:pt>
                <c:pt idx="38630">
                  <c:v>312.05</c:v>
                </c:pt>
                <c:pt idx="38631">
                  <c:v>311.60700000000008</c:v>
                </c:pt>
                <c:pt idx="38632">
                  <c:v>311.16899999999993</c:v>
                </c:pt>
                <c:pt idx="38633">
                  <c:v>310.73799999999977</c:v>
                </c:pt>
                <c:pt idx="38634">
                  <c:v>310.31299999999999</c:v>
                </c:pt>
                <c:pt idx="38635">
                  <c:v>309.89400000000001</c:v>
                </c:pt>
                <c:pt idx="38636">
                  <c:v>309.48099999999965</c:v>
                </c:pt>
                <c:pt idx="38637">
                  <c:v>309.07499999999999</c:v>
                </c:pt>
                <c:pt idx="38638">
                  <c:v>308.67599999999999</c:v>
                </c:pt>
                <c:pt idx="38639">
                  <c:v>308.28299999999979</c:v>
                </c:pt>
                <c:pt idx="38640">
                  <c:v>307.89599999999979</c:v>
                </c:pt>
                <c:pt idx="38641">
                  <c:v>307.51599999999979</c:v>
                </c:pt>
                <c:pt idx="38642">
                  <c:v>307.14200000000022</c:v>
                </c:pt>
                <c:pt idx="38643">
                  <c:v>306.77499999999975</c:v>
                </c:pt>
                <c:pt idx="38644">
                  <c:v>306.41499999999979</c:v>
                </c:pt>
                <c:pt idx="38645">
                  <c:v>306.06099999999975</c:v>
                </c:pt>
                <c:pt idx="38646">
                  <c:v>305.71499999999975</c:v>
                </c:pt>
                <c:pt idx="38647">
                  <c:v>305.37400000000002</c:v>
                </c:pt>
                <c:pt idx="38648">
                  <c:v>305.041</c:v>
                </c:pt>
                <c:pt idx="38649">
                  <c:v>304.714</c:v>
                </c:pt>
                <c:pt idx="38650">
                  <c:v>304.39499999999975</c:v>
                </c:pt>
                <c:pt idx="38651">
                  <c:v>304.08199999999965</c:v>
                </c:pt>
                <c:pt idx="38652">
                  <c:v>303.77599999999978</c:v>
                </c:pt>
                <c:pt idx="38653">
                  <c:v>303.47699999999958</c:v>
                </c:pt>
                <c:pt idx="38654">
                  <c:v>303.18400000000008</c:v>
                </c:pt>
                <c:pt idx="38655">
                  <c:v>302.899</c:v>
                </c:pt>
                <c:pt idx="38656">
                  <c:v>302.62099999999975</c:v>
                </c:pt>
                <c:pt idx="38657">
                  <c:v>302.34899999999999</c:v>
                </c:pt>
                <c:pt idx="38658">
                  <c:v>302.08499999999975</c:v>
                </c:pt>
                <c:pt idx="38659">
                  <c:v>301.827</c:v>
                </c:pt>
                <c:pt idx="38660">
                  <c:v>301.577</c:v>
                </c:pt>
                <c:pt idx="38661">
                  <c:v>301.33300000000003</c:v>
                </c:pt>
                <c:pt idx="38662">
                  <c:v>301.09699999999958</c:v>
                </c:pt>
                <c:pt idx="38663">
                  <c:v>300.86700000000002</c:v>
                </c:pt>
                <c:pt idx="38664">
                  <c:v>300.64499999999998</c:v>
                </c:pt>
                <c:pt idx="38665">
                  <c:v>300.42999999999978</c:v>
                </c:pt>
                <c:pt idx="38666">
                  <c:v>300.22099999999978</c:v>
                </c:pt>
                <c:pt idx="38667">
                  <c:v>300.02</c:v>
                </c:pt>
                <c:pt idx="38668">
                  <c:v>299.82599999999979</c:v>
                </c:pt>
                <c:pt idx="38669">
                  <c:v>299.63900000000001</c:v>
                </c:pt>
                <c:pt idx="38670">
                  <c:v>299.459</c:v>
                </c:pt>
                <c:pt idx="38671">
                  <c:v>299.28599999999977</c:v>
                </c:pt>
                <c:pt idx="38672">
                  <c:v>299.12</c:v>
                </c:pt>
                <c:pt idx="38673">
                  <c:v>298.96099999999979</c:v>
                </c:pt>
                <c:pt idx="38674">
                  <c:v>298.80900000000008</c:v>
                </c:pt>
                <c:pt idx="38675">
                  <c:v>298.66399999999999</c:v>
                </c:pt>
                <c:pt idx="38676">
                  <c:v>298.52599999999978</c:v>
                </c:pt>
                <c:pt idx="38677">
                  <c:v>298.39499999999975</c:v>
                </c:pt>
                <c:pt idx="38678">
                  <c:v>298.27</c:v>
                </c:pt>
                <c:pt idx="38679">
                  <c:v>298.15300000000002</c:v>
                </c:pt>
                <c:pt idx="38680">
                  <c:v>298.04300000000001</c:v>
                </c:pt>
                <c:pt idx="38681">
                  <c:v>297.94</c:v>
                </c:pt>
                <c:pt idx="38682">
                  <c:v>297.84399999999999</c:v>
                </c:pt>
                <c:pt idx="38683">
                  <c:v>297.755</c:v>
                </c:pt>
                <c:pt idx="38684">
                  <c:v>297.67200000000008</c:v>
                </c:pt>
                <c:pt idx="38685">
                  <c:v>297.59699999999958</c:v>
                </c:pt>
                <c:pt idx="38686">
                  <c:v>297.52799999999979</c:v>
                </c:pt>
                <c:pt idx="38687">
                  <c:v>297.46599999999978</c:v>
                </c:pt>
                <c:pt idx="38688">
                  <c:v>297.41099999999977</c:v>
                </c:pt>
                <c:pt idx="38689">
                  <c:v>297.36200000000002</c:v>
                </c:pt>
                <c:pt idx="38690">
                  <c:v>297.32100000000003</c:v>
                </c:pt>
                <c:pt idx="38691">
                  <c:v>297.28599999999977</c:v>
                </c:pt>
                <c:pt idx="38692">
                  <c:v>297.25799999999975</c:v>
                </c:pt>
                <c:pt idx="38693">
                  <c:v>297.23599999999965</c:v>
                </c:pt>
                <c:pt idx="38694">
                  <c:v>297.22099999999978</c:v>
                </c:pt>
                <c:pt idx="38695">
                  <c:v>297.21299999999979</c:v>
                </c:pt>
                <c:pt idx="38696">
                  <c:v>297.21099999999979</c:v>
                </c:pt>
                <c:pt idx="38697">
                  <c:v>297.21599999999978</c:v>
                </c:pt>
                <c:pt idx="38698">
                  <c:v>297.22799999999978</c:v>
                </c:pt>
                <c:pt idx="38699">
                  <c:v>297.24599999999975</c:v>
                </c:pt>
                <c:pt idx="38700">
                  <c:v>297.27</c:v>
                </c:pt>
                <c:pt idx="38701">
                  <c:v>297.3</c:v>
                </c:pt>
                <c:pt idx="38702">
                  <c:v>297.33799999999979</c:v>
                </c:pt>
                <c:pt idx="38703">
                  <c:v>297.38099999999974</c:v>
                </c:pt>
                <c:pt idx="38704">
                  <c:v>297.43099999999959</c:v>
                </c:pt>
                <c:pt idx="38705">
                  <c:v>297.48699999999963</c:v>
                </c:pt>
                <c:pt idx="38706">
                  <c:v>297.54899999999975</c:v>
                </c:pt>
                <c:pt idx="38707">
                  <c:v>297.61700000000002</c:v>
                </c:pt>
                <c:pt idx="38708">
                  <c:v>297.69099999999975</c:v>
                </c:pt>
                <c:pt idx="38709">
                  <c:v>297.77199999999965</c:v>
                </c:pt>
                <c:pt idx="38710">
                  <c:v>297.858</c:v>
                </c:pt>
                <c:pt idx="38711">
                  <c:v>297.95099999999979</c:v>
                </c:pt>
                <c:pt idx="38712">
                  <c:v>298.05</c:v>
                </c:pt>
                <c:pt idx="38713">
                  <c:v>298.15400000000022</c:v>
                </c:pt>
                <c:pt idx="38714">
                  <c:v>298.26400000000001</c:v>
                </c:pt>
                <c:pt idx="38715">
                  <c:v>298.38</c:v>
                </c:pt>
                <c:pt idx="38716">
                  <c:v>298.50200000000001</c:v>
                </c:pt>
                <c:pt idx="38717">
                  <c:v>298.63</c:v>
                </c:pt>
                <c:pt idx="38718">
                  <c:v>298.76299999999975</c:v>
                </c:pt>
                <c:pt idx="38719">
                  <c:v>298.90199999999965</c:v>
                </c:pt>
                <c:pt idx="38720">
                  <c:v>299.04599999999999</c:v>
                </c:pt>
                <c:pt idx="38721">
                  <c:v>299.19600000000003</c:v>
                </c:pt>
                <c:pt idx="38722">
                  <c:v>299.35199999999975</c:v>
                </c:pt>
                <c:pt idx="38723">
                  <c:v>299.51299999999975</c:v>
                </c:pt>
                <c:pt idx="38724">
                  <c:v>299.67899999999975</c:v>
                </c:pt>
                <c:pt idx="38725">
                  <c:v>299.85000000000002</c:v>
                </c:pt>
                <c:pt idx="38726">
                  <c:v>300.02699999999965</c:v>
                </c:pt>
                <c:pt idx="38727">
                  <c:v>300.209</c:v>
                </c:pt>
                <c:pt idx="38728">
                  <c:v>300.39599999999979</c:v>
                </c:pt>
                <c:pt idx="38729">
                  <c:v>300.58799999999979</c:v>
                </c:pt>
                <c:pt idx="38730">
                  <c:v>300.78599999999977</c:v>
                </c:pt>
                <c:pt idx="38731">
                  <c:v>300.98799999999977</c:v>
                </c:pt>
                <c:pt idx="38732">
                  <c:v>301.19499999999999</c:v>
                </c:pt>
                <c:pt idx="38733">
                  <c:v>301.40699999999958</c:v>
                </c:pt>
                <c:pt idx="38734">
                  <c:v>301.62400000000002</c:v>
                </c:pt>
                <c:pt idx="38735">
                  <c:v>301.846</c:v>
                </c:pt>
                <c:pt idx="38736">
                  <c:v>302.07299999999975</c:v>
                </c:pt>
                <c:pt idx="38737">
                  <c:v>302.30399999999975</c:v>
                </c:pt>
                <c:pt idx="38738">
                  <c:v>302.53899999999965</c:v>
                </c:pt>
                <c:pt idx="38739">
                  <c:v>302.77999999999975</c:v>
                </c:pt>
                <c:pt idx="38740">
                  <c:v>303.024</c:v>
                </c:pt>
                <c:pt idx="38741">
                  <c:v>303.274</c:v>
                </c:pt>
                <c:pt idx="38742">
                  <c:v>303.52699999999965</c:v>
                </c:pt>
                <c:pt idx="38743">
                  <c:v>303.78500000000003</c:v>
                </c:pt>
                <c:pt idx="38744">
                  <c:v>304.04700000000008</c:v>
                </c:pt>
                <c:pt idx="38745">
                  <c:v>304.31400000000002</c:v>
                </c:pt>
                <c:pt idx="38746">
                  <c:v>304.584</c:v>
                </c:pt>
                <c:pt idx="38747">
                  <c:v>304.85899999999975</c:v>
                </c:pt>
                <c:pt idx="38748">
                  <c:v>305.137</c:v>
                </c:pt>
                <c:pt idx="38749">
                  <c:v>305.41999999999979</c:v>
                </c:pt>
                <c:pt idx="38750">
                  <c:v>305.70699999999965</c:v>
                </c:pt>
                <c:pt idx="38751">
                  <c:v>305.99699999999962</c:v>
                </c:pt>
                <c:pt idx="38752">
                  <c:v>306.29099999999966</c:v>
                </c:pt>
                <c:pt idx="38753">
                  <c:v>306.589</c:v>
                </c:pt>
                <c:pt idx="38754">
                  <c:v>306.89099999999979</c:v>
                </c:pt>
                <c:pt idx="38755">
                  <c:v>307.19600000000003</c:v>
                </c:pt>
                <c:pt idx="38756">
                  <c:v>307.505</c:v>
                </c:pt>
                <c:pt idx="38757">
                  <c:v>307.81799999999993</c:v>
                </c:pt>
                <c:pt idx="38758">
                  <c:v>308.13299999999975</c:v>
                </c:pt>
                <c:pt idx="38759">
                  <c:v>308.45299999999975</c:v>
                </c:pt>
                <c:pt idx="38760">
                  <c:v>308.77599999999978</c:v>
                </c:pt>
                <c:pt idx="38761">
                  <c:v>309.10199999999975</c:v>
                </c:pt>
                <c:pt idx="38762">
                  <c:v>309.43099999999959</c:v>
                </c:pt>
                <c:pt idx="38763">
                  <c:v>309.76299999999975</c:v>
                </c:pt>
                <c:pt idx="38764">
                  <c:v>310.09899999999965</c:v>
                </c:pt>
                <c:pt idx="38765">
                  <c:v>310.43699999999961</c:v>
                </c:pt>
                <c:pt idx="38766">
                  <c:v>310.779</c:v>
                </c:pt>
                <c:pt idx="38767">
                  <c:v>311.12400000000002</c:v>
                </c:pt>
                <c:pt idx="38768">
                  <c:v>311.47099999999978</c:v>
                </c:pt>
                <c:pt idx="38769">
                  <c:v>311.822</c:v>
                </c:pt>
                <c:pt idx="38770">
                  <c:v>312.17500000000001</c:v>
                </c:pt>
                <c:pt idx="38771">
                  <c:v>312.53099999999978</c:v>
                </c:pt>
                <c:pt idx="38772">
                  <c:v>312.89</c:v>
                </c:pt>
                <c:pt idx="38773">
                  <c:v>313.25099999999975</c:v>
                </c:pt>
                <c:pt idx="38774">
                  <c:v>313.61500000000001</c:v>
                </c:pt>
                <c:pt idx="38775">
                  <c:v>313.98200000000003</c:v>
                </c:pt>
                <c:pt idx="38776">
                  <c:v>314.351</c:v>
                </c:pt>
                <c:pt idx="38777">
                  <c:v>314.72299999999979</c:v>
                </c:pt>
                <c:pt idx="38778">
                  <c:v>315.09699999999958</c:v>
                </c:pt>
                <c:pt idx="38779">
                  <c:v>315.47299999999979</c:v>
                </c:pt>
                <c:pt idx="38780">
                  <c:v>315.85199999999975</c:v>
                </c:pt>
                <c:pt idx="38781">
                  <c:v>316.23299999999978</c:v>
                </c:pt>
                <c:pt idx="38782">
                  <c:v>316.61599999999999</c:v>
                </c:pt>
                <c:pt idx="38783">
                  <c:v>317.00200000000001</c:v>
                </c:pt>
                <c:pt idx="38784">
                  <c:v>317.38900000000001</c:v>
                </c:pt>
                <c:pt idx="38785">
                  <c:v>317.779</c:v>
                </c:pt>
                <c:pt idx="38786">
                  <c:v>318.17099999999999</c:v>
                </c:pt>
                <c:pt idx="38787">
                  <c:v>318.56400000000002</c:v>
                </c:pt>
                <c:pt idx="38788">
                  <c:v>318.95999999999975</c:v>
                </c:pt>
                <c:pt idx="38789">
                  <c:v>319.358</c:v>
                </c:pt>
                <c:pt idx="38790">
                  <c:v>319.75700000000001</c:v>
                </c:pt>
                <c:pt idx="38791">
                  <c:v>320.15800000000002</c:v>
                </c:pt>
                <c:pt idx="38792">
                  <c:v>320.56099999999975</c:v>
                </c:pt>
                <c:pt idx="38793">
                  <c:v>320.96599999999978</c:v>
                </c:pt>
                <c:pt idx="38794">
                  <c:v>321.37299999999999</c:v>
                </c:pt>
                <c:pt idx="38795">
                  <c:v>321.78099999999978</c:v>
                </c:pt>
                <c:pt idx="38796">
                  <c:v>322.19099999999975</c:v>
                </c:pt>
                <c:pt idx="38797">
                  <c:v>322.60300000000001</c:v>
                </c:pt>
                <c:pt idx="38798">
                  <c:v>323.01599999999979</c:v>
                </c:pt>
                <c:pt idx="38799">
                  <c:v>323.42999999999978</c:v>
                </c:pt>
                <c:pt idx="38800">
                  <c:v>323.84699999999975</c:v>
                </c:pt>
                <c:pt idx="38801">
                  <c:v>324.26400000000001</c:v>
                </c:pt>
                <c:pt idx="38802">
                  <c:v>324.68299999999999</c:v>
                </c:pt>
                <c:pt idx="38803">
                  <c:v>325.10399999999993</c:v>
                </c:pt>
                <c:pt idx="38804">
                  <c:v>325.52599999999978</c:v>
                </c:pt>
                <c:pt idx="38805">
                  <c:v>325.94900000000001</c:v>
                </c:pt>
                <c:pt idx="38806">
                  <c:v>326.37299999999999</c:v>
                </c:pt>
                <c:pt idx="38807">
                  <c:v>326.79899999999958</c:v>
                </c:pt>
                <c:pt idx="38808">
                  <c:v>327.22599999999977</c:v>
                </c:pt>
                <c:pt idx="38809">
                  <c:v>327.65400000000022</c:v>
                </c:pt>
                <c:pt idx="38810">
                  <c:v>328.084</c:v>
                </c:pt>
                <c:pt idx="38811">
                  <c:v>328.51400000000001</c:v>
                </c:pt>
                <c:pt idx="38812">
                  <c:v>328.94600000000003</c:v>
                </c:pt>
                <c:pt idx="38813">
                  <c:v>329.37900000000002</c:v>
                </c:pt>
                <c:pt idx="38814">
                  <c:v>329.81299999999999</c:v>
                </c:pt>
                <c:pt idx="38815">
                  <c:v>330.24799999999999</c:v>
                </c:pt>
                <c:pt idx="38816">
                  <c:v>330.68400000000008</c:v>
                </c:pt>
                <c:pt idx="38817">
                  <c:v>331.12200000000001</c:v>
                </c:pt>
                <c:pt idx="38818">
                  <c:v>331.56</c:v>
                </c:pt>
                <c:pt idx="38819">
                  <c:v>331.99899999999963</c:v>
                </c:pt>
                <c:pt idx="38820">
                  <c:v>332.43899999999962</c:v>
                </c:pt>
                <c:pt idx="38821">
                  <c:v>332.88099999999974</c:v>
                </c:pt>
                <c:pt idx="38822">
                  <c:v>333.32299999999975</c:v>
                </c:pt>
                <c:pt idx="38823">
                  <c:v>333.76599999999979</c:v>
                </c:pt>
                <c:pt idx="38824">
                  <c:v>334.21</c:v>
                </c:pt>
                <c:pt idx="38825">
                  <c:v>334.65499999999997</c:v>
                </c:pt>
                <c:pt idx="38826">
                  <c:v>335.1</c:v>
                </c:pt>
                <c:pt idx="38827">
                  <c:v>335.54700000000008</c:v>
                </c:pt>
                <c:pt idx="38828">
                  <c:v>335.99499999999978</c:v>
                </c:pt>
                <c:pt idx="38829">
                  <c:v>336.44299999999993</c:v>
                </c:pt>
                <c:pt idx="38830">
                  <c:v>336.892</c:v>
                </c:pt>
                <c:pt idx="38831">
                  <c:v>337.34199999999993</c:v>
                </c:pt>
                <c:pt idx="38832">
                  <c:v>337.79299999999978</c:v>
                </c:pt>
                <c:pt idx="38833">
                  <c:v>338.245</c:v>
                </c:pt>
                <c:pt idx="38834">
                  <c:v>338.69799999999975</c:v>
                </c:pt>
                <c:pt idx="38835">
                  <c:v>339.15100000000001</c:v>
                </c:pt>
                <c:pt idx="38836">
                  <c:v>339.60500000000002</c:v>
                </c:pt>
                <c:pt idx="38837">
                  <c:v>340.06</c:v>
                </c:pt>
                <c:pt idx="38838">
                  <c:v>340.51599999999979</c:v>
                </c:pt>
                <c:pt idx="38839">
                  <c:v>340.97199999999958</c:v>
                </c:pt>
                <c:pt idx="38840">
                  <c:v>341.42999999999978</c:v>
                </c:pt>
                <c:pt idx="38841">
                  <c:v>341.88799999999975</c:v>
                </c:pt>
                <c:pt idx="38842">
                  <c:v>342.34699999999975</c:v>
                </c:pt>
                <c:pt idx="38843">
                  <c:v>342.80599999999993</c:v>
                </c:pt>
                <c:pt idx="38844">
                  <c:v>343.267</c:v>
                </c:pt>
                <c:pt idx="38845">
                  <c:v>343.72799999999978</c:v>
                </c:pt>
                <c:pt idx="38846">
                  <c:v>344.19</c:v>
                </c:pt>
                <c:pt idx="38847">
                  <c:v>344.65300000000002</c:v>
                </c:pt>
                <c:pt idx="38848">
                  <c:v>345.11700000000002</c:v>
                </c:pt>
                <c:pt idx="38849">
                  <c:v>345.58199999999965</c:v>
                </c:pt>
                <c:pt idx="38850">
                  <c:v>346.04700000000008</c:v>
                </c:pt>
                <c:pt idx="38851">
                  <c:v>346.51299999999975</c:v>
                </c:pt>
                <c:pt idx="38852">
                  <c:v>346.97999999999979</c:v>
                </c:pt>
                <c:pt idx="38853">
                  <c:v>347.44799999999975</c:v>
                </c:pt>
                <c:pt idx="38854">
                  <c:v>347.91699999999958</c:v>
                </c:pt>
                <c:pt idx="38855">
                  <c:v>348.3859999999998</c:v>
                </c:pt>
                <c:pt idx="38856">
                  <c:v>348.85700000000008</c:v>
                </c:pt>
                <c:pt idx="38857">
                  <c:v>349.32799999999975</c:v>
                </c:pt>
                <c:pt idx="38858">
                  <c:v>349.8</c:v>
                </c:pt>
                <c:pt idx="38859">
                  <c:v>350.2729999999998</c:v>
                </c:pt>
                <c:pt idx="38860">
                  <c:v>350.74799999999999</c:v>
                </c:pt>
                <c:pt idx="38861">
                  <c:v>351.22199999999958</c:v>
                </c:pt>
                <c:pt idx="38862">
                  <c:v>351.69799999999975</c:v>
                </c:pt>
                <c:pt idx="38863">
                  <c:v>352.17500000000001</c:v>
                </c:pt>
                <c:pt idx="38864">
                  <c:v>352.65300000000002</c:v>
                </c:pt>
                <c:pt idx="38865">
                  <c:v>353.13200000000001</c:v>
                </c:pt>
                <c:pt idx="38866">
                  <c:v>353.61200000000002</c:v>
                </c:pt>
                <c:pt idx="38867">
                  <c:v>354.09199999999959</c:v>
                </c:pt>
                <c:pt idx="38868">
                  <c:v>354.57400000000001</c:v>
                </c:pt>
                <c:pt idx="38869">
                  <c:v>355.05700000000002</c:v>
                </c:pt>
                <c:pt idx="38870">
                  <c:v>355.541</c:v>
                </c:pt>
                <c:pt idx="38871">
                  <c:v>356.02599999999978</c:v>
                </c:pt>
                <c:pt idx="38872">
                  <c:v>356.512</c:v>
                </c:pt>
                <c:pt idx="38873">
                  <c:v>357</c:v>
                </c:pt>
                <c:pt idx="38874">
                  <c:v>357.48799999999977</c:v>
                </c:pt>
                <c:pt idx="38875">
                  <c:v>357.97799999999978</c:v>
                </c:pt>
                <c:pt idx="38876">
                  <c:v>358.46799999999979</c:v>
                </c:pt>
                <c:pt idx="38877">
                  <c:v>358.96</c:v>
                </c:pt>
                <c:pt idx="38878">
                  <c:v>359.45400000000001</c:v>
                </c:pt>
                <c:pt idx="38879">
                  <c:v>359.94799999999975</c:v>
                </c:pt>
                <c:pt idx="38880">
                  <c:v>360.44400000000002</c:v>
                </c:pt>
                <c:pt idx="38881">
                  <c:v>360.94099999999975</c:v>
                </c:pt>
                <c:pt idx="38882">
                  <c:v>361.43899999999962</c:v>
                </c:pt>
                <c:pt idx="38883">
                  <c:v>361.93899999999962</c:v>
                </c:pt>
                <c:pt idx="38884">
                  <c:v>362.44</c:v>
                </c:pt>
                <c:pt idx="38885">
                  <c:v>362.94299999999993</c:v>
                </c:pt>
                <c:pt idx="38886">
                  <c:v>363.447</c:v>
                </c:pt>
                <c:pt idx="38887">
                  <c:v>363.952</c:v>
                </c:pt>
                <c:pt idx="38888">
                  <c:v>364.459</c:v>
                </c:pt>
                <c:pt idx="38889">
                  <c:v>364.96699999999959</c:v>
                </c:pt>
                <c:pt idx="38890">
                  <c:v>365.47699999999958</c:v>
                </c:pt>
                <c:pt idx="38891">
                  <c:v>365.98899999999958</c:v>
                </c:pt>
                <c:pt idx="38892">
                  <c:v>366.50200000000001</c:v>
                </c:pt>
                <c:pt idx="38893">
                  <c:v>367.01599999999979</c:v>
                </c:pt>
                <c:pt idx="38894">
                  <c:v>367.53199999999958</c:v>
                </c:pt>
                <c:pt idx="38895">
                  <c:v>368.05</c:v>
                </c:pt>
                <c:pt idx="38896">
                  <c:v>368.57</c:v>
                </c:pt>
                <c:pt idx="38897">
                  <c:v>369.09099999999978</c:v>
                </c:pt>
                <c:pt idx="38898">
                  <c:v>369.613</c:v>
                </c:pt>
                <c:pt idx="38899">
                  <c:v>370.13799999999975</c:v>
                </c:pt>
                <c:pt idx="38900">
                  <c:v>370.66399999999999</c:v>
                </c:pt>
                <c:pt idx="38901">
                  <c:v>371.19299999999993</c:v>
                </c:pt>
                <c:pt idx="38902">
                  <c:v>371.72299999999979</c:v>
                </c:pt>
                <c:pt idx="38903">
                  <c:v>372.25400000000002</c:v>
                </c:pt>
                <c:pt idx="38904">
                  <c:v>372.78799999999978</c:v>
                </c:pt>
                <c:pt idx="38905">
                  <c:v>373.32400000000001</c:v>
                </c:pt>
                <c:pt idx="38906">
                  <c:v>373.86099999999999</c:v>
                </c:pt>
                <c:pt idx="38907">
                  <c:v>374.40099999999978</c:v>
                </c:pt>
                <c:pt idx="38908">
                  <c:v>374.94200000000001</c:v>
                </c:pt>
                <c:pt idx="38909">
                  <c:v>375.48599999999965</c:v>
                </c:pt>
                <c:pt idx="38910">
                  <c:v>376.03099999999978</c:v>
                </c:pt>
                <c:pt idx="38911">
                  <c:v>376.57900000000001</c:v>
                </c:pt>
                <c:pt idx="38912">
                  <c:v>377.12900000000002</c:v>
                </c:pt>
                <c:pt idx="38913">
                  <c:v>377.68</c:v>
                </c:pt>
                <c:pt idx="38914">
                  <c:v>378.23399999999958</c:v>
                </c:pt>
                <c:pt idx="38915">
                  <c:v>378.78999999999979</c:v>
                </c:pt>
                <c:pt idx="38916">
                  <c:v>379.34800000000001</c:v>
                </c:pt>
                <c:pt idx="38917">
                  <c:v>379.90899999999965</c:v>
                </c:pt>
                <c:pt idx="38918">
                  <c:v>380.47099999999978</c:v>
                </c:pt>
                <c:pt idx="38919">
                  <c:v>381.03599999999977</c:v>
                </c:pt>
                <c:pt idx="38920">
                  <c:v>381.60300000000001</c:v>
                </c:pt>
                <c:pt idx="38921">
                  <c:v>382.173</c:v>
                </c:pt>
                <c:pt idx="38922">
                  <c:v>382.745</c:v>
                </c:pt>
                <c:pt idx="38923">
                  <c:v>383.31900000000002</c:v>
                </c:pt>
                <c:pt idx="38924">
                  <c:v>383.89499999999975</c:v>
                </c:pt>
                <c:pt idx="38925">
                  <c:v>384.47399999999965</c:v>
                </c:pt>
                <c:pt idx="38926">
                  <c:v>385.05500000000001</c:v>
                </c:pt>
                <c:pt idx="38927">
                  <c:v>385.63900000000001</c:v>
                </c:pt>
                <c:pt idx="38928">
                  <c:v>386.2249999999998</c:v>
                </c:pt>
                <c:pt idx="38929">
                  <c:v>386.81299999999999</c:v>
                </c:pt>
                <c:pt idx="38930">
                  <c:v>387.404</c:v>
                </c:pt>
                <c:pt idx="38931">
                  <c:v>387.99799999999965</c:v>
                </c:pt>
                <c:pt idx="38932">
                  <c:v>388.59399999999965</c:v>
                </c:pt>
                <c:pt idx="38933">
                  <c:v>389.19200000000001</c:v>
                </c:pt>
                <c:pt idx="38934">
                  <c:v>389.79299999999978</c:v>
                </c:pt>
                <c:pt idx="38935">
                  <c:v>390.39699999999965</c:v>
                </c:pt>
                <c:pt idx="38936">
                  <c:v>391.00299999999999</c:v>
                </c:pt>
                <c:pt idx="38937">
                  <c:v>391.61099999999999</c:v>
                </c:pt>
                <c:pt idx="38938">
                  <c:v>392.22299999999979</c:v>
                </c:pt>
                <c:pt idx="38939">
                  <c:v>392.83699999999965</c:v>
                </c:pt>
                <c:pt idx="38940">
                  <c:v>393.45299999999975</c:v>
                </c:pt>
                <c:pt idx="38941">
                  <c:v>394.072</c:v>
                </c:pt>
                <c:pt idx="38942">
                  <c:v>394.69400000000002</c:v>
                </c:pt>
                <c:pt idx="38943">
                  <c:v>395.31900000000002</c:v>
                </c:pt>
                <c:pt idx="38944">
                  <c:v>395.94600000000003</c:v>
                </c:pt>
                <c:pt idx="38945">
                  <c:v>396.57599999999979</c:v>
                </c:pt>
                <c:pt idx="38946">
                  <c:v>397.20800000000003</c:v>
                </c:pt>
                <c:pt idx="38947">
                  <c:v>397.84399999999999</c:v>
                </c:pt>
                <c:pt idx="38948">
                  <c:v>398.48200000000003</c:v>
                </c:pt>
                <c:pt idx="38949">
                  <c:v>399.12200000000001</c:v>
                </c:pt>
                <c:pt idx="38950">
                  <c:v>399.76499999999999</c:v>
                </c:pt>
                <c:pt idx="38951">
                  <c:v>400.41199999999958</c:v>
                </c:pt>
                <c:pt idx="38952">
                  <c:v>401.06</c:v>
                </c:pt>
                <c:pt idx="38953">
                  <c:v>401.71199999999965</c:v>
                </c:pt>
                <c:pt idx="38954">
                  <c:v>402.36599999999999</c:v>
                </c:pt>
                <c:pt idx="38955">
                  <c:v>403.0229999999998</c:v>
                </c:pt>
                <c:pt idx="38956">
                  <c:v>403.68299999999999</c:v>
                </c:pt>
                <c:pt idx="38957">
                  <c:v>404.34500000000008</c:v>
                </c:pt>
                <c:pt idx="38958">
                  <c:v>405.01</c:v>
                </c:pt>
                <c:pt idx="38959">
                  <c:v>405.678</c:v>
                </c:pt>
                <c:pt idx="38960">
                  <c:v>406.34899999999999</c:v>
                </c:pt>
                <c:pt idx="38961">
                  <c:v>407.02199999999965</c:v>
                </c:pt>
                <c:pt idx="38962">
                  <c:v>407.69799999999975</c:v>
                </c:pt>
                <c:pt idx="38963">
                  <c:v>408.37599999999975</c:v>
                </c:pt>
                <c:pt idx="38964">
                  <c:v>409.05799999999999</c:v>
                </c:pt>
                <c:pt idx="38965">
                  <c:v>409.74200000000002</c:v>
                </c:pt>
                <c:pt idx="38966">
                  <c:v>410.42899999999958</c:v>
                </c:pt>
                <c:pt idx="38967">
                  <c:v>411.11799999999999</c:v>
                </c:pt>
                <c:pt idx="38968">
                  <c:v>411.81</c:v>
                </c:pt>
                <c:pt idx="38969">
                  <c:v>412.505</c:v>
                </c:pt>
                <c:pt idx="38970">
                  <c:v>413.202</c:v>
                </c:pt>
                <c:pt idx="38971">
                  <c:v>413.90199999999965</c:v>
                </c:pt>
                <c:pt idx="38972">
                  <c:v>414.60500000000002</c:v>
                </c:pt>
                <c:pt idx="38973">
                  <c:v>415.31</c:v>
                </c:pt>
                <c:pt idx="38974">
                  <c:v>416.017</c:v>
                </c:pt>
                <c:pt idx="38975">
                  <c:v>416.72799999999978</c:v>
                </c:pt>
                <c:pt idx="38976">
                  <c:v>417.44099999999975</c:v>
                </c:pt>
                <c:pt idx="38977">
                  <c:v>418.15600000000001</c:v>
                </c:pt>
                <c:pt idx="38978">
                  <c:v>418.87400000000002</c:v>
                </c:pt>
                <c:pt idx="38979">
                  <c:v>419.59399999999965</c:v>
                </c:pt>
                <c:pt idx="38980">
                  <c:v>420.31700000000001</c:v>
                </c:pt>
                <c:pt idx="38981">
                  <c:v>421.04199999999975</c:v>
                </c:pt>
                <c:pt idx="38982">
                  <c:v>421.76900000000001</c:v>
                </c:pt>
                <c:pt idx="38983">
                  <c:v>422.49899999999963</c:v>
                </c:pt>
                <c:pt idx="38984">
                  <c:v>423.23099999999965</c:v>
                </c:pt>
                <c:pt idx="38985">
                  <c:v>423.96599999999978</c:v>
                </c:pt>
                <c:pt idx="38986">
                  <c:v>424.70299999999975</c:v>
                </c:pt>
                <c:pt idx="38987">
                  <c:v>425.44200000000001</c:v>
                </c:pt>
                <c:pt idx="38988">
                  <c:v>426.18299999999999</c:v>
                </c:pt>
                <c:pt idx="38989">
                  <c:v>426.92699999999962</c:v>
                </c:pt>
                <c:pt idx="38990">
                  <c:v>427.67200000000008</c:v>
                </c:pt>
                <c:pt idx="38991">
                  <c:v>428.41999999999979</c:v>
                </c:pt>
                <c:pt idx="38992">
                  <c:v>429.17</c:v>
                </c:pt>
                <c:pt idx="38993">
                  <c:v>429.92200000000003</c:v>
                </c:pt>
                <c:pt idx="38994">
                  <c:v>430.67599999999999</c:v>
                </c:pt>
                <c:pt idx="38995">
                  <c:v>431.43199999999962</c:v>
                </c:pt>
                <c:pt idx="38996">
                  <c:v>432.19</c:v>
                </c:pt>
                <c:pt idx="38997">
                  <c:v>432.94900000000001</c:v>
                </c:pt>
                <c:pt idx="38998">
                  <c:v>433.71099999999979</c:v>
                </c:pt>
                <c:pt idx="38999">
                  <c:v>434.47399999999965</c:v>
                </c:pt>
                <c:pt idx="39000">
                  <c:v>435.23899999999958</c:v>
                </c:pt>
                <c:pt idx="39001">
                  <c:v>436.00599999999974</c:v>
                </c:pt>
                <c:pt idx="39002">
                  <c:v>436.77499999999975</c:v>
                </c:pt>
                <c:pt idx="39003">
                  <c:v>437.54500000000002</c:v>
                </c:pt>
                <c:pt idx="39004">
                  <c:v>438.31700000000001</c:v>
                </c:pt>
                <c:pt idx="39005">
                  <c:v>439.09</c:v>
                </c:pt>
                <c:pt idx="39006">
                  <c:v>439.86500000000001</c:v>
                </c:pt>
                <c:pt idx="39007">
                  <c:v>440.64100000000002</c:v>
                </c:pt>
                <c:pt idx="39008">
                  <c:v>441.41799999999978</c:v>
                </c:pt>
                <c:pt idx="39009">
                  <c:v>442.197</c:v>
                </c:pt>
                <c:pt idx="39010">
                  <c:v>442.97699999999958</c:v>
                </c:pt>
                <c:pt idx="39011">
                  <c:v>443.75799999999975</c:v>
                </c:pt>
                <c:pt idx="39012">
                  <c:v>444.54</c:v>
                </c:pt>
                <c:pt idx="39013">
                  <c:v>445.32400000000001</c:v>
                </c:pt>
                <c:pt idx="39014">
                  <c:v>446.108</c:v>
                </c:pt>
                <c:pt idx="39015">
                  <c:v>446.89400000000001</c:v>
                </c:pt>
                <c:pt idx="39016">
                  <c:v>447.68</c:v>
                </c:pt>
                <c:pt idx="39017">
                  <c:v>448.46699999999959</c:v>
                </c:pt>
                <c:pt idx="39018">
                  <c:v>449.255</c:v>
                </c:pt>
                <c:pt idx="39019">
                  <c:v>450.04399999999993</c:v>
                </c:pt>
                <c:pt idx="39020">
                  <c:v>450.83300000000003</c:v>
                </c:pt>
                <c:pt idx="39021">
                  <c:v>451.62299999999999</c:v>
                </c:pt>
                <c:pt idx="39022">
                  <c:v>452.41399999999965</c:v>
                </c:pt>
                <c:pt idx="39023">
                  <c:v>453.20400000000001</c:v>
                </c:pt>
                <c:pt idx="39024">
                  <c:v>453.99599999999958</c:v>
                </c:pt>
                <c:pt idx="39025">
                  <c:v>454.78699999999958</c:v>
                </c:pt>
                <c:pt idx="39026">
                  <c:v>455.57900000000001</c:v>
                </c:pt>
                <c:pt idx="39027">
                  <c:v>456.37099999999975</c:v>
                </c:pt>
                <c:pt idx="39028">
                  <c:v>457.16300000000001</c:v>
                </c:pt>
                <c:pt idx="39029">
                  <c:v>457.95499999999993</c:v>
                </c:pt>
                <c:pt idx="39030">
                  <c:v>458.74700000000001</c:v>
                </c:pt>
                <c:pt idx="39031">
                  <c:v>459.53899999999965</c:v>
                </c:pt>
                <c:pt idx="39032">
                  <c:v>460.33099999999979</c:v>
                </c:pt>
                <c:pt idx="39033">
                  <c:v>461.12200000000001</c:v>
                </c:pt>
                <c:pt idx="39034">
                  <c:v>461.91299999999978</c:v>
                </c:pt>
                <c:pt idx="39035">
                  <c:v>462.70400000000001</c:v>
                </c:pt>
                <c:pt idx="39036">
                  <c:v>463.49400000000003</c:v>
                </c:pt>
                <c:pt idx="39037">
                  <c:v>464.28299999999979</c:v>
                </c:pt>
                <c:pt idx="39038">
                  <c:v>465.072</c:v>
                </c:pt>
                <c:pt idx="39039">
                  <c:v>465.86</c:v>
                </c:pt>
                <c:pt idx="39040">
                  <c:v>466.64699999999999</c:v>
                </c:pt>
                <c:pt idx="39041">
                  <c:v>467.43400000000003</c:v>
                </c:pt>
                <c:pt idx="39042">
                  <c:v>468.21899999999965</c:v>
                </c:pt>
                <c:pt idx="39043">
                  <c:v>469.00299999999999</c:v>
                </c:pt>
                <c:pt idx="39044">
                  <c:v>469.78699999999958</c:v>
                </c:pt>
                <c:pt idx="39045">
                  <c:v>470.56799999999993</c:v>
                </c:pt>
                <c:pt idx="39046">
                  <c:v>471.34899999999999</c:v>
                </c:pt>
                <c:pt idx="39047">
                  <c:v>472.12799999999999</c:v>
                </c:pt>
                <c:pt idx="39048">
                  <c:v>472.90599999999978</c:v>
                </c:pt>
                <c:pt idx="39049">
                  <c:v>473.68200000000002</c:v>
                </c:pt>
                <c:pt idx="39050">
                  <c:v>474.45599999999979</c:v>
                </c:pt>
                <c:pt idx="39051">
                  <c:v>475.22799999999978</c:v>
                </c:pt>
                <c:pt idx="39052">
                  <c:v>475.99899999999963</c:v>
                </c:pt>
                <c:pt idx="39053">
                  <c:v>476.76799999999974</c:v>
                </c:pt>
                <c:pt idx="39054">
                  <c:v>477.53500000000003</c:v>
                </c:pt>
                <c:pt idx="39055">
                  <c:v>478.29899999999958</c:v>
                </c:pt>
                <c:pt idx="39056">
                  <c:v>479.06200000000001</c:v>
                </c:pt>
                <c:pt idx="39057">
                  <c:v>479.822</c:v>
                </c:pt>
                <c:pt idx="39058">
                  <c:v>480.57900000000001</c:v>
                </c:pt>
                <c:pt idx="39059">
                  <c:v>481.334</c:v>
                </c:pt>
                <c:pt idx="39060">
                  <c:v>482.08699999999965</c:v>
                </c:pt>
                <c:pt idx="39061">
                  <c:v>482.83699999999965</c:v>
                </c:pt>
                <c:pt idx="39062">
                  <c:v>483.584</c:v>
                </c:pt>
                <c:pt idx="39063">
                  <c:v>484.32799999999975</c:v>
                </c:pt>
                <c:pt idx="39064">
                  <c:v>485.07</c:v>
                </c:pt>
                <c:pt idx="39065">
                  <c:v>485.80799999999999</c:v>
                </c:pt>
                <c:pt idx="39066">
                  <c:v>486.54300000000001</c:v>
                </c:pt>
                <c:pt idx="39067">
                  <c:v>487.27499999999975</c:v>
                </c:pt>
                <c:pt idx="39068">
                  <c:v>488.00299999999999</c:v>
                </c:pt>
                <c:pt idx="39069">
                  <c:v>488.72899999999959</c:v>
                </c:pt>
                <c:pt idx="39070">
                  <c:v>489.45</c:v>
                </c:pt>
                <c:pt idx="39071">
                  <c:v>490.16800000000001</c:v>
                </c:pt>
                <c:pt idx="39072">
                  <c:v>490.88200000000001</c:v>
                </c:pt>
                <c:pt idx="39073">
                  <c:v>491.59299999999979</c:v>
                </c:pt>
                <c:pt idx="39074">
                  <c:v>492.3</c:v>
                </c:pt>
                <c:pt idx="39075">
                  <c:v>493.00200000000001</c:v>
                </c:pt>
                <c:pt idx="39076">
                  <c:v>493.70099999999979</c:v>
                </c:pt>
                <c:pt idx="39077">
                  <c:v>494.39499999999975</c:v>
                </c:pt>
                <c:pt idx="39078">
                  <c:v>495.08499999999975</c:v>
                </c:pt>
                <c:pt idx="39079">
                  <c:v>495.77099999999979</c:v>
                </c:pt>
                <c:pt idx="39080">
                  <c:v>496.452</c:v>
                </c:pt>
                <c:pt idx="39081">
                  <c:v>497.12900000000002</c:v>
                </c:pt>
                <c:pt idx="39082">
                  <c:v>497.80099999999999</c:v>
                </c:pt>
                <c:pt idx="39083">
                  <c:v>498.46799999999979</c:v>
                </c:pt>
                <c:pt idx="39084">
                  <c:v>499.13099999999974</c:v>
                </c:pt>
                <c:pt idx="39085">
                  <c:v>499.78799999999978</c:v>
                </c:pt>
                <c:pt idx="39086">
                  <c:v>500.44099999999975</c:v>
                </c:pt>
                <c:pt idx="39087">
                  <c:v>501.08799999999979</c:v>
                </c:pt>
                <c:pt idx="39088">
                  <c:v>501.72999999999979</c:v>
                </c:pt>
                <c:pt idx="39089">
                  <c:v>502.36700000000002</c:v>
                </c:pt>
                <c:pt idx="39090">
                  <c:v>502.99799999999965</c:v>
                </c:pt>
                <c:pt idx="39091">
                  <c:v>503.62400000000002</c:v>
                </c:pt>
                <c:pt idx="39092">
                  <c:v>504.245</c:v>
                </c:pt>
                <c:pt idx="39093">
                  <c:v>504.85899999999975</c:v>
                </c:pt>
                <c:pt idx="39094">
                  <c:v>505.46799999999979</c:v>
                </c:pt>
                <c:pt idx="39095">
                  <c:v>506.07100000000003</c:v>
                </c:pt>
                <c:pt idx="39096">
                  <c:v>506.66800000000001</c:v>
                </c:pt>
                <c:pt idx="39097">
                  <c:v>507.25900000000001</c:v>
                </c:pt>
                <c:pt idx="39098">
                  <c:v>507.84399999999999</c:v>
                </c:pt>
                <c:pt idx="39099">
                  <c:v>508.42299999999977</c:v>
                </c:pt>
                <c:pt idx="39100">
                  <c:v>508.99599999999958</c:v>
                </c:pt>
                <c:pt idx="39101">
                  <c:v>509.56200000000001</c:v>
                </c:pt>
                <c:pt idx="39102">
                  <c:v>510.12099999999975</c:v>
                </c:pt>
                <c:pt idx="39103">
                  <c:v>510.67399999999975</c:v>
                </c:pt>
                <c:pt idx="39104">
                  <c:v>511.22099999999978</c:v>
                </c:pt>
                <c:pt idx="39105">
                  <c:v>511.76</c:v>
                </c:pt>
                <c:pt idx="39106">
                  <c:v>512.29300000000046</c:v>
                </c:pt>
                <c:pt idx="39107">
                  <c:v>512.81899999999996</c:v>
                </c:pt>
                <c:pt idx="39108">
                  <c:v>513.33799999999928</c:v>
                </c:pt>
                <c:pt idx="39109">
                  <c:v>513.84899999999959</c:v>
                </c:pt>
                <c:pt idx="39110">
                  <c:v>514.35399999999959</c:v>
                </c:pt>
                <c:pt idx="39111">
                  <c:v>514.85099999999954</c:v>
                </c:pt>
                <c:pt idx="39112">
                  <c:v>515.34099999999955</c:v>
                </c:pt>
                <c:pt idx="39113">
                  <c:v>515.82399999999996</c:v>
                </c:pt>
                <c:pt idx="39114">
                  <c:v>516.29900000000043</c:v>
                </c:pt>
                <c:pt idx="39115">
                  <c:v>516.7669999999996</c:v>
                </c:pt>
                <c:pt idx="39116">
                  <c:v>517.22699999999998</c:v>
                </c:pt>
                <c:pt idx="39117">
                  <c:v>517.67900000000043</c:v>
                </c:pt>
                <c:pt idx="39118">
                  <c:v>518.12400000000002</c:v>
                </c:pt>
                <c:pt idx="39119">
                  <c:v>518.55999999999949</c:v>
                </c:pt>
                <c:pt idx="39120">
                  <c:v>518.98900000000003</c:v>
                </c:pt>
                <c:pt idx="39121">
                  <c:v>519.40899999999999</c:v>
                </c:pt>
                <c:pt idx="39122">
                  <c:v>519.82199999999955</c:v>
                </c:pt>
                <c:pt idx="39123">
                  <c:v>520.226</c:v>
                </c:pt>
                <c:pt idx="39124">
                  <c:v>520.62300000000005</c:v>
                </c:pt>
                <c:pt idx="39125">
                  <c:v>521.01</c:v>
                </c:pt>
                <c:pt idx="39126">
                  <c:v>521.39</c:v>
                </c:pt>
                <c:pt idx="39127">
                  <c:v>521.76099999999997</c:v>
                </c:pt>
                <c:pt idx="39128">
                  <c:v>522.12400000000002</c:v>
                </c:pt>
                <c:pt idx="39129">
                  <c:v>522.4779999999995</c:v>
                </c:pt>
                <c:pt idx="39130">
                  <c:v>522.8229999999993</c:v>
                </c:pt>
                <c:pt idx="39131">
                  <c:v>523.16</c:v>
                </c:pt>
                <c:pt idx="39132">
                  <c:v>523.48800000000051</c:v>
                </c:pt>
                <c:pt idx="39133">
                  <c:v>523.80699999999956</c:v>
                </c:pt>
                <c:pt idx="39134">
                  <c:v>524.11699999999996</c:v>
                </c:pt>
                <c:pt idx="39135">
                  <c:v>524.41899999999998</c:v>
                </c:pt>
                <c:pt idx="39136">
                  <c:v>524.71100000000001</c:v>
                </c:pt>
                <c:pt idx="39137">
                  <c:v>524.995</c:v>
                </c:pt>
                <c:pt idx="39138">
                  <c:v>525.26900000000001</c:v>
                </c:pt>
                <c:pt idx="39139">
                  <c:v>525.53399999999999</c:v>
                </c:pt>
                <c:pt idx="39140">
                  <c:v>525.79000000000042</c:v>
                </c:pt>
                <c:pt idx="39141">
                  <c:v>526.03699999999958</c:v>
                </c:pt>
                <c:pt idx="39142">
                  <c:v>526.27400000000046</c:v>
                </c:pt>
                <c:pt idx="39143">
                  <c:v>526.5019999999995</c:v>
                </c:pt>
                <c:pt idx="39144">
                  <c:v>526.721</c:v>
                </c:pt>
                <c:pt idx="39145">
                  <c:v>526.9299999999995</c:v>
                </c:pt>
                <c:pt idx="39146">
                  <c:v>527.13</c:v>
                </c:pt>
                <c:pt idx="39147">
                  <c:v>527.3199999999996</c:v>
                </c:pt>
                <c:pt idx="39148">
                  <c:v>527.5</c:v>
                </c:pt>
                <c:pt idx="39149">
                  <c:v>527.67100000000005</c:v>
                </c:pt>
                <c:pt idx="39150">
                  <c:v>527.83299999999929</c:v>
                </c:pt>
                <c:pt idx="39151">
                  <c:v>527.98500000000001</c:v>
                </c:pt>
                <c:pt idx="39152">
                  <c:v>528.12599999999998</c:v>
                </c:pt>
                <c:pt idx="39153">
                  <c:v>528.25900000000001</c:v>
                </c:pt>
                <c:pt idx="39154">
                  <c:v>528.38099999999997</c:v>
                </c:pt>
                <c:pt idx="39155">
                  <c:v>528.49400000000003</c:v>
                </c:pt>
                <c:pt idx="39156">
                  <c:v>528.596</c:v>
                </c:pt>
                <c:pt idx="39157">
                  <c:v>528.68900000000042</c:v>
                </c:pt>
                <c:pt idx="39158">
                  <c:v>528.77200000000005</c:v>
                </c:pt>
                <c:pt idx="39159">
                  <c:v>528.84499999999957</c:v>
                </c:pt>
                <c:pt idx="39160">
                  <c:v>528.90800000000002</c:v>
                </c:pt>
                <c:pt idx="39161">
                  <c:v>528.96099999999956</c:v>
                </c:pt>
                <c:pt idx="39162">
                  <c:v>529.005</c:v>
                </c:pt>
                <c:pt idx="39163">
                  <c:v>529.03800000000001</c:v>
                </c:pt>
                <c:pt idx="39164">
                  <c:v>529.06099999999958</c:v>
                </c:pt>
                <c:pt idx="39165">
                  <c:v>529.07400000000041</c:v>
                </c:pt>
                <c:pt idx="39166">
                  <c:v>529.077</c:v>
                </c:pt>
                <c:pt idx="39167">
                  <c:v>529.06899999999996</c:v>
                </c:pt>
                <c:pt idx="39168">
                  <c:v>529.05199999999957</c:v>
                </c:pt>
                <c:pt idx="39169">
                  <c:v>529.02499999999998</c:v>
                </c:pt>
                <c:pt idx="39170">
                  <c:v>528.98699999999997</c:v>
                </c:pt>
                <c:pt idx="39171">
                  <c:v>528.9399999999996</c:v>
                </c:pt>
                <c:pt idx="39172">
                  <c:v>528.88199999999949</c:v>
                </c:pt>
                <c:pt idx="39173">
                  <c:v>528.81399999999996</c:v>
                </c:pt>
                <c:pt idx="39174">
                  <c:v>528.73599999999999</c:v>
                </c:pt>
                <c:pt idx="39175">
                  <c:v>528.64800000000002</c:v>
                </c:pt>
                <c:pt idx="39176">
                  <c:v>528.5499999999995</c:v>
                </c:pt>
                <c:pt idx="39177">
                  <c:v>528.44099999999958</c:v>
                </c:pt>
                <c:pt idx="39178">
                  <c:v>528.3229999999993</c:v>
                </c:pt>
                <c:pt idx="39179">
                  <c:v>528.19400000000041</c:v>
                </c:pt>
                <c:pt idx="39180">
                  <c:v>528.0549999999995</c:v>
                </c:pt>
                <c:pt idx="39181">
                  <c:v>527.90599999999949</c:v>
                </c:pt>
                <c:pt idx="39182">
                  <c:v>527.74699999999996</c:v>
                </c:pt>
                <c:pt idx="39183">
                  <c:v>527.57799999999997</c:v>
                </c:pt>
                <c:pt idx="39184">
                  <c:v>527.399</c:v>
                </c:pt>
                <c:pt idx="39185">
                  <c:v>527.20899999999995</c:v>
                </c:pt>
                <c:pt idx="39186">
                  <c:v>527.01</c:v>
                </c:pt>
                <c:pt idx="39187">
                  <c:v>526.80099999999959</c:v>
                </c:pt>
                <c:pt idx="39188">
                  <c:v>526.58100000000002</c:v>
                </c:pt>
                <c:pt idx="39189">
                  <c:v>526.35199999999929</c:v>
                </c:pt>
                <c:pt idx="39190">
                  <c:v>526.11199999999997</c:v>
                </c:pt>
                <c:pt idx="39191">
                  <c:v>525.86300000000006</c:v>
                </c:pt>
                <c:pt idx="39192">
                  <c:v>525.60400000000004</c:v>
                </c:pt>
                <c:pt idx="39193">
                  <c:v>525.33499999999958</c:v>
                </c:pt>
                <c:pt idx="39194">
                  <c:v>525.0549999999995</c:v>
                </c:pt>
                <c:pt idx="39195">
                  <c:v>524.7669999999996</c:v>
                </c:pt>
                <c:pt idx="39196">
                  <c:v>524.46799999999928</c:v>
                </c:pt>
                <c:pt idx="39197">
                  <c:v>524.16</c:v>
                </c:pt>
                <c:pt idx="39198">
                  <c:v>523.84099999999955</c:v>
                </c:pt>
                <c:pt idx="39199">
                  <c:v>523.51300000000003</c:v>
                </c:pt>
                <c:pt idx="39200">
                  <c:v>523.17600000000004</c:v>
                </c:pt>
                <c:pt idx="39201">
                  <c:v>522.8289999999995</c:v>
                </c:pt>
                <c:pt idx="39202">
                  <c:v>522.47199999999998</c:v>
                </c:pt>
                <c:pt idx="39203">
                  <c:v>522.10500000000002</c:v>
                </c:pt>
                <c:pt idx="39204">
                  <c:v>521.72900000000004</c:v>
                </c:pt>
                <c:pt idx="39205">
                  <c:v>521.3439999999996</c:v>
                </c:pt>
                <c:pt idx="39206">
                  <c:v>520.94899999999996</c:v>
                </c:pt>
                <c:pt idx="39207">
                  <c:v>520.54499999999996</c:v>
                </c:pt>
                <c:pt idx="39208">
                  <c:v>520.13199999999949</c:v>
                </c:pt>
                <c:pt idx="39209">
                  <c:v>519.70899999999995</c:v>
                </c:pt>
                <c:pt idx="39210">
                  <c:v>519.27700000000004</c:v>
                </c:pt>
                <c:pt idx="39211">
                  <c:v>518.83599999999956</c:v>
                </c:pt>
                <c:pt idx="39212">
                  <c:v>518.38499999999999</c:v>
                </c:pt>
                <c:pt idx="39213">
                  <c:v>517.92599999999959</c:v>
                </c:pt>
                <c:pt idx="39214">
                  <c:v>517.45799999999929</c:v>
                </c:pt>
                <c:pt idx="39215">
                  <c:v>516.98099999999999</c:v>
                </c:pt>
                <c:pt idx="39216">
                  <c:v>516.49400000000003</c:v>
                </c:pt>
                <c:pt idx="39217">
                  <c:v>515.99900000000002</c:v>
                </c:pt>
                <c:pt idx="39218">
                  <c:v>515.49599999999998</c:v>
                </c:pt>
                <c:pt idx="39219">
                  <c:v>514.98299999999949</c:v>
                </c:pt>
                <c:pt idx="39220">
                  <c:v>514.46199999999942</c:v>
                </c:pt>
                <c:pt idx="39221">
                  <c:v>513.93199999999956</c:v>
                </c:pt>
                <c:pt idx="39222">
                  <c:v>513.39400000000001</c:v>
                </c:pt>
                <c:pt idx="39223">
                  <c:v>512.84799999999927</c:v>
                </c:pt>
                <c:pt idx="39224">
                  <c:v>512.29300000000046</c:v>
                </c:pt>
                <c:pt idx="39225">
                  <c:v>511.72999999999979</c:v>
                </c:pt>
                <c:pt idx="39226">
                  <c:v>511.15800000000002</c:v>
                </c:pt>
                <c:pt idx="39227">
                  <c:v>510.57900000000001</c:v>
                </c:pt>
                <c:pt idx="39228">
                  <c:v>509.99099999999964</c:v>
                </c:pt>
                <c:pt idx="39229">
                  <c:v>509.39599999999979</c:v>
                </c:pt>
                <c:pt idx="39230">
                  <c:v>508.79199999999958</c:v>
                </c:pt>
                <c:pt idx="39231">
                  <c:v>508.18099999999993</c:v>
                </c:pt>
                <c:pt idx="39232">
                  <c:v>507.56099999999975</c:v>
                </c:pt>
                <c:pt idx="39233">
                  <c:v>506.93499999999977</c:v>
                </c:pt>
                <c:pt idx="39234">
                  <c:v>506.3</c:v>
                </c:pt>
                <c:pt idx="39235">
                  <c:v>505.65800000000002</c:v>
                </c:pt>
                <c:pt idx="39236">
                  <c:v>505.00900000000001</c:v>
                </c:pt>
                <c:pt idx="39237">
                  <c:v>504.35199999999975</c:v>
                </c:pt>
                <c:pt idx="39238">
                  <c:v>503.68799999999999</c:v>
                </c:pt>
                <c:pt idx="39239">
                  <c:v>503.017</c:v>
                </c:pt>
                <c:pt idx="39240">
                  <c:v>502.339</c:v>
                </c:pt>
                <c:pt idx="39241">
                  <c:v>501.65400000000022</c:v>
                </c:pt>
                <c:pt idx="39242">
                  <c:v>500.96199999999965</c:v>
                </c:pt>
                <c:pt idx="39243">
                  <c:v>500.26299999999975</c:v>
                </c:pt>
                <c:pt idx="39244">
                  <c:v>499.55700000000002</c:v>
                </c:pt>
                <c:pt idx="39245">
                  <c:v>498.84500000000008</c:v>
                </c:pt>
                <c:pt idx="39246">
                  <c:v>498.12599999999975</c:v>
                </c:pt>
                <c:pt idx="39247">
                  <c:v>497.40099999999978</c:v>
                </c:pt>
                <c:pt idx="39248">
                  <c:v>496.66899999999993</c:v>
                </c:pt>
                <c:pt idx="39249">
                  <c:v>495.93099999999959</c:v>
                </c:pt>
                <c:pt idx="39250">
                  <c:v>495.18700000000001</c:v>
                </c:pt>
                <c:pt idx="39251">
                  <c:v>494.43699999999961</c:v>
                </c:pt>
                <c:pt idx="39252">
                  <c:v>493.68099999999993</c:v>
                </c:pt>
                <c:pt idx="39253">
                  <c:v>492.91899999999958</c:v>
                </c:pt>
                <c:pt idx="39254">
                  <c:v>492.15100000000001</c:v>
                </c:pt>
                <c:pt idx="39255">
                  <c:v>491.37700000000001</c:v>
                </c:pt>
                <c:pt idx="39256">
                  <c:v>490.59799999999979</c:v>
                </c:pt>
                <c:pt idx="39257">
                  <c:v>489.81400000000002</c:v>
                </c:pt>
                <c:pt idx="39258">
                  <c:v>489.024</c:v>
                </c:pt>
                <c:pt idx="39259">
                  <c:v>488.22899999999959</c:v>
                </c:pt>
                <c:pt idx="39260">
                  <c:v>487.42799999999966</c:v>
                </c:pt>
                <c:pt idx="39261">
                  <c:v>486.62299999999999</c:v>
                </c:pt>
                <c:pt idx="39262">
                  <c:v>485.81299999999999</c:v>
                </c:pt>
                <c:pt idx="39263">
                  <c:v>484.99799999999965</c:v>
                </c:pt>
                <c:pt idx="39264">
                  <c:v>484.178</c:v>
                </c:pt>
                <c:pt idx="39265">
                  <c:v>483.35300000000001</c:v>
                </c:pt>
                <c:pt idx="39266">
                  <c:v>482.524</c:v>
                </c:pt>
                <c:pt idx="39267">
                  <c:v>481.69</c:v>
                </c:pt>
                <c:pt idx="39268">
                  <c:v>480.85199999999975</c:v>
                </c:pt>
                <c:pt idx="39269">
                  <c:v>480.01</c:v>
                </c:pt>
                <c:pt idx="39270">
                  <c:v>479.16399999999999</c:v>
                </c:pt>
                <c:pt idx="39271">
                  <c:v>478.31299999999999</c:v>
                </c:pt>
                <c:pt idx="39272">
                  <c:v>477.459</c:v>
                </c:pt>
                <c:pt idx="39273">
                  <c:v>476.601</c:v>
                </c:pt>
                <c:pt idx="39274">
                  <c:v>475.73899999999958</c:v>
                </c:pt>
                <c:pt idx="39275">
                  <c:v>474.87400000000002</c:v>
                </c:pt>
                <c:pt idx="39276">
                  <c:v>474.005</c:v>
                </c:pt>
                <c:pt idx="39277">
                  <c:v>473.13299999999975</c:v>
                </c:pt>
                <c:pt idx="39278">
                  <c:v>472.25799999999975</c:v>
                </c:pt>
                <c:pt idx="39279">
                  <c:v>471.37900000000002</c:v>
                </c:pt>
                <c:pt idx="39280">
                  <c:v>470.49699999999962</c:v>
                </c:pt>
                <c:pt idx="39281">
                  <c:v>469.613</c:v>
                </c:pt>
                <c:pt idx="39282">
                  <c:v>468.7249999999998</c:v>
                </c:pt>
                <c:pt idx="39283">
                  <c:v>467.83499999999975</c:v>
                </c:pt>
                <c:pt idx="39284">
                  <c:v>466.94200000000001</c:v>
                </c:pt>
                <c:pt idx="39285">
                  <c:v>466.04700000000008</c:v>
                </c:pt>
                <c:pt idx="39286">
                  <c:v>465.14900000000023</c:v>
                </c:pt>
                <c:pt idx="39287">
                  <c:v>464.24900000000002</c:v>
                </c:pt>
                <c:pt idx="39288">
                  <c:v>463.34699999999975</c:v>
                </c:pt>
                <c:pt idx="39289">
                  <c:v>462.44200000000001</c:v>
                </c:pt>
                <c:pt idx="39290">
                  <c:v>461.53599999999977</c:v>
                </c:pt>
                <c:pt idx="39291">
                  <c:v>460.62799999999999</c:v>
                </c:pt>
                <c:pt idx="39292">
                  <c:v>459.71799999999979</c:v>
                </c:pt>
                <c:pt idx="39293">
                  <c:v>458.80599999999993</c:v>
                </c:pt>
                <c:pt idx="39294">
                  <c:v>457.89299999999974</c:v>
                </c:pt>
                <c:pt idx="39295">
                  <c:v>456.97899999999959</c:v>
                </c:pt>
                <c:pt idx="39296">
                  <c:v>456.06299999999999</c:v>
                </c:pt>
                <c:pt idx="39297">
                  <c:v>455.14499999999998</c:v>
                </c:pt>
                <c:pt idx="39298">
                  <c:v>454.22699999999958</c:v>
                </c:pt>
                <c:pt idx="39299">
                  <c:v>453.30799999999999</c:v>
                </c:pt>
                <c:pt idx="39300">
                  <c:v>452.38799999999975</c:v>
                </c:pt>
                <c:pt idx="39301">
                  <c:v>451.46599999999978</c:v>
                </c:pt>
                <c:pt idx="39302">
                  <c:v>450.54500000000002</c:v>
                </c:pt>
                <c:pt idx="39303">
                  <c:v>449.62200000000001</c:v>
                </c:pt>
                <c:pt idx="39304">
                  <c:v>448.69900000000001</c:v>
                </c:pt>
                <c:pt idx="39305">
                  <c:v>447.77599999999978</c:v>
                </c:pt>
                <c:pt idx="39306">
                  <c:v>446.85300000000001</c:v>
                </c:pt>
                <c:pt idx="39307">
                  <c:v>445.92899999999958</c:v>
                </c:pt>
                <c:pt idx="39308">
                  <c:v>445.005</c:v>
                </c:pt>
                <c:pt idx="39309">
                  <c:v>444.08099999999979</c:v>
                </c:pt>
                <c:pt idx="39310">
                  <c:v>443.15699999999993</c:v>
                </c:pt>
                <c:pt idx="39311">
                  <c:v>442.23299999999978</c:v>
                </c:pt>
                <c:pt idx="39312">
                  <c:v>441.31</c:v>
                </c:pt>
                <c:pt idx="39313">
                  <c:v>440.387</c:v>
                </c:pt>
                <c:pt idx="39314">
                  <c:v>439.46499999999975</c:v>
                </c:pt>
                <c:pt idx="39315">
                  <c:v>438.54300000000001</c:v>
                </c:pt>
                <c:pt idx="39316">
                  <c:v>437.62099999999975</c:v>
                </c:pt>
                <c:pt idx="39317">
                  <c:v>436.70099999999979</c:v>
                </c:pt>
                <c:pt idx="39318">
                  <c:v>435.78099999999978</c:v>
                </c:pt>
                <c:pt idx="39319">
                  <c:v>434.863</c:v>
                </c:pt>
                <c:pt idx="39320">
                  <c:v>433.94499999999999</c:v>
                </c:pt>
                <c:pt idx="39321">
                  <c:v>433.029</c:v>
                </c:pt>
                <c:pt idx="39322">
                  <c:v>432.11399999999975</c:v>
                </c:pt>
                <c:pt idx="39323">
                  <c:v>431.2</c:v>
                </c:pt>
                <c:pt idx="39324">
                  <c:v>430.28699999999958</c:v>
                </c:pt>
                <c:pt idx="39325">
                  <c:v>429.37599999999975</c:v>
                </c:pt>
                <c:pt idx="39326">
                  <c:v>428.46699999999959</c:v>
                </c:pt>
                <c:pt idx="39327">
                  <c:v>427.55900000000008</c:v>
                </c:pt>
                <c:pt idx="39328">
                  <c:v>426.65300000000002</c:v>
                </c:pt>
                <c:pt idx="39329">
                  <c:v>425.74900000000002</c:v>
                </c:pt>
                <c:pt idx="39330">
                  <c:v>424.846</c:v>
                </c:pt>
                <c:pt idx="39331">
                  <c:v>423.94600000000003</c:v>
                </c:pt>
                <c:pt idx="39332">
                  <c:v>423.048</c:v>
                </c:pt>
                <c:pt idx="39333">
                  <c:v>422.15199999999999</c:v>
                </c:pt>
                <c:pt idx="39334">
                  <c:v>421.25799999999975</c:v>
                </c:pt>
                <c:pt idx="39335">
                  <c:v>420.36700000000002</c:v>
                </c:pt>
                <c:pt idx="39336">
                  <c:v>419.47799999999978</c:v>
                </c:pt>
                <c:pt idx="39337">
                  <c:v>418.59099999999978</c:v>
                </c:pt>
                <c:pt idx="39338">
                  <c:v>417.70699999999965</c:v>
                </c:pt>
                <c:pt idx="39339">
                  <c:v>416.82499999999999</c:v>
                </c:pt>
                <c:pt idx="39340">
                  <c:v>415.947</c:v>
                </c:pt>
                <c:pt idx="39341">
                  <c:v>415.07100000000003</c:v>
                </c:pt>
                <c:pt idx="39342">
                  <c:v>414.197</c:v>
                </c:pt>
                <c:pt idx="39343">
                  <c:v>413.327</c:v>
                </c:pt>
                <c:pt idx="39344">
                  <c:v>412.46</c:v>
                </c:pt>
                <c:pt idx="39345">
                  <c:v>411.59500000000003</c:v>
                </c:pt>
                <c:pt idx="39346">
                  <c:v>410.73399999999958</c:v>
                </c:pt>
                <c:pt idx="39347">
                  <c:v>409.87599999999975</c:v>
                </c:pt>
                <c:pt idx="39348">
                  <c:v>409.02099999999979</c:v>
                </c:pt>
                <c:pt idx="39349">
                  <c:v>408.17</c:v>
                </c:pt>
                <c:pt idx="39350">
                  <c:v>407.322</c:v>
                </c:pt>
                <c:pt idx="39351">
                  <c:v>406.47699999999958</c:v>
                </c:pt>
                <c:pt idx="39352">
                  <c:v>405.6359999999998</c:v>
                </c:pt>
                <c:pt idx="39353">
                  <c:v>404.79799999999977</c:v>
                </c:pt>
                <c:pt idx="39354">
                  <c:v>403.964</c:v>
                </c:pt>
                <c:pt idx="39355">
                  <c:v>403.13299999999975</c:v>
                </c:pt>
                <c:pt idx="39356">
                  <c:v>402.30599999999993</c:v>
                </c:pt>
                <c:pt idx="39357">
                  <c:v>401.48299999999978</c:v>
                </c:pt>
                <c:pt idx="39358">
                  <c:v>400.66300000000001</c:v>
                </c:pt>
                <c:pt idx="39359">
                  <c:v>399.84800000000001</c:v>
                </c:pt>
                <c:pt idx="39360">
                  <c:v>399.03599999999977</c:v>
                </c:pt>
                <c:pt idx="39361">
                  <c:v>398.22799999999978</c:v>
                </c:pt>
                <c:pt idx="39362">
                  <c:v>397.42499999999978</c:v>
                </c:pt>
                <c:pt idx="39363">
                  <c:v>396.625</c:v>
                </c:pt>
                <c:pt idx="39364">
                  <c:v>395.82900000000001</c:v>
                </c:pt>
                <c:pt idx="39365">
                  <c:v>395.03699999999958</c:v>
                </c:pt>
                <c:pt idx="39366">
                  <c:v>394.25</c:v>
                </c:pt>
                <c:pt idx="39367">
                  <c:v>393.46699999999959</c:v>
                </c:pt>
                <c:pt idx="39368">
                  <c:v>392.68799999999999</c:v>
                </c:pt>
                <c:pt idx="39369">
                  <c:v>391.91299999999978</c:v>
                </c:pt>
                <c:pt idx="39370">
                  <c:v>391.14200000000022</c:v>
                </c:pt>
                <c:pt idx="39371">
                  <c:v>390.37599999999975</c:v>
                </c:pt>
                <c:pt idx="39372">
                  <c:v>389.61399999999975</c:v>
                </c:pt>
                <c:pt idx="39373">
                  <c:v>388.85700000000008</c:v>
                </c:pt>
                <c:pt idx="39374">
                  <c:v>388.10300000000001</c:v>
                </c:pt>
                <c:pt idx="39375">
                  <c:v>387.35500000000002</c:v>
                </c:pt>
                <c:pt idx="39376">
                  <c:v>386.61</c:v>
                </c:pt>
                <c:pt idx="39377">
                  <c:v>385.87099999999975</c:v>
                </c:pt>
                <c:pt idx="39378">
                  <c:v>385.1359999999998</c:v>
                </c:pt>
                <c:pt idx="39379">
                  <c:v>384.40499999999975</c:v>
                </c:pt>
                <c:pt idx="39380">
                  <c:v>383.67899999999975</c:v>
                </c:pt>
                <c:pt idx="39381">
                  <c:v>382.95699999999965</c:v>
                </c:pt>
                <c:pt idx="39382">
                  <c:v>382.24</c:v>
                </c:pt>
                <c:pt idx="39383">
                  <c:v>381.52799999999979</c:v>
                </c:pt>
                <c:pt idx="39384">
                  <c:v>380.82</c:v>
                </c:pt>
                <c:pt idx="39385">
                  <c:v>380.11700000000002</c:v>
                </c:pt>
                <c:pt idx="39386">
                  <c:v>379.41899999999958</c:v>
                </c:pt>
                <c:pt idx="39387">
                  <c:v>378.7249999999998</c:v>
                </c:pt>
                <c:pt idx="39388">
                  <c:v>378.03599999999977</c:v>
                </c:pt>
                <c:pt idx="39389">
                  <c:v>377.351</c:v>
                </c:pt>
                <c:pt idx="39390">
                  <c:v>376.67099999999999</c:v>
                </c:pt>
                <c:pt idx="39391">
                  <c:v>375.99599999999958</c:v>
                </c:pt>
                <c:pt idx="39392">
                  <c:v>375.32599999999979</c:v>
                </c:pt>
                <c:pt idx="39393">
                  <c:v>374.66</c:v>
                </c:pt>
                <c:pt idx="39394">
                  <c:v>373.99899999999963</c:v>
                </c:pt>
                <c:pt idx="39395">
                  <c:v>373.34300000000002</c:v>
                </c:pt>
                <c:pt idx="39396">
                  <c:v>372.69099999999975</c:v>
                </c:pt>
                <c:pt idx="39397">
                  <c:v>372.04500000000002</c:v>
                </c:pt>
                <c:pt idx="39398">
                  <c:v>371.40199999999965</c:v>
                </c:pt>
                <c:pt idx="39399">
                  <c:v>370.76499999999999</c:v>
                </c:pt>
                <c:pt idx="39400">
                  <c:v>370.13200000000001</c:v>
                </c:pt>
                <c:pt idx="39401">
                  <c:v>369.50400000000002</c:v>
                </c:pt>
                <c:pt idx="39402">
                  <c:v>368.88099999999974</c:v>
                </c:pt>
                <c:pt idx="39403">
                  <c:v>368.262</c:v>
                </c:pt>
                <c:pt idx="39404">
                  <c:v>367.64800000000002</c:v>
                </c:pt>
                <c:pt idx="39405">
                  <c:v>367.03799999999978</c:v>
                </c:pt>
                <c:pt idx="39406">
                  <c:v>366.43400000000003</c:v>
                </c:pt>
                <c:pt idx="39407">
                  <c:v>365.834</c:v>
                </c:pt>
                <c:pt idx="39408">
                  <c:v>365.23799999999977</c:v>
                </c:pt>
                <c:pt idx="39409">
                  <c:v>364.64699999999999</c:v>
                </c:pt>
                <c:pt idx="39410">
                  <c:v>364.06</c:v>
                </c:pt>
                <c:pt idx="39411">
                  <c:v>363.47799999999978</c:v>
                </c:pt>
                <c:pt idx="39412">
                  <c:v>362.90099999999978</c:v>
                </c:pt>
                <c:pt idx="39413">
                  <c:v>362.32799999999975</c:v>
                </c:pt>
                <c:pt idx="39414">
                  <c:v>361.76</c:v>
                </c:pt>
                <c:pt idx="39415">
                  <c:v>361.19600000000003</c:v>
                </c:pt>
                <c:pt idx="39416">
                  <c:v>360.637</c:v>
                </c:pt>
                <c:pt idx="39417">
                  <c:v>360.08099999999979</c:v>
                </c:pt>
                <c:pt idx="39418">
                  <c:v>359.53099999999978</c:v>
                </c:pt>
                <c:pt idx="39419">
                  <c:v>358.98499999999979</c:v>
                </c:pt>
                <c:pt idx="39420">
                  <c:v>358.44299999999993</c:v>
                </c:pt>
                <c:pt idx="39421">
                  <c:v>357.90499999999975</c:v>
                </c:pt>
                <c:pt idx="39422">
                  <c:v>357.37200000000001</c:v>
                </c:pt>
                <c:pt idx="39423">
                  <c:v>356.84300000000002</c:v>
                </c:pt>
                <c:pt idx="39424">
                  <c:v>356.31799999999993</c:v>
                </c:pt>
                <c:pt idx="39425">
                  <c:v>355.79700000000003</c:v>
                </c:pt>
                <c:pt idx="39426">
                  <c:v>355.28</c:v>
                </c:pt>
                <c:pt idx="39427">
                  <c:v>354.76799999999974</c:v>
                </c:pt>
                <c:pt idx="39428">
                  <c:v>354.26</c:v>
                </c:pt>
                <c:pt idx="39429">
                  <c:v>353.755</c:v>
                </c:pt>
                <c:pt idx="39430">
                  <c:v>353.255</c:v>
                </c:pt>
                <c:pt idx="39431">
                  <c:v>352.75799999999975</c:v>
                </c:pt>
                <c:pt idx="39432">
                  <c:v>352.26599999999979</c:v>
                </c:pt>
                <c:pt idx="39433">
                  <c:v>351.77699999999965</c:v>
                </c:pt>
                <c:pt idx="39434">
                  <c:v>351.29299999999978</c:v>
                </c:pt>
                <c:pt idx="39435">
                  <c:v>350.81200000000001</c:v>
                </c:pt>
                <c:pt idx="39436">
                  <c:v>350.334</c:v>
                </c:pt>
                <c:pt idx="39437">
                  <c:v>349.86099999999999</c:v>
                </c:pt>
                <c:pt idx="39438">
                  <c:v>349.39099999999979</c:v>
                </c:pt>
                <c:pt idx="39439">
                  <c:v>348.92499999999978</c:v>
                </c:pt>
                <c:pt idx="39440">
                  <c:v>348.46199999999965</c:v>
                </c:pt>
                <c:pt idx="39441">
                  <c:v>348.00299999999999</c:v>
                </c:pt>
                <c:pt idx="39442">
                  <c:v>347.54700000000008</c:v>
                </c:pt>
                <c:pt idx="39443">
                  <c:v>347.09500000000003</c:v>
                </c:pt>
                <c:pt idx="39444">
                  <c:v>346.64699999999999</c:v>
                </c:pt>
                <c:pt idx="39445">
                  <c:v>346.20099999999979</c:v>
                </c:pt>
                <c:pt idx="39446">
                  <c:v>345.75900000000001</c:v>
                </c:pt>
                <c:pt idx="39447">
                  <c:v>345.32</c:v>
                </c:pt>
                <c:pt idx="39448">
                  <c:v>344.88400000000001</c:v>
                </c:pt>
                <c:pt idx="39449">
                  <c:v>344.452</c:v>
                </c:pt>
                <c:pt idx="39450">
                  <c:v>344.02199999999965</c:v>
                </c:pt>
                <c:pt idx="39451">
                  <c:v>343.59599999999978</c:v>
                </c:pt>
                <c:pt idx="39452">
                  <c:v>343.173</c:v>
                </c:pt>
                <c:pt idx="39453">
                  <c:v>342.75200000000001</c:v>
                </c:pt>
                <c:pt idx="39454">
                  <c:v>342.334</c:v>
                </c:pt>
                <c:pt idx="39455">
                  <c:v>341.91999999999979</c:v>
                </c:pt>
                <c:pt idx="39456">
                  <c:v>341.50799999999975</c:v>
                </c:pt>
                <c:pt idx="39457">
                  <c:v>341.09799999999979</c:v>
                </c:pt>
                <c:pt idx="39458">
                  <c:v>340.69200000000001</c:v>
                </c:pt>
                <c:pt idx="39459">
                  <c:v>340.28799999999978</c:v>
                </c:pt>
                <c:pt idx="39460">
                  <c:v>339.8859999999998</c:v>
                </c:pt>
                <c:pt idx="39461">
                  <c:v>339.48699999999963</c:v>
                </c:pt>
                <c:pt idx="39462">
                  <c:v>339.09</c:v>
                </c:pt>
                <c:pt idx="39463">
                  <c:v>338.69600000000003</c:v>
                </c:pt>
                <c:pt idx="39464">
                  <c:v>338.30399999999975</c:v>
                </c:pt>
                <c:pt idx="39465">
                  <c:v>337.91499999999979</c:v>
                </c:pt>
                <c:pt idx="39466">
                  <c:v>337.52699999999965</c:v>
                </c:pt>
                <c:pt idx="39467">
                  <c:v>337.14200000000022</c:v>
                </c:pt>
                <c:pt idx="39468">
                  <c:v>336.75900000000001</c:v>
                </c:pt>
                <c:pt idx="39469">
                  <c:v>336.37799999999999</c:v>
                </c:pt>
                <c:pt idx="39470">
                  <c:v>335.99899999999963</c:v>
                </c:pt>
                <c:pt idx="39471">
                  <c:v>335.62200000000001</c:v>
                </c:pt>
                <c:pt idx="39472">
                  <c:v>335.24700000000001</c:v>
                </c:pt>
                <c:pt idx="39473">
                  <c:v>334.87299999999999</c:v>
                </c:pt>
                <c:pt idx="39474">
                  <c:v>334.50099999999975</c:v>
                </c:pt>
                <c:pt idx="39475">
                  <c:v>334.13099999999974</c:v>
                </c:pt>
                <c:pt idx="39476">
                  <c:v>333.76299999999975</c:v>
                </c:pt>
                <c:pt idx="39477">
                  <c:v>333.39599999999979</c:v>
                </c:pt>
                <c:pt idx="39478">
                  <c:v>333.03099999999978</c:v>
                </c:pt>
                <c:pt idx="39479">
                  <c:v>332.66699999999975</c:v>
                </c:pt>
                <c:pt idx="39480">
                  <c:v>332.30500000000001</c:v>
                </c:pt>
                <c:pt idx="39481">
                  <c:v>331.94400000000002</c:v>
                </c:pt>
                <c:pt idx="39482">
                  <c:v>331.584</c:v>
                </c:pt>
                <c:pt idx="39483">
                  <c:v>331.2249999999998</c:v>
                </c:pt>
                <c:pt idx="39484">
                  <c:v>330.86799999999999</c:v>
                </c:pt>
                <c:pt idx="39485">
                  <c:v>330.512</c:v>
                </c:pt>
                <c:pt idx="39486">
                  <c:v>330.15699999999993</c:v>
                </c:pt>
                <c:pt idx="39487">
                  <c:v>329.803</c:v>
                </c:pt>
                <c:pt idx="39488">
                  <c:v>329.45</c:v>
                </c:pt>
                <c:pt idx="39489">
                  <c:v>329.09699999999958</c:v>
                </c:pt>
                <c:pt idx="39490">
                  <c:v>328.74599999999975</c:v>
                </c:pt>
                <c:pt idx="39491">
                  <c:v>328.39499999999975</c:v>
                </c:pt>
                <c:pt idx="39492">
                  <c:v>328.04500000000002</c:v>
                </c:pt>
                <c:pt idx="39493">
                  <c:v>327.69600000000003</c:v>
                </c:pt>
                <c:pt idx="39494">
                  <c:v>327.34800000000001</c:v>
                </c:pt>
                <c:pt idx="39495">
                  <c:v>327</c:v>
                </c:pt>
                <c:pt idx="39496">
                  <c:v>326.65199999999999</c:v>
                </c:pt>
                <c:pt idx="39497">
                  <c:v>326.30500000000001</c:v>
                </c:pt>
                <c:pt idx="39498">
                  <c:v>325.959</c:v>
                </c:pt>
                <c:pt idx="39499">
                  <c:v>325.61200000000002</c:v>
                </c:pt>
                <c:pt idx="39500">
                  <c:v>325.26599999999979</c:v>
                </c:pt>
                <c:pt idx="39501">
                  <c:v>324.92099999999965</c:v>
                </c:pt>
                <c:pt idx="39502">
                  <c:v>324.57499999999999</c:v>
                </c:pt>
                <c:pt idx="39503">
                  <c:v>324.22999999999979</c:v>
                </c:pt>
                <c:pt idx="39504">
                  <c:v>323.88499999999999</c:v>
                </c:pt>
                <c:pt idx="39505">
                  <c:v>323.54000000000002</c:v>
                </c:pt>
                <c:pt idx="39506">
                  <c:v>323.19499999999999</c:v>
                </c:pt>
                <c:pt idx="39507">
                  <c:v>322.85000000000002</c:v>
                </c:pt>
                <c:pt idx="39508">
                  <c:v>322.505</c:v>
                </c:pt>
                <c:pt idx="39509">
                  <c:v>322.15899999999999</c:v>
                </c:pt>
                <c:pt idx="39510">
                  <c:v>321.81400000000002</c:v>
                </c:pt>
                <c:pt idx="39511">
                  <c:v>321.46799999999979</c:v>
                </c:pt>
                <c:pt idx="39512">
                  <c:v>321.12200000000001</c:v>
                </c:pt>
                <c:pt idx="39513">
                  <c:v>320.77599999999978</c:v>
                </c:pt>
                <c:pt idx="39514">
                  <c:v>320.42899999999958</c:v>
                </c:pt>
                <c:pt idx="39515">
                  <c:v>320.08199999999965</c:v>
                </c:pt>
                <c:pt idx="39516">
                  <c:v>319.73499999999979</c:v>
                </c:pt>
                <c:pt idx="39517">
                  <c:v>319.387</c:v>
                </c:pt>
                <c:pt idx="39518">
                  <c:v>319.03799999999978</c:v>
                </c:pt>
                <c:pt idx="39519">
                  <c:v>318.68900000000002</c:v>
                </c:pt>
                <c:pt idx="39520">
                  <c:v>318.33999999999975</c:v>
                </c:pt>
                <c:pt idx="39521">
                  <c:v>317.98899999999958</c:v>
                </c:pt>
                <c:pt idx="39522">
                  <c:v>317.63799999999975</c:v>
                </c:pt>
                <c:pt idx="39523">
                  <c:v>317.28699999999958</c:v>
                </c:pt>
                <c:pt idx="39524">
                  <c:v>316.93400000000003</c:v>
                </c:pt>
                <c:pt idx="39525">
                  <c:v>316.58099999999979</c:v>
                </c:pt>
                <c:pt idx="39526">
                  <c:v>316.22699999999958</c:v>
                </c:pt>
                <c:pt idx="39527">
                  <c:v>315.87299999999999</c:v>
                </c:pt>
                <c:pt idx="39528">
                  <c:v>315.517</c:v>
                </c:pt>
                <c:pt idx="39529">
                  <c:v>315.16000000000008</c:v>
                </c:pt>
                <c:pt idx="39530">
                  <c:v>314.803</c:v>
                </c:pt>
                <c:pt idx="39531">
                  <c:v>314.44400000000002</c:v>
                </c:pt>
                <c:pt idx="39532">
                  <c:v>314.08499999999975</c:v>
                </c:pt>
                <c:pt idx="39533">
                  <c:v>313.72399999999965</c:v>
                </c:pt>
                <c:pt idx="39534">
                  <c:v>313.363</c:v>
                </c:pt>
                <c:pt idx="39535">
                  <c:v>313</c:v>
                </c:pt>
                <c:pt idx="39536">
                  <c:v>312.6359999999998</c:v>
                </c:pt>
                <c:pt idx="39537">
                  <c:v>312.27099999999979</c:v>
                </c:pt>
                <c:pt idx="39538">
                  <c:v>311.90499999999975</c:v>
                </c:pt>
                <c:pt idx="39539">
                  <c:v>311.53799999999978</c:v>
                </c:pt>
                <c:pt idx="39540">
                  <c:v>311.17</c:v>
                </c:pt>
                <c:pt idx="39541">
                  <c:v>310.8</c:v>
                </c:pt>
                <c:pt idx="39542">
                  <c:v>310.42899999999958</c:v>
                </c:pt>
                <c:pt idx="39543">
                  <c:v>310.05700000000002</c:v>
                </c:pt>
                <c:pt idx="39544">
                  <c:v>309.68400000000008</c:v>
                </c:pt>
                <c:pt idx="39545">
                  <c:v>309.30900000000008</c:v>
                </c:pt>
                <c:pt idx="39546">
                  <c:v>308.93299999999965</c:v>
                </c:pt>
                <c:pt idx="39547">
                  <c:v>308.55599999999993</c:v>
                </c:pt>
                <c:pt idx="39548">
                  <c:v>308.17700000000002</c:v>
                </c:pt>
                <c:pt idx="39549">
                  <c:v>307.79700000000003</c:v>
                </c:pt>
                <c:pt idx="39550">
                  <c:v>307.41599999999966</c:v>
                </c:pt>
                <c:pt idx="39551">
                  <c:v>307.03299999999979</c:v>
                </c:pt>
                <c:pt idx="39552">
                  <c:v>306.64900000000023</c:v>
                </c:pt>
                <c:pt idx="39553">
                  <c:v>306.26400000000001</c:v>
                </c:pt>
                <c:pt idx="39554">
                  <c:v>305.87700000000001</c:v>
                </c:pt>
                <c:pt idx="39555">
                  <c:v>305.48899999999958</c:v>
                </c:pt>
                <c:pt idx="39556">
                  <c:v>305.09899999999965</c:v>
                </c:pt>
                <c:pt idx="39557">
                  <c:v>304.70800000000003</c:v>
                </c:pt>
                <c:pt idx="39558">
                  <c:v>304.31599999999975</c:v>
                </c:pt>
                <c:pt idx="39559">
                  <c:v>303.92200000000003</c:v>
                </c:pt>
                <c:pt idx="39560">
                  <c:v>303.52699999999965</c:v>
                </c:pt>
                <c:pt idx="39561">
                  <c:v>303.13</c:v>
                </c:pt>
                <c:pt idx="39562">
                  <c:v>302.73200000000003</c:v>
                </c:pt>
                <c:pt idx="39563">
                  <c:v>302.33300000000003</c:v>
                </c:pt>
                <c:pt idx="39564">
                  <c:v>301.93199999999962</c:v>
                </c:pt>
                <c:pt idx="39565">
                  <c:v>301.529</c:v>
                </c:pt>
                <c:pt idx="39566">
                  <c:v>301.12599999999975</c:v>
                </c:pt>
                <c:pt idx="39567">
                  <c:v>300.72099999999978</c:v>
                </c:pt>
                <c:pt idx="39568">
                  <c:v>300.31400000000002</c:v>
                </c:pt>
                <c:pt idx="39569">
                  <c:v>299.90699999999958</c:v>
                </c:pt>
                <c:pt idx="39570">
                  <c:v>299.49699999999962</c:v>
                </c:pt>
                <c:pt idx="39571">
                  <c:v>299.08699999999965</c:v>
                </c:pt>
                <c:pt idx="39572">
                  <c:v>298.67500000000001</c:v>
                </c:pt>
                <c:pt idx="39573">
                  <c:v>298.262</c:v>
                </c:pt>
                <c:pt idx="39574">
                  <c:v>297.84699999999975</c:v>
                </c:pt>
                <c:pt idx="39575">
                  <c:v>297.43099999999959</c:v>
                </c:pt>
                <c:pt idx="39576">
                  <c:v>297.01400000000001</c:v>
                </c:pt>
                <c:pt idx="39577">
                  <c:v>296.59599999999978</c:v>
                </c:pt>
                <c:pt idx="39578">
                  <c:v>296.17599999999999</c:v>
                </c:pt>
                <c:pt idx="39579">
                  <c:v>295.75599999999974</c:v>
                </c:pt>
                <c:pt idx="39580">
                  <c:v>295.33300000000003</c:v>
                </c:pt>
                <c:pt idx="39581">
                  <c:v>294.91000000000003</c:v>
                </c:pt>
                <c:pt idx="39582">
                  <c:v>294.48599999999965</c:v>
                </c:pt>
                <c:pt idx="39583">
                  <c:v>294.06</c:v>
                </c:pt>
                <c:pt idx="39584">
                  <c:v>293.63400000000001</c:v>
                </c:pt>
                <c:pt idx="39585">
                  <c:v>293.20599999999979</c:v>
                </c:pt>
                <c:pt idx="39586">
                  <c:v>292.77699999999965</c:v>
                </c:pt>
                <c:pt idx="39587">
                  <c:v>292.34699999999975</c:v>
                </c:pt>
                <c:pt idx="39588">
                  <c:v>291.91599999999966</c:v>
                </c:pt>
                <c:pt idx="39589">
                  <c:v>291.48399999999958</c:v>
                </c:pt>
                <c:pt idx="39590">
                  <c:v>291.05099999999999</c:v>
                </c:pt>
                <c:pt idx="39591">
                  <c:v>290.61700000000002</c:v>
                </c:pt>
                <c:pt idx="39592">
                  <c:v>290.18200000000002</c:v>
                </c:pt>
                <c:pt idx="39593">
                  <c:v>289.74700000000001</c:v>
                </c:pt>
                <c:pt idx="39594">
                  <c:v>289.31</c:v>
                </c:pt>
                <c:pt idx="39595">
                  <c:v>288.87299999999999</c:v>
                </c:pt>
                <c:pt idx="39596">
                  <c:v>288.43499999999977</c:v>
                </c:pt>
                <c:pt idx="39597">
                  <c:v>287.99599999999958</c:v>
                </c:pt>
                <c:pt idx="39598">
                  <c:v>287.55700000000002</c:v>
                </c:pt>
                <c:pt idx="39599">
                  <c:v>287.11599999999999</c:v>
                </c:pt>
                <c:pt idx="39600">
                  <c:v>286.67500000000001</c:v>
                </c:pt>
                <c:pt idx="39601">
                  <c:v>286.23399999999958</c:v>
                </c:pt>
                <c:pt idx="39602">
                  <c:v>285.79199999999958</c:v>
                </c:pt>
                <c:pt idx="39603">
                  <c:v>285.35000000000002</c:v>
                </c:pt>
                <c:pt idx="39604">
                  <c:v>284.90699999999958</c:v>
                </c:pt>
                <c:pt idx="39605">
                  <c:v>284.46299999999979</c:v>
                </c:pt>
                <c:pt idx="39606">
                  <c:v>284.01900000000001</c:v>
                </c:pt>
                <c:pt idx="39607">
                  <c:v>283.57499999999999</c:v>
                </c:pt>
                <c:pt idx="39608">
                  <c:v>283.13099999999974</c:v>
                </c:pt>
                <c:pt idx="39609">
                  <c:v>282.68599999999975</c:v>
                </c:pt>
                <c:pt idx="39610">
                  <c:v>282.24099999999999</c:v>
                </c:pt>
                <c:pt idx="39611">
                  <c:v>281.79599999999965</c:v>
                </c:pt>
                <c:pt idx="39612">
                  <c:v>281.351</c:v>
                </c:pt>
                <c:pt idx="39613">
                  <c:v>280.90599999999978</c:v>
                </c:pt>
                <c:pt idx="39614">
                  <c:v>280.46099999999979</c:v>
                </c:pt>
                <c:pt idx="39615">
                  <c:v>280.01599999999979</c:v>
                </c:pt>
                <c:pt idx="39616">
                  <c:v>279.57</c:v>
                </c:pt>
                <c:pt idx="39617">
                  <c:v>279.125</c:v>
                </c:pt>
                <c:pt idx="39618">
                  <c:v>278.68</c:v>
                </c:pt>
                <c:pt idx="39619">
                  <c:v>278.23599999999965</c:v>
                </c:pt>
                <c:pt idx="39620">
                  <c:v>277.79099999999966</c:v>
                </c:pt>
                <c:pt idx="39621">
                  <c:v>277.34699999999975</c:v>
                </c:pt>
                <c:pt idx="39622">
                  <c:v>276.904</c:v>
                </c:pt>
                <c:pt idx="39623">
                  <c:v>276.45999999999975</c:v>
                </c:pt>
                <c:pt idx="39624">
                  <c:v>276.01799999999974</c:v>
                </c:pt>
                <c:pt idx="39625">
                  <c:v>275.57499999999999</c:v>
                </c:pt>
                <c:pt idx="39626">
                  <c:v>275.13400000000001</c:v>
                </c:pt>
                <c:pt idx="39627">
                  <c:v>274.69299999999993</c:v>
                </c:pt>
                <c:pt idx="39628">
                  <c:v>274.25299999999999</c:v>
                </c:pt>
                <c:pt idx="39629">
                  <c:v>273.81299999999999</c:v>
                </c:pt>
                <c:pt idx="39630">
                  <c:v>273.37400000000002</c:v>
                </c:pt>
                <c:pt idx="39631">
                  <c:v>272.93699999999961</c:v>
                </c:pt>
                <c:pt idx="39632">
                  <c:v>272.5</c:v>
                </c:pt>
                <c:pt idx="39633">
                  <c:v>272.06400000000002</c:v>
                </c:pt>
                <c:pt idx="39634">
                  <c:v>271.62900000000002</c:v>
                </c:pt>
                <c:pt idx="39635">
                  <c:v>271.19499999999999</c:v>
                </c:pt>
                <c:pt idx="39636">
                  <c:v>270.762</c:v>
                </c:pt>
                <c:pt idx="39637">
                  <c:v>270.33099999999979</c:v>
                </c:pt>
                <c:pt idx="39638">
                  <c:v>269.90099999999978</c:v>
                </c:pt>
                <c:pt idx="39639">
                  <c:v>269.47199999999958</c:v>
                </c:pt>
                <c:pt idx="39640">
                  <c:v>269.04500000000002</c:v>
                </c:pt>
                <c:pt idx="39641">
                  <c:v>268.61900000000026</c:v>
                </c:pt>
                <c:pt idx="39642">
                  <c:v>268.19400000000002</c:v>
                </c:pt>
                <c:pt idx="39643">
                  <c:v>267.77199999999965</c:v>
                </c:pt>
                <c:pt idx="39644">
                  <c:v>267.35000000000002</c:v>
                </c:pt>
                <c:pt idx="39645">
                  <c:v>266.93099999999959</c:v>
                </c:pt>
                <c:pt idx="39646">
                  <c:v>266.51299999999975</c:v>
                </c:pt>
                <c:pt idx="39647">
                  <c:v>266.09699999999958</c:v>
                </c:pt>
                <c:pt idx="39648">
                  <c:v>265.68299999999999</c:v>
                </c:pt>
                <c:pt idx="39649">
                  <c:v>265.27099999999979</c:v>
                </c:pt>
                <c:pt idx="39650">
                  <c:v>264.86099999999999</c:v>
                </c:pt>
                <c:pt idx="39651">
                  <c:v>264.45299999999975</c:v>
                </c:pt>
                <c:pt idx="39652">
                  <c:v>264.04700000000008</c:v>
                </c:pt>
                <c:pt idx="39653">
                  <c:v>263.64299999999997</c:v>
                </c:pt>
                <c:pt idx="39654">
                  <c:v>263.24099999999999</c:v>
                </c:pt>
                <c:pt idx="39655">
                  <c:v>262.84199999999993</c:v>
                </c:pt>
                <c:pt idx="39656">
                  <c:v>262.44499999999999</c:v>
                </c:pt>
                <c:pt idx="39657">
                  <c:v>262.05099999999999</c:v>
                </c:pt>
                <c:pt idx="39658">
                  <c:v>261.65899999999999</c:v>
                </c:pt>
                <c:pt idx="39659">
                  <c:v>261.26900000000001</c:v>
                </c:pt>
                <c:pt idx="39660">
                  <c:v>260.88200000000001</c:v>
                </c:pt>
                <c:pt idx="39661">
                  <c:v>260.49799999999965</c:v>
                </c:pt>
                <c:pt idx="39662">
                  <c:v>260.11599999999999</c:v>
                </c:pt>
                <c:pt idx="39663">
                  <c:v>259.73799999999977</c:v>
                </c:pt>
                <c:pt idx="39664">
                  <c:v>259.36200000000002</c:v>
                </c:pt>
                <c:pt idx="39665">
                  <c:v>258.98899999999958</c:v>
                </c:pt>
                <c:pt idx="39666">
                  <c:v>258.61900000000026</c:v>
                </c:pt>
                <c:pt idx="39667">
                  <c:v>258.25200000000001</c:v>
                </c:pt>
                <c:pt idx="39668">
                  <c:v>257.88799999999975</c:v>
                </c:pt>
                <c:pt idx="39669">
                  <c:v>257.52699999999965</c:v>
                </c:pt>
                <c:pt idx="39670">
                  <c:v>257.17</c:v>
                </c:pt>
                <c:pt idx="39671">
                  <c:v>256.815</c:v>
                </c:pt>
                <c:pt idx="39672">
                  <c:v>256.464</c:v>
                </c:pt>
                <c:pt idx="39673">
                  <c:v>256.11700000000002</c:v>
                </c:pt>
                <c:pt idx="39674">
                  <c:v>255.77199999999999</c:v>
                </c:pt>
                <c:pt idx="39675">
                  <c:v>255.43200000000004</c:v>
                </c:pt>
                <c:pt idx="39676">
                  <c:v>255.09399999999999</c:v>
                </c:pt>
                <c:pt idx="39677">
                  <c:v>254.761</c:v>
                </c:pt>
                <c:pt idx="39678">
                  <c:v>254.43100000000001</c:v>
                </c:pt>
                <c:pt idx="39679">
                  <c:v>254.10499999999999</c:v>
                </c:pt>
                <c:pt idx="39680">
                  <c:v>253.78200000000001</c:v>
                </c:pt>
                <c:pt idx="39681">
                  <c:v>253.46300000000002</c:v>
                </c:pt>
                <c:pt idx="39682">
                  <c:v>253.14899999999997</c:v>
                </c:pt>
                <c:pt idx="39683">
                  <c:v>252.83800000000011</c:v>
                </c:pt>
                <c:pt idx="39684">
                  <c:v>252.53100000000001</c:v>
                </c:pt>
                <c:pt idx="39685">
                  <c:v>252.22800000000001</c:v>
                </c:pt>
                <c:pt idx="39686">
                  <c:v>251.929</c:v>
                </c:pt>
                <c:pt idx="39687">
                  <c:v>251.63399999999999</c:v>
                </c:pt>
                <c:pt idx="39688">
                  <c:v>251.34399999999999</c:v>
                </c:pt>
                <c:pt idx="39689">
                  <c:v>251.05800000000011</c:v>
                </c:pt>
                <c:pt idx="39690">
                  <c:v>250.77599999999998</c:v>
                </c:pt>
                <c:pt idx="39691">
                  <c:v>250.4980000000001</c:v>
                </c:pt>
                <c:pt idx="39692">
                  <c:v>250.22499999999999</c:v>
                </c:pt>
                <c:pt idx="39693">
                  <c:v>249.95600000000007</c:v>
                </c:pt>
                <c:pt idx="39694">
                  <c:v>249.69200000000001</c:v>
                </c:pt>
                <c:pt idx="39695">
                  <c:v>249.43200000000004</c:v>
                </c:pt>
                <c:pt idx="39696">
                  <c:v>249.17699999999999</c:v>
                </c:pt>
                <c:pt idx="39697">
                  <c:v>248.92600000000004</c:v>
                </c:pt>
                <c:pt idx="39698">
                  <c:v>248.68</c:v>
                </c:pt>
                <c:pt idx="39699">
                  <c:v>248.43900000000002</c:v>
                </c:pt>
                <c:pt idx="39700">
                  <c:v>248.202</c:v>
                </c:pt>
                <c:pt idx="39701">
                  <c:v>247.97</c:v>
                </c:pt>
                <c:pt idx="39702">
                  <c:v>247.74399999999989</c:v>
                </c:pt>
                <c:pt idx="39703">
                  <c:v>247.52100000000004</c:v>
                </c:pt>
                <c:pt idx="39704">
                  <c:v>247.304</c:v>
                </c:pt>
                <c:pt idx="39705">
                  <c:v>247.09200000000001</c:v>
                </c:pt>
                <c:pt idx="39706">
                  <c:v>246.8850000000001</c:v>
                </c:pt>
                <c:pt idx="39707">
                  <c:v>246.68300000000002</c:v>
                </c:pt>
                <c:pt idx="39708">
                  <c:v>246.4860000000001</c:v>
                </c:pt>
                <c:pt idx="39709">
                  <c:v>246.29399999999998</c:v>
                </c:pt>
                <c:pt idx="39710">
                  <c:v>246.107</c:v>
                </c:pt>
                <c:pt idx="39711">
                  <c:v>245.92600000000004</c:v>
                </c:pt>
                <c:pt idx="39712">
                  <c:v>245.74899999999997</c:v>
                </c:pt>
                <c:pt idx="39713">
                  <c:v>245.578</c:v>
                </c:pt>
                <c:pt idx="39714">
                  <c:v>245.41200000000001</c:v>
                </c:pt>
                <c:pt idx="39715">
                  <c:v>245.25200000000001</c:v>
                </c:pt>
                <c:pt idx="39716">
                  <c:v>245.09700000000001</c:v>
                </c:pt>
                <c:pt idx="39717">
                  <c:v>244.947</c:v>
                </c:pt>
                <c:pt idx="39718">
                  <c:v>244.80200000000011</c:v>
                </c:pt>
                <c:pt idx="39719">
                  <c:v>244.66300000000001</c:v>
                </c:pt>
                <c:pt idx="39720">
                  <c:v>244.53</c:v>
                </c:pt>
                <c:pt idx="39721">
                  <c:v>244.40200000000004</c:v>
                </c:pt>
                <c:pt idx="39722">
                  <c:v>244.27899999999997</c:v>
                </c:pt>
                <c:pt idx="39723">
                  <c:v>244.16200000000001</c:v>
                </c:pt>
                <c:pt idx="39724">
                  <c:v>244.05100000000004</c:v>
                </c:pt>
                <c:pt idx="39725">
                  <c:v>243.94499999999999</c:v>
                </c:pt>
                <c:pt idx="39726">
                  <c:v>243.845</c:v>
                </c:pt>
                <c:pt idx="39727">
                  <c:v>243.751</c:v>
                </c:pt>
                <c:pt idx="39728">
                  <c:v>243.66200000000001</c:v>
                </c:pt>
                <c:pt idx="39729">
                  <c:v>243.578</c:v>
                </c:pt>
                <c:pt idx="39730">
                  <c:v>243.501</c:v>
                </c:pt>
                <c:pt idx="39731">
                  <c:v>243.429</c:v>
                </c:pt>
                <c:pt idx="39732">
                  <c:v>243.363</c:v>
                </c:pt>
                <c:pt idx="39733">
                  <c:v>243.303</c:v>
                </c:pt>
                <c:pt idx="39734">
                  <c:v>243.24799999999999</c:v>
                </c:pt>
                <c:pt idx="39735">
                  <c:v>243.2</c:v>
                </c:pt>
                <c:pt idx="39736">
                  <c:v>243.15700000000001</c:v>
                </c:pt>
                <c:pt idx="39737">
                  <c:v>243.12</c:v>
                </c:pt>
                <c:pt idx="39738">
                  <c:v>243.08800000000011</c:v>
                </c:pt>
                <c:pt idx="39739">
                  <c:v>243.06300000000002</c:v>
                </c:pt>
                <c:pt idx="39740">
                  <c:v>243.04300000000001</c:v>
                </c:pt>
                <c:pt idx="39741">
                  <c:v>243.029</c:v>
                </c:pt>
                <c:pt idx="39742">
                  <c:v>243.02200000000011</c:v>
                </c:pt>
                <c:pt idx="39743">
                  <c:v>243.02</c:v>
                </c:pt>
                <c:pt idx="39744">
                  <c:v>243.023</c:v>
                </c:pt>
                <c:pt idx="39745">
                  <c:v>243.03300000000002</c:v>
                </c:pt>
                <c:pt idx="39746">
                  <c:v>243.04900000000001</c:v>
                </c:pt>
                <c:pt idx="39747">
                  <c:v>243.07</c:v>
                </c:pt>
                <c:pt idx="39748">
                  <c:v>243.09800000000001</c:v>
                </c:pt>
                <c:pt idx="39749">
                  <c:v>243.131</c:v>
                </c:pt>
                <c:pt idx="39750">
                  <c:v>243.17</c:v>
                </c:pt>
                <c:pt idx="39751">
                  <c:v>243.21599999999998</c:v>
                </c:pt>
                <c:pt idx="39752">
                  <c:v>243.267</c:v>
                </c:pt>
                <c:pt idx="39753">
                  <c:v>243.32400000000001</c:v>
                </c:pt>
                <c:pt idx="39754">
                  <c:v>243.38600000000011</c:v>
                </c:pt>
                <c:pt idx="39755">
                  <c:v>243.45500000000001</c:v>
                </c:pt>
                <c:pt idx="39756">
                  <c:v>243.53</c:v>
                </c:pt>
                <c:pt idx="39757">
                  <c:v>243.60999999999999</c:v>
                </c:pt>
                <c:pt idx="39758">
                  <c:v>243.697</c:v>
                </c:pt>
                <c:pt idx="39759">
                  <c:v>243.78900000000002</c:v>
                </c:pt>
                <c:pt idx="39760">
                  <c:v>243.88700000000011</c:v>
                </c:pt>
                <c:pt idx="39761">
                  <c:v>243.99100000000001</c:v>
                </c:pt>
                <c:pt idx="39762">
                  <c:v>244.101</c:v>
                </c:pt>
                <c:pt idx="39763">
                  <c:v>244.21699999999998</c:v>
                </c:pt>
                <c:pt idx="39764">
                  <c:v>244.33800000000011</c:v>
                </c:pt>
                <c:pt idx="39765">
                  <c:v>244.46600000000001</c:v>
                </c:pt>
                <c:pt idx="39766">
                  <c:v>244.59900000000002</c:v>
                </c:pt>
                <c:pt idx="39767">
                  <c:v>244.738</c:v>
                </c:pt>
                <c:pt idx="39768">
                  <c:v>244.88300000000001</c:v>
                </c:pt>
                <c:pt idx="39769">
                  <c:v>245.03300000000002</c:v>
                </c:pt>
                <c:pt idx="39770">
                  <c:v>245.18900000000002</c:v>
                </c:pt>
                <c:pt idx="39771">
                  <c:v>245.35200000000012</c:v>
                </c:pt>
                <c:pt idx="39772">
                  <c:v>245.51900000000001</c:v>
                </c:pt>
                <c:pt idx="39773">
                  <c:v>245.69300000000001</c:v>
                </c:pt>
                <c:pt idx="39774">
                  <c:v>245.87200000000001</c:v>
                </c:pt>
                <c:pt idx="39775">
                  <c:v>246.05700000000004</c:v>
                </c:pt>
                <c:pt idx="39776">
                  <c:v>246.24699999999999</c:v>
                </c:pt>
                <c:pt idx="39777">
                  <c:v>246.44300000000001</c:v>
                </c:pt>
                <c:pt idx="39778">
                  <c:v>246.64499999999998</c:v>
                </c:pt>
                <c:pt idx="39779">
                  <c:v>246.85200000000012</c:v>
                </c:pt>
                <c:pt idx="39780">
                  <c:v>247.065</c:v>
                </c:pt>
                <c:pt idx="39781">
                  <c:v>247.28300000000002</c:v>
                </c:pt>
                <c:pt idx="39782">
                  <c:v>247.50700000000001</c:v>
                </c:pt>
                <c:pt idx="39783">
                  <c:v>247.73599999999999</c:v>
                </c:pt>
                <c:pt idx="39784">
                  <c:v>247.971</c:v>
                </c:pt>
                <c:pt idx="39785">
                  <c:v>248.21099999999998</c:v>
                </c:pt>
                <c:pt idx="39786">
                  <c:v>248.45700000000011</c:v>
                </c:pt>
                <c:pt idx="39787">
                  <c:v>248.708</c:v>
                </c:pt>
                <c:pt idx="39788">
                  <c:v>248.964</c:v>
                </c:pt>
                <c:pt idx="39789">
                  <c:v>249.226</c:v>
                </c:pt>
                <c:pt idx="39790">
                  <c:v>249.49300000000002</c:v>
                </c:pt>
                <c:pt idx="39791">
                  <c:v>249.76499999999999</c:v>
                </c:pt>
                <c:pt idx="39792">
                  <c:v>250.042</c:v>
                </c:pt>
                <c:pt idx="39793">
                  <c:v>250.32500000000007</c:v>
                </c:pt>
                <c:pt idx="39794">
                  <c:v>250.61299999999997</c:v>
                </c:pt>
                <c:pt idx="39795">
                  <c:v>250.90600000000001</c:v>
                </c:pt>
                <c:pt idx="39796">
                  <c:v>251.20399999999998</c:v>
                </c:pt>
                <c:pt idx="39797">
                  <c:v>251.50700000000001</c:v>
                </c:pt>
                <c:pt idx="39798">
                  <c:v>251.815</c:v>
                </c:pt>
                <c:pt idx="39799">
                  <c:v>252.12800000000001</c:v>
                </c:pt>
                <c:pt idx="39800">
                  <c:v>252.446</c:v>
                </c:pt>
                <c:pt idx="39801">
                  <c:v>252.76900000000001</c:v>
                </c:pt>
                <c:pt idx="39802">
                  <c:v>253.09700000000001</c:v>
                </c:pt>
                <c:pt idx="39803">
                  <c:v>253.43</c:v>
                </c:pt>
                <c:pt idx="39804">
                  <c:v>253.768</c:v>
                </c:pt>
                <c:pt idx="39805">
                  <c:v>254.10999999999999</c:v>
                </c:pt>
                <c:pt idx="39806">
                  <c:v>254.45800000000011</c:v>
                </c:pt>
                <c:pt idx="39807">
                  <c:v>254.809</c:v>
                </c:pt>
                <c:pt idx="39808">
                  <c:v>255.166</c:v>
                </c:pt>
                <c:pt idx="39809">
                  <c:v>255.52700000000004</c:v>
                </c:pt>
                <c:pt idx="39810">
                  <c:v>255.893</c:v>
                </c:pt>
                <c:pt idx="39811">
                  <c:v>256.26400000000001</c:v>
                </c:pt>
                <c:pt idx="39812">
                  <c:v>256.63799999999975</c:v>
                </c:pt>
                <c:pt idx="39813">
                  <c:v>257.01799999999974</c:v>
                </c:pt>
                <c:pt idx="39814">
                  <c:v>257.40199999999965</c:v>
                </c:pt>
                <c:pt idx="39815">
                  <c:v>257.78999999999979</c:v>
                </c:pt>
                <c:pt idx="39816">
                  <c:v>258.18299999999999</c:v>
                </c:pt>
                <c:pt idx="39817">
                  <c:v>258.58</c:v>
                </c:pt>
                <c:pt idx="39818">
                  <c:v>258.98099999999965</c:v>
                </c:pt>
                <c:pt idx="39819">
                  <c:v>259.3859999999998</c:v>
                </c:pt>
                <c:pt idx="39820">
                  <c:v>259.79599999999965</c:v>
                </c:pt>
                <c:pt idx="39821">
                  <c:v>260.20999999999975</c:v>
                </c:pt>
                <c:pt idx="39822">
                  <c:v>260.62799999999999</c:v>
                </c:pt>
                <c:pt idx="39823">
                  <c:v>261.05</c:v>
                </c:pt>
                <c:pt idx="39824">
                  <c:v>261.47599999999977</c:v>
                </c:pt>
                <c:pt idx="39825">
                  <c:v>261.90599999999978</c:v>
                </c:pt>
                <c:pt idx="39826">
                  <c:v>262.33999999999975</c:v>
                </c:pt>
                <c:pt idx="39827">
                  <c:v>262.77799999999979</c:v>
                </c:pt>
                <c:pt idx="39828">
                  <c:v>263.21899999999965</c:v>
                </c:pt>
                <c:pt idx="39829">
                  <c:v>263.66500000000002</c:v>
                </c:pt>
                <c:pt idx="39830">
                  <c:v>264.11500000000001</c:v>
                </c:pt>
                <c:pt idx="39831">
                  <c:v>264.56799999999993</c:v>
                </c:pt>
                <c:pt idx="39832">
                  <c:v>265.02499999999975</c:v>
                </c:pt>
                <c:pt idx="39833">
                  <c:v>265.48499999999979</c:v>
                </c:pt>
                <c:pt idx="39834">
                  <c:v>265.94900000000001</c:v>
                </c:pt>
                <c:pt idx="39835">
                  <c:v>266.41699999999958</c:v>
                </c:pt>
                <c:pt idx="39836">
                  <c:v>266.88799999999975</c:v>
                </c:pt>
                <c:pt idx="39837">
                  <c:v>267.363</c:v>
                </c:pt>
                <c:pt idx="39838">
                  <c:v>267.84100000000001</c:v>
                </c:pt>
                <c:pt idx="39839">
                  <c:v>268.322</c:v>
                </c:pt>
                <c:pt idx="39840">
                  <c:v>268.80700000000002</c:v>
                </c:pt>
                <c:pt idx="39841">
                  <c:v>269.29499999999979</c:v>
                </c:pt>
                <c:pt idx="39842">
                  <c:v>269.78699999999958</c:v>
                </c:pt>
                <c:pt idx="39843">
                  <c:v>270.28099999999978</c:v>
                </c:pt>
                <c:pt idx="39844">
                  <c:v>270.779</c:v>
                </c:pt>
                <c:pt idx="39845">
                  <c:v>271.27999999999975</c:v>
                </c:pt>
                <c:pt idx="39846">
                  <c:v>271.78500000000003</c:v>
                </c:pt>
                <c:pt idx="39847">
                  <c:v>272.29199999999958</c:v>
                </c:pt>
                <c:pt idx="39848">
                  <c:v>272.80200000000002</c:v>
                </c:pt>
                <c:pt idx="39849">
                  <c:v>273.315</c:v>
                </c:pt>
                <c:pt idx="39850">
                  <c:v>273.83199999999965</c:v>
                </c:pt>
                <c:pt idx="39851">
                  <c:v>274.351</c:v>
                </c:pt>
                <c:pt idx="39852">
                  <c:v>274.87299999999999</c:v>
                </c:pt>
                <c:pt idx="39853">
                  <c:v>275.39699999999965</c:v>
                </c:pt>
                <c:pt idx="39854">
                  <c:v>275.92499999999978</c:v>
                </c:pt>
                <c:pt idx="39855">
                  <c:v>276.45499999999993</c:v>
                </c:pt>
                <c:pt idx="39856">
                  <c:v>276.98799999999977</c:v>
                </c:pt>
                <c:pt idx="39857">
                  <c:v>277.524</c:v>
                </c:pt>
                <c:pt idx="39858">
                  <c:v>278.06200000000001</c:v>
                </c:pt>
                <c:pt idx="39859">
                  <c:v>278.60300000000001</c:v>
                </c:pt>
                <c:pt idx="39860">
                  <c:v>279.14699999999999</c:v>
                </c:pt>
                <c:pt idx="39861">
                  <c:v>279.69299999999993</c:v>
                </c:pt>
                <c:pt idx="39862">
                  <c:v>280.24099999999999</c:v>
                </c:pt>
                <c:pt idx="39863">
                  <c:v>280.79199999999958</c:v>
                </c:pt>
                <c:pt idx="39864">
                  <c:v>281.346</c:v>
                </c:pt>
                <c:pt idx="39865">
                  <c:v>281.90099999999978</c:v>
                </c:pt>
                <c:pt idx="39866">
                  <c:v>282.45999999999975</c:v>
                </c:pt>
                <c:pt idx="39867">
                  <c:v>283.02</c:v>
                </c:pt>
                <c:pt idx="39868">
                  <c:v>283.58300000000003</c:v>
                </c:pt>
                <c:pt idx="39869">
                  <c:v>284.14800000000002</c:v>
                </c:pt>
                <c:pt idx="39870">
                  <c:v>284.71499999999975</c:v>
                </c:pt>
                <c:pt idx="39871">
                  <c:v>285.28399999999965</c:v>
                </c:pt>
                <c:pt idx="39872">
                  <c:v>285.85500000000002</c:v>
                </c:pt>
                <c:pt idx="39873">
                  <c:v>286.42899999999958</c:v>
                </c:pt>
                <c:pt idx="39874">
                  <c:v>287.00400000000002</c:v>
                </c:pt>
                <c:pt idx="39875">
                  <c:v>287.58199999999965</c:v>
                </c:pt>
                <c:pt idx="39876">
                  <c:v>288.16199999999975</c:v>
                </c:pt>
                <c:pt idx="39877">
                  <c:v>288.74299999999999</c:v>
                </c:pt>
                <c:pt idx="39878">
                  <c:v>289.327</c:v>
                </c:pt>
                <c:pt idx="39879">
                  <c:v>289.91299999999978</c:v>
                </c:pt>
                <c:pt idx="39880">
                  <c:v>290.5</c:v>
                </c:pt>
                <c:pt idx="39881">
                  <c:v>291.089</c:v>
                </c:pt>
                <c:pt idx="39882">
                  <c:v>291.68</c:v>
                </c:pt>
                <c:pt idx="39883">
                  <c:v>292.2729999999998</c:v>
                </c:pt>
                <c:pt idx="39884">
                  <c:v>292.86799999999999</c:v>
                </c:pt>
                <c:pt idx="39885">
                  <c:v>293.46499999999975</c:v>
                </c:pt>
                <c:pt idx="39886">
                  <c:v>294.06299999999999</c:v>
                </c:pt>
                <c:pt idx="39887">
                  <c:v>294.66300000000001</c:v>
                </c:pt>
                <c:pt idx="39888">
                  <c:v>295.26400000000001</c:v>
                </c:pt>
                <c:pt idx="39889">
                  <c:v>295.86799999999999</c:v>
                </c:pt>
                <c:pt idx="39890">
                  <c:v>296.47299999999979</c:v>
                </c:pt>
                <c:pt idx="39891">
                  <c:v>297.07900000000001</c:v>
                </c:pt>
                <c:pt idx="39892">
                  <c:v>297.68700000000001</c:v>
                </c:pt>
                <c:pt idx="39893">
                  <c:v>298.29700000000003</c:v>
                </c:pt>
                <c:pt idx="39894">
                  <c:v>298.90799999999979</c:v>
                </c:pt>
                <c:pt idx="39895">
                  <c:v>299.52099999999979</c:v>
                </c:pt>
                <c:pt idx="39896">
                  <c:v>300.13499999999999</c:v>
                </c:pt>
                <c:pt idx="39897">
                  <c:v>300.75099999999975</c:v>
                </c:pt>
                <c:pt idx="39898">
                  <c:v>301.36900000000026</c:v>
                </c:pt>
                <c:pt idx="39899">
                  <c:v>301.98699999999963</c:v>
                </c:pt>
                <c:pt idx="39900">
                  <c:v>302.608</c:v>
                </c:pt>
                <c:pt idx="39901">
                  <c:v>303.22899999999959</c:v>
                </c:pt>
                <c:pt idx="39902">
                  <c:v>303.85199999999975</c:v>
                </c:pt>
                <c:pt idx="39903">
                  <c:v>304.47699999999958</c:v>
                </c:pt>
                <c:pt idx="39904">
                  <c:v>305.10300000000001</c:v>
                </c:pt>
                <c:pt idx="39905">
                  <c:v>305.72999999999979</c:v>
                </c:pt>
                <c:pt idx="39906">
                  <c:v>306.35899999999975</c:v>
                </c:pt>
                <c:pt idx="39907">
                  <c:v>306.98899999999958</c:v>
                </c:pt>
                <c:pt idx="39908">
                  <c:v>307.62</c:v>
                </c:pt>
                <c:pt idx="39909">
                  <c:v>308.25299999999999</c:v>
                </c:pt>
                <c:pt idx="39910">
                  <c:v>308.8859999999998</c:v>
                </c:pt>
                <c:pt idx="39911">
                  <c:v>309.52199999999965</c:v>
                </c:pt>
                <c:pt idx="39912">
                  <c:v>310.15800000000002</c:v>
                </c:pt>
                <c:pt idx="39913">
                  <c:v>310.79599999999965</c:v>
                </c:pt>
                <c:pt idx="39914">
                  <c:v>311.43499999999977</c:v>
                </c:pt>
                <c:pt idx="39915">
                  <c:v>312.07599999999979</c:v>
                </c:pt>
                <c:pt idx="39916">
                  <c:v>312.71699999999959</c:v>
                </c:pt>
                <c:pt idx="39917">
                  <c:v>313.36</c:v>
                </c:pt>
                <c:pt idx="39918">
                  <c:v>314.00400000000002</c:v>
                </c:pt>
                <c:pt idx="39919">
                  <c:v>314.64999999999998</c:v>
                </c:pt>
                <c:pt idx="39920">
                  <c:v>315.29599999999965</c:v>
                </c:pt>
                <c:pt idx="39921">
                  <c:v>315.94400000000002</c:v>
                </c:pt>
                <c:pt idx="39922">
                  <c:v>316.59399999999965</c:v>
                </c:pt>
                <c:pt idx="39923">
                  <c:v>317.24400000000026</c:v>
                </c:pt>
                <c:pt idx="39924">
                  <c:v>317.89499999999975</c:v>
                </c:pt>
                <c:pt idx="39925">
                  <c:v>318.548</c:v>
                </c:pt>
                <c:pt idx="39926">
                  <c:v>319.202</c:v>
                </c:pt>
                <c:pt idx="39927">
                  <c:v>319.858</c:v>
                </c:pt>
                <c:pt idx="39928">
                  <c:v>320.51400000000001</c:v>
                </c:pt>
                <c:pt idx="39929">
                  <c:v>321.17200000000008</c:v>
                </c:pt>
                <c:pt idx="39930">
                  <c:v>321.83099999999979</c:v>
                </c:pt>
                <c:pt idx="39931">
                  <c:v>322.49099999999964</c:v>
                </c:pt>
                <c:pt idx="39932">
                  <c:v>323.15300000000002</c:v>
                </c:pt>
                <c:pt idx="39933">
                  <c:v>323.81599999999975</c:v>
                </c:pt>
                <c:pt idx="39934">
                  <c:v>324.47999999999979</c:v>
                </c:pt>
                <c:pt idx="39935">
                  <c:v>325.14499999999998</c:v>
                </c:pt>
                <c:pt idx="39936">
                  <c:v>325.81200000000001</c:v>
                </c:pt>
                <c:pt idx="39937">
                  <c:v>326.47999999999979</c:v>
                </c:pt>
                <c:pt idx="39938">
                  <c:v>327.14900000000023</c:v>
                </c:pt>
                <c:pt idx="39939">
                  <c:v>327.81900000000002</c:v>
                </c:pt>
                <c:pt idx="39940">
                  <c:v>328.49099999999964</c:v>
                </c:pt>
                <c:pt idx="39941">
                  <c:v>329.16399999999999</c:v>
                </c:pt>
                <c:pt idx="39942">
                  <c:v>329.83799999999979</c:v>
                </c:pt>
                <c:pt idx="39943">
                  <c:v>330.51400000000001</c:v>
                </c:pt>
                <c:pt idx="39944">
                  <c:v>331.19099999999975</c:v>
                </c:pt>
                <c:pt idx="39945">
                  <c:v>331.86900000000026</c:v>
                </c:pt>
                <c:pt idx="39946">
                  <c:v>332.54899999999975</c:v>
                </c:pt>
                <c:pt idx="39947">
                  <c:v>333.22899999999959</c:v>
                </c:pt>
                <c:pt idx="39948">
                  <c:v>333.91199999999958</c:v>
                </c:pt>
                <c:pt idx="39949">
                  <c:v>334.59599999999978</c:v>
                </c:pt>
                <c:pt idx="39950">
                  <c:v>335.28099999999978</c:v>
                </c:pt>
                <c:pt idx="39951">
                  <c:v>335.96699999999959</c:v>
                </c:pt>
                <c:pt idx="39952">
                  <c:v>336.65499999999997</c:v>
                </c:pt>
                <c:pt idx="39953">
                  <c:v>337.34399999999999</c:v>
                </c:pt>
                <c:pt idx="39954">
                  <c:v>338.03500000000003</c:v>
                </c:pt>
                <c:pt idx="39955">
                  <c:v>338.72799999999978</c:v>
                </c:pt>
                <c:pt idx="39956">
                  <c:v>339.42099999999965</c:v>
                </c:pt>
                <c:pt idx="39957">
                  <c:v>340.11599999999999</c:v>
                </c:pt>
                <c:pt idx="39958">
                  <c:v>340.81299999999999</c:v>
                </c:pt>
                <c:pt idx="39959">
                  <c:v>341.5109999999998</c:v>
                </c:pt>
                <c:pt idx="39960">
                  <c:v>342.21099999999979</c:v>
                </c:pt>
                <c:pt idx="39961">
                  <c:v>342.91199999999958</c:v>
                </c:pt>
                <c:pt idx="39962">
                  <c:v>343.61500000000001</c:v>
                </c:pt>
                <c:pt idx="39963">
                  <c:v>344.32</c:v>
                </c:pt>
                <c:pt idx="39964">
                  <c:v>345.02599999999978</c:v>
                </c:pt>
                <c:pt idx="39965">
                  <c:v>345.73299999999978</c:v>
                </c:pt>
                <c:pt idx="39966">
                  <c:v>346.44200000000001</c:v>
                </c:pt>
                <c:pt idx="39967">
                  <c:v>347.15300000000002</c:v>
                </c:pt>
                <c:pt idx="39968">
                  <c:v>347.86599999999999</c:v>
                </c:pt>
                <c:pt idx="39969">
                  <c:v>348.58</c:v>
                </c:pt>
                <c:pt idx="39970">
                  <c:v>349.29599999999965</c:v>
                </c:pt>
                <c:pt idx="39971">
                  <c:v>350.01400000000001</c:v>
                </c:pt>
                <c:pt idx="39972">
                  <c:v>350.73299999999978</c:v>
                </c:pt>
                <c:pt idx="39973">
                  <c:v>351.45400000000001</c:v>
                </c:pt>
                <c:pt idx="39974">
                  <c:v>352.17700000000002</c:v>
                </c:pt>
                <c:pt idx="39975">
                  <c:v>352.90199999999965</c:v>
                </c:pt>
                <c:pt idx="39976">
                  <c:v>353.62799999999999</c:v>
                </c:pt>
                <c:pt idx="39977">
                  <c:v>354.35700000000008</c:v>
                </c:pt>
                <c:pt idx="39978">
                  <c:v>355.08699999999965</c:v>
                </c:pt>
                <c:pt idx="39979">
                  <c:v>355.81900000000002</c:v>
                </c:pt>
                <c:pt idx="39980">
                  <c:v>356.553</c:v>
                </c:pt>
                <c:pt idx="39981">
                  <c:v>357.28899999999965</c:v>
                </c:pt>
                <c:pt idx="39982">
                  <c:v>358.02599999999978</c:v>
                </c:pt>
                <c:pt idx="39983">
                  <c:v>358.76599999999979</c:v>
                </c:pt>
                <c:pt idx="39984">
                  <c:v>359.50700000000001</c:v>
                </c:pt>
                <c:pt idx="39985">
                  <c:v>360.25099999999975</c:v>
                </c:pt>
                <c:pt idx="39986">
                  <c:v>360.99599999999958</c:v>
                </c:pt>
                <c:pt idx="39987">
                  <c:v>361.74400000000026</c:v>
                </c:pt>
                <c:pt idx="39988">
                  <c:v>362.49400000000003</c:v>
                </c:pt>
                <c:pt idx="39989">
                  <c:v>363.245</c:v>
                </c:pt>
                <c:pt idx="39990">
                  <c:v>363.99899999999963</c:v>
                </c:pt>
                <c:pt idx="39991">
                  <c:v>364.755</c:v>
                </c:pt>
                <c:pt idx="39992">
                  <c:v>365.51299999999975</c:v>
                </c:pt>
                <c:pt idx="39993">
                  <c:v>366.27199999999965</c:v>
                </c:pt>
                <c:pt idx="39994">
                  <c:v>367.03500000000003</c:v>
                </c:pt>
                <c:pt idx="39995">
                  <c:v>367.79899999999958</c:v>
                </c:pt>
                <c:pt idx="39996">
                  <c:v>368.565</c:v>
                </c:pt>
                <c:pt idx="39997">
                  <c:v>369.334</c:v>
                </c:pt>
                <c:pt idx="39998">
                  <c:v>370.10500000000002</c:v>
                </c:pt>
                <c:pt idx="39999">
                  <c:v>370.87799999999999</c:v>
                </c:pt>
                <c:pt idx="40000">
                  <c:v>371.65300000000002</c:v>
                </c:pt>
                <c:pt idx="40001">
                  <c:v>372.42999999999978</c:v>
                </c:pt>
                <c:pt idx="40002">
                  <c:v>373.21</c:v>
                </c:pt>
                <c:pt idx="40003">
                  <c:v>373.99199999999962</c:v>
                </c:pt>
                <c:pt idx="40004">
                  <c:v>374.77599999999978</c:v>
                </c:pt>
                <c:pt idx="40005">
                  <c:v>375.56299999999999</c:v>
                </c:pt>
                <c:pt idx="40006">
                  <c:v>376.35199999999975</c:v>
                </c:pt>
                <c:pt idx="40007">
                  <c:v>377.14299999999997</c:v>
                </c:pt>
                <c:pt idx="40008">
                  <c:v>377.93599999999958</c:v>
                </c:pt>
                <c:pt idx="40009">
                  <c:v>378.73200000000003</c:v>
                </c:pt>
                <c:pt idx="40010">
                  <c:v>379.53099999999978</c:v>
                </c:pt>
                <c:pt idx="40011">
                  <c:v>380.33099999999979</c:v>
                </c:pt>
                <c:pt idx="40012">
                  <c:v>381.13400000000001</c:v>
                </c:pt>
                <c:pt idx="40013">
                  <c:v>381.94</c:v>
                </c:pt>
                <c:pt idx="40014">
                  <c:v>382.74700000000001</c:v>
                </c:pt>
                <c:pt idx="40015">
                  <c:v>383.55799999999999</c:v>
                </c:pt>
                <c:pt idx="40016">
                  <c:v>384.37</c:v>
                </c:pt>
                <c:pt idx="40017">
                  <c:v>385.185</c:v>
                </c:pt>
                <c:pt idx="40018">
                  <c:v>386.00299999999999</c:v>
                </c:pt>
                <c:pt idx="40019">
                  <c:v>386.82299999999975</c:v>
                </c:pt>
                <c:pt idx="40020">
                  <c:v>387.64499999999998</c:v>
                </c:pt>
                <c:pt idx="40021">
                  <c:v>388.4699999999998</c:v>
                </c:pt>
                <c:pt idx="40022">
                  <c:v>389.29799999999977</c:v>
                </c:pt>
                <c:pt idx="40023">
                  <c:v>390.12700000000001</c:v>
                </c:pt>
                <c:pt idx="40024">
                  <c:v>390.96</c:v>
                </c:pt>
                <c:pt idx="40025">
                  <c:v>391.79399999999958</c:v>
                </c:pt>
                <c:pt idx="40026">
                  <c:v>392.63200000000001</c:v>
                </c:pt>
                <c:pt idx="40027">
                  <c:v>393.47099999999978</c:v>
                </c:pt>
                <c:pt idx="40028">
                  <c:v>394.31299999999999</c:v>
                </c:pt>
                <c:pt idx="40029">
                  <c:v>395.15800000000002</c:v>
                </c:pt>
                <c:pt idx="40030">
                  <c:v>396.005</c:v>
                </c:pt>
                <c:pt idx="40031">
                  <c:v>396.85500000000002</c:v>
                </c:pt>
                <c:pt idx="40032">
                  <c:v>397.70699999999965</c:v>
                </c:pt>
                <c:pt idx="40033">
                  <c:v>398.56200000000001</c:v>
                </c:pt>
                <c:pt idx="40034">
                  <c:v>399.41899999999958</c:v>
                </c:pt>
                <c:pt idx="40035">
                  <c:v>400.27799999999979</c:v>
                </c:pt>
                <c:pt idx="40036">
                  <c:v>401.14000000000021</c:v>
                </c:pt>
                <c:pt idx="40037">
                  <c:v>402.005</c:v>
                </c:pt>
                <c:pt idx="40038">
                  <c:v>402.87099999999975</c:v>
                </c:pt>
                <c:pt idx="40039">
                  <c:v>403.74099999999999</c:v>
                </c:pt>
                <c:pt idx="40040">
                  <c:v>404.613</c:v>
                </c:pt>
                <c:pt idx="40041">
                  <c:v>405.48699999999963</c:v>
                </c:pt>
                <c:pt idx="40042">
                  <c:v>406.363</c:v>
                </c:pt>
                <c:pt idx="40043">
                  <c:v>407.24200000000002</c:v>
                </c:pt>
                <c:pt idx="40044">
                  <c:v>408.12400000000002</c:v>
                </c:pt>
                <c:pt idx="40045">
                  <c:v>409.00799999999975</c:v>
                </c:pt>
                <c:pt idx="40046">
                  <c:v>409.89400000000001</c:v>
                </c:pt>
                <c:pt idx="40047">
                  <c:v>410.78199999999958</c:v>
                </c:pt>
                <c:pt idx="40048">
                  <c:v>411.673</c:v>
                </c:pt>
                <c:pt idx="40049">
                  <c:v>412.56599999999975</c:v>
                </c:pt>
                <c:pt idx="40050">
                  <c:v>413.46199999999965</c:v>
                </c:pt>
                <c:pt idx="40051">
                  <c:v>414.35899999999975</c:v>
                </c:pt>
                <c:pt idx="40052">
                  <c:v>415.25900000000001</c:v>
                </c:pt>
                <c:pt idx="40053">
                  <c:v>416.16199999999975</c:v>
                </c:pt>
                <c:pt idx="40054">
                  <c:v>417.06599999999975</c:v>
                </c:pt>
                <c:pt idx="40055">
                  <c:v>417.97299999999979</c:v>
                </c:pt>
                <c:pt idx="40056">
                  <c:v>418.88200000000001</c:v>
                </c:pt>
                <c:pt idx="40057">
                  <c:v>419.79299999999978</c:v>
                </c:pt>
                <c:pt idx="40058">
                  <c:v>420.70599999999979</c:v>
                </c:pt>
                <c:pt idx="40059">
                  <c:v>421.62099999999975</c:v>
                </c:pt>
                <c:pt idx="40060">
                  <c:v>422.53799999999978</c:v>
                </c:pt>
                <c:pt idx="40061">
                  <c:v>423.45699999999965</c:v>
                </c:pt>
                <c:pt idx="40062">
                  <c:v>424.37900000000002</c:v>
                </c:pt>
                <c:pt idx="40063">
                  <c:v>425.30200000000002</c:v>
                </c:pt>
                <c:pt idx="40064">
                  <c:v>426.22699999999958</c:v>
                </c:pt>
                <c:pt idx="40065">
                  <c:v>427.15499999999997</c:v>
                </c:pt>
                <c:pt idx="40066">
                  <c:v>428.084</c:v>
                </c:pt>
                <c:pt idx="40067">
                  <c:v>429.01499999999999</c:v>
                </c:pt>
                <c:pt idx="40068">
                  <c:v>429.94799999999975</c:v>
                </c:pt>
                <c:pt idx="40069">
                  <c:v>430.88200000000001</c:v>
                </c:pt>
                <c:pt idx="40070">
                  <c:v>431.81799999999993</c:v>
                </c:pt>
                <c:pt idx="40071">
                  <c:v>432.75700000000001</c:v>
                </c:pt>
                <c:pt idx="40072">
                  <c:v>433.69600000000003</c:v>
                </c:pt>
                <c:pt idx="40073">
                  <c:v>434.63799999999975</c:v>
                </c:pt>
                <c:pt idx="40074">
                  <c:v>435.58</c:v>
                </c:pt>
                <c:pt idx="40075">
                  <c:v>436.52499999999975</c:v>
                </c:pt>
                <c:pt idx="40076">
                  <c:v>437.47099999999978</c:v>
                </c:pt>
                <c:pt idx="40077">
                  <c:v>438.41799999999978</c:v>
                </c:pt>
                <c:pt idx="40078">
                  <c:v>439.36700000000002</c:v>
                </c:pt>
                <c:pt idx="40079">
                  <c:v>440.31700000000001</c:v>
                </c:pt>
                <c:pt idx="40080">
                  <c:v>441.26900000000001</c:v>
                </c:pt>
                <c:pt idx="40081">
                  <c:v>442.22099999999978</c:v>
                </c:pt>
                <c:pt idx="40082">
                  <c:v>443.17500000000001</c:v>
                </c:pt>
                <c:pt idx="40083">
                  <c:v>444.13</c:v>
                </c:pt>
                <c:pt idx="40084">
                  <c:v>445.08699999999965</c:v>
                </c:pt>
                <c:pt idx="40085">
                  <c:v>446.04399999999993</c:v>
                </c:pt>
                <c:pt idx="40086">
                  <c:v>447.00200000000001</c:v>
                </c:pt>
                <c:pt idx="40087">
                  <c:v>447.96099999999979</c:v>
                </c:pt>
                <c:pt idx="40088">
                  <c:v>448.92099999999965</c:v>
                </c:pt>
                <c:pt idx="40089">
                  <c:v>449.88200000000001</c:v>
                </c:pt>
                <c:pt idx="40090">
                  <c:v>450.84399999999999</c:v>
                </c:pt>
                <c:pt idx="40091">
                  <c:v>451.80599999999993</c:v>
                </c:pt>
                <c:pt idx="40092">
                  <c:v>452.76900000000001</c:v>
                </c:pt>
                <c:pt idx="40093">
                  <c:v>453.73299999999978</c:v>
                </c:pt>
                <c:pt idx="40094">
                  <c:v>454.697</c:v>
                </c:pt>
                <c:pt idx="40095">
                  <c:v>455.66199999999975</c:v>
                </c:pt>
                <c:pt idx="40096">
                  <c:v>456.62700000000001</c:v>
                </c:pt>
                <c:pt idx="40097">
                  <c:v>457.59199999999959</c:v>
                </c:pt>
                <c:pt idx="40098">
                  <c:v>458.55799999999999</c:v>
                </c:pt>
                <c:pt idx="40099">
                  <c:v>459.5229999999998</c:v>
                </c:pt>
                <c:pt idx="40100">
                  <c:v>460.48899999999958</c:v>
                </c:pt>
                <c:pt idx="40101">
                  <c:v>461.45499999999993</c:v>
                </c:pt>
                <c:pt idx="40102">
                  <c:v>462.42099999999965</c:v>
                </c:pt>
                <c:pt idx="40103">
                  <c:v>463.387</c:v>
                </c:pt>
                <c:pt idx="40104">
                  <c:v>464.35199999999975</c:v>
                </c:pt>
                <c:pt idx="40105">
                  <c:v>465.31799999999993</c:v>
                </c:pt>
                <c:pt idx="40106">
                  <c:v>466.28299999999979</c:v>
                </c:pt>
                <c:pt idx="40107">
                  <c:v>467.24799999999999</c:v>
                </c:pt>
                <c:pt idx="40108">
                  <c:v>468.21199999999965</c:v>
                </c:pt>
                <c:pt idx="40109">
                  <c:v>469.17599999999999</c:v>
                </c:pt>
                <c:pt idx="40110">
                  <c:v>470.13900000000001</c:v>
                </c:pt>
                <c:pt idx="40111">
                  <c:v>471.101</c:v>
                </c:pt>
                <c:pt idx="40112">
                  <c:v>472.06299999999999</c:v>
                </c:pt>
                <c:pt idx="40113">
                  <c:v>473.0229999999998</c:v>
                </c:pt>
                <c:pt idx="40114">
                  <c:v>473.98299999999978</c:v>
                </c:pt>
                <c:pt idx="40115">
                  <c:v>474.94200000000001</c:v>
                </c:pt>
                <c:pt idx="40116">
                  <c:v>475.9</c:v>
                </c:pt>
                <c:pt idx="40117">
                  <c:v>476.85599999999999</c:v>
                </c:pt>
                <c:pt idx="40118">
                  <c:v>477.81099999999975</c:v>
                </c:pt>
                <c:pt idx="40119">
                  <c:v>478.76499999999999</c:v>
                </c:pt>
                <c:pt idx="40120">
                  <c:v>479.71699999999959</c:v>
                </c:pt>
                <c:pt idx="40121">
                  <c:v>480.66800000000001</c:v>
                </c:pt>
                <c:pt idx="40122">
                  <c:v>481.61700000000002</c:v>
                </c:pt>
                <c:pt idx="40123">
                  <c:v>482.565</c:v>
                </c:pt>
                <c:pt idx="40124">
                  <c:v>483.51</c:v>
                </c:pt>
                <c:pt idx="40125">
                  <c:v>484.45400000000001</c:v>
                </c:pt>
                <c:pt idx="40126">
                  <c:v>485.39599999999979</c:v>
                </c:pt>
                <c:pt idx="40127">
                  <c:v>486.33499999999975</c:v>
                </c:pt>
                <c:pt idx="40128">
                  <c:v>487.2729999999998</c:v>
                </c:pt>
                <c:pt idx="40129">
                  <c:v>488.20800000000003</c:v>
                </c:pt>
                <c:pt idx="40130">
                  <c:v>489.14000000000021</c:v>
                </c:pt>
                <c:pt idx="40131">
                  <c:v>490.07100000000003</c:v>
                </c:pt>
                <c:pt idx="40132">
                  <c:v>490.99899999999963</c:v>
                </c:pt>
                <c:pt idx="40133">
                  <c:v>491.92399999999958</c:v>
                </c:pt>
                <c:pt idx="40134">
                  <c:v>492.846</c:v>
                </c:pt>
                <c:pt idx="40135">
                  <c:v>493.76599999999979</c:v>
                </c:pt>
                <c:pt idx="40136">
                  <c:v>494.68200000000002</c:v>
                </c:pt>
                <c:pt idx="40137">
                  <c:v>495.59599999999978</c:v>
                </c:pt>
                <c:pt idx="40138">
                  <c:v>496.50599999999974</c:v>
                </c:pt>
                <c:pt idx="40139">
                  <c:v>497.41299999999978</c:v>
                </c:pt>
                <c:pt idx="40140">
                  <c:v>498.31700000000001</c:v>
                </c:pt>
                <c:pt idx="40141">
                  <c:v>499.21699999999959</c:v>
                </c:pt>
                <c:pt idx="40142">
                  <c:v>500.11399999999975</c:v>
                </c:pt>
                <c:pt idx="40143">
                  <c:v>501.00700000000001</c:v>
                </c:pt>
                <c:pt idx="40144">
                  <c:v>501.89599999999979</c:v>
                </c:pt>
                <c:pt idx="40145">
                  <c:v>502.78199999999958</c:v>
                </c:pt>
                <c:pt idx="40146">
                  <c:v>503.66399999999999</c:v>
                </c:pt>
                <c:pt idx="40147">
                  <c:v>504.541</c:v>
                </c:pt>
                <c:pt idx="40148">
                  <c:v>505.41399999999965</c:v>
                </c:pt>
                <c:pt idx="40149">
                  <c:v>506.28299999999979</c:v>
                </c:pt>
                <c:pt idx="40150">
                  <c:v>507.14800000000002</c:v>
                </c:pt>
                <c:pt idx="40151">
                  <c:v>508.00900000000001</c:v>
                </c:pt>
                <c:pt idx="40152">
                  <c:v>508.86399999999975</c:v>
                </c:pt>
                <c:pt idx="40153">
                  <c:v>509.71499999999975</c:v>
                </c:pt>
                <c:pt idx="40154">
                  <c:v>510.56099999999975</c:v>
                </c:pt>
                <c:pt idx="40155">
                  <c:v>511.40299999999979</c:v>
                </c:pt>
                <c:pt idx="40156">
                  <c:v>512.23900000000003</c:v>
                </c:pt>
                <c:pt idx="40157">
                  <c:v>513.07100000000003</c:v>
                </c:pt>
                <c:pt idx="40158">
                  <c:v>513.89699999999959</c:v>
                </c:pt>
                <c:pt idx="40159">
                  <c:v>514.71699999999998</c:v>
                </c:pt>
                <c:pt idx="40160">
                  <c:v>515.53300000000002</c:v>
                </c:pt>
                <c:pt idx="40161">
                  <c:v>516.34299999999928</c:v>
                </c:pt>
                <c:pt idx="40162">
                  <c:v>517.14699999999959</c:v>
                </c:pt>
                <c:pt idx="40163">
                  <c:v>517.9449999999996</c:v>
                </c:pt>
                <c:pt idx="40164">
                  <c:v>518.73800000000051</c:v>
                </c:pt>
                <c:pt idx="40165">
                  <c:v>519.52499999999998</c:v>
                </c:pt>
                <c:pt idx="40166">
                  <c:v>520.3049999999995</c:v>
                </c:pt>
                <c:pt idx="40167">
                  <c:v>521.08000000000004</c:v>
                </c:pt>
                <c:pt idx="40168">
                  <c:v>521.84899999999959</c:v>
                </c:pt>
                <c:pt idx="40169">
                  <c:v>522.61</c:v>
                </c:pt>
                <c:pt idx="40170">
                  <c:v>523.36599999999942</c:v>
                </c:pt>
                <c:pt idx="40171">
                  <c:v>524.11500000000001</c:v>
                </c:pt>
                <c:pt idx="40172">
                  <c:v>524.85699999999929</c:v>
                </c:pt>
                <c:pt idx="40173">
                  <c:v>525.59299999999996</c:v>
                </c:pt>
                <c:pt idx="40174">
                  <c:v>526.32099999999957</c:v>
                </c:pt>
                <c:pt idx="40175">
                  <c:v>527.04300000000001</c:v>
                </c:pt>
                <c:pt idx="40176">
                  <c:v>527.75800000000004</c:v>
                </c:pt>
                <c:pt idx="40177">
                  <c:v>528.46499999999958</c:v>
                </c:pt>
                <c:pt idx="40178">
                  <c:v>529.16499999999996</c:v>
                </c:pt>
                <c:pt idx="40179">
                  <c:v>529.85799999999927</c:v>
                </c:pt>
                <c:pt idx="40180">
                  <c:v>530.54300000000001</c:v>
                </c:pt>
                <c:pt idx="40181">
                  <c:v>531.221</c:v>
                </c:pt>
                <c:pt idx="40182">
                  <c:v>531.89099999999996</c:v>
                </c:pt>
                <c:pt idx="40183">
                  <c:v>532.553</c:v>
                </c:pt>
                <c:pt idx="40184">
                  <c:v>533.20699999999999</c:v>
                </c:pt>
                <c:pt idx="40185">
                  <c:v>533.85299999999916</c:v>
                </c:pt>
                <c:pt idx="40186">
                  <c:v>534.49099999999999</c:v>
                </c:pt>
                <c:pt idx="40187">
                  <c:v>535.12099999999998</c:v>
                </c:pt>
                <c:pt idx="40188">
                  <c:v>535.74300000000005</c:v>
                </c:pt>
                <c:pt idx="40189">
                  <c:v>536.35599999999943</c:v>
                </c:pt>
                <c:pt idx="40190">
                  <c:v>536.96099999999956</c:v>
                </c:pt>
                <c:pt idx="40191">
                  <c:v>537.55699999999956</c:v>
                </c:pt>
                <c:pt idx="40192">
                  <c:v>538.14499999999998</c:v>
                </c:pt>
                <c:pt idx="40193">
                  <c:v>538.72400000000005</c:v>
                </c:pt>
                <c:pt idx="40194">
                  <c:v>539.29400000000044</c:v>
                </c:pt>
                <c:pt idx="40195">
                  <c:v>539.85499999999956</c:v>
                </c:pt>
                <c:pt idx="40196">
                  <c:v>540.40699999999958</c:v>
                </c:pt>
                <c:pt idx="40197">
                  <c:v>540.94999999999959</c:v>
                </c:pt>
                <c:pt idx="40198">
                  <c:v>541.48299999999949</c:v>
                </c:pt>
                <c:pt idx="40199">
                  <c:v>542.00699999999949</c:v>
                </c:pt>
                <c:pt idx="40200">
                  <c:v>542.52199999999959</c:v>
                </c:pt>
                <c:pt idx="40201">
                  <c:v>543.02800000000002</c:v>
                </c:pt>
                <c:pt idx="40202">
                  <c:v>543.52300000000002</c:v>
                </c:pt>
                <c:pt idx="40203">
                  <c:v>544.00900000000001</c:v>
                </c:pt>
                <c:pt idx="40204">
                  <c:v>544.48599999999999</c:v>
                </c:pt>
                <c:pt idx="40205">
                  <c:v>544.95199999999954</c:v>
                </c:pt>
                <c:pt idx="40206">
                  <c:v>545.40899999999999</c:v>
                </c:pt>
                <c:pt idx="40207">
                  <c:v>545.85499999999956</c:v>
                </c:pt>
                <c:pt idx="40208">
                  <c:v>546.29200000000003</c:v>
                </c:pt>
                <c:pt idx="40209">
                  <c:v>546.71799999999996</c:v>
                </c:pt>
                <c:pt idx="40210">
                  <c:v>547.13400000000001</c:v>
                </c:pt>
                <c:pt idx="40211">
                  <c:v>547.54</c:v>
                </c:pt>
                <c:pt idx="40212">
                  <c:v>547.93499999999949</c:v>
                </c:pt>
                <c:pt idx="40213">
                  <c:v>548.3199999999996</c:v>
                </c:pt>
                <c:pt idx="40214">
                  <c:v>548.69400000000041</c:v>
                </c:pt>
                <c:pt idx="40215">
                  <c:v>549.05699999999956</c:v>
                </c:pt>
                <c:pt idx="40216">
                  <c:v>549.41</c:v>
                </c:pt>
                <c:pt idx="40217">
                  <c:v>549.7519999999995</c:v>
                </c:pt>
                <c:pt idx="40218">
                  <c:v>550.08399999999995</c:v>
                </c:pt>
                <c:pt idx="40219">
                  <c:v>550.404</c:v>
                </c:pt>
                <c:pt idx="40220">
                  <c:v>550.71299999999997</c:v>
                </c:pt>
                <c:pt idx="40221">
                  <c:v>551.01099999999997</c:v>
                </c:pt>
                <c:pt idx="40222">
                  <c:v>551.29900000000043</c:v>
                </c:pt>
                <c:pt idx="40223">
                  <c:v>551.57400000000041</c:v>
                </c:pt>
                <c:pt idx="40224">
                  <c:v>551.83900000000006</c:v>
                </c:pt>
                <c:pt idx="40225">
                  <c:v>552.09199999999998</c:v>
                </c:pt>
                <c:pt idx="40226">
                  <c:v>552.33399999999949</c:v>
                </c:pt>
                <c:pt idx="40227">
                  <c:v>552.5649999999996</c:v>
                </c:pt>
                <c:pt idx="40228">
                  <c:v>552.78400000000045</c:v>
                </c:pt>
                <c:pt idx="40229">
                  <c:v>552.99099999999999</c:v>
                </c:pt>
                <c:pt idx="40230">
                  <c:v>553.18700000000001</c:v>
                </c:pt>
                <c:pt idx="40231">
                  <c:v>553.37099999999998</c:v>
                </c:pt>
                <c:pt idx="40232">
                  <c:v>553.54399999999998</c:v>
                </c:pt>
                <c:pt idx="40233">
                  <c:v>553.70500000000004</c:v>
                </c:pt>
                <c:pt idx="40234">
                  <c:v>553.85299999999916</c:v>
                </c:pt>
                <c:pt idx="40235">
                  <c:v>553.99</c:v>
                </c:pt>
                <c:pt idx="40236">
                  <c:v>554.11500000000001</c:v>
                </c:pt>
                <c:pt idx="40237">
                  <c:v>554.22900000000004</c:v>
                </c:pt>
                <c:pt idx="40238">
                  <c:v>554.32999999999959</c:v>
                </c:pt>
                <c:pt idx="40239">
                  <c:v>554.41899999999998</c:v>
                </c:pt>
                <c:pt idx="40240">
                  <c:v>554.49599999999998</c:v>
                </c:pt>
                <c:pt idx="40241">
                  <c:v>554.56099999999958</c:v>
                </c:pt>
                <c:pt idx="40242">
                  <c:v>554.61300000000051</c:v>
                </c:pt>
                <c:pt idx="40243">
                  <c:v>554.654</c:v>
                </c:pt>
                <c:pt idx="40244">
                  <c:v>554.68200000000002</c:v>
                </c:pt>
                <c:pt idx="40245">
                  <c:v>554.69799999999998</c:v>
                </c:pt>
                <c:pt idx="40246">
                  <c:v>554.702</c:v>
                </c:pt>
                <c:pt idx="40247">
                  <c:v>554.69299999999998</c:v>
                </c:pt>
                <c:pt idx="40248">
                  <c:v>554.67200000000003</c:v>
                </c:pt>
                <c:pt idx="40249">
                  <c:v>554.63900000000001</c:v>
                </c:pt>
                <c:pt idx="40250">
                  <c:v>554.59299999999996</c:v>
                </c:pt>
                <c:pt idx="40251">
                  <c:v>554.53499999999997</c:v>
                </c:pt>
                <c:pt idx="40252">
                  <c:v>554.46400000000006</c:v>
                </c:pt>
                <c:pt idx="40253">
                  <c:v>554.38099999999997</c:v>
                </c:pt>
                <c:pt idx="40254">
                  <c:v>554.28500000000042</c:v>
                </c:pt>
                <c:pt idx="40255">
                  <c:v>554.17700000000002</c:v>
                </c:pt>
                <c:pt idx="40256">
                  <c:v>554.05599999999959</c:v>
                </c:pt>
                <c:pt idx="40257">
                  <c:v>553.923</c:v>
                </c:pt>
                <c:pt idx="40258">
                  <c:v>553.77700000000004</c:v>
                </c:pt>
                <c:pt idx="40259">
                  <c:v>553.61900000000003</c:v>
                </c:pt>
                <c:pt idx="40260">
                  <c:v>553.4479999999993</c:v>
                </c:pt>
                <c:pt idx="40261">
                  <c:v>553.26499999999999</c:v>
                </c:pt>
                <c:pt idx="40262">
                  <c:v>553.06799999999942</c:v>
                </c:pt>
                <c:pt idx="40263">
                  <c:v>552.85999999999956</c:v>
                </c:pt>
                <c:pt idx="40264">
                  <c:v>552.63800000000003</c:v>
                </c:pt>
                <c:pt idx="40265">
                  <c:v>552.40499999999997</c:v>
                </c:pt>
                <c:pt idx="40266">
                  <c:v>552.15800000000002</c:v>
                </c:pt>
                <c:pt idx="40267">
                  <c:v>551.899</c:v>
                </c:pt>
                <c:pt idx="40268">
                  <c:v>551.62800000000004</c:v>
                </c:pt>
                <c:pt idx="40269">
                  <c:v>551.34299999999928</c:v>
                </c:pt>
                <c:pt idx="40270">
                  <c:v>551.04699999999957</c:v>
                </c:pt>
                <c:pt idx="40271">
                  <c:v>550.73699999999997</c:v>
                </c:pt>
                <c:pt idx="40272">
                  <c:v>550.41499999999996</c:v>
                </c:pt>
                <c:pt idx="40273">
                  <c:v>550.08100000000002</c:v>
                </c:pt>
                <c:pt idx="40274">
                  <c:v>549.73400000000004</c:v>
                </c:pt>
                <c:pt idx="40275">
                  <c:v>549.375</c:v>
                </c:pt>
                <c:pt idx="40276">
                  <c:v>549.00300000000004</c:v>
                </c:pt>
                <c:pt idx="40277">
                  <c:v>548.61800000000005</c:v>
                </c:pt>
                <c:pt idx="40278">
                  <c:v>548.22199999999998</c:v>
                </c:pt>
                <c:pt idx="40279">
                  <c:v>547.81299999999942</c:v>
                </c:pt>
                <c:pt idx="40280">
                  <c:v>547.39099999999996</c:v>
                </c:pt>
                <c:pt idx="40281">
                  <c:v>546.95699999999943</c:v>
                </c:pt>
                <c:pt idx="40282">
                  <c:v>546.51099999999997</c:v>
                </c:pt>
                <c:pt idx="40283">
                  <c:v>546.05199999999957</c:v>
                </c:pt>
                <c:pt idx="40284">
                  <c:v>545.58100000000002</c:v>
                </c:pt>
                <c:pt idx="40285">
                  <c:v>545.09799999999996</c:v>
                </c:pt>
                <c:pt idx="40286">
                  <c:v>544.6029999999995</c:v>
                </c:pt>
                <c:pt idx="40287">
                  <c:v>544.096</c:v>
                </c:pt>
                <c:pt idx="40288">
                  <c:v>543.57600000000002</c:v>
                </c:pt>
                <c:pt idx="40289">
                  <c:v>543.04399999999998</c:v>
                </c:pt>
                <c:pt idx="40290">
                  <c:v>542.50099999999998</c:v>
                </c:pt>
                <c:pt idx="40291">
                  <c:v>541.9449999999996</c:v>
                </c:pt>
                <c:pt idx="40292">
                  <c:v>541.3769999999995</c:v>
                </c:pt>
                <c:pt idx="40293">
                  <c:v>540.79800000000046</c:v>
                </c:pt>
                <c:pt idx="40294">
                  <c:v>540.20699999999999</c:v>
                </c:pt>
                <c:pt idx="40295">
                  <c:v>539.6029999999995</c:v>
                </c:pt>
                <c:pt idx="40296">
                  <c:v>538.98800000000051</c:v>
                </c:pt>
                <c:pt idx="40297">
                  <c:v>538.36199999999928</c:v>
                </c:pt>
                <c:pt idx="40298">
                  <c:v>537.72400000000005</c:v>
                </c:pt>
                <c:pt idx="40299">
                  <c:v>537.07400000000041</c:v>
                </c:pt>
                <c:pt idx="40300">
                  <c:v>536.41199999999958</c:v>
                </c:pt>
                <c:pt idx="40301">
                  <c:v>535.73900000000003</c:v>
                </c:pt>
                <c:pt idx="40302">
                  <c:v>535.0549999999995</c:v>
                </c:pt>
                <c:pt idx="40303">
                  <c:v>534.35999999999956</c:v>
                </c:pt>
                <c:pt idx="40304">
                  <c:v>533.65300000000002</c:v>
                </c:pt>
                <c:pt idx="40305">
                  <c:v>532.93499999999949</c:v>
                </c:pt>
                <c:pt idx="40306">
                  <c:v>532.20600000000002</c:v>
                </c:pt>
                <c:pt idx="40307">
                  <c:v>531.46499999999958</c:v>
                </c:pt>
                <c:pt idx="40308">
                  <c:v>530.71400000000051</c:v>
                </c:pt>
                <c:pt idx="40309">
                  <c:v>529.95199999999954</c:v>
                </c:pt>
                <c:pt idx="40310">
                  <c:v>529.17900000000043</c:v>
                </c:pt>
                <c:pt idx="40311">
                  <c:v>528.39499999999998</c:v>
                </c:pt>
                <c:pt idx="40312">
                  <c:v>527.6</c:v>
                </c:pt>
                <c:pt idx="40313">
                  <c:v>526.79500000000041</c:v>
                </c:pt>
                <c:pt idx="40314">
                  <c:v>525.97900000000004</c:v>
                </c:pt>
                <c:pt idx="40315">
                  <c:v>525.15300000000002</c:v>
                </c:pt>
                <c:pt idx="40316">
                  <c:v>524.31599999999958</c:v>
                </c:pt>
                <c:pt idx="40317">
                  <c:v>523.4689999999996</c:v>
                </c:pt>
                <c:pt idx="40318">
                  <c:v>522.61199999999997</c:v>
                </c:pt>
                <c:pt idx="40319">
                  <c:v>521.745</c:v>
                </c:pt>
                <c:pt idx="40320">
                  <c:v>520.86699999999928</c:v>
                </c:pt>
                <c:pt idx="40321">
                  <c:v>519.98</c:v>
                </c:pt>
                <c:pt idx="40322">
                  <c:v>519.08299999999997</c:v>
                </c:pt>
                <c:pt idx="40323">
                  <c:v>518.17600000000004</c:v>
                </c:pt>
                <c:pt idx="40324">
                  <c:v>517.25900000000001</c:v>
                </c:pt>
                <c:pt idx="40325">
                  <c:v>516.33299999999929</c:v>
                </c:pt>
                <c:pt idx="40326">
                  <c:v>515.39699999999959</c:v>
                </c:pt>
                <c:pt idx="40327">
                  <c:v>514.45199999999954</c:v>
                </c:pt>
                <c:pt idx="40328">
                  <c:v>513.49800000000005</c:v>
                </c:pt>
                <c:pt idx="40329">
                  <c:v>512.53399999999999</c:v>
                </c:pt>
                <c:pt idx="40330">
                  <c:v>511.56099999999975</c:v>
                </c:pt>
                <c:pt idx="40331">
                  <c:v>510.57900000000001</c:v>
                </c:pt>
                <c:pt idx="40332">
                  <c:v>509.58799999999979</c:v>
                </c:pt>
                <c:pt idx="40333">
                  <c:v>508.589</c:v>
                </c:pt>
                <c:pt idx="40334">
                  <c:v>507.58</c:v>
                </c:pt>
                <c:pt idx="40335">
                  <c:v>506.56400000000002</c:v>
                </c:pt>
                <c:pt idx="40336">
                  <c:v>505.53799999999978</c:v>
                </c:pt>
                <c:pt idx="40337">
                  <c:v>504.50400000000002</c:v>
                </c:pt>
                <c:pt idx="40338">
                  <c:v>503.46199999999965</c:v>
                </c:pt>
                <c:pt idx="40339">
                  <c:v>502.41199999999958</c:v>
                </c:pt>
                <c:pt idx="40340">
                  <c:v>501.35399999999993</c:v>
                </c:pt>
                <c:pt idx="40341">
                  <c:v>500.28699999999958</c:v>
                </c:pt>
                <c:pt idx="40342">
                  <c:v>499.21299999999979</c:v>
                </c:pt>
                <c:pt idx="40343">
                  <c:v>498.13099999999974</c:v>
                </c:pt>
                <c:pt idx="40344">
                  <c:v>497.04199999999975</c:v>
                </c:pt>
                <c:pt idx="40345">
                  <c:v>495.94400000000002</c:v>
                </c:pt>
                <c:pt idx="40346">
                  <c:v>494.8400000000002</c:v>
                </c:pt>
                <c:pt idx="40347">
                  <c:v>493.72799999999978</c:v>
                </c:pt>
                <c:pt idx="40348">
                  <c:v>492.60899999999975</c:v>
                </c:pt>
                <c:pt idx="40349">
                  <c:v>491.48299999999978</c:v>
                </c:pt>
                <c:pt idx="40350">
                  <c:v>490.35</c:v>
                </c:pt>
                <c:pt idx="40351">
                  <c:v>489.21</c:v>
                </c:pt>
                <c:pt idx="40352">
                  <c:v>488.06400000000002</c:v>
                </c:pt>
                <c:pt idx="40353">
                  <c:v>486.9099999999998</c:v>
                </c:pt>
                <c:pt idx="40354">
                  <c:v>485.75099999999975</c:v>
                </c:pt>
                <c:pt idx="40355">
                  <c:v>484.58499999999975</c:v>
                </c:pt>
                <c:pt idx="40356">
                  <c:v>483.41299999999978</c:v>
                </c:pt>
                <c:pt idx="40357">
                  <c:v>482.23399999999958</c:v>
                </c:pt>
                <c:pt idx="40358">
                  <c:v>481.05</c:v>
                </c:pt>
                <c:pt idx="40359">
                  <c:v>479.85899999999975</c:v>
                </c:pt>
                <c:pt idx="40360">
                  <c:v>478.66300000000001</c:v>
                </c:pt>
                <c:pt idx="40361">
                  <c:v>477.46099999999979</c:v>
                </c:pt>
                <c:pt idx="40362">
                  <c:v>476.25400000000002</c:v>
                </c:pt>
                <c:pt idx="40363">
                  <c:v>475.04199999999975</c:v>
                </c:pt>
                <c:pt idx="40364">
                  <c:v>473.82400000000001</c:v>
                </c:pt>
                <c:pt idx="40365">
                  <c:v>472.601</c:v>
                </c:pt>
                <c:pt idx="40366">
                  <c:v>471.37200000000001</c:v>
                </c:pt>
                <c:pt idx="40367">
                  <c:v>470.13900000000001</c:v>
                </c:pt>
                <c:pt idx="40368">
                  <c:v>468.90199999999965</c:v>
                </c:pt>
                <c:pt idx="40369">
                  <c:v>467.65899999999999</c:v>
                </c:pt>
                <c:pt idx="40370">
                  <c:v>466.41199999999958</c:v>
                </c:pt>
                <c:pt idx="40371">
                  <c:v>465.16</c:v>
                </c:pt>
                <c:pt idx="40372">
                  <c:v>463.90499999999975</c:v>
                </c:pt>
                <c:pt idx="40373">
                  <c:v>462.64499999999998</c:v>
                </c:pt>
                <c:pt idx="40374">
                  <c:v>461.38099999999974</c:v>
                </c:pt>
                <c:pt idx="40375">
                  <c:v>460.113</c:v>
                </c:pt>
                <c:pt idx="40376">
                  <c:v>458.84100000000001</c:v>
                </c:pt>
                <c:pt idx="40377">
                  <c:v>457.565</c:v>
                </c:pt>
                <c:pt idx="40378">
                  <c:v>456.28599999999977</c:v>
                </c:pt>
                <c:pt idx="40379">
                  <c:v>455.00400000000002</c:v>
                </c:pt>
                <c:pt idx="40380">
                  <c:v>453.71799999999979</c:v>
                </c:pt>
                <c:pt idx="40381">
                  <c:v>452.42899999999958</c:v>
                </c:pt>
                <c:pt idx="40382">
                  <c:v>451.137</c:v>
                </c:pt>
                <c:pt idx="40383">
                  <c:v>449.84199999999993</c:v>
                </c:pt>
                <c:pt idx="40384">
                  <c:v>448.54399999999993</c:v>
                </c:pt>
                <c:pt idx="40385">
                  <c:v>447.24400000000026</c:v>
                </c:pt>
                <c:pt idx="40386">
                  <c:v>445.94099999999975</c:v>
                </c:pt>
                <c:pt idx="40387">
                  <c:v>444.63499999999999</c:v>
                </c:pt>
                <c:pt idx="40388">
                  <c:v>443.327</c:v>
                </c:pt>
                <c:pt idx="40389">
                  <c:v>442.017</c:v>
                </c:pt>
                <c:pt idx="40390">
                  <c:v>440.70499999999993</c:v>
                </c:pt>
                <c:pt idx="40391">
                  <c:v>439.39</c:v>
                </c:pt>
                <c:pt idx="40392">
                  <c:v>438.07400000000001</c:v>
                </c:pt>
                <c:pt idx="40393">
                  <c:v>436.75599999999974</c:v>
                </c:pt>
                <c:pt idx="40394">
                  <c:v>435.43699999999961</c:v>
                </c:pt>
                <c:pt idx="40395">
                  <c:v>434.11599999999999</c:v>
                </c:pt>
                <c:pt idx="40396">
                  <c:v>432.79299999999978</c:v>
                </c:pt>
                <c:pt idx="40397">
                  <c:v>431.4699999999998</c:v>
                </c:pt>
                <c:pt idx="40398">
                  <c:v>430.14499999999998</c:v>
                </c:pt>
                <c:pt idx="40399">
                  <c:v>428.81900000000002</c:v>
                </c:pt>
                <c:pt idx="40400">
                  <c:v>427.49199999999962</c:v>
                </c:pt>
                <c:pt idx="40401">
                  <c:v>426.16399999999999</c:v>
                </c:pt>
                <c:pt idx="40402">
                  <c:v>424.83599999999979</c:v>
                </c:pt>
                <c:pt idx="40403">
                  <c:v>423.50700000000001</c:v>
                </c:pt>
                <c:pt idx="40404">
                  <c:v>422.178</c:v>
                </c:pt>
                <c:pt idx="40405">
                  <c:v>420.84800000000001</c:v>
                </c:pt>
                <c:pt idx="40406">
                  <c:v>419.51799999999974</c:v>
                </c:pt>
                <c:pt idx="40407">
                  <c:v>418.18799999999999</c:v>
                </c:pt>
                <c:pt idx="40408">
                  <c:v>416.858</c:v>
                </c:pt>
                <c:pt idx="40409">
                  <c:v>415.52799999999979</c:v>
                </c:pt>
                <c:pt idx="40410">
                  <c:v>414.19799999999975</c:v>
                </c:pt>
                <c:pt idx="40411">
                  <c:v>412.86799999999999</c:v>
                </c:pt>
                <c:pt idx="40412">
                  <c:v>411.53899999999965</c:v>
                </c:pt>
                <c:pt idx="40413">
                  <c:v>410.21</c:v>
                </c:pt>
                <c:pt idx="40414">
                  <c:v>408.88200000000001</c:v>
                </c:pt>
                <c:pt idx="40415">
                  <c:v>407.55399999999975</c:v>
                </c:pt>
                <c:pt idx="40416">
                  <c:v>406.22799999999978</c:v>
                </c:pt>
                <c:pt idx="40417">
                  <c:v>404.90199999999965</c:v>
                </c:pt>
                <c:pt idx="40418">
                  <c:v>403.577</c:v>
                </c:pt>
                <c:pt idx="40419">
                  <c:v>402.25400000000002</c:v>
                </c:pt>
                <c:pt idx="40420">
                  <c:v>400.93099999999959</c:v>
                </c:pt>
                <c:pt idx="40421">
                  <c:v>399.61</c:v>
                </c:pt>
                <c:pt idx="40422">
                  <c:v>398.28999999999979</c:v>
                </c:pt>
                <c:pt idx="40423">
                  <c:v>396.97199999999958</c:v>
                </c:pt>
                <c:pt idx="40424">
                  <c:v>395.65499999999997</c:v>
                </c:pt>
                <c:pt idx="40425">
                  <c:v>394.3400000000002</c:v>
                </c:pt>
                <c:pt idx="40426">
                  <c:v>393.02699999999965</c:v>
                </c:pt>
                <c:pt idx="40427">
                  <c:v>391.71599999999978</c:v>
                </c:pt>
                <c:pt idx="40428">
                  <c:v>390.40599999999978</c:v>
                </c:pt>
                <c:pt idx="40429">
                  <c:v>389.09899999999965</c:v>
                </c:pt>
                <c:pt idx="40430">
                  <c:v>387.79399999999958</c:v>
                </c:pt>
                <c:pt idx="40431">
                  <c:v>386.49099999999964</c:v>
                </c:pt>
                <c:pt idx="40432">
                  <c:v>385.19</c:v>
                </c:pt>
                <c:pt idx="40433">
                  <c:v>383.892</c:v>
                </c:pt>
                <c:pt idx="40434">
                  <c:v>382.59599999999978</c:v>
                </c:pt>
                <c:pt idx="40435">
                  <c:v>381.30200000000002</c:v>
                </c:pt>
                <c:pt idx="40436">
                  <c:v>380.012</c:v>
                </c:pt>
                <c:pt idx="40437">
                  <c:v>378.72399999999965</c:v>
                </c:pt>
                <c:pt idx="40438">
                  <c:v>377.43799999999965</c:v>
                </c:pt>
                <c:pt idx="40439">
                  <c:v>376.15600000000001</c:v>
                </c:pt>
                <c:pt idx="40440">
                  <c:v>374.87599999999975</c:v>
                </c:pt>
                <c:pt idx="40441">
                  <c:v>373.6</c:v>
                </c:pt>
                <c:pt idx="40442">
                  <c:v>372.32599999999979</c:v>
                </c:pt>
                <c:pt idx="40443">
                  <c:v>371.05599999999993</c:v>
                </c:pt>
                <c:pt idx="40444">
                  <c:v>369.78899999999965</c:v>
                </c:pt>
                <c:pt idx="40445">
                  <c:v>368.52499999999975</c:v>
                </c:pt>
                <c:pt idx="40446">
                  <c:v>367.26499999999999</c:v>
                </c:pt>
                <c:pt idx="40447">
                  <c:v>366.00700000000001</c:v>
                </c:pt>
                <c:pt idx="40448">
                  <c:v>364.75400000000002</c:v>
                </c:pt>
                <c:pt idx="40449">
                  <c:v>363.50400000000002</c:v>
                </c:pt>
                <c:pt idx="40450">
                  <c:v>362.25700000000001</c:v>
                </c:pt>
                <c:pt idx="40451">
                  <c:v>361.01400000000001</c:v>
                </c:pt>
                <c:pt idx="40452">
                  <c:v>359.77499999999975</c:v>
                </c:pt>
                <c:pt idx="40453">
                  <c:v>358.54</c:v>
                </c:pt>
                <c:pt idx="40454">
                  <c:v>357.30799999999999</c:v>
                </c:pt>
                <c:pt idx="40455">
                  <c:v>356.08</c:v>
                </c:pt>
                <c:pt idx="40456">
                  <c:v>354.85700000000008</c:v>
                </c:pt>
                <c:pt idx="40457">
                  <c:v>353.637</c:v>
                </c:pt>
                <c:pt idx="40458">
                  <c:v>352.42099999999965</c:v>
                </c:pt>
                <c:pt idx="40459">
                  <c:v>351.209</c:v>
                </c:pt>
                <c:pt idx="40460">
                  <c:v>350.00099999999975</c:v>
                </c:pt>
                <c:pt idx="40461">
                  <c:v>348.79799999999977</c:v>
                </c:pt>
                <c:pt idx="40462">
                  <c:v>347.59899999999965</c:v>
                </c:pt>
                <c:pt idx="40463">
                  <c:v>346.404</c:v>
                </c:pt>
                <c:pt idx="40464">
                  <c:v>345.21299999999979</c:v>
                </c:pt>
                <c:pt idx="40465">
                  <c:v>344.02699999999965</c:v>
                </c:pt>
                <c:pt idx="40466">
                  <c:v>342.84399999999999</c:v>
                </c:pt>
                <c:pt idx="40467">
                  <c:v>341.66699999999975</c:v>
                </c:pt>
                <c:pt idx="40468">
                  <c:v>340.49299999999965</c:v>
                </c:pt>
                <c:pt idx="40469">
                  <c:v>339.32499999999999</c:v>
                </c:pt>
                <c:pt idx="40470">
                  <c:v>338.16</c:v>
                </c:pt>
                <c:pt idx="40471">
                  <c:v>337</c:v>
                </c:pt>
                <c:pt idx="40472">
                  <c:v>335.84500000000008</c:v>
                </c:pt>
                <c:pt idx="40473">
                  <c:v>334.69400000000002</c:v>
                </c:pt>
                <c:pt idx="40474">
                  <c:v>333.548</c:v>
                </c:pt>
                <c:pt idx="40475">
                  <c:v>332.40699999999958</c:v>
                </c:pt>
                <c:pt idx="40476">
                  <c:v>331.27</c:v>
                </c:pt>
                <c:pt idx="40477">
                  <c:v>330.13799999999975</c:v>
                </c:pt>
                <c:pt idx="40478">
                  <c:v>329.01</c:v>
                </c:pt>
                <c:pt idx="40479">
                  <c:v>327.887</c:v>
                </c:pt>
                <c:pt idx="40480">
                  <c:v>326.76900000000001</c:v>
                </c:pt>
                <c:pt idx="40481">
                  <c:v>325.65600000000001</c:v>
                </c:pt>
                <c:pt idx="40482">
                  <c:v>324.54700000000008</c:v>
                </c:pt>
                <c:pt idx="40483">
                  <c:v>323.44299999999993</c:v>
                </c:pt>
                <c:pt idx="40484">
                  <c:v>322.34399999999999</c:v>
                </c:pt>
                <c:pt idx="40485">
                  <c:v>321.25</c:v>
                </c:pt>
                <c:pt idx="40486">
                  <c:v>320.16000000000008</c:v>
                </c:pt>
                <c:pt idx="40487">
                  <c:v>319.07599999999979</c:v>
                </c:pt>
                <c:pt idx="40488">
                  <c:v>317.99599999999958</c:v>
                </c:pt>
                <c:pt idx="40489">
                  <c:v>316.92099999999965</c:v>
                </c:pt>
                <c:pt idx="40490">
                  <c:v>315.85000000000002</c:v>
                </c:pt>
                <c:pt idx="40491">
                  <c:v>314.78500000000003</c:v>
                </c:pt>
                <c:pt idx="40492">
                  <c:v>313.72399999999965</c:v>
                </c:pt>
                <c:pt idx="40493">
                  <c:v>312.66800000000001</c:v>
                </c:pt>
                <c:pt idx="40494">
                  <c:v>311.61700000000002</c:v>
                </c:pt>
                <c:pt idx="40495">
                  <c:v>310.57100000000003</c:v>
                </c:pt>
                <c:pt idx="40496">
                  <c:v>309.529</c:v>
                </c:pt>
                <c:pt idx="40497">
                  <c:v>308.49199999999962</c:v>
                </c:pt>
                <c:pt idx="40498">
                  <c:v>307.45999999999975</c:v>
                </c:pt>
                <c:pt idx="40499">
                  <c:v>306.43299999999965</c:v>
                </c:pt>
                <c:pt idx="40500">
                  <c:v>305.41000000000003</c:v>
                </c:pt>
                <c:pt idx="40501">
                  <c:v>304.392</c:v>
                </c:pt>
                <c:pt idx="40502">
                  <c:v>303.37900000000002</c:v>
                </c:pt>
                <c:pt idx="40503">
                  <c:v>302.37099999999975</c:v>
                </c:pt>
                <c:pt idx="40504">
                  <c:v>301.36700000000002</c:v>
                </c:pt>
                <c:pt idx="40505">
                  <c:v>300.36799999999999</c:v>
                </c:pt>
                <c:pt idx="40506">
                  <c:v>299.37400000000002</c:v>
                </c:pt>
                <c:pt idx="40507">
                  <c:v>298.38400000000001</c:v>
                </c:pt>
                <c:pt idx="40508">
                  <c:v>297.399</c:v>
                </c:pt>
                <c:pt idx="40509">
                  <c:v>296.41899999999958</c:v>
                </c:pt>
                <c:pt idx="40510">
                  <c:v>295.44299999999993</c:v>
                </c:pt>
                <c:pt idx="40511">
                  <c:v>294.47199999999958</c:v>
                </c:pt>
                <c:pt idx="40512">
                  <c:v>293.505</c:v>
                </c:pt>
                <c:pt idx="40513">
                  <c:v>292.54300000000001</c:v>
                </c:pt>
                <c:pt idx="40514">
                  <c:v>291.58499999999975</c:v>
                </c:pt>
                <c:pt idx="40515">
                  <c:v>290.63099999999974</c:v>
                </c:pt>
                <c:pt idx="40516">
                  <c:v>289.68200000000002</c:v>
                </c:pt>
                <c:pt idx="40517">
                  <c:v>288.73799999999977</c:v>
                </c:pt>
                <c:pt idx="40518">
                  <c:v>287.79700000000003</c:v>
                </c:pt>
                <c:pt idx="40519">
                  <c:v>286.86200000000002</c:v>
                </c:pt>
                <c:pt idx="40520">
                  <c:v>285.92999999999978</c:v>
                </c:pt>
                <c:pt idx="40521">
                  <c:v>285.00299999999999</c:v>
                </c:pt>
                <c:pt idx="40522">
                  <c:v>284.07900000000001</c:v>
                </c:pt>
                <c:pt idx="40523">
                  <c:v>283.16000000000008</c:v>
                </c:pt>
                <c:pt idx="40524">
                  <c:v>282.24599999999975</c:v>
                </c:pt>
                <c:pt idx="40525">
                  <c:v>281.33499999999975</c:v>
                </c:pt>
                <c:pt idx="40526">
                  <c:v>280.42799999999966</c:v>
                </c:pt>
                <c:pt idx="40527">
                  <c:v>279.52599999999978</c:v>
                </c:pt>
                <c:pt idx="40528">
                  <c:v>278.62700000000001</c:v>
                </c:pt>
                <c:pt idx="40529">
                  <c:v>277.73200000000003</c:v>
                </c:pt>
                <c:pt idx="40530">
                  <c:v>276.84100000000001</c:v>
                </c:pt>
                <c:pt idx="40531">
                  <c:v>275.95499999999993</c:v>
                </c:pt>
                <c:pt idx="40532">
                  <c:v>275.072</c:v>
                </c:pt>
                <c:pt idx="40533">
                  <c:v>274.19200000000001</c:v>
                </c:pt>
                <c:pt idx="40534">
                  <c:v>273.31700000000001</c:v>
                </c:pt>
                <c:pt idx="40535">
                  <c:v>272.44499999999999</c:v>
                </c:pt>
                <c:pt idx="40536">
                  <c:v>271.577</c:v>
                </c:pt>
                <c:pt idx="40537">
                  <c:v>270.71199999999965</c:v>
                </c:pt>
                <c:pt idx="40538">
                  <c:v>269.851</c:v>
                </c:pt>
                <c:pt idx="40539">
                  <c:v>268.99299999999965</c:v>
                </c:pt>
                <c:pt idx="40540">
                  <c:v>268.13900000000001</c:v>
                </c:pt>
                <c:pt idx="40541">
                  <c:v>267.28899999999965</c:v>
                </c:pt>
                <c:pt idx="40542">
                  <c:v>266.44099999999975</c:v>
                </c:pt>
                <c:pt idx="40543">
                  <c:v>265.59699999999958</c:v>
                </c:pt>
                <c:pt idx="40544">
                  <c:v>264.75700000000001</c:v>
                </c:pt>
                <c:pt idx="40545">
                  <c:v>263.91899999999958</c:v>
                </c:pt>
                <c:pt idx="40546">
                  <c:v>263.08499999999975</c:v>
                </c:pt>
                <c:pt idx="40547">
                  <c:v>262.25299999999999</c:v>
                </c:pt>
                <c:pt idx="40548">
                  <c:v>261.42499999999978</c:v>
                </c:pt>
                <c:pt idx="40549">
                  <c:v>260.60000000000002</c:v>
                </c:pt>
                <c:pt idx="40550">
                  <c:v>259.77799999999979</c:v>
                </c:pt>
                <c:pt idx="40551">
                  <c:v>258.959</c:v>
                </c:pt>
                <c:pt idx="40552">
                  <c:v>258.14200000000022</c:v>
                </c:pt>
                <c:pt idx="40553">
                  <c:v>257.32900000000001</c:v>
                </c:pt>
                <c:pt idx="40554">
                  <c:v>256.51799999999974</c:v>
                </c:pt>
                <c:pt idx="40555">
                  <c:v>255.70899999999997</c:v>
                </c:pt>
                <c:pt idx="40556">
                  <c:v>254.904</c:v>
                </c:pt>
                <c:pt idx="40557">
                  <c:v>254.101</c:v>
                </c:pt>
                <c:pt idx="40558">
                  <c:v>253.30100000000004</c:v>
                </c:pt>
                <c:pt idx="40559">
                  <c:v>252.50299999999999</c:v>
                </c:pt>
                <c:pt idx="40560">
                  <c:v>251.70699999999999</c:v>
                </c:pt>
                <c:pt idx="40561">
                  <c:v>250.91399999999999</c:v>
                </c:pt>
                <c:pt idx="40562">
                  <c:v>250.12300000000002</c:v>
                </c:pt>
                <c:pt idx="40563">
                  <c:v>249.33500000000001</c:v>
                </c:pt>
                <c:pt idx="40564">
                  <c:v>248.54900000000001</c:v>
                </c:pt>
                <c:pt idx="40565">
                  <c:v>247.76499999999999</c:v>
                </c:pt>
                <c:pt idx="40566">
                  <c:v>246.983</c:v>
                </c:pt>
                <c:pt idx="40567">
                  <c:v>246.20299999999997</c:v>
                </c:pt>
                <c:pt idx="40568">
                  <c:v>245.42500000000001</c:v>
                </c:pt>
                <c:pt idx="40569">
                  <c:v>244.64899999999997</c:v>
                </c:pt>
                <c:pt idx="40570">
                  <c:v>243.875</c:v>
                </c:pt>
                <c:pt idx="40571">
                  <c:v>243.10300000000001</c:v>
                </c:pt>
                <c:pt idx="40572">
                  <c:v>242.33200000000011</c:v>
                </c:pt>
                <c:pt idx="40573">
                  <c:v>241.56399999999999</c:v>
                </c:pt>
                <c:pt idx="40574">
                  <c:v>240.797</c:v>
                </c:pt>
                <c:pt idx="40575">
                  <c:v>240.03200000000001</c:v>
                </c:pt>
                <c:pt idx="40576">
                  <c:v>239.268</c:v>
                </c:pt>
                <c:pt idx="40577">
                  <c:v>238.506</c:v>
                </c:pt>
                <c:pt idx="40578">
                  <c:v>237.74499999999998</c:v>
                </c:pt>
                <c:pt idx="40579">
                  <c:v>236.9860000000001</c:v>
                </c:pt>
                <c:pt idx="40580">
                  <c:v>236.22800000000001</c:v>
                </c:pt>
                <c:pt idx="40581">
                  <c:v>235.47200000000001</c:v>
                </c:pt>
                <c:pt idx="40582">
                  <c:v>234.71699999999998</c:v>
                </c:pt>
                <c:pt idx="40583">
                  <c:v>233.96300000000002</c:v>
                </c:pt>
                <c:pt idx="40584">
                  <c:v>233.21099999999998</c:v>
                </c:pt>
                <c:pt idx="40585">
                  <c:v>232.459</c:v>
                </c:pt>
                <c:pt idx="40586">
                  <c:v>231.70899999999997</c:v>
                </c:pt>
                <c:pt idx="40587">
                  <c:v>230.96</c:v>
                </c:pt>
                <c:pt idx="40588">
                  <c:v>230.21199999999999</c:v>
                </c:pt>
                <c:pt idx="40589">
                  <c:v>229.464</c:v>
                </c:pt>
                <c:pt idx="40590">
                  <c:v>228.71799999999999</c:v>
                </c:pt>
                <c:pt idx="40591">
                  <c:v>227.97300000000001</c:v>
                </c:pt>
                <c:pt idx="40592">
                  <c:v>227.22800000000001</c:v>
                </c:pt>
                <c:pt idx="40593">
                  <c:v>226.48500000000001</c:v>
                </c:pt>
                <c:pt idx="40594">
                  <c:v>225.74199999999999</c:v>
                </c:pt>
                <c:pt idx="40595">
                  <c:v>225</c:v>
                </c:pt>
                <c:pt idx="40596">
                  <c:v>224.25899999999999</c:v>
                </c:pt>
                <c:pt idx="40597">
                  <c:v>223.518</c:v>
                </c:pt>
                <c:pt idx="40598">
                  <c:v>222.77799999999999</c:v>
                </c:pt>
                <c:pt idx="40599">
                  <c:v>222.03800000000001</c:v>
                </c:pt>
                <c:pt idx="40600">
                  <c:v>221.29900000000001</c:v>
                </c:pt>
                <c:pt idx="40601">
                  <c:v>220.56100000000001</c:v>
                </c:pt>
                <c:pt idx="40602">
                  <c:v>219.82300000000001</c:v>
                </c:pt>
                <c:pt idx="40603">
                  <c:v>219.08600000000001</c:v>
                </c:pt>
                <c:pt idx="40604">
                  <c:v>218.34900000000002</c:v>
                </c:pt>
                <c:pt idx="40605">
                  <c:v>217.61199999999999</c:v>
                </c:pt>
                <c:pt idx="40606">
                  <c:v>216.876</c:v>
                </c:pt>
                <c:pt idx="40607">
                  <c:v>216.14</c:v>
                </c:pt>
                <c:pt idx="40608">
                  <c:v>215.404</c:v>
                </c:pt>
                <c:pt idx="40609">
                  <c:v>214.66900000000001</c:v>
                </c:pt>
                <c:pt idx="40610">
                  <c:v>213.934</c:v>
                </c:pt>
                <c:pt idx="40611">
                  <c:v>213.19900000000001</c:v>
                </c:pt>
                <c:pt idx="40612">
                  <c:v>212.465</c:v>
                </c:pt>
                <c:pt idx="40613">
                  <c:v>211.73</c:v>
                </c:pt>
                <c:pt idx="40614">
                  <c:v>210.99600000000001</c:v>
                </c:pt>
                <c:pt idx="40615">
                  <c:v>210.262</c:v>
                </c:pt>
                <c:pt idx="40616">
                  <c:v>209.52800000000011</c:v>
                </c:pt>
                <c:pt idx="40617">
                  <c:v>208.79399999999998</c:v>
                </c:pt>
                <c:pt idx="40618">
                  <c:v>208.06</c:v>
                </c:pt>
                <c:pt idx="40619">
                  <c:v>207.32700000000011</c:v>
                </c:pt>
                <c:pt idx="40620">
                  <c:v>206.59300000000002</c:v>
                </c:pt>
                <c:pt idx="40621">
                  <c:v>205.86</c:v>
                </c:pt>
                <c:pt idx="40622">
                  <c:v>205.126</c:v>
                </c:pt>
                <c:pt idx="40623">
                  <c:v>204.393</c:v>
                </c:pt>
                <c:pt idx="40624">
                  <c:v>203.65900000000002</c:v>
                </c:pt>
                <c:pt idx="40625">
                  <c:v>202.92600000000004</c:v>
                </c:pt>
                <c:pt idx="40626">
                  <c:v>202.19200000000001</c:v>
                </c:pt>
                <c:pt idx="40627">
                  <c:v>201.459</c:v>
                </c:pt>
                <c:pt idx="40628">
                  <c:v>200.726</c:v>
                </c:pt>
                <c:pt idx="40629">
                  <c:v>199.9920000000001</c:v>
                </c:pt>
                <c:pt idx="40630">
                  <c:v>199.25899999999999</c:v>
                </c:pt>
                <c:pt idx="40631">
                  <c:v>198.52500000000001</c:v>
                </c:pt>
                <c:pt idx="40632">
                  <c:v>197.792</c:v>
                </c:pt>
                <c:pt idx="40633">
                  <c:v>197.05800000000011</c:v>
                </c:pt>
                <c:pt idx="40634">
                  <c:v>196.32500000000007</c:v>
                </c:pt>
                <c:pt idx="40635">
                  <c:v>195.59100000000001</c:v>
                </c:pt>
                <c:pt idx="40636">
                  <c:v>194.85800000000012</c:v>
                </c:pt>
                <c:pt idx="40637">
                  <c:v>194.125</c:v>
                </c:pt>
                <c:pt idx="40638">
                  <c:v>193.3910000000001</c:v>
                </c:pt>
                <c:pt idx="40639">
                  <c:v>192.65800000000004</c:v>
                </c:pt>
                <c:pt idx="40640">
                  <c:v>191.92500000000001</c:v>
                </c:pt>
                <c:pt idx="40641">
                  <c:v>191.191</c:v>
                </c:pt>
                <c:pt idx="40642">
                  <c:v>190.45800000000011</c:v>
                </c:pt>
                <c:pt idx="40643">
                  <c:v>189.72499999999999</c:v>
                </c:pt>
                <c:pt idx="40644">
                  <c:v>188.9920000000001</c:v>
                </c:pt>
                <c:pt idx="40645">
                  <c:v>188.26</c:v>
                </c:pt>
                <c:pt idx="40646">
                  <c:v>187.52700000000004</c:v>
                </c:pt>
                <c:pt idx="40647">
                  <c:v>186.79399999999998</c:v>
                </c:pt>
                <c:pt idx="40648">
                  <c:v>186.06200000000001</c:v>
                </c:pt>
                <c:pt idx="40649">
                  <c:v>185.33</c:v>
                </c:pt>
                <c:pt idx="40650">
                  <c:v>184.59800000000001</c:v>
                </c:pt>
                <c:pt idx="40651">
                  <c:v>183.8670000000001</c:v>
                </c:pt>
                <c:pt idx="40652">
                  <c:v>183.136</c:v>
                </c:pt>
                <c:pt idx="40653">
                  <c:v>182.405</c:v>
                </c:pt>
                <c:pt idx="40654">
                  <c:v>181.67399999999998</c:v>
                </c:pt>
                <c:pt idx="40655">
                  <c:v>180.94399999999999</c:v>
                </c:pt>
                <c:pt idx="40656">
                  <c:v>180.21399999999988</c:v>
                </c:pt>
                <c:pt idx="40657">
                  <c:v>179.48500000000001</c:v>
                </c:pt>
                <c:pt idx="40658">
                  <c:v>178.756</c:v>
                </c:pt>
                <c:pt idx="40659">
                  <c:v>178.02800000000011</c:v>
                </c:pt>
                <c:pt idx="40660">
                  <c:v>177.3</c:v>
                </c:pt>
                <c:pt idx="40661">
                  <c:v>176.57300000000001</c:v>
                </c:pt>
                <c:pt idx="40662">
                  <c:v>175.84700000000001</c:v>
                </c:pt>
                <c:pt idx="40663">
                  <c:v>175.12100000000001</c:v>
                </c:pt>
                <c:pt idx="40664">
                  <c:v>174.39600000000004</c:v>
                </c:pt>
                <c:pt idx="40665">
                  <c:v>173.672</c:v>
                </c:pt>
                <c:pt idx="40666">
                  <c:v>172.94900000000001</c:v>
                </c:pt>
                <c:pt idx="40667">
                  <c:v>172.227</c:v>
                </c:pt>
                <c:pt idx="40668">
                  <c:v>171.505</c:v>
                </c:pt>
                <c:pt idx="40669">
                  <c:v>170.785</c:v>
                </c:pt>
                <c:pt idx="40670">
                  <c:v>170.065</c:v>
                </c:pt>
                <c:pt idx="40671">
                  <c:v>169.34700000000001</c:v>
                </c:pt>
                <c:pt idx="40672">
                  <c:v>168.63</c:v>
                </c:pt>
                <c:pt idx="40673">
                  <c:v>167.91399999999999</c:v>
                </c:pt>
                <c:pt idx="40674">
                  <c:v>167.2</c:v>
                </c:pt>
                <c:pt idx="40675">
                  <c:v>166.4860000000001</c:v>
                </c:pt>
                <c:pt idx="40676">
                  <c:v>165.77499999999998</c:v>
                </c:pt>
                <c:pt idx="40677">
                  <c:v>165.06399999999999</c:v>
                </c:pt>
                <c:pt idx="40678">
                  <c:v>164.3550000000001</c:v>
                </c:pt>
                <c:pt idx="40679">
                  <c:v>163.648</c:v>
                </c:pt>
                <c:pt idx="40680">
                  <c:v>162.94200000000001</c:v>
                </c:pt>
                <c:pt idx="40681">
                  <c:v>162.239</c:v>
                </c:pt>
                <c:pt idx="40682">
                  <c:v>161.536</c:v>
                </c:pt>
                <c:pt idx="40683">
                  <c:v>160.83600000000001</c:v>
                </c:pt>
                <c:pt idx="40684">
                  <c:v>160.13800000000001</c:v>
                </c:pt>
                <c:pt idx="40685">
                  <c:v>159.441</c:v>
                </c:pt>
                <c:pt idx="40686">
                  <c:v>158.74699999999999</c:v>
                </c:pt>
                <c:pt idx="40687">
                  <c:v>158.05500000000001</c:v>
                </c:pt>
                <c:pt idx="40688">
                  <c:v>157.36500000000001</c:v>
                </c:pt>
                <c:pt idx="40689">
                  <c:v>156.678</c:v>
                </c:pt>
                <c:pt idx="40690">
                  <c:v>155.99300000000002</c:v>
                </c:pt>
                <c:pt idx="40691">
                  <c:v>155.31</c:v>
                </c:pt>
                <c:pt idx="40692">
                  <c:v>154.63</c:v>
                </c:pt>
                <c:pt idx="40693">
                  <c:v>153.95200000000011</c:v>
                </c:pt>
                <c:pt idx="40694">
                  <c:v>153.27699999999999</c:v>
                </c:pt>
                <c:pt idx="40695">
                  <c:v>152.60499999999999</c:v>
                </c:pt>
                <c:pt idx="40696">
                  <c:v>151.93600000000001</c:v>
                </c:pt>
                <c:pt idx="40697">
                  <c:v>151.26999999999998</c:v>
                </c:pt>
                <c:pt idx="40698">
                  <c:v>150.60599999999999</c:v>
                </c:pt>
                <c:pt idx="40699">
                  <c:v>149.946</c:v>
                </c:pt>
                <c:pt idx="40700">
                  <c:v>149.28900000000002</c:v>
                </c:pt>
                <c:pt idx="40701">
                  <c:v>148.636</c:v>
                </c:pt>
                <c:pt idx="40702">
                  <c:v>147.9860000000001</c:v>
                </c:pt>
                <c:pt idx="40703">
                  <c:v>147.339</c:v>
                </c:pt>
                <c:pt idx="40704">
                  <c:v>146.696</c:v>
                </c:pt>
                <c:pt idx="40705">
                  <c:v>146.05600000000001</c:v>
                </c:pt>
                <c:pt idx="40706">
                  <c:v>145.42100000000011</c:v>
                </c:pt>
                <c:pt idx="40707">
                  <c:v>144.78900000000002</c:v>
                </c:pt>
                <c:pt idx="40708">
                  <c:v>144.161</c:v>
                </c:pt>
                <c:pt idx="40709">
                  <c:v>143.53700000000001</c:v>
                </c:pt>
                <c:pt idx="40710">
                  <c:v>142.917</c:v>
                </c:pt>
                <c:pt idx="40711">
                  <c:v>142.30200000000011</c:v>
                </c:pt>
                <c:pt idx="40712">
                  <c:v>141.691</c:v>
                </c:pt>
                <c:pt idx="40713">
                  <c:v>141.084</c:v>
                </c:pt>
                <c:pt idx="40714">
                  <c:v>140.48200000000011</c:v>
                </c:pt>
                <c:pt idx="40715">
                  <c:v>139.88400000000001</c:v>
                </c:pt>
                <c:pt idx="40716">
                  <c:v>139.292</c:v>
                </c:pt>
                <c:pt idx="40717">
                  <c:v>138.70399999999998</c:v>
                </c:pt>
                <c:pt idx="40718">
                  <c:v>138.12</c:v>
                </c:pt>
                <c:pt idx="40719">
                  <c:v>137.542</c:v>
                </c:pt>
                <c:pt idx="40720">
                  <c:v>136.97</c:v>
                </c:pt>
                <c:pt idx="40721">
                  <c:v>136.40200000000004</c:v>
                </c:pt>
                <c:pt idx="40722">
                  <c:v>135.839</c:v>
                </c:pt>
                <c:pt idx="40723">
                  <c:v>135.28300000000002</c:v>
                </c:pt>
                <c:pt idx="40724">
                  <c:v>134.73099999999999</c:v>
                </c:pt>
                <c:pt idx="40725">
                  <c:v>134.185</c:v>
                </c:pt>
                <c:pt idx="40726">
                  <c:v>133.64499999999998</c:v>
                </c:pt>
                <c:pt idx="40727">
                  <c:v>133.11099999999999</c:v>
                </c:pt>
                <c:pt idx="40728">
                  <c:v>132.583</c:v>
                </c:pt>
                <c:pt idx="40729">
                  <c:v>132.06100000000001</c:v>
                </c:pt>
                <c:pt idx="40730">
                  <c:v>131.54499999999999</c:v>
                </c:pt>
                <c:pt idx="40731">
                  <c:v>131.035</c:v>
                </c:pt>
                <c:pt idx="40732">
                  <c:v>130.53200000000001</c:v>
                </c:pt>
                <c:pt idx="40733">
                  <c:v>130.035</c:v>
                </c:pt>
                <c:pt idx="40734">
                  <c:v>129.54499999999999</c:v>
                </c:pt>
                <c:pt idx="40735">
                  <c:v>129.06200000000001</c:v>
                </c:pt>
                <c:pt idx="40736">
                  <c:v>128.58500000000001</c:v>
                </c:pt>
                <c:pt idx="40737">
                  <c:v>128.11499999999998</c:v>
                </c:pt>
                <c:pt idx="40738">
                  <c:v>127.65199999999999</c:v>
                </c:pt>
                <c:pt idx="40739">
                  <c:v>127.197</c:v>
                </c:pt>
                <c:pt idx="40740">
                  <c:v>126.748</c:v>
                </c:pt>
                <c:pt idx="40741">
                  <c:v>126.307</c:v>
                </c:pt>
                <c:pt idx="40742">
                  <c:v>125.87299999999998</c:v>
                </c:pt>
                <c:pt idx="40743">
                  <c:v>125.44700000000007</c:v>
                </c:pt>
                <c:pt idx="40744">
                  <c:v>125.029</c:v>
                </c:pt>
                <c:pt idx="40745">
                  <c:v>124.61799999999999</c:v>
                </c:pt>
                <c:pt idx="40746">
                  <c:v>124.215</c:v>
                </c:pt>
                <c:pt idx="40747">
                  <c:v>123.82</c:v>
                </c:pt>
                <c:pt idx="40748">
                  <c:v>123.43400000000005</c:v>
                </c:pt>
                <c:pt idx="40749">
                  <c:v>123.05500000000001</c:v>
                </c:pt>
                <c:pt idx="40750">
                  <c:v>122.68499999999999</c:v>
                </c:pt>
                <c:pt idx="40751">
                  <c:v>122.32299999999998</c:v>
                </c:pt>
                <c:pt idx="40752">
                  <c:v>121.96899999999999</c:v>
                </c:pt>
                <c:pt idx="40753">
                  <c:v>121.624</c:v>
                </c:pt>
                <c:pt idx="40754">
                  <c:v>121.288</c:v>
                </c:pt>
                <c:pt idx="40755">
                  <c:v>120.96100000000006</c:v>
                </c:pt>
                <c:pt idx="40756">
                  <c:v>120.642</c:v>
                </c:pt>
                <c:pt idx="40757">
                  <c:v>120.333</c:v>
                </c:pt>
                <c:pt idx="40758">
                  <c:v>120.032</c:v>
                </c:pt>
                <c:pt idx="40759">
                  <c:v>119.74100000000006</c:v>
                </c:pt>
                <c:pt idx="40760">
                  <c:v>119.459</c:v>
                </c:pt>
                <c:pt idx="40761">
                  <c:v>119.187</c:v>
                </c:pt>
                <c:pt idx="40762">
                  <c:v>118.92400000000002</c:v>
                </c:pt>
                <c:pt idx="40763">
                  <c:v>118.66999999999999</c:v>
                </c:pt>
                <c:pt idx="40764">
                  <c:v>118.426</c:v>
                </c:pt>
                <c:pt idx="40765">
                  <c:v>118.19199999999999</c:v>
                </c:pt>
                <c:pt idx="40766">
                  <c:v>117.968</c:v>
                </c:pt>
                <c:pt idx="40767">
                  <c:v>117.754</c:v>
                </c:pt>
                <c:pt idx="40768">
                  <c:v>117.55</c:v>
                </c:pt>
                <c:pt idx="40769">
                  <c:v>117.35599999999998</c:v>
                </c:pt>
                <c:pt idx="40770">
                  <c:v>117.17299999999994</c:v>
                </c:pt>
                <c:pt idx="40771">
                  <c:v>116.99900000000002</c:v>
                </c:pt>
                <c:pt idx="40772">
                  <c:v>116.837</c:v>
                </c:pt>
                <c:pt idx="40773">
                  <c:v>116.684</c:v>
                </c:pt>
                <c:pt idx="40774">
                  <c:v>116.54300000000002</c:v>
                </c:pt>
                <c:pt idx="40775">
                  <c:v>116.41200000000002</c:v>
                </c:pt>
                <c:pt idx="40776">
                  <c:v>116.292</c:v>
                </c:pt>
                <c:pt idx="40777">
                  <c:v>116.18199999999999</c:v>
                </c:pt>
                <c:pt idx="40778">
                  <c:v>116.084</c:v>
                </c:pt>
                <c:pt idx="40779">
                  <c:v>115.99700000000006</c:v>
                </c:pt>
                <c:pt idx="40780">
                  <c:v>115.92</c:v>
                </c:pt>
                <c:pt idx="40781">
                  <c:v>115.85499999999999</c:v>
                </c:pt>
                <c:pt idx="40782">
                  <c:v>115.80200000000001</c:v>
                </c:pt>
                <c:pt idx="40783">
                  <c:v>115.759</c:v>
                </c:pt>
                <c:pt idx="40784">
                  <c:v>115.729</c:v>
                </c:pt>
                <c:pt idx="40785">
                  <c:v>115.709</c:v>
                </c:pt>
                <c:pt idx="40786">
                  <c:v>115.702</c:v>
                </c:pt>
                <c:pt idx="40787">
                  <c:v>115.706</c:v>
                </c:pt>
                <c:pt idx="40788">
                  <c:v>115.721</c:v>
                </c:pt>
                <c:pt idx="40789">
                  <c:v>115.74900000000002</c:v>
                </c:pt>
                <c:pt idx="40790">
                  <c:v>115.788</c:v>
                </c:pt>
                <c:pt idx="40791">
                  <c:v>115.839</c:v>
                </c:pt>
                <c:pt idx="40792">
                  <c:v>115.90300000000002</c:v>
                </c:pt>
                <c:pt idx="40793">
                  <c:v>115.97799999999999</c:v>
                </c:pt>
                <c:pt idx="40794">
                  <c:v>116.066</c:v>
                </c:pt>
                <c:pt idx="40795">
                  <c:v>116.166</c:v>
                </c:pt>
                <c:pt idx="40796">
                  <c:v>116.27800000000001</c:v>
                </c:pt>
                <c:pt idx="40797">
                  <c:v>116.402</c:v>
                </c:pt>
                <c:pt idx="40798">
                  <c:v>116.539</c:v>
                </c:pt>
                <c:pt idx="40799">
                  <c:v>116.68799999999999</c:v>
                </c:pt>
                <c:pt idx="40800">
                  <c:v>116.85</c:v>
                </c:pt>
                <c:pt idx="40801">
                  <c:v>117.024</c:v>
                </c:pt>
                <c:pt idx="40802">
                  <c:v>117.21100000000006</c:v>
                </c:pt>
                <c:pt idx="40803">
                  <c:v>117.41100000000006</c:v>
                </c:pt>
                <c:pt idx="40804">
                  <c:v>117.62299999999998</c:v>
                </c:pt>
                <c:pt idx="40805">
                  <c:v>117.849</c:v>
                </c:pt>
                <c:pt idx="40806">
                  <c:v>118.086</c:v>
                </c:pt>
                <c:pt idx="40807">
                  <c:v>118.337</c:v>
                </c:pt>
                <c:pt idx="40808">
                  <c:v>118.601</c:v>
                </c:pt>
                <c:pt idx="40809">
                  <c:v>118.87799999999999</c:v>
                </c:pt>
                <c:pt idx="40810">
                  <c:v>119.167</c:v>
                </c:pt>
                <c:pt idx="40811">
                  <c:v>119.47</c:v>
                </c:pt>
                <c:pt idx="40812">
                  <c:v>119.785</c:v>
                </c:pt>
                <c:pt idx="40813">
                  <c:v>120.114</c:v>
                </c:pt>
                <c:pt idx="40814">
                  <c:v>120.456</c:v>
                </c:pt>
                <c:pt idx="40815">
                  <c:v>120.81100000000002</c:v>
                </c:pt>
                <c:pt idx="40816">
                  <c:v>121.17899999999995</c:v>
                </c:pt>
                <c:pt idx="40817">
                  <c:v>121.56100000000002</c:v>
                </c:pt>
                <c:pt idx="40818">
                  <c:v>121.955</c:v>
                </c:pt>
                <c:pt idx="40819">
                  <c:v>122.363</c:v>
                </c:pt>
                <c:pt idx="40820">
                  <c:v>122.78400000000002</c:v>
                </c:pt>
                <c:pt idx="40821">
                  <c:v>123.21899999999999</c:v>
                </c:pt>
                <c:pt idx="40822">
                  <c:v>123.667</c:v>
                </c:pt>
                <c:pt idx="40823">
                  <c:v>124.12799999999999</c:v>
                </c:pt>
                <c:pt idx="40824">
                  <c:v>124.60199999999999</c:v>
                </c:pt>
                <c:pt idx="40825">
                  <c:v>125.09</c:v>
                </c:pt>
                <c:pt idx="40826">
                  <c:v>125.59099999999999</c:v>
                </c:pt>
                <c:pt idx="40827">
                  <c:v>126.10599999999998</c:v>
                </c:pt>
                <c:pt idx="40828">
                  <c:v>126.633</c:v>
                </c:pt>
                <c:pt idx="40829">
                  <c:v>127.17499999999998</c:v>
                </c:pt>
                <c:pt idx="40830">
                  <c:v>127.729</c:v>
                </c:pt>
                <c:pt idx="40831">
                  <c:v>128.297</c:v>
                </c:pt>
                <c:pt idx="40832">
                  <c:v>128.87900000000002</c:v>
                </c:pt>
                <c:pt idx="40833">
                  <c:v>129.47399999999999</c:v>
                </c:pt>
                <c:pt idx="40834">
                  <c:v>130.08200000000011</c:v>
                </c:pt>
                <c:pt idx="40835">
                  <c:v>130.70399999999998</c:v>
                </c:pt>
                <c:pt idx="40836">
                  <c:v>131.339</c:v>
                </c:pt>
                <c:pt idx="40837">
                  <c:v>131.98700000000011</c:v>
                </c:pt>
                <c:pt idx="40838">
                  <c:v>132.64899999999997</c:v>
                </c:pt>
                <c:pt idx="40839">
                  <c:v>133.32300000000001</c:v>
                </c:pt>
                <c:pt idx="40840">
                  <c:v>134.012</c:v>
                </c:pt>
                <c:pt idx="40841">
                  <c:v>134.71299999999999</c:v>
                </c:pt>
                <c:pt idx="40842">
                  <c:v>135.42800000000011</c:v>
                </c:pt>
                <c:pt idx="40843">
                  <c:v>136.15600000000001</c:v>
                </c:pt>
                <c:pt idx="40844">
                  <c:v>136.89800000000011</c:v>
                </c:pt>
                <c:pt idx="40845">
                  <c:v>137.65200000000004</c:v>
                </c:pt>
                <c:pt idx="40846">
                  <c:v>138.41999999999999</c:v>
                </c:pt>
                <c:pt idx="40847">
                  <c:v>139.19999999999999</c:v>
                </c:pt>
                <c:pt idx="40848">
                  <c:v>139.994</c:v>
                </c:pt>
                <c:pt idx="40849">
                  <c:v>140.80100000000004</c:v>
                </c:pt>
                <c:pt idx="40850">
                  <c:v>141.62100000000001</c:v>
                </c:pt>
                <c:pt idx="40851">
                  <c:v>142.45400000000001</c:v>
                </c:pt>
                <c:pt idx="40852">
                  <c:v>143.30000000000001</c:v>
                </c:pt>
                <c:pt idx="40853">
                  <c:v>144.15900000000002</c:v>
                </c:pt>
                <c:pt idx="40854">
                  <c:v>145.03</c:v>
                </c:pt>
                <c:pt idx="40855">
                  <c:v>145.91499999999999</c:v>
                </c:pt>
                <c:pt idx="40856">
                  <c:v>146.81200000000001</c:v>
                </c:pt>
                <c:pt idx="40857">
                  <c:v>147.72200000000001</c:v>
                </c:pt>
                <c:pt idx="40858">
                  <c:v>148.64499999999998</c:v>
                </c:pt>
                <c:pt idx="40859">
                  <c:v>149.58000000000001</c:v>
                </c:pt>
                <c:pt idx="40860">
                  <c:v>150.52800000000011</c:v>
                </c:pt>
                <c:pt idx="40861">
                  <c:v>151.48800000000011</c:v>
                </c:pt>
                <c:pt idx="40862">
                  <c:v>152.46</c:v>
                </c:pt>
                <c:pt idx="40863">
                  <c:v>153.446</c:v>
                </c:pt>
                <c:pt idx="40864">
                  <c:v>154.44300000000001</c:v>
                </c:pt>
                <c:pt idx="40865">
                  <c:v>155.45200000000011</c:v>
                </c:pt>
                <c:pt idx="40866">
                  <c:v>156.47399999999999</c:v>
                </c:pt>
                <c:pt idx="40867">
                  <c:v>157.50800000000001</c:v>
                </c:pt>
                <c:pt idx="40868">
                  <c:v>158.554</c:v>
                </c:pt>
                <c:pt idx="40869">
                  <c:v>159.61199999999999</c:v>
                </c:pt>
                <c:pt idx="40870">
                  <c:v>160.68100000000001</c:v>
                </c:pt>
                <c:pt idx="40871">
                  <c:v>161.76300000000001</c:v>
                </c:pt>
                <c:pt idx="40872">
                  <c:v>162.85600000000011</c:v>
                </c:pt>
                <c:pt idx="40873">
                  <c:v>163.96100000000001</c:v>
                </c:pt>
                <c:pt idx="40874">
                  <c:v>165.077</c:v>
                </c:pt>
                <c:pt idx="40875">
                  <c:v>166.20499999999998</c:v>
                </c:pt>
                <c:pt idx="40876">
                  <c:v>167.345</c:v>
                </c:pt>
                <c:pt idx="40877">
                  <c:v>168.495</c:v>
                </c:pt>
                <c:pt idx="40878">
                  <c:v>169.65700000000001</c:v>
                </c:pt>
                <c:pt idx="40879">
                  <c:v>170.83</c:v>
                </c:pt>
                <c:pt idx="40880">
                  <c:v>172.01399999999998</c:v>
                </c:pt>
                <c:pt idx="40881">
                  <c:v>173.20899999999997</c:v>
                </c:pt>
                <c:pt idx="40882">
                  <c:v>174.41399999999999</c:v>
                </c:pt>
                <c:pt idx="40883">
                  <c:v>175.631</c:v>
                </c:pt>
                <c:pt idx="40884">
                  <c:v>176.85800000000012</c:v>
                </c:pt>
                <c:pt idx="40885">
                  <c:v>178.095</c:v>
                </c:pt>
                <c:pt idx="40886">
                  <c:v>179.34300000000002</c:v>
                </c:pt>
                <c:pt idx="40887">
                  <c:v>180.602</c:v>
                </c:pt>
                <c:pt idx="40888">
                  <c:v>181.87</c:v>
                </c:pt>
                <c:pt idx="40889">
                  <c:v>183.14899999999997</c:v>
                </c:pt>
                <c:pt idx="40890">
                  <c:v>184.43800000000007</c:v>
                </c:pt>
                <c:pt idx="40891">
                  <c:v>185.73599999999999</c:v>
                </c:pt>
                <c:pt idx="40892">
                  <c:v>187.04399999999998</c:v>
                </c:pt>
                <c:pt idx="40893">
                  <c:v>188.36200000000011</c:v>
                </c:pt>
                <c:pt idx="40894">
                  <c:v>189.69</c:v>
                </c:pt>
                <c:pt idx="40895">
                  <c:v>191.02700000000004</c:v>
                </c:pt>
                <c:pt idx="40896">
                  <c:v>192.37300000000002</c:v>
                </c:pt>
                <c:pt idx="40897">
                  <c:v>193.72800000000001</c:v>
                </c:pt>
                <c:pt idx="40898">
                  <c:v>195.09200000000001</c:v>
                </c:pt>
                <c:pt idx="40899">
                  <c:v>196.46600000000001</c:v>
                </c:pt>
                <c:pt idx="40900">
                  <c:v>197.84800000000001</c:v>
                </c:pt>
                <c:pt idx="40901">
                  <c:v>199.239</c:v>
                </c:pt>
                <c:pt idx="40902">
                  <c:v>200.63800000000001</c:v>
                </c:pt>
                <c:pt idx="40903">
                  <c:v>202.04599999999999</c:v>
                </c:pt>
                <c:pt idx="40904">
                  <c:v>203.46200000000007</c:v>
                </c:pt>
                <c:pt idx="40905">
                  <c:v>204.88700000000011</c:v>
                </c:pt>
                <c:pt idx="40906">
                  <c:v>206.31900000000002</c:v>
                </c:pt>
                <c:pt idx="40907">
                  <c:v>207.75899999999999</c:v>
                </c:pt>
                <c:pt idx="40908">
                  <c:v>209.20699999999999</c:v>
                </c:pt>
                <c:pt idx="40909">
                  <c:v>210.66300000000001</c:v>
                </c:pt>
                <c:pt idx="40910">
                  <c:v>212.126</c:v>
                </c:pt>
                <c:pt idx="40911">
                  <c:v>213.59700000000001</c:v>
                </c:pt>
                <c:pt idx="40912">
                  <c:v>215.07399999999998</c:v>
                </c:pt>
                <c:pt idx="40913">
                  <c:v>216.559</c:v>
                </c:pt>
                <c:pt idx="40914">
                  <c:v>218.05100000000004</c:v>
                </c:pt>
                <c:pt idx="40915">
                  <c:v>219.55</c:v>
                </c:pt>
                <c:pt idx="40916">
                  <c:v>221.05500000000001</c:v>
                </c:pt>
                <c:pt idx="40917">
                  <c:v>222.566</c:v>
                </c:pt>
                <c:pt idx="40918">
                  <c:v>224.084</c:v>
                </c:pt>
                <c:pt idx="40919">
                  <c:v>225.60900000000001</c:v>
                </c:pt>
                <c:pt idx="40920">
                  <c:v>227.13900000000001</c:v>
                </c:pt>
                <c:pt idx="40921">
                  <c:v>228.67499999999998</c:v>
                </c:pt>
                <c:pt idx="40922">
                  <c:v>230.21699999999998</c:v>
                </c:pt>
                <c:pt idx="40923">
                  <c:v>231.76499999999999</c:v>
                </c:pt>
                <c:pt idx="40924">
                  <c:v>233.31800000000001</c:v>
                </c:pt>
                <c:pt idx="40925">
                  <c:v>234.87700000000001</c:v>
                </c:pt>
                <c:pt idx="40926">
                  <c:v>236.44</c:v>
                </c:pt>
                <c:pt idx="40927">
                  <c:v>238.00899999999999</c:v>
                </c:pt>
                <c:pt idx="40928">
                  <c:v>239.58200000000011</c:v>
                </c:pt>
                <c:pt idx="40929">
                  <c:v>241.16</c:v>
                </c:pt>
                <c:pt idx="40930">
                  <c:v>242.74299999999999</c:v>
                </c:pt>
                <c:pt idx="40931">
                  <c:v>244.33</c:v>
                </c:pt>
                <c:pt idx="40932">
                  <c:v>245.92200000000011</c:v>
                </c:pt>
                <c:pt idx="40933">
                  <c:v>247.517</c:v>
                </c:pt>
                <c:pt idx="40934">
                  <c:v>249.11699999999999</c:v>
                </c:pt>
                <c:pt idx="40935">
                  <c:v>250.72</c:v>
                </c:pt>
                <c:pt idx="40936">
                  <c:v>252.32700000000011</c:v>
                </c:pt>
                <c:pt idx="40937">
                  <c:v>253.93700000000001</c:v>
                </c:pt>
                <c:pt idx="40938">
                  <c:v>255.55</c:v>
                </c:pt>
                <c:pt idx="40939">
                  <c:v>257.16699999999975</c:v>
                </c:pt>
                <c:pt idx="40940">
                  <c:v>258.78699999999958</c:v>
                </c:pt>
                <c:pt idx="40941">
                  <c:v>260.40899999999965</c:v>
                </c:pt>
                <c:pt idx="40942">
                  <c:v>262.03399999999965</c:v>
                </c:pt>
                <c:pt idx="40943">
                  <c:v>263.66199999999975</c:v>
                </c:pt>
                <c:pt idx="40944">
                  <c:v>265.29199999999958</c:v>
                </c:pt>
                <c:pt idx="40945">
                  <c:v>266.92399999999958</c:v>
                </c:pt>
                <c:pt idx="40946">
                  <c:v>268.55900000000008</c:v>
                </c:pt>
                <c:pt idx="40947">
                  <c:v>270.19400000000002</c:v>
                </c:pt>
                <c:pt idx="40948">
                  <c:v>271.83199999999965</c:v>
                </c:pt>
                <c:pt idx="40949">
                  <c:v>273.47199999999958</c:v>
                </c:pt>
                <c:pt idx="40950">
                  <c:v>275.11200000000002</c:v>
                </c:pt>
                <c:pt idx="40951">
                  <c:v>276.75400000000002</c:v>
                </c:pt>
                <c:pt idx="40952">
                  <c:v>278.39699999999965</c:v>
                </c:pt>
                <c:pt idx="40953">
                  <c:v>280.041</c:v>
                </c:pt>
                <c:pt idx="40954">
                  <c:v>281.68599999999975</c:v>
                </c:pt>
                <c:pt idx="40955">
                  <c:v>283.33099999999979</c:v>
                </c:pt>
                <c:pt idx="40956">
                  <c:v>284.97699999999958</c:v>
                </c:pt>
                <c:pt idx="40957">
                  <c:v>286.62200000000001</c:v>
                </c:pt>
                <c:pt idx="40958">
                  <c:v>288.26799999999974</c:v>
                </c:pt>
                <c:pt idx="40959">
                  <c:v>289.91399999999965</c:v>
                </c:pt>
                <c:pt idx="40960">
                  <c:v>291.56</c:v>
                </c:pt>
                <c:pt idx="40961">
                  <c:v>293.20499999999993</c:v>
                </c:pt>
                <c:pt idx="40962">
                  <c:v>294.85000000000002</c:v>
                </c:pt>
                <c:pt idx="40963">
                  <c:v>296.49400000000003</c:v>
                </c:pt>
                <c:pt idx="40964">
                  <c:v>298.137</c:v>
                </c:pt>
                <c:pt idx="40965">
                  <c:v>299.77999999999975</c:v>
                </c:pt>
                <c:pt idx="40966">
                  <c:v>301.41999999999979</c:v>
                </c:pt>
                <c:pt idx="40967">
                  <c:v>303.06</c:v>
                </c:pt>
                <c:pt idx="40968">
                  <c:v>304.69799999999975</c:v>
                </c:pt>
                <c:pt idx="40969">
                  <c:v>306.33499999999975</c:v>
                </c:pt>
                <c:pt idx="40970">
                  <c:v>307.97000000000003</c:v>
                </c:pt>
                <c:pt idx="40971">
                  <c:v>309.60300000000001</c:v>
                </c:pt>
                <c:pt idx="40972">
                  <c:v>311.23299999999978</c:v>
                </c:pt>
                <c:pt idx="40973">
                  <c:v>312.86200000000002</c:v>
                </c:pt>
                <c:pt idx="40974">
                  <c:v>314.48799999999977</c:v>
                </c:pt>
                <c:pt idx="40975">
                  <c:v>316.11099999999999</c:v>
                </c:pt>
                <c:pt idx="40976">
                  <c:v>317.73200000000003</c:v>
                </c:pt>
                <c:pt idx="40977">
                  <c:v>319.35000000000002</c:v>
                </c:pt>
                <c:pt idx="40978">
                  <c:v>320.96499999999975</c:v>
                </c:pt>
                <c:pt idx="40979">
                  <c:v>322.577</c:v>
                </c:pt>
                <c:pt idx="40980">
                  <c:v>324.185</c:v>
                </c:pt>
                <c:pt idx="40981">
                  <c:v>325.78999999999979</c:v>
                </c:pt>
                <c:pt idx="40982">
                  <c:v>327.392</c:v>
                </c:pt>
                <c:pt idx="40983">
                  <c:v>328.98899999999958</c:v>
                </c:pt>
                <c:pt idx="40984">
                  <c:v>330.58300000000003</c:v>
                </c:pt>
                <c:pt idx="40985">
                  <c:v>332.173</c:v>
                </c:pt>
                <c:pt idx="40986">
                  <c:v>333.75799999999975</c:v>
                </c:pt>
                <c:pt idx="40987">
                  <c:v>335.339</c:v>
                </c:pt>
                <c:pt idx="40988">
                  <c:v>336.91599999999966</c:v>
                </c:pt>
                <c:pt idx="40989">
                  <c:v>338.48799999999977</c:v>
                </c:pt>
                <c:pt idx="40990">
                  <c:v>340.05500000000001</c:v>
                </c:pt>
                <c:pt idx="40991">
                  <c:v>341.61799999999999</c:v>
                </c:pt>
                <c:pt idx="40992">
                  <c:v>343.17500000000001</c:v>
                </c:pt>
                <c:pt idx="40993">
                  <c:v>344.72699999999958</c:v>
                </c:pt>
                <c:pt idx="40994">
                  <c:v>346.274</c:v>
                </c:pt>
                <c:pt idx="40995">
                  <c:v>347.81599999999975</c:v>
                </c:pt>
                <c:pt idx="40996">
                  <c:v>349.35199999999975</c:v>
                </c:pt>
                <c:pt idx="40997">
                  <c:v>350.88200000000001</c:v>
                </c:pt>
                <c:pt idx="40998">
                  <c:v>352.40599999999978</c:v>
                </c:pt>
                <c:pt idx="40999">
                  <c:v>353.92499999999978</c:v>
                </c:pt>
                <c:pt idx="41000">
                  <c:v>355.43699999999961</c:v>
                </c:pt>
                <c:pt idx="41001">
                  <c:v>356.94299999999993</c:v>
                </c:pt>
                <c:pt idx="41002">
                  <c:v>358.44299999999993</c:v>
                </c:pt>
                <c:pt idx="41003">
                  <c:v>359.93599999999958</c:v>
                </c:pt>
                <c:pt idx="41004">
                  <c:v>361.42299999999977</c:v>
                </c:pt>
                <c:pt idx="41005">
                  <c:v>362.90299999999979</c:v>
                </c:pt>
                <c:pt idx="41006">
                  <c:v>364.37700000000001</c:v>
                </c:pt>
                <c:pt idx="41007">
                  <c:v>365.84300000000002</c:v>
                </c:pt>
                <c:pt idx="41008">
                  <c:v>367.30200000000002</c:v>
                </c:pt>
                <c:pt idx="41009">
                  <c:v>368.75400000000002</c:v>
                </c:pt>
                <c:pt idx="41010">
                  <c:v>370.19900000000001</c:v>
                </c:pt>
                <c:pt idx="41011">
                  <c:v>371.6359999999998</c:v>
                </c:pt>
                <c:pt idx="41012">
                  <c:v>373.06599999999975</c:v>
                </c:pt>
                <c:pt idx="41013">
                  <c:v>374.48799999999977</c:v>
                </c:pt>
                <c:pt idx="41014">
                  <c:v>375.90299999999979</c:v>
                </c:pt>
                <c:pt idx="41015">
                  <c:v>377.31</c:v>
                </c:pt>
                <c:pt idx="41016">
                  <c:v>378.70800000000003</c:v>
                </c:pt>
                <c:pt idx="41017">
                  <c:v>380.09899999999965</c:v>
                </c:pt>
                <c:pt idx="41018">
                  <c:v>381.48099999999965</c:v>
                </c:pt>
                <c:pt idx="41019">
                  <c:v>382.85599999999999</c:v>
                </c:pt>
                <c:pt idx="41020">
                  <c:v>384.22099999999978</c:v>
                </c:pt>
                <c:pt idx="41021">
                  <c:v>385.57900000000001</c:v>
                </c:pt>
                <c:pt idx="41022">
                  <c:v>386.92799999999966</c:v>
                </c:pt>
                <c:pt idx="41023">
                  <c:v>388.26799999999974</c:v>
                </c:pt>
                <c:pt idx="41024">
                  <c:v>389.59899999999965</c:v>
                </c:pt>
                <c:pt idx="41025">
                  <c:v>390.92200000000003</c:v>
                </c:pt>
                <c:pt idx="41026">
                  <c:v>392.23599999999965</c:v>
                </c:pt>
                <c:pt idx="41027">
                  <c:v>393.54</c:v>
                </c:pt>
                <c:pt idx="41028">
                  <c:v>394.83599999999979</c:v>
                </c:pt>
                <c:pt idx="41029">
                  <c:v>396.12299999999999</c:v>
                </c:pt>
                <c:pt idx="41030">
                  <c:v>397.4</c:v>
                </c:pt>
                <c:pt idx="41031">
                  <c:v>398.66800000000001</c:v>
                </c:pt>
                <c:pt idx="41032">
                  <c:v>399.92599999999965</c:v>
                </c:pt>
                <c:pt idx="41033">
                  <c:v>401.17500000000001</c:v>
                </c:pt>
                <c:pt idx="41034">
                  <c:v>402.41399999999965</c:v>
                </c:pt>
                <c:pt idx="41035">
                  <c:v>403.64400000000023</c:v>
                </c:pt>
                <c:pt idx="41036">
                  <c:v>404.86399999999975</c:v>
                </c:pt>
                <c:pt idx="41037">
                  <c:v>406.07400000000001</c:v>
                </c:pt>
                <c:pt idx="41038">
                  <c:v>407.274</c:v>
                </c:pt>
                <c:pt idx="41039">
                  <c:v>408.464</c:v>
                </c:pt>
                <c:pt idx="41040">
                  <c:v>409.64499999999998</c:v>
                </c:pt>
                <c:pt idx="41041">
                  <c:v>410.815</c:v>
                </c:pt>
                <c:pt idx="41042">
                  <c:v>411.9749999999998</c:v>
                </c:pt>
                <c:pt idx="41043">
                  <c:v>413.125</c:v>
                </c:pt>
                <c:pt idx="41044">
                  <c:v>414.26400000000001</c:v>
                </c:pt>
                <c:pt idx="41045">
                  <c:v>415.39400000000001</c:v>
                </c:pt>
                <c:pt idx="41046">
                  <c:v>416.51299999999975</c:v>
                </c:pt>
                <c:pt idx="41047">
                  <c:v>417.62099999999975</c:v>
                </c:pt>
                <c:pt idx="41048">
                  <c:v>418.71899999999965</c:v>
                </c:pt>
                <c:pt idx="41049">
                  <c:v>419.80700000000002</c:v>
                </c:pt>
                <c:pt idx="41050">
                  <c:v>420.88299999999975</c:v>
                </c:pt>
                <c:pt idx="41051">
                  <c:v>421.95</c:v>
                </c:pt>
                <c:pt idx="41052">
                  <c:v>423.005</c:v>
                </c:pt>
                <c:pt idx="41053">
                  <c:v>424.05</c:v>
                </c:pt>
                <c:pt idx="41054">
                  <c:v>425.08499999999975</c:v>
                </c:pt>
                <c:pt idx="41055">
                  <c:v>426.108</c:v>
                </c:pt>
                <c:pt idx="41056">
                  <c:v>427.12</c:v>
                </c:pt>
                <c:pt idx="41057">
                  <c:v>428.12200000000001</c:v>
                </c:pt>
                <c:pt idx="41058">
                  <c:v>429.113</c:v>
                </c:pt>
                <c:pt idx="41059">
                  <c:v>430.09299999999979</c:v>
                </c:pt>
                <c:pt idx="41060">
                  <c:v>431.06099999999975</c:v>
                </c:pt>
                <c:pt idx="41061">
                  <c:v>432.01900000000001</c:v>
                </c:pt>
                <c:pt idx="41062">
                  <c:v>432.96599999999978</c:v>
                </c:pt>
                <c:pt idx="41063">
                  <c:v>433.90199999999965</c:v>
                </c:pt>
                <c:pt idx="41064">
                  <c:v>434.82599999999979</c:v>
                </c:pt>
                <c:pt idx="41065">
                  <c:v>435.74</c:v>
                </c:pt>
                <c:pt idx="41066">
                  <c:v>436.64200000000022</c:v>
                </c:pt>
                <c:pt idx="41067">
                  <c:v>437.53399999999965</c:v>
                </c:pt>
                <c:pt idx="41068">
                  <c:v>438.41399999999965</c:v>
                </c:pt>
                <c:pt idx="41069">
                  <c:v>439.28299999999979</c:v>
                </c:pt>
                <c:pt idx="41070">
                  <c:v>440.14000000000021</c:v>
                </c:pt>
                <c:pt idx="41071">
                  <c:v>440.98699999999963</c:v>
                </c:pt>
                <c:pt idx="41072">
                  <c:v>441.822</c:v>
                </c:pt>
                <c:pt idx="41073">
                  <c:v>442.64600000000002</c:v>
                </c:pt>
                <c:pt idx="41074">
                  <c:v>443.459</c:v>
                </c:pt>
                <c:pt idx="41075">
                  <c:v>444.2609999999998</c:v>
                </c:pt>
                <c:pt idx="41076">
                  <c:v>445.05099999999999</c:v>
                </c:pt>
                <c:pt idx="41077">
                  <c:v>445.83</c:v>
                </c:pt>
                <c:pt idx="41078">
                  <c:v>446.59799999999979</c:v>
                </c:pt>
                <c:pt idx="41079">
                  <c:v>447.35399999999993</c:v>
                </c:pt>
                <c:pt idx="41080">
                  <c:v>448.1</c:v>
                </c:pt>
                <c:pt idx="41081">
                  <c:v>448.834</c:v>
                </c:pt>
                <c:pt idx="41082">
                  <c:v>449.55599999999993</c:v>
                </c:pt>
                <c:pt idx="41083">
                  <c:v>450.26799999999974</c:v>
                </c:pt>
                <c:pt idx="41084">
                  <c:v>450.96799999999979</c:v>
                </c:pt>
                <c:pt idx="41085">
                  <c:v>451.65800000000002</c:v>
                </c:pt>
                <c:pt idx="41086">
                  <c:v>452.33499999999975</c:v>
                </c:pt>
                <c:pt idx="41087">
                  <c:v>453.00200000000001</c:v>
                </c:pt>
                <c:pt idx="41088">
                  <c:v>453.65800000000002</c:v>
                </c:pt>
                <c:pt idx="41089">
                  <c:v>454.30200000000002</c:v>
                </c:pt>
                <c:pt idx="41090">
                  <c:v>454.93499999999977</c:v>
                </c:pt>
                <c:pt idx="41091">
                  <c:v>455.55700000000002</c:v>
                </c:pt>
                <c:pt idx="41092">
                  <c:v>456.16800000000001</c:v>
                </c:pt>
                <c:pt idx="41093">
                  <c:v>456.76799999999974</c:v>
                </c:pt>
                <c:pt idx="41094">
                  <c:v>457.35599999999999</c:v>
                </c:pt>
                <c:pt idx="41095">
                  <c:v>457.93400000000003</c:v>
                </c:pt>
                <c:pt idx="41096">
                  <c:v>458.50099999999975</c:v>
                </c:pt>
                <c:pt idx="41097">
                  <c:v>459.05599999999993</c:v>
                </c:pt>
                <c:pt idx="41098">
                  <c:v>459.601</c:v>
                </c:pt>
                <c:pt idx="41099">
                  <c:v>460.13499999999999</c:v>
                </c:pt>
                <c:pt idx="41100">
                  <c:v>460.65800000000002</c:v>
                </c:pt>
                <c:pt idx="41101">
                  <c:v>461.16899999999993</c:v>
                </c:pt>
                <c:pt idx="41102">
                  <c:v>461.67</c:v>
                </c:pt>
                <c:pt idx="41103">
                  <c:v>462.161</c:v>
                </c:pt>
                <c:pt idx="41104">
                  <c:v>462.64000000000021</c:v>
                </c:pt>
                <c:pt idx="41105">
                  <c:v>463.10899999999975</c:v>
                </c:pt>
                <c:pt idx="41106">
                  <c:v>463.56700000000001</c:v>
                </c:pt>
                <c:pt idx="41107">
                  <c:v>464.01400000000001</c:v>
                </c:pt>
                <c:pt idx="41108">
                  <c:v>464.45099999999979</c:v>
                </c:pt>
                <c:pt idx="41109">
                  <c:v>464.87700000000001</c:v>
                </c:pt>
                <c:pt idx="41110">
                  <c:v>465.29199999999958</c:v>
                </c:pt>
                <c:pt idx="41111">
                  <c:v>465.697</c:v>
                </c:pt>
                <c:pt idx="41112">
                  <c:v>466.09199999999959</c:v>
                </c:pt>
                <c:pt idx="41113">
                  <c:v>466.47599999999977</c:v>
                </c:pt>
                <c:pt idx="41114">
                  <c:v>466.85</c:v>
                </c:pt>
                <c:pt idx="41115">
                  <c:v>467.21299999999979</c:v>
                </c:pt>
                <c:pt idx="41116">
                  <c:v>467.56599999999975</c:v>
                </c:pt>
                <c:pt idx="41117">
                  <c:v>467.90899999999965</c:v>
                </c:pt>
                <c:pt idx="41118">
                  <c:v>468.24200000000002</c:v>
                </c:pt>
                <c:pt idx="41119">
                  <c:v>468.565</c:v>
                </c:pt>
                <c:pt idx="41120">
                  <c:v>468.87700000000001</c:v>
                </c:pt>
                <c:pt idx="41121">
                  <c:v>469.18</c:v>
                </c:pt>
                <c:pt idx="41122">
                  <c:v>469.47199999999958</c:v>
                </c:pt>
                <c:pt idx="41123">
                  <c:v>469.755</c:v>
                </c:pt>
                <c:pt idx="41124">
                  <c:v>470.02799999999979</c:v>
                </c:pt>
                <c:pt idx="41125">
                  <c:v>470.29099999999966</c:v>
                </c:pt>
                <c:pt idx="41126">
                  <c:v>470.54399999999993</c:v>
                </c:pt>
                <c:pt idx="41127">
                  <c:v>470.78699999999958</c:v>
                </c:pt>
                <c:pt idx="41128">
                  <c:v>471.02099999999979</c:v>
                </c:pt>
                <c:pt idx="41129">
                  <c:v>471.24599999999975</c:v>
                </c:pt>
                <c:pt idx="41130">
                  <c:v>471.46</c:v>
                </c:pt>
                <c:pt idx="41131">
                  <c:v>471.666</c:v>
                </c:pt>
                <c:pt idx="41132">
                  <c:v>471.86200000000002</c:v>
                </c:pt>
                <c:pt idx="41133">
                  <c:v>472.048</c:v>
                </c:pt>
                <c:pt idx="41134">
                  <c:v>472.22599999999977</c:v>
                </c:pt>
                <c:pt idx="41135">
                  <c:v>472.39400000000001</c:v>
                </c:pt>
                <c:pt idx="41136">
                  <c:v>472.553</c:v>
                </c:pt>
                <c:pt idx="41137">
                  <c:v>472.70299999999975</c:v>
                </c:pt>
                <c:pt idx="41138">
                  <c:v>472.84399999999999</c:v>
                </c:pt>
                <c:pt idx="41139">
                  <c:v>472.97599999999977</c:v>
                </c:pt>
                <c:pt idx="41140">
                  <c:v>473.09899999999965</c:v>
                </c:pt>
                <c:pt idx="41141">
                  <c:v>473.21299999999979</c:v>
                </c:pt>
                <c:pt idx="41142">
                  <c:v>473.31900000000002</c:v>
                </c:pt>
                <c:pt idx="41143">
                  <c:v>473.41499999999979</c:v>
                </c:pt>
                <c:pt idx="41144">
                  <c:v>473.50400000000002</c:v>
                </c:pt>
                <c:pt idx="41145">
                  <c:v>473.58300000000003</c:v>
                </c:pt>
                <c:pt idx="41146">
                  <c:v>473.65400000000022</c:v>
                </c:pt>
                <c:pt idx="41147">
                  <c:v>473.71699999999959</c:v>
                </c:pt>
                <c:pt idx="41148">
                  <c:v>473.77199999999965</c:v>
                </c:pt>
                <c:pt idx="41149">
                  <c:v>473.81799999999993</c:v>
                </c:pt>
                <c:pt idx="41150">
                  <c:v>473.85599999999999</c:v>
                </c:pt>
                <c:pt idx="41151">
                  <c:v>473.88499999999999</c:v>
                </c:pt>
                <c:pt idx="41152">
                  <c:v>473.90699999999958</c:v>
                </c:pt>
                <c:pt idx="41153">
                  <c:v>473.92099999999965</c:v>
                </c:pt>
                <c:pt idx="41154">
                  <c:v>473.92699999999962</c:v>
                </c:pt>
                <c:pt idx="41155">
                  <c:v>473.92399999999958</c:v>
                </c:pt>
                <c:pt idx="41156">
                  <c:v>473.91499999999979</c:v>
                </c:pt>
                <c:pt idx="41157">
                  <c:v>473.89699999999965</c:v>
                </c:pt>
                <c:pt idx="41158">
                  <c:v>473.87200000000001</c:v>
                </c:pt>
                <c:pt idx="41159">
                  <c:v>473.839</c:v>
                </c:pt>
                <c:pt idx="41160">
                  <c:v>473.79799999999977</c:v>
                </c:pt>
                <c:pt idx="41161">
                  <c:v>473.75099999999975</c:v>
                </c:pt>
                <c:pt idx="41162">
                  <c:v>473.69499999999999</c:v>
                </c:pt>
                <c:pt idx="41163">
                  <c:v>473.63299999999975</c:v>
                </c:pt>
                <c:pt idx="41164">
                  <c:v>473.56299999999999</c:v>
                </c:pt>
                <c:pt idx="41165">
                  <c:v>473.48599999999965</c:v>
                </c:pt>
                <c:pt idx="41166">
                  <c:v>473.40199999999965</c:v>
                </c:pt>
                <c:pt idx="41167">
                  <c:v>473.31099999999975</c:v>
                </c:pt>
                <c:pt idx="41168">
                  <c:v>473.21299999999979</c:v>
                </c:pt>
                <c:pt idx="41169">
                  <c:v>473.108</c:v>
                </c:pt>
                <c:pt idx="41170">
                  <c:v>472.99599999999958</c:v>
                </c:pt>
                <c:pt idx="41171">
                  <c:v>472.87799999999999</c:v>
                </c:pt>
                <c:pt idx="41172">
                  <c:v>472.75299999999999</c:v>
                </c:pt>
                <c:pt idx="41173">
                  <c:v>472.62099999999975</c:v>
                </c:pt>
                <c:pt idx="41174">
                  <c:v>472.48299999999978</c:v>
                </c:pt>
                <c:pt idx="41175">
                  <c:v>472.33799999999979</c:v>
                </c:pt>
                <c:pt idx="41176">
                  <c:v>472.18700000000001</c:v>
                </c:pt>
                <c:pt idx="41177">
                  <c:v>472.029</c:v>
                </c:pt>
                <c:pt idx="41178">
                  <c:v>471.86500000000001</c:v>
                </c:pt>
                <c:pt idx="41179">
                  <c:v>471.69499999999999</c:v>
                </c:pt>
                <c:pt idx="41180">
                  <c:v>471.51900000000001</c:v>
                </c:pt>
                <c:pt idx="41181">
                  <c:v>471.33699999999965</c:v>
                </c:pt>
                <c:pt idx="41182">
                  <c:v>471.14900000000023</c:v>
                </c:pt>
                <c:pt idx="41183">
                  <c:v>470.95499999999993</c:v>
                </c:pt>
                <c:pt idx="41184">
                  <c:v>470.75400000000002</c:v>
                </c:pt>
                <c:pt idx="41185">
                  <c:v>470.548</c:v>
                </c:pt>
                <c:pt idx="41186">
                  <c:v>470.33699999999965</c:v>
                </c:pt>
                <c:pt idx="41187">
                  <c:v>470.11900000000026</c:v>
                </c:pt>
                <c:pt idx="41188">
                  <c:v>469.89699999999965</c:v>
                </c:pt>
                <c:pt idx="41189">
                  <c:v>469.66800000000001</c:v>
                </c:pt>
                <c:pt idx="41190">
                  <c:v>469.43400000000003</c:v>
                </c:pt>
                <c:pt idx="41191">
                  <c:v>469.19400000000002</c:v>
                </c:pt>
                <c:pt idx="41192">
                  <c:v>468.94900000000001</c:v>
                </c:pt>
                <c:pt idx="41193">
                  <c:v>468.69900000000001</c:v>
                </c:pt>
                <c:pt idx="41194">
                  <c:v>468.44400000000002</c:v>
                </c:pt>
                <c:pt idx="41195">
                  <c:v>468.18299999999999</c:v>
                </c:pt>
                <c:pt idx="41196">
                  <c:v>467.91699999999958</c:v>
                </c:pt>
                <c:pt idx="41197">
                  <c:v>467.64600000000002</c:v>
                </c:pt>
                <c:pt idx="41198">
                  <c:v>467.37</c:v>
                </c:pt>
                <c:pt idx="41199">
                  <c:v>467.089</c:v>
                </c:pt>
                <c:pt idx="41200">
                  <c:v>466.803</c:v>
                </c:pt>
                <c:pt idx="41201">
                  <c:v>466.51299999999975</c:v>
                </c:pt>
                <c:pt idx="41202">
                  <c:v>466.21699999999959</c:v>
                </c:pt>
                <c:pt idx="41203">
                  <c:v>465.91699999999958</c:v>
                </c:pt>
                <c:pt idx="41204">
                  <c:v>465.61200000000002</c:v>
                </c:pt>
                <c:pt idx="41205">
                  <c:v>465.30200000000002</c:v>
                </c:pt>
                <c:pt idx="41206">
                  <c:v>464.98799999999977</c:v>
                </c:pt>
                <c:pt idx="41207">
                  <c:v>464.66899999999993</c:v>
                </c:pt>
                <c:pt idx="41208">
                  <c:v>464.346</c:v>
                </c:pt>
                <c:pt idx="41209">
                  <c:v>464.01799999999974</c:v>
                </c:pt>
                <c:pt idx="41210">
                  <c:v>463.68599999999975</c:v>
                </c:pt>
                <c:pt idx="41211">
                  <c:v>463.34899999999999</c:v>
                </c:pt>
                <c:pt idx="41212">
                  <c:v>463.00799999999975</c:v>
                </c:pt>
                <c:pt idx="41213">
                  <c:v>462.66300000000001</c:v>
                </c:pt>
                <c:pt idx="41214">
                  <c:v>462.31400000000002</c:v>
                </c:pt>
                <c:pt idx="41215">
                  <c:v>461.96099999999979</c:v>
                </c:pt>
                <c:pt idx="41216">
                  <c:v>461.60300000000001</c:v>
                </c:pt>
                <c:pt idx="41217">
                  <c:v>461.24099999999999</c:v>
                </c:pt>
                <c:pt idx="41218">
                  <c:v>460.875</c:v>
                </c:pt>
                <c:pt idx="41219">
                  <c:v>460.505</c:v>
                </c:pt>
                <c:pt idx="41220">
                  <c:v>460.13200000000001</c:v>
                </c:pt>
                <c:pt idx="41221">
                  <c:v>459.75400000000002</c:v>
                </c:pt>
                <c:pt idx="41222">
                  <c:v>459.37200000000001</c:v>
                </c:pt>
                <c:pt idx="41223">
                  <c:v>458.98699999999963</c:v>
                </c:pt>
                <c:pt idx="41224">
                  <c:v>458.59699999999958</c:v>
                </c:pt>
                <c:pt idx="41225">
                  <c:v>458.20400000000001</c:v>
                </c:pt>
                <c:pt idx="41226">
                  <c:v>457.80700000000002</c:v>
                </c:pt>
                <c:pt idx="41227">
                  <c:v>457.40699999999958</c:v>
                </c:pt>
                <c:pt idx="41228">
                  <c:v>457.00299999999999</c:v>
                </c:pt>
                <c:pt idx="41229">
                  <c:v>456.59500000000003</c:v>
                </c:pt>
                <c:pt idx="41230">
                  <c:v>456.18299999999999</c:v>
                </c:pt>
                <c:pt idx="41231">
                  <c:v>455.76799999999974</c:v>
                </c:pt>
                <c:pt idx="41232">
                  <c:v>455.34899999999999</c:v>
                </c:pt>
                <c:pt idx="41233">
                  <c:v>454.92699999999962</c:v>
                </c:pt>
                <c:pt idx="41234">
                  <c:v>454.50099999999975</c:v>
                </c:pt>
                <c:pt idx="41235">
                  <c:v>454.072</c:v>
                </c:pt>
                <c:pt idx="41236">
                  <c:v>453.63900000000001</c:v>
                </c:pt>
                <c:pt idx="41237">
                  <c:v>453.20299999999975</c:v>
                </c:pt>
                <c:pt idx="41238">
                  <c:v>452.76299999999975</c:v>
                </c:pt>
                <c:pt idx="41239">
                  <c:v>452.32</c:v>
                </c:pt>
                <c:pt idx="41240">
                  <c:v>451.87400000000002</c:v>
                </c:pt>
                <c:pt idx="41241">
                  <c:v>451.42399999999958</c:v>
                </c:pt>
                <c:pt idx="41242">
                  <c:v>450.97099999999978</c:v>
                </c:pt>
                <c:pt idx="41243">
                  <c:v>450.51499999999999</c:v>
                </c:pt>
                <c:pt idx="41244">
                  <c:v>450.05500000000001</c:v>
                </c:pt>
                <c:pt idx="41245">
                  <c:v>449.59199999999959</c:v>
                </c:pt>
                <c:pt idx="41246">
                  <c:v>449.12599999999975</c:v>
                </c:pt>
                <c:pt idx="41247">
                  <c:v>448.65600000000001</c:v>
                </c:pt>
                <c:pt idx="41248">
                  <c:v>448.18400000000008</c:v>
                </c:pt>
                <c:pt idx="41249">
                  <c:v>447.70800000000003</c:v>
                </c:pt>
                <c:pt idx="41250">
                  <c:v>447.22899999999959</c:v>
                </c:pt>
                <c:pt idx="41251">
                  <c:v>446.74599999999975</c:v>
                </c:pt>
                <c:pt idx="41252">
                  <c:v>446.2609999999998</c:v>
                </c:pt>
                <c:pt idx="41253">
                  <c:v>445.77199999999965</c:v>
                </c:pt>
                <c:pt idx="41254">
                  <c:v>445.28</c:v>
                </c:pt>
                <c:pt idx="41255">
                  <c:v>444.78500000000003</c:v>
                </c:pt>
                <c:pt idx="41256">
                  <c:v>444.28699999999958</c:v>
                </c:pt>
                <c:pt idx="41257">
                  <c:v>443.78500000000003</c:v>
                </c:pt>
                <c:pt idx="41258">
                  <c:v>443.28099999999978</c:v>
                </c:pt>
                <c:pt idx="41259">
                  <c:v>442.7729999999998</c:v>
                </c:pt>
                <c:pt idx="41260">
                  <c:v>442.262</c:v>
                </c:pt>
                <c:pt idx="41261">
                  <c:v>441.74799999999999</c:v>
                </c:pt>
                <c:pt idx="41262">
                  <c:v>441.23099999999965</c:v>
                </c:pt>
                <c:pt idx="41263">
                  <c:v>440.71099999999979</c:v>
                </c:pt>
                <c:pt idx="41264">
                  <c:v>440.18700000000001</c:v>
                </c:pt>
                <c:pt idx="41265">
                  <c:v>439.661</c:v>
                </c:pt>
                <c:pt idx="41266">
                  <c:v>439.13099999999974</c:v>
                </c:pt>
                <c:pt idx="41267">
                  <c:v>438.59799999999979</c:v>
                </c:pt>
                <c:pt idx="41268">
                  <c:v>438.06200000000001</c:v>
                </c:pt>
                <c:pt idx="41269">
                  <c:v>437.5229999999998</c:v>
                </c:pt>
                <c:pt idx="41270">
                  <c:v>436.98099999999965</c:v>
                </c:pt>
                <c:pt idx="41271">
                  <c:v>436.43499999999977</c:v>
                </c:pt>
                <c:pt idx="41272">
                  <c:v>435.8859999999998</c:v>
                </c:pt>
                <c:pt idx="41273">
                  <c:v>435.334</c:v>
                </c:pt>
                <c:pt idx="41274">
                  <c:v>434.779</c:v>
                </c:pt>
                <c:pt idx="41275">
                  <c:v>434.22099999999978</c:v>
                </c:pt>
                <c:pt idx="41276">
                  <c:v>433.66</c:v>
                </c:pt>
                <c:pt idx="41277">
                  <c:v>433.09500000000003</c:v>
                </c:pt>
                <c:pt idx="41278">
                  <c:v>432.52699999999965</c:v>
                </c:pt>
                <c:pt idx="41279">
                  <c:v>431.95599999999979</c:v>
                </c:pt>
                <c:pt idx="41280">
                  <c:v>431.38099999999974</c:v>
                </c:pt>
                <c:pt idx="41281">
                  <c:v>430.803</c:v>
                </c:pt>
                <c:pt idx="41282">
                  <c:v>430.22199999999958</c:v>
                </c:pt>
                <c:pt idx="41283">
                  <c:v>429.63799999999975</c:v>
                </c:pt>
                <c:pt idx="41284">
                  <c:v>429.05</c:v>
                </c:pt>
                <c:pt idx="41285">
                  <c:v>428.459</c:v>
                </c:pt>
                <c:pt idx="41286">
                  <c:v>427.86500000000001</c:v>
                </c:pt>
                <c:pt idx="41287">
                  <c:v>427.267</c:v>
                </c:pt>
                <c:pt idx="41288">
                  <c:v>426.66500000000002</c:v>
                </c:pt>
                <c:pt idx="41289">
                  <c:v>426.06099999999975</c:v>
                </c:pt>
                <c:pt idx="41290">
                  <c:v>425.45299999999975</c:v>
                </c:pt>
                <c:pt idx="41291">
                  <c:v>424.84100000000001</c:v>
                </c:pt>
                <c:pt idx="41292">
                  <c:v>424.22599999999977</c:v>
                </c:pt>
                <c:pt idx="41293">
                  <c:v>423.608</c:v>
                </c:pt>
                <c:pt idx="41294">
                  <c:v>422.98599999999965</c:v>
                </c:pt>
                <c:pt idx="41295">
                  <c:v>422.36</c:v>
                </c:pt>
                <c:pt idx="41296">
                  <c:v>421.73099999999965</c:v>
                </c:pt>
                <c:pt idx="41297">
                  <c:v>421.09799999999979</c:v>
                </c:pt>
                <c:pt idx="41298">
                  <c:v>420.46199999999965</c:v>
                </c:pt>
                <c:pt idx="41299">
                  <c:v>419.822</c:v>
                </c:pt>
                <c:pt idx="41300">
                  <c:v>419.178</c:v>
                </c:pt>
                <c:pt idx="41301">
                  <c:v>418.53099999999978</c:v>
                </c:pt>
                <c:pt idx="41302">
                  <c:v>417.88</c:v>
                </c:pt>
                <c:pt idx="41303">
                  <c:v>417.2249999999998</c:v>
                </c:pt>
                <c:pt idx="41304">
                  <c:v>416.56599999999975</c:v>
                </c:pt>
                <c:pt idx="41305">
                  <c:v>415.904</c:v>
                </c:pt>
                <c:pt idx="41306">
                  <c:v>415.23799999999977</c:v>
                </c:pt>
                <c:pt idx="41307">
                  <c:v>414.56799999999993</c:v>
                </c:pt>
                <c:pt idx="41308">
                  <c:v>413.89400000000001</c:v>
                </c:pt>
                <c:pt idx="41309">
                  <c:v>413.21599999999978</c:v>
                </c:pt>
                <c:pt idx="41310">
                  <c:v>412.53399999999965</c:v>
                </c:pt>
                <c:pt idx="41311">
                  <c:v>411.84899999999999</c:v>
                </c:pt>
                <c:pt idx="41312">
                  <c:v>411.15899999999999</c:v>
                </c:pt>
                <c:pt idx="41313">
                  <c:v>410.46499999999975</c:v>
                </c:pt>
                <c:pt idx="41314">
                  <c:v>409.76799999999974</c:v>
                </c:pt>
                <c:pt idx="41315">
                  <c:v>409.06599999999975</c:v>
                </c:pt>
                <c:pt idx="41316">
                  <c:v>408.36</c:v>
                </c:pt>
                <c:pt idx="41317">
                  <c:v>407.6500000000002</c:v>
                </c:pt>
                <c:pt idx="41318">
                  <c:v>406.93499999999977</c:v>
                </c:pt>
                <c:pt idx="41319">
                  <c:v>406.21699999999959</c:v>
                </c:pt>
                <c:pt idx="41320">
                  <c:v>405.49400000000003</c:v>
                </c:pt>
                <c:pt idx="41321">
                  <c:v>404.767</c:v>
                </c:pt>
                <c:pt idx="41322">
                  <c:v>404.03599999999977</c:v>
                </c:pt>
                <c:pt idx="41323">
                  <c:v>403.30099999999999</c:v>
                </c:pt>
                <c:pt idx="41324">
                  <c:v>402.56099999999975</c:v>
                </c:pt>
                <c:pt idx="41325">
                  <c:v>401.81700000000001</c:v>
                </c:pt>
                <c:pt idx="41326">
                  <c:v>401.06799999999993</c:v>
                </c:pt>
                <c:pt idx="41327">
                  <c:v>400.315</c:v>
                </c:pt>
                <c:pt idx="41328">
                  <c:v>399.55700000000002</c:v>
                </c:pt>
                <c:pt idx="41329">
                  <c:v>398.79499999999979</c:v>
                </c:pt>
                <c:pt idx="41330">
                  <c:v>398.029</c:v>
                </c:pt>
                <c:pt idx="41331">
                  <c:v>397.25799999999975</c:v>
                </c:pt>
                <c:pt idx="41332">
                  <c:v>396.48200000000003</c:v>
                </c:pt>
                <c:pt idx="41333">
                  <c:v>395.70099999999979</c:v>
                </c:pt>
                <c:pt idx="41334">
                  <c:v>394.91599999999966</c:v>
                </c:pt>
                <c:pt idx="41335">
                  <c:v>394.12700000000001</c:v>
                </c:pt>
                <c:pt idx="41336">
                  <c:v>393.33199999999965</c:v>
                </c:pt>
                <c:pt idx="41337">
                  <c:v>392.53299999999979</c:v>
                </c:pt>
                <c:pt idx="41338">
                  <c:v>391.72899999999959</c:v>
                </c:pt>
                <c:pt idx="41339">
                  <c:v>390.91999999999979</c:v>
                </c:pt>
                <c:pt idx="41340">
                  <c:v>390.10700000000008</c:v>
                </c:pt>
                <c:pt idx="41341">
                  <c:v>389.28799999999978</c:v>
                </c:pt>
                <c:pt idx="41342">
                  <c:v>388.46499999999975</c:v>
                </c:pt>
                <c:pt idx="41343">
                  <c:v>387.637</c:v>
                </c:pt>
                <c:pt idx="41344">
                  <c:v>386.80399999999975</c:v>
                </c:pt>
                <c:pt idx="41345">
                  <c:v>385.96499999999975</c:v>
                </c:pt>
                <c:pt idx="41346">
                  <c:v>385.12200000000001</c:v>
                </c:pt>
                <c:pt idx="41347">
                  <c:v>384.274</c:v>
                </c:pt>
                <c:pt idx="41348">
                  <c:v>383.42099999999965</c:v>
                </c:pt>
                <c:pt idx="41349">
                  <c:v>382.56299999999999</c:v>
                </c:pt>
                <c:pt idx="41350">
                  <c:v>381.69900000000001</c:v>
                </c:pt>
                <c:pt idx="41351">
                  <c:v>380.83099999999979</c:v>
                </c:pt>
                <c:pt idx="41352">
                  <c:v>379.95699999999965</c:v>
                </c:pt>
                <c:pt idx="41353">
                  <c:v>379.07799999999975</c:v>
                </c:pt>
                <c:pt idx="41354">
                  <c:v>378.19400000000002</c:v>
                </c:pt>
                <c:pt idx="41355">
                  <c:v>377.30500000000001</c:v>
                </c:pt>
                <c:pt idx="41356">
                  <c:v>376.4099999999998</c:v>
                </c:pt>
                <c:pt idx="41357">
                  <c:v>375.51</c:v>
                </c:pt>
                <c:pt idx="41358">
                  <c:v>374.60500000000002</c:v>
                </c:pt>
                <c:pt idx="41359">
                  <c:v>373.69400000000002</c:v>
                </c:pt>
                <c:pt idx="41360">
                  <c:v>372.779</c:v>
                </c:pt>
                <c:pt idx="41361">
                  <c:v>371.858</c:v>
                </c:pt>
                <c:pt idx="41362">
                  <c:v>370.93099999999959</c:v>
                </c:pt>
                <c:pt idx="41363">
                  <c:v>369.99899999999963</c:v>
                </c:pt>
                <c:pt idx="41364">
                  <c:v>369.06200000000001</c:v>
                </c:pt>
                <c:pt idx="41365">
                  <c:v>368.11900000000026</c:v>
                </c:pt>
                <c:pt idx="41366">
                  <c:v>367.17099999999999</c:v>
                </c:pt>
                <c:pt idx="41367">
                  <c:v>366.21699999999959</c:v>
                </c:pt>
                <c:pt idx="41368">
                  <c:v>365.25799999999975</c:v>
                </c:pt>
                <c:pt idx="41369">
                  <c:v>364.29299999999978</c:v>
                </c:pt>
                <c:pt idx="41370">
                  <c:v>363.32299999999975</c:v>
                </c:pt>
                <c:pt idx="41371">
                  <c:v>362.34699999999975</c:v>
                </c:pt>
                <c:pt idx="41372">
                  <c:v>361.36500000000001</c:v>
                </c:pt>
                <c:pt idx="41373">
                  <c:v>360.37799999999999</c:v>
                </c:pt>
                <c:pt idx="41374">
                  <c:v>359.3859999999998</c:v>
                </c:pt>
                <c:pt idx="41375">
                  <c:v>358.38799999999975</c:v>
                </c:pt>
                <c:pt idx="41376">
                  <c:v>357.38400000000001</c:v>
                </c:pt>
                <c:pt idx="41377">
                  <c:v>356.375</c:v>
                </c:pt>
                <c:pt idx="41378">
                  <c:v>355.36</c:v>
                </c:pt>
                <c:pt idx="41379">
                  <c:v>354.339</c:v>
                </c:pt>
                <c:pt idx="41380">
                  <c:v>353.31299999999999</c:v>
                </c:pt>
                <c:pt idx="41381">
                  <c:v>352.28099999999978</c:v>
                </c:pt>
                <c:pt idx="41382">
                  <c:v>351.24400000000026</c:v>
                </c:pt>
                <c:pt idx="41383">
                  <c:v>350.20099999999979</c:v>
                </c:pt>
                <c:pt idx="41384">
                  <c:v>349.15199999999999</c:v>
                </c:pt>
                <c:pt idx="41385">
                  <c:v>348.09699999999958</c:v>
                </c:pt>
                <c:pt idx="41386">
                  <c:v>347.03699999999958</c:v>
                </c:pt>
                <c:pt idx="41387">
                  <c:v>345.97099999999978</c:v>
                </c:pt>
                <c:pt idx="41388">
                  <c:v>344.9</c:v>
                </c:pt>
                <c:pt idx="41389">
                  <c:v>343.82299999999975</c:v>
                </c:pt>
                <c:pt idx="41390">
                  <c:v>342.74</c:v>
                </c:pt>
                <c:pt idx="41391">
                  <c:v>341.65100000000001</c:v>
                </c:pt>
                <c:pt idx="41392">
                  <c:v>340.55700000000002</c:v>
                </c:pt>
                <c:pt idx="41393">
                  <c:v>339.45699999999965</c:v>
                </c:pt>
                <c:pt idx="41394">
                  <c:v>338.35199999999975</c:v>
                </c:pt>
                <c:pt idx="41395">
                  <c:v>337.24099999999999</c:v>
                </c:pt>
                <c:pt idx="41396">
                  <c:v>336.12400000000002</c:v>
                </c:pt>
                <c:pt idx="41397">
                  <c:v>335.00099999999975</c:v>
                </c:pt>
                <c:pt idx="41398">
                  <c:v>333.87299999999999</c:v>
                </c:pt>
                <c:pt idx="41399">
                  <c:v>332.74</c:v>
                </c:pt>
                <c:pt idx="41400">
                  <c:v>331.6</c:v>
                </c:pt>
                <c:pt idx="41401">
                  <c:v>330.45499999999993</c:v>
                </c:pt>
                <c:pt idx="41402">
                  <c:v>329.30500000000001</c:v>
                </c:pt>
                <c:pt idx="41403">
                  <c:v>328.14900000000023</c:v>
                </c:pt>
                <c:pt idx="41404">
                  <c:v>326.98699999999963</c:v>
                </c:pt>
                <c:pt idx="41405">
                  <c:v>325.82</c:v>
                </c:pt>
                <c:pt idx="41406">
                  <c:v>324.64699999999999</c:v>
                </c:pt>
                <c:pt idx="41407">
                  <c:v>323.46899999999965</c:v>
                </c:pt>
                <c:pt idx="41408">
                  <c:v>322.28500000000003</c:v>
                </c:pt>
                <c:pt idx="41409">
                  <c:v>321.09500000000003</c:v>
                </c:pt>
                <c:pt idx="41410">
                  <c:v>319.90099999999978</c:v>
                </c:pt>
                <c:pt idx="41411">
                  <c:v>318.7</c:v>
                </c:pt>
                <c:pt idx="41412">
                  <c:v>317.49499999999978</c:v>
                </c:pt>
                <c:pt idx="41413">
                  <c:v>316.28399999999965</c:v>
                </c:pt>
                <c:pt idx="41414">
                  <c:v>315.06700000000001</c:v>
                </c:pt>
                <c:pt idx="41415">
                  <c:v>313.84500000000008</c:v>
                </c:pt>
                <c:pt idx="41416">
                  <c:v>312.61799999999999</c:v>
                </c:pt>
                <c:pt idx="41417">
                  <c:v>311.38499999999999</c:v>
                </c:pt>
                <c:pt idx="41418">
                  <c:v>310.14800000000002</c:v>
                </c:pt>
                <c:pt idx="41419">
                  <c:v>308.90499999999975</c:v>
                </c:pt>
                <c:pt idx="41420">
                  <c:v>307.65600000000001</c:v>
                </c:pt>
                <c:pt idx="41421">
                  <c:v>306.40299999999979</c:v>
                </c:pt>
                <c:pt idx="41422">
                  <c:v>305.14400000000023</c:v>
                </c:pt>
                <c:pt idx="41423">
                  <c:v>303.88</c:v>
                </c:pt>
                <c:pt idx="41424">
                  <c:v>302.61200000000002</c:v>
                </c:pt>
                <c:pt idx="41425">
                  <c:v>301.33799999999979</c:v>
                </c:pt>
                <c:pt idx="41426">
                  <c:v>300.05900000000008</c:v>
                </c:pt>
                <c:pt idx="41427">
                  <c:v>298.77499999999975</c:v>
                </c:pt>
                <c:pt idx="41428">
                  <c:v>297.48599999999965</c:v>
                </c:pt>
                <c:pt idx="41429">
                  <c:v>296.19200000000001</c:v>
                </c:pt>
                <c:pt idx="41430">
                  <c:v>294.89299999999974</c:v>
                </c:pt>
                <c:pt idx="41431">
                  <c:v>293.58999999999975</c:v>
                </c:pt>
                <c:pt idx="41432">
                  <c:v>292.28099999999978</c:v>
                </c:pt>
                <c:pt idx="41433">
                  <c:v>290.96799999999979</c:v>
                </c:pt>
                <c:pt idx="41434">
                  <c:v>289.64999999999998</c:v>
                </c:pt>
                <c:pt idx="41435">
                  <c:v>288.32799999999975</c:v>
                </c:pt>
                <c:pt idx="41436">
                  <c:v>287</c:v>
                </c:pt>
                <c:pt idx="41437">
                  <c:v>285.66899999999993</c:v>
                </c:pt>
                <c:pt idx="41438">
                  <c:v>284.33199999999965</c:v>
                </c:pt>
                <c:pt idx="41439">
                  <c:v>282.99199999999962</c:v>
                </c:pt>
                <c:pt idx="41440">
                  <c:v>281.64600000000002</c:v>
                </c:pt>
                <c:pt idx="41441">
                  <c:v>280.29700000000003</c:v>
                </c:pt>
                <c:pt idx="41442">
                  <c:v>278.94299999999993</c:v>
                </c:pt>
                <c:pt idx="41443">
                  <c:v>277.58499999999975</c:v>
                </c:pt>
                <c:pt idx="41444">
                  <c:v>276.22199999999958</c:v>
                </c:pt>
                <c:pt idx="41445">
                  <c:v>274.85500000000002</c:v>
                </c:pt>
                <c:pt idx="41446">
                  <c:v>273.48499999999979</c:v>
                </c:pt>
                <c:pt idx="41447">
                  <c:v>272.11</c:v>
                </c:pt>
                <c:pt idx="41448">
                  <c:v>270.73099999999965</c:v>
                </c:pt>
                <c:pt idx="41449">
                  <c:v>269.34800000000001</c:v>
                </c:pt>
                <c:pt idx="41450">
                  <c:v>267.96099999999979</c:v>
                </c:pt>
                <c:pt idx="41451">
                  <c:v>266.57100000000003</c:v>
                </c:pt>
                <c:pt idx="41452">
                  <c:v>265.17599999999999</c:v>
                </c:pt>
                <c:pt idx="41453">
                  <c:v>263.77799999999979</c:v>
                </c:pt>
                <c:pt idx="41454">
                  <c:v>262.37599999999975</c:v>
                </c:pt>
                <c:pt idx="41455">
                  <c:v>260.97099999999978</c:v>
                </c:pt>
                <c:pt idx="41456">
                  <c:v>259.56200000000001</c:v>
                </c:pt>
                <c:pt idx="41457">
                  <c:v>258.14999999999998</c:v>
                </c:pt>
                <c:pt idx="41458">
                  <c:v>256.73399999999958</c:v>
                </c:pt>
                <c:pt idx="41459">
                  <c:v>255.315</c:v>
                </c:pt>
                <c:pt idx="41460">
                  <c:v>253.89200000000011</c:v>
                </c:pt>
                <c:pt idx="41461">
                  <c:v>252.46600000000001</c:v>
                </c:pt>
                <c:pt idx="41462">
                  <c:v>251.03800000000001</c:v>
                </c:pt>
                <c:pt idx="41463">
                  <c:v>249.60599999999999</c:v>
                </c:pt>
                <c:pt idx="41464">
                  <c:v>248.17099999999999</c:v>
                </c:pt>
                <c:pt idx="41465">
                  <c:v>246.733</c:v>
                </c:pt>
                <c:pt idx="41466">
                  <c:v>245.292</c:v>
                </c:pt>
                <c:pt idx="41467">
                  <c:v>243.84900000000002</c:v>
                </c:pt>
                <c:pt idx="41468">
                  <c:v>242.40200000000004</c:v>
                </c:pt>
                <c:pt idx="41469">
                  <c:v>240.953</c:v>
                </c:pt>
                <c:pt idx="41470">
                  <c:v>239.50200000000001</c:v>
                </c:pt>
                <c:pt idx="41471">
                  <c:v>238.048</c:v>
                </c:pt>
                <c:pt idx="41472">
                  <c:v>236.59200000000001</c:v>
                </c:pt>
                <c:pt idx="41473">
                  <c:v>235.13300000000001</c:v>
                </c:pt>
                <c:pt idx="41474">
                  <c:v>233.672</c:v>
                </c:pt>
                <c:pt idx="41475">
                  <c:v>232.208</c:v>
                </c:pt>
                <c:pt idx="41476">
                  <c:v>230.74299999999999</c:v>
                </c:pt>
                <c:pt idx="41477">
                  <c:v>229.27599999999998</c:v>
                </c:pt>
                <c:pt idx="41478">
                  <c:v>227.80600000000001</c:v>
                </c:pt>
                <c:pt idx="41479">
                  <c:v>226.33500000000001</c:v>
                </c:pt>
                <c:pt idx="41480">
                  <c:v>224.86200000000011</c:v>
                </c:pt>
                <c:pt idx="41481">
                  <c:v>223.38700000000011</c:v>
                </c:pt>
                <c:pt idx="41482">
                  <c:v>221.91</c:v>
                </c:pt>
                <c:pt idx="41483">
                  <c:v>220.43200000000004</c:v>
                </c:pt>
                <c:pt idx="41484">
                  <c:v>218.953</c:v>
                </c:pt>
                <c:pt idx="41485">
                  <c:v>217.47200000000001</c:v>
                </c:pt>
                <c:pt idx="41486">
                  <c:v>215.989</c:v>
                </c:pt>
                <c:pt idx="41487">
                  <c:v>214.506</c:v>
                </c:pt>
                <c:pt idx="41488">
                  <c:v>213.02100000000004</c:v>
                </c:pt>
                <c:pt idx="41489">
                  <c:v>211.535</c:v>
                </c:pt>
                <c:pt idx="41490">
                  <c:v>210.048</c:v>
                </c:pt>
                <c:pt idx="41491">
                  <c:v>208.56100000000001</c:v>
                </c:pt>
                <c:pt idx="41492">
                  <c:v>207.072</c:v>
                </c:pt>
                <c:pt idx="41493">
                  <c:v>205.583</c:v>
                </c:pt>
                <c:pt idx="41494">
                  <c:v>204.09300000000002</c:v>
                </c:pt>
                <c:pt idx="41495">
                  <c:v>202.602</c:v>
                </c:pt>
                <c:pt idx="41496">
                  <c:v>201.11199999999999</c:v>
                </c:pt>
                <c:pt idx="41497">
                  <c:v>199.62</c:v>
                </c:pt>
                <c:pt idx="41498">
                  <c:v>198.12900000000002</c:v>
                </c:pt>
                <c:pt idx="41499">
                  <c:v>196.637</c:v>
                </c:pt>
                <c:pt idx="41500">
                  <c:v>195.14499999999998</c:v>
                </c:pt>
                <c:pt idx="41501">
                  <c:v>193.65300000000002</c:v>
                </c:pt>
                <c:pt idx="41502">
                  <c:v>192.161</c:v>
                </c:pt>
                <c:pt idx="41503">
                  <c:v>190.66900000000001</c:v>
                </c:pt>
                <c:pt idx="41504">
                  <c:v>189.17699999999999</c:v>
                </c:pt>
                <c:pt idx="41505">
                  <c:v>187.68600000000001</c:v>
                </c:pt>
                <c:pt idx="41506">
                  <c:v>186.19499999999999</c:v>
                </c:pt>
                <c:pt idx="41507">
                  <c:v>184.70399999999998</c:v>
                </c:pt>
                <c:pt idx="41508">
                  <c:v>183.21399999999988</c:v>
                </c:pt>
                <c:pt idx="41509">
                  <c:v>181.72499999999999</c:v>
                </c:pt>
                <c:pt idx="41510">
                  <c:v>180.23699999999999</c:v>
                </c:pt>
                <c:pt idx="41511">
                  <c:v>178.74899999999997</c:v>
                </c:pt>
                <c:pt idx="41512">
                  <c:v>177.262</c:v>
                </c:pt>
                <c:pt idx="41513">
                  <c:v>175.77699999999999</c:v>
                </c:pt>
                <c:pt idx="41514">
                  <c:v>174.292</c:v>
                </c:pt>
                <c:pt idx="41515">
                  <c:v>172.809</c:v>
                </c:pt>
                <c:pt idx="41516">
                  <c:v>171.32700000000011</c:v>
                </c:pt>
                <c:pt idx="41517">
                  <c:v>169.846</c:v>
                </c:pt>
                <c:pt idx="41518">
                  <c:v>168.3670000000001</c:v>
                </c:pt>
                <c:pt idx="41519">
                  <c:v>166.88900000000001</c:v>
                </c:pt>
                <c:pt idx="41520">
                  <c:v>165.41300000000001</c:v>
                </c:pt>
                <c:pt idx="41521">
                  <c:v>163.93900000000002</c:v>
                </c:pt>
                <c:pt idx="41522">
                  <c:v>162.46700000000001</c:v>
                </c:pt>
                <c:pt idx="41523">
                  <c:v>160.99600000000001</c:v>
                </c:pt>
                <c:pt idx="41524">
                  <c:v>159.52800000000011</c:v>
                </c:pt>
                <c:pt idx="41525">
                  <c:v>158.06100000000001</c:v>
                </c:pt>
                <c:pt idx="41526">
                  <c:v>156.59700000000001</c:v>
                </c:pt>
                <c:pt idx="41527">
                  <c:v>155.13499999999999</c:v>
                </c:pt>
                <c:pt idx="41528">
                  <c:v>153.67599999999999</c:v>
                </c:pt>
                <c:pt idx="41529">
                  <c:v>152.21799999999999</c:v>
                </c:pt>
                <c:pt idx="41530">
                  <c:v>150.76399999999998</c:v>
                </c:pt>
                <c:pt idx="41531">
                  <c:v>149.31200000000001</c:v>
                </c:pt>
                <c:pt idx="41532">
                  <c:v>147.863</c:v>
                </c:pt>
                <c:pt idx="41533">
                  <c:v>146.416</c:v>
                </c:pt>
                <c:pt idx="41534">
                  <c:v>144.97300000000001</c:v>
                </c:pt>
                <c:pt idx="41535">
                  <c:v>143.53200000000001</c:v>
                </c:pt>
                <c:pt idx="41536">
                  <c:v>142.095</c:v>
                </c:pt>
                <c:pt idx="41537">
                  <c:v>140.661</c:v>
                </c:pt>
                <c:pt idx="41538">
                  <c:v>139.22900000000001</c:v>
                </c:pt>
                <c:pt idx="41539">
                  <c:v>137.80200000000011</c:v>
                </c:pt>
                <c:pt idx="41540">
                  <c:v>136.37700000000001</c:v>
                </c:pt>
                <c:pt idx="41541">
                  <c:v>134.95700000000011</c:v>
                </c:pt>
                <c:pt idx="41542">
                  <c:v>133.53900000000002</c:v>
                </c:pt>
                <c:pt idx="41543">
                  <c:v>132.126</c:v>
                </c:pt>
                <c:pt idx="41544">
                  <c:v>130.71599999999998</c:v>
                </c:pt>
                <c:pt idx="41545">
                  <c:v>129.31</c:v>
                </c:pt>
                <c:pt idx="41546">
                  <c:v>127.908</c:v>
                </c:pt>
                <c:pt idx="41547">
                  <c:v>126.51</c:v>
                </c:pt>
                <c:pt idx="41548">
                  <c:v>125.116</c:v>
                </c:pt>
                <c:pt idx="41549">
                  <c:v>123.726</c:v>
                </c:pt>
                <c:pt idx="41550">
                  <c:v>122.34</c:v>
                </c:pt>
                <c:pt idx="41551">
                  <c:v>120.959</c:v>
                </c:pt>
                <c:pt idx="41552">
                  <c:v>119.58199999999999</c:v>
                </c:pt>
                <c:pt idx="41553">
                  <c:v>118.21000000000002</c:v>
                </c:pt>
                <c:pt idx="41554">
                  <c:v>116.842</c:v>
                </c:pt>
                <c:pt idx="41555">
                  <c:v>115.479</c:v>
                </c:pt>
                <c:pt idx="41556">
                  <c:v>114.11999999999999</c:v>
                </c:pt>
                <c:pt idx="41557">
                  <c:v>112.76700000000002</c:v>
                </c:pt>
                <c:pt idx="41558">
                  <c:v>111.41800000000002</c:v>
                </c:pt>
                <c:pt idx="41559">
                  <c:v>110.074</c:v>
                </c:pt>
                <c:pt idx="41560">
                  <c:v>108.736</c:v>
                </c:pt>
                <c:pt idx="41561">
                  <c:v>107.402</c:v>
                </c:pt>
                <c:pt idx="41562">
                  <c:v>106.07299999999998</c:v>
                </c:pt>
                <c:pt idx="41563">
                  <c:v>104.75</c:v>
                </c:pt>
                <c:pt idx="41564">
                  <c:v>103.432</c:v>
                </c:pt>
                <c:pt idx="41565">
                  <c:v>102.11999999999999</c:v>
                </c:pt>
                <c:pt idx="41566">
                  <c:v>100.813</c:v>
                </c:pt>
                <c:pt idx="41567">
                  <c:v>99.511399999999995</c:v>
                </c:pt>
                <c:pt idx="41568">
                  <c:v>98.215599999999995</c:v>
                </c:pt>
                <c:pt idx="41569">
                  <c:v>96.9255</c:v>
                </c:pt>
                <c:pt idx="41570">
                  <c:v>95.641000000000005</c:v>
                </c:pt>
                <c:pt idx="41571">
                  <c:v>94.36239999999998</c:v>
                </c:pt>
                <c:pt idx="41572">
                  <c:v>93.089799999999983</c:v>
                </c:pt>
                <c:pt idx="41573">
                  <c:v>91.823099999999982</c:v>
                </c:pt>
                <c:pt idx="41574">
                  <c:v>90.562399999999982</c:v>
                </c:pt>
                <c:pt idx="41575">
                  <c:v>89.307999999999993</c:v>
                </c:pt>
                <c:pt idx="41576">
                  <c:v>88.0595</c:v>
                </c:pt>
                <c:pt idx="41577">
                  <c:v>86.817300000000003</c:v>
                </c:pt>
                <c:pt idx="41578">
                  <c:v>85.581400000000002</c:v>
                </c:pt>
                <c:pt idx="41579">
                  <c:v>84.351799999999983</c:v>
                </c:pt>
                <c:pt idx="41580">
                  <c:v>83.128799999999941</c:v>
                </c:pt>
                <c:pt idx="41581">
                  <c:v>81.912099999999995</c:v>
                </c:pt>
                <c:pt idx="41582">
                  <c:v>80.702100000000002</c:v>
                </c:pt>
                <c:pt idx="41583">
                  <c:v>79.498599999999996</c:v>
                </c:pt>
                <c:pt idx="41584">
                  <c:v>78.301699999999997</c:v>
                </c:pt>
                <c:pt idx="41585">
                  <c:v>77.111500000000007</c:v>
                </c:pt>
                <c:pt idx="41586">
                  <c:v>75.928100000000001</c:v>
                </c:pt>
                <c:pt idx="41587">
                  <c:v>74.751599999999996</c:v>
                </c:pt>
                <c:pt idx="41588">
                  <c:v>73.581900000000005</c:v>
                </c:pt>
                <c:pt idx="41589">
                  <c:v>72.419100000000057</c:v>
                </c:pt>
                <c:pt idx="41590">
                  <c:v>71.263499999999993</c:v>
                </c:pt>
                <c:pt idx="41591">
                  <c:v>70.114800000000002</c:v>
                </c:pt>
                <c:pt idx="41592">
                  <c:v>68.973299999999995</c:v>
                </c:pt>
                <c:pt idx="41593">
                  <c:v>67.838799999999978</c:v>
                </c:pt>
                <c:pt idx="41594">
                  <c:v>66.711600000000075</c:v>
                </c:pt>
                <c:pt idx="41595">
                  <c:v>65.591700000000003</c:v>
                </c:pt>
                <c:pt idx="41596">
                  <c:v>64.478999999999999</c:v>
                </c:pt>
                <c:pt idx="41597">
                  <c:v>63.373600000000003</c:v>
                </c:pt>
                <c:pt idx="41598">
                  <c:v>62.275700000000029</c:v>
                </c:pt>
                <c:pt idx="41599">
                  <c:v>61.185300000000012</c:v>
                </c:pt>
                <c:pt idx="41600">
                  <c:v>60.102300000000028</c:v>
                </c:pt>
                <c:pt idx="41601">
                  <c:v>59.026800000000001</c:v>
                </c:pt>
                <c:pt idx="41602">
                  <c:v>57.9589</c:v>
                </c:pt>
                <c:pt idx="41603">
                  <c:v>56.898600000000002</c:v>
                </c:pt>
                <c:pt idx="41604">
                  <c:v>55.846000000000004</c:v>
                </c:pt>
                <c:pt idx="41605">
                  <c:v>54.801099999999998</c:v>
                </c:pt>
                <c:pt idx="41606">
                  <c:v>53.763900000000028</c:v>
                </c:pt>
                <c:pt idx="41607">
                  <c:v>52.7346</c:v>
                </c:pt>
                <c:pt idx="41608">
                  <c:v>51.713000000000001</c:v>
                </c:pt>
                <c:pt idx="41609">
                  <c:v>50.699300000000029</c:v>
                </c:pt>
                <c:pt idx="41610">
                  <c:v>49.693500000000029</c:v>
                </c:pt>
                <c:pt idx="41611">
                  <c:v>48.695600000000013</c:v>
                </c:pt>
                <c:pt idx="41612">
                  <c:v>47.705700000000029</c:v>
                </c:pt>
                <c:pt idx="41613">
                  <c:v>46.723800000000011</c:v>
                </c:pt>
                <c:pt idx="41614">
                  <c:v>45.749900000000011</c:v>
                </c:pt>
                <c:pt idx="41615">
                  <c:v>44.784100000000002</c:v>
                </c:pt>
                <c:pt idx="41616">
                  <c:v>43.8264</c:v>
                </c:pt>
                <c:pt idx="41617">
                  <c:v>42.8767</c:v>
                </c:pt>
                <c:pt idx="41618">
                  <c:v>41.935300000000012</c:v>
                </c:pt>
                <c:pt idx="41619">
                  <c:v>41.002100000000013</c:v>
                </c:pt>
                <c:pt idx="41620">
                  <c:v>40.077000000000005</c:v>
                </c:pt>
                <c:pt idx="41621">
                  <c:v>39.160200000000003</c:v>
                </c:pt>
                <c:pt idx="41622">
                  <c:v>38.2517</c:v>
                </c:pt>
                <c:pt idx="41623">
                  <c:v>37.351499999999994</c:v>
                </c:pt>
                <c:pt idx="41624">
                  <c:v>36.459499999999998</c:v>
                </c:pt>
                <c:pt idx="41625">
                  <c:v>35.575900000000011</c:v>
                </c:pt>
                <c:pt idx="41626">
                  <c:v>34.700700000000012</c:v>
                </c:pt>
                <c:pt idx="41627">
                  <c:v>33.8339</c:v>
                </c:pt>
                <c:pt idx="41628">
                  <c:v>32.9754</c:v>
                </c:pt>
                <c:pt idx="41629">
                  <c:v>32.125300000000038</c:v>
                </c:pt>
                <c:pt idx="41630">
                  <c:v>31.283699999999978</c:v>
                </c:pt>
                <c:pt idx="41631">
                  <c:v>30.45059999999998</c:v>
                </c:pt>
                <c:pt idx="41632">
                  <c:v>29.626000000000001</c:v>
                </c:pt>
                <c:pt idx="41633">
                  <c:v>28.809799999999989</c:v>
                </c:pt>
                <c:pt idx="41634">
                  <c:v>28.002099999999981</c:v>
                </c:pt>
                <c:pt idx="41635">
                  <c:v>27.203099999999989</c:v>
                </c:pt>
                <c:pt idx="41636">
                  <c:v>26.41249999999998</c:v>
                </c:pt>
                <c:pt idx="41637">
                  <c:v>25.630500000000001</c:v>
                </c:pt>
                <c:pt idx="41638">
                  <c:v>24.856900000000014</c:v>
                </c:pt>
                <c:pt idx="41639">
                  <c:v>24.091999999999999</c:v>
                </c:pt>
                <c:pt idx="41640">
                  <c:v>23.335699999999989</c:v>
                </c:pt>
                <c:pt idx="41641">
                  <c:v>22.587900000000001</c:v>
                </c:pt>
                <c:pt idx="41642">
                  <c:v>21.848800000000001</c:v>
                </c:pt>
                <c:pt idx="41643">
                  <c:v>21.118300000000001</c:v>
                </c:pt>
                <c:pt idx="41644">
                  <c:v>20.3965</c:v>
                </c:pt>
                <c:pt idx="41645">
                  <c:v>19.683199999999989</c:v>
                </c:pt>
                <c:pt idx="41646">
                  <c:v>18.978499999999979</c:v>
                </c:pt>
                <c:pt idx="41647">
                  <c:v>18.28249999999997</c:v>
                </c:pt>
                <c:pt idx="41648">
                  <c:v>17.595099999999981</c:v>
                </c:pt>
                <c:pt idx="41649">
                  <c:v>16.916399999999989</c:v>
                </c:pt>
                <c:pt idx="41650">
                  <c:v>16.24639999999998</c:v>
                </c:pt>
                <c:pt idx="41651">
                  <c:v>15.584900000000001</c:v>
                </c:pt>
                <c:pt idx="41652">
                  <c:v>14.9321</c:v>
                </c:pt>
                <c:pt idx="41653">
                  <c:v>14.288</c:v>
                </c:pt>
                <c:pt idx="41654">
                  <c:v>13.652500000000007</c:v>
                </c:pt>
                <c:pt idx="41655">
                  <c:v>13.025700000000002</c:v>
                </c:pt>
                <c:pt idx="41656">
                  <c:v>12.407500000000002</c:v>
                </c:pt>
                <c:pt idx="41657">
                  <c:v>11.798</c:v>
                </c:pt>
                <c:pt idx="41658">
                  <c:v>11.197000000000001</c:v>
                </c:pt>
                <c:pt idx="41659">
                  <c:v>10.604800000000001</c:v>
                </c:pt>
                <c:pt idx="41660">
                  <c:v>10.0213</c:v>
                </c:pt>
                <c:pt idx="41661">
                  <c:v>9.4462300000000017</c:v>
                </c:pt>
                <c:pt idx="41662">
                  <c:v>8.8798600000000008</c:v>
                </c:pt>
                <c:pt idx="41663">
                  <c:v>8.3220700000000001</c:v>
                </c:pt>
                <c:pt idx="41664">
                  <c:v>7.7729699999999999</c:v>
                </c:pt>
                <c:pt idx="41665">
                  <c:v>7.2323399999999998</c:v>
                </c:pt>
                <c:pt idx="41666">
                  <c:v>6.70045</c:v>
                </c:pt>
                <c:pt idx="41667">
                  <c:v>6.1770799999999975</c:v>
                </c:pt>
                <c:pt idx="41668">
                  <c:v>5.6622499999999985</c:v>
                </c:pt>
                <c:pt idx="41669">
                  <c:v>5.1560299999999986</c:v>
                </c:pt>
                <c:pt idx="41670">
                  <c:v>4.6582999999999997</c:v>
                </c:pt>
                <c:pt idx="41671">
                  <c:v>4.1692499999999999</c:v>
                </c:pt>
                <c:pt idx="41672">
                  <c:v>3.6885400000000002</c:v>
                </c:pt>
                <c:pt idx="41673">
                  <c:v>3.2165399999999997</c:v>
                </c:pt>
                <c:pt idx="41674">
                  <c:v>2.7528399999999982</c:v>
                </c:pt>
                <c:pt idx="41675">
                  <c:v>2.2976999999999999</c:v>
                </c:pt>
                <c:pt idx="41676">
                  <c:v>1.8511599999999999</c:v>
                </c:pt>
                <c:pt idx="41677">
                  <c:v>1.4129999999999991</c:v>
                </c:pt>
                <c:pt idx="41678">
                  <c:v>0.98323499999999942</c:v>
                </c:pt>
                <c:pt idx="41679">
                  <c:v>0.56203700000000001</c:v>
                </c:pt>
                <c:pt idx="41680">
                  <c:v>0.14900400000000011</c:v>
                </c:pt>
                <c:pt idx="41681">
                  <c:v>-0.25538600000000022</c:v>
                </c:pt>
                <c:pt idx="41682">
                  <c:v>-0.65153799999999951</c:v>
                </c:pt>
                <c:pt idx="41683">
                  <c:v>-1.039199999999999</c:v>
                </c:pt>
                <c:pt idx="41684">
                  <c:v>-1.41865</c:v>
                </c:pt>
                <c:pt idx="41685">
                  <c:v>-1.78965</c:v>
                </c:pt>
                <c:pt idx="41686">
                  <c:v>-2.1524599999999978</c:v>
                </c:pt>
                <c:pt idx="41687">
                  <c:v>-2.50691</c:v>
                </c:pt>
                <c:pt idx="41688">
                  <c:v>-2.8530499999999979</c:v>
                </c:pt>
                <c:pt idx="41689">
                  <c:v>-3.19109</c:v>
                </c:pt>
                <c:pt idx="41690">
                  <c:v>-3.52075</c:v>
                </c:pt>
                <c:pt idx="41691">
                  <c:v>-3.8423499999999984</c:v>
                </c:pt>
                <c:pt idx="41692">
                  <c:v>-4.1557199999999961</c:v>
                </c:pt>
                <c:pt idx="41693">
                  <c:v>-4.4609899999999962</c:v>
                </c:pt>
                <c:pt idx="41694">
                  <c:v>-4.758</c:v>
                </c:pt>
                <c:pt idx="41695">
                  <c:v>-5.0468200000000003</c:v>
                </c:pt>
                <c:pt idx="41696">
                  <c:v>-5.3276599999999963</c:v>
                </c:pt>
                <c:pt idx="41697">
                  <c:v>-5.6004499999999995</c:v>
                </c:pt>
                <c:pt idx="41698">
                  <c:v>-5.8651899999999957</c:v>
                </c:pt>
                <c:pt idx="41699">
                  <c:v>-6.1218299999999966</c:v>
                </c:pt>
                <c:pt idx="41700">
                  <c:v>-6.3705299999999996</c:v>
                </c:pt>
                <c:pt idx="41701">
                  <c:v>-6.6112700000000002</c:v>
                </c:pt>
                <c:pt idx="41702">
                  <c:v>-6.8439799999999975</c:v>
                </c:pt>
                <c:pt idx="41703">
                  <c:v>-7.0688599999999964</c:v>
                </c:pt>
                <c:pt idx="41704">
                  <c:v>-7.2858700000000001</c:v>
                </c:pt>
                <c:pt idx="41705">
                  <c:v>-7.4948899999999963</c:v>
                </c:pt>
                <c:pt idx="41706">
                  <c:v>-7.6961499999999985</c:v>
                </c:pt>
                <c:pt idx="41707">
                  <c:v>-7.8894700000000002</c:v>
                </c:pt>
                <c:pt idx="41708">
                  <c:v>-8.0751300000000068</c:v>
                </c:pt>
                <c:pt idx="41709">
                  <c:v>-8.2529300000000028</c:v>
                </c:pt>
                <c:pt idx="41710">
                  <c:v>-8.4229600000000016</c:v>
                </c:pt>
                <c:pt idx="41711">
                  <c:v>-8.5853400000000004</c:v>
                </c:pt>
                <c:pt idx="41712">
                  <c:v>-8.7400300000000009</c:v>
                </c:pt>
                <c:pt idx="41713">
                  <c:v>-8.8870700000000014</c:v>
                </c:pt>
                <c:pt idx="41714">
                  <c:v>-9.0264300000000048</c:v>
                </c:pt>
                <c:pt idx="41715">
                  <c:v>-9.1582900000000009</c:v>
                </c:pt>
                <c:pt idx="41716">
                  <c:v>-9.28233</c:v>
                </c:pt>
                <c:pt idx="41717">
                  <c:v>-9.3990100000000005</c:v>
                </c:pt>
                <c:pt idx="41718">
                  <c:v>-9.5081699999999998</c:v>
                </c:pt>
                <c:pt idx="41719">
                  <c:v>-9.609770000000001</c:v>
                </c:pt>
                <c:pt idx="41720">
                  <c:v>-9.7039400000000011</c:v>
                </c:pt>
                <c:pt idx="41721">
                  <c:v>-9.7906200000000005</c:v>
                </c:pt>
                <c:pt idx="41722">
                  <c:v>-9.8700000000000028</c:v>
                </c:pt>
                <c:pt idx="41723">
                  <c:v>-9.9418100000000003</c:v>
                </c:pt>
                <c:pt idx="41724">
                  <c:v>-10.0063</c:v>
                </c:pt>
                <c:pt idx="41725">
                  <c:v>-10.063500000000008</c:v>
                </c:pt>
                <c:pt idx="41726">
                  <c:v>-10.1135</c:v>
                </c:pt>
                <c:pt idx="41727">
                  <c:v>-10.1562</c:v>
                </c:pt>
                <c:pt idx="41728">
                  <c:v>-10.191600000000001</c:v>
                </c:pt>
                <c:pt idx="41729">
                  <c:v>-10.219800000000001</c:v>
                </c:pt>
                <c:pt idx="41730">
                  <c:v>-10.2408</c:v>
                </c:pt>
                <c:pt idx="41731">
                  <c:v>-10.2547</c:v>
                </c:pt>
                <c:pt idx="41732">
                  <c:v>-10.2613</c:v>
                </c:pt>
                <c:pt idx="41733">
                  <c:v>-10.261100000000001</c:v>
                </c:pt>
                <c:pt idx="41734">
                  <c:v>-10.2536</c:v>
                </c:pt>
                <c:pt idx="41735">
                  <c:v>-10.2392</c:v>
                </c:pt>
                <c:pt idx="41736">
                  <c:v>-10.217700000000001</c:v>
                </c:pt>
                <c:pt idx="41737">
                  <c:v>-10.1892</c:v>
                </c:pt>
                <c:pt idx="41738">
                  <c:v>-10.1538</c:v>
                </c:pt>
                <c:pt idx="41739">
                  <c:v>-10.1114</c:v>
                </c:pt>
                <c:pt idx="41740">
                  <c:v>-10.062200000000002</c:v>
                </c:pt>
                <c:pt idx="41741">
                  <c:v>-10.0061</c:v>
                </c:pt>
                <c:pt idx="41742">
                  <c:v>-9.9430500000000013</c:v>
                </c:pt>
                <c:pt idx="41743">
                  <c:v>-9.8732700000000015</c:v>
                </c:pt>
                <c:pt idx="41744">
                  <c:v>-9.7967400000000016</c:v>
                </c:pt>
                <c:pt idx="41745">
                  <c:v>-9.7133599999999998</c:v>
                </c:pt>
                <c:pt idx="41746">
                  <c:v>-9.6233599999999999</c:v>
                </c:pt>
                <c:pt idx="41747">
                  <c:v>-9.5265000000000004</c:v>
                </c:pt>
                <c:pt idx="41748">
                  <c:v>-9.4230800000000006</c:v>
                </c:pt>
                <c:pt idx="41749">
                  <c:v>-9.3130500000000005</c:v>
                </c:pt>
                <c:pt idx="41750">
                  <c:v>-9.196390000000001</c:v>
                </c:pt>
                <c:pt idx="41751">
                  <c:v>-9.0731100000000016</c:v>
                </c:pt>
                <c:pt idx="41752">
                  <c:v>-8.9432100000000005</c:v>
                </c:pt>
                <c:pt idx="41753">
                  <c:v>-8.8067400000000067</c:v>
                </c:pt>
                <c:pt idx="41754">
                  <c:v>-8.6638600000000014</c:v>
                </c:pt>
                <c:pt idx="41755">
                  <c:v>-8.5145400000000002</c:v>
                </c:pt>
                <c:pt idx="41756">
                  <c:v>-8.3585600000000007</c:v>
                </c:pt>
                <c:pt idx="41757">
                  <c:v>-8.1962700000000002</c:v>
                </c:pt>
                <c:pt idx="41758">
                  <c:v>-8.0277100000000008</c:v>
                </c:pt>
                <c:pt idx="41759">
                  <c:v>-7.8525199999999957</c:v>
                </c:pt>
                <c:pt idx="41760">
                  <c:v>-7.67117</c:v>
                </c:pt>
                <c:pt idx="41761">
                  <c:v>-7.4834399999999999</c:v>
                </c:pt>
                <c:pt idx="41762">
                  <c:v>-7.2893700000000035</c:v>
                </c:pt>
                <c:pt idx="41763">
                  <c:v>-7.08908</c:v>
                </c:pt>
                <c:pt idx="41764">
                  <c:v>-6.8825499999999975</c:v>
                </c:pt>
                <c:pt idx="41765">
                  <c:v>-6.6696799999999996</c:v>
                </c:pt>
                <c:pt idx="41766">
                  <c:v>-6.4507000000000003</c:v>
                </c:pt>
                <c:pt idx="41767">
                  <c:v>-6.2255199999999968</c:v>
                </c:pt>
                <c:pt idx="41768">
                  <c:v>-5.9941799999999965</c:v>
                </c:pt>
                <c:pt idx="41769">
                  <c:v>-5.7567599999999999</c:v>
                </c:pt>
                <c:pt idx="41770">
                  <c:v>-5.5131399999999964</c:v>
                </c:pt>
                <c:pt idx="41771">
                  <c:v>-5.2635299999999985</c:v>
                </c:pt>
                <c:pt idx="41772">
                  <c:v>-5.0078299999999976</c:v>
                </c:pt>
                <c:pt idx="41773">
                  <c:v>-4.7461200000000003</c:v>
                </c:pt>
                <c:pt idx="41774">
                  <c:v>-4.4784800000000002</c:v>
                </c:pt>
                <c:pt idx="41775">
                  <c:v>-4.2047099999999995</c:v>
                </c:pt>
                <c:pt idx="41776">
                  <c:v>-3.9250099999999981</c:v>
                </c:pt>
                <c:pt idx="41777">
                  <c:v>-3.639409999999998</c:v>
                </c:pt>
                <c:pt idx="41778">
                  <c:v>-3.3478599999999981</c:v>
                </c:pt>
                <c:pt idx="41779">
                  <c:v>-3.0504399999999987</c:v>
                </c:pt>
                <c:pt idx="41780">
                  <c:v>-2.7472200000000018</c:v>
                </c:pt>
                <c:pt idx="41781">
                  <c:v>-2.4380899999999981</c:v>
                </c:pt>
                <c:pt idx="41782">
                  <c:v>-2.1230199999999999</c:v>
                </c:pt>
                <c:pt idx="41783">
                  <c:v>-1.8022800000000001</c:v>
                </c:pt>
                <c:pt idx="41784">
                  <c:v>-1.4756999999999989</c:v>
                </c:pt>
                <c:pt idx="41785">
                  <c:v>-1.14337</c:v>
                </c:pt>
                <c:pt idx="41786">
                  <c:v>-0.80526500000000001</c:v>
                </c:pt>
                <c:pt idx="41787">
                  <c:v>-0.46146600000000026</c:v>
                </c:pt>
                <c:pt idx="41788">
                  <c:v>-0.111968</c:v>
                </c:pt>
                <c:pt idx="41789">
                  <c:v>0.24323000000000011</c:v>
                </c:pt>
                <c:pt idx="41790">
                  <c:v>0.60410100000000044</c:v>
                </c:pt>
                <c:pt idx="41791">
                  <c:v>0.9705859999999995</c:v>
                </c:pt>
                <c:pt idx="41792">
                  <c:v>1.3426499999999999</c:v>
                </c:pt>
                <c:pt idx="41793">
                  <c:v>1.720429999999999</c:v>
                </c:pt>
                <c:pt idx="41794">
                  <c:v>2.1037100000000017</c:v>
                </c:pt>
                <c:pt idx="41795">
                  <c:v>2.4926699999999968</c:v>
                </c:pt>
                <c:pt idx="41796">
                  <c:v>2.8871000000000002</c:v>
                </c:pt>
                <c:pt idx="41797">
                  <c:v>3.2869899999999999</c:v>
                </c:pt>
                <c:pt idx="41798">
                  <c:v>3.6924299999999981</c:v>
                </c:pt>
                <c:pt idx="41799">
                  <c:v>4.1033900000000001</c:v>
                </c:pt>
                <c:pt idx="41800">
                  <c:v>4.5198600000000004</c:v>
                </c:pt>
                <c:pt idx="41801">
                  <c:v>4.9417700000000035</c:v>
                </c:pt>
                <c:pt idx="41802">
                  <c:v>5.3690499999999997</c:v>
                </c:pt>
                <c:pt idx="41803">
                  <c:v>5.80185</c:v>
                </c:pt>
                <c:pt idx="41804">
                  <c:v>6.24003</c:v>
                </c:pt>
                <c:pt idx="41805">
                  <c:v>6.6835799999999965</c:v>
                </c:pt>
                <c:pt idx="41806">
                  <c:v>7.1324899999999962</c:v>
                </c:pt>
                <c:pt idx="41807">
                  <c:v>7.5868200000000003</c:v>
                </c:pt>
                <c:pt idx="41808">
                  <c:v>8.0464400000000005</c:v>
                </c:pt>
                <c:pt idx="41809">
                  <c:v>8.5113500000000002</c:v>
                </c:pt>
                <c:pt idx="41810">
                  <c:v>8.9815800000000028</c:v>
                </c:pt>
                <c:pt idx="41811">
                  <c:v>9.4571900000000007</c:v>
                </c:pt>
                <c:pt idx="41812">
                  <c:v>9.9380100000000002</c:v>
                </c:pt>
                <c:pt idx="41813">
                  <c:v>10.424000000000001</c:v>
                </c:pt>
                <c:pt idx="41814">
                  <c:v>10.915400000000007</c:v>
                </c:pt>
                <c:pt idx="41815">
                  <c:v>11.412000000000004</c:v>
                </c:pt>
                <c:pt idx="41816">
                  <c:v>11.9138</c:v>
                </c:pt>
                <c:pt idx="41817">
                  <c:v>12.4208</c:v>
                </c:pt>
                <c:pt idx="41818">
                  <c:v>12.9329</c:v>
                </c:pt>
                <c:pt idx="41819">
                  <c:v>13.450200000000002</c:v>
                </c:pt>
                <c:pt idx="41820">
                  <c:v>13.972800000000008</c:v>
                </c:pt>
                <c:pt idx="41821">
                  <c:v>14.500400000000004</c:v>
                </c:pt>
                <c:pt idx="41822">
                  <c:v>15.033100000000001</c:v>
                </c:pt>
                <c:pt idx="41823">
                  <c:v>15.571</c:v>
                </c:pt>
                <c:pt idx="41824">
                  <c:v>16.114000000000015</c:v>
                </c:pt>
                <c:pt idx="41825">
                  <c:v>16.661999999999999</c:v>
                </c:pt>
                <c:pt idx="41826">
                  <c:v>17.215199999999989</c:v>
                </c:pt>
                <c:pt idx="41827">
                  <c:v>17.773299999999981</c:v>
                </c:pt>
                <c:pt idx="41828">
                  <c:v>18.336500000000001</c:v>
                </c:pt>
                <c:pt idx="41829">
                  <c:v>18.904800000000005</c:v>
                </c:pt>
                <c:pt idx="41830">
                  <c:v>19.47819999999998</c:v>
                </c:pt>
                <c:pt idx="41831">
                  <c:v>20.0563</c:v>
                </c:pt>
                <c:pt idx="41832">
                  <c:v>20.639700000000001</c:v>
                </c:pt>
                <c:pt idx="41833">
                  <c:v>21.227799999999977</c:v>
                </c:pt>
                <c:pt idx="41834">
                  <c:v>21.821100000000001</c:v>
                </c:pt>
                <c:pt idx="41835">
                  <c:v>22.4192</c:v>
                </c:pt>
                <c:pt idx="41836">
                  <c:v>23.02229999999998</c:v>
                </c:pt>
                <c:pt idx="41837">
                  <c:v>23.630299999999988</c:v>
                </c:pt>
                <c:pt idx="41838">
                  <c:v>24.24329999999998</c:v>
                </c:pt>
                <c:pt idx="41839">
                  <c:v>24.8611</c:v>
                </c:pt>
                <c:pt idx="41840">
                  <c:v>25.48369999999997</c:v>
                </c:pt>
                <c:pt idx="41841">
                  <c:v>26.111300000000014</c:v>
                </c:pt>
                <c:pt idx="41842">
                  <c:v>26.743699999999979</c:v>
                </c:pt>
                <c:pt idx="41843">
                  <c:v>27.381</c:v>
                </c:pt>
                <c:pt idx="41844">
                  <c:v>28.023099999999989</c:v>
                </c:pt>
                <c:pt idx="41845">
                  <c:v>28.670100000000001</c:v>
                </c:pt>
                <c:pt idx="41846">
                  <c:v>29.321800000000014</c:v>
                </c:pt>
                <c:pt idx="41847">
                  <c:v>29.97829999999998</c:v>
                </c:pt>
                <c:pt idx="41848">
                  <c:v>30.639500000000005</c:v>
                </c:pt>
                <c:pt idx="41849">
                  <c:v>31.305700000000002</c:v>
                </c:pt>
                <c:pt idx="41850">
                  <c:v>31.976400000000002</c:v>
                </c:pt>
                <c:pt idx="41851">
                  <c:v>32.651899999999998</c:v>
                </c:pt>
                <c:pt idx="41852">
                  <c:v>33.3322</c:v>
                </c:pt>
                <c:pt idx="41853">
                  <c:v>34.017200000000003</c:v>
                </c:pt>
                <c:pt idx="41854">
                  <c:v>34.706900000000012</c:v>
                </c:pt>
                <c:pt idx="41855">
                  <c:v>35.401200000000003</c:v>
                </c:pt>
                <c:pt idx="41856">
                  <c:v>36.100300000000011</c:v>
                </c:pt>
                <c:pt idx="41857">
                  <c:v>36.804000000000002</c:v>
                </c:pt>
                <c:pt idx="41858">
                  <c:v>37.512300000000003</c:v>
                </c:pt>
                <c:pt idx="41859">
                  <c:v>38.225200000000029</c:v>
                </c:pt>
                <c:pt idx="41860">
                  <c:v>38.942800000000005</c:v>
                </c:pt>
                <c:pt idx="41861">
                  <c:v>39.664900000000003</c:v>
                </c:pt>
                <c:pt idx="41862">
                  <c:v>40.3917</c:v>
                </c:pt>
                <c:pt idx="41863">
                  <c:v>41.123000000000012</c:v>
                </c:pt>
                <c:pt idx="41864">
                  <c:v>41.858800000000002</c:v>
                </c:pt>
                <c:pt idx="41865">
                  <c:v>42.599300000000028</c:v>
                </c:pt>
                <c:pt idx="41866">
                  <c:v>43.344099999999997</c:v>
                </c:pt>
                <c:pt idx="41867">
                  <c:v>44.093600000000002</c:v>
                </c:pt>
                <c:pt idx="41868">
                  <c:v>44.847499999999997</c:v>
                </c:pt>
                <c:pt idx="41869">
                  <c:v>45.605900000000013</c:v>
                </c:pt>
                <c:pt idx="41870">
                  <c:v>46.3688</c:v>
                </c:pt>
                <c:pt idx="41871">
                  <c:v>47.135900000000028</c:v>
                </c:pt>
                <c:pt idx="41872">
                  <c:v>47.907699999999998</c:v>
                </c:pt>
                <c:pt idx="41873">
                  <c:v>48.683800000000005</c:v>
                </c:pt>
                <c:pt idx="41874">
                  <c:v>49.464400000000005</c:v>
                </c:pt>
                <c:pt idx="41875">
                  <c:v>50.249200000000002</c:v>
                </c:pt>
                <c:pt idx="41876">
                  <c:v>51.038400000000003</c:v>
                </c:pt>
                <c:pt idx="41877">
                  <c:v>51.832000000000001</c:v>
                </c:pt>
                <c:pt idx="41878">
                  <c:v>52.629900000000013</c:v>
                </c:pt>
                <c:pt idx="41879">
                  <c:v>53.432100000000013</c:v>
                </c:pt>
                <c:pt idx="41880">
                  <c:v>54.238600000000012</c:v>
                </c:pt>
                <c:pt idx="41881">
                  <c:v>55.049400000000006</c:v>
                </c:pt>
                <c:pt idx="41882">
                  <c:v>55.864400000000003</c:v>
                </c:pt>
                <c:pt idx="41883">
                  <c:v>56.683600000000006</c:v>
                </c:pt>
                <c:pt idx="41884">
                  <c:v>57.507100000000001</c:v>
                </c:pt>
                <c:pt idx="41885">
                  <c:v>58.334699999999998</c:v>
                </c:pt>
                <c:pt idx="41886">
                  <c:v>59.166500000000013</c:v>
                </c:pt>
                <c:pt idx="41887">
                  <c:v>60.002500000000012</c:v>
                </c:pt>
                <c:pt idx="41888">
                  <c:v>60.842600000000004</c:v>
                </c:pt>
                <c:pt idx="41889">
                  <c:v>61.686700000000002</c:v>
                </c:pt>
                <c:pt idx="41890">
                  <c:v>62.535000000000011</c:v>
                </c:pt>
                <c:pt idx="41891">
                  <c:v>63.387299999999996</c:v>
                </c:pt>
                <c:pt idx="41892">
                  <c:v>64.243700000000004</c:v>
                </c:pt>
                <c:pt idx="41893">
                  <c:v>65.103999999999999</c:v>
                </c:pt>
                <c:pt idx="41894">
                  <c:v>65.968599999999995</c:v>
                </c:pt>
                <c:pt idx="41895">
                  <c:v>66.836699999999993</c:v>
                </c:pt>
                <c:pt idx="41896">
                  <c:v>67.709000000000003</c:v>
                </c:pt>
                <c:pt idx="41897">
                  <c:v>68.585399999999979</c:v>
                </c:pt>
                <c:pt idx="41898">
                  <c:v>69.465500000000006</c:v>
                </c:pt>
                <c:pt idx="41899">
                  <c:v>70.349500000000006</c:v>
                </c:pt>
                <c:pt idx="41900">
                  <c:v>71.237300000000005</c:v>
                </c:pt>
                <c:pt idx="41901">
                  <c:v>72.128899999999959</c:v>
                </c:pt>
                <c:pt idx="41902">
                  <c:v>73.024500000000003</c:v>
                </c:pt>
                <c:pt idx="41903">
                  <c:v>73.923699999999997</c:v>
                </c:pt>
                <c:pt idx="41904">
                  <c:v>74.826700000000002</c:v>
                </c:pt>
                <c:pt idx="41905">
                  <c:v>75.733500000000006</c:v>
                </c:pt>
                <c:pt idx="41906">
                  <c:v>76.643799999999999</c:v>
                </c:pt>
                <c:pt idx="41907">
                  <c:v>77.557999999999993</c:v>
                </c:pt>
                <c:pt idx="41908">
                  <c:v>78.475700000000003</c:v>
                </c:pt>
                <c:pt idx="41909">
                  <c:v>79.396900000000002</c:v>
                </c:pt>
                <c:pt idx="41910">
                  <c:v>80.321799999999982</c:v>
                </c:pt>
                <c:pt idx="41911">
                  <c:v>81.250200000000007</c:v>
                </c:pt>
                <c:pt idx="41912">
                  <c:v>82.182299999999998</c:v>
                </c:pt>
                <c:pt idx="41913">
                  <c:v>83.117700000000013</c:v>
                </c:pt>
                <c:pt idx="41914">
                  <c:v>84.0565</c:v>
                </c:pt>
                <c:pt idx="41915">
                  <c:v>84.998900000000006</c:v>
                </c:pt>
                <c:pt idx="41916">
                  <c:v>85.944700000000026</c:v>
                </c:pt>
                <c:pt idx="41917">
                  <c:v>86.893699999999995</c:v>
                </c:pt>
                <c:pt idx="41918">
                  <c:v>87.846100000000007</c:v>
                </c:pt>
                <c:pt idx="41919">
                  <c:v>88.801900000000003</c:v>
                </c:pt>
                <c:pt idx="41920">
                  <c:v>89.760999999999996</c:v>
                </c:pt>
                <c:pt idx="41921">
                  <c:v>90.723100000000002</c:v>
                </c:pt>
                <c:pt idx="41922">
                  <c:v>91.68859999999998</c:v>
                </c:pt>
                <c:pt idx="41923">
                  <c:v>92.657200000000003</c:v>
                </c:pt>
                <c:pt idx="41924">
                  <c:v>93.628799999999941</c:v>
                </c:pt>
                <c:pt idx="41925">
                  <c:v>94.6036</c:v>
                </c:pt>
                <c:pt idx="41926">
                  <c:v>95.581500000000005</c:v>
                </c:pt>
                <c:pt idx="41927">
                  <c:v>96.562299999999993</c:v>
                </c:pt>
                <c:pt idx="41928">
                  <c:v>97.546099999999996</c:v>
                </c:pt>
                <c:pt idx="41929">
                  <c:v>98.53279999999998</c:v>
                </c:pt>
                <c:pt idx="41930">
                  <c:v>99.522599999999983</c:v>
                </c:pt>
                <c:pt idx="41931">
                  <c:v>100.515</c:v>
                </c:pt>
                <c:pt idx="41932">
                  <c:v>101.51</c:v>
                </c:pt>
                <c:pt idx="41933">
                  <c:v>102.509</c:v>
                </c:pt>
                <c:pt idx="41934">
                  <c:v>103.51</c:v>
                </c:pt>
                <c:pt idx="41935">
                  <c:v>104.51300000000002</c:v>
                </c:pt>
                <c:pt idx="41936">
                  <c:v>105.51900000000002</c:v>
                </c:pt>
                <c:pt idx="41937">
                  <c:v>106.52800000000001</c:v>
                </c:pt>
                <c:pt idx="41938">
                  <c:v>107.54</c:v>
                </c:pt>
                <c:pt idx="41939">
                  <c:v>108.554</c:v>
                </c:pt>
                <c:pt idx="41940">
                  <c:v>109.57</c:v>
                </c:pt>
                <c:pt idx="41941">
                  <c:v>110.589</c:v>
                </c:pt>
                <c:pt idx="41942">
                  <c:v>111.611</c:v>
                </c:pt>
                <c:pt idx="41943">
                  <c:v>112.634</c:v>
                </c:pt>
                <c:pt idx="41944">
                  <c:v>113.66</c:v>
                </c:pt>
                <c:pt idx="41945">
                  <c:v>114.68899999999998</c:v>
                </c:pt>
                <c:pt idx="41946">
                  <c:v>115.71899999999999</c:v>
                </c:pt>
                <c:pt idx="41947">
                  <c:v>116.752</c:v>
                </c:pt>
                <c:pt idx="41948">
                  <c:v>117.78700000000002</c:v>
                </c:pt>
                <c:pt idx="41949">
                  <c:v>118.824</c:v>
                </c:pt>
                <c:pt idx="41950">
                  <c:v>119.863</c:v>
                </c:pt>
                <c:pt idx="41951">
                  <c:v>120.90400000000002</c:v>
                </c:pt>
                <c:pt idx="41952">
                  <c:v>121.94700000000007</c:v>
                </c:pt>
                <c:pt idx="41953">
                  <c:v>122.992</c:v>
                </c:pt>
                <c:pt idx="41954">
                  <c:v>124.039</c:v>
                </c:pt>
                <c:pt idx="41955">
                  <c:v>125.087</c:v>
                </c:pt>
                <c:pt idx="41956">
                  <c:v>126.137</c:v>
                </c:pt>
                <c:pt idx="41957">
                  <c:v>127.18899999999998</c:v>
                </c:pt>
                <c:pt idx="41958">
                  <c:v>128.24299999999999</c:v>
                </c:pt>
                <c:pt idx="41959">
                  <c:v>129.298</c:v>
                </c:pt>
                <c:pt idx="41960">
                  <c:v>130.3550000000001</c:v>
                </c:pt>
                <c:pt idx="41961">
                  <c:v>131.41300000000001</c:v>
                </c:pt>
                <c:pt idx="41962">
                  <c:v>132.47300000000001</c:v>
                </c:pt>
                <c:pt idx="41963">
                  <c:v>133.53399999999999</c:v>
                </c:pt>
                <c:pt idx="41964">
                  <c:v>134.596</c:v>
                </c:pt>
                <c:pt idx="41965">
                  <c:v>135.66</c:v>
                </c:pt>
                <c:pt idx="41966">
                  <c:v>136.72499999999999</c:v>
                </c:pt>
                <c:pt idx="41967">
                  <c:v>137.791</c:v>
                </c:pt>
                <c:pt idx="41968">
                  <c:v>138.85800000000012</c:v>
                </c:pt>
                <c:pt idx="41969">
                  <c:v>139.92600000000004</c:v>
                </c:pt>
                <c:pt idx="41970">
                  <c:v>140.99600000000001</c:v>
                </c:pt>
                <c:pt idx="41971">
                  <c:v>142.066</c:v>
                </c:pt>
                <c:pt idx="41972">
                  <c:v>143.137</c:v>
                </c:pt>
                <c:pt idx="41973">
                  <c:v>144.20899999999997</c:v>
                </c:pt>
                <c:pt idx="41974">
                  <c:v>145.28100000000001</c:v>
                </c:pt>
                <c:pt idx="41975">
                  <c:v>146.3550000000001</c:v>
                </c:pt>
                <c:pt idx="41976">
                  <c:v>147.429</c:v>
                </c:pt>
                <c:pt idx="41977">
                  <c:v>148.50399999999999</c:v>
                </c:pt>
                <c:pt idx="41978">
                  <c:v>149.57900000000001</c:v>
                </c:pt>
                <c:pt idx="41979">
                  <c:v>150.655</c:v>
                </c:pt>
                <c:pt idx="41980">
                  <c:v>151.73099999999999</c:v>
                </c:pt>
                <c:pt idx="41981">
                  <c:v>152.80700000000004</c:v>
                </c:pt>
                <c:pt idx="41982">
                  <c:v>153.88400000000001</c:v>
                </c:pt>
                <c:pt idx="41983">
                  <c:v>154.96100000000001</c:v>
                </c:pt>
                <c:pt idx="41984">
                  <c:v>156.03800000000001</c:v>
                </c:pt>
                <c:pt idx="41985">
                  <c:v>157.11599999999999</c:v>
                </c:pt>
                <c:pt idx="41986">
                  <c:v>158.19300000000001</c:v>
                </c:pt>
                <c:pt idx="41987">
                  <c:v>159.27099999999999</c:v>
                </c:pt>
                <c:pt idx="41988">
                  <c:v>160.34800000000001</c:v>
                </c:pt>
                <c:pt idx="41989">
                  <c:v>161.42600000000004</c:v>
                </c:pt>
                <c:pt idx="41990">
                  <c:v>162.50299999999999</c:v>
                </c:pt>
                <c:pt idx="41991">
                  <c:v>163.58000000000001</c:v>
                </c:pt>
                <c:pt idx="41992">
                  <c:v>164.65600000000001</c:v>
                </c:pt>
                <c:pt idx="41993">
                  <c:v>165.732</c:v>
                </c:pt>
                <c:pt idx="41994">
                  <c:v>166.80800000000011</c:v>
                </c:pt>
                <c:pt idx="41995">
                  <c:v>167.88400000000001</c:v>
                </c:pt>
                <c:pt idx="41996">
                  <c:v>168.95800000000011</c:v>
                </c:pt>
                <c:pt idx="41997">
                  <c:v>170.03200000000001</c:v>
                </c:pt>
                <c:pt idx="41998">
                  <c:v>171.10599999999999</c:v>
                </c:pt>
                <c:pt idx="41999">
                  <c:v>172.178</c:v>
                </c:pt>
                <c:pt idx="42000">
                  <c:v>173.25</c:v>
                </c:pt>
                <c:pt idx="42001">
                  <c:v>174.32100000000011</c:v>
                </c:pt>
                <c:pt idx="42002">
                  <c:v>175.39200000000011</c:v>
                </c:pt>
                <c:pt idx="42003">
                  <c:v>176.46100000000001</c:v>
                </c:pt>
                <c:pt idx="42004">
                  <c:v>177.529</c:v>
                </c:pt>
                <c:pt idx="42005">
                  <c:v>178.595</c:v>
                </c:pt>
                <c:pt idx="42006">
                  <c:v>179.661</c:v>
                </c:pt>
                <c:pt idx="42007">
                  <c:v>180.726</c:v>
                </c:pt>
                <c:pt idx="42008">
                  <c:v>181.78900000000002</c:v>
                </c:pt>
                <c:pt idx="42009">
                  <c:v>182.85100000000011</c:v>
                </c:pt>
                <c:pt idx="42010">
                  <c:v>183.911</c:v>
                </c:pt>
                <c:pt idx="42011">
                  <c:v>184.97</c:v>
                </c:pt>
                <c:pt idx="42012">
                  <c:v>186.02700000000004</c:v>
                </c:pt>
                <c:pt idx="42013">
                  <c:v>187.08200000000011</c:v>
                </c:pt>
                <c:pt idx="42014">
                  <c:v>188.136</c:v>
                </c:pt>
                <c:pt idx="42015">
                  <c:v>189.18800000000007</c:v>
                </c:pt>
                <c:pt idx="42016">
                  <c:v>190.238</c:v>
                </c:pt>
                <c:pt idx="42017">
                  <c:v>191.28700000000001</c:v>
                </c:pt>
                <c:pt idx="42018">
                  <c:v>192.333</c:v>
                </c:pt>
                <c:pt idx="42019">
                  <c:v>193.37700000000001</c:v>
                </c:pt>
                <c:pt idx="42020">
                  <c:v>194.41900000000001</c:v>
                </c:pt>
                <c:pt idx="42021">
                  <c:v>195.46</c:v>
                </c:pt>
                <c:pt idx="42022">
                  <c:v>196.49700000000001</c:v>
                </c:pt>
                <c:pt idx="42023">
                  <c:v>197.53300000000002</c:v>
                </c:pt>
                <c:pt idx="42024">
                  <c:v>198.566</c:v>
                </c:pt>
                <c:pt idx="42025">
                  <c:v>199.59700000000001</c:v>
                </c:pt>
                <c:pt idx="42026">
                  <c:v>200.625</c:v>
                </c:pt>
                <c:pt idx="42027">
                  <c:v>201.65100000000001</c:v>
                </c:pt>
                <c:pt idx="42028">
                  <c:v>202.67399999999998</c:v>
                </c:pt>
                <c:pt idx="42029">
                  <c:v>203.69399999999999</c:v>
                </c:pt>
                <c:pt idx="42030">
                  <c:v>204.71199999999999</c:v>
                </c:pt>
                <c:pt idx="42031">
                  <c:v>205.727</c:v>
                </c:pt>
                <c:pt idx="42032">
                  <c:v>206.738</c:v>
                </c:pt>
                <c:pt idx="42033">
                  <c:v>207.74699999999999</c:v>
                </c:pt>
                <c:pt idx="42034">
                  <c:v>208.75299999999999</c:v>
                </c:pt>
                <c:pt idx="42035">
                  <c:v>209.756</c:v>
                </c:pt>
                <c:pt idx="42036">
                  <c:v>210.756</c:v>
                </c:pt>
                <c:pt idx="42037">
                  <c:v>211.75299999999999</c:v>
                </c:pt>
                <c:pt idx="42038">
                  <c:v>212.74599999999998</c:v>
                </c:pt>
                <c:pt idx="42039">
                  <c:v>213.73599999999999</c:v>
                </c:pt>
                <c:pt idx="42040">
                  <c:v>214.72300000000001</c:v>
                </c:pt>
                <c:pt idx="42041">
                  <c:v>215.70599999999999</c:v>
                </c:pt>
                <c:pt idx="42042">
                  <c:v>216.68600000000001</c:v>
                </c:pt>
                <c:pt idx="42043">
                  <c:v>217.66200000000001</c:v>
                </c:pt>
                <c:pt idx="42044">
                  <c:v>218.63499999999999</c:v>
                </c:pt>
                <c:pt idx="42045">
                  <c:v>219.60399999999998</c:v>
                </c:pt>
                <c:pt idx="42046">
                  <c:v>220.56900000000002</c:v>
                </c:pt>
                <c:pt idx="42047">
                  <c:v>221.53100000000001</c:v>
                </c:pt>
                <c:pt idx="42048">
                  <c:v>222.48800000000011</c:v>
                </c:pt>
                <c:pt idx="42049">
                  <c:v>223.44200000000001</c:v>
                </c:pt>
                <c:pt idx="42050">
                  <c:v>224.3910000000001</c:v>
                </c:pt>
                <c:pt idx="42051">
                  <c:v>225.33700000000007</c:v>
                </c:pt>
                <c:pt idx="42052">
                  <c:v>226.27799999999999</c:v>
                </c:pt>
                <c:pt idx="42053">
                  <c:v>227.21599999999998</c:v>
                </c:pt>
                <c:pt idx="42054">
                  <c:v>228.14899999999997</c:v>
                </c:pt>
                <c:pt idx="42055">
                  <c:v>229.078</c:v>
                </c:pt>
                <c:pt idx="42056">
                  <c:v>230.00200000000001</c:v>
                </c:pt>
                <c:pt idx="42057">
                  <c:v>230.923</c:v>
                </c:pt>
                <c:pt idx="42058">
                  <c:v>231.83800000000011</c:v>
                </c:pt>
                <c:pt idx="42059">
                  <c:v>232.75</c:v>
                </c:pt>
                <c:pt idx="42060">
                  <c:v>233.65600000000001</c:v>
                </c:pt>
                <c:pt idx="42061">
                  <c:v>234.55800000000011</c:v>
                </c:pt>
                <c:pt idx="42062">
                  <c:v>235.45600000000007</c:v>
                </c:pt>
                <c:pt idx="42063">
                  <c:v>236.34900000000002</c:v>
                </c:pt>
                <c:pt idx="42064">
                  <c:v>237.23699999999999</c:v>
                </c:pt>
                <c:pt idx="42065">
                  <c:v>238.12</c:v>
                </c:pt>
                <c:pt idx="42066">
                  <c:v>238.9980000000001</c:v>
                </c:pt>
                <c:pt idx="42067">
                  <c:v>239.87200000000001</c:v>
                </c:pt>
                <c:pt idx="42068">
                  <c:v>240.73999999999998</c:v>
                </c:pt>
                <c:pt idx="42069">
                  <c:v>241.60399999999998</c:v>
                </c:pt>
                <c:pt idx="42070">
                  <c:v>242.46200000000007</c:v>
                </c:pt>
                <c:pt idx="42071">
                  <c:v>243.315</c:v>
                </c:pt>
                <c:pt idx="42072">
                  <c:v>244.16300000000001</c:v>
                </c:pt>
                <c:pt idx="42073">
                  <c:v>245.006</c:v>
                </c:pt>
                <c:pt idx="42074">
                  <c:v>245.84399999999999</c:v>
                </c:pt>
                <c:pt idx="42075">
                  <c:v>246.67599999999999</c:v>
                </c:pt>
                <c:pt idx="42076">
                  <c:v>247.50299999999999</c:v>
                </c:pt>
                <c:pt idx="42077">
                  <c:v>248.32400000000001</c:v>
                </c:pt>
                <c:pt idx="42078">
                  <c:v>249.14</c:v>
                </c:pt>
                <c:pt idx="42079">
                  <c:v>249.95100000000011</c:v>
                </c:pt>
                <c:pt idx="42080">
                  <c:v>250.756</c:v>
                </c:pt>
                <c:pt idx="42081">
                  <c:v>251.55600000000001</c:v>
                </c:pt>
                <c:pt idx="42082">
                  <c:v>252.34900000000002</c:v>
                </c:pt>
                <c:pt idx="42083">
                  <c:v>253.13800000000001</c:v>
                </c:pt>
                <c:pt idx="42084">
                  <c:v>253.92000000000004</c:v>
                </c:pt>
                <c:pt idx="42085">
                  <c:v>254.697</c:v>
                </c:pt>
                <c:pt idx="42086">
                  <c:v>255.46800000000007</c:v>
                </c:pt>
                <c:pt idx="42087">
                  <c:v>256.23299999999978</c:v>
                </c:pt>
                <c:pt idx="42088">
                  <c:v>256.99199999999962</c:v>
                </c:pt>
                <c:pt idx="42089">
                  <c:v>257.745</c:v>
                </c:pt>
                <c:pt idx="42090">
                  <c:v>258.49299999999965</c:v>
                </c:pt>
                <c:pt idx="42091">
                  <c:v>259.23399999999958</c:v>
                </c:pt>
                <c:pt idx="42092">
                  <c:v>259.96899999999965</c:v>
                </c:pt>
                <c:pt idx="42093">
                  <c:v>260.69900000000001</c:v>
                </c:pt>
                <c:pt idx="42094">
                  <c:v>261.42200000000003</c:v>
                </c:pt>
                <c:pt idx="42095">
                  <c:v>262.13900000000001</c:v>
                </c:pt>
                <c:pt idx="42096">
                  <c:v>262.85000000000002</c:v>
                </c:pt>
                <c:pt idx="42097">
                  <c:v>263.55500000000001</c:v>
                </c:pt>
                <c:pt idx="42098">
                  <c:v>264.25299999999999</c:v>
                </c:pt>
                <c:pt idx="42099">
                  <c:v>264.94499999999999</c:v>
                </c:pt>
                <c:pt idx="42100">
                  <c:v>265.63099999999974</c:v>
                </c:pt>
                <c:pt idx="42101">
                  <c:v>266.31099999999975</c:v>
                </c:pt>
                <c:pt idx="42102">
                  <c:v>266.98399999999958</c:v>
                </c:pt>
                <c:pt idx="42103">
                  <c:v>267.65100000000001</c:v>
                </c:pt>
                <c:pt idx="42104">
                  <c:v>268.31099999999975</c:v>
                </c:pt>
                <c:pt idx="42105">
                  <c:v>268.96499999999975</c:v>
                </c:pt>
                <c:pt idx="42106">
                  <c:v>269.613</c:v>
                </c:pt>
                <c:pt idx="42107">
                  <c:v>270.25400000000002</c:v>
                </c:pt>
                <c:pt idx="42108">
                  <c:v>270.88799999999975</c:v>
                </c:pt>
                <c:pt idx="42109">
                  <c:v>271.51599999999979</c:v>
                </c:pt>
                <c:pt idx="42110">
                  <c:v>272.13799999999975</c:v>
                </c:pt>
                <c:pt idx="42111">
                  <c:v>272.75299999999999</c:v>
                </c:pt>
                <c:pt idx="42112">
                  <c:v>273.36099999999999</c:v>
                </c:pt>
                <c:pt idx="42113">
                  <c:v>273.96199999999965</c:v>
                </c:pt>
                <c:pt idx="42114">
                  <c:v>274.55700000000002</c:v>
                </c:pt>
                <c:pt idx="42115">
                  <c:v>275.14600000000002</c:v>
                </c:pt>
                <c:pt idx="42116">
                  <c:v>275.72699999999958</c:v>
                </c:pt>
                <c:pt idx="42117">
                  <c:v>276.30200000000002</c:v>
                </c:pt>
                <c:pt idx="42118">
                  <c:v>276.87</c:v>
                </c:pt>
                <c:pt idx="42119">
                  <c:v>277.43099999999959</c:v>
                </c:pt>
                <c:pt idx="42120">
                  <c:v>277.98599999999965</c:v>
                </c:pt>
                <c:pt idx="42121">
                  <c:v>278.53399999999965</c:v>
                </c:pt>
                <c:pt idx="42122">
                  <c:v>279.07499999999999</c:v>
                </c:pt>
                <c:pt idx="42123">
                  <c:v>279.60899999999975</c:v>
                </c:pt>
                <c:pt idx="42124">
                  <c:v>280.1359999999998</c:v>
                </c:pt>
                <c:pt idx="42125">
                  <c:v>280.65699999999993</c:v>
                </c:pt>
                <c:pt idx="42126">
                  <c:v>281.17</c:v>
                </c:pt>
                <c:pt idx="42127">
                  <c:v>281.67700000000002</c:v>
                </c:pt>
                <c:pt idx="42128">
                  <c:v>282.17700000000002</c:v>
                </c:pt>
                <c:pt idx="42129">
                  <c:v>282.67</c:v>
                </c:pt>
                <c:pt idx="42130">
                  <c:v>283.15600000000001</c:v>
                </c:pt>
                <c:pt idx="42131">
                  <c:v>283.63499999999999</c:v>
                </c:pt>
                <c:pt idx="42132">
                  <c:v>284.108</c:v>
                </c:pt>
                <c:pt idx="42133">
                  <c:v>284.57299999999975</c:v>
                </c:pt>
                <c:pt idx="42134">
                  <c:v>285.03099999999978</c:v>
                </c:pt>
                <c:pt idx="42135">
                  <c:v>285.48299999999978</c:v>
                </c:pt>
                <c:pt idx="42136">
                  <c:v>285.92799999999966</c:v>
                </c:pt>
                <c:pt idx="42137">
                  <c:v>286.36500000000001</c:v>
                </c:pt>
                <c:pt idx="42138">
                  <c:v>286.79599999999965</c:v>
                </c:pt>
                <c:pt idx="42139">
                  <c:v>287.22000000000003</c:v>
                </c:pt>
                <c:pt idx="42140">
                  <c:v>287.6359999999998</c:v>
                </c:pt>
                <c:pt idx="42141">
                  <c:v>288.04599999999999</c:v>
                </c:pt>
                <c:pt idx="42142">
                  <c:v>288.44900000000001</c:v>
                </c:pt>
                <c:pt idx="42143">
                  <c:v>288.84500000000008</c:v>
                </c:pt>
                <c:pt idx="42144">
                  <c:v>289.23399999999958</c:v>
                </c:pt>
                <c:pt idx="42145">
                  <c:v>289.61599999999999</c:v>
                </c:pt>
                <c:pt idx="42146">
                  <c:v>289.99099999999964</c:v>
                </c:pt>
                <c:pt idx="42147">
                  <c:v>290.35899999999975</c:v>
                </c:pt>
                <c:pt idx="42148">
                  <c:v>290.72000000000003</c:v>
                </c:pt>
                <c:pt idx="42149">
                  <c:v>291.07499999999999</c:v>
                </c:pt>
                <c:pt idx="42150">
                  <c:v>291.42200000000003</c:v>
                </c:pt>
                <c:pt idx="42151">
                  <c:v>291.76299999999975</c:v>
                </c:pt>
                <c:pt idx="42152">
                  <c:v>292.09599999999978</c:v>
                </c:pt>
                <c:pt idx="42153">
                  <c:v>292.42200000000003</c:v>
                </c:pt>
                <c:pt idx="42154">
                  <c:v>292.74200000000002</c:v>
                </c:pt>
                <c:pt idx="42155">
                  <c:v>293.05500000000001</c:v>
                </c:pt>
                <c:pt idx="42156">
                  <c:v>293.36099999999999</c:v>
                </c:pt>
                <c:pt idx="42157">
                  <c:v>293.66000000000008</c:v>
                </c:pt>
                <c:pt idx="42158">
                  <c:v>293.952</c:v>
                </c:pt>
                <c:pt idx="42159">
                  <c:v>294.23699999999963</c:v>
                </c:pt>
                <c:pt idx="42160">
                  <c:v>294.51499999999999</c:v>
                </c:pt>
                <c:pt idx="42161">
                  <c:v>294.78699999999958</c:v>
                </c:pt>
                <c:pt idx="42162">
                  <c:v>295.05200000000002</c:v>
                </c:pt>
                <c:pt idx="42163">
                  <c:v>295.31</c:v>
                </c:pt>
                <c:pt idx="42164">
                  <c:v>295.56099999999975</c:v>
                </c:pt>
                <c:pt idx="42165">
                  <c:v>295.80500000000001</c:v>
                </c:pt>
                <c:pt idx="42166">
                  <c:v>296.04300000000001</c:v>
                </c:pt>
                <c:pt idx="42167">
                  <c:v>296.2729999999998</c:v>
                </c:pt>
                <c:pt idx="42168">
                  <c:v>296.49699999999962</c:v>
                </c:pt>
                <c:pt idx="42169">
                  <c:v>296.71499999999975</c:v>
                </c:pt>
                <c:pt idx="42170">
                  <c:v>296.92499999999978</c:v>
                </c:pt>
                <c:pt idx="42171">
                  <c:v>297.12900000000002</c:v>
                </c:pt>
                <c:pt idx="42172">
                  <c:v>297.32599999999979</c:v>
                </c:pt>
                <c:pt idx="42173">
                  <c:v>297.517</c:v>
                </c:pt>
                <c:pt idx="42174">
                  <c:v>297.70099999999979</c:v>
                </c:pt>
                <c:pt idx="42175">
                  <c:v>297.87799999999999</c:v>
                </c:pt>
                <c:pt idx="42176">
                  <c:v>298.04899999999975</c:v>
                </c:pt>
                <c:pt idx="42177">
                  <c:v>298.21299999999979</c:v>
                </c:pt>
                <c:pt idx="42178">
                  <c:v>298.37099999999975</c:v>
                </c:pt>
                <c:pt idx="42179">
                  <c:v>298.52199999999965</c:v>
                </c:pt>
                <c:pt idx="42180">
                  <c:v>298.66699999999975</c:v>
                </c:pt>
                <c:pt idx="42181">
                  <c:v>298.80500000000001</c:v>
                </c:pt>
                <c:pt idx="42182">
                  <c:v>298.93599999999958</c:v>
                </c:pt>
                <c:pt idx="42183">
                  <c:v>299.06200000000001</c:v>
                </c:pt>
                <c:pt idx="42184">
                  <c:v>299.18</c:v>
                </c:pt>
                <c:pt idx="42185">
                  <c:v>299.29299999999978</c:v>
                </c:pt>
                <c:pt idx="42186">
                  <c:v>299.399</c:v>
                </c:pt>
                <c:pt idx="42187">
                  <c:v>299.49899999999963</c:v>
                </c:pt>
                <c:pt idx="42188">
                  <c:v>299.59199999999959</c:v>
                </c:pt>
                <c:pt idx="42189">
                  <c:v>299.67899999999975</c:v>
                </c:pt>
                <c:pt idx="42190">
                  <c:v>299.76</c:v>
                </c:pt>
                <c:pt idx="42191">
                  <c:v>299.834</c:v>
                </c:pt>
                <c:pt idx="42192">
                  <c:v>299.90299999999979</c:v>
                </c:pt>
                <c:pt idx="42193">
                  <c:v>299.96499999999975</c:v>
                </c:pt>
                <c:pt idx="42194">
                  <c:v>300.02099999999979</c:v>
                </c:pt>
                <c:pt idx="42195">
                  <c:v>300.07100000000003</c:v>
                </c:pt>
                <c:pt idx="42196">
                  <c:v>300.11500000000001</c:v>
                </c:pt>
                <c:pt idx="42197">
                  <c:v>300.15300000000002</c:v>
                </c:pt>
                <c:pt idx="42198">
                  <c:v>300.18400000000008</c:v>
                </c:pt>
                <c:pt idx="42199">
                  <c:v>300.20999999999975</c:v>
                </c:pt>
                <c:pt idx="42200">
                  <c:v>300.22999999999979</c:v>
                </c:pt>
                <c:pt idx="42201">
                  <c:v>300.24400000000026</c:v>
                </c:pt>
                <c:pt idx="42202">
                  <c:v>300.25099999999975</c:v>
                </c:pt>
                <c:pt idx="42203">
                  <c:v>300.25299999999999</c:v>
                </c:pt>
                <c:pt idx="42204">
                  <c:v>300.24900000000002</c:v>
                </c:pt>
                <c:pt idx="42205">
                  <c:v>300.24</c:v>
                </c:pt>
                <c:pt idx="42206">
                  <c:v>300.22399999999965</c:v>
                </c:pt>
                <c:pt idx="42207">
                  <c:v>300.20299999999975</c:v>
                </c:pt>
                <c:pt idx="42208">
                  <c:v>300.17599999999999</c:v>
                </c:pt>
                <c:pt idx="42209">
                  <c:v>300.14299999999997</c:v>
                </c:pt>
                <c:pt idx="42210">
                  <c:v>300.10500000000002</c:v>
                </c:pt>
                <c:pt idx="42211">
                  <c:v>300.06099999999975</c:v>
                </c:pt>
                <c:pt idx="42212">
                  <c:v>300.0109999999998</c:v>
                </c:pt>
                <c:pt idx="42213">
                  <c:v>299.95599999999979</c:v>
                </c:pt>
                <c:pt idx="42214">
                  <c:v>299.89499999999975</c:v>
                </c:pt>
                <c:pt idx="42215">
                  <c:v>299.82900000000001</c:v>
                </c:pt>
                <c:pt idx="42216">
                  <c:v>299.75700000000001</c:v>
                </c:pt>
                <c:pt idx="42217">
                  <c:v>299.68</c:v>
                </c:pt>
                <c:pt idx="42218">
                  <c:v>299.59699999999958</c:v>
                </c:pt>
                <c:pt idx="42219">
                  <c:v>299.50900000000001</c:v>
                </c:pt>
                <c:pt idx="42220">
                  <c:v>299.41599999999966</c:v>
                </c:pt>
                <c:pt idx="42221">
                  <c:v>299.31700000000001</c:v>
                </c:pt>
                <c:pt idx="42222">
                  <c:v>299.214</c:v>
                </c:pt>
                <c:pt idx="42223">
                  <c:v>299.10399999999993</c:v>
                </c:pt>
                <c:pt idx="42224">
                  <c:v>298.98999999999978</c:v>
                </c:pt>
                <c:pt idx="42225">
                  <c:v>298.87099999999975</c:v>
                </c:pt>
                <c:pt idx="42226">
                  <c:v>298.74599999999975</c:v>
                </c:pt>
                <c:pt idx="42227">
                  <c:v>298.61599999999999</c:v>
                </c:pt>
                <c:pt idx="42228">
                  <c:v>298.48099999999965</c:v>
                </c:pt>
                <c:pt idx="42229">
                  <c:v>298.34199999999993</c:v>
                </c:pt>
                <c:pt idx="42230">
                  <c:v>298.197</c:v>
                </c:pt>
                <c:pt idx="42231">
                  <c:v>298.04700000000008</c:v>
                </c:pt>
                <c:pt idx="42232">
                  <c:v>297.892</c:v>
                </c:pt>
                <c:pt idx="42233">
                  <c:v>297.73200000000003</c:v>
                </c:pt>
                <c:pt idx="42234">
                  <c:v>297.56799999999993</c:v>
                </c:pt>
                <c:pt idx="42235">
                  <c:v>297.3979999999998</c:v>
                </c:pt>
                <c:pt idx="42236">
                  <c:v>297.22399999999965</c:v>
                </c:pt>
                <c:pt idx="42237">
                  <c:v>297.04500000000002</c:v>
                </c:pt>
                <c:pt idx="42238">
                  <c:v>296.86200000000002</c:v>
                </c:pt>
                <c:pt idx="42239">
                  <c:v>296.673</c:v>
                </c:pt>
                <c:pt idx="42240">
                  <c:v>296.47999999999979</c:v>
                </c:pt>
                <c:pt idx="42241">
                  <c:v>296.28299999999979</c:v>
                </c:pt>
                <c:pt idx="42242">
                  <c:v>296.08</c:v>
                </c:pt>
                <c:pt idx="42243">
                  <c:v>295.87400000000002</c:v>
                </c:pt>
                <c:pt idx="42244">
                  <c:v>295.66199999999975</c:v>
                </c:pt>
                <c:pt idx="42245">
                  <c:v>295.44600000000003</c:v>
                </c:pt>
                <c:pt idx="42246">
                  <c:v>295.22599999999977</c:v>
                </c:pt>
                <c:pt idx="42247">
                  <c:v>295.00099999999975</c:v>
                </c:pt>
                <c:pt idx="42248">
                  <c:v>294.77199999999965</c:v>
                </c:pt>
                <c:pt idx="42249">
                  <c:v>294.53899999999965</c:v>
                </c:pt>
                <c:pt idx="42250">
                  <c:v>294.30099999999999</c:v>
                </c:pt>
                <c:pt idx="42251">
                  <c:v>294.05900000000008</c:v>
                </c:pt>
                <c:pt idx="42252">
                  <c:v>293.81200000000001</c:v>
                </c:pt>
                <c:pt idx="42253">
                  <c:v>293.56099999999975</c:v>
                </c:pt>
                <c:pt idx="42254">
                  <c:v>293.30700000000002</c:v>
                </c:pt>
                <c:pt idx="42255">
                  <c:v>293.04700000000008</c:v>
                </c:pt>
                <c:pt idx="42256">
                  <c:v>292.78399999999965</c:v>
                </c:pt>
                <c:pt idx="42257">
                  <c:v>292.517</c:v>
                </c:pt>
                <c:pt idx="42258">
                  <c:v>292.24599999999975</c:v>
                </c:pt>
                <c:pt idx="42259">
                  <c:v>291.97000000000003</c:v>
                </c:pt>
                <c:pt idx="42260">
                  <c:v>291.69099999999975</c:v>
                </c:pt>
                <c:pt idx="42261">
                  <c:v>291.40699999999958</c:v>
                </c:pt>
                <c:pt idx="42262">
                  <c:v>291.12</c:v>
                </c:pt>
                <c:pt idx="42263">
                  <c:v>290.82799999999975</c:v>
                </c:pt>
                <c:pt idx="42264">
                  <c:v>290.53299999999979</c:v>
                </c:pt>
                <c:pt idx="42265">
                  <c:v>290.23399999999958</c:v>
                </c:pt>
                <c:pt idx="42266">
                  <c:v>289.93099999999959</c:v>
                </c:pt>
                <c:pt idx="42267">
                  <c:v>289.62400000000002</c:v>
                </c:pt>
                <c:pt idx="42268">
                  <c:v>289.31299999999999</c:v>
                </c:pt>
                <c:pt idx="42269">
                  <c:v>288.99899999999963</c:v>
                </c:pt>
                <c:pt idx="42270">
                  <c:v>288.68099999999993</c:v>
                </c:pt>
                <c:pt idx="42271">
                  <c:v>288.35899999999975</c:v>
                </c:pt>
                <c:pt idx="42272">
                  <c:v>288.03299999999979</c:v>
                </c:pt>
                <c:pt idx="42273">
                  <c:v>287.70400000000001</c:v>
                </c:pt>
                <c:pt idx="42274">
                  <c:v>287.37200000000001</c:v>
                </c:pt>
                <c:pt idx="42275">
                  <c:v>287.03500000000003</c:v>
                </c:pt>
                <c:pt idx="42276">
                  <c:v>286.69499999999999</c:v>
                </c:pt>
                <c:pt idx="42277">
                  <c:v>286.35199999999975</c:v>
                </c:pt>
                <c:pt idx="42278">
                  <c:v>286.005</c:v>
                </c:pt>
                <c:pt idx="42279">
                  <c:v>285.65400000000022</c:v>
                </c:pt>
                <c:pt idx="42280">
                  <c:v>285.3</c:v>
                </c:pt>
                <c:pt idx="42281">
                  <c:v>284.94299999999993</c:v>
                </c:pt>
                <c:pt idx="42282">
                  <c:v>284.58199999999965</c:v>
                </c:pt>
                <c:pt idx="42283">
                  <c:v>284.21799999999979</c:v>
                </c:pt>
                <c:pt idx="42284">
                  <c:v>283.85000000000002</c:v>
                </c:pt>
                <c:pt idx="42285">
                  <c:v>283.47899999999959</c:v>
                </c:pt>
                <c:pt idx="42286">
                  <c:v>283.10500000000002</c:v>
                </c:pt>
                <c:pt idx="42287">
                  <c:v>282.72699999999958</c:v>
                </c:pt>
                <c:pt idx="42288">
                  <c:v>282.346</c:v>
                </c:pt>
                <c:pt idx="42289">
                  <c:v>281.96199999999965</c:v>
                </c:pt>
                <c:pt idx="42290">
                  <c:v>281.57400000000001</c:v>
                </c:pt>
                <c:pt idx="42291">
                  <c:v>281.18299999999999</c:v>
                </c:pt>
                <c:pt idx="42292">
                  <c:v>280.78999999999979</c:v>
                </c:pt>
                <c:pt idx="42293">
                  <c:v>280.39299999999974</c:v>
                </c:pt>
                <c:pt idx="42294">
                  <c:v>279.99199999999962</c:v>
                </c:pt>
                <c:pt idx="42295">
                  <c:v>279.589</c:v>
                </c:pt>
                <c:pt idx="42296">
                  <c:v>279.18299999999999</c:v>
                </c:pt>
                <c:pt idx="42297">
                  <c:v>278.7729999999998</c:v>
                </c:pt>
                <c:pt idx="42298">
                  <c:v>278.36</c:v>
                </c:pt>
                <c:pt idx="42299">
                  <c:v>277.94499999999999</c:v>
                </c:pt>
                <c:pt idx="42300">
                  <c:v>277.52599999999978</c:v>
                </c:pt>
                <c:pt idx="42301">
                  <c:v>277.10399999999993</c:v>
                </c:pt>
                <c:pt idx="42302">
                  <c:v>276.67899999999975</c:v>
                </c:pt>
                <c:pt idx="42303">
                  <c:v>276.25099999999975</c:v>
                </c:pt>
                <c:pt idx="42304">
                  <c:v>275.82</c:v>
                </c:pt>
                <c:pt idx="42305">
                  <c:v>275.387</c:v>
                </c:pt>
                <c:pt idx="42306">
                  <c:v>274.95</c:v>
                </c:pt>
                <c:pt idx="42307">
                  <c:v>274.51</c:v>
                </c:pt>
                <c:pt idx="42308">
                  <c:v>274.06799999999993</c:v>
                </c:pt>
                <c:pt idx="42309">
                  <c:v>273.62200000000001</c:v>
                </c:pt>
                <c:pt idx="42310">
                  <c:v>273.17399999999975</c:v>
                </c:pt>
                <c:pt idx="42311">
                  <c:v>272.72199999999958</c:v>
                </c:pt>
                <c:pt idx="42312">
                  <c:v>272.26799999999974</c:v>
                </c:pt>
                <c:pt idx="42313">
                  <c:v>271.81099999999975</c:v>
                </c:pt>
                <c:pt idx="42314">
                  <c:v>271.35199999999975</c:v>
                </c:pt>
                <c:pt idx="42315">
                  <c:v>270.88900000000001</c:v>
                </c:pt>
                <c:pt idx="42316">
                  <c:v>270.42399999999958</c:v>
                </c:pt>
                <c:pt idx="42317">
                  <c:v>269.95499999999993</c:v>
                </c:pt>
                <c:pt idx="42318">
                  <c:v>269.48399999999958</c:v>
                </c:pt>
                <c:pt idx="42319">
                  <c:v>269.01</c:v>
                </c:pt>
                <c:pt idx="42320">
                  <c:v>268.53399999999965</c:v>
                </c:pt>
                <c:pt idx="42321">
                  <c:v>268.05500000000001</c:v>
                </c:pt>
                <c:pt idx="42322">
                  <c:v>267.57299999999975</c:v>
                </c:pt>
                <c:pt idx="42323">
                  <c:v>267.08799999999979</c:v>
                </c:pt>
                <c:pt idx="42324">
                  <c:v>266.60000000000002</c:v>
                </c:pt>
                <c:pt idx="42325">
                  <c:v>266.11</c:v>
                </c:pt>
                <c:pt idx="42326">
                  <c:v>265.61700000000002</c:v>
                </c:pt>
                <c:pt idx="42327">
                  <c:v>265.12200000000001</c:v>
                </c:pt>
                <c:pt idx="42328">
                  <c:v>264.62299999999999</c:v>
                </c:pt>
                <c:pt idx="42329">
                  <c:v>264.12200000000001</c:v>
                </c:pt>
                <c:pt idx="42330">
                  <c:v>263.61900000000026</c:v>
                </c:pt>
                <c:pt idx="42331">
                  <c:v>263.113</c:v>
                </c:pt>
                <c:pt idx="42332">
                  <c:v>262.60399999999993</c:v>
                </c:pt>
                <c:pt idx="42333">
                  <c:v>262.09199999999959</c:v>
                </c:pt>
                <c:pt idx="42334">
                  <c:v>261.57799999999975</c:v>
                </c:pt>
                <c:pt idx="42335">
                  <c:v>261.06099999999975</c:v>
                </c:pt>
                <c:pt idx="42336">
                  <c:v>260.54199999999975</c:v>
                </c:pt>
                <c:pt idx="42337">
                  <c:v>260.01900000000001</c:v>
                </c:pt>
                <c:pt idx="42338">
                  <c:v>259.49499999999978</c:v>
                </c:pt>
                <c:pt idx="42339">
                  <c:v>258.96699999999959</c:v>
                </c:pt>
                <c:pt idx="42340">
                  <c:v>258.43799999999965</c:v>
                </c:pt>
                <c:pt idx="42341">
                  <c:v>257.90499999999975</c:v>
                </c:pt>
                <c:pt idx="42342">
                  <c:v>257.37</c:v>
                </c:pt>
                <c:pt idx="42343">
                  <c:v>256.83199999999965</c:v>
                </c:pt>
                <c:pt idx="42344">
                  <c:v>256.29199999999958</c:v>
                </c:pt>
                <c:pt idx="42345">
                  <c:v>255.74899999999997</c:v>
                </c:pt>
                <c:pt idx="42346">
                  <c:v>255.20399999999998</c:v>
                </c:pt>
                <c:pt idx="42347">
                  <c:v>254.65600000000001</c:v>
                </c:pt>
                <c:pt idx="42348">
                  <c:v>254.10599999999999</c:v>
                </c:pt>
                <c:pt idx="42349">
                  <c:v>253.553</c:v>
                </c:pt>
                <c:pt idx="42350">
                  <c:v>252.99700000000001</c:v>
                </c:pt>
                <c:pt idx="42351">
                  <c:v>252.43900000000002</c:v>
                </c:pt>
                <c:pt idx="42352">
                  <c:v>251.87800000000001</c:v>
                </c:pt>
                <c:pt idx="42353">
                  <c:v>251.315</c:v>
                </c:pt>
                <c:pt idx="42354">
                  <c:v>250.74899999999997</c:v>
                </c:pt>
                <c:pt idx="42355">
                  <c:v>250.18100000000001</c:v>
                </c:pt>
                <c:pt idx="42356">
                  <c:v>249.60999999999999</c:v>
                </c:pt>
                <c:pt idx="42357">
                  <c:v>249.03700000000001</c:v>
                </c:pt>
                <c:pt idx="42358">
                  <c:v>248.46100000000001</c:v>
                </c:pt>
                <c:pt idx="42359">
                  <c:v>247.88300000000001</c:v>
                </c:pt>
                <c:pt idx="42360">
                  <c:v>247.30200000000011</c:v>
                </c:pt>
                <c:pt idx="42361">
                  <c:v>246.71899999999999</c:v>
                </c:pt>
                <c:pt idx="42362">
                  <c:v>246.13300000000001</c:v>
                </c:pt>
                <c:pt idx="42363">
                  <c:v>245.54399999999998</c:v>
                </c:pt>
                <c:pt idx="42364">
                  <c:v>244.953</c:v>
                </c:pt>
                <c:pt idx="42365">
                  <c:v>244.36</c:v>
                </c:pt>
                <c:pt idx="42366">
                  <c:v>243.76399999999998</c:v>
                </c:pt>
                <c:pt idx="42367">
                  <c:v>243.166</c:v>
                </c:pt>
                <c:pt idx="42368">
                  <c:v>242.565</c:v>
                </c:pt>
                <c:pt idx="42369">
                  <c:v>241.96100000000001</c:v>
                </c:pt>
                <c:pt idx="42370">
                  <c:v>241.35600000000011</c:v>
                </c:pt>
                <c:pt idx="42371">
                  <c:v>240.74699999999999</c:v>
                </c:pt>
                <c:pt idx="42372">
                  <c:v>240.136</c:v>
                </c:pt>
                <c:pt idx="42373">
                  <c:v>239.523</c:v>
                </c:pt>
                <c:pt idx="42374">
                  <c:v>238.90700000000001</c:v>
                </c:pt>
                <c:pt idx="42375">
                  <c:v>238.28900000000002</c:v>
                </c:pt>
                <c:pt idx="42376">
                  <c:v>237.66800000000001</c:v>
                </c:pt>
                <c:pt idx="42377">
                  <c:v>237.04499999999999</c:v>
                </c:pt>
                <c:pt idx="42378">
                  <c:v>236.41900000000001</c:v>
                </c:pt>
                <c:pt idx="42379">
                  <c:v>235.791</c:v>
                </c:pt>
                <c:pt idx="42380">
                  <c:v>235.161</c:v>
                </c:pt>
                <c:pt idx="42381">
                  <c:v>234.52800000000011</c:v>
                </c:pt>
                <c:pt idx="42382">
                  <c:v>233.89200000000011</c:v>
                </c:pt>
                <c:pt idx="42383">
                  <c:v>233.25399999999999</c:v>
                </c:pt>
                <c:pt idx="42384">
                  <c:v>232.61399999999998</c:v>
                </c:pt>
                <c:pt idx="42385">
                  <c:v>231.971</c:v>
                </c:pt>
                <c:pt idx="42386">
                  <c:v>231.32600000000011</c:v>
                </c:pt>
                <c:pt idx="42387">
                  <c:v>230.678</c:v>
                </c:pt>
                <c:pt idx="42388">
                  <c:v>230.02800000000011</c:v>
                </c:pt>
                <c:pt idx="42389">
                  <c:v>229.375</c:v>
                </c:pt>
                <c:pt idx="42390">
                  <c:v>228.72</c:v>
                </c:pt>
                <c:pt idx="42391">
                  <c:v>228.06300000000002</c:v>
                </c:pt>
                <c:pt idx="42392">
                  <c:v>227.40300000000002</c:v>
                </c:pt>
                <c:pt idx="42393">
                  <c:v>226.74099999999999</c:v>
                </c:pt>
                <c:pt idx="42394">
                  <c:v>226.07599999999999</c:v>
                </c:pt>
                <c:pt idx="42395">
                  <c:v>225.40900000000002</c:v>
                </c:pt>
                <c:pt idx="42396">
                  <c:v>224.73999999999998</c:v>
                </c:pt>
                <c:pt idx="42397">
                  <c:v>224.06800000000001</c:v>
                </c:pt>
                <c:pt idx="42398">
                  <c:v>223.39400000000001</c:v>
                </c:pt>
                <c:pt idx="42399">
                  <c:v>222.71699999999998</c:v>
                </c:pt>
                <c:pt idx="42400">
                  <c:v>222.03800000000001</c:v>
                </c:pt>
                <c:pt idx="42401">
                  <c:v>221.35700000000011</c:v>
                </c:pt>
                <c:pt idx="42402">
                  <c:v>220.67299999999997</c:v>
                </c:pt>
                <c:pt idx="42403">
                  <c:v>219.98800000000011</c:v>
                </c:pt>
                <c:pt idx="42404">
                  <c:v>219.29900000000001</c:v>
                </c:pt>
                <c:pt idx="42405">
                  <c:v>218.608</c:v>
                </c:pt>
                <c:pt idx="42406">
                  <c:v>217.916</c:v>
                </c:pt>
                <c:pt idx="42407">
                  <c:v>217.22</c:v>
                </c:pt>
                <c:pt idx="42408">
                  <c:v>216.523</c:v>
                </c:pt>
                <c:pt idx="42409">
                  <c:v>215.82300000000001</c:v>
                </c:pt>
                <c:pt idx="42410">
                  <c:v>215.12100000000001</c:v>
                </c:pt>
                <c:pt idx="42411">
                  <c:v>214.416</c:v>
                </c:pt>
                <c:pt idx="42412">
                  <c:v>213.70999999999998</c:v>
                </c:pt>
                <c:pt idx="42413">
                  <c:v>213.001</c:v>
                </c:pt>
                <c:pt idx="42414">
                  <c:v>212.28900000000002</c:v>
                </c:pt>
                <c:pt idx="42415">
                  <c:v>211.57599999999999</c:v>
                </c:pt>
                <c:pt idx="42416">
                  <c:v>210.86</c:v>
                </c:pt>
                <c:pt idx="42417">
                  <c:v>210.142</c:v>
                </c:pt>
                <c:pt idx="42418">
                  <c:v>209.42200000000011</c:v>
                </c:pt>
                <c:pt idx="42419">
                  <c:v>208.7</c:v>
                </c:pt>
                <c:pt idx="42420">
                  <c:v>207.976</c:v>
                </c:pt>
                <c:pt idx="42421">
                  <c:v>207.24899999999997</c:v>
                </c:pt>
                <c:pt idx="42422">
                  <c:v>206.52100000000004</c:v>
                </c:pt>
                <c:pt idx="42423">
                  <c:v>205.79</c:v>
                </c:pt>
                <c:pt idx="42424">
                  <c:v>205.05700000000004</c:v>
                </c:pt>
                <c:pt idx="42425">
                  <c:v>204.32200000000012</c:v>
                </c:pt>
                <c:pt idx="42426">
                  <c:v>203.58500000000001</c:v>
                </c:pt>
                <c:pt idx="42427">
                  <c:v>202.846</c:v>
                </c:pt>
                <c:pt idx="42428">
                  <c:v>202.10399999999998</c:v>
                </c:pt>
                <c:pt idx="42429">
                  <c:v>201.3610000000001</c:v>
                </c:pt>
                <c:pt idx="42430">
                  <c:v>200.61599999999999</c:v>
                </c:pt>
                <c:pt idx="42431">
                  <c:v>199.869</c:v>
                </c:pt>
                <c:pt idx="42432">
                  <c:v>199.11899999999997</c:v>
                </c:pt>
                <c:pt idx="42433">
                  <c:v>198.36800000000011</c:v>
                </c:pt>
                <c:pt idx="42434">
                  <c:v>197.61499999999998</c:v>
                </c:pt>
                <c:pt idx="42435">
                  <c:v>196.86</c:v>
                </c:pt>
                <c:pt idx="42436">
                  <c:v>196.10300000000001</c:v>
                </c:pt>
                <c:pt idx="42437">
                  <c:v>195.34399999999999</c:v>
                </c:pt>
                <c:pt idx="42438">
                  <c:v>194.583</c:v>
                </c:pt>
                <c:pt idx="42439">
                  <c:v>193.82100000000011</c:v>
                </c:pt>
                <c:pt idx="42440">
                  <c:v>193.05700000000004</c:v>
                </c:pt>
                <c:pt idx="42441">
                  <c:v>192.29</c:v>
                </c:pt>
                <c:pt idx="42442">
                  <c:v>191.52200000000011</c:v>
                </c:pt>
                <c:pt idx="42443">
                  <c:v>190.75299999999999</c:v>
                </c:pt>
                <c:pt idx="42444">
                  <c:v>189.98100000000011</c:v>
                </c:pt>
                <c:pt idx="42445">
                  <c:v>189.208</c:v>
                </c:pt>
                <c:pt idx="42446">
                  <c:v>188.434</c:v>
                </c:pt>
                <c:pt idx="42447">
                  <c:v>187.65700000000001</c:v>
                </c:pt>
                <c:pt idx="42448">
                  <c:v>186.87900000000002</c:v>
                </c:pt>
                <c:pt idx="42449">
                  <c:v>186.1</c:v>
                </c:pt>
                <c:pt idx="42450">
                  <c:v>185.31800000000001</c:v>
                </c:pt>
                <c:pt idx="42451">
                  <c:v>184.536</c:v>
                </c:pt>
                <c:pt idx="42452">
                  <c:v>183.751</c:v>
                </c:pt>
                <c:pt idx="42453">
                  <c:v>182.96600000000001</c:v>
                </c:pt>
                <c:pt idx="42454">
                  <c:v>182.17899999999997</c:v>
                </c:pt>
                <c:pt idx="42455">
                  <c:v>181.39000000000001</c:v>
                </c:pt>
                <c:pt idx="42456">
                  <c:v>180.6</c:v>
                </c:pt>
                <c:pt idx="42457">
                  <c:v>179.809</c:v>
                </c:pt>
                <c:pt idx="42458">
                  <c:v>179.01599999999999</c:v>
                </c:pt>
                <c:pt idx="42459">
                  <c:v>178.22200000000001</c:v>
                </c:pt>
                <c:pt idx="42460">
                  <c:v>177.42700000000011</c:v>
                </c:pt>
                <c:pt idx="42461">
                  <c:v>176.63</c:v>
                </c:pt>
                <c:pt idx="42462">
                  <c:v>175.833</c:v>
                </c:pt>
                <c:pt idx="42463">
                  <c:v>175.03399999999999</c:v>
                </c:pt>
                <c:pt idx="42464">
                  <c:v>174.23399999999998</c:v>
                </c:pt>
                <c:pt idx="42465">
                  <c:v>173.43300000000002</c:v>
                </c:pt>
                <c:pt idx="42466">
                  <c:v>172.631</c:v>
                </c:pt>
                <c:pt idx="42467">
                  <c:v>171.82800000000012</c:v>
                </c:pt>
                <c:pt idx="42468">
                  <c:v>171.024</c:v>
                </c:pt>
                <c:pt idx="42469">
                  <c:v>170.21799999999999</c:v>
                </c:pt>
                <c:pt idx="42470">
                  <c:v>169.41200000000001</c:v>
                </c:pt>
                <c:pt idx="42471">
                  <c:v>168.60599999999999</c:v>
                </c:pt>
                <c:pt idx="42472">
                  <c:v>167.798</c:v>
                </c:pt>
                <c:pt idx="42473">
                  <c:v>166.989</c:v>
                </c:pt>
                <c:pt idx="42474">
                  <c:v>166.18</c:v>
                </c:pt>
                <c:pt idx="42475">
                  <c:v>165.37</c:v>
                </c:pt>
                <c:pt idx="42476">
                  <c:v>164.56</c:v>
                </c:pt>
                <c:pt idx="42477">
                  <c:v>163.74799999999999</c:v>
                </c:pt>
                <c:pt idx="42478">
                  <c:v>162.93600000000001</c:v>
                </c:pt>
                <c:pt idx="42479">
                  <c:v>162.124</c:v>
                </c:pt>
                <c:pt idx="42480">
                  <c:v>161.31100000000001</c:v>
                </c:pt>
                <c:pt idx="42481">
                  <c:v>160.49700000000001</c:v>
                </c:pt>
                <c:pt idx="42482">
                  <c:v>159.68300000000002</c:v>
                </c:pt>
                <c:pt idx="42483">
                  <c:v>158.869</c:v>
                </c:pt>
                <c:pt idx="42484">
                  <c:v>158.05500000000001</c:v>
                </c:pt>
                <c:pt idx="42485">
                  <c:v>157.23999999999998</c:v>
                </c:pt>
                <c:pt idx="42486">
                  <c:v>156.42400000000001</c:v>
                </c:pt>
                <c:pt idx="42487">
                  <c:v>155.60900000000001</c:v>
                </c:pt>
                <c:pt idx="42488">
                  <c:v>154.79399999999998</c:v>
                </c:pt>
                <c:pt idx="42489">
                  <c:v>153.97800000000001</c:v>
                </c:pt>
                <c:pt idx="42490">
                  <c:v>153.16200000000001</c:v>
                </c:pt>
                <c:pt idx="42491">
                  <c:v>152.34700000000001</c:v>
                </c:pt>
                <c:pt idx="42492">
                  <c:v>151.53100000000001</c:v>
                </c:pt>
                <c:pt idx="42493">
                  <c:v>150.71499999999995</c:v>
                </c:pt>
                <c:pt idx="42494">
                  <c:v>149.9</c:v>
                </c:pt>
                <c:pt idx="42495">
                  <c:v>149.08500000000001</c:v>
                </c:pt>
                <c:pt idx="42496">
                  <c:v>148.26999999999998</c:v>
                </c:pt>
                <c:pt idx="42497">
                  <c:v>147.45500000000001</c:v>
                </c:pt>
                <c:pt idx="42498">
                  <c:v>146.63999999999999</c:v>
                </c:pt>
                <c:pt idx="42499">
                  <c:v>145.82600000000011</c:v>
                </c:pt>
                <c:pt idx="42500">
                  <c:v>145.012</c:v>
                </c:pt>
                <c:pt idx="42501">
                  <c:v>144.19900000000001</c:v>
                </c:pt>
                <c:pt idx="42502">
                  <c:v>143.38700000000011</c:v>
                </c:pt>
                <c:pt idx="42503">
                  <c:v>142.57399999999998</c:v>
                </c:pt>
                <c:pt idx="42504">
                  <c:v>141.76300000000001</c:v>
                </c:pt>
                <c:pt idx="42505">
                  <c:v>140.95200000000011</c:v>
                </c:pt>
                <c:pt idx="42506">
                  <c:v>140.142</c:v>
                </c:pt>
                <c:pt idx="42507">
                  <c:v>139.333</c:v>
                </c:pt>
                <c:pt idx="42508">
                  <c:v>138.52500000000001</c:v>
                </c:pt>
                <c:pt idx="42509">
                  <c:v>137.71699999999998</c:v>
                </c:pt>
                <c:pt idx="42510">
                  <c:v>136.91</c:v>
                </c:pt>
                <c:pt idx="42511">
                  <c:v>136.10499999999999</c:v>
                </c:pt>
                <c:pt idx="42512">
                  <c:v>135.30000000000001</c:v>
                </c:pt>
                <c:pt idx="42513">
                  <c:v>134.49700000000001</c:v>
                </c:pt>
                <c:pt idx="42514">
                  <c:v>133.69499999999999</c:v>
                </c:pt>
                <c:pt idx="42515">
                  <c:v>132.89400000000001</c:v>
                </c:pt>
                <c:pt idx="42516">
                  <c:v>132.09399999999999</c:v>
                </c:pt>
                <c:pt idx="42517">
                  <c:v>131.29599999999999</c:v>
                </c:pt>
                <c:pt idx="42518">
                  <c:v>130.499</c:v>
                </c:pt>
                <c:pt idx="42519">
                  <c:v>129.70299999999997</c:v>
                </c:pt>
                <c:pt idx="42520">
                  <c:v>128.90900000000002</c:v>
                </c:pt>
                <c:pt idx="42521">
                  <c:v>128.11699999999999</c:v>
                </c:pt>
                <c:pt idx="42522">
                  <c:v>127.32599999999998</c:v>
                </c:pt>
                <c:pt idx="42523">
                  <c:v>126.536</c:v>
                </c:pt>
                <c:pt idx="42524">
                  <c:v>125.74900000000002</c:v>
                </c:pt>
                <c:pt idx="42525">
                  <c:v>124.96299999999999</c:v>
                </c:pt>
                <c:pt idx="42526">
                  <c:v>124.17999999999998</c:v>
                </c:pt>
                <c:pt idx="42527">
                  <c:v>123.398</c:v>
                </c:pt>
                <c:pt idx="42528">
                  <c:v>122.61799999999999</c:v>
                </c:pt>
                <c:pt idx="42529">
                  <c:v>121.84</c:v>
                </c:pt>
                <c:pt idx="42530">
                  <c:v>121.06399999999999</c:v>
                </c:pt>
                <c:pt idx="42531">
                  <c:v>120.29</c:v>
                </c:pt>
                <c:pt idx="42532">
                  <c:v>119.518</c:v>
                </c:pt>
                <c:pt idx="42533">
                  <c:v>118.74900000000002</c:v>
                </c:pt>
                <c:pt idx="42534">
                  <c:v>117.982</c:v>
                </c:pt>
                <c:pt idx="42535">
                  <c:v>117.21700000000006</c:v>
                </c:pt>
                <c:pt idx="42536">
                  <c:v>116.455</c:v>
                </c:pt>
                <c:pt idx="42537">
                  <c:v>115.69499999999999</c:v>
                </c:pt>
                <c:pt idx="42538">
                  <c:v>114.938</c:v>
                </c:pt>
                <c:pt idx="42539">
                  <c:v>114.18300000000001</c:v>
                </c:pt>
                <c:pt idx="42540">
                  <c:v>113.43100000000005</c:v>
                </c:pt>
                <c:pt idx="42541">
                  <c:v>112.68199999999999</c:v>
                </c:pt>
                <c:pt idx="42542">
                  <c:v>111.93600000000002</c:v>
                </c:pt>
                <c:pt idx="42543">
                  <c:v>111.19199999999999</c:v>
                </c:pt>
                <c:pt idx="42544">
                  <c:v>110.45099999999999</c:v>
                </c:pt>
                <c:pt idx="42545">
                  <c:v>109.71299999999999</c:v>
                </c:pt>
                <c:pt idx="42546">
                  <c:v>108.97799999999999</c:v>
                </c:pt>
                <c:pt idx="42547">
                  <c:v>108.24600000000002</c:v>
                </c:pt>
                <c:pt idx="42548">
                  <c:v>107.518</c:v>
                </c:pt>
                <c:pt idx="42549">
                  <c:v>106.792</c:v>
                </c:pt>
                <c:pt idx="42550">
                  <c:v>106.07</c:v>
                </c:pt>
                <c:pt idx="42551">
                  <c:v>105.351</c:v>
                </c:pt>
                <c:pt idx="42552">
                  <c:v>104.63500000000001</c:v>
                </c:pt>
                <c:pt idx="42553">
                  <c:v>103.923</c:v>
                </c:pt>
                <c:pt idx="42554">
                  <c:v>103.21400000000006</c:v>
                </c:pt>
                <c:pt idx="42555">
                  <c:v>102.508</c:v>
                </c:pt>
                <c:pt idx="42556">
                  <c:v>101.806</c:v>
                </c:pt>
                <c:pt idx="42557">
                  <c:v>101.10799999999999</c:v>
                </c:pt>
                <c:pt idx="42558">
                  <c:v>100.41300000000005</c:v>
                </c:pt>
                <c:pt idx="42559">
                  <c:v>99.7226</c:v>
                </c:pt>
                <c:pt idx="42560">
                  <c:v>99.035600000000002</c:v>
                </c:pt>
                <c:pt idx="42561">
                  <c:v>98.352299999999985</c:v>
                </c:pt>
                <c:pt idx="42562">
                  <c:v>97.672899999999942</c:v>
                </c:pt>
                <c:pt idx="42563">
                  <c:v>96.997500000000059</c:v>
                </c:pt>
                <c:pt idx="42564">
                  <c:v>96.325999999999979</c:v>
                </c:pt>
                <c:pt idx="42565">
                  <c:v>95.658699999999982</c:v>
                </c:pt>
                <c:pt idx="42566">
                  <c:v>94.9953</c:v>
                </c:pt>
                <c:pt idx="42567">
                  <c:v>94.336200000000005</c:v>
                </c:pt>
                <c:pt idx="42568">
                  <c:v>93.681200000000004</c:v>
                </c:pt>
                <c:pt idx="42569">
                  <c:v>93.030500000000004</c:v>
                </c:pt>
                <c:pt idx="42570">
                  <c:v>92.384</c:v>
                </c:pt>
                <c:pt idx="42571">
                  <c:v>91.742000000000004</c:v>
                </c:pt>
                <c:pt idx="42572">
                  <c:v>91.104299999999995</c:v>
                </c:pt>
                <c:pt idx="42573">
                  <c:v>90.471100000000007</c:v>
                </c:pt>
                <c:pt idx="42574">
                  <c:v>89.842399999999998</c:v>
                </c:pt>
                <c:pt idx="42575">
                  <c:v>89.218199999999996</c:v>
                </c:pt>
                <c:pt idx="42576">
                  <c:v>88.598699999999994</c:v>
                </c:pt>
                <c:pt idx="42577">
                  <c:v>87.983599999999996</c:v>
                </c:pt>
                <c:pt idx="42578">
                  <c:v>87.373499999999979</c:v>
                </c:pt>
                <c:pt idx="42579">
                  <c:v>86.768000000000001</c:v>
                </c:pt>
                <c:pt idx="42580">
                  <c:v>86.167199999999994</c:v>
                </c:pt>
                <c:pt idx="42581">
                  <c:v>85.571399999999983</c:v>
                </c:pt>
                <c:pt idx="42582">
                  <c:v>84.980400000000003</c:v>
                </c:pt>
                <c:pt idx="42583">
                  <c:v>84.394400000000005</c:v>
                </c:pt>
                <c:pt idx="42584">
                  <c:v>83.813199999999995</c:v>
                </c:pt>
                <c:pt idx="42585">
                  <c:v>83.236999999999995</c:v>
                </c:pt>
                <c:pt idx="42586">
                  <c:v>82.6661</c:v>
                </c:pt>
                <c:pt idx="42587">
                  <c:v>82.100099999999998</c:v>
                </c:pt>
                <c:pt idx="42588">
                  <c:v>81.539199999999994</c:v>
                </c:pt>
                <c:pt idx="42589">
                  <c:v>80.983599999999996</c:v>
                </c:pt>
                <c:pt idx="42590">
                  <c:v>80.433099999999996</c:v>
                </c:pt>
                <c:pt idx="42591">
                  <c:v>79.887999999999991</c:v>
                </c:pt>
                <c:pt idx="42592">
                  <c:v>79.348100000000002</c:v>
                </c:pt>
                <c:pt idx="42593">
                  <c:v>78.813599999999994</c:v>
                </c:pt>
                <c:pt idx="42594">
                  <c:v>78.284400000000005</c:v>
                </c:pt>
                <c:pt idx="42595">
                  <c:v>77.7607</c:v>
                </c:pt>
                <c:pt idx="42596">
                  <c:v>77.242400000000004</c:v>
                </c:pt>
                <c:pt idx="42597">
                  <c:v>76.729500000000002</c:v>
                </c:pt>
                <c:pt idx="42598">
                  <c:v>76.222200000000001</c:v>
                </c:pt>
                <c:pt idx="42599">
                  <c:v>75.720500000000001</c:v>
                </c:pt>
                <c:pt idx="42600">
                  <c:v>75.224500000000006</c:v>
                </c:pt>
                <c:pt idx="42601">
                  <c:v>74.733900000000006</c:v>
                </c:pt>
                <c:pt idx="42602">
                  <c:v>74.248999999999995</c:v>
                </c:pt>
                <c:pt idx="42603">
                  <c:v>73.769800000000004</c:v>
                </c:pt>
                <c:pt idx="42604">
                  <c:v>73.296400000000006</c:v>
                </c:pt>
                <c:pt idx="42605">
                  <c:v>72.82859999999998</c:v>
                </c:pt>
                <c:pt idx="42606">
                  <c:v>72.366699999999994</c:v>
                </c:pt>
                <c:pt idx="42607">
                  <c:v>71.910500000000027</c:v>
                </c:pt>
                <c:pt idx="42608">
                  <c:v>71.460099999999997</c:v>
                </c:pt>
                <c:pt idx="42609">
                  <c:v>71.015699999999995</c:v>
                </c:pt>
                <c:pt idx="42610">
                  <c:v>70.577200000000005</c:v>
                </c:pt>
                <c:pt idx="42611">
                  <c:v>70.144599999999997</c:v>
                </c:pt>
                <c:pt idx="42612">
                  <c:v>69.717799999999997</c:v>
                </c:pt>
                <c:pt idx="42613">
                  <c:v>69.297200000000075</c:v>
                </c:pt>
                <c:pt idx="42614">
                  <c:v>68.882499999999979</c:v>
                </c:pt>
                <c:pt idx="42615">
                  <c:v>68.473699999999994</c:v>
                </c:pt>
                <c:pt idx="42616">
                  <c:v>68.07089999999998</c:v>
                </c:pt>
                <c:pt idx="42617">
                  <c:v>67.674300000000002</c:v>
                </c:pt>
                <c:pt idx="42618">
                  <c:v>67.283699999999996</c:v>
                </c:pt>
                <c:pt idx="42619">
                  <c:v>66.899199999999993</c:v>
                </c:pt>
                <c:pt idx="42620">
                  <c:v>66.52079999999998</c:v>
                </c:pt>
                <c:pt idx="42621">
                  <c:v>66.148499999999999</c:v>
                </c:pt>
                <c:pt idx="42622">
                  <c:v>65.782399999999981</c:v>
                </c:pt>
                <c:pt idx="42623">
                  <c:v>65.422399999999982</c:v>
                </c:pt>
                <c:pt idx="42624">
                  <c:v>65.068600000000004</c:v>
                </c:pt>
                <c:pt idx="42625">
                  <c:v>64.721100000000007</c:v>
                </c:pt>
                <c:pt idx="42626">
                  <c:v>64.379499999999979</c:v>
                </c:pt>
                <c:pt idx="42627">
                  <c:v>64.044500000000056</c:v>
                </c:pt>
                <c:pt idx="42628">
                  <c:v>63.715500000000013</c:v>
                </c:pt>
                <c:pt idx="42629">
                  <c:v>63.392800000000001</c:v>
                </c:pt>
                <c:pt idx="42630">
                  <c:v>63.076300000000003</c:v>
                </c:pt>
                <c:pt idx="42631">
                  <c:v>62.76610000000003</c:v>
                </c:pt>
                <c:pt idx="42632">
                  <c:v>62.462100000000028</c:v>
                </c:pt>
                <c:pt idx="42633">
                  <c:v>62.164400000000001</c:v>
                </c:pt>
                <c:pt idx="42634">
                  <c:v>61.872900000000001</c:v>
                </c:pt>
                <c:pt idx="42635">
                  <c:v>61.587800000000001</c:v>
                </c:pt>
                <c:pt idx="42636">
                  <c:v>61.309000000000005</c:v>
                </c:pt>
                <c:pt idx="42637">
                  <c:v>61.0364</c:v>
                </c:pt>
                <c:pt idx="42638">
                  <c:v>60.770100000000028</c:v>
                </c:pt>
                <c:pt idx="42639">
                  <c:v>60.510100000000001</c:v>
                </c:pt>
                <c:pt idx="42640">
                  <c:v>60.256500000000003</c:v>
                </c:pt>
                <c:pt idx="42641">
                  <c:v>60.009</c:v>
                </c:pt>
                <c:pt idx="42642">
                  <c:v>59.767900000000012</c:v>
                </c:pt>
                <c:pt idx="42643">
                  <c:v>59.533000000000001</c:v>
                </c:pt>
                <c:pt idx="42644">
                  <c:v>59.304600000000001</c:v>
                </c:pt>
                <c:pt idx="42645">
                  <c:v>59.082300000000011</c:v>
                </c:pt>
                <c:pt idx="42646">
                  <c:v>58.866300000000003</c:v>
                </c:pt>
                <c:pt idx="42647">
                  <c:v>58.656600000000005</c:v>
                </c:pt>
                <c:pt idx="42648">
                  <c:v>58.453200000000002</c:v>
                </c:pt>
                <c:pt idx="42649">
                  <c:v>58.256100000000011</c:v>
                </c:pt>
                <c:pt idx="42650">
                  <c:v>58.065100000000029</c:v>
                </c:pt>
                <c:pt idx="42651">
                  <c:v>57.880400000000002</c:v>
                </c:pt>
                <c:pt idx="42652">
                  <c:v>57.702000000000012</c:v>
                </c:pt>
                <c:pt idx="42653">
                  <c:v>57.529900000000012</c:v>
                </c:pt>
                <c:pt idx="42654">
                  <c:v>57.363800000000005</c:v>
                </c:pt>
                <c:pt idx="42655">
                  <c:v>57.204100000000011</c:v>
                </c:pt>
                <c:pt idx="42656">
                  <c:v>57.050400000000003</c:v>
                </c:pt>
                <c:pt idx="42657">
                  <c:v>56.903100000000002</c:v>
                </c:pt>
                <c:pt idx="42658">
                  <c:v>56.761700000000012</c:v>
                </c:pt>
                <c:pt idx="42659">
                  <c:v>56.626600000000003</c:v>
                </c:pt>
                <c:pt idx="42660">
                  <c:v>56.497600000000006</c:v>
                </c:pt>
                <c:pt idx="42661">
                  <c:v>56.374600000000001</c:v>
                </c:pt>
                <c:pt idx="42662">
                  <c:v>56.257899999999999</c:v>
                </c:pt>
                <c:pt idx="42663">
                  <c:v>56.147100000000002</c:v>
                </c:pt>
                <c:pt idx="42664">
                  <c:v>56.042300000000012</c:v>
                </c:pt>
                <c:pt idx="42665">
                  <c:v>55.9437</c:v>
                </c:pt>
                <c:pt idx="42666">
                  <c:v>55.850899999999996</c:v>
                </c:pt>
                <c:pt idx="42667">
                  <c:v>55.764300000000013</c:v>
                </c:pt>
                <c:pt idx="42668">
                  <c:v>55.683700000000002</c:v>
                </c:pt>
                <c:pt idx="42669">
                  <c:v>55.608800000000002</c:v>
                </c:pt>
                <c:pt idx="42670">
                  <c:v>55.539900000000003</c:v>
                </c:pt>
                <c:pt idx="42671">
                  <c:v>55.476900000000001</c:v>
                </c:pt>
                <c:pt idx="42672">
                  <c:v>55.419800000000002</c:v>
                </c:pt>
                <c:pt idx="42673">
                  <c:v>55.368400000000001</c:v>
                </c:pt>
                <c:pt idx="42674">
                  <c:v>55.323</c:v>
                </c:pt>
                <c:pt idx="42675">
                  <c:v>55.283200000000001</c:v>
                </c:pt>
                <c:pt idx="42676">
                  <c:v>55.249200000000002</c:v>
                </c:pt>
                <c:pt idx="42677">
                  <c:v>55.221000000000011</c:v>
                </c:pt>
                <c:pt idx="42678">
                  <c:v>55.198300000000039</c:v>
                </c:pt>
                <c:pt idx="42679">
                  <c:v>55.1813</c:v>
                </c:pt>
                <c:pt idx="42680">
                  <c:v>55.17</c:v>
                </c:pt>
                <c:pt idx="42681">
                  <c:v>55.164200000000001</c:v>
                </c:pt>
                <c:pt idx="42682">
                  <c:v>55.164100000000012</c:v>
                </c:pt>
                <c:pt idx="42683">
                  <c:v>55.169400000000003</c:v>
                </c:pt>
                <c:pt idx="42684">
                  <c:v>55.180200000000006</c:v>
                </c:pt>
                <c:pt idx="42685">
                  <c:v>55.196400000000011</c:v>
                </c:pt>
                <c:pt idx="42686">
                  <c:v>55.218100000000028</c:v>
                </c:pt>
                <c:pt idx="42687">
                  <c:v>55.245000000000012</c:v>
                </c:pt>
                <c:pt idx="42688">
                  <c:v>55.2774</c:v>
                </c:pt>
                <c:pt idx="42689">
                  <c:v>55.314999999999998</c:v>
                </c:pt>
                <c:pt idx="42690">
                  <c:v>55.357899999999994</c:v>
                </c:pt>
                <c:pt idx="42691">
                  <c:v>55.406000000000006</c:v>
                </c:pt>
                <c:pt idx="42692">
                  <c:v>55.459299999999999</c:v>
                </c:pt>
                <c:pt idx="42693">
                  <c:v>55.517600000000002</c:v>
                </c:pt>
                <c:pt idx="42694">
                  <c:v>55.581200000000003</c:v>
                </c:pt>
                <c:pt idx="42695">
                  <c:v>55.6496</c:v>
                </c:pt>
                <c:pt idx="42696">
                  <c:v>55.723200000000013</c:v>
                </c:pt>
                <c:pt idx="42697">
                  <c:v>55.801599999999993</c:v>
                </c:pt>
                <c:pt idx="42698">
                  <c:v>55.884999999999998</c:v>
                </c:pt>
                <c:pt idx="42699">
                  <c:v>55.973400000000005</c:v>
                </c:pt>
                <c:pt idx="42700">
                  <c:v>56.066400000000002</c:v>
                </c:pt>
                <c:pt idx="42701">
                  <c:v>56.164200000000001</c:v>
                </c:pt>
                <c:pt idx="42702">
                  <c:v>56.266800000000003</c:v>
                </c:pt>
                <c:pt idx="42703">
                  <c:v>56.374099999999999</c:v>
                </c:pt>
                <c:pt idx="42704">
                  <c:v>56.486000000000004</c:v>
                </c:pt>
                <c:pt idx="42705">
                  <c:v>56.602500000000013</c:v>
                </c:pt>
                <c:pt idx="42706">
                  <c:v>56.72350000000003</c:v>
                </c:pt>
                <c:pt idx="42707">
                  <c:v>56.8491</c:v>
                </c:pt>
                <c:pt idx="42708">
                  <c:v>56.979100000000003</c:v>
                </c:pt>
                <c:pt idx="42709">
                  <c:v>57.113500000000002</c:v>
                </c:pt>
                <c:pt idx="42710">
                  <c:v>57.252200000000002</c:v>
                </c:pt>
                <c:pt idx="42711">
                  <c:v>57.395300000000013</c:v>
                </c:pt>
                <c:pt idx="42712">
                  <c:v>57.542500000000011</c:v>
                </c:pt>
                <c:pt idx="42713">
                  <c:v>57.693900000000028</c:v>
                </c:pt>
                <c:pt idx="42714">
                  <c:v>57.849499999999999</c:v>
                </c:pt>
                <c:pt idx="42715">
                  <c:v>58.009300000000003</c:v>
                </c:pt>
                <c:pt idx="42716">
                  <c:v>58.173000000000002</c:v>
                </c:pt>
                <c:pt idx="42717">
                  <c:v>58.340699999999998</c:v>
                </c:pt>
                <c:pt idx="42718">
                  <c:v>58.512300000000003</c:v>
                </c:pt>
                <c:pt idx="42719">
                  <c:v>58.687800000000003</c:v>
                </c:pt>
                <c:pt idx="42720">
                  <c:v>58.8673</c:v>
                </c:pt>
                <c:pt idx="42721">
                  <c:v>59.050400000000003</c:v>
                </c:pt>
                <c:pt idx="42722">
                  <c:v>59.237200000000001</c:v>
                </c:pt>
                <c:pt idx="42723">
                  <c:v>59.427700000000002</c:v>
                </c:pt>
                <c:pt idx="42724">
                  <c:v>59.621700000000011</c:v>
                </c:pt>
                <c:pt idx="42725">
                  <c:v>59.819400000000002</c:v>
                </c:pt>
                <c:pt idx="42726">
                  <c:v>60.020700000000012</c:v>
                </c:pt>
                <c:pt idx="42727">
                  <c:v>60.225200000000029</c:v>
                </c:pt>
                <c:pt idx="42728">
                  <c:v>60.433300000000003</c:v>
                </c:pt>
                <c:pt idx="42729">
                  <c:v>60.6447</c:v>
                </c:pt>
                <c:pt idx="42730">
                  <c:v>60.859299999999998</c:v>
                </c:pt>
                <c:pt idx="42731">
                  <c:v>61.077200000000005</c:v>
                </c:pt>
                <c:pt idx="42732">
                  <c:v>61.29830000000004</c:v>
                </c:pt>
                <c:pt idx="42733">
                  <c:v>61.522400000000012</c:v>
                </c:pt>
                <c:pt idx="42734">
                  <c:v>61.749700000000011</c:v>
                </c:pt>
                <c:pt idx="42735">
                  <c:v>61.979800000000004</c:v>
                </c:pt>
                <c:pt idx="42736">
                  <c:v>62.213100000000011</c:v>
                </c:pt>
                <c:pt idx="42737">
                  <c:v>62.449200000000005</c:v>
                </c:pt>
                <c:pt idx="42738">
                  <c:v>62.688100000000013</c:v>
                </c:pt>
                <c:pt idx="42739">
                  <c:v>62.9298</c:v>
                </c:pt>
                <c:pt idx="42740">
                  <c:v>63.174300000000002</c:v>
                </c:pt>
                <c:pt idx="42741">
                  <c:v>63.421400000000006</c:v>
                </c:pt>
                <c:pt idx="42742">
                  <c:v>63.671200000000006</c:v>
                </c:pt>
                <c:pt idx="42743">
                  <c:v>63.923500000000011</c:v>
                </c:pt>
                <c:pt idx="42744">
                  <c:v>64.178299999999979</c:v>
                </c:pt>
                <c:pt idx="42745">
                  <c:v>64.435500000000005</c:v>
                </c:pt>
                <c:pt idx="42746">
                  <c:v>64.6952</c:v>
                </c:pt>
                <c:pt idx="42747">
                  <c:v>64.957300000000004</c:v>
                </c:pt>
                <c:pt idx="42748">
                  <c:v>65.221599999999995</c:v>
                </c:pt>
                <c:pt idx="42749">
                  <c:v>65.488100000000003</c:v>
                </c:pt>
                <c:pt idx="42750">
                  <c:v>65.756799999999998</c:v>
                </c:pt>
                <c:pt idx="42751">
                  <c:v>66.027600000000007</c:v>
                </c:pt>
                <c:pt idx="42752">
                  <c:v>66.300600000000003</c:v>
                </c:pt>
                <c:pt idx="42753">
                  <c:v>66.575499999999948</c:v>
                </c:pt>
                <c:pt idx="42754">
                  <c:v>66.852399999999989</c:v>
                </c:pt>
                <c:pt idx="42755">
                  <c:v>67.131200000000007</c:v>
                </c:pt>
                <c:pt idx="42756">
                  <c:v>67.411800000000056</c:v>
                </c:pt>
                <c:pt idx="42757">
                  <c:v>67.694400000000002</c:v>
                </c:pt>
                <c:pt idx="42758">
                  <c:v>67.9786</c:v>
                </c:pt>
                <c:pt idx="42759">
                  <c:v>68.264600000000058</c:v>
                </c:pt>
                <c:pt idx="42760">
                  <c:v>68.552099999999982</c:v>
                </c:pt>
                <c:pt idx="42761">
                  <c:v>68.841399999999993</c:v>
                </c:pt>
                <c:pt idx="42762">
                  <c:v>69.13209999999998</c:v>
                </c:pt>
                <c:pt idx="42763">
                  <c:v>69.424300000000002</c:v>
                </c:pt>
                <c:pt idx="42764">
                  <c:v>69.717900000000057</c:v>
                </c:pt>
                <c:pt idx="42765">
                  <c:v>70.013000000000005</c:v>
                </c:pt>
                <c:pt idx="42766">
                  <c:v>70.3095</c:v>
                </c:pt>
                <c:pt idx="42767">
                  <c:v>70.607200000000006</c:v>
                </c:pt>
                <c:pt idx="42768">
                  <c:v>70.906099999999995</c:v>
                </c:pt>
                <c:pt idx="42769">
                  <c:v>71.206300000000013</c:v>
                </c:pt>
                <c:pt idx="42770">
                  <c:v>71.507599999999996</c:v>
                </c:pt>
                <c:pt idx="42771">
                  <c:v>71.81</c:v>
                </c:pt>
                <c:pt idx="42772">
                  <c:v>72.113399999999999</c:v>
                </c:pt>
                <c:pt idx="42773">
                  <c:v>72.418000000000006</c:v>
                </c:pt>
                <c:pt idx="42774">
                  <c:v>72.723399999999998</c:v>
                </c:pt>
                <c:pt idx="42775">
                  <c:v>73.029600000000002</c:v>
                </c:pt>
                <c:pt idx="42776">
                  <c:v>73.336799999999982</c:v>
                </c:pt>
                <c:pt idx="42777">
                  <c:v>73.644999999999996</c:v>
                </c:pt>
                <c:pt idx="42778">
                  <c:v>73.953800000000001</c:v>
                </c:pt>
                <c:pt idx="42779">
                  <c:v>74.263300000000001</c:v>
                </c:pt>
                <c:pt idx="42780">
                  <c:v>74.573599999999999</c:v>
                </c:pt>
                <c:pt idx="42781">
                  <c:v>74.884500000000003</c:v>
                </c:pt>
                <c:pt idx="42782">
                  <c:v>75.195999999999998</c:v>
                </c:pt>
                <c:pt idx="42783">
                  <c:v>75.507999999999996</c:v>
                </c:pt>
                <c:pt idx="42784">
                  <c:v>75.820799999999949</c:v>
                </c:pt>
                <c:pt idx="42785">
                  <c:v>76.133899999999983</c:v>
                </c:pt>
                <c:pt idx="42786">
                  <c:v>76.447400000000059</c:v>
                </c:pt>
                <c:pt idx="42787">
                  <c:v>76.761399999999995</c:v>
                </c:pt>
                <c:pt idx="42788">
                  <c:v>77.075799999999958</c:v>
                </c:pt>
                <c:pt idx="42789">
                  <c:v>77.3904</c:v>
                </c:pt>
                <c:pt idx="42790">
                  <c:v>77.705399999999983</c:v>
                </c:pt>
                <c:pt idx="42791">
                  <c:v>78.020699999999991</c:v>
                </c:pt>
                <c:pt idx="42792">
                  <c:v>78.335999999999999</c:v>
                </c:pt>
                <c:pt idx="42793">
                  <c:v>78.651699999999991</c:v>
                </c:pt>
                <c:pt idx="42794">
                  <c:v>78.967600000000076</c:v>
                </c:pt>
                <c:pt idx="42795">
                  <c:v>79.283299999999997</c:v>
                </c:pt>
                <c:pt idx="42796">
                  <c:v>79.599500000000006</c:v>
                </c:pt>
                <c:pt idx="42797">
                  <c:v>79.915499999999994</c:v>
                </c:pt>
                <c:pt idx="42798">
                  <c:v>80.231600000000057</c:v>
                </c:pt>
                <c:pt idx="42799">
                  <c:v>80.54760000000006</c:v>
                </c:pt>
                <c:pt idx="42800">
                  <c:v>80.863699999999994</c:v>
                </c:pt>
                <c:pt idx="42801">
                  <c:v>81.179599999999979</c:v>
                </c:pt>
                <c:pt idx="42802">
                  <c:v>81.495599999999996</c:v>
                </c:pt>
                <c:pt idx="42803">
                  <c:v>81.811300000000003</c:v>
                </c:pt>
                <c:pt idx="42804">
                  <c:v>82.126999999999981</c:v>
                </c:pt>
                <c:pt idx="42805">
                  <c:v>82.442499999999995</c:v>
                </c:pt>
                <c:pt idx="42806">
                  <c:v>82.757599999999996</c:v>
                </c:pt>
                <c:pt idx="42807">
                  <c:v>83.07259999999998</c:v>
                </c:pt>
                <c:pt idx="42808">
                  <c:v>83.387500000000003</c:v>
                </c:pt>
                <c:pt idx="42809">
                  <c:v>83.701899999999995</c:v>
                </c:pt>
                <c:pt idx="42810">
                  <c:v>84.016200000000026</c:v>
                </c:pt>
                <c:pt idx="42811">
                  <c:v>84.33</c:v>
                </c:pt>
                <c:pt idx="42812">
                  <c:v>84.643500000000003</c:v>
                </c:pt>
                <c:pt idx="42813">
                  <c:v>84.956700000000012</c:v>
                </c:pt>
                <c:pt idx="42814">
                  <c:v>85.269400000000005</c:v>
                </c:pt>
                <c:pt idx="42815">
                  <c:v>85.581900000000005</c:v>
                </c:pt>
                <c:pt idx="42816">
                  <c:v>85.893799999999999</c:v>
                </c:pt>
                <c:pt idx="42817">
                  <c:v>86.205500000000001</c:v>
                </c:pt>
                <c:pt idx="42818">
                  <c:v>86.516499999999994</c:v>
                </c:pt>
                <c:pt idx="42819">
                  <c:v>86.827100000000002</c:v>
                </c:pt>
                <c:pt idx="42820">
                  <c:v>87.137299999999996</c:v>
                </c:pt>
                <c:pt idx="42821">
                  <c:v>87.44700000000006</c:v>
                </c:pt>
                <c:pt idx="42822">
                  <c:v>87.756200000000007</c:v>
                </c:pt>
                <c:pt idx="42823">
                  <c:v>88.064899999999994</c:v>
                </c:pt>
                <c:pt idx="42824">
                  <c:v>88.372899999999959</c:v>
                </c:pt>
                <c:pt idx="42825">
                  <c:v>88.680599999999998</c:v>
                </c:pt>
                <c:pt idx="42826">
                  <c:v>88.987600000000057</c:v>
                </c:pt>
                <c:pt idx="42827">
                  <c:v>89.294100000000057</c:v>
                </c:pt>
                <c:pt idx="42828">
                  <c:v>89.6</c:v>
                </c:pt>
                <c:pt idx="42829">
                  <c:v>89.905299999999997</c:v>
                </c:pt>
                <c:pt idx="42830">
                  <c:v>90.210099999999997</c:v>
                </c:pt>
                <c:pt idx="42831">
                  <c:v>90.514399999999995</c:v>
                </c:pt>
                <c:pt idx="42832">
                  <c:v>90.817899999999995</c:v>
                </c:pt>
                <c:pt idx="42833">
                  <c:v>91.120999999999981</c:v>
                </c:pt>
                <c:pt idx="42834">
                  <c:v>91.423400000000001</c:v>
                </c:pt>
                <c:pt idx="42835">
                  <c:v>91.725200000000001</c:v>
                </c:pt>
                <c:pt idx="42836">
                  <c:v>92.026399999999981</c:v>
                </c:pt>
                <c:pt idx="42837">
                  <c:v>92.327200000000005</c:v>
                </c:pt>
                <c:pt idx="42838">
                  <c:v>92.627099999999999</c:v>
                </c:pt>
                <c:pt idx="42839">
                  <c:v>92.926599999999993</c:v>
                </c:pt>
                <c:pt idx="42840">
                  <c:v>93.225399999999979</c:v>
                </c:pt>
                <c:pt idx="42841">
                  <c:v>93.523699999999991</c:v>
                </c:pt>
                <c:pt idx="42842">
                  <c:v>93.821299999999994</c:v>
                </c:pt>
                <c:pt idx="42843">
                  <c:v>94.11839999999998</c:v>
                </c:pt>
                <c:pt idx="42844">
                  <c:v>94.41490000000006</c:v>
                </c:pt>
                <c:pt idx="42845">
                  <c:v>94.710800000000006</c:v>
                </c:pt>
                <c:pt idx="42846">
                  <c:v>95.006200000000007</c:v>
                </c:pt>
                <c:pt idx="42847">
                  <c:v>95.301000000000002</c:v>
                </c:pt>
                <c:pt idx="42848">
                  <c:v>95.595200000000006</c:v>
                </c:pt>
                <c:pt idx="42849">
                  <c:v>95.888999999999982</c:v>
                </c:pt>
                <c:pt idx="42850">
                  <c:v>96.182099999999949</c:v>
                </c:pt>
                <c:pt idx="42851">
                  <c:v>96.474800000000002</c:v>
                </c:pt>
                <c:pt idx="42852">
                  <c:v>96.766900000000007</c:v>
                </c:pt>
                <c:pt idx="42853">
                  <c:v>97.058499999999981</c:v>
                </c:pt>
                <c:pt idx="42854">
                  <c:v>97.349599999999995</c:v>
                </c:pt>
                <c:pt idx="42855">
                  <c:v>97.640299999999996</c:v>
                </c:pt>
                <c:pt idx="42856">
                  <c:v>97.930400000000006</c:v>
                </c:pt>
                <c:pt idx="42857">
                  <c:v>98.220200000000006</c:v>
                </c:pt>
                <c:pt idx="42858">
                  <c:v>98.509600000000006</c:v>
                </c:pt>
                <c:pt idx="42859">
                  <c:v>98.798500000000004</c:v>
                </c:pt>
                <c:pt idx="42860">
                  <c:v>99.087000000000003</c:v>
                </c:pt>
                <c:pt idx="42861">
                  <c:v>99.374999999999986</c:v>
                </c:pt>
                <c:pt idx="42862">
                  <c:v>99.662899999999979</c:v>
                </c:pt>
                <c:pt idx="42863">
                  <c:v>99.950199999999995</c:v>
                </c:pt>
                <c:pt idx="42864">
                  <c:v>100.23699999999999</c:v>
                </c:pt>
                <c:pt idx="42865">
                  <c:v>100.524</c:v>
                </c:pt>
                <c:pt idx="42866">
                  <c:v>100.81</c:v>
                </c:pt>
                <c:pt idx="42867">
                  <c:v>101.09699999999999</c:v>
                </c:pt>
                <c:pt idx="42868">
                  <c:v>101.383</c:v>
                </c:pt>
                <c:pt idx="42869">
                  <c:v>101.669</c:v>
                </c:pt>
                <c:pt idx="42870">
                  <c:v>101.95399999999999</c:v>
                </c:pt>
                <c:pt idx="42871">
                  <c:v>102.239</c:v>
                </c:pt>
                <c:pt idx="42872">
                  <c:v>102.52500000000001</c:v>
                </c:pt>
                <c:pt idx="42873">
                  <c:v>102.81</c:v>
                </c:pt>
                <c:pt idx="42874">
                  <c:v>103.095</c:v>
                </c:pt>
                <c:pt idx="42875">
                  <c:v>103.38</c:v>
                </c:pt>
                <c:pt idx="42876">
                  <c:v>103.66500000000001</c:v>
                </c:pt>
                <c:pt idx="42877">
                  <c:v>103.94900000000005</c:v>
                </c:pt>
                <c:pt idx="42878">
                  <c:v>104.23399999999999</c:v>
                </c:pt>
                <c:pt idx="42879">
                  <c:v>104.51900000000002</c:v>
                </c:pt>
                <c:pt idx="42880">
                  <c:v>104.804</c:v>
                </c:pt>
                <c:pt idx="42881">
                  <c:v>105.089</c:v>
                </c:pt>
                <c:pt idx="42882">
                  <c:v>105.374</c:v>
                </c:pt>
                <c:pt idx="42883">
                  <c:v>105.65900000000001</c:v>
                </c:pt>
                <c:pt idx="42884">
                  <c:v>105.94500000000002</c:v>
                </c:pt>
                <c:pt idx="42885">
                  <c:v>106.23099999999999</c:v>
                </c:pt>
                <c:pt idx="42886">
                  <c:v>106.51600000000002</c:v>
                </c:pt>
                <c:pt idx="42887">
                  <c:v>106.803</c:v>
                </c:pt>
                <c:pt idx="42888">
                  <c:v>107.089</c:v>
                </c:pt>
                <c:pt idx="42889">
                  <c:v>107.37599999999998</c:v>
                </c:pt>
                <c:pt idx="42890">
                  <c:v>107.663</c:v>
                </c:pt>
                <c:pt idx="42891">
                  <c:v>107.95</c:v>
                </c:pt>
                <c:pt idx="42892">
                  <c:v>108.238</c:v>
                </c:pt>
                <c:pt idx="42893">
                  <c:v>108.527</c:v>
                </c:pt>
                <c:pt idx="42894">
                  <c:v>108.816</c:v>
                </c:pt>
                <c:pt idx="42895">
                  <c:v>109.10499999999999</c:v>
                </c:pt>
                <c:pt idx="42896">
                  <c:v>109.395</c:v>
                </c:pt>
                <c:pt idx="42897">
                  <c:v>109.68600000000001</c:v>
                </c:pt>
                <c:pt idx="42898">
                  <c:v>109.977</c:v>
                </c:pt>
                <c:pt idx="42899">
                  <c:v>110.26900000000002</c:v>
                </c:pt>
                <c:pt idx="42900">
                  <c:v>110.56100000000002</c:v>
                </c:pt>
                <c:pt idx="42901">
                  <c:v>110.854</c:v>
                </c:pt>
                <c:pt idx="42902">
                  <c:v>111.148</c:v>
                </c:pt>
                <c:pt idx="42903">
                  <c:v>111.44300000000005</c:v>
                </c:pt>
                <c:pt idx="42904">
                  <c:v>111.739</c:v>
                </c:pt>
                <c:pt idx="42905">
                  <c:v>112.035</c:v>
                </c:pt>
                <c:pt idx="42906">
                  <c:v>112.333</c:v>
                </c:pt>
                <c:pt idx="42907">
                  <c:v>112.631</c:v>
                </c:pt>
                <c:pt idx="42908">
                  <c:v>112.93</c:v>
                </c:pt>
                <c:pt idx="42909">
                  <c:v>113.23099999999999</c:v>
                </c:pt>
                <c:pt idx="42910">
                  <c:v>113.532</c:v>
                </c:pt>
                <c:pt idx="42911">
                  <c:v>113.834</c:v>
                </c:pt>
                <c:pt idx="42912">
                  <c:v>114.13800000000001</c:v>
                </c:pt>
                <c:pt idx="42913">
                  <c:v>114.44200000000002</c:v>
                </c:pt>
                <c:pt idx="42914">
                  <c:v>114.748</c:v>
                </c:pt>
                <c:pt idx="42915">
                  <c:v>115.05500000000001</c:v>
                </c:pt>
                <c:pt idx="42916">
                  <c:v>115.364</c:v>
                </c:pt>
                <c:pt idx="42917">
                  <c:v>115.67299999999994</c:v>
                </c:pt>
                <c:pt idx="42918">
                  <c:v>115.98399999999999</c:v>
                </c:pt>
                <c:pt idx="42919">
                  <c:v>116.29600000000002</c:v>
                </c:pt>
                <c:pt idx="42920">
                  <c:v>116.61</c:v>
                </c:pt>
                <c:pt idx="42921">
                  <c:v>116.925</c:v>
                </c:pt>
                <c:pt idx="42922">
                  <c:v>117.242</c:v>
                </c:pt>
                <c:pt idx="42923">
                  <c:v>117.56</c:v>
                </c:pt>
                <c:pt idx="42924">
                  <c:v>117.87899999999998</c:v>
                </c:pt>
                <c:pt idx="42925">
                  <c:v>118.2</c:v>
                </c:pt>
                <c:pt idx="42926">
                  <c:v>118.523</c:v>
                </c:pt>
                <c:pt idx="42927">
                  <c:v>118.84699999999999</c:v>
                </c:pt>
                <c:pt idx="42928">
                  <c:v>119.17299999999994</c:v>
                </c:pt>
                <c:pt idx="42929">
                  <c:v>119.501</c:v>
                </c:pt>
                <c:pt idx="42930">
                  <c:v>119.83</c:v>
                </c:pt>
                <c:pt idx="42931">
                  <c:v>120.161</c:v>
                </c:pt>
                <c:pt idx="42932">
                  <c:v>120.49400000000006</c:v>
                </c:pt>
                <c:pt idx="42933">
                  <c:v>120.82799999999999</c:v>
                </c:pt>
                <c:pt idx="42934">
                  <c:v>121.16500000000001</c:v>
                </c:pt>
                <c:pt idx="42935">
                  <c:v>121.503</c:v>
                </c:pt>
                <c:pt idx="42936">
                  <c:v>121.843</c:v>
                </c:pt>
                <c:pt idx="42937">
                  <c:v>122.18600000000001</c:v>
                </c:pt>
                <c:pt idx="42938">
                  <c:v>122.53</c:v>
                </c:pt>
                <c:pt idx="42939">
                  <c:v>122.87599999999998</c:v>
                </c:pt>
                <c:pt idx="42940">
                  <c:v>123.224</c:v>
                </c:pt>
                <c:pt idx="42941">
                  <c:v>123.574</c:v>
                </c:pt>
                <c:pt idx="42942">
                  <c:v>123.92700000000002</c:v>
                </c:pt>
                <c:pt idx="42943">
                  <c:v>124.28100000000002</c:v>
                </c:pt>
                <c:pt idx="42944">
                  <c:v>124.637</c:v>
                </c:pt>
                <c:pt idx="42945">
                  <c:v>124.99600000000002</c:v>
                </c:pt>
                <c:pt idx="42946">
                  <c:v>125.357</c:v>
                </c:pt>
                <c:pt idx="42947">
                  <c:v>125.72</c:v>
                </c:pt>
                <c:pt idx="42948">
                  <c:v>126.08499999999999</c:v>
                </c:pt>
                <c:pt idx="42949">
                  <c:v>126.452</c:v>
                </c:pt>
                <c:pt idx="42950">
                  <c:v>126.82199999999999</c:v>
                </c:pt>
                <c:pt idx="42951">
                  <c:v>127.194</c:v>
                </c:pt>
                <c:pt idx="42952">
                  <c:v>127.568</c:v>
                </c:pt>
                <c:pt idx="42953">
                  <c:v>127.94500000000002</c:v>
                </c:pt>
                <c:pt idx="42954">
                  <c:v>128.32400000000001</c:v>
                </c:pt>
                <c:pt idx="42955">
                  <c:v>128.70499999999998</c:v>
                </c:pt>
                <c:pt idx="42956">
                  <c:v>129.089</c:v>
                </c:pt>
                <c:pt idx="42957">
                  <c:v>129.47499999999999</c:v>
                </c:pt>
                <c:pt idx="42958">
                  <c:v>129.864</c:v>
                </c:pt>
                <c:pt idx="42959">
                  <c:v>130.255</c:v>
                </c:pt>
                <c:pt idx="42960">
                  <c:v>130.648</c:v>
                </c:pt>
                <c:pt idx="42961">
                  <c:v>131.04399999999998</c:v>
                </c:pt>
                <c:pt idx="42962">
                  <c:v>131.44200000000001</c:v>
                </c:pt>
                <c:pt idx="42963">
                  <c:v>131.84300000000002</c:v>
                </c:pt>
                <c:pt idx="42964">
                  <c:v>132.24599999999998</c:v>
                </c:pt>
                <c:pt idx="42965">
                  <c:v>132.65200000000004</c:v>
                </c:pt>
                <c:pt idx="42966">
                  <c:v>133.06100000000001</c:v>
                </c:pt>
                <c:pt idx="42967">
                  <c:v>133.471</c:v>
                </c:pt>
                <c:pt idx="42968">
                  <c:v>133.8850000000001</c:v>
                </c:pt>
                <c:pt idx="42969">
                  <c:v>134.30100000000004</c:v>
                </c:pt>
                <c:pt idx="42970">
                  <c:v>134.72</c:v>
                </c:pt>
                <c:pt idx="42971">
                  <c:v>135.14099999999999</c:v>
                </c:pt>
                <c:pt idx="42972">
                  <c:v>135.56399999999999</c:v>
                </c:pt>
                <c:pt idx="42973">
                  <c:v>135.99100000000001</c:v>
                </c:pt>
                <c:pt idx="42974">
                  <c:v>136.41999999999999</c:v>
                </c:pt>
                <c:pt idx="42975">
                  <c:v>136.85100000000011</c:v>
                </c:pt>
                <c:pt idx="42976">
                  <c:v>137.285</c:v>
                </c:pt>
                <c:pt idx="42977">
                  <c:v>137.72200000000001</c:v>
                </c:pt>
                <c:pt idx="42978">
                  <c:v>138.161</c:v>
                </c:pt>
                <c:pt idx="42979">
                  <c:v>138.60300000000001</c:v>
                </c:pt>
                <c:pt idx="42980">
                  <c:v>139.047</c:v>
                </c:pt>
                <c:pt idx="42981">
                  <c:v>139.494</c:v>
                </c:pt>
                <c:pt idx="42982">
                  <c:v>139.94300000000001</c:v>
                </c:pt>
                <c:pt idx="42983">
                  <c:v>140.39600000000004</c:v>
                </c:pt>
                <c:pt idx="42984">
                  <c:v>140.85000000000011</c:v>
                </c:pt>
                <c:pt idx="42985">
                  <c:v>141.30700000000004</c:v>
                </c:pt>
                <c:pt idx="42986">
                  <c:v>141.767</c:v>
                </c:pt>
                <c:pt idx="42987">
                  <c:v>142.22999999999999</c:v>
                </c:pt>
                <c:pt idx="42988">
                  <c:v>142.69399999999999</c:v>
                </c:pt>
                <c:pt idx="42989">
                  <c:v>143.16200000000001</c:v>
                </c:pt>
                <c:pt idx="42990">
                  <c:v>143.63200000000001</c:v>
                </c:pt>
                <c:pt idx="42991">
                  <c:v>144.10399999999998</c:v>
                </c:pt>
                <c:pt idx="42992">
                  <c:v>144.57900000000001</c:v>
                </c:pt>
                <c:pt idx="42993">
                  <c:v>145.05600000000001</c:v>
                </c:pt>
                <c:pt idx="42994">
                  <c:v>145.536</c:v>
                </c:pt>
                <c:pt idx="42995">
                  <c:v>146.018</c:v>
                </c:pt>
                <c:pt idx="42996">
                  <c:v>146.50299999999999</c:v>
                </c:pt>
                <c:pt idx="42997">
                  <c:v>146.99</c:v>
                </c:pt>
                <c:pt idx="42998">
                  <c:v>147.47900000000001</c:v>
                </c:pt>
                <c:pt idx="42999">
                  <c:v>147.971</c:v>
                </c:pt>
                <c:pt idx="43000">
                  <c:v>148.465</c:v>
                </c:pt>
                <c:pt idx="43001">
                  <c:v>148.96100000000001</c:v>
                </c:pt>
                <c:pt idx="43002">
                  <c:v>149.46</c:v>
                </c:pt>
                <c:pt idx="43003">
                  <c:v>149.96100000000001</c:v>
                </c:pt>
                <c:pt idx="43004">
                  <c:v>150.464</c:v>
                </c:pt>
                <c:pt idx="43005">
                  <c:v>150.97</c:v>
                </c:pt>
                <c:pt idx="43006">
                  <c:v>151.477</c:v>
                </c:pt>
                <c:pt idx="43007">
                  <c:v>151.98700000000011</c:v>
                </c:pt>
                <c:pt idx="43008">
                  <c:v>152.499</c:v>
                </c:pt>
                <c:pt idx="43009">
                  <c:v>153.01300000000001</c:v>
                </c:pt>
                <c:pt idx="43010">
                  <c:v>153.529</c:v>
                </c:pt>
                <c:pt idx="43011">
                  <c:v>154.047</c:v>
                </c:pt>
                <c:pt idx="43012">
                  <c:v>154.56700000000001</c:v>
                </c:pt>
                <c:pt idx="43013">
                  <c:v>155.08800000000011</c:v>
                </c:pt>
                <c:pt idx="43014">
                  <c:v>155.61199999999999</c:v>
                </c:pt>
                <c:pt idx="43015">
                  <c:v>156.13800000000001</c:v>
                </c:pt>
                <c:pt idx="43016">
                  <c:v>156.66499999999999</c:v>
                </c:pt>
                <c:pt idx="43017">
                  <c:v>157.19499999999999</c:v>
                </c:pt>
                <c:pt idx="43018">
                  <c:v>157.726</c:v>
                </c:pt>
                <c:pt idx="43019">
                  <c:v>158.25899999999999</c:v>
                </c:pt>
                <c:pt idx="43020">
                  <c:v>158.79300000000001</c:v>
                </c:pt>
                <c:pt idx="43021">
                  <c:v>159.32900000000001</c:v>
                </c:pt>
                <c:pt idx="43022">
                  <c:v>159.8670000000001</c:v>
                </c:pt>
                <c:pt idx="43023">
                  <c:v>160.40600000000001</c:v>
                </c:pt>
                <c:pt idx="43024">
                  <c:v>160.947</c:v>
                </c:pt>
                <c:pt idx="43025">
                  <c:v>161.489</c:v>
                </c:pt>
                <c:pt idx="43026">
                  <c:v>162.03200000000001</c:v>
                </c:pt>
                <c:pt idx="43027">
                  <c:v>162.577</c:v>
                </c:pt>
                <c:pt idx="43028">
                  <c:v>163.12300000000002</c:v>
                </c:pt>
                <c:pt idx="43029">
                  <c:v>163.67099999999999</c:v>
                </c:pt>
                <c:pt idx="43030">
                  <c:v>164.21899999999999</c:v>
                </c:pt>
                <c:pt idx="43031">
                  <c:v>164.76900000000001</c:v>
                </c:pt>
                <c:pt idx="43032">
                  <c:v>165.31900000000002</c:v>
                </c:pt>
                <c:pt idx="43033">
                  <c:v>165.87100000000001</c:v>
                </c:pt>
                <c:pt idx="43034">
                  <c:v>166.42400000000001</c:v>
                </c:pt>
                <c:pt idx="43035">
                  <c:v>166.977</c:v>
                </c:pt>
                <c:pt idx="43036">
                  <c:v>167.53200000000001</c:v>
                </c:pt>
                <c:pt idx="43037">
                  <c:v>168.08700000000007</c:v>
                </c:pt>
                <c:pt idx="43038">
                  <c:v>168.64299999999997</c:v>
                </c:pt>
                <c:pt idx="43039">
                  <c:v>169.2</c:v>
                </c:pt>
                <c:pt idx="43040">
                  <c:v>169.75700000000001</c:v>
                </c:pt>
                <c:pt idx="43041">
                  <c:v>170.31399999999999</c:v>
                </c:pt>
                <c:pt idx="43042">
                  <c:v>170.87300000000002</c:v>
                </c:pt>
                <c:pt idx="43043">
                  <c:v>171.43100000000001</c:v>
                </c:pt>
                <c:pt idx="43044">
                  <c:v>171.99</c:v>
                </c:pt>
                <c:pt idx="43045">
                  <c:v>172.54900000000001</c:v>
                </c:pt>
                <c:pt idx="43046">
                  <c:v>173.108</c:v>
                </c:pt>
                <c:pt idx="43047">
                  <c:v>173.66800000000001</c:v>
                </c:pt>
                <c:pt idx="43048">
                  <c:v>174.227</c:v>
                </c:pt>
                <c:pt idx="43049">
                  <c:v>174.78700000000001</c:v>
                </c:pt>
                <c:pt idx="43050">
                  <c:v>175.346</c:v>
                </c:pt>
                <c:pt idx="43051">
                  <c:v>175.90600000000001</c:v>
                </c:pt>
                <c:pt idx="43052">
                  <c:v>176.465</c:v>
                </c:pt>
                <c:pt idx="43053">
                  <c:v>177.024</c:v>
                </c:pt>
                <c:pt idx="43054">
                  <c:v>177.58200000000011</c:v>
                </c:pt>
                <c:pt idx="43055">
                  <c:v>178.14</c:v>
                </c:pt>
                <c:pt idx="43056">
                  <c:v>178.697</c:v>
                </c:pt>
                <c:pt idx="43057">
                  <c:v>179.25399999999999</c:v>
                </c:pt>
                <c:pt idx="43058">
                  <c:v>179.81100000000001</c:v>
                </c:pt>
                <c:pt idx="43059">
                  <c:v>180.36600000000001</c:v>
                </c:pt>
                <c:pt idx="43060">
                  <c:v>180.92100000000011</c:v>
                </c:pt>
                <c:pt idx="43061">
                  <c:v>181.47499999999999</c:v>
                </c:pt>
                <c:pt idx="43062">
                  <c:v>182.02700000000004</c:v>
                </c:pt>
                <c:pt idx="43063">
                  <c:v>182.57900000000001</c:v>
                </c:pt>
                <c:pt idx="43064">
                  <c:v>183.12900000000002</c:v>
                </c:pt>
                <c:pt idx="43065">
                  <c:v>183.67899999999997</c:v>
                </c:pt>
                <c:pt idx="43066">
                  <c:v>184.227</c:v>
                </c:pt>
                <c:pt idx="43067">
                  <c:v>184.77299999999997</c:v>
                </c:pt>
                <c:pt idx="43068">
                  <c:v>185.31900000000002</c:v>
                </c:pt>
                <c:pt idx="43069">
                  <c:v>185.86200000000011</c:v>
                </c:pt>
                <c:pt idx="43070">
                  <c:v>186.404</c:v>
                </c:pt>
                <c:pt idx="43071">
                  <c:v>186.94499999999999</c:v>
                </c:pt>
                <c:pt idx="43072">
                  <c:v>187.483</c:v>
                </c:pt>
                <c:pt idx="43073">
                  <c:v>188.02</c:v>
                </c:pt>
                <c:pt idx="43074">
                  <c:v>188.554</c:v>
                </c:pt>
                <c:pt idx="43075">
                  <c:v>189.08700000000007</c:v>
                </c:pt>
                <c:pt idx="43076">
                  <c:v>189.61799999999999</c:v>
                </c:pt>
                <c:pt idx="43077">
                  <c:v>190.14599999999999</c:v>
                </c:pt>
                <c:pt idx="43078">
                  <c:v>190.672</c:v>
                </c:pt>
                <c:pt idx="43079">
                  <c:v>191.19499999999999</c:v>
                </c:pt>
                <c:pt idx="43080">
                  <c:v>191.71599999999998</c:v>
                </c:pt>
                <c:pt idx="43081">
                  <c:v>192.23499999999999</c:v>
                </c:pt>
                <c:pt idx="43082">
                  <c:v>192.751</c:v>
                </c:pt>
                <c:pt idx="43083">
                  <c:v>193.26399999999998</c:v>
                </c:pt>
                <c:pt idx="43084">
                  <c:v>193.77399999999992</c:v>
                </c:pt>
                <c:pt idx="43085">
                  <c:v>194.28200000000001</c:v>
                </c:pt>
                <c:pt idx="43086">
                  <c:v>194.786</c:v>
                </c:pt>
                <c:pt idx="43087">
                  <c:v>195.28800000000001</c:v>
                </c:pt>
                <c:pt idx="43088">
                  <c:v>195.786</c:v>
                </c:pt>
                <c:pt idx="43089">
                  <c:v>196.28100000000001</c:v>
                </c:pt>
                <c:pt idx="43090">
                  <c:v>196.77199999999999</c:v>
                </c:pt>
                <c:pt idx="43091">
                  <c:v>197.26</c:v>
                </c:pt>
                <c:pt idx="43092">
                  <c:v>197.74499999999998</c:v>
                </c:pt>
                <c:pt idx="43093">
                  <c:v>198.226</c:v>
                </c:pt>
                <c:pt idx="43094">
                  <c:v>198.70299999999997</c:v>
                </c:pt>
                <c:pt idx="43095">
                  <c:v>199.17699999999999</c:v>
                </c:pt>
                <c:pt idx="43096">
                  <c:v>199.64699999999999</c:v>
                </c:pt>
                <c:pt idx="43097">
                  <c:v>200.11199999999999</c:v>
                </c:pt>
                <c:pt idx="43098">
                  <c:v>200.57399999999998</c:v>
                </c:pt>
                <c:pt idx="43099">
                  <c:v>201.03200000000001</c:v>
                </c:pt>
                <c:pt idx="43100">
                  <c:v>201.48500000000001</c:v>
                </c:pt>
                <c:pt idx="43101">
                  <c:v>201.934</c:v>
                </c:pt>
                <c:pt idx="43102">
                  <c:v>202.37900000000002</c:v>
                </c:pt>
                <c:pt idx="43103">
                  <c:v>202.81900000000002</c:v>
                </c:pt>
                <c:pt idx="43104">
                  <c:v>203.255</c:v>
                </c:pt>
                <c:pt idx="43105">
                  <c:v>203.68600000000001</c:v>
                </c:pt>
                <c:pt idx="43106">
                  <c:v>204.11199999999999</c:v>
                </c:pt>
                <c:pt idx="43107">
                  <c:v>204.53300000000002</c:v>
                </c:pt>
                <c:pt idx="43108">
                  <c:v>204.95000000000007</c:v>
                </c:pt>
                <c:pt idx="43109">
                  <c:v>205.3610000000001</c:v>
                </c:pt>
                <c:pt idx="43110">
                  <c:v>205.768</c:v>
                </c:pt>
                <c:pt idx="43111">
                  <c:v>206.16900000000001</c:v>
                </c:pt>
                <c:pt idx="43112">
                  <c:v>206.565</c:v>
                </c:pt>
                <c:pt idx="43113">
                  <c:v>206.95600000000007</c:v>
                </c:pt>
                <c:pt idx="43114">
                  <c:v>207.34100000000001</c:v>
                </c:pt>
                <c:pt idx="43115">
                  <c:v>207.721</c:v>
                </c:pt>
                <c:pt idx="43116">
                  <c:v>208.096</c:v>
                </c:pt>
                <c:pt idx="43117">
                  <c:v>208.464</c:v>
                </c:pt>
                <c:pt idx="43118">
                  <c:v>208.82700000000011</c:v>
                </c:pt>
                <c:pt idx="43119">
                  <c:v>209.185</c:v>
                </c:pt>
                <c:pt idx="43120">
                  <c:v>209.536</c:v>
                </c:pt>
                <c:pt idx="43121">
                  <c:v>209.88100000000011</c:v>
                </c:pt>
                <c:pt idx="43122">
                  <c:v>210.221</c:v>
                </c:pt>
                <c:pt idx="43123">
                  <c:v>210.554</c:v>
                </c:pt>
                <c:pt idx="43124">
                  <c:v>210.88100000000011</c:v>
                </c:pt>
                <c:pt idx="43125">
                  <c:v>211.202</c:v>
                </c:pt>
                <c:pt idx="43126">
                  <c:v>211.51599999999999</c:v>
                </c:pt>
                <c:pt idx="43127">
                  <c:v>211.82400000000001</c:v>
                </c:pt>
                <c:pt idx="43128">
                  <c:v>212.126</c:v>
                </c:pt>
                <c:pt idx="43129">
                  <c:v>212.42100000000011</c:v>
                </c:pt>
                <c:pt idx="43130">
                  <c:v>212.70899999999997</c:v>
                </c:pt>
                <c:pt idx="43131">
                  <c:v>212.99100000000001</c:v>
                </c:pt>
                <c:pt idx="43132">
                  <c:v>213.26599999999999</c:v>
                </c:pt>
                <c:pt idx="43133">
                  <c:v>213.53399999999999</c:v>
                </c:pt>
                <c:pt idx="43134">
                  <c:v>213.79599999999999</c:v>
                </c:pt>
                <c:pt idx="43135">
                  <c:v>214.05</c:v>
                </c:pt>
                <c:pt idx="43136">
                  <c:v>214.297</c:v>
                </c:pt>
                <c:pt idx="43137">
                  <c:v>214.53700000000001</c:v>
                </c:pt>
                <c:pt idx="43138">
                  <c:v>214.76999999999998</c:v>
                </c:pt>
                <c:pt idx="43139">
                  <c:v>214.99600000000001</c:v>
                </c:pt>
                <c:pt idx="43140">
                  <c:v>215.21499999999995</c:v>
                </c:pt>
                <c:pt idx="43141">
                  <c:v>215.42600000000004</c:v>
                </c:pt>
                <c:pt idx="43142">
                  <c:v>215.62900000000002</c:v>
                </c:pt>
                <c:pt idx="43143">
                  <c:v>215.82600000000011</c:v>
                </c:pt>
                <c:pt idx="43144">
                  <c:v>216.01499999999999</c:v>
                </c:pt>
                <c:pt idx="43145">
                  <c:v>216.196</c:v>
                </c:pt>
                <c:pt idx="43146">
                  <c:v>216.369</c:v>
                </c:pt>
                <c:pt idx="43147">
                  <c:v>216.535</c:v>
                </c:pt>
                <c:pt idx="43148">
                  <c:v>216.69300000000001</c:v>
                </c:pt>
                <c:pt idx="43149">
                  <c:v>216.84399999999999</c:v>
                </c:pt>
                <c:pt idx="43150">
                  <c:v>216.9860000000001</c:v>
                </c:pt>
                <c:pt idx="43151">
                  <c:v>217.12100000000001</c:v>
                </c:pt>
                <c:pt idx="43152">
                  <c:v>217.24799999999999</c:v>
                </c:pt>
                <c:pt idx="43153">
                  <c:v>217.36600000000001</c:v>
                </c:pt>
                <c:pt idx="43154">
                  <c:v>217.477</c:v>
                </c:pt>
                <c:pt idx="43155">
                  <c:v>217.58</c:v>
                </c:pt>
                <c:pt idx="43156">
                  <c:v>217.67399999999998</c:v>
                </c:pt>
                <c:pt idx="43157">
                  <c:v>217.76</c:v>
                </c:pt>
                <c:pt idx="43158">
                  <c:v>217.839</c:v>
                </c:pt>
                <c:pt idx="43159">
                  <c:v>217.90800000000004</c:v>
                </c:pt>
                <c:pt idx="43160">
                  <c:v>217.97</c:v>
                </c:pt>
                <c:pt idx="43161">
                  <c:v>218.023</c:v>
                </c:pt>
                <c:pt idx="43162">
                  <c:v>218.06800000000001</c:v>
                </c:pt>
                <c:pt idx="43163">
                  <c:v>218.10499999999999</c:v>
                </c:pt>
                <c:pt idx="43164">
                  <c:v>218.13300000000001</c:v>
                </c:pt>
                <c:pt idx="43165">
                  <c:v>218.15300000000002</c:v>
                </c:pt>
                <c:pt idx="43166">
                  <c:v>218.16399999999999</c:v>
                </c:pt>
                <c:pt idx="43167">
                  <c:v>218.167</c:v>
                </c:pt>
                <c:pt idx="43168">
                  <c:v>218.161</c:v>
                </c:pt>
                <c:pt idx="43169">
                  <c:v>218.14699999999999</c:v>
                </c:pt>
                <c:pt idx="43170">
                  <c:v>218.124</c:v>
                </c:pt>
                <c:pt idx="43171">
                  <c:v>218.09300000000002</c:v>
                </c:pt>
                <c:pt idx="43172">
                  <c:v>218.053</c:v>
                </c:pt>
                <c:pt idx="43173">
                  <c:v>218.00399999999999</c:v>
                </c:pt>
                <c:pt idx="43174">
                  <c:v>217.947</c:v>
                </c:pt>
                <c:pt idx="43175">
                  <c:v>217.88100000000011</c:v>
                </c:pt>
                <c:pt idx="43176">
                  <c:v>217.80600000000001</c:v>
                </c:pt>
                <c:pt idx="43177">
                  <c:v>217.72300000000001</c:v>
                </c:pt>
                <c:pt idx="43178">
                  <c:v>217.63</c:v>
                </c:pt>
                <c:pt idx="43179">
                  <c:v>217.53</c:v>
                </c:pt>
                <c:pt idx="43180">
                  <c:v>217.42000000000004</c:v>
                </c:pt>
                <c:pt idx="43181">
                  <c:v>217.30200000000011</c:v>
                </c:pt>
                <c:pt idx="43182">
                  <c:v>217.17499999999998</c:v>
                </c:pt>
                <c:pt idx="43183">
                  <c:v>217.03900000000002</c:v>
                </c:pt>
                <c:pt idx="43184">
                  <c:v>216.89500000000001</c:v>
                </c:pt>
                <c:pt idx="43185">
                  <c:v>216.74199999999999</c:v>
                </c:pt>
                <c:pt idx="43186">
                  <c:v>216.58</c:v>
                </c:pt>
                <c:pt idx="43187">
                  <c:v>216.40900000000002</c:v>
                </c:pt>
                <c:pt idx="43188">
                  <c:v>216.23</c:v>
                </c:pt>
                <c:pt idx="43189">
                  <c:v>216.042</c:v>
                </c:pt>
                <c:pt idx="43190">
                  <c:v>215.845</c:v>
                </c:pt>
                <c:pt idx="43191">
                  <c:v>215.63900000000001</c:v>
                </c:pt>
                <c:pt idx="43192">
                  <c:v>215.42500000000001</c:v>
                </c:pt>
                <c:pt idx="43193">
                  <c:v>215.202</c:v>
                </c:pt>
                <c:pt idx="43194">
                  <c:v>214.971</c:v>
                </c:pt>
                <c:pt idx="43195">
                  <c:v>214.73</c:v>
                </c:pt>
                <c:pt idx="43196">
                  <c:v>214.48200000000011</c:v>
                </c:pt>
                <c:pt idx="43197">
                  <c:v>214.22399999999999</c:v>
                </c:pt>
                <c:pt idx="43198">
                  <c:v>213.95800000000011</c:v>
                </c:pt>
                <c:pt idx="43199">
                  <c:v>213.684</c:v>
                </c:pt>
                <c:pt idx="43200">
                  <c:v>213.40100000000001</c:v>
                </c:pt>
                <c:pt idx="43201">
                  <c:v>213.10900000000001</c:v>
                </c:pt>
                <c:pt idx="43202">
                  <c:v>212.809</c:v>
                </c:pt>
                <c:pt idx="43203">
                  <c:v>212.5</c:v>
                </c:pt>
                <c:pt idx="43204">
                  <c:v>212.18300000000002</c:v>
                </c:pt>
                <c:pt idx="43205">
                  <c:v>211.85800000000012</c:v>
                </c:pt>
                <c:pt idx="43206">
                  <c:v>211.524</c:v>
                </c:pt>
                <c:pt idx="43207">
                  <c:v>211.18200000000004</c:v>
                </c:pt>
                <c:pt idx="43208">
                  <c:v>210.83200000000011</c:v>
                </c:pt>
                <c:pt idx="43209">
                  <c:v>210.47300000000001</c:v>
                </c:pt>
                <c:pt idx="43210">
                  <c:v>210.107</c:v>
                </c:pt>
                <c:pt idx="43211">
                  <c:v>209.732</c:v>
                </c:pt>
                <c:pt idx="43212">
                  <c:v>209.34900000000002</c:v>
                </c:pt>
                <c:pt idx="43213">
                  <c:v>208.95800000000011</c:v>
                </c:pt>
                <c:pt idx="43214">
                  <c:v>208.559</c:v>
                </c:pt>
                <c:pt idx="43215">
                  <c:v>208.15200000000004</c:v>
                </c:pt>
                <c:pt idx="43216">
                  <c:v>207.73699999999999</c:v>
                </c:pt>
                <c:pt idx="43217">
                  <c:v>207.31399999999999</c:v>
                </c:pt>
                <c:pt idx="43218">
                  <c:v>206.88300000000001</c:v>
                </c:pt>
                <c:pt idx="43219">
                  <c:v>206.44499999999999</c:v>
                </c:pt>
                <c:pt idx="43220">
                  <c:v>205.999</c:v>
                </c:pt>
                <c:pt idx="43221">
                  <c:v>205.54499999999999</c:v>
                </c:pt>
                <c:pt idx="43222">
                  <c:v>205.084</c:v>
                </c:pt>
                <c:pt idx="43223">
                  <c:v>204.61499999999998</c:v>
                </c:pt>
                <c:pt idx="43224">
                  <c:v>204.13900000000001</c:v>
                </c:pt>
                <c:pt idx="43225">
                  <c:v>203.655</c:v>
                </c:pt>
                <c:pt idx="43226">
                  <c:v>203.16399999999999</c:v>
                </c:pt>
                <c:pt idx="43227">
                  <c:v>202.666</c:v>
                </c:pt>
                <c:pt idx="43228">
                  <c:v>202.161</c:v>
                </c:pt>
                <c:pt idx="43229">
                  <c:v>201.648</c:v>
                </c:pt>
                <c:pt idx="43230">
                  <c:v>201.12900000000002</c:v>
                </c:pt>
                <c:pt idx="43231">
                  <c:v>200.602</c:v>
                </c:pt>
                <c:pt idx="43232">
                  <c:v>200.06900000000002</c:v>
                </c:pt>
                <c:pt idx="43233">
                  <c:v>199.52800000000011</c:v>
                </c:pt>
                <c:pt idx="43234">
                  <c:v>198.98200000000011</c:v>
                </c:pt>
                <c:pt idx="43235">
                  <c:v>198.42800000000011</c:v>
                </c:pt>
                <c:pt idx="43236">
                  <c:v>197.86800000000011</c:v>
                </c:pt>
                <c:pt idx="43237">
                  <c:v>197.30100000000004</c:v>
                </c:pt>
                <c:pt idx="43238">
                  <c:v>196.72800000000001</c:v>
                </c:pt>
                <c:pt idx="43239">
                  <c:v>196.14899999999997</c:v>
                </c:pt>
                <c:pt idx="43240">
                  <c:v>195.56300000000002</c:v>
                </c:pt>
                <c:pt idx="43241">
                  <c:v>194.97200000000001</c:v>
                </c:pt>
                <c:pt idx="43242">
                  <c:v>194.374</c:v>
                </c:pt>
                <c:pt idx="43243">
                  <c:v>193.76999999999998</c:v>
                </c:pt>
                <c:pt idx="43244">
                  <c:v>193.161</c:v>
                </c:pt>
                <c:pt idx="43245">
                  <c:v>192.54499999999999</c:v>
                </c:pt>
                <c:pt idx="43246">
                  <c:v>191.92400000000001</c:v>
                </c:pt>
                <c:pt idx="43247">
                  <c:v>191.298</c:v>
                </c:pt>
                <c:pt idx="43248">
                  <c:v>190.666</c:v>
                </c:pt>
                <c:pt idx="43249">
                  <c:v>190.02800000000011</c:v>
                </c:pt>
                <c:pt idx="43250">
                  <c:v>189.3850000000001</c:v>
                </c:pt>
                <c:pt idx="43251">
                  <c:v>188.738</c:v>
                </c:pt>
                <c:pt idx="43252">
                  <c:v>188.08500000000001</c:v>
                </c:pt>
                <c:pt idx="43253">
                  <c:v>187.42600000000004</c:v>
                </c:pt>
                <c:pt idx="43254">
                  <c:v>186.76399999999998</c:v>
                </c:pt>
                <c:pt idx="43255">
                  <c:v>186.096</c:v>
                </c:pt>
                <c:pt idx="43256">
                  <c:v>185.42400000000001</c:v>
                </c:pt>
                <c:pt idx="43257">
                  <c:v>184.74699999999999</c:v>
                </c:pt>
                <c:pt idx="43258">
                  <c:v>184.066</c:v>
                </c:pt>
                <c:pt idx="43259">
                  <c:v>183.38000000000011</c:v>
                </c:pt>
                <c:pt idx="43260">
                  <c:v>182.69</c:v>
                </c:pt>
                <c:pt idx="43261">
                  <c:v>181.99600000000001</c:v>
                </c:pt>
                <c:pt idx="43262">
                  <c:v>181.298</c:v>
                </c:pt>
                <c:pt idx="43263">
                  <c:v>180.596</c:v>
                </c:pt>
                <c:pt idx="43264">
                  <c:v>179.8910000000001</c:v>
                </c:pt>
                <c:pt idx="43265">
                  <c:v>179.18100000000001</c:v>
                </c:pt>
                <c:pt idx="43266">
                  <c:v>178.46800000000007</c:v>
                </c:pt>
                <c:pt idx="43267">
                  <c:v>177.75200000000001</c:v>
                </c:pt>
                <c:pt idx="43268">
                  <c:v>177.03200000000001</c:v>
                </c:pt>
                <c:pt idx="43269">
                  <c:v>176.31</c:v>
                </c:pt>
                <c:pt idx="43270">
                  <c:v>175.584</c:v>
                </c:pt>
                <c:pt idx="43271">
                  <c:v>174.8550000000001</c:v>
                </c:pt>
                <c:pt idx="43272">
                  <c:v>174.12300000000002</c:v>
                </c:pt>
                <c:pt idx="43273">
                  <c:v>173.38900000000001</c:v>
                </c:pt>
                <c:pt idx="43274">
                  <c:v>172.65200000000004</c:v>
                </c:pt>
                <c:pt idx="43275">
                  <c:v>171.91300000000001</c:v>
                </c:pt>
                <c:pt idx="43276">
                  <c:v>171.17099999999999</c:v>
                </c:pt>
                <c:pt idx="43277">
                  <c:v>170.42700000000011</c:v>
                </c:pt>
                <c:pt idx="43278">
                  <c:v>169.68100000000001</c:v>
                </c:pt>
                <c:pt idx="43279">
                  <c:v>168.93300000000002</c:v>
                </c:pt>
                <c:pt idx="43280">
                  <c:v>168.18300000000002</c:v>
                </c:pt>
                <c:pt idx="43281">
                  <c:v>167.43200000000004</c:v>
                </c:pt>
                <c:pt idx="43282">
                  <c:v>166.678</c:v>
                </c:pt>
                <c:pt idx="43283">
                  <c:v>165.92400000000001</c:v>
                </c:pt>
                <c:pt idx="43284">
                  <c:v>165.16800000000001</c:v>
                </c:pt>
                <c:pt idx="43285">
                  <c:v>164.411</c:v>
                </c:pt>
                <c:pt idx="43286">
                  <c:v>163.65200000000004</c:v>
                </c:pt>
                <c:pt idx="43287">
                  <c:v>162.893</c:v>
                </c:pt>
                <c:pt idx="43288">
                  <c:v>162.13300000000001</c:v>
                </c:pt>
                <c:pt idx="43289">
                  <c:v>161.37300000000002</c:v>
                </c:pt>
                <c:pt idx="43290">
                  <c:v>160.61099999999999</c:v>
                </c:pt>
                <c:pt idx="43291">
                  <c:v>159.85000000000011</c:v>
                </c:pt>
                <c:pt idx="43292">
                  <c:v>159.08800000000011</c:v>
                </c:pt>
                <c:pt idx="43293">
                  <c:v>158.32600000000011</c:v>
                </c:pt>
                <c:pt idx="43294">
                  <c:v>157.56300000000002</c:v>
                </c:pt>
                <c:pt idx="43295">
                  <c:v>156.80100000000004</c:v>
                </c:pt>
                <c:pt idx="43296">
                  <c:v>156.03900000000002</c:v>
                </c:pt>
                <c:pt idx="43297">
                  <c:v>155.27799999999999</c:v>
                </c:pt>
                <c:pt idx="43298">
                  <c:v>154.517</c:v>
                </c:pt>
                <c:pt idx="43299">
                  <c:v>153.75700000000001</c:v>
                </c:pt>
                <c:pt idx="43300">
                  <c:v>152.99700000000001</c:v>
                </c:pt>
                <c:pt idx="43301">
                  <c:v>152.238</c:v>
                </c:pt>
                <c:pt idx="43302">
                  <c:v>151.47999999999999</c:v>
                </c:pt>
                <c:pt idx="43303">
                  <c:v>150.72399999999999</c:v>
                </c:pt>
                <c:pt idx="43304">
                  <c:v>149.96800000000007</c:v>
                </c:pt>
                <c:pt idx="43305">
                  <c:v>149.21399999999988</c:v>
                </c:pt>
                <c:pt idx="43306">
                  <c:v>148.46200000000007</c:v>
                </c:pt>
                <c:pt idx="43307">
                  <c:v>147.71099999999998</c:v>
                </c:pt>
                <c:pt idx="43308">
                  <c:v>146.96200000000007</c:v>
                </c:pt>
                <c:pt idx="43309">
                  <c:v>146.21499999999995</c:v>
                </c:pt>
                <c:pt idx="43310">
                  <c:v>145.47</c:v>
                </c:pt>
                <c:pt idx="43311">
                  <c:v>144.727</c:v>
                </c:pt>
                <c:pt idx="43312">
                  <c:v>143.98700000000011</c:v>
                </c:pt>
                <c:pt idx="43313">
                  <c:v>143.24899999999997</c:v>
                </c:pt>
                <c:pt idx="43314">
                  <c:v>142.51300000000001</c:v>
                </c:pt>
                <c:pt idx="43315">
                  <c:v>141.78</c:v>
                </c:pt>
                <c:pt idx="43316">
                  <c:v>141.05000000000001</c:v>
                </c:pt>
                <c:pt idx="43317">
                  <c:v>140.32300000000001</c:v>
                </c:pt>
                <c:pt idx="43318">
                  <c:v>139.59900000000002</c:v>
                </c:pt>
                <c:pt idx="43319">
                  <c:v>138.87900000000002</c:v>
                </c:pt>
                <c:pt idx="43320">
                  <c:v>138.161</c:v>
                </c:pt>
                <c:pt idx="43321">
                  <c:v>137.447</c:v>
                </c:pt>
                <c:pt idx="43322">
                  <c:v>136.73699999999999</c:v>
                </c:pt>
                <c:pt idx="43323">
                  <c:v>136.03</c:v>
                </c:pt>
                <c:pt idx="43324">
                  <c:v>135.32700000000011</c:v>
                </c:pt>
                <c:pt idx="43325">
                  <c:v>134.62800000000001</c:v>
                </c:pt>
                <c:pt idx="43326">
                  <c:v>133.93300000000002</c:v>
                </c:pt>
                <c:pt idx="43327">
                  <c:v>133.24299999999999</c:v>
                </c:pt>
                <c:pt idx="43328">
                  <c:v>132.55600000000001</c:v>
                </c:pt>
                <c:pt idx="43329">
                  <c:v>131.874</c:v>
                </c:pt>
                <c:pt idx="43330">
                  <c:v>131.197</c:v>
                </c:pt>
                <c:pt idx="43331">
                  <c:v>130.524</c:v>
                </c:pt>
                <c:pt idx="43332">
                  <c:v>129.85600000000011</c:v>
                </c:pt>
                <c:pt idx="43333">
                  <c:v>129.19300000000001</c:v>
                </c:pt>
                <c:pt idx="43334">
                  <c:v>128.535</c:v>
                </c:pt>
                <c:pt idx="43335">
                  <c:v>127.88200000000001</c:v>
                </c:pt>
                <c:pt idx="43336">
                  <c:v>127.235</c:v>
                </c:pt>
                <c:pt idx="43337">
                  <c:v>126.593</c:v>
                </c:pt>
                <c:pt idx="43338">
                  <c:v>125.956</c:v>
                </c:pt>
                <c:pt idx="43339">
                  <c:v>125.324</c:v>
                </c:pt>
                <c:pt idx="43340">
                  <c:v>124.699</c:v>
                </c:pt>
                <c:pt idx="43341">
                  <c:v>124.07899999999998</c:v>
                </c:pt>
                <c:pt idx="43342">
                  <c:v>123.465</c:v>
                </c:pt>
                <c:pt idx="43343">
                  <c:v>122.85799999999999</c:v>
                </c:pt>
                <c:pt idx="43344">
                  <c:v>122.256</c:v>
                </c:pt>
                <c:pt idx="43345">
                  <c:v>121.66</c:v>
                </c:pt>
                <c:pt idx="43346">
                  <c:v>121.071</c:v>
                </c:pt>
                <c:pt idx="43347">
                  <c:v>120.488</c:v>
                </c:pt>
                <c:pt idx="43348">
                  <c:v>119.91200000000002</c:v>
                </c:pt>
                <c:pt idx="43349">
                  <c:v>119.343</c:v>
                </c:pt>
                <c:pt idx="43350">
                  <c:v>118.78</c:v>
                </c:pt>
                <c:pt idx="43351">
                  <c:v>118.224</c:v>
                </c:pt>
                <c:pt idx="43352">
                  <c:v>117.67499999999998</c:v>
                </c:pt>
                <c:pt idx="43353">
                  <c:v>117.13200000000001</c:v>
                </c:pt>
                <c:pt idx="43354">
                  <c:v>116.59699999999999</c:v>
                </c:pt>
                <c:pt idx="43355">
                  <c:v>116.07</c:v>
                </c:pt>
                <c:pt idx="43356">
                  <c:v>115.54900000000002</c:v>
                </c:pt>
                <c:pt idx="43357">
                  <c:v>115.036</c:v>
                </c:pt>
                <c:pt idx="43358">
                  <c:v>114.53100000000002</c:v>
                </c:pt>
                <c:pt idx="43359">
                  <c:v>114.033</c:v>
                </c:pt>
                <c:pt idx="43360">
                  <c:v>113.542</c:v>
                </c:pt>
                <c:pt idx="43361">
                  <c:v>113.059</c:v>
                </c:pt>
                <c:pt idx="43362">
                  <c:v>112.584</c:v>
                </c:pt>
                <c:pt idx="43363">
                  <c:v>112.117</c:v>
                </c:pt>
                <c:pt idx="43364">
                  <c:v>111.65799999999999</c:v>
                </c:pt>
                <c:pt idx="43365">
                  <c:v>111.20699999999999</c:v>
                </c:pt>
                <c:pt idx="43366">
                  <c:v>110.765</c:v>
                </c:pt>
                <c:pt idx="43367">
                  <c:v>110.33</c:v>
                </c:pt>
                <c:pt idx="43368">
                  <c:v>109.90400000000002</c:v>
                </c:pt>
                <c:pt idx="43369">
                  <c:v>109.485</c:v>
                </c:pt>
                <c:pt idx="43370">
                  <c:v>109.07599999999998</c:v>
                </c:pt>
                <c:pt idx="43371">
                  <c:v>108.67499999999998</c:v>
                </c:pt>
                <c:pt idx="43372">
                  <c:v>108.282</c:v>
                </c:pt>
                <c:pt idx="43373">
                  <c:v>107.898</c:v>
                </c:pt>
                <c:pt idx="43374">
                  <c:v>107.523</c:v>
                </c:pt>
                <c:pt idx="43375">
                  <c:v>107.15600000000001</c:v>
                </c:pt>
                <c:pt idx="43376">
                  <c:v>106.798</c:v>
                </c:pt>
                <c:pt idx="43377">
                  <c:v>106.44900000000005</c:v>
                </c:pt>
                <c:pt idx="43378">
                  <c:v>106.10899999999998</c:v>
                </c:pt>
                <c:pt idx="43379">
                  <c:v>105.77800000000001</c:v>
                </c:pt>
                <c:pt idx="43380">
                  <c:v>105.456</c:v>
                </c:pt>
                <c:pt idx="43381">
                  <c:v>105.143</c:v>
                </c:pt>
                <c:pt idx="43382">
                  <c:v>104.84</c:v>
                </c:pt>
                <c:pt idx="43383">
                  <c:v>104.545</c:v>
                </c:pt>
                <c:pt idx="43384">
                  <c:v>104.26</c:v>
                </c:pt>
                <c:pt idx="43385">
                  <c:v>103.98399999999999</c:v>
                </c:pt>
                <c:pt idx="43386">
                  <c:v>103.71700000000006</c:v>
                </c:pt>
                <c:pt idx="43387">
                  <c:v>103.459</c:v>
                </c:pt>
                <c:pt idx="43388">
                  <c:v>103.21100000000006</c:v>
                </c:pt>
                <c:pt idx="43389">
                  <c:v>102.973</c:v>
                </c:pt>
                <c:pt idx="43390">
                  <c:v>102.74400000000006</c:v>
                </c:pt>
                <c:pt idx="43391">
                  <c:v>102.524</c:v>
                </c:pt>
                <c:pt idx="43392">
                  <c:v>102.31399999999999</c:v>
                </c:pt>
                <c:pt idx="43393">
                  <c:v>102.113</c:v>
                </c:pt>
                <c:pt idx="43394">
                  <c:v>101.922</c:v>
                </c:pt>
                <c:pt idx="43395">
                  <c:v>101.74100000000006</c:v>
                </c:pt>
                <c:pt idx="43396">
                  <c:v>101.57</c:v>
                </c:pt>
                <c:pt idx="43397">
                  <c:v>101.408</c:v>
                </c:pt>
                <c:pt idx="43398">
                  <c:v>101.255</c:v>
                </c:pt>
                <c:pt idx="43399">
                  <c:v>101.113</c:v>
                </c:pt>
                <c:pt idx="43400">
                  <c:v>100.98</c:v>
                </c:pt>
                <c:pt idx="43401">
                  <c:v>100.857</c:v>
                </c:pt>
                <c:pt idx="43402">
                  <c:v>100.74400000000006</c:v>
                </c:pt>
                <c:pt idx="43403">
                  <c:v>100.64</c:v>
                </c:pt>
                <c:pt idx="43404">
                  <c:v>100.54600000000002</c:v>
                </c:pt>
                <c:pt idx="43405">
                  <c:v>100.46299999999999</c:v>
                </c:pt>
                <c:pt idx="43406">
                  <c:v>100.389</c:v>
                </c:pt>
                <c:pt idx="43407">
                  <c:v>100.324</c:v>
                </c:pt>
                <c:pt idx="43408">
                  <c:v>100.27</c:v>
                </c:pt>
                <c:pt idx="43409">
                  <c:v>100.22499999999999</c:v>
                </c:pt>
                <c:pt idx="43410">
                  <c:v>100.191</c:v>
                </c:pt>
                <c:pt idx="43411">
                  <c:v>100.166</c:v>
                </c:pt>
                <c:pt idx="43412">
                  <c:v>100.151</c:v>
                </c:pt>
                <c:pt idx="43413">
                  <c:v>100.145</c:v>
                </c:pt>
                <c:pt idx="43414">
                  <c:v>100.14999999999999</c:v>
                </c:pt>
                <c:pt idx="43415">
                  <c:v>100.164</c:v>
                </c:pt>
                <c:pt idx="43416">
                  <c:v>100.18799999999999</c:v>
                </c:pt>
                <c:pt idx="43417">
                  <c:v>100.22199999999999</c:v>
                </c:pt>
                <c:pt idx="43418">
                  <c:v>100.26600000000002</c:v>
                </c:pt>
                <c:pt idx="43419">
                  <c:v>100.319</c:v>
                </c:pt>
                <c:pt idx="43420">
                  <c:v>100.383</c:v>
                </c:pt>
                <c:pt idx="43421">
                  <c:v>100.456</c:v>
                </c:pt>
                <c:pt idx="43422">
                  <c:v>100.538</c:v>
                </c:pt>
                <c:pt idx="43423">
                  <c:v>100.631</c:v>
                </c:pt>
                <c:pt idx="43424">
                  <c:v>100.732</c:v>
                </c:pt>
                <c:pt idx="43425">
                  <c:v>100.84399999999999</c:v>
                </c:pt>
                <c:pt idx="43426">
                  <c:v>100.965</c:v>
                </c:pt>
                <c:pt idx="43427">
                  <c:v>101.096</c:v>
                </c:pt>
                <c:pt idx="43428">
                  <c:v>101.236</c:v>
                </c:pt>
                <c:pt idx="43429">
                  <c:v>101.386</c:v>
                </c:pt>
                <c:pt idx="43430">
                  <c:v>101.545</c:v>
                </c:pt>
                <c:pt idx="43431">
                  <c:v>101.71400000000006</c:v>
                </c:pt>
                <c:pt idx="43432">
                  <c:v>101.892</c:v>
                </c:pt>
                <c:pt idx="43433">
                  <c:v>102.08</c:v>
                </c:pt>
                <c:pt idx="43434">
                  <c:v>102.276</c:v>
                </c:pt>
                <c:pt idx="43435">
                  <c:v>102.482</c:v>
                </c:pt>
                <c:pt idx="43436">
                  <c:v>102.69799999999999</c:v>
                </c:pt>
                <c:pt idx="43437">
                  <c:v>102.922</c:v>
                </c:pt>
                <c:pt idx="43438">
                  <c:v>103.15600000000001</c:v>
                </c:pt>
                <c:pt idx="43439">
                  <c:v>103.399</c:v>
                </c:pt>
                <c:pt idx="43440">
                  <c:v>103.64999999999999</c:v>
                </c:pt>
                <c:pt idx="43441">
                  <c:v>103.91100000000006</c:v>
                </c:pt>
                <c:pt idx="43442">
                  <c:v>104.181</c:v>
                </c:pt>
                <c:pt idx="43443">
                  <c:v>104.459</c:v>
                </c:pt>
                <c:pt idx="43444">
                  <c:v>104.74700000000006</c:v>
                </c:pt>
                <c:pt idx="43445">
                  <c:v>105.04300000000002</c:v>
                </c:pt>
                <c:pt idx="43446">
                  <c:v>105.348</c:v>
                </c:pt>
                <c:pt idx="43447">
                  <c:v>105.661</c:v>
                </c:pt>
                <c:pt idx="43448">
                  <c:v>105.98399999999999</c:v>
                </c:pt>
                <c:pt idx="43449">
                  <c:v>106.31399999999999</c:v>
                </c:pt>
                <c:pt idx="43450">
                  <c:v>106.65300000000001</c:v>
                </c:pt>
                <c:pt idx="43451">
                  <c:v>107.001</c:v>
                </c:pt>
                <c:pt idx="43452">
                  <c:v>107.357</c:v>
                </c:pt>
                <c:pt idx="43453">
                  <c:v>107.721</c:v>
                </c:pt>
                <c:pt idx="43454">
                  <c:v>108.093</c:v>
                </c:pt>
                <c:pt idx="43455">
                  <c:v>108.473</c:v>
                </c:pt>
                <c:pt idx="43456">
                  <c:v>108.86199999999999</c:v>
                </c:pt>
                <c:pt idx="43457">
                  <c:v>109.258</c:v>
                </c:pt>
                <c:pt idx="43458">
                  <c:v>109.663</c:v>
                </c:pt>
                <c:pt idx="43459">
                  <c:v>110.07499999999999</c:v>
                </c:pt>
                <c:pt idx="43460">
                  <c:v>110.495</c:v>
                </c:pt>
                <c:pt idx="43461">
                  <c:v>110.922</c:v>
                </c:pt>
                <c:pt idx="43462">
                  <c:v>111.357</c:v>
                </c:pt>
                <c:pt idx="43463">
                  <c:v>111.8</c:v>
                </c:pt>
                <c:pt idx="43464">
                  <c:v>112.25</c:v>
                </c:pt>
                <c:pt idx="43465">
                  <c:v>112.70699999999999</c:v>
                </c:pt>
                <c:pt idx="43466">
                  <c:v>113.17199999999998</c:v>
                </c:pt>
                <c:pt idx="43467">
                  <c:v>113.64400000000002</c:v>
                </c:pt>
                <c:pt idx="43468">
                  <c:v>114.12199999999999</c:v>
                </c:pt>
                <c:pt idx="43469">
                  <c:v>114.60799999999999</c:v>
                </c:pt>
                <c:pt idx="43470">
                  <c:v>115.101</c:v>
                </c:pt>
                <c:pt idx="43471">
                  <c:v>115.6</c:v>
                </c:pt>
                <c:pt idx="43472">
                  <c:v>116.107</c:v>
                </c:pt>
                <c:pt idx="43473">
                  <c:v>116.619</c:v>
                </c:pt>
                <c:pt idx="43474">
                  <c:v>117.139</c:v>
                </c:pt>
                <c:pt idx="43475">
                  <c:v>117.66500000000001</c:v>
                </c:pt>
                <c:pt idx="43476">
                  <c:v>118.197</c:v>
                </c:pt>
                <c:pt idx="43477">
                  <c:v>118.735</c:v>
                </c:pt>
                <c:pt idx="43478">
                  <c:v>119.28</c:v>
                </c:pt>
                <c:pt idx="43479">
                  <c:v>119.831</c:v>
                </c:pt>
                <c:pt idx="43480">
                  <c:v>120.387</c:v>
                </c:pt>
                <c:pt idx="43481">
                  <c:v>120.95</c:v>
                </c:pt>
                <c:pt idx="43482">
                  <c:v>121.518</c:v>
                </c:pt>
                <c:pt idx="43483">
                  <c:v>122.092</c:v>
                </c:pt>
                <c:pt idx="43484">
                  <c:v>122.67100000000001</c:v>
                </c:pt>
                <c:pt idx="43485">
                  <c:v>123.256</c:v>
                </c:pt>
                <c:pt idx="43486">
                  <c:v>123.84699999999999</c:v>
                </c:pt>
                <c:pt idx="43487">
                  <c:v>124.44200000000002</c:v>
                </c:pt>
                <c:pt idx="43488">
                  <c:v>125.04300000000002</c:v>
                </c:pt>
                <c:pt idx="43489">
                  <c:v>125.648</c:v>
                </c:pt>
                <c:pt idx="43490">
                  <c:v>126.259</c:v>
                </c:pt>
                <c:pt idx="43491">
                  <c:v>126.87499999999999</c:v>
                </c:pt>
                <c:pt idx="43492">
                  <c:v>127.495</c:v>
                </c:pt>
                <c:pt idx="43493">
                  <c:v>128.12</c:v>
                </c:pt>
                <c:pt idx="43494">
                  <c:v>128.74899999999997</c:v>
                </c:pt>
                <c:pt idx="43495">
                  <c:v>129.38300000000001</c:v>
                </c:pt>
                <c:pt idx="43496">
                  <c:v>130.02100000000004</c:v>
                </c:pt>
                <c:pt idx="43497">
                  <c:v>130.66399999999999</c:v>
                </c:pt>
                <c:pt idx="43498">
                  <c:v>131.31</c:v>
                </c:pt>
                <c:pt idx="43499">
                  <c:v>131.96100000000001</c:v>
                </c:pt>
                <c:pt idx="43500">
                  <c:v>132.61499999999998</c:v>
                </c:pt>
                <c:pt idx="43501">
                  <c:v>133.27299999999997</c:v>
                </c:pt>
                <c:pt idx="43502">
                  <c:v>133.935</c:v>
                </c:pt>
                <c:pt idx="43503">
                  <c:v>134.6</c:v>
                </c:pt>
                <c:pt idx="43504">
                  <c:v>135.26900000000001</c:v>
                </c:pt>
                <c:pt idx="43505">
                  <c:v>135.941</c:v>
                </c:pt>
                <c:pt idx="43506">
                  <c:v>136.61599999999999</c:v>
                </c:pt>
                <c:pt idx="43507">
                  <c:v>137.29499999999999</c:v>
                </c:pt>
                <c:pt idx="43508">
                  <c:v>137.976</c:v>
                </c:pt>
                <c:pt idx="43509">
                  <c:v>138.661</c:v>
                </c:pt>
                <c:pt idx="43510">
                  <c:v>139.34800000000001</c:v>
                </c:pt>
                <c:pt idx="43511">
                  <c:v>140.03800000000001</c:v>
                </c:pt>
                <c:pt idx="43512">
                  <c:v>140.72999999999999</c:v>
                </c:pt>
                <c:pt idx="43513">
                  <c:v>141.42500000000001</c:v>
                </c:pt>
                <c:pt idx="43514">
                  <c:v>142.12200000000001</c:v>
                </c:pt>
                <c:pt idx="43515">
                  <c:v>142.82200000000012</c:v>
                </c:pt>
                <c:pt idx="43516">
                  <c:v>143.523</c:v>
                </c:pt>
                <c:pt idx="43517">
                  <c:v>144.227</c:v>
                </c:pt>
                <c:pt idx="43518">
                  <c:v>144.93300000000002</c:v>
                </c:pt>
                <c:pt idx="43519">
                  <c:v>145.63999999999999</c:v>
                </c:pt>
                <c:pt idx="43520">
                  <c:v>146.34900000000002</c:v>
                </c:pt>
                <c:pt idx="43521">
                  <c:v>147.06</c:v>
                </c:pt>
                <c:pt idx="43522">
                  <c:v>147.77199999999999</c:v>
                </c:pt>
                <c:pt idx="43523">
                  <c:v>148.4860000000001</c:v>
                </c:pt>
                <c:pt idx="43524">
                  <c:v>149.19999999999999</c:v>
                </c:pt>
                <c:pt idx="43525">
                  <c:v>149.916</c:v>
                </c:pt>
                <c:pt idx="43526">
                  <c:v>150.63300000000001</c:v>
                </c:pt>
                <c:pt idx="43527">
                  <c:v>151.35100000000011</c:v>
                </c:pt>
                <c:pt idx="43528">
                  <c:v>152.07</c:v>
                </c:pt>
                <c:pt idx="43529">
                  <c:v>152.79</c:v>
                </c:pt>
                <c:pt idx="43530">
                  <c:v>153.51</c:v>
                </c:pt>
                <c:pt idx="43531">
                  <c:v>154.23099999999999</c:v>
                </c:pt>
                <c:pt idx="43532">
                  <c:v>154.95200000000011</c:v>
                </c:pt>
                <c:pt idx="43533">
                  <c:v>155.67299999999997</c:v>
                </c:pt>
                <c:pt idx="43534">
                  <c:v>156.39500000000001</c:v>
                </c:pt>
                <c:pt idx="43535">
                  <c:v>157.11699999999999</c:v>
                </c:pt>
                <c:pt idx="43536">
                  <c:v>157.839</c:v>
                </c:pt>
                <c:pt idx="43537">
                  <c:v>158.56</c:v>
                </c:pt>
                <c:pt idx="43538">
                  <c:v>159.28200000000001</c:v>
                </c:pt>
                <c:pt idx="43539">
                  <c:v>160.00299999999999</c:v>
                </c:pt>
                <c:pt idx="43540">
                  <c:v>160.72399999999999</c:v>
                </c:pt>
                <c:pt idx="43541">
                  <c:v>161.44499999999999</c:v>
                </c:pt>
                <c:pt idx="43542">
                  <c:v>162.16399999999999</c:v>
                </c:pt>
                <c:pt idx="43543">
                  <c:v>162.88300000000001</c:v>
                </c:pt>
                <c:pt idx="43544">
                  <c:v>163.602</c:v>
                </c:pt>
                <c:pt idx="43545">
                  <c:v>164.31900000000002</c:v>
                </c:pt>
                <c:pt idx="43546">
                  <c:v>165.036</c:v>
                </c:pt>
                <c:pt idx="43547">
                  <c:v>165.751</c:v>
                </c:pt>
                <c:pt idx="43548">
                  <c:v>166.46600000000001</c:v>
                </c:pt>
                <c:pt idx="43549">
                  <c:v>167.17899999999997</c:v>
                </c:pt>
                <c:pt idx="43550">
                  <c:v>167.89000000000001</c:v>
                </c:pt>
                <c:pt idx="43551">
                  <c:v>168.601</c:v>
                </c:pt>
                <c:pt idx="43552">
                  <c:v>169.309</c:v>
                </c:pt>
                <c:pt idx="43553">
                  <c:v>170.01599999999999</c:v>
                </c:pt>
                <c:pt idx="43554">
                  <c:v>170.72200000000001</c:v>
                </c:pt>
                <c:pt idx="43555">
                  <c:v>171.42500000000001</c:v>
                </c:pt>
                <c:pt idx="43556">
                  <c:v>172.12700000000001</c:v>
                </c:pt>
                <c:pt idx="43557">
                  <c:v>172.82700000000011</c:v>
                </c:pt>
                <c:pt idx="43558">
                  <c:v>173.52500000000001</c:v>
                </c:pt>
                <c:pt idx="43559">
                  <c:v>174.22</c:v>
                </c:pt>
                <c:pt idx="43560">
                  <c:v>174.91399999999999</c:v>
                </c:pt>
                <c:pt idx="43561">
                  <c:v>175.60499999999999</c:v>
                </c:pt>
                <c:pt idx="43562">
                  <c:v>176.29399999999998</c:v>
                </c:pt>
                <c:pt idx="43563">
                  <c:v>176.9800000000001</c:v>
                </c:pt>
                <c:pt idx="43564">
                  <c:v>177.66399999999999</c:v>
                </c:pt>
                <c:pt idx="43565">
                  <c:v>178.345</c:v>
                </c:pt>
                <c:pt idx="43566">
                  <c:v>179.024</c:v>
                </c:pt>
                <c:pt idx="43567">
                  <c:v>179.69900000000001</c:v>
                </c:pt>
                <c:pt idx="43568">
                  <c:v>180.37200000000001</c:v>
                </c:pt>
                <c:pt idx="43569">
                  <c:v>181.042</c:v>
                </c:pt>
                <c:pt idx="43570">
                  <c:v>181.70899999999997</c:v>
                </c:pt>
                <c:pt idx="43571">
                  <c:v>182.37300000000002</c:v>
                </c:pt>
                <c:pt idx="43572">
                  <c:v>183.03399999999999</c:v>
                </c:pt>
                <c:pt idx="43573">
                  <c:v>183.69200000000001</c:v>
                </c:pt>
                <c:pt idx="43574">
                  <c:v>184.34700000000001</c:v>
                </c:pt>
                <c:pt idx="43575">
                  <c:v>184.9980000000001</c:v>
                </c:pt>
                <c:pt idx="43576">
                  <c:v>185.64599999999999</c:v>
                </c:pt>
                <c:pt idx="43577">
                  <c:v>186.29</c:v>
                </c:pt>
                <c:pt idx="43578">
                  <c:v>186.93100000000001</c:v>
                </c:pt>
                <c:pt idx="43579">
                  <c:v>187.56800000000001</c:v>
                </c:pt>
                <c:pt idx="43580">
                  <c:v>188.202</c:v>
                </c:pt>
                <c:pt idx="43581">
                  <c:v>188.83200000000011</c:v>
                </c:pt>
                <c:pt idx="43582">
                  <c:v>189.45800000000011</c:v>
                </c:pt>
                <c:pt idx="43583">
                  <c:v>190.08</c:v>
                </c:pt>
                <c:pt idx="43584">
                  <c:v>190.69900000000001</c:v>
                </c:pt>
                <c:pt idx="43585">
                  <c:v>191.31399999999999</c:v>
                </c:pt>
                <c:pt idx="43586">
                  <c:v>191.92400000000001</c:v>
                </c:pt>
                <c:pt idx="43587">
                  <c:v>192.53100000000001</c:v>
                </c:pt>
                <c:pt idx="43588">
                  <c:v>193.13399999999999</c:v>
                </c:pt>
                <c:pt idx="43589">
                  <c:v>193.733</c:v>
                </c:pt>
                <c:pt idx="43590">
                  <c:v>194.32700000000011</c:v>
                </c:pt>
                <c:pt idx="43591">
                  <c:v>194.917</c:v>
                </c:pt>
                <c:pt idx="43592">
                  <c:v>195.50299999999999</c:v>
                </c:pt>
                <c:pt idx="43593">
                  <c:v>196.08500000000001</c:v>
                </c:pt>
                <c:pt idx="43594">
                  <c:v>196.66300000000001</c:v>
                </c:pt>
                <c:pt idx="43595">
                  <c:v>197.23599999999999</c:v>
                </c:pt>
                <c:pt idx="43596">
                  <c:v>197.804</c:v>
                </c:pt>
                <c:pt idx="43597">
                  <c:v>198.369</c:v>
                </c:pt>
                <c:pt idx="43598">
                  <c:v>198.92800000000011</c:v>
                </c:pt>
                <c:pt idx="43599">
                  <c:v>199.48400000000001</c:v>
                </c:pt>
                <c:pt idx="43600">
                  <c:v>200.035</c:v>
                </c:pt>
                <c:pt idx="43601">
                  <c:v>200.58100000000007</c:v>
                </c:pt>
                <c:pt idx="43602">
                  <c:v>201.12200000000001</c:v>
                </c:pt>
                <c:pt idx="43603">
                  <c:v>201.65900000000002</c:v>
                </c:pt>
                <c:pt idx="43604">
                  <c:v>202.19200000000001</c:v>
                </c:pt>
                <c:pt idx="43605">
                  <c:v>202.71899999999999</c:v>
                </c:pt>
                <c:pt idx="43606">
                  <c:v>203.24199999999999</c:v>
                </c:pt>
                <c:pt idx="43607">
                  <c:v>203.76</c:v>
                </c:pt>
                <c:pt idx="43608">
                  <c:v>204.27399999999992</c:v>
                </c:pt>
                <c:pt idx="43609">
                  <c:v>204.78300000000002</c:v>
                </c:pt>
                <c:pt idx="43610">
                  <c:v>205.28700000000001</c:v>
                </c:pt>
                <c:pt idx="43611">
                  <c:v>205.786</c:v>
                </c:pt>
                <c:pt idx="43612">
                  <c:v>206.28</c:v>
                </c:pt>
                <c:pt idx="43613">
                  <c:v>206.76999999999998</c:v>
                </c:pt>
                <c:pt idx="43614">
                  <c:v>207.25399999999999</c:v>
                </c:pt>
                <c:pt idx="43615">
                  <c:v>207.73399999999998</c:v>
                </c:pt>
                <c:pt idx="43616">
                  <c:v>208.20899999999997</c:v>
                </c:pt>
                <c:pt idx="43617">
                  <c:v>208.67899999999997</c:v>
                </c:pt>
                <c:pt idx="43618">
                  <c:v>209.14399999999998</c:v>
                </c:pt>
                <c:pt idx="43619">
                  <c:v>209.60399999999998</c:v>
                </c:pt>
                <c:pt idx="43620">
                  <c:v>210.059</c:v>
                </c:pt>
                <c:pt idx="43621">
                  <c:v>210.51</c:v>
                </c:pt>
                <c:pt idx="43622">
                  <c:v>210.95500000000001</c:v>
                </c:pt>
                <c:pt idx="43623">
                  <c:v>211.39500000000001</c:v>
                </c:pt>
                <c:pt idx="43624">
                  <c:v>211.83100000000007</c:v>
                </c:pt>
                <c:pt idx="43625">
                  <c:v>212.262</c:v>
                </c:pt>
                <c:pt idx="43626">
                  <c:v>212.68700000000001</c:v>
                </c:pt>
                <c:pt idx="43627">
                  <c:v>213.108</c:v>
                </c:pt>
                <c:pt idx="43628">
                  <c:v>213.524</c:v>
                </c:pt>
                <c:pt idx="43629">
                  <c:v>213.935</c:v>
                </c:pt>
                <c:pt idx="43630">
                  <c:v>214.34100000000001</c:v>
                </c:pt>
                <c:pt idx="43631">
                  <c:v>214.74199999999999</c:v>
                </c:pt>
                <c:pt idx="43632">
                  <c:v>215.13900000000001</c:v>
                </c:pt>
                <c:pt idx="43633">
                  <c:v>215.53</c:v>
                </c:pt>
                <c:pt idx="43634">
                  <c:v>215.917</c:v>
                </c:pt>
                <c:pt idx="43635">
                  <c:v>216.298</c:v>
                </c:pt>
                <c:pt idx="43636">
                  <c:v>216.67499999999998</c:v>
                </c:pt>
                <c:pt idx="43637">
                  <c:v>217.047</c:v>
                </c:pt>
                <c:pt idx="43638">
                  <c:v>217.41499999999999</c:v>
                </c:pt>
                <c:pt idx="43639">
                  <c:v>217.77699999999999</c:v>
                </c:pt>
                <c:pt idx="43640">
                  <c:v>218.13499999999999</c:v>
                </c:pt>
                <c:pt idx="43641">
                  <c:v>218.48800000000011</c:v>
                </c:pt>
                <c:pt idx="43642">
                  <c:v>218.83600000000001</c:v>
                </c:pt>
                <c:pt idx="43643">
                  <c:v>219.17899999999997</c:v>
                </c:pt>
                <c:pt idx="43644">
                  <c:v>219.518</c:v>
                </c:pt>
                <c:pt idx="43645">
                  <c:v>219.85200000000012</c:v>
                </c:pt>
                <c:pt idx="43646">
                  <c:v>220.18200000000004</c:v>
                </c:pt>
                <c:pt idx="43647">
                  <c:v>220.506</c:v>
                </c:pt>
                <c:pt idx="43648">
                  <c:v>220.82700000000011</c:v>
                </c:pt>
                <c:pt idx="43649">
                  <c:v>221.142</c:v>
                </c:pt>
                <c:pt idx="43650">
                  <c:v>221.453</c:v>
                </c:pt>
                <c:pt idx="43651">
                  <c:v>221.76</c:v>
                </c:pt>
                <c:pt idx="43652">
                  <c:v>222.06200000000001</c:v>
                </c:pt>
                <c:pt idx="43653">
                  <c:v>222.36</c:v>
                </c:pt>
                <c:pt idx="43654">
                  <c:v>222.65300000000002</c:v>
                </c:pt>
                <c:pt idx="43655">
                  <c:v>222.94200000000001</c:v>
                </c:pt>
                <c:pt idx="43656">
                  <c:v>223.227</c:v>
                </c:pt>
                <c:pt idx="43657">
                  <c:v>223.50700000000001</c:v>
                </c:pt>
                <c:pt idx="43658">
                  <c:v>223.78300000000002</c:v>
                </c:pt>
                <c:pt idx="43659">
                  <c:v>224.05500000000001</c:v>
                </c:pt>
                <c:pt idx="43660">
                  <c:v>224.32200000000012</c:v>
                </c:pt>
                <c:pt idx="43661">
                  <c:v>224.58600000000001</c:v>
                </c:pt>
                <c:pt idx="43662">
                  <c:v>224.845</c:v>
                </c:pt>
                <c:pt idx="43663">
                  <c:v>225.1</c:v>
                </c:pt>
                <c:pt idx="43664">
                  <c:v>225.35100000000011</c:v>
                </c:pt>
                <c:pt idx="43665">
                  <c:v>225.59900000000002</c:v>
                </c:pt>
                <c:pt idx="43666">
                  <c:v>225.84200000000001</c:v>
                </c:pt>
                <c:pt idx="43667">
                  <c:v>226.08100000000007</c:v>
                </c:pt>
                <c:pt idx="43668">
                  <c:v>226.316</c:v>
                </c:pt>
                <c:pt idx="43669">
                  <c:v>226.548</c:v>
                </c:pt>
                <c:pt idx="43670">
                  <c:v>226.77599999999998</c:v>
                </c:pt>
                <c:pt idx="43671">
                  <c:v>227</c:v>
                </c:pt>
                <c:pt idx="43672">
                  <c:v>227.22</c:v>
                </c:pt>
                <c:pt idx="43673">
                  <c:v>227.43700000000001</c:v>
                </c:pt>
                <c:pt idx="43674">
                  <c:v>227.65</c:v>
                </c:pt>
                <c:pt idx="43675">
                  <c:v>227.86</c:v>
                </c:pt>
                <c:pt idx="43676">
                  <c:v>228.066</c:v>
                </c:pt>
                <c:pt idx="43677">
                  <c:v>228.268</c:v>
                </c:pt>
                <c:pt idx="43678">
                  <c:v>228.46800000000007</c:v>
                </c:pt>
                <c:pt idx="43679">
                  <c:v>228.66300000000001</c:v>
                </c:pt>
                <c:pt idx="43680">
                  <c:v>228.85600000000011</c:v>
                </c:pt>
                <c:pt idx="43681">
                  <c:v>229.04499999999999</c:v>
                </c:pt>
                <c:pt idx="43682">
                  <c:v>229.23099999999999</c:v>
                </c:pt>
                <c:pt idx="43683">
                  <c:v>229.41399999999999</c:v>
                </c:pt>
                <c:pt idx="43684">
                  <c:v>229.59399999999999</c:v>
                </c:pt>
                <c:pt idx="43685">
                  <c:v>229.77099999999999</c:v>
                </c:pt>
                <c:pt idx="43686">
                  <c:v>229.94499999999999</c:v>
                </c:pt>
                <c:pt idx="43687">
                  <c:v>230.11599999999999</c:v>
                </c:pt>
                <c:pt idx="43688">
                  <c:v>230.28399999999999</c:v>
                </c:pt>
                <c:pt idx="43689">
                  <c:v>230.44900000000001</c:v>
                </c:pt>
                <c:pt idx="43690">
                  <c:v>230.61099999999999</c:v>
                </c:pt>
                <c:pt idx="43691">
                  <c:v>230.77099999999999</c:v>
                </c:pt>
                <c:pt idx="43692">
                  <c:v>230.92800000000011</c:v>
                </c:pt>
                <c:pt idx="43693">
                  <c:v>231.083</c:v>
                </c:pt>
                <c:pt idx="43694">
                  <c:v>231.23399999999998</c:v>
                </c:pt>
                <c:pt idx="43695">
                  <c:v>231.38400000000001</c:v>
                </c:pt>
                <c:pt idx="43696">
                  <c:v>231.53100000000001</c:v>
                </c:pt>
                <c:pt idx="43697">
                  <c:v>231.67499999999998</c:v>
                </c:pt>
                <c:pt idx="43698">
                  <c:v>231.81700000000001</c:v>
                </c:pt>
                <c:pt idx="43699">
                  <c:v>231.95700000000011</c:v>
                </c:pt>
                <c:pt idx="43700">
                  <c:v>232.095</c:v>
                </c:pt>
                <c:pt idx="43701">
                  <c:v>232.23</c:v>
                </c:pt>
                <c:pt idx="43702">
                  <c:v>232.364</c:v>
                </c:pt>
                <c:pt idx="43703">
                  <c:v>232.495</c:v>
                </c:pt>
                <c:pt idx="43704">
                  <c:v>232.624</c:v>
                </c:pt>
                <c:pt idx="43705">
                  <c:v>232.75200000000001</c:v>
                </c:pt>
                <c:pt idx="43706">
                  <c:v>232.87700000000001</c:v>
                </c:pt>
                <c:pt idx="43707">
                  <c:v>233.001</c:v>
                </c:pt>
                <c:pt idx="43708">
                  <c:v>233.12300000000002</c:v>
                </c:pt>
                <c:pt idx="43709">
                  <c:v>233.24299999999999</c:v>
                </c:pt>
                <c:pt idx="43710">
                  <c:v>233.36200000000011</c:v>
                </c:pt>
                <c:pt idx="43711">
                  <c:v>233.47900000000001</c:v>
                </c:pt>
                <c:pt idx="43712">
                  <c:v>233.59399999999999</c:v>
                </c:pt>
                <c:pt idx="43713">
                  <c:v>233.708</c:v>
                </c:pt>
                <c:pt idx="43714">
                  <c:v>233.82000000000011</c:v>
                </c:pt>
                <c:pt idx="43715">
                  <c:v>233.93100000000001</c:v>
                </c:pt>
                <c:pt idx="43716">
                  <c:v>234.041</c:v>
                </c:pt>
                <c:pt idx="43717">
                  <c:v>234.14899999999997</c:v>
                </c:pt>
                <c:pt idx="43718">
                  <c:v>234.256</c:v>
                </c:pt>
                <c:pt idx="43719">
                  <c:v>234.36200000000011</c:v>
                </c:pt>
                <c:pt idx="43720">
                  <c:v>234.46700000000001</c:v>
                </c:pt>
                <c:pt idx="43721">
                  <c:v>234.571</c:v>
                </c:pt>
                <c:pt idx="43722">
                  <c:v>234.67399999999998</c:v>
                </c:pt>
                <c:pt idx="43723">
                  <c:v>234.77599999999998</c:v>
                </c:pt>
                <c:pt idx="43724">
                  <c:v>234.87700000000001</c:v>
                </c:pt>
                <c:pt idx="43725">
                  <c:v>234.977</c:v>
                </c:pt>
                <c:pt idx="43726">
                  <c:v>235.07599999999999</c:v>
                </c:pt>
                <c:pt idx="43727">
                  <c:v>235.17499999999998</c:v>
                </c:pt>
                <c:pt idx="43728">
                  <c:v>235.27199999999999</c:v>
                </c:pt>
                <c:pt idx="43729">
                  <c:v>235.37</c:v>
                </c:pt>
                <c:pt idx="43730">
                  <c:v>235.46600000000001</c:v>
                </c:pt>
                <c:pt idx="43731">
                  <c:v>235.56200000000001</c:v>
                </c:pt>
                <c:pt idx="43732">
                  <c:v>235.65800000000004</c:v>
                </c:pt>
                <c:pt idx="43733">
                  <c:v>235.75299999999999</c:v>
                </c:pt>
                <c:pt idx="43734">
                  <c:v>235.84700000000001</c:v>
                </c:pt>
                <c:pt idx="43735">
                  <c:v>235.941</c:v>
                </c:pt>
                <c:pt idx="43736">
                  <c:v>236.035</c:v>
                </c:pt>
                <c:pt idx="43737">
                  <c:v>236.12900000000002</c:v>
                </c:pt>
                <c:pt idx="43738">
                  <c:v>236.22200000000001</c:v>
                </c:pt>
                <c:pt idx="43739">
                  <c:v>236.316</c:v>
                </c:pt>
                <c:pt idx="43740">
                  <c:v>236.40900000000002</c:v>
                </c:pt>
                <c:pt idx="43741">
                  <c:v>236.50200000000001</c:v>
                </c:pt>
                <c:pt idx="43742">
                  <c:v>236.595</c:v>
                </c:pt>
                <c:pt idx="43743">
                  <c:v>236.68800000000007</c:v>
                </c:pt>
                <c:pt idx="43744">
                  <c:v>236.78100000000001</c:v>
                </c:pt>
                <c:pt idx="43745">
                  <c:v>236.874</c:v>
                </c:pt>
                <c:pt idx="43746">
                  <c:v>236.96700000000001</c:v>
                </c:pt>
                <c:pt idx="43747">
                  <c:v>237.06100000000001</c:v>
                </c:pt>
                <c:pt idx="43748">
                  <c:v>237.155</c:v>
                </c:pt>
                <c:pt idx="43749">
                  <c:v>237.24799999999999</c:v>
                </c:pt>
                <c:pt idx="43750">
                  <c:v>237.34300000000002</c:v>
                </c:pt>
                <c:pt idx="43751">
                  <c:v>237.43700000000001</c:v>
                </c:pt>
                <c:pt idx="43752">
                  <c:v>237.53200000000001</c:v>
                </c:pt>
                <c:pt idx="43753">
                  <c:v>237.62700000000001</c:v>
                </c:pt>
                <c:pt idx="43754">
                  <c:v>237.72300000000001</c:v>
                </c:pt>
                <c:pt idx="43755">
                  <c:v>237.81900000000002</c:v>
                </c:pt>
                <c:pt idx="43756">
                  <c:v>237.91499999999999</c:v>
                </c:pt>
                <c:pt idx="43757">
                  <c:v>238.012</c:v>
                </c:pt>
                <c:pt idx="43758">
                  <c:v>238.10999999999999</c:v>
                </c:pt>
                <c:pt idx="43759">
                  <c:v>238.208</c:v>
                </c:pt>
                <c:pt idx="43760">
                  <c:v>238.30700000000004</c:v>
                </c:pt>
                <c:pt idx="43761">
                  <c:v>238.40600000000001</c:v>
                </c:pt>
                <c:pt idx="43762">
                  <c:v>238.50700000000001</c:v>
                </c:pt>
                <c:pt idx="43763">
                  <c:v>238.607</c:v>
                </c:pt>
                <c:pt idx="43764">
                  <c:v>238.70899999999997</c:v>
                </c:pt>
                <c:pt idx="43765">
                  <c:v>238.81100000000001</c:v>
                </c:pt>
                <c:pt idx="43766">
                  <c:v>238.91399999999999</c:v>
                </c:pt>
                <c:pt idx="43767">
                  <c:v>239.018</c:v>
                </c:pt>
                <c:pt idx="43768">
                  <c:v>239.12300000000002</c:v>
                </c:pt>
                <c:pt idx="43769">
                  <c:v>239.22800000000001</c:v>
                </c:pt>
                <c:pt idx="43770">
                  <c:v>239.33500000000001</c:v>
                </c:pt>
                <c:pt idx="43771">
                  <c:v>239.44200000000001</c:v>
                </c:pt>
                <c:pt idx="43772">
                  <c:v>239.55100000000004</c:v>
                </c:pt>
                <c:pt idx="43773">
                  <c:v>239.66</c:v>
                </c:pt>
                <c:pt idx="43774">
                  <c:v>239.76999999999998</c:v>
                </c:pt>
                <c:pt idx="43775">
                  <c:v>239.88100000000011</c:v>
                </c:pt>
                <c:pt idx="43776">
                  <c:v>239.99300000000002</c:v>
                </c:pt>
                <c:pt idx="43777">
                  <c:v>240.10599999999999</c:v>
                </c:pt>
                <c:pt idx="43778">
                  <c:v>240.22</c:v>
                </c:pt>
                <c:pt idx="43779">
                  <c:v>240.33500000000001</c:v>
                </c:pt>
                <c:pt idx="43780">
                  <c:v>240.45100000000011</c:v>
                </c:pt>
                <c:pt idx="43781">
                  <c:v>240.56800000000001</c:v>
                </c:pt>
                <c:pt idx="43782">
                  <c:v>240.68700000000001</c:v>
                </c:pt>
                <c:pt idx="43783">
                  <c:v>240.80600000000001</c:v>
                </c:pt>
                <c:pt idx="43784">
                  <c:v>240.92600000000004</c:v>
                </c:pt>
                <c:pt idx="43785">
                  <c:v>241.048</c:v>
                </c:pt>
                <c:pt idx="43786">
                  <c:v>241.17</c:v>
                </c:pt>
                <c:pt idx="43787">
                  <c:v>241.29399999999998</c:v>
                </c:pt>
                <c:pt idx="43788">
                  <c:v>241.41900000000001</c:v>
                </c:pt>
                <c:pt idx="43789">
                  <c:v>241.54499999999999</c:v>
                </c:pt>
                <c:pt idx="43790">
                  <c:v>241.672</c:v>
                </c:pt>
                <c:pt idx="43791">
                  <c:v>241.8</c:v>
                </c:pt>
                <c:pt idx="43792">
                  <c:v>241.929</c:v>
                </c:pt>
                <c:pt idx="43793">
                  <c:v>242.059</c:v>
                </c:pt>
                <c:pt idx="43794">
                  <c:v>242.191</c:v>
                </c:pt>
                <c:pt idx="43795">
                  <c:v>242.32300000000001</c:v>
                </c:pt>
                <c:pt idx="43796">
                  <c:v>242.45700000000011</c:v>
                </c:pt>
                <c:pt idx="43797">
                  <c:v>242.59200000000001</c:v>
                </c:pt>
                <c:pt idx="43798">
                  <c:v>242.72800000000001</c:v>
                </c:pt>
                <c:pt idx="43799">
                  <c:v>242.86500000000001</c:v>
                </c:pt>
                <c:pt idx="43800">
                  <c:v>243.00299999999999</c:v>
                </c:pt>
                <c:pt idx="43801">
                  <c:v>243.142</c:v>
                </c:pt>
                <c:pt idx="43802">
                  <c:v>243.28200000000001</c:v>
                </c:pt>
                <c:pt idx="43803">
                  <c:v>243.42400000000001</c:v>
                </c:pt>
                <c:pt idx="43804">
                  <c:v>243.566</c:v>
                </c:pt>
                <c:pt idx="43805">
                  <c:v>243.70899999999997</c:v>
                </c:pt>
                <c:pt idx="43806">
                  <c:v>243.85400000000001</c:v>
                </c:pt>
                <c:pt idx="43807">
                  <c:v>244</c:v>
                </c:pt>
                <c:pt idx="43808">
                  <c:v>244.14599999999999</c:v>
                </c:pt>
                <c:pt idx="43809">
                  <c:v>244.29399999999998</c:v>
                </c:pt>
                <c:pt idx="43810">
                  <c:v>244.44200000000001</c:v>
                </c:pt>
                <c:pt idx="43811">
                  <c:v>244.59200000000001</c:v>
                </c:pt>
                <c:pt idx="43812">
                  <c:v>244.74199999999999</c:v>
                </c:pt>
                <c:pt idx="43813">
                  <c:v>244.89400000000001</c:v>
                </c:pt>
                <c:pt idx="43814">
                  <c:v>245.04599999999999</c:v>
                </c:pt>
                <c:pt idx="43815">
                  <c:v>245.19900000000001</c:v>
                </c:pt>
                <c:pt idx="43816">
                  <c:v>245.35400000000001</c:v>
                </c:pt>
                <c:pt idx="43817">
                  <c:v>245.50899999999999</c:v>
                </c:pt>
                <c:pt idx="43818">
                  <c:v>245.66499999999999</c:v>
                </c:pt>
                <c:pt idx="43819">
                  <c:v>245.82100000000011</c:v>
                </c:pt>
                <c:pt idx="43820">
                  <c:v>245.97900000000001</c:v>
                </c:pt>
                <c:pt idx="43821">
                  <c:v>246.137</c:v>
                </c:pt>
                <c:pt idx="43822">
                  <c:v>246.29599999999999</c:v>
                </c:pt>
                <c:pt idx="43823">
                  <c:v>246.45600000000007</c:v>
                </c:pt>
                <c:pt idx="43824">
                  <c:v>246.61599999999999</c:v>
                </c:pt>
                <c:pt idx="43825">
                  <c:v>246.77699999999999</c:v>
                </c:pt>
                <c:pt idx="43826">
                  <c:v>246.93900000000002</c:v>
                </c:pt>
                <c:pt idx="43827">
                  <c:v>247.102</c:v>
                </c:pt>
                <c:pt idx="43828">
                  <c:v>247.26499999999999</c:v>
                </c:pt>
                <c:pt idx="43829">
                  <c:v>247.42800000000011</c:v>
                </c:pt>
                <c:pt idx="43830">
                  <c:v>247.59200000000001</c:v>
                </c:pt>
                <c:pt idx="43831">
                  <c:v>247.75700000000001</c:v>
                </c:pt>
                <c:pt idx="43832">
                  <c:v>247.92200000000011</c:v>
                </c:pt>
                <c:pt idx="43833">
                  <c:v>248.08800000000011</c:v>
                </c:pt>
                <c:pt idx="43834">
                  <c:v>248.25399999999999</c:v>
                </c:pt>
                <c:pt idx="43835">
                  <c:v>248.42000000000004</c:v>
                </c:pt>
                <c:pt idx="43836">
                  <c:v>248.58700000000007</c:v>
                </c:pt>
                <c:pt idx="43837">
                  <c:v>248.75399999999999</c:v>
                </c:pt>
                <c:pt idx="43838">
                  <c:v>248.92100000000011</c:v>
                </c:pt>
                <c:pt idx="43839">
                  <c:v>249.089</c:v>
                </c:pt>
                <c:pt idx="43840">
                  <c:v>249.256</c:v>
                </c:pt>
                <c:pt idx="43841">
                  <c:v>249.42400000000001</c:v>
                </c:pt>
                <c:pt idx="43842">
                  <c:v>249.59200000000001</c:v>
                </c:pt>
                <c:pt idx="43843">
                  <c:v>249.76</c:v>
                </c:pt>
                <c:pt idx="43844">
                  <c:v>249.929</c:v>
                </c:pt>
                <c:pt idx="43845">
                  <c:v>250.09700000000001</c:v>
                </c:pt>
                <c:pt idx="43846">
                  <c:v>250.26499999999999</c:v>
                </c:pt>
                <c:pt idx="43847">
                  <c:v>250.43300000000002</c:v>
                </c:pt>
                <c:pt idx="43848">
                  <c:v>250.601</c:v>
                </c:pt>
                <c:pt idx="43849">
                  <c:v>250.76900000000001</c:v>
                </c:pt>
                <c:pt idx="43850">
                  <c:v>250.93700000000001</c:v>
                </c:pt>
                <c:pt idx="43851">
                  <c:v>251.10399999999998</c:v>
                </c:pt>
                <c:pt idx="43852">
                  <c:v>251.27199999999999</c:v>
                </c:pt>
                <c:pt idx="43853">
                  <c:v>251.43900000000002</c:v>
                </c:pt>
                <c:pt idx="43854">
                  <c:v>251.60499999999999</c:v>
                </c:pt>
                <c:pt idx="43855">
                  <c:v>251.77099999999999</c:v>
                </c:pt>
                <c:pt idx="43856">
                  <c:v>251.93700000000001</c:v>
                </c:pt>
                <c:pt idx="43857">
                  <c:v>252.10300000000001</c:v>
                </c:pt>
                <c:pt idx="43858">
                  <c:v>252.267</c:v>
                </c:pt>
                <c:pt idx="43859">
                  <c:v>252.43200000000004</c:v>
                </c:pt>
                <c:pt idx="43860">
                  <c:v>252.595</c:v>
                </c:pt>
                <c:pt idx="43861">
                  <c:v>252.75800000000001</c:v>
                </c:pt>
                <c:pt idx="43862">
                  <c:v>252.92100000000011</c:v>
                </c:pt>
                <c:pt idx="43863">
                  <c:v>253.08200000000011</c:v>
                </c:pt>
                <c:pt idx="43864">
                  <c:v>253.24299999999999</c:v>
                </c:pt>
                <c:pt idx="43865">
                  <c:v>253.40300000000002</c:v>
                </c:pt>
                <c:pt idx="43866">
                  <c:v>253.56300000000002</c:v>
                </c:pt>
                <c:pt idx="43867">
                  <c:v>253.721</c:v>
                </c:pt>
                <c:pt idx="43868">
                  <c:v>253.87800000000001</c:v>
                </c:pt>
                <c:pt idx="43869">
                  <c:v>254.03399999999999</c:v>
                </c:pt>
                <c:pt idx="43870">
                  <c:v>254.19</c:v>
                </c:pt>
                <c:pt idx="43871">
                  <c:v>254.34399999999999</c:v>
                </c:pt>
                <c:pt idx="43872">
                  <c:v>254.49700000000001</c:v>
                </c:pt>
                <c:pt idx="43873">
                  <c:v>254.64899999999997</c:v>
                </c:pt>
                <c:pt idx="43874">
                  <c:v>254.79900000000001</c:v>
                </c:pt>
                <c:pt idx="43875">
                  <c:v>254.94900000000001</c:v>
                </c:pt>
                <c:pt idx="43876">
                  <c:v>255.09700000000001</c:v>
                </c:pt>
                <c:pt idx="43877">
                  <c:v>255.24399999999989</c:v>
                </c:pt>
                <c:pt idx="43878">
                  <c:v>255.38900000000001</c:v>
                </c:pt>
                <c:pt idx="43879">
                  <c:v>255.53300000000002</c:v>
                </c:pt>
                <c:pt idx="43880">
                  <c:v>255.67499999999998</c:v>
                </c:pt>
                <c:pt idx="43881">
                  <c:v>255.816</c:v>
                </c:pt>
                <c:pt idx="43882">
                  <c:v>255.95500000000001</c:v>
                </c:pt>
                <c:pt idx="43883">
                  <c:v>256.09299999999979</c:v>
                </c:pt>
                <c:pt idx="43884">
                  <c:v>256.22899999999959</c:v>
                </c:pt>
                <c:pt idx="43885">
                  <c:v>256.363</c:v>
                </c:pt>
                <c:pt idx="43886">
                  <c:v>256.49499999999978</c:v>
                </c:pt>
                <c:pt idx="43887">
                  <c:v>256.62599999999975</c:v>
                </c:pt>
                <c:pt idx="43888">
                  <c:v>256.75400000000002</c:v>
                </c:pt>
                <c:pt idx="43889">
                  <c:v>256.88099999999974</c:v>
                </c:pt>
                <c:pt idx="43890">
                  <c:v>257.00599999999974</c:v>
                </c:pt>
                <c:pt idx="43891">
                  <c:v>257.12900000000002</c:v>
                </c:pt>
                <c:pt idx="43892">
                  <c:v>257.25</c:v>
                </c:pt>
                <c:pt idx="43893">
                  <c:v>257.36900000000026</c:v>
                </c:pt>
                <c:pt idx="43894">
                  <c:v>257.48599999999965</c:v>
                </c:pt>
                <c:pt idx="43895">
                  <c:v>257.60000000000002</c:v>
                </c:pt>
                <c:pt idx="43896">
                  <c:v>257.71299999999979</c:v>
                </c:pt>
                <c:pt idx="43897">
                  <c:v>257.82299999999975</c:v>
                </c:pt>
                <c:pt idx="43898">
                  <c:v>257.92999999999978</c:v>
                </c:pt>
                <c:pt idx="43899">
                  <c:v>258.03599999999977</c:v>
                </c:pt>
                <c:pt idx="43900">
                  <c:v>258.13900000000001</c:v>
                </c:pt>
                <c:pt idx="43901">
                  <c:v>258.24</c:v>
                </c:pt>
                <c:pt idx="43902">
                  <c:v>258.33799999999979</c:v>
                </c:pt>
                <c:pt idx="43903">
                  <c:v>258.43400000000003</c:v>
                </c:pt>
                <c:pt idx="43904">
                  <c:v>258.52699999999965</c:v>
                </c:pt>
                <c:pt idx="43905">
                  <c:v>258.61799999999999</c:v>
                </c:pt>
                <c:pt idx="43906">
                  <c:v>258.70599999999979</c:v>
                </c:pt>
                <c:pt idx="43907">
                  <c:v>258.79099999999966</c:v>
                </c:pt>
                <c:pt idx="43908">
                  <c:v>258.87400000000002</c:v>
                </c:pt>
                <c:pt idx="43909">
                  <c:v>258.95400000000001</c:v>
                </c:pt>
                <c:pt idx="43910">
                  <c:v>259.03099999999978</c:v>
                </c:pt>
                <c:pt idx="43911">
                  <c:v>259.10599999999999</c:v>
                </c:pt>
                <c:pt idx="43912">
                  <c:v>259.178</c:v>
                </c:pt>
                <c:pt idx="43913">
                  <c:v>259.24700000000001</c:v>
                </c:pt>
                <c:pt idx="43914">
                  <c:v>259.31299999999999</c:v>
                </c:pt>
                <c:pt idx="43915">
                  <c:v>259.37599999999975</c:v>
                </c:pt>
                <c:pt idx="43916">
                  <c:v>259.43599999999958</c:v>
                </c:pt>
                <c:pt idx="43917">
                  <c:v>259.49299999999965</c:v>
                </c:pt>
                <c:pt idx="43918">
                  <c:v>259.54700000000008</c:v>
                </c:pt>
                <c:pt idx="43919">
                  <c:v>259.59799999999979</c:v>
                </c:pt>
                <c:pt idx="43920">
                  <c:v>259.64600000000002</c:v>
                </c:pt>
                <c:pt idx="43921">
                  <c:v>259.69</c:v>
                </c:pt>
                <c:pt idx="43922">
                  <c:v>259.73200000000003</c:v>
                </c:pt>
                <c:pt idx="43923">
                  <c:v>259.77099999999979</c:v>
                </c:pt>
                <c:pt idx="43924">
                  <c:v>259.80599999999993</c:v>
                </c:pt>
                <c:pt idx="43925">
                  <c:v>259.83799999999979</c:v>
                </c:pt>
                <c:pt idx="43926">
                  <c:v>259.86700000000002</c:v>
                </c:pt>
                <c:pt idx="43927">
                  <c:v>259.892</c:v>
                </c:pt>
                <c:pt idx="43928">
                  <c:v>259.91399999999965</c:v>
                </c:pt>
                <c:pt idx="43929">
                  <c:v>259.93299999999965</c:v>
                </c:pt>
                <c:pt idx="43930">
                  <c:v>259.94900000000001</c:v>
                </c:pt>
                <c:pt idx="43931">
                  <c:v>259.96099999999979</c:v>
                </c:pt>
                <c:pt idx="43932">
                  <c:v>259.97000000000003</c:v>
                </c:pt>
                <c:pt idx="43933">
                  <c:v>259.9749999999998</c:v>
                </c:pt>
                <c:pt idx="43934">
                  <c:v>259.97699999999958</c:v>
                </c:pt>
                <c:pt idx="43935">
                  <c:v>259.9749999999998</c:v>
                </c:pt>
                <c:pt idx="43936">
                  <c:v>259.97000000000003</c:v>
                </c:pt>
                <c:pt idx="43937">
                  <c:v>259.96099999999979</c:v>
                </c:pt>
                <c:pt idx="43938">
                  <c:v>259.94900000000001</c:v>
                </c:pt>
                <c:pt idx="43939">
                  <c:v>259.93400000000003</c:v>
                </c:pt>
                <c:pt idx="43940">
                  <c:v>259.91399999999965</c:v>
                </c:pt>
                <c:pt idx="43941">
                  <c:v>259.892</c:v>
                </c:pt>
                <c:pt idx="43942">
                  <c:v>259.86500000000001</c:v>
                </c:pt>
                <c:pt idx="43943">
                  <c:v>259.83499999999975</c:v>
                </c:pt>
                <c:pt idx="43944">
                  <c:v>259.80200000000002</c:v>
                </c:pt>
                <c:pt idx="43945">
                  <c:v>259.76400000000001</c:v>
                </c:pt>
                <c:pt idx="43946">
                  <c:v>259.72299999999979</c:v>
                </c:pt>
                <c:pt idx="43947">
                  <c:v>259.67899999999975</c:v>
                </c:pt>
                <c:pt idx="43948">
                  <c:v>259.63099999999974</c:v>
                </c:pt>
                <c:pt idx="43949">
                  <c:v>259.57900000000001</c:v>
                </c:pt>
                <c:pt idx="43950">
                  <c:v>259.5229999999998</c:v>
                </c:pt>
                <c:pt idx="43951">
                  <c:v>259.464</c:v>
                </c:pt>
                <c:pt idx="43952">
                  <c:v>259.40099999999978</c:v>
                </c:pt>
                <c:pt idx="43953">
                  <c:v>259.33499999999975</c:v>
                </c:pt>
                <c:pt idx="43954">
                  <c:v>259.26400000000001</c:v>
                </c:pt>
                <c:pt idx="43955">
                  <c:v>259.19</c:v>
                </c:pt>
                <c:pt idx="43956">
                  <c:v>259.11200000000002</c:v>
                </c:pt>
                <c:pt idx="43957">
                  <c:v>259.03099999999978</c:v>
                </c:pt>
                <c:pt idx="43958">
                  <c:v>258.94600000000003</c:v>
                </c:pt>
                <c:pt idx="43959">
                  <c:v>258.85700000000008</c:v>
                </c:pt>
                <c:pt idx="43960">
                  <c:v>258.76400000000001</c:v>
                </c:pt>
                <c:pt idx="43961">
                  <c:v>258.66800000000001</c:v>
                </c:pt>
                <c:pt idx="43962">
                  <c:v>258.56799999999993</c:v>
                </c:pt>
                <c:pt idx="43963">
                  <c:v>258.464</c:v>
                </c:pt>
                <c:pt idx="43964">
                  <c:v>258.35700000000008</c:v>
                </c:pt>
                <c:pt idx="43965">
                  <c:v>258.24599999999975</c:v>
                </c:pt>
                <c:pt idx="43966">
                  <c:v>258.13099999999974</c:v>
                </c:pt>
                <c:pt idx="43967">
                  <c:v>258.012</c:v>
                </c:pt>
                <c:pt idx="43968">
                  <c:v>257.89</c:v>
                </c:pt>
                <c:pt idx="43969">
                  <c:v>257.76400000000001</c:v>
                </c:pt>
                <c:pt idx="43970">
                  <c:v>257.63400000000001</c:v>
                </c:pt>
                <c:pt idx="43971">
                  <c:v>257.50099999999975</c:v>
                </c:pt>
                <c:pt idx="43972">
                  <c:v>257.36399999999975</c:v>
                </c:pt>
                <c:pt idx="43973">
                  <c:v>257.22399999999965</c:v>
                </c:pt>
                <c:pt idx="43974">
                  <c:v>257.08</c:v>
                </c:pt>
                <c:pt idx="43975">
                  <c:v>256.93199999999962</c:v>
                </c:pt>
                <c:pt idx="43976">
                  <c:v>256.77999999999975</c:v>
                </c:pt>
                <c:pt idx="43977">
                  <c:v>256.62599999999975</c:v>
                </c:pt>
                <c:pt idx="43978">
                  <c:v>256.46699999999959</c:v>
                </c:pt>
                <c:pt idx="43979">
                  <c:v>256.30500000000001</c:v>
                </c:pt>
                <c:pt idx="43980">
                  <c:v>256.13900000000001</c:v>
                </c:pt>
                <c:pt idx="43981">
                  <c:v>255.97</c:v>
                </c:pt>
                <c:pt idx="43982">
                  <c:v>255.798</c:v>
                </c:pt>
                <c:pt idx="43983">
                  <c:v>255.62100000000001</c:v>
                </c:pt>
                <c:pt idx="43984">
                  <c:v>255.44200000000001</c:v>
                </c:pt>
                <c:pt idx="43985">
                  <c:v>255.25899999999999</c:v>
                </c:pt>
                <c:pt idx="43986">
                  <c:v>255.072</c:v>
                </c:pt>
                <c:pt idx="43987">
                  <c:v>254.88300000000001</c:v>
                </c:pt>
                <c:pt idx="43988">
                  <c:v>254.68900000000002</c:v>
                </c:pt>
                <c:pt idx="43989">
                  <c:v>254.49300000000002</c:v>
                </c:pt>
                <c:pt idx="43990">
                  <c:v>254.29300000000001</c:v>
                </c:pt>
                <c:pt idx="43991">
                  <c:v>254.09</c:v>
                </c:pt>
                <c:pt idx="43992">
                  <c:v>253.88300000000001</c:v>
                </c:pt>
                <c:pt idx="43993">
                  <c:v>253.67399999999998</c:v>
                </c:pt>
                <c:pt idx="43994">
                  <c:v>253.46100000000001</c:v>
                </c:pt>
                <c:pt idx="43995">
                  <c:v>253.24499999999998</c:v>
                </c:pt>
                <c:pt idx="43996">
                  <c:v>253.02500000000001</c:v>
                </c:pt>
                <c:pt idx="43997">
                  <c:v>252.803</c:v>
                </c:pt>
                <c:pt idx="43998">
                  <c:v>252.578</c:v>
                </c:pt>
                <c:pt idx="43999">
                  <c:v>252.34900000000002</c:v>
                </c:pt>
                <c:pt idx="44000">
                  <c:v>252.11699999999999</c:v>
                </c:pt>
                <c:pt idx="44001">
                  <c:v>251.88300000000001</c:v>
                </c:pt>
                <c:pt idx="44002">
                  <c:v>251.64499999999998</c:v>
                </c:pt>
                <c:pt idx="44003">
                  <c:v>251.405</c:v>
                </c:pt>
                <c:pt idx="44004">
                  <c:v>251.161</c:v>
                </c:pt>
                <c:pt idx="44005">
                  <c:v>250.91499999999999</c:v>
                </c:pt>
                <c:pt idx="44006">
                  <c:v>250.666</c:v>
                </c:pt>
                <c:pt idx="44007">
                  <c:v>250.41399999999999</c:v>
                </c:pt>
                <c:pt idx="44008">
                  <c:v>250.15900000000002</c:v>
                </c:pt>
                <c:pt idx="44009">
                  <c:v>249.90200000000004</c:v>
                </c:pt>
                <c:pt idx="44010">
                  <c:v>249.642</c:v>
                </c:pt>
                <c:pt idx="44011">
                  <c:v>249.37900000000002</c:v>
                </c:pt>
                <c:pt idx="44012">
                  <c:v>249.11399999999998</c:v>
                </c:pt>
                <c:pt idx="44013">
                  <c:v>248.846</c:v>
                </c:pt>
                <c:pt idx="44014">
                  <c:v>248.57599999999999</c:v>
                </c:pt>
                <c:pt idx="44015">
                  <c:v>248.303</c:v>
                </c:pt>
                <c:pt idx="44016">
                  <c:v>248.02700000000004</c:v>
                </c:pt>
                <c:pt idx="44017">
                  <c:v>247.75</c:v>
                </c:pt>
                <c:pt idx="44018">
                  <c:v>247.47</c:v>
                </c:pt>
                <c:pt idx="44019">
                  <c:v>247.18700000000001</c:v>
                </c:pt>
                <c:pt idx="44020">
                  <c:v>246.90300000000002</c:v>
                </c:pt>
                <c:pt idx="44021">
                  <c:v>246.61599999999999</c:v>
                </c:pt>
                <c:pt idx="44022">
                  <c:v>246.32700000000011</c:v>
                </c:pt>
                <c:pt idx="44023">
                  <c:v>246.035</c:v>
                </c:pt>
                <c:pt idx="44024">
                  <c:v>245.74199999999999</c:v>
                </c:pt>
                <c:pt idx="44025">
                  <c:v>245.447</c:v>
                </c:pt>
                <c:pt idx="44026">
                  <c:v>245.14899999999997</c:v>
                </c:pt>
                <c:pt idx="44027">
                  <c:v>244.85000000000011</c:v>
                </c:pt>
                <c:pt idx="44028">
                  <c:v>244.54900000000001</c:v>
                </c:pt>
                <c:pt idx="44029">
                  <c:v>244.24599999999998</c:v>
                </c:pt>
                <c:pt idx="44030">
                  <c:v>243.941</c:v>
                </c:pt>
                <c:pt idx="44031">
                  <c:v>243.63399999999999</c:v>
                </c:pt>
                <c:pt idx="44032">
                  <c:v>243.32500000000007</c:v>
                </c:pt>
                <c:pt idx="44033">
                  <c:v>243.01499999999999</c:v>
                </c:pt>
                <c:pt idx="44034">
                  <c:v>242.70299999999997</c:v>
                </c:pt>
                <c:pt idx="44035">
                  <c:v>242.39000000000001</c:v>
                </c:pt>
                <c:pt idx="44036">
                  <c:v>242.07499999999999</c:v>
                </c:pt>
                <c:pt idx="44037">
                  <c:v>241.75899999999999</c:v>
                </c:pt>
                <c:pt idx="44038">
                  <c:v>241.441</c:v>
                </c:pt>
                <c:pt idx="44039">
                  <c:v>241.12200000000001</c:v>
                </c:pt>
                <c:pt idx="44040">
                  <c:v>240.80100000000004</c:v>
                </c:pt>
                <c:pt idx="44041">
                  <c:v>240.47900000000001</c:v>
                </c:pt>
                <c:pt idx="44042">
                  <c:v>240.15700000000001</c:v>
                </c:pt>
                <c:pt idx="44043">
                  <c:v>239.83200000000011</c:v>
                </c:pt>
                <c:pt idx="44044">
                  <c:v>239.50700000000001</c:v>
                </c:pt>
                <c:pt idx="44045">
                  <c:v>239.18</c:v>
                </c:pt>
                <c:pt idx="44046">
                  <c:v>238.85300000000001</c:v>
                </c:pt>
                <c:pt idx="44047">
                  <c:v>238.524</c:v>
                </c:pt>
                <c:pt idx="44048">
                  <c:v>238.19499999999999</c:v>
                </c:pt>
                <c:pt idx="44049">
                  <c:v>237.86500000000001</c:v>
                </c:pt>
                <c:pt idx="44050">
                  <c:v>237.53300000000002</c:v>
                </c:pt>
                <c:pt idx="44051">
                  <c:v>237.20099999999999</c:v>
                </c:pt>
                <c:pt idx="44052">
                  <c:v>236.869</c:v>
                </c:pt>
                <c:pt idx="44053">
                  <c:v>236.535</c:v>
                </c:pt>
                <c:pt idx="44054">
                  <c:v>236.20099999999999</c:v>
                </c:pt>
                <c:pt idx="44055">
                  <c:v>235.8670000000001</c:v>
                </c:pt>
                <c:pt idx="44056">
                  <c:v>235.53200000000001</c:v>
                </c:pt>
                <c:pt idx="44057">
                  <c:v>235.196</c:v>
                </c:pt>
                <c:pt idx="44058">
                  <c:v>234.86</c:v>
                </c:pt>
                <c:pt idx="44059">
                  <c:v>234.523</c:v>
                </c:pt>
                <c:pt idx="44060">
                  <c:v>234.18600000000001</c:v>
                </c:pt>
                <c:pt idx="44061">
                  <c:v>233.84900000000002</c:v>
                </c:pt>
                <c:pt idx="44062">
                  <c:v>233.512</c:v>
                </c:pt>
                <c:pt idx="44063">
                  <c:v>233.17399999999998</c:v>
                </c:pt>
                <c:pt idx="44064">
                  <c:v>232.83700000000007</c:v>
                </c:pt>
                <c:pt idx="44065">
                  <c:v>232.499</c:v>
                </c:pt>
                <c:pt idx="44066">
                  <c:v>232.161</c:v>
                </c:pt>
                <c:pt idx="44067">
                  <c:v>231.82300000000001</c:v>
                </c:pt>
                <c:pt idx="44068">
                  <c:v>231.48500000000001</c:v>
                </c:pt>
                <c:pt idx="44069">
                  <c:v>231.148</c:v>
                </c:pt>
                <c:pt idx="44070">
                  <c:v>230.81</c:v>
                </c:pt>
                <c:pt idx="44071">
                  <c:v>230.47300000000001</c:v>
                </c:pt>
                <c:pt idx="44072">
                  <c:v>230.13499999999999</c:v>
                </c:pt>
                <c:pt idx="44073">
                  <c:v>229.79900000000001</c:v>
                </c:pt>
                <c:pt idx="44074">
                  <c:v>229.46200000000007</c:v>
                </c:pt>
                <c:pt idx="44075">
                  <c:v>229.126</c:v>
                </c:pt>
                <c:pt idx="44076">
                  <c:v>228.79</c:v>
                </c:pt>
                <c:pt idx="44077">
                  <c:v>228.45500000000001</c:v>
                </c:pt>
                <c:pt idx="44078">
                  <c:v>228.12</c:v>
                </c:pt>
                <c:pt idx="44079">
                  <c:v>227.786</c:v>
                </c:pt>
                <c:pt idx="44080">
                  <c:v>227.45200000000011</c:v>
                </c:pt>
                <c:pt idx="44081">
                  <c:v>227.11899999999997</c:v>
                </c:pt>
                <c:pt idx="44082">
                  <c:v>226.78700000000001</c:v>
                </c:pt>
                <c:pt idx="44083">
                  <c:v>226.45500000000001</c:v>
                </c:pt>
                <c:pt idx="44084">
                  <c:v>226.124</c:v>
                </c:pt>
                <c:pt idx="44085">
                  <c:v>225.79399999999998</c:v>
                </c:pt>
                <c:pt idx="44086">
                  <c:v>225.465</c:v>
                </c:pt>
                <c:pt idx="44087">
                  <c:v>225.137</c:v>
                </c:pt>
                <c:pt idx="44088">
                  <c:v>224.81</c:v>
                </c:pt>
                <c:pt idx="44089">
                  <c:v>224.483</c:v>
                </c:pt>
                <c:pt idx="44090">
                  <c:v>224.15800000000004</c:v>
                </c:pt>
                <c:pt idx="44091">
                  <c:v>223.833</c:v>
                </c:pt>
                <c:pt idx="44092">
                  <c:v>223.51</c:v>
                </c:pt>
                <c:pt idx="44093">
                  <c:v>223.18800000000007</c:v>
                </c:pt>
                <c:pt idx="44094">
                  <c:v>222.8670000000001</c:v>
                </c:pt>
                <c:pt idx="44095">
                  <c:v>222.547</c:v>
                </c:pt>
                <c:pt idx="44096">
                  <c:v>222.22900000000001</c:v>
                </c:pt>
                <c:pt idx="44097">
                  <c:v>221.91200000000001</c:v>
                </c:pt>
                <c:pt idx="44098">
                  <c:v>221.596</c:v>
                </c:pt>
                <c:pt idx="44099">
                  <c:v>221.28100000000001</c:v>
                </c:pt>
                <c:pt idx="44100">
                  <c:v>220.96800000000007</c:v>
                </c:pt>
                <c:pt idx="44101">
                  <c:v>220.65600000000001</c:v>
                </c:pt>
                <c:pt idx="44102">
                  <c:v>220.345</c:v>
                </c:pt>
                <c:pt idx="44103">
                  <c:v>220.036</c:v>
                </c:pt>
                <c:pt idx="44104">
                  <c:v>219.72900000000001</c:v>
                </c:pt>
                <c:pt idx="44105">
                  <c:v>219.423</c:v>
                </c:pt>
                <c:pt idx="44106">
                  <c:v>219.11799999999999</c:v>
                </c:pt>
                <c:pt idx="44107">
                  <c:v>218.816</c:v>
                </c:pt>
                <c:pt idx="44108">
                  <c:v>218.51399999999998</c:v>
                </c:pt>
                <c:pt idx="44109">
                  <c:v>218.21499999999995</c:v>
                </c:pt>
                <c:pt idx="44110">
                  <c:v>217.917</c:v>
                </c:pt>
                <c:pt idx="44111">
                  <c:v>217.62100000000001</c:v>
                </c:pt>
                <c:pt idx="44112">
                  <c:v>217.32600000000011</c:v>
                </c:pt>
                <c:pt idx="44113">
                  <c:v>217.03300000000002</c:v>
                </c:pt>
                <c:pt idx="44114">
                  <c:v>216.74199999999999</c:v>
                </c:pt>
                <c:pt idx="44115">
                  <c:v>216.453</c:v>
                </c:pt>
                <c:pt idx="44116">
                  <c:v>216.166</c:v>
                </c:pt>
                <c:pt idx="44117">
                  <c:v>215.88000000000011</c:v>
                </c:pt>
                <c:pt idx="44118">
                  <c:v>215.596</c:v>
                </c:pt>
                <c:pt idx="44119">
                  <c:v>215.31399999999999</c:v>
                </c:pt>
                <c:pt idx="44120">
                  <c:v>215.03399999999999</c:v>
                </c:pt>
                <c:pt idx="44121">
                  <c:v>214.756</c:v>
                </c:pt>
                <c:pt idx="44122">
                  <c:v>214.4800000000001</c:v>
                </c:pt>
                <c:pt idx="44123">
                  <c:v>214.20599999999999</c:v>
                </c:pt>
                <c:pt idx="44124">
                  <c:v>213.93300000000002</c:v>
                </c:pt>
                <c:pt idx="44125">
                  <c:v>213.66300000000001</c:v>
                </c:pt>
                <c:pt idx="44126">
                  <c:v>213.39400000000001</c:v>
                </c:pt>
                <c:pt idx="44127">
                  <c:v>213.12800000000001</c:v>
                </c:pt>
                <c:pt idx="44128">
                  <c:v>212.864</c:v>
                </c:pt>
                <c:pt idx="44129">
                  <c:v>212.601</c:v>
                </c:pt>
                <c:pt idx="44130">
                  <c:v>212.34100000000001</c:v>
                </c:pt>
                <c:pt idx="44131">
                  <c:v>212.083</c:v>
                </c:pt>
                <c:pt idx="44132">
                  <c:v>211.82600000000011</c:v>
                </c:pt>
                <c:pt idx="44133">
                  <c:v>211.572</c:v>
                </c:pt>
                <c:pt idx="44134">
                  <c:v>211.32000000000011</c:v>
                </c:pt>
                <c:pt idx="44135">
                  <c:v>211.07</c:v>
                </c:pt>
                <c:pt idx="44136">
                  <c:v>210.82200000000012</c:v>
                </c:pt>
                <c:pt idx="44137">
                  <c:v>210.57599999999999</c:v>
                </c:pt>
                <c:pt idx="44138">
                  <c:v>210.33200000000011</c:v>
                </c:pt>
                <c:pt idx="44139">
                  <c:v>210.09100000000001</c:v>
                </c:pt>
                <c:pt idx="44140">
                  <c:v>209.85100000000011</c:v>
                </c:pt>
                <c:pt idx="44141">
                  <c:v>209.61299999999997</c:v>
                </c:pt>
                <c:pt idx="44142">
                  <c:v>209.37800000000001</c:v>
                </c:pt>
                <c:pt idx="44143">
                  <c:v>209.14499999999998</c:v>
                </c:pt>
                <c:pt idx="44144">
                  <c:v>208.91300000000001</c:v>
                </c:pt>
                <c:pt idx="44145">
                  <c:v>208.684</c:v>
                </c:pt>
                <c:pt idx="44146">
                  <c:v>208.45700000000011</c:v>
                </c:pt>
                <c:pt idx="44147">
                  <c:v>208.232</c:v>
                </c:pt>
                <c:pt idx="44148">
                  <c:v>208.00899999999999</c:v>
                </c:pt>
                <c:pt idx="44149">
                  <c:v>207.78900000000002</c:v>
                </c:pt>
                <c:pt idx="44150">
                  <c:v>207.57</c:v>
                </c:pt>
                <c:pt idx="44151">
                  <c:v>207.35300000000001</c:v>
                </c:pt>
                <c:pt idx="44152">
                  <c:v>207.13900000000001</c:v>
                </c:pt>
                <c:pt idx="44153">
                  <c:v>206.92600000000004</c:v>
                </c:pt>
                <c:pt idx="44154">
                  <c:v>206.71599999999998</c:v>
                </c:pt>
                <c:pt idx="44155">
                  <c:v>206.50700000000001</c:v>
                </c:pt>
                <c:pt idx="44156">
                  <c:v>206.30100000000004</c:v>
                </c:pt>
                <c:pt idx="44157">
                  <c:v>206.09700000000001</c:v>
                </c:pt>
                <c:pt idx="44158">
                  <c:v>205.89400000000001</c:v>
                </c:pt>
                <c:pt idx="44159">
                  <c:v>205.69399999999999</c:v>
                </c:pt>
                <c:pt idx="44160">
                  <c:v>205.49600000000001</c:v>
                </c:pt>
                <c:pt idx="44161">
                  <c:v>205.29900000000001</c:v>
                </c:pt>
                <c:pt idx="44162">
                  <c:v>205.10499999999999</c:v>
                </c:pt>
                <c:pt idx="44163">
                  <c:v>204.91200000000001</c:v>
                </c:pt>
                <c:pt idx="44164">
                  <c:v>204.72200000000001</c:v>
                </c:pt>
                <c:pt idx="44165">
                  <c:v>204.53300000000002</c:v>
                </c:pt>
                <c:pt idx="44166">
                  <c:v>204.346</c:v>
                </c:pt>
                <c:pt idx="44167">
                  <c:v>204.161</c:v>
                </c:pt>
                <c:pt idx="44168">
                  <c:v>203.97800000000001</c:v>
                </c:pt>
                <c:pt idx="44169">
                  <c:v>203.797</c:v>
                </c:pt>
                <c:pt idx="44170">
                  <c:v>203.61799999999999</c:v>
                </c:pt>
                <c:pt idx="44171">
                  <c:v>203.44</c:v>
                </c:pt>
                <c:pt idx="44172">
                  <c:v>203.26399999999998</c:v>
                </c:pt>
                <c:pt idx="44173">
                  <c:v>203.09</c:v>
                </c:pt>
                <c:pt idx="44174">
                  <c:v>202.91800000000001</c:v>
                </c:pt>
                <c:pt idx="44175">
                  <c:v>202.74699999999999</c:v>
                </c:pt>
                <c:pt idx="44176">
                  <c:v>202.578</c:v>
                </c:pt>
                <c:pt idx="44177">
                  <c:v>202.411</c:v>
                </c:pt>
                <c:pt idx="44178">
                  <c:v>202.24599999999998</c:v>
                </c:pt>
                <c:pt idx="44179">
                  <c:v>202.08200000000011</c:v>
                </c:pt>
                <c:pt idx="44180">
                  <c:v>201.91900000000001</c:v>
                </c:pt>
                <c:pt idx="44181">
                  <c:v>201.75899999999999</c:v>
                </c:pt>
                <c:pt idx="44182">
                  <c:v>201.59900000000002</c:v>
                </c:pt>
                <c:pt idx="44183">
                  <c:v>201.44200000000001</c:v>
                </c:pt>
                <c:pt idx="44184">
                  <c:v>201.285</c:v>
                </c:pt>
                <c:pt idx="44185">
                  <c:v>201.13</c:v>
                </c:pt>
                <c:pt idx="44186">
                  <c:v>200.977</c:v>
                </c:pt>
                <c:pt idx="44187">
                  <c:v>200.82500000000007</c:v>
                </c:pt>
                <c:pt idx="44188">
                  <c:v>200.67399999999998</c:v>
                </c:pt>
                <c:pt idx="44189">
                  <c:v>200.52500000000001</c:v>
                </c:pt>
                <c:pt idx="44190">
                  <c:v>200.37700000000001</c:v>
                </c:pt>
                <c:pt idx="44191">
                  <c:v>200.23</c:v>
                </c:pt>
                <c:pt idx="44192">
                  <c:v>200.08500000000001</c:v>
                </c:pt>
                <c:pt idx="44193">
                  <c:v>199.941</c:v>
                </c:pt>
                <c:pt idx="44194">
                  <c:v>199.798</c:v>
                </c:pt>
                <c:pt idx="44195">
                  <c:v>199.65600000000001</c:v>
                </c:pt>
                <c:pt idx="44196">
                  <c:v>199.51499999999999</c:v>
                </c:pt>
                <c:pt idx="44197">
                  <c:v>199.375</c:v>
                </c:pt>
                <c:pt idx="44198">
                  <c:v>199.23699999999999</c:v>
                </c:pt>
                <c:pt idx="44199">
                  <c:v>199.09900000000002</c:v>
                </c:pt>
                <c:pt idx="44200">
                  <c:v>198.96200000000007</c:v>
                </c:pt>
                <c:pt idx="44201">
                  <c:v>198.82700000000011</c:v>
                </c:pt>
                <c:pt idx="44202">
                  <c:v>198.69200000000001</c:v>
                </c:pt>
                <c:pt idx="44203">
                  <c:v>198.55800000000011</c:v>
                </c:pt>
                <c:pt idx="44204">
                  <c:v>198.42500000000001</c:v>
                </c:pt>
                <c:pt idx="44205">
                  <c:v>198.29300000000001</c:v>
                </c:pt>
                <c:pt idx="44206">
                  <c:v>198.16200000000001</c:v>
                </c:pt>
                <c:pt idx="44207">
                  <c:v>198.03100000000001</c:v>
                </c:pt>
                <c:pt idx="44208">
                  <c:v>197.90100000000001</c:v>
                </c:pt>
                <c:pt idx="44209">
                  <c:v>197.77199999999999</c:v>
                </c:pt>
                <c:pt idx="44210">
                  <c:v>197.64299999999997</c:v>
                </c:pt>
                <c:pt idx="44211">
                  <c:v>197.51499999999999</c:v>
                </c:pt>
                <c:pt idx="44212">
                  <c:v>197.38700000000011</c:v>
                </c:pt>
                <c:pt idx="44213">
                  <c:v>197.26</c:v>
                </c:pt>
                <c:pt idx="44214">
                  <c:v>197.13399999999999</c:v>
                </c:pt>
                <c:pt idx="44215">
                  <c:v>197.00800000000001</c:v>
                </c:pt>
                <c:pt idx="44216">
                  <c:v>196.88200000000012</c:v>
                </c:pt>
                <c:pt idx="44217">
                  <c:v>196.75700000000001</c:v>
                </c:pt>
                <c:pt idx="44218">
                  <c:v>196.63200000000001</c:v>
                </c:pt>
                <c:pt idx="44219">
                  <c:v>196.50700000000001</c:v>
                </c:pt>
                <c:pt idx="44220">
                  <c:v>196.38300000000001</c:v>
                </c:pt>
                <c:pt idx="44221">
                  <c:v>196.25899999999999</c:v>
                </c:pt>
                <c:pt idx="44222">
                  <c:v>196.13499999999999</c:v>
                </c:pt>
                <c:pt idx="44223">
                  <c:v>196.011</c:v>
                </c:pt>
                <c:pt idx="44224">
                  <c:v>195.88700000000011</c:v>
                </c:pt>
                <c:pt idx="44225">
                  <c:v>195.76399999999998</c:v>
                </c:pt>
                <c:pt idx="44226">
                  <c:v>195.64</c:v>
                </c:pt>
                <c:pt idx="44227">
                  <c:v>195.517</c:v>
                </c:pt>
                <c:pt idx="44228">
                  <c:v>195.39400000000001</c:v>
                </c:pt>
                <c:pt idx="44229">
                  <c:v>195.26999999999998</c:v>
                </c:pt>
                <c:pt idx="44230">
                  <c:v>195.14599999999999</c:v>
                </c:pt>
                <c:pt idx="44231">
                  <c:v>195.023</c:v>
                </c:pt>
                <c:pt idx="44232">
                  <c:v>194.899</c:v>
                </c:pt>
                <c:pt idx="44233">
                  <c:v>194.77499999999998</c:v>
                </c:pt>
                <c:pt idx="44234">
                  <c:v>194.65</c:v>
                </c:pt>
                <c:pt idx="44235">
                  <c:v>194.52600000000001</c:v>
                </c:pt>
                <c:pt idx="44236">
                  <c:v>194.40100000000001</c:v>
                </c:pt>
                <c:pt idx="44237">
                  <c:v>194.27599999999998</c:v>
                </c:pt>
                <c:pt idx="44238">
                  <c:v>194.15</c:v>
                </c:pt>
                <c:pt idx="44239">
                  <c:v>194.024</c:v>
                </c:pt>
                <c:pt idx="44240">
                  <c:v>193.89800000000011</c:v>
                </c:pt>
                <c:pt idx="44241">
                  <c:v>193.77099999999999</c:v>
                </c:pt>
                <c:pt idx="44242">
                  <c:v>193.64399999999998</c:v>
                </c:pt>
                <c:pt idx="44243">
                  <c:v>193.51599999999999</c:v>
                </c:pt>
                <c:pt idx="44244">
                  <c:v>193.38800000000012</c:v>
                </c:pt>
                <c:pt idx="44245">
                  <c:v>193.25899999999999</c:v>
                </c:pt>
                <c:pt idx="44246">
                  <c:v>193.12900000000002</c:v>
                </c:pt>
                <c:pt idx="44247">
                  <c:v>192.999</c:v>
                </c:pt>
                <c:pt idx="44248">
                  <c:v>192.86800000000011</c:v>
                </c:pt>
                <c:pt idx="44249">
                  <c:v>192.73599999999999</c:v>
                </c:pt>
                <c:pt idx="44250">
                  <c:v>192.60399999999998</c:v>
                </c:pt>
                <c:pt idx="44251">
                  <c:v>192.471</c:v>
                </c:pt>
                <c:pt idx="44252">
                  <c:v>192.33700000000007</c:v>
                </c:pt>
                <c:pt idx="44253">
                  <c:v>192.20299999999997</c:v>
                </c:pt>
                <c:pt idx="44254">
                  <c:v>192.06700000000001</c:v>
                </c:pt>
                <c:pt idx="44255">
                  <c:v>191.93100000000001</c:v>
                </c:pt>
                <c:pt idx="44256">
                  <c:v>191.79399999999998</c:v>
                </c:pt>
                <c:pt idx="44257">
                  <c:v>191.655</c:v>
                </c:pt>
                <c:pt idx="44258">
                  <c:v>191.51599999999999</c:v>
                </c:pt>
                <c:pt idx="44259">
                  <c:v>191.376</c:v>
                </c:pt>
                <c:pt idx="44260">
                  <c:v>191.23499999999999</c:v>
                </c:pt>
                <c:pt idx="44261">
                  <c:v>191.09399999999999</c:v>
                </c:pt>
                <c:pt idx="44262">
                  <c:v>190.95100000000011</c:v>
                </c:pt>
                <c:pt idx="44263">
                  <c:v>190.80700000000004</c:v>
                </c:pt>
                <c:pt idx="44264">
                  <c:v>190.66200000000001</c:v>
                </c:pt>
                <c:pt idx="44265">
                  <c:v>190.51499999999999</c:v>
                </c:pt>
                <c:pt idx="44266">
                  <c:v>190.36800000000011</c:v>
                </c:pt>
                <c:pt idx="44267">
                  <c:v>190.22</c:v>
                </c:pt>
                <c:pt idx="44268">
                  <c:v>190.07</c:v>
                </c:pt>
                <c:pt idx="44269">
                  <c:v>189.92000000000004</c:v>
                </c:pt>
                <c:pt idx="44270">
                  <c:v>189.768</c:v>
                </c:pt>
                <c:pt idx="44271">
                  <c:v>189.61499999999998</c:v>
                </c:pt>
                <c:pt idx="44272">
                  <c:v>189.46100000000001</c:v>
                </c:pt>
                <c:pt idx="44273">
                  <c:v>189.30600000000001</c:v>
                </c:pt>
                <c:pt idx="44274">
                  <c:v>189.14899999999997</c:v>
                </c:pt>
                <c:pt idx="44275">
                  <c:v>188.99100000000001</c:v>
                </c:pt>
                <c:pt idx="44276">
                  <c:v>188.833</c:v>
                </c:pt>
                <c:pt idx="44277">
                  <c:v>188.672</c:v>
                </c:pt>
                <c:pt idx="44278">
                  <c:v>188.511</c:v>
                </c:pt>
                <c:pt idx="44279">
                  <c:v>188.34800000000001</c:v>
                </c:pt>
                <c:pt idx="44280">
                  <c:v>188.184</c:v>
                </c:pt>
                <c:pt idx="44281">
                  <c:v>188.01900000000001</c:v>
                </c:pt>
                <c:pt idx="44282">
                  <c:v>187.85300000000001</c:v>
                </c:pt>
                <c:pt idx="44283">
                  <c:v>187.685</c:v>
                </c:pt>
                <c:pt idx="44284">
                  <c:v>187.51599999999999</c:v>
                </c:pt>
                <c:pt idx="44285">
                  <c:v>187.346</c:v>
                </c:pt>
                <c:pt idx="44286">
                  <c:v>187.17399999999998</c:v>
                </c:pt>
                <c:pt idx="44287">
                  <c:v>187.001</c:v>
                </c:pt>
                <c:pt idx="44288">
                  <c:v>186.82700000000011</c:v>
                </c:pt>
                <c:pt idx="44289">
                  <c:v>186.65200000000004</c:v>
                </c:pt>
                <c:pt idx="44290">
                  <c:v>186.47499999999999</c:v>
                </c:pt>
                <c:pt idx="44291">
                  <c:v>186.297</c:v>
                </c:pt>
                <c:pt idx="44292">
                  <c:v>186.11799999999999</c:v>
                </c:pt>
                <c:pt idx="44293">
                  <c:v>185.93800000000007</c:v>
                </c:pt>
                <c:pt idx="44294">
                  <c:v>185.756</c:v>
                </c:pt>
                <c:pt idx="44295">
                  <c:v>185.57300000000001</c:v>
                </c:pt>
                <c:pt idx="44296">
                  <c:v>185.38900000000001</c:v>
                </c:pt>
                <c:pt idx="44297">
                  <c:v>185.20399999999998</c:v>
                </c:pt>
                <c:pt idx="44298">
                  <c:v>185.017</c:v>
                </c:pt>
                <c:pt idx="44299">
                  <c:v>184.82900000000001</c:v>
                </c:pt>
                <c:pt idx="44300">
                  <c:v>184.64</c:v>
                </c:pt>
                <c:pt idx="44301">
                  <c:v>184.45000000000007</c:v>
                </c:pt>
                <c:pt idx="44302">
                  <c:v>184.25899999999999</c:v>
                </c:pt>
                <c:pt idx="44303">
                  <c:v>184.06700000000001</c:v>
                </c:pt>
                <c:pt idx="44304">
                  <c:v>183.87300000000002</c:v>
                </c:pt>
                <c:pt idx="44305">
                  <c:v>183.67899999999997</c:v>
                </c:pt>
                <c:pt idx="44306">
                  <c:v>183.483</c:v>
                </c:pt>
                <c:pt idx="44307">
                  <c:v>183.286</c:v>
                </c:pt>
                <c:pt idx="44308">
                  <c:v>183.08800000000011</c:v>
                </c:pt>
                <c:pt idx="44309">
                  <c:v>182.89000000000001</c:v>
                </c:pt>
                <c:pt idx="44310">
                  <c:v>182.69</c:v>
                </c:pt>
                <c:pt idx="44311">
                  <c:v>182.489</c:v>
                </c:pt>
                <c:pt idx="44312">
                  <c:v>182.28700000000001</c:v>
                </c:pt>
                <c:pt idx="44313">
                  <c:v>182.08500000000001</c:v>
                </c:pt>
                <c:pt idx="44314">
                  <c:v>181.88100000000011</c:v>
                </c:pt>
                <c:pt idx="44315">
                  <c:v>181.67699999999999</c:v>
                </c:pt>
                <c:pt idx="44316">
                  <c:v>181.471</c:v>
                </c:pt>
                <c:pt idx="44317">
                  <c:v>181.26499999999999</c:v>
                </c:pt>
                <c:pt idx="44318">
                  <c:v>181.059</c:v>
                </c:pt>
                <c:pt idx="44319">
                  <c:v>180.85100000000011</c:v>
                </c:pt>
                <c:pt idx="44320">
                  <c:v>180.64299999999997</c:v>
                </c:pt>
                <c:pt idx="44321">
                  <c:v>180.434</c:v>
                </c:pt>
                <c:pt idx="44322">
                  <c:v>180.22399999999999</c:v>
                </c:pt>
                <c:pt idx="44323">
                  <c:v>180.01399999999998</c:v>
                </c:pt>
                <c:pt idx="44324">
                  <c:v>179.804</c:v>
                </c:pt>
                <c:pt idx="44325">
                  <c:v>179.59200000000001</c:v>
                </c:pt>
                <c:pt idx="44326">
                  <c:v>179.38100000000011</c:v>
                </c:pt>
                <c:pt idx="44327">
                  <c:v>179.16900000000001</c:v>
                </c:pt>
                <c:pt idx="44328">
                  <c:v>178.95600000000007</c:v>
                </c:pt>
                <c:pt idx="44329">
                  <c:v>178.74299999999999</c:v>
                </c:pt>
                <c:pt idx="44330">
                  <c:v>178.53</c:v>
                </c:pt>
                <c:pt idx="44331">
                  <c:v>178.31700000000001</c:v>
                </c:pt>
                <c:pt idx="44332">
                  <c:v>178.10300000000001</c:v>
                </c:pt>
                <c:pt idx="44333">
                  <c:v>177.88900000000001</c:v>
                </c:pt>
                <c:pt idx="44334">
                  <c:v>177.67499999999998</c:v>
                </c:pt>
                <c:pt idx="44335">
                  <c:v>177.46200000000007</c:v>
                </c:pt>
                <c:pt idx="44336">
                  <c:v>177.24699999999999</c:v>
                </c:pt>
                <c:pt idx="44337">
                  <c:v>177.03399999999999</c:v>
                </c:pt>
                <c:pt idx="44338">
                  <c:v>176.82000000000011</c:v>
                </c:pt>
                <c:pt idx="44339">
                  <c:v>176.60599999999999</c:v>
                </c:pt>
                <c:pt idx="44340">
                  <c:v>176.39200000000011</c:v>
                </c:pt>
                <c:pt idx="44341">
                  <c:v>176.17899999999997</c:v>
                </c:pt>
                <c:pt idx="44342">
                  <c:v>175.96600000000001</c:v>
                </c:pt>
                <c:pt idx="44343">
                  <c:v>175.75299999999999</c:v>
                </c:pt>
                <c:pt idx="44344">
                  <c:v>175.541</c:v>
                </c:pt>
                <c:pt idx="44345">
                  <c:v>175.33</c:v>
                </c:pt>
                <c:pt idx="44346">
                  <c:v>175.11799999999999</c:v>
                </c:pt>
                <c:pt idx="44347">
                  <c:v>174.90800000000004</c:v>
                </c:pt>
                <c:pt idx="44348">
                  <c:v>174.69800000000001</c:v>
                </c:pt>
                <c:pt idx="44349">
                  <c:v>174.48800000000011</c:v>
                </c:pt>
                <c:pt idx="44350">
                  <c:v>174.28</c:v>
                </c:pt>
                <c:pt idx="44351">
                  <c:v>174.072</c:v>
                </c:pt>
                <c:pt idx="44352">
                  <c:v>173.86600000000001</c:v>
                </c:pt>
                <c:pt idx="44353">
                  <c:v>173.66</c:v>
                </c:pt>
                <c:pt idx="44354">
                  <c:v>173.45500000000001</c:v>
                </c:pt>
                <c:pt idx="44355">
                  <c:v>173.25200000000001</c:v>
                </c:pt>
                <c:pt idx="44356">
                  <c:v>173.04900000000001</c:v>
                </c:pt>
                <c:pt idx="44357">
                  <c:v>172.84800000000001</c:v>
                </c:pt>
                <c:pt idx="44358">
                  <c:v>172.648</c:v>
                </c:pt>
                <c:pt idx="44359">
                  <c:v>172.45000000000007</c:v>
                </c:pt>
                <c:pt idx="44360">
                  <c:v>172.25299999999999</c:v>
                </c:pt>
                <c:pt idx="44361">
                  <c:v>172.05700000000004</c:v>
                </c:pt>
                <c:pt idx="44362">
                  <c:v>171.863</c:v>
                </c:pt>
                <c:pt idx="44363">
                  <c:v>171.67099999999999</c:v>
                </c:pt>
                <c:pt idx="44364">
                  <c:v>171.4800000000001</c:v>
                </c:pt>
                <c:pt idx="44365">
                  <c:v>171.291</c:v>
                </c:pt>
                <c:pt idx="44366">
                  <c:v>171.10499999999999</c:v>
                </c:pt>
                <c:pt idx="44367">
                  <c:v>170.92000000000004</c:v>
                </c:pt>
                <c:pt idx="44368">
                  <c:v>170.73699999999999</c:v>
                </c:pt>
                <c:pt idx="44369">
                  <c:v>170.55600000000001</c:v>
                </c:pt>
                <c:pt idx="44370">
                  <c:v>170.37700000000001</c:v>
                </c:pt>
                <c:pt idx="44371">
                  <c:v>170.20099999999999</c:v>
                </c:pt>
                <c:pt idx="44372">
                  <c:v>170.02700000000004</c:v>
                </c:pt>
                <c:pt idx="44373">
                  <c:v>169.85600000000011</c:v>
                </c:pt>
                <c:pt idx="44374">
                  <c:v>169.68600000000001</c:v>
                </c:pt>
                <c:pt idx="44375">
                  <c:v>169.52</c:v>
                </c:pt>
                <c:pt idx="44376">
                  <c:v>169.35600000000011</c:v>
                </c:pt>
                <c:pt idx="44377">
                  <c:v>169.19499999999999</c:v>
                </c:pt>
                <c:pt idx="44378">
                  <c:v>169.03700000000001</c:v>
                </c:pt>
                <c:pt idx="44379">
                  <c:v>168.88100000000011</c:v>
                </c:pt>
                <c:pt idx="44380">
                  <c:v>168.72900000000001</c:v>
                </c:pt>
                <c:pt idx="44381">
                  <c:v>168.57900000000001</c:v>
                </c:pt>
                <c:pt idx="44382">
                  <c:v>168.43300000000002</c:v>
                </c:pt>
                <c:pt idx="44383">
                  <c:v>168.29</c:v>
                </c:pt>
                <c:pt idx="44384">
                  <c:v>168.15</c:v>
                </c:pt>
                <c:pt idx="44385">
                  <c:v>168.01399999999998</c:v>
                </c:pt>
                <c:pt idx="44386">
                  <c:v>167.88100000000011</c:v>
                </c:pt>
                <c:pt idx="44387">
                  <c:v>167.75200000000001</c:v>
                </c:pt>
                <c:pt idx="44388">
                  <c:v>167.626</c:v>
                </c:pt>
                <c:pt idx="44389">
                  <c:v>167.50399999999999</c:v>
                </c:pt>
                <c:pt idx="44390">
                  <c:v>167.38600000000011</c:v>
                </c:pt>
                <c:pt idx="44391">
                  <c:v>167.27099999999999</c:v>
                </c:pt>
                <c:pt idx="44392">
                  <c:v>167.161</c:v>
                </c:pt>
                <c:pt idx="44393">
                  <c:v>167.054</c:v>
                </c:pt>
                <c:pt idx="44394">
                  <c:v>166.95200000000011</c:v>
                </c:pt>
                <c:pt idx="44395">
                  <c:v>166.85400000000001</c:v>
                </c:pt>
                <c:pt idx="44396">
                  <c:v>166.76</c:v>
                </c:pt>
                <c:pt idx="44397">
                  <c:v>166.67099999999999</c:v>
                </c:pt>
                <c:pt idx="44398">
                  <c:v>166.58600000000001</c:v>
                </c:pt>
                <c:pt idx="44399">
                  <c:v>166.505</c:v>
                </c:pt>
                <c:pt idx="44400">
                  <c:v>166.43</c:v>
                </c:pt>
                <c:pt idx="44401">
                  <c:v>166.35900000000001</c:v>
                </c:pt>
                <c:pt idx="44402">
                  <c:v>166.292</c:v>
                </c:pt>
                <c:pt idx="44403">
                  <c:v>166.23099999999999</c:v>
                </c:pt>
                <c:pt idx="44404">
                  <c:v>166.17499999999998</c:v>
                </c:pt>
                <c:pt idx="44405">
                  <c:v>166.12300000000002</c:v>
                </c:pt>
                <c:pt idx="44406">
                  <c:v>166.077</c:v>
                </c:pt>
                <c:pt idx="44407">
                  <c:v>166.036</c:v>
                </c:pt>
                <c:pt idx="44408">
                  <c:v>166</c:v>
                </c:pt>
                <c:pt idx="44409">
                  <c:v>165.96900000000002</c:v>
                </c:pt>
                <c:pt idx="44410">
                  <c:v>165.94499999999999</c:v>
                </c:pt>
                <c:pt idx="44411">
                  <c:v>165.92500000000001</c:v>
                </c:pt>
                <c:pt idx="44412">
                  <c:v>165.911</c:v>
                </c:pt>
                <c:pt idx="44413">
                  <c:v>165.90300000000002</c:v>
                </c:pt>
                <c:pt idx="44414">
                  <c:v>165.90100000000001</c:v>
                </c:pt>
                <c:pt idx="44415">
                  <c:v>165.904</c:v>
                </c:pt>
                <c:pt idx="44416">
                  <c:v>165.91399999999999</c:v>
                </c:pt>
                <c:pt idx="44417">
                  <c:v>165.929</c:v>
                </c:pt>
                <c:pt idx="44418">
                  <c:v>165.95000000000007</c:v>
                </c:pt>
                <c:pt idx="44419">
                  <c:v>165.97800000000001</c:v>
                </c:pt>
                <c:pt idx="44420">
                  <c:v>166.012</c:v>
                </c:pt>
                <c:pt idx="44421">
                  <c:v>166.05200000000011</c:v>
                </c:pt>
                <c:pt idx="44422">
                  <c:v>166.09900000000002</c:v>
                </c:pt>
                <c:pt idx="44423">
                  <c:v>166.15200000000004</c:v>
                </c:pt>
                <c:pt idx="44424">
                  <c:v>166.21199999999999</c:v>
                </c:pt>
                <c:pt idx="44425">
                  <c:v>166.27799999999999</c:v>
                </c:pt>
                <c:pt idx="44426">
                  <c:v>166.35100000000011</c:v>
                </c:pt>
                <c:pt idx="44427">
                  <c:v>166.43100000000001</c:v>
                </c:pt>
                <c:pt idx="44428">
                  <c:v>166.517</c:v>
                </c:pt>
                <c:pt idx="44429">
                  <c:v>166.61099999999999</c:v>
                </c:pt>
                <c:pt idx="44430">
                  <c:v>166.71099999999998</c:v>
                </c:pt>
                <c:pt idx="44431">
                  <c:v>166.81900000000002</c:v>
                </c:pt>
                <c:pt idx="44432">
                  <c:v>166.93300000000002</c:v>
                </c:pt>
                <c:pt idx="44433">
                  <c:v>167.05500000000001</c:v>
                </c:pt>
                <c:pt idx="44434">
                  <c:v>167.184</c:v>
                </c:pt>
                <c:pt idx="44435">
                  <c:v>167.32100000000011</c:v>
                </c:pt>
                <c:pt idx="44436">
                  <c:v>167.464</c:v>
                </c:pt>
                <c:pt idx="44437">
                  <c:v>167.61599999999999</c:v>
                </c:pt>
                <c:pt idx="44438">
                  <c:v>167.77499999999998</c:v>
                </c:pt>
                <c:pt idx="44439">
                  <c:v>167.941</c:v>
                </c:pt>
                <c:pt idx="44440">
                  <c:v>168.11499999999998</c:v>
                </c:pt>
                <c:pt idx="44441">
                  <c:v>168.297</c:v>
                </c:pt>
                <c:pt idx="44442">
                  <c:v>168.4860000000001</c:v>
                </c:pt>
                <c:pt idx="44443">
                  <c:v>168.684</c:v>
                </c:pt>
                <c:pt idx="44444">
                  <c:v>168.88900000000001</c:v>
                </c:pt>
                <c:pt idx="44445">
                  <c:v>169.102</c:v>
                </c:pt>
                <c:pt idx="44446">
                  <c:v>169.32300000000001</c:v>
                </c:pt>
                <c:pt idx="44447">
                  <c:v>169.553</c:v>
                </c:pt>
                <c:pt idx="44448">
                  <c:v>169.79</c:v>
                </c:pt>
                <c:pt idx="44449">
                  <c:v>170.036</c:v>
                </c:pt>
                <c:pt idx="44450">
                  <c:v>170.29</c:v>
                </c:pt>
                <c:pt idx="44451">
                  <c:v>170.55200000000011</c:v>
                </c:pt>
                <c:pt idx="44452">
                  <c:v>170.82200000000012</c:v>
                </c:pt>
                <c:pt idx="44453">
                  <c:v>171.101</c:v>
                </c:pt>
                <c:pt idx="44454">
                  <c:v>171.38800000000012</c:v>
                </c:pt>
                <c:pt idx="44455">
                  <c:v>171.684</c:v>
                </c:pt>
                <c:pt idx="44456">
                  <c:v>171.98800000000011</c:v>
                </c:pt>
                <c:pt idx="44457">
                  <c:v>172.30100000000004</c:v>
                </c:pt>
                <c:pt idx="44458">
                  <c:v>172.62300000000002</c:v>
                </c:pt>
                <c:pt idx="44459">
                  <c:v>172.953</c:v>
                </c:pt>
                <c:pt idx="44460">
                  <c:v>173.292</c:v>
                </c:pt>
                <c:pt idx="44461">
                  <c:v>173.63900000000001</c:v>
                </c:pt>
                <c:pt idx="44462">
                  <c:v>173.995</c:v>
                </c:pt>
                <c:pt idx="44463">
                  <c:v>174.36</c:v>
                </c:pt>
                <c:pt idx="44464">
                  <c:v>174.73399999999998</c:v>
                </c:pt>
                <c:pt idx="44465">
                  <c:v>175.11699999999999</c:v>
                </c:pt>
                <c:pt idx="44466">
                  <c:v>175.50899999999999</c:v>
                </c:pt>
                <c:pt idx="44467">
                  <c:v>175.90900000000002</c:v>
                </c:pt>
                <c:pt idx="44468">
                  <c:v>176.31900000000002</c:v>
                </c:pt>
                <c:pt idx="44469">
                  <c:v>176.738</c:v>
                </c:pt>
                <c:pt idx="44470">
                  <c:v>177.16499999999999</c:v>
                </c:pt>
                <c:pt idx="44471">
                  <c:v>177.602</c:v>
                </c:pt>
                <c:pt idx="44472">
                  <c:v>178.048</c:v>
                </c:pt>
                <c:pt idx="44473">
                  <c:v>178.50299999999999</c:v>
                </c:pt>
                <c:pt idx="44474">
                  <c:v>178.96600000000001</c:v>
                </c:pt>
                <c:pt idx="44475">
                  <c:v>179.44</c:v>
                </c:pt>
                <c:pt idx="44476">
                  <c:v>179.92200000000011</c:v>
                </c:pt>
                <c:pt idx="44477">
                  <c:v>180.41300000000001</c:v>
                </c:pt>
                <c:pt idx="44478">
                  <c:v>180.91399999999999</c:v>
                </c:pt>
                <c:pt idx="44479">
                  <c:v>181.42400000000001</c:v>
                </c:pt>
                <c:pt idx="44480">
                  <c:v>181.94300000000001</c:v>
                </c:pt>
                <c:pt idx="44481">
                  <c:v>182.471</c:v>
                </c:pt>
                <c:pt idx="44482">
                  <c:v>183.00800000000001</c:v>
                </c:pt>
                <c:pt idx="44483">
                  <c:v>183.55500000000001</c:v>
                </c:pt>
                <c:pt idx="44484">
                  <c:v>184.11099999999999</c:v>
                </c:pt>
                <c:pt idx="44485">
                  <c:v>184.67599999999999</c:v>
                </c:pt>
                <c:pt idx="44486">
                  <c:v>185.251</c:v>
                </c:pt>
                <c:pt idx="44487">
                  <c:v>185.834</c:v>
                </c:pt>
                <c:pt idx="44488">
                  <c:v>186.42700000000011</c:v>
                </c:pt>
                <c:pt idx="44489">
                  <c:v>187.029</c:v>
                </c:pt>
                <c:pt idx="44490">
                  <c:v>187.64099999999999</c:v>
                </c:pt>
                <c:pt idx="44491">
                  <c:v>188.262</c:v>
                </c:pt>
                <c:pt idx="44492">
                  <c:v>188.89200000000011</c:v>
                </c:pt>
                <c:pt idx="44493">
                  <c:v>189.53100000000001</c:v>
                </c:pt>
                <c:pt idx="44494">
                  <c:v>190.17899999999997</c:v>
                </c:pt>
                <c:pt idx="44495">
                  <c:v>190.83700000000007</c:v>
                </c:pt>
                <c:pt idx="44496">
                  <c:v>191.50299999999999</c:v>
                </c:pt>
                <c:pt idx="44497">
                  <c:v>192.17899999999997</c:v>
                </c:pt>
                <c:pt idx="44498">
                  <c:v>192.864</c:v>
                </c:pt>
                <c:pt idx="44499">
                  <c:v>193.559</c:v>
                </c:pt>
                <c:pt idx="44500">
                  <c:v>194.262</c:v>
                </c:pt>
                <c:pt idx="44501">
                  <c:v>194.97399999999999</c:v>
                </c:pt>
                <c:pt idx="44502">
                  <c:v>195.696</c:v>
                </c:pt>
                <c:pt idx="44503">
                  <c:v>196.42600000000004</c:v>
                </c:pt>
                <c:pt idx="44504">
                  <c:v>197.166</c:v>
                </c:pt>
                <c:pt idx="44505">
                  <c:v>197.91399999999999</c:v>
                </c:pt>
                <c:pt idx="44506">
                  <c:v>198.672</c:v>
                </c:pt>
                <c:pt idx="44507">
                  <c:v>199.43800000000007</c:v>
                </c:pt>
                <c:pt idx="44508">
                  <c:v>200.21399999999988</c:v>
                </c:pt>
                <c:pt idx="44509">
                  <c:v>200.9980000000001</c:v>
                </c:pt>
                <c:pt idx="44510">
                  <c:v>201.791</c:v>
                </c:pt>
                <c:pt idx="44511">
                  <c:v>202.59300000000002</c:v>
                </c:pt>
                <c:pt idx="44512">
                  <c:v>203.40300000000002</c:v>
                </c:pt>
                <c:pt idx="44513">
                  <c:v>204.22200000000001</c:v>
                </c:pt>
                <c:pt idx="44514">
                  <c:v>205.05100000000004</c:v>
                </c:pt>
                <c:pt idx="44515">
                  <c:v>205.88700000000011</c:v>
                </c:pt>
                <c:pt idx="44516">
                  <c:v>206.732</c:v>
                </c:pt>
                <c:pt idx="44517">
                  <c:v>207.58600000000001</c:v>
                </c:pt>
                <c:pt idx="44518">
                  <c:v>208.44800000000001</c:v>
                </c:pt>
                <c:pt idx="44519">
                  <c:v>209.31800000000001</c:v>
                </c:pt>
                <c:pt idx="44520">
                  <c:v>210.197</c:v>
                </c:pt>
                <c:pt idx="44521">
                  <c:v>211.084</c:v>
                </c:pt>
                <c:pt idx="44522">
                  <c:v>211.9800000000001</c:v>
                </c:pt>
                <c:pt idx="44523">
                  <c:v>212.88300000000001</c:v>
                </c:pt>
                <c:pt idx="44524">
                  <c:v>213.79499999999999</c:v>
                </c:pt>
                <c:pt idx="44525">
                  <c:v>214.71499999999995</c:v>
                </c:pt>
                <c:pt idx="44526">
                  <c:v>215.64299999999997</c:v>
                </c:pt>
                <c:pt idx="44527">
                  <c:v>216.578</c:v>
                </c:pt>
                <c:pt idx="44528">
                  <c:v>217.52200000000011</c:v>
                </c:pt>
                <c:pt idx="44529">
                  <c:v>218.47300000000001</c:v>
                </c:pt>
                <c:pt idx="44530">
                  <c:v>219.43300000000002</c:v>
                </c:pt>
                <c:pt idx="44531">
                  <c:v>220.399</c:v>
                </c:pt>
                <c:pt idx="44532">
                  <c:v>221.374</c:v>
                </c:pt>
                <c:pt idx="44533">
                  <c:v>222.35600000000011</c:v>
                </c:pt>
                <c:pt idx="44534">
                  <c:v>223.345</c:v>
                </c:pt>
                <c:pt idx="44535">
                  <c:v>224.34200000000001</c:v>
                </c:pt>
                <c:pt idx="44536">
                  <c:v>225.346</c:v>
                </c:pt>
                <c:pt idx="44537">
                  <c:v>226.35700000000011</c:v>
                </c:pt>
                <c:pt idx="44538">
                  <c:v>227.376</c:v>
                </c:pt>
                <c:pt idx="44539">
                  <c:v>228.40100000000001</c:v>
                </c:pt>
                <c:pt idx="44540">
                  <c:v>229.43300000000002</c:v>
                </c:pt>
                <c:pt idx="44541">
                  <c:v>230.47300000000001</c:v>
                </c:pt>
                <c:pt idx="44542">
                  <c:v>231.51900000000001</c:v>
                </c:pt>
                <c:pt idx="44543">
                  <c:v>232.571</c:v>
                </c:pt>
                <c:pt idx="44544">
                  <c:v>233.631</c:v>
                </c:pt>
                <c:pt idx="44545">
                  <c:v>234.697</c:v>
                </c:pt>
                <c:pt idx="44546">
                  <c:v>235.76900000000001</c:v>
                </c:pt>
                <c:pt idx="44547">
                  <c:v>236.84800000000001</c:v>
                </c:pt>
                <c:pt idx="44548">
                  <c:v>237.93200000000004</c:v>
                </c:pt>
                <c:pt idx="44549">
                  <c:v>239.023</c:v>
                </c:pt>
                <c:pt idx="44550">
                  <c:v>240.12</c:v>
                </c:pt>
                <c:pt idx="44551">
                  <c:v>241.22300000000001</c:v>
                </c:pt>
                <c:pt idx="44552">
                  <c:v>242.33200000000011</c:v>
                </c:pt>
                <c:pt idx="44553">
                  <c:v>243.447</c:v>
                </c:pt>
                <c:pt idx="44554">
                  <c:v>244.56700000000001</c:v>
                </c:pt>
                <c:pt idx="44555">
                  <c:v>245.69200000000001</c:v>
                </c:pt>
                <c:pt idx="44556">
                  <c:v>246.82300000000001</c:v>
                </c:pt>
                <c:pt idx="44557">
                  <c:v>247.96</c:v>
                </c:pt>
                <c:pt idx="44558">
                  <c:v>249.101</c:v>
                </c:pt>
                <c:pt idx="44559">
                  <c:v>250.24799999999999</c:v>
                </c:pt>
                <c:pt idx="44560">
                  <c:v>251.4</c:v>
                </c:pt>
                <c:pt idx="44561">
                  <c:v>252.55600000000001</c:v>
                </c:pt>
                <c:pt idx="44562">
                  <c:v>253.71699999999998</c:v>
                </c:pt>
                <c:pt idx="44563">
                  <c:v>254.88300000000001</c:v>
                </c:pt>
                <c:pt idx="44564">
                  <c:v>256.05399999999975</c:v>
                </c:pt>
                <c:pt idx="44565">
                  <c:v>257.22899999999959</c:v>
                </c:pt>
                <c:pt idx="44566">
                  <c:v>258.40799999999979</c:v>
                </c:pt>
                <c:pt idx="44567">
                  <c:v>259.59099999999978</c:v>
                </c:pt>
                <c:pt idx="44568">
                  <c:v>260.77799999999979</c:v>
                </c:pt>
                <c:pt idx="44569">
                  <c:v>261.97000000000003</c:v>
                </c:pt>
                <c:pt idx="44570">
                  <c:v>263.16500000000002</c:v>
                </c:pt>
                <c:pt idx="44571">
                  <c:v>264.36399999999975</c:v>
                </c:pt>
                <c:pt idx="44572">
                  <c:v>265.56599999999975</c:v>
                </c:pt>
                <c:pt idx="44573">
                  <c:v>266.77199999999965</c:v>
                </c:pt>
                <c:pt idx="44574">
                  <c:v>267.98099999999965</c:v>
                </c:pt>
                <c:pt idx="44575">
                  <c:v>269.19299999999993</c:v>
                </c:pt>
                <c:pt idx="44576">
                  <c:v>270.40899999999965</c:v>
                </c:pt>
                <c:pt idx="44577">
                  <c:v>271.62700000000001</c:v>
                </c:pt>
                <c:pt idx="44578">
                  <c:v>272.84800000000001</c:v>
                </c:pt>
                <c:pt idx="44579">
                  <c:v>274.072</c:v>
                </c:pt>
                <c:pt idx="44580">
                  <c:v>275.29799999999977</c:v>
                </c:pt>
                <c:pt idx="44581">
                  <c:v>276.52699999999965</c:v>
                </c:pt>
                <c:pt idx="44582">
                  <c:v>277.75799999999975</c:v>
                </c:pt>
                <c:pt idx="44583">
                  <c:v>278.99199999999962</c:v>
                </c:pt>
                <c:pt idx="44584">
                  <c:v>280.22699999999958</c:v>
                </c:pt>
                <c:pt idx="44585">
                  <c:v>281.464</c:v>
                </c:pt>
                <c:pt idx="44586">
                  <c:v>282.70299999999975</c:v>
                </c:pt>
                <c:pt idx="44587">
                  <c:v>283.94400000000002</c:v>
                </c:pt>
                <c:pt idx="44588">
                  <c:v>285.18599999999975</c:v>
                </c:pt>
                <c:pt idx="44589">
                  <c:v>286.42899999999958</c:v>
                </c:pt>
                <c:pt idx="44590">
                  <c:v>287.67399999999975</c:v>
                </c:pt>
                <c:pt idx="44591">
                  <c:v>288.91899999999958</c:v>
                </c:pt>
                <c:pt idx="44592">
                  <c:v>290.166</c:v>
                </c:pt>
                <c:pt idx="44593">
                  <c:v>291.41399999999965</c:v>
                </c:pt>
                <c:pt idx="44594">
                  <c:v>292.66199999999975</c:v>
                </c:pt>
                <c:pt idx="44595">
                  <c:v>293.91000000000003</c:v>
                </c:pt>
                <c:pt idx="44596">
                  <c:v>295.16000000000008</c:v>
                </c:pt>
                <c:pt idx="44597">
                  <c:v>296.40899999999965</c:v>
                </c:pt>
                <c:pt idx="44598">
                  <c:v>297.65899999999999</c:v>
                </c:pt>
                <c:pt idx="44599">
                  <c:v>298.90799999999979</c:v>
                </c:pt>
                <c:pt idx="44600">
                  <c:v>300.15699999999993</c:v>
                </c:pt>
                <c:pt idx="44601">
                  <c:v>301.40599999999978</c:v>
                </c:pt>
                <c:pt idx="44602">
                  <c:v>302.65499999999997</c:v>
                </c:pt>
                <c:pt idx="44603">
                  <c:v>303.90299999999979</c:v>
                </c:pt>
                <c:pt idx="44604">
                  <c:v>305.14999999999998</c:v>
                </c:pt>
                <c:pt idx="44605">
                  <c:v>306.39699999999965</c:v>
                </c:pt>
                <c:pt idx="44606">
                  <c:v>307.64200000000022</c:v>
                </c:pt>
                <c:pt idx="44607">
                  <c:v>308.887</c:v>
                </c:pt>
                <c:pt idx="44608">
                  <c:v>310.13</c:v>
                </c:pt>
                <c:pt idx="44609">
                  <c:v>311.37200000000001</c:v>
                </c:pt>
                <c:pt idx="44610">
                  <c:v>312.61200000000002</c:v>
                </c:pt>
                <c:pt idx="44611">
                  <c:v>313.85000000000002</c:v>
                </c:pt>
                <c:pt idx="44612">
                  <c:v>315.08699999999965</c:v>
                </c:pt>
                <c:pt idx="44613">
                  <c:v>316.32100000000003</c:v>
                </c:pt>
                <c:pt idx="44614">
                  <c:v>317.55399999999975</c:v>
                </c:pt>
                <c:pt idx="44615">
                  <c:v>318.78399999999965</c:v>
                </c:pt>
                <c:pt idx="44616">
                  <c:v>320.012</c:v>
                </c:pt>
                <c:pt idx="44617">
                  <c:v>321.23799999999977</c:v>
                </c:pt>
                <c:pt idx="44618">
                  <c:v>322.45999999999975</c:v>
                </c:pt>
                <c:pt idx="44619">
                  <c:v>323.68</c:v>
                </c:pt>
                <c:pt idx="44620">
                  <c:v>324.89699999999965</c:v>
                </c:pt>
                <c:pt idx="44621">
                  <c:v>326.11099999999999</c:v>
                </c:pt>
                <c:pt idx="44622">
                  <c:v>327.322</c:v>
                </c:pt>
                <c:pt idx="44623">
                  <c:v>328.529</c:v>
                </c:pt>
                <c:pt idx="44624">
                  <c:v>329.73299999999978</c:v>
                </c:pt>
                <c:pt idx="44625">
                  <c:v>330.93400000000003</c:v>
                </c:pt>
                <c:pt idx="44626">
                  <c:v>332.13</c:v>
                </c:pt>
                <c:pt idx="44627">
                  <c:v>333.32299999999975</c:v>
                </c:pt>
                <c:pt idx="44628">
                  <c:v>334.5109999999998</c:v>
                </c:pt>
                <c:pt idx="44629">
                  <c:v>335.69600000000003</c:v>
                </c:pt>
                <c:pt idx="44630">
                  <c:v>336.87599999999975</c:v>
                </c:pt>
                <c:pt idx="44631">
                  <c:v>338.05099999999999</c:v>
                </c:pt>
                <c:pt idx="44632">
                  <c:v>339.22299999999979</c:v>
                </c:pt>
                <c:pt idx="44633">
                  <c:v>340.38900000000001</c:v>
                </c:pt>
                <c:pt idx="44634">
                  <c:v>341.55099999999999</c:v>
                </c:pt>
                <c:pt idx="44635">
                  <c:v>342.70699999999965</c:v>
                </c:pt>
                <c:pt idx="44636">
                  <c:v>343.85899999999975</c:v>
                </c:pt>
                <c:pt idx="44637">
                  <c:v>345.005</c:v>
                </c:pt>
                <c:pt idx="44638">
                  <c:v>346.14600000000002</c:v>
                </c:pt>
                <c:pt idx="44639">
                  <c:v>347.28199999999958</c:v>
                </c:pt>
                <c:pt idx="44640">
                  <c:v>348.41199999999958</c:v>
                </c:pt>
                <c:pt idx="44641">
                  <c:v>349.53599999999977</c:v>
                </c:pt>
                <c:pt idx="44642">
                  <c:v>350.65400000000022</c:v>
                </c:pt>
                <c:pt idx="44643">
                  <c:v>351.76599999999979</c:v>
                </c:pt>
                <c:pt idx="44644">
                  <c:v>352.87299999999999</c:v>
                </c:pt>
                <c:pt idx="44645">
                  <c:v>353.97299999999979</c:v>
                </c:pt>
                <c:pt idx="44646">
                  <c:v>355.06599999999975</c:v>
                </c:pt>
                <c:pt idx="44647">
                  <c:v>356.15300000000002</c:v>
                </c:pt>
                <c:pt idx="44648">
                  <c:v>357.23399999999958</c:v>
                </c:pt>
                <c:pt idx="44649">
                  <c:v>358.30799999999999</c:v>
                </c:pt>
                <c:pt idx="44650">
                  <c:v>359.375</c:v>
                </c:pt>
                <c:pt idx="44651">
                  <c:v>360.43499999999977</c:v>
                </c:pt>
                <c:pt idx="44652">
                  <c:v>361.48799999999977</c:v>
                </c:pt>
                <c:pt idx="44653">
                  <c:v>362.53399999999965</c:v>
                </c:pt>
                <c:pt idx="44654">
                  <c:v>363.57299999999975</c:v>
                </c:pt>
                <c:pt idx="44655">
                  <c:v>364.60399999999993</c:v>
                </c:pt>
                <c:pt idx="44656">
                  <c:v>365.62799999999999</c:v>
                </c:pt>
                <c:pt idx="44657">
                  <c:v>366.64400000000023</c:v>
                </c:pt>
                <c:pt idx="44658">
                  <c:v>367.65199999999999</c:v>
                </c:pt>
                <c:pt idx="44659">
                  <c:v>368.65300000000002</c:v>
                </c:pt>
                <c:pt idx="44660">
                  <c:v>369.64499999999998</c:v>
                </c:pt>
                <c:pt idx="44661">
                  <c:v>370.63</c:v>
                </c:pt>
                <c:pt idx="44662">
                  <c:v>371.60599999999999</c:v>
                </c:pt>
                <c:pt idx="44663">
                  <c:v>372.57400000000001</c:v>
                </c:pt>
                <c:pt idx="44664">
                  <c:v>373.53399999999965</c:v>
                </c:pt>
                <c:pt idx="44665">
                  <c:v>374.48499999999979</c:v>
                </c:pt>
                <c:pt idx="44666">
                  <c:v>375.42799999999966</c:v>
                </c:pt>
                <c:pt idx="44667">
                  <c:v>376.36200000000002</c:v>
                </c:pt>
                <c:pt idx="44668">
                  <c:v>377.28699999999958</c:v>
                </c:pt>
                <c:pt idx="44669">
                  <c:v>378.20400000000001</c:v>
                </c:pt>
                <c:pt idx="44670">
                  <c:v>379.11099999999999</c:v>
                </c:pt>
                <c:pt idx="44671">
                  <c:v>380.00900000000001</c:v>
                </c:pt>
                <c:pt idx="44672">
                  <c:v>380.899</c:v>
                </c:pt>
                <c:pt idx="44673">
                  <c:v>381.779</c:v>
                </c:pt>
                <c:pt idx="44674">
                  <c:v>382.6500000000002</c:v>
                </c:pt>
                <c:pt idx="44675">
                  <c:v>383.5109999999998</c:v>
                </c:pt>
                <c:pt idx="44676">
                  <c:v>384.363</c:v>
                </c:pt>
                <c:pt idx="44677">
                  <c:v>385.20499999999993</c:v>
                </c:pt>
                <c:pt idx="44678">
                  <c:v>386.03799999999978</c:v>
                </c:pt>
                <c:pt idx="44679">
                  <c:v>386.86099999999999</c:v>
                </c:pt>
                <c:pt idx="44680">
                  <c:v>387.67399999999975</c:v>
                </c:pt>
                <c:pt idx="44681">
                  <c:v>388.47699999999958</c:v>
                </c:pt>
                <c:pt idx="44682">
                  <c:v>389.27</c:v>
                </c:pt>
                <c:pt idx="44683">
                  <c:v>390.053</c:v>
                </c:pt>
                <c:pt idx="44684">
                  <c:v>390.827</c:v>
                </c:pt>
                <c:pt idx="44685">
                  <c:v>391.589</c:v>
                </c:pt>
                <c:pt idx="44686">
                  <c:v>392.34199999999993</c:v>
                </c:pt>
                <c:pt idx="44687">
                  <c:v>393.084</c:v>
                </c:pt>
                <c:pt idx="44688">
                  <c:v>393.81599999999975</c:v>
                </c:pt>
                <c:pt idx="44689">
                  <c:v>394.53799999999978</c:v>
                </c:pt>
                <c:pt idx="44690">
                  <c:v>395.24900000000002</c:v>
                </c:pt>
                <c:pt idx="44691">
                  <c:v>395.94900000000001</c:v>
                </c:pt>
                <c:pt idx="44692">
                  <c:v>396.63900000000001</c:v>
                </c:pt>
                <c:pt idx="44693">
                  <c:v>397.31799999999993</c:v>
                </c:pt>
                <c:pt idx="44694">
                  <c:v>397.98599999999965</c:v>
                </c:pt>
                <c:pt idx="44695">
                  <c:v>398.64400000000023</c:v>
                </c:pt>
                <c:pt idx="44696">
                  <c:v>399.28999999999979</c:v>
                </c:pt>
                <c:pt idx="44697">
                  <c:v>399.92599999999965</c:v>
                </c:pt>
                <c:pt idx="44698">
                  <c:v>400.55</c:v>
                </c:pt>
                <c:pt idx="44699">
                  <c:v>401.16399999999999</c:v>
                </c:pt>
                <c:pt idx="44700">
                  <c:v>401.767</c:v>
                </c:pt>
                <c:pt idx="44701">
                  <c:v>402.358</c:v>
                </c:pt>
                <c:pt idx="44702">
                  <c:v>402.93799999999965</c:v>
                </c:pt>
                <c:pt idx="44703">
                  <c:v>403.50700000000001</c:v>
                </c:pt>
                <c:pt idx="44704">
                  <c:v>404.065</c:v>
                </c:pt>
                <c:pt idx="44705">
                  <c:v>404.61200000000002</c:v>
                </c:pt>
                <c:pt idx="44706">
                  <c:v>405.14699999999999</c:v>
                </c:pt>
                <c:pt idx="44707">
                  <c:v>405.67099999999999</c:v>
                </c:pt>
                <c:pt idx="44708">
                  <c:v>406.18299999999999</c:v>
                </c:pt>
                <c:pt idx="44709">
                  <c:v>406.68400000000008</c:v>
                </c:pt>
                <c:pt idx="44710">
                  <c:v>407.17399999999975</c:v>
                </c:pt>
                <c:pt idx="44711">
                  <c:v>407.65199999999999</c:v>
                </c:pt>
                <c:pt idx="44712">
                  <c:v>408.11900000000026</c:v>
                </c:pt>
                <c:pt idx="44713">
                  <c:v>408.57400000000001</c:v>
                </c:pt>
                <c:pt idx="44714">
                  <c:v>409.017</c:v>
                </c:pt>
                <c:pt idx="44715">
                  <c:v>409.44900000000001</c:v>
                </c:pt>
                <c:pt idx="44716">
                  <c:v>409.87</c:v>
                </c:pt>
                <c:pt idx="44717">
                  <c:v>410.27799999999979</c:v>
                </c:pt>
                <c:pt idx="44718">
                  <c:v>410.67599999999999</c:v>
                </c:pt>
                <c:pt idx="44719">
                  <c:v>411.06099999999975</c:v>
                </c:pt>
                <c:pt idx="44720">
                  <c:v>411.43499999999977</c:v>
                </c:pt>
                <c:pt idx="44721">
                  <c:v>411.79700000000003</c:v>
                </c:pt>
                <c:pt idx="44722">
                  <c:v>412.14699999999999</c:v>
                </c:pt>
                <c:pt idx="44723">
                  <c:v>412.48599999999965</c:v>
                </c:pt>
                <c:pt idx="44724">
                  <c:v>412.81299999999999</c:v>
                </c:pt>
                <c:pt idx="44725">
                  <c:v>413.12799999999999</c:v>
                </c:pt>
                <c:pt idx="44726">
                  <c:v>413.43199999999962</c:v>
                </c:pt>
                <c:pt idx="44727">
                  <c:v>413.72399999999965</c:v>
                </c:pt>
                <c:pt idx="44728">
                  <c:v>414.00400000000002</c:v>
                </c:pt>
                <c:pt idx="44729">
                  <c:v>414.2729999999998</c:v>
                </c:pt>
                <c:pt idx="44730">
                  <c:v>414.529</c:v>
                </c:pt>
                <c:pt idx="44731">
                  <c:v>414.77499999999975</c:v>
                </c:pt>
                <c:pt idx="44732">
                  <c:v>415.00799999999975</c:v>
                </c:pt>
                <c:pt idx="44733">
                  <c:v>415.22999999999979</c:v>
                </c:pt>
                <c:pt idx="44734">
                  <c:v>415.44</c:v>
                </c:pt>
                <c:pt idx="44735">
                  <c:v>415.63799999999975</c:v>
                </c:pt>
                <c:pt idx="44736">
                  <c:v>415.82499999999999</c:v>
                </c:pt>
                <c:pt idx="44737">
                  <c:v>416</c:v>
                </c:pt>
                <c:pt idx="44738">
                  <c:v>416.16399999999999</c:v>
                </c:pt>
                <c:pt idx="44739">
                  <c:v>416.31599999999975</c:v>
                </c:pt>
                <c:pt idx="44740">
                  <c:v>416.45599999999979</c:v>
                </c:pt>
                <c:pt idx="44741">
                  <c:v>416.58499999999975</c:v>
                </c:pt>
                <c:pt idx="44742">
                  <c:v>416.702</c:v>
                </c:pt>
                <c:pt idx="44743">
                  <c:v>416.80799999999999</c:v>
                </c:pt>
                <c:pt idx="44744">
                  <c:v>416.90199999999965</c:v>
                </c:pt>
                <c:pt idx="44745">
                  <c:v>416.98499999999979</c:v>
                </c:pt>
                <c:pt idx="44746">
                  <c:v>417.05599999999993</c:v>
                </c:pt>
                <c:pt idx="44747">
                  <c:v>417.11599999999999</c:v>
                </c:pt>
                <c:pt idx="44748">
                  <c:v>417.16500000000002</c:v>
                </c:pt>
                <c:pt idx="44749">
                  <c:v>417.20299999999975</c:v>
                </c:pt>
                <c:pt idx="44750">
                  <c:v>417.22899999999959</c:v>
                </c:pt>
                <c:pt idx="44751">
                  <c:v>417.24299999999999</c:v>
                </c:pt>
                <c:pt idx="44752">
                  <c:v>417.24700000000001</c:v>
                </c:pt>
                <c:pt idx="44753">
                  <c:v>417.23899999999958</c:v>
                </c:pt>
                <c:pt idx="44754">
                  <c:v>417.22099999999978</c:v>
                </c:pt>
                <c:pt idx="44755">
                  <c:v>417.19099999999975</c:v>
                </c:pt>
                <c:pt idx="44756">
                  <c:v>417.1500000000002</c:v>
                </c:pt>
                <c:pt idx="44757">
                  <c:v>417.09799999999979</c:v>
                </c:pt>
                <c:pt idx="44758">
                  <c:v>417.03500000000003</c:v>
                </c:pt>
                <c:pt idx="44759">
                  <c:v>416.96199999999965</c:v>
                </c:pt>
                <c:pt idx="44760">
                  <c:v>416.87700000000001</c:v>
                </c:pt>
                <c:pt idx="44761">
                  <c:v>416.78099999999978</c:v>
                </c:pt>
                <c:pt idx="44762">
                  <c:v>416.67500000000001</c:v>
                </c:pt>
                <c:pt idx="44763">
                  <c:v>416.55799999999999</c:v>
                </c:pt>
                <c:pt idx="44764">
                  <c:v>416.43099999999959</c:v>
                </c:pt>
                <c:pt idx="44765">
                  <c:v>416.29299999999978</c:v>
                </c:pt>
                <c:pt idx="44766">
                  <c:v>416.14400000000023</c:v>
                </c:pt>
                <c:pt idx="44767">
                  <c:v>415.98499999999979</c:v>
                </c:pt>
                <c:pt idx="44768">
                  <c:v>415.815</c:v>
                </c:pt>
                <c:pt idx="44769">
                  <c:v>415.63499999999999</c:v>
                </c:pt>
                <c:pt idx="44770">
                  <c:v>415.44499999999999</c:v>
                </c:pt>
                <c:pt idx="44771">
                  <c:v>415.245</c:v>
                </c:pt>
                <c:pt idx="44772">
                  <c:v>415.03399999999965</c:v>
                </c:pt>
                <c:pt idx="44773">
                  <c:v>414.81299999999999</c:v>
                </c:pt>
                <c:pt idx="44774">
                  <c:v>414.58300000000003</c:v>
                </c:pt>
                <c:pt idx="44775">
                  <c:v>414.34199999999993</c:v>
                </c:pt>
                <c:pt idx="44776">
                  <c:v>414.09099999999978</c:v>
                </c:pt>
                <c:pt idx="44777">
                  <c:v>413.83099999999979</c:v>
                </c:pt>
                <c:pt idx="44778">
                  <c:v>413.56</c:v>
                </c:pt>
                <c:pt idx="44779">
                  <c:v>413.28099999999978</c:v>
                </c:pt>
                <c:pt idx="44780">
                  <c:v>412.99099999999964</c:v>
                </c:pt>
                <c:pt idx="44781">
                  <c:v>412.69200000000001</c:v>
                </c:pt>
                <c:pt idx="44782">
                  <c:v>412.38299999999975</c:v>
                </c:pt>
                <c:pt idx="44783">
                  <c:v>412.065</c:v>
                </c:pt>
                <c:pt idx="44784">
                  <c:v>411.73799999999977</c:v>
                </c:pt>
                <c:pt idx="44785">
                  <c:v>411.40199999999965</c:v>
                </c:pt>
                <c:pt idx="44786">
                  <c:v>411.05599999999993</c:v>
                </c:pt>
                <c:pt idx="44787">
                  <c:v>410.70099999999979</c:v>
                </c:pt>
                <c:pt idx="44788">
                  <c:v>410.33699999999965</c:v>
                </c:pt>
                <c:pt idx="44789">
                  <c:v>409.96499999999975</c:v>
                </c:pt>
                <c:pt idx="44790">
                  <c:v>409.58300000000003</c:v>
                </c:pt>
                <c:pt idx="44791">
                  <c:v>409.19299999999993</c:v>
                </c:pt>
                <c:pt idx="44792">
                  <c:v>408.79399999999958</c:v>
                </c:pt>
                <c:pt idx="44793">
                  <c:v>408.3859999999998</c:v>
                </c:pt>
                <c:pt idx="44794">
                  <c:v>407.9699999999998</c:v>
                </c:pt>
                <c:pt idx="44795">
                  <c:v>407.54500000000002</c:v>
                </c:pt>
                <c:pt idx="44796">
                  <c:v>407.11200000000002</c:v>
                </c:pt>
                <c:pt idx="44797">
                  <c:v>406.67099999999999</c:v>
                </c:pt>
                <c:pt idx="44798">
                  <c:v>406.22199999999958</c:v>
                </c:pt>
                <c:pt idx="44799">
                  <c:v>405.76499999999999</c:v>
                </c:pt>
                <c:pt idx="44800">
                  <c:v>405.29899999999958</c:v>
                </c:pt>
                <c:pt idx="44801">
                  <c:v>404.82599999999979</c:v>
                </c:pt>
                <c:pt idx="44802">
                  <c:v>404.34500000000008</c:v>
                </c:pt>
                <c:pt idx="44803">
                  <c:v>403.85599999999999</c:v>
                </c:pt>
                <c:pt idx="44804">
                  <c:v>403.36</c:v>
                </c:pt>
                <c:pt idx="44805">
                  <c:v>402.85599999999999</c:v>
                </c:pt>
                <c:pt idx="44806">
                  <c:v>402.34399999999999</c:v>
                </c:pt>
                <c:pt idx="44807">
                  <c:v>401.82499999999999</c:v>
                </c:pt>
                <c:pt idx="44808">
                  <c:v>401.29899999999958</c:v>
                </c:pt>
                <c:pt idx="44809">
                  <c:v>400.76599999999979</c:v>
                </c:pt>
                <c:pt idx="44810">
                  <c:v>400.2249999999998</c:v>
                </c:pt>
                <c:pt idx="44811">
                  <c:v>399.678</c:v>
                </c:pt>
                <c:pt idx="44812">
                  <c:v>399.12400000000002</c:v>
                </c:pt>
                <c:pt idx="44813">
                  <c:v>398.56299999999999</c:v>
                </c:pt>
                <c:pt idx="44814">
                  <c:v>397.99499999999978</c:v>
                </c:pt>
                <c:pt idx="44815">
                  <c:v>397.42099999999965</c:v>
                </c:pt>
                <c:pt idx="44816">
                  <c:v>396.8400000000002</c:v>
                </c:pt>
                <c:pt idx="44817">
                  <c:v>396.25200000000001</c:v>
                </c:pt>
                <c:pt idx="44818">
                  <c:v>395.65899999999999</c:v>
                </c:pt>
                <c:pt idx="44819">
                  <c:v>395.05799999999999</c:v>
                </c:pt>
                <c:pt idx="44820">
                  <c:v>394.452</c:v>
                </c:pt>
                <c:pt idx="44821">
                  <c:v>393.8400000000002</c:v>
                </c:pt>
                <c:pt idx="44822">
                  <c:v>393.22199999999958</c:v>
                </c:pt>
                <c:pt idx="44823">
                  <c:v>392.59799999999979</c:v>
                </c:pt>
                <c:pt idx="44824">
                  <c:v>391.96899999999965</c:v>
                </c:pt>
                <c:pt idx="44825">
                  <c:v>391.33300000000003</c:v>
                </c:pt>
                <c:pt idx="44826">
                  <c:v>390.69200000000001</c:v>
                </c:pt>
                <c:pt idx="44827">
                  <c:v>390.04599999999999</c:v>
                </c:pt>
                <c:pt idx="44828">
                  <c:v>389.39400000000001</c:v>
                </c:pt>
                <c:pt idx="44829">
                  <c:v>388.73699999999963</c:v>
                </c:pt>
                <c:pt idx="44830">
                  <c:v>388.07499999999999</c:v>
                </c:pt>
                <c:pt idx="44831">
                  <c:v>387.40699999999958</c:v>
                </c:pt>
                <c:pt idx="44832">
                  <c:v>386.73499999999979</c:v>
                </c:pt>
                <c:pt idx="44833">
                  <c:v>386.05700000000002</c:v>
                </c:pt>
                <c:pt idx="44834">
                  <c:v>385.375</c:v>
                </c:pt>
                <c:pt idx="44835">
                  <c:v>384.68900000000002</c:v>
                </c:pt>
                <c:pt idx="44836">
                  <c:v>383.99699999999962</c:v>
                </c:pt>
                <c:pt idx="44837">
                  <c:v>383.30099999999999</c:v>
                </c:pt>
                <c:pt idx="44838">
                  <c:v>382.601</c:v>
                </c:pt>
                <c:pt idx="44839">
                  <c:v>381.89599999999979</c:v>
                </c:pt>
                <c:pt idx="44840">
                  <c:v>381.18700000000001</c:v>
                </c:pt>
                <c:pt idx="44841">
                  <c:v>380.47399999999965</c:v>
                </c:pt>
                <c:pt idx="44842">
                  <c:v>379.75700000000001</c:v>
                </c:pt>
                <c:pt idx="44843">
                  <c:v>379.03599999999977</c:v>
                </c:pt>
                <c:pt idx="44844">
                  <c:v>378.31099999999975</c:v>
                </c:pt>
                <c:pt idx="44845">
                  <c:v>377.58199999999965</c:v>
                </c:pt>
                <c:pt idx="44846">
                  <c:v>376.84899999999999</c:v>
                </c:pt>
                <c:pt idx="44847">
                  <c:v>376.113</c:v>
                </c:pt>
                <c:pt idx="44848">
                  <c:v>375.37400000000002</c:v>
                </c:pt>
                <c:pt idx="44849">
                  <c:v>374.63099999999974</c:v>
                </c:pt>
                <c:pt idx="44850">
                  <c:v>373.88400000000001</c:v>
                </c:pt>
                <c:pt idx="44851">
                  <c:v>373.13499999999999</c:v>
                </c:pt>
                <c:pt idx="44852">
                  <c:v>372.38200000000001</c:v>
                </c:pt>
                <c:pt idx="44853">
                  <c:v>371.62599999999975</c:v>
                </c:pt>
                <c:pt idx="44854">
                  <c:v>370.86700000000002</c:v>
                </c:pt>
                <c:pt idx="44855">
                  <c:v>370.10599999999999</c:v>
                </c:pt>
                <c:pt idx="44856">
                  <c:v>369.34100000000001</c:v>
                </c:pt>
                <c:pt idx="44857">
                  <c:v>368.57400000000001</c:v>
                </c:pt>
                <c:pt idx="44858">
                  <c:v>367.80399999999975</c:v>
                </c:pt>
                <c:pt idx="44859">
                  <c:v>367.03199999999958</c:v>
                </c:pt>
                <c:pt idx="44860">
                  <c:v>366.25799999999975</c:v>
                </c:pt>
                <c:pt idx="44861">
                  <c:v>365.47999999999979</c:v>
                </c:pt>
                <c:pt idx="44862">
                  <c:v>364.70099999999979</c:v>
                </c:pt>
                <c:pt idx="44863">
                  <c:v>363.91899999999958</c:v>
                </c:pt>
                <c:pt idx="44864">
                  <c:v>363.1359999999998</c:v>
                </c:pt>
                <c:pt idx="44865">
                  <c:v>362.35</c:v>
                </c:pt>
                <c:pt idx="44866">
                  <c:v>361.56200000000001</c:v>
                </c:pt>
                <c:pt idx="44867">
                  <c:v>360.7729999999998</c:v>
                </c:pt>
                <c:pt idx="44868">
                  <c:v>359.98200000000003</c:v>
                </c:pt>
                <c:pt idx="44869">
                  <c:v>359.18900000000002</c:v>
                </c:pt>
                <c:pt idx="44870">
                  <c:v>358.39400000000001</c:v>
                </c:pt>
                <c:pt idx="44871">
                  <c:v>357.59799999999979</c:v>
                </c:pt>
                <c:pt idx="44872">
                  <c:v>356.8</c:v>
                </c:pt>
                <c:pt idx="44873">
                  <c:v>356.00099999999975</c:v>
                </c:pt>
                <c:pt idx="44874">
                  <c:v>355.2</c:v>
                </c:pt>
                <c:pt idx="44875">
                  <c:v>354.399</c:v>
                </c:pt>
                <c:pt idx="44876">
                  <c:v>353.59599999999978</c:v>
                </c:pt>
                <c:pt idx="44877">
                  <c:v>352.79199999999958</c:v>
                </c:pt>
                <c:pt idx="44878">
                  <c:v>351.98699999999963</c:v>
                </c:pt>
                <c:pt idx="44879">
                  <c:v>351.18099999999993</c:v>
                </c:pt>
                <c:pt idx="44880">
                  <c:v>350.37400000000002</c:v>
                </c:pt>
                <c:pt idx="44881">
                  <c:v>349.56599999999975</c:v>
                </c:pt>
                <c:pt idx="44882">
                  <c:v>348.75799999999975</c:v>
                </c:pt>
                <c:pt idx="44883">
                  <c:v>347.94900000000001</c:v>
                </c:pt>
                <c:pt idx="44884">
                  <c:v>347.13900000000001</c:v>
                </c:pt>
                <c:pt idx="44885">
                  <c:v>346.32900000000001</c:v>
                </c:pt>
                <c:pt idx="44886">
                  <c:v>345.51799999999974</c:v>
                </c:pt>
                <c:pt idx="44887">
                  <c:v>344.70699999999965</c:v>
                </c:pt>
                <c:pt idx="44888">
                  <c:v>343.89499999999975</c:v>
                </c:pt>
                <c:pt idx="44889">
                  <c:v>343.08300000000003</c:v>
                </c:pt>
                <c:pt idx="44890">
                  <c:v>342.27099999999979</c:v>
                </c:pt>
                <c:pt idx="44891">
                  <c:v>341.459</c:v>
                </c:pt>
                <c:pt idx="44892">
                  <c:v>340.64600000000002</c:v>
                </c:pt>
                <c:pt idx="44893">
                  <c:v>339.834</c:v>
                </c:pt>
                <c:pt idx="44894">
                  <c:v>339.02099999999979</c:v>
                </c:pt>
                <c:pt idx="44895">
                  <c:v>338.209</c:v>
                </c:pt>
                <c:pt idx="44896">
                  <c:v>337.39699999999965</c:v>
                </c:pt>
                <c:pt idx="44897">
                  <c:v>336.58499999999975</c:v>
                </c:pt>
                <c:pt idx="44898">
                  <c:v>335.7729999999998</c:v>
                </c:pt>
                <c:pt idx="44899">
                  <c:v>334.96099999999979</c:v>
                </c:pt>
                <c:pt idx="44900">
                  <c:v>334.1500000000002</c:v>
                </c:pt>
                <c:pt idx="44901">
                  <c:v>333.339</c:v>
                </c:pt>
                <c:pt idx="44902">
                  <c:v>332.529</c:v>
                </c:pt>
                <c:pt idx="44903">
                  <c:v>331.71899999999965</c:v>
                </c:pt>
                <c:pt idx="44904">
                  <c:v>330.90899999999965</c:v>
                </c:pt>
                <c:pt idx="44905">
                  <c:v>330.1</c:v>
                </c:pt>
                <c:pt idx="44906">
                  <c:v>329.29199999999958</c:v>
                </c:pt>
                <c:pt idx="44907">
                  <c:v>328.48499999999979</c:v>
                </c:pt>
                <c:pt idx="44908">
                  <c:v>327.678</c:v>
                </c:pt>
                <c:pt idx="44909">
                  <c:v>326.87200000000001</c:v>
                </c:pt>
                <c:pt idx="44910">
                  <c:v>326.06700000000001</c:v>
                </c:pt>
                <c:pt idx="44911">
                  <c:v>325.262</c:v>
                </c:pt>
                <c:pt idx="44912">
                  <c:v>324.459</c:v>
                </c:pt>
                <c:pt idx="44913">
                  <c:v>323.65600000000001</c:v>
                </c:pt>
                <c:pt idx="44914">
                  <c:v>322.85500000000002</c:v>
                </c:pt>
                <c:pt idx="44915">
                  <c:v>322.05399999999975</c:v>
                </c:pt>
                <c:pt idx="44916">
                  <c:v>321.25400000000002</c:v>
                </c:pt>
                <c:pt idx="44917">
                  <c:v>320.45599999999979</c:v>
                </c:pt>
                <c:pt idx="44918">
                  <c:v>319.65800000000002</c:v>
                </c:pt>
                <c:pt idx="44919">
                  <c:v>318.86200000000002</c:v>
                </c:pt>
                <c:pt idx="44920">
                  <c:v>318.06700000000001</c:v>
                </c:pt>
                <c:pt idx="44921">
                  <c:v>317.2729999999998</c:v>
                </c:pt>
                <c:pt idx="44922">
                  <c:v>316.48099999999965</c:v>
                </c:pt>
                <c:pt idx="44923">
                  <c:v>315.68900000000002</c:v>
                </c:pt>
                <c:pt idx="44924">
                  <c:v>314.899</c:v>
                </c:pt>
                <c:pt idx="44925">
                  <c:v>314.11</c:v>
                </c:pt>
                <c:pt idx="44926">
                  <c:v>313.32299999999975</c:v>
                </c:pt>
                <c:pt idx="44927">
                  <c:v>312.53699999999958</c:v>
                </c:pt>
                <c:pt idx="44928">
                  <c:v>311.75200000000001</c:v>
                </c:pt>
                <c:pt idx="44929">
                  <c:v>310.96899999999965</c:v>
                </c:pt>
                <c:pt idx="44930">
                  <c:v>310.18799999999999</c:v>
                </c:pt>
                <c:pt idx="44931">
                  <c:v>309.40699999999958</c:v>
                </c:pt>
                <c:pt idx="44932">
                  <c:v>308.62900000000002</c:v>
                </c:pt>
                <c:pt idx="44933">
                  <c:v>307.851</c:v>
                </c:pt>
                <c:pt idx="44934">
                  <c:v>307.07599999999979</c:v>
                </c:pt>
                <c:pt idx="44935">
                  <c:v>306.30200000000002</c:v>
                </c:pt>
                <c:pt idx="44936">
                  <c:v>305.529</c:v>
                </c:pt>
                <c:pt idx="44937">
                  <c:v>304.75799999999975</c:v>
                </c:pt>
                <c:pt idx="44938">
                  <c:v>303.98899999999958</c:v>
                </c:pt>
                <c:pt idx="44939">
                  <c:v>303.22099999999978</c:v>
                </c:pt>
                <c:pt idx="44940">
                  <c:v>302.45499999999993</c:v>
                </c:pt>
                <c:pt idx="44941">
                  <c:v>301.69099999999975</c:v>
                </c:pt>
                <c:pt idx="44942">
                  <c:v>300.92799999999966</c:v>
                </c:pt>
                <c:pt idx="44943">
                  <c:v>300.16699999999975</c:v>
                </c:pt>
                <c:pt idx="44944">
                  <c:v>299.40699999999958</c:v>
                </c:pt>
                <c:pt idx="44945">
                  <c:v>298.64999999999998</c:v>
                </c:pt>
                <c:pt idx="44946">
                  <c:v>297.89400000000001</c:v>
                </c:pt>
                <c:pt idx="44947">
                  <c:v>297.13900000000001</c:v>
                </c:pt>
                <c:pt idx="44948">
                  <c:v>296.387</c:v>
                </c:pt>
                <c:pt idx="44949">
                  <c:v>295.6359999999998</c:v>
                </c:pt>
                <c:pt idx="44950">
                  <c:v>294.887</c:v>
                </c:pt>
                <c:pt idx="44951">
                  <c:v>294.14000000000021</c:v>
                </c:pt>
                <c:pt idx="44952">
                  <c:v>293.39400000000001</c:v>
                </c:pt>
                <c:pt idx="44953">
                  <c:v>292.64999999999998</c:v>
                </c:pt>
                <c:pt idx="44954">
                  <c:v>291.90799999999979</c:v>
                </c:pt>
                <c:pt idx="44955">
                  <c:v>291.16800000000001</c:v>
                </c:pt>
                <c:pt idx="44956">
                  <c:v>290.42999999999978</c:v>
                </c:pt>
                <c:pt idx="44957">
                  <c:v>289.69299999999993</c:v>
                </c:pt>
                <c:pt idx="44958">
                  <c:v>288.95800000000003</c:v>
                </c:pt>
                <c:pt idx="44959">
                  <c:v>288.2249999999998</c:v>
                </c:pt>
                <c:pt idx="44960">
                  <c:v>287.49299999999965</c:v>
                </c:pt>
                <c:pt idx="44961">
                  <c:v>286.76299999999975</c:v>
                </c:pt>
                <c:pt idx="44962">
                  <c:v>286.03500000000003</c:v>
                </c:pt>
                <c:pt idx="44963">
                  <c:v>285.30900000000008</c:v>
                </c:pt>
                <c:pt idx="44964">
                  <c:v>284.58499999999975</c:v>
                </c:pt>
                <c:pt idx="44965">
                  <c:v>283.86200000000002</c:v>
                </c:pt>
                <c:pt idx="44966">
                  <c:v>283.14100000000002</c:v>
                </c:pt>
                <c:pt idx="44967">
                  <c:v>282.42200000000003</c:v>
                </c:pt>
                <c:pt idx="44968">
                  <c:v>281.70400000000001</c:v>
                </c:pt>
                <c:pt idx="44969">
                  <c:v>280.98899999999958</c:v>
                </c:pt>
                <c:pt idx="44970">
                  <c:v>280.27499999999975</c:v>
                </c:pt>
                <c:pt idx="44971">
                  <c:v>279.56200000000001</c:v>
                </c:pt>
                <c:pt idx="44972">
                  <c:v>278.85199999999975</c:v>
                </c:pt>
                <c:pt idx="44973">
                  <c:v>278.14299999999997</c:v>
                </c:pt>
                <c:pt idx="44974">
                  <c:v>277.43599999999958</c:v>
                </c:pt>
                <c:pt idx="44975">
                  <c:v>276.72999999999979</c:v>
                </c:pt>
                <c:pt idx="44976">
                  <c:v>276.02599999999978</c:v>
                </c:pt>
                <c:pt idx="44977">
                  <c:v>275.32400000000001</c:v>
                </c:pt>
                <c:pt idx="44978">
                  <c:v>274.62299999999999</c:v>
                </c:pt>
                <c:pt idx="44979">
                  <c:v>273.92399999999958</c:v>
                </c:pt>
                <c:pt idx="44980">
                  <c:v>273.22699999999958</c:v>
                </c:pt>
                <c:pt idx="44981">
                  <c:v>272.53099999999978</c:v>
                </c:pt>
                <c:pt idx="44982">
                  <c:v>271.83699999999965</c:v>
                </c:pt>
                <c:pt idx="44983">
                  <c:v>271.14499999999998</c:v>
                </c:pt>
                <c:pt idx="44984">
                  <c:v>270.45400000000001</c:v>
                </c:pt>
                <c:pt idx="44985">
                  <c:v>269.76400000000001</c:v>
                </c:pt>
                <c:pt idx="44986">
                  <c:v>269.07599999999979</c:v>
                </c:pt>
                <c:pt idx="44987">
                  <c:v>268.39</c:v>
                </c:pt>
                <c:pt idx="44988">
                  <c:v>267.70499999999993</c:v>
                </c:pt>
                <c:pt idx="44989">
                  <c:v>267.02199999999965</c:v>
                </c:pt>
                <c:pt idx="44990">
                  <c:v>266.33999999999975</c:v>
                </c:pt>
                <c:pt idx="44991">
                  <c:v>265.66000000000008</c:v>
                </c:pt>
                <c:pt idx="44992">
                  <c:v>264.98099999999965</c:v>
                </c:pt>
                <c:pt idx="44993">
                  <c:v>264.30399999999975</c:v>
                </c:pt>
                <c:pt idx="44994">
                  <c:v>263.62799999999999</c:v>
                </c:pt>
                <c:pt idx="44995">
                  <c:v>262.95299999999975</c:v>
                </c:pt>
                <c:pt idx="44996">
                  <c:v>262.27999999999975</c:v>
                </c:pt>
                <c:pt idx="44997">
                  <c:v>261.608</c:v>
                </c:pt>
                <c:pt idx="44998">
                  <c:v>260.93799999999965</c:v>
                </c:pt>
                <c:pt idx="44999">
                  <c:v>260.26900000000001</c:v>
                </c:pt>
                <c:pt idx="45000">
                  <c:v>259.601</c:v>
                </c:pt>
                <c:pt idx="45001">
                  <c:v>258.93400000000003</c:v>
                </c:pt>
                <c:pt idx="45002">
                  <c:v>258.26900000000001</c:v>
                </c:pt>
                <c:pt idx="45003">
                  <c:v>257.60500000000002</c:v>
                </c:pt>
                <c:pt idx="45004">
                  <c:v>256.94299999999993</c:v>
                </c:pt>
                <c:pt idx="45005">
                  <c:v>256.28099999999978</c:v>
                </c:pt>
                <c:pt idx="45006">
                  <c:v>255.62100000000001</c:v>
                </c:pt>
                <c:pt idx="45007">
                  <c:v>254.96200000000007</c:v>
                </c:pt>
                <c:pt idx="45008">
                  <c:v>254.30500000000001</c:v>
                </c:pt>
                <c:pt idx="45009">
                  <c:v>253.648</c:v>
                </c:pt>
                <c:pt idx="45010">
                  <c:v>252.9920000000001</c:v>
                </c:pt>
                <c:pt idx="45011">
                  <c:v>252.33800000000011</c:v>
                </c:pt>
                <c:pt idx="45012">
                  <c:v>251.685</c:v>
                </c:pt>
                <c:pt idx="45013">
                  <c:v>251.03300000000002</c:v>
                </c:pt>
                <c:pt idx="45014">
                  <c:v>250.38200000000012</c:v>
                </c:pt>
                <c:pt idx="45015">
                  <c:v>249.732</c:v>
                </c:pt>
                <c:pt idx="45016">
                  <c:v>249.083</c:v>
                </c:pt>
                <c:pt idx="45017">
                  <c:v>248.435</c:v>
                </c:pt>
                <c:pt idx="45018">
                  <c:v>247.78900000000002</c:v>
                </c:pt>
                <c:pt idx="45019">
                  <c:v>247.14299999999997</c:v>
                </c:pt>
                <c:pt idx="45020">
                  <c:v>246.4980000000001</c:v>
                </c:pt>
                <c:pt idx="45021">
                  <c:v>245.85400000000001</c:v>
                </c:pt>
                <c:pt idx="45022">
                  <c:v>245.21099999999998</c:v>
                </c:pt>
                <c:pt idx="45023">
                  <c:v>244.56900000000002</c:v>
                </c:pt>
                <c:pt idx="45024">
                  <c:v>243.92800000000011</c:v>
                </c:pt>
                <c:pt idx="45025">
                  <c:v>243.28800000000001</c:v>
                </c:pt>
                <c:pt idx="45026">
                  <c:v>242.64899999999997</c:v>
                </c:pt>
                <c:pt idx="45027">
                  <c:v>242.011</c:v>
                </c:pt>
                <c:pt idx="45028">
                  <c:v>241.37300000000002</c:v>
                </c:pt>
                <c:pt idx="45029">
                  <c:v>240.73699999999999</c:v>
                </c:pt>
                <c:pt idx="45030">
                  <c:v>240.101</c:v>
                </c:pt>
                <c:pt idx="45031">
                  <c:v>239.46600000000001</c:v>
                </c:pt>
                <c:pt idx="45032">
                  <c:v>238.83200000000011</c:v>
                </c:pt>
                <c:pt idx="45033">
                  <c:v>238.19800000000001</c:v>
                </c:pt>
                <c:pt idx="45034">
                  <c:v>237.566</c:v>
                </c:pt>
                <c:pt idx="45035">
                  <c:v>236.934</c:v>
                </c:pt>
                <c:pt idx="45036">
                  <c:v>236.303</c:v>
                </c:pt>
                <c:pt idx="45037">
                  <c:v>235.67299999999997</c:v>
                </c:pt>
                <c:pt idx="45038">
                  <c:v>235.04300000000001</c:v>
                </c:pt>
                <c:pt idx="45039">
                  <c:v>234.41399999999999</c:v>
                </c:pt>
                <c:pt idx="45040">
                  <c:v>233.786</c:v>
                </c:pt>
                <c:pt idx="45041">
                  <c:v>233.15800000000004</c:v>
                </c:pt>
                <c:pt idx="45042">
                  <c:v>232.53200000000001</c:v>
                </c:pt>
                <c:pt idx="45043">
                  <c:v>231.90600000000001</c:v>
                </c:pt>
                <c:pt idx="45044">
                  <c:v>231.28</c:v>
                </c:pt>
                <c:pt idx="45045">
                  <c:v>230.655</c:v>
                </c:pt>
                <c:pt idx="45046">
                  <c:v>230.03100000000001</c:v>
                </c:pt>
                <c:pt idx="45047">
                  <c:v>229.40800000000004</c:v>
                </c:pt>
                <c:pt idx="45048">
                  <c:v>228.785</c:v>
                </c:pt>
                <c:pt idx="45049">
                  <c:v>228.16300000000001</c:v>
                </c:pt>
                <c:pt idx="45050">
                  <c:v>227.541</c:v>
                </c:pt>
                <c:pt idx="45051">
                  <c:v>226.92100000000011</c:v>
                </c:pt>
                <c:pt idx="45052">
                  <c:v>226.3</c:v>
                </c:pt>
                <c:pt idx="45053">
                  <c:v>225.68100000000001</c:v>
                </c:pt>
                <c:pt idx="45054">
                  <c:v>225.06100000000001</c:v>
                </c:pt>
                <c:pt idx="45055">
                  <c:v>224.44300000000001</c:v>
                </c:pt>
                <c:pt idx="45056">
                  <c:v>223.82500000000007</c:v>
                </c:pt>
                <c:pt idx="45057">
                  <c:v>223.208</c:v>
                </c:pt>
                <c:pt idx="45058">
                  <c:v>222.59100000000001</c:v>
                </c:pt>
                <c:pt idx="45059">
                  <c:v>221.97499999999999</c:v>
                </c:pt>
                <c:pt idx="45060">
                  <c:v>221.35900000000001</c:v>
                </c:pt>
                <c:pt idx="45061">
                  <c:v>220.74399999999989</c:v>
                </c:pt>
                <c:pt idx="45062">
                  <c:v>220.13</c:v>
                </c:pt>
                <c:pt idx="45063">
                  <c:v>219.51599999999999</c:v>
                </c:pt>
                <c:pt idx="45064">
                  <c:v>218.90300000000002</c:v>
                </c:pt>
                <c:pt idx="45065">
                  <c:v>218.291</c:v>
                </c:pt>
                <c:pt idx="45066">
                  <c:v>217.67899999999997</c:v>
                </c:pt>
                <c:pt idx="45067">
                  <c:v>217.06700000000001</c:v>
                </c:pt>
                <c:pt idx="45068">
                  <c:v>216.45600000000007</c:v>
                </c:pt>
                <c:pt idx="45069">
                  <c:v>215.846</c:v>
                </c:pt>
                <c:pt idx="45070">
                  <c:v>215.23699999999999</c:v>
                </c:pt>
                <c:pt idx="45071">
                  <c:v>214.62800000000001</c:v>
                </c:pt>
                <c:pt idx="45072">
                  <c:v>214.01900000000001</c:v>
                </c:pt>
                <c:pt idx="45073">
                  <c:v>213.41200000000001</c:v>
                </c:pt>
                <c:pt idx="45074">
                  <c:v>212.80500000000001</c:v>
                </c:pt>
                <c:pt idx="45075">
                  <c:v>212.19800000000001</c:v>
                </c:pt>
                <c:pt idx="45076">
                  <c:v>211.59300000000002</c:v>
                </c:pt>
                <c:pt idx="45077">
                  <c:v>210.98800000000011</c:v>
                </c:pt>
                <c:pt idx="45078">
                  <c:v>210.38300000000001</c:v>
                </c:pt>
                <c:pt idx="45079">
                  <c:v>209.77899999999997</c:v>
                </c:pt>
                <c:pt idx="45080">
                  <c:v>209.17599999999999</c:v>
                </c:pt>
                <c:pt idx="45081">
                  <c:v>208.57399999999998</c:v>
                </c:pt>
                <c:pt idx="45082">
                  <c:v>207.97200000000001</c:v>
                </c:pt>
                <c:pt idx="45083">
                  <c:v>207.37200000000001</c:v>
                </c:pt>
                <c:pt idx="45084">
                  <c:v>206.77099999999999</c:v>
                </c:pt>
                <c:pt idx="45085">
                  <c:v>206.172</c:v>
                </c:pt>
                <c:pt idx="45086">
                  <c:v>205.57300000000001</c:v>
                </c:pt>
                <c:pt idx="45087">
                  <c:v>204.97499999999999</c:v>
                </c:pt>
                <c:pt idx="45088">
                  <c:v>204.37900000000002</c:v>
                </c:pt>
                <c:pt idx="45089">
                  <c:v>203.78200000000001</c:v>
                </c:pt>
                <c:pt idx="45090">
                  <c:v>203.18700000000001</c:v>
                </c:pt>
                <c:pt idx="45091">
                  <c:v>202.59200000000001</c:v>
                </c:pt>
                <c:pt idx="45092">
                  <c:v>201.999</c:v>
                </c:pt>
                <c:pt idx="45093">
                  <c:v>201.40600000000001</c:v>
                </c:pt>
                <c:pt idx="45094">
                  <c:v>200.81399999999999</c:v>
                </c:pt>
                <c:pt idx="45095">
                  <c:v>200.22300000000001</c:v>
                </c:pt>
                <c:pt idx="45096">
                  <c:v>199.63300000000001</c:v>
                </c:pt>
                <c:pt idx="45097">
                  <c:v>199.04399999999998</c:v>
                </c:pt>
                <c:pt idx="45098">
                  <c:v>198.45600000000007</c:v>
                </c:pt>
                <c:pt idx="45099">
                  <c:v>197.87</c:v>
                </c:pt>
                <c:pt idx="45100">
                  <c:v>197.28399999999999</c:v>
                </c:pt>
                <c:pt idx="45101">
                  <c:v>196.69900000000001</c:v>
                </c:pt>
                <c:pt idx="45102">
                  <c:v>196.11499999999998</c:v>
                </c:pt>
                <c:pt idx="45103">
                  <c:v>195.53300000000002</c:v>
                </c:pt>
                <c:pt idx="45104">
                  <c:v>194.95100000000011</c:v>
                </c:pt>
                <c:pt idx="45105">
                  <c:v>194.37100000000001</c:v>
                </c:pt>
                <c:pt idx="45106">
                  <c:v>193.792</c:v>
                </c:pt>
                <c:pt idx="45107">
                  <c:v>193.21399999999988</c:v>
                </c:pt>
                <c:pt idx="45108">
                  <c:v>192.63800000000001</c:v>
                </c:pt>
                <c:pt idx="45109">
                  <c:v>192.06200000000001</c:v>
                </c:pt>
                <c:pt idx="45110">
                  <c:v>191.48800000000011</c:v>
                </c:pt>
                <c:pt idx="45111">
                  <c:v>190.916</c:v>
                </c:pt>
                <c:pt idx="45112">
                  <c:v>190.345</c:v>
                </c:pt>
                <c:pt idx="45113">
                  <c:v>189.77499999999998</c:v>
                </c:pt>
                <c:pt idx="45114">
                  <c:v>189.20599999999999</c:v>
                </c:pt>
                <c:pt idx="45115">
                  <c:v>188.64</c:v>
                </c:pt>
                <c:pt idx="45116">
                  <c:v>188.07399999999998</c:v>
                </c:pt>
                <c:pt idx="45117">
                  <c:v>187.511</c:v>
                </c:pt>
                <c:pt idx="45118">
                  <c:v>186.94800000000001</c:v>
                </c:pt>
                <c:pt idx="45119">
                  <c:v>186.38800000000012</c:v>
                </c:pt>
                <c:pt idx="45120">
                  <c:v>185.82900000000001</c:v>
                </c:pt>
                <c:pt idx="45121">
                  <c:v>185.27099999999999</c:v>
                </c:pt>
                <c:pt idx="45122">
                  <c:v>184.71599999999998</c:v>
                </c:pt>
                <c:pt idx="45123">
                  <c:v>184.16200000000001</c:v>
                </c:pt>
                <c:pt idx="45124">
                  <c:v>183.60999999999999</c:v>
                </c:pt>
                <c:pt idx="45125">
                  <c:v>183.06</c:v>
                </c:pt>
                <c:pt idx="45126">
                  <c:v>182.512</c:v>
                </c:pt>
                <c:pt idx="45127">
                  <c:v>181.965</c:v>
                </c:pt>
                <c:pt idx="45128">
                  <c:v>181.42100000000011</c:v>
                </c:pt>
                <c:pt idx="45129">
                  <c:v>180.87900000000002</c:v>
                </c:pt>
                <c:pt idx="45130">
                  <c:v>180.33800000000011</c:v>
                </c:pt>
                <c:pt idx="45131">
                  <c:v>179.8</c:v>
                </c:pt>
                <c:pt idx="45132">
                  <c:v>179.26399999999998</c:v>
                </c:pt>
                <c:pt idx="45133">
                  <c:v>178.73</c:v>
                </c:pt>
                <c:pt idx="45134">
                  <c:v>178.19800000000001</c:v>
                </c:pt>
                <c:pt idx="45135">
                  <c:v>177.66800000000001</c:v>
                </c:pt>
                <c:pt idx="45136">
                  <c:v>177.14099999999999</c:v>
                </c:pt>
                <c:pt idx="45137">
                  <c:v>176.61599999999999</c:v>
                </c:pt>
                <c:pt idx="45138">
                  <c:v>176.09399999999999</c:v>
                </c:pt>
                <c:pt idx="45139">
                  <c:v>175.57300000000001</c:v>
                </c:pt>
                <c:pt idx="45140">
                  <c:v>175.05600000000001</c:v>
                </c:pt>
                <c:pt idx="45141">
                  <c:v>174.54</c:v>
                </c:pt>
                <c:pt idx="45142">
                  <c:v>174.02800000000011</c:v>
                </c:pt>
                <c:pt idx="45143">
                  <c:v>173.518</c:v>
                </c:pt>
                <c:pt idx="45144">
                  <c:v>173.01</c:v>
                </c:pt>
                <c:pt idx="45145">
                  <c:v>172.506</c:v>
                </c:pt>
                <c:pt idx="45146">
                  <c:v>172.00399999999999</c:v>
                </c:pt>
                <c:pt idx="45147">
                  <c:v>171.505</c:v>
                </c:pt>
                <c:pt idx="45148">
                  <c:v>171.00800000000001</c:v>
                </c:pt>
                <c:pt idx="45149">
                  <c:v>170.51499999999999</c:v>
                </c:pt>
                <c:pt idx="45150">
                  <c:v>170.024</c:v>
                </c:pt>
                <c:pt idx="45151">
                  <c:v>169.53700000000001</c:v>
                </c:pt>
                <c:pt idx="45152">
                  <c:v>169.05200000000011</c:v>
                </c:pt>
                <c:pt idx="45153">
                  <c:v>168.571</c:v>
                </c:pt>
                <c:pt idx="45154">
                  <c:v>168.09200000000001</c:v>
                </c:pt>
                <c:pt idx="45155">
                  <c:v>167.61699999999999</c:v>
                </c:pt>
                <c:pt idx="45156">
                  <c:v>167.14499999999998</c:v>
                </c:pt>
                <c:pt idx="45157">
                  <c:v>166.67599999999999</c:v>
                </c:pt>
                <c:pt idx="45158">
                  <c:v>166.21099999999998</c:v>
                </c:pt>
                <c:pt idx="45159">
                  <c:v>165.74899999999997</c:v>
                </c:pt>
                <c:pt idx="45160">
                  <c:v>165.29</c:v>
                </c:pt>
                <c:pt idx="45161">
                  <c:v>164.83500000000001</c:v>
                </c:pt>
                <c:pt idx="45162">
                  <c:v>164.38400000000001</c:v>
                </c:pt>
                <c:pt idx="45163">
                  <c:v>163.93600000000001</c:v>
                </c:pt>
                <c:pt idx="45164">
                  <c:v>163.49100000000001</c:v>
                </c:pt>
                <c:pt idx="45165">
                  <c:v>163.05000000000001</c:v>
                </c:pt>
                <c:pt idx="45166">
                  <c:v>162.61299999999997</c:v>
                </c:pt>
                <c:pt idx="45167">
                  <c:v>162.18</c:v>
                </c:pt>
                <c:pt idx="45168">
                  <c:v>161.75</c:v>
                </c:pt>
                <c:pt idx="45169">
                  <c:v>161.32500000000007</c:v>
                </c:pt>
                <c:pt idx="45170">
                  <c:v>160.90300000000002</c:v>
                </c:pt>
                <c:pt idx="45171">
                  <c:v>160.48500000000001</c:v>
                </c:pt>
                <c:pt idx="45172">
                  <c:v>160.072</c:v>
                </c:pt>
                <c:pt idx="45173">
                  <c:v>159.66200000000001</c:v>
                </c:pt>
                <c:pt idx="45174">
                  <c:v>159.25700000000001</c:v>
                </c:pt>
                <c:pt idx="45175">
                  <c:v>158.8550000000001</c:v>
                </c:pt>
                <c:pt idx="45176">
                  <c:v>158.45800000000011</c:v>
                </c:pt>
                <c:pt idx="45177">
                  <c:v>158.065</c:v>
                </c:pt>
                <c:pt idx="45178">
                  <c:v>157.67599999999999</c:v>
                </c:pt>
                <c:pt idx="45179">
                  <c:v>157.292</c:v>
                </c:pt>
                <c:pt idx="45180">
                  <c:v>156.91300000000001</c:v>
                </c:pt>
                <c:pt idx="45181">
                  <c:v>156.53700000000001</c:v>
                </c:pt>
                <c:pt idx="45182">
                  <c:v>156.166</c:v>
                </c:pt>
                <c:pt idx="45183">
                  <c:v>155.80000000000001</c:v>
                </c:pt>
                <c:pt idx="45184">
                  <c:v>155.43800000000007</c:v>
                </c:pt>
                <c:pt idx="45185">
                  <c:v>155.08200000000011</c:v>
                </c:pt>
                <c:pt idx="45186">
                  <c:v>154.72900000000001</c:v>
                </c:pt>
                <c:pt idx="45187">
                  <c:v>154.38200000000012</c:v>
                </c:pt>
                <c:pt idx="45188">
                  <c:v>154.03900000000002</c:v>
                </c:pt>
                <c:pt idx="45189">
                  <c:v>153.70099999999999</c:v>
                </c:pt>
                <c:pt idx="45190">
                  <c:v>153.36800000000011</c:v>
                </c:pt>
                <c:pt idx="45191">
                  <c:v>153.04</c:v>
                </c:pt>
                <c:pt idx="45192">
                  <c:v>152.71699999999998</c:v>
                </c:pt>
                <c:pt idx="45193">
                  <c:v>152.4</c:v>
                </c:pt>
                <c:pt idx="45194">
                  <c:v>152.08700000000007</c:v>
                </c:pt>
                <c:pt idx="45195">
                  <c:v>151.77899999999997</c:v>
                </c:pt>
                <c:pt idx="45196">
                  <c:v>151.477</c:v>
                </c:pt>
                <c:pt idx="45197">
                  <c:v>151.18</c:v>
                </c:pt>
                <c:pt idx="45198">
                  <c:v>150.88800000000012</c:v>
                </c:pt>
                <c:pt idx="45199">
                  <c:v>150.601</c:v>
                </c:pt>
                <c:pt idx="45200">
                  <c:v>150.32000000000011</c:v>
                </c:pt>
                <c:pt idx="45201">
                  <c:v>150.04399999999998</c:v>
                </c:pt>
                <c:pt idx="45202">
                  <c:v>149.77399999999992</c:v>
                </c:pt>
                <c:pt idx="45203">
                  <c:v>149.50899999999999</c:v>
                </c:pt>
                <c:pt idx="45204">
                  <c:v>149.25</c:v>
                </c:pt>
                <c:pt idx="45205">
                  <c:v>148.99600000000001</c:v>
                </c:pt>
                <c:pt idx="45206">
                  <c:v>148.74799999999999</c:v>
                </c:pt>
                <c:pt idx="45207">
                  <c:v>148.506</c:v>
                </c:pt>
                <c:pt idx="45208">
                  <c:v>148.26900000000001</c:v>
                </c:pt>
                <c:pt idx="45209">
                  <c:v>148.03900000000002</c:v>
                </c:pt>
                <c:pt idx="45210">
                  <c:v>147.81399999999999</c:v>
                </c:pt>
                <c:pt idx="45211">
                  <c:v>147.59399999999999</c:v>
                </c:pt>
                <c:pt idx="45212">
                  <c:v>147.38100000000011</c:v>
                </c:pt>
                <c:pt idx="45213">
                  <c:v>147.17399999999998</c:v>
                </c:pt>
                <c:pt idx="45214">
                  <c:v>146.97300000000001</c:v>
                </c:pt>
                <c:pt idx="45215">
                  <c:v>146.77699999999999</c:v>
                </c:pt>
                <c:pt idx="45216">
                  <c:v>146.58800000000011</c:v>
                </c:pt>
                <c:pt idx="45217">
                  <c:v>146.405</c:v>
                </c:pt>
                <c:pt idx="45218">
                  <c:v>146.22800000000001</c:v>
                </c:pt>
                <c:pt idx="45219">
                  <c:v>146.05700000000004</c:v>
                </c:pt>
                <c:pt idx="45220">
                  <c:v>145.893</c:v>
                </c:pt>
                <c:pt idx="45221">
                  <c:v>145.73399999999998</c:v>
                </c:pt>
                <c:pt idx="45222">
                  <c:v>145.58200000000011</c:v>
                </c:pt>
                <c:pt idx="45223">
                  <c:v>145.43600000000001</c:v>
                </c:pt>
                <c:pt idx="45224">
                  <c:v>145.297</c:v>
                </c:pt>
                <c:pt idx="45225">
                  <c:v>145.16399999999999</c:v>
                </c:pt>
                <c:pt idx="45226">
                  <c:v>145.03700000000001</c:v>
                </c:pt>
                <c:pt idx="45227">
                  <c:v>144.917</c:v>
                </c:pt>
                <c:pt idx="45228">
                  <c:v>144.804</c:v>
                </c:pt>
                <c:pt idx="45229">
                  <c:v>144.696</c:v>
                </c:pt>
                <c:pt idx="45230">
                  <c:v>144.596</c:v>
                </c:pt>
                <c:pt idx="45231">
                  <c:v>144.50200000000001</c:v>
                </c:pt>
                <c:pt idx="45232">
                  <c:v>144.41399999999999</c:v>
                </c:pt>
                <c:pt idx="45233">
                  <c:v>144.333</c:v>
                </c:pt>
                <c:pt idx="45234">
                  <c:v>144.25899999999999</c:v>
                </c:pt>
                <c:pt idx="45235">
                  <c:v>144.19200000000001</c:v>
                </c:pt>
                <c:pt idx="45236">
                  <c:v>144.131</c:v>
                </c:pt>
                <c:pt idx="45237">
                  <c:v>144.077</c:v>
                </c:pt>
                <c:pt idx="45238">
                  <c:v>144.03</c:v>
                </c:pt>
                <c:pt idx="45239">
                  <c:v>143.99</c:v>
                </c:pt>
                <c:pt idx="45240">
                  <c:v>143.95600000000007</c:v>
                </c:pt>
                <c:pt idx="45241">
                  <c:v>143.929</c:v>
                </c:pt>
                <c:pt idx="45242">
                  <c:v>143.91</c:v>
                </c:pt>
                <c:pt idx="45243">
                  <c:v>143.89700000000011</c:v>
                </c:pt>
                <c:pt idx="45244">
                  <c:v>143.8910000000001</c:v>
                </c:pt>
                <c:pt idx="45245">
                  <c:v>143.89200000000011</c:v>
                </c:pt>
                <c:pt idx="45246">
                  <c:v>143.9</c:v>
                </c:pt>
                <c:pt idx="45247">
                  <c:v>143.91399999999999</c:v>
                </c:pt>
                <c:pt idx="45248">
                  <c:v>143.93600000000001</c:v>
                </c:pt>
                <c:pt idx="45249">
                  <c:v>143.965</c:v>
                </c:pt>
                <c:pt idx="45250">
                  <c:v>144.001</c:v>
                </c:pt>
                <c:pt idx="45251">
                  <c:v>144.04399999999998</c:v>
                </c:pt>
                <c:pt idx="45252">
                  <c:v>144.09399999999999</c:v>
                </c:pt>
                <c:pt idx="45253">
                  <c:v>144.15200000000004</c:v>
                </c:pt>
                <c:pt idx="45254">
                  <c:v>144.21599999999998</c:v>
                </c:pt>
                <c:pt idx="45255">
                  <c:v>144.28700000000001</c:v>
                </c:pt>
                <c:pt idx="45256">
                  <c:v>144.36600000000001</c:v>
                </c:pt>
                <c:pt idx="45257">
                  <c:v>144.45200000000011</c:v>
                </c:pt>
                <c:pt idx="45258">
                  <c:v>144.54399999999998</c:v>
                </c:pt>
                <c:pt idx="45259">
                  <c:v>144.64399999999998</c:v>
                </c:pt>
                <c:pt idx="45260">
                  <c:v>144.75200000000001</c:v>
                </c:pt>
                <c:pt idx="45261">
                  <c:v>144.86600000000001</c:v>
                </c:pt>
                <c:pt idx="45262">
                  <c:v>144.98800000000011</c:v>
                </c:pt>
                <c:pt idx="45263">
                  <c:v>145.11599999999999</c:v>
                </c:pt>
                <c:pt idx="45264">
                  <c:v>145.25200000000001</c:v>
                </c:pt>
                <c:pt idx="45265">
                  <c:v>145.39600000000004</c:v>
                </c:pt>
                <c:pt idx="45266">
                  <c:v>145.54599999999999</c:v>
                </c:pt>
                <c:pt idx="45267">
                  <c:v>145.70399999999998</c:v>
                </c:pt>
                <c:pt idx="45268">
                  <c:v>145.869</c:v>
                </c:pt>
                <c:pt idx="45269">
                  <c:v>146.041</c:v>
                </c:pt>
                <c:pt idx="45270">
                  <c:v>146.221</c:v>
                </c:pt>
                <c:pt idx="45271">
                  <c:v>146.40800000000004</c:v>
                </c:pt>
                <c:pt idx="45272">
                  <c:v>146.602</c:v>
                </c:pt>
                <c:pt idx="45273">
                  <c:v>146.803</c:v>
                </c:pt>
                <c:pt idx="45274">
                  <c:v>147.012</c:v>
                </c:pt>
                <c:pt idx="45275">
                  <c:v>147.227</c:v>
                </c:pt>
                <c:pt idx="45276">
                  <c:v>147.44999999999999</c:v>
                </c:pt>
                <c:pt idx="45277">
                  <c:v>147.68100000000001</c:v>
                </c:pt>
                <c:pt idx="45278">
                  <c:v>147.91800000000001</c:v>
                </c:pt>
                <c:pt idx="45279">
                  <c:v>148.16300000000001</c:v>
                </c:pt>
                <c:pt idx="45280">
                  <c:v>148.41499999999999</c:v>
                </c:pt>
                <c:pt idx="45281">
                  <c:v>148.67499999999998</c:v>
                </c:pt>
                <c:pt idx="45282">
                  <c:v>148.94200000000001</c:v>
                </c:pt>
                <c:pt idx="45283">
                  <c:v>149.21499999999995</c:v>
                </c:pt>
                <c:pt idx="45284">
                  <c:v>149.49600000000001</c:v>
                </c:pt>
                <c:pt idx="45285">
                  <c:v>149.785</c:v>
                </c:pt>
                <c:pt idx="45286">
                  <c:v>150.08000000000001</c:v>
                </c:pt>
                <c:pt idx="45287">
                  <c:v>150.38300000000001</c:v>
                </c:pt>
                <c:pt idx="45288">
                  <c:v>150.69300000000001</c:v>
                </c:pt>
                <c:pt idx="45289">
                  <c:v>151.01</c:v>
                </c:pt>
                <c:pt idx="45290">
                  <c:v>151.33500000000001</c:v>
                </c:pt>
                <c:pt idx="45291">
                  <c:v>151.666</c:v>
                </c:pt>
                <c:pt idx="45292">
                  <c:v>152.005</c:v>
                </c:pt>
                <c:pt idx="45293">
                  <c:v>152.35100000000011</c:v>
                </c:pt>
                <c:pt idx="45294">
                  <c:v>152.70399999999998</c:v>
                </c:pt>
                <c:pt idx="45295">
                  <c:v>153.06399999999999</c:v>
                </c:pt>
                <c:pt idx="45296">
                  <c:v>153.43100000000001</c:v>
                </c:pt>
                <c:pt idx="45297">
                  <c:v>153.80500000000001</c:v>
                </c:pt>
                <c:pt idx="45298">
                  <c:v>154.18600000000001</c:v>
                </c:pt>
                <c:pt idx="45299">
                  <c:v>154.57499999999999</c:v>
                </c:pt>
                <c:pt idx="45300">
                  <c:v>154.97</c:v>
                </c:pt>
                <c:pt idx="45301">
                  <c:v>155.37300000000002</c:v>
                </c:pt>
                <c:pt idx="45302">
                  <c:v>155.78200000000001</c:v>
                </c:pt>
                <c:pt idx="45303">
                  <c:v>156.19900000000001</c:v>
                </c:pt>
                <c:pt idx="45304">
                  <c:v>156.62200000000001</c:v>
                </c:pt>
                <c:pt idx="45305">
                  <c:v>157.053</c:v>
                </c:pt>
                <c:pt idx="45306">
                  <c:v>157.49</c:v>
                </c:pt>
                <c:pt idx="45307">
                  <c:v>157.934</c:v>
                </c:pt>
                <c:pt idx="45308">
                  <c:v>158.3850000000001</c:v>
                </c:pt>
                <c:pt idx="45309">
                  <c:v>158.84300000000002</c:v>
                </c:pt>
                <c:pt idx="45310">
                  <c:v>159.30800000000011</c:v>
                </c:pt>
                <c:pt idx="45311">
                  <c:v>159.78</c:v>
                </c:pt>
                <c:pt idx="45312">
                  <c:v>160.25800000000001</c:v>
                </c:pt>
                <c:pt idx="45313">
                  <c:v>160.74299999999999</c:v>
                </c:pt>
                <c:pt idx="45314">
                  <c:v>161.23499999999999</c:v>
                </c:pt>
                <c:pt idx="45315">
                  <c:v>161.73399999999998</c:v>
                </c:pt>
                <c:pt idx="45316">
                  <c:v>162.239</c:v>
                </c:pt>
                <c:pt idx="45317">
                  <c:v>162.75200000000001</c:v>
                </c:pt>
                <c:pt idx="45318">
                  <c:v>163.26999999999998</c:v>
                </c:pt>
                <c:pt idx="45319">
                  <c:v>163.79499999999999</c:v>
                </c:pt>
                <c:pt idx="45320">
                  <c:v>164.32700000000011</c:v>
                </c:pt>
                <c:pt idx="45321">
                  <c:v>164.86600000000001</c:v>
                </c:pt>
                <c:pt idx="45322">
                  <c:v>165.411</c:v>
                </c:pt>
                <c:pt idx="45323">
                  <c:v>165.96200000000007</c:v>
                </c:pt>
                <c:pt idx="45324">
                  <c:v>166.52</c:v>
                </c:pt>
                <c:pt idx="45325">
                  <c:v>167.084</c:v>
                </c:pt>
                <c:pt idx="45326">
                  <c:v>167.655</c:v>
                </c:pt>
                <c:pt idx="45327">
                  <c:v>168.232</c:v>
                </c:pt>
                <c:pt idx="45328">
                  <c:v>168.815</c:v>
                </c:pt>
                <c:pt idx="45329">
                  <c:v>169.405</c:v>
                </c:pt>
                <c:pt idx="45330">
                  <c:v>170.001</c:v>
                </c:pt>
                <c:pt idx="45331">
                  <c:v>170.60300000000001</c:v>
                </c:pt>
                <c:pt idx="45332">
                  <c:v>171.21199999999999</c:v>
                </c:pt>
                <c:pt idx="45333">
                  <c:v>171.82600000000011</c:v>
                </c:pt>
                <c:pt idx="45334">
                  <c:v>172.447</c:v>
                </c:pt>
                <c:pt idx="45335">
                  <c:v>173.07399999999998</c:v>
                </c:pt>
                <c:pt idx="45336">
                  <c:v>173.70699999999999</c:v>
                </c:pt>
                <c:pt idx="45337">
                  <c:v>174.346</c:v>
                </c:pt>
                <c:pt idx="45338">
                  <c:v>174.99100000000001</c:v>
                </c:pt>
                <c:pt idx="45339">
                  <c:v>175.642</c:v>
                </c:pt>
                <c:pt idx="45340">
                  <c:v>176.29900000000001</c:v>
                </c:pt>
                <c:pt idx="45341">
                  <c:v>176.96100000000001</c:v>
                </c:pt>
                <c:pt idx="45342">
                  <c:v>177.63</c:v>
                </c:pt>
                <c:pt idx="45343">
                  <c:v>178.304</c:v>
                </c:pt>
                <c:pt idx="45344">
                  <c:v>178.98500000000001</c:v>
                </c:pt>
                <c:pt idx="45345">
                  <c:v>179.67</c:v>
                </c:pt>
                <c:pt idx="45346">
                  <c:v>180.36200000000011</c:v>
                </c:pt>
                <c:pt idx="45347">
                  <c:v>181.059</c:v>
                </c:pt>
                <c:pt idx="45348">
                  <c:v>181.762</c:v>
                </c:pt>
                <c:pt idx="45349">
                  <c:v>182.471</c:v>
                </c:pt>
                <c:pt idx="45350">
                  <c:v>183.185</c:v>
                </c:pt>
                <c:pt idx="45351">
                  <c:v>183.904</c:v>
                </c:pt>
                <c:pt idx="45352">
                  <c:v>184.62900000000002</c:v>
                </c:pt>
                <c:pt idx="45353">
                  <c:v>185.36</c:v>
                </c:pt>
                <c:pt idx="45354">
                  <c:v>186.095</c:v>
                </c:pt>
                <c:pt idx="45355">
                  <c:v>186.83600000000001</c:v>
                </c:pt>
                <c:pt idx="45356">
                  <c:v>187.583</c:v>
                </c:pt>
                <c:pt idx="45357">
                  <c:v>188.334</c:v>
                </c:pt>
                <c:pt idx="45358">
                  <c:v>189.09100000000001</c:v>
                </c:pt>
                <c:pt idx="45359">
                  <c:v>189.85300000000001</c:v>
                </c:pt>
                <c:pt idx="45360">
                  <c:v>190.62100000000001</c:v>
                </c:pt>
                <c:pt idx="45361">
                  <c:v>191.393</c:v>
                </c:pt>
                <c:pt idx="45362">
                  <c:v>192.17</c:v>
                </c:pt>
                <c:pt idx="45363">
                  <c:v>192.95200000000011</c:v>
                </c:pt>
                <c:pt idx="45364">
                  <c:v>193.73999999999998</c:v>
                </c:pt>
                <c:pt idx="45365">
                  <c:v>194.53200000000001</c:v>
                </c:pt>
                <c:pt idx="45366">
                  <c:v>195.32900000000001</c:v>
                </c:pt>
                <c:pt idx="45367">
                  <c:v>196.131</c:v>
                </c:pt>
                <c:pt idx="45368">
                  <c:v>196.93800000000007</c:v>
                </c:pt>
                <c:pt idx="45369">
                  <c:v>197.74899999999997</c:v>
                </c:pt>
                <c:pt idx="45370">
                  <c:v>198.565</c:v>
                </c:pt>
                <c:pt idx="45371">
                  <c:v>199.38600000000011</c:v>
                </c:pt>
                <c:pt idx="45372">
                  <c:v>200.21199999999999</c:v>
                </c:pt>
                <c:pt idx="45373">
                  <c:v>201.042</c:v>
                </c:pt>
                <c:pt idx="45374">
                  <c:v>201.87700000000001</c:v>
                </c:pt>
                <c:pt idx="45375">
                  <c:v>202.71599999999998</c:v>
                </c:pt>
                <c:pt idx="45376">
                  <c:v>203.559</c:v>
                </c:pt>
                <c:pt idx="45377">
                  <c:v>204.40700000000001</c:v>
                </c:pt>
                <c:pt idx="45378">
                  <c:v>205.26</c:v>
                </c:pt>
                <c:pt idx="45379">
                  <c:v>206.11599999999999</c:v>
                </c:pt>
                <c:pt idx="45380">
                  <c:v>206.977</c:v>
                </c:pt>
                <c:pt idx="45381">
                  <c:v>207.84300000000002</c:v>
                </c:pt>
                <c:pt idx="45382">
                  <c:v>208.71199999999999</c:v>
                </c:pt>
                <c:pt idx="45383">
                  <c:v>209.58600000000001</c:v>
                </c:pt>
                <c:pt idx="45384">
                  <c:v>210.46300000000002</c:v>
                </c:pt>
                <c:pt idx="45385">
                  <c:v>211.345</c:v>
                </c:pt>
                <c:pt idx="45386">
                  <c:v>212.23099999999999</c:v>
                </c:pt>
                <c:pt idx="45387">
                  <c:v>213.12100000000001</c:v>
                </c:pt>
                <c:pt idx="45388">
                  <c:v>214.01399999999998</c:v>
                </c:pt>
                <c:pt idx="45389">
                  <c:v>214.91200000000001</c:v>
                </c:pt>
                <c:pt idx="45390">
                  <c:v>215.81399999999999</c:v>
                </c:pt>
                <c:pt idx="45391">
                  <c:v>216.71899999999999</c:v>
                </c:pt>
                <c:pt idx="45392">
                  <c:v>217.62800000000001</c:v>
                </c:pt>
                <c:pt idx="45393">
                  <c:v>218.541</c:v>
                </c:pt>
                <c:pt idx="45394">
                  <c:v>219.45700000000011</c:v>
                </c:pt>
                <c:pt idx="45395">
                  <c:v>220.37700000000001</c:v>
                </c:pt>
                <c:pt idx="45396">
                  <c:v>221.30100000000004</c:v>
                </c:pt>
                <c:pt idx="45397">
                  <c:v>222.22800000000001</c:v>
                </c:pt>
                <c:pt idx="45398">
                  <c:v>223.15900000000002</c:v>
                </c:pt>
                <c:pt idx="45399">
                  <c:v>224.09300000000002</c:v>
                </c:pt>
                <c:pt idx="45400">
                  <c:v>225.03100000000001</c:v>
                </c:pt>
                <c:pt idx="45401">
                  <c:v>225.97200000000001</c:v>
                </c:pt>
                <c:pt idx="45402">
                  <c:v>226.917</c:v>
                </c:pt>
                <c:pt idx="45403">
                  <c:v>227.864</c:v>
                </c:pt>
                <c:pt idx="45404">
                  <c:v>228.815</c:v>
                </c:pt>
                <c:pt idx="45405">
                  <c:v>229.76999999999998</c:v>
                </c:pt>
                <c:pt idx="45406">
                  <c:v>230.727</c:v>
                </c:pt>
                <c:pt idx="45407">
                  <c:v>231.68800000000007</c:v>
                </c:pt>
                <c:pt idx="45408">
                  <c:v>232.65100000000001</c:v>
                </c:pt>
                <c:pt idx="45409">
                  <c:v>233.61799999999999</c:v>
                </c:pt>
                <c:pt idx="45410">
                  <c:v>234.58800000000011</c:v>
                </c:pt>
                <c:pt idx="45411">
                  <c:v>235.56100000000001</c:v>
                </c:pt>
                <c:pt idx="45412">
                  <c:v>236.53700000000001</c:v>
                </c:pt>
                <c:pt idx="45413">
                  <c:v>237.51499999999999</c:v>
                </c:pt>
                <c:pt idx="45414">
                  <c:v>238.49700000000001</c:v>
                </c:pt>
                <c:pt idx="45415">
                  <c:v>239.48100000000011</c:v>
                </c:pt>
                <c:pt idx="45416">
                  <c:v>240.46800000000007</c:v>
                </c:pt>
                <c:pt idx="45417">
                  <c:v>241.45800000000011</c:v>
                </c:pt>
                <c:pt idx="45418">
                  <c:v>242.45100000000011</c:v>
                </c:pt>
                <c:pt idx="45419">
                  <c:v>243.446</c:v>
                </c:pt>
                <c:pt idx="45420">
                  <c:v>244.44399999999999</c:v>
                </c:pt>
                <c:pt idx="45421">
                  <c:v>245.44399999999999</c:v>
                </c:pt>
                <c:pt idx="45422">
                  <c:v>246.447</c:v>
                </c:pt>
                <c:pt idx="45423">
                  <c:v>247.453</c:v>
                </c:pt>
                <c:pt idx="45424">
                  <c:v>248.46100000000001</c:v>
                </c:pt>
                <c:pt idx="45425">
                  <c:v>249.47200000000001</c:v>
                </c:pt>
                <c:pt idx="45426">
                  <c:v>250.48500000000001</c:v>
                </c:pt>
                <c:pt idx="45427">
                  <c:v>251.5</c:v>
                </c:pt>
                <c:pt idx="45428">
                  <c:v>252.517</c:v>
                </c:pt>
                <c:pt idx="45429">
                  <c:v>253.53700000000001</c:v>
                </c:pt>
                <c:pt idx="45430">
                  <c:v>254.56</c:v>
                </c:pt>
                <c:pt idx="45431">
                  <c:v>255.584</c:v>
                </c:pt>
                <c:pt idx="45432">
                  <c:v>256.61</c:v>
                </c:pt>
                <c:pt idx="45433">
                  <c:v>257.63900000000001</c:v>
                </c:pt>
                <c:pt idx="45434">
                  <c:v>258.67</c:v>
                </c:pt>
                <c:pt idx="45435">
                  <c:v>259.70299999999975</c:v>
                </c:pt>
                <c:pt idx="45436">
                  <c:v>260.73799999999977</c:v>
                </c:pt>
                <c:pt idx="45437">
                  <c:v>261.77499999999975</c:v>
                </c:pt>
                <c:pt idx="45438">
                  <c:v>262.81400000000002</c:v>
                </c:pt>
                <c:pt idx="45439">
                  <c:v>263.85500000000002</c:v>
                </c:pt>
                <c:pt idx="45440">
                  <c:v>264.8979999999998</c:v>
                </c:pt>
                <c:pt idx="45441">
                  <c:v>265.94200000000001</c:v>
                </c:pt>
                <c:pt idx="45442">
                  <c:v>266.98899999999958</c:v>
                </c:pt>
                <c:pt idx="45443">
                  <c:v>268.03699999999958</c:v>
                </c:pt>
                <c:pt idx="45444">
                  <c:v>269.08699999999965</c:v>
                </c:pt>
                <c:pt idx="45445">
                  <c:v>270.13900000000001</c:v>
                </c:pt>
                <c:pt idx="45446">
                  <c:v>271.19299999999993</c:v>
                </c:pt>
                <c:pt idx="45447">
                  <c:v>272.24799999999999</c:v>
                </c:pt>
                <c:pt idx="45448">
                  <c:v>273.30500000000001</c:v>
                </c:pt>
                <c:pt idx="45449">
                  <c:v>274.363</c:v>
                </c:pt>
                <c:pt idx="45450">
                  <c:v>275.42299999999977</c:v>
                </c:pt>
                <c:pt idx="45451">
                  <c:v>276.48399999999958</c:v>
                </c:pt>
                <c:pt idx="45452">
                  <c:v>277.548</c:v>
                </c:pt>
                <c:pt idx="45453">
                  <c:v>278.61200000000002</c:v>
                </c:pt>
                <c:pt idx="45454">
                  <c:v>279.678</c:v>
                </c:pt>
                <c:pt idx="45455">
                  <c:v>280.745</c:v>
                </c:pt>
                <c:pt idx="45456">
                  <c:v>281.81400000000002</c:v>
                </c:pt>
                <c:pt idx="45457">
                  <c:v>282.88400000000001</c:v>
                </c:pt>
                <c:pt idx="45458">
                  <c:v>283.95599999999979</c:v>
                </c:pt>
                <c:pt idx="45459">
                  <c:v>285.02799999999979</c:v>
                </c:pt>
                <c:pt idx="45460">
                  <c:v>286.10199999999975</c:v>
                </c:pt>
                <c:pt idx="45461">
                  <c:v>287.17700000000002</c:v>
                </c:pt>
                <c:pt idx="45462">
                  <c:v>288.25400000000002</c:v>
                </c:pt>
                <c:pt idx="45463">
                  <c:v>289.33099999999979</c:v>
                </c:pt>
                <c:pt idx="45464">
                  <c:v>290.40899999999965</c:v>
                </c:pt>
                <c:pt idx="45465">
                  <c:v>291.48899999999958</c:v>
                </c:pt>
                <c:pt idx="45466">
                  <c:v>292.57</c:v>
                </c:pt>
                <c:pt idx="45467">
                  <c:v>293.65199999999999</c:v>
                </c:pt>
                <c:pt idx="45468">
                  <c:v>294.73499999999979</c:v>
                </c:pt>
                <c:pt idx="45469">
                  <c:v>295.81799999999993</c:v>
                </c:pt>
                <c:pt idx="45470">
                  <c:v>296.90299999999979</c:v>
                </c:pt>
                <c:pt idx="45471">
                  <c:v>297.98899999999958</c:v>
                </c:pt>
                <c:pt idx="45472">
                  <c:v>299.07499999999999</c:v>
                </c:pt>
                <c:pt idx="45473">
                  <c:v>300.16199999999975</c:v>
                </c:pt>
                <c:pt idx="45474">
                  <c:v>301.25099999999975</c:v>
                </c:pt>
                <c:pt idx="45475">
                  <c:v>302.339</c:v>
                </c:pt>
                <c:pt idx="45476">
                  <c:v>303.42899999999958</c:v>
                </c:pt>
                <c:pt idx="45477">
                  <c:v>304.52</c:v>
                </c:pt>
                <c:pt idx="45478">
                  <c:v>305.61099999999999</c:v>
                </c:pt>
                <c:pt idx="45479">
                  <c:v>306.70299999999975</c:v>
                </c:pt>
                <c:pt idx="45480">
                  <c:v>307.79499999999979</c:v>
                </c:pt>
                <c:pt idx="45481">
                  <c:v>308.88799999999975</c:v>
                </c:pt>
                <c:pt idx="45482">
                  <c:v>309.98200000000003</c:v>
                </c:pt>
                <c:pt idx="45483">
                  <c:v>311.07599999999979</c:v>
                </c:pt>
                <c:pt idx="45484">
                  <c:v>312.17099999999999</c:v>
                </c:pt>
                <c:pt idx="45485">
                  <c:v>313.26599999999979</c:v>
                </c:pt>
                <c:pt idx="45486">
                  <c:v>314.36099999999999</c:v>
                </c:pt>
                <c:pt idx="45487">
                  <c:v>315.45800000000003</c:v>
                </c:pt>
                <c:pt idx="45488">
                  <c:v>316.55399999999975</c:v>
                </c:pt>
                <c:pt idx="45489">
                  <c:v>317.65100000000001</c:v>
                </c:pt>
                <c:pt idx="45490">
                  <c:v>318.74799999999999</c:v>
                </c:pt>
                <c:pt idx="45491">
                  <c:v>319.846</c:v>
                </c:pt>
                <c:pt idx="45492">
                  <c:v>320.94299999999993</c:v>
                </c:pt>
                <c:pt idx="45493">
                  <c:v>322.04199999999975</c:v>
                </c:pt>
                <c:pt idx="45494">
                  <c:v>323.14000000000021</c:v>
                </c:pt>
                <c:pt idx="45495">
                  <c:v>324.23799999999977</c:v>
                </c:pt>
                <c:pt idx="45496">
                  <c:v>325.33699999999965</c:v>
                </c:pt>
                <c:pt idx="45497">
                  <c:v>326.43599999999958</c:v>
                </c:pt>
                <c:pt idx="45498">
                  <c:v>327.53399999999965</c:v>
                </c:pt>
                <c:pt idx="45499">
                  <c:v>328.63299999999975</c:v>
                </c:pt>
                <c:pt idx="45500">
                  <c:v>329.73200000000003</c:v>
                </c:pt>
                <c:pt idx="45501">
                  <c:v>330.83099999999979</c:v>
                </c:pt>
                <c:pt idx="45502">
                  <c:v>331.92999999999978</c:v>
                </c:pt>
                <c:pt idx="45503">
                  <c:v>333.029</c:v>
                </c:pt>
                <c:pt idx="45504">
                  <c:v>334.12799999999999</c:v>
                </c:pt>
                <c:pt idx="45505">
                  <c:v>335.22699999999958</c:v>
                </c:pt>
                <c:pt idx="45506">
                  <c:v>336.32499999999999</c:v>
                </c:pt>
                <c:pt idx="45507">
                  <c:v>337.42399999999958</c:v>
                </c:pt>
                <c:pt idx="45508">
                  <c:v>338.52199999999965</c:v>
                </c:pt>
                <c:pt idx="45509">
                  <c:v>339.62</c:v>
                </c:pt>
                <c:pt idx="45510">
                  <c:v>340.71699999999959</c:v>
                </c:pt>
                <c:pt idx="45511">
                  <c:v>341.81400000000002</c:v>
                </c:pt>
                <c:pt idx="45512">
                  <c:v>342.91099999999977</c:v>
                </c:pt>
                <c:pt idx="45513">
                  <c:v>344.00799999999975</c:v>
                </c:pt>
                <c:pt idx="45514">
                  <c:v>345.10399999999993</c:v>
                </c:pt>
                <c:pt idx="45515">
                  <c:v>346.2</c:v>
                </c:pt>
                <c:pt idx="45516">
                  <c:v>347.29499999999979</c:v>
                </c:pt>
                <c:pt idx="45517">
                  <c:v>348.39</c:v>
                </c:pt>
                <c:pt idx="45518">
                  <c:v>349.48399999999958</c:v>
                </c:pt>
                <c:pt idx="45519">
                  <c:v>350.57799999999975</c:v>
                </c:pt>
                <c:pt idx="45520">
                  <c:v>351.67099999999999</c:v>
                </c:pt>
                <c:pt idx="45521">
                  <c:v>352.76299999999975</c:v>
                </c:pt>
                <c:pt idx="45522">
                  <c:v>353.85500000000002</c:v>
                </c:pt>
                <c:pt idx="45523">
                  <c:v>354.94600000000003</c:v>
                </c:pt>
                <c:pt idx="45524">
                  <c:v>356.03599999999977</c:v>
                </c:pt>
                <c:pt idx="45525">
                  <c:v>357.125</c:v>
                </c:pt>
                <c:pt idx="45526">
                  <c:v>358.214</c:v>
                </c:pt>
                <c:pt idx="45527">
                  <c:v>359.30099999999999</c:v>
                </c:pt>
                <c:pt idx="45528">
                  <c:v>360.38799999999975</c:v>
                </c:pt>
                <c:pt idx="45529">
                  <c:v>361.47399999999965</c:v>
                </c:pt>
                <c:pt idx="45530">
                  <c:v>362.55900000000008</c:v>
                </c:pt>
                <c:pt idx="45531">
                  <c:v>363.64299999999997</c:v>
                </c:pt>
                <c:pt idx="45532">
                  <c:v>364.72599999999977</c:v>
                </c:pt>
                <c:pt idx="45533">
                  <c:v>365.80700000000002</c:v>
                </c:pt>
                <c:pt idx="45534">
                  <c:v>366.88799999999975</c:v>
                </c:pt>
                <c:pt idx="45535">
                  <c:v>367.96699999999959</c:v>
                </c:pt>
                <c:pt idx="45536">
                  <c:v>369.04599999999999</c:v>
                </c:pt>
                <c:pt idx="45537">
                  <c:v>370.12299999999999</c:v>
                </c:pt>
                <c:pt idx="45538">
                  <c:v>371.19799999999975</c:v>
                </c:pt>
                <c:pt idx="45539">
                  <c:v>372.27199999999965</c:v>
                </c:pt>
                <c:pt idx="45540">
                  <c:v>373.346</c:v>
                </c:pt>
                <c:pt idx="45541">
                  <c:v>374.41699999999958</c:v>
                </c:pt>
                <c:pt idx="45542">
                  <c:v>375.48699999999963</c:v>
                </c:pt>
                <c:pt idx="45543">
                  <c:v>376.55599999999993</c:v>
                </c:pt>
                <c:pt idx="45544">
                  <c:v>377.62299999999999</c:v>
                </c:pt>
                <c:pt idx="45545">
                  <c:v>378.68799999999999</c:v>
                </c:pt>
                <c:pt idx="45546">
                  <c:v>379.75200000000001</c:v>
                </c:pt>
                <c:pt idx="45547">
                  <c:v>380.81400000000002</c:v>
                </c:pt>
                <c:pt idx="45548">
                  <c:v>381.875</c:v>
                </c:pt>
                <c:pt idx="45549">
                  <c:v>382.93299999999965</c:v>
                </c:pt>
                <c:pt idx="45550">
                  <c:v>383.98999999999978</c:v>
                </c:pt>
                <c:pt idx="45551">
                  <c:v>385.04500000000002</c:v>
                </c:pt>
                <c:pt idx="45552">
                  <c:v>386.09799999999979</c:v>
                </c:pt>
                <c:pt idx="45553">
                  <c:v>387.14900000000023</c:v>
                </c:pt>
                <c:pt idx="45554">
                  <c:v>388.19799999999975</c:v>
                </c:pt>
                <c:pt idx="45555">
                  <c:v>389.24599999999975</c:v>
                </c:pt>
                <c:pt idx="45556">
                  <c:v>390.29099999999966</c:v>
                </c:pt>
                <c:pt idx="45557">
                  <c:v>391.334</c:v>
                </c:pt>
                <c:pt idx="45558">
                  <c:v>392.37400000000002</c:v>
                </c:pt>
                <c:pt idx="45559">
                  <c:v>393.41299999999978</c:v>
                </c:pt>
                <c:pt idx="45560">
                  <c:v>394.44900000000001</c:v>
                </c:pt>
                <c:pt idx="45561">
                  <c:v>395.48299999999978</c:v>
                </c:pt>
                <c:pt idx="45562">
                  <c:v>396.51400000000001</c:v>
                </c:pt>
                <c:pt idx="45563">
                  <c:v>397.54300000000001</c:v>
                </c:pt>
                <c:pt idx="45564">
                  <c:v>398.57</c:v>
                </c:pt>
                <c:pt idx="45565">
                  <c:v>399.59299999999979</c:v>
                </c:pt>
                <c:pt idx="45566">
                  <c:v>400.61500000000001</c:v>
                </c:pt>
                <c:pt idx="45567">
                  <c:v>401.63299999999975</c:v>
                </c:pt>
                <c:pt idx="45568">
                  <c:v>402.6500000000002</c:v>
                </c:pt>
                <c:pt idx="45569">
                  <c:v>403.66300000000001</c:v>
                </c:pt>
                <c:pt idx="45570">
                  <c:v>404.673</c:v>
                </c:pt>
                <c:pt idx="45571">
                  <c:v>405.68099999999993</c:v>
                </c:pt>
                <c:pt idx="45572">
                  <c:v>406.685</c:v>
                </c:pt>
                <c:pt idx="45573">
                  <c:v>407.68700000000001</c:v>
                </c:pt>
                <c:pt idx="45574">
                  <c:v>408.68599999999975</c:v>
                </c:pt>
                <c:pt idx="45575">
                  <c:v>409.68099999999993</c:v>
                </c:pt>
                <c:pt idx="45576">
                  <c:v>410.673</c:v>
                </c:pt>
                <c:pt idx="45577">
                  <c:v>411.66300000000001</c:v>
                </c:pt>
                <c:pt idx="45578">
                  <c:v>412.64900000000023</c:v>
                </c:pt>
                <c:pt idx="45579">
                  <c:v>413.63099999999974</c:v>
                </c:pt>
                <c:pt idx="45580">
                  <c:v>414.61</c:v>
                </c:pt>
                <c:pt idx="45581">
                  <c:v>415.58599999999979</c:v>
                </c:pt>
                <c:pt idx="45582">
                  <c:v>416.55799999999999</c:v>
                </c:pt>
                <c:pt idx="45583">
                  <c:v>417.52699999999965</c:v>
                </c:pt>
                <c:pt idx="45584">
                  <c:v>418.49199999999962</c:v>
                </c:pt>
                <c:pt idx="45585">
                  <c:v>419.45299999999975</c:v>
                </c:pt>
                <c:pt idx="45586">
                  <c:v>420.41099999999977</c:v>
                </c:pt>
                <c:pt idx="45587">
                  <c:v>421.36399999999975</c:v>
                </c:pt>
                <c:pt idx="45588">
                  <c:v>422.31400000000002</c:v>
                </c:pt>
                <c:pt idx="45589">
                  <c:v>423.26</c:v>
                </c:pt>
                <c:pt idx="45590">
                  <c:v>424.202</c:v>
                </c:pt>
                <c:pt idx="45591">
                  <c:v>425.14000000000021</c:v>
                </c:pt>
                <c:pt idx="45592">
                  <c:v>426.07400000000001</c:v>
                </c:pt>
                <c:pt idx="45593">
                  <c:v>427.00299999999999</c:v>
                </c:pt>
                <c:pt idx="45594">
                  <c:v>427.92799999999966</c:v>
                </c:pt>
                <c:pt idx="45595">
                  <c:v>428.84899999999999</c:v>
                </c:pt>
                <c:pt idx="45596">
                  <c:v>429.76599999999979</c:v>
                </c:pt>
                <c:pt idx="45597">
                  <c:v>430.678</c:v>
                </c:pt>
                <c:pt idx="45598">
                  <c:v>431.58499999999975</c:v>
                </c:pt>
                <c:pt idx="45599">
                  <c:v>432.48799999999977</c:v>
                </c:pt>
                <c:pt idx="45600">
                  <c:v>433.3859999999998</c:v>
                </c:pt>
                <c:pt idx="45601">
                  <c:v>434.28</c:v>
                </c:pt>
                <c:pt idx="45602">
                  <c:v>435.16800000000001</c:v>
                </c:pt>
                <c:pt idx="45603">
                  <c:v>436.05200000000002</c:v>
                </c:pt>
                <c:pt idx="45604">
                  <c:v>436.93099999999959</c:v>
                </c:pt>
                <c:pt idx="45605">
                  <c:v>437.80500000000001</c:v>
                </c:pt>
                <c:pt idx="45606">
                  <c:v>438.673</c:v>
                </c:pt>
                <c:pt idx="45607">
                  <c:v>439.53699999999958</c:v>
                </c:pt>
                <c:pt idx="45608">
                  <c:v>440.39499999999975</c:v>
                </c:pt>
                <c:pt idx="45609">
                  <c:v>441.24799999999999</c:v>
                </c:pt>
                <c:pt idx="45610">
                  <c:v>442.09599999999978</c:v>
                </c:pt>
                <c:pt idx="45611">
                  <c:v>442.93799999999965</c:v>
                </c:pt>
                <c:pt idx="45612">
                  <c:v>443.774</c:v>
                </c:pt>
                <c:pt idx="45613">
                  <c:v>444.60500000000002</c:v>
                </c:pt>
                <c:pt idx="45614">
                  <c:v>445.43099999999959</c:v>
                </c:pt>
                <c:pt idx="45615">
                  <c:v>446.25</c:v>
                </c:pt>
                <c:pt idx="45616">
                  <c:v>447.06400000000002</c:v>
                </c:pt>
                <c:pt idx="45617">
                  <c:v>447.87200000000001</c:v>
                </c:pt>
                <c:pt idx="45618">
                  <c:v>448.67399999999975</c:v>
                </c:pt>
                <c:pt idx="45619">
                  <c:v>449.4699999999998</c:v>
                </c:pt>
                <c:pt idx="45620">
                  <c:v>450.25900000000001</c:v>
                </c:pt>
                <c:pt idx="45621">
                  <c:v>451.04300000000001</c:v>
                </c:pt>
                <c:pt idx="45622">
                  <c:v>451.82</c:v>
                </c:pt>
                <c:pt idx="45623">
                  <c:v>452.59099999999978</c:v>
                </c:pt>
                <c:pt idx="45624">
                  <c:v>453.35500000000002</c:v>
                </c:pt>
                <c:pt idx="45625">
                  <c:v>454.113</c:v>
                </c:pt>
                <c:pt idx="45626">
                  <c:v>454.86500000000001</c:v>
                </c:pt>
                <c:pt idx="45627">
                  <c:v>455.60899999999975</c:v>
                </c:pt>
                <c:pt idx="45628">
                  <c:v>456.34699999999975</c:v>
                </c:pt>
                <c:pt idx="45629">
                  <c:v>457.07900000000001</c:v>
                </c:pt>
                <c:pt idx="45630">
                  <c:v>457.803</c:v>
                </c:pt>
                <c:pt idx="45631">
                  <c:v>458.52</c:v>
                </c:pt>
                <c:pt idx="45632">
                  <c:v>459.22999999999979</c:v>
                </c:pt>
                <c:pt idx="45633">
                  <c:v>459.93400000000003</c:v>
                </c:pt>
                <c:pt idx="45634">
                  <c:v>460.63</c:v>
                </c:pt>
                <c:pt idx="45635">
                  <c:v>461.31799999999993</c:v>
                </c:pt>
                <c:pt idx="45636">
                  <c:v>462</c:v>
                </c:pt>
                <c:pt idx="45637">
                  <c:v>462.67399999999975</c:v>
                </c:pt>
                <c:pt idx="45638">
                  <c:v>463.3400000000002</c:v>
                </c:pt>
                <c:pt idx="45639">
                  <c:v>463.99899999999963</c:v>
                </c:pt>
                <c:pt idx="45640">
                  <c:v>464.6500000000002</c:v>
                </c:pt>
                <c:pt idx="45641">
                  <c:v>465.29299999999978</c:v>
                </c:pt>
                <c:pt idx="45642">
                  <c:v>465.92899999999958</c:v>
                </c:pt>
                <c:pt idx="45643">
                  <c:v>466.55700000000002</c:v>
                </c:pt>
                <c:pt idx="45644">
                  <c:v>467.17700000000002</c:v>
                </c:pt>
                <c:pt idx="45645">
                  <c:v>467.78799999999978</c:v>
                </c:pt>
                <c:pt idx="45646">
                  <c:v>468.392</c:v>
                </c:pt>
                <c:pt idx="45647">
                  <c:v>468.98699999999963</c:v>
                </c:pt>
                <c:pt idx="45648">
                  <c:v>469.57400000000001</c:v>
                </c:pt>
                <c:pt idx="45649">
                  <c:v>470.15300000000002</c:v>
                </c:pt>
                <c:pt idx="45650">
                  <c:v>470.72299999999979</c:v>
                </c:pt>
                <c:pt idx="45651">
                  <c:v>471.28500000000003</c:v>
                </c:pt>
                <c:pt idx="45652">
                  <c:v>471.83799999999979</c:v>
                </c:pt>
                <c:pt idx="45653">
                  <c:v>472.38200000000001</c:v>
                </c:pt>
                <c:pt idx="45654">
                  <c:v>472.91799999999978</c:v>
                </c:pt>
                <c:pt idx="45655">
                  <c:v>473.44499999999999</c:v>
                </c:pt>
                <c:pt idx="45656">
                  <c:v>473.96299999999979</c:v>
                </c:pt>
                <c:pt idx="45657">
                  <c:v>474.47199999999958</c:v>
                </c:pt>
                <c:pt idx="45658">
                  <c:v>474.97199999999958</c:v>
                </c:pt>
                <c:pt idx="45659">
                  <c:v>475.46199999999965</c:v>
                </c:pt>
                <c:pt idx="45660">
                  <c:v>475.94400000000002</c:v>
                </c:pt>
                <c:pt idx="45661">
                  <c:v>476.41599999999966</c:v>
                </c:pt>
                <c:pt idx="45662">
                  <c:v>476.87900000000002</c:v>
                </c:pt>
                <c:pt idx="45663">
                  <c:v>477.33199999999965</c:v>
                </c:pt>
                <c:pt idx="45664">
                  <c:v>477.77599999999978</c:v>
                </c:pt>
                <c:pt idx="45665">
                  <c:v>478.21099999999979</c:v>
                </c:pt>
                <c:pt idx="45666">
                  <c:v>478.63499999999999</c:v>
                </c:pt>
                <c:pt idx="45667">
                  <c:v>479.05</c:v>
                </c:pt>
                <c:pt idx="45668">
                  <c:v>479.45599999999979</c:v>
                </c:pt>
                <c:pt idx="45669">
                  <c:v>479.851</c:v>
                </c:pt>
                <c:pt idx="45670">
                  <c:v>480.23599999999965</c:v>
                </c:pt>
                <c:pt idx="45671">
                  <c:v>480.61200000000002</c:v>
                </c:pt>
                <c:pt idx="45672">
                  <c:v>480.97699999999958</c:v>
                </c:pt>
                <c:pt idx="45673">
                  <c:v>481.33199999999965</c:v>
                </c:pt>
                <c:pt idx="45674">
                  <c:v>481.67700000000002</c:v>
                </c:pt>
                <c:pt idx="45675">
                  <c:v>482.0109999999998</c:v>
                </c:pt>
                <c:pt idx="45676">
                  <c:v>482.33499999999975</c:v>
                </c:pt>
                <c:pt idx="45677">
                  <c:v>482.64900000000023</c:v>
                </c:pt>
                <c:pt idx="45678">
                  <c:v>482.952</c:v>
                </c:pt>
                <c:pt idx="45679">
                  <c:v>483.245</c:v>
                </c:pt>
                <c:pt idx="45680">
                  <c:v>483.52699999999965</c:v>
                </c:pt>
                <c:pt idx="45681">
                  <c:v>483.79799999999977</c:v>
                </c:pt>
                <c:pt idx="45682">
                  <c:v>484.05900000000008</c:v>
                </c:pt>
                <c:pt idx="45683">
                  <c:v>484.30799999999999</c:v>
                </c:pt>
                <c:pt idx="45684">
                  <c:v>484.54700000000008</c:v>
                </c:pt>
                <c:pt idx="45685">
                  <c:v>484.77499999999975</c:v>
                </c:pt>
                <c:pt idx="45686">
                  <c:v>484.99099999999964</c:v>
                </c:pt>
                <c:pt idx="45687">
                  <c:v>485.197</c:v>
                </c:pt>
                <c:pt idx="45688">
                  <c:v>485.39099999999979</c:v>
                </c:pt>
                <c:pt idx="45689">
                  <c:v>485.57400000000001</c:v>
                </c:pt>
                <c:pt idx="45690">
                  <c:v>485.74599999999975</c:v>
                </c:pt>
                <c:pt idx="45691">
                  <c:v>485.90699999999958</c:v>
                </c:pt>
                <c:pt idx="45692">
                  <c:v>486.05599999999993</c:v>
                </c:pt>
                <c:pt idx="45693">
                  <c:v>486.19400000000002</c:v>
                </c:pt>
                <c:pt idx="45694">
                  <c:v>486.32</c:v>
                </c:pt>
                <c:pt idx="45695">
                  <c:v>486.43499999999977</c:v>
                </c:pt>
                <c:pt idx="45696">
                  <c:v>486.53799999999978</c:v>
                </c:pt>
                <c:pt idx="45697">
                  <c:v>486.62900000000002</c:v>
                </c:pt>
                <c:pt idx="45698">
                  <c:v>486.709</c:v>
                </c:pt>
                <c:pt idx="45699">
                  <c:v>486.77699999999965</c:v>
                </c:pt>
                <c:pt idx="45700">
                  <c:v>486.83300000000003</c:v>
                </c:pt>
                <c:pt idx="45701">
                  <c:v>486.87700000000001</c:v>
                </c:pt>
                <c:pt idx="45702">
                  <c:v>486.90899999999965</c:v>
                </c:pt>
                <c:pt idx="45703">
                  <c:v>486.92899999999958</c:v>
                </c:pt>
                <c:pt idx="45704">
                  <c:v>486.93699999999961</c:v>
                </c:pt>
                <c:pt idx="45705">
                  <c:v>486.93299999999965</c:v>
                </c:pt>
                <c:pt idx="45706">
                  <c:v>486.91699999999958</c:v>
                </c:pt>
                <c:pt idx="45707">
                  <c:v>486.88900000000001</c:v>
                </c:pt>
                <c:pt idx="45708">
                  <c:v>486.84800000000001</c:v>
                </c:pt>
                <c:pt idx="45709">
                  <c:v>486.79499999999979</c:v>
                </c:pt>
                <c:pt idx="45710">
                  <c:v>486.72999999999979</c:v>
                </c:pt>
                <c:pt idx="45711">
                  <c:v>486.65300000000002</c:v>
                </c:pt>
                <c:pt idx="45712">
                  <c:v>486.56299999999999</c:v>
                </c:pt>
                <c:pt idx="45713">
                  <c:v>486.46</c:v>
                </c:pt>
                <c:pt idx="45714">
                  <c:v>486.346</c:v>
                </c:pt>
                <c:pt idx="45715">
                  <c:v>486.21799999999979</c:v>
                </c:pt>
                <c:pt idx="45716">
                  <c:v>486.07900000000001</c:v>
                </c:pt>
                <c:pt idx="45717">
                  <c:v>485.92599999999965</c:v>
                </c:pt>
                <c:pt idx="45718">
                  <c:v>485.7609999999998</c:v>
                </c:pt>
                <c:pt idx="45719">
                  <c:v>485.584</c:v>
                </c:pt>
                <c:pt idx="45720">
                  <c:v>485.39299999999974</c:v>
                </c:pt>
                <c:pt idx="45721">
                  <c:v>485.19</c:v>
                </c:pt>
                <c:pt idx="45722">
                  <c:v>484.9749999999998</c:v>
                </c:pt>
                <c:pt idx="45723">
                  <c:v>484.74599999999975</c:v>
                </c:pt>
                <c:pt idx="45724">
                  <c:v>484.505</c:v>
                </c:pt>
                <c:pt idx="45725">
                  <c:v>484.25099999999975</c:v>
                </c:pt>
                <c:pt idx="45726">
                  <c:v>483.98399999999958</c:v>
                </c:pt>
                <c:pt idx="45727">
                  <c:v>483.70400000000001</c:v>
                </c:pt>
                <c:pt idx="45728">
                  <c:v>483.41099999999977</c:v>
                </c:pt>
                <c:pt idx="45729">
                  <c:v>483.10599999999999</c:v>
                </c:pt>
                <c:pt idx="45730">
                  <c:v>482.78699999999958</c:v>
                </c:pt>
                <c:pt idx="45731">
                  <c:v>482.45599999999979</c:v>
                </c:pt>
                <c:pt idx="45732">
                  <c:v>482.11099999999999</c:v>
                </c:pt>
                <c:pt idx="45733">
                  <c:v>481.75400000000002</c:v>
                </c:pt>
                <c:pt idx="45734">
                  <c:v>481.38400000000001</c:v>
                </c:pt>
                <c:pt idx="45735">
                  <c:v>481.00099999999975</c:v>
                </c:pt>
                <c:pt idx="45736">
                  <c:v>480.60399999999993</c:v>
                </c:pt>
                <c:pt idx="45737">
                  <c:v>480.19499999999999</c:v>
                </c:pt>
                <c:pt idx="45738">
                  <c:v>479.7729999999998</c:v>
                </c:pt>
                <c:pt idx="45739">
                  <c:v>479.33699999999965</c:v>
                </c:pt>
                <c:pt idx="45740">
                  <c:v>478.88900000000001</c:v>
                </c:pt>
                <c:pt idx="45741">
                  <c:v>478.42799999999966</c:v>
                </c:pt>
                <c:pt idx="45742">
                  <c:v>477.95299999999975</c:v>
                </c:pt>
                <c:pt idx="45743">
                  <c:v>477.46599999999978</c:v>
                </c:pt>
                <c:pt idx="45744">
                  <c:v>476.96499999999975</c:v>
                </c:pt>
                <c:pt idx="45745">
                  <c:v>476.452</c:v>
                </c:pt>
                <c:pt idx="45746">
                  <c:v>475.92499999999978</c:v>
                </c:pt>
                <c:pt idx="45747">
                  <c:v>475.3859999999998</c:v>
                </c:pt>
                <c:pt idx="45748">
                  <c:v>474.83300000000003</c:v>
                </c:pt>
                <c:pt idx="45749">
                  <c:v>474.26799999999974</c:v>
                </c:pt>
                <c:pt idx="45750">
                  <c:v>473.68900000000002</c:v>
                </c:pt>
                <c:pt idx="45751">
                  <c:v>473.09799999999979</c:v>
                </c:pt>
                <c:pt idx="45752">
                  <c:v>472.49299999999965</c:v>
                </c:pt>
                <c:pt idx="45753">
                  <c:v>471.87599999999975</c:v>
                </c:pt>
                <c:pt idx="45754">
                  <c:v>471.245</c:v>
                </c:pt>
                <c:pt idx="45755">
                  <c:v>470.60199999999975</c:v>
                </c:pt>
                <c:pt idx="45756">
                  <c:v>469.94600000000003</c:v>
                </c:pt>
                <c:pt idx="45757">
                  <c:v>469.27699999999965</c:v>
                </c:pt>
                <c:pt idx="45758">
                  <c:v>468.59500000000003</c:v>
                </c:pt>
                <c:pt idx="45759">
                  <c:v>467.9</c:v>
                </c:pt>
                <c:pt idx="45760">
                  <c:v>467.19200000000001</c:v>
                </c:pt>
                <c:pt idx="45761">
                  <c:v>466.47199999999958</c:v>
                </c:pt>
                <c:pt idx="45762">
                  <c:v>465.73899999999958</c:v>
                </c:pt>
                <c:pt idx="45763">
                  <c:v>464.99299999999965</c:v>
                </c:pt>
                <c:pt idx="45764">
                  <c:v>464.23399999999958</c:v>
                </c:pt>
                <c:pt idx="45765">
                  <c:v>463.46299999999979</c:v>
                </c:pt>
                <c:pt idx="45766">
                  <c:v>462.67899999999975</c:v>
                </c:pt>
                <c:pt idx="45767">
                  <c:v>461.88200000000001</c:v>
                </c:pt>
                <c:pt idx="45768">
                  <c:v>461.07299999999975</c:v>
                </c:pt>
                <c:pt idx="45769">
                  <c:v>460.25200000000001</c:v>
                </c:pt>
                <c:pt idx="45770">
                  <c:v>459.41799999999978</c:v>
                </c:pt>
                <c:pt idx="45771">
                  <c:v>458.57100000000003</c:v>
                </c:pt>
                <c:pt idx="45772">
                  <c:v>457.71199999999965</c:v>
                </c:pt>
                <c:pt idx="45773">
                  <c:v>456.84100000000001</c:v>
                </c:pt>
                <c:pt idx="45774">
                  <c:v>455.95699999999965</c:v>
                </c:pt>
                <c:pt idx="45775">
                  <c:v>455.06099999999975</c:v>
                </c:pt>
                <c:pt idx="45776">
                  <c:v>454.15300000000002</c:v>
                </c:pt>
                <c:pt idx="45777">
                  <c:v>453.23299999999978</c:v>
                </c:pt>
                <c:pt idx="45778">
                  <c:v>452.3</c:v>
                </c:pt>
                <c:pt idx="45779">
                  <c:v>451.35599999999999</c:v>
                </c:pt>
                <c:pt idx="45780">
                  <c:v>450.4</c:v>
                </c:pt>
                <c:pt idx="45781">
                  <c:v>449.43099999999959</c:v>
                </c:pt>
                <c:pt idx="45782">
                  <c:v>448.45099999999979</c:v>
                </c:pt>
                <c:pt idx="45783">
                  <c:v>447.459</c:v>
                </c:pt>
                <c:pt idx="45784">
                  <c:v>446.45499999999993</c:v>
                </c:pt>
                <c:pt idx="45785">
                  <c:v>445.43899999999962</c:v>
                </c:pt>
                <c:pt idx="45786">
                  <c:v>444.41199999999958</c:v>
                </c:pt>
                <c:pt idx="45787">
                  <c:v>443.37299999999999</c:v>
                </c:pt>
                <c:pt idx="45788">
                  <c:v>442.32299999999975</c:v>
                </c:pt>
                <c:pt idx="45789">
                  <c:v>441.2609999999998</c:v>
                </c:pt>
                <c:pt idx="45790">
                  <c:v>440.18799999999999</c:v>
                </c:pt>
                <c:pt idx="45791">
                  <c:v>439.10399999999993</c:v>
                </c:pt>
                <c:pt idx="45792">
                  <c:v>438.00799999999975</c:v>
                </c:pt>
                <c:pt idx="45793">
                  <c:v>436.90099999999978</c:v>
                </c:pt>
                <c:pt idx="45794">
                  <c:v>435.78399999999965</c:v>
                </c:pt>
                <c:pt idx="45795">
                  <c:v>434.65499999999997</c:v>
                </c:pt>
                <c:pt idx="45796">
                  <c:v>433.51499999999999</c:v>
                </c:pt>
                <c:pt idx="45797">
                  <c:v>432.36399999999975</c:v>
                </c:pt>
                <c:pt idx="45798">
                  <c:v>431.20299999999975</c:v>
                </c:pt>
                <c:pt idx="45799">
                  <c:v>430.03099999999978</c:v>
                </c:pt>
                <c:pt idx="45800">
                  <c:v>428.84800000000001</c:v>
                </c:pt>
                <c:pt idx="45801">
                  <c:v>427.65499999999997</c:v>
                </c:pt>
                <c:pt idx="45802">
                  <c:v>426.452</c:v>
                </c:pt>
                <c:pt idx="45803">
                  <c:v>425.23799999999977</c:v>
                </c:pt>
                <c:pt idx="45804">
                  <c:v>424.01400000000001</c:v>
                </c:pt>
                <c:pt idx="45805">
                  <c:v>422.78</c:v>
                </c:pt>
                <c:pt idx="45806">
                  <c:v>421.53599999999977</c:v>
                </c:pt>
                <c:pt idx="45807">
                  <c:v>420.28099999999978</c:v>
                </c:pt>
                <c:pt idx="45808">
                  <c:v>419.017</c:v>
                </c:pt>
                <c:pt idx="45809">
                  <c:v>417.74299999999999</c:v>
                </c:pt>
                <c:pt idx="45810">
                  <c:v>416.46</c:v>
                </c:pt>
                <c:pt idx="45811">
                  <c:v>415.16699999999975</c:v>
                </c:pt>
                <c:pt idx="45812">
                  <c:v>413.86399999999975</c:v>
                </c:pt>
                <c:pt idx="45813">
                  <c:v>412.55200000000002</c:v>
                </c:pt>
                <c:pt idx="45814">
                  <c:v>411.23099999999965</c:v>
                </c:pt>
                <c:pt idx="45815">
                  <c:v>409.90099999999978</c:v>
                </c:pt>
                <c:pt idx="45816">
                  <c:v>408.56099999999975</c:v>
                </c:pt>
                <c:pt idx="45817">
                  <c:v>407.21299999999979</c:v>
                </c:pt>
                <c:pt idx="45818">
                  <c:v>405.85599999999999</c:v>
                </c:pt>
                <c:pt idx="45819">
                  <c:v>404.48999999999978</c:v>
                </c:pt>
                <c:pt idx="45820">
                  <c:v>403.11500000000001</c:v>
                </c:pt>
                <c:pt idx="45821">
                  <c:v>401.73200000000003</c:v>
                </c:pt>
                <c:pt idx="45822">
                  <c:v>400.34100000000001</c:v>
                </c:pt>
                <c:pt idx="45823">
                  <c:v>398.94099999999975</c:v>
                </c:pt>
                <c:pt idx="45824">
                  <c:v>397.53299999999979</c:v>
                </c:pt>
                <c:pt idx="45825">
                  <c:v>396.11700000000002</c:v>
                </c:pt>
                <c:pt idx="45826">
                  <c:v>394.69400000000002</c:v>
                </c:pt>
                <c:pt idx="45827">
                  <c:v>393.262</c:v>
                </c:pt>
                <c:pt idx="45828">
                  <c:v>391.822</c:v>
                </c:pt>
                <c:pt idx="45829">
                  <c:v>390.375</c:v>
                </c:pt>
                <c:pt idx="45830">
                  <c:v>388.92099999999965</c:v>
                </c:pt>
                <c:pt idx="45831">
                  <c:v>387.459</c:v>
                </c:pt>
                <c:pt idx="45832">
                  <c:v>385.98999999999978</c:v>
                </c:pt>
                <c:pt idx="45833">
                  <c:v>384.51400000000001</c:v>
                </c:pt>
                <c:pt idx="45834">
                  <c:v>383.03099999999978</c:v>
                </c:pt>
                <c:pt idx="45835">
                  <c:v>381.541</c:v>
                </c:pt>
                <c:pt idx="45836">
                  <c:v>380.04399999999993</c:v>
                </c:pt>
                <c:pt idx="45837">
                  <c:v>378.541</c:v>
                </c:pt>
                <c:pt idx="45838">
                  <c:v>377.03099999999978</c:v>
                </c:pt>
                <c:pt idx="45839">
                  <c:v>375.51499999999999</c:v>
                </c:pt>
                <c:pt idx="45840">
                  <c:v>373.99299999999965</c:v>
                </c:pt>
                <c:pt idx="45841">
                  <c:v>372.46499999999975</c:v>
                </c:pt>
                <c:pt idx="45842">
                  <c:v>370.93099999999959</c:v>
                </c:pt>
                <c:pt idx="45843">
                  <c:v>369.39</c:v>
                </c:pt>
                <c:pt idx="45844">
                  <c:v>367.84500000000008</c:v>
                </c:pt>
                <c:pt idx="45845">
                  <c:v>366.29299999999978</c:v>
                </c:pt>
                <c:pt idx="45846">
                  <c:v>364.73699999999963</c:v>
                </c:pt>
                <c:pt idx="45847">
                  <c:v>363.17399999999975</c:v>
                </c:pt>
                <c:pt idx="45848">
                  <c:v>361.60700000000008</c:v>
                </c:pt>
                <c:pt idx="45849">
                  <c:v>360.03500000000003</c:v>
                </c:pt>
                <c:pt idx="45850">
                  <c:v>358.45800000000003</c:v>
                </c:pt>
                <c:pt idx="45851">
                  <c:v>356.87599999999975</c:v>
                </c:pt>
                <c:pt idx="45852">
                  <c:v>355.28999999999979</c:v>
                </c:pt>
                <c:pt idx="45853">
                  <c:v>353.69900000000001</c:v>
                </c:pt>
                <c:pt idx="45854">
                  <c:v>352.10399999999993</c:v>
                </c:pt>
                <c:pt idx="45855">
                  <c:v>350.505</c:v>
                </c:pt>
                <c:pt idx="45856">
                  <c:v>348.90099999999978</c:v>
                </c:pt>
                <c:pt idx="45857">
                  <c:v>347.29399999999958</c:v>
                </c:pt>
                <c:pt idx="45858">
                  <c:v>345.68299999999999</c:v>
                </c:pt>
                <c:pt idx="45859">
                  <c:v>344.06799999999993</c:v>
                </c:pt>
                <c:pt idx="45860">
                  <c:v>342.45</c:v>
                </c:pt>
                <c:pt idx="45861">
                  <c:v>340.82799999999975</c:v>
                </c:pt>
                <c:pt idx="45862">
                  <c:v>339.20400000000001</c:v>
                </c:pt>
                <c:pt idx="45863">
                  <c:v>337.57599999999979</c:v>
                </c:pt>
                <c:pt idx="45864">
                  <c:v>335.94499999999999</c:v>
                </c:pt>
                <c:pt idx="45865">
                  <c:v>334.31200000000001</c:v>
                </c:pt>
                <c:pt idx="45866">
                  <c:v>332.67500000000001</c:v>
                </c:pt>
                <c:pt idx="45867">
                  <c:v>331.03699999999958</c:v>
                </c:pt>
                <c:pt idx="45868">
                  <c:v>329.39599999999979</c:v>
                </c:pt>
                <c:pt idx="45869">
                  <c:v>327.75299999999999</c:v>
                </c:pt>
                <c:pt idx="45870">
                  <c:v>326.10700000000008</c:v>
                </c:pt>
                <c:pt idx="45871">
                  <c:v>324.45999999999975</c:v>
                </c:pt>
                <c:pt idx="45872">
                  <c:v>322.81099999999975</c:v>
                </c:pt>
                <c:pt idx="45873">
                  <c:v>321.161</c:v>
                </c:pt>
                <c:pt idx="45874">
                  <c:v>319.50900000000001</c:v>
                </c:pt>
                <c:pt idx="45875">
                  <c:v>317.85500000000002</c:v>
                </c:pt>
                <c:pt idx="45876">
                  <c:v>316.20099999999979</c:v>
                </c:pt>
                <c:pt idx="45877">
                  <c:v>314.54500000000002</c:v>
                </c:pt>
                <c:pt idx="45878">
                  <c:v>312.88799999999975</c:v>
                </c:pt>
                <c:pt idx="45879">
                  <c:v>311.23099999999965</c:v>
                </c:pt>
                <c:pt idx="45880">
                  <c:v>309.57299999999975</c:v>
                </c:pt>
                <c:pt idx="45881">
                  <c:v>307.91399999999965</c:v>
                </c:pt>
                <c:pt idx="45882">
                  <c:v>306.25599999999974</c:v>
                </c:pt>
                <c:pt idx="45883">
                  <c:v>304.59699999999958</c:v>
                </c:pt>
                <c:pt idx="45884">
                  <c:v>302.93799999999965</c:v>
                </c:pt>
                <c:pt idx="45885">
                  <c:v>301.279</c:v>
                </c:pt>
                <c:pt idx="45886">
                  <c:v>299.62</c:v>
                </c:pt>
                <c:pt idx="45887">
                  <c:v>297.96199999999965</c:v>
                </c:pt>
                <c:pt idx="45888">
                  <c:v>296.30399999999975</c:v>
                </c:pt>
                <c:pt idx="45889">
                  <c:v>294.64600000000002</c:v>
                </c:pt>
                <c:pt idx="45890">
                  <c:v>292.98999999999978</c:v>
                </c:pt>
                <c:pt idx="45891">
                  <c:v>291.33499999999975</c:v>
                </c:pt>
                <c:pt idx="45892">
                  <c:v>289.68</c:v>
                </c:pt>
                <c:pt idx="45893">
                  <c:v>288.02699999999965</c:v>
                </c:pt>
                <c:pt idx="45894">
                  <c:v>286.375</c:v>
                </c:pt>
                <c:pt idx="45895">
                  <c:v>284.7249999999998</c:v>
                </c:pt>
                <c:pt idx="45896">
                  <c:v>283.07599999999979</c:v>
                </c:pt>
                <c:pt idx="45897">
                  <c:v>281.42899999999958</c:v>
                </c:pt>
                <c:pt idx="45898">
                  <c:v>279.78399999999965</c:v>
                </c:pt>
                <c:pt idx="45899">
                  <c:v>278.14100000000002</c:v>
                </c:pt>
                <c:pt idx="45900">
                  <c:v>276.50099999999975</c:v>
                </c:pt>
                <c:pt idx="45901">
                  <c:v>274.86200000000002</c:v>
                </c:pt>
                <c:pt idx="45902">
                  <c:v>273.22599999999977</c:v>
                </c:pt>
                <c:pt idx="45903">
                  <c:v>271.59299999999979</c:v>
                </c:pt>
                <c:pt idx="45904">
                  <c:v>269.96199999999965</c:v>
                </c:pt>
                <c:pt idx="45905">
                  <c:v>268.334</c:v>
                </c:pt>
                <c:pt idx="45906">
                  <c:v>266.709</c:v>
                </c:pt>
                <c:pt idx="45907">
                  <c:v>265.08799999999979</c:v>
                </c:pt>
                <c:pt idx="45908">
                  <c:v>263.46899999999965</c:v>
                </c:pt>
                <c:pt idx="45909">
                  <c:v>261.85399999999993</c:v>
                </c:pt>
                <c:pt idx="45910">
                  <c:v>260.24299999999999</c:v>
                </c:pt>
                <c:pt idx="45911">
                  <c:v>258.63499999999999</c:v>
                </c:pt>
                <c:pt idx="45912">
                  <c:v>257.03099999999978</c:v>
                </c:pt>
                <c:pt idx="45913">
                  <c:v>255.43</c:v>
                </c:pt>
                <c:pt idx="45914">
                  <c:v>253.834</c:v>
                </c:pt>
                <c:pt idx="45915">
                  <c:v>252.24199999999999</c:v>
                </c:pt>
                <c:pt idx="45916">
                  <c:v>250.654</c:v>
                </c:pt>
                <c:pt idx="45917">
                  <c:v>249.071</c:v>
                </c:pt>
                <c:pt idx="45918">
                  <c:v>247.4920000000001</c:v>
                </c:pt>
                <c:pt idx="45919">
                  <c:v>245.91800000000001</c:v>
                </c:pt>
                <c:pt idx="45920">
                  <c:v>244.34900000000002</c:v>
                </c:pt>
                <c:pt idx="45921">
                  <c:v>242.78399999999999</c:v>
                </c:pt>
                <c:pt idx="45922">
                  <c:v>241.22499999999999</c:v>
                </c:pt>
                <c:pt idx="45923">
                  <c:v>239.67</c:v>
                </c:pt>
                <c:pt idx="45924">
                  <c:v>238.12100000000001</c:v>
                </c:pt>
                <c:pt idx="45925">
                  <c:v>236.577</c:v>
                </c:pt>
                <c:pt idx="45926">
                  <c:v>235.03900000000002</c:v>
                </c:pt>
                <c:pt idx="45927">
                  <c:v>233.506</c:v>
                </c:pt>
                <c:pt idx="45928">
                  <c:v>231.9800000000001</c:v>
                </c:pt>
                <c:pt idx="45929">
                  <c:v>230.45800000000011</c:v>
                </c:pt>
                <c:pt idx="45930">
                  <c:v>228.94300000000001</c:v>
                </c:pt>
                <c:pt idx="45931">
                  <c:v>227.434</c:v>
                </c:pt>
                <c:pt idx="45932">
                  <c:v>225.93100000000001</c:v>
                </c:pt>
                <c:pt idx="45933">
                  <c:v>224.434</c:v>
                </c:pt>
                <c:pt idx="45934">
                  <c:v>222.94399999999999</c:v>
                </c:pt>
                <c:pt idx="45935">
                  <c:v>221.46</c:v>
                </c:pt>
                <c:pt idx="45936">
                  <c:v>219.98200000000011</c:v>
                </c:pt>
                <c:pt idx="45937">
                  <c:v>218.511</c:v>
                </c:pt>
                <c:pt idx="45938">
                  <c:v>217.047</c:v>
                </c:pt>
                <c:pt idx="45939">
                  <c:v>215.59</c:v>
                </c:pt>
                <c:pt idx="45940">
                  <c:v>214.14</c:v>
                </c:pt>
                <c:pt idx="45941">
                  <c:v>212.697</c:v>
                </c:pt>
                <c:pt idx="45942">
                  <c:v>211.261</c:v>
                </c:pt>
                <c:pt idx="45943">
                  <c:v>209.83200000000011</c:v>
                </c:pt>
                <c:pt idx="45944">
                  <c:v>208.411</c:v>
                </c:pt>
                <c:pt idx="45945">
                  <c:v>206.99700000000001</c:v>
                </c:pt>
                <c:pt idx="45946">
                  <c:v>205.59100000000001</c:v>
                </c:pt>
                <c:pt idx="45947">
                  <c:v>204.19200000000001</c:v>
                </c:pt>
                <c:pt idx="45948">
                  <c:v>202.80100000000004</c:v>
                </c:pt>
                <c:pt idx="45949">
                  <c:v>201.41800000000001</c:v>
                </c:pt>
                <c:pt idx="45950">
                  <c:v>200.04300000000001</c:v>
                </c:pt>
                <c:pt idx="45951">
                  <c:v>198.67499999999998</c:v>
                </c:pt>
                <c:pt idx="45952">
                  <c:v>197.316</c:v>
                </c:pt>
                <c:pt idx="45953">
                  <c:v>195.965</c:v>
                </c:pt>
                <c:pt idx="45954">
                  <c:v>194.62200000000001</c:v>
                </c:pt>
                <c:pt idx="45955">
                  <c:v>193.28700000000001</c:v>
                </c:pt>
                <c:pt idx="45956">
                  <c:v>191.96100000000001</c:v>
                </c:pt>
                <c:pt idx="45957">
                  <c:v>190.64299999999997</c:v>
                </c:pt>
                <c:pt idx="45958">
                  <c:v>189.334</c:v>
                </c:pt>
                <c:pt idx="45959">
                  <c:v>188.03300000000002</c:v>
                </c:pt>
                <c:pt idx="45960">
                  <c:v>186.74099999999999</c:v>
                </c:pt>
                <c:pt idx="45961">
                  <c:v>185.45700000000011</c:v>
                </c:pt>
                <c:pt idx="45962">
                  <c:v>184.18300000000002</c:v>
                </c:pt>
                <c:pt idx="45963">
                  <c:v>182.917</c:v>
                </c:pt>
                <c:pt idx="45964">
                  <c:v>181.66</c:v>
                </c:pt>
                <c:pt idx="45965">
                  <c:v>180.41200000000001</c:v>
                </c:pt>
                <c:pt idx="45966">
                  <c:v>179.17299999999997</c:v>
                </c:pt>
                <c:pt idx="45967">
                  <c:v>177.94300000000001</c:v>
                </c:pt>
                <c:pt idx="45968">
                  <c:v>176.72300000000001</c:v>
                </c:pt>
                <c:pt idx="45969">
                  <c:v>175.512</c:v>
                </c:pt>
                <c:pt idx="45970">
                  <c:v>174.309</c:v>
                </c:pt>
                <c:pt idx="45971">
                  <c:v>173.11699999999999</c:v>
                </c:pt>
                <c:pt idx="45972">
                  <c:v>171.93300000000002</c:v>
                </c:pt>
                <c:pt idx="45973">
                  <c:v>170.75899999999999</c:v>
                </c:pt>
                <c:pt idx="45974">
                  <c:v>169.595</c:v>
                </c:pt>
                <c:pt idx="45975">
                  <c:v>168.44</c:v>
                </c:pt>
                <c:pt idx="45976">
                  <c:v>167.29499999999999</c:v>
                </c:pt>
                <c:pt idx="45977">
                  <c:v>166.15900000000002</c:v>
                </c:pt>
                <c:pt idx="45978">
                  <c:v>165.03300000000002</c:v>
                </c:pt>
                <c:pt idx="45979">
                  <c:v>163.917</c:v>
                </c:pt>
                <c:pt idx="45980">
                  <c:v>162.81</c:v>
                </c:pt>
                <c:pt idx="45981">
                  <c:v>161.71299999999999</c:v>
                </c:pt>
                <c:pt idx="45982">
                  <c:v>160.626</c:v>
                </c:pt>
                <c:pt idx="45983">
                  <c:v>159.54900000000001</c:v>
                </c:pt>
                <c:pt idx="45984">
                  <c:v>158.48200000000011</c:v>
                </c:pt>
                <c:pt idx="45985">
                  <c:v>157.42500000000001</c:v>
                </c:pt>
                <c:pt idx="45986">
                  <c:v>156.37700000000001</c:v>
                </c:pt>
                <c:pt idx="45987">
                  <c:v>155.34</c:v>
                </c:pt>
                <c:pt idx="45988">
                  <c:v>154.31200000000001</c:v>
                </c:pt>
                <c:pt idx="45989">
                  <c:v>153.29499999999999</c:v>
                </c:pt>
                <c:pt idx="45990">
                  <c:v>152.28800000000001</c:v>
                </c:pt>
                <c:pt idx="45991">
                  <c:v>151.29</c:v>
                </c:pt>
                <c:pt idx="45992">
                  <c:v>150.303</c:v>
                </c:pt>
                <c:pt idx="45993">
                  <c:v>149.32600000000011</c:v>
                </c:pt>
                <c:pt idx="45994">
                  <c:v>148.36000000000001</c:v>
                </c:pt>
                <c:pt idx="45995">
                  <c:v>147.40300000000002</c:v>
                </c:pt>
                <c:pt idx="45996">
                  <c:v>146.45600000000007</c:v>
                </c:pt>
                <c:pt idx="45997">
                  <c:v>145.52000000000001</c:v>
                </c:pt>
                <c:pt idx="45998">
                  <c:v>144.59399999999999</c:v>
                </c:pt>
                <c:pt idx="45999">
                  <c:v>143.678</c:v>
                </c:pt>
                <c:pt idx="46000">
                  <c:v>142.77199999999999</c:v>
                </c:pt>
                <c:pt idx="46001">
                  <c:v>141.87700000000001</c:v>
                </c:pt>
                <c:pt idx="46002">
                  <c:v>140.99100000000001</c:v>
                </c:pt>
                <c:pt idx="46003">
                  <c:v>140.11599999999999</c:v>
                </c:pt>
                <c:pt idx="46004">
                  <c:v>139.251</c:v>
                </c:pt>
                <c:pt idx="46005">
                  <c:v>138.39700000000011</c:v>
                </c:pt>
                <c:pt idx="46006">
                  <c:v>137.553</c:v>
                </c:pt>
                <c:pt idx="46007">
                  <c:v>136.71899999999999</c:v>
                </c:pt>
                <c:pt idx="46008">
                  <c:v>135.89500000000001</c:v>
                </c:pt>
                <c:pt idx="46009">
                  <c:v>135.08100000000007</c:v>
                </c:pt>
                <c:pt idx="46010">
                  <c:v>134.27799999999999</c:v>
                </c:pt>
                <c:pt idx="46011">
                  <c:v>133.48500000000001</c:v>
                </c:pt>
                <c:pt idx="46012">
                  <c:v>132.702</c:v>
                </c:pt>
                <c:pt idx="46013">
                  <c:v>131.929</c:v>
                </c:pt>
                <c:pt idx="46014">
                  <c:v>131.167</c:v>
                </c:pt>
                <c:pt idx="46015">
                  <c:v>130.41399999999999</c:v>
                </c:pt>
                <c:pt idx="46016">
                  <c:v>129.672</c:v>
                </c:pt>
                <c:pt idx="46017">
                  <c:v>128.94</c:v>
                </c:pt>
                <c:pt idx="46018">
                  <c:v>128.21799999999999</c:v>
                </c:pt>
                <c:pt idx="46019">
                  <c:v>127.506</c:v>
                </c:pt>
                <c:pt idx="46020">
                  <c:v>126.80500000000001</c:v>
                </c:pt>
                <c:pt idx="46021">
                  <c:v>126.113</c:v>
                </c:pt>
                <c:pt idx="46022">
                  <c:v>125.432</c:v>
                </c:pt>
                <c:pt idx="46023">
                  <c:v>124.76</c:v>
                </c:pt>
                <c:pt idx="46024">
                  <c:v>124.099</c:v>
                </c:pt>
                <c:pt idx="46025">
                  <c:v>123.44700000000007</c:v>
                </c:pt>
                <c:pt idx="46026">
                  <c:v>122.806</c:v>
                </c:pt>
                <c:pt idx="46027">
                  <c:v>122.17400000000001</c:v>
                </c:pt>
                <c:pt idx="46028">
                  <c:v>121.55200000000001</c:v>
                </c:pt>
                <c:pt idx="46029">
                  <c:v>120.94000000000005</c:v>
                </c:pt>
                <c:pt idx="46030">
                  <c:v>120.339</c:v>
                </c:pt>
                <c:pt idx="46031">
                  <c:v>119.74600000000002</c:v>
                </c:pt>
                <c:pt idx="46032">
                  <c:v>119.164</c:v>
                </c:pt>
                <c:pt idx="46033">
                  <c:v>118.59099999999999</c:v>
                </c:pt>
                <c:pt idx="46034">
                  <c:v>118.02800000000001</c:v>
                </c:pt>
                <c:pt idx="46035">
                  <c:v>117.47499999999999</c:v>
                </c:pt>
                <c:pt idx="46036">
                  <c:v>116.932</c:v>
                </c:pt>
                <c:pt idx="46037">
                  <c:v>116.398</c:v>
                </c:pt>
                <c:pt idx="46038">
                  <c:v>115.87299999999998</c:v>
                </c:pt>
                <c:pt idx="46039">
                  <c:v>115.35799999999999</c:v>
                </c:pt>
                <c:pt idx="46040">
                  <c:v>114.85299999999998</c:v>
                </c:pt>
                <c:pt idx="46041">
                  <c:v>114.357</c:v>
                </c:pt>
                <c:pt idx="46042">
                  <c:v>113.86999999999999</c:v>
                </c:pt>
                <c:pt idx="46043">
                  <c:v>113.393</c:v>
                </c:pt>
                <c:pt idx="46044">
                  <c:v>112.925</c:v>
                </c:pt>
                <c:pt idx="46045">
                  <c:v>112.46599999999999</c:v>
                </c:pt>
                <c:pt idx="46046">
                  <c:v>112.01700000000002</c:v>
                </c:pt>
                <c:pt idx="46047">
                  <c:v>111.57599999999998</c:v>
                </c:pt>
                <c:pt idx="46048">
                  <c:v>111.145</c:v>
                </c:pt>
                <c:pt idx="46049">
                  <c:v>110.723</c:v>
                </c:pt>
                <c:pt idx="46050">
                  <c:v>110.31</c:v>
                </c:pt>
                <c:pt idx="46051">
                  <c:v>109.905</c:v>
                </c:pt>
                <c:pt idx="46052">
                  <c:v>109.51</c:v>
                </c:pt>
                <c:pt idx="46053">
                  <c:v>109.124</c:v>
                </c:pt>
                <c:pt idx="46054">
                  <c:v>108.74600000000002</c:v>
                </c:pt>
                <c:pt idx="46055">
                  <c:v>108.377</c:v>
                </c:pt>
                <c:pt idx="46056">
                  <c:v>108.01700000000002</c:v>
                </c:pt>
                <c:pt idx="46057">
                  <c:v>107.66500000000001</c:v>
                </c:pt>
                <c:pt idx="46058">
                  <c:v>107.32199999999999</c:v>
                </c:pt>
                <c:pt idx="46059">
                  <c:v>106.988</c:v>
                </c:pt>
                <c:pt idx="46060">
                  <c:v>106.66200000000001</c:v>
                </c:pt>
                <c:pt idx="46061">
                  <c:v>106.34399999999999</c:v>
                </c:pt>
                <c:pt idx="46062">
                  <c:v>106.035</c:v>
                </c:pt>
                <c:pt idx="46063">
                  <c:v>105.73399999999999</c:v>
                </c:pt>
                <c:pt idx="46064">
                  <c:v>105.44100000000007</c:v>
                </c:pt>
                <c:pt idx="46065">
                  <c:v>105.157</c:v>
                </c:pt>
                <c:pt idx="46066">
                  <c:v>104.88</c:v>
                </c:pt>
                <c:pt idx="46067">
                  <c:v>104.61199999999999</c:v>
                </c:pt>
                <c:pt idx="46068">
                  <c:v>104.351</c:v>
                </c:pt>
                <c:pt idx="46069">
                  <c:v>104.099</c:v>
                </c:pt>
                <c:pt idx="46070">
                  <c:v>103.854</c:v>
                </c:pt>
                <c:pt idx="46071">
                  <c:v>103.617</c:v>
                </c:pt>
                <c:pt idx="46072">
                  <c:v>103.38800000000001</c:v>
                </c:pt>
                <c:pt idx="46073">
                  <c:v>103.167</c:v>
                </c:pt>
                <c:pt idx="46074">
                  <c:v>102.953</c:v>
                </c:pt>
                <c:pt idx="46075">
                  <c:v>102.74600000000002</c:v>
                </c:pt>
                <c:pt idx="46076">
                  <c:v>102.548</c:v>
                </c:pt>
                <c:pt idx="46077">
                  <c:v>102.35599999999998</c:v>
                </c:pt>
                <c:pt idx="46078">
                  <c:v>102.17199999999998</c:v>
                </c:pt>
                <c:pt idx="46079">
                  <c:v>101.995</c:v>
                </c:pt>
                <c:pt idx="46080">
                  <c:v>101.82599999999998</c:v>
                </c:pt>
                <c:pt idx="46081">
                  <c:v>101.663</c:v>
                </c:pt>
                <c:pt idx="46082">
                  <c:v>101.508</c:v>
                </c:pt>
                <c:pt idx="46083">
                  <c:v>101.36</c:v>
                </c:pt>
                <c:pt idx="46084">
                  <c:v>101.218</c:v>
                </c:pt>
                <c:pt idx="46085">
                  <c:v>101.084</c:v>
                </c:pt>
                <c:pt idx="46086">
                  <c:v>100.956</c:v>
                </c:pt>
                <c:pt idx="46087">
                  <c:v>100.83499999999999</c:v>
                </c:pt>
                <c:pt idx="46088">
                  <c:v>100.721</c:v>
                </c:pt>
                <c:pt idx="46089">
                  <c:v>100.614</c:v>
                </c:pt>
                <c:pt idx="46090">
                  <c:v>100.51300000000002</c:v>
                </c:pt>
                <c:pt idx="46091">
                  <c:v>100.41800000000002</c:v>
                </c:pt>
                <c:pt idx="46092">
                  <c:v>100.33</c:v>
                </c:pt>
                <c:pt idx="46093">
                  <c:v>100.248</c:v>
                </c:pt>
                <c:pt idx="46094">
                  <c:v>100.17299999999994</c:v>
                </c:pt>
                <c:pt idx="46095">
                  <c:v>100.10299999999998</c:v>
                </c:pt>
                <c:pt idx="46096">
                  <c:v>100.04</c:v>
                </c:pt>
                <c:pt idx="46097">
                  <c:v>99.983400000000003</c:v>
                </c:pt>
                <c:pt idx="46098">
                  <c:v>99.932500000000005</c:v>
                </c:pt>
                <c:pt idx="46099">
                  <c:v>99.887500000000003</c:v>
                </c:pt>
                <c:pt idx="46100">
                  <c:v>99.848399999999998</c:v>
                </c:pt>
                <c:pt idx="46101">
                  <c:v>99.815100000000001</c:v>
                </c:pt>
                <c:pt idx="46102">
                  <c:v>99.787600000000026</c:v>
                </c:pt>
                <c:pt idx="46103">
                  <c:v>99.765900000000002</c:v>
                </c:pt>
                <c:pt idx="46104">
                  <c:v>99.749799999999993</c:v>
                </c:pt>
                <c:pt idx="46105">
                  <c:v>99.739199999999997</c:v>
                </c:pt>
                <c:pt idx="46106">
                  <c:v>99.734100000000026</c:v>
                </c:pt>
                <c:pt idx="46107">
                  <c:v>99.734499999999997</c:v>
                </c:pt>
                <c:pt idx="46108">
                  <c:v>99.740300000000005</c:v>
                </c:pt>
                <c:pt idx="46109">
                  <c:v>99.751400000000004</c:v>
                </c:pt>
                <c:pt idx="46110">
                  <c:v>99.767700000000005</c:v>
                </c:pt>
                <c:pt idx="46111">
                  <c:v>99.789199999999994</c:v>
                </c:pt>
                <c:pt idx="46112">
                  <c:v>99.816000000000003</c:v>
                </c:pt>
                <c:pt idx="46113">
                  <c:v>99.847700000000003</c:v>
                </c:pt>
                <c:pt idx="46114">
                  <c:v>99.884500000000003</c:v>
                </c:pt>
                <c:pt idx="46115">
                  <c:v>99.926199999999994</c:v>
                </c:pt>
                <c:pt idx="46116">
                  <c:v>99.972899999999981</c:v>
                </c:pt>
                <c:pt idx="46117">
                  <c:v>100.024</c:v>
                </c:pt>
                <c:pt idx="46118">
                  <c:v>100.081</c:v>
                </c:pt>
                <c:pt idx="46119">
                  <c:v>100.142</c:v>
                </c:pt>
                <c:pt idx="46120">
                  <c:v>100.20699999999999</c:v>
                </c:pt>
                <c:pt idx="46121">
                  <c:v>100.277</c:v>
                </c:pt>
                <c:pt idx="46122">
                  <c:v>100.35199999999999</c:v>
                </c:pt>
                <c:pt idx="46123">
                  <c:v>100.432</c:v>
                </c:pt>
                <c:pt idx="46124">
                  <c:v>100.515</c:v>
                </c:pt>
                <c:pt idx="46125">
                  <c:v>100.60299999999998</c:v>
                </c:pt>
                <c:pt idx="46126">
                  <c:v>100.696</c:v>
                </c:pt>
                <c:pt idx="46127">
                  <c:v>100.79300000000002</c:v>
                </c:pt>
                <c:pt idx="46128">
                  <c:v>100.89400000000002</c:v>
                </c:pt>
                <c:pt idx="46129">
                  <c:v>100.99900000000002</c:v>
                </c:pt>
                <c:pt idx="46130">
                  <c:v>101.10799999999999</c:v>
                </c:pt>
                <c:pt idx="46131">
                  <c:v>101.221</c:v>
                </c:pt>
                <c:pt idx="46132">
                  <c:v>101.339</c:v>
                </c:pt>
                <c:pt idx="46133">
                  <c:v>101.46000000000002</c:v>
                </c:pt>
                <c:pt idx="46134">
                  <c:v>101.58499999999999</c:v>
                </c:pt>
                <c:pt idx="46135">
                  <c:v>101.71400000000006</c:v>
                </c:pt>
                <c:pt idx="46136">
                  <c:v>101.84699999999999</c:v>
                </c:pt>
                <c:pt idx="46137">
                  <c:v>101.98399999999999</c:v>
                </c:pt>
                <c:pt idx="46138">
                  <c:v>102.124</c:v>
                </c:pt>
                <c:pt idx="46139">
                  <c:v>102.268</c:v>
                </c:pt>
                <c:pt idx="46140">
                  <c:v>102.41600000000005</c:v>
                </c:pt>
                <c:pt idx="46141">
                  <c:v>102.568</c:v>
                </c:pt>
                <c:pt idx="46142">
                  <c:v>102.723</c:v>
                </c:pt>
                <c:pt idx="46143">
                  <c:v>102.881</c:v>
                </c:pt>
                <c:pt idx="46144">
                  <c:v>103.04300000000002</c:v>
                </c:pt>
                <c:pt idx="46145">
                  <c:v>103.208</c:v>
                </c:pt>
                <c:pt idx="46146">
                  <c:v>103.377</c:v>
                </c:pt>
                <c:pt idx="46147">
                  <c:v>103.54900000000002</c:v>
                </c:pt>
                <c:pt idx="46148">
                  <c:v>103.72499999999999</c:v>
                </c:pt>
                <c:pt idx="46149">
                  <c:v>103.90400000000002</c:v>
                </c:pt>
                <c:pt idx="46150">
                  <c:v>104.086</c:v>
                </c:pt>
                <c:pt idx="46151">
                  <c:v>104.271</c:v>
                </c:pt>
                <c:pt idx="46152">
                  <c:v>104.46000000000002</c:v>
                </c:pt>
                <c:pt idx="46153">
                  <c:v>104.651</c:v>
                </c:pt>
                <c:pt idx="46154">
                  <c:v>104.846</c:v>
                </c:pt>
                <c:pt idx="46155">
                  <c:v>105.04400000000005</c:v>
                </c:pt>
                <c:pt idx="46156">
                  <c:v>105.245</c:v>
                </c:pt>
                <c:pt idx="46157">
                  <c:v>105.44900000000005</c:v>
                </c:pt>
                <c:pt idx="46158">
                  <c:v>105.65600000000001</c:v>
                </c:pt>
                <c:pt idx="46159">
                  <c:v>105.866</c:v>
                </c:pt>
                <c:pt idx="46160">
                  <c:v>106.07899999999998</c:v>
                </c:pt>
                <c:pt idx="46161">
                  <c:v>106.295</c:v>
                </c:pt>
                <c:pt idx="46162">
                  <c:v>106.51400000000002</c:v>
                </c:pt>
                <c:pt idx="46163">
                  <c:v>106.735</c:v>
                </c:pt>
                <c:pt idx="46164">
                  <c:v>106.96000000000002</c:v>
                </c:pt>
                <c:pt idx="46165">
                  <c:v>107.187</c:v>
                </c:pt>
                <c:pt idx="46166">
                  <c:v>107.41700000000006</c:v>
                </c:pt>
                <c:pt idx="46167">
                  <c:v>107.64999999999999</c:v>
                </c:pt>
                <c:pt idx="46168">
                  <c:v>107.886</c:v>
                </c:pt>
                <c:pt idx="46169">
                  <c:v>108.12499999999999</c:v>
                </c:pt>
                <c:pt idx="46170">
                  <c:v>108.366</c:v>
                </c:pt>
                <c:pt idx="46171">
                  <c:v>108.61</c:v>
                </c:pt>
                <c:pt idx="46172">
                  <c:v>108.857</c:v>
                </c:pt>
                <c:pt idx="46173">
                  <c:v>109.10599999999998</c:v>
                </c:pt>
                <c:pt idx="46174">
                  <c:v>109.35899999999998</c:v>
                </c:pt>
                <c:pt idx="46175">
                  <c:v>109.614</c:v>
                </c:pt>
                <c:pt idx="46176">
                  <c:v>109.871</c:v>
                </c:pt>
                <c:pt idx="46177">
                  <c:v>110.13200000000001</c:v>
                </c:pt>
                <c:pt idx="46178">
                  <c:v>110.39400000000002</c:v>
                </c:pt>
                <c:pt idx="46179">
                  <c:v>110.66</c:v>
                </c:pt>
                <c:pt idx="46180">
                  <c:v>110.928</c:v>
                </c:pt>
                <c:pt idx="46181">
                  <c:v>111.199</c:v>
                </c:pt>
                <c:pt idx="46182">
                  <c:v>111.47199999999999</c:v>
                </c:pt>
                <c:pt idx="46183">
                  <c:v>111.74900000000002</c:v>
                </c:pt>
                <c:pt idx="46184">
                  <c:v>112.027</c:v>
                </c:pt>
                <c:pt idx="46185">
                  <c:v>112.309</c:v>
                </c:pt>
                <c:pt idx="46186">
                  <c:v>112.593</c:v>
                </c:pt>
                <c:pt idx="46187">
                  <c:v>112.87899999999998</c:v>
                </c:pt>
                <c:pt idx="46188">
                  <c:v>113.169</c:v>
                </c:pt>
                <c:pt idx="46189">
                  <c:v>113.46100000000006</c:v>
                </c:pt>
                <c:pt idx="46190">
                  <c:v>113.755</c:v>
                </c:pt>
                <c:pt idx="46191">
                  <c:v>114.05200000000001</c:v>
                </c:pt>
                <c:pt idx="46192">
                  <c:v>114.35199999999999</c:v>
                </c:pt>
                <c:pt idx="46193">
                  <c:v>114.65499999999999</c:v>
                </c:pt>
                <c:pt idx="46194">
                  <c:v>114.96000000000002</c:v>
                </c:pt>
                <c:pt idx="46195">
                  <c:v>115.268</c:v>
                </c:pt>
                <c:pt idx="46196">
                  <c:v>115.57799999999999</c:v>
                </c:pt>
                <c:pt idx="46197">
                  <c:v>115.89100000000002</c:v>
                </c:pt>
                <c:pt idx="46198">
                  <c:v>116.20699999999999</c:v>
                </c:pt>
                <c:pt idx="46199">
                  <c:v>116.526</c:v>
                </c:pt>
                <c:pt idx="46200">
                  <c:v>116.84699999999999</c:v>
                </c:pt>
                <c:pt idx="46201">
                  <c:v>117.17100000000001</c:v>
                </c:pt>
                <c:pt idx="46202">
                  <c:v>117.498</c:v>
                </c:pt>
                <c:pt idx="46203">
                  <c:v>117.82799999999999</c:v>
                </c:pt>
                <c:pt idx="46204">
                  <c:v>118.16</c:v>
                </c:pt>
                <c:pt idx="46205">
                  <c:v>118.495</c:v>
                </c:pt>
                <c:pt idx="46206">
                  <c:v>118.833</c:v>
                </c:pt>
                <c:pt idx="46207">
                  <c:v>119.17400000000001</c:v>
                </c:pt>
                <c:pt idx="46208">
                  <c:v>119.51700000000002</c:v>
                </c:pt>
                <c:pt idx="46209">
                  <c:v>119.864</c:v>
                </c:pt>
                <c:pt idx="46210">
                  <c:v>120.21299999999999</c:v>
                </c:pt>
                <c:pt idx="46211">
                  <c:v>120.566</c:v>
                </c:pt>
                <c:pt idx="46212">
                  <c:v>120.92100000000002</c:v>
                </c:pt>
                <c:pt idx="46213">
                  <c:v>121.279</c:v>
                </c:pt>
                <c:pt idx="46214">
                  <c:v>121.64</c:v>
                </c:pt>
                <c:pt idx="46215">
                  <c:v>122.004</c:v>
                </c:pt>
                <c:pt idx="46216">
                  <c:v>122.371</c:v>
                </c:pt>
                <c:pt idx="46217">
                  <c:v>122.742</c:v>
                </c:pt>
                <c:pt idx="46218">
                  <c:v>123.11499999999999</c:v>
                </c:pt>
                <c:pt idx="46219">
                  <c:v>123.49100000000006</c:v>
                </c:pt>
                <c:pt idx="46220">
                  <c:v>123.871</c:v>
                </c:pt>
                <c:pt idx="46221">
                  <c:v>124.254</c:v>
                </c:pt>
                <c:pt idx="46222">
                  <c:v>124.64</c:v>
                </c:pt>
                <c:pt idx="46223">
                  <c:v>125.029</c:v>
                </c:pt>
                <c:pt idx="46224">
                  <c:v>125.42100000000002</c:v>
                </c:pt>
                <c:pt idx="46225">
                  <c:v>125.81699999999999</c:v>
                </c:pt>
                <c:pt idx="46226">
                  <c:v>126.21599999999999</c:v>
                </c:pt>
                <c:pt idx="46227">
                  <c:v>126.61799999999999</c:v>
                </c:pt>
                <c:pt idx="46228">
                  <c:v>127.024</c:v>
                </c:pt>
                <c:pt idx="46229">
                  <c:v>127.43300000000002</c:v>
                </c:pt>
                <c:pt idx="46230">
                  <c:v>127.846</c:v>
                </c:pt>
                <c:pt idx="46231">
                  <c:v>128.262</c:v>
                </c:pt>
                <c:pt idx="46232">
                  <c:v>128.68100000000001</c:v>
                </c:pt>
                <c:pt idx="46233">
                  <c:v>129.10399999999998</c:v>
                </c:pt>
                <c:pt idx="46234">
                  <c:v>129.53100000000001</c:v>
                </c:pt>
                <c:pt idx="46235">
                  <c:v>129.96100000000001</c:v>
                </c:pt>
                <c:pt idx="46236">
                  <c:v>130.39500000000001</c:v>
                </c:pt>
                <c:pt idx="46237">
                  <c:v>130.833</c:v>
                </c:pt>
                <c:pt idx="46238">
                  <c:v>131.27399999999992</c:v>
                </c:pt>
                <c:pt idx="46239">
                  <c:v>131.71899999999999</c:v>
                </c:pt>
                <c:pt idx="46240">
                  <c:v>132.16800000000001</c:v>
                </c:pt>
                <c:pt idx="46241">
                  <c:v>132.62100000000001</c:v>
                </c:pt>
                <c:pt idx="46242">
                  <c:v>133.078</c:v>
                </c:pt>
                <c:pt idx="46243">
                  <c:v>133.53800000000001</c:v>
                </c:pt>
                <c:pt idx="46244">
                  <c:v>134.00299999999999</c:v>
                </c:pt>
                <c:pt idx="46245">
                  <c:v>134.47200000000001</c:v>
                </c:pt>
                <c:pt idx="46246">
                  <c:v>134.94399999999999</c:v>
                </c:pt>
                <c:pt idx="46247">
                  <c:v>135.42100000000011</c:v>
                </c:pt>
                <c:pt idx="46248">
                  <c:v>135.90200000000004</c:v>
                </c:pt>
                <c:pt idx="46249">
                  <c:v>136.38700000000011</c:v>
                </c:pt>
                <c:pt idx="46250">
                  <c:v>136.876</c:v>
                </c:pt>
                <c:pt idx="46251">
                  <c:v>137.369</c:v>
                </c:pt>
                <c:pt idx="46252">
                  <c:v>137.8670000000001</c:v>
                </c:pt>
                <c:pt idx="46253">
                  <c:v>138.369</c:v>
                </c:pt>
                <c:pt idx="46254">
                  <c:v>138.875</c:v>
                </c:pt>
                <c:pt idx="46255">
                  <c:v>139.38600000000011</c:v>
                </c:pt>
                <c:pt idx="46256">
                  <c:v>139.90100000000001</c:v>
                </c:pt>
                <c:pt idx="46257">
                  <c:v>140.42100000000011</c:v>
                </c:pt>
                <c:pt idx="46258">
                  <c:v>140.94499999999999</c:v>
                </c:pt>
                <c:pt idx="46259">
                  <c:v>141.47399999999999</c:v>
                </c:pt>
                <c:pt idx="46260">
                  <c:v>142.00700000000001</c:v>
                </c:pt>
                <c:pt idx="46261">
                  <c:v>142.54499999999999</c:v>
                </c:pt>
                <c:pt idx="46262">
                  <c:v>143.08800000000011</c:v>
                </c:pt>
                <c:pt idx="46263">
                  <c:v>143.636</c:v>
                </c:pt>
                <c:pt idx="46264">
                  <c:v>144.18800000000007</c:v>
                </c:pt>
                <c:pt idx="46265">
                  <c:v>144.74499999999998</c:v>
                </c:pt>
                <c:pt idx="46266">
                  <c:v>145.30700000000004</c:v>
                </c:pt>
                <c:pt idx="46267">
                  <c:v>145.874</c:v>
                </c:pt>
                <c:pt idx="46268">
                  <c:v>146.446</c:v>
                </c:pt>
                <c:pt idx="46269">
                  <c:v>147.02200000000011</c:v>
                </c:pt>
                <c:pt idx="46270">
                  <c:v>147.60399999999998</c:v>
                </c:pt>
                <c:pt idx="46271">
                  <c:v>148.191</c:v>
                </c:pt>
                <c:pt idx="46272">
                  <c:v>148.78300000000002</c:v>
                </c:pt>
                <c:pt idx="46273">
                  <c:v>149.38000000000011</c:v>
                </c:pt>
                <c:pt idx="46274">
                  <c:v>149.983</c:v>
                </c:pt>
                <c:pt idx="46275">
                  <c:v>150.59</c:v>
                </c:pt>
                <c:pt idx="46276">
                  <c:v>151.20299999999997</c:v>
                </c:pt>
                <c:pt idx="46277">
                  <c:v>151.82100000000011</c:v>
                </c:pt>
                <c:pt idx="46278">
                  <c:v>152.44499999999999</c:v>
                </c:pt>
                <c:pt idx="46279">
                  <c:v>153.07399999999998</c:v>
                </c:pt>
                <c:pt idx="46280">
                  <c:v>153.708</c:v>
                </c:pt>
                <c:pt idx="46281">
                  <c:v>154.34800000000001</c:v>
                </c:pt>
                <c:pt idx="46282">
                  <c:v>154.99300000000002</c:v>
                </c:pt>
                <c:pt idx="46283">
                  <c:v>155.64399999999998</c:v>
                </c:pt>
                <c:pt idx="46284">
                  <c:v>156.30000000000001</c:v>
                </c:pt>
                <c:pt idx="46285">
                  <c:v>156.96200000000007</c:v>
                </c:pt>
                <c:pt idx="46286">
                  <c:v>157.63</c:v>
                </c:pt>
                <c:pt idx="46287">
                  <c:v>158.303</c:v>
                </c:pt>
                <c:pt idx="46288">
                  <c:v>158.98200000000011</c:v>
                </c:pt>
                <c:pt idx="46289">
                  <c:v>159.667</c:v>
                </c:pt>
                <c:pt idx="46290">
                  <c:v>160.35700000000011</c:v>
                </c:pt>
                <c:pt idx="46291">
                  <c:v>161.054</c:v>
                </c:pt>
                <c:pt idx="46292">
                  <c:v>161.756</c:v>
                </c:pt>
                <c:pt idx="46293">
                  <c:v>162.464</c:v>
                </c:pt>
                <c:pt idx="46294">
                  <c:v>163.178</c:v>
                </c:pt>
                <c:pt idx="46295">
                  <c:v>163.89800000000011</c:v>
                </c:pt>
                <c:pt idx="46296">
                  <c:v>164.624</c:v>
                </c:pt>
                <c:pt idx="46297">
                  <c:v>165.35600000000011</c:v>
                </c:pt>
                <c:pt idx="46298">
                  <c:v>166.09399999999999</c:v>
                </c:pt>
                <c:pt idx="46299">
                  <c:v>166.83800000000011</c:v>
                </c:pt>
                <c:pt idx="46300">
                  <c:v>167.58800000000011</c:v>
                </c:pt>
                <c:pt idx="46301">
                  <c:v>168.34399999999999</c:v>
                </c:pt>
                <c:pt idx="46302">
                  <c:v>169.107</c:v>
                </c:pt>
                <c:pt idx="46303">
                  <c:v>169.875</c:v>
                </c:pt>
                <c:pt idx="46304">
                  <c:v>170.65</c:v>
                </c:pt>
                <c:pt idx="46305">
                  <c:v>171.43100000000001</c:v>
                </c:pt>
                <c:pt idx="46306">
                  <c:v>172.21799999999999</c:v>
                </c:pt>
                <c:pt idx="46307">
                  <c:v>173.012</c:v>
                </c:pt>
                <c:pt idx="46308">
                  <c:v>173.81200000000001</c:v>
                </c:pt>
                <c:pt idx="46309">
                  <c:v>174.61799999999999</c:v>
                </c:pt>
                <c:pt idx="46310">
                  <c:v>175.43100000000001</c:v>
                </c:pt>
                <c:pt idx="46311">
                  <c:v>176.24899999999997</c:v>
                </c:pt>
                <c:pt idx="46312">
                  <c:v>177.07499999999999</c:v>
                </c:pt>
                <c:pt idx="46313">
                  <c:v>177.90600000000001</c:v>
                </c:pt>
                <c:pt idx="46314">
                  <c:v>178.74399999999989</c:v>
                </c:pt>
                <c:pt idx="46315">
                  <c:v>179.589</c:v>
                </c:pt>
                <c:pt idx="46316">
                  <c:v>180.44</c:v>
                </c:pt>
                <c:pt idx="46317">
                  <c:v>181.297</c:v>
                </c:pt>
                <c:pt idx="46318">
                  <c:v>182.161</c:v>
                </c:pt>
                <c:pt idx="46319">
                  <c:v>183.03200000000001</c:v>
                </c:pt>
                <c:pt idx="46320">
                  <c:v>183.90900000000002</c:v>
                </c:pt>
                <c:pt idx="46321">
                  <c:v>184.792</c:v>
                </c:pt>
                <c:pt idx="46322">
                  <c:v>185.68200000000004</c:v>
                </c:pt>
                <c:pt idx="46323">
                  <c:v>186.57900000000001</c:v>
                </c:pt>
                <c:pt idx="46324">
                  <c:v>187.48100000000011</c:v>
                </c:pt>
                <c:pt idx="46325">
                  <c:v>188.3910000000001</c:v>
                </c:pt>
                <c:pt idx="46326">
                  <c:v>189.30700000000004</c:v>
                </c:pt>
                <c:pt idx="46327">
                  <c:v>190.23</c:v>
                </c:pt>
                <c:pt idx="46328">
                  <c:v>191.15900000000002</c:v>
                </c:pt>
                <c:pt idx="46329">
                  <c:v>192.095</c:v>
                </c:pt>
                <c:pt idx="46330">
                  <c:v>193.03800000000001</c:v>
                </c:pt>
                <c:pt idx="46331">
                  <c:v>193.98700000000011</c:v>
                </c:pt>
                <c:pt idx="46332">
                  <c:v>194.94300000000001</c:v>
                </c:pt>
                <c:pt idx="46333">
                  <c:v>195.905</c:v>
                </c:pt>
                <c:pt idx="46334">
                  <c:v>196.874</c:v>
                </c:pt>
                <c:pt idx="46335">
                  <c:v>197.84900000000002</c:v>
                </c:pt>
                <c:pt idx="46336">
                  <c:v>198.83100000000007</c:v>
                </c:pt>
                <c:pt idx="46337">
                  <c:v>199.82000000000011</c:v>
                </c:pt>
                <c:pt idx="46338">
                  <c:v>200.815</c:v>
                </c:pt>
                <c:pt idx="46339">
                  <c:v>201.81700000000001</c:v>
                </c:pt>
                <c:pt idx="46340">
                  <c:v>202.82500000000007</c:v>
                </c:pt>
                <c:pt idx="46341">
                  <c:v>203.84</c:v>
                </c:pt>
                <c:pt idx="46342">
                  <c:v>204.8610000000001</c:v>
                </c:pt>
                <c:pt idx="46343">
                  <c:v>205.88900000000001</c:v>
                </c:pt>
                <c:pt idx="46344">
                  <c:v>206.923</c:v>
                </c:pt>
                <c:pt idx="46345">
                  <c:v>207.964</c:v>
                </c:pt>
                <c:pt idx="46346">
                  <c:v>209.012</c:v>
                </c:pt>
                <c:pt idx="46347">
                  <c:v>210.066</c:v>
                </c:pt>
                <c:pt idx="46348">
                  <c:v>211.126</c:v>
                </c:pt>
                <c:pt idx="46349">
                  <c:v>212.19300000000001</c:v>
                </c:pt>
                <c:pt idx="46350">
                  <c:v>213.26599999999999</c:v>
                </c:pt>
                <c:pt idx="46351">
                  <c:v>214.346</c:v>
                </c:pt>
                <c:pt idx="46352">
                  <c:v>215.43200000000004</c:v>
                </c:pt>
                <c:pt idx="46353">
                  <c:v>216.524</c:v>
                </c:pt>
                <c:pt idx="46354">
                  <c:v>217.62300000000002</c:v>
                </c:pt>
                <c:pt idx="46355">
                  <c:v>218.72800000000001</c:v>
                </c:pt>
                <c:pt idx="46356">
                  <c:v>219.839</c:v>
                </c:pt>
                <c:pt idx="46357">
                  <c:v>220.95700000000011</c:v>
                </c:pt>
                <c:pt idx="46358">
                  <c:v>222.08100000000007</c:v>
                </c:pt>
                <c:pt idx="46359">
                  <c:v>223.21099999999998</c:v>
                </c:pt>
                <c:pt idx="46360">
                  <c:v>224.34700000000001</c:v>
                </c:pt>
                <c:pt idx="46361">
                  <c:v>225.49</c:v>
                </c:pt>
                <c:pt idx="46362">
                  <c:v>226.63900000000001</c:v>
                </c:pt>
                <c:pt idx="46363">
                  <c:v>227.79300000000001</c:v>
                </c:pt>
                <c:pt idx="46364">
                  <c:v>228.95400000000001</c:v>
                </c:pt>
                <c:pt idx="46365">
                  <c:v>230.12100000000001</c:v>
                </c:pt>
                <c:pt idx="46366">
                  <c:v>231.29399999999998</c:v>
                </c:pt>
                <c:pt idx="46367">
                  <c:v>232.47300000000001</c:v>
                </c:pt>
                <c:pt idx="46368">
                  <c:v>233.65700000000001</c:v>
                </c:pt>
                <c:pt idx="46369">
                  <c:v>234.84800000000001</c:v>
                </c:pt>
                <c:pt idx="46370">
                  <c:v>236.04399999999998</c:v>
                </c:pt>
                <c:pt idx="46371">
                  <c:v>237.24699999999999</c:v>
                </c:pt>
                <c:pt idx="46372">
                  <c:v>238.45500000000001</c:v>
                </c:pt>
                <c:pt idx="46373">
                  <c:v>239.66800000000001</c:v>
                </c:pt>
                <c:pt idx="46374">
                  <c:v>240.88800000000012</c:v>
                </c:pt>
                <c:pt idx="46375">
                  <c:v>242.11299999999997</c:v>
                </c:pt>
                <c:pt idx="46376">
                  <c:v>243.34399999999999</c:v>
                </c:pt>
                <c:pt idx="46377">
                  <c:v>244.58</c:v>
                </c:pt>
                <c:pt idx="46378">
                  <c:v>245.82100000000011</c:v>
                </c:pt>
                <c:pt idx="46379">
                  <c:v>247.06800000000001</c:v>
                </c:pt>
                <c:pt idx="46380">
                  <c:v>248.32100000000011</c:v>
                </c:pt>
                <c:pt idx="46381">
                  <c:v>249.57900000000001</c:v>
                </c:pt>
                <c:pt idx="46382">
                  <c:v>250.84200000000001</c:v>
                </c:pt>
                <c:pt idx="46383">
                  <c:v>252.10999999999999</c:v>
                </c:pt>
                <c:pt idx="46384">
                  <c:v>253.38400000000001</c:v>
                </c:pt>
                <c:pt idx="46385">
                  <c:v>254.66200000000001</c:v>
                </c:pt>
                <c:pt idx="46386">
                  <c:v>255.946</c:v>
                </c:pt>
                <c:pt idx="46387">
                  <c:v>257.23499999999979</c:v>
                </c:pt>
                <c:pt idx="46388">
                  <c:v>258.52799999999979</c:v>
                </c:pt>
                <c:pt idx="46389">
                  <c:v>259.827</c:v>
                </c:pt>
                <c:pt idx="46390">
                  <c:v>261.13</c:v>
                </c:pt>
                <c:pt idx="46391">
                  <c:v>262.43799999999965</c:v>
                </c:pt>
                <c:pt idx="46392">
                  <c:v>263.75099999999975</c:v>
                </c:pt>
                <c:pt idx="46393">
                  <c:v>265.06900000000002</c:v>
                </c:pt>
                <c:pt idx="46394">
                  <c:v>266.39099999999979</c:v>
                </c:pt>
                <c:pt idx="46395">
                  <c:v>267.71799999999979</c:v>
                </c:pt>
                <c:pt idx="46396">
                  <c:v>269.04899999999975</c:v>
                </c:pt>
                <c:pt idx="46397">
                  <c:v>270.38400000000001</c:v>
                </c:pt>
                <c:pt idx="46398">
                  <c:v>271.72399999999965</c:v>
                </c:pt>
                <c:pt idx="46399">
                  <c:v>273.06799999999993</c:v>
                </c:pt>
                <c:pt idx="46400">
                  <c:v>274.41599999999966</c:v>
                </c:pt>
                <c:pt idx="46401">
                  <c:v>275.76799999999974</c:v>
                </c:pt>
                <c:pt idx="46402">
                  <c:v>277.125</c:v>
                </c:pt>
                <c:pt idx="46403">
                  <c:v>278.48499999999979</c:v>
                </c:pt>
                <c:pt idx="46404">
                  <c:v>279.84899999999999</c:v>
                </c:pt>
                <c:pt idx="46405">
                  <c:v>281.21699999999959</c:v>
                </c:pt>
                <c:pt idx="46406">
                  <c:v>282.589</c:v>
                </c:pt>
                <c:pt idx="46407">
                  <c:v>283.96499999999975</c:v>
                </c:pt>
                <c:pt idx="46408">
                  <c:v>285.34399999999999</c:v>
                </c:pt>
                <c:pt idx="46409">
                  <c:v>286.72599999999977</c:v>
                </c:pt>
                <c:pt idx="46410">
                  <c:v>288.113</c:v>
                </c:pt>
                <c:pt idx="46411">
                  <c:v>289.50200000000001</c:v>
                </c:pt>
                <c:pt idx="46412">
                  <c:v>290.89499999999975</c:v>
                </c:pt>
                <c:pt idx="46413">
                  <c:v>292.29099999999966</c:v>
                </c:pt>
                <c:pt idx="46414">
                  <c:v>293.69</c:v>
                </c:pt>
                <c:pt idx="46415">
                  <c:v>295.09199999999959</c:v>
                </c:pt>
                <c:pt idx="46416">
                  <c:v>296.49699999999962</c:v>
                </c:pt>
                <c:pt idx="46417">
                  <c:v>297.90499999999975</c:v>
                </c:pt>
                <c:pt idx="46418">
                  <c:v>299.315</c:v>
                </c:pt>
                <c:pt idx="46419">
                  <c:v>300.72899999999959</c:v>
                </c:pt>
                <c:pt idx="46420">
                  <c:v>302.14499999999998</c:v>
                </c:pt>
                <c:pt idx="46421">
                  <c:v>303.56400000000002</c:v>
                </c:pt>
                <c:pt idx="46422">
                  <c:v>304.98499999999979</c:v>
                </c:pt>
                <c:pt idx="46423">
                  <c:v>306.40799999999979</c:v>
                </c:pt>
                <c:pt idx="46424">
                  <c:v>307.834</c:v>
                </c:pt>
                <c:pt idx="46425">
                  <c:v>309.262</c:v>
                </c:pt>
                <c:pt idx="46426">
                  <c:v>310.69200000000001</c:v>
                </c:pt>
                <c:pt idx="46427">
                  <c:v>312.12400000000002</c:v>
                </c:pt>
                <c:pt idx="46428">
                  <c:v>313.55799999999999</c:v>
                </c:pt>
                <c:pt idx="46429">
                  <c:v>314.99400000000003</c:v>
                </c:pt>
                <c:pt idx="46430">
                  <c:v>316.43199999999962</c:v>
                </c:pt>
                <c:pt idx="46431">
                  <c:v>317.87099999999975</c:v>
                </c:pt>
                <c:pt idx="46432">
                  <c:v>319.31200000000001</c:v>
                </c:pt>
                <c:pt idx="46433">
                  <c:v>320.755</c:v>
                </c:pt>
                <c:pt idx="46434">
                  <c:v>322.19900000000001</c:v>
                </c:pt>
                <c:pt idx="46435">
                  <c:v>323.64400000000023</c:v>
                </c:pt>
                <c:pt idx="46436">
                  <c:v>325.09099999999978</c:v>
                </c:pt>
                <c:pt idx="46437">
                  <c:v>326.53799999999978</c:v>
                </c:pt>
                <c:pt idx="46438">
                  <c:v>327.98699999999963</c:v>
                </c:pt>
                <c:pt idx="46439">
                  <c:v>329.43599999999958</c:v>
                </c:pt>
                <c:pt idx="46440">
                  <c:v>330.887</c:v>
                </c:pt>
                <c:pt idx="46441">
                  <c:v>332.33799999999979</c:v>
                </c:pt>
                <c:pt idx="46442">
                  <c:v>333.78999999999979</c:v>
                </c:pt>
                <c:pt idx="46443">
                  <c:v>335.24200000000002</c:v>
                </c:pt>
                <c:pt idx="46444">
                  <c:v>336.69499999999999</c:v>
                </c:pt>
                <c:pt idx="46445">
                  <c:v>338.14900000000023</c:v>
                </c:pt>
                <c:pt idx="46446">
                  <c:v>339.60199999999975</c:v>
                </c:pt>
                <c:pt idx="46447">
                  <c:v>341.05599999999993</c:v>
                </c:pt>
                <c:pt idx="46448">
                  <c:v>342.51</c:v>
                </c:pt>
                <c:pt idx="46449">
                  <c:v>343.964</c:v>
                </c:pt>
                <c:pt idx="46450">
                  <c:v>345.41799999999978</c:v>
                </c:pt>
                <c:pt idx="46451">
                  <c:v>346.87099999999975</c:v>
                </c:pt>
                <c:pt idx="46452">
                  <c:v>348.32499999999999</c:v>
                </c:pt>
                <c:pt idx="46453">
                  <c:v>349.77799999999979</c:v>
                </c:pt>
                <c:pt idx="46454">
                  <c:v>351.22999999999979</c:v>
                </c:pt>
                <c:pt idx="46455">
                  <c:v>352.68200000000002</c:v>
                </c:pt>
                <c:pt idx="46456">
                  <c:v>354.13299999999975</c:v>
                </c:pt>
                <c:pt idx="46457">
                  <c:v>355.584</c:v>
                </c:pt>
                <c:pt idx="46458">
                  <c:v>357.03399999999965</c:v>
                </c:pt>
                <c:pt idx="46459">
                  <c:v>358.48299999999978</c:v>
                </c:pt>
                <c:pt idx="46460">
                  <c:v>359.92999999999978</c:v>
                </c:pt>
                <c:pt idx="46461">
                  <c:v>361.37700000000001</c:v>
                </c:pt>
                <c:pt idx="46462">
                  <c:v>362.822</c:v>
                </c:pt>
                <c:pt idx="46463">
                  <c:v>364.267</c:v>
                </c:pt>
                <c:pt idx="46464">
                  <c:v>365.709</c:v>
                </c:pt>
                <c:pt idx="46465">
                  <c:v>367.1500000000002</c:v>
                </c:pt>
                <c:pt idx="46466">
                  <c:v>368.59</c:v>
                </c:pt>
                <c:pt idx="46467">
                  <c:v>370.02799999999979</c:v>
                </c:pt>
                <c:pt idx="46468">
                  <c:v>371.464</c:v>
                </c:pt>
                <c:pt idx="46469">
                  <c:v>372.8979999999998</c:v>
                </c:pt>
                <c:pt idx="46470">
                  <c:v>374.33</c:v>
                </c:pt>
                <c:pt idx="46471">
                  <c:v>375.76</c:v>
                </c:pt>
                <c:pt idx="46472">
                  <c:v>377.18799999999999</c:v>
                </c:pt>
                <c:pt idx="46473">
                  <c:v>378.61399999999975</c:v>
                </c:pt>
                <c:pt idx="46474">
                  <c:v>380.03699999999958</c:v>
                </c:pt>
                <c:pt idx="46475">
                  <c:v>381.45800000000003</c:v>
                </c:pt>
                <c:pt idx="46476">
                  <c:v>382.87599999999975</c:v>
                </c:pt>
                <c:pt idx="46477">
                  <c:v>384.29199999999958</c:v>
                </c:pt>
                <c:pt idx="46478">
                  <c:v>385.70499999999993</c:v>
                </c:pt>
                <c:pt idx="46479">
                  <c:v>387.11500000000001</c:v>
                </c:pt>
                <c:pt idx="46480">
                  <c:v>388.52199999999965</c:v>
                </c:pt>
                <c:pt idx="46481">
                  <c:v>389.92699999999962</c:v>
                </c:pt>
                <c:pt idx="46482">
                  <c:v>391.32799999999975</c:v>
                </c:pt>
                <c:pt idx="46483">
                  <c:v>392.72599999999977</c:v>
                </c:pt>
                <c:pt idx="46484">
                  <c:v>394.12099999999975</c:v>
                </c:pt>
                <c:pt idx="46485">
                  <c:v>395.512</c:v>
                </c:pt>
                <c:pt idx="46486">
                  <c:v>396.9</c:v>
                </c:pt>
                <c:pt idx="46487">
                  <c:v>398.28399999999965</c:v>
                </c:pt>
                <c:pt idx="46488">
                  <c:v>399.66500000000002</c:v>
                </c:pt>
                <c:pt idx="46489">
                  <c:v>401.04199999999975</c:v>
                </c:pt>
                <c:pt idx="46490">
                  <c:v>402.41499999999979</c:v>
                </c:pt>
                <c:pt idx="46491">
                  <c:v>403.78399999999965</c:v>
                </c:pt>
                <c:pt idx="46492">
                  <c:v>405.1500000000002</c:v>
                </c:pt>
                <c:pt idx="46493">
                  <c:v>406.5109999999998</c:v>
                </c:pt>
                <c:pt idx="46494">
                  <c:v>407.86799999999999</c:v>
                </c:pt>
                <c:pt idx="46495">
                  <c:v>409.22099999999978</c:v>
                </c:pt>
                <c:pt idx="46496">
                  <c:v>410.56900000000002</c:v>
                </c:pt>
                <c:pt idx="46497">
                  <c:v>411.91399999999965</c:v>
                </c:pt>
                <c:pt idx="46498">
                  <c:v>413.25299999999999</c:v>
                </c:pt>
                <c:pt idx="46499">
                  <c:v>414.58799999999979</c:v>
                </c:pt>
                <c:pt idx="46500">
                  <c:v>415.91899999999958</c:v>
                </c:pt>
                <c:pt idx="46501">
                  <c:v>417.245</c:v>
                </c:pt>
                <c:pt idx="46502">
                  <c:v>418.56599999999975</c:v>
                </c:pt>
                <c:pt idx="46503">
                  <c:v>419.88200000000001</c:v>
                </c:pt>
                <c:pt idx="46504">
                  <c:v>421.19299999999993</c:v>
                </c:pt>
                <c:pt idx="46505">
                  <c:v>422.49899999999963</c:v>
                </c:pt>
                <c:pt idx="46506">
                  <c:v>423.8</c:v>
                </c:pt>
                <c:pt idx="46507">
                  <c:v>425.09500000000003</c:v>
                </c:pt>
                <c:pt idx="46508">
                  <c:v>426.3859999999998</c:v>
                </c:pt>
                <c:pt idx="46509">
                  <c:v>427.67099999999999</c:v>
                </c:pt>
                <c:pt idx="46510">
                  <c:v>428.95</c:v>
                </c:pt>
                <c:pt idx="46511">
                  <c:v>430.22399999999965</c:v>
                </c:pt>
                <c:pt idx="46512">
                  <c:v>431.49299999999965</c:v>
                </c:pt>
                <c:pt idx="46513">
                  <c:v>432.75599999999974</c:v>
                </c:pt>
                <c:pt idx="46514">
                  <c:v>434.01299999999975</c:v>
                </c:pt>
                <c:pt idx="46515">
                  <c:v>435.26400000000001</c:v>
                </c:pt>
                <c:pt idx="46516">
                  <c:v>436.51</c:v>
                </c:pt>
                <c:pt idx="46517">
                  <c:v>437.75</c:v>
                </c:pt>
                <c:pt idx="46518">
                  <c:v>438.98299999999978</c:v>
                </c:pt>
                <c:pt idx="46519">
                  <c:v>440.21</c:v>
                </c:pt>
                <c:pt idx="46520">
                  <c:v>441.43199999999962</c:v>
                </c:pt>
                <c:pt idx="46521">
                  <c:v>442.64699999999999</c:v>
                </c:pt>
                <c:pt idx="46522">
                  <c:v>443.85599999999999</c:v>
                </c:pt>
                <c:pt idx="46523">
                  <c:v>445.05799999999999</c:v>
                </c:pt>
                <c:pt idx="46524">
                  <c:v>446.25400000000002</c:v>
                </c:pt>
                <c:pt idx="46525">
                  <c:v>447.44400000000002</c:v>
                </c:pt>
                <c:pt idx="46526">
                  <c:v>448.62700000000001</c:v>
                </c:pt>
                <c:pt idx="46527">
                  <c:v>449.803</c:v>
                </c:pt>
                <c:pt idx="46528">
                  <c:v>450.97299999999979</c:v>
                </c:pt>
                <c:pt idx="46529">
                  <c:v>452.1359999999998</c:v>
                </c:pt>
                <c:pt idx="46530">
                  <c:v>453.29299999999978</c:v>
                </c:pt>
                <c:pt idx="46531">
                  <c:v>454.44200000000001</c:v>
                </c:pt>
                <c:pt idx="46532">
                  <c:v>455.58499999999975</c:v>
                </c:pt>
                <c:pt idx="46533">
                  <c:v>456.7199999999998</c:v>
                </c:pt>
                <c:pt idx="46534">
                  <c:v>457.84899999999999</c:v>
                </c:pt>
                <c:pt idx="46535">
                  <c:v>458.9699999999998</c:v>
                </c:pt>
                <c:pt idx="46536">
                  <c:v>460.08499999999975</c:v>
                </c:pt>
                <c:pt idx="46537">
                  <c:v>461.19200000000001</c:v>
                </c:pt>
                <c:pt idx="46538">
                  <c:v>462.29199999999958</c:v>
                </c:pt>
                <c:pt idx="46539">
                  <c:v>463.38400000000001</c:v>
                </c:pt>
                <c:pt idx="46540">
                  <c:v>464.4699999999998</c:v>
                </c:pt>
                <c:pt idx="46541">
                  <c:v>465.548</c:v>
                </c:pt>
                <c:pt idx="46542">
                  <c:v>466.61799999999999</c:v>
                </c:pt>
                <c:pt idx="46543">
                  <c:v>467.68099999999993</c:v>
                </c:pt>
                <c:pt idx="46544">
                  <c:v>468.73699999999963</c:v>
                </c:pt>
                <c:pt idx="46545">
                  <c:v>469.78500000000003</c:v>
                </c:pt>
                <c:pt idx="46546">
                  <c:v>470.82499999999999</c:v>
                </c:pt>
                <c:pt idx="46547">
                  <c:v>471.85700000000008</c:v>
                </c:pt>
                <c:pt idx="46548">
                  <c:v>472.88200000000001</c:v>
                </c:pt>
                <c:pt idx="46549">
                  <c:v>473.9</c:v>
                </c:pt>
                <c:pt idx="46550">
                  <c:v>474.90899999999965</c:v>
                </c:pt>
                <c:pt idx="46551">
                  <c:v>475.9099999999998</c:v>
                </c:pt>
                <c:pt idx="46552">
                  <c:v>476.904</c:v>
                </c:pt>
                <c:pt idx="46553">
                  <c:v>477.88900000000001</c:v>
                </c:pt>
                <c:pt idx="46554">
                  <c:v>478.86700000000002</c:v>
                </c:pt>
                <c:pt idx="46555">
                  <c:v>479.83699999999965</c:v>
                </c:pt>
                <c:pt idx="46556">
                  <c:v>480.79799999999977</c:v>
                </c:pt>
                <c:pt idx="46557">
                  <c:v>481.75200000000001</c:v>
                </c:pt>
                <c:pt idx="46558">
                  <c:v>482.697</c:v>
                </c:pt>
                <c:pt idx="46559">
                  <c:v>483.63499999999999</c:v>
                </c:pt>
                <c:pt idx="46560">
                  <c:v>484.56400000000002</c:v>
                </c:pt>
                <c:pt idx="46561">
                  <c:v>485.48399999999958</c:v>
                </c:pt>
                <c:pt idx="46562">
                  <c:v>486.39699999999965</c:v>
                </c:pt>
                <c:pt idx="46563">
                  <c:v>487.30099999999999</c:v>
                </c:pt>
                <c:pt idx="46564">
                  <c:v>488.197</c:v>
                </c:pt>
                <c:pt idx="46565">
                  <c:v>489.08499999999975</c:v>
                </c:pt>
                <c:pt idx="46566">
                  <c:v>489.964</c:v>
                </c:pt>
                <c:pt idx="46567">
                  <c:v>490.83499999999975</c:v>
                </c:pt>
                <c:pt idx="46568">
                  <c:v>491.69799999999975</c:v>
                </c:pt>
                <c:pt idx="46569">
                  <c:v>492.55099999999999</c:v>
                </c:pt>
                <c:pt idx="46570">
                  <c:v>493.39699999999965</c:v>
                </c:pt>
                <c:pt idx="46571">
                  <c:v>494.23399999999958</c:v>
                </c:pt>
                <c:pt idx="46572">
                  <c:v>495.06299999999999</c:v>
                </c:pt>
                <c:pt idx="46573">
                  <c:v>495.88200000000001</c:v>
                </c:pt>
                <c:pt idx="46574">
                  <c:v>496.69400000000002</c:v>
                </c:pt>
                <c:pt idx="46575">
                  <c:v>497.49599999999958</c:v>
                </c:pt>
                <c:pt idx="46576">
                  <c:v>498.28999999999979</c:v>
                </c:pt>
                <c:pt idx="46577">
                  <c:v>499.07599999999979</c:v>
                </c:pt>
                <c:pt idx="46578">
                  <c:v>499.85199999999975</c:v>
                </c:pt>
                <c:pt idx="46579">
                  <c:v>500.62</c:v>
                </c:pt>
                <c:pt idx="46580">
                  <c:v>501.38</c:v>
                </c:pt>
                <c:pt idx="46581">
                  <c:v>502.13</c:v>
                </c:pt>
                <c:pt idx="46582">
                  <c:v>502.87200000000001</c:v>
                </c:pt>
                <c:pt idx="46583">
                  <c:v>503.60500000000002</c:v>
                </c:pt>
                <c:pt idx="46584">
                  <c:v>504.33</c:v>
                </c:pt>
                <c:pt idx="46585">
                  <c:v>505.04500000000002</c:v>
                </c:pt>
                <c:pt idx="46586">
                  <c:v>505.75200000000001</c:v>
                </c:pt>
                <c:pt idx="46587">
                  <c:v>506.45</c:v>
                </c:pt>
                <c:pt idx="46588">
                  <c:v>507.13900000000001</c:v>
                </c:pt>
                <c:pt idx="46589">
                  <c:v>507.82</c:v>
                </c:pt>
                <c:pt idx="46590">
                  <c:v>508.49099999999964</c:v>
                </c:pt>
                <c:pt idx="46591">
                  <c:v>509.15400000000022</c:v>
                </c:pt>
                <c:pt idx="46592">
                  <c:v>509.80700000000002</c:v>
                </c:pt>
                <c:pt idx="46593">
                  <c:v>510.452</c:v>
                </c:pt>
                <c:pt idx="46594">
                  <c:v>511.08799999999979</c:v>
                </c:pt>
                <c:pt idx="46595">
                  <c:v>511.71499999999975</c:v>
                </c:pt>
                <c:pt idx="46596">
                  <c:v>512.33299999999929</c:v>
                </c:pt>
                <c:pt idx="46597">
                  <c:v>512.94299999999942</c:v>
                </c:pt>
                <c:pt idx="46598">
                  <c:v>513.54300000000001</c:v>
                </c:pt>
                <c:pt idx="46599">
                  <c:v>514.13400000000001</c:v>
                </c:pt>
                <c:pt idx="46600">
                  <c:v>514.71699999999998</c:v>
                </c:pt>
                <c:pt idx="46601">
                  <c:v>515.29000000000042</c:v>
                </c:pt>
                <c:pt idx="46602">
                  <c:v>515.85499999999956</c:v>
                </c:pt>
                <c:pt idx="46603">
                  <c:v>516.41099999999949</c:v>
                </c:pt>
                <c:pt idx="46604">
                  <c:v>516.95799999999929</c:v>
                </c:pt>
                <c:pt idx="46605">
                  <c:v>517.495</c:v>
                </c:pt>
                <c:pt idx="46606">
                  <c:v>518.024</c:v>
                </c:pt>
                <c:pt idx="46607">
                  <c:v>518.54399999999998</c:v>
                </c:pt>
                <c:pt idx="46608">
                  <c:v>519.0549999999995</c:v>
                </c:pt>
                <c:pt idx="46609">
                  <c:v>519.55699999999956</c:v>
                </c:pt>
                <c:pt idx="46610">
                  <c:v>520.0499999999995</c:v>
                </c:pt>
                <c:pt idx="46611">
                  <c:v>520.53399999999999</c:v>
                </c:pt>
                <c:pt idx="46612">
                  <c:v>521.01</c:v>
                </c:pt>
                <c:pt idx="46613">
                  <c:v>521.476</c:v>
                </c:pt>
                <c:pt idx="46614">
                  <c:v>521.93299999999942</c:v>
                </c:pt>
                <c:pt idx="46615">
                  <c:v>522.38199999999949</c:v>
                </c:pt>
                <c:pt idx="46616">
                  <c:v>522.82099999999957</c:v>
                </c:pt>
                <c:pt idx="46617">
                  <c:v>523.2519999999995</c:v>
                </c:pt>
                <c:pt idx="46618">
                  <c:v>523.67300000000046</c:v>
                </c:pt>
                <c:pt idx="46619">
                  <c:v>524.08600000000001</c:v>
                </c:pt>
                <c:pt idx="46620">
                  <c:v>524.49</c:v>
                </c:pt>
                <c:pt idx="46621">
                  <c:v>524.88499999999999</c:v>
                </c:pt>
                <c:pt idx="46622">
                  <c:v>525.27100000000041</c:v>
                </c:pt>
                <c:pt idx="46623">
                  <c:v>525.64800000000002</c:v>
                </c:pt>
                <c:pt idx="46624">
                  <c:v>526.01599999999996</c:v>
                </c:pt>
                <c:pt idx="46625">
                  <c:v>526.375</c:v>
                </c:pt>
                <c:pt idx="46626">
                  <c:v>526.726</c:v>
                </c:pt>
                <c:pt idx="46627">
                  <c:v>527.06699999999955</c:v>
                </c:pt>
                <c:pt idx="46628">
                  <c:v>527.4</c:v>
                </c:pt>
                <c:pt idx="46629">
                  <c:v>527.72400000000005</c:v>
                </c:pt>
                <c:pt idx="46630">
                  <c:v>528.03800000000001</c:v>
                </c:pt>
                <c:pt idx="46631">
                  <c:v>528.3439999999996</c:v>
                </c:pt>
                <c:pt idx="46632">
                  <c:v>528.6419999999996</c:v>
                </c:pt>
                <c:pt idx="46633">
                  <c:v>528.9299999999995</c:v>
                </c:pt>
                <c:pt idx="46634">
                  <c:v>529.21</c:v>
                </c:pt>
                <c:pt idx="46635">
                  <c:v>529.48099999999999</c:v>
                </c:pt>
                <c:pt idx="46636">
                  <c:v>529.74300000000005</c:v>
                </c:pt>
                <c:pt idx="46637">
                  <c:v>529.99599999999998</c:v>
                </c:pt>
                <c:pt idx="46638">
                  <c:v>530.24</c:v>
                </c:pt>
                <c:pt idx="46639">
                  <c:v>530.476</c:v>
                </c:pt>
                <c:pt idx="46640">
                  <c:v>530.70299999999997</c:v>
                </c:pt>
                <c:pt idx="46641">
                  <c:v>530.92099999999959</c:v>
                </c:pt>
                <c:pt idx="46642">
                  <c:v>531.13</c:v>
                </c:pt>
                <c:pt idx="46643">
                  <c:v>531.33099999999956</c:v>
                </c:pt>
                <c:pt idx="46644">
                  <c:v>531.52300000000002</c:v>
                </c:pt>
                <c:pt idx="46645">
                  <c:v>531.70600000000002</c:v>
                </c:pt>
                <c:pt idx="46646">
                  <c:v>531.88099999999997</c:v>
                </c:pt>
                <c:pt idx="46647">
                  <c:v>532.04599999999959</c:v>
                </c:pt>
                <c:pt idx="46648">
                  <c:v>532.20399999999995</c:v>
                </c:pt>
                <c:pt idx="46649">
                  <c:v>532.35199999999929</c:v>
                </c:pt>
                <c:pt idx="46650">
                  <c:v>532.49199999999996</c:v>
                </c:pt>
                <c:pt idx="46651">
                  <c:v>532.62300000000005</c:v>
                </c:pt>
                <c:pt idx="46652">
                  <c:v>532.74599999999998</c:v>
                </c:pt>
                <c:pt idx="46653">
                  <c:v>532.85899999999958</c:v>
                </c:pt>
                <c:pt idx="46654">
                  <c:v>532.96499999999958</c:v>
                </c:pt>
                <c:pt idx="46655">
                  <c:v>533.06099999999958</c:v>
                </c:pt>
                <c:pt idx="46656">
                  <c:v>533.15</c:v>
                </c:pt>
                <c:pt idx="46657">
                  <c:v>533.22900000000004</c:v>
                </c:pt>
                <c:pt idx="46658">
                  <c:v>533.29999999999995</c:v>
                </c:pt>
                <c:pt idx="46659">
                  <c:v>533.36199999999928</c:v>
                </c:pt>
                <c:pt idx="46660">
                  <c:v>533.4159999999996</c:v>
                </c:pt>
                <c:pt idx="46661">
                  <c:v>533.46199999999942</c:v>
                </c:pt>
                <c:pt idx="46662">
                  <c:v>533.49800000000005</c:v>
                </c:pt>
                <c:pt idx="46663">
                  <c:v>533.52699999999959</c:v>
                </c:pt>
                <c:pt idx="46664">
                  <c:v>533.54599999999959</c:v>
                </c:pt>
                <c:pt idx="46665">
                  <c:v>533.55799999999942</c:v>
                </c:pt>
                <c:pt idx="46666">
                  <c:v>533.55999999999949</c:v>
                </c:pt>
                <c:pt idx="46667">
                  <c:v>533.5549999999995</c:v>
                </c:pt>
                <c:pt idx="46668">
                  <c:v>533.54</c:v>
                </c:pt>
                <c:pt idx="46669">
                  <c:v>533.51800000000003</c:v>
                </c:pt>
                <c:pt idx="46670">
                  <c:v>533.48699999999997</c:v>
                </c:pt>
                <c:pt idx="46671">
                  <c:v>533.44699999999955</c:v>
                </c:pt>
                <c:pt idx="46672">
                  <c:v>533.399</c:v>
                </c:pt>
                <c:pt idx="46673">
                  <c:v>533.34299999999928</c:v>
                </c:pt>
                <c:pt idx="46674">
                  <c:v>533.27800000000059</c:v>
                </c:pt>
                <c:pt idx="46675">
                  <c:v>533.20500000000004</c:v>
                </c:pt>
                <c:pt idx="46676">
                  <c:v>533.12300000000005</c:v>
                </c:pt>
                <c:pt idx="46677">
                  <c:v>533.03300000000002</c:v>
                </c:pt>
                <c:pt idx="46678">
                  <c:v>532.93499999999949</c:v>
                </c:pt>
                <c:pt idx="46679">
                  <c:v>532.82799999999929</c:v>
                </c:pt>
                <c:pt idx="46680">
                  <c:v>532.71299999999997</c:v>
                </c:pt>
                <c:pt idx="46681">
                  <c:v>532.59</c:v>
                </c:pt>
                <c:pt idx="46682">
                  <c:v>532.45799999999929</c:v>
                </c:pt>
                <c:pt idx="46683">
                  <c:v>532.31799999999942</c:v>
                </c:pt>
                <c:pt idx="46684">
                  <c:v>532.16999999999996</c:v>
                </c:pt>
                <c:pt idx="46685">
                  <c:v>532.01300000000003</c:v>
                </c:pt>
                <c:pt idx="46686">
                  <c:v>531.84799999999927</c:v>
                </c:pt>
                <c:pt idx="46687">
                  <c:v>531.67499999999995</c:v>
                </c:pt>
                <c:pt idx="46688">
                  <c:v>531.49300000000005</c:v>
                </c:pt>
                <c:pt idx="46689">
                  <c:v>531.303</c:v>
                </c:pt>
                <c:pt idx="46690">
                  <c:v>531.10500000000002</c:v>
                </c:pt>
                <c:pt idx="46691">
                  <c:v>530.899</c:v>
                </c:pt>
                <c:pt idx="46692">
                  <c:v>530.68400000000042</c:v>
                </c:pt>
                <c:pt idx="46693">
                  <c:v>530.46099999999956</c:v>
                </c:pt>
                <c:pt idx="46694">
                  <c:v>530.23</c:v>
                </c:pt>
                <c:pt idx="46695">
                  <c:v>529.99</c:v>
                </c:pt>
                <c:pt idx="46696">
                  <c:v>529.74199999999996</c:v>
                </c:pt>
                <c:pt idx="46697">
                  <c:v>529.48599999999999</c:v>
                </c:pt>
                <c:pt idx="46698">
                  <c:v>529.22199999999998</c:v>
                </c:pt>
                <c:pt idx="46699">
                  <c:v>528.94899999999996</c:v>
                </c:pt>
                <c:pt idx="46700">
                  <c:v>528.66899999999998</c:v>
                </c:pt>
                <c:pt idx="46701">
                  <c:v>528.38</c:v>
                </c:pt>
                <c:pt idx="46702">
                  <c:v>528.08299999999997</c:v>
                </c:pt>
                <c:pt idx="46703">
                  <c:v>527.77700000000004</c:v>
                </c:pt>
                <c:pt idx="46704">
                  <c:v>527.46400000000006</c:v>
                </c:pt>
                <c:pt idx="46705">
                  <c:v>527.14099999999996</c:v>
                </c:pt>
                <c:pt idx="46706">
                  <c:v>526.81199999999956</c:v>
                </c:pt>
                <c:pt idx="46707">
                  <c:v>526.47299999999996</c:v>
                </c:pt>
                <c:pt idx="46708">
                  <c:v>526.1269999999995</c:v>
                </c:pt>
                <c:pt idx="46709">
                  <c:v>525.77200000000005</c:v>
                </c:pt>
                <c:pt idx="46710">
                  <c:v>525.40899999999999</c:v>
                </c:pt>
                <c:pt idx="46711">
                  <c:v>525.03800000000001</c:v>
                </c:pt>
                <c:pt idx="46712">
                  <c:v>524.65800000000002</c:v>
                </c:pt>
                <c:pt idx="46713">
                  <c:v>524.27100000000041</c:v>
                </c:pt>
                <c:pt idx="46714">
                  <c:v>523.875</c:v>
                </c:pt>
                <c:pt idx="46715">
                  <c:v>523.471</c:v>
                </c:pt>
                <c:pt idx="46716">
                  <c:v>523.05899999999997</c:v>
                </c:pt>
                <c:pt idx="46717">
                  <c:v>522.63800000000003</c:v>
                </c:pt>
                <c:pt idx="46718">
                  <c:v>522.21</c:v>
                </c:pt>
                <c:pt idx="46719">
                  <c:v>521.77300000000059</c:v>
                </c:pt>
                <c:pt idx="46720">
                  <c:v>521.32799999999929</c:v>
                </c:pt>
                <c:pt idx="46721">
                  <c:v>520.87400000000002</c:v>
                </c:pt>
                <c:pt idx="46722">
                  <c:v>520.41300000000001</c:v>
                </c:pt>
                <c:pt idx="46723">
                  <c:v>519.94299999999942</c:v>
                </c:pt>
                <c:pt idx="46724">
                  <c:v>519.46499999999958</c:v>
                </c:pt>
                <c:pt idx="46725">
                  <c:v>518.97900000000004</c:v>
                </c:pt>
                <c:pt idx="46726">
                  <c:v>518.48400000000004</c:v>
                </c:pt>
                <c:pt idx="46727">
                  <c:v>517.98199999999997</c:v>
                </c:pt>
                <c:pt idx="46728">
                  <c:v>517.471</c:v>
                </c:pt>
                <c:pt idx="46729">
                  <c:v>516.95199999999954</c:v>
                </c:pt>
                <c:pt idx="46730">
                  <c:v>516.42399999999998</c:v>
                </c:pt>
                <c:pt idx="46731">
                  <c:v>515.88900000000001</c:v>
                </c:pt>
                <c:pt idx="46732">
                  <c:v>515.34499999999957</c:v>
                </c:pt>
                <c:pt idx="46733">
                  <c:v>514.79200000000003</c:v>
                </c:pt>
                <c:pt idx="46734">
                  <c:v>514.23199999999997</c:v>
                </c:pt>
                <c:pt idx="46735">
                  <c:v>513.66300000000001</c:v>
                </c:pt>
                <c:pt idx="46736">
                  <c:v>513.08600000000001</c:v>
                </c:pt>
                <c:pt idx="46737">
                  <c:v>512.50099999999998</c:v>
                </c:pt>
                <c:pt idx="46738">
                  <c:v>511.90799999999979</c:v>
                </c:pt>
                <c:pt idx="46739">
                  <c:v>511.30599999999993</c:v>
                </c:pt>
                <c:pt idx="46740">
                  <c:v>510.69600000000003</c:v>
                </c:pt>
                <c:pt idx="46741">
                  <c:v>510.077</c:v>
                </c:pt>
                <c:pt idx="46742">
                  <c:v>509.45</c:v>
                </c:pt>
                <c:pt idx="46743">
                  <c:v>508.815</c:v>
                </c:pt>
                <c:pt idx="46744">
                  <c:v>508.17200000000008</c:v>
                </c:pt>
                <c:pt idx="46745">
                  <c:v>507.52</c:v>
                </c:pt>
                <c:pt idx="46746">
                  <c:v>506.86</c:v>
                </c:pt>
                <c:pt idx="46747">
                  <c:v>506.19200000000001</c:v>
                </c:pt>
                <c:pt idx="46748">
                  <c:v>505.51499999999999</c:v>
                </c:pt>
                <c:pt idx="46749">
                  <c:v>504.83</c:v>
                </c:pt>
                <c:pt idx="46750">
                  <c:v>504.137</c:v>
                </c:pt>
                <c:pt idx="46751">
                  <c:v>503.43499999999977</c:v>
                </c:pt>
                <c:pt idx="46752">
                  <c:v>502.7249999999998</c:v>
                </c:pt>
                <c:pt idx="46753">
                  <c:v>502.00700000000001</c:v>
                </c:pt>
                <c:pt idx="46754">
                  <c:v>501.28</c:v>
                </c:pt>
                <c:pt idx="46755">
                  <c:v>500.54399999999993</c:v>
                </c:pt>
                <c:pt idx="46756">
                  <c:v>499.80099999999999</c:v>
                </c:pt>
                <c:pt idx="46757">
                  <c:v>499.04899999999975</c:v>
                </c:pt>
                <c:pt idx="46758">
                  <c:v>498.28799999999978</c:v>
                </c:pt>
                <c:pt idx="46759">
                  <c:v>497.51900000000001</c:v>
                </c:pt>
                <c:pt idx="46760">
                  <c:v>496.74200000000002</c:v>
                </c:pt>
                <c:pt idx="46761">
                  <c:v>495.95599999999979</c:v>
                </c:pt>
                <c:pt idx="46762">
                  <c:v>495.16199999999975</c:v>
                </c:pt>
                <c:pt idx="46763">
                  <c:v>494.35899999999975</c:v>
                </c:pt>
                <c:pt idx="46764">
                  <c:v>493.548</c:v>
                </c:pt>
                <c:pt idx="46765">
                  <c:v>492.72899999999959</c:v>
                </c:pt>
                <c:pt idx="46766">
                  <c:v>491.90099999999978</c:v>
                </c:pt>
                <c:pt idx="46767">
                  <c:v>491.06400000000002</c:v>
                </c:pt>
                <c:pt idx="46768">
                  <c:v>490.21899999999965</c:v>
                </c:pt>
                <c:pt idx="46769">
                  <c:v>489.36599999999999</c:v>
                </c:pt>
                <c:pt idx="46770">
                  <c:v>488.50400000000002</c:v>
                </c:pt>
                <c:pt idx="46771">
                  <c:v>487.63400000000001</c:v>
                </c:pt>
                <c:pt idx="46772">
                  <c:v>486.755</c:v>
                </c:pt>
                <c:pt idx="46773">
                  <c:v>485.86700000000002</c:v>
                </c:pt>
                <c:pt idx="46774">
                  <c:v>484.97199999999958</c:v>
                </c:pt>
                <c:pt idx="46775">
                  <c:v>484.06700000000001</c:v>
                </c:pt>
                <c:pt idx="46776">
                  <c:v>483.15400000000022</c:v>
                </c:pt>
                <c:pt idx="46777">
                  <c:v>482.23299999999978</c:v>
                </c:pt>
                <c:pt idx="46778">
                  <c:v>481.303</c:v>
                </c:pt>
                <c:pt idx="46779">
                  <c:v>480.36399999999975</c:v>
                </c:pt>
                <c:pt idx="46780">
                  <c:v>479.41699999999958</c:v>
                </c:pt>
                <c:pt idx="46781">
                  <c:v>478.46099999999979</c:v>
                </c:pt>
                <c:pt idx="46782">
                  <c:v>477.49699999999962</c:v>
                </c:pt>
                <c:pt idx="46783">
                  <c:v>476.52499999999975</c:v>
                </c:pt>
                <c:pt idx="46784">
                  <c:v>475.54300000000001</c:v>
                </c:pt>
                <c:pt idx="46785">
                  <c:v>474.55399999999975</c:v>
                </c:pt>
                <c:pt idx="46786">
                  <c:v>473.55500000000001</c:v>
                </c:pt>
                <c:pt idx="46787">
                  <c:v>472.548</c:v>
                </c:pt>
                <c:pt idx="46788">
                  <c:v>471.53299999999979</c:v>
                </c:pt>
                <c:pt idx="46789">
                  <c:v>470.50900000000001</c:v>
                </c:pt>
                <c:pt idx="46790">
                  <c:v>469.47599999999977</c:v>
                </c:pt>
                <c:pt idx="46791">
                  <c:v>468.43499999999977</c:v>
                </c:pt>
                <c:pt idx="46792">
                  <c:v>467.3859999999998</c:v>
                </c:pt>
                <c:pt idx="46793">
                  <c:v>466.327</c:v>
                </c:pt>
                <c:pt idx="46794">
                  <c:v>465.26</c:v>
                </c:pt>
                <c:pt idx="46795">
                  <c:v>464.185</c:v>
                </c:pt>
                <c:pt idx="46796">
                  <c:v>463.101</c:v>
                </c:pt>
                <c:pt idx="46797">
                  <c:v>462.00900000000001</c:v>
                </c:pt>
                <c:pt idx="46798">
                  <c:v>460.90799999999979</c:v>
                </c:pt>
                <c:pt idx="46799">
                  <c:v>459.79799999999977</c:v>
                </c:pt>
                <c:pt idx="46800">
                  <c:v>458.68</c:v>
                </c:pt>
                <c:pt idx="46801">
                  <c:v>457.55399999999975</c:v>
                </c:pt>
                <c:pt idx="46802">
                  <c:v>456.41799999999978</c:v>
                </c:pt>
                <c:pt idx="46803">
                  <c:v>455.27499999999975</c:v>
                </c:pt>
                <c:pt idx="46804">
                  <c:v>454.12299999999999</c:v>
                </c:pt>
                <c:pt idx="46805">
                  <c:v>452.96199999999965</c:v>
                </c:pt>
                <c:pt idx="46806">
                  <c:v>451.79299999999978</c:v>
                </c:pt>
                <c:pt idx="46807">
                  <c:v>450.61500000000001</c:v>
                </c:pt>
                <c:pt idx="46808">
                  <c:v>449.42899999999958</c:v>
                </c:pt>
                <c:pt idx="46809">
                  <c:v>448.23399999999958</c:v>
                </c:pt>
                <c:pt idx="46810">
                  <c:v>447.03099999999978</c:v>
                </c:pt>
                <c:pt idx="46811">
                  <c:v>445.81900000000002</c:v>
                </c:pt>
                <c:pt idx="46812">
                  <c:v>444.59899999999965</c:v>
                </c:pt>
                <c:pt idx="46813">
                  <c:v>443.37099999999975</c:v>
                </c:pt>
                <c:pt idx="46814">
                  <c:v>442.13400000000001</c:v>
                </c:pt>
                <c:pt idx="46815">
                  <c:v>440.88900000000001</c:v>
                </c:pt>
                <c:pt idx="46816">
                  <c:v>439.63499999999999</c:v>
                </c:pt>
                <c:pt idx="46817">
                  <c:v>438.37299999999999</c:v>
                </c:pt>
                <c:pt idx="46818">
                  <c:v>437.10199999999975</c:v>
                </c:pt>
                <c:pt idx="46819">
                  <c:v>435.82299999999975</c:v>
                </c:pt>
                <c:pt idx="46820">
                  <c:v>434.53599999999977</c:v>
                </c:pt>
                <c:pt idx="46821">
                  <c:v>433.24099999999999</c:v>
                </c:pt>
                <c:pt idx="46822">
                  <c:v>431.93699999999961</c:v>
                </c:pt>
                <c:pt idx="46823">
                  <c:v>430.625</c:v>
                </c:pt>
                <c:pt idx="46824">
                  <c:v>429.30500000000001</c:v>
                </c:pt>
                <c:pt idx="46825">
                  <c:v>427.97599999999977</c:v>
                </c:pt>
                <c:pt idx="46826">
                  <c:v>426.63900000000001</c:v>
                </c:pt>
                <c:pt idx="46827">
                  <c:v>425.29399999999958</c:v>
                </c:pt>
                <c:pt idx="46828">
                  <c:v>423.94099999999975</c:v>
                </c:pt>
                <c:pt idx="46829">
                  <c:v>422.58</c:v>
                </c:pt>
                <c:pt idx="46830">
                  <c:v>421.21</c:v>
                </c:pt>
                <c:pt idx="46831">
                  <c:v>419.83300000000003</c:v>
                </c:pt>
                <c:pt idx="46832">
                  <c:v>418.447</c:v>
                </c:pt>
                <c:pt idx="46833">
                  <c:v>417.053</c:v>
                </c:pt>
                <c:pt idx="46834">
                  <c:v>415.65199999999999</c:v>
                </c:pt>
                <c:pt idx="46835">
                  <c:v>414.24200000000002</c:v>
                </c:pt>
                <c:pt idx="46836">
                  <c:v>412.82499999999999</c:v>
                </c:pt>
                <c:pt idx="46837">
                  <c:v>411.399</c:v>
                </c:pt>
                <c:pt idx="46838">
                  <c:v>409.96599999999978</c:v>
                </c:pt>
                <c:pt idx="46839">
                  <c:v>408.524</c:v>
                </c:pt>
                <c:pt idx="46840">
                  <c:v>407.07499999999999</c:v>
                </c:pt>
                <c:pt idx="46841">
                  <c:v>405.61799999999999</c:v>
                </c:pt>
                <c:pt idx="46842">
                  <c:v>404.15300000000002</c:v>
                </c:pt>
                <c:pt idx="46843">
                  <c:v>402.68099999999993</c:v>
                </c:pt>
                <c:pt idx="46844">
                  <c:v>401.20099999999979</c:v>
                </c:pt>
                <c:pt idx="46845">
                  <c:v>399.71299999999979</c:v>
                </c:pt>
                <c:pt idx="46846">
                  <c:v>398.21799999999979</c:v>
                </c:pt>
                <c:pt idx="46847">
                  <c:v>396.71499999999975</c:v>
                </c:pt>
                <c:pt idx="46848">
                  <c:v>395.20400000000001</c:v>
                </c:pt>
                <c:pt idx="46849">
                  <c:v>393.68599999999975</c:v>
                </c:pt>
                <c:pt idx="46850">
                  <c:v>392.161</c:v>
                </c:pt>
                <c:pt idx="46851">
                  <c:v>390.62799999999999</c:v>
                </c:pt>
                <c:pt idx="46852">
                  <c:v>389.08799999999979</c:v>
                </c:pt>
                <c:pt idx="46853">
                  <c:v>387.541</c:v>
                </c:pt>
                <c:pt idx="46854">
                  <c:v>385.98599999999965</c:v>
                </c:pt>
                <c:pt idx="46855">
                  <c:v>384.42399999999958</c:v>
                </c:pt>
                <c:pt idx="46856">
                  <c:v>382.85500000000002</c:v>
                </c:pt>
                <c:pt idx="46857">
                  <c:v>381.279</c:v>
                </c:pt>
                <c:pt idx="46858">
                  <c:v>379.69600000000003</c:v>
                </c:pt>
                <c:pt idx="46859">
                  <c:v>378.10500000000002</c:v>
                </c:pt>
                <c:pt idx="46860">
                  <c:v>376.50799999999975</c:v>
                </c:pt>
                <c:pt idx="46861">
                  <c:v>374.904</c:v>
                </c:pt>
                <c:pt idx="46862">
                  <c:v>373.29399999999958</c:v>
                </c:pt>
                <c:pt idx="46863">
                  <c:v>371.67599999999999</c:v>
                </c:pt>
                <c:pt idx="46864">
                  <c:v>370.05200000000002</c:v>
                </c:pt>
                <c:pt idx="46865">
                  <c:v>368.41999999999979</c:v>
                </c:pt>
                <c:pt idx="46866">
                  <c:v>366.78299999999979</c:v>
                </c:pt>
                <c:pt idx="46867">
                  <c:v>365.13900000000001</c:v>
                </c:pt>
                <c:pt idx="46868">
                  <c:v>363.48799999999977</c:v>
                </c:pt>
                <c:pt idx="46869">
                  <c:v>361.83099999999979</c:v>
                </c:pt>
                <c:pt idx="46870">
                  <c:v>360.16699999999975</c:v>
                </c:pt>
                <c:pt idx="46871">
                  <c:v>358.49799999999965</c:v>
                </c:pt>
                <c:pt idx="46872">
                  <c:v>356.822</c:v>
                </c:pt>
                <c:pt idx="46873">
                  <c:v>355.14000000000021</c:v>
                </c:pt>
                <c:pt idx="46874">
                  <c:v>353.452</c:v>
                </c:pt>
                <c:pt idx="46875">
                  <c:v>351.75700000000001</c:v>
                </c:pt>
                <c:pt idx="46876">
                  <c:v>350.05700000000002</c:v>
                </c:pt>
                <c:pt idx="46877">
                  <c:v>348.351</c:v>
                </c:pt>
                <c:pt idx="46878">
                  <c:v>346.64000000000021</c:v>
                </c:pt>
                <c:pt idx="46879">
                  <c:v>344.92200000000003</c:v>
                </c:pt>
                <c:pt idx="46880">
                  <c:v>343.19900000000001</c:v>
                </c:pt>
                <c:pt idx="46881">
                  <c:v>341.4699999999998</c:v>
                </c:pt>
                <c:pt idx="46882">
                  <c:v>339.73599999999965</c:v>
                </c:pt>
                <c:pt idx="46883">
                  <c:v>337.99699999999962</c:v>
                </c:pt>
                <c:pt idx="46884">
                  <c:v>336.25200000000001</c:v>
                </c:pt>
                <c:pt idx="46885">
                  <c:v>334.50200000000001</c:v>
                </c:pt>
                <c:pt idx="46886">
                  <c:v>332.74599999999975</c:v>
                </c:pt>
                <c:pt idx="46887">
                  <c:v>330.98599999999965</c:v>
                </c:pt>
                <c:pt idx="46888">
                  <c:v>329.2199999999998</c:v>
                </c:pt>
                <c:pt idx="46889">
                  <c:v>327.45</c:v>
                </c:pt>
                <c:pt idx="46890">
                  <c:v>325.67500000000001</c:v>
                </c:pt>
                <c:pt idx="46891">
                  <c:v>323.89499999999975</c:v>
                </c:pt>
                <c:pt idx="46892">
                  <c:v>322.11099999999999</c:v>
                </c:pt>
                <c:pt idx="46893">
                  <c:v>320.32100000000003</c:v>
                </c:pt>
                <c:pt idx="46894">
                  <c:v>318.52799999999979</c:v>
                </c:pt>
                <c:pt idx="46895">
                  <c:v>316.72999999999979</c:v>
                </c:pt>
                <c:pt idx="46896">
                  <c:v>314.92799999999966</c:v>
                </c:pt>
                <c:pt idx="46897">
                  <c:v>313.12099999999975</c:v>
                </c:pt>
                <c:pt idx="46898">
                  <c:v>311.31099999999975</c:v>
                </c:pt>
                <c:pt idx="46899">
                  <c:v>309.49599999999958</c:v>
                </c:pt>
                <c:pt idx="46900">
                  <c:v>307.67700000000002</c:v>
                </c:pt>
                <c:pt idx="46901">
                  <c:v>305.85500000000002</c:v>
                </c:pt>
                <c:pt idx="46902">
                  <c:v>304.029</c:v>
                </c:pt>
                <c:pt idx="46903">
                  <c:v>302.2</c:v>
                </c:pt>
                <c:pt idx="46904">
                  <c:v>300.36599999999999</c:v>
                </c:pt>
                <c:pt idx="46905">
                  <c:v>298.52999999999975</c:v>
                </c:pt>
                <c:pt idx="46906">
                  <c:v>296.69</c:v>
                </c:pt>
                <c:pt idx="46907">
                  <c:v>294.84699999999975</c:v>
                </c:pt>
                <c:pt idx="46908">
                  <c:v>293.00099999999975</c:v>
                </c:pt>
                <c:pt idx="46909">
                  <c:v>291.15199999999999</c:v>
                </c:pt>
                <c:pt idx="46910">
                  <c:v>289.29899999999958</c:v>
                </c:pt>
                <c:pt idx="46911">
                  <c:v>287.44499999999999</c:v>
                </c:pt>
                <c:pt idx="46912">
                  <c:v>285.58699999999965</c:v>
                </c:pt>
                <c:pt idx="46913">
                  <c:v>283.72699999999958</c:v>
                </c:pt>
                <c:pt idx="46914">
                  <c:v>281.86399999999975</c:v>
                </c:pt>
                <c:pt idx="46915">
                  <c:v>279.99899999999963</c:v>
                </c:pt>
                <c:pt idx="46916">
                  <c:v>278.13200000000001</c:v>
                </c:pt>
                <c:pt idx="46917">
                  <c:v>276.26299999999975</c:v>
                </c:pt>
                <c:pt idx="46918">
                  <c:v>274.39099999999979</c:v>
                </c:pt>
                <c:pt idx="46919">
                  <c:v>272.51799999999974</c:v>
                </c:pt>
                <c:pt idx="46920">
                  <c:v>270.64299999999997</c:v>
                </c:pt>
                <c:pt idx="46921">
                  <c:v>268.76599999999979</c:v>
                </c:pt>
                <c:pt idx="46922">
                  <c:v>266.88799999999975</c:v>
                </c:pt>
                <c:pt idx="46923">
                  <c:v>265.00799999999975</c:v>
                </c:pt>
                <c:pt idx="46924">
                  <c:v>263.12700000000001</c:v>
                </c:pt>
                <c:pt idx="46925">
                  <c:v>261.245</c:v>
                </c:pt>
                <c:pt idx="46926">
                  <c:v>259.36099999999999</c:v>
                </c:pt>
                <c:pt idx="46927">
                  <c:v>257.47699999999958</c:v>
                </c:pt>
                <c:pt idx="46928">
                  <c:v>255.59100000000001</c:v>
                </c:pt>
                <c:pt idx="46929">
                  <c:v>253.70499999999998</c:v>
                </c:pt>
                <c:pt idx="46930">
                  <c:v>251.81900000000002</c:v>
                </c:pt>
                <c:pt idx="46931">
                  <c:v>249.93200000000004</c:v>
                </c:pt>
                <c:pt idx="46932">
                  <c:v>248.04399999999998</c:v>
                </c:pt>
                <c:pt idx="46933">
                  <c:v>246.15600000000001</c:v>
                </c:pt>
                <c:pt idx="46934">
                  <c:v>244.268</c:v>
                </c:pt>
                <c:pt idx="46935">
                  <c:v>242.38100000000011</c:v>
                </c:pt>
                <c:pt idx="46936">
                  <c:v>240.49300000000002</c:v>
                </c:pt>
                <c:pt idx="46937">
                  <c:v>238.60499999999999</c:v>
                </c:pt>
                <c:pt idx="46938">
                  <c:v>236.71799999999999</c:v>
                </c:pt>
                <c:pt idx="46939">
                  <c:v>234.83100000000007</c:v>
                </c:pt>
                <c:pt idx="46940">
                  <c:v>232.94499999999999</c:v>
                </c:pt>
                <c:pt idx="46941">
                  <c:v>231.06</c:v>
                </c:pt>
                <c:pt idx="46942">
                  <c:v>229.17599999999999</c:v>
                </c:pt>
                <c:pt idx="46943">
                  <c:v>227.292</c:v>
                </c:pt>
                <c:pt idx="46944">
                  <c:v>225.41</c:v>
                </c:pt>
                <c:pt idx="46945">
                  <c:v>223.529</c:v>
                </c:pt>
                <c:pt idx="46946">
                  <c:v>221.64899999999997</c:v>
                </c:pt>
                <c:pt idx="46947">
                  <c:v>219.77099999999999</c:v>
                </c:pt>
                <c:pt idx="46948">
                  <c:v>217.89500000000001</c:v>
                </c:pt>
                <c:pt idx="46949">
                  <c:v>216.02</c:v>
                </c:pt>
                <c:pt idx="46950">
                  <c:v>214.14699999999999</c:v>
                </c:pt>
                <c:pt idx="46951">
                  <c:v>212.27599999999998</c:v>
                </c:pt>
                <c:pt idx="46952">
                  <c:v>210.40800000000004</c:v>
                </c:pt>
                <c:pt idx="46953">
                  <c:v>208.541</c:v>
                </c:pt>
                <c:pt idx="46954">
                  <c:v>206.67699999999999</c:v>
                </c:pt>
                <c:pt idx="46955">
                  <c:v>204.816</c:v>
                </c:pt>
                <c:pt idx="46956">
                  <c:v>202.95700000000011</c:v>
                </c:pt>
                <c:pt idx="46957">
                  <c:v>201.102</c:v>
                </c:pt>
                <c:pt idx="46958">
                  <c:v>199.24899999999997</c:v>
                </c:pt>
                <c:pt idx="46959">
                  <c:v>197.399</c:v>
                </c:pt>
                <c:pt idx="46960">
                  <c:v>195.55200000000011</c:v>
                </c:pt>
                <c:pt idx="46961">
                  <c:v>193.70899999999997</c:v>
                </c:pt>
                <c:pt idx="46962">
                  <c:v>191.87</c:v>
                </c:pt>
                <c:pt idx="46963">
                  <c:v>190.03300000000002</c:v>
                </c:pt>
                <c:pt idx="46964">
                  <c:v>188.20099999999999</c:v>
                </c:pt>
                <c:pt idx="46965">
                  <c:v>186.37300000000002</c:v>
                </c:pt>
                <c:pt idx="46966">
                  <c:v>184.548</c:v>
                </c:pt>
                <c:pt idx="46967">
                  <c:v>182.72800000000001</c:v>
                </c:pt>
                <c:pt idx="46968">
                  <c:v>180.91200000000001</c:v>
                </c:pt>
                <c:pt idx="46969">
                  <c:v>179.1</c:v>
                </c:pt>
                <c:pt idx="46970">
                  <c:v>177.29300000000001</c:v>
                </c:pt>
                <c:pt idx="46971">
                  <c:v>175.49</c:v>
                </c:pt>
                <c:pt idx="46972">
                  <c:v>173.69300000000001</c:v>
                </c:pt>
                <c:pt idx="46973">
                  <c:v>171.9</c:v>
                </c:pt>
                <c:pt idx="46974">
                  <c:v>170.11199999999999</c:v>
                </c:pt>
                <c:pt idx="46975">
                  <c:v>168.33</c:v>
                </c:pt>
                <c:pt idx="46976">
                  <c:v>166.553</c:v>
                </c:pt>
                <c:pt idx="46977">
                  <c:v>164.78100000000001</c:v>
                </c:pt>
                <c:pt idx="46978">
                  <c:v>163.01499999999999</c:v>
                </c:pt>
                <c:pt idx="46979">
                  <c:v>161.25399999999999</c:v>
                </c:pt>
                <c:pt idx="46980">
                  <c:v>159.5</c:v>
                </c:pt>
                <c:pt idx="46981">
                  <c:v>157.751</c:v>
                </c:pt>
                <c:pt idx="46982">
                  <c:v>156.00899999999999</c:v>
                </c:pt>
                <c:pt idx="46983">
                  <c:v>154.27199999999999</c:v>
                </c:pt>
                <c:pt idx="46984">
                  <c:v>152.542</c:v>
                </c:pt>
                <c:pt idx="46985">
                  <c:v>150.81900000000002</c:v>
                </c:pt>
                <c:pt idx="46986">
                  <c:v>149.102</c:v>
                </c:pt>
                <c:pt idx="46987">
                  <c:v>147.39200000000011</c:v>
                </c:pt>
                <c:pt idx="46988">
                  <c:v>145.68900000000002</c:v>
                </c:pt>
                <c:pt idx="46989">
                  <c:v>143.99300000000002</c:v>
                </c:pt>
                <c:pt idx="46990">
                  <c:v>142.303</c:v>
                </c:pt>
                <c:pt idx="46991">
                  <c:v>140.62200000000001</c:v>
                </c:pt>
                <c:pt idx="46992">
                  <c:v>138.947</c:v>
                </c:pt>
                <c:pt idx="46993">
                  <c:v>137.28</c:v>
                </c:pt>
                <c:pt idx="46994">
                  <c:v>135.62100000000001</c:v>
                </c:pt>
                <c:pt idx="46995">
                  <c:v>133.96900000000002</c:v>
                </c:pt>
                <c:pt idx="46996">
                  <c:v>132.32500000000007</c:v>
                </c:pt>
                <c:pt idx="46997">
                  <c:v>130.68900000000002</c:v>
                </c:pt>
                <c:pt idx="46998">
                  <c:v>129.06100000000001</c:v>
                </c:pt>
                <c:pt idx="46999">
                  <c:v>127.44200000000002</c:v>
                </c:pt>
                <c:pt idx="47000">
                  <c:v>125.831</c:v>
                </c:pt>
                <c:pt idx="47001">
                  <c:v>124.22799999999999</c:v>
                </c:pt>
                <c:pt idx="47002">
                  <c:v>122.633</c:v>
                </c:pt>
                <c:pt idx="47003">
                  <c:v>121.048</c:v>
                </c:pt>
                <c:pt idx="47004">
                  <c:v>119.471</c:v>
                </c:pt>
                <c:pt idx="47005">
                  <c:v>117.90300000000002</c:v>
                </c:pt>
                <c:pt idx="47006">
                  <c:v>116.345</c:v>
                </c:pt>
                <c:pt idx="47007">
                  <c:v>114.795</c:v>
                </c:pt>
                <c:pt idx="47008">
                  <c:v>113.255</c:v>
                </c:pt>
                <c:pt idx="47009">
                  <c:v>111.724</c:v>
                </c:pt>
                <c:pt idx="47010">
                  <c:v>110.202</c:v>
                </c:pt>
                <c:pt idx="47011">
                  <c:v>108.69</c:v>
                </c:pt>
                <c:pt idx="47012">
                  <c:v>107.18799999999999</c:v>
                </c:pt>
                <c:pt idx="47013">
                  <c:v>105.69499999999999</c:v>
                </c:pt>
                <c:pt idx="47014">
                  <c:v>104.21299999999999</c:v>
                </c:pt>
                <c:pt idx="47015">
                  <c:v>102.74000000000002</c:v>
                </c:pt>
                <c:pt idx="47016">
                  <c:v>101.27800000000001</c:v>
                </c:pt>
                <c:pt idx="47017">
                  <c:v>99.825399999999988</c:v>
                </c:pt>
                <c:pt idx="47018">
                  <c:v>98.383499999999998</c:v>
                </c:pt>
                <c:pt idx="47019">
                  <c:v>96.952100000000002</c:v>
                </c:pt>
                <c:pt idx="47020">
                  <c:v>95.531099999999995</c:v>
                </c:pt>
                <c:pt idx="47021">
                  <c:v>94.120699999999999</c:v>
                </c:pt>
                <c:pt idx="47022">
                  <c:v>92.721100000000007</c:v>
                </c:pt>
                <c:pt idx="47023">
                  <c:v>91.332399999999978</c:v>
                </c:pt>
                <c:pt idx="47024">
                  <c:v>89.954400000000007</c:v>
                </c:pt>
                <c:pt idx="47025">
                  <c:v>88.587700000000012</c:v>
                </c:pt>
                <c:pt idx="47026">
                  <c:v>87.232000000000014</c:v>
                </c:pt>
                <c:pt idx="47027">
                  <c:v>85.8874</c:v>
                </c:pt>
                <c:pt idx="47028">
                  <c:v>84.554100000000005</c:v>
                </c:pt>
                <c:pt idx="47029">
                  <c:v>83.232200000000006</c:v>
                </c:pt>
                <c:pt idx="47030">
                  <c:v>81.921800000000005</c:v>
                </c:pt>
                <c:pt idx="47031">
                  <c:v>80.622999999999948</c:v>
                </c:pt>
                <c:pt idx="47032">
                  <c:v>79.335700000000003</c:v>
                </c:pt>
                <c:pt idx="47033">
                  <c:v>78.060199999999995</c:v>
                </c:pt>
                <c:pt idx="47034">
                  <c:v>76.796600000000026</c:v>
                </c:pt>
                <c:pt idx="47035">
                  <c:v>75.544799999999995</c:v>
                </c:pt>
                <c:pt idx="47036">
                  <c:v>74.304900000000004</c:v>
                </c:pt>
                <c:pt idx="47037">
                  <c:v>73.077200000000005</c:v>
                </c:pt>
                <c:pt idx="47038">
                  <c:v>71.861599999999996</c:v>
                </c:pt>
                <c:pt idx="47039">
                  <c:v>70.657999999999987</c:v>
                </c:pt>
                <c:pt idx="47040">
                  <c:v>69.466899999999995</c:v>
                </c:pt>
                <c:pt idx="47041">
                  <c:v>68.288200000000003</c:v>
                </c:pt>
                <c:pt idx="47042">
                  <c:v>67.121799999999979</c:v>
                </c:pt>
                <c:pt idx="47043">
                  <c:v>65.967900000000057</c:v>
                </c:pt>
                <c:pt idx="47044">
                  <c:v>64.826700000000002</c:v>
                </c:pt>
                <c:pt idx="47045">
                  <c:v>63.698000000000029</c:v>
                </c:pt>
                <c:pt idx="47046">
                  <c:v>62.582000000000001</c:v>
                </c:pt>
                <c:pt idx="47047">
                  <c:v>61.479000000000006</c:v>
                </c:pt>
                <c:pt idx="47048">
                  <c:v>60.388600000000004</c:v>
                </c:pt>
                <c:pt idx="47049">
                  <c:v>59.311099999999996</c:v>
                </c:pt>
                <c:pt idx="47050">
                  <c:v>58.246700000000011</c:v>
                </c:pt>
                <c:pt idx="47051">
                  <c:v>57.195200000000028</c:v>
                </c:pt>
                <c:pt idx="47052">
                  <c:v>56.1569</c:v>
                </c:pt>
                <c:pt idx="47053">
                  <c:v>55.131700000000002</c:v>
                </c:pt>
                <c:pt idx="47054">
                  <c:v>54.119600000000005</c:v>
                </c:pt>
                <c:pt idx="47055">
                  <c:v>53.120700000000028</c:v>
                </c:pt>
                <c:pt idx="47056">
                  <c:v>52.135300000000029</c:v>
                </c:pt>
                <c:pt idx="47057">
                  <c:v>51.163200000000003</c:v>
                </c:pt>
                <c:pt idx="47058">
                  <c:v>50.2044</c:v>
                </c:pt>
                <c:pt idx="47059">
                  <c:v>49.2592</c:v>
                </c:pt>
                <c:pt idx="47060">
                  <c:v>48.327400000000004</c:v>
                </c:pt>
                <c:pt idx="47061">
                  <c:v>47.409000000000006</c:v>
                </c:pt>
                <c:pt idx="47062">
                  <c:v>46.504400000000004</c:v>
                </c:pt>
                <c:pt idx="47063">
                  <c:v>45.613300000000002</c:v>
                </c:pt>
                <c:pt idx="47064">
                  <c:v>44.735900000000029</c:v>
                </c:pt>
                <c:pt idx="47065">
                  <c:v>43.872200000000007</c:v>
                </c:pt>
                <c:pt idx="47066">
                  <c:v>43.02230000000003</c:v>
                </c:pt>
                <c:pt idx="47067">
                  <c:v>42.186100000000003</c:v>
                </c:pt>
                <c:pt idx="47068">
                  <c:v>41.363800000000005</c:v>
                </c:pt>
                <c:pt idx="47069">
                  <c:v>40.555200000000006</c:v>
                </c:pt>
                <c:pt idx="47070">
                  <c:v>39.760600000000011</c:v>
                </c:pt>
                <c:pt idx="47071">
                  <c:v>38.979900000000001</c:v>
                </c:pt>
                <c:pt idx="47072">
                  <c:v>38.213000000000001</c:v>
                </c:pt>
                <c:pt idx="47073">
                  <c:v>37.460100000000011</c:v>
                </c:pt>
                <c:pt idx="47074">
                  <c:v>36.721300000000028</c:v>
                </c:pt>
                <c:pt idx="47075">
                  <c:v>35.996500000000012</c:v>
                </c:pt>
                <c:pt idx="47076">
                  <c:v>35.285500000000013</c:v>
                </c:pt>
                <c:pt idx="47077">
                  <c:v>34.588700000000003</c:v>
                </c:pt>
                <c:pt idx="47078">
                  <c:v>33.906000000000006</c:v>
                </c:pt>
                <c:pt idx="47079">
                  <c:v>33.237300000000012</c:v>
                </c:pt>
                <c:pt idx="47080">
                  <c:v>32.582800000000006</c:v>
                </c:pt>
                <c:pt idx="47081">
                  <c:v>31.942299999999971</c:v>
                </c:pt>
                <c:pt idx="47082">
                  <c:v>31.315899999999999</c:v>
                </c:pt>
                <c:pt idx="47083">
                  <c:v>30.703800000000001</c:v>
                </c:pt>
                <c:pt idx="47084">
                  <c:v>30.105699999999981</c:v>
                </c:pt>
                <c:pt idx="47085">
                  <c:v>29.521699999999989</c:v>
                </c:pt>
                <c:pt idx="47086">
                  <c:v>28.952000000000002</c:v>
                </c:pt>
                <c:pt idx="47087">
                  <c:v>28.3964</c:v>
                </c:pt>
                <c:pt idx="47088">
                  <c:v>27.854900000000015</c:v>
                </c:pt>
                <c:pt idx="47089">
                  <c:v>27.3277</c:v>
                </c:pt>
                <c:pt idx="47090">
                  <c:v>26.814499999999999</c:v>
                </c:pt>
                <c:pt idx="47091">
                  <c:v>26.3156</c:v>
                </c:pt>
                <c:pt idx="47092">
                  <c:v>25.830800000000014</c:v>
                </c:pt>
                <c:pt idx="47093">
                  <c:v>25.36</c:v>
                </c:pt>
                <c:pt idx="47094">
                  <c:v>24.90359999999998</c:v>
                </c:pt>
                <c:pt idx="47095">
                  <c:v>24.461200000000002</c:v>
                </c:pt>
                <c:pt idx="47096">
                  <c:v>24.033000000000001</c:v>
                </c:pt>
                <c:pt idx="47097">
                  <c:v>23.619000000000014</c:v>
                </c:pt>
                <c:pt idx="47098">
                  <c:v>23.218900000000001</c:v>
                </c:pt>
                <c:pt idx="47099">
                  <c:v>22.833100000000005</c:v>
                </c:pt>
                <c:pt idx="47100">
                  <c:v>22.461099999999977</c:v>
                </c:pt>
                <c:pt idx="47101">
                  <c:v>22.103400000000001</c:v>
                </c:pt>
                <c:pt idx="47102">
                  <c:v>21.759699999999981</c:v>
                </c:pt>
                <c:pt idx="47103">
                  <c:v>21.43</c:v>
                </c:pt>
                <c:pt idx="47104">
                  <c:v>21.114300000000014</c:v>
                </c:pt>
                <c:pt idx="47105">
                  <c:v>20.8126</c:v>
                </c:pt>
                <c:pt idx="47106">
                  <c:v>20.524799999999981</c:v>
                </c:pt>
                <c:pt idx="47107">
                  <c:v>20.251000000000001</c:v>
                </c:pt>
                <c:pt idx="47108">
                  <c:v>19.991099999999989</c:v>
                </c:pt>
                <c:pt idx="47109">
                  <c:v>19.745099999999979</c:v>
                </c:pt>
                <c:pt idx="47110">
                  <c:v>19.512799999999981</c:v>
                </c:pt>
                <c:pt idx="47111">
                  <c:v>19.294499999999989</c:v>
                </c:pt>
                <c:pt idx="47112">
                  <c:v>19.0899</c:v>
                </c:pt>
                <c:pt idx="47113">
                  <c:v>18.899000000000001</c:v>
                </c:pt>
                <c:pt idx="47114">
                  <c:v>18.721900000000005</c:v>
                </c:pt>
                <c:pt idx="47115">
                  <c:v>18.558399999999981</c:v>
                </c:pt>
                <c:pt idx="47116">
                  <c:v>18.408599999999982</c:v>
                </c:pt>
                <c:pt idx="47117">
                  <c:v>18.27239999999998</c:v>
                </c:pt>
                <c:pt idx="47118">
                  <c:v>18.149799999999981</c:v>
                </c:pt>
                <c:pt idx="47119">
                  <c:v>18.04069999999998</c:v>
                </c:pt>
                <c:pt idx="47120">
                  <c:v>17.945099999999982</c:v>
                </c:pt>
                <c:pt idx="47121">
                  <c:v>17.8629</c:v>
                </c:pt>
                <c:pt idx="47122">
                  <c:v>17.7942</c:v>
                </c:pt>
                <c:pt idx="47123">
                  <c:v>17.738800000000001</c:v>
                </c:pt>
                <c:pt idx="47124">
                  <c:v>17.6967</c:v>
                </c:pt>
                <c:pt idx="47125">
                  <c:v>17.667800000000014</c:v>
                </c:pt>
                <c:pt idx="47126">
                  <c:v>17.652200000000001</c:v>
                </c:pt>
                <c:pt idx="47127">
                  <c:v>17.649699999999989</c:v>
                </c:pt>
                <c:pt idx="47128">
                  <c:v>17.6602</c:v>
                </c:pt>
                <c:pt idx="47129">
                  <c:v>17.683900000000001</c:v>
                </c:pt>
                <c:pt idx="47130">
                  <c:v>17.72049999999998</c:v>
                </c:pt>
                <c:pt idx="47131">
                  <c:v>17.770199999999985</c:v>
                </c:pt>
                <c:pt idx="47132">
                  <c:v>17.832599999999989</c:v>
                </c:pt>
                <c:pt idx="47133">
                  <c:v>17.90809999999998</c:v>
                </c:pt>
                <c:pt idx="47134">
                  <c:v>17.996099999999977</c:v>
                </c:pt>
                <c:pt idx="47135">
                  <c:v>18.096900000000005</c:v>
                </c:pt>
                <c:pt idx="47136">
                  <c:v>18.2104</c:v>
                </c:pt>
                <c:pt idx="47137">
                  <c:v>18.336400000000001</c:v>
                </c:pt>
                <c:pt idx="47138">
                  <c:v>18.474999999999987</c:v>
                </c:pt>
                <c:pt idx="47139">
                  <c:v>18.626100000000001</c:v>
                </c:pt>
                <c:pt idx="47140">
                  <c:v>18.789599999999982</c:v>
                </c:pt>
                <c:pt idx="47141">
                  <c:v>18.965299999999971</c:v>
                </c:pt>
                <c:pt idx="47142">
                  <c:v>19.153400000000001</c:v>
                </c:pt>
                <c:pt idx="47143">
                  <c:v>19.353800000000014</c:v>
                </c:pt>
                <c:pt idx="47144">
                  <c:v>19.566199999999977</c:v>
                </c:pt>
                <c:pt idx="47145">
                  <c:v>19.79059999999998</c:v>
                </c:pt>
                <c:pt idx="47146">
                  <c:v>20.0273</c:v>
                </c:pt>
                <c:pt idx="47147">
                  <c:v>20.275699999999979</c:v>
                </c:pt>
                <c:pt idx="47148">
                  <c:v>20.536100000000001</c:v>
                </c:pt>
                <c:pt idx="47149">
                  <c:v>20.808199999999989</c:v>
                </c:pt>
                <c:pt idx="47150">
                  <c:v>21.091999999999999</c:v>
                </c:pt>
                <c:pt idx="47151">
                  <c:v>21.387499999999989</c:v>
                </c:pt>
                <c:pt idx="47152">
                  <c:v>21.694700000000001</c:v>
                </c:pt>
                <c:pt idx="47153">
                  <c:v>22.013300000000001</c:v>
                </c:pt>
                <c:pt idx="47154">
                  <c:v>22.343299999999989</c:v>
                </c:pt>
                <c:pt idx="47155">
                  <c:v>22.684699999999989</c:v>
                </c:pt>
                <c:pt idx="47156">
                  <c:v>23.037400000000005</c:v>
                </c:pt>
                <c:pt idx="47157">
                  <c:v>23.401299999999985</c:v>
                </c:pt>
                <c:pt idx="47158">
                  <c:v>23.776299999999985</c:v>
                </c:pt>
                <c:pt idx="47159">
                  <c:v>24.162400000000002</c:v>
                </c:pt>
                <c:pt idx="47160">
                  <c:v>24.5594</c:v>
                </c:pt>
                <c:pt idx="47161">
                  <c:v>24.96739999999998</c:v>
                </c:pt>
                <c:pt idx="47162">
                  <c:v>25.386199999999981</c:v>
                </c:pt>
                <c:pt idx="47163">
                  <c:v>25.8157</c:v>
                </c:pt>
                <c:pt idx="47164">
                  <c:v>26.255800000000001</c:v>
                </c:pt>
                <c:pt idx="47165">
                  <c:v>26.706499999999977</c:v>
                </c:pt>
                <c:pt idx="47166">
                  <c:v>27.167800000000014</c:v>
                </c:pt>
                <c:pt idx="47167">
                  <c:v>27.639500000000005</c:v>
                </c:pt>
                <c:pt idx="47168">
                  <c:v>28.121500000000001</c:v>
                </c:pt>
                <c:pt idx="47169">
                  <c:v>28.613800000000019</c:v>
                </c:pt>
                <c:pt idx="47170">
                  <c:v>29.116299999999999</c:v>
                </c:pt>
                <c:pt idx="47171">
                  <c:v>29.628900000000005</c:v>
                </c:pt>
                <c:pt idx="47172">
                  <c:v>30.151399999999999</c:v>
                </c:pt>
                <c:pt idx="47173">
                  <c:v>30.683900000000001</c:v>
                </c:pt>
                <c:pt idx="47174">
                  <c:v>31.226299999999977</c:v>
                </c:pt>
                <c:pt idx="47175">
                  <c:v>31.77839999999998</c:v>
                </c:pt>
                <c:pt idx="47176">
                  <c:v>32.340200000000003</c:v>
                </c:pt>
                <c:pt idx="47177">
                  <c:v>32.911599999999993</c:v>
                </c:pt>
                <c:pt idx="47178">
                  <c:v>33.492500000000028</c:v>
                </c:pt>
                <c:pt idx="47179">
                  <c:v>34.082900000000002</c:v>
                </c:pt>
                <c:pt idx="47180">
                  <c:v>34.682500000000012</c:v>
                </c:pt>
                <c:pt idx="47181">
                  <c:v>35.291500000000013</c:v>
                </c:pt>
                <c:pt idx="47182">
                  <c:v>35.909700000000001</c:v>
                </c:pt>
                <c:pt idx="47183">
                  <c:v>36.537000000000006</c:v>
                </c:pt>
                <c:pt idx="47184">
                  <c:v>37.173200000000001</c:v>
                </c:pt>
                <c:pt idx="47185">
                  <c:v>37.818400000000004</c:v>
                </c:pt>
                <c:pt idx="47186">
                  <c:v>38.472500000000011</c:v>
                </c:pt>
                <c:pt idx="47187">
                  <c:v>39.135300000000029</c:v>
                </c:pt>
                <c:pt idx="47188">
                  <c:v>39.806800000000003</c:v>
                </c:pt>
                <c:pt idx="47189">
                  <c:v>40.486899999999999</c:v>
                </c:pt>
                <c:pt idx="47190">
                  <c:v>41.175500000000028</c:v>
                </c:pt>
                <c:pt idx="47191">
                  <c:v>41.872500000000002</c:v>
                </c:pt>
                <c:pt idx="47192">
                  <c:v>42.578000000000003</c:v>
                </c:pt>
                <c:pt idx="47193">
                  <c:v>43.291600000000003</c:v>
                </c:pt>
                <c:pt idx="47194">
                  <c:v>44.013500000000001</c:v>
                </c:pt>
                <c:pt idx="47195">
                  <c:v>44.743400000000001</c:v>
                </c:pt>
                <c:pt idx="47196">
                  <c:v>45.481400000000001</c:v>
                </c:pt>
                <c:pt idx="47197">
                  <c:v>46.227400000000003</c:v>
                </c:pt>
                <c:pt idx="47198">
                  <c:v>46.981099999999998</c:v>
                </c:pt>
                <c:pt idx="47199">
                  <c:v>47.742600000000003</c:v>
                </c:pt>
                <c:pt idx="47200">
                  <c:v>48.511899999999997</c:v>
                </c:pt>
                <c:pt idx="47201">
                  <c:v>49.288700000000013</c:v>
                </c:pt>
                <c:pt idx="47202">
                  <c:v>50.073100000000011</c:v>
                </c:pt>
                <c:pt idx="47203">
                  <c:v>50.864899999999999</c:v>
                </c:pt>
                <c:pt idx="47204">
                  <c:v>51.664200000000001</c:v>
                </c:pt>
                <c:pt idx="47205">
                  <c:v>52.470700000000001</c:v>
                </c:pt>
                <c:pt idx="47206">
                  <c:v>53.284400000000005</c:v>
                </c:pt>
                <c:pt idx="47207">
                  <c:v>54.105200000000011</c:v>
                </c:pt>
                <c:pt idx="47208">
                  <c:v>54.933100000000003</c:v>
                </c:pt>
                <c:pt idx="47209">
                  <c:v>55.76810000000004</c:v>
                </c:pt>
                <c:pt idx="47210">
                  <c:v>56.6098</c:v>
                </c:pt>
                <c:pt idx="47211">
                  <c:v>57.458400000000005</c:v>
                </c:pt>
                <c:pt idx="47212">
                  <c:v>58.313799999999993</c:v>
                </c:pt>
                <c:pt idx="47213">
                  <c:v>59.175800000000002</c:v>
                </c:pt>
                <c:pt idx="47214">
                  <c:v>60.044499999999999</c:v>
                </c:pt>
                <c:pt idx="47215">
                  <c:v>60.919699999999999</c:v>
                </c:pt>
                <c:pt idx="47216">
                  <c:v>61.801200000000001</c:v>
                </c:pt>
                <c:pt idx="47217">
                  <c:v>62.6892</c:v>
                </c:pt>
                <c:pt idx="47218">
                  <c:v>63.583500000000001</c:v>
                </c:pt>
                <c:pt idx="47219">
                  <c:v>64.484200000000058</c:v>
                </c:pt>
                <c:pt idx="47220">
                  <c:v>65.390699999999995</c:v>
                </c:pt>
                <c:pt idx="47221">
                  <c:v>66.3035</c:v>
                </c:pt>
                <c:pt idx="47222">
                  <c:v>67.222399999999979</c:v>
                </c:pt>
                <c:pt idx="47223">
                  <c:v>68.147000000000006</c:v>
                </c:pt>
                <c:pt idx="47224">
                  <c:v>69.077699999999993</c:v>
                </c:pt>
                <c:pt idx="47225">
                  <c:v>70.014100000000056</c:v>
                </c:pt>
                <c:pt idx="47226">
                  <c:v>70.956199999999995</c:v>
                </c:pt>
                <c:pt idx="47227">
                  <c:v>71.904100000000057</c:v>
                </c:pt>
                <c:pt idx="47228">
                  <c:v>72.857600000000005</c:v>
                </c:pt>
                <c:pt idx="47229">
                  <c:v>73.816599999999994</c:v>
                </c:pt>
                <c:pt idx="47230">
                  <c:v>74.781099999999995</c:v>
                </c:pt>
                <c:pt idx="47231">
                  <c:v>75.751000000000005</c:v>
                </c:pt>
                <c:pt idx="47232">
                  <c:v>76.726200000000006</c:v>
                </c:pt>
                <c:pt idx="47233">
                  <c:v>77.706800000000001</c:v>
                </c:pt>
                <c:pt idx="47234">
                  <c:v>78.692499999999981</c:v>
                </c:pt>
                <c:pt idx="47235">
                  <c:v>79.683499999999981</c:v>
                </c:pt>
                <c:pt idx="47236">
                  <c:v>80.679499999999948</c:v>
                </c:pt>
                <c:pt idx="47237">
                  <c:v>81.680699999999987</c:v>
                </c:pt>
                <c:pt idx="47238">
                  <c:v>82.686799999999948</c:v>
                </c:pt>
                <c:pt idx="47239">
                  <c:v>83.697700000000012</c:v>
                </c:pt>
                <c:pt idx="47240">
                  <c:v>84.713600000000056</c:v>
                </c:pt>
                <c:pt idx="47241">
                  <c:v>85.734300000000005</c:v>
                </c:pt>
                <c:pt idx="47242">
                  <c:v>86.759799999999998</c:v>
                </c:pt>
                <c:pt idx="47243">
                  <c:v>87.79</c:v>
                </c:pt>
                <c:pt idx="47244">
                  <c:v>88.824799999999982</c:v>
                </c:pt>
                <c:pt idx="47245">
                  <c:v>89.8643</c:v>
                </c:pt>
                <c:pt idx="47246">
                  <c:v>90.908299999999997</c:v>
                </c:pt>
                <c:pt idx="47247">
                  <c:v>91.956800000000001</c:v>
                </c:pt>
                <c:pt idx="47248">
                  <c:v>93.009799999999998</c:v>
                </c:pt>
                <c:pt idx="47249">
                  <c:v>94.067200000000057</c:v>
                </c:pt>
                <c:pt idx="47250">
                  <c:v>95.128799999999941</c:v>
                </c:pt>
                <c:pt idx="47251">
                  <c:v>96.194800000000001</c:v>
                </c:pt>
                <c:pt idx="47252">
                  <c:v>97.265199999999993</c:v>
                </c:pt>
                <c:pt idx="47253">
                  <c:v>98.339699999999993</c:v>
                </c:pt>
                <c:pt idx="47254">
                  <c:v>99.418400000000005</c:v>
                </c:pt>
                <c:pt idx="47255">
                  <c:v>100.501</c:v>
                </c:pt>
                <c:pt idx="47256">
                  <c:v>101.58799999999999</c:v>
                </c:pt>
                <c:pt idx="47257">
                  <c:v>102.67899999999995</c:v>
                </c:pt>
                <c:pt idx="47258">
                  <c:v>103.774</c:v>
                </c:pt>
                <c:pt idx="47259">
                  <c:v>104.87299999999998</c:v>
                </c:pt>
                <c:pt idx="47260">
                  <c:v>105.976</c:v>
                </c:pt>
                <c:pt idx="47261">
                  <c:v>107.083</c:v>
                </c:pt>
                <c:pt idx="47262">
                  <c:v>108.193</c:v>
                </c:pt>
                <c:pt idx="47263">
                  <c:v>109.30800000000001</c:v>
                </c:pt>
                <c:pt idx="47264">
                  <c:v>110.426</c:v>
                </c:pt>
                <c:pt idx="47265">
                  <c:v>111.548</c:v>
                </c:pt>
                <c:pt idx="47266">
                  <c:v>112.67299999999994</c:v>
                </c:pt>
                <c:pt idx="47267">
                  <c:v>113.803</c:v>
                </c:pt>
                <c:pt idx="47268">
                  <c:v>114.93600000000002</c:v>
                </c:pt>
                <c:pt idx="47269">
                  <c:v>116.07299999999998</c:v>
                </c:pt>
                <c:pt idx="47270">
                  <c:v>117.21299999999999</c:v>
                </c:pt>
                <c:pt idx="47271">
                  <c:v>118.35599999999998</c:v>
                </c:pt>
                <c:pt idx="47272">
                  <c:v>119.504</c:v>
                </c:pt>
                <c:pt idx="47273">
                  <c:v>120.65499999999999</c:v>
                </c:pt>
                <c:pt idx="47274">
                  <c:v>121.809</c:v>
                </c:pt>
                <c:pt idx="47275">
                  <c:v>122.96700000000006</c:v>
                </c:pt>
                <c:pt idx="47276">
                  <c:v>124.12799999999999</c:v>
                </c:pt>
                <c:pt idx="47277">
                  <c:v>125.29300000000002</c:v>
                </c:pt>
                <c:pt idx="47278">
                  <c:v>126.46100000000006</c:v>
                </c:pt>
                <c:pt idx="47279">
                  <c:v>127.63200000000001</c:v>
                </c:pt>
                <c:pt idx="47280">
                  <c:v>128.80700000000004</c:v>
                </c:pt>
                <c:pt idx="47281">
                  <c:v>129.98500000000001</c:v>
                </c:pt>
                <c:pt idx="47282">
                  <c:v>131.166</c:v>
                </c:pt>
                <c:pt idx="47283">
                  <c:v>132.35100000000011</c:v>
                </c:pt>
                <c:pt idx="47284">
                  <c:v>133.53900000000002</c:v>
                </c:pt>
                <c:pt idx="47285">
                  <c:v>134.73099999999999</c:v>
                </c:pt>
                <c:pt idx="47286">
                  <c:v>135.92500000000001</c:v>
                </c:pt>
                <c:pt idx="47287">
                  <c:v>137.12300000000002</c:v>
                </c:pt>
                <c:pt idx="47288">
                  <c:v>138.32400000000001</c:v>
                </c:pt>
                <c:pt idx="47289">
                  <c:v>139.52800000000011</c:v>
                </c:pt>
                <c:pt idx="47290">
                  <c:v>140.73599999999999</c:v>
                </c:pt>
                <c:pt idx="47291">
                  <c:v>141.946</c:v>
                </c:pt>
                <c:pt idx="47292">
                  <c:v>143.16</c:v>
                </c:pt>
                <c:pt idx="47293">
                  <c:v>144.37700000000001</c:v>
                </c:pt>
                <c:pt idx="47294">
                  <c:v>145.59700000000001</c:v>
                </c:pt>
                <c:pt idx="47295">
                  <c:v>146.82000000000011</c:v>
                </c:pt>
                <c:pt idx="47296">
                  <c:v>148.047</c:v>
                </c:pt>
                <c:pt idx="47297">
                  <c:v>149.27599999999998</c:v>
                </c:pt>
                <c:pt idx="47298">
                  <c:v>150.50899999999999</c:v>
                </c:pt>
                <c:pt idx="47299">
                  <c:v>151.74499999999998</c:v>
                </c:pt>
                <c:pt idx="47300">
                  <c:v>152.98400000000001</c:v>
                </c:pt>
                <c:pt idx="47301">
                  <c:v>154.226</c:v>
                </c:pt>
                <c:pt idx="47302">
                  <c:v>155.47200000000001</c:v>
                </c:pt>
                <c:pt idx="47303">
                  <c:v>156.72</c:v>
                </c:pt>
                <c:pt idx="47304">
                  <c:v>157.971</c:v>
                </c:pt>
                <c:pt idx="47305">
                  <c:v>159.226</c:v>
                </c:pt>
                <c:pt idx="47306">
                  <c:v>160.48400000000001</c:v>
                </c:pt>
                <c:pt idx="47307">
                  <c:v>161.74499999999998</c:v>
                </c:pt>
                <c:pt idx="47308">
                  <c:v>163.00899999999999</c:v>
                </c:pt>
                <c:pt idx="47309">
                  <c:v>164.27599999999998</c:v>
                </c:pt>
                <c:pt idx="47310">
                  <c:v>165.54599999999999</c:v>
                </c:pt>
                <c:pt idx="47311">
                  <c:v>166.82000000000011</c:v>
                </c:pt>
                <c:pt idx="47312">
                  <c:v>168.096</c:v>
                </c:pt>
                <c:pt idx="47313">
                  <c:v>169.376</c:v>
                </c:pt>
                <c:pt idx="47314">
                  <c:v>170.65900000000002</c:v>
                </c:pt>
                <c:pt idx="47315">
                  <c:v>171.94499999999999</c:v>
                </c:pt>
                <c:pt idx="47316">
                  <c:v>173.23399999999998</c:v>
                </c:pt>
                <c:pt idx="47317">
                  <c:v>174.52700000000004</c:v>
                </c:pt>
                <c:pt idx="47318">
                  <c:v>175.82200000000012</c:v>
                </c:pt>
                <c:pt idx="47319">
                  <c:v>177.12100000000001</c:v>
                </c:pt>
                <c:pt idx="47320">
                  <c:v>178.423</c:v>
                </c:pt>
                <c:pt idx="47321">
                  <c:v>179.72800000000001</c:v>
                </c:pt>
                <c:pt idx="47322">
                  <c:v>181.03700000000001</c:v>
                </c:pt>
                <c:pt idx="47323">
                  <c:v>182.34800000000001</c:v>
                </c:pt>
                <c:pt idx="47324">
                  <c:v>183.66300000000001</c:v>
                </c:pt>
                <c:pt idx="47325">
                  <c:v>184.98100000000011</c:v>
                </c:pt>
                <c:pt idx="47326">
                  <c:v>186.303</c:v>
                </c:pt>
                <c:pt idx="47327">
                  <c:v>187.62700000000001</c:v>
                </c:pt>
                <c:pt idx="47328">
                  <c:v>188.95500000000001</c:v>
                </c:pt>
                <c:pt idx="47329">
                  <c:v>190.28700000000001</c:v>
                </c:pt>
                <c:pt idx="47330">
                  <c:v>191.62100000000001</c:v>
                </c:pt>
                <c:pt idx="47331">
                  <c:v>192.959</c:v>
                </c:pt>
                <c:pt idx="47332">
                  <c:v>194.3</c:v>
                </c:pt>
                <c:pt idx="47333">
                  <c:v>195.64499999999998</c:v>
                </c:pt>
                <c:pt idx="47334">
                  <c:v>196.99300000000002</c:v>
                </c:pt>
                <c:pt idx="47335">
                  <c:v>198.34399999999999</c:v>
                </c:pt>
                <c:pt idx="47336">
                  <c:v>199.69800000000001</c:v>
                </c:pt>
                <c:pt idx="47337">
                  <c:v>201.05700000000004</c:v>
                </c:pt>
                <c:pt idx="47338">
                  <c:v>202.41800000000001</c:v>
                </c:pt>
                <c:pt idx="47339">
                  <c:v>203.78300000000002</c:v>
                </c:pt>
                <c:pt idx="47340">
                  <c:v>205.15100000000001</c:v>
                </c:pt>
                <c:pt idx="47341">
                  <c:v>206.523</c:v>
                </c:pt>
                <c:pt idx="47342">
                  <c:v>207.89800000000011</c:v>
                </c:pt>
                <c:pt idx="47343">
                  <c:v>209.27699999999999</c:v>
                </c:pt>
                <c:pt idx="47344">
                  <c:v>210.65900000000002</c:v>
                </c:pt>
                <c:pt idx="47345">
                  <c:v>212.04499999999999</c:v>
                </c:pt>
                <c:pt idx="47346">
                  <c:v>213.434</c:v>
                </c:pt>
                <c:pt idx="47347">
                  <c:v>214.82700000000011</c:v>
                </c:pt>
                <c:pt idx="47348">
                  <c:v>216.22300000000001</c:v>
                </c:pt>
                <c:pt idx="47349">
                  <c:v>217.62300000000002</c:v>
                </c:pt>
                <c:pt idx="47350">
                  <c:v>219.02600000000001</c:v>
                </c:pt>
                <c:pt idx="47351">
                  <c:v>220.43300000000002</c:v>
                </c:pt>
                <c:pt idx="47352">
                  <c:v>221.84399999999999</c:v>
                </c:pt>
                <c:pt idx="47353">
                  <c:v>223.25800000000001</c:v>
                </c:pt>
                <c:pt idx="47354">
                  <c:v>224.67599999999999</c:v>
                </c:pt>
                <c:pt idx="47355">
                  <c:v>226.09800000000001</c:v>
                </c:pt>
                <c:pt idx="47356">
                  <c:v>227.523</c:v>
                </c:pt>
                <c:pt idx="47357">
                  <c:v>228.95200000000011</c:v>
                </c:pt>
                <c:pt idx="47358">
                  <c:v>230.38400000000001</c:v>
                </c:pt>
                <c:pt idx="47359">
                  <c:v>231.82000000000011</c:v>
                </c:pt>
                <c:pt idx="47360">
                  <c:v>233.261</c:v>
                </c:pt>
                <c:pt idx="47361">
                  <c:v>234.70399999999998</c:v>
                </c:pt>
                <c:pt idx="47362">
                  <c:v>236.15200000000004</c:v>
                </c:pt>
                <c:pt idx="47363">
                  <c:v>237.60300000000001</c:v>
                </c:pt>
                <c:pt idx="47364">
                  <c:v>239.05800000000011</c:v>
                </c:pt>
                <c:pt idx="47365">
                  <c:v>240.51599999999999</c:v>
                </c:pt>
                <c:pt idx="47366">
                  <c:v>241.97900000000001</c:v>
                </c:pt>
                <c:pt idx="47367">
                  <c:v>243.44499999999999</c:v>
                </c:pt>
                <c:pt idx="47368">
                  <c:v>244.91499999999999</c:v>
                </c:pt>
                <c:pt idx="47369">
                  <c:v>246.38900000000001</c:v>
                </c:pt>
                <c:pt idx="47370">
                  <c:v>247.86600000000001</c:v>
                </c:pt>
                <c:pt idx="47371">
                  <c:v>249.34800000000001</c:v>
                </c:pt>
                <c:pt idx="47372">
                  <c:v>250.833</c:v>
                </c:pt>
                <c:pt idx="47373">
                  <c:v>252.32200000000012</c:v>
                </c:pt>
                <c:pt idx="47374">
                  <c:v>253.815</c:v>
                </c:pt>
                <c:pt idx="47375">
                  <c:v>255.31200000000001</c:v>
                </c:pt>
                <c:pt idx="47376">
                  <c:v>256.81200000000001</c:v>
                </c:pt>
                <c:pt idx="47377">
                  <c:v>258.31700000000001</c:v>
                </c:pt>
                <c:pt idx="47378">
                  <c:v>259.82499999999999</c:v>
                </c:pt>
                <c:pt idx="47379">
                  <c:v>261.33699999999965</c:v>
                </c:pt>
                <c:pt idx="47380">
                  <c:v>262.85300000000001</c:v>
                </c:pt>
                <c:pt idx="47381">
                  <c:v>264.37299999999999</c:v>
                </c:pt>
                <c:pt idx="47382">
                  <c:v>265.89699999999965</c:v>
                </c:pt>
                <c:pt idx="47383">
                  <c:v>267.42399999999958</c:v>
                </c:pt>
                <c:pt idx="47384">
                  <c:v>268.95599999999979</c:v>
                </c:pt>
                <c:pt idx="47385">
                  <c:v>270.49099999999964</c:v>
                </c:pt>
                <c:pt idx="47386">
                  <c:v>272.02999999999975</c:v>
                </c:pt>
                <c:pt idx="47387">
                  <c:v>273.57299999999975</c:v>
                </c:pt>
                <c:pt idx="47388">
                  <c:v>275.12</c:v>
                </c:pt>
                <c:pt idx="47389">
                  <c:v>276.67</c:v>
                </c:pt>
                <c:pt idx="47390">
                  <c:v>278.2249999999998</c:v>
                </c:pt>
                <c:pt idx="47391">
                  <c:v>279.78299999999979</c:v>
                </c:pt>
                <c:pt idx="47392">
                  <c:v>281.34500000000008</c:v>
                </c:pt>
                <c:pt idx="47393">
                  <c:v>282.91099999999977</c:v>
                </c:pt>
                <c:pt idx="47394">
                  <c:v>284.48099999999965</c:v>
                </c:pt>
                <c:pt idx="47395">
                  <c:v>286.05500000000001</c:v>
                </c:pt>
                <c:pt idx="47396">
                  <c:v>287.63200000000001</c:v>
                </c:pt>
                <c:pt idx="47397">
                  <c:v>289.21299999999979</c:v>
                </c:pt>
                <c:pt idx="47398">
                  <c:v>290.79799999999977</c:v>
                </c:pt>
                <c:pt idx="47399">
                  <c:v>292.387</c:v>
                </c:pt>
                <c:pt idx="47400">
                  <c:v>293.97899999999959</c:v>
                </c:pt>
                <c:pt idx="47401">
                  <c:v>295.57499999999999</c:v>
                </c:pt>
                <c:pt idx="47402">
                  <c:v>297.17500000000001</c:v>
                </c:pt>
                <c:pt idx="47403">
                  <c:v>298.779</c:v>
                </c:pt>
                <c:pt idx="47404">
                  <c:v>300.3859999999998</c:v>
                </c:pt>
                <c:pt idx="47405">
                  <c:v>301.99699999999962</c:v>
                </c:pt>
                <c:pt idx="47406">
                  <c:v>303.61099999999999</c:v>
                </c:pt>
                <c:pt idx="47407">
                  <c:v>305.22899999999959</c:v>
                </c:pt>
                <c:pt idx="47408">
                  <c:v>306.851</c:v>
                </c:pt>
                <c:pt idx="47409">
                  <c:v>308.47599999999977</c:v>
                </c:pt>
                <c:pt idx="47410">
                  <c:v>310.10500000000002</c:v>
                </c:pt>
                <c:pt idx="47411">
                  <c:v>311.73699999999963</c:v>
                </c:pt>
                <c:pt idx="47412">
                  <c:v>313.37299999999999</c:v>
                </c:pt>
                <c:pt idx="47413">
                  <c:v>315.012</c:v>
                </c:pt>
                <c:pt idx="47414">
                  <c:v>316.65499999999997</c:v>
                </c:pt>
                <c:pt idx="47415">
                  <c:v>318.30099999999999</c:v>
                </c:pt>
                <c:pt idx="47416">
                  <c:v>319.95</c:v>
                </c:pt>
                <c:pt idx="47417">
                  <c:v>321.60300000000001</c:v>
                </c:pt>
                <c:pt idx="47418">
                  <c:v>323.25900000000001</c:v>
                </c:pt>
                <c:pt idx="47419">
                  <c:v>324.91799999999978</c:v>
                </c:pt>
                <c:pt idx="47420">
                  <c:v>326.58099999999979</c:v>
                </c:pt>
                <c:pt idx="47421">
                  <c:v>328.24599999999975</c:v>
                </c:pt>
                <c:pt idx="47422">
                  <c:v>329.91499999999979</c:v>
                </c:pt>
                <c:pt idx="47423">
                  <c:v>331.58699999999965</c:v>
                </c:pt>
                <c:pt idx="47424">
                  <c:v>333.26299999999975</c:v>
                </c:pt>
                <c:pt idx="47425">
                  <c:v>334.94099999999975</c:v>
                </c:pt>
                <c:pt idx="47426">
                  <c:v>336.62200000000001</c:v>
                </c:pt>
                <c:pt idx="47427">
                  <c:v>338.30599999999993</c:v>
                </c:pt>
                <c:pt idx="47428">
                  <c:v>339.99299999999965</c:v>
                </c:pt>
                <c:pt idx="47429">
                  <c:v>341.68299999999999</c:v>
                </c:pt>
                <c:pt idx="47430">
                  <c:v>343.375</c:v>
                </c:pt>
                <c:pt idx="47431">
                  <c:v>345.07100000000003</c:v>
                </c:pt>
                <c:pt idx="47432">
                  <c:v>346.76900000000001</c:v>
                </c:pt>
                <c:pt idx="47433">
                  <c:v>348.46899999999965</c:v>
                </c:pt>
                <c:pt idx="47434">
                  <c:v>350.173</c:v>
                </c:pt>
                <c:pt idx="47435">
                  <c:v>351.87900000000002</c:v>
                </c:pt>
                <c:pt idx="47436">
                  <c:v>353.58699999999965</c:v>
                </c:pt>
                <c:pt idx="47437">
                  <c:v>355.29799999999977</c:v>
                </c:pt>
                <c:pt idx="47438">
                  <c:v>357.0109999999998</c:v>
                </c:pt>
                <c:pt idx="47439">
                  <c:v>358.72699999999958</c:v>
                </c:pt>
                <c:pt idx="47440">
                  <c:v>360.44400000000002</c:v>
                </c:pt>
                <c:pt idx="47441">
                  <c:v>362.16399999999999</c:v>
                </c:pt>
                <c:pt idx="47442">
                  <c:v>363.8859999999998</c:v>
                </c:pt>
                <c:pt idx="47443">
                  <c:v>365.61099999999999</c:v>
                </c:pt>
                <c:pt idx="47444">
                  <c:v>367.33699999999965</c:v>
                </c:pt>
                <c:pt idx="47445">
                  <c:v>369.065</c:v>
                </c:pt>
                <c:pt idx="47446">
                  <c:v>370.79499999999979</c:v>
                </c:pt>
                <c:pt idx="47447">
                  <c:v>372.52699999999965</c:v>
                </c:pt>
                <c:pt idx="47448">
                  <c:v>374.26</c:v>
                </c:pt>
                <c:pt idx="47449">
                  <c:v>375.99599999999958</c:v>
                </c:pt>
                <c:pt idx="47450">
                  <c:v>377.73200000000003</c:v>
                </c:pt>
                <c:pt idx="47451">
                  <c:v>379.47099999999978</c:v>
                </c:pt>
                <c:pt idx="47452">
                  <c:v>381.21</c:v>
                </c:pt>
                <c:pt idx="47453">
                  <c:v>382.952</c:v>
                </c:pt>
                <c:pt idx="47454">
                  <c:v>384.69400000000002</c:v>
                </c:pt>
                <c:pt idx="47455">
                  <c:v>386.43799999999965</c:v>
                </c:pt>
                <c:pt idx="47456">
                  <c:v>388.18200000000002</c:v>
                </c:pt>
                <c:pt idx="47457">
                  <c:v>389.92799999999966</c:v>
                </c:pt>
                <c:pt idx="47458">
                  <c:v>391.67500000000001</c:v>
                </c:pt>
                <c:pt idx="47459">
                  <c:v>393.42299999999977</c:v>
                </c:pt>
                <c:pt idx="47460">
                  <c:v>395.17099999999999</c:v>
                </c:pt>
                <c:pt idx="47461">
                  <c:v>396.91999999999979</c:v>
                </c:pt>
                <c:pt idx="47462">
                  <c:v>398.67</c:v>
                </c:pt>
                <c:pt idx="47463">
                  <c:v>400.41999999999979</c:v>
                </c:pt>
                <c:pt idx="47464">
                  <c:v>402.17099999999999</c:v>
                </c:pt>
                <c:pt idx="47465">
                  <c:v>403.92200000000003</c:v>
                </c:pt>
                <c:pt idx="47466">
                  <c:v>405.67399999999975</c:v>
                </c:pt>
                <c:pt idx="47467">
                  <c:v>407.42499999999978</c:v>
                </c:pt>
                <c:pt idx="47468">
                  <c:v>409.17700000000002</c:v>
                </c:pt>
                <c:pt idx="47469">
                  <c:v>410.92899999999958</c:v>
                </c:pt>
                <c:pt idx="47470">
                  <c:v>412.68</c:v>
                </c:pt>
                <c:pt idx="47471">
                  <c:v>414.43199999999962</c:v>
                </c:pt>
                <c:pt idx="47472">
                  <c:v>416.18299999999999</c:v>
                </c:pt>
                <c:pt idx="47473">
                  <c:v>417.93400000000003</c:v>
                </c:pt>
                <c:pt idx="47474">
                  <c:v>419.68400000000008</c:v>
                </c:pt>
                <c:pt idx="47475">
                  <c:v>421.43299999999965</c:v>
                </c:pt>
                <c:pt idx="47476">
                  <c:v>423.18200000000002</c:v>
                </c:pt>
                <c:pt idx="47477">
                  <c:v>424.92999999999978</c:v>
                </c:pt>
                <c:pt idx="47478">
                  <c:v>426.67700000000002</c:v>
                </c:pt>
                <c:pt idx="47479">
                  <c:v>428.42299999999977</c:v>
                </c:pt>
                <c:pt idx="47480">
                  <c:v>430.16800000000001</c:v>
                </c:pt>
                <c:pt idx="47481">
                  <c:v>431.91199999999958</c:v>
                </c:pt>
                <c:pt idx="47482">
                  <c:v>433.65499999999997</c:v>
                </c:pt>
                <c:pt idx="47483">
                  <c:v>435.39599999999979</c:v>
                </c:pt>
                <c:pt idx="47484">
                  <c:v>437.13499999999999</c:v>
                </c:pt>
                <c:pt idx="47485">
                  <c:v>438.87299999999999</c:v>
                </c:pt>
                <c:pt idx="47486">
                  <c:v>440.60899999999975</c:v>
                </c:pt>
                <c:pt idx="47487">
                  <c:v>442.34399999999999</c:v>
                </c:pt>
                <c:pt idx="47488">
                  <c:v>444.07599999999979</c:v>
                </c:pt>
                <c:pt idx="47489">
                  <c:v>445.80599999999993</c:v>
                </c:pt>
                <c:pt idx="47490">
                  <c:v>447.53399999999965</c:v>
                </c:pt>
                <c:pt idx="47491">
                  <c:v>449.25900000000001</c:v>
                </c:pt>
                <c:pt idx="47492">
                  <c:v>450.98299999999978</c:v>
                </c:pt>
                <c:pt idx="47493">
                  <c:v>452.70299999999975</c:v>
                </c:pt>
                <c:pt idx="47494">
                  <c:v>454.42099999999965</c:v>
                </c:pt>
                <c:pt idx="47495">
                  <c:v>456.1359999999998</c:v>
                </c:pt>
                <c:pt idx="47496">
                  <c:v>457.84800000000001</c:v>
                </c:pt>
                <c:pt idx="47497">
                  <c:v>459.55700000000002</c:v>
                </c:pt>
                <c:pt idx="47498">
                  <c:v>461.26299999999975</c:v>
                </c:pt>
                <c:pt idx="47499">
                  <c:v>462.96599999999978</c:v>
                </c:pt>
                <c:pt idx="47500">
                  <c:v>464.66500000000002</c:v>
                </c:pt>
                <c:pt idx="47501">
                  <c:v>466.36099999999999</c:v>
                </c:pt>
                <c:pt idx="47502">
                  <c:v>468.053</c:v>
                </c:pt>
                <c:pt idx="47503">
                  <c:v>469.74200000000002</c:v>
                </c:pt>
                <c:pt idx="47504">
                  <c:v>471.42599999999965</c:v>
                </c:pt>
                <c:pt idx="47505">
                  <c:v>473.10700000000008</c:v>
                </c:pt>
                <c:pt idx="47506">
                  <c:v>474.78299999999979</c:v>
                </c:pt>
                <c:pt idx="47507">
                  <c:v>476.45499999999993</c:v>
                </c:pt>
                <c:pt idx="47508">
                  <c:v>478.12299999999999</c:v>
                </c:pt>
                <c:pt idx="47509">
                  <c:v>479.78599999999977</c:v>
                </c:pt>
                <c:pt idx="47510">
                  <c:v>481.44499999999999</c:v>
                </c:pt>
                <c:pt idx="47511">
                  <c:v>483.09899999999965</c:v>
                </c:pt>
                <c:pt idx="47512">
                  <c:v>484.74799999999999</c:v>
                </c:pt>
                <c:pt idx="47513">
                  <c:v>486.392</c:v>
                </c:pt>
                <c:pt idx="47514">
                  <c:v>488.03099999999978</c:v>
                </c:pt>
                <c:pt idx="47515">
                  <c:v>489.66399999999999</c:v>
                </c:pt>
                <c:pt idx="47516">
                  <c:v>491.29299999999978</c:v>
                </c:pt>
                <c:pt idx="47517">
                  <c:v>492.91499999999979</c:v>
                </c:pt>
                <c:pt idx="47518">
                  <c:v>494.53299999999979</c:v>
                </c:pt>
                <c:pt idx="47519">
                  <c:v>496.14400000000023</c:v>
                </c:pt>
                <c:pt idx="47520">
                  <c:v>497.74900000000002</c:v>
                </c:pt>
                <c:pt idx="47521">
                  <c:v>499.34899999999999</c:v>
                </c:pt>
                <c:pt idx="47522">
                  <c:v>500.94200000000001</c:v>
                </c:pt>
                <c:pt idx="47523">
                  <c:v>502.529</c:v>
                </c:pt>
                <c:pt idx="47524">
                  <c:v>504.11</c:v>
                </c:pt>
                <c:pt idx="47525">
                  <c:v>505.68400000000008</c:v>
                </c:pt>
                <c:pt idx="47526">
                  <c:v>507.25099999999975</c:v>
                </c:pt>
                <c:pt idx="47527">
                  <c:v>508.81200000000001</c:v>
                </c:pt>
                <c:pt idx="47528">
                  <c:v>510.36599999999999</c:v>
                </c:pt>
                <c:pt idx="47529">
                  <c:v>511.91199999999958</c:v>
                </c:pt>
                <c:pt idx="47530">
                  <c:v>513.45199999999954</c:v>
                </c:pt>
                <c:pt idx="47531">
                  <c:v>514.98400000000004</c:v>
                </c:pt>
                <c:pt idx="47532">
                  <c:v>516.50900000000001</c:v>
                </c:pt>
                <c:pt idx="47533">
                  <c:v>518.0259999999995</c:v>
                </c:pt>
                <c:pt idx="47534">
                  <c:v>519.53599999999949</c:v>
                </c:pt>
                <c:pt idx="47535">
                  <c:v>521.03800000000001</c:v>
                </c:pt>
                <c:pt idx="47536">
                  <c:v>522.53099999999949</c:v>
                </c:pt>
                <c:pt idx="47537">
                  <c:v>524.0169999999996</c:v>
                </c:pt>
                <c:pt idx="47538">
                  <c:v>525.495</c:v>
                </c:pt>
                <c:pt idx="47539">
                  <c:v>526.96400000000006</c:v>
                </c:pt>
                <c:pt idx="47540">
                  <c:v>528.4249999999995</c:v>
                </c:pt>
                <c:pt idx="47541">
                  <c:v>529.87800000000004</c:v>
                </c:pt>
                <c:pt idx="47542">
                  <c:v>531.32099999999957</c:v>
                </c:pt>
                <c:pt idx="47543">
                  <c:v>532.75599999999997</c:v>
                </c:pt>
                <c:pt idx="47544">
                  <c:v>534.18200000000002</c:v>
                </c:pt>
                <c:pt idx="47545">
                  <c:v>535.59900000000005</c:v>
                </c:pt>
                <c:pt idx="47546">
                  <c:v>537.00699999999949</c:v>
                </c:pt>
                <c:pt idx="47547">
                  <c:v>538.40499999999997</c:v>
                </c:pt>
                <c:pt idx="47548">
                  <c:v>539.79400000000044</c:v>
                </c:pt>
                <c:pt idx="47549">
                  <c:v>541.17400000000043</c:v>
                </c:pt>
                <c:pt idx="47550">
                  <c:v>542.54399999999998</c:v>
                </c:pt>
                <c:pt idx="47551">
                  <c:v>543.904</c:v>
                </c:pt>
                <c:pt idx="47552">
                  <c:v>545.25400000000002</c:v>
                </c:pt>
                <c:pt idx="47553">
                  <c:v>546.59400000000005</c:v>
                </c:pt>
                <c:pt idx="47554">
                  <c:v>547.9249999999995</c:v>
                </c:pt>
                <c:pt idx="47555">
                  <c:v>549.245</c:v>
                </c:pt>
                <c:pt idx="47556">
                  <c:v>550.55399999999997</c:v>
                </c:pt>
                <c:pt idx="47557">
                  <c:v>551.85299999999916</c:v>
                </c:pt>
                <c:pt idx="47558">
                  <c:v>553.1419999999996</c:v>
                </c:pt>
                <c:pt idx="47559">
                  <c:v>554.41999999999996</c:v>
                </c:pt>
                <c:pt idx="47560">
                  <c:v>555.68700000000001</c:v>
                </c:pt>
                <c:pt idx="47561">
                  <c:v>556.94299999999942</c:v>
                </c:pt>
                <c:pt idx="47562">
                  <c:v>558.18799999999999</c:v>
                </c:pt>
                <c:pt idx="47563">
                  <c:v>559.42199999999957</c:v>
                </c:pt>
                <c:pt idx="47564">
                  <c:v>560.64400000000001</c:v>
                </c:pt>
                <c:pt idx="47565">
                  <c:v>561.85599999999943</c:v>
                </c:pt>
                <c:pt idx="47566">
                  <c:v>563.05599999999959</c:v>
                </c:pt>
                <c:pt idx="47567">
                  <c:v>564.24400000000003</c:v>
                </c:pt>
                <c:pt idx="47568">
                  <c:v>565.42099999999959</c:v>
                </c:pt>
                <c:pt idx="47569">
                  <c:v>566.58600000000001</c:v>
                </c:pt>
                <c:pt idx="47570">
                  <c:v>567.73900000000003</c:v>
                </c:pt>
                <c:pt idx="47571">
                  <c:v>568.88</c:v>
                </c:pt>
                <c:pt idx="47572">
                  <c:v>570.00900000000001</c:v>
                </c:pt>
                <c:pt idx="47573">
                  <c:v>571.12599999999998</c:v>
                </c:pt>
                <c:pt idx="47574">
                  <c:v>572.23099999999999</c:v>
                </c:pt>
                <c:pt idx="47575">
                  <c:v>573.3229999999993</c:v>
                </c:pt>
                <c:pt idx="47576">
                  <c:v>574.40300000000002</c:v>
                </c:pt>
                <c:pt idx="47577">
                  <c:v>575.47</c:v>
                </c:pt>
                <c:pt idx="47578">
                  <c:v>576.52499999999998</c:v>
                </c:pt>
                <c:pt idx="47579">
                  <c:v>577.56699999999955</c:v>
                </c:pt>
                <c:pt idx="47580">
                  <c:v>578.596</c:v>
                </c:pt>
                <c:pt idx="47581">
                  <c:v>579.61199999999997</c:v>
                </c:pt>
                <c:pt idx="47582">
                  <c:v>580.61500000000001</c:v>
                </c:pt>
                <c:pt idx="47583">
                  <c:v>581.60500000000002</c:v>
                </c:pt>
                <c:pt idx="47584">
                  <c:v>582.58199999999999</c:v>
                </c:pt>
                <c:pt idx="47585">
                  <c:v>583.54599999999959</c:v>
                </c:pt>
                <c:pt idx="47586">
                  <c:v>584.49699999999996</c:v>
                </c:pt>
                <c:pt idx="47587">
                  <c:v>585.43399999999997</c:v>
                </c:pt>
                <c:pt idx="47588">
                  <c:v>586.35699999999929</c:v>
                </c:pt>
                <c:pt idx="47589">
                  <c:v>587.2669999999996</c:v>
                </c:pt>
                <c:pt idx="47590">
                  <c:v>588.16399999999999</c:v>
                </c:pt>
                <c:pt idx="47591">
                  <c:v>589.04599999999959</c:v>
                </c:pt>
                <c:pt idx="47592">
                  <c:v>589.91499999999996</c:v>
                </c:pt>
                <c:pt idx="47593">
                  <c:v>590.77000000000044</c:v>
                </c:pt>
                <c:pt idx="47594">
                  <c:v>591.61099999999999</c:v>
                </c:pt>
                <c:pt idx="47595">
                  <c:v>592.43799999999942</c:v>
                </c:pt>
                <c:pt idx="47596">
                  <c:v>593.2519999999995</c:v>
                </c:pt>
                <c:pt idx="47597">
                  <c:v>594.05099999999959</c:v>
                </c:pt>
                <c:pt idx="47598">
                  <c:v>594.83499999999958</c:v>
                </c:pt>
                <c:pt idx="47599">
                  <c:v>595.60599999999999</c:v>
                </c:pt>
                <c:pt idx="47600">
                  <c:v>596.36199999999928</c:v>
                </c:pt>
                <c:pt idx="47601">
                  <c:v>597.10400000000004</c:v>
                </c:pt>
                <c:pt idx="47602">
                  <c:v>597.83199999999943</c:v>
                </c:pt>
                <c:pt idx="47603">
                  <c:v>598.54499999999996</c:v>
                </c:pt>
                <c:pt idx="47604">
                  <c:v>599.24400000000003</c:v>
                </c:pt>
                <c:pt idx="47605">
                  <c:v>599.928</c:v>
                </c:pt>
                <c:pt idx="47606">
                  <c:v>600.59699999999998</c:v>
                </c:pt>
                <c:pt idx="47607">
                  <c:v>601.2519999999995</c:v>
                </c:pt>
                <c:pt idx="47608">
                  <c:v>601.8919999999996</c:v>
                </c:pt>
                <c:pt idx="47609">
                  <c:v>602.5169999999996</c:v>
                </c:pt>
                <c:pt idx="47610">
                  <c:v>603.12800000000004</c:v>
                </c:pt>
                <c:pt idx="47611">
                  <c:v>603.72400000000005</c:v>
                </c:pt>
                <c:pt idx="47612">
                  <c:v>604.3049999999995</c:v>
                </c:pt>
                <c:pt idx="47613">
                  <c:v>604.87</c:v>
                </c:pt>
                <c:pt idx="47614">
                  <c:v>605.42199999999957</c:v>
                </c:pt>
                <c:pt idx="47615">
                  <c:v>605.95799999999929</c:v>
                </c:pt>
                <c:pt idx="47616">
                  <c:v>606.47900000000004</c:v>
                </c:pt>
                <c:pt idx="47617">
                  <c:v>606.98500000000001</c:v>
                </c:pt>
                <c:pt idx="47618">
                  <c:v>607.476</c:v>
                </c:pt>
                <c:pt idx="47619">
                  <c:v>607.95199999999954</c:v>
                </c:pt>
                <c:pt idx="47620">
                  <c:v>608.41300000000001</c:v>
                </c:pt>
                <c:pt idx="47621">
                  <c:v>608.85799999999927</c:v>
                </c:pt>
                <c:pt idx="47622">
                  <c:v>609.28900000000044</c:v>
                </c:pt>
                <c:pt idx="47623">
                  <c:v>609.70399999999995</c:v>
                </c:pt>
                <c:pt idx="47624">
                  <c:v>610.10500000000002</c:v>
                </c:pt>
                <c:pt idx="47625">
                  <c:v>610.49</c:v>
                </c:pt>
                <c:pt idx="47626">
                  <c:v>610.85999999999956</c:v>
                </c:pt>
                <c:pt idx="47627">
                  <c:v>611.21500000000003</c:v>
                </c:pt>
                <c:pt idx="47628">
                  <c:v>611.55399999999997</c:v>
                </c:pt>
                <c:pt idx="47629">
                  <c:v>611.87800000000004</c:v>
                </c:pt>
                <c:pt idx="47630">
                  <c:v>612.18700000000001</c:v>
                </c:pt>
                <c:pt idx="47631">
                  <c:v>612.48099999999999</c:v>
                </c:pt>
                <c:pt idx="47632">
                  <c:v>612.76</c:v>
                </c:pt>
                <c:pt idx="47633">
                  <c:v>613.02300000000002</c:v>
                </c:pt>
                <c:pt idx="47634">
                  <c:v>613.27100000000041</c:v>
                </c:pt>
                <c:pt idx="47635">
                  <c:v>613.50400000000002</c:v>
                </c:pt>
                <c:pt idx="47636">
                  <c:v>613.72199999999998</c:v>
                </c:pt>
                <c:pt idx="47637">
                  <c:v>613.9249999999995</c:v>
                </c:pt>
                <c:pt idx="47638">
                  <c:v>614.11199999999997</c:v>
                </c:pt>
                <c:pt idx="47639">
                  <c:v>614.28400000000045</c:v>
                </c:pt>
                <c:pt idx="47640">
                  <c:v>614.44199999999955</c:v>
                </c:pt>
                <c:pt idx="47641">
                  <c:v>614.58399999999995</c:v>
                </c:pt>
                <c:pt idx="47642">
                  <c:v>614.71100000000001</c:v>
                </c:pt>
                <c:pt idx="47643">
                  <c:v>614.82199999999955</c:v>
                </c:pt>
                <c:pt idx="47644">
                  <c:v>614.91899999999998</c:v>
                </c:pt>
                <c:pt idx="47645">
                  <c:v>615.00099999999998</c:v>
                </c:pt>
                <c:pt idx="47646">
                  <c:v>615.06699999999955</c:v>
                </c:pt>
                <c:pt idx="47647">
                  <c:v>615.11900000000003</c:v>
                </c:pt>
                <c:pt idx="47648">
                  <c:v>615.15599999999949</c:v>
                </c:pt>
                <c:pt idx="47649">
                  <c:v>615.17800000000045</c:v>
                </c:pt>
                <c:pt idx="47650">
                  <c:v>615.18400000000042</c:v>
                </c:pt>
                <c:pt idx="47651">
                  <c:v>615.17600000000004</c:v>
                </c:pt>
                <c:pt idx="47652">
                  <c:v>615.154</c:v>
                </c:pt>
                <c:pt idx="47653">
                  <c:v>615.11599999999999</c:v>
                </c:pt>
                <c:pt idx="47654">
                  <c:v>615.06399999999996</c:v>
                </c:pt>
                <c:pt idx="47655">
                  <c:v>614.99699999999996</c:v>
                </c:pt>
                <c:pt idx="47656">
                  <c:v>614.91499999999996</c:v>
                </c:pt>
                <c:pt idx="47657">
                  <c:v>614.81899999999996</c:v>
                </c:pt>
                <c:pt idx="47658">
                  <c:v>614.70799999999997</c:v>
                </c:pt>
                <c:pt idx="47659">
                  <c:v>614.58299999999997</c:v>
                </c:pt>
                <c:pt idx="47660">
                  <c:v>614.44399999999996</c:v>
                </c:pt>
                <c:pt idx="47661">
                  <c:v>614.28900000000044</c:v>
                </c:pt>
                <c:pt idx="47662">
                  <c:v>614.12099999999998</c:v>
                </c:pt>
                <c:pt idx="47663">
                  <c:v>613.93799999999942</c:v>
                </c:pt>
                <c:pt idx="47664">
                  <c:v>613.74199999999996</c:v>
                </c:pt>
                <c:pt idx="47665">
                  <c:v>613.53</c:v>
                </c:pt>
                <c:pt idx="47666">
                  <c:v>613.3049999999995</c:v>
                </c:pt>
                <c:pt idx="47667">
                  <c:v>613.06599999999958</c:v>
                </c:pt>
                <c:pt idx="47668">
                  <c:v>612.81299999999942</c:v>
                </c:pt>
                <c:pt idx="47669">
                  <c:v>612.54599999999959</c:v>
                </c:pt>
                <c:pt idx="47670">
                  <c:v>612.26499999999999</c:v>
                </c:pt>
                <c:pt idx="47671">
                  <c:v>611.971</c:v>
                </c:pt>
                <c:pt idx="47672">
                  <c:v>611.66300000000001</c:v>
                </c:pt>
                <c:pt idx="47673">
                  <c:v>611.34099999999955</c:v>
                </c:pt>
                <c:pt idx="47674">
                  <c:v>611.00599999999997</c:v>
                </c:pt>
                <c:pt idx="47675">
                  <c:v>610.65699999999958</c:v>
                </c:pt>
                <c:pt idx="47676">
                  <c:v>610.29500000000041</c:v>
                </c:pt>
                <c:pt idx="47677">
                  <c:v>609.91899999999998</c:v>
                </c:pt>
                <c:pt idx="47678">
                  <c:v>609.53099999999949</c:v>
                </c:pt>
                <c:pt idx="47679">
                  <c:v>609.12900000000002</c:v>
                </c:pt>
                <c:pt idx="47680">
                  <c:v>608.71400000000051</c:v>
                </c:pt>
                <c:pt idx="47681">
                  <c:v>608.28700000000003</c:v>
                </c:pt>
                <c:pt idx="47682">
                  <c:v>607.84599999999955</c:v>
                </c:pt>
                <c:pt idx="47683">
                  <c:v>607.39300000000003</c:v>
                </c:pt>
                <c:pt idx="47684">
                  <c:v>606.92699999999957</c:v>
                </c:pt>
                <c:pt idx="47685">
                  <c:v>606.44899999999996</c:v>
                </c:pt>
                <c:pt idx="47686">
                  <c:v>605.95799999999929</c:v>
                </c:pt>
                <c:pt idx="47687">
                  <c:v>605.4539999999995</c:v>
                </c:pt>
                <c:pt idx="47688">
                  <c:v>604.93899999999996</c:v>
                </c:pt>
                <c:pt idx="47689">
                  <c:v>604.41099999999949</c:v>
                </c:pt>
                <c:pt idx="47690">
                  <c:v>603.87099999999998</c:v>
                </c:pt>
                <c:pt idx="47691">
                  <c:v>603.31899999999996</c:v>
                </c:pt>
                <c:pt idx="47692">
                  <c:v>602.755</c:v>
                </c:pt>
                <c:pt idx="47693">
                  <c:v>602.17999999999995</c:v>
                </c:pt>
                <c:pt idx="47694">
                  <c:v>601.59199999999998</c:v>
                </c:pt>
                <c:pt idx="47695">
                  <c:v>600.99400000000003</c:v>
                </c:pt>
                <c:pt idx="47696">
                  <c:v>600.38400000000001</c:v>
                </c:pt>
                <c:pt idx="47697">
                  <c:v>599.76199999999949</c:v>
                </c:pt>
                <c:pt idx="47698">
                  <c:v>599.12900000000002</c:v>
                </c:pt>
                <c:pt idx="47699">
                  <c:v>598.48500000000001</c:v>
                </c:pt>
                <c:pt idx="47700">
                  <c:v>597.82999999999959</c:v>
                </c:pt>
                <c:pt idx="47701">
                  <c:v>597.16399999999999</c:v>
                </c:pt>
                <c:pt idx="47702">
                  <c:v>596.48699999999997</c:v>
                </c:pt>
                <c:pt idx="47703">
                  <c:v>595.79999999999995</c:v>
                </c:pt>
                <c:pt idx="47704">
                  <c:v>595.10199999999998</c:v>
                </c:pt>
                <c:pt idx="47705">
                  <c:v>594.39300000000003</c:v>
                </c:pt>
                <c:pt idx="47706">
                  <c:v>593.67499999999995</c:v>
                </c:pt>
                <c:pt idx="47707">
                  <c:v>592.94599999999957</c:v>
                </c:pt>
                <c:pt idx="47708">
                  <c:v>592.20699999999999</c:v>
                </c:pt>
                <c:pt idx="47709">
                  <c:v>591.45799999999929</c:v>
                </c:pt>
                <c:pt idx="47710">
                  <c:v>590.69900000000041</c:v>
                </c:pt>
                <c:pt idx="47711">
                  <c:v>589.9299999999995</c:v>
                </c:pt>
                <c:pt idx="47712">
                  <c:v>589.15199999999959</c:v>
                </c:pt>
                <c:pt idx="47713">
                  <c:v>588.36399999999958</c:v>
                </c:pt>
                <c:pt idx="47714">
                  <c:v>587.56699999999955</c:v>
                </c:pt>
                <c:pt idx="47715">
                  <c:v>586.76099999999997</c:v>
                </c:pt>
                <c:pt idx="47716">
                  <c:v>585.9449999999996</c:v>
                </c:pt>
                <c:pt idx="47717">
                  <c:v>585.12099999999998</c:v>
                </c:pt>
                <c:pt idx="47718">
                  <c:v>584.28700000000003</c:v>
                </c:pt>
                <c:pt idx="47719">
                  <c:v>583.4449999999996</c:v>
                </c:pt>
                <c:pt idx="47720">
                  <c:v>582.59400000000005</c:v>
                </c:pt>
                <c:pt idx="47721">
                  <c:v>581.73500000000001</c:v>
                </c:pt>
                <c:pt idx="47722">
                  <c:v>580.86799999999937</c:v>
                </c:pt>
                <c:pt idx="47723">
                  <c:v>579.99199999999996</c:v>
                </c:pt>
                <c:pt idx="47724">
                  <c:v>579.10799999999949</c:v>
                </c:pt>
                <c:pt idx="47725">
                  <c:v>578.21699999999998</c:v>
                </c:pt>
                <c:pt idx="47726">
                  <c:v>577.31699999999955</c:v>
                </c:pt>
                <c:pt idx="47727">
                  <c:v>576.41</c:v>
                </c:pt>
                <c:pt idx="47728">
                  <c:v>575.495</c:v>
                </c:pt>
                <c:pt idx="47729">
                  <c:v>574.57299999999998</c:v>
                </c:pt>
                <c:pt idx="47730">
                  <c:v>573.64300000000003</c:v>
                </c:pt>
                <c:pt idx="47731">
                  <c:v>572.70600000000002</c:v>
                </c:pt>
                <c:pt idx="47732">
                  <c:v>571.76199999999949</c:v>
                </c:pt>
                <c:pt idx="47733">
                  <c:v>570.81099999999958</c:v>
                </c:pt>
                <c:pt idx="47734">
                  <c:v>569.85399999999959</c:v>
                </c:pt>
                <c:pt idx="47735">
                  <c:v>568.88900000000001</c:v>
                </c:pt>
                <c:pt idx="47736">
                  <c:v>567.91899999999998</c:v>
                </c:pt>
                <c:pt idx="47737">
                  <c:v>566.94099999999958</c:v>
                </c:pt>
                <c:pt idx="47738">
                  <c:v>565.95799999999929</c:v>
                </c:pt>
                <c:pt idx="47739">
                  <c:v>564.9689999999996</c:v>
                </c:pt>
                <c:pt idx="47740">
                  <c:v>563.97299999999996</c:v>
                </c:pt>
                <c:pt idx="47741">
                  <c:v>562.97199999999998</c:v>
                </c:pt>
                <c:pt idx="47742">
                  <c:v>561.96499999999958</c:v>
                </c:pt>
                <c:pt idx="47743">
                  <c:v>560.95199999999954</c:v>
                </c:pt>
                <c:pt idx="47744">
                  <c:v>559.93399999999997</c:v>
                </c:pt>
                <c:pt idx="47745">
                  <c:v>558.91</c:v>
                </c:pt>
                <c:pt idx="47746">
                  <c:v>557.88099999999997</c:v>
                </c:pt>
                <c:pt idx="47747">
                  <c:v>556.84799999999927</c:v>
                </c:pt>
                <c:pt idx="47748">
                  <c:v>555.80899999999997</c:v>
                </c:pt>
                <c:pt idx="47749">
                  <c:v>554.76499999999999</c:v>
                </c:pt>
                <c:pt idx="47750">
                  <c:v>553.71699999999998</c:v>
                </c:pt>
                <c:pt idx="47751">
                  <c:v>552.66399999999999</c:v>
                </c:pt>
                <c:pt idx="47752">
                  <c:v>551.60699999999997</c:v>
                </c:pt>
                <c:pt idx="47753">
                  <c:v>550.54599999999959</c:v>
                </c:pt>
                <c:pt idx="47754">
                  <c:v>549.48</c:v>
                </c:pt>
                <c:pt idx="47755">
                  <c:v>548.41099999999949</c:v>
                </c:pt>
                <c:pt idx="47756">
                  <c:v>547.33699999999942</c:v>
                </c:pt>
                <c:pt idx="47757">
                  <c:v>546.26</c:v>
                </c:pt>
                <c:pt idx="47758">
                  <c:v>545.17900000000043</c:v>
                </c:pt>
                <c:pt idx="47759">
                  <c:v>544.09400000000005</c:v>
                </c:pt>
                <c:pt idx="47760">
                  <c:v>543.00599999999997</c:v>
                </c:pt>
                <c:pt idx="47761">
                  <c:v>541.91499999999996</c:v>
                </c:pt>
                <c:pt idx="47762">
                  <c:v>540.82099999999957</c:v>
                </c:pt>
                <c:pt idx="47763">
                  <c:v>539.72299999999996</c:v>
                </c:pt>
                <c:pt idx="47764">
                  <c:v>538.62300000000005</c:v>
                </c:pt>
                <c:pt idx="47765">
                  <c:v>537.52</c:v>
                </c:pt>
                <c:pt idx="47766">
                  <c:v>536.41499999999996</c:v>
                </c:pt>
                <c:pt idx="47767">
                  <c:v>535.30599999999959</c:v>
                </c:pt>
                <c:pt idx="47768">
                  <c:v>534.19600000000003</c:v>
                </c:pt>
                <c:pt idx="47769">
                  <c:v>533.08299999999997</c:v>
                </c:pt>
                <c:pt idx="47770">
                  <c:v>531.96799999999928</c:v>
                </c:pt>
                <c:pt idx="47771">
                  <c:v>530.85099999999954</c:v>
                </c:pt>
                <c:pt idx="47772">
                  <c:v>529.73199999999997</c:v>
                </c:pt>
                <c:pt idx="47773">
                  <c:v>528.61099999999999</c:v>
                </c:pt>
                <c:pt idx="47774">
                  <c:v>527.48800000000051</c:v>
                </c:pt>
                <c:pt idx="47775">
                  <c:v>526.36399999999958</c:v>
                </c:pt>
                <c:pt idx="47776">
                  <c:v>525.23800000000051</c:v>
                </c:pt>
                <c:pt idx="47777">
                  <c:v>524.11099999999999</c:v>
                </c:pt>
                <c:pt idx="47778">
                  <c:v>522.98299999999949</c:v>
                </c:pt>
                <c:pt idx="47779">
                  <c:v>521.85299999999916</c:v>
                </c:pt>
                <c:pt idx="47780">
                  <c:v>520.72299999999996</c:v>
                </c:pt>
                <c:pt idx="47781">
                  <c:v>519.59100000000001</c:v>
                </c:pt>
                <c:pt idx="47782">
                  <c:v>518.45899999999949</c:v>
                </c:pt>
                <c:pt idx="47783">
                  <c:v>517.32599999999957</c:v>
                </c:pt>
                <c:pt idx="47784">
                  <c:v>516.19299999999998</c:v>
                </c:pt>
                <c:pt idx="47785">
                  <c:v>515.05899999999997</c:v>
                </c:pt>
                <c:pt idx="47786">
                  <c:v>513.92399999999998</c:v>
                </c:pt>
                <c:pt idx="47787">
                  <c:v>512.78900000000044</c:v>
                </c:pt>
                <c:pt idx="47788">
                  <c:v>511.65400000000022</c:v>
                </c:pt>
                <c:pt idx="47789">
                  <c:v>510.51900000000001</c:v>
                </c:pt>
                <c:pt idx="47790">
                  <c:v>509.38400000000001</c:v>
                </c:pt>
                <c:pt idx="47791">
                  <c:v>508.24900000000002</c:v>
                </c:pt>
                <c:pt idx="47792">
                  <c:v>507.11399999999975</c:v>
                </c:pt>
                <c:pt idx="47793">
                  <c:v>505.97899999999959</c:v>
                </c:pt>
                <c:pt idx="47794">
                  <c:v>504.84500000000008</c:v>
                </c:pt>
                <c:pt idx="47795">
                  <c:v>503.71099999999979</c:v>
                </c:pt>
                <c:pt idx="47796">
                  <c:v>502.57799999999975</c:v>
                </c:pt>
                <c:pt idx="47797">
                  <c:v>501.44600000000003</c:v>
                </c:pt>
                <c:pt idx="47798">
                  <c:v>500.31400000000002</c:v>
                </c:pt>
                <c:pt idx="47799">
                  <c:v>499.18299999999999</c:v>
                </c:pt>
                <c:pt idx="47800">
                  <c:v>498.053</c:v>
                </c:pt>
                <c:pt idx="47801">
                  <c:v>496.92299999999977</c:v>
                </c:pt>
                <c:pt idx="47802">
                  <c:v>495.79499999999979</c:v>
                </c:pt>
                <c:pt idx="47803">
                  <c:v>494.66800000000001</c:v>
                </c:pt>
                <c:pt idx="47804">
                  <c:v>493.54300000000001</c:v>
                </c:pt>
                <c:pt idx="47805">
                  <c:v>492.41799999999978</c:v>
                </c:pt>
                <c:pt idx="47806">
                  <c:v>491.29499999999979</c:v>
                </c:pt>
                <c:pt idx="47807">
                  <c:v>490.173</c:v>
                </c:pt>
                <c:pt idx="47808">
                  <c:v>489.053</c:v>
                </c:pt>
                <c:pt idx="47809">
                  <c:v>487.93499999999977</c:v>
                </c:pt>
                <c:pt idx="47810">
                  <c:v>486.81799999999993</c:v>
                </c:pt>
                <c:pt idx="47811">
                  <c:v>485.702</c:v>
                </c:pt>
                <c:pt idx="47812">
                  <c:v>484.589</c:v>
                </c:pt>
                <c:pt idx="47813">
                  <c:v>483.47799999999978</c:v>
                </c:pt>
                <c:pt idx="47814">
                  <c:v>482.36799999999999</c:v>
                </c:pt>
                <c:pt idx="47815">
                  <c:v>481.26</c:v>
                </c:pt>
                <c:pt idx="47816">
                  <c:v>480.15499999999997</c:v>
                </c:pt>
                <c:pt idx="47817">
                  <c:v>479.05099999999999</c:v>
                </c:pt>
                <c:pt idx="47818">
                  <c:v>477.95</c:v>
                </c:pt>
                <c:pt idx="47819">
                  <c:v>476.851</c:v>
                </c:pt>
                <c:pt idx="47820">
                  <c:v>475.75400000000002</c:v>
                </c:pt>
                <c:pt idx="47821">
                  <c:v>474.65899999999999</c:v>
                </c:pt>
                <c:pt idx="47822">
                  <c:v>473.56700000000001</c:v>
                </c:pt>
                <c:pt idx="47823">
                  <c:v>472.47699999999958</c:v>
                </c:pt>
                <c:pt idx="47824">
                  <c:v>471.39</c:v>
                </c:pt>
                <c:pt idx="47825">
                  <c:v>470.30500000000001</c:v>
                </c:pt>
                <c:pt idx="47826">
                  <c:v>469.22299999999979</c:v>
                </c:pt>
                <c:pt idx="47827">
                  <c:v>468.14299999999997</c:v>
                </c:pt>
                <c:pt idx="47828">
                  <c:v>467.06599999999975</c:v>
                </c:pt>
                <c:pt idx="47829">
                  <c:v>465.99199999999962</c:v>
                </c:pt>
                <c:pt idx="47830">
                  <c:v>464.91999999999979</c:v>
                </c:pt>
                <c:pt idx="47831">
                  <c:v>463.851</c:v>
                </c:pt>
                <c:pt idx="47832">
                  <c:v>462.78500000000003</c:v>
                </c:pt>
                <c:pt idx="47833">
                  <c:v>461.72199999999958</c:v>
                </c:pt>
                <c:pt idx="47834">
                  <c:v>460.661</c:v>
                </c:pt>
                <c:pt idx="47835">
                  <c:v>459.60300000000001</c:v>
                </c:pt>
                <c:pt idx="47836">
                  <c:v>458.54899999999975</c:v>
                </c:pt>
                <c:pt idx="47837">
                  <c:v>457.49699999999962</c:v>
                </c:pt>
                <c:pt idx="47838">
                  <c:v>456.44799999999975</c:v>
                </c:pt>
                <c:pt idx="47839">
                  <c:v>455.40199999999965</c:v>
                </c:pt>
                <c:pt idx="47840">
                  <c:v>454.35899999999975</c:v>
                </c:pt>
                <c:pt idx="47841">
                  <c:v>453.31900000000002</c:v>
                </c:pt>
                <c:pt idx="47842">
                  <c:v>452.28199999999958</c:v>
                </c:pt>
                <c:pt idx="47843">
                  <c:v>451.24799999999999</c:v>
                </c:pt>
                <c:pt idx="47844">
                  <c:v>450.21799999999979</c:v>
                </c:pt>
                <c:pt idx="47845">
                  <c:v>449.19</c:v>
                </c:pt>
                <c:pt idx="47846">
                  <c:v>448.16500000000002</c:v>
                </c:pt>
                <c:pt idx="47847">
                  <c:v>447.14400000000023</c:v>
                </c:pt>
                <c:pt idx="47848">
                  <c:v>446.125</c:v>
                </c:pt>
                <c:pt idx="47849">
                  <c:v>445.11</c:v>
                </c:pt>
                <c:pt idx="47850">
                  <c:v>444.09799999999979</c:v>
                </c:pt>
                <c:pt idx="47851">
                  <c:v>443.089</c:v>
                </c:pt>
                <c:pt idx="47852">
                  <c:v>442.08300000000003</c:v>
                </c:pt>
                <c:pt idx="47853">
                  <c:v>441.08</c:v>
                </c:pt>
                <c:pt idx="47854">
                  <c:v>440.08</c:v>
                </c:pt>
                <c:pt idx="47855">
                  <c:v>439.08300000000003</c:v>
                </c:pt>
                <c:pt idx="47856">
                  <c:v>438.09</c:v>
                </c:pt>
                <c:pt idx="47857">
                  <c:v>437.09899999999965</c:v>
                </c:pt>
                <c:pt idx="47858">
                  <c:v>436.11200000000002</c:v>
                </c:pt>
                <c:pt idx="47859">
                  <c:v>435.12799999999999</c:v>
                </c:pt>
                <c:pt idx="47860">
                  <c:v>434.14600000000002</c:v>
                </c:pt>
                <c:pt idx="47861">
                  <c:v>433.16800000000001</c:v>
                </c:pt>
                <c:pt idx="47862">
                  <c:v>432.19299999999993</c:v>
                </c:pt>
                <c:pt idx="47863">
                  <c:v>431.22099999999978</c:v>
                </c:pt>
                <c:pt idx="47864">
                  <c:v>430.25200000000001</c:v>
                </c:pt>
                <c:pt idx="47865">
                  <c:v>429.28599999999977</c:v>
                </c:pt>
                <c:pt idx="47866">
                  <c:v>428.32299999999975</c:v>
                </c:pt>
                <c:pt idx="47867">
                  <c:v>427.363</c:v>
                </c:pt>
                <c:pt idx="47868">
                  <c:v>426.40499999999975</c:v>
                </c:pt>
                <c:pt idx="47869">
                  <c:v>425.45099999999979</c:v>
                </c:pt>
                <c:pt idx="47870">
                  <c:v>424.5</c:v>
                </c:pt>
                <c:pt idx="47871">
                  <c:v>423.55099999999999</c:v>
                </c:pt>
                <c:pt idx="47872">
                  <c:v>422.60500000000002</c:v>
                </c:pt>
                <c:pt idx="47873">
                  <c:v>421.66199999999975</c:v>
                </c:pt>
                <c:pt idx="47874">
                  <c:v>420.72199999999958</c:v>
                </c:pt>
                <c:pt idx="47875">
                  <c:v>419.78500000000003</c:v>
                </c:pt>
                <c:pt idx="47876">
                  <c:v>418.85</c:v>
                </c:pt>
                <c:pt idx="47877">
                  <c:v>417.91799999999978</c:v>
                </c:pt>
                <c:pt idx="47878">
                  <c:v>416.98899999999958</c:v>
                </c:pt>
                <c:pt idx="47879">
                  <c:v>416.06200000000001</c:v>
                </c:pt>
                <c:pt idx="47880">
                  <c:v>415.13799999999975</c:v>
                </c:pt>
                <c:pt idx="47881">
                  <c:v>414.21599999999978</c:v>
                </c:pt>
                <c:pt idx="47882">
                  <c:v>413.29700000000003</c:v>
                </c:pt>
                <c:pt idx="47883">
                  <c:v>412.38</c:v>
                </c:pt>
                <c:pt idx="47884">
                  <c:v>411.46499999999975</c:v>
                </c:pt>
                <c:pt idx="47885">
                  <c:v>410.553</c:v>
                </c:pt>
                <c:pt idx="47886">
                  <c:v>409.64400000000023</c:v>
                </c:pt>
                <c:pt idx="47887">
                  <c:v>408.73599999999965</c:v>
                </c:pt>
                <c:pt idx="47888">
                  <c:v>407.83099999999979</c:v>
                </c:pt>
                <c:pt idx="47889">
                  <c:v>406.92799999999966</c:v>
                </c:pt>
                <c:pt idx="47890">
                  <c:v>406.02699999999965</c:v>
                </c:pt>
                <c:pt idx="47891">
                  <c:v>405.12799999999999</c:v>
                </c:pt>
                <c:pt idx="47892">
                  <c:v>404.23200000000003</c:v>
                </c:pt>
                <c:pt idx="47893">
                  <c:v>403.33699999999965</c:v>
                </c:pt>
                <c:pt idx="47894">
                  <c:v>402.44400000000002</c:v>
                </c:pt>
                <c:pt idx="47895">
                  <c:v>401.553</c:v>
                </c:pt>
                <c:pt idx="47896">
                  <c:v>400.66399999999999</c:v>
                </c:pt>
                <c:pt idx="47897">
                  <c:v>399.77599999999978</c:v>
                </c:pt>
                <c:pt idx="47898">
                  <c:v>398.89099999999979</c:v>
                </c:pt>
                <c:pt idx="47899">
                  <c:v>398.00700000000001</c:v>
                </c:pt>
                <c:pt idx="47900">
                  <c:v>397.12400000000002</c:v>
                </c:pt>
                <c:pt idx="47901">
                  <c:v>396.24299999999999</c:v>
                </c:pt>
                <c:pt idx="47902">
                  <c:v>395.36399999999975</c:v>
                </c:pt>
                <c:pt idx="47903">
                  <c:v>394.48599999999965</c:v>
                </c:pt>
                <c:pt idx="47904">
                  <c:v>393.60899999999975</c:v>
                </c:pt>
                <c:pt idx="47905">
                  <c:v>392.73399999999958</c:v>
                </c:pt>
                <c:pt idx="47906">
                  <c:v>391.86</c:v>
                </c:pt>
                <c:pt idx="47907">
                  <c:v>390.98699999999963</c:v>
                </c:pt>
                <c:pt idx="47908">
                  <c:v>390.11500000000001</c:v>
                </c:pt>
                <c:pt idx="47909">
                  <c:v>389.245</c:v>
                </c:pt>
                <c:pt idx="47910">
                  <c:v>388.375</c:v>
                </c:pt>
                <c:pt idx="47911">
                  <c:v>387.50599999999974</c:v>
                </c:pt>
                <c:pt idx="47912">
                  <c:v>386.63799999999975</c:v>
                </c:pt>
                <c:pt idx="47913">
                  <c:v>385.77099999999979</c:v>
                </c:pt>
                <c:pt idx="47914">
                  <c:v>384.90499999999975</c:v>
                </c:pt>
                <c:pt idx="47915">
                  <c:v>384.03899999999965</c:v>
                </c:pt>
                <c:pt idx="47916">
                  <c:v>383.17399999999975</c:v>
                </c:pt>
                <c:pt idx="47917">
                  <c:v>382.31</c:v>
                </c:pt>
                <c:pt idx="47918">
                  <c:v>381.44600000000003</c:v>
                </c:pt>
                <c:pt idx="47919">
                  <c:v>380.58199999999965</c:v>
                </c:pt>
                <c:pt idx="47920">
                  <c:v>379.71899999999965</c:v>
                </c:pt>
                <c:pt idx="47921">
                  <c:v>378.85599999999999</c:v>
                </c:pt>
                <c:pt idx="47922">
                  <c:v>377.99299999999965</c:v>
                </c:pt>
                <c:pt idx="47923">
                  <c:v>377.13</c:v>
                </c:pt>
                <c:pt idx="47924">
                  <c:v>376.26799999999974</c:v>
                </c:pt>
                <c:pt idx="47925">
                  <c:v>375.40499999999975</c:v>
                </c:pt>
                <c:pt idx="47926">
                  <c:v>374.54300000000001</c:v>
                </c:pt>
                <c:pt idx="47927">
                  <c:v>373.68</c:v>
                </c:pt>
                <c:pt idx="47928">
                  <c:v>372.81700000000001</c:v>
                </c:pt>
                <c:pt idx="47929">
                  <c:v>371.95400000000001</c:v>
                </c:pt>
                <c:pt idx="47930">
                  <c:v>371.09099999999978</c:v>
                </c:pt>
                <c:pt idx="47931">
                  <c:v>370.22699999999958</c:v>
                </c:pt>
                <c:pt idx="47932">
                  <c:v>369.36200000000002</c:v>
                </c:pt>
                <c:pt idx="47933">
                  <c:v>368.49799999999965</c:v>
                </c:pt>
                <c:pt idx="47934">
                  <c:v>367.63200000000001</c:v>
                </c:pt>
                <c:pt idx="47935">
                  <c:v>366.76599999999979</c:v>
                </c:pt>
                <c:pt idx="47936">
                  <c:v>365.899</c:v>
                </c:pt>
                <c:pt idx="47937">
                  <c:v>365.03199999999958</c:v>
                </c:pt>
                <c:pt idx="47938">
                  <c:v>364.16300000000001</c:v>
                </c:pt>
                <c:pt idx="47939">
                  <c:v>363.29399999999958</c:v>
                </c:pt>
                <c:pt idx="47940">
                  <c:v>362.42299999999977</c:v>
                </c:pt>
                <c:pt idx="47941">
                  <c:v>361.55200000000002</c:v>
                </c:pt>
                <c:pt idx="47942">
                  <c:v>360.68</c:v>
                </c:pt>
                <c:pt idx="47943">
                  <c:v>359.80599999999993</c:v>
                </c:pt>
                <c:pt idx="47944">
                  <c:v>358.93099999999959</c:v>
                </c:pt>
                <c:pt idx="47945">
                  <c:v>358.05500000000001</c:v>
                </c:pt>
                <c:pt idx="47946">
                  <c:v>357.17700000000002</c:v>
                </c:pt>
                <c:pt idx="47947">
                  <c:v>356.29799999999977</c:v>
                </c:pt>
                <c:pt idx="47948">
                  <c:v>355.41699999999958</c:v>
                </c:pt>
                <c:pt idx="47949">
                  <c:v>354.53500000000003</c:v>
                </c:pt>
                <c:pt idx="47950">
                  <c:v>353.65100000000001</c:v>
                </c:pt>
                <c:pt idx="47951">
                  <c:v>352.76599999999979</c:v>
                </c:pt>
                <c:pt idx="47952">
                  <c:v>351.87900000000002</c:v>
                </c:pt>
                <c:pt idx="47953">
                  <c:v>350.98999999999978</c:v>
                </c:pt>
                <c:pt idx="47954">
                  <c:v>350.09899999999965</c:v>
                </c:pt>
                <c:pt idx="47955">
                  <c:v>349.20599999999979</c:v>
                </c:pt>
                <c:pt idx="47956">
                  <c:v>348.31099999999975</c:v>
                </c:pt>
                <c:pt idx="47957">
                  <c:v>347.41499999999979</c:v>
                </c:pt>
                <c:pt idx="47958">
                  <c:v>346.51599999999979</c:v>
                </c:pt>
                <c:pt idx="47959">
                  <c:v>345.61500000000001</c:v>
                </c:pt>
                <c:pt idx="47960">
                  <c:v>344.71199999999965</c:v>
                </c:pt>
                <c:pt idx="47961">
                  <c:v>343.80599999999993</c:v>
                </c:pt>
                <c:pt idx="47962">
                  <c:v>342.8979999999998</c:v>
                </c:pt>
                <c:pt idx="47963">
                  <c:v>341.98799999999977</c:v>
                </c:pt>
                <c:pt idx="47964">
                  <c:v>341.07599999999979</c:v>
                </c:pt>
                <c:pt idx="47965">
                  <c:v>340.161</c:v>
                </c:pt>
                <c:pt idx="47966">
                  <c:v>339.24299999999999</c:v>
                </c:pt>
                <c:pt idx="47967">
                  <c:v>338.32299999999975</c:v>
                </c:pt>
                <c:pt idx="47968">
                  <c:v>337.40099999999978</c:v>
                </c:pt>
                <c:pt idx="47969">
                  <c:v>336.4749999999998</c:v>
                </c:pt>
                <c:pt idx="47970">
                  <c:v>335.54700000000008</c:v>
                </c:pt>
                <c:pt idx="47971">
                  <c:v>334.61700000000002</c:v>
                </c:pt>
                <c:pt idx="47972">
                  <c:v>333.68299999999999</c:v>
                </c:pt>
                <c:pt idx="47973">
                  <c:v>332.74700000000001</c:v>
                </c:pt>
                <c:pt idx="47974">
                  <c:v>331.80799999999999</c:v>
                </c:pt>
                <c:pt idx="47975">
                  <c:v>330.86599999999999</c:v>
                </c:pt>
                <c:pt idx="47976">
                  <c:v>329.92099999999965</c:v>
                </c:pt>
                <c:pt idx="47977">
                  <c:v>328.97299999999979</c:v>
                </c:pt>
                <c:pt idx="47978">
                  <c:v>328.02199999999965</c:v>
                </c:pt>
                <c:pt idx="47979">
                  <c:v>327.06799999999993</c:v>
                </c:pt>
                <c:pt idx="47980">
                  <c:v>326.11</c:v>
                </c:pt>
                <c:pt idx="47981">
                  <c:v>325.14999999999998</c:v>
                </c:pt>
                <c:pt idx="47982">
                  <c:v>324.18700000000001</c:v>
                </c:pt>
                <c:pt idx="47983">
                  <c:v>323.22000000000003</c:v>
                </c:pt>
                <c:pt idx="47984">
                  <c:v>322.25</c:v>
                </c:pt>
                <c:pt idx="47985">
                  <c:v>321.27699999999965</c:v>
                </c:pt>
                <c:pt idx="47986">
                  <c:v>320.30099999999999</c:v>
                </c:pt>
                <c:pt idx="47987">
                  <c:v>319.32100000000003</c:v>
                </c:pt>
                <c:pt idx="47988">
                  <c:v>318.33799999999979</c:v>
                </c:pt>
                <c:pt idx="47989">
                  <c:v>317.35199999999975</c:v>
                </c:pt>
                <c:pt idx="47990">
                  <c:v>316.36200000000002</c:v>
                </c:pt>
                <c:pt idx="47991">
                  <c:v>315.36900000000026</c:v>
                </c:pt>
                <c:pt idx="47992">
                  <c:v>314.37299999999999</c:v>
                </c:pt>
                <c:pt idx="47993">
                  <c:v>313.37299999999999</c:v>
                </c:pt>
                <c:pt idx="47994">
                  <c:v>312.37</c:v>
                </c:pt>
                <c:pt idx="47995">
                  <c:v>311.363</c:v>
                </c:pt>
                <c:pt idx="47996">
                  <c:v>310.35300000000001</c:v>
                </c:pt>
                <c:pt idx="47997">
                  <c:v>309.33999999999975</c:v>
                </c:pt>
                <c:pt idx="47998">
                  <c:v>308.322</c:v>
                </c:pt>
                <c:pt idx="47999">
                  <c:v>307.30200000000002</c:v>
                </c:pt>
                <c:pt idx="48000">
                  <c:v>306.27799999999979</c:v>
                </c:pt>
                <c:pt idx="48001">
                  <c:v>305.25</c:v>
                </c:pt>
                <c:pt idx="48002">
                  <c:v>304.21899999999965</c:v>
                </c:pt>
                <c:pt idx="48003">
                  <c:v>303.18400000000008</c:v>
                </c:pt>
                <c:pt idx="48004">
                  <c:v>302.14600000000002</c:v>
                </c:pt>
                <c:pt idx="48005">
                  <c:v>301.10500000000002</c:v>
                </c:pt>
                <c:pt idx="48006">
                  <c:v>300.06</c:v>
                </c:pt>
                <c:pt idx="48007">
                  <c:v>299.0109999999998</c:v>
                </c:pt>
                <c:pt idx="48008">
                  <c:v>297.959</c:v>
                </c:pt>
                <c:pt idx="48009">
                  <c:v>296.90299999999979</c:v>
                </c:pt>
                <c:pt idx="48010">
                  <c:v>295.84399999999999</c:v>
                </c:pt>
                <c:pt idx="48011">
                  <c:v>294.78099999999978</c:v>
                </c:pt>
                <c:pt idx="48012">
                  <c:v>293.71499999999975</c:v>
                </c:pt>
                <c:pt idx="48013">
                  <c:v>292.64600000000002</c:v>
                </c:pt>
                <c:pt idx="48014">
                  <c:v>291.57299999999975</c:v>
                </c:pt>
                <c:pt idx="48015">
                  <c:v>290.49699999999962</c:v>
                </c:pt>
                <c:pt idx="48016">
                  <c:v>289.41699999999958</c:v>
                </c:pt>
                <c:pt idx="48017">
                  <c:v>288.334</c:v>
                </c:pt>
                <c:pt idx="48018">
                  <c:v>287.24700000000001</c:v>
                </c:pt>
                <c:pt idx="48019">
                  <c:v>286.15800000000002</c:v>
                </c:pt>
                <c:pt idx="48020">
                  <c:v>285.06400000000002</c:v>
                </c:pt>
                <c:pt idx="48021">
                  <c:v>283.96799999999979</c:v>
                </c:pt>
                <c:pt idx="48022">
                  <c:v>282.86799999999999</c:v>
                </c:pt>
                <c:pt idx="48023">
                  <c:v>281.76499999999999</c:v>
                </c:pt>
                <c:pt idx="48024">
                  <c:v>280.65899999999999</c:v>
                </c:pt>
                <c:pt idx="48025">
                  <c:v>279.54899999999975</c:v>
                </c:pt>
                <c:pt idx="48026">
                  <c:v>278.43699999999961</c:v>
                </c:pt>
                <c:pt idx="48027">
                  <c:v>277.32100000000003</c:v>
                </c:pt>
                <c:pt idx="48028">
                  <c:v>276.20299999999975</c:v>
                </c:pt>
                <c:pt idx="48029">
                  <c:v>275.08099999999979</c:v>
                </c:pt>
                <c:pt idx="48030">
                  <c:v>273.95599999999979</c:v>
                </c:pt>
                <c:pt idx="48031">
                  <c:v>272.82799999999975</c:v>
                </c:pt>
                <c:pt idx="48032">
                  <c:v>271.69799999999975</c:v>
                </c:pt>
                <c:pt idx="48033">
                  <c:v>270.56400000000002</c:v>
                </c:pt>
                <c:pt idx="48034">
                  <c:v>269.42799999999966</c:v>
                </c:pt>
                <c:pt idx="48035">
                  <c:v>268.28899999999965</c:v>
                </c:pt>
                <c:pt idx="48036">
                  <c:v>267.14699999999999</c:v>
                </c:pt>
                <c:pt idx="48037">
                  <c:v>266.00299999999999</c:v>
                </c:pt>
                <c:pt idx="48038">
                  <c:v>264.85599999999999</c:v>
                </c:pt>
                <c:pt idx="48039">
                  <c:v>263.70599999999979</c:v>
                </c:pt>
                <c:pt idx="48040">
                  <c:v>262.55399999999975</c:v>
                </c:pt>
                <c:pt idx="48041">
                  <c:v>261.399</c:v>
                </c:pt>
                <c:pt idx="48042">
                  <c:v>260.24200000000002</c:v>
                </c:pt>
                <c:pt idx="48043">
                  <c:v>259.08300000000003</c:v>
                </c:pt>
                <c:pt idx="48044">
                  <c:v>257.92099999999965</c:v>
                </c:pt>
                <c:pt idx="48045">
                  <c:v>256.75700000000001</c:v>
                </c:pt>
                <c:pt idx="48046">
                  <c:v>255.59100000000001</c:v>
                </c:pt>
                <c:pt idx="48047">
                  <c:v>254.423</c:v>
                </c:pt>
                <c:pt idx="48048">
                  <c:v>253.25299999999999</c:v>
                </c:pt>
                <c:pt idx="48049">
                  <c:v>252.08100000000007</c:v>
                </c:pt>
                <c:pt idx="48050">
                  <c:v>250.90700000000001</c:v>
                </c:pt>
                <c:pt idx="48051">
                  <c:v>249.73099999999999</c:v>
                </c:pt>
                <c:pt idx="48052">
                  <c:v>248.553</c:v>
                </c:pt>
                <c:pt idx="48053">
                  <c:v>247.374</c:v>
                </c:pt>
                <c:pt idx="48054">
                  <c:v>246.19300000000001</c:v>
                </c:pt>
                <c:pt idx="48055">
                  <c:v>245.011</c:v>
                </c:pt>
                <c:pt idx="48056">
                  <c:v>243.82700000000011</c:v>
                </c:pt>
                <c:pt idx="48057">
                  <c:v>242.642</c:v>
                </c:pt>
                <c:pt idx="48058">
                  <c:v>241.45500000000001</c:v>
                </c:pt>
                <c:pt idx="48059">
                  <c:v>240.268</c:v>
                </c:pt>
                <c:pt idx="48060">
                  <c:v>239.07900000000001</c:v>
                </c:pt>
                <c:pt idx="48061">
                  <c:v>237.88900000000001</c:v>
                </c:pt>
                <c:pt idx="48062">
                  <c:v>236.69800000000001</c:v>
                </c:pt>
                <c:pt idx="48063">
                  <c:v>235.50700000000001</c:v>
                </c:pt>
                <c:pt idx="48064">
                  <c:v>234.31399999999999</c:v>
                </c:pt>
                <c:pt idx="48065">
                  <c:v>233.12100000000001</c:v>
                </c:pt>
                <c:pt idx="48066">
                  <c:v>231.92700000000011</c:v>
                </c:pt>
                <c:pt idx="48067">
                  <c:v>230.733</c:v>
                </c:pt>
                <c:pt idx="48068">
                  <c:v>229.53900000000002</c:v>
                </c:pt>
                <c:pt idx="48069">
                  <c:v>228.34399999999999</c:v>
                </c:pt>
                <c:pt idx="48070">
                  <c:v>227.14899999999997</c:v>
                </c:pt>
                <c:pt idx="48071">
                  <c:v>225.95400000000001</c:v>
                </c:pt>
                <c:pt idx="48072">
                  <c:v>224.75800000000001</c:v>
                </c:pt>
                <c:pt idx="48073">
                  <c:v>223.56300000000002</c:v>
                </c:pt>
                <c:pt idx="48074">
                  <c:v>222.36800000000011</c:v>
                </c:pt>
                <c:pt idx="48075">
                  <c:v>221.17299999999997</c:v>
                </c:pt>
                <c:pt idx="48076">
                  <c:v>219.97900000000001</c:v>
                </c:pt>
                <c:pt idx="48077">
                  <c:v>218.785</c:v>
                </c:pt>
                <c:pt idx="48078">
                  <c:v>217.59200000000001</c:v>
                </c:pt>
                <c:pt idx="48079">
                  <c:v>216.399</c:v>
                </c:pt>
                <c:pt idx="48080">
                  <c:v>215.20699999999999</c:v>
                </c:pt>
                <c:pt idx="48081">
                  <c:v>214.01599999999999</c:v>
                </c:pt>
                <c:pt idx="48082">
                  <c:v>212.82600000000011</c:v>
                </c:pt>
                <c:pt idx="48083">
                  <c:v>211.63800000000001</c:v>
                </c:pt>
                <c:pt idx="48084">
                  <c:v>210.45000000000007</c:v>
                </c:pt>
                <c:pt idx="48085">
                  <c:v>209.26399999999998</c:v>
                </c:pt>
                <c:pt idx="48086">
                  <c:v>208.07900000000001</c:v>
                </c:pt>
                <c:pt idx="48087">
                  <c:v>206.89500000000001</c:v>
                </c:pt>
                <c:pt idx="48088">
                  <c:v>205.71399999999988</c:v>
                </c:pt>
                <c:pt idx="48089">
                  <c:v>204.53399999999999</c:v>
                </c:pt>
                <c:pt idx="48090">
                  <c:v>203.35600000000011</c:v>
                </c:pt>
                <c:pt idx="48091">
                  <c:v>202.18</c:v>
                </c:pt>
                <c:pt idx="48092">
                  <c:v>201.006</c:v>
                </c:pt>
                <c:pt idx="48093">
                  <c:v>199.834</c:v>
                </c:pt>
                <c:pt idx="48094">
                  <c:v>198.66499999999999</c:v>
                </c:pt>
                <c:pt idx="48095">
                  <c:v>197.4980000000001</c:v>
                </c:pt>
                <c:pt idx="48096">
                  <c:v>196.334</c:v>
                </c:pt>
                <c:pt idx="48097">
                  <c:v>195.172</c:v>
                </c:pt>
                <c:pt idx="48098">
                  <c:v>194.01300000000001</c:v>
                </c:pt>
                <c:pt idx="48099">
                  <c:v>192.85700000000011</c:v>
                </c:pt>
                <c:pt idx="48100">
                  <c:v>191.70399999999998</c:v>
                </c:pt>
                <c:pt idx="48101">
                  <c:v>190.55500000000001</c:v>
                </c:pt>
                <c:pt idx="48102">
                  <c:v>189.40800000000004</c:v>
                </c:pt>
                <c:pt idx="48103">
                  <c:v>188.26499999999999</c:v>
                </c:pt>
                <c:pt idx="48104">
                  <c:v>187.126</c:v>
                </c:pt>
                <c:pt idx="48105">
                  <c:v>185.99</c:v>
                </c:pt>
                <c:pt idx="48106">
                  <c:v>184.85800000000012</c:v>
                </c:pt>
                <c:pt idx="48107">
                  <c:v>183.72900000000001</c:v>
                </c:pt>
                <c:pt idx="48108">
                  <c:v>182.60499999999999</c:v>
                </c:pt>
                <c:pt idx="48109">
                  <c:v>181.48500000000001</c:v>
                </c:pt>
                <c:pt idx="48110">
                  <c:v>180.369</c:v>
                </c:pt>
                <c:pt idx="48111">
                  <c:v>179.25800000000001</c:v>
                </c:pt>
                <c:pt idx="48112">
                  <c:v>178.15100000000001</c:v>
                </c:pt>
                <c:pt idx="48113">
                  <c:v>177.048</c:v>
                </c:pt>
                <c:pt idx="48114">
                  <c:v>175.95100000000011</c:v>
                </c:pt>
                <c:pt idx="48115">
                  <c:v>174.85800000000012</c:v>
                </c:pt>
                <c:pt idx="48116">
                  <c:v>173.76999999999998</c:v>
                </c:pt>
                <c:pt idx="48117">
                  <c:v>172.68700000000001</c:v>
                </c:pt>
                <c:pt idx="48118">
                  <c:v>171.60999999999999</c:v>
                </c:pt>
                <c:pt idx="48119">
                  <c:v>170.53800000000001</c:v>
                </c:pt>
                <c:pt idx="48120">
                  <c:v>169.471</c:v>
                </c:pt>
                <c:pt idx="48121">
                  <c:v>168.41</c:v>
                </c:pt>
                <c:pt idx="48122">
                  <c:v>167.35400000000001</c:v>
                </c:pt>
                <c:pt idx="48123">
                  <c:v>166.30500000000001</c:v>
                </c:pt>
                <c:pt idx="48124">
                  <c:v>165.261</c:v>
                </c:pt>
                <c:pt idx="48125">
                  <c:v>164.22399999999999</c:v>
                </c:pt>
                <c:pt idx="48126">
                  <c:v>163.19200000000001</c:v>
                </c:pt>
                <c:pt idx="48127">
                  <c:v>162.167</c:v>
                </c:pt>
                <c:pt idx="48128">
                  <c:v>161.148</c:v>
                </c:pt>
                <c:pt idx="48129">
                  <c:v>160.136</c:v>
                </c:pt>
                <c:pt idx="48130">
                  <c:v>159.131</c:v>
                </c:pt>
                <c:pt idx="48131">
                  <c:v>158.13200000000001</c:v>
                </c:pt>
                <c:pt idx="48132">
                  <c:v>157.14099999999999</c:v>
                </c:pt>
                <c:pt idx="48133">
                  <c:v>156.15600000000001</c:v>
                </c:pt>
                <c:pt idx="48134">
                  <c:v>155.178</c:v>
                </c:pt>
                <c:pt idx="48135">
                  <c:v>154.208</c:v>
                </c:pt>
                <c:pt idx="48136">
                  <c:v>153.24499999999998</c:v>
                </c:pt>
                <c:pt idx="48137">
                  <c:v>152.28900000000002</c:v>
                </c:pt>
                <c:pt idx="48138">
                  <c:v>151.34200000000001</c:v>
                </c:pt>
                <c:pt idx="48139">
                  <c:v>150.40100000000001</c:v>
                </c:pt>
                <c:pt idx="48140">
                  <c:v>149.46900000000002</c:v>
                </c:pt>
                <c:pt idx="48141">
                  <c:v>148.54399999999998</c:v>
                </c:pt>
                <c:pt idx="48142">
                  <c:v>147.62800000000001</c:v>
                </c:pt>
                <c:pt idx="48143">
                  <c:v>146.72</c:v>
                </c:pt>
                <c:pt idx="48144">
                  <c:v>145.82000000000011</c:v>
                </c:pt>
                <c:pt idx="48145">
                  <c:v>144.929</c:v>
                </c:pt>
                <c:pt idx="48146">
                  <c:v>144.04499999999999</c:v>
                </c:pt>
                <c:pt idx="48147">
                  <c:v>143.17099999999999</c:v>
                </c:pt>
                <c:pt idx="48148">
                  <c:v>142.30500000000001</c:v>
                </c:pt>
                <c:pt idx="48149">
                  <c:v>141.44900000000001</c:v>
                </c:pt>
                <c:pt idx="48150">
                  <c:v>140.601</c:v>
                </c:pt>
                <c:pt idx="48151">
                  <c:v>139.762</c:v>
                </c:pt>
                <c:pt idx="48152">
                  <c:v>138.93200000000004</c:v>
                </c:pt>
                <c:pt idx="48153">
                  <c:v>138.11099999999999</c:v>
                </c:pt>
                <c:pt idx="48154">
                  <c:v>137.30000000000001</c:v>
                </c:pt>
                <c:pt idx="48155">
                  <c:v>136.499</c:v>
                </c:pt>
                <c:pt idx="48156">
                  <c:v>135.70599999999999</c:v>
                </c:pt>
                <c:pt idx="48157">
                  <c:v>134.92400000000001</c:v>
                </c:pt>
                <c:pt idx="48158">
                  <c:v>134.15100000000001</c:v>
                </c:pt>
                <c:pt idx="48159">
                  <c:v>133.38800000000012</c:v>
                </c:pt>
                <c:pt idx="48160">
                  <c:v>132.63499999999999</c:v>
                </c:pt>
                <c:pt idx="48161">
                  <c:v>131.89200000000011</c:v>
                </c:pt>
                <c:pt idx="48162">
                  <c:v>131.15900000000002</c:v>
                </c:pt>
                <c:pt idx="48163">
                  <c:v>130.43600000000001</c:v>
                </c:pt>
                <c:pt idx="48164">
                  <c:v>129.72399999999999</c:v>
                </c:pt>
                <c:pt idx="48165">
                  <c:v>129.02200000000011</c:v>
                </c:pt>
                <c:pt idx="48166">
                  <c:v>128.33100000000007</c:v>
                </c:pt>
                <c:pt idx="48167">
                  <c:v>127.64999999999999</c:v>
                </c:pt>
                <c:pt idx="48168">
                  <c:v>126.98</c:v>
                </c:pt>
                <c:pt idx="48169">
                  <c:v>126.32</c:v>
                </c:pt>
                <c:pt idx="48170">
                  <c:v>125.67100000000001</c:v>
                </c:pt>
                <c:pt idx="48171">
                  <c:v>125.03400000000002</c:v>
                </c:pt>
                <c:pt idx="48172">
                  <c:v>124.40700000000002</c:v>
                </c:pt>
                <c:pt idx="48173">
                  <c:v>123.79100000000005</c:v>
                </c:pt>
                <c:pt idx="48174">
                  <c:v>123.187</c:v>
                </c:pt>
                <c:pt idx="48175">
                  <c:v>122.59399999999999</c:v>
                </c:pt>
                <c:pt idx="48176">
                  <c:v>122.012</c:v>
                </c:pt>
                <c:pt idx="48177">
                  <c:v>121.44100000000007</c:v>
                </c:pt>
                <c:pt idx="48178">
                  <c:v>120.88200000000001</c:v>
                </c:pt>
                <c:pt idx="48179">
                  <c:v>120.334</c:v>
                </c:pt>
                <c:pt idx="48180">
                  <c:v>119.798</c:v>
                </c:pt>
                <c:pt idx="48181">
                  <c:v>119.274</c:v>
                </c:pt>
                <c:pt idx="48182">
                  <c:v>118.76100000000002</c:v>
                </c:pt>
                <c:pt idx="48183">
                  <c:v>118.26100000000002</c:v>
                </c:pt>
                <c:pt idx="48184">
                  <c:v>117.77200000000001</c:v>
                </c:pt>
                <c:pt idx="48185">
                  <c:v>117.295</c:v>
                </c:pt>
                <c:pt idx="48186">
                  <c:v>116.83</c:v>
                </c:pt>
                <c:pt idx="48187">
                  <c:v>116.37599999999998</c:v>
                </c:pt>
                <c:pt idx="48188">
                  <c:v>115.93600000000002</c:v>
                </c:pt>
                <c:pt idx="48189">
                  <c:v>115.50700000000002</c:v>
                </c:pt>
                <c:pt idx="48190">
                  <c:v>115.09</c:v>
                </c:pt>
                <c:pt idx="48191">
                  <c:v>114.68600000000001</c:v>
                </c:pt>
                <c:pt idx="48192">
                  <c:v>114.29400000000005</c:v>
                </c:pt>
                <c:pt idx="48193">
                  <c:v>113.91400000000006</c:v>
                </c:pt>
                <c:pt idx="48194">
                  <c:v>113.54700000000005</c:v>
                </c:pt>
                <c:pt idx="48195">
                  <c:v>113.19199999999999</c:v>
                </c:pt>
                <c:pt idx="48196">
                  <c:v>112.85</c:v>
                </c:pt>
                <c:pt idx="48197">
                  <c:v>112.52</c:v>
                </c:pt>
                <c:pt idx="48198">
                  <c:v>112.203</c:v>
                </c:pt>
                <c:pt idx="48199">
                  <c:v>111.899</c:v>
                </c:pt>
                <c:pt idx="48200">
                  <c:v>111.607</c:v>
                </c:pt>
                <c:pt idx="48201">
                  <c:v>111.32799999999999</c:v>
                </c:pt>
                <c:pt idx="48202">
                  <c:v>111.06100000000002</c:v>
                </c:pt>
                <c:pt idx="48203">
                  <c:v>110.807</c:v>
                </c:pt>
                <c:pt idx="48204">
                  <c:v>110.56699999999999</c:v>
                </c:pt>
                <c:pt idx="48205">
                  <c:v>110.339</c:v>
                </c:pt>
                <c:pt idx="48206">
                  <c:v>110.12299999999998</c:v>
                </c:pt>
                <c:pt idx="48207">
                  <c:v>109.92100000000002</c:v>
                </c:pt>
                <c:pt idx="48208">
                  <c:v>109.73099999999999</c:v>
                </c:pt>
                <c:pt idx="48209">
                  <c:v>109.55500000000001</c:v>
                </c:pt>
                <c:pt idx="48210">
                  <c:v>109.39100000000002</c:v>
                </c:pt>
                <c:pt idx="48211">
                  <c:v>109.24100000000006</c:v>
                </c:pt>
                <c:pt idx="48212">
                  <c:v>109.10299999999998</c:v>
                </c:pt>
                <c:pt idx="48213">
                  <c:v>108.97799999999999</c:v>
                </c:pt>
                <c:pt idx="48214">
                  <c:v>108.866</c:v>
                </c:pt>
                <c:pt idx="48215">
                  <c:v>108.768</c:v>
                </c:pt>
                <c:pt idx="48216">
                  <c:v>108.68199999999999</c:v>
                </c:pt>
                <c:pt idx="48217">
                  <c:v>108.60899999999998</c:v>
                </c:pt>
                <c:pt idx="48218">
                  <c:v>108.55</c:v>
                </c:pt>
                <c:pt idx="48219">
                  <c:v>108.503</c:v>
                </c:pt>
                <c:pt idx="48220">
                  <c:v>108.46899999999999</c:v>
                </c:pt>
                <c:pt idx="48221">
                  <c:v>108.44900000000005</c:v>
                </c:pt>
                <c:pt idx="48222">
                  <c:v>108.44100000000007</c:v>
                </c:pt>
                <c:pt idx="48223">
                  <c:v>108.44700000000007</c:v>
                </c:pt>
                <c:pt idx="48224">
                  <c:v>108.465</c:v>
                </c:pt>
                <c:pt idx="48225">
                  <c:v>108.49700000000006</c:v>
                </c:pt>
                <c:pt idx="48226">
                  <c:v>108.54100000000005</c:v>
                </c:pt>
                <c:pt idx="48227">
                  <c:v>108.599</c:v>
                </c:pt>
                <c:pt idx="48228">
                  <c:v>108.669</c:v>
                </c:pt>
                <c:pt idx="48229">
                  <c:v>108.753</c:v>
                </c:pt>
                <c:pt idx="48230">
                  <c:v>108.849</c:v>
                </c:pt>
                <c:pt idx="48231">
                  <c:v>108.959</c:v>
                </c:pt>
                <c:pt idx="48232">
                  <c:v>109.081</c:v>
                </c:pt>
                <c:pt idx="48233">
                  <c:v>109.21599999999999</c:v>
                </c:pt>
                <c:pt idx="48234">
                  <c:v>109.364</c:v>
                </c:pt>
                <c:pt idx="48235">
                  <c:v>109.52500000000001</c:v>
                </c:pt>
                <c:pt idx="48236">
                  <c:v>109.699</c:v>
                </c:pt>
                <c:pt idx="48237">
                  <c:v>109.88500000000001</c:v>
                </c:pt>
                <c:pt idx="48238">
                  <c:v>110.08499999999999</c:v>
                </c:pt>
                <c:pt idx="48239">
                  <c:v>110.29700000000005</c:v>
                </c:pt>
                <c:pt idx="48240">
                  <c:v>110.521</c:v>
                </c:pt>
                <c:pt idx="48241">
                  <c:v>110.759</c:v>
                </c:pt>
                <c:pt idx="48242">
                  <c:v>111.009</c:v>
                </c:pt>
                <c:pt idx="48243">
                  <c:v>111.271</c:v>
                </c:pt>
                <c:pt idx="48244">
                  <c:v>111.54700000000005</c:v>
                </c:pt>
                <c:pt idx="48245">
                  <c:v>111.834</c:v>
                </c:pt>
                <c:pt idx="48246">
                  <c:v>112.134</c:v>
                </c:pt>
                <c:pt idx="48247">
                  <c:v>112.44700000000007</c:v>
                </c:pt>
                <c:pt idx="48248">
                  <c:v>112.77200000000001</c:v>
                </c:pt>
                <c:pt idx="48249">
                  <c:v>113.10899999999998</c:v>
                </c:pt>
                <c:pt idx="48250">
                  <c:v>113.458</c:v>
                </c:pt>
                <c:pt idx="48251">
                  <c:v>113.82</c:v>
                </c:pt>
                <c:pt idx="48252">
                  <c:v>114.194</c:v>
                </c:pt>
                <c:pt idx="48253">
                  <c:v>114.58</c:v>
                </c:pt>
                <c:pt idx="48254">
                  <c:v>114.97799999999999</c:v>
                </c:pt>
                <c:pt idx="48255">
                  <c:v>115.38800000000001</c:v>
                </c:pt>
                <c:pt idx="48256">
                  <c:v>115.81</c:v>
                </c:pt>
                <c:pt idx="48257">
                  <c:v>116.24400000000006</c:v>
                </c:pt>
                <c:pt idx="48258">
                  <c:v>116.69</c:v>
                </c:pt>
                <c:pt idx="48259">
                  <c:v>117.14700000000002</c:v>
                </c:pt>
                <c:pt idx="48260">
                  <c:v>117.617</c:v>
                </c:pt>
                <c:pt idx="48261">
                  <c:v>118.09699999999999</c:v>
                </c:pt>
                <c:pt idx="48262">
                  <c:v>118.59</c:v>
                </c:pt>
                <c:pt idx="48263">
                  <c:v>119.093</c:v>
                </c:pt>
                <c:pt idx="48264">
                  <c:v>119.60899999999998</c:v>
                </c:pt>
                <c:pt idx="48265">
                  <c:v>120.13500000000001</c:v>
                </c:pt>
                <c:pt idx="48266">
                  <c:v>120.67299999999994</c:v>
                </c:pt>
                <c:pt idx="48267">
                  <c:v>121.22199999999999</c:v>
                </c:pt>
                <c:pt idx="48268">
                  <c:v>121.783</c:v>
                </c:pt>
                <c:pt idx="48269">
                  <c:v>122.354</c:v>
                </c:pt>
                <c:pt idx="48270">
                  <c:v>122.93600000000002</c:v>
                </c:pt>
                <c:pt idx="48271">
                  <c:v>123.529</c:v>
                </c:pt>
                <c:pt idx="48272">
                  <c:v>124.133</c:v>
                </c:pt>
                <c:pt idx="48273">
                  <c:v>124.74700000000006</c:v>
                </c:pt>
                <c:pt idx="48274">
                  <c:v>125.37299999999998</c:v>
                </c:pt>
                <c:pt idx="48275">
                  <c:v>126.008</c:v>
                </c:pt>
                <c:pt idx="48276">
                  <c:v>126.65499999999999</c:v>
                </c:pt>
                <c:pt idx="48277">
                  <c:v>127.31100000000002</c:v>
                </c:pt>
                <c:pt idx="48278">
                  <c:v>127.97799999999999</c:v>
                </c:pt>
                <c:pt idx="48279">
                  <c:v>128.655</c:v>
                </c:pt>
                <c:pt idx="48280">
                  <c:v>129.34300000000002</c:v>
                </c:pt>
                <c:pt idx="48281">
                  <c:v>130.04</c:v>
                </c:pt>
                <c:pt idx="48282">
                  <c:v>130.74699999999999</c:v>
                </c:pt>
                <c:pt idx="48283">
                  <c:v>131.464</c:v>
                </c:pt>
                <c:pt idx="48284">
                  <c:v>132.191</c:v>
                </c:pt>
                <c:pt idx="48285">
                  <c:v>132.92700000000011</c:v>
                </c:pt>
                <c:pt idx="48286">
                  <c:v>133.67299999999997</c:v>
                </c:pt>
                <c:pt idx="48287">
                  <c:v>134.429</c:v>
                </c:pt>
                <c:pt idx="48288">
                  <c:v>135.19399999999999</c:v>
                </c:pt>
                <c:pt idx="48289">
                  <c:v>135.96700000000001</c:v>
                </c:pt>
                <c:pt idx="48290">
                  <c:v>136.751</c:v>
                </c:pt>
                <c:pt idx="48291">
                  <c:v>137.54300000000001</c:v>
                </c:pt>
                <c:pt idx="48292">
                  <c:v>138.34399999999999</c:v>
                </c:pt>
                <c:pt idx="48293">
                  <c:v>139.154</c:v>
                </c:pt>
                <c:pt idx="48294">
                  <c:v>139.97300000000001</c:v>
                </c:pt>
                <c:pt idx="48295">
                  <c:v>140.80000000000001</c:v>
                </c:pt>
                <c:pt idx="48296">
                  <c:v>141.636</c:v>
                </c:pt>
                <c:pt idx="48297">
                  <c:v>142.48100000000011</c:v>
                </c:pt>
                <c:pt idx="48298">
                  <c:v>143.334</c:v>
                </c:pt>
                <c:pt idx="48299">
                  <c:v>144.19399999999999</c:v>
                </c:pt>
                <c:pt idx="48300">
                  <c:v>145.06399999999999</c:v>
                </c:pt>
                <c:pt idx="48301">
                  <c:v>145.941</c:v>
                </c:pt>
                <c:pt idx="48302">
                  <c:v>146.82600000000011</c:v>
                </c:pt>
                <c:pt idx="48303">
                  <c:v>147.71799999999999</c:v>
                </c:pt>
                <c:pt idx="48304">
                  <c:v>148.61899999999997</c:v>
                </c:pt>
                <c:pt idx="48305">
                  <c:v>149.52700000000004</c:v>
                </c:pt>
                <c:pt idx="48306">
                  <c:v>150.44200000000001</c:v>
                </c:pt>
                <c:pt idx="48307">
                  <c:v>151.36500000000001</c:v>
                </c:pt>
                <c:pt idx="48308">
                  <c:v>152.29499999999999</c:v>
                </c:pt>
                <c:pt idx="48309">
                  <c:v>153.232</c:v>
                </c:pt>
                <c:pt idx="48310">
                  <c:v>154.17599999999999</c:v>
                </c:pt>
                <c:pt idx="48311">
                  <c:v>155.12700000000001</c:v>
                </c:pt>
                <c:pt idx="48312">
                  <c:v>156.08500000000001</c:v>
                </c:pt>
                <c:pt idx="48313">
                  <c:v>157.05000000000001</c:v>
                </c:pt>
                <c:pt idx="48314">
                  <c:v>158.02100000000004</c:v>
                </c:pt>
                <c:pt idx="48315">
                  <c:v>158.9980000000001</c:v>
                </c:pt>
                <c:pt idx="48316">
                  <c:v>159.98200000000011</c:v>
                </c:pt>
                <c:pt idx="48317">
                  <c:v>160.97200000000001</c:v>
                </c:pt>
                <c:pt idx="48318">
                  <c:v>161.96800000000007</c:v>
                </c:pt>
                <c:pt idx="48319">
                  <c:v>162.971</c:v>
                </c:pt>
                <c:pt idx="48320">
                  <c:v>163.97900000000001</c:v>
                </c:pt>
                <c:pt idx="48321">
                  <c:v>164.9920000000001</c:v>
                </c:pt>
                <c:pt idx="48322">
                  <c:v>166.012</c:v>
                </c:pt>
                <c:pt idx="48323">
                  <c:v>167.03700000000001</c:v>
                </c:pt>
                <c:pt idx="48324">
                  <c:v>168.06700000000001</c:v>
                </c:pt>
                <c:pt idx="48325">
                  <c:v>169.10300000000001</c:v>
                </c:pt>
                <c:pt idx="48326">
                  <c:v>170.14399999999998</c:v>
                </c:pt>
                <c:pt idx="48327">
                  <c:v>171.19</c:v>
                </c:pt>
                <c:pt idx="48328">
                  <c:v>172.23999999999998</c:v>
                </c:pt>
                <c:pt idx="48329">
                  <c:v>173.29599999999999</c:v>
                </c:pt>
                <c:pt idx="48330">
                  <c:v>174.35700000000011</c:v>
                </c:pt>
                <c:pt idx="48331">
                  <c:v>175.42200000000011</c:v>
                </c:pt>
                <c:pt idx="48332">
                  <c:v>176.49100000000001</c:v>
                </c:pt>
                <c:pt idx="48333">
                  <c:v>177.565</c:v>
                </c:pt>
                <c:pt idx="48334">
                  <c:v>178.64299999999997</c:v>
                </c:pt>
                <c:pt idx="48335">
                  <c:v>179.726</c:v>
                </c:pt>
                <c:pt idx="48336">
                  <c:v>180.81200000000001</c:v>
                </c:pt>
                <c:pt idx="48337">
                  <c:v>181.90200000000004</c:v>
                </c:pt>
                <c:pt idx="48338">
                  <c:v>182.99700000000001</c:v>
                </c:pt>
                <c:pt idx="48339">
                  <c:v>184.095</c:v>
                </c:pt>
                <c:pt idx="48340">
                  <c:v>185.196</c:v>
                </c:pt>
                <c:pt idx="48341">
                  <c:v>186.30100000000004</c:v>
                </c:pt>
                <c:pt idx="48342">
                  <c:v>187.40900000000002</c:v>
                </c:pt>
                <c:pt idx="48343">
                  <c:v>188.52100000000004</c:v>
                </c:pt>
                <c:pt idx="48344">
                  <c:v>189.63499999999999</c:v>
                </c:pt>
                <c:pt idx="48345">
                  <c:v>190.75299999999999</c:v>
                </c:pt>
                <c:pt idx="48346">
                  <c:v>191.874</c:v>
                </c:pt>
                <c:pt idx="48347">
                  <c:v>192.99700000000001</c:v>
                </c:pt>
                <c:pt idx="48348">
                  <c:v>194.12300000000002</c:v>
                </c:pt>
                <c:pt idx="48349">
                  <c:v>195.25200000000001</c:v>
                </c:pt>
                <c:pt idx="48350">
                  <c:v>196.38300000000001</c:v>
                </c:pt>
                <c:pt idx="48351">
                  <c:v>197.517</c:v>
                </c:pt>
                <c:pt idx="48352">
                  <c:v>198.65300000000002</c:v>
                </c:pt>
                <c:pt idx="48353">
                  <c:v>199.791</c:v>
                </c:pt>
                <c:pt idx="48354">
                  <c:v>200.93100000000001</c:v>
                </c:pt>
                <c:pt idx="48355">
                  <c:v>202.07300000000001</c:v>
                </c:pt>
                <c:pt idx="48356">
                  <c:v>203.21699999999998</c:v>
                </c:pt>
                <c:pt idx="48357">
                  <c:v>204.363</c:v>
                </c:pt>
                <c:pt idx="48358">
                  <c:v>205.51</c:v>
                </c:pt>
                <c:pt idx="48359">
                  <c:v>206.65900000000002</c:v>
                </c:pt>
                <c:pt idx="48360">
                  <c:v>207.809</c:v>
                </c:pt>
                <c:pt idx="48361">
                  <c:v>208.96100000000001</c:v>
                </c:pt>
                <c:pt idx="48362">
                  <c:v>210.11399999999998</c:v>
                </c:pt>
                <c:pt idx="48363">
                  <c:v>211.268</c:v>
                </c:pt>
                <c:pt idx="48364">
                  <c:v>212.423</c:v>
                </c:pt>
                <c:pt idx="48365">
                  <c:v>213.57900000000001</c:v>
                </c:pt>
                <c:pt idx="48366">
                  <c:v>214.73599999999999</c:v>
                </c:pt>
                <c:pt idx="48367">
                  <c:v>215.89400000000001</c:v>
                </c:pt>
                <c:pt idx="48368">
                  <c:v>217.053</c:v>
                </c:pt>
                <c:pt idx="48369">
                  <c:v>218.21199999999999</c:v>
                </c:pt>
                <c:pt idx="48370">
                  <c:v>219.37100000000001</c:v>
                </c:pt>
                <c:pt idx="48371">
                  <c:v>220.53100000000001</c:v>
                </c:pt>
                <c:pt idx="48372">
                  <c:v>221.691</c:v>
                </c:pt>
                <c:pt idx="48373">
                  <c:v>222.85200000000012</c:v>
                </c:pt>
                <c:pt idx="48374">
                  <c:v>224.012</c:v>
                </c:pt>
                <c:pt idx="48375">
                  <c:v>225.17299999999997</c:v>
                </c:pt>
                <c:pt idx="48376">
                  <c:v>226.333</c:v>
                </c:pt>
                <c:pt idx="48377">
                  <c:v>227.494</c:v>
                </c:pt>
                <c:pt idx="48378">
                  <c:v>228.654</c:v>
                </c:pt>
                <c:pt idx="48379">
                  <c:v>229.81399999999999</c:v>
                </c:pt>
                <c:pt idx="48380">
                  <c:v>230.97300000000001</c:v>
                </c:pt>
                <c:pt idx="48381">
                  <c:v>232.13200000000001</c:v>
                </c:pt>
                <c:pt idx="48382">
                  <c:v>233.291</c:v>
                </c:pt>
                <c:pt idx="48383">
                  <c:v>234.44800000000001</c:v>
                </c:pt>
                <c:pt idx="48384">
                  <c:v>235.60599999999999</c:v>
                </c:pt>
                <c:pt idx="48385">
                  <c:v>236.762</c:v>
                </c:pt>
                <c:pt idx="48386">
                  <c:v>237.917</c:v>
                </c:pt>
                <c:pt idx="48387">
                  <c:v>239.072</c:v>
                </c:pt>
                <c:pt idx="48388">
                  <c:v>240.226</c:v>
                </c:pt>
                <c:pt idx="48389">
                  <c:v>241.37800000000001</c:v>
                </c:pt>
                <c:pt idx="48390">
                  <c:v>242.53</c:v>
                </c:pt>
                <c:pt idx="48391">
                  <c:v>243.68</c:v>
                </c:pt>
                <c:pt idx="48392">
                  <c:v>244.82900000000001</c:v>
                </c:pt>
                <c:pt idx="48393">
                  <c:v>245.976</c:v>
                </c:pt>
                <c:pt idx="48394">
                  <c:v>247.12200000000001</c:v>
                </c:pt>
                <c:pt idx="48395">
                  <c:v>248.267</c:v>
                </c:pt>
                <c:pt idx="48396">
                  <c:v>249.41</c:v>
                </c:pt>
                <c:pt idx="48397">
                  <c:v>250.55100000000004</c:v>
                </c:pt>
                <c:pt idx="48398">
                  <c:v>251.691</c:v>
                </c:pt>
                <c:pt idx="48399">
                  <c:v>252.82900000000001</c:v>
                </c:pt>
                <c:pt idx="48400">
                  <c:v>253.965</c:v>
                </c:pt>
                <c:pt idx="48401">
                  <c:v>255.1</c:v>
                </c:pt>
                <c:pt idx="48402">
                  <c:v>256.23200000000003</c:v>
                </c:pt>
                <c:pt idx="48403">
                  <c:v>257.363</c:v>
                </c:pt>
                <c:pt idx="48404">
                  <c:v>258.49099999999964</c:v>
                </c:pt>
                <c:pt idx="48405">
                  <c:v>259.61799999999999</c:v>
                </c:pt>
                <c:pt idx="48406">
                  <c:v>260.74200000000002</c:v>
                </c:pt>
                <c:pt idx="48407">
                  <c:v>261.86399999999975</c:v>
                </c:pt>
                <c:pt idx="48408">
                  <c:v>262.98399999999958</c:v>
                </c:pt>
                <c:pt idx="48409">
                  <c:v>264.10199999999975</c:v>
                </c:pt>
                <c:pt idx="48410">
                  <c:v>265.21799999999979</c:v>
                </c:pt>
                <c:pt idx="48411">
                  <c:v>266.33099999999979</c:v>
                </c:pt>
                <c:pt idx="48412">
                  <c:v>267.44099999999975</c:v>
                </c:pt>
                <c:pt idx="48413">
                  <c:v>268.55</c:v>
                </c:pt>
                <c:pt idx="48414">
                  <c:v>269.65499999999997</c:v>
                </c:pt>
                <c:pt idx="48415">
                  <c:v>270.75799999999975</c:v>
                </c:pt>
                <c:pt idx="48416">
                  <c:v>271.85899999999975</c:v>
                </c:pt>
                <c:pt idx="48417">
                  <c:v>272.95699999999965</c:v>
                </c:pt>
                <c:pt idx="48418">
                  <c:v>274.053</c:v>
                </c:pt>
                <c:pt idx="48419">
                  <c:v>275.14499999999998</c:v>
                </c:pt>
                <c:pt idx="48420">
                  <c:v>276.23499999999979</c:v>
                </c:pt>
                <c:pt idx="48421">
                  <c:v>277.32299999999975</c:v>
                </c:pt>
                <c:pt idx="48422">
                  <c:v>278.40699999999958</c:v>
                </c:pt>
                <c:pt idx="48423">
                  <c:v>279.48899999999958</c:v>
                </c:pt>
                <c:pt idx="48424">
                  <c:v>280.56799999999993</c:v>
                </c:pt>
                <c:pt idx="48425">
                  <c:v>281.64400000000023</c:v>
                </c:pt>
                <c:pt idx="48426">
                  <c:v>282.71699999999959</c:v>
                </c:pt>
                <c:pt idx="48427">
                  <c:v>283.78799999999978</c:v>
                </c:pt>
                <c:pt idx="48428">
                  <c:v>284.85500000000002</c:v>
                </c:pt>
                <c:pt idx="48429">
                  <c:v>285.91999999999979</c:v>
                </c:pt>
                <c:pt idx="48430">
                  <c:v>286.98099999999965</c:v>
                </c:pt>
                <c:pt idx="48431">
                  <c:v>288.04000000000002</c:v>
                </c:pt>
                <c:pt idx="48432">
                  <c:v>289.09500000000003</c:v>
                </c:pt>
                <c:pt idx="48433">
                  <c:v>290.14800000000002</c:v>
                </c:pt>
                <c:pt idx="48434">
                  <c:v>291.197</c:v>
                </c:pt>
                <c:pt idx="48435">
                  <c:v>292.24299999999999</c:v>
                </c:pt>
                <c:pt idx="48436">
                  <c:v>293.28699999999958</c:v>
                </c:pt>
                <c:pt idx="48437">
                  <c:v>294.327</c:v>
                </c:pt>
                <c:pt idx="48438">
                  <c:v>295.36399999999975</c:v>
                </c:pt>
                <c:pt idx="48439">
                  <c:v>296.3979999999998</c:v>
                </c:pt>
                <c:pt idx="48440">
                  <c:v>297.42899999999958</c:v>
                </c:pt>
                <c:pt idx="48441">
                  <c:v>298.45699999999965</c:v>
                </c:pt>
                <c:pt idx="48442">
                  <c:v>299.48200000000003</c:v>
                </c:pt>
                <c:pt idx="48443">
                  <c:v>300.50400000000002</c:v>
                </c:pt>
                <c:pt idx="48444">
                  <c:v>301.52199999999965</c:v>
                </c:pt>
                <c:pt idx="48445">
                  <c:v>302.53699999999958</c:v>
                </c:pt>
                <c:pt idx="48446">
                  <c:v>303.55</c:v>
                </c:pt>
                <c:pt idx="48447">
                  <c:v>304.55900000000008</c:v>
                </c:pt>
                <c:pt idx="48448">
                  <c:v>305.565</c:v>
                </c:pt>
                <c:pt idx="48449">
                  <c:v>306.56799999999993</c:v>
                </c:pt>
                <c:pt idx="48450">
                  <c:v>307.56700000000001</c:v>
                </c:pt>
                <c:pt idx="48451">
                  <c:v>308.56400000000002</c:v>
                </c:pt>
                <c:pt idx="48452">
                  <c:v>309.55700000000002</c:v>
                </c:pt>
                <c:pt idx="48453">
                  <c:v>310.548</c:v>
                </c:pt>
                <c:pt idx="48454">
                  <c:v>311.53500000000003</c:v>
                </c:pt>
                <c:pt idx="48455">
                  <c:v>312.51900000000001</c:v>
                </c:pt>
                <c:pt idx="48456">
                  <c:v>313.5</c:v>
                </c:pt>
                <c:pt idx="48457">
                  <c:v>314.47799999999978</c:v>
                </c:pt>
                <c:pt idx="48458">
                  <c:v>315.45299999999975</c:v>
                </c:pt>
                <c:pt idx="48459">
                  <c:v>316.42499999999978</c:v>
                </c:pt>
                <c:pt idx="48460">
                  <c:v>317.39400000000001</c:v>
                </c:pt>
                <c:pt idx="48461">
                  <c:v>318.35899999999975</c:v>
                </c:pt>
                <c:pt idx="48462">
                  <c:v>319.322</c:v>
                </c:pt>
                <c:pt idx="48463">
                  <c:v>320.28199999999958</c:v>
                </c:pt>
                <c:pt idx="48464">
                  <c:v>321.23899999999958</c:v>
                </c:pt>
                <c:pt idx="48465">
                  <c:v>322.19200000000001</c:v>
                </c:pt>
                <c:pt idx="48466">
                  <c:v>323.14299999999997</c:v>
                </c:pt>
                <c:pt idx="48467">
                  <c:v>324.09099999999978</c:v>
                </c:pt>
                <c:pt idx="48468">
                  <c:v>325.03599999999977</c:v>
                </c:pt>
                <c:pt idx="48469">
                  <c:v>325.97799999999978</c:v>
                </c:pt>
                <c:pt idx="48470">
                  <c:v>326.91699999999958</c:v>
                </c:pt>
                <c:pt idx="48471">
                  <c:v>327.85399999999993</c:v>
                </c:pt>
                <c:pt idx="48472">
                  <c:v>328.78699999999958</c:v>
                </c:pt>
                <c:pt idx="48473">
                  <c:v>329.71799999999979</c:v>
                </c:pt>
                <c:pt idx="48474">
                  <c:v>330.64600000000002</c:v>
                </c:pt>
                <c:pt idx="48475">
                  <c:v>331.57100000000003</c:v>
                </c:pt>
                <c:pt idx="48476">
                  <c:v>332.49400000000003</c:v>
                </c:pt>
                <c:pt idx="48477">
                  <c:v>333.41299999999978</c:v>
                </c:pt>
                <c:pt idx="48478">
                  <c:v>334.33</c:v>
                </c:pt>
                <c:pt idx="48479">
                  <c:v>335.245</c:v>
                </c:pt>
                <c:pt idx="48480">
                  <c:v>336.15699999999993</c:v>
                </c:pt>
                <c:pt idx="48481">
                  <c:v>337.06599999999975</c:v>
                </c:pt>
                <c:pt idx="48482">
                  <c:v>337.97299999999979</c:v>
                </c:pt>
                <c:pt idx="48483">
                  <c:v>338.87700000000001</c:v>
                </c:pt>
                <c:pt idx="48484">
                  <c:v>339.77799999999979</c:v>
                </c:pt>
                <c:pt idx="48485">
                  <c:v>340.67700000000002</c:v>
                </c:pt>
                <c:pt idx="48486">
                  <c:v>341.57400000000001</c:v>
                </c:pt>
                <c:pt idx="48487">
                  <c:v>342.46799999999979</c:v>
                </c:pt>
                <c:pt idx="48488">
                  <c:v>343.36</c:v>
                </c:pt>
                <c:pt idx="48489">
                  <c:v>344.25</c:v>
                </c:pt>
                <c:pt idx="48490">
                  <c:v>345.137</c:v>
                </c:pt>
                <c:pt idx="48491">
                  <c:v>346.02199999999965</c:v>
                </c:pt>
                <c:pt idx="48492">
                  <c:v>346.90499999999975</c:v>
                </c:pt>
                <c:pt idx="48493">
                  <c:v>347.78599999999977</c:v>
                </c:pt>
                <c:pt idx="48494">
                  <c:v>348.66399999999999</c:v>
                </c:pt>
                <c:pt idx="48495">
                  <c:v>349.54</c:v>
                </c:pt>
                <c:pt idx="48496">
                  <c:v>350.41399999999965</c:v>
                </c:pt>
                <c:pt idx="48497">
                  <c:v>351.28699999999958</c:v>
                </c:pt>
                <c:pt idx="48498">
                  <c:v>352.15699999999993</c:v>
                </c:pt>
                <c:pt idx="48499">
                  <c:v>353.02499999999975</c:v>
                </c:pt>
                <c:pt idx="48500">
                  <c:v>353.89099999999979</c:v>
                </c:pt>
                <c:pt idx="48501">
                  <c:v>354.755</c:v>
                </c:pt>
                <c:pt idx="48502">
                  <c:v>355.61700000000002</c:v>
                </c:pt>
                <c:pt idx="48503">
                  <c:v>356.47799999999978</c:v>
                </c:pt>
                <c:pt idx="48504">
                  <c:v>357.33699999999965</c:v>
                </c:pt>
                <c:pt idx="48505">
                  <c:v>358.19400000000002</c:v>
                </c:pt>
                <c:pt idx="48506">
                  <c:v>359.04899999999975</c:v>
                </c:pt>
                <c:pt idx="48507">
                  <c:v>359.90199999999965</c:v>
                </c:pt>
                <c:pt idx="48508">
                  <c:v>360.75400000000002</c:v>
                </c:pt>
                <c:pt idx="48509">
                  <c:v>361.60399999999993</c:v>
                </c:pt>
                <c:pt idx="48510">
                  <c:v>362.45299999999975</c:v>
                </c:pt>
                <c:pt idx="48511">
                  <c:v>363.3</c:v>
                </c:pt>
                <c:pt idx="48512">
                  <c:v>364.14600000000002</c:v>
                </c:pt>
                <c:pt idx="48513">
                  <c:v>364.98999999999978</c:v>
                </c:pt>
                <c:pt idx="48514">
                  <c:v>365.83300000000003</c:v>
                </c:pt>
                <c:pt idx="48515">
                  <c:v>366.67399999999975</c:v>
                </c:pt>
                <c:pt idx="48516">
                  <c:v>367.51400000000001</c:v>
                </c:pt>
                <c:pt idx="48517">
                  <c:v>368.35300000000001</c:v>
                </c:pt>
                <c:pt idx="48518">
                  <c:v>369.19</c:v>
                </c:pt>
                <c:pt idx="48519">
                  <c:v>370.02699999999965</c:v>
                </c:pt>
                <c:pt idx="48520">
                  <c:v>370.86200000000002</c:v>
                </c:pt>
                <c:pt idx="48521">
                  <c:v>371.69600000000003</c:v>
                </c:pt>
                <c:pt idx="48522">
                  <c:v>372.52799999999979</c:v>
                </c:pt>
                <c:pt idx="48523">
                  <c:v>373.36</c:v>
                </c:pt>
                <c:pt idx="48524">
                  <c:v>374.19099999999975</c:v>
                </c:pt>
                <c:pt idx="48525">
                  <c:v>375.02</c:v>
                </c:pt>
                <c:pt idx="48526">
                  <c:v>375.84899999999999</c:v>
                </c:pt>
                <c:pt idx="48527">
                  <c:v>376.67700000000002</c:v>
                </c:pt>
                <c:pt idx="48528">
                  <c:v>377.50400000000002</c:v>
                </c:pt>
                <c:pt idx="48529">
                  <c:v>378.33</c:v>
                </c:pt>
                <c:pt idx="48530">
                  <c:v>379.15499999999997</c:v>
                </c:pt>
                <c:pt idx="48531">
                  <c:v>379.97899999999959</c:v>
                </c:pt>
                <c:pt idx="48532">
                  <c:v>380.803</c:v>
                </c:pt>
                <c:pt idx="48533">
                  <c:v>381.62599999999975</c:v>
                </c:pt>
                <c:pt idx="48534">
                  <c:v>382.44799999999975</c:v>
                </c:pt>
                <c:pt idx="48535">
                  <c:v>383.27</c:v>
                </c:pt>
                <c:pt idx="48536">
                  <c:v>384.09</c:v>
                </c:pt>
                <c:pt idx="48537">
                  <c:v>384.91099999999977</c:v>
                </c:pt>
                <c:pt idx="48538">
                  <c:v>385.73099999999965</c:v>
                </c:pt>
                <c:pt idx="48539">
                  <c:v>386.55</c:v>
                </c:pt>
                <c:pt idx="48540">
                  <c:v>387.36900000000026</c:v>
                </c:pt>
                <c:pt idx="48541">
                  <c:v>388.18700000000001</c:v>
                </c:pt>
                <c:pt idx="48542">
                  <c:v>389.005</c:v>
                </c:pt>
                <c:pt idx="48543">
                  <c:v>389.82299999999975</c:v>
                </c:pt>
                <c:pt idx="48544">
                  <c:v>390.64000000000021</c:v>
                </c:pt>
                <c:pt idx="48545">
                  <c:v>391.45699999999965</c:v>
                </c:pt>
                <c:pt idx="48546">
                  <c:v>392.2729999999998</c:v>
                </c:pt>
                <c:pt idx="48547">
                  <c:v>393.089</c:v>
                </c:pt>
                <c:pt idx="48548">
                  <c:v>393.90499999999975</c:v>
                </c:pt>
                <c:pt idx="48549">
                  <c:v>394.72099999999978</c:v>
                </c:pt>
                <c:pt idx="48550">
                  <c:v>395.53699999999958</c:v>
                </c:pt>
                <c:pt idx="48551">
                  <c:v>396.35199999999975</c:v>
                </c:pt>
                <c:pt idx="48552">
                  <c:v>397.16699999999975</c:v>
                </c:pt>
                <c:pt idx="48553">
                  <c:v>397.98200000000003</c:v>
                </c:pt>
                <c:pt idx="48554">
                  <c:v>398.79799999999977</c:v>
                </c:pt>
                <c:pt idx="48555">
                  <c:v>399.61200000000002</c:v>
                </c:pt>
                <c:pt idx="48556">
                  <c:v>400.42699999999962</c:v>
                </c:pt>
                <c:pt idx="48557">
                  <c:v>401.24200000000002</c:v>
                </c:pt>
                <c:pt idx="48558">
                  <c:v>402.05700000000002</c:v>
                </c:pt>
                <c:pt idx="48559">
                  <c:v>402.87200000000001</c:v>
                </c:pt>
                <c:pt idx="48560">
                  <c:v>403.68700000000001</c:v>
                </c:pt>
                <c:pt idx="48561">
                  <c:v>404.50200000000001</c:v>
                </c:pt>
                <c:pt idx="48562">
                  <c:v>405.31700000000001</c:v>
                </c:pt>
                <c:pt idx="48563">
                  <c:v>406.13200000000001</c:v>
                </c:pt>
                <c:pt idx="48564">
                  <c:v>406.947</c:v>
                </c:pt>
                <c:pt idx="48565">
                  <c:v>407.762</c:v>
                </c:pt>
                <c:pt idx="48566">
                  <c:v>408.57799999999975</c:v>
                </c:pt>
                <c:pt idx="48567">
                  <c:v>409.39299999999974</c:v>
                </c:pt>
                <c:pt idx="48568">
                  <c:v>410.209</c:v>
                </c:pt>
                <c:pt idx="48569">
                  <c:v>411.02499999999975</c:v>
                </c:pt>
                <c:pt idx="48570">
                  <c:v>411.84100000000001</c:v>
                </c:pt>
                <c:pt idx="48571">
                  <c:v>412.65699999999993</c:v>
                </c:pt>
                <c:pt idx="48572">
                  <c:v>413.47299999999979</c:v>
                </c:pt>
                <c:pt idx="48573">
                  <c:v>414.28999999999979</c:v>
                </c:pt>
                <c:pt idx="48574">
                  <c:v>415.10700000000008</c:v>
                </c:pt>
                <c:pt idx="48575">
                  <c:v>415.92399999999958</c:v>
                </c:pt>
                <c:pt idx="48576">
                  <c:v>416.74099999999999</c:v>
                </c:pt>
                <c:pt idx="48577">
                  <c:v>417.55799999999999</c:v>
                </c:pt>
                <c:pt idx="48578">
                  <c:v>418.37599999999975</c:v>
                </c:pt>
                <c:pt idx="48579">
                  <c:v>419.19400000000002</c:v>
                </c:pt>
                <c:pt idx="48580">
                  <c:v>420.012</c:v>
                </c:pt>
                <c:pt idx="48581">
                  <c:v>420.83099999999979</c:v>
                </c:pt>
                <c:pt idx="48582">
                  <c:v>421.6500000000002</c:v>
                </c:pt>
                <c:pt idx="48583">
                  <c:v>422.46799999999979</c:v>
                </c:pt>
                <c:pt idx="48584">
                  <c:v>423.28799999999978</c:v>
                </c:pt>
                <c:pt idx="48585">
                  <c:v>424.10700000000008</c:v>
                </c:pt>
                <c:pt idx="48586">
                  <c:v>424.92699999999962</c:v>
                </c:pt>
                <c:pt idx="48587">
                  <c:v>425.74700000000001</c:v>
                </c:pt>
                <c:pt idx="48588">
                  <c:v>426.56700000000001</c:v>
                </c:pt>
                <c:pt idx="48589">
                  <c:v>427.387</c:v>
                </c:pt>
                <c:pt idx="48590">
                  <c:v>428.20800000000003</c:v>
                </c:pt>
                <c:pt idx="48591">
                  <c:v>429.02799999999979</c:v>
                </c:pt>
                <c:pt idx="48592">
                  <c:v>429.84899999999999</c:v>
                </c:pt>
                <c:pt idx="48593">
                  <c:v>430.67099999999999</c:v>
                </c:pt>
                <c:pt idx="48594">
                  <c:v>431.49199999999962</c:v>
                </c:pt>
                <c:pt idx="48595">
                  <c:v>432.31400000000002</c:v>
                </c:pt>
                <c:pt idx="48596">
                  <c:v>433.13499999999999</c:v>
                </c:pt>
                <c:pt idx="48597">
                  <c:v>433.95699999999965</c:v>
                </c:pt>
                <c:pt idx="48598">
                  <c:v>434.779</c:v>
                </c:pt>
                <c:pt idx="48599">
                  <c:v>435.601</c:v>
                </c:pt>
                <c:pt idx="48600">
                  <c:v>436.42299999999977</c:v>
                </c:pt>
                <c:pt idx="48601">
                  <c:v>437.24599999999975</c:v>
                </c:pt>
                <c:pt idx="48602">
                  <c:v>438.06799999999993</c:v>
                </c:pt>
                <c:pt idx="48603">
                  <c:v>438.89</c:v>
                </c:pt>
                <c:pt idx="48604">
                  <c:v>439.71299999999979</c:v>
                </c:pt>
                <c:pt idx="48605">
                  <c:v>440.53500000000003</c:v>
                </c:pt>
                <c:pt idx="48606">
                  <c:v>441.35700000000008</c:v>
                </c:pt>
                <c:pt idx="48607">
                  <c:v>442.18</c:v>
                </c:pt>
                <c:pt idx="48608">
                  <c:v>443.00200000000001</c:v>
                </c:pt>
                <c:pt idx="48609">
                  <c:v>443.82400000000001</c:v>
                </c:pt>
                <c:pt idx="48610">
                  <c:v>444.64600000000002</c:v>
                </c:pt>
                <c:pt idx="48611">
                  <c:v>445.46799999999979</c:v>
                </c:pt>
                <c:pt idx="48612">
                  <c:v>446.28999999999979</c:v>
                </c:pt>
                <c:pt idx="48613">
                  <c:v>447.11200000000002</c:v>
                </c:pt>
                <c:pt idx="48614">
                  <c:v>447.93299999999965</c:v>
                </c:pt>
                <c:pt idx="48615">
                  <c:v>448.75400000000002</c:v>
                </c:pt>
                <c:pt idx="48616">
                  <c:v>449.57499999999999</c:v>
                </c:pt>
                <c:pt idx="48617">
                  <c:v>450.39499999999975</c:v>
                </c:pt>
                <c:pt idx="48618">
                  <c:v>451.21499999999975</c:v>
                </c:pt>
                <c:pt idx="48619">
                  <c:v>452.03500000000003</c:v>
                </c:pt>
                <c:pt idx="48620">
                  <c:v>452.85399999999993</c:v>
                </c:pt>
                <c:pt idx="48621">
                  <c:v>453.673</c:v>
                </c:pt>
                <c:pt idx="48622">
                  <c:v>454.49199999999962</c:v>
                </c:pt>
                <c:pt idx="48623">
                  <c:v>455.31</c:v>
                </c:pt>
                <c:pt idx="48624">
                  <c:v>456.12700000000001</c:v>
                </c:pt>
                <c:pt idx="48625">
                  <c:v>456.94400000000002</c:v>
                </c:pt>
                <c:pt idx="48626">
                  <c:v>457.76</c:v>
                </c:pt>
                <c:pt idx="48627">
                  <c:v>458.57499999999999</c:v>
                </c:pt>
                <c:pt idx="48628">
                  <c:v>459.39</c:v>
                </c:pt>
                <c:pt idx="48629">
                  <c:v>460.20299999999975</c:v>
                </c:pt>
                <c:pt idx="48630">
                  <c:v>461.017</c:v>
                </c:pt>
                <c:pt idx="48631">
                  <c:v>461.82900000000001</c:v>
                </c:pt>
                <c:pt idx="48632">
                  <c:v>462.64000000000021</c:v>
                </c:pt>
                <c:pt idx="48633">
                  <c:v>463.45</c:v>
                </c:pt>
                <c:pt idx="48634">
                  <c:v>464.26</c:v>
                </c:pt>
                <c:pt idx="48635">
                  <c:v>465.06799999999993</c:v>
                </c:pt>
                <c:pt idx="48636">
                  <c:v>465.875</c:v>
                </c:pt>
                <c:pt idx="48637">
                  <c:v>466.68200000000002</c:v>
                </c:pt>
                <c:pt idx="48638">
                  <c:v>467.48699999999963</c:v>
                </c:pt>
                <c:pt idx="48639">
                  <c:v>468.28999999999979</c:v>
                </c:pt>
                <c:pt idx="48640">
                  <c:v>469.09299999999979</c:v>
                </c:pt>
                <c:pt idx="48641">
                  <c:v>469.89400000000001</c:v>
                </c:pt>
                <c:pt idx="48642">
                  <c:v>470.69400000000002</c:v>
                </c:pt>
                <c:pt idx="48643">
                  <c:v>471.49199999999962</c:v>
                </c:pt>
                <c:pt idx="48644">
                  <c:v>472.28899999999965</c:v>
                </c:pt>
                <c:pt idx="48645">
                  <c:v>473.084</c:v>
                </c:pt>
                <c:pt idx="48646">
                  <c:v>473.87799999999999</c:v>
                </c:pt>
                <c:pt idx="48647">
                  <c:v>474.67</c:v>
                </c:pt>
                <c:pt idx="48648">
                  <c:v>475.46</c:v>
                </c:pt>
                <c:pt idx="48649">
                  <c:v>476.24799999999999</c:v>
                </c:pt>
                <c:pt idx="48650">
                  <c:v>477.03500000000003</c:v>
                </c:pt>
                <c:pt idx="48651">
                  <c:v>477.82</c:v>
                </c:pt>
                <c:pt idx="48652">
                  <c:v>478.60300000000001</c:v>
                </c:pt>
                <c:pt idx="48653">
                  <c:v>479.38400000000001</c:v>
                </c:pt>
                <c:pt idx="48654">
                  <c:v>480.16300000000001</c:v>
                </c:pt>
                <c:pt idx="48655">
                  <c:v>480.94</c:v>
                </c:pt>
                <c:pt idx="48656">
                  <c:v>481.714</c:v>
                </c:pt>
                <c:pt idx="48657">
                  <c:v>482.48699999999963</c:v>
                </c:pt>
                <c:pt idx="48658">
                  <c:v>483.25700000000001</c:v>
                </c:pt>
                <c:pt idx="48659">
                  <c:v>484.024</c:v>
                </c:pt>
                <c:pt idx="48660">
                  <c:v>484.78999999999979</c:v>
                </c:pt>
                <c:pt idx="48661">
                  <c:v>485.553</c:v>
                </c:pt>
                <c:pt idx="48662">
                  <c:v>486.31299999999999</c:v>
                </c:pt>
                <c:pt idx="48663">
                  <c:v>487.07100000000003</c:v>
                </c:pt>
                <c:pt idx="48664">
                  <c:v>487.82599999999979</c:v>
                </c:pt>
                <c:pt idx="48665">
                  <c:v>488.57799999999975</c:v>
                </c:pt>
                <c:pt idx="48666">
                  <c:v>489.32799999999975</c:v>
                </c:pt>
                <c:pt idx="48667">
                  <c:v>490.07499999999999</c:v>
                </c:pt>
                <c:pt idx="48668">
                  <c:v>490.81900000000002</c:v>
                </c:pt>
                <c:pt idx="48669">
                  <c:v>491.55900000000008</c:v>
                </c:pt>
                <c:pt idx="48670">
                  <c:v>492.29700000000003</c:v>
                </c:pt>
                <c:pt idx="48671">
                  <c:v>493.03199999999958</c:v>
                </c:pt>
                <c:pt idx="48672">
                  <c:v>493.76299999999975</c:v>
                </c:pt>
                <c:pt idx="48673">
                  <c:v>494.49199999999962</c:v>
                </c:pt>
                <c:pt idx="48674">
                  <c:v>495.21699999999959</c:v>
                </c:pt>
                <c:pt idx="48675">
                  <c:v>495.93799999999965</c:v>
                </c:pt>
                <c:pt idx="48676">
                  <c:v>496.65600000000001</c:v>
                </c:pt>
                <c:pt idx="48677">
                  <c:v>497.37099999999975</c:v>
                </c:pt>
                <c:pt idx="48678">
                  <c:v>498.08199999999965</c:v>
                </c:pt>
                <c:pt idx="48679">
                  <c:v>498.78999999999979</c:v>
                </c:pt>
                <c:pt idx="48680">
                  <c:v>499.49299999999965</c:v>
                </c:pt>
                <c:pt idx="48681">
                  <c:v>500.19299999999993</c:v>
                </c:pt>
                <c:pt idx="48682">
                  <c:v>500.89</c:v>
                </c:pt>
                <c:pt idx="48683">
                  <c:v>501.58199999999965</c:v>
                </c:pt>
                <c:pt idx="48684">
                  <c:v>502.27</c:v>
                </c:pt>
                <c:pt idx="48685">
                  <c:v>502.95400000000001</c:v>
                </c:pt>
                <c:pt idx="48686">
                  <c:v>503.63499999999999</c:v>
                </c:pt>
                <c:pt idx="48687">
                  <c:v>504.31099999999975</c:v>
                </c:pt>
                <c:pt idx="48688">
                  <c:v>504.98200000000003</c:v>
                </c:pt>
                <c:pt idx="48689">
                  <c:v>505.6500000000002</c:v>
                </c:pt>
                <c:pt idx="48690">
                  <c:v>506.31299999999999</c:v>
                </c:pt>
                <c:pt idx="48691">
                  <c:v>506.97199999999958</c:v>
                </c:pt>
                <c:pt idx="48692">
                  <c:v>507.62599999999975</c:v>
                </c:pt>
                <c:pt idx="48693">
                  <c:v>508.27599999999978</c:v>
                </c:pt>
                <c:pt idx="48694">
                  <c:v>508.92099999999965</c:v>
                </c:pt>
                <c:pt idx="48695">
                  <c:v>509.56099999999975</c:v>
                </c:pt>
                <c:pt idx="48696">
                  <c:v>510.19600000000003</c:v>
                </c:pt>
                <c:pt idx="48697">
                  <c:v>510.827</c:v>
                </c:pt>
                <c:pt idx="48698">
                  <c:v>511.45299999999975</c:v>
                </c:pt>
                <c:pt idx="48699">
                  <c:v>512.07400000000041</c:v>
                </c:pt>
                <c:pt idx="48700">
                  <c:v>512.69000000000005</c:v>
                </c:pt>
                <c:pt idx="48701">
                  <c:v>513.29999999999995</c:v>
                </c:pt>
                <c:pt idx="48702">
                  <c:v>513.90599999999949</c:v>
                </c:pt>
                <c:pt idx="48703">
                  <c:v>514.50599999999997</c:v>
                </c:pt>
                <c:pt idx="48704">
                  <c:v>515.10199999999998</c:v>
                </c:pt>
                <c:pt idx="48705">
                  <c:v>515.69100000000003</c:v>
                </c:pt>
                <c:pt idx="48706">
                  <c:v>516.27599999999995</c:v>
                </c:pt>
                <c:pt idx="48707">
                  <c:v>516.85399999999959</c:v>
                </c:pt>
                <c:pt idx="48708">
                  <c:v>517.428</c:v>
                </c:pt>
                <c:pt idx="48709">
                  <c:v>517.99599999999998</c:v>
                </c:pt>
                <c:pt idx="48710">
                  <c:v>518.55799999999942</c:v>
                </c:pt>
                <c:pt idx="48711">
                  <c:v>519.11400000000003</c:v>
                </c:pt>
                <c:pt idx="48712">
                  <c:v>519.66499999999996</c:v>
                </c:pt>
                <c:pt idx="48713">
                  <c:v>520.21</c:v>
                </c:pt>
                <c:pt idx="48714">
                  <c:v>520.74900000000002</c:v>
                </c:pt>
                <c:pt idx="48715">
                  <c:v>521.28200000000004</c:v>
                </c:pt>
                <c:pt idx="48716">
                  <c:v>521.80799999999942</c:v>
                </c:pt>
                <c:pt idx="48717">
                  <c:v>522.3289999999995</c:v>
                </c:pt>
                <c:pt idx="48718">
                  <c:v>522.8439999999996</c:v>
                </c:pt>
                <c:pt idx="48719">
                  <c:v>523.35299999999916</c:v>
                </c:pt>
                <c:pt idx="48720">
                  <c:v>523.85499999999956</c:v>
                </c:pt>
                <c:pt idx="48721">
                  <c:v>524.35099999999954</c:v>
                </c:pt>
                <c:pt idx="48722">
                  <c:v>524.84099999999955</c:v>
                </c:pt>
                <c:pt idx="48723">
                  <c:v>525.32399999999996</c:v>
                </c:pt>
                <c:pt idx="48724">
                  <c:v>525.80099999999959</c:v>
                </c:pt>
                <c:pt idx="48725">
                  <c:v>526.27100000000041</c:v>
                </c:pt>
                <c:pt idx="48726">
                  <c:v>526.73500000000001</c:v>
                </c:pt>
                <c:pt idx="48727">
                  <c:v>527.19200000000001</c:v>
                </c:pt>
                <c:pt idx="48728">
                  <c:v>527.6419999999996</c:v>
                </c:pt>
                <c:pt idx="48729">
                  <c:v>528.08600000000001</c:v>
                </c:pt>
                <c:pt idx="48730">
                  <c:v>528.52199999999959</c:v>
                </c:pt>
                <c:pt idx="48731">
                  <c:v>528.95299999999929</c:v>
                </c:pt>
                <c:pt idx="48732">
                  <c:v>529.37599999999998</c:v>
                </c:pt>
                <c:pt idx="48733">
                  <c:v>529.79200000000003</c:v>
                </c:pt>
                <c:pt idx="48734">
                  <c:v>530.20100000000002</c:v>
                </c:pt>
                <c:pt idx="48735">
                  <c:v>530.60400000000004</c:v>
                </c:pt>
                <c:pt idx="48736">
                  <c:v>530.99900000000002</c:v>
                </c:pt>
                <c:pt idx="48737">
                  <c:v>531.38699999999949</c:v>
                </c:pt>
                <c:pt idx="48738">
                  <c:v>531.76800000000003</c:v>
                </c:pt>
                <c:pt idx="48739">
                  <c:v>532.1419999999996</c:v>
                </c:pt>
                <c:pt idx="48740">
                  <c:v>532.50800000000004</c:v>
                </c:pt>
                <c:pt idx="48741">
                  <c:v>532.86699999999928</c:v>
                </c:pt>
                <c:pt idx="48742">
                  <c:v>533.21900000000005</c:v>
                </c:pt>
                <c:pt idx="48743">
                  <c:v>533.56399999999996</c:v>
                </c:pt>
                <c:pt idx="48744">
                  <c:v>533.9009999999995</c:v>
                </c:pt>
                <c:pt idx="48745">
                  <c:v>534.23099999999999</c:v>
                </c:pt>
                <c:pt idx="48746">
                  <c:v>534.553</c:v>
                </c:pt>
                <c:pt idx="48747">
                  <c:v>534.86699999999928</c:v>
                </c:pt>
                <c:pt idx="48748">
                  <c:v>535.17499999999995</c:v>
                </c:pt>
                <c:pt idx="48749">
                  <c:v>535.47400000000005</c:v>
                </c:pt>
                <c:pt idx="48750">
                  <c:v>535.76599999999996</c:v>
                </c:pt>
                <c:pt idx="48751">
                  <c:v>536.0499999999995</c:v>
                </c:pt>
                <c:pt idx="48752">
                  <c:v>536.32699999999954</c:v>
                </c:pt>
                <c:pt idx="48753">
                  <c:v>536.596</c:v>
                </c:pt>
                <c:pt idx="48754">
                  <c:v>536.85699999999929</c:v>
                </c:pt>
                <c:pt idx="48755">
                  <c:v>537.11</c:v>
                </c:pt>
                <c:pt idx="48756">
                  <c:v>537.35599999999943</c:v>
                </c:pt>
                <c:pt idx="48757">
                  <c:v>537.59299999999996</c:v>
                </c:pt>
                <c:pt idx="48758">
                  <c:v>537.8229999999993</c:v>
                </c:pt>
                <c:pt idx="48759">
                  <c:v>538.04499999999996</c:v>
                </c:pt>
                <c:pt idx="48760">
                  <c:v>538.25900000000001</c:v>
                </c:pt>
                <c:pt idx="48761">
                  <c:v>538.46499999999958</c:v>
                </c:pt>
                <c:pt idx="48762">
                  <c:v>538.66300000000001</c:v>
                </c:pt>
                <c:pt idx="48763">
                  <c:v>538.85299999999916</c:v>
                </c:pt>
                <c:pt idx="48764">
                  <c:v>539.03499999999997</c:v>
                </c:pt>
                <c:pt idx="48765">
                  <c:v>539.20899999999995</c:v>
                </c:pt>
                <c:pt idx="48766">
                  <c:v>539.375</c:v>
                </c:pt>
                <c:pt idx="48767">
                  <c:v>539.53300000000002</c:v>
                </c:pt>
                <c:pt idx="48768">
                  <c:v>539.68299999999999</c:v>
                </c:pt>
                <c:pt idx="48769">
                  <c:v>539.82499999999959</c:v>
                </c:pt>
                <c:pt idx="48770">
                  <c:v>539.95899999999949</c:v>
                </c:pt>
                <c:pt idx="48771">
                  <c:v>540.08399999999995</c:v>
                </c:pt>
                <c:pt idx="48772">
                  <c:v>540.202</c:v>
                </c:pt>
                <c:pt idx="48773">
                  <c:v>540.31099999999958</c:v>
                </c:pt>
                <c:pt idx="48774">
                  <c:v>540.41199999999958</c:v>
                </c:pt>
                <c:pt idx="48775">
                  <c:v>540.505</c:v>
                </c:pt>
                <c:pt idx="48776">
                  <c:v>540.59</c:v>
                </c:pt>
                <c:pt idx="48777">
                  <c:v>540.6659999999996</c:v>
                </c:pt>
                <c:pt idx="48778">
                  <c:v>540.73400000000004</c:v>
                </c:pt>
                <c:pt idx="48779">
                  <c:v>540.79500000000041</c:v>
                </c:pt>
                <c:pt idx="48780">
                  <c:v>540.8469999999993</c:v>
                </c:pt>
                <c:pt idx="48781">
                  <c:v>540.89</c:v>
                </c:pt>
                <c:pt idx="48782">
                  <c:v>540.92599999999959</c:v>
                </c:pt>
                <c:pt idx="48783">
                  <c:v>540.95299999999929</c:v>
                </c:pt>
                <c:pt idx="48784">
                  <c:v>540.97199999999998</c:v>
                </c:pt>
                <c:pt idx="48785">
                  <c:v>540.98299999999949</c:v>
                </c:pt>
                <c:pt idx="48786">
                  <c:v>540.98599999999999</c:v>
                </c:pt>
                <c:pt idx="48787">
                  <c:v>540.98</c:v>
                </c:pt>
                <c:pt idx="48788">
                  <c:v>540.96599999999955</c:v>
                </c:pt>
                <c:pt idx="48789">
                  <c:v>540.94399999999996</c:v>
                </c:pt>
                <c:pt idx="48790">
                  <c:v>540.91399999999999</c:v>
                </c:pt>
                <c:pt idx="48791">
                  <c:v>540.87599999999998</c:v>
                </c:pt>
                <c:pt idx="48792">
                  <c:v>540.8289999999995</c:v>
                </c:pt>
                <c:pt idx="48793">
                  <c:v>540.77500000000043</c:v>
                </c:pt>
                <c:pt idx="48794">
                  <c:v>540.71199999999999</c:v>
                </c:pt>
                <c:pt idx="48795">
                  <c:v>540.64099999999996</c:v>
                </c:pt>
                <c:pt idx="48796">
                  <c:v>540.56099999999958</c:v>
                </c:pt>
                <c:pt idx="48797">
                  <c:v>540.47400000000005</c:v>
                </c:pt>
                <c:pt idx="48798">
                  <c:v>540.37900000000002</c:v>
                </c:pt>
                <c:pt idx="48799">
                  <c:v>540.27500000000043</c:v>
                </c:pt>
                <c:pt idx="48800">
                  <c:v>540.16399999999999</c:v>
                </c:pt>
                <c:pt idx="48801">
                  <c:v>540.04399999999998</c:v>
                </c:pt>
                <c:pt idx="48802">
                  <c:v>539.9159999999996</c:v>
                </c:pt>
                <c:pt idx="48803">
                  <c:v>539.78000000000043</c:v>
                </c:pt>
                <c:pt idx="48804">
                  <c:v>539.63699999999949</c:v>
                </c:pt>
                <c:pt idx="48805">
                  <c:v>539.48500000000001</c:v>
                </c:pt>
                <c:pt idx="48806">
                  <c:v>539.32499999999959</c:v>
                </c:pt>
                <c:pt idx="48807">
                  <c:v>539.15699999999958</c:v>
                </c:pt>
                <c:pt idx="48808">
                  <c:v>538.98199999999997</c:v>
                </c:pt>
                <c:pt idx="48809">
                  <c:v>538.79800000000046</c:v>
                </c:pt>
                <c:pt idx="48810">
                  <c:v>538.60699999999997</c:v>
                </c:pt>
                <c:pt idx="48811">
                  <c:v>538.40800000000002</c:v>
                </c:pt>
                <c:pt idx="48812">
                  <c:v>538.20100000000002</c:v>
                </c:pt>
                <c:pt idx="48813">
                  <c:v>537.98599999999999</c:v>
                </c:pt>
                <c:pt idx="48814">
                  <c:v>537.76300000000003</c:v>
                </c:pt>
                <c:pt idx="48815">
                  <c:v>537.53300000000002</c:v>
                </c:pt>
                <c:pt idx="48816">
                  <c:v>537.29400000000044</c:v>
                </c:pt>
                <c:pt idx="48817">
                  <c:v>537.04899999999998</c:v>
                </c:pt>
                <c:pt idx="48818">
                  <c:v>536.79500000000041</c:v>
                </c:pt>
                <c:pt idx="48819">
                  <c:v>536.53399999999999</c:v>
                </c:pt>
                <c:pt idx="48820">
                  <c:v>536.26599999999996</c:v>
                </c:pt>
                <c:pt idx="48821">
                  <c:v>535.99</c:v>
                </c:pt>
                <c:pt idx="48822">
                  <c:v>535.70600000000002</c:v>
                </c:pt>
                <c:pt idx="48823">
                  <c:v>535.41499999999996</c:v>
                </c:pt>
                <c:pt idx="48824">
                  <c:v>535.11599999999999</c:v>
                </c:pt>
                <c:pt idx="48825">
                  <c:v>534.80999999999949</c:v>
                </c:pt>
                <c:pt idx="48826">
                  <c:v>534.49699999999996</c:v>
                </c:pt>
                <c:pt idx="48827">
                  <c:v>534.17600000000004</c:v>
                </c:pt>
                <c:pt idx="48828">
                  <c:v>533.84799999999927</c:v>
                </c:pt>
                <c:pt idx="48829">
                  <c:v>533.51300000000003</c:v>
                </c:pt>
                <c:pt idx="48830">
                  <c:v>533.17100000000005</c:v>
                </c:pt>
                <c:pt idx="48831">
                  <c:v>532.82099999999957</c:v>
                </c:pt>
                <c:pt idx="48832">
                  <c:v>532.46499999999958</c:v>
                </c:pt>
                <c:pt idx="48833">
                  <c:v>532.101</c:v>
                </c:pt>
                <c:pt idx="48834">
                  <c:v>531.73099999999999</c:v>
                </c:pt>
                <c:pt idx="48835">
                  <c:v>531.35299999999916</c:v>
                </c:pt>
                <c:pt idx="48836">
                  <c:v>530.96799999999928</c:v>
                </c:pt>
                <c:pt idx="48837">
                  <c:v>530.577</c:v>
                </c:pt>
                <c:pt idx="48838">
                  <c:v>530.17900000000043</c:v>
                </c:pt>
                <c:pt idx="48839">
                  <c:v>529.77400000000046</c:v>
                </c:pt>
                <c:pt idx="48840">
                  <c:v>529.36199999999928</c:v>
                </c:pt>
                <c:pt idx="48841">
                  <c:v>528.94299999999942</c:v>
                </c:pt>
                <c:pt idx="48842">
                  <c:v>528.51800000000003</c:v>
                </c:pt>
                <c:pt idx="48843">
                  <c:v>528.08699999999999</c:v>
                </c:pt>
                <c:pt idx="48844">
                  <c:v>527.64800000000002</c:v>
                </c:pt>
                <c:pt idx="48845">
                  <c:v>527.20399999999995</c:v>
                </c:pt>
                <c:pt idx="48846">
                  <c:v>526.75300000000004</c:v>
                </c:pt>
                <c:pt idx="48847">
                  <c:v>526.29500000000041</c:v>
                </c:pt>
                <c:pt idx="48848">
                  <c:v>525.83099999999956</c:v>
                </c:pt>
                <c:pt idx="48849">
                  <c:v>525.36099999999942</c:v>
                </c:pt>
                <c:pt idx="48850">
                  <c:v>524.88499999999999</c:v>
                </c:pt>
                <c:pt idx="48851">
                  <c:v>524.40199999999959</c:v>
                </c:pt>
                <c:pt idx="48852">
                  <c:v>523.91399999999999</c:v>
                </c:pt>
                <c:pt idx="48853">
                  <c:v>523.41899999999998</c:v>
                </c:pt>
                <c:pt idx="48854">
                  <c:v>522.91800000000001</c:v>
                </c:pt>
                <c:pt idx="48855">
                  <c:v>522.41199999999958</c:v>
                </c:pt>
                <c:pt idx="48856">
                  <c:v>521.899</c:v>
                </c:pt>
                <c:pt idx="48857">
                  <c:v>521.38099999999997</c:v>
                </c:pt>
                <c:pt idx="48858">
                  <c:v>520.85699999999929</c:v>
                </c:pt>
                <c:pt idx="48859">
                  <c:v>520.32699999999954</c:v>
                </c:pt>
                <c:pt idx="48860">
                  <c:v>519.79200000000003</c:v>
                </c:pt>
                <c:pt idx="48861">
                  <c:v>519.25099999999998</c:v>
                </c:pt>
                <c:pt idx="48862">
                  <c:v>518.70399999999995</c:v>
                </c:pt>
                <c:pt idx="48863">
                  <c:v>518.15199999999959</c:v>
                </c:pt>
                <c:pt idx="48864">
                  <c:v>517.59500000000003</c:v>
                </c:pt>
                <c:pt idx="48865">
                  <c:v>517.03199999999958</c:v>
                </c:pt>
                <c:pt idx="48866">
                  <c:v>516.46400000000006</c:v>
                </c:pt>
                <c:pt idx="48867">
                  <c:v>515.89099999999996</c:v>
                </c:pt>
                <c:pt idx="48868">
                  <c:v>515.31299999999942</c:v>
                </c:pt>
                <c:pt idx="48869">
                  <c:v>514.72900000000004</c:v>
                </c:pt>
                <c:pt idx="48870">
                  <c:v>514.14</c:v>
                </c:pt>
                <c:pt idx="48871">
                  <c:v>513.54699999999957</c:v>
                </c:pt>
                <c:pt idx="48872">
                  <c:v>512.9479999999993</c:v>
                </c:pt>
                <c:pt idx="48873">
                  <c:v>512.34499999999957</c:v>
                </c:pt>
                <c:pt idx="48874">
                  <c:v>511.73699999999963</c:v>
                </c:pt>
                <c:pt idx="48875">
                  <c:v>511.12400000000002</c:v>
                </c:pt>
                <c:pt idx="48876">
                  <c:v>510.50599999999974</c:v>
                </c:pt>
                <c:pt idx="48877">
                  <c:v>509.88400000000001</c:v>
                </c:pt>
                <c:pt idx="48878">
                  <c:v>509.25700000000001</c:v>
                </c:pt>
                <c:pt idx="48879">
                  <c:v>508.62599999999975</c:v>
                </c:pt>
                <c:pt idx="48880">
                  <c:v>507.98999999999978</c:v>
                </c:pt>
                <c:pt idx="48881">
                  <c:v>507.35</c:v>
                </c:pt>
                <c:pt idx="48882">
                  <c:v>506.70599999999979</c:v>
                </c:pt>
                <c:pt idx="48883">
                  <c:v>506.05700000000002</c:v>
                </c:pt>
                <c:pt idx="48884">
                  <c:v>505.40499999999975</c:v>
                </c:pt>
                <c:pt idx="48885">
                  <c:v>504.74799999999999</c:v>
                </c:pt>
                <c:pt idx="48886">
                  <c:v>504.08699999999965</c:v>
                </c:pt>
                <c:pt idx="48887">
                  <c:v>503.42200000000003</c:v>
                </c:pt>
                <c:pt idx="48888">
                  <c:v>502.75299999999999</c:v>
                </c:pt>
                <c:pt idx="48889">
                  <c:v>502.08</c:v>
                </c:pt>
                <c:pt idx="48890">
                  <c:v>501.404</c:v>
                </c:pt>
                <c:pt idx="48891">
                  <c:v>500.72399999999965</c:v>
                </c:pt>
                <c:pt idx="48892">
                  <c:v>500.04</c:v>
                </c:pt>
                <c:pt idx="48893">
                  <c:v>499.35199999999975</c:v>
                </c:pt>
                <c:pt idx="48894">
                  <c:v>498.661</c:v>
                </c:pt>
                <c:pt idx="48895">
                  <c:v>497.96699999999959</c:v>
                </c:pt>
                <c:pt idx="48896">
                  <c:v>497.26900000000001</c:v>
                </c:pt>
                <c:pt idx="48897">
                  <c:v>496.56700000000001</c:v>
                </c:pt>
                <c:pt idx="48898">
                  <c:v>495.863</c:v>
                </c:pt>
                <c:pt idx="48899">
                  <c:v>495.15499999999997</c:v>
                </c:pt>
                <c:pt idx="48900">
                  <c:v>494.44400000000002</c:v>
                </c:pt>
                <c:pt idx="48901">
                  <c:v>493.72899999999959</c:v>
                </c:pt>
                <c:pt idx="48902">
                  <c:v>493.012</c:v>
                </c:pt>
                <c:pt idx="48903">
                  <c:v>492.29199999999958</c:v>
                </c:pt>
                <c:pt idx="48904">
                  <c:v>491.56799999999993</c:v>
                </c:pt>
                <c:pt idx="48905">
                  <c:v>490.84199999999993</c:v>
                </c:pt>
                <c:pt idx="48906">
                  <c:v>490.113</c:v>
                </c:pt>
                <c:pt idx="48907">
                  <c:v>489.38200000000001</c:v>
                </c:pt>
                <c:pt idx="48908">
                  <c:v>488.64699999999999</c:v>
                </c:pt>
                <c:pt idx="48909">
                  <c:v>487.9099999999998</c:v>
                </c:pt>
                <c:pt idx="48910">
                  <c:v>487.17099999999999</c:v>
                </c:pt>
                <c:pt idx="48911">
                  <c:v>486.42799999999966</c:v>
                </c:pt>
                <c:pt idx="48912">
                  <c:v>485.68400000000008</c:v>
                </c:pt>
                <c:pt idx="48913">
                  <c:v>484.93699999999961</c:v>
                </c:pt>
                <c:pt idx="48914">
                  <c:v>484.18700000000001</c:v>
                </c:pt>
                <c:pt idx="48915">
                  <c:v>483.43499999999977</c:v>
                </c:pt>
                <c:pt idx="48916">
                  <c:v>482.68099999999993</c:v>
                </c:pt>
                <c:pt idx="48917">
                  <c:v>481.92499999999978</c:v>
                </c:pt>
                <c:pt idx="48918">
                  <c:v>481.16699999999975</c:v>
                </c:pt>
                <c:pt idx="48919">
                  <c:v>480.40699999999958</c:v>
                </c:pt>
                <c:pt idx="48920">
                  <c:v>479.64400000000023</c:v>
                </c:pt>
                <c:pt idx="48921">
                  <c:v>478.88</c:v>
                </c:pt>
                <c:pt idx="48922">
                  <c:v>478.113</c:v>
                </c:pt>
                <c:pt idx="48923">
                  <c:v>477.34500000000008</c:v>
                </c:pt>
                <c:pt idx="48924">
                  <c:v>476.57499999999999</c:v>
                </c:pt>
                <c:pt idx="48925">
                  <c:v>475.803</c:v>
                </c:pt>
                <c:pt idx="48926">
                  <c:v>475.03</c:v>
                </c:pt>
                <c:pt idx="48927">
                  <c:v>474.255</c:v>
                </c:pt>
                <c:pt idx="48928">
                  <c:v>473.47799999999978</c:v>
                </c:pt>
                <c:pt idx="48929">
                  <c:v>472.7</c:v>
                </c:pt>
                <c:pt idx="48930">
                  <c:v>471.91999999999979</c:v>
                </c:pt>
                <c:pt idx="48931">
                  <c:v>471.13799999999975</c:v>
                </c:pt>
                <c:pt idx="48932">
                  <c:v>470.35599999999999</c:v>
                </c:pt>
                <c:pt idx="48933">
                  <c:v>469.572</c:v>
                </c:pt>
                <c:pt idx="48934">
                  <c:v>468.78599999999977</c:v>
                </c:pt>
                <c:pt idx="48935">
                  <c:v>468</c:v>
                </c:pt>
                <c:pt idx="48936">
                  <c:v>467.21199999999965</c:v>
                </c:pt>
                <c:pt idx="48937">
                  <c:v>466.42200000000003</c:v>
                </c:pt>
                <c:pt idx="48938">
                  <c:v>465.63200000000001</c:v>
                </c:pt>
                <c:pt idx="48939">
                  <c:v>464.84100000000001</c:v>
                </c:pt>
                <c:pt idx="48940">
                  <c:v>464.04899999999975</c:v>
                </c:pt>
                <c:pt idx="48941">
                  <c:v>463.255</c:v>
                </c:pt>
                <c:pt idx="48942">
                  <c:v>462.46099999999979</c:v>
                </c:pt>
                <c:pt idx="48943">
                  <c:v>461.666</c:v>
                </c:pt>
                <c:pt idx="48944">
                  <c:v>460.87</c:v>
                </c:pt>
                <c:pt idx="48945">
                  <c:v>460.07299999999975</c:v>
                </c:pt>
                <c:pt idx="48946">
                  <c:v>459.27499999999975</c:v>
                </c:pt>
                <c:pt idx="48947">
                  <c:v>458.47599999999977</c:v>
                </c:pt>
                <c:pt idx="48948">
                  <c:v>457.67700000000002</c:v>
                </c:pt>
                <c:pt idx="48949">
                  <c:v>456.87700000000001</c:v>
                </c:pt>
                <c:pt idx="48950">
                  <c:v>456.07599999999979</c:v>
                </c:pt>
                <c:pt idx="48951">
                  <c:v>455.27499999999975</c:v>
                </c:pt>
                <c:pt idx="48952">
                  <c:v>454.47399999999965</c:v>
                </c:pt>
                <c:pt idx="48953">
                  <c:v>453.67099999999999</c:v>
                </c:pt>
                <c:pt idx="48954">
                  <c:v>452.86900000000026</c:v>
                </c:pt>
                <c:pt idx="48955">
                  <c:v>452.065</c:v>
                </c:pt>
                <c:pt idx="48956">
                  <c:v>451.262</c:v>
                </c:pt>
                <c:pt idx="48957">
                  <c:v>450.45800000000003</c:v>
                </c:pt>
                <c:pt idx="48958">
                  <c:v>449.65300000000002</c:v>
                </c:pt>
                <c:pt idx="48959">
                  <c:v>448.84800000000001</c:v>
                </c:pt>
                <c:pt idx="48960">
                  <c:v>448.04300000000001</c:v>
                </c:pt>
                <c:pt idx="48961">
                  <c:v>447.23799999999977</c:v>
                </c:pt>
                <c:pt idx="48962">
                  <c:v>446.43199999999962</c:v>
                </c:pt>
                <c:pt idx="48963">
                  <c:v>445.62700000000001</c:v>
                </c:pt>
                <c:pt idx="48964">
                  <c:v>444.82100000000003</c:v>
                </c:pt>
                <c:pt idx="48965">
                  <c:v>444.01400000000001</c:v>
                </c:pt>
                <c:pt idx="48966">
                  <c:v>443.20800000000003</c:v>
                </c:pt>
                <c:pt idx="48967">
                  <c:v>442.40199999999965</c:v>
                </c:pt>
                <c:pt idx="48968">
                  <c:v>441.59500000000003</c:v>
                </c:pt>
                <c:pt idx="48969">
                  <c:v>440.78899999999965</c:v>
                </c:pt>
                <c:pt idx="48970">
                  <c:v>439.98299999999978</c:v>
                </c:pt>
                <c:pt idx="48971">
                  <c:v>439.17599999999999</c:v>
                </c:pt>
                <c:pt idx="48972">
                  <c:v>438.37</c:v>
                </c:pt>
                <c:pt idx="48973">
                  <c:v>437.56299999999999</c:v>
                </c:pt>
                <c:pt idx="48974">
                  <c:v>436.75700000000001</c:v>
                </c:pt>
                <c:pt idx="48975">
                  <c:v>435.95099999999979</c:v>
                </c:pt>
                <c:pt idx="48976">
                  <c:v>435.14400000000023</c:v>
                </c:pt>
                <c:pt idx="48977">
                  <c:v>434.33799999999979</c:v>
                </c:pt>
                <c:pt idx="48978">
                  <c:v>433.53199999999958</c:v>
                </c:pt>
                <c:pt idx="48979">
                  <c:v>432.72699999999958</c:v>
                </c:pt>
                <c:pt idx="48980">
                  <c:v>431.92099999999965</c:v>
                </c:pt>
                <c:pt idx="48981">
                  <c:v>431.11599999999999</c:v>
                </c:pt>
                <c:pt idx="48982">
                  <c:v>430.31099999999975</c:v>
                </c:pt>
                <c:pt idx="48983">
                  <c:v>429.50599999999974</c:v>
                </c:pt>
                <c:pt idx="48984">
                  <c:v>428.70099999999979</c:v>
                </c:pt>
                <c:pt idx="48985">
                  <c:v>427.89699999999965</c:v>
                </c:pt>
                <c:pt idx="48986">
                  <c:v>427.09299999999979</c:v>
                </c:pt>
                <c:pt idx="48987">
                  <c:v>426.28899999999965</c:v>
                </c:pt>
                <c:pt idx="48988">
                  <c:v>425.48599999999965</c:v>
                </c:pt>
                <c:pt idx="48989">
                  <c:v>424.68299999999999</c:v>
                </c:pt>
                <c:pt idx="48990">
                  <c:v>423.88</c:v>
                </c:pt>
                <c:pt idx="48991">
                  <c:v>423.077</c:v>
                </c:pt>
                <c:pt idx="48992">
                  <c:v>422.27499999999975</c:v>
                </c:pt>
                <c:pt idx="48993">
                  <c:v>421.47399999999965</c:v>
                </c:pt>
                <c:pt idx="48994">
                  <c:v>420.67200000000008</c:v>
                </c:pt>
                <c:pt idx="48995">
                  <c:v>419.87099999999975</c:v>
                </c:pt>
                <c:pt idx="48996">
                  <c:v>419.07100000000003</c:v>
                </c:pt>
                <c:pt idx="48997">
                  <c:v>418.27099999999979</c:v>
                </c:pt>
                <c:pt idx="48998">
                  <c:v>417.47099999999978</c:v>
                </c:pt>
                <c:pt idx="48999">
                  <c:v>416.67200000000008</c:v>
                </c:pt>
                <c:pt idx="49000">
                  <c:v>415.87299999999999</c:v>
                </c:pt>
                <c:pt idx="49001">
                  <c:v>415.07499999999999</c:v>
                </c:pt>
                <c:pt idx="49002">
                  <c:v>414.27699999999965</c:v>
                </c:pt>
                <c:pt idx="49003">
                  <c:v>413.47899999999959</c:v>
                </c:pt>
                <c:pt idx="49004">
                  <c:v>412.68200000000002</c:v>
                </c:pt>
                <c:pt idx="49005">
                  <c:v>411.88499999999999</c:v>
                </c:pt>
                <c:pt idx="49006">
                  <c:v>411.089</c:v>
                </c:pt>
                <c:pt idx="49007">
                  <c:v>410.29399999999958</c:v>
                </c:pt>
                <c:pt idx="49008">
                  <c:v>409.49799999999965</c:v>
                </c:pt>
                <c:pt idx="49009">
                  <c:v>408.70400000000001</c:v>
                </c:pt>
                <c:pt idx="49010">
                  <c:v>407.90899999999965</c:v>
                </c:pt>
                <c:pt idx="49011">
                  <c:v>407.11500000000001</c:v>
                </c:pt>
                <c:pt idx="49012">
                  <c:v>406.322</c:v>
                </c:pt>
                <c:pt idx="49013">
                  <c:v>405.529</c:v>
                </c:pt>
                <c:pt idx="49014">
                  <c:v>404.73699999999963</c:v>
                </c:pt>
                <c:pt idx="49015">
                  <c:v>403.94499999999999</c:v>
                </c:pt>
                <c:pt idx="49016">
                  <c:v>403.15300000000002</c:v>
                </c:pt>
                <c:pt idx="49017">
                  <c:v>402.36200000000002</c:v>
                </c:pt>
                <c:pt idx="49018">
                  <c:v>401.572</c:v>
                </c:pt>
                <c:pt idx="49019">
                  <c:v>400.78199999999958</c:v>
                </c:pt>
                <c:pt idx="49020">
                  <c:v>399.99199999999962</c:v>
                </c:pt>
                <c:pt idx="49021">
                  <c:v>399.20299999999975</c:v>
                </c:pt>
                <c:pt idx="49022">
                  <c:v>398.41499999999979</c:v>
                </c:pt>
                <c:pt idx="49023">
                  <c:v>397.62599999999975</c:v>
                </c:pt>
                <c:pt idx="49024">
                  <c:v>396.839</c:v>
                </c:pt>
                <c:pt idx="49025">
                  <c:v>396.05099999999999</c:v>
                </c:pt>
                <c:pt idx="49026">
                  <c:v>395.26499999999999</c:v>
                </c:pt>
                <c:pt idx="49027">
                  <c:v>394.47799999999978</c:v>
                </c:pt>
                <c:pt idx="49028">
                  <c:v>393.69200000000001</c:v>
                </c:pt>
                <c:pt idx="49029">
                  <c:v>392.90699999999958</c:v>
                </c:pt>
                <c:pt idx="49030">
                  <c:v>392.12200000000001</c:v>
                </c:pt>
                <c:pt idx="49031">
                  <c:v>391.33699999999965</c:v>
                </c:pt>
                <c:pt idx="49032">
                  <c:v>390.553</c:v>
                </c:pt>
                <c:pt idx="49033">
                  <c:v>389.76900000000001</c:v>
                </c:pt>
                <c:pt idx="49034">
                  <c:v>388.98599999999965</c:v>
                </c:pt>
                <c:pt idx="49035">
                  <c:v>388.20299999999975</c:v>
                </c:pt>
                <c:pt idx="49036">
                  <c:v>387.41999999999979</c:v>
                </c:pt>
                <c:pt idx="49037">
                  <c:v>386.63799999999975</c:v>
                </c:pt>
                <c:pt idx="49038">
                  <c:v>385.85599999999999</c:v>
                </c:pt>
                <c:pt idx="49039">
                  <c:v>385.07499999999999</c:v>
                </c:pt>
                <c:pt idx="49040">
                  <c:v>384.29399999999958</c:v>
                </c:pt>
                <c:pt idx="49041">
                  <c:v>383.51299999999975</c:v>
                </c:pt>
                <c:pt idx="49042">
                  <c:v>382.73299999999978</c:v>
                </c:pt>
                <c:pt idx="49043">
                  <c:v>381.95299999999975</c:v>
                </c:pt>
                <c:pt idx="49044">
                  <c:v>381.173</c:v>
                </c:pt>
                <c:pt idx="49045">
                  <c:v>380.39400000000001</c:v>
                </c:pt>
                <c:pt idx="49046">
                  <c:v>379.61500000000001</c:v>
                </c:pt>
                <c:pt idx="49047">
                  <c:v>378.83699999999965</c:v>
                </c:pt>
                <c:pt idx="49048">
                  <c:v>378.05799999999999</c:v>
                </c:pt>
                <c:pt idx="49049">
                  <c:v>377.28</c:v>
                </c:pt>
                <c:pt idx="49050">
                  <c:v>376.50299999999999</c:v>
                </c:pt>
                <c:pt idx="49051">
                  <c:v>375.72599999999977</c:v>
                </c:pt>
                <c:pt idx="49052">
                  <c:v>374.94799999999975</c:v>
                </c:pt>
                <c:pt idx="49053">
                  <c:v>374.17200000000008</c:v>
                </c:pt>
                <c:pt idx="49054">
                  <c:v>373.39499999999975</c:v>
                </c:pt>
                <c:pt idx="49055">
                  <c:v>372.61900000000026</c:v>
                </c:pt>
                <c:pt idx="49056">
                  <c:v>371.84300000000002</c:v>
                </c:pt>
                <c:pt idx="49057">
                  <c:v>371.06700000000001</c:v>
                </c:pt>
                <c:pt idx="49058">
                  <c:v>370.29199999999958</c:v>
                </c:pt>
                <c:pt idx="49059">
                  <c:v>369.517</c:v>
                </c:pt>
                <c:pt idx="49060">
                  <c:v>368.74200000000002</c:v>
                </c:pt>
                <c:pt idx="49061">
                  <c:v>367.96699999999959</c:v>
                </c:pt>
                <c:pt idx="49062">
                  <c:v>367.19200000000001</c:v>
                </c:pt>
                <c:pt idx="49063">
                  <c:v>366.41799999999978</c:v>
                </c:pt>
                <c:pt idx="49064">
                  <c:v>365.64400000000023</c:v>
                </c:pt>
                <c:pt idx="49065">
                  <c:v>364.87</c:v>
                </c:pt>
                <c:pt idx="49066">
                  <c:v>364.09599999999978</c:v>
                </c:pt>
                <c:pt idx="49067">
                  <c:v>363.32299999999975</c:v>
                </c:pt>
                <c:pt idx="49068">
                  <c:v>362.55</c:v>
                </c:pt>
                <c:pt idx="49069">
                  <c:v>361.77699999999965</c:v>
                </c:pt>
                <c:pt idx="49070">
                  <c:v>361.00400000000002</c:v>
                </c:pt>
                <c:pt idx="49071">
                  <c:v>360.23099999999965</c:v>
                </c:pt>
                <c:pt idx="49072">
                  <c:v>359.45800000000003</c:v>
                </c:pt>
                <c:pt idx="49073">
                  <c:v>358.68599999999975</c:v>
                </c:pt>
                <c:pt idx="49074">
                  <c:v>357.91399999999965</c:v>
                </c:pt>
                <c:pt idx="49075">
                  <c:v>357.14100000000002</c:v>
                </c:pt>
                <c:pt idx="49076">
                  <c:v>356.37</c:v>
                </c:pt>
                <c:pt idx="49077">
                  <c:v>355.59799999999979</c:v>
                </c:pt>
                <c:pt idx="49078">
                  <c:v>354.82599999999979</c:v>
                </c:pt>
                <c:pt idx="49079">
                  <c:v>354.05500000000001</c:v>
                </c:pt>
                <c:pt idx="49080">
                  <c:v>353.28299999999979</c:v>
                </c:pt>
                <c:pt idx="49081">
                  <c:v>352.512</c:v>
                </c:pt>
                <c:pt idx="49082">
                  <c:v>351.74099999999999</c:v>
                </c:pt>
                <c:pt idx="49083">
                  <c:v>350.9699999999998</c:v>
                </c:pt>
                <c:pt idx="49084">
                  <c:v>350.19900000000001</c:v>
                </c:pt>
                <c:pt idx="49085">
                  <c:v>349.42799999999966</c:v>
                </c:pt>
                <c:pt idx="49086">
                  <c:v>348.65800000000002</c:v>
                </c:pt>
                <c:pt idx="49087">
                  <c:v>347.887</c:v>
                </c:pt>
                <c:pt idx="49088">
                  <c:v>347.11700000000002</c:v>
                </c:pt>
                <c:pt idx="49089">
                  <c:v>346.34699999999975</c:v>
                </c:pt>
                <c:pt idx="49090">
                  <c:v>345.577</c:v>
                </c:pt>
                <c:pt idx="49091">
                  <c:v>344.80700000000002</c:v>
                </c:pt>
                <c:pt idx="49092">
                  <c:v>344.03699999999958</c:v>
                </c:pt>
                <c:pt idx="49093">
                  <c:v>343.26799999999974</c:v>
                </c:pt>
                <c:pt idx="49094">
                  <c:v>342.49799999999965</c:v>
                </c:pt>
                <c:pt idx="49095">
                  <c:v>341.72899999999959</c:v>
                </c:pt>
                <c:pt idx="49096">
                  <c:v>340.96</c:v>
                </c:pt>
                <c:pt idx="49097">
                  <c:v>340.19099999999975</c:v>
                </c:pt>
                <c:pt idx="49098">
                  <c:v>339.42200000000003</c:v>
                </c:pt>
                <c:pt idx="49099">
                  <c:v>338.65300000000002</c:v>
                </c:pt>
                <c:pt idx="49100">
                  <c:v>337.88499999999999</c:v>
                </c:pt>
                <c:pt idx="49101">
                  <c:v>337.11599999999999</c:v>
                </c:pt>
                <c:pt idx="49102">
                  <c:v>336.34800000000001</c:v>
                </c:pt>
                <c:pt idx="49103">
                  <c:v>335.58</c:v>
                </c:pt>
                <c:pt idx="49104">
                  <c:v>334.81299999999999</c:v>
                </c:pt>
                <c:pt idx="49105">
                  <c:v>334.04500000000002</c:v>
                </c:pt>
                <c:pt idx="49106">
                  <c:v>333.27799999999979</c:v>
                </c:pt>
                <c:pt idx="49107">
                  <c:v>332.51</c:v>
                </c:pt>
                <c:pt idx="49108">
                  <c:v>331.74400000000026</c:v>
                </c:pt>
                <c:pt idx="49109">
                  <c:v>330.97699999999958</c:v>
                </c:pt>
                <c:pt idx="49110">
                  <c:v>330.21</c:v>
                </c:pt>
                <c:pt idx="49111">
                  <c:v>329.44400000000002</c:v>
                </c:pt>
                <c:pt idx="49112">
                  <c:v>328.678</c:v>
                </c:pt>
                <c:pt idx="49113">
                  <c:v>327.91299999999978</c:v>
                </c:pt>
                <c:pt idx="49114">
                  <c:v>327.14800000000002</c:v>
                </c:pt>
                <c:pt idx="49115">
                  <c:v>326.38299999999975</c:v>
                </c:pt>
                <c:pt idx="49116">
                  <c:v>325.61799999999999</c:v>
                </c:pt>
                <c:pt idx="49117">
                  <c:v>324.85399999999993</c:v>
                </c:pt>
                <c:pt idx="49118">
                  <c:v>324.08999999999975</c:v>
                </c:pt>
                <c:pt idx="49119">
                  <c:v>323.32599999999979</c:v>
                </c:pt>
                <c:pt idx="49120">
                  <c:v>322.56299999999999</c:v>
                </c:pt>
                <c:pt idx="49121">
                  <c:v>321.8</c:v>
                </c:pt>
                <c:pt idx="49122">
                  <c:v>321.03799999999978</c:v>
                </c:pt>
                <c:pt idx="49123">
                  <c:v>320.27599999999978</c:v>
                </c:pt>
                <c:pt idx="49124">
                  <c:v>319.51400000000001</c:v>
                </c:pt>
                <c:pt idx="49125">
                  <c:v>318.75299999999999</c:v>
                </c:pt>
                <c:pt idx="49126">
                  <c:v>317.99299999999965</c:v>
                </c:pt>
                <c:pt idx="49127">
                  <c:v>317.23299999999978</c:v>
                </c:pt>
                <c:pt idx="49128">
                  <c:v>316.47299999999979</c:v>
                </c:pt>
                <c:pt idx="49129">
                  <c:v>315.714</c:v>
                </c:pt>
                <c:pt idx="49130">
                  <c:v>314.95599999999979</c:v>
                </c:pt>
                <c:pt idx="49131">
                  <c:v>314.19799999999975</c:v>
                </c:pt>
                <c:pt idx="49132">
                  <c:v>313.44099999999975</c:v>
                </c:pt>
                <c:pt idx="49133">
                  <c:v>312.68400000000008</c:v>
                </c:pt>
                <c:pt idx="49134">
                  <c:v>311.92799999999966</c:v>
                </c:pt>
                <c:pt idx="49135">
                  <c:v>311.173</c:v>
                </c:pt>
                <c:pt idx="49136">
                  <c:v>310.41799999999978</c:v>
                </c:pt>
                <c:pt idx="49137">
                  <c:v>309.66500000000002</c:v>
                </c:pt>
                <c:pt idx="49138">
                  <c:v>308.91199999999958</c:v>
                </c:pt>
                <c:pt idx="49139">
                  <c:v>308.16000000000008</c:v>
                </c:pt>
                <c:pt idx="49140">
                  <c:v>307.40799999999979</c:v>
                </c:pt>
                <c:pt idx="49141">
                  <c:v>306.65800000000002</c:v>
                </c:pt>
                <c:pt idx="49142">
                  <c:v>305.90799999999979</c:v>
                </c:pt>
                <c:pt idx="49143">
                  <c:v>305.15899999999999</c:v>
                </c:pt>
                <c:pt idx="49144">
                  <c:v>304.41099999999977</c:v>
                </c:pt>
                <c:pt idx="49145">
                  <c:v>303.66399999999999</c:v>
                </c:pt>
                <c:pt idx="49146">
                  <c:v>302.91799999999978</c:v>
                </c:pt>
                <c:pt idx="49147">
                  <c:v>302.173</c:v>
                </c:pt>
                <c:pt idx="49148">
                  <c:v>301.42999999999978</c:v>
                </c:pt>
                <c:pt idx="49149">
                  <c:v>300.68700000000001</c:v>
                </c:pt>
                <c:pt idx="49150">
                  <c:v>299.94499999999999</c:v>
                </c:pt>
                <c:pt idx="49151">
                  <c:v>299.20499999999993</c:v>
                </c:pt>
                <c:pt idx="49152">
                  <c:v>298.46499999999975</c:v>
                </c:pt>
                <c:pt idx="49153">
                  <c:v>297.72699999999958</c:v>
                </c:pt>
                <c:pt idx="49154">
                  <c:v>296.98999999999978</c:v>
                </c:pt>
                <c:pt idx="49155">
                  <c:v>296.255</c:v>
                </c:pt>
                <c:pt idx="49156">
                  <c:v>295.52</c:v>
                </c:pt>
                <c:pt idx="49157">
                  <c:v>294.78699999999958</c:v>
                </c:pt>
                <c:pt idx="49158">
                  <c:v>294.05599999999993</c:v>
                </c:pt>
                <c:pt idx="49159">
                  <c:v>293.32599999999979</c:v>
                </c:pt>
                <c:pt idx="49160">
                  <c:v>292.59699999999958</c:v>
                </c:pt>
                <c:pt idx="49161">
                  <c:v>291.87</c:v>
                </c:pt>
                <c:pt idx="49162">
                  <c:v>291.14400000000023</c:v>
                </c:pt>
                <c:pt idx="49163">
                  <c:v>290.41999999999979</c:v>
                </c:pt>
                <c:pt idx="49164">
                  <c:v>289.69799999999975</c:v>
                </c:pt>
                <c:pt idx="49165">
                  <c:v>288.97699999999958</c:v>
                </c:pt>
                <c:pt idx="49166">
                  <c:v>288.25799999999975</c:v>
                </c:pt>
                <c:pt idx="49167">
                  <c:v>287.54000000000002</c:v>
                </c:pt>
                <c:pt idx="49168">
                  <c:v>286.82499999999999</c:v>
                </c:pt>
                <c:pt idx="49169">
                  <c:v>286.11099999999999</c:v>
                </c:pt>
                <c:pt idx="49170">
                  <c:v>285.399</c:v>
                </c:pt>
                <c:pt idx="49171">
                  <c:v>284.68900000000002</c:v>
                </c:pt>
                <c:pt idx="49172">
                  <c:v>283.98099999999965</c:v>
                </c:pt>
                <c:pt idx="49173">
                  <c:v>283.27499999999975</c:v>
                </c:pt>
                <c:pt idx="49174">
                  <c:v>282.57100000000003</c:v>
                </c:pt>
                <c:pt idx="49175">
                  <c:v>281.86900000000026</c:v>
                </c:pt>
                <c:pt idx="49176">
                  <c:v>281.16899999999993</c:v>
                </c:pt>
                <c:pt idx="49177">
                  <c:v>280.47099999999978</c:v>
                </c:pt>
                <c:pt idx="49178">
                  <c:v>279.77599999999978</c:v>
                </c:pt>
                <c:pt idx="49179">
                  <c:v>279.08199999999965</c:v>
                </c:pt>
                <c:pt idx="49180">
                  <c:v>278.39099999999979</c:v>
                </c:pt>
                <c:pt idx="49181">
                  <c:v>277.702</c:v>
                </c:pt>
                <c:pt idx="49182">
                  <c:v>277.01599999999979</c:v>
                </c:pt>
                <c:pt idx="49183">
                  <c:v>276.33199999999965</c:v>
                </c:pt>
                <c:pt idx="49184">
                  <c:v>275.65100000000001</c:v>
                </c:pt>
                <c:pt idx="49185">
                  <c:v>274.97199999999958</c:v>
                </c:pt>
                <c:pt idx="49186">
                  <c:v>274.29599999999965</c:v>
                </c:pt>
                <c:pt idx="49187">
                  <c:v>273.62200000000001</c:v>
                </c:pt>
                <c:pt idx="49188">
                  <c:v>272.95099999999979</c:v>
                </c:pt>
                <c:pt idx="49189">
                  <c:v>272.28299999999979</c:v>
                </c:pt>
                <c:pt idx="49190">
                  <c:v>271.61700000000002</c:v>
                </c:pt>
                <c:pt idx="49191">
                  <c:v>270.95400000000001</c:v>
                </c:pt>
                <c:pt idx="49192">
                  <c:v>270.29399999999958</c:v>
                </c:pt>
                <c:pt idx="49193">
                  <c:v>269.637</c:v>
                </c:pt>
                <c:pt idx="49194">
                  <c:v>268.98299999999978</c:v>
                </c:pt>
                <c:pt idx="49195">
                  <c:v>268.33199999999965</c:v>
                </c:pt>
                <c:pt idx="49196">
                  <c:v>267.68400000000008</c:v>
                </c:pt>
                <c:pt idx="49197">
                  <c:v>267.03899999999965</c:v>
                </c:pt>
                <c:pt idx="49198">
                  <c:v>266.39699999999965</c:v>
                </c:pt>
                <c:pt idx="49199">
                  <c:v>265.75799999999975</c:v>
                </c:pt>
                <c:pt idx="49200">
                  <c:v>265.12299999999999</c:v>
                </c:pt>
                <c:pt idx="49201">
                  <c:v>264.49099999999964</c:v>
                </c:pt>
                <c:pt idx="49202">
                  <c:v>263.86200000000002</c:v>
                </c:pt>
                <c:pt idx="49203">
                  <c:v>263.23599999999965</c:v>
                </c:pt>
                <c:pt idx="49204">
                  <c:v>262.61399999999975</c:v>
                </c:pt>
                <c:pt idx="49205">
                  <c:v>261.99599999999958</c:v>
                </c:pt>
                <c:pt idx="49206">
                  <c:v>261.38099999999974</c:v>
                </c:pt>
                <c:pt idx="49207">
                  <c:v>260.76900000000001</c:v>
                </c:pt>
                <c:pt idx="49208">
                  <c:v>260.161</c:v>
                </c:pt>
                <c:pt idx="49209">
                  <c:v>259.55700000000002</c:v>
                </c:pt>
                <c:pt idx="49210">
                  <c:v>258.95699999999965</c:v>
                </c:pt>
                <c:pt idx="49211">
                  <c:v>258.36</c:v>
                </c:pt>
                <c:pt idx="49212">
                  <c:v>257.767</c:v>
                </c:pt>
                <c:pt idx="49213">
                  <c:v>257.178</c:v>
                </c:pt>
                <c:pt idx="49214">
                  <c:v>256.59299999999979</c:v>
                </c:pt>
                <c:pt idx="49215">
                  <c:v>256.012</c:v>
                </c:pt>
                <c:pt idx="49216">
                  <c:v>255.435</c:v>
                </c:pt>
                <c:pt idx="49217">
                  <c:v>254.86200000000011</c:v>
                </c:pt>
                <c:pt idx="49218">
                  <c:v>254.29300000000001</c:v>
                </c:pt>
                <c:pt idx="49219">
                  <c:v>253.72800000000001</c:v>
                </c:pt>
                <c:pt idx="49220">
                  <c:v>253.16800000000001</c:v>
                </c:pt>
                <c:pt idx="49221">
                  <c:v>252.61099999999999</c:v>
                </c:pt>
                <c:pt idx="49222">
                  <c:v>252.059</c:v>
                </c:pt>
                <c:pt idx="49223">
                  <c:v>251.512</c:v>
                </c:pt>
                <c:pt idx="49224">
                  <c:v>250.96900000000002</c:v>
                </c:pt>
                <c:pt idx="49225">
                  <c:v>250.43</c:v>
                </c:pt>
                <c:pt idx="49226">
                  <c:v>249.89500000000001</c:v>
                </c:pt>
                <c:pt idx="49227">
                  <c:v>249.36600000000001</c:v>
                </c:pt>
                <c:pt idx="49228">
                  <c:v>248.84</c:v>
                </c:pt>
                <c:pt idx="49229">
                  <c:v>248.32000000000011</c:v>
                </c:pt>
                <c:pt idx="49230">
                  <c:v>247.804</c:v>
                </c:pt>
                <c:pt idx="49231">
                  <c:v>247.29300000000001</c:v>
                </c:pt>
                <c:pt idx="49232">
                  <c:v>246.786</c:v>
                </c:pt>
                <c:pt idx="49233">
                  <c:v>246.285</c:v>
                </c:pt>
                <c:pt idx="49234">
                  <c:v>245.78800000000001</c:v>
                </c:pt>
                <c:pt idx="49235">
                  <c:v>245.29599999999999</c:v>
                </c:pt>
                <c:pt idx="49236">
                  <c:v>244.809</c:v>
                </c:pt>
                <c:pt idx="49237">
                  <c:v>244.32700000000011</c:v>
                </c:pt>
                <c:pt idx="49238">
                  <c:v>243.85000000000011</c:v>
                </c:pt>
                <c:pt idx="49239">
                  <c:v>243.37800000000001</c:v>
                </c:pt>
                <c:pt idx="49240">
                  <c:v>242.911</c:v>
                </c:pt>
                <c:pt idx="49241">
                  <c:v>242.45000000000007</c:v>
                </c:pt>
                <c:pt idx="49242">
                  <c:v>241.99300000000002</c:v>
                </c:pt>
                <c:pt idx="49243">
                  <c:v>241.542</c:v>
                </c:pt>
                <c:pt idx="49244">
                  <c:v>241.096</c:v>
                </c:pt>
                <c:pt idx="49245">
                  <c:v>240.655</c:v>
                </c:pt>
                <c:pt idx="49246">
                  <c:v>240.22</c:v>
                </c:pt>
                <c:pt idx="49247">
                  <c:v>239.79</c:v>
                </c:pt>
                <c:pt idx="49248">
                  <c:v>239.36600000000001</c:v>
                </c:pt>
                <c:pt idx="49249">
                  <c:v>238.947</c:v>
                </c:pt>
                <c:pt idx="49250">
                  <c:v>238.53300000000002</c:v>
                </c:pt>
                <c:pt idx="49251">
                  <c:v>238.125</c:v>
                </c:pt>
                <c:pt idx="49252">
                  <c:v>237.72300000000001</c:v>
                </c:pt>
                <c:pt idx="49253">
                  <c:v>237.32600000000011</c:v>
                </c:pt>
                <c:pt idx="49254">
                  <c:v>236.934</c:v>
                </c:pt>
                <c:pt idx="49255">
                  <c:v>236.54900000000001</c:v>
                </c:pt>
                <c:pt idx="49256">
                  <c:v>236.16900000000001</c:v>
                </c:pt>
                <c:pt idx="49257">
                  <c:v>235.79499999999999</c:v>
                </c:pt>
                <c:pt idx="49258">
                  <c:v>235.42700000000011</c:v>
                </c:pt>
                <c:pt idx="49259">
                  <c:v>235.06399999999999</c:v>
                </c:pt>
                <c:pt idx="49260">
                  <c:v>234.708</c:v>
                </c:pt>
                <c:pt idx="49261">
                  <c:v>234.35700000000011</c:v>
                </c:pt>
                <c:pt idx="49262">
                  <c:v>234.012</c:v>
                </c:pt>
                <c:pt idx="49263">
                  <c:v>233.67299999999997</c:v>
                </c:pt>
                <c:pt idx="49264">
                  <c:v>233.34</c:v>
                </c:pt>
                <c:pt idx="49265">
                  <c:v>233.01300000000001</c:v>
                </c:pt>
                <c:pt idx="49266">
                  <c:v>232.691</c:v>
                </c:pt>
                <c:pt idx="49267">
                  <c:v>232.376</c:v>
                </c:pt>
                <c:pt idx="49268">
                  <c:v>232.06700000000001</c:v>
                </c:pt>
                <c:pt idx="49269">
                  <c:v>231.76499999999999</c:v>
                </c:pt>
                <c:pt idx="49270">
                  <c:v>231.46800000000007</c:v>
                </c:pt>
                <c:pt idx="49271">
                  <c:v>231.17699999999999</c:v>
                </c:pt>
                <c:pt idx="49272">
                  <c:v>230.89200000000011</c:v>
                </c:pt>
                <c:pt idx="49273">
                  <c:v>230.61399999999998</c:v>
                </c:pt>
                <c:pt idx="49274">
                  <c:v>230.34200000000001</c:v>
                </c:pt>
                <c:pt idx="49275">
                  <c:v>230.07599999999999</c:v>
                </c:pt>
                <c:pt idx="49276">
                  <c:v>229.816</c:v>
                </c:pt>
                <c:pt idx="49277">
                  <c:v>229.56300000000002</c:v>
                </c:pt>
                <c:pt idx="49278">
                  <c:v>229.315</c:v>
                </c:pt>
                <c:pt idx="49279">
                  <c:v>229.07499999999999</c:v>
                </c:pt>
                <c:pt idx="49280">
                  <c:v>228.84</c:v>
                </c:pt>
                <c:pt idx="49281">
                  <c:v>228.61199999999999</c:v>
                </c:pt>
                <c:pt idx="49282">
                  <c:v>228.39000000000001</c:v>
                </c:pt>
                <c:pt idx="49283">
                  <c:v>228.17399999999998</c:v>
                </c:pt>
                <c:pt idx="49284">
                  <c:v>227.965</c:v>
                </c:pt>
                <c:pt idx="49285">
                  <c:v>227.762</c:v>
                </c:pt>
                <c:pt idx="49286">
                  <c:v>227.565</c:v>
                </c:pt>
                <c:pt idx="49287">
                  <c:v>227.375</c:v>
                </c:pt>
                <c:pt idx="49288">
                  <c:v>227.191</c:v>
                </c:pt>
                <c:pt idx="49289">
                  <c:v>227.01399999999998</c:v>
                </c:pt>
                <c:pt idx="49290">
                  <c:v>226.84300000000002</c:v>
                </c:pt>
                <c:pt idx="49291">
                  <c:v>226.678</c:v>
                </c:pt>
                <c:pt idx="49292">
                  <c:v>226.52</c:v>
                </c:pt>
                <c:pt idx="49293">
                  <c:v>226.36800000000011</c:v>
                </c:pt>
                <c:pt idx="49294">
                  <c:v>226.22300000000001</c:v>
                </c:pt>
                <c:pt idx="49295">
                  <c:v>226.084</c:v>
                </c:pt>
                <c:pt idx="49296">
                  <c:v>225.95200000000011</c:v>
                </c:pt>
                <c:pt idx="49297">
                  <c:v>225.82600000000011</c:v>
                </c:pt>
                <c:pt idx="49298">
                  <c:v>225.70699999999999</c:v>
                </c:pt>
                <c:pt idx="49299">
                  <c:v>225.59399999999999</c:v>
                </c:pt>
                <c:pt idx="49300">
                  <c:v>225.48700000000011</c:v>
                </c:pt>
                <c:pt idx="49301">
                  <c:v>225.38700000000011</c:v>
                </c:pt>
                <c:pt idx="49302">
                  <c:v>225.29300000000001</c:v>
                </c:pt>
                <c:pt idx="49303">
                  <c:v>225.20599999999999</c:v>
                </c:pt>
                <c:pt idx="49304">
                  <c:v>225.125</c:v>
                </c:pt>
                <c:pt idx="49305">
                  <c:v>225.05</c:v>
                </c:pt>
                <c:pt idx="49306">
                  <c:v>224.98200000000011</c:v>
                </c:pt>
                <c:pt idx="49307">
                  <c:v>224.92100000000011</c:v>
                </c:pt>
                <c:pt idx="49308">
                  <c:v>224.86500000000001</c:v>
                </c:pt>
                <c:pt idx="49309">
                  <c:v>224.81700000000001</c:v>
                </c:pt>
                <c:pt idx="49310">
                  <c:v>224.77399999999992</c:v>
                </c:pt>
                <c:pt idx="49311">
                  <c:v>224.738</c:v>
                </c:pt>
                <c:pt idx="49312">
                  <c:v>224.708</c:v>
                </c:pt>
                <c:pt idx="49313">
                  <c:v>224.685</c:v>
                </c:pt>
                <c:pt idx="49314">
                  <c:v>224.66800000000001</c:v>
                </c:pt>
                <c:pt idx="49315">
                  <c:v>224.65700000000001</c:v>
                </c:pt>
                <c:pt idx="49316">
                  <c:v>224.65300000000002</c:v>
                </c:pt>
                <c:pt idx="49317">
                  <c:v>224.654</c:v>
                </c:pt>
                <c:pt idx="49318">
                  <c:v>224.66200000000001</c:v>
                </c:pt>
                <c:pt idx="49319">
                  <c:v>224.67699999999999</c:v>
                </c:pt>
                <c:pt idx="49320">
                  <c:v>224.697</c:v>
                </c:pt>
                <c:pt idx="49321">
                  <c:v>224.72399999999999</c:v>
                </c:pt>
                <c:pt idx="49322">
                  <c:v>224.75700000000001</c:v>
                </c:pt>
                <c:pt idx="49323">
                  <c:v>224.79599999999999</c:v>
                </c:pt>
                <c:pt idx="49324">
                  <c:v>224.84100000000001</c:v>
                </c:pt>
                <c:pt idx="49325">
                  <c:v>224.893</c:v>
                </c:pt>
                <c:pt idx="49326">
                  <c:v>224.95000000000007</c:v>
                </c:pt>
                <c:pt idx="49327">
                  <c:v>225.01399999999998</c:v>
                </c:pt>
                <c:pt idx="49328">
                  <c:v>225.083</c:v>
                </c:pt>
                <c:pt idx="49329">
                  <c:v>225.15900000000002</c:v>
                </c:pt>
                <c:pt idx="49330">
                  <c:v>225.23999999999998</c:v>
                </c:pt>
                <c:pt idx="49331">
                  <c:v>225.32800000000012</c:v>
                </c:pt>
                <c:pt idx="49332">
                  <c:v>225.42100000000011</c:v>
                </c:pt>
                <c:pt idx="49333">
                  <c:v>225.52100000000004</c:v>
                </c:pt>
                <c:pt idx="49334">
                  <c:v>225.626</c:v>
                </c:pt>
                <c:pt idx="49335">
                  <c:v>225.73699999999999</c:v>
                </c:pt>
                <c:pt idx="49336">
                  <c:v>225.85400000000001</c:v>
                </c:pt>
                <c:pt idx="49337">
                  <c:v>225.976</c:v>
                </c:pt>
                <c:pt idx="49338">
                  <c:v>226.10399999999998</c:v>
                </c:pt>
                <c:pt idx="49339">
                  <c:v>226.239</c:v>
                </c:pt>
                <c:pt idx="49340">
                  <c:v>226.37800000000001</c:v>
                </c:pt>
                <c:pt idx="49341">
                  <c:v>226.523</c:v>
                </c:pt>
                <c:pt idx="49342">
                  <c:v>226.67399999999998</c:v>
                </c:pt>
                <c:pt idx="49343">
                  <c:v>226.83100000000007</c:v>
                </c:pt>
                <c:pt idx="49344">
                  <c:v>226.99300000000002</c:v>
                </c:pt>
                <c:pt idx="49345">
                  <c:v>227.16</c:v>
                </c:pt>
                <c:pt idx="49346">
                  <c:v>227.333</c:v>
                </c:pt>
                <c:pt idx="49347">
                  <c:v>227.511</c:v>
                </c:pt>
                <c:pt idx="49348">
                  <c:v>227.69399999999999</c:v>
                </c:pt>
                <c:pt idx="49349">
                  <c:v>227.88300000000001</c:v>
                </c:pt>
                <c:pt idx="49350">
                  <c:v>228.078</c:v>
                </c:pt>
                <c:pt idx="49351">
                  <c:v>228.27699999999999</c:v>
                </c:pt>
                <c:pt idx="49352">
                  <c:v>228.48100000000011</c:v>
                </c:pt>
                <c:pt idx="49353">
                  <c:v>228.691</c:v>
                </c:pt>
                <c:pt idx="49354">
                  <c:v>228.905</c:v>
                </c:pt>
                <c:pt idx="49355">
                  <c:v>229.125</c:v>
                </c:pt>
                <c:pt idx="49356">
                  <c:v>229.35000000000011</c:v>
                </c:pt>
                <c:pt idx="49357">
                  <c:v>229.57900000000001</c:v>
                </c:pt>
                <c:pt idx="49358">
                  <c:v>229.81399999999999</c:v>
                </c:pt>
                <c:pt idx="49359">
                  <c:v>230.053</c:v>
                </c:pt>
                <c:pt idx="49360">
                  <c:v>230.297</c:v>
                </c:pt>
                <c:pt idx="49361">
                  <c:v>230.54599999999999</c:v>
                </c:pt>
                <c:pt idx="49362">
                  <c:v>230.79900000000001</c:v>
                </c:pt>
                <c:pt idx="49363">
                  <c:v>231.05700000000004</c:v>
                </c:pt>
                <c:pt idx="49364">
                  <c:v>231.32000000000011</c:v>
                </c:pt>
                <c:pt idx="49365">
                  <c:v>231.58700000000007</c:v>
                </c:pt>
                <c:pt idx="49366">
                  <c:v>231.85900000000001</c:v>
                </c:pt>
                <c:pt idx="49367">
                  <c:v>232.13499999999999</c:v>
                </c:pt>
                <c:pt idx="49368">
                  <c:v>232.416</c:v>
                </c:pt>
                <c:pt idx="49369">
                  <c:v>232.7</c:v>
                </c:pt>
                <c:pt idx="49370">
                  <c:v>232.989</c:v>
                </c:pt>
                <c:pt idx="49371">
                  <c:v>233.28300000000002</c:v>
                </c:pt>
                <c:pt idx="49372">
                  <c:v>233.58</c:v>
                </c:pt>
                <c:pt idx="49373">
                  <c:v>233.88100000000011</c:v>
                </c:pt>
                <c:pt idx="49374">
                  <c:v>234.18700000000001</c:v>
                </c:pt>
                <c:pt idx="49375">
                  <c:v>234.49600000000001</c:v>
                </c:pt>
                <c:pt idx="49376">
                  <c:v>234.81</c:v>
                </c:pt>
                <c:pt idx="49377">
                  <c:v>235.12700000000001</c:v>
                </c:pt>
                <c:pt idx="49378">
                  <c:v>235.44800000000001</c:v>
                </c:pt>
                <c:pt idx="49379">
                  <c:v>235.77199999999999</c:v>
                </c:pt>
                <c:pt idx="49380">
                  <c:v>236.101</c:v>
                </c:pt>
                <c:pt idx="49381">
                  <c:v>236.43300000000002</c:v>
                </c:pt>
                <c:pt idx="49382">
                  <c:v>236.768</c:v>
                </c:pt>
                <c:pt idx="49383">
                  <c:v>237.107</c:v>
                </c:pt>
                <c:pt idx="49384">
                  <c:v>237.45000000000007</c:v>
                </c:pt>
                <c:pt idx="49385">
                  <c:v>237.79599999999999</c:v>
                </c:pt>
                <c:pt idx="49386">
                  <c:v>238.14499999999998</c:v>
                </c:pt>
                <c:pt idx="49387">
                  <c:v>238.49700000000001</c:v>
                </c:pt>
                <c:pt idx="49388">
                  <c:v>238.85300000000001</c:v>
                </c:pt>
                <c:pt idx="49389">
                  <c:v>239.21099999999998</c:v>
                </c:pt>
                <c:pt idx="49390">
                  <c:v>239.57300000000001</c:v>
                </c:pt>
                <c:pt idx="49391">
                  <c:v>239.93800000000007</c:v>
                </c:pt>
                <c:pt idx="49392">
                  <c:v>240.30600000000001</c:v>
                </c:pt>
                <c:pt idx="49393">
                  <c:v>240.67599999999999</c:v>
                </c:pt>
                <c:pt idx="49394">
                  <c:v>241.05</c:v>
                </c:pt>
                <c:pt idx="49395">
                  <c:v>241.42600000000004</c:v>
                </c:pt>
                <c:pt idx="49396">
                  <c:v>241.80500000000001</c:v>
                </c:pt>
                <c:pt idx="49397">
                  <c:v>242.18600000000001</c:v>
                </c:pt>
                <c:pt idx="49398">
                  <c:v>242.57</c:v>
                </c:pt>
                <c:pt idx="49399">
                  <c:v>242.95600000000007</c:v>
                </c:pt>
                <c:pt idx="49400">
                  <c:v>243.345</c:v>
                </c:pt>
                <c:pt idx="49401">
                  <c:v>243.73699999999999</c:v>
                </c:pt>
                <c:pt idx="49402">
                  <c:v>244.13</c:v>
                </c:pt>
                <c:pt idx="49403">
                  <c:v>244.52600000000001</c:v>
                </c:pt>
                <c:pt idx="49404">
                  <c:v>244.92400000000001</c:v>
                </c:pt>
                <c:pt idx="49405">
                  <c:v>245.32400000000001</c:v>
                </c:pt>
                <c:pt idx="49406">
                  <c:v>245.727</c:v>
                </c:pt>
                <c:pt idx="49407">
                  <c:v>246.131</c:v>
                </c:pt>
                <c:pt idx="49408">
                  <c:v>246.53700000000001</c:v>
                </c:pt>
                <c:pt idx="49409">
                  <c:v>246.94499999999999</c:v>
                </c:pt>
                <c:pt idx="49410">
                  <c:v>247.3550000000001</c:v>
                </c:pt>
                <c:pt idx="49411">
                  <c:v>247.76599999999999</c:v>
                </c:pt>
                <c:pt idx="49412">
                  <c:v>248.17899999999997</c:v>
                </c:pt>
                <c:pt idx="49413">
                  <c:v>248.59399999999999</c:v>
                </c:pt>
                <c:pt idx="49414">
                  <c:v>249.011</c:v>
                </c:pt>
                <c:pt idx="49415">
                  <c:v>249.42800000000011</c:v>
                </c:pt>
                <c:pt idx="49416">
                  <c:v>249.84800000000001</c:v>
                </c:pt>
                <c:pt idx="49417">
                  <c:v>250.268</c:v>
                </c:pt>
                <c:pt idx="49418">
                  <c:v>250.69</c:v>
                </c:pt>
                <c:pt idx="49419">
                  <c:v>251.11299999999997</c:v>
                </c:pt>
                <c:pt idx="49420">
                  <c:v>251.53800000000001</c:v>
                </c:pt>
                <c:pt idx="49421">
                  <c:v>251.96300000000002</c:v>
                </c:pt>
                <c:pt idx="49422">
                  <c:v>252.39000000000001</c:v>
                </c:pt>
                <c:pt idx="49423">
                  <c:v>252.81700000000001</c:v>
                </c:pt>
                <c:pt idx="49424">
                  <c:v>253.24599999999998</c:v>
                </c:pt>
                <c:pt idx="49425">
                  <c:v>253.67499999999998</c:v>
                </c:pt>
                <c:pt idx="49426">
                  <c:v>254.10499999999999</c:v>
                </c:pt>
                <c:pt idx="49427">
                  <c:v>254.536</c:v>
                </c:pt>
                <c:pt idx="49428">
                  <c:v>254.96800000000007</c:v>
                </c:pt>
                <c:pt idx="49429">
                  <c:v>255.4</c:v>
                </c:pt>
                <c:pt idx="49430">
                  <c:v>255.833</c:v>
                </c:pt>
                <c:pt idx="49431">
                  <c:v>256.267</c:v>
                </c:pt>
                <c:pt idx="49432">
                  <c:v>256.7</c:v>
                </c:pt>
                <c:pt idx="49433">
                  <c:v>257.13499999999999</c:v>
                </c:pt>
                <c:pt idx="49434">
                  <c:v>257.56900000000002</c:v>
                </c:pt>
                <c:pt idx="49435">
                  <c:v>258.00400000000002</c:v>
                </c:pt>
                <c:pt idx="49436">
                  <c:v>258.43899999999962</c:v>
                </c:pt>
                <c:pt idx="49437">
                  <c:v>258.875</c:v>
                </c:pt>
                <c:pt idx="49438">
                  <c:v>259.31</c:v>
                </c:pt>
                <c:pt idx="49439">
                  <c:v>259.74599999999975</c:v>
                </c:pt>
                <c:pt idx="49440">
                  <c:v>260.18200000000002</c:v>
                </c:pt>
                <c:pt idx="49441">
                  <c:v>260.61700000000002</c:v>
                </c:pt>
                <c:pt idx="49442">
                  <c:v>261.053</c:v>
                </c:pt>
                <c:pt idx="49443">
                  <c:v>261.48799999999977</c:v>
                </c:pt>
                <c:pt idx="49444">
                  <c:v>261.92399999999958</c:v>
                </c:pt>
                <c:pt idx="49445">
                  <c:v>262.35899999999975</c:v>
                </c:pt>
                <c:pt idx="49446">
                  <c:v>262.79299999999978</c:v>
                </c:pt>
                <c:pt idx="49447">
                  <c:v>263.22799999999978</c:v>
                </c:pt>
                <c:pt idx="49448">
                  <c:v>263.66199999999975</c:v>
                </c:pt>
                <c:pt idx="49449">
                  <c:v>264.09599999999978</c:v>
                </c:pt>
                <c:pt idx="49450">
                  <c:v>264.529</c:v>
                </c:pt>
                <c:pt idx="49451">
                  <c:v>264.96199999999965</c:v>
                </c:pt>
                <c:pt idx="49452">
                  <c:v>265.39400000000001</c:v>
                </c:pt>
                <c:pt idx="49453">
                  <c:v>265.82499999999999</c:v>
                </c:pt>
                <c:pt idx="49454">
                  <c:v>266.25599999999974</c:v>
                </c:pt>
                <c:pt idx="49455">
                  <c:v>266.68700000000001</c:v>
                </c:pt>
                <c:pt idx="49456">
                  <c:v>267.11599999999999</c:v>
                </c:pt>
                <c:pt idx="49457">
                  <c:v>267.54500000000002</c:v>
                </c:pt>
                <c:pt idx="49458">
                  <c:v>267.97299999999979</c:v>
                </c:pt>
                <c:pt idx="49459">
                  <c:v>268.39999999999975</c:v>
                </c:pt>
                <c:pt idx="49460">
                  <c:v>268.82599999999979</c:v>
                </c:pt>
                <c:pt idx="49461">
                  <c:v>269.25099999999975</c:v>
                </c:pt>
                <c:pt idx="49462">
                  <c:v>269.67500000000001</c:v>
                </c:pt>
                <c:pt idx="49463">
                  <c:v>270.09799999999979</c:v>
                </c:pt>
                <c:pt idx="49464">
                  <c:v>270.52099999999979</c:v>
                </c:pt>
                <c:pt idx="49465">
                  <c:v>270.94200000000001</c:v>
                </c:pt>
                <c:pt idx="49466">
                  <c:v>271.36099999999999</c:v>
                </c:pt>
                <c:pt idx="49467">
                  <c:v>271.77999999999975</c:v>
                </c:pt>
                <c:pt idx="49468">
                  <c:v>272.19799999999975</c:v>
                </c:pt>
                <c:pt idx="49469">
                  <c:v>272.61399999999975</c:v>
                </c:pt>
                <c:pt idx="49470">
                  <c:v>273.029</c:v>
                </c:pt>
                <c:pt idx="49471">
                  <c:v>273.44299999999993</c:v>
                </c:pt>
                <c:pt idx="49472">
                  <c:v>273.85599999999999</c:v>
                </c:pt>
                <c:pt idx="49473">
                  <c:v>274.267</c:v>
                </c:pt>
                <c:pt idx="49474">
                  <c:v>274.67700000000002</c:v>
                </c:pt>
                <c:pt idx="49475">
                  <c:v>275.08499999999975</c:v>
                </c:pt>
                <c:pt idx="49476">
                  <c:v>275.49199999999962</c:v>
                </c:pt>
                <c:pt idx="49477">
                  <c:v>275.89699999999965</c:v>
                </c:pt>
                <c:pt idx="49478">
                  <c:v>276.30200000000002</c:v>
                </c:pt>
                <c:pt idx="49479">
                  <c:v>276.70400000000001</c:v>
                </c:pt>
                <c:pt idx="49480">
                  <c:v>277.10500000000002</c:v>
                </c:pt>
                <c:pt idx="49481">
                  <c:v>277.50400000000002</c:v>
                </c:pt>
                <c:pt idx="49482">
                  <c:v>277.90199999999965</c:v>
                </c:pt>
                <c:pt idx="49483">
                  <c:v>278.29799999999977</c:v>
                </c:pt>
                <c:pt idx="49484">
                  <c:v>278.69299999999993</c:v>
                </c:pt>
                <c:pt idx="49485">
                  <c:v>279.08599999999979</c:v>
                </c:pt>
                <c:pt idx="49486">
                  <c:v>279.47699999999958</c:v>
                </c:pt>
                <c:pt idx="49487">
                  <c:v>279.86700000000002</c:v>
                </c:pt>
                <c:pt idx="49488">
                  <c:v>280.255</c:v>
                </c:pt>
                <c:pt idx="49489">
                  <c:v>280.64100000000002</c:v>
                </c:pt>
                <c:pt idx="49490">
                  <c:v>281.02599999999978</c:v>
                </c:pt>
                <c:pt idx="49491">
                  <c:v>281.40799999999979</c:v>
                </c:pt>
                <c:pt idx="49492">
                  <c:v>281.78899999999965</c:v>
                </c:pt>
                <c:pt idx="49493">
                  <c:v>282.16899999999993</c:v>
                </c:pt>
                <c:pt idx="49494">
                  <c:v>282.54599999999999</c:v>
                </c:pt>
                <c:pt idx="49495">
                  <c:v>282.92200000000003</c:v>
                </c:pt>
                <c:pt idx="49496">
                  <c:v>283.29599999999965</c:v>
                </c:pt>
                <c:pt idx="49497">
                  <c:v>283.66800000000001</c:v>
                </c:pt>
                <c:pt idx="49498">
                  <c:v>284.03799999999978</c:v>
                </c:pt>
                <c:pt idx="49499">
                  <c:v>284.40699999999958</c:v>
                </c:pt>
                <c:pt idx="49500">
                  <c:v>284.7729999999998</c:v>
                </c:pt>
                <c:pt idx="49501">
                  <c:v>285.13799999999975</c:v>
                </c:pt>
                <c:pt idx="49502">
                  <c:v>285.50099999999975</c:v>
                </c:pt>
                <c:pt idx="49503">
                  <c:v>285.86200000000002</c:v>
                </c:pt>
                <c:pt idx="49504">
                  <c:v>286.22199999999958</c:v>
                </c:pt>
                <c:pt idx="49505">
                  <c:v>286.57900000000001</c:v>
                </c:pt>
                <c:pt idx="49506">
                  <c:v>286.93499999999977</c:v>
                </c:pt>
                <c:pt idx="49507">
                  <c:v>287.28899999999965</c:v>
                </c:pt>
                <c:pt idx="49508">
                  <c:v>287.64100000000002</c:v>
                </c:pt>
                <c:pt idx="49509">
                  <c:v>287.99099999999964</c:v>
                </c:pt>
                <c:pt idx="49510">
                  <c:v>288.339</c:v>
                </c:pt>
                <c:pt idx="49511">
                  <c:v>288.68599999999975</c:v>
                </c:pt>
                <c:pt idx="49512">
                  <c:v>289.03099999999978</c:v>
                </c:pt>
                <c:pt idx="49513">
                  <c:v>289.37299999999999</c:v>
                </c:pt>
                <c:pt idx="49514">
                  <c:v>289.71499999999975</c:v>
                </c:pt>
                <c:pt idx="49515">
                  <c:v>290.05399999999975</c:v>
                </c:pt>
                <c:pt idx="49516">
                  <c:v>290.39099999999979</c:v>
                </c:pt>
                <c:pt idx="49517">
                  <c:v>290.72699999999958</c:v>
                </c:pt>
                <c:pt idx="49518">
                  <c:v>291.06099999999975</c:v>
                </c:pt>
                <c:pt idx="49519">
                  <c:v>291.39299999999974</c:v>
                </c:pt>
                <c:pt idx="49520">
                  <c:v>291.72399999999965</c:v>
                </c:pt>
                <c:pt idx="49521">
                  <c:v>292.05200000000002</c:v>
                </c:pt>
                <c:pt idx="49522">
                  <c:v>292.37900000000002</c:v>
                </c:pt>
                <c:pt idx="49523">
                  <c:v>292.70499999999993</c:v>
                </c:pt>
                <c:pt idx="49524">
                  <c:v>293.02799999999979</c:v>
                </c:pt>
                <c:pt idx="49525">
                  <c:v>293.35000000000002</c:v>
                </c:pt>
                <c:pt idx="49526">
                  <c:v>293.67</c:v>
                </c:pt>
                <c:pt idx="49527">
                  <c:v>293.98899999999958</c:v>
                </c:pt>
                <c:pt idx="49528">
                  <c:v>294.30599999999993</c:v>
                </c:pt>
                <c:pt idx="49529">
                  <c:v>294.62099999999975</c:v>
                </c:pt>
                <c:pt idx="49530">
                  <c:v>294.93499999999977</c:v>
                </c:pt>
                <c:pt idx="49531">
                  <c:v>295.24799999999999</c:v>
                </c:pt>
                <c:pt idx="49532">
                  <c:v>295.55799999999999</c:v>
                </c:pt>
                <c:pt idx="49533">
                  <c:v>295.86700000000002</c:v>
                </c:pt>
                <c:pt idx="49534">
                  <c:v>296.17500000000001</c:v>
                </c:pt>
                <c:pt idx="49535">
                  <c:v>296.48099999999965</c:v>
                </c:pt>
                <c:pt idx="49536">
                  <c:v>296.78599999999977</c:v>
                </c:pt>
                <c:pt idx="49537">
                  <c:v>297.089</c:v>
                </c:pt>
                <c:pt idx="49538">
                  <c:v>297.39099999999979</c:v>
                </c:pt>
                <c:pt idx="49539">
                  <c:v>297.69200000000001</c:v>
                </c:pt>
                <c:pt idx="49540">
                  <c:v>297.99099999999964</c:v>
                </c:pt>
                <c:pt idx="49541">
                  <c:v>298.28899999999965</c:v>
                </c:pt>
                <c:pt idx="49542">
                  <c:v>298.58599999999979</c:v>
                </c:pt>
                <c:pt idx="49543">
                  <c:v>298.88099999999974</c:v>
                </c:pt>
                <c:pt idx="49544">
                  <c:v>299.17500000000001</c:v>
                </c:pt>
                <c:pt idx="49545">
                  <c:v>299.46799999999979</c:v>
                </c:pt>
                <c:pt idx="49546">
                  <c:v>299.76</c:v>
                </c:pt>
                <c:pt idx="49547">
                  <c:v>300.05099999999999</c:v>
                </c:pt>
                <c:pt idx="49548">
                  <c:v>300.33999999999975</c:v>
                </c:pt>
                <c:pt idx="49549">
                  <c:v>300.62900000000002</c:v>
                </c:pt>
                <c:pt idx="49550">
                  <c:v>300.91599999999966</c:v>
                </c:pt>
                <c:pt idx="49551">
                  <c:v>301.20299999999975</c:v>
                </c:pt>
                <c:pt idx="49552">
                  <c:v>301.48799999999977</c:v>
                </c:pt>
                <c:pt idx="49553">
                  <c:v>301.7729999999998</c:v>
                </c:pt>
                <c:pt idx="49554">
                  <c:v>302.05599999999993</c:v>
                </c:pt>
                <c:pt idx="49555">
                  <c:v>302.339</c:v>
                </c:pt>
                <c:pt idx="49556">
                  <c:v>302.62099999999975</c:v>
                </c:pt>
                <c:pt idx="49557">
                  <c:v>302.90199999999965</c:v>
                </c:pt>
                <c:pt idx="49558">
                  <c:v>303.18200000000002</c:v>
                </c:pt>
                <c:pt idx="49559">
                  <c:v>303.46199999999965</c:v>
                </c:pt>
                <c:pt idx="49560">
                  <c:v>303.74099999999999</c:v>
                </c:pt>
                <c:pt idx="49561">
                  <c:v>304.02</c:v>
                </c:pt>
                <c:pt idx="49562">
                  <c:v>304.29700000000003</c:v>
                </c:pt>
                <c:pt idx="49563">
                  <c:v>304.57400000000001</c:v>
                </c:pt>
                <c:pt idx="49564">
                  <c:v>304.851</c:v>
                </c:pt>
                <c:pt idx="49565">
                  <c:v>305.12799999999999</c:v>
                </c:pt>
                <c:pt idx="49566">
                  <c:v>305.40299999999979</c:v>
                </c:pt>
                <c:pt idx="49567">
                  <c:v>305.67899999999975</c:v>
                </c:pt>
                <c:pt idx="49568">
                  <c:v>305.95400000000001</c:v>
                </c:pt>
                <c:pt idx="49569">
                  <c:v>306.22799999999978</c:v>
                </c:pt>
                <c:pt idx="49570">
                  <c:v>306.50299999999999</c:v>
                </c:pt>
                <c:pt idx="49571">
                  <c:v>306.77699999999965</c:v>
                </c:pt>
                <c:pt idx="49572">
                  <c:v>307.05099999999999</c:v>
                </c:pt>
                <c:pt idx="49573">
                  <c:v>307.32499999999999</c:v>
                </c:pt>
                <c:pt idx="49574">
                  <c:v>307.59899999999965</c:v>
                </c:pt>
                <c:pt idx="49575">
                  <c:v>307.87200000000001</c:v>
                </c:pt>
                <c:pt idx="49576">
                  <c:v>308.14600000000002</c:v>
                </c:pt>
                <c:pt idx="49577">
                  <c:v>308.41999999999979</c:v>
                </c:pt>
                <c:pt idx="49578">
                  <c:v>308.69400000000002</c:v>
                </c:pt>
                <c:pt idx="49579">
                  <c:v>308.96799999999979</c:v>
                </c:pt>
                <c:pt idx="49580">
                  <c:v>309.24200000000002</c:v>
                </c:pt>
                <c:pt idx="49581">
                  <c:v>309.51599999999979</c:v>
                </c:pt>
                <c:pt idx="49582">
                  <c:v>309.78999999999979</c:v>
                </c:pt>
                <c:pt idx="49583">
                  <c:v>310.065</c:v>
                </c:pt>
                <c:pt idx="49584">
                  <c:v>310.33999999999975</c:v>
                </c:pt>
                <c:pt idx="49585">
                  <c:v>310.61599999999999</c:v>
                </c:pt>
                <c:pt idx="49586">
                  <c:v>310.892</c:v>
                </c:pt>
                <c:pt idx="49587">
                  <c:v>311.16800000000001</c:v>
                </c:pt>
                <c:pt idx="49588">
                  <c:v>311.44499999999999</c:v>
                </c:pt>
                <c:pt idx="49589">
                  <c:v>311.72299999999979</c:v>
                </c:pt>
                <c:pt idx="49590">
                  <c:v>312.00099999999975</c:v>
                </c:pt>
                <c:pt idx="49591">
                  <c:v>312.27999999999975</c:v>
                </c:pt>
                <c:pt idx="49592">
                  <c:v>312.55900000000008</c:v>
                </c:pt>
                <c:pt idx="49593">
                  <c:v>312.83999999999975</c:v>
                </c:pt>
                <c:pt idx="49594">
                  <c:v>313.12</c:v>
                </c:pt>
                <c:pt idx="49595">
                  <c:v>313.40199999999965</c:v>
                </c:pt>
                <c:pt idx="49596">
                  <c:v>313.685</c:v>
                </c:pt>
                <c:pt idx="49597">
                  <c:v>313.96899999999965</c:v>
                </c:pt>
                <c:pt idx="49598">
                  <c:v>314.25299999999999</c:v>
                </c:pt>
                <c:pt idx="49599">
                  <c:v>314.53899999999965</c:v>
                </c:pt>
                <c:pt idx="49600">
                  <c:v>314.82499999999999</c:v>
                </c:pt>
                <c:pt idx="49601">
                  <c:v>315.113</c:v>
                </c:pt>
                <c:pt idx="49602">
                  <c:v>315.40199999999965</c:v>
                </c:pt>
                <c:pt idx="49603">
                  <c:v>315.69200000000001</c:v>
                </c:pt>
                <c:pt idx="49604">
                  <c:v>315.98299999999978</c:v>
                </c:pt>
                <c:pt idx="49605">
                  <c:v>316.27599999999978</c:v>
                </c:pt>
                <c:pt idx="49606">
                  <c:v>316.57</c:v>
                </c:pt>
                <c:pt idx="49607">
                  <c:v>316.86500000000001</c:v>
                </c:pt>
                <c:pt idx="49608">
                  <c:v>317.161</c:v>
                </c:pt>
                <c:pt idx="49609">
                  <c:v>317.459</c:v>
                </c:pt>
                <c:pt idx="49610">
                  <c:v>317.75900000000001</c:v>
                </c:pt>
                <c:pt idx="49611">
                  <c:v>318.06</c:v>
                </c:pt>
                <c:pt idx="49612">
                  <c:v>318.36200000000002</c:v>
                </c:pt>
                <c:pt idx="49613">
                  <c:v>318.666</c:v>
                </c:pt>
                <c:pt idx="49614">
                  <c:v>318.97199999999958</c:v>
                </c:pt>
                <c:pt idx="49615">
                  <c:v>319.279</c:v>
                </c:pt>
                <c:pt idx="49616">
                  <c:v>319.589</c:v>
                </c:pt>
                <c:pt idx="49617">
                  <c:v>319.89999999999975</c:v>
                </c:pt>
                <c:pt idx="49618">
                  <c:v>320.21199999999965</c:v>
                </c:pt>
                <c:pt idx="49619">
                  <c:v>320.52699999999965</c:v>
                </c:pt>
                <c:pt idx="49620">
                  <c:v>320.84300000000002</c:v>
                </c:pt>
                <c:pt idx="49621">
                  <c:v>321.16199999999975</c:v>
                </c:pt>
                <c:pt idx="49622">
                  <c:v>321.48200000000003</c:v>
                </c:pt>
                <c:pt idx="49623">
                  <c:v>321.80399999999975</c:v>
                </c:pt>
                <c:pt idx="49624">
                  <c:v>322.12799999999999</c:v>
                </c:pt>
                <c:pt idx="49625">
                  <c:v>322.45499999999993</c:v>
                </c:pt>
                <c:pt idx="49626">
                  <c:v>322.78299999999979</c:v>
                </c:pt>
                <c:pt idx="49627">
                  <c:v>323.113</c:v>
                </c:pt>
                <c:pt idx="49628">
                  <c:v>323.44600000000003</c:v>
                </c:pt>
                <c:pt idx="49629">
                  <c:v>323.78099999999978</c:v>
                </c:pt>
                <c:pt idx="49630">
                  <c:v>324.11799999999999</c:v>
                </c:pt>
                <c:pt idx="49631">
                  <c:v>324.45699999999965</c:v>
                </c:pt>
                <c:pt idx="49632">
                  <c:v>324.79899999999958</c:v>
                </c:pt>
                <c:pt idx="49633">
                  <c:v>325.14299999999997</c:v>
                </c:pt>
                <c:pt idx="49634">
                  <c:v>325.48899999999958</c:v>
                </c:pt>
                <c:pt idx="49635">
                  <c:v>325.83799999999979</c:v>
                </c:pt>
                <c:pt idx="49636">
                  <c:v>326.18900000000002</c:v>
                </c:pt>
                <c:pt idx="49637">
                  <c:v>326.54199999999975</c:v>
                </c:pt>
                <c:pt idx="49638">
                  <c:v>326.8979999999998</c:v>
                </c:pt>
                <c:pt idx="49639">
                  <c:v>327.25700000000001</c:v>
                </c:pt>
                <c:pt idx="49640">
                  <c:v>327.61700000000002</c:v>
                </c:pt>
                <c:pt idx="49641">
                  <c:v>327.98099999999965</c:v>
                </c:pt>
                <c:pt idx="49642">
                  <c:v>328.34699999999975</c:v>
                </c:pt>
                <c:pt idx="49643">
                  <c:v>328.71499999999975</c:v>
                </c:pt>
                <c:pt idx="49644">
                  <c:v>329.08699999999965</c:v>
                </c:pt>
                <c:pt idx="49645">
                  <c:v>329.46</c:v>
                </c:pt>
                <c:pt idx="49646">
                  <c:v>329.83699999999965</c:v>
                </c:pt>
                <c:pt idx="49647">
                  <c:v>330.21599999999978</c:v>
                </c:pt>
                <c:pt idx="49648">
                  <c:v>330.59799999999979</c:v>
                </c:pt>
                <c:pt idx="49649">
                  <c:v>330.98299999999978</c:v>
                </c:pt>
                <c:pt idx="49650">
                  <c:v>331.37</c:v>
                </c:pt>
                <c:pt idx="49651">
                  <c:v>331.76</c:v>
                </c:pt>
                <c:pt idx="49652">
                  <c:v>332.15300000000002</c:v>
                </c:pt>
                <c:pt idx="49653">
                  <c:v>332.548</c:v>
                </c:pt>
                <c:pt idx="49654">
                  <c:v>332.947</c:v>
                </c:pt>
                <c:pt idx="49655">
                  <c:v>333.34800000000001</c:v>
                </c:pt>
                <c:pt idx="49656">
                  <c:v>333.75200000000001</c:v>
                </c:pt>
                <c:pt idx="49657">
                  <c:v>334.15899999999999</c:v>
                </c:pt>
                <c:pt idx="49658">
                  <c:v>334.56799999999993</c:v>
                </c:pt>
                <c:pt idx="49659">
                  <c:v>334.98099999999965</c:v>
                </c:pt>
                <c:pt idx="49660">
                  <c:v>335.39599999999979</c:v>
                </c:pt>
                <c:pt idx="49661">
                  <c:v>335.815</c:v>
                </c:pt>
                <c:pt idx="49662">
                  <c:v>336.23599999999965</c:v>
                </c:pt>
                <c:pt idx="49663">
                  <c:v>336.66</c:v>
                </c:pt>
                <c:pt idx="49664">
                  <c:v>337.08699999999965</c:v>
                </c:pt>
                <c:pt idx="49665">
                  <c:v>337.517</c:v>
                </c:pt>
                <c:pt idx="49666">
                  <c:v>337.95</c:v>
                </c:pt>
                <c:pt idx="49667">
                  <c:v>338.3859999999998</c:v>
                </c:pt>
                <c:pt idx="49668">
                  <c:v>338.82499999999999</c:v>
                </c:pt>
                <c:pt idx="49669">
                  <c:v>339.267</c:v>
                </c:pt>
                <c:pt idx="49670">
                  <c:v>339.71099999999979</c:v>
                </c:pt>
                <c:pt idx="49671">
                  <c:v>340.15899999999999</c:v>
                </c:pt>
                <c:pt idx="49672">
                  <c:v>340.60899999999975</c:v>
                </c:pt>
                <c:pt idx="49673">
                  <c:v>341.06299999999999</c:v>
                </c:pt>
                <c:pt idx="49674">
                  <c:v>341.51900000000001</c:v>
                </c:pt>
                <c:pt idx="49675">
                  <c:v>341.97899999999959</c:v>
                </c:pt>
                <c:pt idx="49676">
                  <c:v>342.44099999999975</c:v>
                </c:pt>
                <c:pt idx="49677">
                  <c:v>342.90599999999978</c:v>
                </c:pt>
                <c:pt idx="49678">
                  <c:v>343.375</c:v>
                </c:pt>
                <c:pt idx="49679">
                  <c:v>343.846</c:v>
                </c:pt>
                <c:pt idx="49680">
                  <c:v>344.32</c:v>
                </c:pt>
                <c:pt idx="49681">
                  <c:v>344.79700000000003</c:v>
                </c:pt>
                <c:pt idx="49682">
                  <c:v>345.27599999999978</c:v>
                </c:pt>
                <c:pt idx="49683">
                  <c:v>345.75900000000001</c:v>
                </c:pt>
                <c:pt idx="49684">
                  <c:v>346.245</c:v>
                </c:pt>
                <c:pt idx="49685">
                  <c:v>346.73299999999978</c:v>
                </c:pt>
                <c:pt idx="49686">
                  <c:v>347.2249999999998</c:v>
                </c:pt>
                <c:pt idx="49687">
                  <c:v>347.71899999999965</c:v>
                </c:pt>
                <c:pt idx="49688">
                  <c:v>348.21599999999978</c:v>
                </c:pt>
                <c:pt idx="49689">
                  <c:v>348.71599999999978</c:v>
                </c:pt>
                <c:pt idx="49690">
                  <c:v>349.21799999999979</c:v>
                </c:pt>
                <c:pt idx="49691">
                  <c:v>349.72399999999965</c:v>
                </c:pt>
                <c:pt idx="49692">
                  <c:v>350.23200000000003</c:v>
                </c:pt>
                <c:pt idx="49693">
                  <c:v>350.74299999999999</c:v>
                </c:pt>
                <c:pt idx="49694">
                  <c:v>351.25700000000001</c:v>
                </c:pt>
                <c:pt idx="49695">
                  <c:v>351.7729999999998</c:v>
                </c:pt>
                <c:pt idx="49696">
                  <c:v>352.29199999999958</c:v>
                </c:pt>
                <c:pt idx="49697">
                  <c:v>352.81400000000002</c:v>
                </c:pt>
                <c:pt idx="49698">
                  <c:v>353.339</c:v>
                </c:pt>
                <c:pt idx="49699">
                  <c:v>353.86599999999999</c:v>
                </c:pt>
                <c:pt idx="49700">
                  <c:v>354.39499999999975</c:v>
                </c:pt>
                <c:pt idx="49701">
                  <c:v>354.92799999999966</c:v>
                </c:pt>
                <c:pt idx="49702">
                  <c:v>355.46199999999965</c:v>
                </c:pt>
                <c:pt idx="49703">
                  <c:v>356</c:v>
                </c:pt>
                <c:pt idx="49704">
                  <c:v>356.54</c:v>
                </c:pt>
                <c:pt idx="49705">
                  <c:v>357.08199999999965</c:v>
                </c:pt>
                <c:pt idx="49706">
                  <c:v>357.62700000000001</c:v>
                </c:pt>
                <c:pt idx="49707">
                  <c:v>358.17399999999975</c:v>
                </c:pt>
                <c:pt idx="49708">
                  <c:v>358.72399999999965</c:v>
                </c:pt>
                <c:pt idx="49709">
                  <c:v>359.27599999999978</c:v>
                </c:pt>
                <c:pt idx="49710">
                  <c:v>359.83</c:v>
                </c:pt>
                <c:pt idx="49711">
                  <c:v>360.3859999999998</c:v>
                </c:pt>
                <c:pt idx="49712">
                  <c:v>360.94499999999999</c:v>
                </c:pt>
                <c:pt idx="49713">
                  <c:v>361.50599999999974</c:v>
                </c:pt>
                <c:pt idx="49714">
                  <c:v>362.07</c:v>
                </c:pt>
                <c:pt idx="49715">
                  <c:v>362.63499999999999</c:v>
                </c:pt>
                <c:pt idx="49716">
                  <c:v>363.202</c:v>
                </c:pt>
                <c:pt idx="49717">
                  <c:v>363.77199999999965</c:v>
                </c:pt>
                <c:pt idx="49718">
                  <c:v>364.34399999999999</c:v>
                </c:pt>
                <c:pt idx="49719">
                  <c:v>364.91699999999958</c:v>
                </c:pt>
                <c:pt idx="49720">
                  <c:v>365.49299999999965</c:v>
                </c:pt>
                <c:pt idx="49721">
                  <c:v>366.07</c:v>
                </c:pt>
                <c:pt idx="49722">
                  <c:v>366.6500000000002</c:v>
                </c:pt>
                <c:pt idx="49723">
                  <c:v>367.23099999999965</c:v>
                </c:pt>
                <c:pt idx="49724">
                  <c:v>367.81400000000002</c:v>
                </c:pt>
                <c:pt idx="49725">
                  <c:v>368.399</c:v>
                </c:pt>
                <c:pt idx="49726">
                  <c:v>368.98499999999979</c:v>
                </c:pt>
                <c:pt idx="49727">
                  <c:v>369.57400000000001</c:v>
                </c:pt>
                <c:pt idx="49728">
                  <c:v>370.16399999999999</c:v>
                </c:pt>
                <c:pt idx="49729">
                  <c:v>370.755</c:v>
                </c:pt>
                <c:pt idx="49730">
                  <c:v>371.34800000000001</c:v>
                </c:pt>
                <c:pt idx="49731">
                  <c:v>371.94200000000001</c:v>
                </c:pt>
                <c:pt idx="49732">
                  <c:v>372.53799999999978</c:v>
                </c:pt>
                <c:pt idx="49733">
                  <c:v>373.1359999999998</c:v>
                </c:pt>
                <c:pt idx="49734">
                  <c:v>373.73399999999958</c:v>
                </c:pt>
                <c:pt idx="49735">
                  <c:v>374.334</c:v>
                </c:pt>
                <c:pt idx="49736">
                  <c:v>374.93599999999958</c:v>
                </c:pt>
                <c:pt idx="49737">
                  <c:v>375.53799999999978</c:v>
                </c:pt>
                <c:pt idx="49738">
                  <c:v>376.14200000000022</c:v>
                </c:pt>
                <c:pt idx="49739">
                  <c:v>376.74599999999975</c:v>
                </c:pt>
                <c:pt idx="49740">
                  <c:v>377.35199999999975</c:v>
                </c:pt>
                <c:pt idx="49741">
                  <c:v>377.959</c:v>
                </c:pt>
                <c:pt idx="49742">
                  <c:v>378.56700000000001</c:v>
                </c:pt>
                <c:pt idx="49743">
                  <c:v>379.17500000000001</c:v>
                </c:pt>
                <c:pt idx="49744">
                  <c:v>379.78500000000003</c:v>
                </c:pt>
                <c:pt idx="49745">
                  <c:v>380.39499999999975</c:v>
                </c:pt>
                <c:pt idx="49746">
                  <c:v>381.00599999999974</c:v>
                </c:pt>
                <c:pt idx="49747">
                  <c:v>381.61799999999999</c:v>
                </c:pt>
                <c:pt idx="49748">
                  <c:v>382.22999999999979</c:v>
                </c:pt>
                <c:pt idx="49749">
                  <c:v>382.84300000000002</c:v>
                </c:pt>
                <c:pt idx="49750">
                  <c:v>383.45699999999965</c:v>
                </c:pt>
                <c:pt idx="49751">
                  <c:v>384.07100000000003</c:v>
                </c:pt>
                <c:pt idx="49752">
                  <c:v>384.685</c:v>
                </c:pt>
                <c:pt idx="49753">
                  <c:v>385.3</c:v>
                </c:pt>
                <c:pt idx="49754">
                  <c:v>385.91499999999979</c:v>
                </c:pt>
                <c:pt idx="49755">
                  <c:v>386.53</c:v>
                </c:pt>
                <c:pt idx="49756">
                  <c:v>387.14600000000002</c:v>
                </c:pt>
                <c:pt idx="49757">
                  <c:v>387.7609999999998</c:v>
                </c:pt>
                <c:pt idx="49758">
                  <c:v>388.37700000000001</c:v>
                </c:pt>
                <c:pt idx="49759">
                  <c:v>388.99299999999965</c:v>
                </c:pt>
                <c:pt idx="49760">
                  <c:v>389.60899999999975</c:v>
                </c:pt>
                <c:pt idx="49761">
                  <c:v>390.22399999999965</c:v>
                </c:pt>
                <c:pt idx="49762">
                  <c:v>390.8400000000002</c:v>
                </c:pt>
                <c:pt idx="49763">
                  <c:v>391.45499999999993</c:v>
                </c:pt>
                <c:pt idx="49764">
                  <c:v>392.07</c:v>
                </c:pt>
                <c:pt idx="49765">
                  <c:v>392.685</c:v>
                </c:pt>
                <c:pt idx="49766">
                  <c:v>393.29899999999958</c:v>
                </c:pt>
                <c:pt idx="49767">
                  <c:v>393.91299999999978</c:v>
                </c:pt>
                <c:pt idx="49768">
                  <c:v>394.52699999999965</c:v>
                </c:pt>
                <c:pt idx="49769">
                  <c:v>395.14000000000021</c:v>
                </c:pt>
                <c:pt idx="49770">
                  <c:v>395.75200000000001</c:v>
                </c:pt>
                <c:pt idx="49771">
                  <c:v>396.36399999999975</c:v>
                </c:pt>
                <c:pt idx="49772">
                  <c:v>396.9749999999998</c:v>
                </c:pt>
                <c:pt idx="49773">
                  <c:v>397.58499999999975</c:v>
                </c:pt>
                <c:pt idx="49774">
                  <c:v>398.19499999999999</c:v>
                </c:pt>
                <c:pt idx="49775">
                  <c:v>398.803</c:v>
                </c:pt>
                <c:pt idx="49776">
                  <c:v>399.41099999999977</c:v>
                </c:pt>
                <c:pt idx="49777">
                  <c:v>400.017</c:v>
                </c:pt>
                <c:pt idx="49778">
                  <c:v>400.62299999999999</c:v>
                </c:pt>
                <c:pt idx="49779">
                  <c:v>401.22699999999958</c:v>
                </c:pt>
                <c:pt idx="49780">
                  <c:v>401.83</c:v>
                </c:pt>
                <c:pt idx="49781">
                  <c:v>402.43299999999965</c:v>
                </c:pt>
                <c:pt idx="49782">
                  <c:v>403.03299999999979</c:v>
                </c:pt>
                <c:pt idx="49783">
                  <c:v>403.63299999999975</c:v>
                </c:pt>
                <c:pt idx="49784">
                  <c:v>404.23099999999965</c:v>
                </c:pt>
                <c:pt idx="49785">
                  <c:v>404.827</c:v>
                </c:pt>
                <c:pt idx="49786">
                  <c:v>405.42200000000003</c:v>
                </c:pt>
                <c:pt idx="49787">
                  <c:v>406.01599999999979</c:v>
                </c:pt>
                <c:pt idx="49788">
                  <c:v>406.60700000000008</c:v>
                </c:pt>
                <c:pt idx="49789">
                  <c:v>407.19799999999975</c:v>
                </c:pt>
                <c:pt idx="49790">
                  <c:v>407.78599999999977</c:v>
                </c:pt>
                <c:pt idx="49791">
                  <c:v>408.37299999999999</c:v>
                </c:pt>
                <c:pt idx="49792">
                  <c:v>408.95800000000003</c:v>
                </c:pt>
                <c:pt idx="49793">
                  <c:v>409.541</c:v>
                </c:pt>
                <c:pt idx="49794">
                  <c:v>410.12200000000001</c:v>
                </c:pt>
                <c:pt idx="49795">
                  <c:v>410.70099999999979</c:v>
                </c:pt>
                <c:pt idx="49796">
                  <c:v>411.27799999999979</c:v>
                </c:pt>
                <c:pt idx="49797">
                  <c:v>411.85300000000001</c:v>
                </c:pt>
                <c:pt idx="49798">
                  <c:v>412.42499999999978</c:v>
                </c:pt>
                <c:pt idx="49799">
                  <c:v>412.99599999999958</c:v>
                </c:pt>
                <c:pt idx="49800">
                  <c:v>413.56400000000002</c:v>
                </c:pt>
                <c:pt idx="49801">
                  <c:v>414.13</c:v>
                </c:pt>
                <c:pt idx="49802">
                  <c:v>414.69400000000002</c:v>
                </c:pt>
                <c:pt idx="49803">
                  <c:v>415.255</c:v>
                </c:pt>
                <c:pt idx="49804">
                  <c:v>415.81400000000002</c:v>
                </c:pt>
                <c:pt idx="49805">
                  <c:v>416.37</c:v>
                </c:pt>
                <c:pt idx="49806">
                  <c:v>416.92399999999958</c:v>
                </c:pt>
                <c:pt idx="49807">
                  <c:v>417.4749999999998</c:v>
                </c:pt>
                <c:pt idx="49808">
                  <c:v>418.0229999999998</c:v>
                </c:pt>
                <c:pt idx="49809">
                  <c:v>418.56900000000002</c:v>
                </c:pt>
                <c:pt idx="49810">
                  <c:v>419.11200000000002</c:v>
                </c:pt>
                <c:pt idx="49811">
                  <c:v>419.65300000000002</c:v>
                </c:pt>
                <c:pt idx="49812">
                  <c:v>420.19</c:v>
                </c:pt>
                <c:pt idx="49813">
                  <c:v>420.7249999999998</c:v>
                </c:pt>
                <c:pt idx="49814">
                  <c:v>421.25700000000001</c:v>
                </c:pt>
                <c:pt idx="49815">
                  <c:v>421.78500000000003</c:v>
                </c:pt>
                <c:pt idx="49816">
                  <c:v>422.31099999999975</c:v>
                </c:pt>
                <c:pt idx="49817">
                  <c:v>422.834</c:v>
                </c:pt>
                <c:pt idx="49818">
                  <c:v>423.35300000000001</c:v>
                </c:pt>
                <c:pt idx="49819">
                  <c:v>423.87</c:v>
                </c:pt>
                <c:pt idx="49820">
                  <c:v>424.38299999999975</c:v>
                </c:pt>
                <c:pt idx="49821">
                  <c:v>424.89299999999974</c:v>
                </c:pt>
                <c:pt idx="49822">
                  <c:v>425.4</c:v>
                </c:pt>
                <c:pt idx="49823">
                  <c:v>425.904</c:v>
                </c:pt>
                <c:pt idx="49824">
                  <c:v>426.404</c:v>
                </c:pt>
                <c:pt idx="49825">
                  <c:v>426.90099999999978</c:v>
                </c:pt>
                <c:pt idx="49826">
                  <c:v>427.39499999999975</c:v>
                </c:pt>
                <c:pt idx="49827">
                  <c:v>427.88499999999999</c:v>
                </c:pt>
                <c:pt idx="49828">
                  <c:v>428.37200000000001</c:v>
                </c:pt>
                <c:pt idx="49829">
                  <c:v>428.85500000000002</c:v>
                </c:pt>
                <c:pt idx="49830">
                  <c:v>429.33499999999975</c:v>
                </c:pt>
                <c:pt idx="49831">
                  <c:v>429.81099999999975</c:v>
                </c:pt>
                <c:pt idx="49832">
                  <c:v>430.28399999999965</c:v>
                </c:pt>
                <c:pt idx="49833">
                  <c:v>430.75299999999999</c:v>
                </c:pt>
                <c:pt idx="49834">
                  <c:v>431.21899999999965</c:v>
                </c:pt>
                <c:pt idx="49835">
                  <c:v>431.68</c:v>
                </c:pt>
                <c:pt idx="49836">
                  <c:v>432.13900000000001</c:v>
                </c:pt>
                <c:pt idx="49837">
                  <c:v>432.59299999999979</c:v>
                </c:pt>
                <c:pt idx="49838">
                  <c:v>433.04399999999993</c:v>
                </c:pt>
                <c:pt idx="49839">
                  <c:v>433.49099999999964</c:v>
                </c:pt>
                <c:pt idx="49840">
                  <c:v>433.93400000000003</c:v>
                </c:pt>
                <c:pt idx="49841">
                  <c:v>434.37299999999999</c:v>
                </c:pt>
                <c:pt idx="49842">
                  <c:v>434.80799999999999</c:v>
                </c:pt>
                <c:pt idx="49843">
                  <c:v>435.24</c:v>
                </c:pt>
                <c:pt idx="49844">
                  <c:v>435.66800000000001</c:v>
                </c:pt>
                <c:pt idx="49845">
                  <c:v>436.09199999999959</c:v>
                </c:pt>
                <c:pt idx="49846">
                  <c:v>436.512</c:v>
                </c:pt>
                <c:pt idx="49847">
                  <c:v>436.92799999999966</c:v>
                </c:pt>
                <c:pt idx="49848">
                  <c:v>437.3400000000002</c:v>
                </c:pt>
                <c:pt idx="49849">
                  <c:v>437.74799999999999</c:v>
                </c:pt>
                <c:pt idx="49850">
                  <c:v>438.15199999999999</c:v>
                </c:pt>
                <c:pt idx="49851">
                  <c:v>438.55200000000002</c:v>
                </c:pt>
                <c:pt idx="49852">
                  <c:v>438.94799999999975</c:v>
                </c:pt>
                <c:pt idx="49853">
                  <c:v>439.3400000000002</c:v>
                </c:pt>
                <c:pt idx="49854">
                  <c:v>439.72799999999978</c:v>
                </c:pt>
                <c:pt idx="49855">
                  <c:v>440.11200000000002</c:v>
                </c:pt>
                <c:pt idx="49856">
                  <c:v>440.49199999999962</c:v>
                </c:pt>
                <c:pt idx="49857">
                  <c:v>440.86799999999999</c:v>
                </c:pt>
                <c:pt idx="49858">
                  <c:v>441.24</c:v>
                </c:pt>
                <c:pt idx="49859">
                  <c:v>441.608</c:v>
                </c:pt>
                <c:pt idx="49860">
                  <c:v>441.97199999999958</c:v>
                </c:pt>
                <c:pt idx="49861">
                  <c:v>442.33099999999979</c:v>
                </c:pt>
                <c:pt idx="49862">
                  <c:v>442.68700000000001</c:v>
                </c:pt>
                <c:pt idx="49863">
                  <c:v>443.03799999999978</c:v>
                </c:pt>
                <c:pt idx="49864">
                  <c:v>443.3859999999998</c:v>
                </c:pt>
                <c:pt idx="49865">
                  <c:v>443.72899999999959</c:v>
                </c:pt>
                <c:pt idx="49866">
                  <c:v>444.06799999999993</c:v>
                </c:pt>
                <c:pt idx="49867">
                  <c:v>444.404</c:v>
                </c:pt>
                <c:pt idx="49868">
                  <c:v>444.73399999999958</c:v>
                </c:pt>
                <c:pt idx="49869">
                  <c:v>445.06099999999975</c:v>
                </c:pt>
                <c:pt idx="49870">
                  <c:v>445.38400000000001</c:v>
                </c:pt>
                <c:pt idx="49871">
                  <c:v>445.70299999999975</c:v>
                </c:pt>
                <c:pt idx="49872">
                  <c:v>446.01799999999974</c:v>
                </c:pt>
                <c:pt idx="49873">
                  <c:v>446.32799999999975</c:v>
                </c:pt>
                <c:pt idx="49874">
                  <c:v>446.63499999999999</c:v>
                </c:pt>
                <c:pt idx="49875">
                  <c:v>446.93699999999961</c:v>
                </c:pt>
                <c:pt idx="49876">
                  <c:v>447.23599999999965</c:v>
                </c:pt>
                <c:pt idx="49877">
                  <c:v>447.53</c:v>
                </c:pt>
                <c:pt idx="49878">
                  <c:v>447.82100000000003</c:v>
                </c:pt>
                <c:pt idx="49879">
                  <c:v>448.10700000000008</c:v>
                </c:pt>
                <c:pt idx="49880">
                  <c:v>448.38900000000001</c:v>
                </c:pt>
                <c:pt idx="49881">
                  <c:v>448.66800000000001</c:v>
                </c:pt>
                <c:pt idx="49882">
                  <c:v>448.94200000000001</c:v>
                </c:pt>
                <c:pt idx="49883">
                  <c:v>449.21199999999965</c:v>
                </c:pt>
                <c:pt idx="49884">
                  <c:v>449.47899999999959</c:v>
                </c:pt>
                <c:pt idx="49885">
                  <c:v>449.74099999999999</c:v>
                </c:pt>
                <c:pt idx="49886">
                  <c:v>450</c:v>
                </c:pt>
                <c:pt idx="49887">
                  <c:v>450.255</c:v>
                </c:pt>
                <c:pt idx="49888">
                  <c:v>450.50599999999974</c:v>
                </c:pt>
                <c:pt idx="49889">
                  <c:v>450.75299999999999</c:v>
                </c:pt>
                <c:pt idx="49890">
                  <c:v>450.99599999999958</c:v>
                </c:pt>
                <c:pt idx="49891">
                  <c:v>451.23499999999979</c:v>
                </c:pt>
                <c:pt idx="49892">
                  <c:v>451.47099999999978</c:v>
                </c:pt>
                <c:pt idx="49893">
                  <c:v>451.70299999999975</c:v>
                </c:pt>
                <c:pt idx="49894">
                  <c:v>451.93099999999959</c:v>
                </c:pt>
                <c:pt idx="49895">
                  <c:v>452.15499999999997</c:v>
                </c:pt>
                <c:pt idx="49896">
                  <c:v>452.37599999999975</c:v>
                </c:pt>
                <c:pt idx="49897">
                  <c:v>452.59299999999979</c:v>
                </c:pt>
                <c:pt idx="49898">
                  <c:v>452.80599999999993</c:v>
                </c:pt>
                <c:pt idx="49899">
                  <c:v>453.01599999999979</c:v>
                </c:pt>
                <c:pt idx="49900">
                  <c:v>453.22199999999958</c:v>
                </c:pt>
                <c:pt idx="49901">
                  <c:v>453.42399999999958</c:v>
                </c:pt>
                <c:pt idx="49902">
                  <c:v>453.62299999999999</c:v>
                </c:pt>
                <c:pt idx="49903">
                  <c:v>453.81900000000002</c:v>
                </c:pt>
                <c:pt idx="49904">
                  <c:v>454.0109999999998</c:v>
                </c:pt>
                <c:pt idx="49905">
                  <c:v>454.2</c:v>
                </c:pt>
                <c:pt idx="49906">
                  <c:v>454.38499999999999</c:v>
                </c:pt>
                <c:pt idx="49907">
                  <c:v>454.56700000000001</c:v>
                </c:pt>
                <c:pt idx="49908">
                  <c:v>454.745</c:v>
                </c:pt>
                <c:pt idx="49909">
                  <c:v>454.91999999999979</c:v>
                </c:pt>
                <c:pt idx="49910">
                  <c:v>455.09199999999959</c:v>
                </c:pt>
                <c:pt idx="49911">
                  <c:v>455.2609999999998</c:v>
                </c:pt>
                <c:pt idx="49912">
                  <c:v>455.42699999999962</c:v>
                </c:pt>
                <c:pt idx="49913">
                  <c:v>455.589</c:v>
                </c:pt>
                <c:pt idx="49914">
                  <c:v>455.74900000000002</c:v>
                </c:pt>
                <c:pt idx="49915">
                  <c:v>455.90499999999975</c:v>
                </c:pt>
                <c:pt idx="49916">
                  <c:v>456.05799999999999</c:v>
                </c:pt>
                <c:pt idx="49917">
                  <c:v>456.20800000000003</c:v>
                </c:pt>
                <c:pt idx="49918">
                  <c:v>456.35500000000002</c:v>
                </c:pt>
                <c:pt idx="49919">
                  <c:v>456.49899999999963</c:v>
                </c:pt>
                <c:pt idx="49920">
                  <c:v>456.64100000000002</c:v>
                </c:pt>
                <c:pt idx="49921">
                  <c:v>456.779</c:v>
                </c:pt>
                <c:pt idx="49922">
                  <c:v>456.91499999999979</c:v>
                </c:pt>
                <c:pt idx="49923">
                  <c:v>457.048</c:v>
                </c:pt>
                <c:pt idx="49924">
                  <c:v>457.178</c:v>
                </c:pt>
                <c:pt idx="49925">
                  <c:v>457.30599999999993</c:v>
                </c:pt>
                <c:pt idx="49926">
                  <c:v>457.43099999999959</c:v>
                </c:pt>
                <c:pt idx="49927">
                  <c:v>457.553</c:v>
                </c:pt>
                <c:pt idx="49928">
                  <c:v>457.673</c:v>
                </c:pt>
                <c:pt idx="49929">
                  <c:v>457.78999999999979</c:v>
                </c:pt>
                <c:pt idx="49930">
                  <c:v>457.90499999999975</c:v>
                </c:pt>
                <c:pt idx="49931">
                  <c:v>458.01799999999974</c:v>
                </c:pt>
                <c:pt idx="49932">
                  <c:v>458.12799999999999</c:v>
                </c:pt>
                <c:pt idx="49933">
                  <c:v>458.23499999999979</c:v>
                </c:pt>
                <c:pt idx="49934">
                  <c:v>458.34100000000001</c:v>
                </c:pt>
                <c:pt idx="49935">
                  <c:v>458.44400000000002</c:v>
                </c:pt>
                <c:pt idx="49936">
                  <c:v>458.54500000000002</c:v>
                </c:pt>
                <c:pt idx="49937">
                  <c:v>458.64400000000023</c:v>
                </c:pt>
                <c:pt idx="49938">
                  <c:v>458.74099999999999</c:v>
                </c:pt>
                <c:pt idx="49939">
                  <c:v>458.83599999999979</c:v>
                </c:pt>
                <c:pt idx="49940">
                  <c:v>458.92899999999958</c:v>
                </c:pt>
                <c:pt idx="49941">
                  <c:v>459.02</c:v>
                </c:pt>
                <c:pt idx="49942">
                  <c:v>459.10899999999975</c:v>
                </c:pt>
                <c:pt idx="49943">
                  <c:v>459.19600000000003</c:v>
                </c:pt>
                <c:pt idx="49944">
                  <c:v>459.28099999999978</c:v>
                </c:pt>
                <c:pt idx="49945">
                  <c:v>459.36500000000001</c:v>
                </c:pt>
                <c:pt idx="49946">
                  <c:v>459.447</c:v>
                </c:pt>
                <c:pt idx="49947">
                  <c:v>459.52699999999965</c:v>
                </c:pt>
                <c:pt idx="49948">
                  <c:v>459.60500000000002</c:v>
                </c:pt>
                <c:pt idx="49949">
                  <c:v>459.68200000000002</c:v>
                </c:pt>
                <c:pt idx="49950">
                  <c:v>459.75799999999975</c:v>
                </c:pt>
                <c:pt idx="49951">
                  <c:v>459.83199999999965</c:v>
                </c:pt>
                <c:pt idx="49952">
                  <c:v>459.90499999999975</c:v>
                </c:pt>
                <c:pt idx="49953">
                  <c:v>459.97599999999977</c:v>
                </c:pt>
                <c:pt idx="49954">
                  <c:v>460.04599999999999</c:v>
                </c:pt>
                <c:pt idx="49955">
                  <c:v>460.11500000000001</c:v>
                </c:pt>
                <c:pt idx="49956">
                  <c:v>460.18200000000002</c:v>
                </c:pt>
                <c:pt idx="49957">
                  <c:v>460.24900000000002</c:v>
                </c:pt>
                <c:pt idx="49958">
                  <c:v>460.31400000000002</c:v>
                </c:pt>
                <c:pt idx="49959">
                  <c:v>460.37799999999999</c:v>
                </c:pt>
                <c:pt idx="49960">
                  <c:v>460.44099999999975</c:v>
                </c:pt>
                <c:pt idx="49961">
                  <c:v>460.50299999999999</c:v>
                </c:pt>
                <c:pt idx="49962">
                  <c:v>460.56400000000002</c:v>
                </c:pt>
                <c:pt idx="49963">
                  <c:v>460.62400000000002</c:v>
                </c:pt>
                <c:pt idx="49964">
                  <c:v>460.68400000000008</c:v>
                </c:pt>
                <c:pt idx="49965">
                  <c:v>460.74200000000002</c:v>
                </c:pt>
                <c:pt idx="49966">
                  <c:v>460.8</c:v>
                </c:pt>
                <c:pt idx="49967">
                  <c:v>460.85700000000008</c:v>
                </c:pt>
                <c:pt idx="49968">
                  <c:v>460.91399999999965</c:v>
                </c:pt>
                <c:pt idx="49969">
                  <c:v>460.9699999999998</c:v>
                </c:pt>
                <c:pt idx="49970">
                  <c:v>461.02499999999975</c:v>
                </c:pt>
                <c:pt idx="49971">
                  <c:v>461.08</c:v>
                </c:pt>
                <c:pt idx="49972">
                  <c:v>461.13400000000001</c:v>
                </c:pt>
                <c:pt idx="49973">
                  <c:v>461.18799999999999</c:v>
                </c:pt>
                <c:pt idx="49974">
                  <c:v>461.24099999999999</c:v>
                </c:pt>
                <c:pt idx="49975">
                  <c:v>461.29399999999958</c:v>
                </c:pt>
                <c:pt idx="49976">
                  <c:v>461.34699999999975</c:v>
                </c:pt>
                <c:pt idx="49977">
                  <c:v>461.4</c:v>
                </c:pt>
                <c:pt idx="49978">
                  <c:v>461.452</c:v>
                </c:pt>
                <c:pt idx="49979">
                  <c:v>461.50400000000002</c:v>
                </c:pt>
                <c:pt idx="49980">
                  <c:v>461.55599999999993</c:v>
                </c:pt>
                <c:pt idx="49981">
                  <c:v>461.608</c:v>
                </c:pt>
                <c:pt idx="49982">
                  <c:v>461.66</c:v>
                </c:pt>
                <c:pt idx="49983">
                  <c:v>461.71199999999965</c:v>
                </c:pt>
                <c:pt idx="49984">
                  <c:v>461.76400000000001</c:v>
                </c:pt>
                <c:pt idx="49985">
                  <c:v>461.81599999999975</c:v>
                </c:pt>
                <c:pt idx="49986">
                  <c:v>461.86799999999999</c:v>
                </c:pt>
                <c:pt idx="49987">
                  <c:v>461.91999999999979</c:v>
                </c:pt>
                <c:pt idx="49988">
                  <c:v>461.97199999999958</c:v>
                </c:pt>
                <c:pt idx="49989">
                  <c:v>462.02499999999975</c:v>
                </c:pt>
                <c:pt idx="49990">
                  <c:v>462.07799999999975</c:v>
                </c:pt>
                <c:pt idx="49991">
                  <c:v>462.13099999999974</c:v>
                </c:pt>
                <c:pt idx="49992">
                  <c:v>462.18400000000008</c:v>
                </c:pt>
                <c:pt idx="49993">
                  <c:v>462.23799999999977</c:v>
                </c:pt>
                <c:pt idx="49994">
                  <c:v>462.29199999999958</c:v>
                </c:pt>
                <c:pt idx="49995">
                  <c:v>462.346</c:v>
                </c:pt>
                <c:pt idx="49996">
                  <c:v>462.40099999999978</c:v>
                </c:pt>
                <c:pt idx="49997">
                  <c:v>462.45699999999965</c:v>
                </c:pt>
                <c:pt idx="49998">
                  <c:v>462.51299999999975</c:v>
                </c:pt>
                <c:pt idx="49999">
                  <c:v>462.56900000000002</c:v>
                </c:pt>
                <c:pt idx="50000">
                  <c:v>462.62599999999975</c:v>
                </c:pt>
                <c:pt idx="50001">
                  <c:v>462.68400000000008</c:v>
                </c:pt>
                <c:pt idx="50002">
                  <c:v>462.74200000000002</c:v>
                </c:pt>
                <c:pt idx="50003">
                  <c:v>462.80099999999999</c:v>
                </c:pt>
                <c:pt idx="50004">
                  <c:v>462.86</c:v>
                </c:pt>
                <c:pt idx="50005">
                  <c:v>462.92099999999965</c:v>
                </c:pt>
                <c:pt idx="50006">
                  <c:v>462.98200000000003</c:v>
                </c:pt>
                <c:pt idx="50007">
                  <c:v>463.04300000000001</c:v>
                </c:pt>
                <c:pt idx="50008">
                  <c:v>463.10599999999999</c:v>
                </c:pt>
                <c:pt idx="50009">
                  <c:v>463.16899999999993</c:v>
                </c:pt>
                <c:pt idx="50010">
                  <c:v>463.23299999999978</c:v>
                </c:pt>
                <c:pt idx="50011">
                  <c:v>463.29799999999977</c:v>
                </c:pt>
                <c:pt idx="50012">
                  <c:v>463.36399999999975</c:v>
                </c:pt>
                <c:pt idx="50013">
                  <c:v>463.43099999999959</c:v>
                </c:pt>
                <c:pt idx="50014">
                  <c:v>463.49799999999965</c:v>
                </c:pt>
                <c:pt idx="50015">
                  <c:v>463.56599999999975</c:v>
                </c:pt>
                <c:pt idx="50016">
                  <c:v>463.6359999999998</c:v>
                </c:pt>
                <c:pt idx="50017">
                  <c:v>463.70599999999979</c:v>
                </c:pt>
                <c:pt idx="50018">
                  <c:v>463.77699999999965</c:v>
                </c:pt>
                <c:pt idx="50019">
                  <c:v>463.84899999999999</c:v>
                </c:pt>
                <c:pt idx="50020">
                  <c:v>463.92200000000003</c:v>
                </c:pt>
                <c:pt idx="50021">
                  <c:v>463.99699999999962</c:v>
                </c:pt>
                <c:pt idx="50022">
                  <c:v>464.072</c:v>
                </c:pt>
                <c:pt idx="50023">
                  <c:v>464.14800000000002</c:v>
                </c:pt>
                <c:pt idx="50024">
                  <c:v>464.2249999999998</c:v>
                </c:pt>
                <c:pt idx="50025">
                  <c:v>464.303</c:v>
                </c:pt>
                <c:pt idx="50026">
                  <c:v>464.38200000000001</c:v>
                </c:pt>
                <c:pt idx="50027">
                  <c:v>464.46199999999965</c:v>
                </c:pt>
                <c:pt idx="50028">
                  <c:v>464.54300000000001</c:v>
                </c:pt>
                <c:pt idx="50029">
                  <c:v>464.625</c:v>
                </c:pt>
                <c:pt idx="50030">
                  <c:v>464.709</c:v>
                </c:pt>
                <c:pt idx="50031">
                  <c:v>464.79299999999978</c:v>
                </c:pt>
                <c:pt idx="50032">
                  <c:v>464.87799999999999</c:v>
                </c:pt>
                <c:pt idx="50033">
                  <c:v>464.964</c:v>
                </c:pt>
                <c:pt idx="50034">
                  <c:v>465.05200000000002</c:v>
                </c:pt>
                <c:pt idx="50035">
                  <c:v>465.14000000000021</c:v>
                </c:pt>
                <c:pt idx="50036">
                  <c:v>465.22899999999959</c:v>
                </c:pt>
                <c:pt idx="50037">
                  <c:v>465.32</c:v>
                </c:pt>
                <c:pt idx="50038">
                  <c:v>465.41099999999977</c:v>
                </c:pt>
                <c:pt idx="50039">
                  <c:v>465.50400000000002</c:v>
                </c:pt>
                <c:pt idx="50040">
                  <c:v>465.59699999999958</c:v>
                </c:pt>
                <c:pt idx="50041">
                  <c:v>465.69099999999975</c:v>
                </c:pt>
                <c:pt idx="50042">
                  <c:v>465.78699999999958</c:v>
                </c:pt>
                <c:pt idx="50043">
                  <c:v>465.88299999999975</c:v>
                </c:pt>
                <c:pt idx="50044">
                  <c:v>465.97999999999979</c:v>
                </c:pt>
                <c:pt idx="50045">
                  <c:v>466.07799999999975</c:v>
                </c:pt>
                <c:pt idx="50046">
                  <c:v>466.17700000000002</c:v>
                </c:pt>
                <c:pt idx="50047">
                  <c:v>466.27699999999965</c:v>
                </c:pt>
                <c:pt idx="50048">
                  <c:v>466.37799999999999</c:v>
                </c:pt>
                <c:pt idx="50049">
                  <c:v>466.47999999999979</c:v>
                </c:pt>
                <c:pt idx="50050">
                  <c:v>466.58300000000003</c:v>
                </c:pt>
                <c:pt idx="50051">
                  <c:v>466.68599999999975</c:v>
                </c:pt>
                <c:pt idx="50052">
                  <c:v>466.78999999999979</c:v>
                </c:pt>
                <c:pt idx="50053">
                  <c:v>466.89499999999975</c:v>
                </c:pt>
                <c:pt idx="50054">
                  <c:v>467.00099999999975</c:v>
                </c:pt>
                <c:pt idx="50055">
                  <c:v>467.108</c:v>
                </c:pt>
                <c:pt idx="50056">
                  <c:v>467.21499999999975</c:v>
                </c:pt>
                <c:pt idx="50057">
                  <c:v>467.32299999999975</c:v>
                </c:pt>
                <c:pt idx="50058">
                  <c:v>467.43099999999959</c:v>
                </c:pt>
                <c:pt idx="50059">
                  <c:v>467.54</c:v>
                </c:pt>
                <c:pt idx="50060">
                  <c:v>467.6500000000002</c:v>
                </c:pt>
                <c:pt idx="50061">
                  <c:v>467.7609999999998</c:v>
                </c:pt>
                <c:pt idx="50062">
                  <c:v>467.87200000000001</c:v>
                </c:pt>
                <c:pt idx="50063">
                  <c:v>467.98299999999978</c:v>
                </c:pt>
                <c:pt idx="50064">
                  <c:v>468.09500000000003</c:v>
                </c:pt>
                <c:pt idx="50065">
                  <c:v>468.20699999999965</c:v>
                </c:pt>
                <c:pt idx="50066">
                  <c:v>468.32</c:v>
                </c:pt>
                <c:pt idx="50067">
                  <c:v>468.43299999999965</c:v>
                </c:pt>
                <c:pt idx="50068">
                  <c:v>468.54700000000008</c:v>
                </c:pt>
                <c:pt idx="50069">
                  <c:v>468.661</c:v>
                </c:pt>
                <c:pt idx="50070">
                  <c:v>468.77499999999975</c:v>
                </c:pt>
                <c:pt idx="50071">
                  <c:v>468.88900000000001</c:v>
                </c:pt>
                <c:pt idx="50072">
                  <c:v>469.00400000000002</c:v>
                </c:pt>
                <c:pt idx="50073">
                  <c:v>469.11799999999999</c:v>
                </c:pt>
                <c:pt idx="50074">
                  <c:v>469.23299999999978</c:v>
                </c:pt>
                <c:pt idx="50075">
                  <c:v>469.34800000000001</c:v>
                </c:pt>
                <c:pt idx="50076">
                  <c:v>469.46299999999979</c:v>
                </c:pt>
                <c:pt idx="50077">
                  <c:v>469.577</c:v>
                </c:pt>
                <c:pt idx="50078">
                  <c:v>469.69200000000001</c:v>
                </c:pt>
                <c:pt idx="50079">
                  <c:v>469.80599999999993</c:v>
                </c:pt>
                <c:pt idx="50080">
                  <c:v>469.92099999999965</c:v>
                </c:pt>
                <c:pt idx="50081">
                  <c:v>470.03500000000003</c:v>
                </c:pt>
                <c:pt idx="50082">
                  <c:v>470.14900000000023</c:v>
                </c:pt>
                <c:pt idx="50083">
                  <c:v>470.262</c:v>
                </c:pt>
                <c:pt idx="50084">
                  <c:v>470.37599999999975</c:v>
                </c:pt>
                <c:pt idx="50085">
                  <c:v>470.48799999999977</c:v>
                </c:pt>
                <c:pt idx="50086">
                  <c:v>470.6</c:v>
                </c:pt>
                <c:pt idx="50087">
                  <c:v>470.71199999999965</c:v>
                </c:pt>
                <c:pt idx="50088">
                  <c:v>470.82400000000001</c:v>
                </c:pt>
                <c:pt idx="50089">
                  <c:v>470.93400000000003</c:v>
                </c:pt>
                <c:pt idx="50090">
                  <c:v>471.04399999999993</c:v>
                </c:pt>
                <c:pt idx="50091">
                  <c:v>471.15300000000002</c:v>
                </c:pt>
                <c:pt idx="50092">
                  <c:v>471.2609999999998</c:v>
                </c:pt>
                <c:pt idx="50093">
                  <c:v>471.36799999999999</c:v>
                </c:pt>
                <c:pt idx="50094">
                  <c:v>471.4749999999998</c:v>
                </c:pt>
                <c:pt idx="50095">
                  <c:v>471.58</c:v>
                </c:pt>
                <c:pt idx="50096">
                  <c:v>471.685</c:v>
                </c:pt>
                <c:pt idx="50097">
                  <c:v>471.78799999999978</c:v>
                </c:pt>
                <c:pt idx="50098">
                  <c:v>471.89</c:v>
                </c:pt>
                <c:pt idx="50099">
                  <c:v>471.99099999999964</c:v>
                </c:pt>
                <c:pt idx="50100">
                  <c:v>472.09099999999978</c:v>
                </c:pt>
                <c:pt idx="50101">
                  <c:v>472.18900000000002</c:v>
                </c:pt>
                <c:pt idx="50102">
                  <c:v>472.28599999999977</c:v>
                </c:pt>
                <c:pt idx="50103">
                  <c:v>472.38099999999974</c:v>
                </c:pt>
                <c:pt idx="50104">
                  <c:v>472.4749999999998</c:v>
                </c:pt>
                <c:pt idx="50105">
                  <c:v>472.56799999999993</c:v>
                </c:pt>
                <c:pt idx="50106">
                  <c:v>472.65800000000002</c:v>
                </c:pt>
                <c:pt idx="50107">
                  <c:v>472.74700000000001</c:v>
                </c:pt>
                <c:pt idx="50108">
                  <c:v>472.834</c:v>
                </c:pt>
                <c:pt idx="50109">
                  <c:v>472.91899999999958</c:v>
                </c:pt>
                <c:pt idx="50110">
                  <c:v>473.00200000000001</c:v>
                </c:pt>
                <c:pt idx="50111">
                  <c:v>473.08300000000003</c:v>
                </c:pt>
                <c:pt idx="50112">
                  <c:v>473.16300000000001</c:v>
                </c:pt>
                <c:pt idx="50113">
                  <c:v>473.24</c:v>
                </c:pt>
                <c:pt idx="50114">
                  <c:v>473.31400000000002</c:v>
                </c:pt>
                <c:pt idx="50115">
                  <c:v>473.387</c:v>
                </c:pt>
                <c:pt idx="50116">
                  <c:v>473.45699999999965</c:v>
                </c:pt>
                <c:pt idx="50117">
                  <c:v>473.52499999999975</c:v>
                </c:pt>
                <c:pt idx="50118">
                  <c:v>473.59</c:v>
                </c:pt>
                <c:pt idx="50119">
                  <c:v>473.65300000000002</c:v>
                </c:pt>
                <c:pt idx="50120">
                  <c:v>473.71199999999965</c:v>
                </c:pt>
                <c:pt idx="50121">
                  <c:v>473.77</c:v>
                </c:pt>
                <c:pt idx="50122">
                  <c:v>473.82400000000001</c:v>
                </c:pt>
                <c:pt idx="50123">
                  <c:v>473.87599999999975</c:v>
                </c:pt>
                <c:pt idx="50124">
                  <c:v>473.92499999999978</c:v>
                </c:pt>
                <c:pt idx="50125">
                  <c:v>473.97099999999978</c:v>
                </c:pt>
                <c:pt idx="50126">
                  <c:v>474.01299999999975</c:v>
                </c:pt>
                <c:pt idx="50127">
                  <c:v>474.053</c:v>
                </c:pt>
                <c:pt idx="50128">
                  <c:v>474.089</c:v>
                </c:pt>
                <c:pt idx="50129">
                  <c:v>474.12299999999999</c:v>
                </c:pt>
                <c:pt idx="50130">
                  <c:v>474.15199999999999</c:v>
                </c:pt>
                <c:pt idx="50131">
                  <c:v>474.17899999999975</c:v>
                </c:pt>
                <c:pt idx="50132">
                  <c:v>474.202</c:v>
                </c:pt>
                <c:pt idx="50133">
                  <c:v>474.22099999999978</c:v>
                </c:pt>
                <c:pt idx="50134">
                  <c:v>474.23599999999965</c:v>
                </c:pt>
                <c:pt idx="50135">
                  <c:v>474.24799999999999</c:v>
                </c:pt>
                <c:pt idx="50136">
                  <c:v>474.25700000000001</c:v>
                </c:pt>
                <c:pt idx="50137">
                  <c:v>474.2609999999998</c:v>
                </c:pt>
                <c:pt idx="50138">
                  <c:v>474.2609999999998</c:v>
                </c:pt>
                <c:pt idx="50139">
                  <c:v>474.25799999999975</c:v>
                </c:pt>
                <c:pt idx="50140">
                  <c:v>474.25</c:v>
                </c:pt>
                <c:pt idx="50141">
                  <c:v>474.23799999999977</c:v>
                </c:pt>
                <c:pt idx="50142">
                  <c:v>474.22199999999958</c:v>
                </c:pt>
                <c:pt idx="50143">
                  <c:v>474.202</c:v>
                </c:pt>
                <c:pt idx="50144">
                  <c:v>474.17700000000002</c:v>
                </c:pt>
                <c:pt idx="50145">
                  <c:v>474.14800000000002</c:v>
                </c:pt>
                <c:pt idx="50146">
                  <c:v>474.11500000000001</c:v>
                </c:pt>
                <c:pt idx="50147">
                  <c:v>474.077</c:v>
                </c:pt>
                <c:pt idx="50148">
                  <c:v>474.03399999999965</c:v>
                </c:pt>
                <c:pt idx="50149">
                  <c:v>473.98599999999965</c:v>
                </c:pt>
                <c:pt idx="50150">
                  <c:v>473.93400000000003</c:v>
                </c:pt>
                <c:pt idx="50151">
                  <c:v>473.87700000000001</c:v>
                </c:pt>
                <c:pt idx="50152">
                  <c:v>473.815</c:v>
                </c:pt>
                <c:pt idx="50153">
                  <c:v>473.74799999999999</c:v>
                </c:pt>
                <c:pt idx="50154">
                  <c:v>473.67599999999999</c:v>
                </c:pt>
                <c:pt idx="50155">
                  <c:v>473.59899999999965</c:v>
                </c:pt>
                <c:pt idx="50156">
                  <c:v>473.517</c:v>
                </c:pt>
                <c:pt idx="50157">
                  <c:v>473.42899999999958</c:v>
                </c:pt>
                <c:pt idx="50158">
                  <c:v>473.33699999999965</c:v>
                </c:pt>
                <c:pt idx="50159">
                  <c:v>473.23799999999977</c:v>
                </c:pt>
                <c:pt idx="50160">
                  <c:v>473.13499999999999</c:v>
                </c:pt>
                <c:pt idx="50161">
                  <c:v>473.02599999999978</c:v>
                </c:pt>
                <c:pt idx="50162">
                  <c:v>472.91099999999977</c:v>
                </c:pt>
                <c:pt idx="50163">
                  <c:v>472.78999999999979</c:v>
                </c:pt>
                <c:pt idx="50164">
                  <c:v>472.66500000000002</c:v>
                </c:pt>
                <c:pt idx="50165">
                  <c:v>472.53299999999979</c:v>
                </c:pt>
                <c:pt idx="50166">
                  <c:v>472.39499999999975</c:v>
                </c:pt>
                <c:pt idx="50167">
                  <c:v>472.25200000000001</c:v>
                </c:pt>
                <c:pt idx="50168">
                  <c:v>472.10199999999975</c:v>
                </c:pt>
                <c:pt idx="50169">
                  <c:v>471.947</c:v>
                </c:pt>
                <c:pt idx="50170">
                  <c:v>471.78599999999977</c:v>
                </c:pt>
                <c:pt idx="50171">
                  <c:v>471.61799999999999</c:v>
                </c:pt>
                <c:pt idx="50172">
                  <c:v>471.44400000000002</c:v>
                </c:pt>
                <c:pt idx="50173">
                  <c:v>471.26400000000001</c:v>
                </c:pt>
                <c:pt idx="50174">
                  <c:v>471.07799999999975</c:v>
                </c:pt>
                <c:pt idx="50175">
                  <c:v>470.8859999999998</c:v>
                </c:pt>
                <c:pt idx="50176">
                  <c:v>470.68700000000001</c:v>
                </c:pt>
                <c:pt idx="50177">
                  <c:v>470.48200000000003</c:v>
                </c:pt>
                <c:pt idx="50178">
                  <c:v>470.27</c:v>
                </c:pt>
                <c:pt idx="50179">
                  <c:v>470.05099999999999</c:v>
                </c:pt>
                <c:pt idx="50180">
                  <c:v>469.827</c:v>
                </c:pt>
                <c:pt idx="50181">
                  <c:v>469.59500000000003</c:v>
                </c:pt>
                <c:pt idx="50182">
                  <c:v>469.35700000000008</c:v>
                </c:pt>
                <c:pt idx="50183">
                  <c:v>469.11200000000002</c:v>
                </c:pt>
                <c:pt idx="50184">
                  <c:v>468.86</c:v>
                </c:pt>
                <c:pt idx="50185">
                  <c:v>468.60199999999975</c:v>
                </c:pt>
                <c:pt idx="50186">
                  <c:v>468.33599999999979</c:v>
                </c:pt>
                <c:pt idx="50187">
                  <c:v>468.06400000000002</c:v>
                </c:pt>
                <c:pt idx="50188">
                  <c:v>467.78500000000003</c:v>
                </c:pt>
                <c:pt idx="50189">
                  <c:v>467.49799999999965</c:v>
                </c:pt>
                <c:pt idx="50190">
                  <c:v>467.20499999999993</c:v>
                </c:pt>
                <c:pt idx="50191">
                  <c:v>466.90499999999975</c:v>
                </c:pt>
                <c:pt idx="50192">
                  <c:v>466.59699999999958</c:v>
                </c:pt>
                <c:pt idx="50193">
                  <c:v>466.28299999999979</c:v>
                </c:pt>
                <c:pt idx="50194">
                  <c:v>465.96099999999979</c:v>
                </c:pt>
                <c:pt idx="50195">
                  <c:v>465.63200000000001</c:v>
                </c:pt>
                <c:pt idx="50196">
                  <c:v>465.29499999999979</c:v>
                </c:pt>
                <c:pt idx="50197">
                  <c:v>464.952</c:v>
                </c:pt>
                <c:pt idx="50198">
                  <c:v>464.601</c:v>
                </c:pt>
                <c:pt idx="50199">
                  <c:v>464.24299999999999</c:v>
                </c:pt>
                <c:pt idx="50200">
                  <c:v>463.87700000000001</c:v>
                </c:pt>
                <c:pt idx="50201">
                  <c:v>463.50400000000002</c:v>
                </c:pt>
                <c:pt idx="50202">
                  <c:v>463.12400000000002</c:v>
                </c:pt>
                <c:pt idx="50203">
                  <c:v>462.73599999999965</c:v>
                </c:pt>
                <c:pt idx="50204">
                  <c:v>462.34100000000001</c:v>
                </c:pt>
                <c:pt idx="50205">
                  <c:v>461.93799999999965</c:v>
                </c:pt>
                <c:pt idx="50206">
                  <c:v>461.52799999999979</c:v>
                </c:pt>
                <c:pt idx="50207">
                  <c:v>461.11</c:v>
                </c:pt>
                <c:pt idx="50208">
                  <c:v>460.685</c:v>
                </c:pt>
                <c:pt idx="50209">
                  <c:v>460.25200000000001</c:v>
                </c:pt>
                <c:pt idx="50210">
                  <c:v>459.81099999999975</c:v>
                </c:pt>
                <c:pt idx="50211">
                  <c:v>459.363</c:v>
                </c:pt>
                <c:pt idx="50212">
                  <c:v>458.90699999999958</c:v>
                </c:pt>
                <c:pt idx="50213">
                  <c:v>458.44400000000002</c:v>
                </c:pt>
                <c:pt idx="50214">
                  <c:v>457.97299999999979</c:v>
                </c:pt>
                <c:pt idx="50215">
                  <c:v>457.49400000000003</c:v>
                </c:pt>
                <c:pt idx="50216">
                  <c:v>457.00799999999975</c:v>
                </c:pt>
                <c:pt idx="50217">
                  <c:v>456.51400000000001</c:v>
                </c:pt>
                <c:pt idx="50218">
                  <c:v>456.012</c:v>
                </c:pt>
                <c:pt idx="50219">
                  <c:v>455.50299999999999</c:v>
                </c:pt>
                <c:pt idx="50220">
                  <c:v>454.98599999999965</c:v>
                </c:pt>
                <c:pt idx="50221">
                  <c:v>454.46099999999979</c:v>
                </c:pt>
                <c:pt idx="50222">
                  <c:v>453.92899999999958</c:v>
                </c:pt>
                <c:pt idx="50223">
                  <c:v>453.38900000000001</c:v>
                </c:pt>
                <c:pt idx="50224">
                  <c:v>452.84100000000001</c:v>
                </c:pt>
                <c:pt idx="50225">
                  <c:v>452.28599999999977</c:v>
                </c:pt>
                <c:pt idx="50226">
                  <c:v>451.72299999999979</c:v>
                </c:pt>
                <c:pt idx="50227">
                  <c:v>451.15199999999999</c:v>
                </c:pt>
                <c:pt idx="50228">
                  <c:v>450.57400000000001</c:v>
                </c:pt>
                <c:pt idx="50229">
                  <c:v>449.98799999999977</c:v>
                </c:pt>
                <c:pt idx="50230">
                  <c:v>449.39400000000001</c:v>
                </c:pt>
                <c:pt idx="50231">
                  <c:v>448.79299999999978</c:v>
                </c:pt>
                <c:pt idx="50232">
                  <c:v>448.18400000000008</c:v>
                </c:pt>
                <c:pt idx="50233">
                  <c:v>447.56799999999993</c:v>
                </c:pt>
                <c:pt idx="50234">
                  <c:v>446.94400000000002</c:v>
                </c:pt>
                <c:pt idx="50235">
                  <c:v>446.31299999999999</c:v>
                </c:pt>
                <c:pt idx="50236">
                  <c:v>445.67399999999975</c:v>
                </c:pt>
                <c:pt idx="50237">
                  <c:v>445.02699999999965</c:v>
                </c:pt>
                <c:pt idx="50238">
                  <c:v>444.37299999999999</c:v>
                </c:pt>
                <c:pt idx="50239">
                  <c:v>443.71199999999965</c:v>
                </c:pt>
                <c:pt idx="50240">
                  <c:v>443.04300000000001</c:v>
                </c:pt>
                <c:pt idx="50241">
                  <c:v>442.36700000000002</c:v>
                </c:pt>
                <c:pt idx="50242">
                  <c:v>441.68299999999999</c:v>
                </c:pt>
                <c:pt idx="50243">
                  <c:v>440.99199999999962</c:v>
                </c:pt>
                <c:pt idx="50244">
                  <c:v>440.29399999999958</c:v>
                </c:pt>
                <c:pt idx="50245">
                  <c:v>439.58799999999979</c:v>
                </c:pt>
                <c:pt idx="50246">
                  <c:v>438.875</c:v>
                </c:pt>
                <c:pt idx="50247">
                  <c:v>438.15499999999997</c:v>
                </c:pt>
                <c:pt idx="50248">
                  <c:v>437.42799999999966</c:v>
                </c:pt>
                <c:pt idx="50249">
                  <c:v>436.69299999999993</c:v>
                </c:pt>
                <c:pt idx="50250">
                  <c:v>435.952</c:v>
                </c:pt>
                <c:pt idx="50251">
                  <c:v>435.20299999999975</c:v>
                </c:pt>
                <c:pt idx="50252">
                  <c:v>434.44799999999975</c:v>
                </c:pt>
                <c:pt idx="50253">
                  <c:v>433.685</c:v>
                </c:pt>
                <c:pt idx="50254">
                  <c:v>432.91599999999966</c:v>
                </c:pt>
                <c:pt idx="50255">
                  <c:v>432.13900000000001</c:v>
                </c:pt>
                <c:pt idx="50256">
                  <c:v>431.35599999999999</c:v>
                </c:pt>
                <c:pt idx="50257">
                  <c:v>430.56599999999975</c:v>
                </c:pt>
                <c:pt idx="50258">
                  <c:v>429.76900000000001</c:v>
                </c:pt>
                <c:pt idx="50259">
                  <c:v>428.96599999999978</c:v>
                </c:pt>
                <c:pt idx="50260">
                  <c:v>428.15600000000001</c:v>
                </c:pt>
                <c:pt idx="50261">
                  <c:v>427.339</c:v>
                </c:pt>
                <c:pt idx="50262">
                  <c:v>426.51599999999979</c:v>
                </c:pt>
                <c:pt idx="50263">
                  <c:v>425.68599999999975</c:v>
                </c:pt>
                <c:pt idx="50264">
                  <c:v>424.851</c:v>
                </c:pt>
                <c:pt idx="50265">
                  <c:v>424.00799999999975</c:v>
                </c:pt>
                <c:pt idx="50266">
                  <c:v>423.15899999999999</c:v>
                </c:pt>
                <c:pt idx="50267">
                  <c:v>422.30500000000001</c:v>
                </c:pt>
                <c:pt idx="50268">
                  <c:v>421.44400000000002</c:v>
                </c:pt>
                <c:pt idx="50269">
                  <c:v>420.57599999999979</c:v>
                </c:pt>
                <c:pt idx="50270">
                  <c:v>419.70299999999975</c:v>
                </c:pt>
                <c:pt idx="50271">
                  <c:v>418.82400000000001</c:v>
                </c:pt>
                <c:pt idx="50272">
                  <c:v>417.93899999999962</c:v>
                </c:pt>
                <c:pt idx="50273">
                  <c:v>417.048</c:v>
                </c:pt>
                <c:pt idx="50274">
                  <c:v>416.15199999999999</c:v>
                </c:pt>
                <c:pt idx="50275">
                  <c:v>415.25</c:v>
                </c:pt>
                <c:pt idx="50276">
                  <c:v>414.34199999999993</c:v>
                </c:pt>
                <c:pt idx="50277">
                  <c:v>413.42799999999966</c:v>
                </c:pt>
                <c:pt idx="50278">
                  <c:v>412.51</c:v>
                </c:pt>
                <c:pt idx="50279">
                  <c:v>411.58499999999975</c:v>
                </c:pt>
                <c:pt idx="50280">
                  <c:v>410.65600000000001</c:v>
                </c:pt>
                <c:pt idx="50281">
                  <c:v>409.72099999999978</c:v>
                </c:pt>
                <c:pt idx="50282">
                  <c:v>408.78099999999978</c:v>
                </c:pt>
                <c:pt idx="50283">
                  <c:v>407.83599999999979</c:v>
                </c:pt>
                <c:pt idx="50284">
                  <c:v>406.8859999999998</c:v>
                </c:pt>
                <c:pt idx="50285">
                  <c:v>405.93199999999962</c:v>
                </c:pt>
                <c:pt idx="50286">
                  <c:v>404.97199999999958</c:v>
                </c:pt>
                <c:pt idx="50287">
                  <c:v>404.00799999999975</c:v>
                </c:pt>
                <c:pt idx="50288">
                  <c:v>403.03899999999965</c:v>
                </c:pt>
                <c:pt idx="50289">
                  <c:v>402.065</c:v>
                </c:pt>
                <c:pt idx="50290">
                  <c:v>401.08699999999965</c:v>
                </c:pt>
                <c:pt idx="50291">
                  <c:v>400.10500000000002</c:v>
                </c:pt>
                <c:pt idx="50292">
                  <c:v>399.11799999999999</c:v>
                </c:pt>
                <c:pt idx="50293">
                  <c:v>398.12700000000001</c:v>
                </c:pt>
                <c:pt idx="50294">
                  <c:v>397.13200000000001</c:v>
                </c:pt>
                <c:pt idx="50295">
                  <c:v>396.13299999999975</c:v>
                </c:pt>
                <c:pt idx="50296">
                  <c:v>395.13</c:v>
                </c:pt>
                <c:pt idx="50297">
                  <c:v>394.12400000000002</c:v>
                </c:pt>
                <c:pt idx="50298">
                  <c:v>393.113</c:v>
                </c:pt>
                <c:pt idx="50299">
                  <c:v>392.09899999999965</c:v>
                </c:pt>
                <c:pt idx="50300">
                  <c:v>391.08199999999965</c:v>
                </c:pt>
                <c:pt idx="50301">
                  <c:v>390.06099999999975</c:v>
                </c:pt>
                <c:pt idx="50302">
                  <c:v>389.03599999999977</c:v>
                </c:pt>
                <c:pt idx="50303">
                  <c:v>388.00799999999975</c:v>
                </c:pt>
                <c:pt idx="50304">
                  <c:v>386.97799999999978</c:v>
                </c:pt>
                <c:pt idx="50305">
                  <c:v>385.94400000000002</c:v>
                </c:pt>
                <c:pt idx="50306">
                  <c:v>384.90699999999958</c:v>
                </c:pt>
                <c:pt idx="50307">
                  <c:v>383.86700000000002</c:v>
                </c:pt>
                <c:pt idx="50308">
                  <c:v>382.82499999999999</c:v>
                </c:pt>
                <c:pt idx="50309">
                  <c:v>381.78</c:v>
                </c:pt>
                <c:pt idx="50310">
                  <c:v>380.73299999999978</c:v>
                </c:pt>
                <c:pt idx="50311">
                  <c:v>379.68299999999999</c:v>
                </c:pt>
                <c:pt idx="50312">
                  <c:v>378.63</c:v>
                </c:pt>
                <c:pt idx="50313">
                  <c:v>377.57599999999979</c:v>
                </c:pt>
                <c:pt idx="50314">
                  <c:v>376.52</c:v>
                </c:pt>
                <c:pt idx="50315">
                  <c:v>375.46099999999979</c:v>
                </c:pt>
                <c:pt idx="50316">
                  <c:v>374.4</c:v>
                </c:pt>
                <c:pt idx="50317">
                  <c:v>373.33799999999979</c:v>
                </c:pt>
                <c:pt idx="50318">
                  <c:v>372.274</c:v>
                </c:pt>
                <c:pt idx="50319">
                  <c:v>371.209</c:v>
                </c:pt>
                <c:pt idx="50320">
                  <c:v>370.14200000000022</c:v>
                </c:pt>
                <c:pt idx="50321">
                  <c:v>369.07299999999975</c:v>
                </c:pt>
                <c:pt idx="50322">
                  <c:v>368.00400000000002</c:v>
                </c:pt>
                <c:pt idx="50323">
                  <c:v>366.93299999999965</c:v>
                </c:pt>
                <c:pt idx="50324">
                  <c:v>365.86099999999999</c:v>
                </c:pt>
                <c:pt idx="50325">
                  <c:v>364.78899999999965</c:v>
                </c:pt>
                <c:pt idx="50326">
                  <c:v>363.71499999999975</c:v>
                </c:pt>
                <c:pt idx="50327">
                  <c:v>362.64100000000002</c:v>
                </c:pt>
                <c:pt idx="50328">
                  <c:v>361.56599999999975</c:v>
                </c:pt>
                <c:pt idx="50329">
                  <c:v>360.49099999999964</c:v>
                </c:pt>
                <c:pt idx="50330">
                  <c:v>359.41499999999979</c:v>
                </c:pt>
                <c:pt idx="50331">
                  <c:v>358.339</c:v>
                </c:pt>
                <c:pt idx="50332">
                  <c:v>357.26299999999975</c:v>
                </c:pt>
                <c:pt idx="50333">
                  <c:v>356.18700000000001</c:v>
                </c:pt>
                <c:pt idx="50334">
                  <c:v>355.11099999999999</c:v>
                </c:pt>
                <c:pt idx="50335">
                  <c:v>354.03599999999977</c:v>
                </c:pt>
                <c:pt idx="50336">
                  <c:v>352.96</c:v>
                </c:pt>
                <c:pt idx="50337">
                  <c:v>351.88499999999999</c:v>
                </c:pt>
                <c:pt idx="50338">
                  <c:v>350.81</c:v>
                </c:pt>
                <c:pt idx="50339">
                  <c:v>349.73599999999965</c:v>
                </c:pt>
                <c:pt idx="50340">
                  <c:v>348.66300000000001</c:v>
                </c:pt>
                <c:pt idx="50341">
                  <c:v>347.59099999999978</c:v>
                </c:pt>
                <c:pt idx="50342">
                  <c:v>346.51900000000001</c:v>
                </c:pt>
                <c:pt idx="50343">
                  <c:v>345.44900000000001</c:v>
                </c:pt>
                <c:pt idx="50344">
                  <c:v>344.38</c:v>
                </c:pt>
                <c:pt idx="50345">
                  <c:v>343.31200000000001</c:v>
                </c:pt>
                <c:pt idx="50346">
                  <c:v>342.24599999999975</c:v>
                </c:pt>
                <c:pt idx="50347">
                  <c:v>341.18099999999993</c:v>
                </c:pt>
                <c:pt idx="50348">
                  <c:v>340.11700000000002</c:v>
                </c:pt>
                <c:pt idx="50349">
                  <c:v>339.05599999999993</c:v>
                </c:pt>
                <c:pt idx="50350">
                  <c:v>337.99599999999958</c:v>
                </c:pt>
                <c:pt idx="50351">
                  <c:v>336.93799999999965</c:v>
                </c:pt>
                <c:pt idx="50352">
                  <c:v>335.88299999999975</c:v>
                </c:pt>
                <c:pt idx="50353">
                  <c:v>334.82900000000001</c:v>
                </c:pt>
                <c:pt idx="50354">
                  <c:v>333.77799999999979</c:v>
                </c:pt>
                <c:pt idx="50355">
                  <c:v>332.72899999999959</c:v>
                </c:pt>
                <c:pt idx="50356">
                  <c:v>331.68200000000002</c:v>
                </c:pt>
                <c:pt idx="50357">
                  <c:v>330.63799999999975</c:v>
                </c:pt>
                <c:pt idx="50358">
                  <c:v>329.59699999999958</c:v>
                </c:pt>
                <c:pt idx="50359">
                  <c:v>328.55900000000008</c:v>
                </c:pt>
                <c:pt idx="50360">
                  <c:v>327.524</c:v>
                </c:pt>
                <c:pt idx="50361">
                  <c:v>326.49099999999964</c:v>
                </c:pt>
                <c:pt idx="50362">
                  <c:v>325.46199999999965</c:v>
                </c:pt>
                <c:pt idx="50363">
                  <c:v>324.43599999999958</c:v>
                </c:pt>
                <c:pt idx="50364">
                  <c:v>323.41299999999978</c:v>
                </c:pt>
                <c:pt idx="50365">
                  <c:v>322.39400000000001</c:v>
                </c:pt>
                <c:pt idx="50366">
                  <c:v>321.37799999999999</c:v>
                </c:pt>
                <c:pt idx="50367">
                  <c:v>320.36599999999999</c:v>
                </c:pt>
                <c:pt idx="50368">
                  <c:v>319.35700000000008</c:v>
                </c:pt>
                <c:pt idx="50369">
                  <c:v>318.35300000000001</c:v>
                </c:pt>
                <c:pt idx="50370">
                  <c:v>317.35199999999975</c:v>
                </c:pt>
                <c:pt idx="50371">
                  <c:v>316.35500000000002</c:v>
                </c:pt>
                <c:pt idx="50372">
                  <c:v>315.36200000000002</c:v>
                </c:pt>
                <c:pt idx="50373">
                  <c:v>314.37400000000002</c:v>
                </c:pt>
                <c:pt idx="50374">
                  <c:v>313.39</c:v>
                </c:pt>
                <c:pt idx="50375">
                  <c:v>312.41000000000003</c:v>
                </c:pt>
                <c:pt idx="50376">
                  <c:v>311.43499999999977</c:v>
                </c:pt>
                <c:pt idx="50377">
                  <c:v>310.46499999999975</c:v>
                </c:pt>
                <c:pt idx="50378">
                  <c:v>309.49899999999963</c:v>
                </c:pt>
                <c:pt idx="50379">
                  <c:v>308.53799999999978</c:v>
                </c:pt>
                <c:pt idx="50380">
                  <c:v>307.58099999999979</c:v>
                </c:pt>
                <c:pt idx="50381">
                  <c:v>306.63</c:v>
                </c:pt>
                <c:pt idx="50382">
                  <c:v>305.68400000000008</c:v>
                </c:pt>
                <c:pt idx="50383">
                  <c:v>304.74200000000002</c:v>
                </c:pt>
                <c:pt idx="50384">
                  <c:v>303.80599999999993</c:v>
                </c:pt>
                <c:pt idx="50385">
                  <c:v>302.87599999999975</c:v>
                </c:pt>
                <c:pt idx="50386">
                  <c:v>301.95</c:v>
                </c:pt>
                <c:pt idx="50387">
                  <c:v>301.02999999999975</c:v>
                </c:pt>
                <c:pt idx="50388">
                  <c:v>300.11599999999999</c:v>
                </c:pt>
                <c:pt idx="50389">
                  <c:v>299.20800000000003</c:v>
                </c:pt>
                <c:pt idx="50390">
                  <c:v>298.30500000000001</c:v>
                </c:pt>
                <c:pt idx="50391">
                  <c:v>297.40699999999958</c:v>
                </c:pt>
                <c:pt idx="50392">
                  <c:v>296.51599999999979</c:v>
                </c:pt>
                <c:pt idx="50393">
                  <c:v>295.63099999999974</c:v>
                </c:pt>
                <c:pt idx="50394">
                  <c:v>294.75099999999975</c:v>
                </c:pt>
                <c:pt idx="50395">
                  <c:v>293.87799999999999</c:v>
                </c:pt>
                <c:pt idx="50396">
                  <c:v>293.0109999999998</c:v>
                </c:pt>
                <c:pt idx="50397">
                  <c:v>292.14999999999998</c:v>
                </c:pt>
                <c:pt idx="50398">
                  <c:v>291.29499999999979</c:v>
                </c:pt>
                <c:pt idx="50399">
                  <c:v>290.447</c:v>
                </c:pt>
                <c:pt idx="50400">
                  <c:v>289.60500000000002</c:v>
                </c:pt>
                <c:pt idx="50401">
                  <c:v>288.77</c:v>
                </c:pt>
                <c:pt idx="50402">
                  <c:v>287.94099999999975</c:v>
                </c:pt>
                <c:pt idx="50403">
                  <c:v>287.11900000000026</c:v>
                </c:pt>
                <c:pt idx="50404">
                  <c:v>286.303</c:v>
                </c:pt>
                <c:pt idx="50405">
                  <c:v>285.49499999999978</c:v>
                </c:pt>
                <c:pt idx="50406">
                  <c:v>284.69299999999993</c:v>
                </c:pt>
                <c:pt idx="50407">
                  <c:v>283.8979999999998</c:v>
                </c:pt>
                <c:pt idx="50408">
                  <c:v>283.11</c:v>
                </c:pt>
                <c:pt idx="50409">
                  <c:v>282.32900000000001</c:v>
                </c:pt>
                <c:pt idx="50410">
                  <c:v>281.55500000000001</c:v>
                </c:pt>
                <c:pt idx="50411">
                  <c:v>280.78799999999978</c:v>
                </c:pt>
                <c:pt idx="50412">
                  <c:v>280.02799999999979</c:v>
                </c:pt>
                <c:pt idx="50413">
                  <c:v>279.27499999999975</c:v>
                </c:pt>
                <c:pt idx="50414">
                  <c:v>278.52999999999975</c:v>
                </c:pt>
                <c:pt idx="50415">
                  <c:v>277.79199999999958</c:v>
                </c:pt>
                <c:pt idx="50416">
                  <c:v>277.06099999999975</c:v>
                </c:pt>
                <c:pt idx="50417">
                  <c:v>276.33799999999979</c:v>
                </c:pt>
                <c:pt idx="50418">
                  <c:v>275.62200000000001</c:v>
                </c:pt>
                <c:pt idx="50419">
                  <c:v>274.91399999999965</c:v>
                </c:pt>
                <c:pt idx="50420">
                  <c:v>274.21299999999979</c:v>
                </c:pt>
                <c:pt idx="50421">
                  <c:v>273.52</c:v>
                </c:pt>
                <c:pt idx="50422">
                  <c:v>272.834</c:v>
                </c:pt>
                <c:pt idx="50423">
                  <c:v>272.15600000000001</c:v>
                </c:pt>
                <c:pt idx="50424">
                  <c:v>271.48599999999965</c:v>
                </c:pt>
                <c:pt idx="50425">
                  <c:v>270.82299999999975</c:v>
                </c:pt>
                <c:pt idx="50426">
                  <c:v>270.16800000000001</c:v>
                </c:pt>
                <c:pt idx="50427">
                  <c:v>269.52099999999979</c:v>
                </c:pt>
                <c:pt idx="50428">
                  <c:v>268.88200000000001</c:v>
                </c:pt>
                <c:pt idx="50429">
                  <c:v>268.25</c:v>
                </c:pt>
                <c:pt idx="50430">
                  <c:v>267.62700000000001</c:v>
                </c:pt>
                <c:pt idx="50431">
                  <c:v>267.0109999999998</c:v>
                </c:pt>
                <c:pt idx="50432">
                  <c:v>266.40299999999979</c:v>
                </c:pt>
                <c:pt idx="50433">
                  <c:v>265.803</c:v>
                </c:pt>
                <c:pt idx="50434">
                  <c:v>265.21099999999979</c:v>
                </c:pt>
                <c:pt idx="50435">
                  <c:v>264.62700000000001</c:v>
                </c:pt>
                <c:pt idx="50436">
                  <c:v>264.05099999999999</c:v>
                </c:pt>
                <c:pt idx="50437">
                  <c:v>263.48299999999978</c:v>
                </c:pt>
                <c:pt idx="50438">
                  <c:v>262.92299999999977</c:v>
                </c:pt>
                <c:pt idx="50439">
                  <c:v>262.37099999999975</c:v>
                </c:pt>
                <c:pt idx="50440">
                  <c:v>261.827</c:v>
                </c:pt>
                <c:pt idx="50441">
                  <c:v>261.29099999999966</c:v>
                </c:pt>
                <c:pt idx="50442">
                  <c:v>260.76299999999975</c:v>
                </c:pt>
                <c:pt idx="50443">
                  <c:v>260.24299999999999</c:v>
                </c:pt>
                <c:pt idx="50444">
                  <c:v>259.73200000000003</c:v>
                </c:pt>
                <c:pt idx="50445">
                  <c:v>259.22799999999978</c:v>
                </c:pt>
                <c:pt idx="50446">
                  <c:v>258.73200000000003</c:v>
                </c:pt>
                <c:pt idx="50447">
                  <c:v>258.245</c:v>
                </c:pt>
                <c:pt idx="50448">
                  <c:v>257.76499999999999</c:v>
                </c:pt>
                <c:pt idx="50449">
                  <c:v>257.29399999999958</c:v>
                </c:pt>
                <c:pt idx="50450">
                  <c:v>256.83099999999979</c:v>
                </c:pt>
                <c:pt idx="50451">
                  <c:v>256.37599999999975</c:v>
                </c:pt>
                <c:pt idx="50452">
                  <c:v>255.929</c:v>
                </c:pt>
                <c:pt idx="50453">
                  <c:v>255.49</c:v>
                </c:pt>
                <c:pt idx="50454">
                  <c:v>255.059</c:v>
                </c:pt>
                <c:pt idx="50455">
                  <c:v>254.636</c:v>
                </c:pt>
                <c:pt idx="50456">
                  <c:v>254.221</c:v>
                </c:pt>
                <c:pt idx="50457">
                  <c:v>253.81399999999999</c:v>
                </c:pt>
                <c:pt idx="50458">
                  <c:v>253.41499999999999</c:v>
                </c:pt>
                <c:pt idx="50459">
                  <c:v>253.024</c:v>
                </c:pt>
                <c:pt idx="50460">
                  <c:v>252.64099999999999</c:v>
                </c:pt>
                <c:pt idx="50461">
                  <c:v>252.267</c:v>
                </c:pt>
                <c:pt idx="50462">
                  <c:v>251.9</c:v>
                </c:pt>
                <c:pt idx="50463">
                  <c:v>251.54</c:v>
                </c:pt>
                <c:pt idx="50464">
                  <c:v>251.18900000000002</c:v>
                </c:pt>
                <c:pt idx="50465">
                  <c:v>250.846</c:v>
                </c:pt>
                <c:pt idx="50466">
                  <c:v>250.511</c:v>
                </c:pt>
                <c:pt idx="50467">
                  <c:v>250.18300000000002</c:v>
                </c:pt>
                <c:pt idx="50468">
                  <c:v>249.863</c:v>
                </c:pt>
                <c:pt idx="50469">
                  <c:v>249.55100000000004</c:v>
                </c:pt>
                <c:pt idx="50470">
                  <c:v>249.24699999999999</c:v>
                </c:pt>
                <c:pt idx="50471">
                  <c:v>248.95000000000007</c:v>
                </c:pt>
                <c:pt idx="50472">
                  <c:v>248.661</c:v>
                </c:pt>
                <c:pt idx="50473">
                  <c:v>248.38000000000011</c:v>
                </c:pt>
                <c:pt idx="50474">
                  <c:v>248.10599999999999</c:v>
                </c:pt>
                <c:pt idx="50475">
                  <c:v>247.84</c:v>
                </c:pt>
                <c:pt idx="50476">
                  <c:v>247.58200000000011</c:v>
                </c:pt>
                <c:pt idx="50477">
                  <c:v>247.33100000000007</c:v>
                </c:pt>
                <c:pt idx="50478">
                  <c:v>247.08700000000007</c:v>
                </c:pt>
                <c:pt idx="50479">
                  <c:v>246.85100000000011</c:v>
                </c:pt>
                <c:pt idx="50480">
                  <c:v>246.62200000000001</c:v>
                </c:pt>
                <c:pt idx="50481">
                  <c:v>246.4</c:v>
                </c:pt>
                <c:pt idx="50482">
                  <c:v>246.18600000000001</c:v>
                </c:pt>
                <c:pt idx="50483">
                  <c:v>245.97900000000001</c:v>
                </c:pt>
                <c:pt idx="50484">
                  <c:v>245.77899999999997</c:v>
                </c:pt>
                <c:pt idx="50485">
                  <c:v>245.58700000000007</c:v>
                </c:pt>
                <c:pt idx="50486">
                  <c:v>245.40100000000001</c:v>
                </c:pt>
                <c:pt idx="50487">
                  <c:v>245.22200000000001</c:v>
                </c:pt>
                <c:pt idx="50488">
                  <c:v>245.05100000000004</c:v>
                </c:pt>
                <c:pt idx="50489">
                  <c:v>244.88600000000011</c:v>
                </c:pt>
                <c:pt idx="50490">
                  <c:v>244.72800000000001</c:v>
                </c:pt>
                <c:pt idx="50491">
                  <c:v>244.578</c:v>
                </c:pt>
                <c:pt idx="50492">
                  <c:v>244.43300000000002</c:v>
                </c:pt>
                <c:pt idx="50493">
                  <c:v>244.29599999999999</c:v>
                </c:pt>
                <c:pt idx="50494">
                  <c:v>244.16499999999999</c:v>
                </c:pt>
                <c:pt idx="50495">
                  <c:v>244.041</c:v>
                </c:pt>
                <c:pt idx="50496">
                  <c:v>243.92400000000001</c:v>
                </c:pt>
                <c:pt idx="50497">
                  <c:v>243.81300000000002</c:v>
                </c:pt>
                <c:pt idx="50498">
                  <c:v>243.708</c:v>
                </c:pt>
                <c:pt idx="50499">
                  <c:v>243.60999999999999</c:v>
                </c:pt>
                <c:pt idx="50500">
                  <c:v>243.518</c:v>
                </c:pt>
                <c:pt idx="50501">
                  <c:v>243.43200000000004</c:v>
                </c:pt>
                <c:pt idx="50502">
                  <c:v>243.35200000000012</c:v>
                </c:pt>
                <c:pt idx="50503">
                  <c:v>243.27899999999997</c:v>
                </c:pt>
                <c:pt idx="50504">
                  <c:v>243.21099999999998</c:v>
                </c:pt>
                <c:pt idx="50505">
                  <c:v>243.15</c:v>
                </c:pt>
                <c:pt idx="50506">
                  <c:v>243.095</c:v>
                </c:pt>
                <c:pt idx="50507">
                  <c:v>243.04499999999999</c:v>
                </c:pt>
                <c:pt idx="50508">
                  <c:v>243.001</c:v>
                </c:pt>
                <c:pt idx="50509">
                  <c:v>242.96300000000002</c:v>
                </c:pt>
                <c:pt idx="50510">
                  <c:v>242.93</c:v>
                </c:pt>
                <c:pt idx="50511">
                  <c:v>242.90300000000002</c:v>
                </c:pt>
                <c:pt idx="50512">
                  <c:v>242.88200000000012</c:v>
                </c:pt>
                <c:pt idx="50513">
                  <c:v>242.86600000000001</c:v>
                </c:pt>
                <c:pt idx="50514">
                  <c:v>242.8550000000001</c:v>
                </c:pt>
                <c:pt idx="50515">
                  <c:v>242.85000000000011</c:v>
                </c:pt>
                <c:pt idx="50516">
                  <c:v>242.85000000000011</c:v>
                </c:pt>
                <c:pt idx="50517">
                  <c:v>242.85400000000001</c:v>
                </c:pt>
                <c:pt idx="50518">
                  <c:v>242.864</c:v>
                </c:pt>
                <c:pt idx="50519">
                  <c:v>242.87900000000002</c:v>
                </c:pt>
                <c:pt idx="50520">
                  <c:v>242.899</c:v>
                </c:pt>
                <c:pt idx="50521">
                  <c:v>242.92400000000001</c:v>
                </c:pt>
                <c:pt idx="50522">
                  <c:v>242.95400000000001</c:v>
                </c:pt>
                <c:pt idx="50523">
                  <c:v>242.98800000000011</c:v>
                </c:pt>
                <c:pt idx="50524">
                  <c:v>243.02700000000004</c:v>
                </c:pt>
                <c:pt idx="50525">
                  <c:v>243.07</c:v>
                </c:pt>
                <c:pt idx="50526">
                  <c:v>243.11799999999999</c:v>
                </c:pt>
                <c:pt idx="50527">
                  <c:v>243.17</c:v>
                </c:pt>
                <c:pt idx="50528">
                  <c:v>243.226</c:v>
                </c:pt>
                <c:pt idx="50529">
                  <c:v>243.28700000000001</c:v>
                </c:pt>
                <c:pt idx="50530">
                  <c:v>243.35200000000012</c:v>
                </c:pt>
                <c:pt idx="50531">
                  <c:v>243.42100000000011</c:v>
                </c:pt>
                <c:pt idx="50532">
                  <c:v>243.494</c:v>
                </c:pt>
                <c:pt idx="50533">
                  <c:v>243.57</c:v>
                </c:pt>
                <c:pt idx="50534">
                  <c:v>243.65100000000001</c:v>
                </c:pt>
                <c:pt idx="50535">
                  <c:v>243.73499999999999</c:v>
                </c:pt>
                <c:pt idx="50536">
                  <c:v>243.82300000000001</c:v>
                </c:pt>
                <c:pt idx="50537">
                  <c:v>243.91499999999999</c:v>
                </c:pt>
                <c:pt idx="50538">
                  <c:v>244.01</c:v>
                </c:pt>
                <c:pt idx="50539">
                  <c:v>244.10900000000001</c:v>
                </c:pt>
                <c:pt idx="50540">
                  <c:v>244.21099999999998</c:v>
                </c:pt>
                <c:pt idx="50541">
                  <c:v>244.316</c:v>
                </c:pt>
                <c:pt idx="50542">
                  <c:v>244.42400000000001</c:v>
                </c:pt>
                <c:pt idx="50543">
                  <c:v>244.536</c:v>
                </c:pt>
                <c:pt idx="50544">
                  <c:v>244.65</c:v>
                </c:pt>
                <c:pt idx="50545">
                  <c:v>244.768</c:v>
                </c:pt>
                <c:pt idx="50546">
                  <c:v>244.88800000000012</c:v>
                </c:pt>
                <c:pt idx="50547">
                  <c:v>245.011</c:v>
                </c:pt>
                <c:pt idx="50548">
                  <c:v>245.137</c:v>
                </c:pt>
                <c:pt idx="50549">
                  <c:v>245.26599999999999</c:v>
                </c:pt>
                <c:pt idx="50550">
                  <c:v>245.39700000000011</c:v>
                </c:pt>
                <c:pt idx="50551">
                  <c:v>245.53</c:v>
                </c:pt>
                <c:pt idx="50552">
                  <c:v>245.666</c:v>
                </c:pt>
                <c:pt idx="50553">
                  <c:v>245.80500000000001</c:v>
                </c:pt>
                <c:pt idx="50554">
                  <c:v>245.94499999999999</c:v>
                </c:pt>
                <c:pt idx="50555">
                  <c:v>246.08800000000011</c:v>
                </c:pt>
                <c:pt idx="50556">
                  <c:v>246.233</c:v>
                </c:pt>
                <c:pt idx="50557">
                  <c:v>246.38000000000011</c:v>
                </c:pt>
                <c:pt idx="50558">
                  <c:v>246.52800000000011</c:v>
                </c:pt>
                <c:pt idx="50559">
                  <c:v>246.67899999999997</c:v>
                </c:pt>
                <c:pt idx="50560">
                  <c:v>246.83100000000007</c:v>
                </c:pt>
                <c:pt idx="50561">
                  <c:v>246.98500000000001</c:v>
                </c:pt>
                <c:pt idx="50562">
                  <c:v>247.14099999999999</c:v>
                </c:pt>
                <c:pt idx="50563">
                  <c:v>247.29900000000001</c:v>
                </c:pt>
                <c:pt idx="50564">
                  <c:v>247.45700000000011</c:v>
                </c:pt>
                <c:pt idx="50565">
                  <c:v>247.61799999999999</c:v>
                </c:pt>
                <c:pt idx="50566">
                  <c:v>247.77899999999997</c:v>
                </c:pt>
                <c:pt idx="50567">
                  <c:v>247.94200000000001</c:v>
                </c:pt>
                <c:pt idx="50568">
                  <c:v>248.10599999999999</c:v>
                </c:pt>
                <c:pt idx="50569">
                  <c:v>248.27099999999999</c:v>
                </c:pt>
                <c:pt idx="50570">
                  <c:v>248.43800000000007</c:v>
                </c:pt>
                <c:pt idx="50571">
                  <c:v>248.60499999999999</c:v>
                </c:pt>
                <c:pt idx="50572">
                  <c:v>248.77299999999997</c:v>
                </c:pt>
                <c:pt idx="50573">
                  <c:v>248.94200000000001</c:v>
                </c:pt>
                <c:pt idx="50574">
                  <c:v>249.11199999999999</c:v>
                </c:pt>
                <c:pt idx="50575">
                  <c:v>249.28300000000002</c:v>
                </c:pt>
                <c:pt idx="50576">
                  <c:v>249.45400000000001</c:v>
                </c:pt>
                <c:pt idx="50577">
                  <c:v>249.626</c:v>
                </c:pt>
                <c:pt idx="50578">
                  <c:v>249.798</c:v>
                </c:pt>
                <c:pt idx="50579">
                  <c:v>249.971</c:v>
                </c:pt>
                <c:pt idx="50580">
                  <c:v>250.14399999999998</c:v>
                </c:pt>
                <c:pt idx="50581">
                  <c:v>250.31800000000001</c:v>
                </c:pt>
                <c:pt idx="50582">
                  <c:v>250.49100000000001</c:v>
                </c:pt>
                <c:pt idx="50583">
                  <c:v>250.66499999999999</c:v>
                </c:pt>
                <c:pt idx="50584">
                  <c:v>250.839</c:v>
                </c:pt>
                <c:pt idx="50585">
                  <c:v>251.01399999999998</c:v>
                </c:pt>
                <c:pt idx="50586">
                  <c:v>251.18800000000007</c:v>
                </c:pt>
                <c:pt idx="50587">
                  <c:v>251.36200000000011</c:v>
                </c:pt>
                <c:pt idx="50588">
                  <c:v>251.536</c:v>
                </c:pt>
                <c:pt idx="50589">
                  <c:v>251.70999999999998</c:v>
                </c:pt>
                <c:pt idx="50590">
                  <c:v>251.88400000000001</c:v>
                </c:pt>
                <c:pt idx="50591">
                  <c:v>252.05700000000004</c:v>
                </c:pt>
                <c:pt idx="50592">
                  <c:v>252.23</c:v>
                </c:pt>
                <c:pt idx="50593">
                  <c:v>252.40300000000002</c:v>
                </c:pt>
                <c:pt idx="50594">
                  <c:v>252.57499999999999</c:v>
                </c:pt>
                <c:pt idx="50595">
                  <c:v>252.74699999999999</c:v>
                </c:pt>
                <c:pt idx="50596">
                  <c:v>252.91900000000001</c:v>
                </c:pt>
                <c:pt idx="50597">
                  <c:v>253.09</c:v>
                </c:pt>
                <c:pt idx="50598">
                  <c:v>253.26</c:v>
                </c:pt>
                <c:pt idx="50599">
                  <c:v>253.429</c:v>
                </c:pt>
                <c:pt idx="50600">
                  <c:v>253.59800000000001</c:v>
                </c:pt>
                <c:pt idx="50601">
                  <c:v>253.76599999999999</c:v>
                </c:pt>
                <c:pt idx="50602">
                  <c:v>253.93300000000002</c:v>
                </c:pt>
                <c:pt idx="50603">
                  <c:v>254.1</c:v>
                </c:pt>
                <c:pt idx="50604">
                  <c:v>254.26499999999999</c:v>
                </c:pt>
                <c:pt idx="50605">
                  <c:v>254.43</c:v>
                </c:pt>
                <c:pt idx="50606">
                  <c:v>254.59399999999999</c:v>
                </c:pt>
                <c:pt idx="50607">
                  <c:v>254.756</c:v>
                </c:pt>
                <c:pt idx="50608">
                  <c:v>254.91800000000001</c:v>
                </c:pt>
                <c:pt idx="50609">
                  <c:v>255.07900000000001</c:v>
                </c:pt>
                <c:pt idx="50610">
                  <c:v>255.238</c:v>
                </c:pt>
                <c:pt idx="50611">
                  <c:v>255.39600000000004</c:v>
                </c:pt>
                <c:pt idx="50612">
                  <c:v>255.553</c:v>
                </c:pt>
                <c:pt idx="50613">
                  <c:v>255.70899999999997</c:v>
                </c:pt>
                <c:pt idx="50614">
                  <c:v>255.864</c:v>
                </c:pt>
                <c:pt idx="50615">
                  <c:v>256.017</c:v>
                </c:pt>
                <c:pt idx="50616">
                  <c:v>256.16899999999993</c:v>
                </c:pt>
                <c:pt idx="50617">
                  <c:v>256.32</c:v>
                </c:pt>
                <c:pt idx="50618">
                  <c:v>256.46899999999965</c:v>
                </c:pt>
                <c:pt idx="50619">
                  <c:v>256.61700000000002</c:v>
                </c:pt>
                <c:pt idx="50620">
                  <c:v>256.76400000000001</c:v>
                </c:pt>
                <c:pt idx="50621">
                  <c:v>256.90899999999965</c:v>
                </c:pt>
                <c:pt idx="50622">
                  <c:v>257.053</c:v>
                </c:pt>
                <c:pt idx="50623">
                  <c:v>257.19499999999999</c:v>
                </c:pt>
                <c:pt idx="50624">
                  <c:v>257.33599999999979</c:v>
                </c:pt>
                <c:pt idx="50625">
                  <c:v>257.4749999999998</c:v>
                </c:pt>
                <c:pt idx="50626">
                  <c:v>257.613</c:v>
                </c:pt>
                <c:pt idx="50627">
                  <c:v>257.74900000000002</c:v>
                </c:pt>
                <c:pt idx="50628">
                  <c:v>257.88299999999975</c:v>
                </c:pt>
                <c:pt idx="50629">
                  <c:v>258.01599999999979</c:v>
                </c:pt>
                <c:pt idx="50630">
                  <c:v>258.14800000000002</c:v>
                </c:pt>
                <c:pt idx="50631">
                  <c:v>258.27799999999979</c:v>
                </c:pt>
                <c:pt idx="50632">
                  <c:v>258.40599999999978</c:v>
                </c:pt>
                <c:pt idx="50633">
                  <c:v>258.53299999999979</c:v>
                </c:pt>
                <c:pt idx="50634">
                  <c:v>258.65800000000002</c:v>
                </c:pt>
                <c:pt idx="50635">
                  <c:v>258.78099999999978</c:v>
                </c:pt>
                <c:pt idx="50636">
                  <c:v>258.90199999999965</c:v>
                </c:pt>
                <c:pt idx="50637">
                  <c:v>259.02199999999965</c:v>
                </c:pt>
                <c:pt idx="50638">
                  <c:v>259.14100000000002</c:v>
                </c:pt>
                <c:pt idx="50639">
                  <c:v>259.25799999999975</c:v>
                </c:pt>
                <c:pt idx="50640">
                  <c:v>259.37299999999999</c:v>
                </c:pt>
                <c:pt idx="50641">
                  <c:v>259.48599999999965</c:v>
                </c:pt>
                <c:pt idx="50642">
                  <c:v>259.59799999999979</c:v>
                </c:pt>
                <c:pt idx="50643">
                  <c:v>259.70800000000003</c:v>
                </c:pt>
                <c:pt idx="50644">
                  <c:v>259.81700000000001</c:v>
                </c:pt>
                <c:pt idx="50645">
                  <c:v>259.92399999999958</c:v>
                </c:pt>
                <c:pt idx="50646">
                  <c:v>260.029</c:v>
                </c:pt>
                <c:pt idx="50647">
                  <c:v>260.13299999999975</c:v>
                </c:pt>
                <c:pt idx="50648">
                  <c:v>260.23499999999979</c:v>
                </c:pt>
                <c:pt idx="50649">
                  <c:v>260.33499999999975</c:v>
                </c:pt>
                <c:pt idx="50650">
                  <c:v>260.43400000000003</c:v>
                </c:pt>
                <c:pt idx="50651">
                  <c:v>260.53099999999978</c:v>
                </c:pt>
                <c:pt idx="50652">
                  <c:v>260.62700000000001</c:v>
                </c:pt>
                <c:pt idx="50653">
                  <c:v>260.72099999999978</c:v>
                </c:pt>
                <c:pt idx="50654">
                  <c:v>260.81299999999999</c:v>
                </c:pt>
                <c:pt idx="50655">
                  <c:v>260.90499999999975</c:v>
                </c:pt>
                <c:pt idx="50656">
                  <c:v>260.99400000000003</c:v>
                </c:pt>
                <c:pt idx="50657">
                  <c:v>261.08199999999965</c:v>
                </c:pt>
                <c:pt idx="50658">
                  <c:v>261.16899999999993</c:v>
                </c:pt>
                <c:pt idx="50659">
                  <c:v>261.25400000000002</c:v>
                </c:pt>
                <c:pt idx="50660">
                  <c:v>261.33699999999965</c:v>
                </c:pt>
                <c:pt idx="50661">
                  <c:v>261.41999999999979</c:v>
                </c:pt>
                <c:pt idx="50662">
                  <c:v>261.50099999999975</c:v>
                </c:pt>
                <c:pt idx="50663">
                  <c:v>261.58</c:v>
                </c:pt>
                <c:pt idx="50664">
                  <c:v>261.65800000000002</c:v>
                </c:pt>
                <c:pt idx="50665">
                  <c:v>261.73499999999979</c:v>
                </c:pt>
                <c:pt idx="50666">
                  <c:v>261.81099999999975</c:v>
                </c:pt>
                <c:pt idx="50667">
                  <c:v>261.88499999999999</c:v>
                </c:pt>
                <c:pt idx="50668">
                  <c:v>261.95800000000003</c:v>
                </c:pt>
                <c:pt idx="50669">
                  <c:v>262.02999999999975</c:v>
                </c:pt>
                <c:pt idx="50670">
                  <c:v>262.101</c:v>
                </c:pt>
                <c:pt idx="50671">
                  <c:v>262.17099999999999</c:v>
                </c:pt>
                <c:pt idx="50672">
                  <c:v>262.23899999999958</c:v>
                </c:pt>
                <c:pt idx="50673">
                  <c:v>262.30700000000002</c:v>
                </c:pt>
                <c:pt idx="50674">
                  <c:v>262.37299999999999</c:v>
                </c:pt>
                <c:pt idx="50675">
                  <c:v>262.43899999999962</c:v>
                </c:pt>
                <c:pt idx="50676">
                  <c:v>262.50400000000002</c:v>
                </c:pt>
                <c:pt idx="50677">
                  <c:v>262.56700000000001</c:v>
                </c:pt>
                <c:pt idx="50678">
                  <c:v>262.63</c:v>
                </c:pt>
                <c:pt idx="50679">
                  <c:v>262.69200000000001</c:v>
                </c:pt>
                <c:pt idx="50680">
                  <c:v>262.75299999999999</c:v>
                </c:pt>
                <c:pt idx="50681">
                  <c:v>262.81400000000002</c:v>
                </c:pt>
                <c:pt idx="50682">
                  <c:v>262.87299999999999</c:v>
                </c:pt>
                <c:pt idx="50683">
                  <c:v>262.93199999999962</c:v>
                </c:pt>
                <c:pt idx="50684">
                  <c:v>262.99099999999964</c:v>
                </c:pt>
                <c:pt idx="50685">
                  <c:v>263.04899999999975</c:v>
                </c:pt>
                <c:pt idx="50686">
                  <c:v>263.10599999999999</c:v>
                </c:pt>
                <c:pt idx="50687">
                  <c:v>263.16300000000001</c:v>
                </c:pt>
                <c:pt idx="50688">
                  <c:v>263.21899999999965</c:v>
                </c:pt>
                <c:pt idx="50689">
                  <c:v>263.27499999999975</c:v>
                </c:pt>
                <c:pt idx="50690">
                  <c:v>263.33099999999979</c:v>
                </c:pt>
                <c:pt idx="50691">
                  <c:v>263.3859999999998</c:v>
                </c:pt>
                <c:pt idx="50692">
                  <c:v>263.44099999999975</c:v>
                </c:pt>
                <c:pt idx="50693">
                  <c:v>263.49599999999958</c:v>
                </c:pt>
                <c:pt idx="50694">
                  <c:v>263.55099999999999</c:v>
                </c:pt>
                <c:pt idx="50695">
                  <c:v>263.60500000000002</c:v>
                </c:pt>
                <c:pt idx="50696">
                  <c:v>263.66000000000008</c:v>
                </c:pt>
                <c:pt idx="50697">
                  <c:v>263.71499999999975</c:v>
                </c:pt>
                <c:pt idx="50698">
                  <c:v>263.76900000000001</c:v>
                </c:pt>
                <c:pt idx="50699">
                  <c:v>263.82400000000001</c:v>
                </c:pt>
                <c:pt idx="50700">
                  <c:v>263.87900000000002</c:v>
                </c:pt>
                <c:pt idx="50701">
                  <c:v>263.93400000000003</c:v>
                </c:pt>
                <c:pt idx="50702">
                  <c:v>263.98999999999978</c:v>
                </c:pt>
                <c:pt idx="50703">
                  <c:v>264.04599999999999</c:v>
                </c:pt>
                <c:pt idx="50704">
                  <c:v>264.10199999999975</c:v>
                </c:pt>
                <c:pt idx="50705">
                  <c:v>264.15899999999999</c:v>
                </c:pt>
                <c:pt idx="50706">
                  <c:v>264.21599999999978</c:v>
                </c:pt>
                <c:pt idx="50707">
                  <c:v>264.2729999999998</c:v>
                </c:pt>
                <c:pt idx="50708">
                  <c:v>264.33199999999965</c:v>
                </c:pt>
                <c:pt idx="50709">
                  <c:v>264.39099999999979</c:v>
                </c:pt>
                <c:pt idx="50710">
                  <c:v>264.45099999999979</c:v>
                </c:pt>
                <c:pt idx="50711">
                  <c:v>264.5109999999998</c:v>
                </c:pt>
                <c:pt idx="50712">
                  <c:v>264.572</c:v>
                </c:pt>
                <c:pt idx="50713">
                  <c:v>264.63499999999999</c:v>
                </c:pt>
                <c:pt idx="50714">
                  <c:v>264.69799999999975</c:v>
                </c:pt>
                <c:pt idx="50715">
                  <c:v>264.762</c:v>
                </c:pt>
                <c:pt idx="50716">
                  <c:v>264.82799999999975</c:v>
                </c:pt>
                <c:pt idx="50717">
                  <c:v>264.89400000000001</c:v>
                </c:pt>
                <c:pt idx="50718">
                  <c:v>264.96199999999965</c:v>
                </c:pt>
                <c:pt idx="50719">
                  <c:v>265.03099999999978</c:v>
                </c:pt>
                <c:pt idx="50720">
                  <c:v>265.10199999999975</c:v>
                </c:pt>
                <c:pt idx="50721">
                  <c:v>265.173</c:v>
                </c:pt>
                <c:pt idx="50722">
                  <c:v>265.24599999999975</c:v>
                </c:pt>
                <c:pt idx="50723">
                  <c:v>265.32100000000003</c:v>
                </c:pt>
                <c:pt idx="50724">
                  <c:v>265.3979999999998</c:v>
                </c:pt>
                <c:pt idx="50725">
                  <c:v>265.47599999999977</c:v>
                </c:pt>
                <c:pt idx="50726">
                  <c:v>265.55500000000001</c:v>
                </c:pt>
                <c:pt idx="50727">
                  <c:v>265.637</c:v>
                </c:pt>
                <c:pt idx="50728">
                  <c:v>265.72000000000003</c:v>
                </c:pt>
                <c:pt idx="50729">
                  <c:v>265.80500000000001</c:v>
                </c:pt>
                <c:pt idx="50730">
                  <c:v>265.892</c:v>
                </c:pt>
                <c:pt idx="50731">
                  <c:v>265.98200000000003</c:v>
                </c:pt>
                <c:pt idx="50732">
                  <c:v>266.07299999999975</c:v>
                </c:pt>
                <c:pt idx="50733">
                  <c:v>266.166</c:v>
                </c:pt>
                <c:pt idx="50734">
                  <c:v>266.262</c:v>
                </c:pt>
                <c:pt idx="50735">
                  <c:v>266.35899999999975</c:v>
                </c:pt>
                <c:pt idx="50736">
                  <c:v>266.459</c:v>
                </c:pt>
                <c:pt idx="50737">
                  <c:v>266.56200000000001</c:v>
                </c:pt>
                <c:pt idx="50738">
                  <c:v>266.66699999999975</c:v>
                </c:pt>
                <c:pt idx="50739">
                  <c:v>266.774</c:v>
                </c:pt>
                <c:pt idx="50740">
                  <c:v>266.88400000000001</c:v>
                </c:pt>
                <c:pt idx="50741">
                  <c:v>266.99699999999962</c:v>
                </c:pt>
                <c:pt idx="50742">
                  <c:v>267.11200000000002</c:v>
                </c:pt>
                <c:pt idx="50743">
                  <c:v>267.22999999999979</c:v>
                </c:pt>
                <c:pt idx="50744">
                  <c:v>267.351</c:v>
                </c:pt>
                <c:pt idx="50745">
                  <c:v>267.4749999999998</c:v>
                </c:pt>
                <c:pt idx="50746">
                  <c:v>267.60199999999975</c:v>
                </c:pt>
                <c:pt idx="50747">
                  <c:v>267.73099999999965</c:v>
                </c:pt>
                <c:pt idx="50748">
                  <c:v>267.86399999999975</c:v>
                </c:pt>
                <c:pt idx="50749">
                  <c:v>268</c:v>
                </c:pt>
                <c:pt idx="50750">
                  <c:v>268.13799999999975</c:v>
                </c:pt>
                <c:pt idx="50751">
                  <c:v>268.28099999999978</c:v>
                </c:pt>
                <c:pt idx="50752">
                  <c:v>268.42599999999965</c:v>
                </c:pt>
                <c:pt idx="50753">
                  <c:v>268.57499999999999</c:v>
                </c:pt>
                <c:pt idx="50754">
                  <c:v>268.72699999999958</c:v>
                </c:pt>
                <c:pt idx="50755">
                  <c:v>268.88200000000001</c:v>
                </c:pt>
                <c:pt idx="50756">
                  <c:v>269.041</c:v>
                </c:pt>
                <c:pt idx="50757">
                  <c:v>269.20400000000001</c:v>
                </c:pt>
                <c:pt idx="50758">
                  <c:v>269.37</c:v>
                </c:pt>
                <c:pt idx="50759">
                  <c:v>269.54000000000002</c:v>
                </c:pt>
                <c:pt idx="50760">
                  <c:v>269.71299999999979</c:v>
                </c:pt>
                <c:pt idx="50761">
                  <c:v>269.89099999999979</c:v>
                </c:pt>
                <c:pt idx="50762">
                  <c:v>270.072</c:v>
                </c:pt>
                <c:pt idx="50763">
                  <c:v>270.25700000000001</c:v>
                </c:pt>
                <c:pt idx="50764">
                  <c:v>270.44600000000003</c:v>
                </c:pt>
                <c:pt idx="50765">
                  <c:v>270.63799999999975</c:v>
                </c:pt>
                <c:pt idx="50766">
                  <c:v>270.83499999999975</c:v>
                </c:pt>
                <c:pt idx="50767">
                  <c:v>271.03599999999977</c:v>
                </c:pt>
                <c:pt idx="50768">
                  <c:v>271.24099999999999</c:v>
                </c:pt>
                <c:pt idx="50769">
                  <c:v>271.45</c:v>
                </c:pt>
                <c:pt idx="50770">
                  <c:v>271.66399999999999</c:v>
                </c:pt>
                <c:pt idx="50771">
                  <c:v>271.88099999999974</c:v>
                </c:pt>
                <c:pt idx="50772">
                  <c:v>272.10300000000001</c:v>
                </c:pt>
                <c:pt idx="50773">
                  <c:v>272.32900000000001</c:v>
                </c:pt>
                <c:pt idx="50774">
                  <c:v>272.56</c:v>
                </c:pt>
                <c:pt idx="50775">
                  <c:v>272.79499999999979</c:v>
                </c:pt>
                <c:pt idx="50776">
                  <c:v>273.03399999999965</c:v>
                </c:pt>
                <c:pt idx="50777">
                  <c:v>273.27799999999979</c:v>
                </c:pt>
                <c:pt idx="50778">
                  <c:v>273.52699999999965</c:v>
                </c:pt>
                <c:pt idx="50779">
                  <c:v>273.77999999999975</c:v>
                </c:pt>
                <c:pt idx="50780">
                  <c:v>274.03799999999978</c:v>
                </c:pt>
                <c:pt idx="50781">
                  <c:v>274.30099999999999</c:v>
                </c:pt>
                <c:pt idx="50782">
                  <c:v>274.56799999999993</c:v>
                </c:pt>
                <c:pt idx="50783">
                  <c:v>274.83999999999975</c:v>
                </c:pt>
                <c:pt idx="50784">
                  <c:v>275.11599999999999</c:v>
                </c:pt>
                <c:pt idx="50785">
                  <c:v>275.3979999999998</c:v>
                </c:pt>
                <c:pt idx="50786">
                  <c:v>275.68400000000008</c:v>
                </c:pt>
                <c:pt idx="50787">
                  <c:v>275.97599999999977</c:v>
                </c:pt>
                <c:pt idx="50788">
                  <c:v>276.27199999999965</c:v>
                </c:pt>
                <c:pt idx="50789">
                  <c:v>276.57299999999975</c:v>
                </c:pt>
                <c:pt idx="50790">
                  <c:v>276.87900000000002</c:v>
                </c:pt>
                <c:pt idx="50791">
                  <c:v>277.19</c:v>
                </c:pt>
                <c:pt idx="50792">
                  <c:v>277.50599999999974</c:v>
                </c:pt>
                <c:pt idx="50793">
                  <c:v>277.827</c:v>
                </c:pt>
                <c:pt idx="50794">
                  <c:v>278.15400000000022</c:v>
                </c:pt>
                <c:pt idx="50795">
                  <c:v>278.48499999999979</c:v>
                </c:pt>
                <c:pt idx="50796">
                  <c:v>278.822</c:v>
                </c:pt>
                <c:pt idx="50797">
                  <c:v>279.16300000000001</c:v>
                </c:pt>
                <c:pt idx="50798">
                  <c:v>279.51</c:v>
                </c:pt>
                <c:pt idx="50799">
                  <c:v>279.863</c:v>
                </c:pt>
                <c:pt idx="50800">
                  <c:v>280.22000000000003</c:v>
                </c:pt>
                <c:pt idx="50801">
                  <c:v>280.58300000000003</c:v>
                </c:pt>
                <c:pt idx="50802">
                  <c:v>280.95</c:v>
                </c:pt>
                <c:pt idx="50803">
                  <c:v>281.32400000000001</c:v>
                </c:pt>
                <c:pt idx="50804">
                  <c:v>281.702</c:v>
                </c:pt>
                <c:pt idx="50805">
                  <c:v>282.08599999999979</c:v>
                </c:pt>
                <c:pt idx="50806">
                  <c:v>282.4749999999998</c:v>
                </c:pt>
                <c:pt idx="50807">
                  <c:v>282.87</c:v>
                </c:pt>
                <c:pt idx="50808">
                  <c:v>283.27</c:v>
                </c:pt>
                <c:pt idx="50809">
                  <c:v>283.67500000000001</c:v>
                </c:pt>
                <c:pt idx="50810">
                  <c:v>284.08499999999975</c:v>
                </c:pt>
                <c:pt idx="50811">
                  <c:v>284.50099999999975</c:v>
                </c:pt>
                <c:pt idx="50812">
                  <c:v>284.92299999999977</c:v>
                </c:pt>
                <c:pt idx="50813">
                  <c:v>285.35000000000002</c:v>
                </c:pt>
                <c:pt idx="50814">
                  <c:v>285.78199999999958</c:v>
                </c:pt>
                <c:pt idx="50815">
                  <c:v>286.22000000000003</c:v>
                </c:pt>
                <c:pt idx="50816">
                  <c:v>286.66300000000001</c:v>
                </c:pt>
                <c:pt idx="50817">
                  <c:v>287.11200000000002</c:v>
                </c:pt>
                <c:pt idx="50818">
                  <c:v>287.56599999999975</c:v>
                </c:pt>
                <c:pt idx="50819">
                  <c:v>288.02499999999975</c:v>
                </c:pt>
                <c:pt idx="50820">
                  <c:v>288.48999999999978</c:v>
                </c:pt>
                <c:pt idx="50821">
                  <c:v>288.95999999999975</c:v>
                </c:pt>
                <c:pt idx="50822">
                  <c:v>289.43599999999958</c:v>
                </c:pt>
                <c:pt idx="50823">
                  <c:v>289.91799999999978</c:v>
                </c:pt>
                <c:pt idx="50824">
                  <c:v>290.404</c:v>
                </c:pt>
                <c:pt idx="50825">
                  <c:v>290.89599999999979</c:v>
                </c:pt>
                <c:pt idx="50826">
                  <c:v>291.39400000000001</c:v>
                </c:pt>
                <c:pt idx="50827">
                  <c:v>291.89699999999965</c:v>
                </c:pt>
                <c:pt idx="50828">
                  <c:v>292.40499999999975</c:v>
                </c:pt>
                <c:pt idx="50829">
                  <c:v>292.91899999999958</c:v>
                </c:pt>
                <c:pt idx="50830">
                  <c:v>293.43799999999965</c:v>
                </c:pt>
                <c:pt idx="50831">
                  <c:v>293.96299999999979</c:v>
                </c:pt>
                <c:pt idx="50832">
                  <c:v>294.49299999999965</c:v>
                </c:pt>
                <c:pt idx="50833">
                  <c:v>295.02799999999979</c:v>
                </c:pt>
                <c:pt idx="50834">
                  <c:v>295.56900000000002</c:v>
                </c:pt>
                <c:pt idx="50835">
                  <c:v>296.11500000000001</c:v>
                </c:pt>
                <c:pt idx="50836">
                  <c:v>296.666</c:v>
                </c:pt>
                <c:pt idx="50837">
                  <c:v>297.22199999999958</c:v>
                </c:pt>
                <c:pt idx="50838">
                  <c:v>297.78399999999965</c:v>
                </c:pt>
                <c:pt idx="50839">
                  <c:v>298.351</c:v>
                </c:pt>
                <c:pt idx="50840">
                  <c:v>298.92399999999958</c:v>
                </c:pt>
                <c:pt idx="50841">
                  <c:v>299.50099999999975</c:v>
                </c:pt>
                <c:pt idx="50842">
                  <c:v>300.084</c:v>
                </c:pt>
                <c:pt idx="50843">
                  <c:v>300.67200000000008</c:v>
                </c:pt>
                <c:pt idx="50844">
                  <c:v>301.26499999999999</c:v>
                </c:pt>
                <c:pt idx="50845">
                  <c:v>301.863</c:v>
                </c:pt>
                <c:pt idx="50846">
                  <c:v>302.46599999999978</c:v>
                </c:pt>
                <c:pt idx="50847">
                  <c:v>303.07499999999999</c:v>
                </c:pt>
                <c:pt idx="50848">
                  <c:v>303.68799999999999</c:v>
                </c:pt>
                <c:pt idx="50849">
                  <c:v>304.30599999999993</c:v>
                </c:pt>
                <c:pt idx="50850">
                  <c:v>304.92999999999978</c:v>
                </c:pt>
                <c:pt idx="50851">
                  <c:v>305.55799999999999</c:v>
                </c:pt>
                <c:pt idx="50852">
                  <c:v>306.19099999999975</c:v>
                </c:pt>
                <c:pt idx="50853">
                  <c:v>306.82900000000001</c:v>
                </c:pt>
                <c:pt idx="50854">
                  <c:v>307.47199999999958</c:v>
                </c:pt>
                <c:pt idx="50855">
                  <c:v>308.12</c:v>
                </c:pt>
                <c:pt idx="50856">
                  <c:v>308.7729999999998</c:v>
                </c:pt>
                <c:pt idx="50857">
                  <c:v>309.42999999999978</c:v>
                </c:pt>
                <c:pt idx="50858">
                  <c:v>310.09199999999959</c:v>
                </c:pt>
                <c:pt idx="50859">
                  <c:v>310.75900000000001</c:v>
                </c:pt>
                <c:pt idx="50860">
                  <c:v>311.42999999999978</c:v>
                </c:pt>
                <c:pt idx="50861">
                  <c:v>312.10599999999999</c:v>
                </c:pt>
                <c:pt idx="50862">
                  <c:v>312.78599999999977</c:v>
                </c:pt>
                <c:pt idx="50863">
                  <c:v>313.47099999999978</c:v>
                </c:pt>
                <c:pt idx="50864">
                  <c:v>314.161</c:v>
                </c:pt>
                <c:pt idx="50865">
                  <c:v>314.85399999999993</c:v>
                </c:pt>
                <c:pt idx="50866">
                  <c:v>315.553</c:v>
                </c:pt>
                <c:pt idx="50867">
                  <c:v>316.255</c:v>
                </c:pt>
                <c:pt idx="50868">
                  <c:v>316.96199999999965</c:v>
                </c:pt>
                <c:pt idx="50869">
                  <c:v>317.673</c:v>
                </c:pt>
                <c:pt idx="50870">
                  <c:v>318.38799999999975</c:v>
                </c:pt>
                <c:pt idx="50871">
                  <c:v>319.108</c:v>
                </c:pt>
                <c:pt idx="50872">
                  <c:v>319.83099999999979</c:v>
                </c:pt>
                <c:pt idx="50873">
                  <c:v>320.55900000000008</c:v>
                </c:pt>
                <c:pt idx="50874">
                  <c:v>321.28999999999979</c:v>
                </c:pt>
                <c:pt idx="50875">
                  <c:v>322.02599999999978</c:v>
                </c:pt>
                <c:pt idx="50876">
                  <c:v>322.76599999999979</c:v>
                </c:pt>
                <c:pt idx="50877">
                  <c:v>323.50900000000001</c:v>
                </c:pt>
                <c:pt idx="50878">
                  <c:v>324.25599999999974</c:v>
                </c:pt>
                <c:pt idx="50879">
                  <c:v>325.00700000000001</c:v>
                </c:pt>
                <c:pt idx="50880">
                  <c:v>325.7609999999998</c:v>
                </c:pt>
                <c:pt idx="50881">
                  <c:v>326.51900000000001</c:v>
                </c:pt>
                <c:pt idx="50882">
                  <c:v>327.28099999999978</c:v>
                </c:pt>
                <c:pt idx="50883">
                  <c:v>328.04599999999999</c:v>
                </c:pt>
                <c:pt idx="50884">
                  <c:v>328.815</c:v>
                </c:pt>
                <c:pt idx="50885">
                  <c:v>329.58699999999965</c:v>
                </c:pt>
                <c:pt idx="50886">
                  <c:v>330.363</c:v>
                </c:pt>
                <c:pt idx="50887">
                  <c:v>331.14200000000022</c:v>
                </c:pt>
                <c:pt idx="50888">
                  <c:v>331.92399999999958</c:v>
                </c:pt>
                <c:pt idx="50889">
                  <c:v>332.709</c:v>
                </c:pt>
                <c:pt idx="50890">
                  <c:v>333.49699999999962</c:v>
                </c:pt>
                <c:pt idx="50891">
                  <c:v>334.28899999999965</c:v>
                </c:pt>
                <c:pt idx="50892">
                  <c:v>335.08300000000003</c:v>
                </c:pt>
                <c:pt idx="50893">
                  <c:v>335.88</c:v>
                </c:pt>
                <c:pt idx="50894">
                  <c:v>336.68099999999993</c:v>
                </c:pt>
                <c:pt idx="50895">
                  <c:v>337.48399999999958</c:v>
                </c:pt>
                <c:pt idx="50896">
                  <c:v>338.28999999999979</c:v>
                </c:pt>
                <c:pt idx="50897">
                  <c:v>339.09799999999979</c:v>
                </c:pt>
                <c:pt idx="50898">
                  <c:v>339.90899999999965</c:v>
                </c:pt>
                <c:pt idx="50899">
                  <c:v>340.72299999999979</c:v>
                </c:pt>
                <c:pt idx="50900">
                  <c:v>341.53899999999965</c:v>
                </c:pt>
                <c:pt idx="50901">
                  <c:v>342.358</c:v>
                </c:pt>
                <c:pt idx="50902">
                  <c:v>343.17899999999975</c:v>
                </c:pt>
                <c:pt idx="50903">
                  <c:v>344.00299999999999</c:v>
                </c:pt>
                <c:pt idx="50904">
                  <c:v>344.82799999999975</c:v>
                </c:pt>
                <c:pt idx="50905">
                  <c:v>345.65600000000001</c:v>
                </c:pt>
                <c:pt idx="50906">
                  <c:v>346.48599999999965</c:v>
                </c:pt>
                <c:pt idx="50907">
                  <c:v>347.31799999999993</c:v>
                </c:pt>
                <c:pt idx="50908">
                  <c:v>348.15199999999999</c:v>
                </c:pt>
                <c:pt idx="50909">
                  <c:v>348.98799999999977</c:v>
                </c:pt>
                <c:pt idx="50910">
                  <c:v>349.82599999999979</c:v>
                </c:pt>
                <c:pt idx="50911">
                  <c:v>350.666</c:v>
                </c:pt>
                <c:pt idx="50912">
                  <c:v>351.50700000000001</c:v>
                </c:pt>
                <c:pt idx="50913">
                  <c:v>352.35</c:v>
                </c:pt>
                <c:pt idx="50914">
                  <c:v>353.19499999999999</c:v>
                </c:pt>
                <c:pt idx="50915">
                  <c:v>354.041</c:v>
                </c:pt>
                <c:pt idx="50916">
                  <c:v>354.88900000000001</c:v>
                </c:pt>
                <c:pt idx="50917">
                  <c:v>355.73799999999977</c:v>
                </c:pt>
                <c:pt idx="50918">
                  <c:v>356.589</c:v>
                </c:pt>
                <c:pt idx="50919">
                  <c:v>357.44</c:v>
                </c:pt>
                <c:pt idx="50920">
                  <c:v>358.29299999999978</c:v>
                </c:pt>
                <c:pt idx="50921">
                  <c:v>359.14699999999999</c:v>
                </c:pt>
                <c:pt idx="50922">
                  <c:v>360.00299999999999</c:v>
                </c:pt>
                <c:pt idx="50923">
                  <c:v>360.85899999999975</c:v>
                </c:pt>
                <c:pt idx="50924">
                  <c:v>361.71599999999978</c:v>
                </c:pt>
                <c:pt idx="50925">
                  <c:v>362.57400000000001</c:v>
                </c:pt>
                <c:pt idx="50926">
                  <c:v>363.43299999999965</c:v>
                </c:pt>
                <c:pt idx="50927">
                  <c:v>364.29299999999978</c:v>
                </c:pt>
                <c:pt idx="50928">
                  <c:v>365.15300000000002</c:v>
                </c:pt>
                <c:pt idx="50929">
                  <c:v>366.01400000000001</c:v>
                </c:pt>
                <c:pt idx="50930">
                  <c:v>366.875</c:v>
                </c:pt>
                <c:pt idx="50931">
                  <c:v>367.73699999999963</c:v>
                </c:pt>
                <c:pt idx="50932">
                  <c:v>368.6</c:v>
                </c:pt>
                <c:pt idx="50933">
                  <c:v>369.46299999999979</c:v>
                </c:pt>
                <c:pt idx="50934">
                  <c:v>370.32599999999979</c:v>
                </c:pt>
                <c:pt idx="50935">
                  <c:v>371.18900000000002</c:v>
                </c:pt>
                <c:pt idx="50936">
                  <c:v>372.053</c:v>
                </c:pt>
                <c:pt idx="50937">
                  <c:v>372.91599999999966</c:v>
                </c:pt>
                <c:pt idx="50938">
                  <c:v>373.78</c:v>
                </c:pt>
                <c:pt idx="50939">
                  <c:v>374.64299999999997</c:v>
                </c:pt>
                <c:pt idx="50940">
                  <c:v>375.50700000000001</c:v>
                </c:pt>
                <c:pt idx="50941">
                  <c:v>376.37099999999975</c:v>
                </c:pt>
                <c:pt idx="50942">
                  <c:v>377.23399999999958</c:v>
                </c:pt>
                <c:pt idx="50943">
                  <c:v>378.09699999999958</c:v>
                </c:pt>
                <c:pt idx="50944">
                  <c:v>378.959</c:v>
                </c:pt>
                <c:pt idx="50945">
                  <c:v>379.822</c:v>
                </c:pt>
                <c:pt idx="50946">
                  <c:v>380.68299999999999</c:v>
                </c:pt>
                <c:pt idx="50947">
                  <c:v>381.54500000000002</c:v>
                </c:pt>
                <c:pt idx="50948">
                  <c:v>382.40599999999978</c:v>
                </c:pt>
                <c:pt idx="50949">
                  <c:v>383.26599999999979</c:v>
                </c:pt>
                <c:pt idx="50950">
                  <c:v>384.125</c:v>
                </c:pt>
                <c:pt idx="50951">
                  <c:v>384.98399999999958</c:v>
                </c:pt>
                <c:pt idx="50952">
                  <c:v>385.84199999999993</c:v>
                </c:pt>
                <c:pt idx="50953">
                  <c:v>386.69900000000001</c:v>
                </c:pt>
                <c:pt idx="50954">
                  <c:v>387.55500000000001</c:v>
                </c:pt>
                <c:pt idx="50955">
                  <c:v>388.4099999999998</c:v>
                </c:pt>
                <c:pt idx="50956">
                  <c:v>389.26499999999999</c:v>
                </c:pt>
                <c:pt idx="50957">
                  <c:v>390.11799999999999</c:v>
                </c:pt>
                <c:pt idx="50958">
                  <c:v>390.9699999999998</c:v>
                </c:pt>
                <c:pt idx="50959">
                  <c:v>391.82</c:v>
                </c:pt>
                <c:pt idx="50960">
                  <c:v>392.67</c:v>
                </c:pt>
                <c:pt idx="50961">
                  <c:v>393.51799999999974</c:v>
                </c:pt>
                <c:pt idx="50962">
                  <c:v>394.36500000000001</c:v>
                </c:pt>
                <c:pt idx="50963">
                  <c:v>395.21099999999979</c:v>
                </c:pt>
                <c:pt idx="50964">
                  <c:v>396.05500000000001</c:v>
                </c:pt>
                <c:pt idx="50965">
                  <c:v>396.89699999999965</c:v>
                </c:pt>
                <c:pt idx="50966">
                  <c:v>397.73799999999977</c:v>
                </c:pt>
                <c:pt idx="50967">
                  <c:v>398.57799999999975</c:v>
                </c:pt>
                <c:pt idx="50968">
                  <c:v>399.41499999999979</c:v>
                </c:pt>
                <c:pt idx="50969">
                  <c:v>400.25200000000001</c:v>
                </c:pt>
                <c:pt idx="50970">
                  <c:v>401.08599999999979</c:v>
                </c:pt>
                <c:pt idx="50971">
                  <c:v>401.91799999999978</c:v>
                </c:pt>
                <c:pt idx="50972">
                  <c:v>402.74900000000002</c:v>
                </c:pt>
                <c:pt idx="50973">
                  <c:v>403.57799999999975</c:v>
                </c:pt>
                <c:pt idx="50974">
                  <c:v>404.40499999999975</c:v>
                </c:pt>
                <c:pt idx="50975">
                  <c:v>405.22999999999979</c:v>
                </c:pt>
                <c:pt idx="50976">
                  <c:v>406.053</c:v>
                </c:pt>
                <c:pt idx="50977">
                  <c:v>406.87400000000002</c:v>
                </c:pt>
                <c:pt idx="50978">
                  <c:v>407.69299999999993</c:v>
                </c:pt>
                <c:pt idx="50979">
                  <c:v>408.51</c:v>
                </c:pt>
                <c:pt idx="50980">
                  <c:v>409.32400000000001</c:v>
                </c:pt>
                <c:pt idx="50981">
                  <c:v>410.1359999999998</c:v>
                </c:pt>
                <c:pt idx="50982">
                  <c:v>410.94600000000003</c:v>
                </c:pt>
                <c:pt idx="50983">
                  <c:v>411.75400000000002</c:v>
                </c:pt>
                <c:pt idx="50984">
                  <c:v>412.56</c:v>
                </c:pt>
                <c:pt idx="50985">
                  <c:v>413.363</c:v>
                </c:pt>
                <c:pt idx="50986">
                  <c:v>414.16300000000001</c:v>
                </c:pt>
                <c:pt idx="50987">
                  <c:v>414.96199999999965</c:v>
                </c:pt>
                <c:pt idx="50988">
                  <c:v>415.75799999999975</c:v>
                </c:pt>
                <c:pt idx="50989">
                  <c:v>416.55099999999999</c:v>
                </c:pt>
                <c:pt idx="50990">
                  <c:v>417.34199999999993</c:v>
                </c:pt>
                <c:pt idx="50991">
                  <c:v>418.13</c:v>
                </c:pt>
                <c:pt idx="50992">
                  <c:v>418.91599999999966</c:v>
                </c:pt>
                <c:pt idx="50993">
                  <c:v>419.69900000000001</c:v>
                </c:pt>
                <c:pt idx="50994">
                  <c:v>420.47899999999959</c:v>
                </c:pt>
                <c:pt idx="50995">
                  <c:v>421.25700000000001</c:v>
                </c:pt>
                <c:pt idx="50996">
                  <c:v>422.03199999999958</c:v>
                </c:pt>
                <c:pt idx="50997">
                  <c:v>422.80399999999975</c:v>
                </c:pt>
                <c:pt idx="50998">
                  <c:v>423.57400000000001</c:v>
                </c:pt>
                <c:pt idx="50999">
                  <c:v>424.3400000000002</c:v>
                </c:pt>
                <c:pt idx="51000">
                  <c:v>425.10399999999993</c:v>
                </c:pt>
                <c:pt idx="51001">
                  <c:v>425.86500000000001</c:v>
                </c:pt>
                <c:pt idx="51002">
                  <c:v>426.62400000000002</c:v>
                </c:pt>
                <c:pt idx="51003">
                  <c:v>427.37900000000002</c:v>
                </c:pt>
                <c:pt idx="51004">
                  <c:v>428.13200000000001</c:v>
                </c:pt>
                <c:pt idx="51005">
                  <c:v>428.88099999999974</c:v>
                </c:pt>
                <c:pt idx="51006">
                  <c:v>429.62799999999999</c:v>
                </c:pt>
                <c:pt idx="51007">
                  <c:v>430.37099999999975</c:v>
                </c:pt>
                <c:pt idx="51008">
                  <c:v>431.11200000000002</c:v>
                </c:pt>
                <c:pt idx="51009">
                  <c:v>431.85</c:v>
                </c:pt>
                <c:pt idx="51010">
                  <c:v>432.58499999999975</c:v>
                </c:pt>
                <c:pt idx="51011">
                  <c:v>433.31599999999975</c:v>
                </c:pt>
                <c:pt idx="51012">
                  <c:v>434.04500000000002</c:v>
                </c:pt>
                <c:pt idx="51013">
                  <c:v>434.77099999999979</c:v>
                </c:pt>
                <c:pt idx="51014">
                  <c:v>435.49400000000003</c:v>
                </c:pt>
                <c:pt idx="51015">
                  <c:v>436.21299999999979</c:v>
                </c:pt>
                <c:pt idx="51016">
                  <c:v>436.92999999999978</c:v>
                </c:pt>
                <c:pt idx="51017">
                  <c:v>437.64299999999997</c:v>
                </c:pt>
                <c:pt idx="51018">
                  <c:v>438.35399999999993</c:v>
                </c:pt>
                <c:pt idx="51019">
                  <c:v>439.06099999999975</c:v>
                </c:pt>
                <c:pt idx="51020">
                  <c:v>439.76499999999999</c:v>
                </c:pt>
                <c:pt idx="51021">
                  <c:v>440.46599999999978</c:v>
                </c:pt>
                <c:pt idx="51022">
                  <c:v>441.16399999999999</c:v>
                </c:pt>
                <c:pt idx="51023">
                  <c:v>441.85899999999975</c:v>
                </c:pt>
                <c:pt idx="51024">
                  <c:v>442.55099999999999</c:v>
                </c:pt>
                <c:pt idx="51025">
                  <c:v>443.23899999999958</c:v>
                </c:pt>
                <c:pt idx="51026">
                  <c:v>443.92499999999978</c:v>
                </c:pt>
                <c:pt idx="51027">
                  <c:v>444.60700000000008</c:v>
                </c:pt>
                <c:pt idx="51028">
                  <c:v>445.28599999999977</c:v>
                </c:pt>
                <c:pt idx="51029">
                  <c:v>445.96199999999965</c:v>
                </c:pt>
                <c:pt idx="51030">
                  <c:v>446.63499999999999</c:v>
                </c:pt>
                <c:pt idx="51031">
                  <c:v>447.30500000000001</c:v>
                </c:pt>
                <c:pt idx="51032">
                  <c:v>447.97099999999978</c:v>
                </c:pt>
                <c:pt idx="51033">
                  <c:v>448.63499999999999</c:v>
                </c:pt>
                <c:pt idx="51034">
                  <c:v>449.29499999999979</c:v>
                </c:pt>
                <c:pt idx="51035">
                  <c:v>449.95299999999975</c:v>
                </c:pt>
                <c:pt idx="51036">
                  <c:v>450.60700000000008</c:v>
                </c:pt>
                <c:pt idx="51037">
                  <c:v>451.25799999999975</c:v>
                </c:pt>
                <c:pt idx="51038">
                  <c:v>451.90599999999978</c:v>
                </c:pt>
                <c:pt idx="51039">
                  <c:v>452.55099999999999</c:v>
                </c:pt>
                <c:pt idx="51040">
                  <c:v>453.19299999999993</c:v>
                </c:pt>
                <c:pt idx="51041">
                  <c:v>453.83099999999979</c:v>
                </c:pt>
                <c:pt idx="51042">
                  <c:v>454.46699999999959</c:v>
                </c:pt>
                <c:pt idx="51043">
                  <c:v>455.09899999999965</c:v>
                </c:pt>
                <c:pt idx="51044">
                  <c:v>455.72899999999959</c:v>
                </c:pt>
                <c:pt idx="51045">
                  <c:v>456.35599999999999</c:v>
                </c:pt>
                <c:pt idx="51046">
                  <c:v>456.97899999999959</c:v>
                </c:pt>
                <c:pt idx="51047">
                  <c:v>457.6</c:v>
                </c:pt>
                <c:pt idx="51048">
                  <c:v>458.21699999999959</c:v>
                </c:pt>
                <c:pt idx="51049">
                  <c:v>458.83199999999965</c:v>
                </c:pt>
                <c:pt idx="51050">
                  <c:v>459.44299999999993</c:v>
                </c:pt>
                <c:pt idx="51051">
                  <c:v>460.05200000000002</c:v>
                </c:pt>
                <c:pt idx="51052">
                  <c:v>460.65699999999993</c:v>
                </c:pt>
                <c:pt idx="51053">
                  <c:v>461.26</c:v>
                </c:pt>
                <c:pt idx="51054">
                  <c:v>461.86</c:v>
                </c:pt>
                <c:pt idx="51055">
                  <c:v>462.45699999999965</c:v>
                </c:pt>
                <c:pt idx="51056">
                  <c:v>463.05099999999999</c:v>
                </c:pt>
                <c:pt idx="51057">
                  <c:v>463.64200000000022</c:v>
                </c:pt>
                <c:pt idx="51058">
                  <c:v>464.23099999999965</c:v>
                </c:pt>
                <c:pt idx="51059">
                  <c:v>464.81599999999975</c:v>
                </c:pt>
                <c:pt idx="51060">
                  <c:v>465.399</c:v>
                </c:pt>
                <c:pt idx="51061">
                  <c:v>465.97899999999959</c:v>
                </c:pt>
                <c:pt idx="51062">
                  <c:v>466.55700000000002</c:v>
                </c:pt>
                <c:pt idx="51063">
                  <c:v>467.13099999999974</c:v>
                </c:pt>
                <c:pt idx="51064">
                  <c:v>467.70299999999975</c:v>
                </c:pt>
                <c:pt idx="51065">
                  <c:v>468.27199999999965</c:v>
                </c:pt>
                <c:pt idx="51066">
                  <c:v>468.839</c:v>
                </c:pt>
                <c:pt idx="51067">
                  <c:v>469.40299999999979</c:v>
                </c:pt>
                <c:pt idx="51068">
                  <c:v>469.964</c:v>
                </c:pt>
                <c:pt idx="51069">
                  <c:v>470.5229999999998</c:v>
                </c:pt>
                <c:pt idx="51070">
                  <c:v>471.07900000000001</c:v>
                </c:pt>
                <c:pt idx="51071">
                  <c:v>471.63200000000001</c:v>
                </c:pt>
                <c:pt idx="51072">
                  <c:v>472.18400000000008</c:v>
                </c:pt>
                <c:pt idx="51073">
                  <c:v>472.73200000000003</c:v>
                </c:pt>
                <c:pt idx="51074">
                  <c:v>473.27799999999979</c:v>
                </c:pt>
                <c:pt idx="51075">
                  <c:v>473.822</c:v>
                </c:pt>
                <c:pt idx="51076">
                  <c:v>474.363</c:v>
                </c:pt>
                <c:pt idx="51077">
                  <c:v>474.90199999999965</c:v>
                </c:pt>
                <c:pt idx="51078">
                  <c:v>475.43899999999962</c:v>
                </c:pt>
                <c:pt idx="51079">
                  <c:v>475.97299999999979</c:v>
                </c:pt>
                <c:pt idx="51080">
                  <c:v>476.505</c:v>
                </c:pt>
                <c:pt idx="51081">
                  <c:v>477.03399999999965</c:v>
                </c:pt>
                <c:pt idx="51082">
                  <c:v>477.56200000000001</c:v>
                </c:pt>
                <c:pt idx="51083">
                  <c:v>478.08699999999965</c:v>
                </c:pt>
                <c:pt idx="51084">
                  <c:v>478.61</c:v>
                </c:pt>
                <c:pt idx="51085">
                  <c:v>479.13</c:v>
                </c:pt>
                <c:pt idx="51086">
                  <c:v>479.64900000000023</c:v>
                </c:pt>
                <c:pt idx="51087">
                  <c:v>480.16500000000002</c:v>
                </c:pt>
                <c:pt idx="51088">
                  <c:v>480.68</c:v>
                </c:pt>
                <c:pt idx="51089">
                  <c:v>481.19200000000001</c:v>
                </c:pt>
                <c:pt idx="51090">
                  <c:v>481.70299999999975</c:v>
                </c:pt>
                <c:pt idx="51091">
                  <c:v>482.21099999999979</c:v>
                </c:pt>
                <c:pt idx="51092">
                  <c:v>482.71699999999959</c:v>
                </c:pt>
                <c:pt idx="51093">
                  <c:v>483.22199999999958</c:v>
                </c:pt>
                <c:pt idx="51094">
                  <c:v>483.72399999999965</c:v>
                </c:pt>
                <c:pt idx="51095">
                  <c:v>484.2249999999998</c:v>
                </c:pt>
                <c:pt idx="51096">
                  <c:v>484.72399999999965</c:v>
                </c:pt>
                <c:pt idx="51097">
                  <c:v>485.22099999999978</c:v>
                </c:pt>
                <c:pt idx="51098">
                  <c:v>485.71599999999978</c:v>
                </c:pt>
                <c:pt idx="51099">
                  <c:v>486.209</c:v>
                </c:pt>
                <c:pt idx="51100">
                  <c:v>486.70099999999979</c:v>
                </c:pt>
                <c:pt idx="51101">
                  <c:v>487.19099999999975</c:v>
                </c:pt>
                <c:pt idx="51102">
                  <c:v>487.67899999999975</c:v>
                </c:pt>
                <c:pt idx="51103">
                  <c:v>488.166</c:v>
                </c:pt>
                <c:pt idx="51104">
                  <c:v>488.6500000000002</c:v>
                </c:pt>
                <c:pt idx="51105">
                  <c:v>489.13400000000001</c:v>
                </c:pt>
                <c:pt idx="51106">
                  <c:v>489.61599999999999</c:v>
                </c:pt>
                <c:pt idx="51107">
                  <c:v>490.09599999999978</c:v>
                </c:pt>
                <c:pt idx="51108">
                  <c:v>490.57499999999999</c:v>
                </c:pt>
                <c:pt idx="51109">
                  <c:v>491.05200000000002</c:v>
                </c:pt>
                <c:pt idx="51110">
                  <c:v>491.52799999999979</c:v>
                </c:pt>
                <c:pt idx="51111">
                  <c:v>492.00200000000001</c:v>
                </c:pt>
                <c:pt idx="51112">
                  <c:v>492.4749999999998</c:v>
                </c:pt>
                <c:pt idx="51113">
                  <c:v>492.947</c:v>
                </c:pt>
                <c:pt idx="51114">
                  <c:v>493.41699999999958</c:v>
                </c:pt>
                <c:pt idx="51115">
                  <c:v>493.88499999999999</c:v>
                </c:pt>
                <c:pt idx="51116">
                  <c:v>494.35300000000001</c:v>
                </c:pt>
                <c:pt idx="51117">
                  <c:v>494.81900000000002</c:v>
                </c:pt>
                <c:pt idx="51118">
                  <c:v>495.28399999999965</c:v>
                </c:pt>
                <c:pt idx="51119">
                  <c:v>495.74799999999999</c:v>
                </c:pt>
                <c:pt idx="51120">
                  <c:v>496.21099999999979</c:v>
                </c:pt>
                <c:pt idx="51121">
                  <c:v>496.67200000000008</c:v>
                </c:pt>
                <c:pt idx="51122">
                  <c:v>497.13200000000001</c:v>
                </c:pt>
                <c:pt idx="51123">
                  <c:v>497.59099999999978</c:v>
                </c:pt>
                <c:pt idx="51124">
                  <c:v>498.04899999999975</c:v>
                </c:pt>
                <c:pt idx="51125">
                  <c:v>498.50599999999974</c:v>
                </c:pt>
                <c:pt idx="51126">
                  <c:v>498.96199999999965</c:v>
                </c:pt>
                <c:pt idx="51127">
                  <c:v>499.41699999999958</c:v>
                </c:pt>
                <c:pt idx="51128">
                  <c:v>499.87</c:v>
                </c:pt>
                <c:pt idx="51129">
                  <c:v>500.32299999999975</c:v>
                </c:pt>
                <c:pt idx="51130">
                  <c:v>500.77499999999975</c:v>
                </c:pt>
                <c:pt idx="51131">
                  <c:v>501.22599999999977</c:v>
                </c:pt>
                <c:pt idx="51132">
                  <c:v>501.67500000000001</c:v>
                </c:pt>
                <c:pt idx="51133">
                  <c:v>502.12400000000002</c:v>
                </c:pt>
                <c:pt idx="51134">
                  <c:v>502.572</c:v>
                </c:pt>
                <c:pt idx="51135">
                  <c:v>503.01900000000001</c:v>
                </c:pt>
                <c:pt idx="51136">
                  <c:v>503.46499999999975</c:v>
                </c:pt>
                <c:pt idx="51137">
                  <c:v>503.91099999999977</c:v>
                </c:pt>
                <c:pt idx="51138">
                  <c:v>504.35500000000002</c:v>
                </c:pt>
                <c:pt idx="51139">
                  <c:v>504.79899999999958</c:v>
                </c:pt>
                <c:pt idx="51140">
                  <c:v>505.24099999999999</c:v>
                </c:pt>
                <c:pt idx="51141">
                  <c:v>505.68299999999999</c:v>
                </c:pt>
                <c:pt idx="51142">
                  <c:v>506.12400000000002</c:v>
                </c:pt>
                <c:pt idx="51143">
                  <c:v>506.565</c:v>
                </c:pt>
                <c:pt idx="51144">
                  <c:v>507.00400000000002</c:v>
                </c:pt>
                <c:pt idx="51145">
                  <c:v>507.44299999999993</c:v>
                </c:pt>
                <c:pt idx="51146">
                  <c:v>507.88099999999974</c:v>
                </c:pt>
                <c:pt idx="51147">
                  <c:v>508.31900000000002</c:v>
                </c:pt>
                <c:pt idx="51148">
                  <c:v>508.755</c:v>
                </c:pt>
                <c:pt idx="51149">
                  <c:v>509.19099999999975</c:v>
                </c:pt>
                <c:pt idx="51150">
                  <c:v>509.62599999999975</c:v>
                </c:pt>
                <c:pt idx="51151">
                  <c:v>510.06099999999975</c:v>
                </c:pt>
                <c:pt idx="51152">
                  <c:v>510.49400000000003</c:v>
                </c:pt>
                <c:pt idx="51153">
                  <c:v>510.92699999999962</c:v>
                </c:pt>
                <c:pt idx="51154">
                  <c:v>511.36</c:v>
                </c:pt>
                <c:pt idx="51155">
                  <c:v>511.79099999999966</c:v>
                </c:pt>
                <c:pt idx="51156">
                  <c:v>512.22199999999998</c:v>
                </c:pt>
                <c:pt idx="51157">
                  <c:v>512.65300000000002</c:v>
                </c:pt>
                <c:pt idx="51158">
                  <c:v>513.08199999999999</c:v>
                </c:pt>
                <c:pt idx="51159">
                  <c:v>513.51099999999997</c:v>
                </c:pt>
                <c:pt idx="51160">
                  <c:v>513.93899999999996</c:v>
                </c:pt>
                <c:pt idx="51161">
                  <c:v>514.36699999999928</c:v>
                </c:pt>
                <c:pt idx="51162">
                  <c:v>514.79400000000044</c:v>
                </c:pt>
                <c:pt idx="51163">
                  <c:v>515.22</c:v>
                </c:pt>
                <c:pt idx="51164">
                  <c:v>515.64499999999998</c:v>
                </c:pt>
                <c:pt idx="51165">
                  <c:v>516.07000000000005</c:v>
                </c:pt>
                <c:pt idx="51166">
                  <c:v>516.49400000000003</c:v>
                </c:pt>
                <c:pt idx="51167">
                  <c:v>516.91699999999958</c:v>
                </c:pt>
                <c:pt idx="51168">
                  <c:v>517.33999999999958</c:v>
                </c:pt>
                <c:pt idx="51169">
                  <c:v>517.76199999999949</c:v>
                </c:pt>
                <c:pt idx="51170">
                  <c:v>518.18299999999999</c:v>
                </c:pt>
                <c:pt idx="51171">
                  <c:v>518.60400000000004</c:v>
                </c:pt>
                <c:pt idx="51172">
                  <c:v>519.02300000000002</c:v>
                </c:pt>
                <c:pt idx="51173">
                  <c:v>519.44199999999955</c:v>
                </c:pt>
                <c:pt idx="51174">
                  <c:v>519.85999999999956</c:v>
                </c:pt>
                <c:pt idx="51175">
                  <c:v>520.27800000000059</c:v>
                </c:pt>
                <c:pt idx="51176">
                  <c:v>520.69400000000041</c:v>
                </c:pt>
                <c:pt idx="51177">
                  <c:v>521.11</c:v>
                </c:pt>
                <c:pt idx="51178">
                  <c:v>521.52499999999998</c:v>
                </c:pt>
                <c:pt idx="51179">
                  <c:v>521.93899999999996</c:v>
                </c:pt>
                <c:pt idx="51180">
                  <c:v>522.35299999999916</c:v>
                </c:pt>
                <c:pt idx="51181">
                  <c:v>522.76499999999999</c:v>
                </c:pt>
                <c:pt idx="51182">
                  <c:v>523.17600000000004</c:v>
                </c:pt>
                <c:pt idx="51183">
                  <c:v>523.58699999999999</c:v>
                </c:pt>
                <c:pt idx="51184">
                  <c:v>523.99699999999996</c:v>
                </c:pt>
                <c:pt idx="51185">
                  <c:v>524.40499999999997</c:v>
                </c:pt>
                <c:pt idx="51186">
                  <c:v>524.81299999999942</c:v>
                </c:pt>
                <c:pt idx="51187">
                  <c:v>525.22</c:v>
                </c:pt>
                <c:pt idx="51188">
                  <c:v>525.625</c:v>
                </c:pt>
                <c:pt idx="51189">
                  <c:v>526.03</c:v>
                </c:pt>
                <c:pt idx="51190">
                  <c:v>526.43399999999997</c:v>
                </c:pt>
                <c:pt idx="51191">
                  <c:v>526.83599999999956</c:v>
                </c:pt>
                <c:pt idx="51192">
                  <c:v>527.23699999999997</c:v>
                </c:pt>
                <c:pt idx="51193">
                  <c:v>527.63699999999949</c:v>
                </c:pt>
                <c:pt idx="51194">
                  <c:v>528.03599999999949</c:v>
                </c:pt>
                <c:pt idx="51195">
                  <c:v>528.43399999999997</c:v>
                </c:pt>
                <c:pt idx="51196">
                  <c:v>528.83099999999956</c:v>
                </c:pt>
                <c:pt idx="51197">
                  <c:v>529.226</c:v>
                </c:pt>
                <c:pt idx="51198">
                  <c:v>529.62</c:v>
                </c:pt>
                <c:pt idx="51199">
                  <c:v>530.01199999999949</c:v>
                </c:pt>
                <c:pt idx="51200">
                  <c:v>530.404</c:v>
                </c:pt>
                <c:pt idx="51201">
                  <c:v>530.79400000000044</c:v>
                </c:pt>
                <c:pt idx="51202">
                  <c:v>531.18200000000002</c:v>
                </c:pt>
                <c:pt idx="51203">
                  <c:v>531.56899999999996</c:v>
                </c:pt>
                <c:pt idx="51204">
                  <c:v>531.9539999999995</c:v>
                </c:pt>
                <c:pt idx="51205">
                  <c:v>532.33799999999928</c:v>
                </c:pt>
                <c:pt idx="51206">
                  <c:v>532.72</c:v>
                </c:pt>
                <c:pt idx="51207">
                  <c:v>533.101</c:v>
                </c:pt>
                <c:pt idx="51208">
                  <c:v>533.47900000000004</c:v>
                </c:pt>
                <c:pt idx="51209">
                  <c:v>533.85599999999943</c:v>
                </c:pt>
                <c:pt idx="51210">
                  <c:v>534.23199999999997</c:v>
                </c:pt>
                <c:pt idx="51211">
                  <c:v>534.60500000000002</c:v>
                </c:pt>
                <c:pt idx="51212">
                  <c:v>534.97699999999998</c:v>
                </c:pt>
                <c:pt idx="51213">
                  <c:v>535.3469999999993</c:v>
                </c:pt>
                <c:pt idx="51214">
                  <c:v>535.71500000000003</c:v>
                </c:pt>
                <c:pt idx="51215">
                  <c:v>536.08100000000002</c:v>
                </c:pt>
                <c:pt idx="51216">
                  <c:v>536.44399999999996</c:v>
                </c:pt>
                <c:pt idx="51217">
                  <c:v>536.80599999999959</c:v>
                </c:pt>
                <c:pt idx="51218">
                  <c:v>537.1659999999996</c:v>
                </c:pt>
                <c:pt idx="51219">
                  <c:v>537.52300000000002</c:v>
                </c:pt>
                <c:pt idx="51220">
                  <c:v>537.87900000000002</c:v>
                </c:pt>
                <c:pt idx="51221">
                  <c:v>538.23199999999997</c:v>
                </c:pt>
                <c:pt idx="51222">
                  <c:v>538.58199999999999</c:v>
                </c:pt>
                <c:pt idx="51223">
                  <c:v>538.9299999999995</c:v>
                </c:pt>
                <c:pt idx="51224">
                  <c:v>539.27599999999995</c:v>
                </c:pt>
                <c:pt idx="51225">
                  <c:v>539.61900000000003</c:v>
                </c:pt>
                <c:pt idx="51226">
                  <c:v>539.95999999999958</c:v>
                </c:pt>
                <c:pt idx="51227">
                  <c:v>540.29800000000046</c:v>
                </c:pt>
                <c:pt idx="51228">
                  <c:v>540.63400000000001</c:v>
                </c:pt>
                <c:pt idx="51229">
                  <c:v>540.96699999999942</c:v>
                </c:pt>
                <c:pt idx="51230">
                  <c:v>541.29700000000003</c:v>
                </c:pt>
                <c:pt idx="51231">
                  <c:v>541.62400000000002</c:v>
                </c:pt>
                <c:pt idx="51232">
                  <c:v>541.9479999999993</c:v>
                </c:pt>
                <c:pt idx="51233">
                  <c:v>542.26900000000001</c:v>
                </c:pt>
                <c:pt idx="51234">
                  <c:v>542.58799999999997</c:v>
                </c:pt>
                <c:pt idx="51235">
                  <c:v>542.90300000000002</c:v>
                </c:pt>
                <c:pt idx="51236">
                  <c:v>543.21500000000003</c:v>
                </c:pt>
                <c:pt idx="51237">
                  <c:v>543.524</c:v>
                </c:pt>
                <c:pt idx="51238">
                  <c:v>543.82999999999959</c:v>
                </c:pt>
                <c:pt idx="51239">
                  <c:v>544.13199999999949</c:v>
                </c:pt>
                <c:pt idx="51240">
                  <c:v>544.43099999999959</c:v>
                </c:pt>
                <c:pt idx="51241">
                  <c:v>544.72699999999998</c:v>
                </c:pt>
                <c:pt idx="51242">
                  <c:v>545.01900000000001</c:v>
                </c:pt>
                <c:pt idx="51243">
                  <c:v>545.30799999999942</c:v>
                </c:pt>
                <c:pt idx="51244">
                  <c:v>545.59299999999996</c:v>
                </c:pt>
                <c:pt idx="51245">
                  <c:v>545.87400000000002</c:v>
                </c:pt>
                <c:pt idx="51246">
                  <c:v>546.15199999999959</c:v>
                </c:pt>
                <c:pt idx="51247">
                  <c:v>546.4249999999995</c:v>
                </c:pt>
                <c:pt idx="51248">
                  <c:v>546.69500000000005</c:v>
                </c:pt>
                <c:pt idx="51249">
                  <c:v>546.96099999999956</c:v>
                </c:pt>
                <c:pt idx="51250">
                  <c:v>547.22299999999996</c:v>
                </c:pt>
                <c:pt idx="51251">
                  <c:v>547.48099999999999</c:v>
                </c:pt>
                <c:pt idx="51252">
                  <c:v>547.73400000000004</c:v>
                </c:pt>
                <c:pt idx="51253">
                  <c:v>547.98400000000004</c:v>
                </c:pt>
                <c:pt idx="51254">
                  <c:v>548.22900000000004</c:v>
                </c:pt>
                <c:pt idx="51255">
                  <c:v>548.47</c:v>
                </c:pt>
                <c:pt idx="51256">
                  <c:v>548.70600000000002</c:v>
                </c:pt>
                <c:pt idx="51257">
                  <c:v>548.93799999999942</c:v>
                </c:pt>
                <c:pt idx="51258">
                  <c:v>549.16499999999996</c:v>
                </c:pt>
                <c:pt idx="51259">
                  <c:v>549.38800000000003</c:v>
                </c:pt>
                <c:pt idx="51260">
                  <c:v>549.60599999999999</c:v>
                </c:pt>
                <c:pt idx="51261">
                  <c:v>549.81899999999996</c:v>
                </c:pt>
                <c:pt idx="51262">
                  <c:v>550.02699999999959</c:v>
                </c:pt>
                <c:pt idx="51263">
                  <c:v>550.23099999999999</c:v>
                </c:pt>
                <c:pt idx="51264">
                  <c:v>550.42899999999997</c:v>
                </c:pt>
                <c:pt idx="51265">
                  <c:v>550.62199999999996</c:v>
                </c:pt>
                <c:pt idx="51266">
                  <c:v>550.81099999999958</c:v>
                </c:pt>
                <c:pt idx="51267">
                  <c:v>550.99400000000003</c:v>
                </c:pt>
                <c:pt idx="51268">
                  <c:v>551.17200000000003</c:v>
                </c:pt>
                <c:pt idx="51269">
                  <c:v>551.3439999999996</c:v>
                </c:pt>
                <c:pt idx="51270">
                  <c:v>551.51099999999997</c:v>
                </c:pt>
                <c:pt idx="51271">
                  <c:v>551.67300000000046</c:v>
                </c:pt>
                <c:pt idx="51272">
                  <c:v>551.8289999999995</c:v>
                </c:pt>
                <c:pt idx="51273">
                  <c:v>551.97900000000004</c:v>
                </c:pt>
                <c:pt idx="51274">
                  <c:v>552.12400000000002</c:v>
                </c:pt>
                <c:pt idx="51275">
                  <c:v>552.26300000000003</c:v>
                </c:pt>
                <c:pt idx="51276">
                  <c:v>552.39599999999996</c:v>
                </c:pt>
                <c:pt idx="51277">
                  <c:v>552.524</c:v>
                </c:pt>
                <c:pt idx="51278">
                  <c:v>552.64499999999998</c:v>
                </c:pt>
                <c:pt idx="51279">
                  <c:v>552.76</c:v>
                </c:pt>
                <c:pt idx="51280">
                  <c:v>552.86899999999957</c:v>
                </c:pt>
                <c:pt idx="51281">
                  <c:v>552.97199999999998</c:v>
                </c:pt>
                <c:pt idx="51282">
                  <c:v>553.06899999999996</c:v>
                </c:pt>
                <c:pt idx="51283">
                  <c:v>553.15899999999999</c:v>
                </c:pt>
                <c:pt idx="51284">
                  <c:v>553.24300000000005</c:v>
                </c:pt>
                <c:pt idx="51285">
                  <c:v>553.32099999999957</c:v>
                </c:pt>
                <c:pt idx="51286">
                  <c:v>553.3919999999996</c:v>
                </c:pt>
                <c:pt idx="51287">
                  <c:v>553.45599999999956</c:v>
                </c:pt>
                <c:pt idx="51288">
                  <c:v>553.51400000000001</c:v>
                </c:pt>
                <c:pt idx="51289">
                  <c:v>553.5649999999996</c:v>
                </c:pt>
                <c:pt idx="51290">
                  <c:v>553.60900000000004</c:v>
                </c:pt>
                <c:pt idx="51291">
                  <c:v>553.64699999999959</c:v>
                </c:pt>
                <c:pt idx="51292">
                  <c:v>553.67700000000002</c:v>
                </c:pt>
                <c:pt idx="51293">
                  <c:v>553.70100000000002</c:v>
                </c:pt>
                <c:pt idx="51294">
                  <c:v>553.71699999999998</c:v>
                </c:pt>
                <c:pt idx="51295">
                  <c:v>553.726</c:v>
                </c:pt>
                <c:pt idx="51296">
                  <c:v>553.7279999999995</c:v>
                </c:pt>
                <c:pt idx="51297">
                  <c:v>553.72299999999996</c:v>
                </c:pt>
                <c:pt idx="51298">
                  <c:v>553.71</c:v>
                </c:pt>
                <c:pt idx="51299">
                  <c:v>553.69000000000005</c:v>
                </c:pt>
                <c:pt idx="51300">
                  <c:v>553.66300000000001</c:v>
                </c:pt>
                <c:pt idx="51301">
                  <c:v>553.62800000000004</c:v>
                </c:pt>
                <c:pt idx="51302">
                  <c:v>553.58500000000004</c:v>
                </c:pt>
                <c:pt idx="51303">
                  <c:v>553.53499999999997</c:v>
                </c:pt>
                <c:pt idx="51304">
                  <c:v>553.47699999999998</c:v>
                </c:pt>
                <c:pt idx="51305">
                  <c:v>553.41099999999949</c:v>
                </c:pt>
                <c:pt idx="51306">
                  <c:v>553.33799999999928</c:v>
                </c:pt>
                <c:pt idx="51307">
                  <c:v>553.25599999999997</c:v>
                </c:pt>
                <c:pt idx="51308">
                  <c:v>553.16699999999958</c:v>
                </c:pt>
                <c:pt idx="51309">
                  <c:v>553.06899999999996</c:v>
                </c:pt>
                <c:pt idx="51310">
                  <c:v>552.96400000000006</c:v>
                </c:pt>
                <c:pt idx="51311">
                  <c:v>552.84999999999957</c:v>
                </c:pt>
                <c:pt idx="51312">
                  <c:v>552.7279999999995</c:v>
                </c:pt>
                <c:pt idx="51313">
                  <c:v>552.59799999999996</c:v>
                </c:pt>
                <c:pt idx="51314">
                  <c:v>552.45899999999949</c:v>
                </c:pt>
                <c:pt idx="51315">
                  <c:v>552.31299999999942</c:v>
                </c:pt>
                <c:pt idx="51316">
                  <c:v>552.15699999999958</c:v>
                </c:pt>
                <c:pt idx="51317">
                  <c:v>551.99400000000003</c:v>
                </c:pt>
                <c:pt idx="51318">
                  <c:v>551.82099999999957</c:v>
                </c:pt>
                <c:pt idx="51319">
                  <c:v>551.64099999999996</c:v>
                </c:pt>
                <c:pt idx="51320">
                  <c:v>551.45099999999957</c:v>
                </c:pt>
                <c:pt idx="51321">
                  <c:v>551.25300000000004</c:v>
                </c:pt>
                <c:pt idx="51322">
                  <c:v>551.04599999999959</c:v>
                </c:pt>
                <c:pt idx="51323">
                  <c:v>550.83099999999956</c:v>
                </c:pt>
                <c:pt idx="51324">
                  <c:v>550.60599999999999</c:v>
                </c:pt>
                <c:pt idx="51325">
                  <c:v>550.37300000000005</c:v>
                </c:pt>
                <c:pt idx="51326">
                  <c:v>550.13099999999997</c:v>
                </c:pt>
                <c:pt idx="51327">
                  <c:v>549.88</c:v>
                </c:pt>
                <c:pt idx="51328">
                  <c:v>549.61900000000003</c:v>
                </c:pt>
                <c:pt idx="51329">
                  <c:v>549.34999999999957</c:v>
                </c:pt>
                <c:pt idx="51330">
                  <c:v>549.072</c:v>
                </c:pt>
                <c:pt idx="51331">
                  <c:v>548.78400000000045</c:v>
                </c:pt>
                <c:pt idx="51332">
                  <c:v>548.48800000000051</c:v>
                </c:pt>
                <c:pt idx="51333">
                  <c:v>548.18200000000002</c:v>
                </c:pt>
                <c:pt idx="51334">
                  <c:v>547.86699999999928</c:v>
                </c:pt>
                <c:pt idx="51335">
                  <c:v>547.54199999999958</c:v>
                </c:pt>
                <c:pt idx="51336">
                  <c:v>547.20799999999997</c:v>
                </c:pt>
                <c:pt idx="51337">
                  <c:v>546.86499999999955</c:v>
                </c:pt>
                <c:pt idx="51338">
                  <c:v>546.51300000000003</c:v>
                </c:pt>
                <c:pt idx="51339">
                  <c:v>546.1509999999995</c:v>
                </c:pt>
                <c:pt idx="51340">
                  <c:v>545.77900000000045</c:v>
                </c:pt>
                <c:pt idx="51341">
                  <c:v>545.399</c:v>
                </c:pt>
                <c:pt idx="51342">
                  <c:v>545.00800000000004</c:v>
                </c:pt>
                <c:pt idx="51343">
                  <c:v>544.60799999999949</c:v>
                </c:pt>
                <c:pt idx="51344">
                  <c:v>544.19799999999998</c:v>
                </c:pt>
                <c:pt idx="51345">
                  <c:v>543.77900000000045</c:v>
                </c:pt>
                <c:pt idx="51346">
                  <c:v>543.34999999999957</c:v>
                </c:pt>
                <c:pt idx="51347">
                  <c:v>542.91199999999958</c:v>
                </c:pt>
                <c:pt idx="51348">
                  <c:v>542.46299999999928</c:v>
                </c:pt>
                <c:pt idx="51349">
                  <c:v>542.005</c:v>
                </c:pt>
                <c:pt idx="51350">
                  <c:v>541.53800000000001</c:v>
                </c:pt>
                <c:pt idx="51351">
                  <c:v>541.05999999999949</c:v>
                </c:pt>
                <c:pt idx="51352">
                  <c:v>540.57299999999998</c:v>
                </c:pt>
                <c:pt idx="51353">
                  <c:v>540.07600000000002</c:v>
                </c:pt>
                <c:pt idx="51354">
                  <c:v>539.56899999999996</c:v>
                </c:pt>
                <c:pt idx="51355">
                  <c:v>539.05199999999957</c:v>
                </c:pt>
                <c:pt idx="51356">
                  <c:v>538.5259999999995</c:v>
                </c:pt>
                <c:pt idx="51357">
                  <c:v>537.98900000000003</c:v>
                </c:pt>
                <c:pt idx="51358">
                  <c:v>537.44299999999942</c:v>
                </c:pt>
                <c:pt idx="51359">
                  <c:v>536.88699999999949</c:v>
                </c:pt>
                <c:pt idx="51360">
                  <c:v>536.32099999999957</c:v>
                </c:pt>
                <c:pt idx="51361">
                  <c:v>535.745</c:v>
                </c:pt>
                <c:pt idx="51362">
                  <c:v>535.15899999999999</c:v>
                </c:pt>
                <c:pt idx="51363">
                  <c:v>534.56299999999942</c:v>
                </c:pt>
                <c:pt idx="51364">
                  <c:v>533.95799999999929</c:v>
                </c:pt>
                <c:pt idx="51365">
                  <c:v>533.34199999999942</c:v>
                </c:pt>
                <c:pt idx="51366">
                  <c:v>532.71699999999998</c:v>
                </c:pt>
                <c:pt idx="51367">
                  <c:v>532.08100000000002</c:v>
                </c:pt>
                <c:pt idx="51368">
                  <c:v>531.43599999999958</c:v>
                </c:pt>
                <c:pt idx="51369">
                  <c:v>530.78000000000043</c:v>
                </c:pt>
                <c:pt idx="51370">
                  <c:v>530.11500000000001</c:v>
                </c:pt>
                <c:pt idx="51371">
                  <c:v>529.4399999999996</c:v>
                </c:pt>
                <c:pt idx="51372">
                  <c:v>528.755</c:v>
                </c:pt>
                <c:pt idx="51373">
                  <c:v>528.05999999999949</c:v>
                </c:pt>
                <c:pt idx="51374">
                  <c:v>527.35499999999956</c:v>
                </c:pt>
                <c:pt idx="51375">
                  <c:v>526.64</c:v>
                </c:pt>
                <c:pt idx="51376">
                  <c:v>525.9159999999996</c:v>
                </c:pt>
                <c:pt idx="51377">
                  <c:v>525.18100000000004</c:v>
                </c:pt>
                <c:pt idx="51378">
                  <c:v>524.43699999999956</c:v>
                </c:pt>
                <c:pt idx="51379">
                  <c:v>523.68299999999999</c:v>
                </c:pt>
                <c:pt idx="51380">
                  <c:v>522.91899999999998</c:v>
                </c:pt>
                <c:pt idx="51381">
                  <c:v>522.14499999999998</c:v>
                </c:pt>
                <c:pt idx="51382">
                  <c:v>521.36099999999942</c:v>
                </c:pt>
                <c:pt idx="51383">
                  <c:v>520.56799999999942</c:v>
                </c:pt>
                <c:pt idx="51384">
                  <c:v>519.76499999999999</c:v>
                </c:pt>
                <c:pt idx="51385">
                  <c:v>518.95199999999954</c:v>
                </c:pt>
                <c:pt idx="51386">
                  <c:v>518.12900000000002</c:v>
                </c:pt>
                <c:pt idx="51387">
                  <c:v>517.29700000000003</c:v>
                </c:pt>
                <c:pt idx="51388">
                  <c:v>516.45499999999959</c:v>
                </c:pt>
                <c:pt idx="51389">
                  <c:v>515.60400000000004</c:v>
                </c:pt>
                <c:pt idx="51390">
                  <c:v>514.74300000000005</c:v>
                </c:pt>
                <c:pt idx="51391">
                  <c:v>513.87199999999996</c:v>
                </c:pt>
                <c:pt idx="51392">
                  <c:v>512.99199999999996</c:v>
                </c:pt>
                <c:pt idx="51393">
                  <c:v>512.10199999999998</c:v>
                </c:pt>
                <c:pt idx="51394">
                  <c:v>511.20299999999975</c:v>
                </c:pt>
                <c:pt idx="51395">
                  <c:v>510.29499999999979</c:v>
                </c:pt>
                <c:pt idx="51396">
                  <c:v>509.37700000000001</c:v>
                </c:pt>
                <c:pt idx="51397">
                  <c:v>508.44900000000001</c:v>
                </c:pt>
                <c:pt idx="51398">
                  <c:v>507.51299999999975</c:v>
                </c:pt>
                <c:pt idx="51399">
                  <c:v>506.56700000000001</c:v>
                </c:pt>
                <c:pt idx="51400">
                  <c:v>505.61200000000002</c:v>
                </c:pt>
                <c:pt idx="51401">
                  <c:v>504.64699999999999</c:v>
                </c:pt>
                <c:pt idx="51402">
                  <c:v>503.67399999999975</c:v>
                </c:pt>
                <c:pt idx="51403">
                  <c:v>502.69099999999975</c:v>
                </c:pt>
                <c:pt idx="51404">
                  <c:v>501.69900000000001</c:v>
                </c:pt>
                <c:pt idx="51405">
                  <c:v>500.69900000000001</c:v>
                </c:pt>
                <c:pt idx="51406">
                  <c:v>499.68900000000002</c:v>
                </c:pt>
                <c:pt idx="51407">
                  <c:v>498.67099999999999</c:v>
                </c:pt>
                <c:pt idx="51408">
                  <c:v>497.64299999999997</c:v>
                </c:pt>
                <c:pt idx="51409">
                  <c:v>496.60700000000008</c:v>
                </c:pt>
                <c:pt idx="51410">
                  <c:v>495.56200000000001</c:v>
                </c:pt>
                <c:pt idx="51411">
                  <c:v>494.50900000000001</c:v>
                </c:pt>
                <c:pt idx="51412">
                  <c:v>493.44600000000003</c:v>
                </c:pt>
                <c:pt idx="51413">
                  <c:v>492.37599999999975</c:v>
                </c:pt>
                <c:pt idx="51414">
                  <c:v>491.29599999999965</c:v>
                </c:pt>
                <c:pt idx="51415">
                  <c:v>490.20800000000003</c:v>
                </c:pt>
                <c:pt idx="51416">
                  <c:v>489.11200000000002</c:v>
                </c:pt>
                <c:pt idx="51417">
                  <c:v>488.00799999999975</c:v>
                </c:pt>
                <c:pt idx="51418">
                  <c:v>486.89499999999975</c:v>
                </c:pt>
                <c:pt idx="51419">
                  <c:v>485.774</c:v>
                </c:pt>
                <c:pt idx="51420">
                  <c:v>484.64499999999998</c:v>
                </c:pt>
                <c:pt idx="51421">
                  <c:v>483.50799999999975</c:v>
                </c:pt>
                <c:pt idx="51422">
                  <c:v>482.36200000000002</c:v>
                </c:pt>
                <c:pt idx="51423">
                  <c:v>481.209</c:v>
                </c:pt>
                <c:pt idx="51424">
                  <c:v>480.048</c:v>
                </c:pt>
                <c:pt idx="51425">
                  <c:v>478.87900000000002</c:v>
                </c:pt>
                <c:pt idx="51426">
                  <c:v>477.70299999999975</c:v>
                </c:pt>
                <c:pt idx="51427">
                  <c:v>476.51799999999974</c:v>
                </c:pt>
                <c:pt idx="51428">
                  <c:v>475.327</c:v>
                </c:pt>
                <c:pt idx="51429">
                  <c:v>474.12700000000001</c:v>
                </c:pt>
                <c:pt idx="51430">
                  <c:v>472.92099999999965</c:v>
                </c:pt>
                <c:pt idx="51431">
                  <c:v>471.70699999999965</c:v>
                </c:pt>
                <c:pt idx="51432">
                  <c:v>470.48499999999979</c:v>
                </c:pt>
                <c:pt idx="51433">
                  <c:v>469.25700000000001</c:v>
                </c:pt>
                <c:pt idx="51434">
                  <c:v>468.02099999999979</c:v>
                </c:pt>
                <c:pt idx="51435">
                  <c:v>466.779</c:v>
                </c:pt>
                <c:pt idx="51436">
                  <c:v>465.529</c:v>
                </c:pt>
                <c:pt idx="51437">
                  <c:v>464.27199999999965</c:v>
                </c:pt>
                <c:pt idx="51438">
                  <c:v>463.00900000000001</c:v>
                </c:pt>
                <c:pt idx="51439">
                  <c:v>461.73899999999958</c:v>
                </c:pt>
                <c:pt idx="51440">
                  <c:v>460.46299999999979</c:v>
                </c:pt>
                <c:pt idx="51441">
                  <c:v>459.18</c:v>
                </c:pt>
                <c:pt idx="51442">
                  <c:v>457.89</c:v>
                </c:pt>
                <c:pt idx="51443">
                  <c:v>456.59399999999965</c:v>
                </c:pt>
                <c:pt idx="51444">
                  <c:v>455.29199999999958</c:v>
                </c:pt>
                <c:pt idx="51445">
                  <c:v>453.98399999999958</c:v>
                </c:pt>
                <c:pt idx="51446">
                  <c:v>452.67</c:v>
                </c:pt>
                <c:pt idx="51447">
                  <c:v>451.35</c:v>
                </c:pt>
                <c:pt idx="51448">
                  <c:v>450.024</c:v>
                </c:pt>
                <c:pt idx="51449">
                  <c:v>448.69200000000001</c:v>
                </c:pt>
                <c:pt idx="51450">
                  <c:v>447.35399999999993</c:v>
                </c:pt>
                <c:pt idx="51451">
                  <c:v>446.0109999999998</c:v>
                </c:pt>
                <c:pt idx="51452">
                  <c:v>444.66199999999975</c:v>
                </c:pt>
                <c:pt idx="51453">
                  <c:v>443.30799999999999</c:v>
                </c:pt>
                <c:pt idx="51454">
                  <c:v>441.94900000000001</c:v>
                </c:pt>
                <c:pt idx="51455">
                  <c:v>440.584</c:v>
                </c:pt>
                <c:pt idx="51456">
                  <c:v>439.214</c:v>
                </c:pt>
                <c:pt idx="51457">
                  <c:v>437.839</c:v>
                </c:pt>
                <c:pt idx="51458">
                  <c:v>436.46</c:v>
                </c:pt>
                <c:pt idx="51459">
                  <c:v>435.07499999999999</c:v>
                </c:pt>
                <c:pt idx="51460">
                  <c:v>433.68599999999975</c:v>
                </c:pt>
                <c:pt idx="51461">
                  <c:v>432.29199999999958</c:v>
                </c:pt>
                <c:pt idx="51462">
                  <c:v>430.89400000000001</c:v>
                </c:pt>
                <c:pt idx="51463">
                  <c:v>429.49099999999964</c:v>
                </c:pt>
                <c:pt idx="51464">
                  <c:v>428.084</c:v>
                </c:pt>
                <c:pt idx="51465">
                  <c:v>426.673</c:v>
                </c:pt>
                <c:pt idx="51466">
                  <c:v>425.25799999999975</c:v>
                </c:pt>
                <c:pt idx="51467">
                  <c:v>423.83799999999979</c:v>
                </c:pt>
                <c:pt idx="51468">
                  <c:v>422.41499999999979</c:v>
                </c:pt>
                <c:pt idx="51469">
                  <c:v>420.98799999999977</c:v>
                </c:pt>
                <c:pt idx="51470">
                  <c:v>419.55700000000002</c:v>
                </c:pt>
                <c:pt idx="51471">
                  <c:v>418.12299999999999</c:v>
                </c:pt>
                <c:pt idx="51472">
                  <c:v>416.685</c:v>
                </c:pt>
                <c:pt idx="51473">
                  <c:v>415.24400000000026</c:v>
                </c:pt>
                <c:pt idx="51474">
                  <c:v>413.8</c:v>
                </c:pt>
                <c:pt idx="51475">
                  <c:v>412.35300000000001</c:v>
                </c:pt>
                <c:pt idx="51476">
                  <c:v>410.90199999999965</c:v>
                </c:pt>
                <c:pt idx="51477">
                  <c:v>409.44900000000001</c:v>
                </c:pt>
                <c:pt idx="51478">
                  <c:v>407.99299999999965</c:v>
                </c:pt>
                <c:pt idx="51479">
                  <c:v>406.53399999999965</c:v>
                </c:pt>
                <c:pt idx="51480">
                  <c:v>405.072</c:v>
                </c:pt>
                <c:pt idx="51481">
                  <c:v>403.60899999999975</c:v>
                </c:pt>
                <c:pt idx="51482">
                  <c:v>402.14200000000022</c:v>
                </c:pt>
                <c:pt idx="51483">
                  <c:v>400.67399999999975</c:v>
                </c:pt>
                <c:pt idx="51484">
                  <c:v>399.20299999999975</c:v>
                </c:pt>
                <c:pt idx="51485">
                  <c:v>397.72999999999979</c:v>
                </c:pt>
                <c:pt idx="51486">
                  <c:v>396.25599999999974</c:v>
                </c:pt>
                <c:pt idx="51487">
                  <c:v>394.779</c:v>
                </c:pt>
                <c:pt idx="51488">
                  <c:v>393.30099999999999</c:v>
                </c:pt>
                <c:pt idx="51489">
                  <c:v>391.82100000000003</c:v>
                </c:pt>
                <c:pt idx="51490">
                  <c:v>390.3400000000002</c:v>
                </c:pt>
                <c:pt idx="51491">
                  <c:v>388.85700000000008</c:v>
                </c:pt>
                <c:pt idx="51492">
                  <c:v>387.37299999999999</c:v>
                </c:pt>
                <c:pt idx="51493">
                  <c:v>385.88799999999975</c:v>
                </c:pt>
                <c:pt idx="51494">
                  <c:v>384.40199999999965</c:v>
                </c:pt>
                <c:pt idx="51495">
                  <c:v>382.91499999999979</c:v>
                </c:pt>
                <c:pt idx="51496">
                  <c:v>381.42699999999962</c:v>
                </c:pt>
                <c:pt idx="51497">
                  <c:v>379.93899999999962</c:v>
                </c:pt>
                <c:pt idx="51498">
                  <c:v>378.45</c:v>
                </c:pt>
                <c:pt idx="51499">
                  <c:v>376.96</c:v>
                </c:pt>
                <c:pt idx="51500">
                  <c:v>375.4699999999998</c:v>
                </c:pt>
                <c:pt idx="51501">
                  <c:v>373.97999999999979</c:v>
                </c:pt>
                <c:pt idx="51502">
                  <c:v>372.48899999999958</c:v>
                </c:pt>
                <c:pt idx="51503">
                  <c:v>370.99899999999963</c:v>
                </c:pt>
                <c:pt idx="51504">
                  <c:v>369.50799999999975</c:v>
                </c:pt>
                <c:pt idx="51505">
                  <c:v>368.01799999999974</c:v>
                </c:pt>
                <c:pt idx="51506">
                  <c:v>366.52799999999979</c:v>
                </c:pt>
                <c:pt idx="51507">
                  <c:v>365.03899999999965</c:v>
                </c:pt>
                <c:pt idx="51508">
                  <c:v>363.55</c:v>
                </c:pt>
                <c:pt idx="51509">
                  <c:v>362.06099999999975</c:v>
                </c:pt>
                <c:pt idx="51510">
                  <c:v>360.57400000000001</c:v>
                </c:pt>
                <c:pt idx="51511">
                  <c:v>359.08699999999965</c:v>
                </c:pt>
                <c:pt idx="51512">
                  <c:v>357.601</c:v>
                </c:pt>
                <c:pt idx="51513">
                  <c:v>356.11599999999999</c:v>
                </c:pt>
                <c:pt idx="51514">
                  <c:v>354.63200000000001</c:v>
                </c:pt>
                <c:pt idx="51515">
                  <c:v>353.1500000000002</c:v>
                </c:pt>
                <c:pt idx="51516">
                  <c:v>351.66899999999993</c:v>
                </c:pt>
                <c:pt idx="51517">
                  <c:v>350.18900000000002</c:v>
                </c:pt>
                <c:pt idx="51518">
                  <c:v>348.71099999999979</c:v>
                </c:pt>
                <c:pt idx="51519">
                  <c:v>347.23499999999979</c:v>
                </c:pt>
                <c:pt idx="51520">
                  <c:v>345.7609999999998</c:v>
                </c:pt>
                <c:pt idx="51521">
                  <c:v>344.28799999999978</c:v>
                </c:pt>
                <c:pt idx="51522">
                  <c:v>342.81700000000001</c:v>
                </c:pt>
                <c:pt idx="51523">
                  <c:v>341.34899999999999</c:v>
                </c:pt>
                <c:pt idx="51524">
                  <c:v>339.88299999999975</c:v>
                </c:pt>
                <c:pt idx="51525">
                  <c:v>338.41899999999958</c:v>
                </c:pt>
                <c:pt idx="51526">
                  <c:v>336.95699999999965</c:v>
                </c:pt>
                <c:pt idx="51527">
                  <c:v>335.49799999999965</c:v>
                </c:pt>
                <c:pt idx="51528">
                  <c:v>334.04199999999975</c:v>
                </c:pt>
                <c:pt idx="51529">
                  <c:v>332.58799999999979</c:v>
                </c:pt>
                <c:pt idx="51530">
                  <c:v>331.137</c:v>
                </c:pt>
                <c:pt idx="51531">
                  <c:v>329.68900000000002</c:v>
                </c:pt>
                <c:pt idx="51532">
                  <c:v>328.245</c:v>
                </c:pt>
                <c:pt idx="51533">
                  <c:v>326.803</c:v>
                </c:pt>
                <c:pt idx="51534">
                  <c:v>325.36399999999975</c:v>
                </c:pt>
                <c:pt idx="51535">
                  <c:v>323.92899999999958</c:v>
                </c:pt>
                <c:pt idx="51536">
                  <c:v>322.49699999999962</c:v>
                </c:pt>
                <c:pt idx="51537">
                  <c:v>321.06900000000002</c:v>
                </c:pt>
                <c:pt idx="51538">
                  <c:v>319.64400000000023</c:v>
                </c:pt>
                <c:pt idx="51539">
                  <c:v>318.22299999999979</c:v>
                </c:pt>
                <c:pt idx="51540">
                  <c:v>316.80599999999993</c:v>
                </c:pt>
                <c:pt idx="51541">
                  <c:v>315.39299999999974</c:v>
                </c:pt>
                <c:pt idx="51542">
                  <c:v>313.98299999999978</c:v>
                </c:pt>
                <c:pt idx="51543">
                  <c:v>312.57799999999975</c:v>
                </c:pt>
                <c:pt idx="51544">
                  <c:v>311.17700000000002</c:v>
                </c:pt>
                <c:pt idx="51545">
                  <c:v>309.77999999999975</c:v>
                </c:pt>
                <c:pt idx="51546">
                  <c:v>308.38799999999975</c:v>
                </c:pt>
                <c:pt idx="51547">
                  <c:v>307</c:v>
                </c:pt>
                <c:pt idx="51548">
                  <c:v>305.61599999999999</c:v>
                </c:pt>
                <c:pt idx="51549">
                  <c:v>304.23699999999963</c:v>
                </c:pt>
                <c:pt idx="51550">
                  <c:v>302.863</c:v>
                </c:pt>
                <c:pt idx="51551">
                  <c:v>301.49299999999965</c:v>
                </c:pt>
                <c:pt idx="51552">
                  <c:v>300.12900000000002</c:v>
                </c:pt>
                <c:pt idx="51553">
                  <c:v>298.76900000000001</c:v>
                </c:pt>
                <c:pt idx="51554">
                  <c:v>297.41399999999965</c:v>
                </c:pt>
                <c:pt idx="51555">
                  <c:v>296.065</c:v>
                </c:pt>
                <c:pt idx="51556">
                  <c:v>294.72000000000003</c:v>
                </c:pt>
                <c:pt idx="51557">
                  <c:v>293.38099999999974</c:v>
                </c:pt>
                <c:pt idx="51558">
                  <c:v>292.04700000000008</c:v>
                </c:pt>
                <c:pt idx="51559">
                  <c:v>290.71899999999965</c:v>
                </c:pt>
                <c:pt idx="51560">
                  <c:v>289.39599999999979</c:v>
                </c:pt>
                <c:pt idx="51561">
                  <c:v>288.07900000000001</c:v>
                </c:pt>
                <c:pt idx="51562">
                  <c:v>286.767</c:v>
                </c:pt>
                <c:pt idx="51563">
                  <c:v>285.46099999999979</c:v>
                </c:pt>
                <c:pt idx="51564">
                  <c:v>284.161</c:v>
                </c:pt>
                <c:pt idx="51565">
                  <c:v>282.86700000000002</c:v>
                </c:pt>
                <c:pt idx="51566">
                  <c:v>281.57900000000001</c:v>
                </c:pt>
                <c:pt idx="51567">
                  <c:v>280.29700000000003</c:v>
                </c:pt>
                <c:pt idx="51568">
                  <c:v>279.02099999999979</c:v>
                </c:pt>
                <c:pt idx="51569">
                  <c:v>277.75099999999975</c:v>
                </c:pt>
                <c:pt idx="51570">
                  <c:v>276.48699999999963</c:v>
                </c:pt>
                <c:pt idx="51571">
                  <c:v>275.22899999999959</c:v>
                </c:pt>
                <c:pt idx="51572">
                  <c:v>273.97799999999978</c:v>
                </c:pt>
                <c:pt idx="51573">
                  <c:v>272.73399999999958</c:v>
                </c:pt>
                <c:pt idx="51574">
                  <c:v>271.49499999999978</c:v>
                </c:pt>
                <c:pt idx="51575">
                  <c:v>270.26400000000001</c:v>
                </c:pt>
                <c:pt idx="51576">
                  <c:v>269.03799999999978</c:v>
                </c:pt>
                <c:pt idx="51577">
                  <c:v>267.82</c:v>
                </c:pt>
                <c:pt idx="51578">
                  <c:v>266.608</c:v>
                </c:pt>
                <c:pt idx="51579">
                  <c:v>265.404</c:v>
                </c:pt>
                <c:pt idx="51580">
                  <c:v>264.20599999999979</c:v>
                </c:pt>
                <c:pt idx="51581">
                  <c:v>263.01400000000001</c:v>
                </c:pt>
                <c:pt idx="51582">
                  <c:v>261.83</c:v>
                </c:pt>
                <c:pt idx="51583">
                  <c:v>260.65300000000002</c:v>
                </c:pt>
                <c:pt idx="51584">
                  <c:v>259.48299999999978</c:v>
                </c:pt>
                <c:pt idx="51585">
                  <c:v>258.32</c:v>
                </c:pt>
                <c:pt idx="51586">
                  <c:v>257.16399999999999</c:v>
                </c:pt>
                <c:pt idx="51587">
                  <c:v>256.01599999999979</c:v>
                </c:pt>
                <c:pt idx="51588">
                  <c:v>254.875</c:v>
                </c:pt>
                <c:pt idx="51589">
                  <c:v>253.74099999999999</c:v>
                </c:pt>
                <c:pt idx="51590">
                  <c:v>252.61399999999998</c:v>
                </c:pt>
                <c:pt idx="51591">
                  <c:v>251.495</c:v>
                </c:pt>
                <c:pt idx="51592">
                  <c:v>250.38300000000001</c:v>
                </c:pt>
                <c:pt idx="51593">
                  <c:v>249.27899999999997</c:v>
                </c:pt>
                <c:pt idx="51594">
                  <c:v>248.18200000000004</c:v>
                </c:pt>
                <c:pt idx="51595">
                  <c:v>247.09300000000002</c:v>
                </c:pt>
                <c:pt idx="51596">
                  <c:v>246.012</c:v>
                </c:pt>
                <c:pt idx="51597">
                  <c:v>244.93800000000007</c:v>
                </c:pt>
                <c:pt idx="51598">
                  <c:v>243.87200000000001</c:v>
                </c:pt>
                <c:pt idx="51599">
                  <c:v>242.81300000000002</c:v>
                </c:pt>
                <c:pt idx="51600">
                  <c:v>241.76300000000001</c:v>
                </c:pt>
                <c:pt idx="51601">
                  <c:v>240.72</c:v>
                </c:pt>
                <c:pt idx="51602">
                  <c:v>239.685</c:v>
                </c:pt>
                <c:pt idx="51603">
                  <c:v>238.65800000000004</c:v>
                </c:pt>
                <c:pt idx="51604">
                  <c:v>237.63900000000001</c:v>
                </c:pt>
                <c:pt idx="51605">
                  <c:v>236.62800000000001</c:v>
                </c:pt>
                <c:pt idx="51606">
                  <c:v>235.625</c:v>
                </c:pt>
                <c:pt idx="51607">
                  <c:v>234.63</c:v>
                </c:pt>
                <c:pt idx="51608">
                  <c:v>233.64299999999997</c:v>
                </c:pt>
                <c:pt idx="51609">
                  <c:v>232.66300000000001</c:v>
                </c:pt>
                <c:pt idx="51610">
                  <c:v>231.69300000000001</c:v>
                </c:pt>
                <c:pt idx="51611">
                  <c:v>230.73</c:v>
                </c:pt>
                <c:pt idx="51612">
                  <c:v>229.77499999999998</c:v>
                </c:pt>
                <c:pt idx="51613">
                  <c:v>228.82900000000001</c:v>
                </c:pt>
                <c:pt idx="51614">
                  <c:v>227.89000000000001</c:v>
                </c:pt>
                <c:pt idx="51615">
                  <c:v>226.96</c:v>
                </c:pt>
                <c:pt idx="51616">
                  <c:v>226.03800000000001</c:v>
                </c:pt>
                <c:pt idx="51617">
                  <c:v>225.125</c:v>
                </c:pt>
                <c:pt idx="51618">
                  <c:v>224.21899999999999</c:v>
                </c:pt>
                <c:pt idx="51619">
                  <c:v>223.32200000000012</c:v>
                </c:pt>
                <c:pt idx="51620">
                  <c:v>222.43300000000002</c:v>
                </c:pt>
                <c:pt idx="51621">
                  <c:v>221.553</c:v>
                </c:pt>
                <c:pt idx="51622">
                  <c:v>220.68100000000001</c:v>
                </c:pt>
                <c:pt idx="51623">
                  <c:v>219.81700000000001</c:v>
                </c:pt>
                <c:pt idx="51624">
                  <c:v>218.96200000000007</c:v>
                </c:pt>
                <c:pt idx="51625">
                  <c:v>218.11399999999998</c:v>
                </c:pt>
                <c:pt idx="51626">
                  <c:v>217.27599999999998</c:v>
                </c:pt>
                <c:pt idx="51627">
                  <c:v>216.446</c:v>
                </c:pt>
                <c:pt idx="51628">
                  <c:v>215.624</c:v>
                </c:pt>
                <c:pt idx="51629">
                  <c:v>214.81</c:v>
                </c:pt>
                <c:pt idx="51630">
                  <c:v>214.005</c:v>
                </c:pt>
                <c:pt idx="51631">
                  <c:v>213.208</c:v>
                </c:pt>
                <c:pt idx="51632">
                  <c:v>212.42000000000004</c:v>
                </c:pt>
                <c:pt idx="51633">
                  <c:v>211.64</c:v>
                </c:pt>
                <c:pt idx="51634">
                  <c:v>210.869</c:v>
                </c:pt>
                <c:pt idx="51635">
                  <c:v>210.10599999999999</c:v>
                </c:pt>
                <c:pt idx="51636">
                  <c:v>209.35100000000011</c:v>
                </c:pt>
                <c:pt idx="51637">
                  <c:v>208.60499999999999</c:v>
                </c:pt>
                <c:pt idx="51638">
                  <c:v>207.86800000000011</c:v>
                </c:pt>
                <c:pt idx="51639">
                  <c:v>207.13900000000001</c:v>
                </c:pt>
                <c:pt idx="51640">
                  <c:v>206.41800000000001</c:v>
                </c:pt>
                <c:pt idx="51641">
                  <c:v>205.70499999999998</c:v>
                </c:pt>
                <c:pt idx="51642">
                  <c:v>205.001</c:v>
                </c:pt>
                <c:pt idx="51643">
                  <c:v>204.30600000000001</c:v>
                </c:pt>
                <c:pt idx="51644">
                  <c:v>203.61899999999997</c:v>
                </c:pt>
                <c:pt idx="51645">
                  <c:v>202.94</c:v>
                </c:pt>
                <c:pt idx="51646">
                  <c:v>202.26999999999998</c:v>
                </c:pt>
                <c:pt idx="51647">
                  <c:v>201.608</c:v>
                </c:pt>
                <c:pt idx="51648">
                  <c:v>200.95400000000001</c:v>
                </c:pt>
                <c:pt idx="51649">
                  <c:v>200.309</c:v>
                </c:pt>
                <c:pt idx="51650">
                  <c:v>199.67299999999997</c:v>
                </c:pt>
                <c:pt idx="51651">
                  <c:v>199.04399999999998</c:v>
                </c:pt>
                <c:pt idx="51652">
                  <c:v>198.42400000000001</c:v>
                </c:pt>
                <c:pt idx="51653">
                  <c:v>197.81200000000001</c:v>
                </c:pt>
                <c:pt idx="51654">
                  <c:v>197.20899999999997</c:v>
                </c:pt>
                <c:pt idx="51655">
                  <c:v>196.61399999999998</c:v>
                </c:pt>
                <c:pt idx="51656">
                  <c:v>196.02700000000004</c:v>
                </c:pt>
                <c:pt idx="51657">
                  <c:v>195.44900000000001</c:v>
                </c:pt>
                <c:pt idx="51658">
                  <c:v>194.87800000000001</c:v>
                </c:pt>
                <c:pt idx="51659">
                  <c:v>194.316</c:v>
                </c:pt>
                <c:pt idx="51660">
                  <c:v>193.762</c:v>
                </c:pt>
                <c:pt idx="51661">
                  <c:v>193.21699999999998</c:v>
                </c:pt>
                <c:pt idx="51662">
                  <c:v>192.67899999999997</c:v>
                </c:pt>
                <c:pt idx="51663">
                  <c:v>192.15</c:v>
                </c:pt>
                <c:pt idx="51664">
                  <c:v>191.62900000000002</c:v>
                </c:pt>
                <c:pt idx="51665">
                  <c:v>191.11599999999999</c:v>
                </c:pt>
                <c:pt idx="51666">
                  <c:v>190.61099999999999</c:v>
                </c:pt>
                <c:pt idx="51667">
                  <c:v>190.11499999999998</c:v>
                </c:pt>
                <c:pt idx="51668">
                  <c:v>189.626</c:v>
                </c:pt>
                <c:pt idx="51669">
                  <c:v>189.14499999999998</c:v>
                </c:pt>
                <c:pt idx="51670">
                  <c:v>188.67299999999997</c:v>
                </c:pt>
                <c:pt idx="51671">
                  <c:v>188.208</c:v>
                </c:pt>
                <c:pt idx="51672">
                  <c:v>187.75200000000001</c:v>
                </c:pt>
                <c:pt idx="51673">
                  <c:v>187.303</c:v>
                </c:pt>
                <c:pt idx="51674">
                  <c:v>186.86200000000011</c:v>
                </c:pt>
                <c:pt idx="51675">
                  <c:v>186.43</c:v>
                </c:pt>
                <c:pt idx="51676">
                  <c:v>186.005</c:v>
                </c:pt>
                <c:pt idx="51677">
                  <c:v>185.58800000000011</c:v>
                </c:pt>
                <c:pt idx="51678">
                  <c:v>185.178</c:v>
                </c:pt>
                <c:pt idx="51679">
                  <c:v>184.77699999999999</c:v>
                </c:pt>
                <c:pt idx="51680">
                  <c:v>184.38300000000001</c:v>
                </c:pt>
                <c:pt idx="51681">
                  <c:v>183.99700000000001</c:v>
                </c:pt>
                <c:pt idx="51682">
                  <c:v>183.61899999999997</c:v>
                </c:pt>
                <c:pt idx="51683">
                  <c:v>183.24899999999997</c:v>
                </c:pt>
                <c:pt idx="51684">
                  <c:v>182.88600000000011</c:v>
                </c:pt>
                <c:pt idx="51685">
                  <c:v>182.53</c:v>
                </c:pt>
                <c:pt idx="51686">
                  <c:v>182.18300000000002</c:v>
                </c:pt>
                <c:pt idx="51687">
                  <c:v>181.84300000000002</c:v>
                </c:pt>
                <c:pt idx="51688">
                  <c:v>181.51</c:v>
                </c:pt>
                <c:pt idx="51689">
                  <c:v>181.185</c:v>
                </c:pt>
                <c:pt idx="51690">
                  <c:v>180.86800000000011</c:v>
                </c:pt>
                <c:pt idx="51691">
                  <c:v>180.55800000000011</c:v>
                </c:pt>
                <c:pt idx="51692">
                  <c:v>180.255</c:v>
                </c:pt>
                <c:pt idx="51693">
                  <c:v>179.96</c:v>
                </c:pt>
                <c:pt idx="51694">
                  <c:v>179.672</c:v>
                </c:pt>
                <c:pt idx="51695">
                  <c:v>179.3910000000001</c:v>
                </c:pt>
                <c:pt idx="51696">
                  <c:v>179.11799999999999</c:v>
                </c:pt>
                <c:pt idx="51697">
                  <c:v>178.85200000000012</c:v>
                </c:pt>
                <c:pt idx="51698">
                  <c:v>178.59300000000002</c:v>
                </c:pt>
                <c:pt idx="51699">
                  <c:v>178.34100000000001</c:v>
                </c:pt>
                <c:pt idx="51700">
                  <c:v>178.096</c:v>
                </c:pt>
                <c:pt idx="51701">
                  <c:v>177.85900000000001</c:v>
                </c:pt>
                <c:pt idx="51702">
                  <c:v>177.62900000000002</c:v>
                </c:pt>
                <c:pt idx="51703">
                  <c:v>177.40600000000001</c:v>
                </c:pt>
                <c:pt idx="51704">
                  <c:v>177.18900000000002</c:v>
                </c:pt>
                <c:pt idx="51705">
                  <c:v>176.9800000000001</c:v>
                </c:pt>
                <c:pt idx="51706">
                  <c:v>176.77799999999999</c:v>
                </c:pt>
                <c:pt idx="51707">
                  <c:v>176.58200000000011</c:v>
                </c:pt>
                <c:pt idx="51708">
                  <c:v>176.39400000000001</c:v>
                </c:pt>
                <c:pt idx="51709">
                  <c:v>176.21199999999999</c:v>
                </c:pt>
                <c:pt idx="51710">
                  <c:v>176.03700000000001</c:v>
                </c:pt>
                <c:pt idx="51711">
                  <c:v>175.869</c:v>
                </c:pt>
                <c:pt idx="51712">
                  <c:v>175.708</c:v>
                </c:pt>
                <c:pt idx="51713">
                  <c:v>175.553</c:v>
                </c:pt>
                <c:pt idx="51714">
                  <c:v>175.40600000000001</c:v>
                </c:pt>
                <c:pt idx="51715">
                  <c:v>175.26399999999998</c:v>
                </c:pt>
                <c:pt idx="51716">
                  <c:v>175.13</c:v>
                </c:pt>
                <c:pt idx="51717">
                  <c:v>175.00200000000001</c:v>
                </c:pt>
                <c:pt idx="51718">
                  <c:v>174.88000000000011</c:v>
                </c:pt>
                <c:pt idx="51719">
                  <c:v>174.76499999999999</c:v>
                </c:pt>
                <c:pt idx="51720">
                  <c:v>174.65600000000001</c:v>
                </c:pt>
                <c:pt idx="51721">
                  <c:v>174.554</c:v>
                </c:pt>
                <c:pt idx="51722">
                  <c:v>174.45800000000011</c:v>
                </c:pt>
                <c:pt idx="51723">
                  <c:v>174.369</c:v>
                </c:pt>
                <c:pt idx="51724">
                  <c:v>174.286</c:v>
                </c:pt>
                <c:pt idx="51725">
                  <c:v>174.20899999999997</c:v>
                </c:pt>
                <c:pt idx="51726">
                  <c:v>174.13800000000001</c:v>
                </c:pt>
                <c:pt idx="51727">
                  <c:v>174.07399999999998</c:v>
                </c:pt>
                <c:pt idx="51728">
                  <c:v>174.01599999999999</c:v>
                </c:pt>
                <c:pt idx="51729">
                  <c:v>173.964</c:v>
                </c:pt>
                <c:pt idx="51730">
                  <c:v>173.91800000000001</c:v>
                </c:pt>
                <c:pt idx="51731">
                  <c:v>173.87800000000001</c:v>
                </c:pt>
                <c:pt idx="51732">
                  <c:v>173.84399999999999</c:v>
                </c:pt>
                <c:pt idx="51733">
                  <c:v>173.81700000000001</c:v>
                </c:pt>
                <c:pt idx="51734">
                  <c:v>173.79499999999999</c:v>
                </c:pt>
                <c:pt idx="51735">
                  <c:v>173.77899999999997</c:v>
                </c:pt>
                <c:pt idx="51736">
                  <c:v>173.76999999999998</c:v>
                </c:pt>
                <c:pt idx="51737">
                  <c:v>173.76599999999999</c:v>
                </c:pt>
                <c:pt idx="51738">
                  <c:v>173.768</c:v>
                </c:pt>
                <c:pt idx="51739">
                  <c:v>173.77499999999998</c:v>
                </c:pt>
                <c:pt idx="51740">
                  <c:v>173.78900000000002</c:v>
                </c:pt>
                <c:pt idx="51741">
                  <c:v>173.80800000000011</c:v>
                </c:pt>
                <c:pt idx="51742">
                  <c:v>173.833</c:v>
                </c:pt>
                <c:pt idx="51743">
                  <c:v>173.864</c:v>
                </c:pt>
                <c:pt idx="51744">
                  <c:v>173.9</c:v>
                </c:pt>
                <c:pt idx="51745">
                  <c:v>173.94200000000001</c:v>
                </c:pt>
                <c:pt idx="51746">
                  <c:v>173.99</c:v>
                </c:pt>
                <c:pt idx="51747">
                  <c:v>174.04300000000001</c:v>
                </c:pt>
                <c:pt idx="51748">
                  <c:v>174.102</c:v>
                </c:pt>
                <c:pt idx="51749">
                  <c:v>174.166</c:v>
                </c:pt>
                <c:pt idx="51750">
                  <c:v>174.23599999999999</c:v>
                </c:pt>
                <c:pt idx="51751">
                  <c:v>174.31100000000001</c:v>
                </c:pt>
                <c:pt idx="51752">
                  <c:v>174.39200000000011</c:v>
                </c:pt>
                <c:pt idx="51753">
                  <c:v>174.47800000000001</c:v>
                </c:pt>
                <c:pt idx="51754">
                  <c:v>174.56900000000002</c:v>
                </c:pt>
                <c:pt idx="51755">
                  <c:v>174.666</c:v>
                </c:pt>
                <c:pt idx="51756">
                  <c:v>174.768</c:v>
                </c:pt>
                <c:pt idx="51757">
                  <c:v>174.875</c:v>
                </c:pt>
                <c:pt idx="51758">
                  <c:v>174.98800000000011</c:v>
                </c:pt>
                <c:pt idx="51759">
                  <c:v>175.10499999999999</c:v>
                </c:pt>
                <c:pt idx="51760">
                  <c:v>175.22800000000001</c:v>
                </c:pt>
                <c:pt idx="51761">
                  <c:v>175.35700000000011</c:v>
                </c:pt>
                <c:pt idx="51762">
                  <c:v>175.49</c:v>
                </c:pt>
                <c:pt idx="51763">
                  <c:v>175.62800000000001</c:v>
                </c:pt>
                <c:pt idx="51764">
                  <c:v>175.77199999999999</c:v>
                </c:pt>
                <c:pt idx="51765">
                  <c:v>175.92100000000011</c:v>
                </c:pt>
                <c:pt idx="51766">
                  <c:v>176.07399999999998</c:v>
                </c:pt>
                <c:pt idx="51767">
                  <c:v>176.233</c:v>
                </c:pt>
                <c:pt idx="51768">
                  <c:v>176.39600000000004</c:v>
                </c:pt>
                <c:pt idx="51769">
                  <c:v>176.565</c:v>
                </c:pt>
                <c:pt idx="51770">
                  <c:v>176.739</c:v>
                </c:pt>
                <c:pt idx="51771">
                  <c:v>176.917</c:v>
                </c:pt>
                <c:pt idx="51772">
                  <c:v>177.101</c:v>
                </c:pt>
                <c:pt idx="51773">
                  <c:v>177.28900000000002</c:v>
                </c:pt>
                <c:pt idx="51774">
                  <c:v>177.48200000000011</c:v>
                </c:pt>
                <c:pt idx="51775">
                  <c:v>177.68</c:v>
                </c:pt>
                <c:pt idx="51776">
                  <c:v>177.88300000000001</c:v>
                </c:pt>
                <c:pt idx="51777">
                  <c:v>178.09100000000001</c:v>
                </c:pt>
                <c:pt idx="51778">
                  <c:v>178.303</c:v>
                </c:pt>
                <c:pt idx="51779">
                  <c:v>178.52</c:v>
                </c:pt>
                <c:pt idx="51780">
                  <c:v>178.74199999999999</c:v>
                </c:pt>
                <c:pt idx="51781">
                  <c:v>178.96900000000002</c:v>
                </c:pt>
                <c:pt idx="51782">
                  <c:v>179.2</c:v>
                </c:pt>
                <c:pt idx="51783">
                  <c:v>179.43600000000001</c:v>
                </c:pt>
                <c:pt idx="51784">
                  <c:v>179.67699999999999</c:v>
                </c:pt>
                <c:pt idx="51785">
                  <c:v>179.92200000000011</c:v>
                </c:pt>
                <c:pt idx="51786">
                  <c:v>180.172</c:v>
                </c:pt>
                <c:pt idx="51787">
                  <c:v>180.42700000000011</c:v>
                </c:pt>
                <c:pt idx="51788">
                  <c:v>180.68600000000001</c:v>
                </c:pt>
                <c:pt idx="51789">
                  <c:v>180.95000000000007</c:v>
                </c:pt>
                <c:pt idx="51790">
                  <c:v>181.21799999999999</c:v>
                </c:pt>
                <c:pt idx="51791">
                  <c:v>181.49100000000001</c:v>
                </c:pt>
                <c:pt idx="51792">
                  <c:v>181.76900000000001</c:v>
                </c:pt>
                <c:pt idx="51793">
                  <c:v>182.05100000000004</c:v>
                </c:pt>
                <c:pt idx="51794">
                  <c:v>182.33700000000007</c:v>
                </c:pt>
                <c:pt idx="51795">
                  <c:v>182.62800000000001</c:v>
                </c:pt>
                <c:pt idx="51796">
                  <c:v>182.923</c:v>
                </c:pt>
                <c:pt idx="51797">
                  <c:v>183.22300000000001</c:v>
                </c:pt>
                <c:pt idx="51798">
                  <c:v>183.52800000000011</c:v>
                </c:pt>
                <c:pt idx="51799">
                  <c:v>183.83600000000001</c:v>
                </c:pt>
                <c:pt idx="51800">
                  <c:v>184.15</c:v>
                </c:pt>
                <c:pt idx="51801">
                  <c:v>184.46700000000001</c:v>
                </c:pt>
                <c:pt idx="51802">
                  <c:v>184.78900000000002</c:v>
                </c:pt>
                <c:pt idx="51803">
                  <c:v>185.11599999999999</c:v>
                </c:pt>
                <c:pt idx="51804">
                  <c:v>185.446</c:v>
                </c:pt>
                <c:pt idx="51805">
                  <c:v>185.78200000000001</c:v>
                </c:pt>
                <c:pt idx="51806">
                  <c:v>186.12100000000001</c:v>
                </c:pt>
                <c:pt idx="51807">
                  <c:v>186.465</c:v>
                </c:pt>
                <c:pt idx="51808">
                  <c:v>186.81300000000002</c:v>
                </c:pt>
                <c:pt idx="51809">
                  <c:v>187.166</c:v>
                </c:pt>
                <c:pt idx="51810">
                  <c:v>187.523</c:v>
                </c:pt>
                <c:pt idx="51811">
                  <c:v>187.88400000000001</c:v>
                </c:pt>
                <c:pt idx="51812">
                  <c:v>188.25</c:v>
                </c:pt>
                <c:pt idx="51813">
                  <c:v>188.62</c:v>
                </c:pt>
                <c:pt idx="51814">
                  <c:v>188.994</c:v>
                </c:pt>
                <c:pt idx="51815">
                  <c:v>189.37200000000001</c:v>
                </c:pt>
                <c:pt idx="51816">
                  <c:v>189.755</c:v>
                </c:pt>
                <c:pt idx="51817">
                  <c:v>190.142</c:v>
                </c:pt>
                <c:pt idx="51818">
                  <c:v>190.53399999999999</c:v>
                </c:pt>
                <c:pt idx="51819">
                  <c:v>190.929</c:v>
                </c:pt>
                <c:pt idx="51820">
                  <c:v>191.32900000000001</c:v>
                </c:pt>
                <c:pt idx="51821">
                  <c:v>191.733</c:v>
                </c:pt>
                <c:pt idx="51822">
                  <c:v>192.14099999999999</c:v>
                </c:pt>
                <c:pt idx="51823">
                  <c:v>192.554</c:v>
                </c:pt>
                <c:pt idx="51824">
                  <c:v>192.971</c:v>
                </c:pt>
                <c:pt idx="51825">
                  <c:v>193.39200000000011</c:v>
                </c:pt>
                <c:pt idx="51826">
                  <c:v>193.81700000000001</c:v>
                </c:pt>
                <c:pt idx="51827">
                  <c:v>194.24699999999999</c:v>
                </c:pt>
                <c:pt idx="51828">
                  <c:v>194.68100000000001</c:v>
                </c:pt>
                <c:pt idx="51829">
                  <c:v>195.11899999999997</c:v>
                </c:pt>
                <c:pt idx="51830">
                  <c:v>195.56100000000001</c:v>
                </c:pt>
                <c:pt idx="51831">
                  <c:v>196.00800000000001</c:v>
                </c:pt>
                <c:pt idx="51832">
                  <c:v>196.459</c:v>
                </c:pt>
                <c:pt idx="51833">
                  <c:v>196.91399999999999</c:v>
                </c:pt>
                <c:pt idx="51834">
                  <c:v>197.37300000000002</c:v>
                </c:pt>
                <c:pt idx="51835">
                  <c:v>197.83600000000001</c:v>
                </c:pt>
                <c:pt idx="51836">
                  <c:v>198.304</c:v>
                </c:pt>
                <c:pt idx="51837">
                  <c:v>198.77599999999998</c:v>
                </c:pt>
                <c:pt idx="51838">
                  <c:v>199.25200000000001</c:v>
                </c:pt>
                <c:pt idx="51839">
                  <c:v>199.732</c:v>
                </c:pt>
                <c:pt idx="51840">
                  <c:v>200.21699999999998</c:v>
                </c:pt>
                <c:pt idx="51841">
                  <c:v>200.70599999999999</c:v>
                </c:pt>
                <c:pt idx="51842">
                  <c:v>201.19900000000001</c:v>
                </c:pt>
                <c:pt idx="51843">
                  <c:v>201.696</c:v>
                </c:pt>
                <c:pt idx="51844">
                  <c:v>202.197</c:v>
                </c:pt>
                <c:pt idx="51845">
                  <c:v>202.70299999999997</c:v>
                </c:pt>
                <c:pt idx="51846">
                  <c:v>203.21299999999999</c:v>
                </c:pt>
                <c:pt idx="51847">
                  <c:v>203.727</c:v>
                </c:pt>
                <c:pt idx="51848">
                  <c:v>204.24599999999998</c:v>
                </c:pt>
                <c:pt idx="51849">
                  <c:v>204.768</c:v>
                </c:pt>
                <c:pt idx="51850">
                  <c:v>205.29499999999999</c:v>
                </c:pt>
                <c:pt idx="51851">
                  <c:v>205.82600000000011</c:v>
                </c:pt>
                <c:pt idx="51852">
                  <c:v>206.36200000000011</c:v>
                </c:pt>
                <c:pt idx="51853">
                  <c:v>206.90100000000001</c:v>
                </c:pt>
                <c:pt idx="51854">
                  <c:v>207.44499999999999</c:v>
                </c:pt>
                <c:pt idx="51855">
                  <c:v>207.99300000000002</c:v>
                </c:pt>
                <c:pt idx="51856">
                  <c:v>208.54499999999999</c:v>
                </c:pt>
                <c:pt idx="51857">
                  <c:v>209.102</c:v>
                </c:pt>
                <c:pt idx="51858">
                  <c:v>209.66300000000001</c:v>
                </c:pt>
                <c:pt idx="51859">
                  <c:v>210.22800000000001</c:v>
                </c:pt>
                <c:pt idx="51860">
                  <c:v>210.797</c:v>
                </c:pt>
                <c:pt idx="51861">
                  <c:v>211.37100000000001</c:v>
                </c:pt>
                <c:pt idx="51862">
                  <c:v>211.94900000000001</c:v>
                </c:pt>
                <c:pt idx="51863">
                  <c:v>212.53100000000001</c:v>
                </c:pt>
                <c:pt idx="51864">
                  <c:v>213.11699999999999</c:v>
                </c:pt>
                <c:pt idx="51865">
                  <c:v>213.708</c:v>
                </c:pt>
                <c:pt idx="51866">
                  <c:v>214.303</c:v>
                </c:pt>
                <c:pt idx="51867">
                  <c:v>214.90200000000004</c:v>
                </c:pt>
                <c:pt idx="51868">
                  <c:v>215.506</c:v>
                </c:pt>
                <c:pt idx="51869">
                  <c:v>216.11399999999998</c:v>
                </c:pt>
                <c:pt idx="51870">
                  <c:v>216.726</c:v>
                </c:pt>
                <c:pt idx="51871">
                  <c:v>217.34200000000001</c:v>
                </c:pt>
                <c:pt idx="51872">
                  <c:v>217.96300000000002</c:v>
                </c:pt>
                <c:pt idx="51873">
                  <c:v>218.58800000000011</c:v>
                </c:pt>
                <c:pt idx="51874">
                  <c:v>219.21799999999999</c:v>
                </c:pt>
                <c:pt idx="51875">
                  <c:v>219.85100000000011</c:v>
                </c:pt>
                <c:pt idx="51876">
                  <c:v>220.489</c:v>
                </c:pt>
                <c:pt idx="51877">
                  <c:v>221.13200000000001</c:v>
                </c:pt>
                <c:pt idx="51878">
                  <c:v>221.77799999999999</c:v>
                </c:pt>
                <c:pt idx="51879">
                  <c:v>222.429</c:v>
                </c:pt>
                <c:pt idx="51880">
                  <c:v>223.084</c:v>
                </c:pt>
                <c:pt idx="51881">
                  <c:v>223.74399999999989</c:v>
                </c:pt>
                <c:pt idx="51882">
                  <c:v>224.40800000000004</c:v>
                </c:pt>
                <c:pt idx="51883">
                  <c:v>225.07599999999999</c:v>
                </c:pt>
                <c:pt idx="51884">
                  <c:v>225.74799999999999</c:v>
                </c:pt>
                <c:pt idx="51885">
                  <c:v>226.42500000000001</c:v>
                </c:pt>
                <c:pt idx="51886">
                  <c:v>227.107</c:v>
                </c:pt>
                <c:pt idx="51887">
                  <c:v>227.792</c:v>
                </c:pt>
                <c:pt idx="51888">
                  <c:v>228.48200000000011</c:v>
                </c:pt>
                <c:pt idx="51889">
                  <c:v>229.17599999999999</c:v>
                </c:pt>
                <c:pt idx="51890">
                  <c:v>229.875</c:v>
                </c:pt>
                <c:pt idx="51891">
                  <c:v>230.578</c:v>
                </c:pt>
                <c:pt idx="51892">
                  <c:v>231.285</c:v>
                </c:pt>
                <c:pt idx="51893">
                  <c:v>231.99700000000001</c:v>
                </c:pt>
                <c:pt idx="51894">
                  <c:v>232.71299999999999</c:v>
                </c:pt>
                <c:pt idx="51895">
                  <c:v>233.43300000000002</c:v>
                </c:pt>
                <c:pt idx="51896">
                  <c:v>234.15800000000004</c:v>
                </c:pt>
                <c:pt idx="51897">
                  <c:v>234.88700000000011</c:v>
                </c:pt>
                <c:pt idx="51898">
                  <c:v>235.62</c:v>
                </c:pt>
                <c:pt idx="51899">
                  <c:v>236.35800000000012</c:v>
                </c:pt>
                <c:pt idx="51900">
                  <c:v>237.1</c:v>
                </c:pt>
                <c:pt idx="51901">
                  <c:v>237.846</c:v>
                </c:pt>
                <c:pt idx="51902">
                  <c:v>238.59700000000001</c:v>
                </c:pt>
                <c:pt idx="51903">
                  <c:v>239.35200000000012</c:v>
                </c:pt>
                <c:pt idx="51904">
                  <c:v>240.11199999999999</c:v>
                </c:pt>
                <c:pt idx="51905">
                  <c:v>240.876</c:v>
                </c:pt>
                <c:pt idx="51906">
                  <c:v>241.64399999999998</c:v>
                </c:pt>
                <c:pt idx="51907">
                  <c:v>242.416</c:v>
                </c:pt>
                <c:pt idx="51908">
                  <c:v>243.19300000000001</c:v>
                </c:pt>
                <c:pt idx="51909">
                  <c:v>243.97399999999999</c:v>
                </c:pt>
                <c:pt idx="51910">
                  <c:v>244.76</c:v>
                </c:pt>
                <c:pt idx="51911">
                  <c:v>245.55</c:v>
                </c:pt>
                <c:pt idx="51912">
                  <c:v>246.34399999999999</c:v>
                </c:pt>
                <c:pt idx="51913">
                  <c:v>247.142</c:v>
                </c:pt>
                <c:pt idx="51914">
                  <c:v>247.94499999999999</c:v>
                </c:pt>
                <c:pt idx="51915">
                  <c:v>248.75200000000001</c:v>
                </c:pt>
                <c:pt idx="51916">
                  <c:v>249.56399999999999</c:v>
                </c:pt>
                <c:pt idx="51917">
                  <c:v>250.37900000000002</c:v>
                </c:pt>
                <c:pt idx="51918">
                  <c:v>251.19900000000001</c:v>
                </c:pt>
                <c:pt idx="51919">
                  <c:v>252.024</c:v>
                </c:pt>
                <c:pt idx="51920">
                  <c:v>252.85200000000012</c:v>
                </c:pt>
                <c:pt idx="51921">
                  <c:v>253.685</c:v>
                </c:pt>
                <c:pt idx="51922">
                  <c:v>254.523</c:v>
                </c:pt>
                <c:pt idx="51923">
                  <c:v>255.364</c:v>
                </c:pt>
                <c:pt idx="51924">
                  <c:v>256.20999999999975</c:v>
                </c:pt>
                <c:pt idx="51925">
                  <c:v>257.06</c:v>
                </c:pt>
                <c:pt idx="51926">
                  <c:v>257.91399999999965</c:v>
                </c:pt>
                <c:pt idx="51927">
                  <c:v>258.7729999999998</c:v>
                </c:pt>
                <c:pt idx="51928">
                  <c:v>259.63499999999999</c:v>
                </c:pt>
                <c:pt idx="51929">
                  <c:v>260.50200000000001</c:v>
                </c:pt>
                <c:pt idx="51930">
                  <c:v>261.37299999999999</c:v>
                </c:pt>
                <c:pt idx="51931">
                  <c:v>262.24900000000002</c:v>
                </c:pt>
                <c:pt idx="51932">
                  <c:v>263.12799999999999</c:v>
                </c:pt>
                <c:pt idx="51933">
                  <c:v>264.012</c:v>
                </c:pt>
                <c:pt idx="51934">
                  <c:v>264.89999999999975</c:v>
                </c:pt>
                <c:pt idx="51935">
                  <c:v>265.79199999999958</c:v>
                </c:pt>
                <c:pt idx="51936">
                  <c:v>266.68799999999999</c:v>
                </c:pt>
                <c:pt idx="51937">
                  <c:v>267.589</c:v>
                </c:pt>
                <c:pt idx="51938">
                  <c:v>268.49299999999965</c:v>
                </c:pt>
                <c:pt idx="51939">
                  <c:v>269.40199999999965</c:v>
                </c:pt>
                <c:pt idx="51940">
                  <c:v>270.315</c:v>
                </c:pt>
                <c:pt idx="51941">
                  <c:v>271.23200000000003</c:v>
                </c:pt>
                <c:pt idx="51942">
                  <c:v>272.15199999999999</c:v>
                </c:pt>
                <c:pt idx="51943">
                  <c:v>273.077</c:v>
                </c:pt>
                <c:pt idx="51944">
                  <c:v>274.00700000000001</c:v>
                </c:pt>
                <c:pt idx="51945">
                  <c:v>274.94</c:v>
                </c:pt>
                <c:pt idx="51946">
                  <c:v>275.87700000000001</c:v>
                </c:pt>
                <c:pt idx="51947">
                  <c:v>276.81799999999993</c:v>
                </c:pt>
                <c:pt idx="51948">
                  <c:v>277.76299999999975</c:v>
                </c:pt>
                <c:pt idx="51949">
                  <c:v>278.71199999999965</c:v>
                </c:pt>
                <c:pt idx="51950">
                  <c:v>279.66500000000002</c:v>
                </c:pt>
                <c:pt idx="51951">
                  <c:v>280.62200000000001</c:v>
                </c:pt>
                <c:pt idx="51952">
                  <c:v>281.58199999999965</c:v>
                </c:pt>
                <c:pt idx="51953">
                  <c:v>282.54700000000008</c:v>
                </c:pt>
                <c:pt idx="51954">
                  <c:v>283.51599999999979</c:v>
                </c:pt>
                <c:pt idx="51955">
                  <c:v>284.48799999999977</c:v>
                </c:pt>
                <c:pt idx="51956">
                  <c:v>285.46499999999975</c:v>
                </c:pt>
                <c:pt idx="51957">
                  <c:v>286.44499999999999</c:v>
                </c:pt>
                <c:pt idx="51958">
                  <c:v>287.42799999999966</c:v>
                </c:pt>
                <c:pt idx="51959">
                  <c:v>288.41599999999966</c:v>
                </c:pt>
                <c:pt idx="51960">
                  <c:v>289.40799999999979</c:v>
                </c:pt>
                <c:pt idx="51961">
                  <c:v>290.40299999999979</c:v>
                </c:pt>
                <c:pt idx="51962">
                  <c:v>291.40199999999965</c:v>
                </c:pt>
                <c:pt idx="51963">
                  <c:v>292.404</c:v>
                </c:pt>
                <c:pt idx="51964">
                  <c:v>293.41099999999977</c:v>
                </c:pt>
                <c:pt idx="51965">
                  <c:v>294.41999999999979</c:v>
                </c:pt>
                <c:pt idx="51966">
                  <c:v>295.43400000000003</c:v>
                </c:pt>
                <c:pt idx="51967">
                  <c:v>296.45099999999979</c:v>
                </c:pt>
                <c:pt idx="51968">
                  <c:v>297.47199999999958</c:v>
                </c:pt>
                <c:pt idx="51969">
                  <c:v>298.49599999999958</c:v>
                </c:pt>
                <c:pt idx="51970">
                  <c:v>299.524</c:v>
                </c:pt>
                <c:pt idx="51971">
                  <c:v>300.55500000000001</c:v>
                </c:pt>
                <c:pt idx="51972">
                  <c:v>301.58999999999975</c:v>
                </c:pt>
                <c:pt idx="51973">
                  <c:v>302.62799999999999</c:v>
                </c:pt>
                <c:pt idx="51974">
                  <c:v>303.66899999999993</c:v>
                </c:pt>
                <c:pt idx="51975">
                  <c:v>304.714</c:v>
                </c:pt>
                <c:pt idx="51976">
                  <c:v>305.762</c:v>
                </c:pt>
                <c:pt idx="51977">
                  <c:v>306.81400000000002</c:v>
                </c:pt>
                <c:pt idx="51978">
                  <c:v>307.86900000000026</c:v>
                </c:pt>
                <c:pt idx="51979">
                  <c:v>308.92699999999962</c:v>
                </c:pt>
                <c:pt idx="51980">
                  <c:v>309.98799999999977</c:v>
                </c:pt>
                <c:pt idx="51981">
                  <c:v>311.053</c:v>
                </c:pt>
                <c:pt idx="51982">
                  <c:v>312.12099999999975</c:v>
                </c:pt>
                <c:pt idx="51983">
                  <c:v>313.19200000000001</c:v>
                </c:pt>
                <c:pt idx="51984">
                  <c:v>314.26599999999979</c:v>
                </c:pt>
                <c:pt idx="51985">
                  <c:v>315.34300000000002</c:v>
                </c:pt>
                <c:pt idx="51986">
                  <c:v>316.42299999999977</c:v>
                </c:pt>
                <c:pt idx="51987">
                  <c:v>317.50599999999974</c:v>
                </c:pt>
                <c:pt idx="51988">
                  <c:v>318.59299999999979</c:v>
                </c:pt>
                <c:pt idx="51989">
                  <c:v>319.68200000000002</c:v>
                </c:pt>
                <c:pt idx="51990">
                  <c:v>320.774</c:v>
                </c:pt>
                <c:pt idx="51991">
                  <c:v>321.86900000000026</c:v>
                </c:pt>
                <c:pt idx="51992">
                  <c:v>322.96599999999978</c:v>
                </c:pt>
                <c:pt idx="51993">
                  <c:v>324.06700000000001</c:v>
                </c:pt>
                <c:pt idx="51994">
                  <c:v>325.17</c:v>
                </c:pt>
                <c:pt idx="51995">
                  <c:v>326.27599999999978</c:v>
                </c:pt>
                <c:pt idx="51996">
                  <c:v>327.38499999999999</c:v>
                </c:pt>
                <c:pt idx="51997">
                  <c:v>328.49699999999962</c:v>
                </c:pt>
                <c:pt idx="51998">
                  <c:v>329.61099999999999</c:v>
                </c:pt>
                <c:pt idx="51999">
                  <c:v>330.72799999999978</c:v>
                </c:pt>
                <c:pt idx="52000">
                  <c:v>331.84699999999975</c:v>
                </c:pt>
                <c:pt idx="52001">
                  <c:v>332.96799999999979</c:v>
                </c:pt>
                <c:pt idx="52002">
                  <c:v>334.09299999999979</c:v>
                </c:pt>
                <c:pt idx="52003">
                  <c:v>335.21899999999965</c:v>
                </c:pt>
                <c:pt idx="52004">
                  <c:v>336.34899999999999</c:v>
                </c:pt>
                <c:pt idx="52005">
                  <c:v>337.47999999999979</c:v>
                </c:pt>
                <c:pt idx="52006">
                  <c:v>338.61399999999975</c:v>
                </c:pt>
                <c:pt idx="52007">
                  <c:v>339.75</c:v>
                </c:pt>
                <c:pt idx="52008">
                  <c:v>340.88799999999975</c:v>
                </c:pt>
                <c:pt idx="52009">
                  <c:v>342.029</c:v>
                </c:pt>
                <c:pt idx="52010">
                  <c:v>343.17099999999999</c:v>
                </c:pt>
                <c:pt idx="52011">
                  <c:v>344.31599999999975</c:v>
                </c:pt>
                <c:pt idx="52012">
                  <c:v>345.46299999999979</c:v>
                </c:pt>
                <c:pt idx="52013">
                  <c:v>346.61200000000002</c:v>
                </c:pt>
                <c:pt idx="52014">
                  <c:v>347.76299999999975</c:v>
                </c:pt>
                <c:pt idx="52015">
                  <c:v>348.91499999999979</c:v>
                </c:pt>
                <c:pt idx="52016">
                  <c:v>350.07</c:v>
                </c:pt>
                <c:pt idx="52017">
                  <c:v>351.22699999999958</c:v>
                </c:pt>
                <c:pt idx="52018">
                  <c:v>352.38499999999999</c:v>
                </c:pt>
                <c:pt idx="52019">
                  <c:v>353.54500000000002</c:v>
                </c:pt>
                <c:pt idx="52020">
                  <c:v>354.70699999999965</c:v>
                </c:pt>
                <c:pt idx="52021">
                  <c:v>355.87099999999975</c:v>
                </c:pt>
                <c:pt idx="52022">
                  <c:v>357.03599999999977</c:v>
                </c:pt>
                <c:pt idx="52023">
                  <c:v>358.20299999999975</c:v>
                </c:pt>
                <c:pt idx="52024">
                  <c:v>359.37099999999975</c:v>
                </c:pt>
                <c:pt idx="52025">
                  <c:v>360.541</c:v>
                </c:pt>
                <c:pt idx="52026">
                  <c:v>361.71199999999965</c:v>
                </c:pt>
                <c:pt idx="52027">
                  <c:v>362.88499999999999</c:v>
                </c:pt>
                <c:pt idx="52028">
                  <c:v>364.05900000000008</c:v>
                </c:pt>
                <c:pt idx="52029">
                  <c:v>365.23399999999958</c:v>
                </c:pt>
                <c:pt idx="52030">
                  <c:v>366.41099999999977</c:v>
                </c:pt>
                <c:pt idx="52031">
                  <c:v>367.589</c:v>
                </c:pt>
                <c:pt idx="52032">
                  <c:v>368.76799999999974</c:v>
                </c:pt>
                <c:pt idx="52033">
                  <c:v>369.94799999999975</c:v>
                </c:pt>
                <c:pt idx="52034">
                  <c:v>371.13</c:v>
                </c:pt>
                <c:pt idx="52035">
                  <c:v>372.31200000000001</c:v>
                </c:pt>
                <c:pt idx="52036">
                  <c:v>373.49499999999978</c:v>
                </c:pt>
                <c:pt idx="52037">
                  <c:v>374.67899999999975</c:v>
                </c:pt>
                <c:pt idx="52038">
                  <c:v>375.86500000000001</c:v>
                </c:pt>
                <c:pt idx="52039">
                  <c:v>377.05</c:v>
                </c:pt>
                <c:pt idx="52040">
                  <c:v>378.23699999999963</c:v>
                </c:pt>
                <c:pt idx="52041">
                  <c:v>379.42499999999978</c:v>
                </c:pt>
                <c:pt idx="52042">
                  <c:v>380.613</c:v>
                </c:pt>
                <c:pt idx="52043">
                  <c:v>381.80200000000002</c:v>
                </c:pt>
                <c:pt idx="52044">
                  <c:v>382.99099999999964</c:v>
                </c:pt>
                <c:pt idx="52045">
                  <c:v>384.18099999999993</c:v>
                </c:pt>
                <c:pt idx="52046">
                  <c:v>385.37200000000001</c:v>
                </c:pt>
                <c:pt idx="52047">
                  <c:v>386.56299999999999</c:v>
                </c:pt>
                <c:pt idx="52048">
                  <c:v>387.75400000000002</c:v>
                </c:pt>
                <c:pt idx="52049">
                  <c:v>388.94600000000003</c:v>
                </c:pt>
                <c:pt idx="52050">
                  <c:v>390.13799999999975</c:v>
                </c:pt>
                <c:pt idx="52051">
                  <c:v>391.33</c:v>
                </c:pt>
                <c:pt idx="52052">
                  <c:v>392.52199999999965</c:v>
                </c:pt>
                <c:pt idx="52053">
                  <c:v>393.71499999999975</c:v>
                </c:pt>
                <c:pt idx="52054">
                  <c:v>394.90699999999958</c:v>
                </c:pt>
                <c:pt idx="52055">
                  <c:v>396.1</c:v>
                </c:pt>
                <c:pt idx="52056">
                  <c:v>397.29299999999978</c:v>
                </c:pt>
                <c:pt idx="52057">
                  <c:v>398.48499999999979</c:v>
                </c:pt>
                <c:pt idx="52058">
                  <c:v>399.678</c:v>
                </c:pt>
                <c:pt idx="52059">
                  <c:v>400.87</c:v>
                </c:pt>
                <c:pt idx="52060">
                  <c:v>402.06200000000001</c:v>
                </c:pt>
                <c:pt idx="52061">
                  <c:v>403.25400000000002</c:v>
                </c:pt>
                <c:pt idx="52062">
                  <c:v>404.44600000000003</c:v>
                </c:pt>
                <c:pt idx="52063">
                  <c:v>405.637</c:v>
                </c:pt>
                <c:pt idx="52064">
                  <c:v>406.827</c:v>
                </c:pt>
                <c:pt idx="52065">
                  <c:v>408.01799999999974</c:v>
                </c:pt>
                <c:pt idx="52066">
                  <c:v>409.20699999999965</c:v>
                </c:pt>
                <c:pt idx="52067">
                  <c:v>410.39699999999965</c:v>
                </c:pt>
                <c:pt idx="52068">
                  <c:v>411.58499999999975</c:v>
                </c:pt>
                <c:pt idx="52069">
                  <c:v>412.7729999999998</c:v>
                </c:pt>
                <c:pt idx="52070">
                  <c:v>413.96</c:v>
                </c:pt>
                <c:pt idx="52071">
                  <c:v>415.14600000000002</c:v>
                </c:pt>
                <c:pt idx="52072">
                  <c:v>416.33199999999965</c:v>
                </c:pt>
                <c:pt idx="52073">
                  <c:v>417.517</c:v>
                </c:pt>
                <c:pt idx="52074">
                  <c:v>418.7</c:v>
                </c:pt>
                <c:pt idx="52075">
                  <c:v>419.88299999999975</c:v>
                </c:pt>
                <c:pt idx="52076">
                  <c:v>421.06400000000002</c:v>
                </c:pt>
                <c:pt idx="52077">
                  <c:v>422.245</c:v>
                </c:pt>
                <c:pt idx="52078">
                  <c:v>423.42399999999958</c:v>
                </c:pt>
                <c:pt idx="52079">
                  <c:v>424.60300000000001</c:v>
                </c:pt>
                <c:pt idx="52080">
                  <c:v>425.78</c:v>
                </c:pt>
                <c:pt idx="52081">
                  <c:v>426.95499999999993</c:v>
                </c:pt>
                <c:pt idx="52082">
                  <c:v>428.13</c:v>
                </c:pt>
                <c:pt idx="52083">
                  <c:v>429.303</c:v>
                </c:pt>
                <c:pt idx="52084">
                  <c:v>430.47399999999965</c:v>
                </c:pt>
                <c:pt idx="52085">
                  <c:v>431.64400000000023</c:v>
                </c:pt>
                <c:pt idx="52086">
                  <c:v>432.81200000000001</c:v>
                </c:pt>
                <c:pt idx="52087">
                  <c:v>433.97899999999959</c:v>
                </c:pt>
                <c:pt idx="52088">
                  <c:v>435.14400000000023</c:v>
                </c:pt>
                <c:pt idx="52089">
                  <c:v>436.30799999999999</c:v>
                </c:pt>
                <c:pt idx="52090">
                  <c:v>437.46899999999965</c:v>
                </c:pt>
                <c:pt idx="52091">
                  <c:v>438.62900000000002</c:v>
                </c:pt>
                <c:pt idx="52092">
                  <c:v>439.78699999999958</c:v>
                </c:pt>
                <c:pt idx="52093">
                  <c:v>440.94299999999993</c:v>
                </c:pt>
                <c:pt idx="52094">
                  <c:v>442.09799999999979</c:v>
                </c:pt>
                <c:pt idx="52095">
                  <c:v>443.25</c:v>
                </c:pt>
                <c:pt idx="52096">
                  <c:v>444.4</c:v>
                </c:pt>
                <c:pt idx="52097">
                  <c:v>445.54700000000008</c:v>
                </c:pt>
                <c:pt idx="52098">
                  <c:v>446.69299999999993</c:v>
                </c:pt>
                <c:pt idx="52099">
                  <c:v>447.83699999999965</c:v>
                </c:pt>
                <c:pt idx="52100">
                  <c:v>448.97799999999978</c:v>
                </c:pt>
                <c:pt idx="52101">
                  <c:v>450.11700000000002</c:v>
                </c:pt>
                <c:pt idx="52102">
                  <c:v>451.25400000000002</c:v>
                </c:pt>
                <c:pt idx="52103">
                  <c:v>452.38799999999975</c:v>
                </c:pt>
                <c:pt idx="52104">
                  <c:v>453.51900000000001</c:v>
                </c:pt>
                <c:pt idx="52105">
                  <c:v>454.64900000000023</c:v>
                </c:pt>
                <c:pt idx="52106">
                  <c:v>455.77499999999975</c:v>
                </c:pt>
                <c:pt idx="52107">
                  <c:v>456.899</c:v>
                </c:pt>
                <c:pt idx="52108">
                  <c:v>458.02099999999979</c:v>
                </c:pt>
                <c:pt idx="52109">
                  <c:v>459.13900000000001</c:v>
                </c:pt>
                <c:pt idx="52110">
                  <c:v>460.255</c:v>
                </c:pt>
                <c:pt idx="52111">
                  <c:v>461.36799999999999</c:v>
                </c:pt>
                <c:pt idx="52112">
                  <c:v>462.47799999999978</c:v>
                </c:pt>
                <c:pt idx="52113">
                  <c:v>463.58599999999979</c:v>
                </c:pt>
                <c:pt idx="52114">
                  <c:v>464.69</c:v>
                </c:pt>
                <c:pt idx="52115">
                  <c:v>465.79099999999966</c:v>
                </c:pt>
                <c:pt idx="52116">
                  <c:v>466.89</c:v>
                </c:pt>
                <c:pt idx="52117">
                  <c:v>467.98499999999979</c:v>
                </c:pt>
                <c:pt idx="52118">
                  <c:v>469.077</c:v>
                </c:pt>
                <c:pt idx="52119">
                  <c:v>470.166</c:v>
                </c:pt>
                <c:pt idx="52120">
                  <c:v>471.25200000000001</c:v>
                </c:pt>
                <c:pt idx="52121">
                  <c:v>472.334</c:v>
                </c:pt>
                <c:pt idx="52122">
                  <c:v>473.41299999999978</c:v>
                </c:pt>
                <c:pt idx="52123">
                  <c:v>474.48899999999958</c:v>
                </c:pt>
                <c:pt idx="52124">
                  <c:v>475.56099999999975</c:v>
                </c:pt>
                <c:pt idx="52125">
                  <c:v>476.63</c:v>
                </c:pt>
                <c:pt idx="52126">
                  <c:v>477.69499999999999</c:v>
                </c:pt>
                <c:pt idx="52127">
                  <c:v>478.75700000000001</c:v>
                </c:pt>
                <c:pt idx="52128">
                  <c:v>479.815</c:v>
                </c:pt>
                <c:pt idx="52129">
                  <c:v>480.86900000000026</c:v>
                </c:pt>
                <c:pt idx="52130">
                  <c:v>481.91999999999979</c:v>
                </c:pt>
                <c:pt idx="52131">
                  <c:v>482.96699999999959</c:v>
                </c:pt>
                <c:pt idx="52132">
                  <c:v>484.01</c:v>
                </c:pt>
                <c:pt idx="52133">
                  <c:v>485.05</c:v>
                </c:pt>
                <c:pt idx="52134">
                  <c:v>486.08499999999975</c:v>
                </c:pt>
                <c:pt idx="52135">
                  <c:v>487.11700000000002</c:v>
                </c:pt>
                <c:pt idx="52136">
                  <c:v>488.14400000000023</c:v>
                </c:pt>
                <c:pt idx="52137">
                  <c:v>489.16800000000001</c:v>
                </c:pt>
                <c:pt idx="52138">
                  <c:v>490.18799999999999</c:v>
                </c:pt>
                <c:pt idx="52139">
                  <c:v>491.20299999999975</c:v>
                </c:pt>
                <c:pt idx="52140">
                  <c:v>492.21499999999975</c:v>
                </c:pt>
                <c:pt idx="52141">
                  <c:v>493.22199999999958</c:v>
                </c:pt>
                <c:pt idx="52142">
                  <c:v>494.2249999999998</c:v>
                </c:pt>
                <c:pt idx="52143">
                  <c:v>495.22399999999965</c:v>
                </c:pt>
                <c:pt idx="52144">
                  <c:v>496.21799999999979</c:v>
                </c:pt>
                <c:pt idx="52145">
                  <c:v>497.20800000000003</c:v>
                </c:pt>
                <c:pt idx="52146">
                  <c:v>498.19400000000002</c:v>
                </c:pt>
                <c:pt idx="52147">
                  <c:v>499.17500000000001</c:v>
                </c:pt>
                <c:pt idx="52148">
                  <c:v>500.15199999999999</c:v>
                </c:pt>
                <c:pt idx="52149">
                  <c:v>501.12400000000002</c:v>
                </c:pt>
                <c:pt idx="52150">
                  <c:v>502.09199999999959</c:v>
                </c:pt>
                <c:pt idx="52151">
                  <c:v>503.05500000000001</c:v>
                </c:pt>
                <c:pt idx="52152">
                  <c:v>504.01400000000001</c:v>
                </c:pt>
                <c:pt idx="52153">
                  <c:v>504.96699999999959</c:v>
                </c:pt>
                <c:pt idx="52154">
                  <c:v>505.91699999999958</c:v>
                </c:pt>
                <c:pt idx="52155">
                  <c:v>506.86099999999999</c:v>
                </c:pt>
                <c:pt idx="52156">
                  <c:v>507.80099999999999</c:v>
                </c:pt>
                <c:pt idx="52157">
                  <c:v>508.73599999999965</c:v>
                </c:pt>
                <c:pt idx="52158">
                  <c:v>509.666</c:v>
                </c:pt>
                <c:pt idx="52159">
                  <c:v>510.59099999999978</c:v>
                </c:pt>
                <c:pt idx="52160">
                  <c:v>511.51</c:v>
                </c:pt>
                <c:pt idx="52161">
                  <c:v>512.42599999999959</c:v>
                </c:pt>
                <c:pt idx="52162">
                  <c:v>513.33599999999956</c:v>
                </c:pt>
                <c:pt idx="52163">
                  <c:v>514.24099999999999</c:v>
                </c:pt>
                <c:pt idx="52164">
                  <c:v>515.14099999999996</c:v>
                </c:pt>
                <c:pt idx="52165">
                  <c:v>516.03599999999949</c:v>
                </c:pt>
                <c:pt idx="52166">
                  <c:v>516.9249999999995</c:v>
                </c:pt>
                <c:pt idx="52167">
                  <c:v>517.80999999999949</c:v>
                </c:pt>
                <c:pt idx="52168">
                  <c:v>518.68900000000042</c:v>
                </c:pt>
                <c:pt idx="52169">
                  <c:v>519.56299999999942</c:v>
                </c:pt>
                <c:pt idx="52170">
                  <c:v>520.43199999999956</c:v>
                </c:pt>
                <c:pt idx="52171">
                  <c:v>521.29500000000041</c:v>
                </c:pt>
                <c:pt idx="52172">
                  <c:v>522.15300000000002</c:v>
                </c:pt>
                <c:pt idx="52173">
                  <c:v>523.005</c:v>
                </c:pt>
                <c:pt idx="52174">
                  <c:v>523.85199999999929</c:v>
                </c:pt>
                <c:pt idx="52175">
                  <c:v>524.69400000000041</c:v>
                </c:pt>
                <c:pt idx="52176">
                  <c:v>525.53</c:v>
                </c:pt>
                <c:pt idx="52177">
                  <c:v>526.35999999999956</c:v>
                </c:pt>
                <c:pt idx="52178">
                  <c:v>527.18499999999995</c:v>
                </c:pt>
                <c:pt idx="52179">
                  <c:v>528.00400000000002</c:v>
                </c:pt>
                <c:pt idx="52180">
                  <c:v>528.81799999999942</c:v>
                </c:pt>
                <c:pt idx="52181">
                  <c:v>529.62599999999998</c:v>
                </c:pt>
                <c:pt idx="52182">
                  <c:v>530.428</c:v>
                </c:pt>
                <c:pt idx="52183">
                  <c:v>531.22400000000005</c:v>
                </c:pt>
                <c:pt idx="52184">
                  <c:v>532.01499999999999</c:v>
                </c:pt>
                <c:pt idx="52185">
                  <c:v>532.79999999999995</c:v>
                </c:pt>
                <c:pt idx="52186">
                  <c:v>533.57899999999995</c:v>
                </c:pt>
                <c:pt idx="52187">
                  <c:v>534.35199999999929</c:v>
                </c:pt>
                <c:pt idx="52188">
                  <c:v>535.11900000000003</c:v>
                </c:pt>
                <c:pt idx="52189">
                  <c:v>535.88</c:v>
                </c:pt>
                <c:pt idx="52190">
                  <c:v>536.63599999999997</c:v>
                </c:pt>
                <c:pt idx="52191">
                  <c:v>537.38499999999999</c:v>
                </c:pt>
                <c:pt idx="52192">
                  <c:v>538.12800000000004</c:v>
                </c:pt>
                <c:pt idx="52193">
                  <c:v>538.86499999999955</c:v>
                </c:pt>
                <c:pt idx="52194">
                  <c:v>539.596</c:v>
                </c:pt>
                <c:pt idx="52195">
                  <c:v>540.32099999999957</c:v>
                </c:pt>
                <c:pt idx="52196">
                  <c:v>541.03899999999999</c:v>
                </c:pt>
                <c:pt idx="52197">
                  <c:v>541.7519999999995</c:v>
                </c:pt>
                <c:pt idx="52198">
                  <c:v>542.45799999999929</c:v>
                </c:pt>
                <c:pt idx="52199">
                  <c:v>543.15800000000002</c:v>
                </c:pt>
                <c:pt idx="52200">
                  <c:v>543.85199999999929</c:v>
                </c:pt>
                <c:pt idx="52201">
                  <c:v>544.53899999999999</c:v>
                </c:pt>
                <c:pt idx="52202">
                  <c:v>545.22</c:v>
                </c:pt>
                <c:pt idx="52203">
                  <c:v>545.89499999999998</c:v>
                </c:pt>
                <c:pt idx="52204">
                  <c:v>546.56299999999942</c:v>
                </c:pt>
                <c:pt idx="52205">
                  <c:v>547.22500000000002</c:v>
                </c:pt>
                <c:pt idx="52206">
                  <c:v>547.88099999999997</c:v>
                </c:pt>
                <c:pt idx="52207">
                  <c:v>548.53</c:v>
                </c:pt>
                <c:pt idx="52208">
                  <c:v>549.17200000000003</c:v>
                </c:pt>
                <c:pt idx="52209">
                  <c:v>549.80799999999942</c:v>
                </c:pt>
                <c:pt idx="52210">
                  <c:v>550.43699999999956</c:v>
                </c:pt>
                <c:pt idx="52211">
                  <c:v>551.05999999999949</c:v>
                </c:pt>
                <c:pt idx="52212">
                  <c:v>551.67600000000004</c:v>
                </c:pt>
                <c:pt idx="52213">
                  <c:v>552.28500000000042</c:v>
                </c:pt>
                <c:pt idx="52214">
                  <c:v>552.88800000000003</c:v>
                </c:pt>
                <c:pt idx="52215">
                  <c:v>553.48400000000004</c:v>
                </c:pt>
                <c:pt idx="52216">
                  <c:v>554.07400000000041</c:v>
                </c:pt>
                <c:pt idx="52217">
                  <c:v>554.65599999999949</c:v>
                </c:pt>
                <c:pt idx="52218">
                  <c:v>555.23199999999997</c:v>
                </c:pt>
                <c:pt idx="52219">
                  <c:v>555.80099999999959</c:v>
                </c:pt>
                <c:pt idx="52220">
                  <c:v>556.36300000000006</c:v>
                </c:pt>
                <c:pt idx="52221">
                  <c:v>556.91899999999998</c:v>
                </c:pt>
                <c:pt idx="52222">
                  <c:v>557.46699999999942</c:v>
                </c:pt>
                <c:pt idx="52223">
                  <c:v>558.00900000000001</c:v>
                </c:pt>
                <c:pt idx="52224">
                  <c:v>558.54300000000001</c:v>
                </c:pt>
                <c:pt idx="52225">
                  <c:v>559.07100000000003</c:v>
                </c:pt>
                <c:pt idx="52226">
                  <c:v>559.59100000000001</c:v>
                </c:pt>
                <c:pt idx="52227">
                  <c:v>560.10500000000002</c:v>
                </c:pt>
                <c:pt idx="52228">
                  <c:v>560.61199999999997</c:v>
                </c:pt>
                <c:pt idx="52229">
                  <c:v>561.11199999999997</c:v>
                </c:pt>
                <c:pt idx="52230">
                  <c:v>561.60400000000004</c:v>
                </c:pt>
                <c:pt idx="52231">
                  <c:v>562.08900000000051</c:v>
                </c:pt>
                <c:pt idx="52232">
                  <c:v>562.56799999999942</c:v>
                </c:pt>
                <c:pt idx="52233">
                  <c:v>563.03899999999999</c:v>
                </c:pt>
                <c:pt idx="52234">
                  <c:v>563.50300000000004</c:v>
                </c:pt>
                <c:pt idx="52235">
                  <c:v>563.95999999999958</c:v>
                </c:pt>
                <c:pt idx="52236">
                  <c:v>564.40899999999999</c:v>
                </c:pt>
                <c:pt idx="52237">
                  <c:v>564.85199999999929</c:v>
                </c:pt>
                <c:pt idx="52238">
                  <c:v>565.28700000000003</c:v>
                </c:pt>
                <c:pt idx="52239">
                  <c:v>565.71500000000003</c:v>
                </c:pt>
                <c:pt idx="52240">
                  <c:v>566.13499999999999</c:v>
                </c:pt>
                <c:pt idx="52241">
                  <c:v>566.54899999999998</c:v>
                </c:pt>
                <c:pt idx="52242">
                  <c:v>566.9539999999995</c:v>
                </c:pt>
                <c:pt idx="52243">
                  <c:v>567.35299999999916</c:v>
                </c:pt>
                <c:pt idx="52244">
                  <c:v>567.74400000000003</c:v>
                </c:pt>
                <c:pt idx="52245">
                  <c:v>568.12800000000004</c:v>
                </c:pt>
                <c:pt idx="52246">
                  <c:v>568.50400000000002</c:v>
                </c:pt>
                <c:pt idx="52247">
                  <c:v>568.87300000000005</c:v>
                </c:pt>
                <c:pt idx="52248">
                  <c:v>569.23400000000004</c:v>
                </c:pt>
                <c:pt idx="52249">
                  <c:v>569.58799999999997</c:v>
                </c:pt>
                <c:pt idx="52250">
                  <c:v>569.93499999999949</c:v>
                </c:pt>
                <c:pt idx="52251">
                  <c:v>570.27300000000059</c:v>
                </c:pt>
                <c:pt idx="52252">
                  <c:v>570.60500000000002</c:v>
                </c:pt>
                <c:pt idx="52253">
                  <c:v>570.92899999999997</c:v>
                </c:pt>
                <c:pt idx="52254">
                  <c:v>571.245</c:v>
                </c:pt>
                <c:pt idx="52255">
                  <c:v>571.553</c:v>
                </c:pt>
                <c:pt idx="52256">
                  <c:v>571.85399999999959</c:v>
                </c:pt>
                <c:pt idx="52257">
                  <c:v>572.14699999999959</c:v>
                </c:pt>
                <c:pt idx="52258">
                  <c:v>572.43299999999942</c:v>
                </c:pt>
                <c:pt idx="52259">
                  <c:v>572.71100000000001</c:v>
                </c:pt>
                <c:pt idx="52260">
                  <c:v>572.98099999999999</c:v>
                </c:pt>
                <c:pt idx="52261">
                  <c:v>573.24400000000003</c:v>
                </c:pt>
                <c:pt idx="52262">
                  <c:v>573.49800000000005</c:v>
                </c:pt>
                <c:pt idx="52263">
                  <c:v>573.745</c:v>
                </c:pt>
                <c:pt idx="52264">
                  <c:v>573.98500000000001</c:v>
                </c:pt>
                <c:pt idx="52265">
                  <c:v>574.21600000000001</c:v>
                </c:pt>
                <c:pt idx="52266">
                  <c:v>574.4399999999996</c:v>
                </c:pt>
                <c:pt idx="52267">
                  <c:v>574.65599999999949</c:v>
                </c:pt>
                <c:pt idx="52268">
                  <c:v>574.86399999999958</c:v>
                </c:pt>
                <c:pt idx="52269">
                  <c:v>575.06399999999996</c:v>
                </c:pt>
                <c:pt idx="52270">
                  <c:v>575.25599999999997</c:v>
                </c:pt>
                <c:pt idx="52271">
                  <c:v>575.4399999999996</c:v>
                </c:pt>
                <c:pt idx="52272">
                  <c:v>575.61699999999996</c:v>
                </c:pt>
                <c:pt idx="52273">
                  <c:v>575.78500000000042</c:v>
                </c:pt>
                <c:pt idx="52274">
                  <c:v>575.94599999999957</c:v>
                </c:pt>
                <c:pt idx="52275">
                  <c:v>576.09900000000005</c:v>
                </c:pt>
                <c:pt idx="52276">
                  <c:v>576.24300000000005</c:v>
                </c:pt>
                <c:pt idx="52277">
                  <c:v>576.38</c:v>
                </c:pt>
                <c:pt idx="52278">
                  <c:v>576.50900000000001</c:v>
                </c:pt>
                <c:pt idx="52279">
                  <c:v>576.62900000000002</c:v>
                </c:pt>
                <c:pt idx="52280">
                  <c:v>576.74199999999996</c:v>
                </c:pt>
                <c:pt idx="52281">
                  <c:v>576.8469999999993</c:v>
                </c:pt>
                <c:pt idx="52282">
                  <c:v>576.94299999999942</c:v>
                </c:pt>
                <c:pt idx="52283">
                  <c:v>577.03199999999958</c:v>
                </c:pt>
                <c:pt idx="52284">
                  <c:v>577.11199999999997</c:v>
                </c:pt>
                <c:pt idx="52285">
                  <c:v>577.18499999999995</c:v>
                </c:pt>
                <c:pt idx="52286">
                  <c:v>577.24900000000002</c:v>
                </c:pt>
                <c:pt idx="52287">
                  <c:v>577.3049999999995</c:v>
                </c:pt>
                <c:pt idx="52288">
                  <c:v>577.35299999999916</c:v>
                </c:pt>
                <c:pt idx="52289">
                  <c:v>577.3919999999996</c:v>
                </c:pt>
                <c:pt idx="52290">
                  <c:v>577.42399999999998</c:v>
                </c:pt>
                <c:pt idx="52291">
                  <c:v>577.4479999999993</c:v>
                </c:pt>
                <c:pt idx="52292">
                  <c:v>577.46299999999928</c:v>
                </c:pt>
                <c:pt idx="52293">
                  <c:v>577.47</c:v>
                </c:pt>
                <c:pt idx="52294">
                  <c:v>577.4689999999996</c:v>
                </c:pt>
                <c:pt idx="52295">
                  <c:v>577.45899999999949</c:v>
                </c:pt>
                <c:pt idx="52296">
                  <c:v>577.44199999999955</c:v>
                </c:pt>
                <c:pt idx="52297">
                  <c:v>577.4159999999996</c:v>
                </c:pt>
                <c:pt idx="52298">
                  <c:v>577.38199999999949</c:v>
                </c:pt>
                <c:pt idx="52299">
                  <c:v>577.33999999999958</c:v>
                </c:pt>
                <c:pt idx="52300">
                  <c:v>577.28900000000044</c:v>
                </c:pt>
                <c:pt idx="52301">
                  <c:v>577.23</c:v>
                </c:pt>
                <c:pt idx="52302">
                  <c:v>577.16300000000001</c:v>
                </c:pt>
                <c:pt idx="52303">
                  <c:v>577.08699999999999</c:v>
                </c:pt>
                <c:pt idx="52304">
                  <c:v>577.00300000000004</c:v>
                </c:pt>
                <c:pt idx="52305">
                  <c:v>576.91099999999949</c:v>
                </c:pt>
                <c:pt idx="52306">
                  <c:v>576.81099999999958</c:v>
                </c:pt>
                <c:pt idx="52307">
                  <c:v>576.702</c:v>
                </c:pt>
                <c:pt idx="52308">
                  <c:v>576.58500000000004</c:v>
                </c:pt>
                <c:pt idx="52309">
                  <c:v>576.45899999999949</c:v>
                </c:pt>
                <c:pt idx="52310">
                  <c:v>576.32499999999959</c:v>
                </c:pt>
                <c:pt idx="52311">
                  <c:v>576.18299999999999</c:v>
                </c:pt>
                <c:pt idx="52312">
                  <c:v>576.03199999999958</c:v>
                </c:pt>
                <c:pt idx="52313">
                  <c:v>575.87300000000005</c:v>
                </c:pt>
                <c:pt idx="52314">
                  <c:v>575.70600000000002</c:v>
                </c:pt>
                <c:pt idx="52315">
                  <c:v>575.53</c:v>
                </c:pt>
                <c:pt idx="52316">
                  <c:v>575.34599999999955</c:v>
                </c:pt>
                <c:pt idx="52317">
                  <c:v>575.154</c:v>
                </c:pt>
                <c:pt idx="52318">
                  <c:v>574.95199999999954</c:v>
                </c:pt>
                <c:pt idx="52319">
                  <c:v>574.74300000000005</c:v>
                </c:pt>
                <c:pt idx="52320">
                  <c:v>574.52499999999998</c:v>
                </c:pt>
                <c:pt idx="52321">
                  <c:v>574.29900000000043</c:v>
                </c:pt>
                <c:pt idx="52322">
                  <c:v>574.06399999999996</c:v>
                </c:pt>
                <c:pt idx="52323">
                  <c:v>573.82099999999957</c:v>
                </c:pt>
                <c:pt idx="52324">
                  <c:v>573.57000000000005</c:v>
                </c:pt>
                <c:pt idx="52325">
                  <c:v>573.30999999999949</c:v>
                </c:pt>
                <c:pt idx="52326">
                  <c:v>573.0409999999996</c:v>
                </c:pt>
                <c:pt idx="52327">
                  <c:v>572.76400000000001</c:v>
                </c:pt>
                <c:pt idx="52328">
                  <c:v>572.47900000000004</c:v>
                </c:pt>
                <c:pt idx="52329">
                  <c:v>572.18499999999995</c:v>
                </c:pt>
                <c:pt idx="52330">
                  <c:v>571.88300000000004</c:v>
                </c:pt>
                <c:pt idx="52331">
                  <c:v>571.572</c:v>
                </c:pt>
                <c:pt idx="52332">
                  <c:v>571.25300000000004</c:v>
                </c:pt>
                <c:pt idx="52333">
                  <c:v>570.92599999999959</c:v>
                </c:pt>
                <c:pt idx="52334">
                  <c:v>570.59</c:v>
                </c:pt>
                <c:pt idx="52335">
                  <c:v>570.245</c:v>
                </c:pt>
                <c:pt idx="52336">
                  <c:v>569.8919999999996</c:v>
                </c:pt>
                <c:pt idx="52337">
                  <c:v>569.53099999999949</c:v>
                </c:pt>
                <c:pt idx="52338">
                  <c:v>569.16099999999949</c:v>
                </c:pt>
                <c:pt idx="52339">
                  <c:v>568.78300000000058</c:v>
                </c:pt>
                <c:pt idx="52340">
                  <c:v>568.39699999999959</c:v>
                </c:pt>
                <c:pt idx="52341">
                  <c:v>568.00099999999998</c:v>
                </c:pt>
                <c:pt idx="52342">
                  <c:v>567.59799999999996</c:v>
                </c:pt>
                <c:pt idx="52343">
                  <c:v>567.18600000000004</c:v>
                </c:pt>
                <c:pt idx="52344">
                  <c:v>566.76599999999996</c:v>
                </c:pt>
                <c:pt idx="52345">
                  <c:v>566.33699999999942</c:v>
                </c:pt>
                <c:pt idx="52346">
                  <c:v>565.9</c:v>
                </c:pt>
                <c:pt idx="52347">
                  <c:v>565.4539999999995</c:v>
                </c:pt>
                <c:pt idx="52348">
                  <c:v>565</c:v>
                </c:pt>
                <c:pt idx="52349">
                  <c:v>564.53800000000001</c:v>
                </c:pt>
                <c:pt idx="52350">
                  <c:v>564.06699999999955</c:v>
                </c:pt>
                <c:pt idx="52351">
                  <c:v>563.58799999999997</c:v>
                </c:pt>
                <c:pt idx="52352">
                  <c:v>563.101</c:v>
                </c:pt>
                <c:pt idx="52353">
                  <c:v>562.60500000000002</c:v>
                </c:pt>
                <c:pt idx="52354">
                  <c:v>562.1</c:v>
                </c:pt>
                <c:pt idx="52355">
                  <c:v>561.58799999999997</c:v>
                </c:pt>
                <c:pt idx="52356">
                  <c:v>561.06699999999955</c:v>
                </c:pt>
                <c:pt idx="52357">
                  <c:v>560.53800000000001</c:v>
                </c:pt>
                <c:pt idx="52358">
                  <c:v>560</c:v>
                </c:pt>
                <c:pt idx="52359">
                  <c:v>559.45499999999959</c:v>
                </c:pt>
                <c:pt idx="52360">
                  <c:v>558.9</c:v>
                </c:pt>
                <c:pt idx="52361">
                  <c:v>558.33799999999928</c:v>
                </c:pt>
                <c:pt idx="52362">
                  <c:v>557.7669999999996</c:v>
                </c:pt>
                <c:pt idx="52363">
                  <c:v>557.18799999999999</c:v>
                </c:pt>
                <c:pt idx="52364">
                  <c:v>556.601</c:v>
                </c:pt>
                <c:pt idx="52365">
                  <c:v>556.00599999999997</c:v>
                </c:pt>
                <c:pt idx="52366">
                  <c:v>555.40199999999959</c:v>
                </c:pt>
                <c:pt idx="52367">
                  <c:v>554.79100000000005</c:v>
                </c:pt>
                <c:pt idx="52368">
                  <c:v>554.17100000000005</c:v>
                </c:pt>
                <c:pt idx="52369">
                  <c:v>553.54199999999958</c:v>
                </c:pt>
                <c:pt idx="52370">
                  <c:v>552.90599999999949</c:v>
                </c:pt>
                <c:pt idx="52371">
                  <c:v>552.26199999999949</c:v>
                </c:pt>
                <c:pt idx="52372">
                  <c:v>551.60900000000004</c:v>
                </c:pt>
                <c:pt idx="52373">
                  <c:v>550.94899999999996</c:v>
                </c:pt>
                <c:pt idx="52374">
                  <c:v>550.28000000000043</c:v>
                </c:pt>
                <c:pt idx="52375">
                  <c:v>549.6029999999995</c:v>
                </c:pt>
                <c:pt idx="52376">
                  <c:v>548.91800000000001</c:v>
                </c:pt>
                <c:pt idx="52377">
                  <c:v>548.226</c:v>
                </c:pt>
                <c:pt idx="52378">
                  <c:v>547.52499999999998</c:v>
                </c:pt>
                <c:pt idx="52379">
                  <c:v>546.81599999999958</c:v>
                </c:pt>
                <c:pt idx="52380">
                  <c:v>546.09900000000005</c:v>
                </c:pt>
                <c:pt idx="52381">
                  <c:v>545.375</c:v>
                </c:pt>
                <c:pt idx="52382">
                  <c:v>544.6419999999996</c:v>
                </c:pt>
                <c:pt idx="52383">
                  <c:v>543.9009999999995</c:v>
                </c:pt>
                <c:pt idx="52384">
                  <c:v>543.15300000000002</c:v>
                </c:pt>
                <c:pt idx="52385">
                  <c:v>542.39699999999959</c:v>
                </c:pt>
                <c:pt idx="52386">
                  <c:v>541.63300000000004</c:v>
                </c:pt>
                <c:pt idx="52387">
                  <c:v>540.86099999999942</c:v>
                </c:pt>
                <c:pt idx="52388">
                  <c:v>540.08199999999999</c:v>
                </c:pt>
                <c:pt idx="52389">
                  <c:v>539.29400000000044</c:v>
                </c:pt>
                <c:pt idx="52390">
                  <c:v>538.5</c:v>
                </c:pt>
                <c:pt idx="52391">
                  <c:v>537.697</c:v>
                </c:pt>
                <c:pt idx="52392">
                  <c:v>536.88699999999949</c:v>
                </c:pt>
                <c:pt idx="52393">
                  <c:v>536.06899999999996</c:v>
                </c:pt>
                <c:pt idx="52394">
                  <c:v>535.24300000000005</c:v>
                </c:pt>
                <c:pt idx="52395">
                  <c:v>534.41</c:v>
                </c:pt>
                <c:pt idx="52396">
                  <c:v>533.57000000000005</c:v>
                </c:pt>
                <c:pt idx="52397">
                  <c:v>532.72199999999998</c:v>
                </c:pt>
                <c:pt idx="52398">
                  <c:v>531.86599999999942</c:v>
                </c:pt>
                <c:pt idx="52399">
                  <c:v>531.00300000000004</c:v>
                </c:pt>
                <c:pt idx="52400">
                  <c:v>530.13300000000004</c:v>
                </c:pt>
                <c:pt idx="52401">
                  <c:v>529.255</c:v>
                </c:pt>
                <c:pt idx="52402">
                  <c:v>528.37</c:v>
                </c:pt>
                <c:pt idx="52403">
                  <c:v>527.4779999999995</c:v>
                </c:pt>
                <c:pt idx="52404">
                  <c:v>526.57799999999997</c:v>
                </c:pt>
                <c:pt idx="52405">
                  <c:v>525.67100000000005</c:v>
                </c:pt>
                <c:pt idx="52406">
                  <c:v>524.75699999999949</c:v>
                </c:pt>
                <c:pt idx="52407">
                  <c:v>523.83599999999956</c:v>
                </c:pt>
                <c:pt idx="52408">
                  <c:v>522.90800000000002</c:v>
                </c:pt>
                <c:pt idx="52409">
                  <c:v>521.97299999999996</c:v>
                </c:pt>
                <c:pt idx="52410">
                  <c:v>521.03</c:v>
                </c:pt>
                <c:pt idx="52411">
                  <c:v>520.08100000000002</c:v>
                </c:pt>
                <c:pt idx="52412">
                  <c:v>519.125</c:v>
                </c:pt>
                <c:pt idx="52413">
                  <c:v>518.16099999999949</c:v>
                </c:pt>
                <c:pt idx="52414">
                  <c:v>517.19100000000003</c:v>
                </c:pt>
                <c:pt idx="52415">
                  <c:v>516.21400000000051</c:v>
                </c:pt>
                <c:pt idx="52416">
                  <c:v>515.23099999999999</c:v>
                </c:pt>
                <c:pt idx="52417">
                  <c:v>514.24</c:v>
                </c:pt>
                <c:pt idx="52418">
                  <c:v>513.24300000000005</c:v>
                </c:pt>
                <c:pt idx="52419">
                  <c:v>512.24</c:v>
                </c:pt>
                <c:pt idx="52420">
                  <c:v>511.22899999999959</c:v>
                </c:pt>
                <c:pt idx="52421">
                  <c:v>510.21199999999965</c:v>
                </c:pt>
                <c:pt idx="52422">
                  <c:v>509.18900000000002</c:v>
                </c:pt>
                <c:pt idx="52423">
                  <c:v>508.15899999999999</c:v>
                </c:pt>
                <c:pt idx="52424">
                  <c:v>507.12299999999999</c:v>
                </c:pt>
                <c:pt idx="52425">
                  <c:v>506.08</c:v>
                </c:pt>
                <c:pt idx="52426">
                  <c:v>505.03099999999978</c:v>
                </c:pt>
                <c:pt idx="52427">
                  <c:v>503.97599999999977</c:v>
                </c:pt>
                <c:pt idx="52428">
                  <c:v>502.91499999999979</c:v>
                </c:pt>
                <c:pt idx="52429">
                  <c:v>501.84699999999975</c:v>
                </c:pt>
                <c:pt idx="52430">
                  <c:v>500.7729999999998</c:v>
                </c:pt>
                <c:pt idx="52431">
                  <c:v>499.69400000000002</c:v>
                </c:pt>
                <c:pt idx="52432">
                  <c:v>498.608</c:v>
                </c:pt>
                <c:pt idx="52433">
                  <c:v>497.51599999999979</c:v>
                </c:pt>
                <c:pt idx="52434">
                  <c:v>496.41899999999958</c:v>
                </c:pt>
                <c:pt idx="52435">
                  <c:v>495.315</c:v>
                </c:pt>
                <c:pt idx="52436">
                  <c:v>494.20599999999979</c:v>
                </c:pt>
                <c:pt idx="52437">
                  <c:v>493.09099999999978</c:v>
                </c:pt>
                <c:pt idx="52438">
                  <c:v>491.9699999999998</c:v>
                </c:pt>
                <c:pt idx="52439">
                  <c:v>490.84399999999999</c:v>
                </c:pt>
                <c:pt idx="52440">
                  <c:v>489.71199999999965</c:v>
                </c:pt>
                <c:pt idx="52441">
                  <c:v>488.57499999999999</c:v>
                </c:pt>
                <c:pt idx="52442">
                  <c:v>487.43199999999962</c:v>
                </c:pt>
                <c:pt idx="52443">
                  <c:v>486.28399999999965</c:v>
                </c:pt>
                <c:pt idx="52444">
                  <c:v>485.13099999999974</c:v>
                </c:pt>
                <c:pt idx="52445">
                  <c:v>483.97199999999958</c:v>
                </c:pt>
                <c:pt idx="52446">
                  <c:v>482.80799999999999</c:v>
                </c:pt>
                <c:pt idx="52447">
                  <c:v>481.63900000000001</c:v>
                </c:pt>
                <c:pt idx="52448">
                  <c:v>480.46499999999975</c:v>
                </c:pt>
                <c:pt idx="52449">
                  <c:v>479.28599999999977</c:v>
                </c:pt>
                <c:pt idx="52450">
                  <c:v>478.101</c:v>
                </c:pt>
                <c:pt idx="52451">
                  <c:v>476.91299999999978</c:v>
                </c:pt>
                <c:pt idx="52452">
                  <c:v>475.71899999999965</c:v>
                </c:pt>
                <c:pt idx="52453">
                  <c:v>474.52</c:v>
                </c:pt>
                <c:pt idx="52454">
                  <c:v>473.31700000000001</c:v>
                </c:pt>
                <c:pt idx="52455">
                  <c:v>472.10899999999975</c:v>
                </c:pt>
                <c:pt idx="52456">
                  <c:v>470.89599999999979</c:v>
                </c:pt>
                <c:pt idx="52457">
                  <c:v>469.67899999999975</c:v>
                </c:pt>
                <c:pt idx="52458">
                  <c:v>468.45800000000003</c:v>
                </c:pt>
                <c:pt idx="52459">
                  <c:v>467.23200000000003</c:v>
                </c:pt>
                <c:pt idx="52460">
                  <c:v>466.00200000000001</c:v>
                </c:pt>
                <c:pt idx="52461">
                  <c:v>464.76799999999974</c:v>
                </c:pt>
                <c:pt idx="52462">
                  <c:v>463.53</c:v>
                </c:pt>
                <c:pt idx="52463">
                  <c:v>462.28699999999958</c:v>
                </c:pt>
                <c:pt idx="52464">
                  <c:v>461.041</c:v>
                </c:pt>
                <c:pt idx="52465">
                  <c:v>459.78999999999979</c:v>
                </c:pt>
                <c:pt idx="52466">
                  <c:v>458.53599999999977</c:v>
                </c:pt>
                <c:pt idx="52467">
                  <c:v>457.27799999999979</c:v>
                </c:pt>
                <c:pt idx="52468">
                  <c:v>456.01599999999979</c:v>
                </c:pt>
                <c:pt idx="52469">
                  <c:v>454.75</c:v>
                </c:pt>
                <c:pt idx="52470">
                  <c:v>453.48099999999965</c:v>
                </c:pt>
                <c:pt idx="52471">
                  <c:v>452.209</c:v>
                </c:pt>
                <c:pt idx="52472">
                  <c:v>450.93299999999965</c:v>
                </c:pt>
                <c:pt idx="52473">
                  <c:v>449.65300000000002</c:v>
                </c:pt>
                <c:pt idx="52474">
                  <c:v>448.37099999999975</c:v>
                </c:pt>
                <c:pt idx="52475">
                  <c:v>447.08499999999975</c:v>
                </c:pt>
                <c:pt idx="52476">
                  <c:v>445.79599999999965</c:v>
                </c:pt>
                <c:pt idx="52477">
                  <c:v>444.50400000000002</c:v>
                </c:pt>
                <c:pt idx="52478">
                  <c:v>443.209</c:v>
                </c:pt>
                <c:pt idx="52479">
                  <c:v>441.91099999999977</c:v>
                </c:pt>
                <c:pt idx="52480">
                  <c:v>440.61</c:v>
                </c:pt>
                <c:pt idx="52481">
                  <c:v>439.30700000000002</c:v>
                </c:pt>
                <c:pt idx="52482">
                  <c:v>438.00099999999975</c:v>
                </c:pt>
                <c:pt idx="52483">
                  <c:v>436.69200000000001</c:v>
                </c:pt>
                <c:pt idx="52484">
                  <c:v>435.38099999999974</c:v>
                </c:pt>
                <c:pt idx="52485">
                  <c:v>434.06700000000001</c:v>
                </c:pt>
                <c:pt idx="52486">
                  <c:v>432.75099999999975</c:v>
                </c:pt>
                <c:pt idx="52487">
                  <c:v>431.43299999999965</c:v>
                </c:pt>
                <c:pt idx="52488">
                  <c:v>430.11200000000002</c:v>
                </c:pt>
                <c:pt idx="52489">
                  <c:v>428.78999999999979</c:v>
                </c:pt>
                <c:pt idx="52490">
                  <c:v>427.46499999999975</c:v>
                </c:pt>
                <c:pt idx="52491">
                  <c:v>426.13900000000001</c:v>
                </c:pt>
                <c:pt idx="52492">
                  <c:v>424.81</c:v>
                </c:pt>
                <c:pt idx="52493">
                  <c:v>423.47999999999979</c:v>
                </c:pt>
                <c:pt idx="52494">
                  <c:v>422.14800000000002</c:v>
                </c:pt>
                <c:pt idx="52495">
                  <c:v>420.81400000000002</c:v>
                </c:pt>
                <c:pt idx="52496">
                  <c:v>419.47899999999959</c:v>
                </c:pt>
                <c:pt idx="52497">
                  <c:v>418.14299999999997</c:v>
                </c:pt>
                <c:pt idx="52498">
                  <c:v>416.80500000000001</c:v>
                </c:pt>
                <c:pt idx="52499">
                  <c:v>415.46599999999978</c:v>
                </c:pt>
                <c:pt idx="52500">
                  <c:v>414.125</c:v>
                </c:pt>
                <c:pt idx="52501">
                  <c:v>412.78399999999965</c:v>
                </c:pt>
                <c:pt idx="52502">
                  <c:v>411.44099999999975</c:v>
                </c:pt>
                <c:pt idx="52503">
                  <c:v>410.09699999999958</c:v>
                </c:pt>
                <c:pt idx="52504">
                  <c:v>408.75299999999999</c:v>
                </c:pt>
                <c:pt idx="52505">
                  <c:v>407.40799999999979</c:v>
                </c:pt>
                <c:pt idx="52506">
                  <c:v>406.06200000000001</c:v>
                </c:pt>
                <c:pt idx="52507">
                  <c:v>404.71499999999975</c:v>
                </c:pt>
                <c:pt idx="52508">
                  <c:v>403.36799999999999</c:v>
                </c:pt>
                <c:pt idx="52509">
                  <c:v>402.02099999999979</c:v>
                </c:pt>
                <c:pt idx="52510">
                  <c:v>400.673</c:v>
                </c:pt>
                <c:pt idx="52511">
                  <c:v>399.32400000000001</c:v>
                </c:pt>
                <c:pt idx="52512">
                  <c:v>397.97599999999977</c:v>
                </c:pt>
                <c:pt idx="52513">
                  <c:v>396.62799999999999</c:v>
                </c:pt>
                <c:pt idx="52514">
                  <c:v>395.279</c:v>
                </c:pt>
                <c:pt idx="52515">
                  <c:v>393.92999999999978</c:v>
                </c:pt>
                <c:pt idx="52516">
                  <c:v>392.58199999999965</c:v>
                </c:pt>
                <c:pt idx="52517">
                  <c:v>391.23399999999958</c:v>
                </c:pt>
                <c:pt idx="52518">
                  <c:v>389.8859999999998</c:v>
                </c:pt>
                <c:pt idx="52519">
                  <c:v>388.53899999999965</c:v>
                </c:pt>
                <c:pt idx="52520">
                  <c:v>387.19200000000001</c:v>
                </c:pt>
                <c:pt idx="52521">
                  <c:v>385.84500000000008</c:v>
                </c:pt>
                <c:pt idx="52522">
                  <c:v>384.5</c:v>
                </c:pt>
                <c:pt idx="52523">
                  <c:v>383.15400000000022</c:v>
                </c:pt>
                <c:pt idx="52524">
                  <c:v>381.81</c:v>
                </c:pt>
                <c:pt idx="52525">
                  <c:v>380.46699999999959</c:v>
                </c:pt>
                <c:pt idx="52526">
                  <c:v>379.125</c:v>
                </c:pt>
                <c:pt idx="52527">
                  <c:v>377.78399999999965</c:v>
                </c:pt>
                <c:pt idx="52528">
                  <c:v>376.44299999999993</c:v>
                </c:pt>
                <c:pt idx="52529">
                  <c:v>375.10500000000002</c:v>
                </c:pt>
                <c:pt idx="52530">
                  <c:v>373.767</c:v>
                </c:pt>
                <c:pt idx="52531">
                  <c:v>372.43099999999959</c:v>
                </c:pt>
                <c:pt idx="52532">
                  <c:v>371.09599999999978</c:v>
                </c:pt>
                <c:pt idx="52533">
                  <c:v>369.76299999999975</c:v>
                </c:pt>
                <c:pt idx="52534">
                  <c:v>368.43199999999962</c:v>
                </c:pt>
                <c:pt idx="52535">
                  <c:v>367.10199999999975</c:v>
                </c:pt>
                <c:pt idx="52536">
                  <c:v>365.77499999999975</c:v>
                </c:pt>
                <c:pt idx="52537">
                  <c:v>364.44900000000001</c:v>
                </c:pt>
                <c:pt idx="52538">
                  <c:v>363.125</c:v>
                </c:pt>
                <c:pt idx="52539">
                  <c:v>361.803</c:v>
                </c:pt>
                <c:pt idx="52540">
                  <c:v>360.48399999999958</c:v>
                </c:pt>
                <c:pt idx="52541">
                  <c:v>359.166</c:v>
                </c:pt>
                <c:pt idx="52542">
                  <c:v>357.851</c:v>
                </c:pt>
                <c:pt idx="52543">
                  <c:v>356.53899999999965</c:v>
                </c:pt>
                <c:pt idx="52544">
                  <c:v>355.22899999999959</c:v>
                </c:pt>
                <c:pt idx="52545">
                  <c:v>353.92099999999965</c:v>
                </c:pt>
                <c:pt idx="52546">
                  <c:v>352.61599999999999</c:v>
                </c:pt>
                <c:pt idx="52547">
                  <c:v>351.31400000000002</c:v>
                </c:pt>
                <c:pt idx="52548">
                  <c:v>350.01499999999999</c:v>
                </c:pt>
                <c:pt idx="52549">
                  <c:v>348.71799999999979</c:v>
                </c:pt>
                <c:pt idx="52550">
                  <c:v>347.42499999999978</c:v>
                </c:pt>
                <c:pt idx="52551">
                  <c:v>346.13499999999999</c:v>
                </c:pt>
                <c:pt idx="52552">
                  <c:v>344.84699999999975</c:v>
                </c:pt>
                <c:pt idx="52553">
                  <c:v>343.56299999999999</c:v>
                </c:pt>
                <c:pt idx="52554">
                  <c:v>342.28299999999979</c:v>
                </c:pt>
                <c:pt idx="52555">
                  <c:v>341.005</c:v>
                </c:pt>
                <c:pt idx="52556">
                  <c:v>339.73099999999965</c:v>
                </c:pt>
                <c:pt idx="52557">
                  <c:v>338.46099999999979</c:v>
                </c:pt>
                <c:pt idx="52558">
                  <c:v>337.19400000000002</c:v>
                </c:pt>
                <c:pt idx="52559">
                  <c:v>335.93099999999959</c:v>
                </c:pt>
                <c:pt idx="52560">
                  <c:v>334.67200000000008</c:v>
                </c:pt>
                <c:pt idx="52561">
                  <c:v>333.41699999999958</c:v>
                </c:pt>
                <c:pt idx="52562">
                  <c:v>332.16500000000002</c:v>
                </c:pt>
                <c:pt idx="52563">
                  <c:v>330.91699999999958</c:v>
                </c:pt>
                <c:pt idx="52564">
                  <c:v>329.67399999999975</c:v>
                </c:pt>
                <c:pt idx="52565">
                  <c:v>328.43499999999977</c:v>
                </c:pt>
                <c:pt idx="52566">
                  <c:v>327.19900000000001</c:v>
                </c:pt>
                <c:pt idx="52567">
                  <c:v>325.96899999999965</c:v>
                </c:pt>
                <c:pt idx="52568">
                  <c:v>324.74200000000002</c:v>
                </c:pt>
                <c:pt idx="52569">
                  <c:v>323.52</c:v>
                </c:pt>
                <c:pt idx="52570">
                  <c:v>322.30200000000002</c:v>
                </c:pt>
                <c:pt idx="52571">
                  <c:v>321.089</c:v>
                </c:pt>
                <c:pt idx="52572">
                  <c:v>319.88099999999974</c:v>
                </c:pt>
                <c:pt idx="52573">
                  <c:v>318.67700000000002</c:v>
                </c:pt>
                <c:pt idx="52574">
                  <c:v>317.47799999999978</c:v>
                </c:pt>
                <c:pt idx="52575">
                  <c:v>316.28500000000003</c:v>
                </c:pt>
                <c:pt idx="52576">
                  <c:v>315.09500000000003</c:v>
                </c:pt>
                <c:pt idx="52577">
                  <c:v>313.91099999999977</c:v>
                </c:pt>
                <c:pt idx="52578">
                  <c:v>312.73200000000003</c:v>
                </c:pt>
                <c:pt idx="52579">
                  <c:v>311.55799999999999</c:v>
                </c:pt>
                <c:pt idx="52580">
                  <c:v>310.39</c:v>
                </c:pt>
                <c:pt idx="52581">
                  <c:v>309.22599999999977</c:v>
                </c:pt>
                <c:pt idx="52582">
                  <c:v>308.06799999999993</c:v>
                </c:pt>
                <c:pt idx="52583">
                  <c:v>306.91499999999979</c:v>
                </c:pt>
                <c:pt idx="52584">
                  <c:v>305.76799999999974</c:v>
                </c:pt>
                <c:pt idx="52585">
                  <c:v>304.62599999999975</c:v>
                </c:pt>
                <c:pt idx="52586">
                  <c:v>303.48899999999958</c:v>
                </c:pt>
                <c:pt idx="52587">
                  <c:v>302.35899999999975</c:v>
                </c:pt>
                <c:pt idx="52588">
                  <c:v>301.23399999999958</c:v>
                </c:pt>
                <c:pt idx="52589">
                  <c:v>300.11500000000001</c:v>
                </c:pt>
                <c:pt idx="52590">
                  <c:v>299.00099999999975</c:v>
                </c:pt>
                <c:pt idx="52591">
                  <c:v>297.89400000000001</c:v>
                </c:pt>
                <c:pt idx="52592">
                  <c:v>296.79199999999958</c:v>
                </c:pt>
                <c:pt idx="52593">
                  <c:v>295.69600000000003</c:v>
                </c:pt>
                <c:pt idx="52594">
                  <c:v>294.60700000000008</c:v>
                </c:pt>
                <c:pt idx="52595">
                  <c:v>293.5229999999998</c:v>
                </c:pt>
                <c:pt idx="52596">
                  <c:v>292.44600000000003</c:v>
                </c:pt>
                <c:pt idx="52597">
                  <c:v>291.375</c:v>
                </c:pt>
                <c:pt idx="52598">
                  <c:v>290.31</c:v>
                </c:pt>
                <c:pt idx="52599">
                  <c:v>289.25099999999975</c:v>
                </c:pt>
                <c:pt idx="52600">
                  <c:v>288.19900000000001</c:v>
                </c:pt>
                <c:pt idx="52601">
                  <c:v>287.15300000000002</c:v>
                </c:pt>
                <c:pt idx="52602">
                  <c:v>286.113</c:v>
                </c:pt>
                <c:pt idx="52603">
                  <c:v>285.08099999999979</c:v>
                </c:pt>
                <c:pt idx="52604">
                  <c:v>284.05399999999975</c:v>
                </c:pt>
                <c:pt idx="52605">
                  <c:v>283.03500000000003</c:v>
                </c:pt>
                <c:pt idx="52606">
                  <c:v>282.02099999999979</c:v>
                </c:pt>
                <c:pt idx="52607">
                  <c:v>281.01499999999999</c:v>
                </c:pt>
                <c:pt idx="52608">
                  <c:v>280.01599999999979</c:v>
                </c:pt>
                <c:pt idx="52609">
                  <c:v>279.0229999999998</c:v>
                </c:pt>
                <c:pt idx="52610">
                  <c:v>278.03699999999958</c:v>
                </c:pt>
                <c:pt idx="52611">
                  <c:v>277.05700000000002</c:v>
                </c:pt>
                <c:pt idx="52612">
                  <c:v>276.08499999999975</c:v>
                </c:pt>
                <c:pt idx="52613">
                  <c:v>275.12</c:v>
                </c:pt>
                <c:pt idx="52614">
                  <c:v>274.16199999999975</c:v>
                </c:pt>
                <c:pt idx="52615">
                  <c:v>273.21099999999979</c:v>
                </c:pt>
                <c:pt idx="52616">
                  <c:v>272.267</c:v>
                </c:pt>
                <c:pt idx="52617">
                  <c:v>271.33</c:v>
                </c:pt>
                <c:pt idx="52618">
                  <c:v>270.39999999999975</c:v>
                </c:pt>
                <c:pt idx="52619">
                  <c:v>269.47699999999958</c:v>
                </c:pt>
                <c:pt idx="52620">
                  <c:v>268.56200000000001</c:v>
                </c:pt>
                <c:pt idx="52621">
                  <c:v>267.65300000000002</c:v>
                </c:pt>
                <c:pt idx="52622">
                  <c:v>266.75299999999999</c:v>
                </c:pt>
                <c:pt idx="52623">
                  <c:v>265.85899999999975</c:v>
                </c:pt>
                <c:pt idx="52624">
                  <c:v>264.97299999999979</c:v>
                </c:pt>
                <c:pt idx="52625">
                  <c:v>264.09399999999965</c:v>
                </c:pt>
                <c:pt idx="52626">
                  <c:v>263.22299999999979</c:v>
                </c:pt>
                <c:pt idx="52627">
                  <c:v>262.35899999999975</c:v>
                </c:pt>
                <c:pt idx="52628">
                  <c:v>261.50200000000001</c:v>
                </c:pt>
                <c:pt idx="52629">
                  <c:v>260.65300000000002</c:v>
                </c:pt>
                <c:pt idx="52630">
                  <c:v>259.81200000000001</c:v>
                </c:pt>
                <c:pt idx="52631">
                  <c:v>258.97799999999978</c:v>
                </c:pt>
                <c:pt idx="52632">
                  <c:v>258.15199999999999</c:v>
                </c:pt>
                <c:pt idx="52633">
                  <c:v>257.33300000000003</c:v>
                </c:pt>
                <c:pt idx="52634">
                  <c:v>256.52199999999965</c:v>
                </c:pt>
                <c:pt idx="52635">
                  <c:v>255.71899999999999</c:v>
                </c:pt>
                <c:pt idx="52636">
                  <c:v>254.923</c:v>
                </c:pt>
                <c:pt idx="52637">
                  <c:v>254.13499999999999</c:v>
                </c:pt>
                <c:pt idx="52638">
                  <c:v>253.3550000000001</c:v>
                </c:pt>
                <c:pt idx="52639">
                  <c:v>252.58200000000011</c:v>
                </c:pt>
                <c:pt idx="52640">
                  <c:v>251.81700000000001</c:v>
                </c:pt>
                <c:pt idx="52641">
                  <c:v>251.06</c:v>
                </c:pt>
                <c:pt idx="52642">
                  <c:v>250.31100000000001</c:v>
                </c:pt>
                <c:pt idx="52643">
                  <c:v>249.57</c:v>
                </c:pt>
                <c:pt idx="52644">
                  <c:v>248.83600000000001</c:v>
                </c:pt>
                <c:pt idx="52645">
                  <c:v>248.10999999999999</c:v>
                </c:pt>
                <c:pt idx="52646">
                  <c:v>247.39200000000011</c:v>
                </c:pt>
                <c:pt idx="52647">
                  <c:v>246.68200000000004</c:v>
                </c:pt>
                <c:pt idx="52648">
                  <c:v>245.9800000000001</c:v>
                </c:pt>
                <c:pt idx="52649">
                  <c:v>245.285</c:v>
                </c:pt>
                <c:pt idx="52650">
                  <c:v>244.59900000000002</c:v>
                </c:pt>
                <c:pt idx="52651">
                  <c:v>243.92000000000004</c:v>
                </c:pt>
                <c:pt idx="52652">
                  <c:v>243.24899999999997</c:v>
                </c:pt>
                <c:pt idx="52653">
                  <c:v>242.58700000000007</c:v>
                </c:pt>
                <c:pt idx="52654">
                  <c:v>241.93200000000004</c:v>
                </c:pt>
                <c:pt idx="52655">
                  <c:v>241.28399999999999</c:v>
                </c:pt>
                <c:pt idx="52656">
                  <c:v>240.64499999999998</c:v>
                </c:pt>
                <c:pt idx="52657">
                  <c:v>240.01399999999998</c:v>
                </c:pt>
                <c:pt idx="52658">
                  <c:v>239.3910000000001</c:v>
                </c:pt>
                <c:pt idx="52659">
                  <c:v>238.77599999999998</c:v>
                </c:pt>
                <c:pt idx="52660">
                  <c:v>238.16800000000001</c:v>
                </c:pt>
                <c:pt idx="52661">
                  <c:v>237.56900000000002</c:v>
                </c:pt>
                <c:pt idx="52662">
                  <c:v>236.977</c:v>
                </c:pt>
                <c:pt idx="52663">
                  <c:v>236.393</c:v>
                </c:pt>
                <c:pt idx="52664">
                  <c:v>235.81800000000001</c:v>
                </c:pt>
                <c:pt idx="52665">
                  <c:v>235.25</c:v>
                </c:pt>
                <c:pt idx="52666">
                  <c:v>234.69</c:v>
                </c:pt>
                <c:pt idx="52667">
                  <c:v>234.13800000000001</c:v>
                </c:pt>
                <c:pt idx="52668">
                  <c:v>233.59399999999999</c:v>
                </c:pt>
                <c:pt idx="52669">
                  <c:v>233.05700000000004</c:v>
                </c:pt>
                <c:pt idx="52670">
                  <c:v>232.529</c:v>
                </c:pt>
                <c:pt idx="52671">
                  <c:v>232.00800000000001</c:v>
                </c:pt>
                <c:pt idx="52672">
                  <c:v>231.49600000000001</c:v>
                </c:pt>
                <c:pt idx="52673">
                  <c:v>230.99100000000001</c:v>
                </c:pt>
                <c:pt idx="52674">
                  <c:v>230.494</c:v>
                </c:pt>
                <c:pt idx="52675">
                  <c:v>230.005</c:v>
                </c:pt>
                <c:pt idx="52676">
                  <c:v>229.524</c:v>
                </c:pt>
                <c:pt idx="52677">
                  <c:v>229.05</c:v>
                </c:pt>
                <c:pt idx="52678">
                  <c:v>228.584</c:v>
                </c:pt>
                <c:pt idx="52679">
                  <c:v>228.126</c:v>
                </c:pt>
                <c:pt idx="52680">
                  <c:v>227.67599999999999</c:v>
                </c:pt>
                <c:pt idx="52681">
                  <c:v>227.23399999999998</c:v>
                </c:pt>
                <c:pt idx="52682">
                  <c:v>226.79900000000001</c:v>
                </c:pt>
                <c:pt idx="52683">
                  <c:v>226.37200000000001</c:v>
                </c:pt>
                <c:pt idx="52684">
                  <c:v>225.953</c:v>
                </c:pt>
                <c:pt idx="52685">
                  <c:v>225.541</c:v>
                </c:pt>
                <c:pt idx="52686">
                  <c:v>225.137</c:v>
                </c:pt>
                <c:pt idx="52687">
                  <c:v>224.73999999999998</c:v>
                </c:pt>
                <c:pt idx="52688">
                  <c:v>224.35200000000012</c:v>
                </c:pt>
                <c:pt idx="52689">
                  <c:v>223.971</c:v>
                </c:pt>
                <c:pt idx="52690">
                  <c:v>223.59700000000001</c:v>
                </c:pt>
                <c:pt idx="52691">
                  <c:v>223.23099999999999</c:v>
                </c:pt>
                <c:pt idx="52692">
                  <c:v>222.87200000000001</c:v>
                </c:pt>
                <c:pt idx="52693">
                  <c:v>222.52100000000004</c:v>
                </c:pt>
                <c:pt idx="52694">
                  <c:v>222.178</c:v>
                </c:pt>
                <c:pt idx="52695">
                  <c:v>221.84100000000001</c:v>
                </c:pt>
                <c:pt idx="52696">
                  <c:v>221.51300000000001</c:v>
                </c:pt>
                <c:pt idx="52697">
                  <c:v>221.191</c:v>
                </c:pt>
                <c:pt idx="52698">
                  <c:v>220.87700000000001</c:v>
                </c:pt>
                <c:pt idx="52699">
                  <c:v>220.57</c:v>
                </c:pt>
                <c:pt idx="52700">
                  <c:v>220.27099999999999</c:v>
                </c:pt>
                <c:pt idx="52701">
                  <c:v>219.97900000000001</c:v>
                </c:pt>
                <c:pt idx="52702">
                  <c:v>219.69399999999999</c:v>
                </c:pt>
                <c:pt idx="52703">
                  <c:v>219.417</c:v>
                </c:pt>
                <c:pt idx="52704">
                  <c:v>219.14599999999999</c:v>
                </c:pt>
                <c:pt idx="52705">
                  <c:v>218.88300000000001</c:v>
                </c:pt>
                <c:pt idx="52706">
                  <c:v>218.62700000000001</c:v>
                </c:pt>
                <c:pt idx="52707">
                  <c:v>218.37700000000001</c:v>
                </c:pt>
                <c:pt idx="52708">
                  <c:v>218.13499999999999</c:v>
                </c:pt>
                <c:pt idx="52709">
                  <c:v>217.9</c:v>
                </c:pt>
                <c:pt idx="52710">
                  <c:v>217.672</c:v>
                </c:pt>
                <c:pt idx="52711">
                  <c:v>217.45100000000011</c:v>
                </c:pt>
                <c:pt idx="52712">
                  <c:v>217.23699999999999</c:v>
                </c:pt>
                <c:pt idx="52713">
                  <c:v>217.03</c:v>
                </c:pt>
                <c:pt idx="52714">
                  <c:v>216.82900000000001</c:v>
                </c:pt>
                <c:pt idx="52715">
                  <c:v>216.636</c:v>
                </c:pt>
                <c:pt idx="52716">
                  <c:v>216.44900000000001</c:v>
                </c:pt>
                <c:pt idx="52717">
                  <c:v>216.26900000000001</c:v>
                </c:pt>
                <c:pt idx="52718">
                  <c:v>216.095</c:v>
                </c:pt>
                <c:pt idx="52719">
                  <c:v>215.929</c:v>
                </c:pt>
                <c:pt idx="52720">
                  <c:v>215.76900000000001</c:v>
                </c:pt>
                <c:pt idx="52721">
                  <c:v>215.61499999999998</c:v>
                </c:pt>
                <c:pt idx="52722">
                  <c:v>215.46800000000007</c:v>
                </c:pt>
                <c:pt idx="52723">
                  <c:v>215.32700000000011</c:v>
                </c:pt>
                <c:pt idx="52724">
                  <c:v>215.19300000000001</c:v>
                </c:pt>
                <c:pt idx="52725">
                  <c:v>215.066</c:v>
                </c:pt>
                <c:pt idx="52726">
                  <c:v>214.94499999999999</c:v>
                </c:pt>
                <c:pt idx="52727">
                  <c:v>214.83</c:v>
                </c:pt>
                <c:pt idx="52728">
                  <c:v>214.721</c:v>
                </c:pt>
                <c:pt idx="52729">
                  <c:v>214.61899999999997</c:v>
                </c:pt>
                <c:pt idx="52730">
                  <c:v>214.523</c:v>
                </c:pt>
                <c:pt idx="52731">
                  <c:v>214.43300000000002</c:v>
                </c:pt>
                <c:pt idx="52732">
                  <c:v>214.35000000000011</c:v>
                </c:pt>
                <c:pt idx="52733">
                  <c:v>214.27199999999999</c:v>
                </c:pt>
                <c:pt idx="52734">
                  <c:v>214.2</c:v>
                </c:pt>
                <c:pt idx="52735">
                  <c:v>214.13499999999999</c:v>
                </c:pt>
                <c:pt idx="52736">
                  <c:v>214.07499999999999</c:v>
                </c:pt>
                <c:pt idx="52737">
                  <c:v>214.02200000000011</c:v>
                </c:pt>
                <c:pt idx="52738">
                  <c:v>213.97399999999999</c:v>
                </c:pt>
                <c:pt idx="52739">
                  <c:v>213.93200000000004</c:v>
                </c:pt>
                <c:pt idx="52740">
                  <c:v>213.89600000000004</c:v>
                </c:pt>
                <c:pt idx="52741">
                  <c:v>213.86600000000001</c:v>
                </c:pt>
                <c:pt idx="52742">
                  <c:v>213.84100000000001</c:v>
                </c:pt>
                <c:pt idx="52743">
                  <c:v>213.82200000000012</c:v>
                </c:pt>
                <c:pt idx="52744">
                  <c:v>213.809</c:v>
                </c:pt>
                <c:pt idx="52745">
                  <c:v>213.80100000000004</c:v>
                </c:pt>
                <c:pt idx="52746">
                  <c:v>213.79900000000001</c:v>
                </c:pt>
                <c:pt idx="52747">
                  <c:v>213.80200000000011</c:v>
                </c:pt>
                <c:pt idx="52748">
                  <c:v>213.81100000000001</c:v>
                </c:pt>
                <c:pt idx="52749">
                  <c:v>213.82500000000007</c:v>
                </c:pt>
                <c:pt idx="52750">
                  <c:v>213.845</c:v>
                </c:pt>
                <c:pt idx="52751">
                  <c:v>213.87</c:v>
                </c:pt>
                <c:pt idx="52752">
                  <c:v>213.9</c:v>
                </c:pt>
                <c:pt idx="52753">
                  <c:v>213.93600000000001</c:v>
                </c:pt>
                <c:pt idx="52754">
                  <c:v>213.976</c:v>
                </c:pt>
                <c:pt idx="52755">
                  <c:v>214.02200000000011</c:v>
                </c:pt>
                <c:pt idx="52756">
                  <c:v>214.07300000000001</c:v>
                </c:pt>
                <c:pt idx="52757">
                  <c:v>214.12900000000002</c:v>
                </c:pt>
                <c:pt idx="52758">
                  <c:v>214.19</c:v>
                </c:pt>
                <c:pt idx="52759">
                  <c:v>214.256</c:v>
                </c:pt>
                <c:pt idx="52760">
                  <c:v>214.32700000000011</c:v>
                </c:pt>
                <c:pt idx="52761">
                  <c:v>214.40300000000002</c:v>
                </c:pt>
                <c:pt idx="52762">
                  <c:v>214.483</c:v>
                </c:pt>
                <c:pt idx="52763">
                  <c:v>214.56900000000002</c:v>
                </c:pt>
                <c:pt idx="52764">
                  <c:v>214.65900000000002</c:v>
                </c:pt>
                <c:pt idx="52765">
                  <c:v>214.75399999999999</c:v>
                </c:pt>
                <c:pt idx="52766">
                  <c:v>214.85300000000001</c:v>
                </c:pt>
                <c:pt idx="52767">
                  <c:v>214.95700000000011</c:v>
                </c:pt>
                <c:pt idx="52768">
                  <c:v>215.066</c:v>
                </c:pt>
                <c:pt idx="52769">
                  <c:v>215.18</c:v>
                </c:pt>
                <c:pt idx="52770">
                  <c:v>215.297</c:v>
                </c:pt>
                <c:pt idx="52771">
                  <c:v>215.42000000000004</c:v>
                </c:pt>
                <c:pt idx="52772">
                  <c:v>215.54599999999999</c:v>
                </c:pt>
                <c:pt idx="52773">
                  <c:v>215.678</c:v>
                </c:pt>
                <c:pt idx="52774">
                  <c:v>215.81300000000002</c:v>
                </c:pt>
                <c:pt idx="52775">
                  <c:v>215.953</c:v>
                </c:pt>
                <c:pt idx="52776">
                  <c:v>216.09700000000001</c:v>
                </c:pt>
                <c:pt idx="52777">
                  <c:v>216.24499999999998</c:v>
                </c:pt>
                <c:pt idx="52778">
                  <c:v>216.39700000000011</c:v>
                </c:pt>
                <c:pt idx="52779">
                  <c:v>216.554</c:v>
                </c:pt>
                <c:pt idx="52780">
                  <c:v>216.71499999999995</c:v>
                </c:pt>
                <c:pt idx="52781">
                  <c:v>216.87900000000002</c:v>
                </c:pt>
                <c:pt idx="52782">
                  <c:v>217.048</c:v>
                </c:pt>
                <c:pt idx="52783">
                  <c:v>217.221</c:v>
                </c:pt>
                <c:pt idx="52784">
                  <c:v>217.39700000000011</c:v>
                </c:pt>
                <c:pt idx="52785">
                  <c:v>217.578</c:v>
                </c:pt>
                <c:pt idx="52786">
                  <c:v>217.762</c:v>
                </c:pt>
                <c:pt idx="52787">
                  <c:v>217.95000000000007</c:v>
                </c:pt>
                <c:pt idx="52788">
                  <c:v>218.14299999999997</c:v>
                </c:pt>
                <c:pt idx="52789">
                  <c:v>218.33800000000011</c:v>
                </c:pt>
                <c:pt idx="52790">
                  <c:v>218.53800000000001</c:v>
                </c:pt>
                <c:pt idx="52791">
                  <c:v>218.74099999999999</c:v>
                </c:pt>
                <c:pt idx="52792">
                  <c:v>218.94800000000001</c:v>
                </c:pt>
                <c:pt idx="52793">
                  <c:v>219.15800000000004</c:v>
                </c:pt>
                <c:pt idx="52794">
                  <c:v>219.37200000000001</c:v>
                </c:pt>
                <c:pt idx="52795">
                  <c:v>219.59</c:v>
                </c:pt>
                <c:pt idx="52796">
                  <c:v>219.81100000000001</c:v>
                </c:pt>
                <c:pt idx="52797">
                  <c:v>220.035</c:v>
                </c:pt>
                <c:pt idx="52798">
                  <c:v>220.26300000000001</c:v>
                </c:pt>
                <c:pt idx="52799">
                  <c:v>220.495</c:v>
                </c:pt>
                <c:pt idx="52800">
                  <c:v>220.73</c:v>
                </c:pt>
                <c:pt idx="52801">
                  <c:v>220.96800000000007</c:v>
                </c:pt>
                <c:pt idx="52802">
                  <c:v>221.20899999999997</c:v>
                </c:pt>
                <c:pt idx="52803">
                  <c:v>221.45400000000001</c:v>
                </c:pt>
                <c:pt idx="52804">
                  <c:v>221.702</c:v>
                </c:pt>
                <c:pt idx="52805">
                  <c:v>221.953</c:v>
                </c:pt>
                <c:pt idx="52806">
                  <c:v>222.208</c:v>
                </c:pt>
                <c:pt idx="52807">
                  <c:v>222.465</c:v>
                </c:pt>
                <c:pt idx="52808">
                  <c:v>222.726</c:v>
                </c:pt>
                <c:pt idx="52809">
                  <c:v>222.99</c:v>
                </c:pt>
                <c:pt idx="52810">
                  <c:v>223.256</c:v>
                </c:pt>
                <c:pt idx="52811">
                  <c:v>223.52600000000001</c:v>
                </c:pt>
                <c:pt idx="52812">
                  <c:v>223.79900000000001</c:v>
                </c:pt>
                <c:pt idx="52813">
                  <c:v>224.07499999999999</c:v>
                </c:pt>
                <c:pt idx="52814">
                  <c:v>224.35400000000001</c:v>
                </c:pt>
                <c:pt idx="52815">
                  <c:v>224.636</c:v>
                </c:pt>
                <c:pt idx="52816">
                  <c:v>224.92100000000011</c:v>
                </c:pt>
                <c:pt idx="52817">
                  <c:v>225.20899999999997</c:v>
                </c:pt>
                <c:pt idx="52818">
                  <c:v>225.499</c:v>
                </c:pt>
                <c:pt idx="52819">
                  <c:v>225.79300000000001</c:v>
                </c:pt>
                <c:pt idx="52820">
                  <c:v>226.089</c:v>
                </c:pt>
                <c:pt idx="52821">
                  <c:v>226.38800000000012</c:v>
                </c:pt>
                <c:pt idx="52822">
                  <c:v>226.69</c:v>
                </c:pt>
                <c:pt idx="52823">
                  <c:v>226.995</c:v>
                </c:pt>
                <c:pt idx="52824">
                  <c:v>227.30200000000011</c:v>
                </c:pt>
                <c:pt idx="52825">
                  <c:v>227.61199999999999</c:v>
                </c:pt>
                <c:pt idx="52826">
                  <c:v>227.92500000000001</c:v>
                </c:pt>
                <c:pt idx="52827">
                  <c:v>228.24099999999999</c:v>
                </c:pt>
                <c:pt idx="52828">
                  <c:v>228.559</c:v>
                </c:pt>
                <c:pt idx="52829">
                  <c:v>228.88000000000011</c:v>
                </c:pt>
                <c:pt idx="52830">
                  <c:v>229.20399999999998</c:v>
                </c:pt>
                <c:pt idx="52831">
                  <c:v>229.53</c:v>
                </c:pt>
                <c:pt idx="52832">
                  <c:v>229.85900000000001</c:v>
                </c:pt>
                <c:pt idx="52833">
                  <c:v>230.19</c:v>
                </c:pt>
                <c:pt idx="52834">
                  <c:v>230.524</c:v>
                </c:pt>
                <c:pt idx="52835">
                  <c:v>230.86</c:v>
                </c:pt>
                <c:pt idx="52836">
                  <c:v>231.19900000000001</c:v>
                </c:pt>
                <c:pt idx="52837">
                  <c:v>231.541</c:v>
                </c:pt>
                <c:pt idx="52838">
                  <c:v>231.8850000000001</c:v>
                </c:pt>
                <c:pt idx="52839">
                  <c:v>232.232</c:v>
                </c:pt>
                <c:pt idx="52840">
                  <c:v>232.58100000000007</c:v>
                </c:pt>
                <c:pt idx="52841">
                  <c:v>232.93300000000002</c:v>
                </c:pt>
                <c:pt idx="52842">
                  <c:v>233.28700000000001</c:v>
                </c:pt>
                <c:pt idx="52843">
                  <c:v>233.64399999999998</c:v>
                </c:pt>
                <c:pt idx="52844">
                  <c:v>234.00299999999999</c:v>
                </c:pt>
                <c:pt idx="52845">
                  <c:v>234.364</c:v>
                </c:pt>
                <c:pt idx="52846">
                  <c:v>234.72800000000001</c:v>
                </c:pt>
                <c:pt idx="52847">
                  <c:v>235.095</c:v>
                </c:pt>
                <c:pt idx="52848">
                  <c:v>235.464</c:v>
                </c:pt>
                <c:pt idx="52849">
                  <c:v>235.83500000000001</c:v>
                </c:pt>
                <c:pt idx="52850">
                  <c:v>236.20899999999997</c:v>
                </c:pt>
                <c:pt idx="52851">
                  <c:v>236.58500000000001</c:v>
                </c:pt>
                <c:pt idx="52852">
                  <c:v>236.96300000000002</c:v>
                </c:pt>
                <c:pt idx="52853">
                  <c:v>237.34399999999999</c:v>
                </c:pt>
                <c:pt idx="52854">
                  <c:v>237.72800000000001</c:v>
                </c:pt>
                <c:pt idx="52855">
                  <c:v>238.11399999999998</c:v>
                </c:pt>
                <c:pt idx="52856">
                  <c:v>238.50200000000001</c:v>
                </c:pt>
                <c:pt idx="52857">
                  <c:v>238.89200000000011</c:v>
                </c:pt>
                <c:pt idx="52858">
                  <c:v>239.285</c:v>
                </c:pt>
                <c:pt idx="52859">
                  <c:v>239.68100000000001</c:v>
                </c:pt>
                <c:pt idx="52860">
                  <c:v>240.07900000000001</c:v>
                </c:pt>
                <c:pt idx="52861">
                  <c:v>240.47900000000001</c:v>
                </c:pt>
                <c:pt idx="52862">
                  <c:v>240.88200000000012</c:v>
                </c:pt>
                <c:pt idx="52863">
                  <c:v>241.286</c:v>
                </c:pt>
                <c:pt idx="52864">
                  <c:v>241.69399999999999</c:v>
                </c:pt>
                <c:pt idx="52865">
                  <c:v>242.10399999999998</c:v>
                </c:pt>
                <c:pt idx="52866">
                  <c:v>242.51599999999999</c:v>
                </c:pt>
                <c:pt idx="52867">
                  <c:v>242.93100000000001</c:v>
                </c:pt>
                <c:pt idx="52868">
                  <c:v>243.34800000000001</c:v>
                </c:pt>
                <c:pt idx="52869">
                  <c:v>243.767</c:v>
                </c:pt>
                <c:pt idx="52870">
                  <c:v>244.18900000000002</c:v>
                </c:pt>
                <c:pt idx="52871">
                  <c:v>244.61299999999997</c:v>
                </c:pt>
                <c:pt idx="52872">
                  <c:v>245.04</c:v>
                </c:pt>
                <c:pt idx="52873">
                  <c:v>245.46900000000002</c:v>
                </c:pt>
                <c:pt idx="52874">
                  <c:v>245.90100000000001</c:v>
                </c:pt>
                <c:pt idx="52875">
                  <c:v>246.33500000000001</c:v>
                </c:pt>
                <c:pt idx="52876">
                  <c:v>246.77199999999999</c:v>
                </c:pt>
                <c:pt idx="52877">
                  <c:v>247.21099999999998</c:v>
                </c:pt>
                <c:pt idx="52878">
                  <c:v>247.65200000000004</c:v>
                </c:pt>
                <c:pt idx="52879">
                  <c:v>248.096</c:v>
                </c:pt>
                <c:pt idx="52880">
                  <c:v>248.54300000000001</c:v>
                </c:pt>
                <c:pt idx="52881">
                  <c:v>248.9920000000001</c:v>
                </c:pt>
                <c:pt idx="52882">
                  <c:v>249.44300000000001</c:v>
                </c:pt>
                <c:pt idx="52883">
                  <c:v>249.89700000000011</c:v>
                </c:pt>
                <c:pt idx="52884">
                  <c:v>250.35400000000001</c:v>
                </c:pt>
                <c:pt idx="52885">
                  <c:v>250.81300000000002</c:v>
                </c:pt>
                <c:pt idx="52886">
                  <c:v>251.27499999999998</c:v>
                </c:pt>
                <c:pt idx="52887">
                  <c:v>251.739</c:v>
                </c:pt>
                <c:pt idx="52888">
                  <c:v>252.20599999999999</c:v>
                </c:pt>
                <c:pt idx="52889">
                  <c:v>252.67499999999998</c:v>
                </c:pt>
                <c:pt idx="52890">
                  <c:v>253.14699999999999</c:v>
                </c:pt>
                <c:pt idx="52891">
                  <c:v>253.62200000000001</c:v>
                </c:pt>
                <c:pt idx="52892">
                  <c:v>254.09900000000002</c:v>
                </c:pt>
                <c:pt idx="52893">
                  <c:v>254.57900000000001</c:v>
                </c:pt>
                <c:pt idx="52894">
                  <c:v>255.06200000000001</c:v>
                </c:pt>
                <c:pt idx="52895">
                  <c:v>255.547</c:v>
                </c:pt>
                <c:pt idx="52896">
                  <c:v>256.03500000000003</c:v>
                </c:pt>
                <c:pt idx="52897">
                  <c:v>256.52599999999978</c:v>
                </c:pt>
                <c:pt idx="52898">
                  <c:v>257.01900000000001</c:v>
                </c:pt>
                <c:pt idx="52899">
                  <c:v>257.51499999999999</c:v>
                </c:pt>
                <c:pt idx="52900">
                  <c:v>258.01400000000001</c:v>
                </c:pt>
                <c:pt idx="52901">
                  <c:v>258.51599999999979</c:v>
                </c:pt>
                <c:pt idx="52902">
                  <c:v>259.02</c:v>
                </c:pt>
                <c:pt idx="52903">
                  <c:v>259.52799999999979</c:v>
                </c:pt>
                <c:pt idx="52904">
                  <c:v>260.03799999999978</c:v>
                </c:pt>
                <c:pt idx="52905">
                  <c:v>260.55</c:v>
                </c:pt>
                <c:pt idx="52906">
                  <c:v>261.06599999999975</c:v>
                </c:pt>
                <c:pt idx="52907">
                  <c:v>261.58499999999975</c:v>
                </c:pt>
                <c:pt idx="52908">
                  <c:v>262.10599999999999</c:v>
                </c:pt>
                <c:pt idx="52909">
                  <c:v>262.63099999999974</c:v>
                </c:pt>
                <c:pt idx="52910">
                  <c:v>263.15800000000002</c:v>
                </c:pt>
                <c:pt idx="52911">
                  <c:v>263.68799999999999</c:v>
                </c:pt>
                <c:pt idx="52912">
                  <c:v>264.22099999999978</c:v>
                </c:pt>
                <c:pt idx="52913">
                  <c:v>264.75700000000001</c:v>
                </c:pt>
                <c:pt idx="52914">
                  <c:v>265.29700000000003</c:v>
                </c:pt>
                <c:pt idx="52915">
                  <c:v>265.839</c:v>
                </c:pt>
                <c:pt idx="52916">
                  <c:v>266.38400000000001</c:v>
                </c:pt>
                <c:pt idx="52917">
                  <c:v>266.93199999999962</c:v>
                </c:pt>
                <c:pt idx="52918">
                  <c:v>267.48299999999978</c:v>
                </c:pt>
                <c:pt idx="52919">
                  <c:v>268.03799999999978</c:v>
                </c:pt>
                <c:pt idx="52920">
                  <c:v>268.59500000000003</c:v>
                </c:pt>
                <c:pt idx="52921">
                  <c:v>269.15600000000001</c:v>
                </c:pt>
                <c:pt idx="52922">
                  <c:v>269.71899999999965</c:v>
                </c:pt>
                <c:pt idx="52923">
                  <c:v>270.28599999999977</c:v>
                </c:pt>
                <c:pt idx="52924">
                  <c:v>270.85599999999999</c:v>
                </c:pt>
                <c:pt idx="52925">
                  <c:v>271.42899999999958</c:v>
                </c:pt>
                <c:pt idx="52926">
                  <c:v>272.00599999999974</c:v>
                </c:pt>
                <c:pt idx="52927">
                  <c:v>272.58499999999975</c:v>
                </c:pt>
                <c:pt idx="52928">
                  <c:v>273.16800000000001</c:v>
                </c:pt>
                <c:pt idx="52929">
                  <c:v>273.75400000000002</c:v>
                </c:pt>
                <c:pt idx="52930">
                  <c:v>274.34399999999999</c:v>
                </c:pt>
                <c:pt idx="52931">
                  <c:v>274.93599999999958</c:v>
                </c:pt>
                <c:pt idx="52932">
                  <c:v>275.53199999999958</c:v>
                </c:pt>
                <c:pt idx="52933">
                  <c:v>276.13200000000001</c:v>
                </c:pt>
                <c:pt idx="52934">
                  <c:v>276.73499999999979</c:v>
                </c:pt>
                <c:pt idx="52935">
                  <c:v>277.33999999999975</c:v>
                </c:pt>
                <c:pt idx="52936">
                  <c:v>277.95</c:v>
                </c:pt>
                <c:pt idx="52937">
                  <c:v>278.56299999999999</c:v>
                </c:pt>
                <c:pt idx="52938">
                  <c:v>279.17899999999975</c:v>
                </c:pt>
                <c:pt idx="52939">
                  <c:v>279.79899999999958</c:v>
                </c:pt>
                <c:pt idx="52940">
                  <c:v>280.42200000000003</c:v>
                </c:pt>
                <c:pt idx="52941">
                  <c:v>281.04899999999975</c:v>
                </c:pt>
                <c:pt idx="52942">
                  <c:v>281.67899999999975</c:v>
                </c:pt>
                <c:pt idx="52943">
                  <c:v>282.31200000000001</c:v>
                </c:pt>
                <c:pt idx="52944">
                  <c:v>282.94900000000001</c:v>
                </c:pt>
                <c:pt idx="52945">
                  <c:v>283.58999999999975</c:v>
                </c:pt>
                <c:pt idx="52946">
                  <c:v>284.23399999999958</c:v>
                </c:pt>
                <c:pt idx="52947">
                  <c:v>284.88200000000001</c:v>
                </c:pt>
                <c:pt idx="52948">
                  <c:v>285.53399999999965</c:v>
                </c:pt>
                <c:pt idx="52949">
                  <c:v>286.18900000000002</c:v>
                </c:pt>
                <c:pt idx="52950">
                  <c:v>286.84699999999975</c:v>
                </c:pt>
                <c:pt idx="52951">
                  <c:v>287.50900000000001</c:v>
                </c:pt>
                <c:pt idx="52952">
                  <c:v>288.17500000000001</c:v>
                </c:pt>
                <c:pt idx="52953">
                  <c:v>288.84399999999999</c:v>
                </c:pt>
                <c:pt idx="52954">
                  <c:v>289.51799999999974</c:v>
                </c:pt>
                <c:pt idx="52955">
                  <c:v>290.19400000000002</c:v>
                </c:pt>
                <c:pt idx="52956">
                  <c:v>290.875</c:v>
                </c:pt>
                <c:pt idx="52957">
                  <c:v>291.55900000000008</c:v>
                </c:pt>
                <c:pt idx="52958">
                  <c:v>292.24700000000001</c:v>
                </c:pt>
                <c:pt idx="52959">
                  <c:v>292.93899999999962</c:v>
                </c:pt>
                <c:pt idx="52960">
                  <c:v>293.63400000000001</c:v>
                </c:pt>
                <c:pt idx="52961">
                  <c:v>294.33300000000003</c:v>
                </c:pt>
                <c:pt idx="52962">
                  <c:v>295.03599999999977</c:v>
                </c:pt>
                <c:pt idx="52963">
                  <c:v>295.74299999999999</c:v>
                </c:pt>
                <c:pt idx="52964">
                  <c:v>296.45299999999975</c:v>
                </c:pt>
                <c:pt idx="52965">
                  <c:v>297.16699999999975</c:v>
                </c:pt>
                <c:pt idx="52966">
                  <c:v>297.88499999999999</c:v>
                </c:pt>
                <c:pt idx="52967">
                  <c:v>298.60700000000008</c:v>
                </c:pt>
                <c:pt idx="52968">
                  <c:v>299.33199999999965</c:v>
                </c:pt>
                <c:pt idx="52969">
                  <c:v>300.06200000000001</c:v>
                </c:pt>
                <c:pt idx="52970">
                  <c:v>300.79499999999979</c:v>
                </c:pt>
                <c:pt idx="52971">
                  <c:v>301.53199999999958</c:v>
                </c:pt>
                <c:pt idx="52972">
                  <c:v>302.2729999999998</c:v>
                </c:pt>
                <c:pt idx="52973">
                  <c:v>303.01799999999974</c:v>
                </c:pt>
                <c:pt idx="52974">
                  <c:v>303.76599999999979</c:v>
                </c:pt>
                <c:pt idx="52975">
                  <c:v>304.51900000000001</c:v>
                </c:pt>
                <c:pt idx="52976">
                  <c:v>305.27499999999975</c:v>
                </c:pt>
                <c:pt idx="52977">
                  <c:v>306.03500000000003</c:v>
                </c:pt>
                <c:pt idx="52978">
                  <c:v>306.79899999999958</c:v>
                </c:pt>
                <c:pt idx="52979">
                  <c:v>307.56700000000001</c:v>
                </c:pt>
                <c:pt idx="52980">
                  <c:v>308.33799999999979</c:v>
                </c:pt>
                <c:pt idx="52981">
                  <c:v>309.11399999999975</c:v>
                </c:pt>
                <c:pt idx="52982">
                  <c:v>309.89299999999974</c:v>
                </c:pt>
                <c:pt idx="52983">
                  <c:v>310.67700000000002</c:v>
                </c:pt>
                <c:pt idx="52984">
                  <c:v>311.464</c:v>
                </c:pt>
                <c:pt idx="52985">
                  <c:v>312.255</c:v>
                </c:pt>
                <c:pt idx="52986">
                  <c:v>313.05</c:v>
                </c:pt>
                <c:pt idx="52987">
                  <c:v>313.84800000000001</c:v>
                </c:pt>
                <c:pt idx="52988">
                  <c:v>314.65100000000001</c:v>
                </c:pt>
                <c:pt idx="52989">
                  <c:v>315.45699999999965</c:v>
                </c:pt>
                <c:pt idx="52990">
                  <c:v>316.267</c:v>
                </c:pt>
                <c:pt idx="52991">
                  <c:v>317.08099999999979</c:v>
                </c:pt>
                <c:pt idx="52992">
                  <c:v>317.899</c:v>
                </c:pt>
                <c:pt idx="52993">
                  <c:v>318.72099999999978</c:v>
                </c:pt>
                <c:pt idx="52994">
                  <c:v>319.54599999999999</c:v>
                </c:pt>
                <c:pt idx="52995">
                  <c:v>320.37599999999975</c:v>
                </c:pt>
                <c:pt idx="52996">
                  <c:v>321.209</c:v>
                </c:pt>
                <c:pt idx="52997">
                  <c:v>322.04599999999999</c:v>
                </c:pt>
                <c:pt idx="52998">
                  <c:v>322.887</c:v>
                </c:pt>
                <c:pt idx="52999">
                  <c:v>323.73099999999965</c:v>
                </c:pt>
                <c:pt idx="53000">
                  <c:v>324.57900000000001</c:v>
                </c:pt>
                <c:pt idx="53001">
                  <c:v>325.43099999999959</c:v>
                </c:pt>
                <c:pt idx="53002">
                  <c:v>326.28699999999958</c:v>
                </c:pt>
                <c:pt idx="53003">
                  <c:v>327.14600000000002</c:v>
                </c:pt>
                <c:pt idx="53004">
                  <c:v>328.01</c:v>
                </c:pt>
                <c:pt idx="53005">
                  <c:v>328.87599999999975</c:v>
                </c:pt>
                <c:pt idx="53006">
                  <c:v>329.74700000000001</c:v>
                </c:pt>
                <c:pt idx="53007">
                  <c:v>330.62099999999975</c:v>
                </c:pt>
                <c:pt idx="53008">
                  <c:v>331.49899999999963</c:v>
                </c:pt>
                <c:pt idx="53009">
                  <c:v>332.38</c:v>
                </c:pt>
                <c:pt idx="53010">
                  <c:v>333.26499999999999</c:v>
                </c:pt>
                <c:pt idx="53011">
                  <c:v>334.15400000000022</c:v>
                </c:pt>
                <c:pt idx="53012">
                  <c:v>335.04599999999999</c:v>
                </c:pt>
                <c:pt idx="53013">
                  <c:v>335.94200000000001</c:v>
                </c:pt>
                <c:pt idx="53014">
                  <c:v>336.84100000000001</c:v>
                </c:pt>
                <c:pt idx="53015">
                  <c:v>337.74400000000026</c:v>
                </c:pt>
                <c:pt idx="53016">
                  <c:v>338.65100000000001</c:v>
                </c:pt>
                <c:pt idx="53017">
                  <c:v>339.56</c:v>
                </c:pt>
                <c:pt idx="53018">
                  <c:v>340.47399999999965</c:v>
                </c:pt>
                <c:pt idx="53019">
                  <c:v>341.39</c:v>
                </c:pt>
                <c:pt idx="53020">
                  <c:v>342.31</c:v>
                </c:pt>
                <c:pt idx="53021">
                  <c:v>343.23399999999958</c:v>
                </c:pt>
                <c:pt idx="53022">
                  <c:v>344.16</c:v>
                </c:pt>
                <c:pt idx="53023">
                  <c:v>345.09</c:v>
                </c:pt>
                <c:pt idx="53024">
                  <c:v>346.024</c:v>
                </c:pt>
                <c:pt idx="53025">
                  <c:v>346.96</c:v>
                </c:pt>
                <c:pt idx="53026">
                  <c:v>347.9</c:v>
                </c:pt>
                <c:pt idx="53027">
                  <c:v>348.84300000000002</c:v>
                </c:pt>
                <c:pt idx="53028">
                  <c:v>349.78899999999965</c:v>
                </c:pt>
                <c:pt idx="53029">
                  <c:v>350.73799999999977</c:v>
                </c:pt>
                <c:pt idx="53030">
                  <c:v>351.69099999999975</c:v>
                </c:pt>
                <c:pt idx="53031">
                  <c:v>352.64600000000002</c:v>
                </c:pt>
                <c:pt idx="53032">
                  <c:v>353.60399999999993</c:v>
                </c:pt>
                <c:pt idx="53033">
                  <c:v>354.56599999999975</c:v>
                </c:pt>
                <c:pt idx="53034">
                  <c:v>355.53</c:v>
                </c:pt>
                <c:pt idx="53035">
                  <c:v>356.49799999999965</c:v>
                </c:pt>
                <c:pt idx="53036">
                  <c:v>357.46799999999979</c:v>
                </c:pt>
                <c:pt idx="53037">
                  <c:v>358.44099999999975</c:v>
                </c:pt>
                <c:pt idx="53038">
                  <c:v>359.41699999999958</c:v>
                </c:pt>
                <c:pt idx="53039">
                  <c:v>360.39499999999975</c:v>
                </c:pt>
                <c:pt idx="53040">
                  <c:v>361.37700000000001</c:v>
                </c:pt>
                <c:pt idx="53041">
                  <c:v>362.36099999999999</c:v>
                </c:pt>
                <c:pt idx="53042">
                  <c:v>363.34699999999975</c:v>
                </c:pt>
                <c:pt idx="53043">
                  <c:v>364.33599999999979</c:v>
                </c:pt>
                <c:pt idx="53044">
                  <c:v>365.32799999999975</c:v>
                </c:pt>
                <c:pt idx="53045">
                  <c:v>366.32299999999975</c:v>
                </c:pt>
                <c:pt idx="53046">
                  <c:v>367.31900000000002</c:v>
                </c:pt>
                <c:pt idx="53047">
                  <c:v>368.31900000000002</c:v>
                </c:pt>
                <c:pt idx="53048">
                  <c:v>369.32</c:v>
                </c:pt>
                <c:pt idx="53049">
                  <c:v>370.32400000000001</c:v>
                </c:pt>
                <c:pt idx="53050">
                  <c:v>371.33</c:v>
                </c:pt>
                <c:pt idx="53051">
                  <c:v>372.339</c:v>
                </c:pt>
                <c:pt idx="53052">
                  <c:v>373.35</c:v>
                </c:pt>
                <c:pt idx="53053">
                  <c:v>374.36200000000002</c:v>
                </c:pt>
                <c:pt idx="53054">
                  <c:v>375.37700000000001</c:v>
                </c:pt>
                <c:pt idx="53055">
                  <c:v>376.39400000000001</c:v>
                </c:pt>
                <c:pt idx="53056">
                  <c:v>377.41299999999978</c:v>
                </c:pt>
                <c:pt idx="53057">
                  <c:v>378.43400000000003</c:v>
                </c:pt>
                <c:pt idx="53058">
                  <c:v>379.45699999999965</c:v>
                </c:pt>
                <c:pt idx="53059">
                  <c:v>380.48200000000003</c:v>
                </c:pt>
                <c:pt idx="53060">
                  <c:v>381.50799999999975</c:v>
                </c:pt>
                <c:pt idx="53061">
                  <c:v>382.53599999999977</c:v>
                </c:pt>
                <c:pt idx="53062">
                  <c:v>383.56599999999975</c:v>
                </c:pt>
                <c:pt idx="53063">
                  <c:v>384.59699999999958</c:v>
                </c:pt>
                <c:pt idx="53064">
                  <c:v>385.63</c:v>
                </c:pt>
                <c:pt idx="53065">
                  <c:v>386.66399999999999</c:v>
                </c:pt>
                <c:pt idx="53066">
                  <c:v>387.7</c:v>
                </c:pt>
                <c:pt idx="53067">
                  <c:v>388.73799999999977</c:v>
                </c:pt>
                <c:pt idx="53068">
                  <c:v>389.77599999999978</c:v>
                </c:pt>
                <c:pt idx="53069">
                  <c:v>390.81599999999975</c:v>
                </c:pt>
                <c:pt idx="53070">
                  <c:v>391.85700000000008</c:v>
                </c:pt>
                <c:pt idx="53071">
                  <c:v>392.899</c:v>
                </c:pt>
                <c:pt idx="53072">
                  <c:v>393.94299999999993</c:v>
                </c:pt>
                <c:pt idx="53073">
                  <c:v>394.98699999999963</c:v>
                </c:pt>
                <c:pt idx="53074">
                  <c:v>396.03199999999958</c:v>
                </c:pt>
                <c:pt idx="53075">
                  <c:v>397.07900000000001</c:v>
                </c:pt>
                <c:pt idx="53076">
                  <c:v>398.12599999999975</c:v>
                </c:pt>
                <c:pt idx="53077">
                  <c:v>399.17399999999975</c:v>
                </c:pt>
                <c:pt idx="53078">
                  <c:v>400.22199999999958</c:v>
                </c:pt>
                <c:pt idx="53079">
                  <c:v>401.27099999999979</c:v>
                </c:pt>
                <c:pt idx="53080">
                  <c:v>402.32100000000003</c:v>
                </c:pt>
                <c:pt idx="53081">
                  <c:v>403.37099999999975</c:v>
                </c:pt>
                <c:pt idx="53082">
                  <c:v>404.42200000000003</c:v>
                </c:pt>
                <c:pt idx="53083">
                  <c:v>405.47299999999979</c:v>
                </c:pt>
                <c:pt idx="53084">
                  <c:v>406.52499999999975</c:v>
                </c:pt>
                <c:pt idx="53085">
                  <c:v>407.577</c:v>
                </c:pt>
                <c:pt idx="53086">
                  <c:v>408.62900000000002</c:v>
                </c:pt>
                <c:pt idx="53087">
                  <c:v>409.68099999999993</c:v>
                </c:pt>
                <c:pt idx="53088">
                  <c:v>410.73299999999978</c:v>
                </c:pt>
                <c:pt idx="53089">
                  <c:v>411.78500000000003</c:v>
                </c:pt>
                <c:pt idx="53090">
                  <c:v>412.83699999999965</c:v>
                </c:pt>
                <c:pt idx="53091">
                  <c:v>413.88900000000001</c:v>
                </c:pt>
                <c:pt idx="53092">
                  <c:v>414.94099999999975</c:v>
                </c:pt>
                <c:pt idx="53093">
                  <c:v>415.99199999999962</c:v>
                </c:pt>
                <c:pt idx="53094">
                  <c:v>417.04300000000001</c:v>
                </c:pt>
                <c:pt idx="53095">
                  <c:v>418.09299999999979</c:v>
                </c:pt>
                <c:pt idx="53096">
                  <c:v>419.14299999999997</c:v>
                </c:pt>
                <c:pt idx="53097">
                  <c:v>420.19299999999993</c:v>
                </c:pt>
                <c:pt idx="53098">
                  <c:v>421.24200000000002</c:v>
                </c:pt>
                <c:pt idx="53099">
                  <c:v>422.28999999999979</c:v>
                </c:pt>
                <c:pt idx="53100">
                  <c:v>423.33699999999965</c:v>
                </c:pt>
                <c:pt idx="53101">
                  <c:v>424.38400000000001</c:v>
                </c:pt>
                <c:pt idx="53102">
                  <c:v>425.42899999999958</c:v>
                </c:pt>
                <c:pt idx="53103">
                  <c:v>426.47399999999965</c:v>
                </c:pt>
                <c:pt idx="53104">
                  <c:v>427.517</c:v>
                </c:pt>
                <c:pt idx="53105">
                  <c:v>428.55900000000008</c:v>
                </c:pt>
                <c:pt idx="53106">
                  <c:v>429.6</c:v>
                </c:pt>
                <c:pt idx="53107">
                  <c:v>430.64000000000021</c:v>
                </c:pt>
                <c:pt idx="53108">
                  <c:v>431.67899999999975</c:v>
                </c:pt>
                <c:pt idx="53109">
                  <c:v>432.71599999999978</c:v>
                </c:pt>
                <c:pt idx="53110">
                  <c:v>433.75099999999975</c:v>
                </c:pt>
                <c:pt idx="53111">
                  <c:v>434.78500000000003</c:v>
                </c:pt>
                <c:pt idx="53112">
                  <c:v>435.81700000000001</c:v>
                </c:pt>
                <c:pt idx="53113">
                  <c:v>436.84699999999975</c:v>
                </c:pt>
                <c:pt idx="53114">
                  <c:v>437.87599999999975</c:v>
                </c:pt>
                <c:pt idx="53115">
                  <c:v>438.90299999999979</c:v>
                </c:pt>
                <c:pt idx="53116">
                  <c:v>439.92699999999962</c:v>
                </c:pt>
                <c:pt idx="53117">
                  <c:v>440.95</c:v>
                </c:pt>
                <c:pt idx="53118">
                  <c:v>441.97099999999978</c:v>
                </c:pt>
                <c:pt idx="53119">
                  <c:v>442.98899999999958</c:v>
                </c:pt>
                <c:pt idx="53120">
                  <c:v>444.005</c:v>
                </c:pt>
                <c:pt idx="53121">
                  <c:v>445.01900000000001</c:v>
                </c:pt>
                <c:pt idx="53122">
                  <c:v>446.03</c:v>
                </c:pt>
                <c:pt idx="53123">
                  <c:v>447.03899999999965</c:v>
                </c:pt>
                <c:pt idx="53124">
                  <c:v>448.04500000000002</c:v>
                </c:pt>
                <c:pt idx="53125">
                  <c:v>449.04899999999975</c:v>
                </c:pt>
                <c:pt idx="53126">
                  <c:v>450.05</c:v>
                </c:pt>
                <c:pt idx="53127">
                  <c:v>451.048</c:v>
                </c:pt>
                <c:pt idx="53128">
                  <c:v>452.04300000000001</c:v>
                </c:pt>
                <c:pt idx="53129">
                  <c:v>453.03599999999977</c:v>
                </c:pt>
                <c:pt idx="53130">
                  <c:v>454.02499999999975</c:v>
                </c:pt>
                <c:pt idx="53131">
                  <c:v>455.0109999999998</c:v>
                </c:pt>
                <c:pt idx="53132">
                  <c:v>455.99400000000003</c:v>
                </c:pt>
                <c:pt idx="53133">
                  <c:v>456.97399999999965</c:v>
                </c:pt>
                <c:pt idx="53134">
                  <c:v>457.95099999999979</c:v>
                </c:pt>
                <c:pt idx="53135">
                  <c:v>458.92399999999958</c:v>
                </c:pt>
                <c:pt idx="53136">
                  <c:v>459.89299999999974</c:v>
                </c:pt>
                <c:pt idx="53137">
                  <c:v>460.85899999999975</c:v>
                </c:pt>
                <c:pt idx="53138">
                  <c:v>461.822</c:v>
                </c:pt>
                <c:pt idx="53139">
                  <c:v>462.78099999999978</c:v>
                </c:pt>
                <c:pt idx="53140">
                  <c:v>463.73599999999965</c:v>
                </c:pt>
                <c:pt idx="53141">
                  <c:v>464.68700000000001</c:v>
                </c:pt>
                <c:pt idx="53142">
                  <c:v>465.63499999999999</c:v>
                </c:pt>
                <c:pt idx="53143">
                  <c:v>466.57799999999975</c:v>
                </c:pt>
                <c:pt idx="53144">
                  <c:v>467.51799999999974</c:v>
                </c:pt>
                <c:pt idx="53145">
                  <c:v>468.45299999999975</c:v>
                </c:pt>
                <c:pt idx="53146">
                  <c:v>469.38400000000001</c:v>
                </c:pt>
                <c:pt idx="53147">
                  <c:v>470.31099999999975</c:v>
                </c:pt>
                <c:pt idx="53148">
                  <c:v>471.23299999999978</c:v>
                </c:pt>
                <c:pt idx="53149">
                  <c:v>472.15100000000001</c:v>
                </c:pt>
                <c:pt idx="53150">
                  <c:v>473.065</c:v>
                </c:pt>
                <c:pt idx="53151">
                  <c:v>473.97399999999965</c:v>
                </c:pt>
                <c:pt idx="53152">
                  <c:v>474.87799999999999</c:v>
                </c:pt>
                <c:pt idx="53153">
                  <c:v>475.77799999999979</c:v>
                </c:pt>
                <c:pt idx="53154">
                  <c:v>476.673</c:v>
                </c:pt>
                <c:pt idx="53155">
                  <c:v>477.56400000000002</c:v>
                </c:pt>
                <c:pt idx="53156">
                  <c:v>478.44900000000001</c:v>
                </c:pt>
                <c:pt idx="53157">
                  <c:v>479.32900000000001</c:v>
                </c:pt>
                <c:pt idx="53158">
                  <c:v>480.20499999999993</c:v>
                </c:pt>
                <c:pt idx="53159">
                  <c:v>481.07499999999999</c:v>
                </c:pt>
                <c:pt idx="53160">
                  <c:v>481.94</c:v>
                </c:pt>
                <c:pt idx="53161">
                  <c:v>482.8</c:v>
                </c:pt>
                <c:pt idx="53162">
                  <c:v>483.65499999999997</c:v>
                </c:pt>
                <c:pt idx="53163">
                  <c:v>484.50400000000002</c:v>
                </c:pt>
                <c:pt idx="53164">
                  <c:v>485.34899999999999</c:v>
                </c:pt>
                <c:pt idx="53165">
                  <c:v>486.18700000000001</c:v>
                </c:pt>
                <c:pt idx="53166">
                  <c:v>487.02</c:v>
                </c:pt>
                <c:pt idx="53167">
                  <c:v>487.84699999999975</c:v>
                </c:pt>
                <c:pt idx="53168">
                  <c:v>488.66899999999993</c:v>
                </c:pt>
                <c:pt idx="53169">
                  <c:v>489.48499999999979</c:v>
                </c:pt>
                <c:pt idx="53170">
                  <c:v>490.29499999999979</c:v>
                </c:pt>
                <c:pt idx="53171">
                  <c:v>491.1</c:v>
                </c:pt>
                <c:pt idx="53172">
                  <c:v>491.8979999999998</c:v>
                </c:pt>
                <c:pt idx="53173">
                  <c:v>492.69099999999975</c:v>
                </c:pt>
                <c:pt idx="53174">
                  <c:v>493.47699999999958</c:v>
                </c:pt>
                <c:pt idx="53175">
                  <c:v>494.25799999999975</c:v>
                </c:pt>
                <c:pt idx="53176">
                  <c:v>495.03199999999958</c:v>
                </c:pt>
                <c:pt idx="53177">
                  <c:v>495.8</c:v>
                </c:pt>
                <c:pt idx="53178">
                  <c:v>496.56200000000001</c:v>
                </c:pt>
                <c:pt idx="53179">
                  <c:v>497.31799999999993</c:v>
                </c:pt>
                <c:pt idx="53180">
                  <c:v>498.06700000000001</c:v>
                </c:pt>
                <c:pt idx="53181">
                  <c:v>498.81</c:v>
                </c:pt>
                <c:pt idx="53182">
                  <c:v>499.54599999999999</c:v>
                </c:pt>
                <c:pt idx="53183">
                  <c:v>500.27599999999978</c:v>
                </c:pt>
                <c:pt idx="53184">
                  <c:v>500.99899999999963</c:v>
                </c:pt>
                <c:pt idx="53185">
                  <c:v>501.71499999999975</c:v>
                </c:pt>
                <c:pt idx="53186">
                  <c:v>502.42499999999978</c:v>
                </c:pt>
                <c:pt idx="53187">
                  <c:v>503.12900000000002</c:v>
                </c:pt>
                <c:pt idx="53188">
                  <c:v>503.82499999999999</c:v>
                </c:pt>
                <c:pt idx="53189">
                  <c:v>504.51499999999999</c:v>
                </c:pt>
                <c:pt idx="53190">
                  <c:v>505.197</c:v>
                </c:pt>
                <c:pt idx="53191">
                  <c:v>505.87299999999999</c:v>
                </c:pt>
                <c:pt idx="53192">
                  <c:v>506.54199999999975</c:v>
                </c:pt>
                <c:pt idx="53193">
                  <c:v>507.20400000000001</c:v>
                </c:pt>
                <c:pt idx="53194">
                  <c:v>507.85899999999975</c:v>
                </c:pt>
                <c:pt idx="53195">
                  <c:v>508.50599999999974</c:v>
                </c:pt>
                <c:pt idx="53196">
                  <c:v>509.14699999999999</c:v>
                </c:pt>
                <c:pt idx="53197">
                  <c:v>509.78</c:v>
                </c:pt>
                <c:pt idx="53198">
                  <c:v>510.40599999999978</c:v>
                </c:pt>
                <c:pt idx="53199">
                  <c:v>511.02499999999975</c:v>
                </c:pt>
                <c:pt idx="53200">
                  <c:v>511.637</c:v>
                </c:pt>
                <c:pt idx="53201">
                  <c:v>512.24099999999999</c:v>
                </c:pt>
                <c:pt idx="53202">
                  <c:v>512.83799999999928</c:v>
                </c:pt>
                <c:pt idx="53203">
                  <c:v>513.42699999999957</c:v>
                </c:pt>
                <c:pt idx="53204">
                  <c:v>514.00900000000001</c:v>
                </c:pt>
                <c:pt idx="53205">
                  <c:v>514.58299999999997</c:v>
                </c:pt>
                <c:pt idx="53206">
                  <c:v>515.15</c:v>
                </c:pt>
                <c:pt idx="53207">
                  <c:v>515.70899999999995</c:v>
                </c:pt>
                <c:pt idx="53208">
                  <c:v>516.26099999999997</c:v>
                </c:pt>
                <c:pt idx="53209">
                  <c:v>516.8049999999995</c:v>
                </c:pt>
                <c:pt idx="53210">
                  <c:v>517.34199999999942</c:v>
                </c:pt>
                <c:pt idx="53211">
                  <c:v>517.87</c:v>
                </c:pt>
                <c:pt idx="53212">
                  <c:v>518.39099999999996</c:v>
                </c:pt>
                <c:pt idx="53213">
                  <c:v>518.904</c:v>
                </c:pt>
                <c:pt idx="53214">
                  <c:v>519.40899999999999</c:v>
                </c:pt>
                <c:pt idx="53215">
                  <c:v>519.90699999999958</c:v>
                </c:pt>
                <c:pt idx="53216">
                  <c:v>520.39599999999996</c:v>
                </c:pt>
                <c:pt idx="53217">
                  <c:v>520.87800000000004</c:v>
                </c:pt>
                <c:pt idx="53218">
                  <c:v>521.35199999999929</c:v>
                </c:pt>
                <c:pt idx="53219">
                  <c:v>521.81799999999942</c:v>
                </c:pt>
                <c:pt idx="53220">
                  <c:v>522.27599999999995</c:v>
                </c:pt>
                <c:pt idx="53221">
                  <c:v>522.726</c:v>
                </c:pt>
                <c:pt idx="53222">
                  <c:v>523.16800000000001</c:v>
                </c:pt>
                <c:pt idx="53223">
                  <c:v>523.60199999999998</c:v>
                </c:pt>
                <c:pt idx="53224">
                  <c:v>524.02800000000002</c:v>
                </c:pt>
                <c:pt idx="53225">
                  <c:v>524.4449999999996</c:v>
                </c:pt>
                <c:pt idx="53226">
                  <c:v>524.85499999999956</c:v>
                </c:pt>
                <c:pt idx="53227">
                  <c:v>525.25699999999949</c:v>
                </c:pt>
                <c:pt idx="53228">
                  <c:v>525.65</c:v>
                </c:pt>
                <c:pt idx="53229">
                  <c:v>526.03599999999949</c:v>
                </c:pt>
                <c:pt idx="53230">
                  <c:v>526.41300000000001</c:v>
                </c:pt>
                <c:pt idx="53231">
                  <c:v>526.78200000000004</c:v>
                </c:pt>
                <c:pt idx="53232">
                  <c:v>527.14300000000003</c:v>
                </c:pt>
                <c:pt idx="53233">
                  <c:v>527.495</c:v>
                </c:pt>
                <c:pt idx="53234">
                  <c:v>527.83999999999958</c:v>
                </c:pt>
                <c:pt idx="53235">
                  <c:v>528.17600000000004</c:v>
                </c:pt>
                <c:pt idx="53236">
                  <c:v>528.50400000000002</c:v>
                </c:pt>
                <c:pt idx="53237">
                  <c:v>528.82399999999996</c:v>
                </c:pt>
                <c:pt idx="53238">
                  <c:v>529.13499999999999</c:v>
                </c:pt>
                <c:pt idx="53239">
                  <c:v>529.43799999999942</c:v>
                </c:pt>
                <c:pt idx="53240">
                  <c:v>529.73299999999949</c:v>
                </c:pt>
                <c:pt idx="53241">
                  <c:v>530.02</c:v>
                </c:pt>
                <c:pt idx="53242">
                  <c:v>530.29800000000046</c:v>
                </c:pt>
                <c:pt idx="53243">
                  <c:v>530.56799999999942</c:v>
                </c:pt>
                <c:pt idx="53244">
                  <c:v>530.82999999999959</c:v>
                </c:pt>
                <c:pt idx="53245">
                  <c:v>531.08399999999995</c:v>
                </c:pt>
                <c:pt idx="53246">
                  <c:v>531.3289999999995</c:v>
                </c:pt>
                <c:pt idx="53247">
                  <c:v>531.56599999999958</c:v>
                </c:pt>
                <c:pt idx="53248">
                  <c:v>531.79500000000041</c:v>
                </c:pt>
                <c:pt idx="53249">
                  <c:v>532.01499999999999</c:v>
                </c:pt>
                <c:pt idx="53250">
                  <c:v>532.22699999999998</c:v>
                </c:pt>
                <c:pt idx="53251">
                  <c:v>532.43099999999959</c:v>
                </c:pt>
                <c:pt idx="53252">
                  <c:v>532.62599999999998</c:v>
                </c:pt>
                <c:pt idx="53253">
                  <c:v>532.81299999999942</c:v>
                </c:pt>
                <c:pt idx="53254">
                  <c:v>532.99300000000005</c:v>
                </c:pt>
                <c:pt idx="53255">
                  <c:v>533.16300000000001</c:v>
                </c:pt>
                <c:pt idx="53256">
                  <c:v>533.32599999999957</c:v>
                </c:pt>
                <c:pt idx="53257">
                  <c:v>533.47900000000004</c:v>
                </c:pt>
                <c:pt idx="53258">
                  <c:v>533.625</c:v>
                </c:pt>
                <c:pt idx="53259">
                  <c:v>533.76300000000003</c:v>
                </c:pt>
                <c:pt idx="53260">
                  <c:v>533.8919999999996</c:v>
                </c:pt>
                <c:pt idx="53261">
                  <c:v>534.01300000000003</c:v>
                </c:pt>
                <c:pt idx="53262">
                  <c:v>534.12599999999998</c:v>
                </c:pt>
                <c:pt idx="53263">
                  <c:v>534.23099999999999</c:v>
                </c:pt>
                <c:pt idx="53264">
                  <c:v>534.32799999999929</c:v>
                </c:pt>
                <c:pt idx="53265">
                  <c:v>534.4159999999996</c:v>
                </c:pt>
                <c:pt idx="53266">
                  <c:v>534.49599999999998</c:v>
                </c:pt>
                <c:pt idx="53267">
                  <c:v>534.56799999999942</c:v>
                </c:pt>
                <c:pt idx="53268">
                  <c:v>534.63199999999949</c:v>
                </c:pt>
                <c:pt idx="53269">
                  <c:v>534.68799999999999</c:v>
                </c:pt>
                <c:pt idx="53270">
                  <c:v>534.73500000000001</c:v>
                </c:pt>
                <c:pt idx="53271">
                  <c:v>534.77500000000043</c:v>
                </c:pt>
                <c:pt idx="53272">
                  <c:v>534.80599999999959</c:v>
                </c:pt>
                <c:pt idx="53273">
                  <c:v>534.82999999999959</c:v>
                </c:pt>
                <c:pt idx="53274">
                  <c:v>534.84499999999957</c:v>
                </c:pt>
                <c:pt idx="53275">
                  <c:v>534.85199999999929</c:v>
                </c:pt>
                <c:pt idx="53276">
                  <c:v>534.85199999999929</c:v>
                </c:pt>
                <c:pt idx="53277">
                  <c:v>534.84299999999928</c:v>
                </c:pt>
                <c:pt idx="53278">
                  <c:v>534.82699999999954</c:v>
                </c:pt>
                <c:pt idx="53279">
                  <c:v>534.80199999999957</c:v>
                </c:pt>
                <c:pt idx="53280">
                  <c:v>534.77000000000044</c:v>
                </c:pt>
                <c:pt idx="53281">
                  <c:v>534.72900000000004</c:v>
                </c:pt>
                <c:pt idx="53282">
                  <c:v>534.68100000000004</c:v>
                </c:pt>
                <c:pt idx="53283">
                  <c:v>534.625</c:v>
                </c:pt>
                <c:pt idx="53284">
                  <c:v>534.56199999999956</c:v>
                </c:pt>
                <c:pt idx="53285">
                  <c:v>534.49</c:v>
                </c:pt>
                <c:pt idx="53286">
                  <c:v>534.41099999999949</c:v>
                </c:pt>
                <c:pt idx="53287">
                  <c:v>534.32399999999996</c:v>
                </c:pt>
                <c:pt idx="53288">
                  <c:v>534.22900000000004</c:v>
                </c:pt>
                <c:pt idx="53289">
                  <c:v>534.1269999999995</c:v>
                </c:pt>
                <c:pt idx="53290">
                  <c:v>534.0169999999996</c:v>
                </c:pt>
                <c:pt idx="53291">
                  <c:v>533.899</c:v>
                </c:pt>
                <c:pt idx="53292">
                  <c:v>533.77400000000046</c:v>
                </c:pt>
                <c:pt idx="53293">
                  <c:v>533.64099999999996</c:v>
                </c:pt>
                <c:pt idx="53294">
                  <c:v>533.50099999999998</c:v>
                </c:pt>
                <c:pt idx="53295">
                  <c:v>533.35299999999916</c:v>
                </c:pt>
                <c:pt idx="53296">
                  <c:v>533.19799999999998</c:v>
                </c:pt>
                <c:pt idx="53297">
                  <c:v>533.03599999999949</c:v>
                </c:pt>
                <c:pt idx="53298">
                  <c:v>532.86599999999942</c:v>
                </c:pt>
                <c:pt idx="53299">
                  <c:v>532.68799999999999</c:v>
                </c:pt>
                <c:pt idx="53300">
                  <c:v>532.50400000000002</c:v>
                </c:pt>
                <c:pt idx="53301">
                  <c:v>532.31199999999956</c:v>
                </c:pt>
                <c:pt idx="53302">
                  <c:v>532.11300000000051</c:v>
                </c:pt>
                <c:pt idx="53303">
                  <c:v>531.90599999999949</c:v>
                </c:pt>
                <c:pt idx="53304">
                  <c:v>531.69299999999998</c:v>
                </c:pt>
                <c:pt idx="53305">
                  <c:v>531.47199999999998</c:v>
                </c:pt>
                <c:pt idx="53306">
                  <c:v>531.24400000000003</c:v>
                </c:pt>
                <c:pt idx="53307">
                  <c:v>531.01</c:v>
                </c:pt>
                <c:pt idx="53308">
                  <c:v>530.76800000000003</c:v>
                </c:pt>
                <c:pt idx="53309">
                  <c:v>530.51900000000001</c:v>
                </c:pt>
                <c:pt idx="53310">
                  <c:v>530.26400000000001</c:v>
                </c:pt>
                <c:pt idx="53311">
                  <c:v>530.00099999999998</c:v>
                </c:pt>
                <c:pt idx="53312">
                  <c:v>529.73099999999999</c:v>
                </c:pt>
                <c:pt idx="53313">
                  <c:v>529.45499999999959</c:v>
                </c:pt>
                <c:pt idx="53314">
                  <c:v>529.17200000000003</c:v>
                </c:pt>
                <c:pt idx="53315">
                  <c:v>528.88199999999949</c:v>
                </c:pt>
                <c:pt idx="53316">
                  <c:v>528.58600000000001</c:v>
                </c:pt>
                <c:pt idx="53317">
                  <c:v>528.28300000000058</c:v>
                </c:pt>
                <c:pt idx="53318">
                  <c:v>527.97299999999996</c:v>
                </c:pt>
                <c:pt idx="53319">
                  <c:v>527.65599999999949</c:v>
                </c:pt>
                <c:pt idx="53320">
                  <c:v>527.33399999999949</c:v>
                </c:pt>
                <c:pt idx="53321">
                  <c:v>527.00400000000002</c:v>
                </c:pt>
                <c:pt idx="53322">
                  <c:v>526.66800000000001</c:v>
                </c:pt>
                <c:pt idx="53323">
                  <c:v>526.32599999999957</c:v>
                </c:pt>
                <c:pt idx="53324">
                  <c:v>525.9779999999995</c:v>
                </c:pt>
                <c:pt idx="53325">
                  <c:v>525.62300000000005</c:v>
                </c:pt>
                <c:pt idx="53326">
                  <c:v>525.26199999999949</c:v>
                </c:pt>
                <c:pt idx="53327">
                  <c:v>524.89400000000001</c:v>
                </c:pt>
                <c:pt idx="53328">
                  <c:v>524.52099999999996</c:v>
                </c:pt>
                <c:pt idx="53329">
                  <c:v>524.14099999999996</c:v>
                </c:pt>
                <c:pt idx="53330">
                  <c:v>523.755</c:v>
                </c:pt>
                <c:pt idx="53331">
                  <c:v>523.36300000000006</c:v>
                </c:pt>
                <c:pt idx="53332">
                  <c:v>522.96599999999955</c:v>
                </c:pt>
                <c:pt idx="53333">
                  <c:v>522.56199999999956</c:v>
                </c:pt>
                <c:pt idx="53334">
                  <c:v>522.15199999999959</c:v>
                </c:pt>
                <c:pt idx="53335">
                  <c:v>521.73699999999997</c:v>
                </c:pt>
                <c:pt idx="53336">
                  <c:v>521.3149999999996</c:v>
                </c:pt>
                <c:pt idx="53337">
                  <c:v>520.88800000000003</c:v>
                </c:pt>
                <c:pt idx="53338">
                  <c:v>520.45499999999959</c:v>
                </c:pt>
                <c:pt idx="53339">
                  <c:v>520.0169999999996</c:v>
                </c:pt>
                <c:pt idx="53340">
                  <c:v>519.572</c:v>
                </c:pt>
                <c:pt idx="53341">
                  <c:v>519.12300000000005</c:v>
                </c:pt>
                <c:pt idx="53342">
                  <c:v>518.66699999999958</c:v>
                </c:pt>
                <c:pt idx="53343">
                  <c:v>518.20600000000002</c:v>
                </c:pt>
                <c:pt idx="53344">
                  <c:v>517.74</c:v>
                </c:pt>
                <c:pt idx="53345">
                  <c:v>517.26800000000003</c:v>
                </c:pt>
                <c:pt idx="53346">
                  <c:v>516.79100000000005</c:v>
                </c:pt>
                <c:pt idx="53347">
                  <c:v>516.30899999999997</c:v>
                </c:pt>
                <c:pt idx="53348">
                  <c:v>515.82099999999957</c:v>
                </c:pt>
                <c:pt idx="53349">
                  <c:v>515.3289999999995</c:v>
                </c:pt>
                <c:pt idx="53350">
                  <c:v>514.83099999999956</c:v>
                </c:pt>
                <c:pt idx="53351">
                  <c:v>514.32699999999954</c:v>
                </c:pt>
                <c:pt idx="53352">
                  <c:v>513.81899999999996</c:v>
                </c:pt>
                <c:pt idx="53353">
                  <c:v>513.30599999999959</c:v>
                </c:pt>
                <c:pt idx="53354">
                  <c:v>512.78800000000047</c:v>
                </c:pt>
                <c:pt idx="53355">
                  <c:v>512.26400000000001</c:v>
                </c:pt>
                <c:pt idx="53356">
                  <c:v>511.73599999999965</c:v>
                </c:pt>
                <c:pt idx="53357">
                  <c:v>511.20299999999975</c:v>
                </c:pt>
                <c:pt idx="53358">
                  <c:v>510.666</c:v>
                </c:pt>
                <c:pt idx="53359">
                  <c:v>510.12299999999999</c:v>
                </c:pt>
                <c:pt idx="53360">
                  <c:v>509.57599999999979</c:v>
                </c:pt>
                <c:pt idx="53361">
                  <c:v>509.024</c:v>
                </c:pt>
                <c:pt idx="53362">
                  <c:v>508.46799999999979</c:v>
                </c:pt>
                <c:pt idx="53363">
                  <c:v>507.90699999999958</c:v>
                </c:pt>
                <c:pt idx="53364">
                  <c:v>507.34100000000001</c:v>
                </c:pt>
                <c:pt idx="53365">
                  <c:v>506.77099999999979</c:v>
                </c:pt>
                <c:pt idx="53366">
                  <c:v>506.197</c:v>
                </c:pt>
                <c:pt idx="53367">
                  <c:v>505.61700000000002</c:v>
                </c:pt>
                <c:pt idx="53368">
                  <c:v>505.03399999999965</c:v>
                </c:pt>
                <c:pt idx="53369">
                  <c:v>504.447</c:v>
                </c:pt>
                <c:pt idx="53370">
                  <c:v>503.85500000000002</c:v>
                </c:pt>
                <c:pt idx="53371">
                  <c:v>503.25900000000001</c:v>
                </c:pt>
                <c:pt idx="53372">
                  <c:v>502.65899999999999</c:v>
                </c:pt>
                <c:pt idx="53373">
                  <c:v>502.05500000000001</c:v>
                </c:pt>
                <c:pt idx="53374">
                  <c:v>501.44600000000003</c:v>
                </c:pt>
                <c:pt idx="53375">
                  <c:v>500.834</c:v>
                </c:pt>
                <c:pt idx="53376">
                  <c:v>500.21699999999959</c:v>
                </c:pt>
                <c:pt idx="53377">
                  <c:v>499.59699999999958</c:v>
                </c:pt>
                <c:pt idx="53378">
                  <c:v>498.97299999999979</c:v>
                </c:pt>
                <c:pt idx="53379">
                  <c:v>498.34500000000008</c:v>
                </c:pt>
                <c:pt idx="53380">
                  <c:v>497.71299999999979</c:v>
                </c:pt>
                <c:pt idx="53381">
                  <c:v>497.077</c:v>
                </c:pt>
                <c:pt idx="53382">
                  <c:v>496.43799999999965</c:v>
                </c:pt>
                <c:pt idx="53383">
                  <c:v>495.79499999999979</c:v>
                </c:pt>
                <c:pt idx="53384">
                  <c:v>495.14800000000002</c:v>
                </c:pt>
                <c:pt idx="53385">
                  <c:v>494.49799999999965</c:v>
                </c:pt>
                <c:pt idx="53386">
                  <c:v>493.84399999999999</c:v>
                </c:pt>
                <c:pt idx="53387">
                  <c:v>493.18599999999975</c:v>
                </c:pt>
                <c:pt idx="53388">
                  <c:v>492.52499999999975</c:v>
                </c:pt>
                <c:pt idx="53389">
                  <c:v>491.86099999999999</c:v>
                </c:pt>
                <c:pt idx="53390">
                  <c:v>491.19299999999993</c:v>
                </c:pt>
                <c:pt idx="53391">
                  <c:v>490.52199999999965</c:v>
                </c:pt>
                <c:pt idx="53392">
                  <c:v>489.84699999999975</c:v>
                </c:pt>
                <c:pt idx="53393">
                  <c:v>489.16899999999993</c:v>
                </c:pt>
                <c:pt idx="53394">
                  <c:v>488.48799999999977</c:v>
                </c:pt>
                <c:pt idx="53395">
                  <c:v>487.80399999999975</c:v>
                </c:pt>
                <c:pt idx="53396">
                  <c:v>487.11700000000002</c:v>
                </c:pt>
                <c:pt idx="53397">
                  <c:v>486.42599999999965</c:v>
                </c:pt>
                <c:pt idx="53398">
                  <c:v>485.73299999999978</c:v>
                </c:pt>
                <c:pt idx="53399">
                  <c:v>485.03599999999977</c:v>
                </c:pt>
                <c:pt idx="53400">
                  <c:v>484.33599999999979</c:v>
                </c:pt>
                <c:pt idx="53401">
                  <c:v>483.63400000000001</c:v>
                </c:pt>
                <c:pt idx="53402">
                  <c:v>482.92799999999966</c:v>
                </c:pt>
                <c:pt idx="53403">
                  <c:v>482.21899999999965</c:v>
                </c:pt>
                <c:pt idx="53404">
                  <c:v>481.50799999999975</c:v>
                </c:pt>
                <c:pt idx="53405">
                  <c:v>480.79399999999958</c:v>
                </c:pt>
                <c:pt idx="53406">
                  <c:v>480.077</c:v>
                </c:pt>
                <c:pt idx="53407">
                  <c:v>479.35700000000008</c:v>
                </c:pt>
                <c:pt idx="53408">
                  <c:v>478.63400000000001</c:v>
                </c:pt>
                <c:pt idx="53409">
                  <c:v>477.90899999999965</c:v>
                </c:pt>
                <c:pt idx="53410">
                  <c:v>477.18099999999993</c:v>
                </c:pt>
                <c:pt idx="53411">
                  <c:v>476.45099999999979</c:v>
                </c:pt>
                <c:pt idx="53412">
                  <c:v>475.71699999999959</c:v>
                </c:pt>
                <c:pt idx="53413">
                  <c:v>474.98200000000003</c:v>
                </c:pt>
                <c:pt idx="53414">
                  <c:v>474.24400000000026</c:v>
                </c:pt>
                <c:pt idx="53415">
                  <c:v>473.50299999999999</c:v>
                </c:pt>
                <c:pt idx="53416">
                  <c:v>472.76</c:v>
                </c:pt>
                <c:pt idx="53417">
                  <c:v>472.01400000000001</c:v>
                </c:pt>
                <c:pt idx="53418">
                  <c:v>471.26599999999979</c:v>
                </c:pt>
                <c:pt idx="53419">
                  <c:v>470.51599999999979</c:v>
                </c:pt>
                <c:pt idx="53420">
                  <c:v>469.76299999999975</c:v>
                </c:pt>
                <c:pt idx="53421">
                  <c:v>469.00799999999975</c:v>
                </c:pt>
                <c:pt idx="53422">
                  <c:v>468.25</c:v>
                </c:pt>
                <c:pt idx="53423">
                  <c:v>467.49099999999964</c:v>
                </c:pt>
                <c:pt idx="53424">
                  <c:v>466.72899999999959</c:v>
                </c:pt>
                <c:pt idx="53425">
                  <c:v>465.96499999999975</c:v>
                </c:pt>
                <c:pt idx="53426">
                  <c:v>465.19900000000001</c:v>
                </c:pt>
                <c:pt idx="53427">
                  <c:v>464.42999999999978</c:v>
                </c:pt>
                <c:pt idx="53428">
                  <c:v>463.66</c:v>
                </c:pt>
                <c:pt idx="53429">
                  <c:v>462.887</c:v>
                </c:pt>
                <c:pt idx="53430">
                  <c:v>462.113</c:v>
                </c:pt>
                <c:pt idx="53431">
                  <c:v>461.33599999999979</c:v>
                </c:pt>
                <c:pt idx="53432">
                  <c:v>460.55700000000002</c:v>
                </c:pt>
                <c:pt idx="53433">
                  <c:v>459.77699999999965</c:v>
                </c:pt>
                <c:pt idx="53434">
                  <c:v>458.99400000000003</c:v>
                </c:pt>
                <c:pt idx="53435">
                  <c:v>458.21</c:v>
                </c:pt>
                <c:pt idx="53436">
                  <c:v>457.42299999999977</c:v>
                </c:pt>
                <c:pt idx="53437">
                  <c:v>456.63499999999999</c:v>
                </c:pt>
                <c:pt idx="53438">
                  <c:v>455.84500000000008</c:v>
                </c:pt>
                <c:pt idx="53439">
                  <c:v>455.053</c:v>
                </c:pt>
                <c:pt idx="53440">
                  <c:v>454.25900000000001</c:v>
                </c:pt>
                <c:pt idx="53441">
                  <c:v>453.46299999999979</c:v>
                </c:pt>
                <c:pt idx="53442">
                  <c:v>452.666</c:v>
                </c:pt>
                <c:pt idx="53443">
                  <c:v>451.86700000000002</c:v>
                </c:pt>
                <c:pt idx="53444">
                  <c:v>451.06599999999975</c:v>
                </c:pt>
                <c:pt idx="53445">
                  <c:v>450.26400000000001</c:v>
                </c:pt>
                <c:pt idx="53446">
                  <c:v>449.459</c:v>
                </c:pt>
                <c:pt idx="53447">
                  <c:v>448.65400000000022</c:v>
                </c:pt>
                <c:pt idx="53448">
                  <c:v>447.846</c:v>
                </c:pt>
                <c:pt idx="53449">
                  <c:v>447.03699999999958</c:v>
                </c:pt>
                <c:pt idx="53450">
                  <c:v>446.22599999999977</c:v>
                </c:pt>
                <c:pt idx="53451">
                  <c:v>445.41399999999965</c:v>
                </c:pt>
                <c:pt idx="53452">
                  <c:v>444.6</c:v>
                </c:pt>
                <c:pt idx="53453">
                  <c:v>443.78500000000003</c:v>
                </c:pt>
                <c:pt idx="53454">
                  <c:v>442.96799999999979</c:v>
                </c:pt>
                <c:pt idx="53455">
                  <c:v>442.1500000000002</c:v>
                </c:pt>
                <c:pt idx="53456">
                  <c:v>441.33</c:v>
                </c:pt>
                <c:pt idx="53457">
                  <c:v>440.50900000000001</c:v>
                </c:pt>
                <c:pt idx="53458">
                  <c:v>439.68599999999975</c:v>
                </c:pt>
                <c:pt idx="53459">
                  <c:v>438.86200000000002</c:v>
                </c:pt>
                <c:pt idx="53460">
                  <c:v>438.03699999999958</c:v>
                </c:pt>
                <c:pt idx="53461">
                  <c:v>437.21</c:v>
                </c:pt>
                <c:pt idx="53462">
                  <c:v>436.38200000000001</c:v>
                </c:pt>
                <c:pt idx="53463">
                  <c:v>435.55200000000002</c:v>
                </c:pt>
                <c:pt idx="53464">
                  <c:v>434.72099999999978</c:v>
                </c:pt>
                <c:pt idx="53465">
                  <c:v>433.88900000000001</c:v>
                </c:pt>
                <c:pt idx="53466">
                  <c:v>433.05500000000001</c:v>
                </c:pt>
                <c:pt idx="53467">
                  <c:v>432.2199999999998</c:v>
                </c:pt>
                <c:pt idx="53468">
                  <c:v>431.38400000000001</c:v>
                </c:pt>
                <c:pt idx="53469">
                  <c:v>430.54700000000008</c:v>
                </c:pt>
                <c:pt idx="53470">
                  <c:v>429.709</c:v>
                </c:pt>
                <c:pt idx="53471">
                  <c:v>428.86900000000026</c:v>
                </c:pt>
                <c:pt idx="53472">
                  <c:v>428.02799999999979</c:v>
                </c:pt>
                <c:pt idx="53473">
                  <c:v>427.18599999999975</c:v>
                </c:pt>
                <c:pt idx="53474">
                  <c:v>426.34199999999993</c:v>
                </c:pt>
                <c:pt idx="53475">
                  <c:v>425.49799999999965</c:v>
                </c:pt>
                <c:pt idx="53476">
                  <c:v>424.65199999999999</c:v>
                </c:pt>
                <c:pt idx="53477">
                  <c:v>423.80500000000001</c:v>
                </c:pt>
                <c:pt idx="53478">
                  <c:v>422.95699999999965</c:v>
                </c:pt>
                <c:pt idx="53479">
                  <c:v>422.108</c:v>
                </c:pt>
                <c:pt idx="53480">
                  <c:v>421.25799999999975</c:v>
                </c:pt>
                <c:pt idx="53481">
                  <c:v>420.40699999999958</c:v>
                </c:pt>
                <c:pt idx="53482">
                  <c:v>419.55500000000001</c:v>
                </c:pt>
                <c:pt idx="53483">
                  <c:v>418.70099999999979</c:v>
                </c:pt>
                <c:pt idx="53484">
                  <c:v>417.84699999999975</c:v>
                </c:pt>
                <c:pt idx="53485">
                  <c:v>416.99199999999962</c:v>
                </c:pt>
                <c:pt idx="53486">
                  <c:v>416.13499999999999</c:v>
                </c:pt>
                <c:pt idx="53487">
                  <c:v>415.27799999999979</c:v>
                </c:pt>
                <c:pt idx="53488">
                  <c:v>414.41999999999979</c:v>
                </c:pt>
                <c:pt idx="53489">
                  <c:v>413.56099999999975</c:v>
                </c:pt>
                <c:pt idx="53490">
                  <c:v>412.7</c:v>
                </c:pt>
                <c:pt idx="53491">
                  <c:v>411.839</c:v>
                </c:pt>
                <c:pt idx="53492">
                  <c:v>410.97699999999958</c:v>
                </c:pt>
                <c:pt idx="53493">
                  <c:v>410.11399999999975</c:v>
                </c:pt>
                <c:pt idx="53494">
                  <c:v>409.25</c:v>
                </c:pt>
                <c:pt idx="53495">
                  <c:v>408.38499999999999</c:v>
                </c:pt>
                <c:pt idx="53496">
                  <c:v>407.52</c:v>
                </c:pt>
                <c:pt idx="53497">
                  <c:v>406.65300000000002</c:v>
                </c:pt>
                <c:pt idx="53498">
                  <c:v>405.78599999999977</c:v>
                </c:pt>
                <c:pt idx="53499">
                  <c:v>404.91699999999958</c:v>
                </c:pt>
                <c:pt idx="53500">
                  <c:v>404.048</c:v>
                </c:pt>
                <c:pt idx="53501">
                  <c:v>403.178</c:v>
                </c:pt>
                <c:pt idx="53502">
                  <c:v>402.30799999999999</c:v>
                </c:pt>
                <c:pt idx="53503">
                  <c:v>401.43599999999958</c:v>
                </c:pt>
                <c:pt idx="53504">
                  <c:v>400.56400000000002</c:v>
                </c:pt>
                <c:pt idx="53505">
                  <c:v>399.69099999999975</c:v>
                </c:pt>
                <c:pt idx="53506">
                  <c:v>398.81700000000001</c:v>
                </c:pt>
                <c:pt idx="53507">
                  <c:v>397.94299999999993</c:v>
                </c:pt>
                <c:pt idx="53508">
                  <c:v>397.06700000000001</c:v>
                </c:pt>
                <c:pt idx="53509">
                  <c:v>396.19099999999975</c:v>
                </c:pt>
                <c:pt idx="53510">
                  <c:v>395.315</c:v>
                </c:pt>
                <c:pt idx="53511">
                  <c:v>394.43699999999961</c:v>
                </c:pt>
                <c:pt idx="53512">
                  <c:v>393.55900000000008</c:v>
                </c:pt>
                <c:pt idx="53513">
                  <c:v>392.68099999999993</c:v>
                </c:pt>
                <c:pt idx="53514">
                  <c:v>391.80099999999999</c:v>
                </c:pt>
                <c:pt idx="53515">
                  <c:v>390.92099999999965</c:v>
                </c:pt>
                <c:pt idx="53516">
                  <c:v>390.041</c:v>
                </c:pt>
                <c:pt idx="53517">
                  <c:v>389.16</c:v>
                </c:pt>
                <c:pt idx="53518">
                  <c:v>388.27799999999979</c:v>
                </c:pt>
                <c:pt idx="53519">
                  <c:v>387.39599999999979</c:v>
                </c:pt>
                <c:pt idx="53520">
                  <c:v>386.51299999999975</c:v>
                </c:pt>
                <c:pt idx="53521">
                  <c:v>385.62900000000002</c:v>
                </c:pt>
                <c:pt idx="53522">
                  <c:v>384.745</c:v>
                </c:pt>
                <c:pt idx="53523">
                  <c:v>383.86099999999999</c:v>
                </c:pt>
                <c:pt idx="53524">
                  <c:v>382.97599999999977</c:v>
                </c:pt>
                <c:pt idx="53525">
                  <c:v>382.09099999999978</c:v>
                </c:pt>
                <c:pt idx="53526">
                  <c:v>381.20499999999993</c:v>
                </c:pt>
                <c:pt idx="53527">
                  <c:v>380.31799999999993</c:v>
                </c:pt>
                <c:pt idx="53528">
                  <c:v>379.43099999999959</c:v>
                </c:pt>
                <c:pt idx="53529">
                  <c:v>378.54399999999993</c:v>
                </c:pt>
                <c:pt idx="53530">
                  <c:v>377.65600000000001</c:v>
                </c:pt>
                <c:pt idx="53531">
                  <c:v>376.76799999999974</c:v>
                </c:pt>
                <c:pt idx="53532">
                  <c:v>375.88</c:v>
                </c:pt>
                <c:pt idx="53533">
                  <c:v>374.99099999999964</c:v>
                </c:pt>
                <c:pt idx="53534">
                  <c:v>374.10199999999975</c:v>
                </c:pt>
                <c:pt idx="53535">
                  <c:v>373.21299999999979</c:v>
                </c:pt>
                <c:pt idx="53536">
                  <c:v>372.32299999999975</c:v>
                </c:pt>
                <c:pt idx="53537">
                  <c:v>371.43299999999965</c:v>
                </c:pt>
                <c:pt idx="53538">
                  <c:v>370.54199999999975</c:v>
                </c:pt>
                <c:pt idx="53539">
                  <c:v>369.65199999999999</c:v>
                </c:pt>
                <c:pt idx="53540">
                  <c:v>368.7609999999998</c:v>
                </c:pt>
                <c:pt idx="53541">
                  <c:v>367.87</c:v>
                </c:pt>
                <c:pt idx="53542">
                  <c:v>366.97899999999959</c:v>
                </c:pt>
                <c:pt idx="53543">
                  <c:v>366.08699999999965</c:v>
                </c:pt>
                <c:pt idx="53544">
                  <c:v>365.19600000000003</c:v>
                </c:pt>
                <c:pt idx="53545">
                  <c:v>364.30399999999975</c:v>
                </c:pt>
                <c:pt idx="53546">
                  <c:v>363.41199999999958</c:v>
                </c:pt>
                <c:pt idx="53547">
                  <c:v>362.52</c:v>
                </c:pt>
                <c:pt idx="53548">
                  <c:v>361.62799999999999</c:v>
                </c:pt>
                <c:pt idx="53549">
                  <c:v>360.73599999999965</c:v>
                </c:pt>
                <c:pt idx="53550">
                  <c:v>359.84399999999999</c:v>
                </c:pt>
                <c:pt idx="53551">
                  <c:v>358.952</c:v>
                </c:pt>
                <c:pt idx="53552">
                  <c:v>358.06</c:v>
                </c:pt>
                <c:pt idx="53553">
                  <c:v>357.16800000000001</c:v>
                </c:pt>
                <c:pt idx="53554">
                  <c:v>356.27599999999978</c:v>
                </c:pt>
                <c:pt idx="53555">
                  <c:v>355.38400000000001</c:v>
                </c:pt>
                <c:pt idx="53556">
                  <c:v>354.49199999999962</c:v>
                </c:pt>
                <c:pt idx="53557">
                  <c:v>353.6</c:v>
                </c:pt>
                <c:pt idx="53558">
                  <c:v>352.709</c:v>
                </c:pt>
                <c:pt idx="53559">
                  <c:v>351.81700000000001</c:v>
                </c:pt>
                <c:pt idx="53560">
                  <c:v>350.92599999999965</c:v>
                </c:pt>
                <c:pt idx="53561">
                  <c:v>350.03500000000003</c:v>
                </c:pt>
                <c:pt idx="53562">
                  <c:v>349.14499999999998</c:v>
                </c:pt>
                <c:pt idx="53563">
                  <c:v>348.25400000000002</c:v>
                </c:pt>
                <c:pt idx="53564">
                  <c:v>347.36399999999975</c:v>
                </c:pt>
                <c:pt idx="53565">
                  <c:v>346.47399999999965</c:v>
                </c:pt>
                <c:pt idx="53566">
                  <c:v>345.58499999999975</c:v>
                </c:pt>
                <c:pt idx="53567">
                  <c:v>344.69600000000003</c:v>
                </c:pt>
                <c:pt idx="53568">
                  <c:v>343.80700000000002</c:v>
                </c:pt>
                <c:pt idx="53569">
                  <c:v>342.91899999999958</c:v>
                </c:pt>
                <c:pt idx="53570">
                  <c:v>342.03099999999978</c:v>
                </c:pt>
                <c:pt idx="53571">
                  <c:v>341.14400000000023</c:v>
                </c:pt>
                <c:pt idx="53572">
                  <c:v>340.25700000000001</c:v>
                </c:pt>
                <c:pt idx="53573">
                  <c:v>339.37099999999975</c:v>
                </c:pt>
                <c:pt idx="53574">
                  <c:v>338.48499999999979</c:v>
                </c:pt>
                <c:pt idx="53575">
                  <c:v>337.6</c:v>
                </c:pt>
                <c:pt idx="53576">
                  <c:v>336.71599999999978</c:v>
                </c:pt>
                <c:pt idx="53577">
                  <c:v>335.83300000000003</c:v>
                </c:pt>
                <c:pt idx="53578">
                  <c:v>334.94900000000001</c:v>
                </c:pt>
                <c:pt idx="53579">
                  <c:v>334.06700000000001</c:v>
                </c:pt>
                <c:pt idx="53580">
                  <c:v>333.18599999999975</c:v>
                </c:pt>
                <c:pt idx="53581">
                  <c:v>332.30500000000001</c:v>
                </c:pt>
                <c:pt idx="53582">
                  <c:v>331.42499999999978</c:v>
                </c:pt>
                <c:pt idx="53583">
                  <c:v>330.54700000000008</c:v>
                </c:pt>
                <c:pt idx="53584">
                  <c:v>329.66899999999993</c:v>
                </c:pt>
                <c:pt idx="53585">
                  <c:v>328.79199999999958</c:v>
                </c:pt>
                <c:pt idx="53586">
                  <c:v>327.91599999999966</c:v>
                </c:pt>
                <c:pt idx="53587">
                  <c:v>327.04000000000002</c:v>
                </c:pt>
                <c:pt idx="53588">
                  <c:v>326.16699999999975</c:v>
                </c:pt>
                <c:pt idx="53589">
                  <c:v>325.29399999999958</c:v>
                </c:pt>
                <c:pt idx="53590">
                  <c:v>324.42200000000003</c:v>
                </c:pt>
                <c:pt idx="53591">
                  <c:v>323.55099999999999</c:v>
                </c:pt>
                <c:pt idx="53592">
                  <c:v>322.68200000000002</c:v>
                </c:pt>
                <c:pt idx="53593">
                  <c:v>321.81400000000002</c:v>
                </c:pt>
                <c:pt idx="53594">
                  <c:v>320.947</c:v>
                </c:pt>
                <c:pt idx="53595">
                  <c:v>320.08099999999979</c:v>
                </c:pt>
                <c:pt idx="53596">
                  <c:v>319.21699999999959</c:v>
                </c:pt>
                <c:pt idx="53597">
                  <c:v>318.35399999999993</c:v>
                </c:pt>
                <c:pt idx="53598">
                  <c:v>317.49299999999965</c:v>
                </c:pt>
                <c:pt idx="53599">
                  <c:v>316.63299999999975</c:v>
                </c:pt>
                <c:pt idx="53600">
                  <c:v>315.774</c:v>
                </c:pt>
                <c:pt idx="53601">
                  <c:v>314.91699999999958</c:v>
                </c:pt>
                <c:pt idx="53602">
                  <c:v>314.06200000000001</c:v>
                </c:pt>
                <c:pt idx="53603">
                  <c:v>313.20800000000003</c:v>
                </c:pt>
                <c:pt idx="53604">
                  <c:v>312.35599999999999</c:v>
                </c:pt>
                <c:pt idx="53605">
                  <c:v>311.50599999999974</c:v>
                </c:pt>
                <c:pt idx="53606">
                  <c:v>310.65699999999993</c:v>
                </c:pt>
                <c:pt idx="53607">
                  <c:v>309.81</c:v>
                </c:pt>
                <c:pt idx="53608">
                  <c:v>308.96599999999978</c:v>
                </c:pt>
                <c:pt idx="53609">
                  <c:v>308.12299999999999</c:v>
                </c:pt>
                <c:pt idx="53610">
                  <c:v>307.28099999999978</c:v>
                </c:pt>
                <c:pt idx="53611">
                  <c:v>306.44200000000001</c:v>
                </c:pt>
                <c:pt idx="53612">
                  <c:v>305.60500000000002</c:v>
                </c:pt>
                <c:pt idx="53613">
                  <c:v>304.77</c:v>
                </c:pt>
                <c:pt idx="53614">
                  <c:v>303.93699999999961</c:v>
                </c:pt>
                <c:pt idx="53615">
                  <c:v>303.10700000000008</c:v>
                </c:pt>
                <c:pt idx="53616">
                  <c:v>302.27799999999979</c:v>
                </c:pt>
                <c:pt idx="53617">
                  <c:v>301.452</c:v>
                </c:pt>
                <c:pt idx="53618">
                  <c:v>300.62799999999999</c:v>
                </c:pt>
                <c:pt idx="53619">
                  <c:v>299.80599999999993</c:v>
                </c:pt>
                <c:pt idx="53620">
                  <c:v>298.98699999999963</c:v>
                </c:pt>
                <c:pt idx="53621">
                  <c:v>298.17</c:v>
                </c:pt>
                <c:pt idx="53622">
                  <c:v>297.35599999999999</c:v>
                </c:pt>
                <c:pt idx="53623">
                  <c:v>296.54399999999993</c:v>
                </c:pt>
                <c:pt idx="53624">
                  <c:v>295.73499999999979</c:v>
                </c:pt>
                <c:pt idx="53625">
                  <c:v>294.92799999999966</c:v>
                </c:pt>
                <c:pt idx="53626">
                  <c:v>294.12400000000002</c:v>
                </c:pt>
                <c:pt idx="53627">
                  <c:v>293.32299999999975</c:v>
                </c:pt>
                <c:pt idx="53628">
                  <c:v>292.52499999999975</c:v>
                </c:pt>
                <c:pt idx="53629">
                  <c:v>291.72899999999959</c:v>
                </c:pt>
                <c:pt idx="53630">
                  <c:v>290.93599999999958</c:v>
                </c:pt>
                <c:pt idx="53631">
                  <c:v>290.14699999999999</c:v>
                </c:pt>
                <c:pt idx="53632">
                  <c:v>289.36</c:v>
                </c:pt>
                <c:pt idx="53633">
                  <c:v>288.57599999999979</c:v>
                </c:pt>
                <c:pt idx="53634">
                  <c:v>287.79599999999965</c:v>
                </c:pt>
                <c:pt idx="53635">
                  <c:v>287.01799999999974</c:v>
                </c:pt>
                <c:pt idx="53636">
                  <c:v>286.24400000000026</c:v>
                </c:pt>
                <c:pt idx="53637">
                  <c:v>285.47299999999979</c:v>
                </c:pt>
                <c:pt idx="53638">
                  <c:v>284.70499999999993</c:v>
                </c:pt>
                <c:pt idx="53639">
                  <c:v>283.94</c:v>
                </c:pt>
                <c:pt idx="53640">
                  <c:v>283.17899999999975</c:v>
                </c:pt>
                <c:pt idx="53641">
                  <c:v>282.42200000000003</c:v>
                </c:pt>
                <c:pt idx="53642">
                  <c:v>281.66699999999975</c:v>
                </c:pt>
                <c:pt idx="53643">
                  <c:v>280.91699999999958</c:v>
                </c:pt>
                <c:pt idx="53644">
                  <c:v>280.17</c:v>
                </c:pt>
                <c:pt idx="53645">
                  <c:v>279.42599999999965</c:v>
                </c:pt>
                <c:pt idx="53646">
                  <c:v>278.68700000000001</c:v>
                </c:pt>
                <c:pt idx="53647">
                  <c:v>277.95099999999979</c:v>
                </c:pt>
                <c:pt idx="53648">
                  <c:v>277.21899999999965</c:v>
                </c:pt>
                <c:pt idx="53649">
                  <c:v>276.49099999999964</c:v>
                </c:pt>
                <c:pt idx="53650">
                  <c:v>275.76599999999979</c:v>
                </c:pt>
                <c:pt idx="53651">
                  <c:v>275.04599999999999</c:v>
                </c:pt>
                <c:pt idx="53652">
                  <c:v>274.33</c:v>
                </c:pt>
                <c:pt idx="53653">
                  <c:v>273.61799999999999</c:v>
                </c:pt>
                <c:pt idx="53654">
                  <c:v>272.90899999999965</c:v>
                </c:pt>
                <c:pt idx="53655">
                  <c:v>272.20599999999979</c:v>
                </c:pt>
                <c:pt idx="53656">
                  <c:v>271.50599999999974</c:v>
                </c:pt>
                <c:pt idx="53657">
                  <c:v>270.81099999999975</c:v>
                </c:pt>
                <c:pt idx="53658">
                  <c:v>270.12</c:v>
                </c:pt>
                <c:pt idx="53659">
                  <c:v>269.43299999999965</c:v>
                </c:pt>
                <c:pt idx="53660">
                  <c:v>268.75099999999975</c:v>
                </c:pt>
                <c:pt idx="53661">
                  <c:v>268.07299999999975</c:v>
                </c:pt>
                <c:pt idx="53662">
                  <c:v>267.39999999999975</c:v>
                </c:pt>
                <c:pt idx="53663">
                  <c:v>266.73200000000003</c:v>
                </c:pt>
                <c:pt idx="53664">
                  <c:v>266.06799999999993</c:v>
                </c:pt>
                <c:pt idx="53665">
                  <c:v>265.40899999999965</c:v>
                </c:pt>
                <c:pt idx="53666">
                  <c:v>264.755</c:v>
                </c:pt>
                <c:pt idx="53667">
                  <c:v>264.10500000000002</c:v>
                </c:pt>
                <c:pt idx="53668">
                  <c:v>263.46099999999979</c:v>
                </c:pt>
                <c:pt idx="53669">
                  <c:v>262.82100000000003</c:v>
                </c:pt>
                <c:pt idx="53670">
                  <c:v>262.18599999999975</c:v>
                </c:pt>
                <c:pt idx="53671">
                  <c:v>261.55700000000002</c:v>
                </c:pt>
                <c:pt idx="53672">
                  <c:v>260.93199999999962</c:v>
                </c:pt>
                <c:pt idx="53673">
                  <c:v>260.31299999999999</c:v>
                </c:pt>
                <c:pt idx="53674">
                  <c:v>259.69900000000001</c:v>
                </c:pt>
                <c:pt idx="53675">
                  <c:v>259.08999999999975</c:v>
                </c:pt>
                <c:pt idx="53676">
                  <c:v>258.48699999999963</c:v>
                </c:pt>
                <c:pt idx="53677">
                  <c:v>257.88799999999975</c:v>
                </c:pt>
                <c:pt idx="53678">
                  <c:v>257.29599999999965</c:v>
                </c:pt>
                <c:pt idx="53679">
                  <c:v>256.70800000000003</c:v>
                </c:pt>
                <c:pt idx="53680">
                  <c:v>256.12700000000001</c:v>
                </c:pt>
                <c:pt idx="53681">
                  <c:v>255.55</c:v>
                </c:pt>
                <c:pt idx="53682">
                  <c:v>254.9800000000001</c:v>
                </c:pt>
                <c:pt idx="53683">
                  <c:v>254.41499999999999</c:v>
                </c:pt>
                <c:pt idx="53684">
                  <c:v>253.85600000000011</c:v>
                </c:pt>
                <c:pt idx="53685">
                  <c:v>253.30200000000011</c:v>
                </c:pt>
                <c:pt idx="53686">
                  <c:v>252.75399999999999</c:v>
                </c:pt>
                <c:pt idx="53687">
                  <c:v>252.21299999999999</c:v>
                </c:pt>
                <c:pt idx="53688">
                  <c:v>251.67699999999999</c:v>
                </c:pt>
                <c:pt idx="53689">
                  <c:v>251.14699999999999</c:v>
                </c:pt>
                <c:pt idx="53690">
                  <c:v>250.62300000000002</c:v>
                </c:pt>
                <c:pt idx="53691">
                  <c:v>250.10599999999999</c:v>
                </c:pt>
                <c:pt idx="53692">
                  <c:v>249.59399999999999</c:v>
                </c:pt>
                <c:pt idx="53693">
                  <c:v>249.08800000000011</c:v>
                </c:pt>
                <c:pt idx="53694">
                  <c:v>248.589</c:v>
                </c:pt>
                <c:pt idx="53695">
                  <c:v>248.096</c:v>
                </c:pt>
                <c:pt idx="53696">
                  <c:v>247.60999999999999</c:v>
                </c:pt>
                <c:pt idx="53697">
                  <c:v>247.12900000000002</c:v>
                </c:pt>
                <c:pt idx="53698">
                  <c:v>246.655</c:v>
                </c:pt>
                <c:pt idx="53699">
                  <c:v>246.18800000000007</c:v>
                </c:pt>
                <c:pt idx="53700">
                  <c:v>245.727</c:v>
                </c:pt>
                <c:pt idx="53701">
                  <c:v>245.27199999999999</c:v>
                </c:pt>
                <c:pt idx="53702">
                  <c:v>244.82500000000007</c:v>
                </c:pt>
                <c:pt idx="53703">
                  <c:v>244.38300000000001</c:v>
                </c:pt>
                <c:pt idx="53704">
                  <c:v>243.94900000000001</c:v>
                </c:pt>
                <c:pt idx="53705">
                  <c:v>243.52100000000004</c:v>
                </c:pt>
                <c:pt idx="53706">
                  <c:v>243.1</c:v>
                </c:pt>
                <c:pt idx="53707">
                  <c:v>242.68600000000001</c:v>
                </c:pt>
                <c:pt idx="53708">
                  <c:v>242.27799999999999</c:v>
                </c:pt>
                <c:pt idx="53709">
                  <c:v>241.87800000000001</c:v>
                </c:pt>
                <c:pt idx="53710">
                  <c:v>241.48400000000001</c:v>
                </c:pt>
                <c:pt idx="53711">
                  <c:v>241.09800000000001</c:v>
                </c:pt>
                <c:pt idx="53712">
                  <c:v>240.71799999999999</c:v>
                </c:pt>
                <c:pt idx="53713">
                  <c:v>240.345</c:v>
                </c:pt>
                <c:pt idx="53714">
                  <c:v>239.9800000000001</c:v>
                </c:pt>
                <c:pt idx="53715">
                  <c:v>239.62100000000001</c:v>
                </c:pt>
                <c:pt idx="53716">
                  <c:v>239.26999999999998</c:v>
                </c:pt>
                <c:pt idx="53717">
                  <c:v>238.92600000000004</c:v>
                </c:pt>
                <c:pt idx="53718">
                  <c:v>238.59</c:v>
                </c:pt>
                <c:pt idx="53719">
                  <c:v>238.26</c:v>
                </c:pt>
                <c:pt idx="53720">
                  <c:v>237.93800000000007</c:v>
                </c:pt>
                <c:pt idx="53721">
                  <c:v>237.62300000000002</c:v>
                </c:pt>
                <c:pt idx="53722">
                  <c:v>237.316</c:v>
                </c:pt>
                <c:pt idx="53723">
                  <c:v>237.01599999999999</c:v>
                </c:pt>
                <c:pt idx="53724">
                  <c:v>236.72300000000001</c:v>
                </c:pt>
                <c:pt idx="53725">
                  <c:v>236.43800000000007</c:v>
                </c:pt>
                <c:pt idx="53726">
                  <c:v>236.16</c:v>
                </c:pt>
                <c:pt idx="53727">
                  <c:v>235.89000000000001</c:v>
                </c:pt>
                <c:pt idx="53728">
                  <c:v>235.62800000000001</c:v>
                </c:pt>
                <c:pt idx="53729">
                  <c:v>235.37300000000002</c:v>
                </c:pt>
                <c:pt idx="53730">
                  <c:v>235.125</c:v>
                </c:pt>
                <c:pt idx="53731">
                  <c:v>234.88600000000011</c:v>
                </c:pt>
                <c:pt idx="53732">
                  <c:v>234.654</c:v>
                </c:pt>
                <c:pt idx="53733">
                  <c:v>234.43</c:v>
                </c:pt>
                <c:pt idx="53734">
                  <c:v>234.21299999999999</c:v>
                </c:pt>
                <c:pt idx="53735">
                  <c:v>234.005</c:v>
                </c:pt>
                <c:pt idx="53736">
                  <c:v>233.804</c:v>
                </c:pt>
                <c:pt idx="53737">
                  <c:v>233.60999999999999</c:v>
                </c:pt>
                <c:pt idx="53738">
                  <c:v>233.42500000000001</c:v>
                </c:pt>
                <c:pt idx="53739">
                  <c:v>233.24799999999999</c:v>
                </c:pt>
                <c:pt idx="53740">
                  <c:v>233.078</c:v>
                </c:pt>
                <c:pt idx="53741">
                  <c:v>232.917</c:v>
                </c:pt>
                <c:pt idx="53742">
                  <c:v>232.76300000000001</c:v>
                </c:pt>
                <c:pt idx="53743">
                  <c:v>232.61699999999999</c:v>
                </c:pt>
                <c:pt idx="53744">
                  <c:v>232.4800000000001</c:v>
                </c:pt>
                <c:pt idx="53745">
                  <c:v>232.35000000000011</c:v>
                </c:pt>
                <c:pt idx="53746">
                  <c:v>232.22800000000001</c:v>
                </c:pt>
                <c:pt idx="53747">
                  <c:v>232.11399999999998</c:v>
                </c:pt>
                <c:pt idx="53748">
                  <c:v>232.00899999999999</c:v>
                </c:pt>
                <c:pt idx="53749">
                  <c:v>231.911</c:v>
                </c:pt>
                <c:pt idx="53750">
                  <c:v>231.82100000000011</c:v>
                </c:pt>
                <c:pt idx="53751">
                  <c:v>231.73999999999998</c:v>
                </c:pt>
                <c:pt idx="53752">
                  <c:v>231.666</c:v>
                </c:pt>
                <c:pt idx="53753">
                  <c:v>231.601</c:v>
                </c:pt>
                <c:pt idx="53754">
                  <c:v>231.54399999999998</c:v>
                </c:pt>
                <c:pt idx="53755">
                  <c:v>231.494</c:v>
                </c:pt>
                <c:pt idx="53756">
                  <c:v>231.453</c:v>
                </c:pt>
                <c:pt idx="53757">
                  <c:v>231.42100000000011</c:v>
                </c:pt>
                <c:pt idx="53758">
                  <c:v>231.39600000000004</c:v>
                </c:pt>
                <c:pt idx="53759">
                  <c:v>231.37900000000002</c:v>
                </c:pt>
                <c:pt idx="53760">
                  <c:v>231.37100000000001</c:v>
                </c:pt>
                <c:pt idx="53761">
                  <c:v>231.37100000000001</c:v>
                </c:pt>
                <c:pt idx="53762">
                  <c:v>231.37900000000002</c:v>
                </c:pt>
                <c:pt idx="53763">
                  <c:v>231.39500000000001</c:v>
                </c:pt>
                <c:pt idx="53764">
                  <c:v>231.41900000000001</c:v>
                </c:pt>
                <c:pt idx="53765">
                  <c:v>231.45100000000011</c:v>
                </c:pt>
                <c:pt idx="53766">
                  <c:v>231.4920000000001</c:v>
                </c:pt>
                <c:pt idx="53767">
                  <c:v>231.541</c:v>
                </c:pt>
                <c:pt idx="53768">
                  <c:v>231.59800000000001</c:v>
                </c:pt>
                <c:pt idx="53769">
                  <c:v>231.66300000000001</c:v>
                </c:pt>
                <c:pt idx="53770">
                  <c:v>231.73599999999999</c:v>
                </c:pt>
                <c:pt idx="53771">
                  <c:v>231.81800000000001</c:v>
                </c:pt>
                <c:pt idx="53772">
                  <c:v>231.90800000000004</c:v>
                </c:pt>
                <c:pt idx="53773">
                  <c:v>232.005</c:v>
                </c:pt>
                <c:pt idx="53774">
                  <c:v>232.11099999999999</c:v>
                </c:pt>
                <c:pt idx="53775">
                  <c:v>232.22499999999999</c:v>
                </c:pt>
                <c:pt idx="53776">
                  <c:v>232.34800000000001</c:v>
                </c:pt>
                <c:pt idx="53777">
                  <c:v>232.47800000000001</c:v>
                </c:pt>
                <c:pt idx="53778">
                  <c:v>232.61699999999999</c:v>
                </c:pt>
                <c:pt idx="53779">
                  <c:v>232.76300000000001</c:v>
                </c:pt>
                <c:pt idx="53780">
                  <c:v>232.91800000000001</c:v>
                </c:pt>
                <c:pt idx="53781">
                  <c:v>233.08100000000007</c:v>
                </c:pt>
                <c:pt idx="53782">
                  <c:v>233.251</c:v>
                </c:pt>
                <c:pt idx="53783">
                  <c:v>233.43</c:v>
                </c:pt>
                <c:pt idx="53784">
                  <c:v>233.61699999999999</c:v>
                </c:pt>
                <c:pt idx="53785">
                  <c:v>233.81200000000001</c:v>
                </c:pt>
                <c:pt idx="53786">
                  <c:v>234.01499999999999</c:v>
                </c:pt>
                <c:pt idx="53787">
                  <c:v>234.226</c:v>
                </c:pt>
                <c:pt idx="53788">
                  <c:v>234.44499999999999</c:v>
                </c:pt>
                <c:pt idx="53789">
                  <c:v>234.672</c:v>
                </c:pt>
                <c:pt idx="53790">
                  <c:v>234.90700000000001</c:v>
                </c:pt>
                <c:pt idx="53791">
                  <c:v>235.15</c:v>
                </c:pt>
                <c:pt idx="53792">
                  <c:v>235.4</c:v>
                </c:pt>
                <c:pt idx="53793">
                  <c:v>235.65900000000002</c:v>
                </c:pt>
                <c:pt idx="53794">
                  <c:v>235.92500000000001</c:v>
                </c:pt>
                <c:pt idx="53795">
                  <c:v>236.2</c:v>
                </c:pt>
                <c:pt idx="53796">
                  <c:v>236.48100000000011</c:v>
                </c:pt>
                <c:pt idx="53797">
                  <c:v>236.77099999999999</c:v>
                </c:pt>
                <c:pt idx="53798">
                  <c:v>237.06900000000002</c:v>
                </c:pt>
                <c:pt idx="53799">
                  <c:v>237.374</c:v>
                </c:pt>
                <c:pt idx="53800">
                  <c:v>237.68700000000001</c:v>
                </c:pt>
                <c:pt idx="53801">
                  <c:v>238.00700000000001</c:v>
                </c:pt>
                <c:pt idx="53802">
                  <c:v>238.33500000000001</c:v>
                </c:pt>
                <c:pt idx="53803">
                  <c:v>238.67099999999999</c:v>
                </c:pt>
                <c:pt idx="53804">
                  <c:v>239.01499999999999</c:v>
                </c:pt>
                <c:pt idx="53805">
                  <c:v>239.36500000000001</c:v>
                </c:pt>
                <c:pt idx="53806">
                  <c:v>239.72399999999999</c:v>
                </c:pt>
                <c:pt idx="53807">
                  <c:v>240.089</c:v>
                </c:pt>
                <c:pt idx="53808">
                  <c:v>240.46300000000002</c:v>
                </c:pt>
                <c:pt idx="53809">
                  <c:v>240.84300000000002</c:v>
                </c:pt>
                <c:pt idx="53810">
                  <c:v>241.23099999999999</c:v>
                </c:pt>
                <c:pt idx="53811">
                  <c:v>241.626</c:v>
                </c:pt>
                <c:pt idx="53812">
                  <c:v>242.029</c:v>
                </c:pt>
                <c:pt idx="53813">
                  <c:v>242.43800000000007</c:v>
                </c:pt>
                <c:pt idx="53814">
                  <c:v>242.8550000000001</c:v>
                </c:pt>
                <c:pt idx="53815">
                  <c:v>243.27899999999997</c:v>
                </c:pt>
                <c:pt idx="53816">
                  <c:v>243.71099999999998</c:v>
                </c:pt>
                <c:pt idx="53817">
                  <c:v>244.14899999999997</c:v>
                </c:pt>
                <c:pt idx="53818">
                  <c:v>244.59399999999999</c:v>
                </c:pt>
                <c:pt idx="53819">
                  <c:v>245.04599999999999</c:v>
                </c:pt>
                <c:pt idx="53820">
                  <c:v>245.505</c:v>
                </c:pt>
                <c:pt idx="53821">
                  <c:v>245.971</c:v>
                </c:pt>
                <c:pt idx="53822">
                  <c:v>246.44399999999999</c:v>
                </c:pt>
                <c:pt idx="53823">
                  <c:v>246.92400000000001</c:v>
                </c:pt>
                <c:pt idx="53824">
                  <c:v>247.411</c:v>
                </c:pt>
                <c:pt idx="53825">
                  <c:v>247.90300000000002</c:v>
                </c:pt>
                <c:pt idx="53826">
                  <c:v>248.40300000000002</c:v>
                </c:pt>
                <c:pt idx="53827">
                  <c:v>248.91</c:v>
                </c:pt>
                <c:pt idx="53828">
                  <c:v>249.42200000000011</c:v>
                </c:pt>
                <c:pt idx="53829">
                  <c:v>249.94200000000001</c:v>
                </c:pt>
                <c:pt idx="53830">
                  <c:v>250.46800000000007</c:v>
                </c:pt>
                <c:pt idx="53831">
                  <c:v>251</c:v>
                </c:pt>
                <c:pt idx="53832">
                  <c:v>251.53800000000001</c:v>
                </c:pt>
                <c:pt idx="53833">
                  <c:v>252.083</c:v>
                </c:pt>
                <c:pt idx="53834">
                  <c:v>252.63399999999999</c:v>
                </c:pt>
                <c:pt idx="53835">
                  <c:v>253.191</c:v>
                </c:pt>
                <c:pt idx="53836">
                  <c:v>253.755</c:v>
                </c:pt>
                <c:pt idx="53837">
                  <c:v>254.32400000000001</c:v>
                </c:pt>
                <c:pt idx="53838">
                  <c:v>254.9</c:v>
                </c:pt>
                <c:pt idx="53839">
                  <c:v>255.48100000000011</c:v>
                </c:pt>
                <c:pt idx="53840">
                  <c:v>256.06799999999993</c:v>
                </c:pt>
                <c:pt idx="53841">
                  <c:v>256.661</c:v>
                </c:pt>
                <c:pt idx="53842">
                  <c:v>257.26</c:v>
                </c:pt>
                <c:pt idx="53843">
                  <c:v>257.86399999999975</c:v>
                </c:pt>
                <c:pt idx="53844">
                  <c:v>258.4749999999998</c:v>
                </c:pt>
                <c:pt idx="53845">
                  <c:v>259.08999999999975</c:v>
                </c:pt>
                <c:pt idx="53846">
                  <c:v>259.71199999999965</c:v>
                </c:pt>
                <c:pt idx="53847">
                  <c:v>260.33799999999979</c:v>
                </c:pt>
                <c:pt idx="53848">
                  <c:v>260.97000000000003</c:v>
                </c:pt>
                <c:pt idx="53849">
                  <c:v>261.608</c:v>
                </c:pt>
                <c:pt idx="53850">
                  <c:v>262.25</c:v>
                </c:pt>
                <c:pt idx="53851">
                  <c:v>262.8979999999998</c:v>
                </c:pt>
                <c:pt idx="53852">
                  <c:v>263.55099999999999</c:v>
                </c:pt>
                <c:pt idx="53853">
                  <c:v>264.209</c:v>
                </c:pt>
                <c:pt idx="53854">
                  <c:v>264.87299999999999</c:v>
                </c:pt>
                <c:pt idx="53855">
                  <c:v>265.541</c:v>
                </c:pt>
                <c:pt idx="53856">
                  <c:v>266.214</c:v>
                </c:pt>
                <c:pt idx="53857">
                  <c:v>266.89099999999979</c:v>
                </c:pt>
                <c:pt idx="53858">
                  <c:v>267.57400000000001</c:v>
                </c:pt>
                <c:pt idx="53859">
                  <c:v>268.2609999999998</c:v>
                </c:pt>
                <c:pt idx="53860">
                  <c:v>268.95299999999975</c:v>
                </c:pt>
                <c:pt idx="53861">
                  <c:v>269.64900000000023</c:v>
                </c:pt>
                <c:pt idx="53862">
                  <c:v>270.35000000000002</c:v>
                </c:pt>
                <c:pt idx="53863">
                  <c:v>271.05500000000001</c:v>
                </c:pt>
                <c:pt idx="53864">
                  <c:v>271.76400000000001</c:v>
                </c:pt>
                <c:pt idx="53865">
                  <c:v>272.47799999999978</c:v>
                </c:pt>
                <c:pt idx="53866">
                  <c:v>273.19600000000003</c:v>
                </c:pt>
                <c:pt idx="53867">
                  <c:v>273.91799999999978</c:v>
                </c:pt>
                <c:pt idx="53868">
                  <c:v>274.64400000000023</c:v>
                </c:pt>
                <c:pt idx="53869">
                  <c:v>275.37400000000002</c:v>
                </c:pt>
                <c:pt idx="53870">
                  <c:v>276.108</c:v>
                </c:pt>
                <c:pt idx="53871">
                  <c:v>276.846</c:v>
                </c:pt>
                <c:pt idx="53872">
                  <c:v>277.58799999999979</c:v>
                </c:pt>
                <c:pt idx="53873">
                  <c:v>278.33300000000003</c:v>
                </c:pt>
                <c:pt idx="53874">
                  <c:v>279.08199999999965</c:v>
                </c:pt>
                <c:pt idx="53875">
                  <c:v>279.834</c:v>
                </c:pt>
                <c:pt idx="53876">
                  <c:v>280.58999999999975</c:v>
                </c:pt>
                <c:pt idx="53877">
                  <c:v>281.34899999999999</c:v>
                </c:pt>
                <c:pt idx="53878">
                  <c:v>282.11200000000002</c:v>
                </c:pt>
                <c:pt idx="53879">
                  <c:v>282.87799999999999</c:v>
                </c:pt>
                <c:pt idx="53880">
                  <c:v>283.64699999999999</c:v>
                </c:pt>
                <c:pt idx="53881">
                  <c:v>284.41899999999958</c:v>
                </c:pt>
                <c:pt idx="53882">
                  <c:v>285.19400000000002</c:v>
                </c:pt>
                <c:pt idx="53883">
                  <c:v>285.97299999999979</c:v>
                </c:pt>
                <c:pt idx="53884">
                  <c:v>286.75400000000002</c:v>
                </c:pt>
                <c:pt idx="53885">
                  <c:v>287.53699999999958</c:v>
                </c:pt>
                <c:pt idx="53886">
                  <c:v>288.32400000000001</c:v>
                </c:pt>
                <c:pt idx="53887">
                  <c:v>289.113</c:v>
                </c:pt>
                <c:pt idx="53888">
                  <c:v>289.90499999999975</c:v>
                </c:pt>
                <c:pt idx="53889">
                  <c:v>290.69900000000001</c:v>
                </c:pt>
                <c:pt idx="53890">
                  <c:v>291.49599999999958</c:v>
                </c:pt>
                <c:pt idx="53891">
                  <c:v>292.29499999999979</c:v>
                </c:pt>
                <c:pt idx="53892">
                  <c:v>293.09699999999958</c:v>
                </c:pt>
                <c:pt idx="53893">
                  <c:v>293.90099999999978</c:v>
                </c:pt>
                <c:pt idx="53894">
                  <c:v>294.70599999999979</c:v>
                </c:pt>
                <c:pt idx="53895">
                  <c:v>295.51400000000001</c:v>
                </c:pt>
                <c:pt idx="53896">
                  <c:v>296.32400000000001</c:v>
                </c:pt>
                <c:pt idx="53897">
                  <c:v>297.1359999999998</c:v>
                </c:pt>
                <c:pt idx="53898">
                  <c:v>297.95</c:v>
                </c:pt>
                <c:pt idx="53899">
                  <c:v>298.76499999999999</c:v>
                </c:pt>
                <c:pt idx="53900">
                  <c:v>299.58199999999965</c:v>
                </c:pt>
                <c:pt idx="53901">
                  <c:v>300.40099999999978</c:v>
                </c:pt>
                <c:pt idx="53902">
                  <c:v>301.22099999999978</c:v>
                </c:pt>
                <c:pt idx="53903">
                  <c:v>302.04300000000001</c:v>
                </c:pt>
                <c:pt idx="53904">
                  <c:v>302.86700000000002</c:v>
                </c:pt>
                <c:pt idx="53905">
                  <c:v>303.69099999999975</c:v>
                </c:pt>
                <c:pt idx="53906">
                  <c:v>304.517</c:v>
                </c:pt>
                <c:pt idx="53907">
                  <c:v>305.34399999999999</c:v>
                </c:pt>
                <c:pt idx="53908">
                  <c:v>306.17200000000008</c:v>
                </c:pt>
                <c:pt idx="53909">
                  <c:v>307.00099999999975</c:v>
                </c:pt>
                <c:pt idx="53910">
                  <c:v>307.83099999999979</c:v>
                </c:pt>
                <c:pt idx="53911">
                  <c:v>308.66300000000001</c:v>
                </c:pt>
                <c:pt idx="53912">
                  <c:v>309.49400000000003</c:v>
                </c:pt>
                <c:pt idx="53913">
                  <c:v>310.327</c:v>
                </c:pt>
                <c:pt idx="53914">
                  <c:v>311.16000000000008</c:v>
                </c:pt>
                <c:pt idx="53915">
                  <c:v>311.99400000000003</c:v>
                </c:pt>
                <c:pt idx="53916">
                  <c:v>312.82900000000001</c:v>
                </c:pt>
                <c:pt idx="53917">
                  <c:v>313.66399999999999</c:v>
                </c:pt>
                <c:pt idx="53918">
                  <c:v>314.49899999999963</c:v>
                </c:pt>
                <c:pt idx="53919">
                  <c:v>315.33499999999975</c:v>
                </c:pt>
                <c:pt idx="53920">
                  <c:v>316.17099999999999</c:v>
                </c:pt>
                <c:pt idx="53921">
                  <c:v>317.00700000000001</c:v>
                </c:pt>
                <c:pt idx="53922">
                  <c:v>317.84300000000002</c:v>
                </c:pt>
                <c:pt idx="53923">
                  <c:v>318.68</c:v>
                </c:pt>
                <c:pt idx="53924">
                  <c:v>319.51599999999979</c:v>
                </c:pt>
                <c:pt idx="53925">
                  <c:v>320.35300000000001</c:v>
                </c:pt>
                <c:pt idx="53926">
                  <c:v>321.18900000000002</c:v>
                </c:pt>
                <c:pt idx="53927">
                  <c:v>322.02499999999975</c:v>
                </c:pt>
                <c:pt idx="53928">
                  <c:v>322.86</c:v>
                </c:pt>
                <c:pt idx="53929">
                  <c:v>323.69600000000003</c:v>
                </c:pt>
                <c:pt idx="53930">
                  <c:v>324.53099999999978</c:v>
                </c:pt>
                <c:pt idx="53931">
                  <c:v>325.36500000000001</c:v>
                </c:pt>
                <c:pt idx="53932">
                  <c:v>326.19900000000001</c:v>
                </c:pt>
                <c:pt idx="53933">
                  <c:v>327.03199999999958</c:v>
                </c:pt>
                <c:pt idx="53934">
                  <c:v>327.86500000000001</c:v>
                </c:pt>
                <c:pt idx="53935">
                  <c:v>328.697</c:v>
                </c:pt>
                <c:pt idx="53936">
                  <c:v>329.52799999999979</c:v>
                </c:pt>
                <c:pt idx="53937">
                  <c:v>330.35899999999975</c:v>
                </c:pt>
                <c:pt idx="53938">
                  <c:v>331.18799999999999</c:v>
                </c:pt>
                <c:pt idx="53939">
                  <c:v>332.01599999999979</c:v>
                </c:pt>
                <c:pt idx="53940">
                  <c:v>332.84399999999999</c:v>
                </c:pt>
                <c:pt idx="53941">
                  <c:v>333.67</c:v>
                </c:pt>
                <c:pt idx="53942">
                  <c:v>334.49499999999978</c:v>
                </c:pt>
                <c:pt idx="53943">
                  <c:v>335.31900000000002</c:v>
                </c:pt>
                <c:pt idx="53944">
                  <c:v>336.14200000000022</c:v>
                </c:pt>
                <c:pt idx="53945">
                  <c:v>336.96299999999979</c:v>
                </c:pt>
                <c:pt idx="53946">
                  <c:v>337.78299999999979</c:v>
                </c:pt>
                <c:pt idx="53947">
                  <c:v>338.60199999999975</c:v>
                </c:pt>
                <c:pt idx="53948">
                  <c:v>339.41899999999958</c:v>
                </c:pt>
                <c:pt idx="53949">
                  <c:v>340.23399999999958</c:v>
                </c:pt>
                <c:pt idx="53950">
                  <c:v>341.048</c:v>
                </c:pt>
                <c:pt idx="53951">
                  <c:v>341.86</c:v>
                </c:pt>
                <c:pt idx="53952">
                  <c:v>342.67099999999999</c:v>
                </c:pt>
                <c:pt idx="53953">
                  <c:v>343.47999999999979</c:v>
                </c:pt>
                <c:pt idx="53954">
                  <c:v>344.28599999999977</c:v>
                </c:pt>
                <c:pt idx="53955">
                  <c:v>345.09099999999978</c:v>
                </c:pt>
                <c:pt idx="53956">
                  <c:v>345.89499999999975</c:v>
                </c:pt>
                <c:pt idx="53957">
                  <c:v>346.69600000000003</c:v>
                </c:pt>
                <c:pt idx="53958">
                  <c:v>347.49499999999978</c:v>
                </c:pt>
                <c:pt idx="53959">
                  <c:v>348.29199999999958</c:v>
                </c:pt>
                <c:pt idx="53960">
                  <c:v>349.08699999999965</c:v>
                </c:pt>
                <c:pt idx="53961">
                  <c:v>349.87900000000002</c:v>
                </c:pt>
                <c:pt idx="53962">
                  <c:v>350.67</c:v>
                </c:pt>
                <c:pt idx="53963">
                  <c:v>351.45800000000003</c:v>
                </c:pt>
                <c:pt idx="53964">
                  <c:v>352.24400000000026</c:v>
                </c:pt>
                <c:pt idx="53965">
                  <c:v>353.02699999999965</c:v>
                </c:pt>
                <c:pt idx="53966">
                  <c:v>353.80799999999999</c:v>
                </c:pt>
                <c:pt idx="53967">
                  <c:v>354.58699999999965</c:v>
                </c:pt>
                <c:pt idx="53968">
                  <c:v>355.363</c:v>
                </c:pt>
                <c:pt idx="53969">
                  <c:v>356.137</c:v>
                </c:pt>
                <c:pt idx="53970">
                  <c:v>356.90799999999979</c:v>
                </c:pt>
                <c:pt idx="53971">
                  <c:v>357.67599999999999</c:v>
                </c:pt>
                <c:pt idx="53972">
                  <c:v>358.44200000000001</c:v>
                </c:pt>
                <c:pt idx="53973">
                  <c:v>359.20499999999993</c:v>
                </c:pt>
                <c:pt idx="53974">
                  <c:v>359.96499999999975</c:v>
                </c:pt>
                <c:pt idx="53975">
                  <c:v>360.72299999999979</c:v>
                </c:pt>
                <c:pt idx="53976">
                  <c:v>361.47699999999958</c:v>
                </c:pt>
                <c:pt idx="53977">
                  <c:v>362.22899999999959</c:v>
                </c:pt>
                <c:pt idx="53978">
                  <c:v>362.97799999999978</c:v>
                </c:pt>
                <c:pt idx="53979">
                  <c:v>363.72399999999965</c:v>
                </c:pt>
                <c:pt idx="53980">
                  <c:v>364.46699999999959</c:v>
                </c:pt>
                <c:pt idx="53981">
                  <c:v>365.20699999999965</c:v>
                </c:pt>
                <c:pt idx="53982">
                  <c:v>365.94400000000002</c:v>
                </c:pt>
                <c:pt idx="53983">
                  <c:v>366.678</c:v>
                </c:pt>
                <c:pt idx="53984">
                  <c:v>367.40899999999965</c:v>
                </c:pt>
                <c:pt idx="53985">
                  <c:v>368.137</c:v>
                </c:pt>
                <c:pt idx="53986">
                  <c:v>368.86200000000002</c:v>
                </c:pt>
                <c:pt idx="53987">
                  <c:v>369.58300000000003</c:v>
                </c:pt>
                <c:pt idx="53988">
                  <c:v>370.30099999999999</c:v>
                </c:pt>
                <c:pt idx="53989">
                  <c:v>371.01599999999979</c:v>
                </c:pt>
                <c:pt idx="53990">
                  <c:v>371.72799999999978</c:v>
                </c:pt>
                <c:pt idx="53991">
                  <c:v>372.43599999999958</c:v>
                </c:pt>
                <c:pt idx="53992">
                  <c:v>373.14100000000002</c:v>
                </c:pt>
                <c:pt idx="53993">
                  <c:v>373.84300000000002</c:v>
                </c:pt>
                <c:pt idx="53994">
                  <c:v>374.541</c:v>
                </c:pt>
                <c:pt idx="53995">
                  <c:v>375.23599999999965</c:v>
                </c:pt>
                <c:pt idx="53996">
                  <c:v>375.92699999999962</c:v>
                </c:pt>
                <c:pt idx="53997">
                  <c:v>376.61500000000001</c:v>
                </c:pt>
                <c:pt idx="53998">
                  <c:v>377.3</c:v>
                </c:pt>
                <c:pt idx="53999">
                  <c:v>377.98099999999965</c:v>
                </c:pt>
                <c:pt idx="54000">
                  <c:v>378.65899999999999</c:v>
                </c:pt>
                <c:pt idx="54001">
                  <c:v>379.33300000000003</c:v>
                </c:pt>
                <c:pt idx="54002">
                  <c:v>380.00299999999999</c:v>
                </c:pt>
                <c:pt idx="54003">
                  <c:v>380.67</c:v>
                </c:pt>
                <c:pt idx="54004">
                  <c:v>381.33300000000003</c:v>
                </c:pt>
                <c:pt idx="54005">
                  <c:v>381.99299999999965</c:v>
                </c:pt>
                <c:pt idx="54006">
                  <c:v>382.64900000000023</c:v>
                </c:pt>
                <c:pt idx="54007">
                  <c:v>383.30099999999999</c:v>
                </c:pt>
                <c:pt idx="54008">
                  <c:v>383.95</c:v>
                </c:pt>
                <c:pt idx="54009">
                  <c:v>384.59500000000003</c:v>
                </c:pt>
                <c:pt idx="54010">
                  <c:v>385.23699999999963</c:v>
                </c:pt>
                <c:pt idx="54011">
                  <c:v>385.875</c:v>
                </c:pt>
                <c:pt idx="54012">
                  <c:v>386.50900000000001</c:v>
                </c:pt>
                <c:pt idx="54013">
                  <c:v>387.13900000000001</c:v>
                </c:pt>
                <c:pt idx="54014">
                  <c:v>387.76599999999979</c:v>
                </c:pt>
                <c:pt idx="54015">
                  <c:v>388.38900000000001</c:v>
                </c:pt>
                <c:pt idx="54016">
                  <c:v>389.00799999999975</c:v>
                </c:pt>
                <c:pt idx="54017">
                  <c:v>389.62299999999999</c:v>
                </c:pt>
                <c:pt idx="54018">
                  <c:v>390.23499999999979</c:v>
                </c:pt>
                <c:pt idx="54019">
                  <c:v>390.84300000000002</c:v>
                </c:pt>
                <c:pt idx="54020">
                  <c:v>391.447</c:v>
                </c:pt>
                <c:pt idx="54021">
                  <c:v>392.04700000000008</c:v>
                </c:pt>
                <c:pt idx="54022">
                  <c:v>392.64400000000023</c:v>
                </c:pt>
                <c:pt idx="54023">
                  <c:v>393.23699999999963</c:v>
                </c:pt>
                <c:pt idx="54024">
                  <c:v>393.82499999999999</c:v>
                </c:pt>
                <c:pt idx="54025">
                  <c:v>394.41099999999977</c:v>
                </c:pt>
                <c:pt idx="54026">
                  <c:v>394.99199999999962</c:v>
                </c:pt>
                <c:pt idx="54027">
                  <c:v>395.57</c:v>
                </c:pt>
                <c:pt idx="54028">
                  <c:v>396.14400000000023</c:v>
                </c:pt>
                <c:pt idx="54029">
                  <c:v>396.714</c:v>
                </c:pt>
                <c:pt idx="54030">
                  <c:v>397.28</c:v>
                </c:pt>
                <c:pt idx="54031">
                  <c:v>397.84199999999993</c:v>
                </c:pt>
                <c:pt idx="54032">
                  <c:v>398.40099999999978</c:v>
                </c:pt>
                <c:pt idx="54033">
                  <c:v>398.95499999999993</c:v>
                </c:pt>
                <c:pt idx="54034">
                  <c:v>399.50700000000001</c:v>
                </c:pt>
                <c:pt idx="54035">
                  <c:v>400.05399999999975</c:v>
                </c:pt>
                <c:pt idx="54036">
                  <c:v>400.59699999999958</c:v>
                </c:pt>
                <c:pt idx="54037">
                  <c:v>401.137</c:v>
                </c:pt>
                <c:pt idx="54038">
                  <c:v>401.673</c:v>
                </c:pt>
                <c:pt idx="54039">
                  <c:v>402.20499999999993</c:v>
                </c:pt>
                <c:pt idx="54040">
                  <c:v>402.73299999999978</c:v>
                </c:pt>
                <c:pt idx="54041">
                  <c:v>403.25700000000001</c:v>
                </c:pt>
                <c:pt idx="54042">
                  <c:v>403.77799999999979</c:v>
                </c:pt>
                <c:pt idx="54043">
                  <c:v>404.29499999999979</c:v>
                </c:pt>
                <c:pt idx="54044">
                  <c:v>404.80799999999999</c:v>
                </c:pt>
                <c:pt idx="54045">
                  <c:v>405.31799999999993</c:v>
                </c:pt>
                <c:pt idx="54046">
                  <c:v>405.82400000000001</c:v>
                </c:pt>
                <c:pt idx="54047">
                  <c:v>406.32599999999979</c:v>
                </c:pt>
                <c:pt idx="54048">
                  <c:v>406.82400000000001</c:v>
                </c:pt>
                <c:pt idx="54049">
                  <c:v>407.31900000000002</c:v>
                </c:pt>
                <c:pt idx="54050">
                  <c:v>407.81</c:v>
                </c:pt>
                <c:pt idx="54051">
                  <c:v>408.29700000000003</c:v>
                </c:pt>
                <c:pt idx="54052">
                  <c:v>408.78099999999978</c:v>
                </c:pt>
                <c:pt idx="54053">
                  <c:v>409.2609999999998</c:v>
                </c:pt>
                <c:pt idx="54054">
                  <c:v>409.73699999999963</c:v>
                </c:pt>
                <c:pt idx="54055">
                  <c:v>410.21</c:v>
                </c:pt>
                <c:pt idx="54056">
                  <c:v>410.67899999999975</c:v>
                </c:pt>
                <c:pt idx="54057">
                  <c:v>411.14499999999998</c:v>
                </c:pt>
                <c:pt idx="54058">
                  <c:v>411.60700000000008</c:v>
                </c:pt>
                <c:pt idx="54059">
                  <c:v>412.065</c:v>
                </c:pt>
                <c:pt idx="54060">
                  <c:v>412.52</c:v>
                </c:pt>
                <c:pt idx="54061">
                  <c:v>412.97099999999978</c:v>
                </c:pt>
                <c:pt idx="54062">
                  <c:v>413.41899999999958</c:v>
                </c:pt>
                <c:pt idx="54063">
                  <c:v>413.863</c:v>
                </c:pt>
                <c:pt idx="54064">
                  <c:v>414.30399999999975</c:v>
                </c:pt>
                <c:pt idx="54065">
                  <c:v>414.74099999999999</c:v>
                </c:pt>
                <c:pt idx="54066">
                  <c:v>415.17500000000001</c:v>
                </c:pt>
                <c:pt idx="54067">
                  <c:v>415.60500000000002</c:v>
                </c:pt>
                <c:pt idx="54068">
                  <c:v>416.03199999999958</c:v>
                </c:pt>
                <c:pt idx="54069">
                  <c:v>416.45599999999979</c:v>
                </c:pt>
                <c:pt idx="54070">
                  <c:v>416.87599999999975</c:v>
                </c:pt>
                <c:pt idx="54071">
                  <c:v>417.29299999999978</c:v>
                </c:pt>
                <c:pt idx="54072">
                  <c:v>417.70599999999979</c:v>
                </c:pt>
                <c:pt idx="54073">
                  <c:v>418.11599999999999</c:v>
                </c:pt>
                <c:pt idx="54074">
                  <c:v>418.5229999999998</c:v>
                </c:pt>
                <c:pt idx="54075">
                  <c:v>418.92699999999962</c:v>
                </c:pt>
                <c:pt idx="54076">
                  <c:v>419.327</c:v>
                </c:pt>
                <c:pt idx="54077">
                  <c:v>419.72399999999965</c:v>
                </c:pt>
                <c:pt idx="54078">
                  <c:v>420.11700000000002</c:v>
                </c:pt>
                <c:pt idx="54079">
                  <c:v>420.50799999999975</c:v>
                </c:pt>
                <c:pt idx="54080">
                  <c:v>420.89499999999975</c:v>
                </c:pt>
                <c:pt idx="54081">
                  <c:v>421.279</c:v>
                </c:pt>
                <c:pt idx="54082">
                  <c:v>421.66</c:v>
                </c:pt>
                <c:pt idx="54083">
                  <c:v>422.03799999999978</c:v>
                </c:pt>
                <c:pt idx="54084">
                  <c:v>422.41299999999978</c:v>
                </c:pt>
                <c:pt idx="54085">
                  <c:v>422.78500000000003</c:v>
                </c:pt>
                <c:pt idx="54086">
                  <c:v>423.15300000000002</c:v>
                </c:pt>
                <c:pt idx="54087">
                  <c:v>423.51900000000001</c:v>
                </c:pt>
                <c:pt idx="54088">
                  <c:v>423.88099999999974</c:v>
                </c:pt>
                <c:pt idx="54089">
                  <c:v>424.24099999999999</c:v>
                </c:pt>
                <c:pt idx="54090">
                  <c:v>424.59699999999958</c:v>
                </c:pt>
                <c:pt idx="54091">
                  <c:v>424.95099999999979</c:v>
                </c:pt>
                <c:pt idx="54092">
                  <c:v>425.30099999999999</c:v>
                </c:pt>
                <c:pt idx="54093">
                  <c:v>425.64900000000023</c:v>
                </c:pt>
                <c:pt idx="54094">
                  <c:v>425.99400000000003</c:v>
                </c:pt>
                <c:pt idx="54095">
                  <c:v>426.33599999999979</c:v>
                </c:pt>
                <c:pt idx="54096">
                  <c:v>426.67500000000001</c:v>
                </c:pt>
                <c:pt idx="54097">
                  <c:v>427.0109999999998</c:v>
                </c:pt>
                <c:pt idx="54098">
                  <c:v>427.34399999999999</c:v>
                </c:pt>
                <c:pt idx="54099">
                  <c:v>427.67500000000001</c:v>
                </c:pt>
                <c:pt idx="54100">
                  <c:v>428.00299999999999</c:v>
                </c:pt>
                <c:pt idx="54101">
                  <c:v>428.32799999999975</c:v>
                </c:pt>
                <c:pt idx="54102">
                  <c:v>428.65100000000001</c:v>
                </c:pt>
                <c:pt idx="54103">
                  <c:v>428.9699999999998</c:v>
                </c:pt>
                <c:pt idx="54104">
                  <c:v>429.28699999999958</c:v>
                </c:pt>
                <c:pt idx="54105">
                  <c:v>429.60199999999975</c:v>
                </c:pt>
                <c:pt idx="54106">
                  <c:v>429.91399999999965</c:v>
                </c:pt>
                <c:pt idx="54107">
                  <c:v>430.22299999999979</c:v>
                </c:pt>
                <c:pt idx="54108">
                  <c:v>430.529</c:v>
                </c:pt>
                <c:pt idx="54109">
                  <c:v>430.834</c:v>
                </c:pt>
                <c:pt idx="54110">
                  <c:v>431.13499999999999</c:v>
                </c:pt>
                <c:pt idx="54111">
                  <c:v>431.43400000000003</c:v>
                </c:pt>
                <c:pt idx="54112">
                  <c:v>431.73099999999965</c:v>
                </c:pt>
                <c:pt idx="54113">
                  <c:v>432.02499999999975</c:v>
                </c:pt>
                <c:pt idx="54114">
                  <c:v>432.31599999999975</c:v>
                </c:pt>
                <c:pt idx="54115">
                  <c:v>432.60500000000002</c:v>
                </c:pt>
                <c:pt idx="54116">
                  <c:v>432.892</c:v>
                </c:pt>
                <c:pt idx="54117">
                  <c:v>433.17599999999999</c:v>
                </c:pt>
                <c:pt idx="54118">
                  <c:v>433.45800000000003</c:v>
                </c:pt>
                <c:pt idx="54119">
                  <c:v>433.73799999999977</c:v>
                </c:pt>
                <c:pt idx="54120">
                  <c:v>434.01499999999999</c:v>
                </c:pt>
                <c:pt idx="54121">
                  <c:v>434.28999999999979</c:v>
                </c:pt>
                <c:pt idx="54122">
                  <c:v>434.56299999999999</c:v>
                </c:pt>
                <c:pt idx="54123">
                  <c:v>434.83300000000003</c:v>
                </c:pt>
                <c:pt idx="54124">
                  <c:v>435.101</c:v>
                </c:pt>
                <c:pt idx="54125">
                  <c:v>435.36700000000002</c:v>
                </c:pt>
                <c:pt idx="54126">
                  <c:v>435.63099999999974</c:v>
                </c:pt>
                <c:pt idx="54127">
                  <c:v>435.89299999999974</c:v>
                </c:pt>
                <c:pt idx="54128">
                  <c:v>436.15199999999999</c:v>
                </c:pt>
                <c:pt idx="54129">
                  <c:v>436.40899999999965</c:v>
                </c:pt>
                <c:pt idx="54130">
                  <c:v>436.66399999999999</c:v>
                </c:pt>
                <c:pt idx="54131">
                  <c:v>436.91699999999958</c:v>
                </c:pt>
                <c:pt idx="54132">
                  <c:v>437.16800000000001</c:v>
                </c:pt>
                <c:pt idx="54133">
                  <c:v>437.41699999999958</c:v>
                </c:pt>
                <c:pt idx="54134">
                  <c:v>437.66399999999999</c:v>
                </c:pt>
                <c:pt idx="54135">
                  <c:v>437.90799999999979</c:v>
                </c:pt>
                <c:pt idx="54136">
                  <c:v>438.15100000000001</c:v>
                </c:pt>
                <c:pt idx="54137">
                  <c:v>438.392</c:v>
                </c:pt>
                <c:pt idx="54138">
                  <c:v>438.63</c:v>
                </c:pt>
                <c:pt idx="54139">
                  <c:v>438.86700000000002</c:v>
                </c:pt>
                <c:pt idx="54140">
                  <c:v>439.10199999999975</c:v>
                </c:pt>
                <c:pt idx="54141">
                  <c:v>439.334</c:v>
                </c:pt>
                <c:pt idx="54142">
                  <c:v>439.565</c:v>
                </c:pt>
                <c:pt idx="54143">
                  <c:v>439.79399999999958</c:v>
                </c:pt>
                <c:pt idx="54144">
                  <c:v>440.02099999999979</c:v>
                </c:pt>
                <c:pt idx="54145">
                  <c:v>440.24599999999975</c:v>
                </c:pt>
                <c:pt idx="54146">
                  <c:v>440.46899999999965</c:v>
                </c:pt>
                <c:pt idx="54147">
                  <c:v>440.69</c:v>
                </c:pt>
                <c:pt idx="54148">
                  <c:v>440.9099999999998</c:v>
                </c:pt>
                <c:pt idx="54149">
                  <c:v>441.12700000000001</c:v>
                </c:pt>
                <c:pt idx="54150">
                  <c:v>441.34300000000002</c:v>
                </c:pt>
                <c:pt idx="54151">
                  <c:v>441.55700000000002</c:v>
                </c:pt>
                <c:pt idx="54152">
                  <c:v>441.76900000000001</c:v>
                </c:pt>
                <c:pt idx="54153">
                  <c:v>441.97999999999979</c:v>
                </c:pt>
                <c:pt idx="54154">
                  <c:v>442.18799999999999</c:v>
                </c:pt>
                <c:pt idx="54155">
                  <c:v>442.39499999999975</c:v>
                </c:pt>
                <c:pt idx="54156">
                  <c:v>442.6</c:v>
                </c:pt>
                <c:pt idx="54157">
                  <c:v>442.803</c:v>
                </c:pt>
                <c:pt idx="54158">
                  <c:v>443.005</c:v>
                </c:pt>
                <c:pt idx="54159">
                  <c:v>443.20400000000001</c:v>
                </c:pt>
                <c:pt idx="54160">
                  <c:v>443.40199999999965</c:v>
                </c:pt>
                <c:pt idx="54161">
                  <c:v>443.59899999999965</c:v>
                </c:pt>
                <c:pt idx="54162">
                  <c:v>443.79299999999978</c:v>
                </c:pt>
                <c:pt idx="54163">
                  <c:v>443.98599999999965</c:v>
                </c:pt>
                <c:pt idx="54164">
                  <c:v>444.17700000000002</c:v>
                </c:pt>
                <c:pt idx="54165">
                  <c:v>444.36700000000002</c:v>
                </c:pt>
                <c:pt idx="54166">
                  <c:v>444.55399999999975</c:v>
                </c:pt>
                <c:pt idx="54167">
                  <c:v>444.74</c:v>
                </c:pt>
                <c:pt idx="54168">
                  <c:v>444.92499999999978</c:v>
                </c:pt>
                <c:pt idx="54169">
                  <c:v>445.10700000000008</c:v>
                </c:pt>
                <c:pt idx="54170">
                  <c:v>445.28799999999978</c:v>
                </c:pt>
                <c:pt idx="54171">
                  <c:v>445.46799999999979</c:v>
                </c:pt>
                <c:pt idx="54172">
                  <c:v>445.64499999999998</c:v>
                </c:pt>
                <c:pt idx="54173">
                  <c:v>445.82100000000003</c:v>
                </c:pt>
                <c:pt idx="54174">
                  <c:v>445.99599999999958</c:v>
                </c:pt>
                <c:pt idx="54175">
                  <c:v>446.16800000000001</c:v>
                </c:pt>
                <c:pt idx="54176">
                  <c:v>446.339</c:v>
                </c:pt>
                <c:pt idx="54177">
                  <c:v>446.50900000000001</c:v>
                </c:pt>
                <c:pt idx="54178">
                  <c:v>446.67599999999999</c:v>
                </c:pt>
                <c:pt idx="54179">
                  <c:v>446.84199999999993</c:v>
                </c:pt>
                <c:pt idx="54180">
                  <c:v>447.00700000000001</c:v>
                </c:pt>
                <c:pt idx="54181">
                  <c:v>447.16899999999993</c:v>
                </c:pt>
                <c:pt idx="54182">
                  <c:v>447.33</c:v>
                </c:pt>
                <c:pt idx="54183">
                  <c:v>447.48999999999978</c:v>
                </c:pt>
                <c:pt idx="54184">
                  <c:v>447.64699999999999</c:v>
                </c:pt>
                <c:pt idx="54185">
                  <c:v>447.803</c:v>
                </c:pt>
                <c:pt idx="54186">
                  <c:v>447.95800000000003</c:v>
                </c:pt>
                <c:pt idx="54187">
                  <c:v>448.11</c:v>
                </c:pt>
                <c:pt idx="54188">
                  <c:v>448.2609999999998</c:v>
                </c:pt>
                <c:pt idx="54189">
                  <c:v>448.41099999999977</c:v>
                </c:pt>
                <c:pt idx="54190">
                  <c:v>448.55799999999999</c:v>
                </c:pt>
                <c:pt idx="54191">
                  <c:v>448.70400000000001</c:v>
                </c:pt>
                <c:pt idx="54192">
                  <c:v>448.84899999999999</c:v>
                </c:pt>
                <c:pt idx="54193">
                  <c:v>448.99099999999964</c:v>
                </c:pt>
                <c:pt idx="54194">
                  <c:v>449.13200000000001</c:v>
                </c:pt>
                <c:pt idx="54195">
                  <c:v>449.27099999999979</c:v>
                </c:pt>
                <c:pt idx="54196">
                  <c:v>449.40799999999979</c:v>
                </c:pt>
                <c:pt idx="54197">
                  <c:v>449.54399999999993</c:v>
                </c:pt>
                <c:pt idx="54198">
                  <c:v>449.67700000000002</c:v>
                </c:pt>
                <c:pt idx="54199">
                  <c:v>449.81</c:v>
                </c:pt>
                <c:pt idx="54200">
                  <c:v>449.94</c:v>
                </c:pt>
                <c:pt idx="54201">
                  <c:v>450.06900000000002</c:v>
                </c:pt>
                <c:pt idx="54202">
                  <c:v>450.19499999999999</c:v>
                </c:pt>
                <c:pt idx="54203">
                  <c:v>450.32</c:v>
                </c:pt>
                <c:pt idx="54204">
                  <c:v>450.44299999999993</c:v>
                </c:pt>
                <c:pt idx="54205">
                  <c:v>450.565</c:v>
                </c:pt>
                <c:pt idx="54206">
                  <c:v>450.68400000000008</c:v>
                </c:pt>
                <c:pt idx="54207">
                  <c:v>450.80200000000002</c:v>
                </c:pt>
                <c:pt idx="54208">
                  <c:v>450.91799999999978</c:v>
                </c:pt>
                <c:pt idx="54209">
                  <c:v>451.03199999999958</c:v>
                </c:pt>
                <c:pt idx="54210">
                  <c:v>451.14400000000023</c:v>
                </c:pt>
                <c:pt idx="54211">
                  <c:v>451.25400000000002</c:v>
                </c:pt>
                <c:pt idx="54212">
                  <c:v>451.36200000000002</c:v>
                </c:pt>
                <c:pt idx="54213">
                  <c:v>451.46899999999965</c:v>
                </c:pt>
                <c:pt idx="54214">
                  <c:v>451.57299999999975</c:v>
                </c:pt>
                <c:pt idx="54215">
                  <c:v>451.67500000000001</c:v>
                </c:pt>
                <c:pt idx="54216">
                  <c:v>451.77599999999978</c:v>
                </c:pt>
                <c:pt idx="54217">
                  <c:v>451.875</c:v>
                </c:pt>
                <c:pt idx="54218">
                  <c:v>451.97099999999978</c:v>
                </c:pt>
                <c:pt idx="54219">
                  <c:v>452.06599999999975</c:v>
                </c:pt>
                <c:pt idx="54220">
                  <c:v>452.15800000000002</c:v>
                </c:pt>
                <c:pt idx="54221">
                  <c:v>452.24900000000002</c:v>
                </c:pt>
                <c:pt idx="54222">
                  <c:v>452.33699999999965</c:v>
                </c:pt>
                <c:pt idx="54223">
                  <c:v>452.42299999999977</c:v>
                </c:pt>
                <c:pt idx="54224">
                  <c:v>452.50799999999975</c:v>
                </c:pt>
                <c:pt idx="54225">
                  <c:v>452.59</c:v>
                </c:pt>
                <c:pt idx="54226">
                  <c:v>452.67</c:v>
                </c:pt>
                <c:pt idx="54227">
                  <c:v>452.74700000000001</c:v>
                </c:pt>
                <c:pt idx="54228">
                  <c:v>452.82299999999975</c:v>
                </c:pt>
                <c:pt idx="54229">
                  <c:v>452.89599999999979</c:v>
                </c:pt>
                <c:pt idx="54230">
                  <c:v>452.96799999999979</c:v>
                </c:pt>
                <c:pt idx="54231">
                  <c:v>453.03699999999958</c:v>
                </c:pt>
                <c:pt idx="54232">
                  <c:v>453.10300000000001</c:v>
                </c:pt>
                <c:pt idx="54233">
                  <c:v>453.16800000000001</c:v>
                </c:pt>
                <c:pt idx="54234">
                  <c:v>453.22999999999979</c:v>
                </c:pt>
                <c:pt idx="54235">
                  <c:v>453.28999999999979</c:v>
                </c:pt>
                <c:pt idx="54236">
                  <c:v>453.34800000000001</c:v>
                </c:pt>
                <c:pt idx="54237">
                  <c:v>453.40299999999979</c:v>
                </c:pt>
                <c:pt idx="54238">
                  <c:v>453.45599999999979</c:v>
                </c:pt>
                <c:pt idx="54239">
                  <c:v>453.50599999999974</c:v>
                </c:pt>
                <c:pt idx="54240">
                  <c:v>453.55399999999975</c:v>
                </c:pt>
                <c:pt idx="54241">
                  <c:v>453.59899999999965</c:v>
                </c:pt>
                <c:pt idx="54242">
                  <c:v>453.64299999999997</c:v>
                </c:pt>
                <c:pt idx="54243">
                  <c:v>453.68299999999999</c:v>
                </c:pt>
                <c:pt idx="54244">
                  <c:v>453.72099999999978</c:v>
                </c:pt>
                <c:pt idx="54245">
                  <c:v>453.75700000000001</c:v>
                </c:pt>
                <c:pt idx="54246">
                  <c:v>453.78999999999979</c:v>
                </c:pt>
                <c:pt idx="54247">
                  <c:v>453.82</c:v>
                </c:pt>
                <c:pt idx="54248">
                  <c:v>453.84800000000001</c:v>
                </c:pt>
                <c:pt idx="54249">
                  <c:v>453.87299999999999</c:v>
                </c:pt>
                <c:pt idx="54250">
                  <c:v>453.89499999999975</c:v>
                </c:pt>
                <c:pt idx="54251">
                  <c:v>453.91499999999979</c:v>
                </c:pt>
                <c:pt idx="54252">
                  <c:v>453.93199999999962</c:v>
                </c:pt>
                <c:pt idx="54253">
                  <c:v>453.947</c:v>
                </c:pt>
                <c:pt idx="54254">
                  <c:v>453.95800000000003</c:v>
                </c:pt>
                <c:pt idx="54255">
                  <c:v>453.96699999999959</c:v>
                </c:pt>
                <c:pt idx="54256">
                  <c:v>453.97399999999965</c:v>
                </c:pt>
                <c:pt idx="54257">
                  <c:v>453.97699999999958</c:v>
                </c:pt>
                <c:pt idx="54258">
                  <c:v>453.97699999999958</c:v>
                </c:pt>
                <c:pt idx="54259">
                  <c:v>453.9749999999998</c:v>
                </c:pt>
                <c:pt idx="54260">
                  <c:v>453.9699999999998</c:v>
                </c:pt>
                <c:pt idx="54261">
                  <c:v>453.96099999999979</c:v>
                </c:pt>
                <c:pt idx="54262">
                  <c:v>453.95</c:v>
                </c:pt>
                <c:pt idx="54263">
                  <c:v>453.93599999999958</c:v>
                </c:pt>
                <c:pt idx="54264">
                  <c:v>453.91899999999958</c:v>
                </c:pt>
                <c:pt idx="54265">
                  <c:v>453.899</c:v>
                </c:pt>
                <c:pt idx="54266">
                  <c:v>453.875</c:v>
                </c:pt>
                <c:pt idx="54267">
                  <c:v>453.84899999999999</c:v>
                </c:pt>
                <c:pt idx="54268">
                  <c:v>453.82</c:v>
                </c:pt>
                <c:pt idx="54269">
                  <c:v>453.78699999999958</c:v>
                </c:pt>
                <c:pt idx="54270">
                  <c:v>453.75200000000001</c:v>
                </c:pt>
                <c:pt idx="54271">
                  <c:v>453.71299999999979</c:v>
                </c:pt>
                <c:pt idx="54272">
                  <c:v>453.67099999999999</c:v>
                </c:pt>
                <c:pt idx="54273">
                  <c:v>453.62599999999975</c:v>
                </c:pt>
                <c:pt idx="54274">
                  <c:v>453.57799999999975</c:v>
                </c:pt>
                <c:pt idx="54275">
                  <c:v>453.52599999999978</c:v>
                </c:pt>
                <c:pt idx="54276">
                  <c:v>453.47099999999978</c:v>
                </c:pt>
                <c:pt idx="54277">
                  <c:v>453.41299999999978</c:v>
                </c:pt>
                <c:pt idx="54278">
                  <c:v>453.351</c:v>
                </c:pt>
                <c:pt idx="54279">
                  <c:v>453.28599999999977</c:v>
                </c:pt>
                <c:pt idx="54280">
                  <c:v>453.21799999999979</c:v>
                </c:pt>
                <c:pt idx="54281">
                  <c:v>453.14600000000002</c:v>
                </c:pt>
                <c:pt idx="54282">
                  <c:v>453.07100000000003</c:v>
                </c:pt>
                <c:pt idx="54283">
                  <c:v>452.99299999999965</c:v>
                </c:pt>
                <c:pt idx="54284">
                  <c:v>452.9099999999998</c:v>
                </c:pt>
                <c:pt idx="54285">
                  <c:v>452.82499999999999</c:v>
                </c:pt>
                <c:pt idx="54286">
                  <c:v>452.73599999999965</c:v>
                </c:pt>
                <c:pt idx="54287">
                  <c:v>452.64299999999997</c:v>
                </c:pt>
                <c:pt idx="54288">
                  <c:v>452.54700000000008</c:v>
                </c:pt>
                <c:pt idx="54289">
                  <c:v>452.447</c:v>
                </c:pt>
                <c:pt idx="54290">
                  <c:v>452.34399999999999</c:v>
                </c:pt>
                <c:pt idx="54291">
                  <c:v>452.23699999999963</c:v>
                </c:pt>
                <c:pt idx="54292">
                  <c:v>452.12700000000001</c:v>
                </c:pt>
                <c:pt idx="54293">
                  <c:v>452.012</c:v>
                </c:pt>
                <c:pt idx="54294">
                  <c:v>451.89400000000001</c:v>
                </c:pt>
                <c:pt idx="54295">
                  <c:v>451.7729999999998</c:v>
                </c:pt>
                <c:pt idx="54296">
                  <c:v>451.64699999999999</c:v>
                </c:pt>
                <c:pt idx="54297">
                  <c:v>451.51799999999974</c:v>
                </c:pt>
                <c:pt idx="54298">
                  <c:v>451.38499999999999</c:v>
                </c:pt>
                <c:pt idx="54299">
                  <c:v>451.24900000000002</c:v>
                </c:pt>
                <c:pt idx="54300">
                  <c:v>451.108</c:v>
                </c:pt>
                <c:pt idx="54301">
                  <c:v>450.964</c:v>
                </c:pt>
                <c:pt idx="54302">
                  <c:v>450.81599999999975</c:v>
                </c:pt>
                <c:pt idx="54303">
                  <c:v>450.66399999999999</c:v>
                </c:pt>
                <c:pt idx="54304">
                  <c:v>450.50799999999975</c:v>
                </c:pt>
                <c:pt idx="54305">
                  <c:v>450.34800000000001</c:v>
                </c:pt>
                <c:pt idx="54306">
                  <c:v>450.18400000000008</c:v>
                </c:pt>
                <c:pt idx="54307">
                  <c:v>450.017</c:v>
                </c:pt>
                <c:pt idx="54308">
                  <c:v>449.84500000000008</c:v>
                </c:pt>
                <c:pt idx="54309">
                  <c:v>449.66899999999993</c:v>
                </c:pt>
                <c:pt idx="54310">
                  <c:v>449.48999999999978</c:v>
                </c:pt>
                <c:pt idx="54311">
                  <c:v>449.30599999999993</c:v>
                </c:pt>
                <c:pt idx="54312">
                  <c:v>449.11900000000026</c:v>
                </c:pt>
                <c:pt idx="54313">
                  <c:v>448.92699999999962</c:v>
                </c:pt>
                <c:pt idx="54314">
                  <c:v>448.73200000000003</c:v>
                </c:pt>
                <c:pt idx="54315">
                  <c:v>448.53199999999958</c:v>
                </c:pt>
                <c:pt idx="54316">
                  <c:v>448.32799999999975</c:v>
                </c:pt>
                <c:pt idx="54317">
                  <c:v>448.12099999999975</c:v>
                </c:pt>
                <c:pt idx="54318">
                  <c:v>447.90899999999965</c:v>
                </c:pt>
                <c:pt idx="54319">
                  <c:v>447.69299999999993</c:v>
                </c:pt>
                <c:pt idx="54320">
                  <c:v>447.47199999999958</c:v>
                </c:pt>
                <c:pt idx="54321">
                  <c:v>447.24799999999999</c:v>
                </c:pt>
                <c:pt idx="54322">
                  <c:v>447.02</c:v>
                </c:pt>
                <c:pt idx="54323">
                  <c:v>446.78699999999958</c:v>
                </c:pt>
                <c:pt idx="54324">
                  <c:v>446.55099999999999</c:v>
                </c:pt>
                <c:pt idx="54325">
                  <c:v>446.31</c:v>
                </c:pt>
                <c:pt idx="54326">
                  <c:v>446.065</c:v>
                </c:pt>
                <c:pt idx="54327">
                  <c:v>445.81599999999975</c:v>
                </c:pt>
                <c:pt idx="54328">
                  <c:v>445.56200000000001</c:v>
                </c:pt>
                <c:pt idx="54329">
                  <c:v>445.30399999999975</c:v>
                </c:pt>
                <c:pt idx="54330">
                  <c:v>445.04300000000001</c:v>
                </c:pt>
                <c:pt idx="54331">
                  <c:v>444.77699999999965</c:v>
                </c:pt>
                <c:pt idx="54332">
                  <c:v>444.50599999999974</c:v>
                </c:pt>
                <c:pt idx="54333">
                  <c:v>444.23200000000003</c:v>
                </c:pt>
                <c:pt idx="54334">
                  <c:v>443.95299999999975</c:v>
                </c:pt>
                <c:pt idx="54335">
                  <c:v>443.67</c:v>
                </c:pt>
                <c:pt idx="54336">
                  <c:v>443.38299999999975</c:v>
                </c:pt>
                <c:pt idx="54337">
                  <c:v>443.09199999999959</c:v>
                </c:pt>
                <c:pt idx="54338">
                  <c:v>442.79599999999965</c:v>
                </c:pt>
                <c:pt idx="54339">
                  <c:v>442.49599999999958</c:v>
                </c:pt>
                <c:pt idx="54340">
                  <c:v>442.19200000000001</c:v>
                </c:pt>
                <c:pt idx="54341">
                  <c:v>441.88400000000001</c:v>
                </c:pt>
                <c:pt idx="54342">
                  <c:v>441.57100000000003</c:v>
                </c:pt>
                <c:pt idx="54343">
                  <c:v>441.25400000000002</c:v>
                </c:pt>
                <c:pt idx="54344">
                  <c:v>440.93299999999965</c:v>
                </c:pt>
                <c:pt idx="54345">
                  <c:v>440.608</c:v>
                </c:pt>
                <c:pt idx="54346">
                  <c:v>440.27799999999979</c:v>
                </c:pt>
                <c:pt idx="54347">
                  <c:v>439.94400000000002</c:v>
                </c:pt>
                <c:pt idx="54348">
                  <c:v>439.60599999999999</c:v>
                </c:pt>
                <c:pt idx="54349">
                  <c:v>439.26299999999975</c:v>
                </c:pt>
                <c:pt idx="54350">
                  <c:v>438.91699999999958</c:v>
                </c:pt>
                <c:pt idx="54351">
                  <c:v>438.56599999999975</c:v>
                </c:pt>
                <c:pt idx="54352">
                  <c:v>438.21099999999979</c:v>
                </c:pt>
                <c:pt idx="54353">
                  <c:v>437.85199999999975</c:v>
                </c:pt>
                <c:pt idx="54354">
                  <c:v>437.48799999999977</c:v>
                </c:pt>
                <c:pt idx="54355">
                  <c:v>437.12</c:v>
                </c:pt>
                <c:pt idx="54356">
                  <c:v>436.74799999999999</c:v>
                </c:pt>
                <c:pt idx="54357">
                  <c:v>436.37200000000001</c:v>
                </c:pt>
                <c:pt idx="54358">
                  <c:v>435.99199999999962</c:v>
                </c:pt>
                <c:pt idx="54359">
                  <c:v>435.608</c:v>
                </c:pt>
                <c:pt idx="54360">
                  <c:v>435.21899999999965</c:v>
                </c:pt>
                <c:pt idx="54361">
                  <c:v>434.82599999999979</c:v>
                </c:pt>
                <c:pt idx="54362">
                  <c:v>434.42899999999958</c:v>
                </c:pt>
                <c:pt idx="54363">
                  <c:v>434.02799999999979</c:v>
                </c:pt>
                <c:pt idx="54364">
                  <c:v>433.62299999999999</c:v>
                </c:pt>
                <c:pt idx="54365">
                  <c:v>433.214</c:v>
                </c:pt>
                <c:pt idx="54366">
                  <c:v>432.8</c:v>
                </c:pt>
                <c:pt idx="54367">
                  <c:v>432.38299999999975</c:v>
                </c:pt>
                <c:pt idx="54368">
                  <c:v>431.96099999999979</c:v>
                </c:pt>
                <c:pt idx="54369">
                  <c:v>431.53500000000003</c:v>
                </c:pt>
                <c:pt idx="54370">
                  <c:v>431.10599999999999</c:v>
                </c:pt>
                <c:pt idx="54371">
                  <c:v>430.67200000000008</c:v>
                </c:pt>
                <c:pt idx="54372">
                  <c:v>430.23399999999958</c:v>
                </c:pt>
                <c:pt idx="54373">
                  <c:v>429.79299999999978</c:v>
                </c:pt>
                <c:pt idx="54374">
                  <c:v>429.34699999999975</c:v>
                </c:pt>
                <c:pt idx="54375">
                  <c:v>428.8979999999998</c:v>
                </c:pt>
                <c:pt idx="54376">
                  <c:v>428.44400000000002</c:v>
                </c:pt>
                <c:pt idx="54377">
                  <c:v>427.98699999999963</c:v>
                </c:pt>
                <c:pt idx="54378">
                  <c:v>427.52499999999975</c:v>
                </c:pt>
                <c:pt idx="54379">
                  <c:v>427.06</c:v>
                </c:pt>
                <c:pt idx="54380">
                  <c:v>426.59099999999978</c:v>
                </c:pt>
                <c:pt idx="54381">
                  <c:v>426.11799999999999</c:v>
                </c:pt>
                <c:pt idx="54382">
                  <c:v>425.64100000000002</c:v>
                </c:pt>
                <c:pt idx="54383">
                  <c:v>425.161</c:v>
                </c:pt>
                <c:pt idx="54384">
                  <c:v>424.67700000000002</c:v>
                </c:pt>
                <c:pt idx="54385">
                  <c:v>424.18900000000002</c:v>
                </c:pt>
                <c:pt idx="54386">
                  <c:v>423.697</c:v>
                </c:pt>
                <c:pt idx="54387">
                  <c:v>423.202</c:v>
                </c:pt>
                <c:pt idx="54388">
                  <c:v>422.70299999999975</c:v>
                </c:pt>
                <c:pt idx="54389">
                  <c:v>422.2</c:v>
                </c:pt>
                <c:pt idx="54390">
                  <c:v>421.69400000000002</c:v>
                </c:pt>
                <c:pt idx="54391">
                  <c:v>421.18400000000008</c:v>
                </c:pt>
                <c:pt idx="54392">
                  <c:v>420.67</c:v>
                </c:pt>
                <c:pt idx="54393">
                  <c:v>420.15400000000022</c:v>
                </c:pt>
                <c:pt idx="54394">
                  <c:v>419.63299999999975</c:v>
                </c:pt>
                <c:pt idx="54395">
                  <c:v>419.10899999999975</c:v>
                </c:pt>
                <c:pt idx="54396">
                  <c:v>418.58199999999965</c:v>
                </c:pt>
                <c:pt idx="54397">
                  <c:v>418.05099999999999</c:v>
                </c:pt>
                <c:pt idx="54398">
                  <c:v>417.517</c:v>
                </c:pt>
                <c:pt idx="54399">
                  <c:v>416.97999999999979</c:v>
                </c:pt>
                <c:pt idx="54400">
                  <c:v>416.43899999999962</c:v>
                </c:pt>
                <c:pt idx="54401">
                  <c:v>415.89499999999975</c:v>
                </c:pt>
                <c:pt idx="54402">
                  <c:v>415.34800000000001</c:v>
                </c:pt>
                <c:pt idx="54403">
                  <c:v>414.79700000000003</c:v>
                </c:pt>
                <c:pt idx="54404">
                  <c:v>414.24400000000026</c:v>
                </c:pt>
                <c:pt idx="54405">
                  <c:v>413.68700000000001</c:v>
                </c:pt>
                <c:pt idx="54406">
                  <c:v>413.12700000000001</c:v>
                </c:pt>
                <c:pt idx="54407">
                  <c:v>412.56400000000002</c:v>
                </c:pt>
                <c:pt idx="54408">
                  <c:v>411.99799999999965</c:v>
                </c:pt>
                <c:pt idx="54409">
                  <c:v>411.42899999999958</c:v>
                </c:pt>
                <c:pt idx="54410">
                  <c:v>410.85700000000008</c:v>
                </c:pt>
                <c:pt idx="54411">
                  <c:v>410.28199999999958</c:v>
                </c:pt>
                <c:pt idx="54412">
                  <c:v>409.70499999999993</c:v>
                </c:pt>
                <c:pt idx="54413">
                  <c:v>409.12400000000002</c:v>
                </c:pt>
                <c:pt idx="54414">
                  <c:v>408.541</c:v>
                </c:pt>
                <c:pt idx="54415">
                  <c:v>407.95400000000001</c:v>
                </c:pt>
                <c:pt idx="54416">
                  <c:v>407.36599999999999</c:v>
                </c:pt>
                <c:pt idx="54417">
                  <c:v>406.774</c:v>
                </c:pt>
                <c:pt idx="54418">
                  <c:v>406.18</c:v>
                </c:pt>
                <c:pt idx="54419">
                  <c:v>405.58300000000003</c:v>
                </c:pt>
                <c:pt idx="54420">
                  <c:v>404.98399999999958</c:v>
                </c:pt>
                <c:pt idx="54421">
                  <c:v>404.38200000000001</c:v>
                </c:pt>
                <c:pt idx="54422">
                  <c:v>403.77699999999965</c:v>
                </c:pt>
                <c:pt idx="54423">
                  <c:v>403.17</c:v>
                </c:pt>
                <c:pt idx="54424">
                  <c:v>402.56099999999975</c:v>
                </c:pt>
                <c:pt idx="54425">
                  <c:v>401.95</c:v>
                </c:pt>
                <c:pt idx="54426">
                  <c:v>401.33599999999979</c:v>
                </c:pt>
                <c:pt idx="54427">
                  <c:v>400.7199999999998</c:v>
                </c:pt>
                <c:pt idx="54428">
                  <c:v>400.101</c:v>
                </c:pt>
                <c:pt idx="54429">
                  <c:v>399.48099999999965</c:v>
                </c:pt>
                <c:pt idx="54430">
                  <c:v>398.858</c:v>
                </c:pt>
                <c:pt idx="54431">
                  <c:v>398.23299999999978</c:v>
                </c:pt>
                <c:pt idx="54432">
                  <c:v>397.60599999999999</c:v>
                </c:pt>
                <c:pt idx="54433">
                  <c:v>396.97799999999978</c:v>
                </c:pt>
                <c:pt idx="54434">
                  <c:v>396.34699999999975</c:v>
                </c:pt>
                <c:pt idx="54435">
                  <c:v>395.714</c:v>
                </c:pt>
                <c:pt idx="54436">
                  <c:v>395.08</c:v>
                </c:pt>
                <c:pt idx="54437">
                  <c:v>394.44299999999993</c:v>
                </c:pt>
                <c:pt idx="54438">
                  <c:v>393.80500000000001</c:v>
                </c:pt>
                <c:pt idx="54439">
                  <c:v>393.166</c:v>
                </c:pt>
                <c:pt idx="54440">
                  <c:v>392.524</c:v>
                </c:pt>
                <c:pt idx="54441">
                  <c:v>391.88099999999974</c:v>
                </c:pt>
                <c:pt idx="54442">
                  <c:v>391.23599999999965</c:v>
                </c:pt>
                <c:pt idx="54443">
                  <c:v>390.59</c:v>
                </c:pt>
                <c:pt idx="54444">
                  <c:v>389.94200000000001</c:v>
                </c:pt>
                <c:pt idx="54445">
                  <c:v>389.29299999999978</c:v>
                </c:pt>
                <c:pt idx="54446">
                  <c:v>388.64299999999997</c:v>
                </c:pt>
                <c:pt idx="54447">
                  <c:v>387.99099999999964</c:v>
                </c:pt>
                <c:pt idx="54448">
                  <c:v>387.33799999999979</c:v>
                </c:pt>
                <c:pt idx="54449">
                  <c:v>386.68400000000008</c:v>
                </c:pt>
                <c:pt idx="54450">
                  <c:v>386.02799999999979</c:v>
                </c:pt>
                <c:pt idx="54451">
                  <c:v>385.37099999999975</c:v>
                </c:pt>
                <c:pt idx="54452">
                  <c:v>384.714</c:v>
                </c:pt>
                <c:pt idx="54453">
                  <c:v>384.05500000000001</c:v>
                </c:pt>
                <c:pt idx="54454">
                  <c:v>383.39499999999975</c:v>
                </c:pt>
                <c:pt idx="54455">
                  <c:v>382.73399999999958</c:v>
                </c:pt>
                <c:pt idx="54456">
                  <c:v>382.07299999999975</c:v>
                </c:pt>
                <c:pt idx="54457">
                  <c:v>381.4099999999998</c:v>
                </c:pt>
                <c:pt idx="54458">
                  <c:v>380.74700000000001</c:v>
                </c:pt>
                <c:pt idx="54459">
                  <c:v>380.08300000000003</c:v>
                </c:pt>
                <c:pt idx="54460">
                  <c:v>379.41799999999978</c:v>
                </c:pt>
                <c:pt idx="54461">
                  <c:v>378.75299999999999</c:v>
                </c:pt>
                <c:pt idx="54462">
                  <c:v>378.08699999999965</c:v>
                </c:pt>
                <c:pt idx="54463">
                  <c:v>377.41999999999979</c:v>
                </c:pt>
                <c:pt idx="54464">
                  <c:v>376.75400000000002</c:v>
                </c:pt>
                <c:pt idx="54465">
                  <c:v>376.08599999999979</c:v>
                </c:pt>
                <c:pt idx="54466">
                  <c:v>375.41799999999978</c:v>
                </c:pt>
                <c:pt idx="54467">
                  <c:v>374.75</c:v>
                </c:pt>
                <c:pt idx="54468">
                  <c:v>374.08199999999965</c:v>
                </c:pt>
                <c:pt idx="54469">
                  <c:v>373.41299999999978</c:v>
                </c:pt>
                <c:pt idx="54470">
                  <c:v>372.74400000000026</c:v>
                </c:pt>
                <c:pt idx="54471">
                  <c:v>372.07499999999999</c:v>
                </c:pt>
                <c:pt idx="54472">
                  <c:v>371.40599999999978</c:v>
                </c:pt>
                <c:pt idx="54473">
                  <c:v>370.73699999999963</c:v>
                </c:pt>
                <c:pt idx="54474">
                  <c:v>370.06799999999993</c:v>
                </c:pt>
                <c:pt idx="54475">
                  <c:v>369.399</c:v>
                </c:pt>
                <c:pt idx="54476">
                  <c:v>368.72999999999979</c:v>
                </c:pt>
                <c:pt idx="54477">
                  <c:v>368.06099999999975</c:v>
                </c:pt>
                <c:pt idx="54478">
                  <c:v>367.392</c:v>
                </c:pt>
                <c:pt idx="54479">
                  <c:v>366.72399999999965</c:v>
                </c:pt>
                <c:pt idx="54480">
                  <c:v>366.05599999999993</c:v>
                </c:pt>
                <c:pt idx="54481">
                  <c:v>365.38799999999975</c:v>
                </c:pt>
                <c:pt idx="54482">
                  <c:v>364.7199999999998</c:v>
                </c:pt>
                <c:pt idx="54483">
                  <c:v>364.053</c:v>
                </c:pt>
                <c:pt idx="54484">
                  <c:v>363.387</c:v>
                </c:pt>
                <c:pt idx="54485">
                  <c:v>362.72099999999978</c:v>
                </c:pt>
                <c:pt idx="54486">
                  <c:v>362.05599999999993</c:v>
                </c:pt>
                <c:pt idx="54487">
                  <c:v>361.39099999999979</c:v>
                </c:pt>
                <c:pt idx="54488">
                  <c:v>360.72699999999958</c:v>
                </c:pt>
                <c:pt idx="54489">
                  <c:v>360.06400000000002</c:v>
                </c:pt>
                <c:pt idx="54490">
                  <c:v>359.40099999999978</c:v>
                </c:pt>
                <c:pt idx="54491">
                  <c:v>358.73899999999958</c:v>
                </c:pt>
                <c:pt idx="54492">
                  <c:v>358.07900000000001</c:v>
                </c:pt>
                <c:pt idx="54493">
                  <c:v>357.41899999999958</c:v>
                </c:pt>
                <c:pt idx="54494">
                  <c:v>356.76</c:v>
                </c:pt>
                <c:pt idx="54495">
                  <c:v>356.10199999999975</c:v>
                </c:pt>
                <c:pt idx="54496">
                  <c:v>355.44499999999999</c:v>
                </c:pt>
                <c:pt idx="54497">
                  <c:v>354.78899999999965</c:v>
                </c:pt>
                <c:pt idx="54498">
                  <c:v>354.13400000000001</c:v>
                </c:pt>
                <c:pt idx="54499">
                  <c:v>353.47999999999979</c:v>
                </c:pt>
                <c:pt idx="54500">
                  <c:v>352.82799999999975</c:v>
                </c:pt>
                <c:pt idx="54501">
                  <c:v>352.17700000000002</c:v>
                </c:pt>
                <c:pt idx="54502">
                  <c:v>351.52699999999965</c:v>
                </c:pt>
                <c:pt idx="54503">
                  <c:v>350.87799999999999</c:v>
                </c:pt>
                <c:pt idx="54504">
                  <c:v>350.23099999999965</c:v>
                </c:pt>
                <c:pt idx="54505">
                  <c:v>349.58599999999979</c:v>
                </c:pt>
                <c:pt idx="54506">
                  <c:v>348.94099999999975</c:v>
                </c:pt>
                <c:pt idx="54507">
                  <c:v>348.29899999999958</c:v>
                </c:pt>
                <c:pt idx="54508">
                  <c:v>347.65800000000002</c:v>
                </c:pt>
                <c:pt idx="54509">
                  <c:v>347.01799999999974</c:v>
                </c:pt>
                <c:pt idx="54510">
                  <c:v>346.38</c:v>
                </c:pt>
                <c:pt idx="54511">
                  <c:v>345.74400000000026</c:v>
                </c:pt>
                <c:pt idx="54512">
                  <c:v>345.10899999999975</c:v>
                </c:pt>
                <c:pt idx="54513">
                  <c:v>344.47599999999977</c:v>
                </c:pt>
                <c:pt idx="54514">
                  <c:v>343.84500000000008</c:v>
                </c:pt>
                <c:pt idx="54515">
                  <c:v>343.21599999999978</c:v>
                </c:pt>
                <c:pt idx="54516">
                  <c:v>342.58799999999979</c:v>
                </c:pt>
                <c:pt idx="54517">
                  <c:v>341.96299999999979</c:v>
                </c:pt>
                <c:pt idx="54518">
                  <c:v>341.339</c:v>
                </c:pt>
                <c:pt idx="54519">
                  <c:v>340.71699999999959</c:v>
                </c:pt>
                <c:pt idx="54520">
                  <c:v>340.09799999999979</c:v>
                </c:pt>
                <c:pt idx="54521">
                  <c:v>339.47999999999979</c:v>
                </c:pt>
                <c:pt idx="54522">
                  <c:v>338.86399999999975</c:v>
                </c:pt>
                <c:pt idx="54523">
                  <c:v>338.25099999999975</c:v>
                </c:pt>
                <c:pt idx="54524">
                  <c:v>337.63900000000001</c:v>
                </c:pt>
                <c:pt idx="54525">
                  <c:v>337.03</c:v>
                </c:pt>
                <c:pt idx="54526">
                  <c:v>336.42299999999977</c:v>
                </c:pt>
                <c:pt idx="54527">
                  <c:v>335.81799999999993</c:v>
                </c:pt>
                <c:pt idx="54528">
                  <c:v>335.21499999999975</c:v>
                </c:pt>
                <c:pt idx="54529">
                  <c:v>334.61500000000001</c:v>
                </c:pt>
                <c:pt idx="54530">
                  <c:v>334.017</c:v>
                </c:pt>
                <c:pt idx="54531">
                  <c:v>333.42099999999965</c:v>
                </c:pt>
                <c:pt idx="54532">
                  <c:v>332.827</c:v>
                </c:pt>
                <c:pt idx="54533">
                  <c:v>332.23599999999965</c:v>
                </c:pt>
                <c:pt idx="54534">
                  <c:v>331.64800000000002</c:v>
                </c:pt>
                <c:pt idx="54535">
                  <c:v>331.06099999999975</c:v>
                </c:pt>
                <c:pt idx="54536">
                  <c:v>330.47799999999978</c:v>
                </c:pt>
                <c:pt idx="54537">
                  <c:v>329.89599999999979</c:v>
                </c:pt>
                <c:pt idx="54538">
                  <c:v>329.31799999999993</c:v>
                </c:pt>
                <c:pt idx="54539">
                  <c:v>328.74099999999999</c:v>
                </c:pt>
                <c:pt idx="54540">
                  <c:v>328.16800000000001</c:v>
                </c:pt>
                <c:pt idx="54541">
                  <c:v>327.59699999999958</c:v>
                </c:pt>
                <c:pt idx="54542">
                  <c:v>327.02799999999979</c:v>
                </c:pt>
                <c:pt idx="54543">
                  <c:v>326.46199999999965</c:v>
                </c:pt>
                <c:pt idx="54544">
                  <c:v>325.899</c:v>
                </c:pt>
                <c:pt idx="54545">
                  <c:v>325.33799999999979</c:v>
                </c:pt>
                <c:pt idx="54546">
                  <c:v>324.77999999999975</c:v>
                </c:pt>
                <c:pt idx="54547">
                  <c:v>324.2249999999998</c:v>
                </c:pt>
                <c:pt idx="54548">
                  <c:v>323.67200000000008</c:v>
                </c:pt>
                <c:pt idx="54549">
                  <c:v>323.12200000000001</c:v>
                </c:pt>
                <c:pt idx="54550">
                  <c:v>322.57499999999999</c:v>
                </c:pt>
                <c:pt idx="54551">
                  <c:v>322.03099999999978</c:v>
                </c:pt>
                <c:pt idx="54552">
                  <c:v>321.48899999999958</c:v>
                </c:pt>
                <c:pt idx="54553">
                  <c:v>320.95099999999979</c:v>
                </c:pt>
                <c:pt idx="54554">
                  <c:v>320.41499999999979</c:v>
                </c:pt>
                <c:pt idx="54555">
                  <c:v>319.88099999999974</c:v>
                </c:pt>
                <c:pt idx="54556">
                  <c:v>319.351</c:v>
                </c:pt>
                <c:pt idx="54557">
                  <c:v>318.82400000000001</c:v>
                </c:pt>
                <c:pt idx="54558">
                  <c:v>318.29899999999958</c:v>
                </c:pt>
                <c:pt idx="54559">
                  <c:v>317.77699999999965</c:v>
                </c:pt>
                <c:pt idx="54560">
                  <c:v>317.25799999999975</c:v>
                </c:pt>
                <c:pt idx="54561">
                  <c:v>316.74200000000002</c:v>
                </c:pt>
                <c:pt idx="54562">
                  <c:v>316.22899999999959</c:v>
                </c:pt>
                <c:pt idx="54563">
                  <c:v>315.71799999999979</c:v>
                </c:pt>
                <c:pt idx="54564">
                  <c:v>315.21099999999979</c:v>
                </c:pt>
                <c:pt idx="54565">
                  <c:v>314.70599999999979</c:v>
                </c:pt>
                <c:pt idx="54566">
                  <c:v>314.20499999999993</c:v>
                </c:pt>
                <c:pt idx="54567">
                  <c:v>313.70599999999979</c:v>
                </c:pt>
                <c:pt idx="54568">
                  <c:v>313.20999999999975</c:v>
                </c:pt>
                <c:pt idx="54569">
                  <c:v>312.71699999999959</c:v>
                </c:pt>
                <c:pt idx="54570">
                  <c:v>312.22699999999958</c:v>
                </c:pt>
                <c:pt idx="54571">
                  <c:v>311.74</c:v>
                </c:pt>
                <c:pt idx="54572">
                  <c:v>311.25599999999974</c:v>
                </c:pt>
                <c:pt idx="54573">
                  <c:v>310.77499999999975</c:v>
                </c:pt>
                <c:pt idx="54574">
                  <c:v>310.29700000000003</c:v>
                </c:pt>
                <c:pt idx="54575">
                  <c:v>309.82100000000003</c:v>
                </c:pt>
                <c:pt idx="54576">
                  <c:v>309.34899999999999</c:v>
                </c:pt>
                <c:pt idx="54577">
                  <c:v>308.87900000000002</c:v>
                </c:pt>
                <c:pt idx="54578">
                  <c:v>308.41199999999958</c:v>
                </c:pt>
                <c:pt idx="54579">
                  <c:v>307.94799999999975</c:v>
                </c:pt>
                <c:pt idx="54580">
                  <c:v>307.48799999999977</c:v>
                </c:pt>
                <c:pt idx="54581">
                  <c:v>307.02999999999975</c:v>
                </c:pt>
                <c:pt idx="54582">
                  <c:v>306.57499999999999</c:v>
                </c:pt>
                <c:pt idx="54583">
                  <c:v>306.12200000000001</c:v>
                </c:pt>
                <c:pt idx="54584">
                  <c:v>305.673</c:v>
                </c:pt>
                <c:pt idx="54585">
                  <c:v>305.22599999999977</c:v>
                </c:pt>
                <c:pt idx="54586">
                  <c:v>304.78299999999979</c:v>
                </c:pt>
                <c:pt idx="54587">
                  <c:v>304.34199999999993</c:v>
                </c:pt>
                <c:pt idx="54588">
                  <c:v>303.904</c:v>
                </c:pt>
                <c:pt idx="54589">
                  <c:v>303.46899999999965</c:v>
                </c:pt>
                <c:pt idx="54590">
                  <c:v>303.03699999999958</c:v>
                </c:pt>
                <c:pt idx="54591">
                  <c:v>302.60700000000008</c:v>
                </c:pt>
                <c:pt idx="54592">
                  <c:v>302.18</c:v>
                </c:pt>
                <c:pt idx="54593">
                  <c:v>301.75599999999974</c:v>
                </c:pt>
                <c:pt idx="54594">
                  <c:v>301.33499999999975</c:v>
                </c:pt>
                <c:pt idx="54595">
                  <c:v>300.91699999999958</c:v>
                </c:pt>
                <c:pt idx="54596">
                  <c:v>300.50099999999975</c:v>
                </c:pt>
                <c:pt idx="54597">
                  <c:v>300.08799999999979</c:v>
                </c:pt>
                <c:pt idx="54598">
                  <c:v>299.67700000000002</c:v>
                </c:pt>
                <c:pt idx="54599">
                  <c:v>299.27</c:v>
                </c:pt>
                <c:pt idx="54600">
                  <c:v>298.86500000000001</c:v>
                </c:pt>
                <c:pt idx="54601">
                  <c:v>298.46199999999965</c:v>
                </c:pt>
                <c:pt idx="54602">
                  <c:v>298.06299999999999</c:v>
                </c:pt>
                <c:pt idx="54603">
                  <c:v>297.66500000000002</c:v>
                </c:pt>
                <c:pt idx="54604">
                  <c:v>297.27099999999979</c:v>
                </c:pt>
                <c:pt idx="54605">
                  <c:v>296.87900000000002</c:v>
                </c:pt>
                <c:pt idx="54606">
                  <c:v>296.48899999999958</c:v>
                </c:pt>
                <c:pt idx="54607">
                  <c:v>296.10199999999975</c:v>
                </c:pt>
                <c:pt idx="54608">
                  <c:v>295.71799999999979</c:v>
                </c:pt>
                <c:pt idx="54609">
                  <c:v>295.33599999999979</c:v>
                </c:pt>
                <c:pt idx="54610">
                  <c:v>294.95599999999979</c:v>
                </c:pt>
                <c:pt idx="54611">
                  <c:v>294.57900000000001</c:v>
                </c:pt>
                <c:pt idx="54612">
                  <c:v>294.20400000000001</c:v>
                </c:pt>
                <c:pt idx="54613">
                  <c:v>293.83199999999965</c:v>
                </c:pt>
                <c:pt idx="54614">
                  <c:v>293.46199999999965</c:v>
                </c:pt>
                <c:pt idx="54615">
                  <c:v>293.09399999999965</c:v>
                </c:pt>
                <c:pt idx="54616">
                  <c:v>292.72799999999978</c:v>
                </c:pt>
                <c:pt idx="54617">
                  <c:v>292.36500000000001</c:v>
                </c:pt>
                <c:pt idx="54618">
                  <c:v>292.00400000000002</c:v>
                </c:pt>
                <c:pt idx="54619">
                  <c:v>291.64499999999998</c:v>
                </c:pt>
                <c:pt idx="54620">
                  <c:v>291.28799999999978</c:v>
                </c:pt>
                <c:pt idx="54621">
                  <c:v>290.93400000000003</c:v>
                </c:pt>
                <c:pt idx="54622">
                  <c:v>290.58099999999979</c:v>
                </c:pt>
                <c:pt idx="54623">
                  <c:v>290.23099999999965</c:v>
                </c:pt>
                <c:pt idx="54624">
                  <c:v>289.88200000000001</c:v>
                </c:pt>
                <c:pt idx="54625">
                  <c:v>289.53599999999977</c:v>
                </c:pt>
                <c:pt idx="54626">
                  <c:v>289.19200000000001</c:v>
                </c:pt>
                <c:pt idx="54627">
                  <c:v>288.84899999999999</c:v>
                </c:pt>
                <c:pt idx="54628">
                  <c:v>288.50900000000001</c:v>
                </c:pt>
                <c:pt idx="54629">
                  <c:v>288.17</c:v>
                </c:pt>
                <c:pt idx="54630">
                  <c:v>287.83300000000003</c:v>
                </c:pt>
                <c:pt idx="54631">
                  <c:v>287.49799999999965</c:v>
                </c:pt>
                <c:pt idx="54632">
                  <c:v>287.16500000000002</c:v>
                </c:pt>
                <c:pt idx="54633">
                  <c:v>286.83300000000003</c:v>
                </c:pt>
                <c:pt idx="54634">
                  <c:v>286.50299999999999</c:v>
                </c:pt>
                <c:pt idx="54635">
                  <c:v>286.17500000000001</c:v>
                </c:pt>
                <c:pt idx="54636">
                  <c:v>285.84800000000001</c:v>
                </c:pt>
                <c:pt idx="54637">
                  <c:v>285.5229999999998</c:v>
                </c:pt>
                <c:pt idx="54638">
                  <c:v>285.2</c:v>
                </c:pt>
                <c:pt idx="54639">
                  <c:v>284.87799999999999</c:v>
                </c:pt>
                <c:pt idx="54640">
                  <c:v>284.55700000000002</c:v>
                </c:pt>
                <c:pt idx="54641">
                  <c:v>284.23799999999977</c:v>
                </c:pt>
                <c:pt idx="54642">
                  <c:v>283.92099999999965</c:v>
                </c:pt>
                <c:pt idx="54643">
                  <c:v>283.60399999999993</c:v>
                </c:pt>
                <c:pt idx="54644">
                  <c:v>283.28899999999965</c:v>
                </c:pt>
                <c:pt idx="54645">
                  <c:v>282.9749999999998</c:v>
                </c:pt>
                <c:pt idx="54646">
                  <c:v>282.66300000000001</c:v>
                </c:pt>
                <c:pt idx="54647">
                  <c:v>282.351</c:v>
                </c:pt>
                <c:pt idx="54648">
                  <c:v>282.041</c:v>
                </c:pt>
                <c:pt idx="54649">
                  <c:v>281.73200000000003</c:v>
                </c:pt>
                <c:pt idx="54650">
                  <c:v>281.42299999999977</c:v>
                </c:pt>
                <c:pt idx="54651">
                  <c:v>281.11599999999999</c:v>
                </c:pt>
                <c:pt idx="54652">
                  <c:v>280.81</c:v>
                </c:pt>
                <c:pt idx="54653">
                  <c:v>280.505</c:v>
                </c:pt>
                <c:pt idx="54654">
                  <c:v>280.2</c:v>
                </c:pt>
                <c:pt idx="54655">
                  <c:v>279.89699999999965</c:v>
                </c:pt>
                <c:pt idx="54656">
                  <c:v>279.59399999999965</c:v>
                </c:pt>
                <c:pt idx="54657">
                  <c:v>279.29199999999958</c:v>
                </c:pt>
                <c:pt idx="54658">
                  <c:v>278.99099999999964</c:v>
                </c:pt>
                <c:pt idx="54659">
                  <c:v>278.69</c:v>
                </c:pt>
                <c:pt idx="54660">
                  <c:v>278.39</c:v>
                </c:pt>
                <c:pt idx="54661">
                  <c:v>278.09099999999978</c:v>
                </c:pt>
                <c:pt idx="54662">
                  <c:v>277.79199999999958</c:v>
                </c:pt>
                <c:pt idx="54663">
                  <c:v>277.49299999999965</c:v>
                </c:pt>
                <c:pt idx="54664">
                  <c:v>277.19499999999999</c:v>
                </c:pt>
                <c:pt idx="54665">
                  <c:v>276.8979999999998</c:v>
                </c:pt>
                <c:pt idx="54666">
                  <c:v>276.60000000000002</c:v>
                </c:pt>
                <c:pt idx="54667">
                  <c:v>276.303</c:v>
                </c:pt>
                <c:pt idx="54668">
                  <c:v>276.00599999999974</c:v>
                </c:pt>
                <c:pt idx="54669">
                  <c:v>275.70999999999975</c:v>
                </c:pt>
                <c:pt idx="54670">
                  <c:v>275.41299999999978</c:v>
                </c:pt>
                <c:pt idx="54671">
                  <c:v>275.11700000000002</c:v>
                </c:pt>
                <c:pt idx="54672">
                  <c:v>274.82100000000003</c:v>
                </c:pt>
                <c:pt idx="54673">
                  <c:v>274.52499999999975</c:v>
                </c:pt>
                <c:pt idx="54674">
                  <c:v>274.22799999999978</c:v>
                </c:pt>
                <c:pt idx="54675">
                  <c:v>273.93199999999962</c:v>
                </c:pt>
                <c:pt idx="54676">
                  <c:v>273.6359999999998</c:v>
                </c:pt>
                <c:pt idx="54677">
                  <c:v>273.339</c:v>
                </c:pt>
                <c:pt idx="54678">
                  <c:v>273.04199999999975</c:v>
                </c:pt>
                <c:pt idx="54679">
                  <c:v>272.745</c:v>
                </c:pt>
                <c:pt idx="54680">
                  <c:v>272.44799999999975</c:v>
                </c:pt>
                <c:pt idx="54681">
                  <c:v>272.14999999999998</c:v>
                </c:pt>
                <c:pt idx="54682">
                  <c:v>271.85199999999975</c:v>
                </c:pt>
                <c:pt idx="54683">
                  <c:v>271.55399999999975</c:v>
                </c:pt>
                <c:pt idx="54684">
                  <c:v>271.255</c:v>
                </c:pt>
                <c:pt idx="54685">
                  <c:v>270.95499999999993</c:v>
                </c:pt>
                <c:pt idx="54686">
                  <c:v>270.65499999999997</c:v>
                </c:pt>
                <c:pt idx="54687">
                  <c:v>270.35399999999993</c:v>
                </c:pt>
                <c:pt idx="54688">
                  <c:v>270.053</c:v>
                </c:pt>
                <c:pt idx="54689">
                  <c:v>269.75</c:v>
                </c:pt>
                <c:pt idx="54690">
                  <c:v>269.44799999999975</c:v>
                </c:pt>
                <c:pt idx="54691">
                  <c:v>269.14400000000023</c:v>
                </c:pt>
                <c:pt idx="54692">
                  <c:v>268.839</c:v>
                </c:pt>
                <c:pt idx="54693">
                  <c:v>268.53399999999965</c:v>
                </c:pt>
                <c:pt idx="54694">
                  <c:v>268.22699999999958</c:v>
                </c:pt>
                <c:pt idx="54695">
                  <c:v>267.91999999999979</c:v>
                </c:pt>
                <c:pt idx="54696">
                  <c:v>267.61099999999999</c:v>
                </c:pt>
                <c:pt idx="54697">
                  <c:v>267.30200000000002</c:v>
                </c:pt>
                <c:pt idx="54698">
                  <c:v>266.99099999999964</c:v>
                </c:pt>
                <c:pt idx="54699">
                  <c:v>266.67899999999975</c:v>
                </c:pt>
                <c:pt idx="54700">
                  <c:v>266.36599999999999</c:v>
                </c:pt>
                <c:pt idx="54701">
                  <c:v>266.05200000000002</c:v>
                </c:pt>
                <c:pt idx="54702">
                  <c:v>265.73599999999965</c:v>
                </c:pt>
                <c:pt idx="54703">
                  <c:v>265.41899999999958</c:v>
                </c:pt>
                <c:pt idx="54704">
                  <c:v>265.101</c:v>
                </c:pt>
                <c:pt idx="54705">
                  <c:v>264.78099999999978</c:v>
                </c:pt>
                <c:pt idx="54706">
                  <c:v>264.45999999999975</c:v>
                </c:pt>
                <c:pt idx="54707">
                  <c:v>264.137</c:v>
                </c:pt>
                <c:pt idx="54708">
                  <c:v>263.81299999999999</c:v>
                </c:pt>
                <c:pt idx="54709">
                  <c:v>263.48699999999963</c:v>
                </c:pt>
                <c:pt idx="54710">
                  <c:v>263.16000000000008</c:v>
                </c:pt>
                <c:pt idx="54711">
                  <c:v>262.83099999999979</c:v>
                </c:pt>
                <c:pt idx="54712">
                  <c:v>262.5</c:v>
                </c:pt>
                <c:pt idx="54713">
                  <c:v>262.16699999999975</c:v>
                </c:pt>
                <c:pt idx="54714">
                  <c:v>261.83199999999965</c:v>
                </c:pt>
                <c:pt idx="54715">
                  <c:v>261.49599999999958</c:v>
                </c:pt>
                <c:pt idx="54716">
                  <c:v>261.15800000000002</c:v>
                </c:pt>
                <c:pt idx="54717">
                  <c:v>260.81799999999993</c:v>
                </c:pt>
                <c:pt idx="54718">
                  <c:v>260.4749999999998</c:v>
                </c:pt>
                <c:pt idx="54719">
                  <c:v>260.13099999999974</c:v>
                </c:pt>
                <c:pt idx="54720">
                  <c:v>259.78500000000003</c:v>
                </c:pt>
                <c:pt idx="54721">
                  <c:v>259.43699999999961</c:v>
                </c:pt>
                <c:pt idx="54722">
                  <c:v>259.08699999999965</c:v>
                </c:pt>
                <c:pt idx="54723">
                  <c:v>258.73399999999958</c:v>
                </c:pt>
                <c:pt idx="54724">
                  <c:v>258.38</c:v>
                </c:pt>
                <c:pt idx="54725">
                  <c:v>258.0229999999998</c:v>
                </c:pt>
                <c:pt idx="54726">
                  <c:v>257.66399999999999</c:v>
                </c:pt>
                <c:pt idx="54727">
                  <c:v>257.30200000000002</c:v>
                </c:pt>
                <c:pt idx="54728">
                  <c:v>256.93899999999962</c:v>
                </c:pt>
                <c:pt idx="54729">
                  <c:v>256.572</c:v>
                </c:pt>
                <c:pt idx="54730">
                  <c:v>256.20400000000001</c:v>
                </c:pt>
                <c:pt idx="54731">
                  <c:v>255.833</c:v>
                </c:pt>
                <c:pt idx="54732">
                  <c:v>255.46</c:v>
                </c:pt>
                <c:pt idx="54733">
                  <c:v>255.084</c:v>
                </c:pt>
                <c:pt idx="54734">
                  <c:v>254.70499999999998</c:v>
                </c:pt>
                <c:pt idx="54735">
                  <c:v>254.32400000000001</c:v>
                </c:pt>
                <c:pt idx="54736">
                  <c:v>253.941</c:v>
                </c:pt>
                <c:pt idx="54737">
                  <c:v>253.55500000000001</c:v>
                </c:pt>
                <c:pt idx="54738">
                  <c:v>253.166</c:v>
                </c:pt>
                <c:pt idx="54739">
                  <c:v>252.77399999999992</c:v>
                </c:pt>
                <c:pt idx="54740">
                  <c:v>252.38000000000011</c:v>
                </c:pt>
                <c:pt idx="54741">
                  <c:v>251.983</c:v>
                </c:pt>
                <c:pt idx="54742">
                  <c:v>251.584</c:v>
                </c:pt>
                <c:pt idx="54743">
                  <c:v>251.18100000000001</c:v>
                </c:pt>
                <c:pt idx="54744">
                  <c:v>250.77599999999998</c:v>
                </c:pt>
                <c:pt idx="54745">
                  <c:v>250.36800000000011</c:v>
                </c:pt>
                <c:pt idx="54746">
                  <c:v>249.95700000000011</c:v>
                </c:pt>
                <c:pt idx="54747">
                  <c:v>249.54300000000001</c:v>
                </c:pt>
                <c:pt idx="54748">
                  <c:v>249.12700000000001</c:v>
                </c:pt>
                <c:pt idx="54749">
                  <c:v>248.70699999999999</c:v>
                </c:pt>
                <c:pt idx="54750">
                  <c:v>248.28399999999999</c:v>
                </c:pt>
                <c:pt idx="54751">
                  <c:v>247.85900000000001</c:v>
                </c:pt>
                <c:pt idx="54752">
                  <c:v>247.43</c:v>
                </c:pt>
                <c:pt idx="54753">
                  <c:v>246.9980000000001</c:v>
                </c:pt>
                <c:pt idx="54754">
                  <c:v>246.56399999999999</c:v>
                </c:pt>
                <c:pt idx="54755">
                  <c:v>246.126</c:v>
                </c:pt>
                <c:pt idx="54756">
                  <c:v>245.685</c:v>
                </c:pt>
                <c:pt idx="54757">
                  <c:v>245.24099999999999</c:v>
                </c:pt>
                <c:pt idx="54758">
                  <c:v>244.79399999999998</c:v>
                </c:pt>
                <c:pt idx="54759">
                  <c:v>244.34399999999999</c:v>
                </c:pt>
                <c:pt idx="54760">
                  <c:v>243.89000000000001</c:v>
                </c:pt>
                <c:pt idx="54761">
                  <c:v>243.434</c:v>
                </c:pt>
                <c:pt idx="54762">
                  <c:v>242.97399999999999</c:v>
                </c:pt>
                <c:pt idx="54763">
                  <c:v>242.511</c:v>
                </c:pt>
                <c:pt idx="54764">
                  <c:v>242.04499999999999</c:v>
                </c:pt>
                <c:pt idx="54765">
                  <c:v>241.57499999999999</c:v>
                </c:pt>
                <c:pt idx="54766">
                  <c:v>241.102</c:v>
                </c:pt>
                <c:pt idx="54767">
                  <c:v>240.626</c:v>
                </c:pt>
                <c:pt idx="54768">
                  <c:v>240.14699999999999</c:v>
                </c:pt>
                <c:pt idx="54769">
                  <c:v>239.66499999999999</c:v>
                </c:pt>
                <c:pt idx="54770">
                  <c:v>239.17899999999997</c:v>
                </c:pt>
                <c:pt idx="54771">
                  <c:v>238.69</c:v>
                </c:pt>
                <c:pt idx="54772">
                  <c:v>238.197</c:v>
                </c:pt>
                <c:pt idx="54773">
                  <c:v>237.70099999999999</c:v>
                </c:pt>
                <c:pt idx="54774">
                  <c:v>237.202</c:v>
                </c:pt>
                <c:pt idx="54775">
                  <c:v>236.7</c:v>
                </c:pt>
                <c:pt idx="54776">
                  <c:v>236.19399999999999</c:v>
                </c:pt>
                <c:pt idx="54777">
                  <c:v>235.685</c:v>
                </c:pt>
                <c:pt idx="54778">
                  <c:v>235.172</c:v>
                </c:pt>
                <c:pt idx="54779">
                  <c:v>234.65600000000001</c:v>
                </c:pt>
                <c:pt idx="54780">
                  <c:v>234.137</c:v>
                </c:pt>
                <c:pt idx="54781">
                  <c:v>233.61499999999998</c:v>
                </c:pt>
                <c:pt idx="54782">
                  <c:v>233.08800000000011</c:v>
                </c:pt>
                <c:pt idx="54783">
                  <c:v>232.559</c:v>
                </c:pt>
                <c:pt idx="54784">
                  <c:v>232.02600000000001</c:v>
                </c:pt>
                <c:pt idx="54785">
                  <c:v>231.49</c:v>
                </c:pt>
                <c:pt idx="54786">
                  <c:v>230.95000000000007</c:v>
                </c:pt>
                <c:pt idx="54787">
                  <c:v>230.40700000000001</c:v>
                </c:pt>
                <c:pt idx="54788">
                  <c:v>229.8610000000001</c:v>
                </c:pt>
                <c:pt idx="54789">
                  <c:v>229.31100000000001</c:v>
                </c:pt>
                <c:pt idx="54790">
                  <c:v>228.75800000000001</c:v>
                </c:pt>
                <c:pt idx="54791">
                  <c:v>228.202</c:v>
                </c:pt>
                <c:pt idx="54792">
                  <c:v>227.642</c:v>
                </c:pt>
                <c:pt idx="54793">
                  <c:v>227.07900000000001</c:v>
                </c:pt>
                <c:pt idx="54794">
                  <c:v>226.512</c:v>
                </c:pt>
                <c:pt idx="54795">
                  <c:v>225.94200000000001</c:v>
                </c:pt>
                <c:pt idx="54796">
                  <c:v>225.369</c:v>
                </c:pt>
                <c:pt idx="54797">
                  <c:v>224.792</c:v>
                </c:pt>
                <c:pt idx="54798">
                  <c:v>224.21199999999999</c:v>
                </c:pt>
                <c:pt idx="54799">
                  <c:v>223.62900000000002</c:v>
                </c:pt>
                <c:pt idx="54800">
                  <c:v>223.042</c:v>
                </c:pt>
                <c:pt idx="54801">
                  <c:v>222.45200000000011</c:v>
                </c:pt>
                <c:pt idx="54802">
                  <c:v>221.85900000000001</c:v>
                </c:pt>
                <c:pt idx="54803">
                  <c:v>221.262</c:v>
                </c:pt>
                <c:pt idx="54804">
                  <c:v>220.66200000000001</c:v>
                </c:pt>
                <c:pt idx="54805">
                  <c:v>220.059</c:v>
                </c:pt>
                <c:pt idx="54806">
                  <c:v>219.453</c:v>
                </c:pt>
                <c:pt idx="54807">
                  <c:v>218.84300000000002</c:v>
                </c:pt>
                <c:pt idx="54808">
                  <c:v>218.23</c:v>
                </c:pt>
                <c:pt idx="54809">
                  <c:v>217.61399999999998</c:v>
                </c:pt>
                <c:pt idx="54810">
                  <c:v>216.995</c:v>
                </c:pt>
                <c:pt idx="54811">
                  <c:v>216.37300000000002</c:v>
                </c:pt>
                <c:pt idx="54812">
                  <c:v>215.74699999999999</c:v>
                </c:pt>
                <c:pt idx="54813">
                  <c:v>215.11799999999999</c:v>
                </c:pt>
                <c:pt idx="54814">
                  <c:v>214.4860000000001</c:v>
                </c:pt>
                <c:pt idx="54815">
                  <c:v>213.85100000000011</c:v>
                </c:pt>
                <c:pt idx="54816">
                  <c:v>213.21299999999999</c:v>
                </c:pt>
                <c:pt idx="54817">
                  <c:v>212.572</c:v>
                </c:pt>
                <c:pt idx="54818">
                  <c:v>211.92800000000011</c:v>
                </c:pt>
                <c:pt idx="54819">
                  <c:v>211.28</c:v>
                </c:pt>
                <c:pt idx="54820">
                  <c:v>210.63</c:v>
                </c:pt>
                <c:pt idx="54821">
                  <c:v>209.977</c:v>
                </c:pt>
                <c:pt idx="54822">
                  <c:v>209.32100000000011</c:v>
                </c:pt>
                <c:pt idx="54823">
                  <c:v>208.661</c:v>
                </c:pt>
                <c:pt idx="54824">
                  <c:v>207.999</c:v>
                </c:pt>
                <c:pt idx="54825">
                  <c:v>207.334</c:v>
                </c:pt>
                <c:pt idx="54826">
                  <c:v>206.666</c:v>
                </c:pt>
                <c:pt idx="54827">
                  <c:v>205.99600000000001</c:v>
                </c:pt>
                <c:pt idx="54828">
                  <c:v>205.32200000000012</c:v>
                </c:pt>
                <c:pt idx="54829">
                  <c:v>204.64599999999999</c:v>
                </c:pt>
                <c:pt idx="54830">
                  <c:v>203.96700000000001</c:v>
                </c:pt>
                <c:pt idx="54831">
                  <c:v>203.285</c:v>
                </c:pt>
                <c:pt idx="54832">
                  <c:v>202.6</c:v>
                </c:pt>
                <c:pt idx="54833">
                  <c:v>201.91300000000001</c:v>
                </c:pt>
                <c:pt idx="54834">
                  <c:v>201.22300000000001</c:v>
                </c:pt>
                <c:pt idx="54835">
                  <c:v>200.53</c:v>
                </c:pt>
                <c:pt idx="54836">
                  <c:v>199.83500000000001</c:v>
                </c:pt>
                <c:pt idx="54837">
                  <c:v>199.137</c:v>
                </c:pt>
                <c:pt idx="54838">
                  <c:v>198.43700000000001</c:v>
                </c:pt>
                <c:pt idx="54839">
                  <c:v>197.73399999999998</c:v>
                </c:pt>
                <c:pt idx="54840">
                  <c:v>197.029</c:v>
                </c:pt>
                <c:pt idx="54841">
                  <c:v>196.32200000000012</c:v>
                </c:pt>
                <c:pt idx="54842">
                  <c:v>195.61099999999999</c:v>
                </c:pt>
                <c:pt idx="54843">
                  <c:v>194.899</c:v>
                </c:pt>
                <c:pt idx="54844">
                  <c:v>194.184</c:v>
                </c:pt>
                <c:pt idx="54845">
                  <c:v>193.46700000000001</c:v>
                </c:pt>
                <c:pt idx="54846">
                  <c:v>192.74799999999999</c:v>
                </c:pt>
                <c:pt idx="54847">
                  <c:v>192.02600000000001</c:v>
                </c:pt>
                <c:pt idx="54848">
                  <c:v>191.30200000000011</c:v>
                </c:pt>
                <c:pt idx="54849">
                  <c:v>190.57599999999999</c:v>
                </c:pt>
                <c:pt idx="54850">
                  <c:v>189.84800000000001</c:v>
                </c:pt>
                <c:pt idx="54851">
                  <c:v>189.11799999999999</c:v>
                </c:pt>
                <c:pt idx="54852">
                  <c:v>188.38600000000011</c:v>
                </c:pt>
                <c:pt idx="54853">
                  <c:v>187.65200000000004</c:v>
                </c:pt>
                <c:pt idx="54854">
                  <c:v>186.916</c:v>
                </c:pt>
                <c:pt idx="54855">
                  <c:v>186.17699999999999</c:v>
                </c:pt>
                <c:pt idx="54856">
                  <c:v>185.43700000000001</c:v>
                </c:pt>
                <c:pt idx="54857">
                  <c:v>184.696</c:v>
                </c:pt>
                <c:pt idx="54858">
                  <c:v>183.95200000000011</c:v>
                </c:pt>
                <c:pt idx="54859">
                  <c:v>183.20599999999999</c:v>
                </c:pt>
                <c:pt idx="54860">
                  <c:v>182.459</c:v>
                </c:pt>
                <c:pt idx="54861">
                  <c:v>181.70999999999998</c:v>
                </c:pt>
                <c:pt idx="54862">
                  <c:v>180.96</c:v>
                </c:pt>
                <c:pt idx="54863">
                  <c:v>180.208</c:v>
                </c:pt>
                <c:pt idx="54864">
                  <c:v>179.45400000000001</c:v>
                </c:pt>
                <c:pt idx="54865">
                  <c:v>178.69900000000001</c:v>
                </c:pt>
                <c:pt idx="54866">
                  <c:v>177.94200000000001</c:v>
                </c:pt>
                <c:pt idx="54867">
                  <c:v>177.184</c:v>
                </c:pt>
                <c:pt idx="54868">
                  <c:v>176.42400000000001</c:v>
                </c:pt>
                <c:pt idx="54869">
                  <c:v>175.66300000000001</c:v>
                </c:pt>
                <c:pt idx="54870">
                  <c:v>174.90100000000001</c:v>
                </c:pt>
                <c:pt idx="54871">
                  <c:v>174.137</c:v>
                </c:pt>
                <c:pt idx="54872">
                  <c:v>173.37300000000002</c:v>
                </c:pt>
                <c:pt idx="54873">
                  <c:v>172.607</c:v>
                </c:pt>
                <c:pt idx="54874">
                  <c:v>171.84</c:v>
                </c:pt>
                <c:pt idx="54875">
                  <c:v>171.072</c:v>
                </c:pt>
                <c:pt idx="54876">
                  <c:v>170.30200000000011</c:v>
                </c:pt>
                <c:pt idx="54877">
                  <c:v>169.53200000000001</c:v>
                </c:pt>
                <c:pt idx="54878">
                  <c:v>168.761</c:v>
                </c:pt>
                <c:pt idx="54879">
                  <c:v>167.989</c:v>
                </c:pt>
                <c:pt idx="54880">
                  <c:v>167.21599999999998</c:v>
                </c:pt>
                <c:pt idx="54881">
                  <c:v>166.44300000000001</c:v>
                </c:pt>
                <c:pt idx="54882">
                  <c:v>165.66800000000001</c:v>
                </c:pt>
                <c:pt idx="54883">
                  <c:v>164.893</c:v>
                </c:pt>
                <c:pt idx="54884">
                  <c:v>164.11699999999999</c:v>
                </c:pt>
                <c:pt idx="54885">
                  <c:v>163.34100000000001</c:v>
                </c:pt>
                <c:pt idx="54886">
                  <c:v>162.56399999999999</c:v>
                </c:pt>
                <c:pt idx="54887">
                  <c:v>161.786</c:v>
                </c:pt>
                <c:pt idx="54888">
                  <c:v>161.00800000000001</c:v>
                </c:pt>
                <c:pt idx="54889">
                  <c:v>160.22999999999999</c:v>
                </c:pt>
                <c:pt idx="54890">
                  <c:v>159.45100000000011</c:v>
                </c:pt>
                <c:pt idx="54891">
                  <c:v>158.672</c:v>
                </c:pt>
                <c:pt idx="54892">
                  <c:v>157.89200000000011</c:v>
                </c:pt>
                <c:pt idx="54893">
                  <c:v>157.11299999999997</c:v>
                </c:pt>
                <c:pt idx="54894">
                  <c:v>156.333</c:v>
                </c:pt>
                <c:pt idx="54895">
                  <c:v>155.553</c:v>
                </c:pt>
                <c:pt idx="54896">
                  <c:v>154.77299999999997</c:v>
                </c:pt>
                <c:pt idx="54897">
                  <c:v>153.9920000000001</c:v>
                </c:pt>
                <c:pt idx="54898">
                  <c:v>153.21199999999999</c:v>
                </c:pt>
                <c:pt idx="54899">
                  <c:v>152.43200000000004</c:v>
                </c:pt>
                <c:pt idx="54900">
                  <c:v>151.65200000000004</c:v>
                </c:pt>
                <c:pt idx="54901">
                  <c:v>150.87200000000001</c:v>
                </c:pt>
                <c:pt idx="54902">
                  <c:v>150.09300000000002</c:v>
                </c:pt>
                <c:pt idx="54903">
                  <c:v>149.31300000000002</c:v>
                </c:pt>
                <c:pt idx="54904">
                  <c:v>148.53399999999999</c:v>
                </c:pt>
                <c:pt idx="54905">
                  <c:v>147.756</c:v>
                </c:pt>
                <c:pt idx="54906">
                  <c:v>146.977</c:v>
                </c:pt>
                <c:pt idx="54907">
                  <c:v>146.19900000000001</c:v>
                </c:pt>
                <c:pt idx="54908">
                  <c:v>145.42200000000011</c:v>
                </c:pt>
                <c:pt idx="54909">
                  <c:v>144.64499999999998</c:v>
                </c:pt>
                <c:pt idx="54910">
                  <c:v>143.869</c:v>
                </c:pt>
                <c:pt idx="54911">
                  <c:v>143.09300000000002</c:v>
                </c:pt>
                <c:pt idx="54912">
                  <c:v>142.31800000000001</c:v>
                </c:pt>
                <c:pt idx="54913">
                  <c:v>141.54399999999998</c:v>
                </c:pt>
                <c:pt idx="54914">
                  <c:v>140.77099999999999</c:v>
                </c:pt>
                <c:pt idx="54915">
                  <c:v>139.999</c:v>
                </c:pt>
                <c:pt idx="54916">
                  <c:v>139.227</c:v>
                </c:pt>
                <c:pt idx="54917">
                  <c:v>138.45600000000007</c:v>
                </c:pt>
                <c:pt idx="54918">
                  <c:v>137.68700000000001</c:v>
                </c:pt>
                <c:pt idx="54919">
                  <c:v>136.91800000000001</c:v>
                </c:pt>
                <c:pt idx="54920">
                  <c:v>136.15</c:v>
                </c:pt>
                <c:pt idx="54921">
                  <c:v>135.38400000000001</c:v>
                </c:pt>
                <c:pt idx="54922">
                  <c:v>134.61899999999997</c:v>
                </c:pt>
                <c:pt idx="54923">
                  <c:v>133.8550000000001</c:v>
                </c:pt>
                <c:pt idx="54924">
                  <c:v>133.09200000000001</c:v>
                </c:pt>
                <c:pt idx="54925">
                  <c:v>132.33100000000007</c:v>
                </c:pt>
                <c:pt idx="54926">
                  <c:v>131.571</c:v>
                </c:pt>
                <c:pt idx="54927">
                  <c:v>130.81200000000001</c:v>
                </c:pt>
                <c:pt idx="54928">
                  <c:v>130.05500000000001</c:v>
                </c:pt>
                <c:pt idx="54929">
                  <c:v>129.30000000000001</c:v>
                </c:pt>
                <c:pt idx="54930">
                  <c:v>128.54499999999999</c:v>
                </c:pt>
                <c:pt idx="54931">
                  <c:v>127.79300000000002</c:v>
                </c:pt>
                <c:pt idx="54932">
                  <c:v>127.042</c:v>
                </c:pt>
                <c:pt idx="54933">
                  <c:v>126.29300000000002</c:v>
                </c:pt>
                <c:pt idx="54934">
                  <c:v>125.54600000000002</c:v>
                </c:pt>
                <c:pt idx="54935">
                  <c:v>124.801</c:v>
                </c:pt>
                <c:pt idx="54936">
                  <c:v>124.057</c:v>
                </c:pt>
                <c:pt idx="54937">
                  <c:v>123.315</c:v>
                </c:pt>
                <c:pt idx="54938">
                  <c:v>122.57599999999998</c:v>
                </c:pt>
                <c:pt idx="54939">
                  <c:v>121.83799999999999</c:v>
                </c:pt>
                <c:pt idx="54940">
                  <c:v>121.10199999999999</c:v>
                </c:pt>
                <c:pt idx="54941">
                  <c:v>120.369</c:v>
                </c:pt>
                <c:pt idx="54942">
                  <c:v>119.637</c:v>
                </c:pt>
                <c:pt idx="54943">
                  <c:v>118.908</c:v>
                </c:pt>
                <c:pt idx="54944">
                  <c:v>118.181</c:v>
                </c:pt>
                <c:pt idx="54945">
                  <c:v>117.456</c:v>
                </c:pt>
                <c:pt idx="54946">
                  <c:v>116.733</c:v>
                </c:pt>
                <c:pt idx="54947">
                  <c:v>116.01300000000002</c:v>
                </c:pt>
                <c:pt idx="54948">
                  <c:v>115.295</c:v>
                </c:pt>
                <c:pt idx="54949">
                  <c:v>114.58</c:v>
                </c:pt>
                <c:pt idx="54950">
                  <c:v>113.867</c:v>
                </c:pt>
                <c:pt idx="54951">
                  <c:v>113.157</c:v>
                </c:pt>
                <c:pt idx="54952">
                  <c:v>112.44900000000005</c:v>
                </c:pt>
                <c:pt idx="54953">
                  <c:v>111.74400000000006</c:v>
                </c:pt>
                <c:pt idx="54954">
                  <c:v>111.04100000000005</c:v>
                </c:pt>
                <c:pt idx="54955">
                  <c:v>110.34099999999999</c:v>
                </c:pt>
                <c:pt idx="54956">
                  <c:v>109.64400000000002</c:v>
                </c:pt>
                <c:pt idx="54957">
                  <c:v>108.95</c:v>
                </c:pt>
                <c:pt idx="54958">
                  <c:v>108.259</c:v>
                </c:pt>
                <c:pt idx="54959">
                  <c:v>107.57</c:v>
                </c:pt>
                <c:pt idx="54960">
                  <c:v>106.884</c:v>
                </c:pt>
                <c:pt idx="54961">
                  <c:v>106.20099999999999</c:v>
                </c:pt>
                <c:pt idx="54962">
                  <c:v>105.52200000000001</c:v>
                </c:pt>
                <c:pt idx="54963">
                  <c:v>104.845</c:v>
                </c:pt>
                <c:pt idx="54964">
                  <c:v>104.17100000000001</c:v>
                </c:pt>
                <c:pt idx="54965">
                  <c:v>103.501</c:v>
                </c:pt>
                <c:pt idx="54966">
                  <c:v>102.833</c:v>
                </c:pt>
                <c:pt idx="54967">
                  <c:v>102.169</c:v>
                </c:pt>
                <c:pt idx="54968">
                  <c:v>101.508</c:v>
                </c:pt>
                <c:pt idx="54969">
                  <c:v>100.85</c:v>
                </c:pt>
                <c:pt idx="54970">
                  <c:v>100.19499999999999</c:v>
                </c:pt>
                <c:pt idx="54971">
                  <c:v>99.544200000000075</c:v>
                </c:pt>
                <c:pt idx="54972">
                  <c:v>98.896500000000003</c:v>
                </c:pt>
                <c:pt idx="54973">
                  <c:v>98.251900000000006</c:v>
                </c:pt>
                <c:pt idx="54974">
                  <c:v>97.610900000000001</c:v>
                </c:pt>
                <c:pt idx="54975">
                  <c:v>96.973500000000001</c:v>
                </c:pt>
                <c:pt idx="54976">
                  <c:v>96.339500000000001</c:v>
                </c:pt>
                <c:pt idx="54977">
                  <c:v>95.709000000000003</c:v>
                </c:pt>
                <c:pt idx="54978">
                  <c:v>95.0822</c:v>
                </c:pt>
                <c:pt idx="54979">
                  <c:v>94.458799999999982</c:v>
                </c:pt>
                <c:pt idx="54980">
                  <c:v>93.839200000000005</c:v>
                </c:pt>
                <c:pt idx="54981">
                  <c:v>93.223299999999995</c:v>
                </c:pt>
                <c:pt idx="54982">
                  <c:v>92.611000000000004</c:v>
                </c:pt>
                <c:pt idx="54983">
                  <c:v>92.002499999999998</c:v>
                </c:pt>
                <c:pt idx="54984">
                  <c:v>91.397900000000007</c:v>
                </c:pt>
                <c:pt idx="54985">
                  <c:v>90.796999999999997</c:v>
                </c:pt>
                <c:pt idx="54986">
                  <c:v>90.2</c:v>
                </c:pt>
                <c:pt idx="54987">
                  <c:v>89.606799999999978</c:v>
                </c:pt>
                <c:pt idx="54988">
                  <c:v>89.017500000000027</c:v>
                </c:pt>
                <c:pt idx="54989">
                  <c:v>88.432100000000005</c:v>
                </c:pt>
                <c:pt idx="54990">
                  <c:v>87.850799999999978</c:v>
                </c:pt>
                <c:pt idx="54991">
                  <c:v>87.273499999999999</c:v>
                </c:pt>
                <c:pt idx="54992">
                  <c:v>86.700100000000006</c:v>
                </c:pt>
                <c:pt idx="54993">
                  <c:v>86.130799999999979</c:v>
                </c:pt>
                <c:pt idx="54994">
                  <c:v>85.565699999999993</c:v>
                </c:pt>
                <c:pt idx="54995">
                  <c:v>85.004599999999996</c:v>
                </c:pt>
                <c:pt idx="54996">
                  <c:v>84.447600000000079</c:v>
                </c:pt>
                <c:pt idx="54997">
                  <c:v>83.894800000000004</c:v>
                </c:pt>
                <c:pt idx="54998">
                  <c:v>83.346199999999996</c:v>
                </c:pt>
                <c:pt idx="54999">
                  <c:v>82.8018</c:v>
                </c:pt>
                <c:pt idx="55000">
                  <c:v>82.261700000000005</c:v>
                </c:pt>
                <c:pt idx="55001">
                  <c:v>81.725799999999978</c:v>
                </c:pt>
                <c:pt idx="55002">
                  <c:v>81.194300000000013</c:v>
                </c:pt>
                <c:pt idx="55003">
                  <c:v>80.667000000000002</c:v>
                </c:pt>
                <c:pt idx="55004">
                  <c:v>80.144200000000026</c:v>
                </c:pt>
                <c:pt idx="55005">
                  <c:v>79.625599999999949</c:v>
                </c:pt>
                <c:pt idx="55006">
                  <c:v>79.111599999999996</c:v>
                </c:pt>
                <c:pt idx="55007">
                  <c:v>78.601900000000001</c:v>
                </c:pt>
                <c:pt idx="55008">
                  <c:v>78.096700000000013</c:v>
                </c:pt>
                <c:pt idx="55009">
                  <c:v>77.5959</c:v>
                </c:pt>
                <c:pt idx="55010">
                  <c:v>77.099599999999995</c:v>
                </c:pt>
                <c:pt idx="55011">
                  <c:v>76.607799999999983</c:v>
                </c:pt>
                <c:pt idx="55012">
                  <c:v>76.120499999999979</c:v>
                </c:pt>
                <c:pt idx="55013">
                  <c:v>75.637900000000002</c:v>
                </c:pt>
                <c:pt idx="55014">
                  <c:v>75.159699999999987</c:v>
                </c:pt>
                <c:pt idx="55015">
                  <c:v>74.686099999999982</c:v>
                </c:pt>
                <c:pt idx="55016">
                  <c:v>74.217200000000076</c:v>
                </c:pt>
                <c:pt idx="55017">
                  <c:v>73.753</c:v>
                </c:pt>
                <c:pt idx="55018">
                  <c:v>73.293300000000002</c:v>
                </c:pt>
                <c:pt idx="55019">
                  <c:v>72.83829999999999</c:v>
                </c:pt>
                <c:pt idx="55020">
                  <c:v>72.38809999999998</c:v>
                </c:pt>
                <c:pt idx="55021">
                  <c:v>71.942600000000027</c:v>
                </c:pt>
                <c:pt idx="55022">
                  <c:v>71.5017</c:v>
                </c:pt>
                <c:pt idx="55023">
                  <c:v>71.065600000000003</c:v>
                </c:pt>
                <c:pt idx="55024">
                  <c:v>70.634299999999996</c:v>
                </c:pt>
                <c:pt idx="55025">
                  <c:v>70.207800000000006</c:v>
                </c:pt>
                <c:pt idx="55026">
                  <c:v>69.786000000000001</c:v>
                </c:pt>
                <c:pt idx="55027">
                  <c:v>69.369</c:v>
                </c:pt>
                <c:pt idx="55028">
                  <c:v>68.956900000000005</c:v>
                </c:pt>
                <c:pt idx="55029">
                  <c:v>68.549600000000027</c:v>
                </c:pt>
                <c:pt idx="55030">
                  <c:v>68.147200000000026</c:v>
                </c:pt>
                <c:pt idx="55031">
                  <c:v>67.749500000000026</c:v>
                </c:pt>
                <c:pt idx="55032">
                  <c:v>67.356999999999999</c:v>
                </c:pt>
                <c:pt idx="55033">
                  <c:v>66.969099999999997</c:v>
                </c:pt>
                <c:pt idx="55034">
                  <c:v>66.586200000000005</c:v>
                </c:pt>
                <c:pt idx="55035">
                  <c:v>66.208299999999994</c:v>
                </c:pt>
                <c:pt idx="55036">
                  <c:v>65.8352</c:v>
                </c:pt>
                <c:pt idx="55037">
                  <c:v>65.467200000000076</c:v>
                </c:pt>
                <c:pt idx="55038">
                  <c:v>65.104100000000003</c:v>
                </c:pt>
                <c:pt idx="55039">
                  <c:v>64.745999999999995</c:v>
                </c:pt>
                <c:pt idx="55040">
                  <c:v>64.39279999999998</c:v>
                </c:pt>
                <c:pt idx="55041">
                  <c:v>64.044600000000059</c:v>
                </c:pt>
                <c:pt idx="55042">
                  <c:v>63.7014</c:v>
                </c:pt>
                <c:pt idx="55043">
                  <c:v>63.363300000000002</c:v>
                </c:pt>
                <c:pt idx="55044">
                  <c:v>63.030100000000012</c:v>
                </c:pt>
                <c:pt idx="55045">
                  <c:v>62.70210000000003</c:v>
                </c:pt>
                <c:pt idx="55046">
                  <c:v>62.378900000000002</c:v>
                </c:pt>
                <c:pt idx="55047">
                  <c:v>62.060900000000011</c:v>
                </c:pt>
                <c:pt idx="55048">
                  <c:v>61.747900000000001</c:v>
                </c:pt>
                <c:pt idx="55049">
                  <c:v>61.44</c:v>
                </c:pt>
                <c:pt idx="55050">
                  <c:v>61.1372</c:v>
                </c:pt>
                <c:pt idx="55051">
                  <c:v>60.839300000000001</c:v>
                </c:pt>
                <c:pt idx="55052">
                  <c:v>60.546800000000005</c:v>
                </c:pt>
                <c:pt idx="55053">
                  <c:v>60.2592</c:v>
                </c:pt>
                <c:pt idx="55054">
                  <c:v>59.976700000000001</c:v>
                </c:pt>
                <c:pt idx="55055">
                  <c:v>59.699400000000011</c:v>
                </c:pt>
                <c:pt idx="55056">
                  <c:v>59.427</c:v>
                </c:pt>
                <c:pt idx="55057">
                  <c:v>59.1599</c:v>
                </c:pt>
                <c:pt idx="55058">
                  <c:v>58.8979</c:v>
                </c:pt>
                <c:pt idx="55059">
                  <c:v>58.641000000000005</c:v>
                </c:pt>
                <c:pt idx="55060">
                  <c:v>58.389200000000002</c:v>
                </c:pt>
                <c:pt idx="55061">
                  <c:v>58.142500000000013</c:v>
                </c:pt>
                <c:pt idx="55062">
                  <c:v>57.9011</c:v>
                </c:pt>
                <c:pt idx="55063">
                  <c:v>57.6648</c:v>
                </c:pt>
                <c:pt idx="55064">
                  <c:v>57.433600000000006</c:v>
                </c:pt>
                <c:pt idx="55065">
                  <c:v>57.207500000000003</c:v>
                </c:pt>
                <c:pt idx="55066">
                  <c:v>56.986600000000003</c:v>
                </c:pt>
                <c:pt idx="55067">
                  <c:v>56.770800000000001</c:v>
                </c:pt>
                <c:pt idx="55068">
                  <c:v>56.560200000000002</c:v>
                </c:pt>
                <c:pt idx="55069">
                  <c:v>56.354699999999994</c:v>
                </c:pt>
                <c:pt idx="55070">
                  <c:v>56.154400000000003</c:v>
                </c:pt>
                <c:pt idx="55071">
                  <c:v>55.959200000000003</c:v>
                </c:pt>
                <c:pt idx="55072">
                  <c:v>55.769200000000012</c:v>
                </c:pt>
                <c:pt idx="55073">
                  <c:v>55.584499999999998</c:v>
                </c:pt>
                <c:pt idx="55074">
                  <c:v>55.404800000000002</c:v>
                </c:pt>
                <c:pt idx="55075">
                  <c:v>55.230300000000028</c:v>
                </c:pt>
                <c:pt idx="55076">
                  <c:v>55.061</c:v>
                </c:pt>
                <c:pt idx="55077">
                  <c:v>54.896800000000006</c:v>
                </c:pt>
                <c:pt idx="55078">
                  <c:v>54.737900000000003</c:v>
                </c:pt>
                <c:pt idx="55079">
                  <c:v>54.5839</c:v>
                </c:pt>
                <c:pt idx="55080">
                  <c:v>54.435300000000012</c:v>
                </c:pt>
                <c:pt idx="55081">
                  <c:v>54.291700000000013</c:v>
                </c:pt>
                <c:pt idx="55082">
                  <c:v>54.153300000000002</c:v>
                </c:pt>
                <c:pt idx="55083">
                  <c:v>54.020100000000028</c:v>
                </c:pt>
                <c:pt idx="55084">
                  <c:v>53.892000000000003</c:v>
                </c:pt>
                <c:pt idx="55085">
                  <c:v>53.76910000000003</c:v>
                </c:pt>
                <c:pt idx="55086">
                  <c:v>53.651299999999999</c:v>
                </c:pt>
                <c:pt idx="55087">
                  <c:v>53.538600000000002</c:v>
                </c:pt>
                <c:pt idx="55088">
                  <c:v>53.431200000000004</c:v>
                </c:pt>
                <c:pt idx="55089">
                  <c:v>53.328800000000001</c:v>
                </c:pt>
                <c:pt idx="55090">
                  <c:v>53.231500000000011</c:v>
                </c:pt>
                <c:pt idx="55091">
                  <c:v>53.139500000000012</c:v>
                </c:pt>
                <c:pt idx="55092">
                  <c:v>53.052500000000002</c:v>
                </c:pt>
                <c:pt idx="55093">
                  <c:v>52.970700000000001</c:v>
                </c:pt>
                <c:pt idx="55094">
                  <c:v>52.894000000000005</c:v>
                </c:pt>
                <c:pt idx="55095">
                  <c:v>52.822300000000013</c:v>
                </c:pt>
                <c:pt idx="55096">
                  <c:v>52.755800000000001</c:v>
                </c:pt>
                <c:pt idx="55097">
                  <c:v>52.694500000000012</c:v>
                </c:pt>
                <c:pt idx="55098">
                  <c:v>52.638200000000012</c:v>
                </c:pt>
                <c:pt idx="55099">
                  <c:v>52.587000000000003</c:v>
                </c:pt>
                <c:pt idx="55100">
                  <c:v>52.540900000000001</c:v>
                </c:pt>
                <c:pt idx="55101">
                  <c:v>52.499900000000011</c:v>
                </c:pt>
                <c:pt idx="55102">
                  <c:v>52.463900000000002</c:v>
                </c:pt>
                <c:pt idx="55103">
                  <c:v>52.433100000000003</c:v>
                </c:pt>
                <c:pt idx="55104">
                  <c:v>52.407299999999999</c:v>
                </c:pt>
                <c:pt idx="55105">
                  <c:v>52.386600000000001</c:v>
                </c:pt>
                <c:pt idx="55106">
                  <c:v>52.370899999999999</c:v>
                </c:pt>
                <c:pt idx="55107">
                  <c:v>52.360300000000002</c:v>
                </c:pt>
                <c:pt idx="55108">
                  <c:v>52.354699999999994</c:v>
                </c:pt>
                <c:pt idx="55109">
                  <c:v>52.354199999999999</c:v>
                </c:pt>
                <c:pt idx="55110">
                  <c:v>52.358600000000003</c:v>
                </c:pt>
                <c:pt idx="55111">
                  <c:v>52.368200000000002</c:v>
                </c:pt>
                <c:pt idx="55112">
                  <c:v>52.3827</c:v>
                </c:pt>
                <c:pt idx="55113">
                  <c:v>52.402200000000001</c:v>
                </c:pt>
                <c:pt idx="55114">
                  <c:v>52.4268</c:v>
                </c:pt>
                <c:pt idx="55115">
                  <c:v>52.456299999999999</c:v>
                </c:pt>
                <c:pt idx="55116">
                  <c:v>52.4908</c:v>
                </c:pt>
                <c:pt idx="55117">
                  <c:v>52.530300000000011</c:v>
                </c:pt>
                <c:pt idx="55118">
                  <c:v>52.574800000000003</c:v>
                </c:pt>
                <c:pt idx="55119">
                  <c:v>52.624200000000002</c:v>
                </c:pt>
                <c:pt idx="55120">
                  <c:v>52.678500000000028</c:v>
                </c:pt>
                <c:pt idx="55121">
                  <c:v>52.737900000000003</c:v>
                </c:pt>
                <c:pt idx="55122">
                  <c:v>52.802200000000006</c:v>
                </c:pt>
                <c:pt idx="55123">
                  <c:v>52.871400000000001</c:v>
                </c:pt>
                <c:pt idx="55124">
                  <c:v>52.945400000000006</c:v>
                </c:pt>
                <c:pt idx="55125">
                  <c:v>53.0244</c:v>
                </c:pt>
                <c:pt idx="55126">
                  <c:v>53.108500000000028</c:v>
                </c:pt>
                <c:pt idx="55127">
                  <c:v>53.197200000000002</c:v>
                </c:pt>
                <c:pt idx="55128">
                  <c:v>53.290900000000029</c:v>
                </c:pt>
                <c:pt idx="55129">
                  <c:v>53.389299999999999</c:v>
                </c:pt>
                <c:pt idx="55130">
                  <c:v>53.492900000000013</c:v>
                </c:pt>
                <c:pt idx="55131">
                  <c:v>53.601200000000006</c:v>
                </c:pt>
                <c:pt idx="55132">
                  <c:v>53.714400000000005</c:v>
                </c:pt>
                <c:pt idx="55133">
                  <c:v>53.8324</c:v>
                </c:pt>
                <c:pt idx="55134">
                  <c:v>53.955100000000002</c:v>
                </c:pt>
                <c:pt idx="55135">
                  <c:v>54.082900000000002</c:v>
                </c:pt>
                <c:pt idx="55136">
                  <c:v>54.215300000000013</c:v>
                </c:pt>
                <c:pt idx="55137">
                  <c:v>54.352499999999999</c:v>
                </c:pt>
                <c:pt idx="55138">
                  <c:v>54.494500000000002</c:v>
                </c:pt>
                <c:pt idx="55139">
                  <c:v>54.641300000000001</c:v>
                </c:pt>
                <c:pt idx="55140">
                  <c:v>54.793000000000013</c:v>
                </c:pt>
                <c:pt idx="55141">
                  <c:v>54.949200000000005</c:v>
                </c:pt>
                <c:pt idx="55142">
                  <c:v>55.110300000000002</c:v>
                </c:pt>
                <c:pt idx="55143">
                  <c:v>55.276100000000028</c:v>
                </c:pt>
                <c:pt idx="55144">
                  <c:v>55.4467</c:v>
                </c:pt>
                <c:pt idx="55145">
                  <c:v>55.621900000000011</c:v>
                </c:pt>
                <c:pt idx="55146">
                  <c:v>55.801899999999996</c:v>
                </c:pt>
                <c:pt idx="55147">
                  <c:v>55.986600000000003</c:v>
                </c:pt>
                <c:pt idx="55148">
                  <c:v>56.175900000000013</c:v>
                </c:pt>
                <c:pt idx="55149">
                  <c:v>56.37</c:v>
                </c:pt>
                <c:pt idx="55150">
                  <c:v>56.568700000000028</c:v>
                </c:pt>
                <c:pt idx="55151">
                  <c:v>56.77210000000003</c:v>
                </c:pt>
                <c:pt idx="55152">
                  <c:v>56.98</c:v>
                </c:pt>
                <c:pt idx="55153">
                  <c:v>57.192700000000031</c:v>
                </c:pt>
                <c:pt idx="55154">
                  <c:v>57.4099</c:v>
                </c:pt>
                <c:pt idx="55155">
                  <c:v>57.631800000000005</c:v>
                </c:pt>
                <c:pt idx="55156">
                  <c:v>57.8583</c:v>
                </c:pt>
                <c:pt idx="55157">
                  <c:v>58.089300000000001</c:v>
                </c:pt>
                <c:pt idx="55158">
                  <c:v>58.3249</c:v>
                </c:pt>
                <c:pt idx="55159">
                  <c:v>58.565100000000029</c:v>
                </c:pt>
                <c:pt idx="55160">
                  <c:v>58.809899999999999</c:v>
                </c:pt>
                <c:pt idx="55161">
                  <c:v>59.059100000000001</c:v>
                </c:pt>
                <c:pt idx="55162">
                  <c:v>59.313000000000002</c:v>
                </c:pt>
                <c:pt idx="55163">
                  <c:v>59.571300000000001</c:v>
                </c:pt>
                <c:pt idx="55164">
                  <c:v>59.834200000000003</c:v>
                </c:pt>
                <c:pt idx="55165">
                  <c:v>60.101500000000001</c:v>
                </c:pt>
                <c:pt idx="55166">
                  <c:v>60.373400000000004</c:v>
                </c:pt>
                <c:pt idx="55167">
                  <c:v>60.6496</c:v>
                </c:pt>
                <c:pt idx="55168">
                  <c:v>60.930500000000002</c:v>
                </c:pt>
                <c:pt idx="55169">
                  <c:v>61.215700000000012</c:v>
                </c:pt>
                <c:pt idx="55170">
                  <c:v>61.505400000000002</c:v>
                </c:pt>
                <c:pt idx="55171">
                  <c:v>61.799400000000013</c:v>
                </c:pt>
                <c:pt idx="55172">
                  <c:v>62.098000000000013</c:v>
                </c:pt>
                <c:pt idx="55173">
                  <c:v>62.4009</c:v>
                </c:pt>
                <c:pt idx="55174">
                  <c:v>62.708200000000012</c:v>
                </c:pt>
                <c:pt idx="55175">
                  <c:v>63.0199</c:v>
                </c:pt>
                <c:pt idx="55176">
                  <c:v>63.336000000000006</c:v>
                </c:pt>
                <c:pt idx="55177">
                  <c:v>63.656500000000001</c:v>
                </c:pt>
                <c:pt idx="55178">
                  <c:v>63.981200000000001</c:v>
                </c:pt>
                <c:pt idx="55179">
                  <c:v>64.310400000000001</c:v>
                </c:pt>
                <c:pt idx="55180">
                  <c:v>64.643699999999995</c:v>
                </c:pt>
                <c:pt idx="55181">
                  <c:v>64.981600000000057</c:v>
                </c:pt>
                <c:pt idx="55182">
                  <c:v>65.323599999999999</c:v>
                </c:pt>
                <c:pt idx="55183">
                  <c:v>65.669899999999998</c:v>
                </c:pt>
                <c:pt idx="55184">
                  <c:v>66.020499999999998</c:v>
                </c:pt>
                <c:pt idx="55185">
                  <c:v>66.375399999999942</c:v>
                </c:pt>
                <c:pt idx="55186">
                  <c:v>66.734499999999997</c:v>
                </c:pt>
                <c:pt idx="55187">
                  <c:v>67.097899999999996</c:v>
                </c:pt>
                <c:pt idx="55188">
                  <c:v>67.465400000000002</c:v>
                </c:pt>
                <c:pt idx="55189">
                  <c:v>67.837199999999996</c:v>
                </c:pt>
                <c:pt idx="55190">
                  <c:v>68.213200000000057</c:v>
                </c:pt>
                <c:pt idx="55191">
                  <c:v>68.593400000000003</c:v>
                </c:pt>
                <c:pt idx="55192">
                  <c:v>68.977800000000002</c:v>
                </c:pt>
                <c:pt idx="55193">
                  <c:v>69.366299999999995</c:v>
                </c:pt>
                <c:pt idx="55194">
                  <c:v>69.759</c:v>
                </c:pt>
                <c:pt idx="55195">
                  <c:v>70.155899999999988</c:v>
                </c:pt>
                <c:pt idx="55196">
                  <c:v>70.556799999999981</c:v>
                </c:pt>
                <c:pt idx="55197">
                  <c:v>70.961900000000057</c:v>
                </c:pt>
                <c:pt idx="55198">
                  <c:v>71.370999999999981</c:v>
                </c:pt>
                <c:pt idx="55199">
                  <c:v>71.784300000000002</c:v>
                </c:pt>
                <c:pt idx="55200">
                  <c:v>72.201600000000056</c:v>
                </c:pt>
                <c:pt idx="55201">
                  <c:v>72.622999999999948</c:v>
                </c:pt>
                <c:pt idx="55202">
                  <c:v>73.048500000000004</c:v>
                </c:pt>
                <c:pt idx="55203">
                  <c:v>73.477999999999994</c:v>
                </c:pt>
                <c:pt idx="55204">
                  <c:v>73.911500000000075</c:v>
                </c:pt>
                <c:pt idx="55205">
                  <c:v>74.349000000000004</c:v>
                </c:pt>
                <c:pt idx="55206">
                  <c:v>74.790499999999994</c:v>
                </c:pt>
                <c:pt idx="55207">
                  <c:v>75.236000000000004</c:v>
                </c:pt>
                <c:pt idx="55208">
                  <c:v>75.68559999999998</c:v>
                </c:pt>
                <c:pt idx="55209">
                  <c:v>76.138999999999982</c:v>
                </c:pt>
                <c:pt idx="55210">
                  <c:v>76.596400000000003</c:v>
                </c:pt>
                <c:pt idx="55211">
                  <c:v>77.057699999999997</c:v>
                </c:pt>
                <c:pt idx="55212">
                  <c:v>77.523099999999999</c:v>
                </c:pt>
                <c:pt idx="55213">
                  <c:v>77.992099999999994</c:v>
                </c:pt>
                <c:pt idx="55214">
                  <c:v>78.465199999999996</c:v>
                </c:pt>
                <c:pt idx="55215">
                  <c:v>78.942099999999996</c:v>
                </c:pt>
                <c:pt idx="55216">
                  <c:v>79.423000000000002</c:v>
                </c:pt>
                <c:pt idx="55217">
                  <c:v>79.907600000000059</c:v>
                </c:pt>
                <c:pt idx="55218">
                  <c:v>80.396199999999993</c:v>
                </c:pt>
                <c:pt idx="55219">
                  <c:v>80.888499999999979</c:v>
                </c:pt>
                <c:pt idx="55220">
                  <c:v>81.384600000000006</c:v>
                </c:pt>
                <c:pt idx="55221">
                  <c:v>81.884500000000003</c:v>
                </c:pt>
                <c:pt idx="55222">
                  <c:v>82.388199999999998</c:v>
                </c:pt>
                <c:pt idx="55223">
                  <c:v>82.89579999999998</c:v>
                </c:pt>
                <c:pt idx="55224">
                  <c:v>83.406999999999996</c:v>
                </c:pt>
                <c:pt idx="55225">
                  <c:v>83.9221</c:v>
                </c:pt>
                <c:pt idx="55226">
                  <c:v>84.440799999999996</c:v>
                </c:pt>
                <c:pt idx="55227">
                  <c:v>84.963300000000004</c:v>
                </c:pt>
                <c:pt idx="55228">
                  <c:v>85.489400000000003</c:v>
                </c:pt>
                <c:pt idx="55229">
                  <c:v>86.019200000000026</c:v>
                </c:pt>
                <c:pt idx="55230">
                  <c:v>86.552799999999948</c:v>
                </c:pt>
                <c:pt idx="55231">
                  <c:v>87.0899</c:v>
                </c:pt>
                <c:pt idx="55232">
                  <c:v>87.630799999999979</c:v>
                </c:pt>
                <c:pt idx="55233">
                  <c:v>88.175199999999947</c:v>
                </c:pt>
                <c:pt idx="55234">
                  <c:v>88.723299999999995</c:v>
                </c:pt>
                <c:pt idx="55235">
                  <c:v>89.274999999999991</c:v>
                </c:pt>
                <c:pt idx="55236">
                  <c:v>89.830200000000005</c:v>
                </c:pt>
                <c:pt idx="55237">
                  <c:v>90.389099999999999</c:v>
                </c:pt>
                <c:pt idx="55238">
                  <c:v>90.951400000000007</c:v>
                </c:pt>
                <c:pt idx="55239">
                  <c:v>91.517300000000006</c:v>
                </c:pt>
                <c:pt idx="55240">
                  <c:v>92.086699999999993</c:v>
                </c:pt>
                <c:pt idx="55241">
                  <c:v>92.659599999999998</c:v>
                </c:pt>
                <c:pt idx="55242">
                  <c:v>93.236099999999993</c:v>
                </c:pt>
                <c:pt idx="55243">
                  <c:v>93.816100000000006</c:v>
                </c:pt>
                <c:pt idx="55244">
                  <c:v>94.399500000000003</c:v>
                </c:pt>
                <c:pt idx="55245">
                  <c:v>94.9863</c:v>
                </c:pt>
                <c:pt idx="55246">
                  <c:v>95.576499999999982</c:v>
                </c:pt>
                <c:pt idx="55247">
                  <c:v>96.170299999999983</c:v>
                </c:pt>
                <c:pt idx="55248">
                  <c:v>96.767399999999995</c:v>
                </c:pt>
                <c:pt idx="55249">
                  <c:v>97.367800000000003</c:v>
                </c:pt>
                <c:pt idx="55250">
                  <c:v>97.971700000000013</c:v>
                </c:pt>
                <c:pt idx="55251">
                  <c:v>98.578799999999958</c:v>
                </c:pt>
                <c:pt idx="55252">
                  <c:v>99.189300000000003</c:v>
                </c:pt>
                <c:pt idx="55253">
                  <c:v>99.803200000000004</c:v>
                </c:pt>
                <c:pt idx="55254">
                  <c:v>100.42</c:v>
                </c:pt>
                <c:pt idx="55255">
                  <c:v>101.04100000000005</c:v>
                </c:pt>
                <c:pt idx="55256">
                  <c:v>101.664</c:v>
                </c:pt>
                <c:pt idx="55257">
                  <c:v>102.29100000000005</c:v>
                </c:pt>
                <c:pt idx="55258">
                  <c:v>102.922</c:v>
                </c:pt>
                <c:pt idx="55259">
                  <c:v>103.55500000000001</c:v>
                </c:pt>
                <c:pt idx="55260">
                  <c:v>104.19199999999999</c:v>
                </c:pt>
                <c:pt idx="55261">
                  <c:v>104.831</c:v>
                </c:pt>
                <c:pt idx="55262">
                  <c:v>105.474</c:v>
                </c:pt>
                <c:pt idx="55263">
                  <c:v>106.11999999999999</c:v>
                </c:pt>
                <c:pt idx="55264">
                  <c:v>106.77</c:v>
                </c:pt>
                <c:pt idx="55265">
                  <c:v>107.422</c:v>
                </c:pt>
                <c:pt idx="55266">
                  <c:v>108.077</c:v>
                </c:pt>
                <c:pt idx="55267">
                  <c:v>108.736</c:v>
                </c:pt>
                <c:pt idx="55268">
                  <c:v>109.39700000000002</c:v>
                </c:pt>
                <c:pt idx="55269">
                  <c:v>110.062</c:v>
                </c:pt>
                <c:pt idx="55270">
                  <c:v>110.73</c:v>
                </c:pt>
                <c:pt idx="55271">
                  <c:v>111.4</c:v>
                </c:pt>
                <c:pt idx="55272">
                  <c:v>112.074</c:v>
                </c:pt>
                <c:pt idx="55273">
                  <c:v>112.75</c:v>
                </c:pt>
                <c:pt idx="55274">
                  <c:v>113.43</c:v>
                </c:pt>
                <c:pt idx="55275">
                  <c:v>114.11199999999999</c:v>
                </c:pt>
                <c:pt idx="55276">
                  <c:v>114.79700000000005</c:v>
                </c:pt>
                <c:pt idx="55277">
                  <c:v>115.486</c:v>
                </c:pt>
                <c:pt idx="55278">
                  <c:v>116.17700000000001</c:v>
                </c:pt>
                <c:pt idx="55279">
                  <c:v>116.871</c:v>
                </c:pt>
                <c:pt idx="55280">
                  <c:v>117.56699999999999</c:v>
                </c:pt>
                <c:pt idx="55281">
                  <c:v>118.26700000000002</c:v>
                </c:pt>
                <c:pt idx="55282">
                  <c:v>118.96899999999999</c:v>
                </c:pt>
                <c:pt idx="55283">
                  <c:v>119.67400000000001</c:v>
                </c:pt>
                <c:pt idx="55284">
                  <c:v>120.38200000000001</c:v>
                </c:pt>
                <c:pt idx="55285">
                  <c:v>121.092</c:v>
                </c:pt>
                <c:pt idx="55286">
                  <c:v>121.806</c:v>
                </c:pt>
                <c:pt idx="55287">
                  <c:v>122.52200000000001</c:v>
                </c:pt>
                <c:pt idx="55288">
                  <c:v>123.24000000000002</c:v>
                </c:pt>
                <c:pt idx="55289">
                  <c:v>123.96100000000006</c:v>
                </c:pt>
                <c:pt idx="55290">
                  <c:v>124.68499999999999</c:v>
                </c:pt>
                <c:pt idx="55291">
                  <c:v>125.41100000000006</c:v>
                </c:pt>
                <c:pt idx="55292">
                  <c:v>126.14</c:v>
                </c:pt>
                <c:pt idx="55293">
                  <c:v>126.87199999999999</c:v>
                </c:pt>
                <c:pt idx="55294">
                  <c:v>127.60599999999998</c:v>
                </c:pt>
                <c:pt idx="55295">
                  <c:v>128.34200000000001</c:v>
                </c:pt>
                <c:pt idx="55296">
                  <c:v>129.08100000000007</c:v>
                </c:pt>
                <c:pt idx="55297">
                  <c:v>129.82300000000001</c:v>
                </c:pt>
                <c:pt idx="55298">
                  <c:v>130.56700000000001</c:v>
                </c:pt>
                <c:pt idx="55299">
                  <c:v>131.31300000000002</c:v>
                </c:pt>
                <c:pt idx="55300">
                  <c:v>132.06200000000001</c:v>
                </c:pt>
                <c:pt idx="55301">
                  <c:v>132.81300000000002</c:v>
                </c:pt>
                <c:pt idx="55302">
                  <c:v>133.566</c:v>
                </c:pt>
                <c:pt idx="55303">
                  <c:v>134.32200000000012</c:v>
                </c:pt>
                <c:pt idx="55304">
                  <c:v>135.08000000000001</c:v>
                </c:pt>
                <c:pt idx="55305">
                  <c:v>135.84</c:v>
                </c:pt>
                <c:pt idx="55306">
                  <c:v>136.602</c:v>
                </c:pt>
                <c:pt idx="55307">
                  <c:v>137.3670000000001</c:v>
                </c:pt>
                <c:pt idx="55308">
                  <c:v>138.13399999999999</c:v>
                </c:pt>
                <c:pt idx="55309">
                  <c:v>138.90300000000002</c:v>
                </c:pt>
                <c:pt idx="55310">
                  <c:v>139.67399999999998</c:v>
                </c:pt>
                <c:pt idx="55311">
                  <c:v>140.447</c:v>
                </c:pt>
                <c:pt idx="55312">
                  <c:v>141.22300000000001</c:v>
                </c:pt>
                <c:pt idx="55313">
                  <c:v>142</c:v>
                </c:pt>
                <c:pt idx="55314">
                  <c:v>142.78</c:v>
                </c:pt>
                <c:pt idx="55315">
                  <c:v>143.56100000000001</c:v>
                </c:pt>
                <c:pt idx="55316">
                  <c:v>144.34399999999999</c:v>
                </c:pt>
                <c:pt idx="55317">
                  <c:v>145.13</c:v>
                </c:pt>
                <c:pt idx="55318">
                  <c:v>145.917</c:v>
                </c:pt>
                <c:pt idx="55319">
                  <c:v>146.70599999999999</c:v>
                </c:pt>
                <c:pt idx="55320">
                  <c:v>147.49700000000001</c:v>
                </c:pt>
                <c:pt idx="55321">
                  <c:v>148.29</c:v>
                </c:pt>
                <c:pt idx="55322">
                  <c:v>149.08500000000001</c:v>
                </c:pt>
                <c:pt idx="55323">
                  <c:v>149.88200000000012</c:v>
                </c:pt>
                <c:pt idx="55324">
                  <c:v>150.68</c:v>
                </c:pt>
                <c:pt idx="55325">
                  <c:v>151.47999999999999</c:v>
                </c:pt>
                <c:pt idx="55326">
                  <c:v>152.28200000000001</c:v>
                </c:pt>
                <c:pt idx="55327">
                  <c:v>153.08500000000001</c:v>
                </c:pt>
                <c:pt idx="55328">
                  <c:v>153.8910000000001</c:v>
                </c:pt>
                <c:pt idx="55329">
                  <c:v>154.697</c:v>
                </c:pt>
                <c:pt idx="55330">
                  <c:v>155.506</c:v>
                </c:pt>
                <c:pt idx="55331">
                  <c:v>156.315</c:v>
                </c:pt>
                <c:pt idx="55332">
                  <c:v>157.12700000000001</c:v>
                </c:pt>
                <c:pt idx="55333">
                  <c:v>157.94</c:v>
                </c:pt>
                <c:pt idx="55334">
                  <c:v>158.75399999999999</c:v>
                </c:pt>
                <c:pt idx="55335">
                  <c:v>159.57</c:v>
                </c:pt>
                <c:pt idx="55336">
                  <c:v>160.38700000000011</c:v>
                </c:pt>
                <c:pt idx="55337">
                  <c:v>161.20599999999999</c:v>
                </c:pt>
                <c:pt idx="55338">
                  <c:v>162.02600000000001</c:v>
                </c:pt>
                <c:pt idx="55339">
                  <c:v>162.84700000000001</c:v>
                </c:pt>
                <c:pt idx="55340">
                  <c:v>163.66999999999999</c:v>
                </c:pt>
                <c:pt idx="55341">
                  <c:v>164.494</c:v>
                </c:pt>
                <c:pt idx="55342">
                  <c:v>165.31900000000002</c:v>
                </c:pt>
                <c:pt idx="55343">
                  <c:v>166.14499999999998</c:v>
                </c:pt>
                <c:pt idx="55344">
                  <c:v>166.97300000000001</c:v>
                </c:pt>
                <c:pt idx="55345">
                  <c:v>167.80100000000004</c:v>
                </c:pt>
                <c:pt idx="55346">
                  <c:v>168.631</c:v>
                </c:pt>
                <c:pt idx="55347">
                  <c:v>169.46200000000007</c:v>
                </c:pt>
                <c:pt idx="55348">
                  <c:v>170.29399999999998</c:v>
                </c:pt>
                <c:pt idx="55349">
                  <c:v>171.12700000000001</c:v>
                </c:pt>
                <c:pt idx="55350">
                  <c:v>171.96100000000001</c:v>
                </c:pt>
                <c:pt idx="55351">
                  <c:v>172.79499999999999</c:v>
                </c:pt>
                <c:pt idx="55352">
                  <c:v>173.631</c:v>
                </c:pt>
                <c:pt idx="55353">
                  <c:v>174.46800000000007</c:v>
                </c:pt>
                <c:pt idx="55354">
                  <c:v>175.30500000000001</c:v>
                </c:pt>
                <c:pt idx="55355">
                  <c:v>176.14299999999997</c:v>
                </c:pt>
                <c:pt idx="55356">
                  <c:v>176.98200000000011</c:v>
                </c:pt>
                <c:pt idx="55357">
                  <c:v>177.82200000000012</c:v>
                </c:pt>
                <c:pt idx="55358">
                  <c:v>178.66300000000001</c:v>
                </c:pt>
                <c:pt idx="55359">
                  <c:v>179.50399999999999</c:v>
                </c:pt>
                <c:pt idx="55360">
                  <c:v>180.346</c:v>
                </c:pt>
                <c:pt idx="55361">
                  <c:v>181.18800000000007</c:v>
                </c:pt>
                <c:pt idx="55362">
                  <c:v>182.03100000000001</c:v>
                </c:pt>
                <c:pt idx="55363">
                  <c:v>182.875</c:v>
                </c:pt>
                <c:pt idx="55364">
                  <c:v>183.71899999999999</c:v>
                </c:pt>
                <c:pt idx="55365">
                  <c:v>184.56399999999999</c:v>
                </c:pt>
                <c:pt idx="55366">
                  <c:v>185.40900000000002</c:v>
                </c:pt>
                <c:pt idx="55367">
                  <c:v>186.25399999999999</c:v>
                </c:pt>
                <c:pt idx="55368">
                  <c:v>187.1</c:v>
                </c:pt>
                <c:pt idx="55369">
                  <c:v>187.946</c:v>
                </c:pt>
                <c:pt idx="55370">
                  <c:v>188.79300000000001</c:v>
                </c:pt>
                <c:pt idx="55371">
                  <c:v>189.63900000000001</c:v>
                </c:pt>
                <c:pt idx="55372">
                  <c:v>190.4860000000001</c:v>
                </c:pt>
                <c:pt idx="55373">
                  <c:v>191.333</c:v>
                </c:pt>
                <c:pt idx="55374">
                  <c:v>192.18100000000001</c:v>
                </c:pt>
                <c:pt idx="55375">
                  <c:v>193.02800000000011</c:v>
                </c:pt>
                <c:pt idx="55376">
                  <c:v>193.876</c:v>
                </c:pt>
                <c:pt idx="55377">
                  <c:v>194.72399999999999</c:v>
                </c:pt>
                <c:pt idx="55378">
                  <c:v>195.571</c:v>
                </c:pt>
                <c:pt idx="55379">
                  <c:v>196.41900000000001</c:v>
                </c:pt>
                <c:pt idx="55380">
                  <c:v>197.26599999999999</c:v>
                </c:pt>
                <c:pt idx="55381">
                  <c:v>198.11399999999998</c:v>
                </c:pt>
                <c:pt idx="55382">
                  <c:v>198.96100000000001</c:v>
                </c:pt>
                <c:pt idx="55383">
                  <c:v>199.809</c:v>
                </c:pt>
                <c:pt idx="55384">
                  <c:v>200.65600000000001</c:v>
                </c:pt>
                <c:pt idx="55385">
                  <c:v>201.50200000000001</c:v>
                </c:pt>
                <c:pt idx="55386">
                  <c:v>202.34900000000002</c:v>
                </c:pt>
                <c:pt idx="55387">
                  <c:v>203.19499999999999</c:v>
                </c:pt>
                <c:pt idx="55388">
                  <c:v>204.041</c:v>
                </c:pt>
                <c:pt idx="55389">
                  <c:v>204.88700000000011</c:v>
                </c:pt>
                <c:pt idx="55390">
                  <c:v>205.732</c:v>
                </c:pt>
                <c:pt idx="55391">
                  <c:v>206.57599999999999</c:v>
                </c:pt>
                <c:pt idx="55392">
                  <c:v>207.42100000000011</c:v>
                </c:pt>
                <c:pt idx="55393">
                  <c:v>208.26399999999998</c:v>
                </c:pt>
                <c:pt idx="55394">
                  <c:v>209.108</c:v>
                </c:pt>
                <c:pt idx="55395">
                  <c:v>209.95000000000007</c:v>
                </c:pt>
                <c:pt idx="55396">
                  <c:v>210.792</c:v>
                </c:pt>
                <c:pt idx="55397">
                  <c:v>211.63300000000001</c:v>
                </c:pt>
                <c:pt idx="55398">
                  <c:v>212.47399999999999</c:v>
                </c:pt>
                <c:pt idx="55399">
                  <c:v>213.31300000000002</c:v>
                </c:pt>
                <c:pt idx="55400">
                  <c:v>214.15200000000004</c:v>
                </c:pt>
                <c:pt idx="55401">
                  <c:v>214.99100000000001</c:v>
                </c:pt>
                <c:pt idx="55402">
                  <c:v>215.82800000000012</c:v>
                </c:pt>
                <c:pt idx="55403">
                  <c:v>216.66399999999999</c:v>
                </c:pt>
                <c:pt idx="55404">
                  <c:v>217.5</c:v>
                </c:pt>
                <c:pt idx="55405">
                  <c:v>218.334</c:v>
                </c:pt>
                <c:pt idx="55406">
                  <c:v>219.16800000000001</c:v>
                </c:pt>
                <c:pt idx="55407">
                  <c:v>220.001</c:v>
                </c:pt>
                <c:pt idx="55408">
                  <c:v>220.83200000000011</c:v>
                </c:pt>
                <c:pt idx="55409">
                  <c:v>221.66200000000001</c:v>
                </c:pt>
                <c:pt idx="55410">
                  <c:v>222.4920000000001</c:v>
                </c:pt>
                <c:pt idx="55411">
                  <c:v>223.32000000000011</c:v>
                </c:pt>
                <c:pt idx="55412">
                  <c:v>224.14599999999999</c:v>
                </c:pt>
                <c:pt idx="55413">
                  <c:v>224.97200000000001</c:v>
                </c:pt>
                <c:pt idx="55414">
                  <c:v>225.79599999999999</c:v>
                </c:pt>
                <c:pt idx="55415">
                  <c:v>226.61899999999997</c:v>
                </c:pt>
                <c:pt idx="55416">
                  <c:v>227.441</c:v>
                </c:pt>
                <c:pt idx="55417">
                  <c:v>228.261</c:v>
                </c:pt>
                <c:pt idx="55418">
                  <c:v>229.07900000000001</c:v>
                </c:pt>
                <c:pt idx="55419">
                  <c:v>229.89700000000011</c:v>
                </c:pt>
                <c:pt idx="55420">
                  <c:v>230.71199999999999</c:v>
                </c:pt>
                <c:pt idx="55421">
                  <c:v>231.52600000000001</c:v>
                </c:pt>
                <c:pt idx="55422">
                  <c:v>232.339</c:v>
                </c:pt>
                <c:pt idx="55423">
                  <c:v>233.15</c:v>
                </c:pt>
                <c:pt idx="55424">
                  <c:v>233.959</c:v>
                </c:pt>
                <c:pt idx="55425">
                  <c:v>234.767</c:v>
                </c:pt>
                <c:pt idx="55426">
                  <c:v>235.57300000000001</c:v>
                </c:pt>
                <c:pt idx="55427">
                  <c:v>236.37700000000001</c:v>
                </c:pt>
                <c:pt idx="55428">
                  <c:v>237.17899999999997</c:v>
                </c:pt>
                <c:pt idx="55429">
                  <c:v>237.97900000000001</c:v>
                </c:pt>
                <c:pt idx="55430">
                  <c:v>238.77799999999999</c:v>
                </c:pt>
                <c:pt idx="55431">
                  <c:v>239.57399999999998</c:v>
                </c:pt>
                <c:pt idx="55432">
                  <c:v>240.369</c:v>
                </c:pt>
                <c:pt idx="55433">
                  <c:v>241.16200000000001</c:v>
                </c:pt>
                <c:pt idx="55434">
                  <c:v>241.95200000000011</c:v>
                </c:pt>
                <c:pt idx="55435">
                  <c:v>242.74099999999999</c:v>
                </c:pt>
                <c:pt idx="55436">
                  <c:v>243.52800000000011</c:v>
                </c:pt>
                <c:pt idx="55437">
                  <c:v>244.31200000000001</c:v>
                </c:pt>
                <c:pt idx="55438">
                  <c:v>245.09399999999999</c:v>
                </c:pt>
                <c:pt idx="55439">
                  <c:v>245.874</c:v>
                </c:pt>
                <c:pt idx="55440">
                  <c:v>246.65200000000004</c:v>
                </c:pt>
                <c:pt idx="55441">
                  <c:v>247.42800000000011</c:v>
                </c:pt>
                <c:pt idx="55442">
                  <c:v>248.20099999999999</c:v>
                </c:pt>
                <c:pt idx="55443">
                  <c:v>248.97200000000001</c:v>
                </c:pt>
                <c:pt idx="55444">
                  <c:v>249.73999999999998</c:v>
                </c:pt>
                <c:pt idx="55445">
                  <c:v>250.506</c:v>
                </c:pt>
                <c:pt idx="55446">
                  <c:v>251.26999999999998</c:v>
                </c:pt>
                <c:pt idx="55447">
                  <c:v>252.03100000000001</c:v>
                </c:pt>
                <c:pt idx="55448">
                  <c:v>252.79</c:v>
                </c:pt>
                <c:pt idx="55449">
                  <c:v>253.54599999999999</c:v>
                </c:pt>
                <c:pt idx="55450">
                  <c:v>254.3</c:v>
                </c:pt>
                <c:pt idx="55451">
                  <c:v>255.05100000000004</c:v>
                </c:pt>
                <c:pt idx="55452">
                  <c:v>255.79900000000001</c:v>
                </c:pt>
                <c:pt idx="55453">
                  <c:v>256.54500000000002</c:v>
                </c:pt>
                <c:pt idx="55454">
                  <c:v>257.28699999999958</c:v>
                </c:pt>
                <c:pt idx="55455">
                  <c:v>258.02799999999979</c:v>
                </c:pt>
                <c:pt idx="55456">
                  <c:v>258.76499999999999</c:v>
                </c:pt>
                <c:pt idx="55457">
                  <c:v>259.5</c:v>
                </c:pt>
                <c:pt idx="55458">
                  <c:v>260.23200000000003</c:v>
                </c:pt>
                <c:pt idx="55459">
                  <c:v>260.96099999999979</c:v>
                </c:pt>
                <c:pt idx="55460">
                  <c:v>261.68700000000001</c:v>
                </c:pt>
                <c:pt idx="55461">
                  <c:v>262.41000000000003</c:v>
                </c:pt>
                <c:pt idx="55462">
                  <c:v>263.13</c:v>
                </c:pt>
                <c:pt idx="55463">
                  <c:v>263.84699999999975</c:v>
                </c:pt>
                <c:pt idx="55464">
                  <c:v>264.56099999999975</c:v>
                </c:pt>
                <c:pt idx="55465">
                  <c:v>265.27199999999965</c:v>
                </c:pt>
                <c:pt idx="55466">
                  <c:v>265.97999999999979</c:v>
                </c:pt>
                <c:pt idx="55467">
                  <c:v>266.685</c:v>
                </c:pt>
                <c:pt idx="55468">
                  <c:v>267.387</c:v>
                </c:pt>
                <c:pt idx="55469">
                  <c:v>268.08599999999979</c:v>
                </c:pt>
                <c:pt idx="55470">
                  <c:v>268.78099999999978</c:v>
                </c:pt>
                <c:pt idx="55471">
                  <c:v>269.47299999999979</c:v>
                </c:pt>
                <c:pt idx="55472">
                  <c:v>270.16199999999975</c:v>
                </c:pt>
                <c:pt idx="55473">
                  <c:v>270.84699999999975</c:v>
                </c:pt>
                <c:pt idx="55474">
                  <c:v>271.52999999999975</c:v>
                </c:pt>
                <c:pt idx="55475">
                  <c:v>272.209</c:v>
                </c:pt>
                <c:pt idx="55476">
                  <c:v>272.88400000000001</c:v>
                </c:pt>
                <c:pt idx="55477">
                  <c:v>273.55599999999993</c:v>
                </c:pt>
                <c:pt idx="55478">
                  <c:v>274.2249999999998</c:v>
                </c:pt>
                <c:pt idx="55479">
                  <c:v>274.89</c:v>
                </c:pt>
                <c:pt idx="55480">
                  <c:v>275.55200000000002</c:v>
                </c:pt>
                <c:pt idx="55481">
                  <c:v>276.20999999999975</c:v>
                </c:pt>
                <c:pt idx="55482">
                  <c:v>276.86500000000001</c:v>
                </c:pt>
                <c:pt idx="55483">
                  <c:v>277.51599999999979</c:v>
                </c:pt>
                <c:pt idx="55484">
                  <c:v>278.16399999999999</c:v>
                </c:pt>
                <c:pt idx="55485">
                  <c:v>278.80799999999999</c:v>
                </c:pt>
                <c:pt idx="55486">
                  <c:v>279.44799999999975</c:v>
                </c:pt>
                <c:pt idx="55487">
                  <c:v>280.08499999999975</c:v>
                </c:pt>
                <c:pt idx="55488">
                  <c:v>280.71799999999979</c:v>
                </c:pt>
                <c:pt idx="55489">
                  <c:v>281.34699999999975</c:v>
                </c:pt>
                <c:pt idx="55490">
                  <c:v>281.97199999999958</c:v>
                </c:pt>
                <c:pt idx="55491">
                  <c:v>282.59399999999965</c:v>
                </c:pt>
                <c:pt idx="55492">
                  <c:v>283.21199999999965</c:v>
                </c:pt>
                <c:pt idx="55493">
                  <c:v>283.82599999999979</c:v>
                </c:pt>
                <c:pt idx="55494">
                  <c:v>284.43599999999958</c:v>
                </c:pt>
                <c:pt idx="55495">
                  <c:v>285.04300000000001</c:v>
                </c:pt>
                <c:pt idx="55496">
                  <c:v>285.64499999999998</c:v>
                </c:pt>
                <c:pt idx="55497">
                  <c:v>286.24400000000026</c:v>
                </c:pt>
                <c:pt idx="55498">
                  <c:v>286.83799999999979</c:v>
                </c:pt>
                <c:pt idx="55499">
                  <c:v>287.42899999999958</c:v>
                </c:pt>
                <c:pt idx="55500">
                  <c:v>288.01599999999979</c:v>
                </c:pt>
                <c:pt idx="55501">
                  <c:v>288.59899999999965</c:v>
                </c:pt>
                <c:pt idx="55502">
                  <c:v>289.17700000000002</c:v>
                </c:pt>
                <c:pt idx="55503">
                  <c:v>289.75200000000001</c:v>
                </c:pt>
                <c:pt idx="55504">
                  <c:v>290.32299999999975</c:v>
                </c:pt>
                <c:pt idx="55505">
                  <c:v>290.88900000000001</c:v>
                </c:pt>
                <c:pt idx="55506">
                  <c:v>291.452</c:v>
                </c:pt>
                <c:pt idx="55507">
                  <c:v>292.01</c:v>
                </c:pt>
                <c:pt idx="55508">
                  <c:v>292.56400000000002</c:v>
                </c:pt>
                <c:pt idx="55509">
                  <c:v>293.11399999999975</c:v>
                </c:pt>
                <c:pt idx="55510">
                  <c:v>293.66000000000008</c:v>
                </c:pt>
                <c:pt idx="55511">
                  <c:v>294.202</c:v>
                </c:pt>
                <c:pt idx="55512">
                  <c:v>294.74</c:v>
                </c:pt>
                <c:pt idx="55513">
                  <c:v>295.2729999999998</c:v>
                </c:pt>
                <c:pt idx="55514">
                  <c:v>295.80200000000002</c:v>
                </c:pt>
                <c:pt idx="55515">
                  <c:v>296.327</c:v>
                </c:pt>
                <c:pt idx="55516">
                  <c:v>296.84699999999975</c:v>
                </c:pt>
                <c:pt idx="55517">
                  <c:v>297.363</c:v>
                </c:pt>
                <c:pt idx="55518">
                  <c:v>297.875</c:v>
                </c:pt>
                <c:pt idx="55519">
                  <c:v>298.38200000000001</c:v>
                </c:pt>
                <c:pt idx="55520">
                  <c:v>298.8859999999998</c:v>
                </c:pt>
                <c:pt idx="55521">
                  <c:v>299.38400000000001</c:v>
                </c:pt>
                <c:pt idx="55522">
                  <c:v>299.87900000000002</c:v>
                </c:pt>
                <c:pt idx="55523">
                  <c:v>300.36900000000026</c:v>
                </c:pt>
                <c:pt idx="55524">
                  <c:v>300.85500000000002</c:v>
                </c:pt>
                <c:pt idx="55525">
                  <c:v>301.33599999999979</c:v>
                </c:pt>
                <c:pt idx="55526">
                  <c:v>301.81299999999999</c:v>
                </c:pt>
                <c:pt idx="55527">
                  <c:v>302.28500000000003</c:v>
                </c:pt>
                <c:pt idx="55528">
                  <c:v>302.75299999999999</c:v>
                </c:pt>
                <c:pt idx="55529">
                  <c:v>303.21599999999978</c:v>
                </c:pt>
                <c:pt idx="55530">
                  <c:v>303.67500000000001</c:v>
                </c:pt>
                <c:pt idx="55531">
                  <c:v>304.13</c:v>
                </c:pt>
                <c:pt idx="55532">
                  <c:v>304.58</c:v>
                </c:pt>
                <c:pt idx="55533">
                  <c:v>305.02499999999975</c:v>
                </c:pt>
                <c:pt idx="55534">
                  <c:v>305.46599999999978</c:v>
                </c:pt>
                <c:pt idx="55535">
                  <c:v>305.90199999999965</c:v>
                </c:pt>
                <c:pt idx="55536">
                  <c:v>306.334</c:v>
                </c:pt>
                <c:pt idx="55537">
                  <c:v>306.762</c:v>
                </c:pt>
                <c:pt idx="55538">
                  <c:v>307.18400000000008</c:v>
                </c:pt>
                <c:pt idx="55539">
                  <c:v>307.60199999999975</c:v>
                </c:pt>
                <c:pt idx="55540">
                  <c:v>308.01599999999979</c:v>
                </c:pt>
                <c:pt idx="55541">
                  <c:v>308.42499999999978</c:v>
                </c:pt>
                <c:pt idx="55542">
                  <c:v>308.82900000000001</c:v>
                </c:pt>
                <c:pt idx="55543">
                  <c:v>309.22899999999959</c:v>
                </c:pt>
                <c:pt idx="55544">
                  <c:v>309.62400000000002</c:v>
                </c:pt>
                <c:pt idx="55545">
                  <c:v>310.01400000000001</c:v>
                </c:pt>
                <c:pt idx="55546">
                  <c:v>310.39999999999975</c:v>
                </c:pt>
                <c:pt idx="55547">
                  <c:v>310.78099999999978</c:v>
                </c:pt>
                <c:pt idx="55548">
                  <c:v>311.15699999999993</c:v>
                </c:pt>
                <c:pt idx="55549">
                  <c:v>311.529</c:v>
                </c:pt>
                <c:pt idx="55550">
                  <c:v>311.89699999999965</c:v>
                </c:pt>
                <c:pt idx="55551">
                  <c:v>312.25900000000001</c:v>
                </c:pt>
                <c:pt idx="55552">
                  <c:v>312.61700000000002</c:v>
                </c:pt>
                <c:pt idx="55553">
                  <c:v>312.97000000000003</c:v>
                </c:pt>
                <c:pt idx="55554">
                  <c:v>313.31799999999993</c:v>
                </c:pt>
                <c:pt idx="55555">
                  <c:v>313.66199999999975</c:v>
                </c:pt>
                <c:pt idx="55556">
                  <c:v>314.00099999999975</c:v>
                </c:pt>
                <c:pt idx="55557">
                  <c:v>314.33499999999975</c:v>
                </c:pt>
                <c:pt idx="55558">
                  <c:v>314.66500000000002</c:v>
                </c:pt>
                <c:pt idx="55559">
                  <c:v>314.98999999999978</c:v>
                </c:pt>
                <c:pt idx="55560">
                  <c:v>315.31</c:v>
                </c:pt>
                <c:pt idx="55561">
                  <c:v>315.62599999999975</c:v>
                </c:pt>
                <c:pt idx="55562">
                  <c:v>315.93599999999958</c:v>
                </c:pt>
                <c:pt idx="55563">
                  <c:v>316.24200000000002</c:v>
                </c:pt>
                <c:pt idx="55564">
                  <c:v>316.54399999999993</c:v>
                </c:pt>
                <c:pt idx="55565">
                  <c:v>316.83999999999975</c:v>
                </c:pt>
                <c:pt idx="55566">
                  <c:v>317.13200000000001</c:v>
                </c:pt>
                <c:pt idx="55567">
                  <c:v>317.41899999999958</c:v>
                </c:pt>
                <c:pt idx="55568">
                  <c:v>317.70099999999979</c:v>
                </c:pt>
                <c:pt idx="55569">
                  <c:v>317.97899999999959</c:v>
                </c:pt>
                <c:pt idx="55570">
                  <c:v>318.25200000000001</c:v>
                </c:pt>
                <c:pt idx="55571">
                  <c:v>318.52</c:v>
                </c:pt>
                <c:pt idx="55572">
                  <c:v>318.78399999999965</c:v>
                </c:pt>
                <c:pt idx="55573">
                  <c:v>319.04199999999975</c:v>
                </c:pt>
                <c:pt idx="55574">
                  <c:v>319.29599999999965</c:v>
                </c:pt>
                <c:pt idx="55575">
                  <c:v>319.54599999999999</c:v>
                </c:pt>
                <c:pt idx="55576">
                  <c:v>319.78999999999979</c:v>
                </c:pt>
                <c:pt idx="55577">
                  <c:v>320.02999999999975</c:v>
                </c:pt>
                <c:pt idx="55578">
                  <c:v>320.26499999999999</c:v>
                </c:pt>
                <c:pt idx="55579">
                  <c:v>320.49499999999978</c:v>
                </c:pt>
                <c:pt idx="55580">
                  <c:v>320.72099999999978</c:v>
                </c:pt>
                <c:pt idx="55581">
                  <c:v>320.94200000000001</c:v>
                </c:pt>
                <c:pt idx="55582">
                  <c:v>321.15800000000002</c:v>
                </c:pt>
                <c:pt idx="55583">
                  <c:v>321.36900000000026</c:v>
                </c:pt>
                <c:pt idx="55584">
                  <c:v>321.57599999999979</c:v>
                </c:pt>
                <c:pt idx="55585">
                  <c:v>321.77799999999979</c:v>
                </c:pt>
                <c:pt idx="55586">
                  <c:v>321.9749999999998</c:v>
                </c:pt>
                <c:pt idx="55587">
                  <c:v>322.16800000000001</c:v>
                </c:pt>
                <c:pt idx="55588">
                  <c:v>322.35599999999999</c:v>
                </c:pt>
                <c:pt idx="55589">
                  <c:v>322.53899999999965</c:v>
                </c:pt>
                <c:pt idx="55590">
                  <c:v>322.71799999999979</c:v>
                </c:pt>
                <c:pt idx="55591">
                  <c:v>322.89099999999979</c:v>
                </c:pt>
                <c:pt idx="55592">
                  <c:v>323.06099999999975</c:v>
                </c:pt>
                <c:pt idx="55593">
                  <c:v>323.2249999999998</c:v>
                </c:pt>
                <c:pt idx="55594">
                  <c:v>323.38499999999999</c:v>
                </c:pt>
                <c:pt idx="55595">
                  <c:v>323.54000000000002</c:v>
                </c:pt>
                <c:pt idx="55596">
                  <c:v>323.69</c:v>
                </c:pt>
                <c:pt idx="55597">
                  <c:v>323.83599999999979</c:v>
                </c:pt>
                <c:pt idx="55598">
                  <c:v>323.97699999999958</c:v>
                </c:pt>
                <c:pt idx="55599">
                  <c:v>324.11399999999975</c:v>
                </c:pt>
                <c:pt idx="55600">
                  <c:v>324.24599999999975</c:v>
                </c:pt>
                <c:pt idx="55601">
                  <c:v>324.37299999999999</c:v>
                </c:pt>
                <c:pt idx="55602">
                  <c:v>324.49499999999978</c:v>
                </c:pt>
                <c:pt idx="55603">
                  <c:v>324.613</c:v>
                </c:pt>
                <c:pt idx="55604">
                  <c:v>324.72699999999958</c:v>
                </c:pt>
                <c:pt idx="55605">
                  <c:v>324.83499999999975</c:v>
                </c:pt>
                <c:pt idx="55606">
                  <c:v>324.94</c:v>
                </c:pt>
                <c:pt idx="55607">
                  <c:v>325.03899999999965</c:v>
                </c:pt>
                <c:pt idx="55608">
                  <c:v>325.13400000000001</c:v>
                </c:pt>
                <c:pt idx="55609">
                  <c:v>325.22399999999965</c:v>
                </c:pt>
                <c:pt idx="55610">
                  <c:v>325.31</c:v>
                </c:pt>
                <c:pt idx="55611">
                  <c:v>325.392</c:v>
                </c:pt>
                <c:pt idx="55612">
                  <c:v>325.46799999999979</c:v>
                </c:pt>
                <c:pt idx="55613">
                  <c:v>325.54000000000002</c:v>
                </c:pt>
                <c:pt idx="55614">
                  <c:v>325.608</c:v>
                </c:pt>
                <c:pt idx="55615">
                  <c:v>325.67099999999999</c:v>
                </c:pt>
                <c:pt idx="55616">
                  <c:v>325.72999999999979</c:v>
                </c:pt>
                <c:pt idx="55617">
                  <c:v>325.78399999999965</c:v>
                </c:pt>
                <c:pt idx="55618">
                  <c:v>325.83300000000003</c:v>
                </c:pt>
                <c:pt idx="55619">
                  <c:v>325.87799999999999</c:v>
                </c:pt>
                <c:pt idx="55620">
                  <c:v>325.91899999999958</c:v>
                </c:pt>
                <c:pt idx="55621">
                  <c:v>325.95499999999993</c:v>
                </c:pt>
                <c:pt idx="55622">
                  <c:v>325.98699999999963</c:v>
                </c:pt>
                <c:pt idx="55623">
                  <c:v>326.01400000000001</c:v>
                </c:pt>
                <c:pt idx="55624">
                  <c:v>326.03699999999958</c:v>
                </c:pt>
                <c:pt idx="55625">
                  <c:v>326.05500000000001</c:v>
                </c:pt>
                <c:pt idx="55626">
                  <c:v>326.06900000000002</c:v>
                </c:pt>
                <c:pt idx="55627">
                  <c:v>326.07900000000001</c:v>
                </c:pt>
                <c:pt idx="55628">
                  <c:v>326.084</c:v>
                </c:pt>
                <c:pt idx="55629">
                  <c:v>326.084</c:v>
                </c:pt>
                <c:pt idx="55630">
                  <c:v>326.08099999999979</c:v>
                </c:pt>
                <c:pt idx="55631">
                  <c:v>326.07299999999975</c:v>
                </c:pt>
                <c:pt idx="55632">
                  <c:v>326.06</c:v>
                </c:pt>
                <c:pt idx="55633">
                  <c:v>326.04300000000001</c:v>
                </c:pt>
                <c:pt idx="55634">
                  <c:v>326.02199999999965</c:v>
                </c:pt>
                <c:pt idx="55635">
                  <c:v>325.99699999999962</c:v>
                </c:pt>
                <c:pt idx="55636">
                  <c:v>325.96699999999959</c:v>
                </c:pt>
                <c:pt idx="55637">
                  <c:v>325.93299999999965</c:v>
                </c:pt>
                <c:pt idx="55638">
                  <c:v>325.89400000000001</c:v>
                </c:pt>
                <c:pt idx="55639">
                  <c:v>325.85199999999975</c:v>
                </c:pt>
                <c:pt idx="55640">
                  <c:v>325.80500000000001</c:v>
                </c:pt>
                <c:pt idx="55641">
                  <c:v>325.75400000000002</c:v>
                </c:pt>
                <c:pt idx="55642">
                  <c:v>325.69799999999975</c:v>
                </c:pt>
                <c:pt idx="55643">
                  <c:v>325.63900000000001</c:v>
                </c:pt>
                <c:pt idx="55644">
                  <c:v>325.57400000000001</c:v>
                </c:pt>
                <c:pt idx="55645">
                  <c:v>325.50599999999974</c:v>
                </c:pt>
                <c:pt idx="55646">
                  <c:v>325.43400000000003</c:v>
                </c:pt>
                <c:pt idx="55647">
                  <c:v>325.35700000000008</c:v>
                </c:pt>
                <c:pt idx="55648">
                  <c:v>325.27699999999965</c:v>
                </c:pt>
                <c:pt idx="55649">
                  <c:v>325.19200000000001</c:v>
                </c:pt>
                <c:pt idx="55650">
                  <c:v>325.10300000000001</c:v>
                </c:pt>
                <c:pt idx="55651">
                  <c:v>325.00900000000001</c:v>
                </c:pt>
                <c:pt idx="55652">
                  <c:v>324.91199999999958</c:v>
                </c:pt>
                <c:pt idx="55653">
                  <c:v>324.81</c:v>
                </c:pt>
                <c:pt idx="55654">
                  <c:v>324.70499999999993</c:v>
                </c:pt>
                <c:pt idx="55655">
                  <c:v>324.59500000000003</c:v>
                </c:pt>
                <c:pt idx="55656">
                  <c:v>324.48099999999965</c:v>
                </c:pt>
                <c:pt idx="55657">
                  <c:v>324.363</c:v>
                </c:pt>
                <c:pt idx="55658">
                  <c:v>324.24099999999999</c:v>
                </c:pt>
                <c:pt idx="55659">
                  <c:v>324.11500000000001</c:v>
                </c:pt>
                <c:pt idx="55660">
                  <c:v>323.98499999999979</c:v>
                </c:pt>
                <c:pt idx="55661">
                  <c:v>323.851</c:v>
                </c:pt>
                <c:pt idx="55662">
                  <c:v>323.71299999999979</c:v>
                </c:pt>
                <c:pt idx="55663">
                  <c:v>323.57</c:v>
                </c:pt>
                <c:pt idx="55664">
                  <c:v>323.42399999999958</c:v>
                </c:pt>
                <c:pt idx="55665">
                  <c:v>323.274</c:v>
                </c:pt>
                <c:pt idx="55666">
                  <c:v>323.12</c:v>
                </c:pt>
                <c:pt idx="55667">
                  <c:v>322.96099999999979</c:v>
                </c:pt>
                <c:pt idx="55668">
                  <c:v>322.79899999999958</c:v>
                </c:pt>
                <c:pt idx="55669">
                  <c:v>322.63299999999975</c:v>
                </c:pt>
                <c:pt idx="55670">
                  <c:v>322.46299999999979</c:v>
                </c:pt>
                <c:pt idx="55671">
                  <c:v>322.28899999999965</c:v>
                </c:pt>
                <c:pt idx="55672">
                  <c:v>322.11099999999999</c:v>
                </c:pt>
                <c:pt idx="55673">
                  <c:v>321.92999999999978</c:v>
                </c:pt>
                <c:pt idx="55674">
                  <c:v>321.74400000000026</c:v>
                </c:pt>
                <c:pt idx="55675">
                  <c:v>321.55399999999975</c:v>
                </c:pt>
                <c:pt idx="55676">
                  <c:v>321.36099999999999</c:v>
                </c:pt>
                <c:pt idx="55677">
                  <c:v>321.16399999999999</c:v>
                </c:pt>
                <c:pt idx="55678">
                  <c:v>320.96299999999979</c:v>
                </c:pt>
                <c:pt idx="55679">
                  <c:v>320.75799999999975</c:v>
                </c:pt>
                <c:pt idx="55680">
                  <c:v>320.54899999999975</c:v>
                </c:pt>
                <c:pt idx="55681">
                  <c:v>320.33599999999979</c:v>
                </c:pt>
                <c:pt idx="55682">
                  <c:v>320.12</c:v>
                </c:pt>
                <c:pt idx="55683">
                  <c:v>319.89999999999975</c:v>
                </c:pt>
                <c:pt idx="55684">
                  <c:v>319.67599999999999</c:v>
                </c:pt>
                <c:pt idx="55685">
                  <c:v>319.44799999999975</c:v>
                </c:pt>
                <c:pt idx="55686">
                  <c:v>319.21599999999978</c:v>
                </c:pt>
                <c:pt idx="55687">
                  <c:v>318.98099999999965</c:v>
                </c:pt>
                <c:pt idx="55688">
                  <c:v>318.74200000000002</c:v>
                </c:pt>
                <c:pt idx="55689">
                  <c:v>318.49899999999963</c:v>
                </c:pt>
                <c:pt idx="55690">
                  <c:v>318.25299999999999</c:v>
                </c:pt>
                <c:pt idx="55691">
                  <c:v>318.00200000000001</c:v>
                </c:pt>
                <c:pt idx="55692">
                  <c:v>317.74900000000002</c:v>
                </c:pt>
                <c:pt idx="55693">
                  <c:v>317.49099999999964</c:v>
                </c:pt>
                <c:pt idx="55694">
                  <c:v>317.22999999999979</c:v>
                </c:pt>
                <c:pt idx="55695">
                  <c:v>316.96499999999975</c:v>
                </c:pt>
                <c:pt idx="55696">
                  <c:v>316.69600000000003</c:v>
                </c:pt>
                <c:pt idx="55697">
                  <c:v>316.42399999999958</c:v>
                </c:pt>
                <c:pt idx="55698">
                  <c:v>316.14800000000002</c:v>
                </c:pt>
                <c:pt idx="55699">
                  <c:v>315.86799999999999</c:v>
                </c:pt>
                <c:pt idx="55700">
                  <c:v>315.58499999999975</c:v>
                </c:pt>
                <c:pt idx="55701">
                  <c:v>315.29799999999977</c:v>
                </c:pt>
                <c:pt idx="55702">
                  <c:v>315.00799999999975</c:v>
                </c:pt>
                <c:pt idx="55703">
                  <c:v>314.714</c:v>
                </c:pt>
                <c:pt idx="55704">
                  <c:v>314.41599999999966</c:v>
                </c:pt>
                <c:pt idx="55705">
                  <c:v>314.11500000000001</c:v>
                </c:pt>
                <c:pt idx="55706">
                  <c:v>313.81</c:v>
                </c:pt>
                <c:pt idx="55707">
                  <c:v>313.50200000000001</c:v>
                </c:pt>
                <c:pt idx="55708">
                  <c:v>313.19</c:v>
                </c:pt>
                <c:pt idx="55709">
                  <c:v>312.875</c:v>
                </c:pt>
                <c:pt idx="55710">
                  <c:v>312.55599999999993</c:v>
                </c:pt>
                <c:pt idx="55711">
                  <c:v>312.23299999999978</c:v>
                </c:pt>
                <c:pt idx="55712">
                  <c:v>311.90699999999958</c:v>
                </c:pt>
                <c:pt idx="55713">
                  <c:v>311.57799999999975</c:v>
                </c:pt>
                <c:pt idx="55714">
                  <c:v>311.245</c:v>
                </c:pt>
                <c:pt idx="55715">
                  <c:v>310.90799999999979</c:v>
                </c:pt>
                <c:pt idx="55716">
                  <c:v>310.56799999999993</c:v>
                </c:pt>
                <c:pt idx="55717">
                  <c:v>310.2249999999998</c:v>
                </c:pt>
                <c:pt idx="55718">
                  <c:v>309.87799999999999</c:v>
                </c:pt>
                <c:pt idx="55719">
                  <c:v>309.52699999999965</c:v>
                </c:pt>
                <c:pt idx="55720">
                  <c:v>309.173</c:v>
                </c:pt>
                <c:pt idx="55721">
                  <c:v>308.81599999999975</c:v>
                </c:pt>
                <c:pt idx="55722">
                  <c:v>308.45599999999979</c:v>
                </c:pt>
                <c:pt idx="55723">
                  <c:v>308.09099999999978</c:v>
                </c:pt>
                <c:pt idx="55724">
                  <c:v>307.72399999999965</c:v>
                </c:pt>
                <c:pt idx="55725">
                  <c:v>307.35300000000001</c:v>
                </c:pt>
                <c:pt idx="55726">
                  <c:v>306.97799999999978</c:v>
                </c:pt>
                <c:pt idx="55727">
                  <c:v>306.60000000000002</c:v>
                </c:pt>
                <c:pt idx="55728">
                  <c:v>306.21899999999965</c:v>
                </c:pt>
                <c:pt idx="55729">
                  <c:v>305.83499999999975</c:v>
                </c:pt>
                <c:pt idx="55730">
                  <c:v>305.447</c:v>
                </c:pt>
                <c:pt idx="55731">
                  <c:v>305.05500000000001</c:v>
                </c:pt>
                <c:pt idx="55732">
                  <c:v>304.66000000000008</c:v>
                </c:pt>
                <c:pt idx="55733">
                  <c:v>304.262</c:v>
                </c:pt>
                <c:pt idx="55734">
                  <c:v>303.86099999999999</c:v>
                </c:pt>
                <c:pt idx="55735">
                  <c:v>303.45599999999979</c:v>
                </c:pt>
                <c:pt idx="55736">
                  <c:v>303.048</c:v>
                </c:pt>
                <c:pt idx="55737">
                  <c:v>302.6359999999998</c:v>
                </c:pt>
                <c:pt idx="55738">
                  <c:v>302.22099999999978</c:v>
                </c:pt>
                <c:pt idx="55739">
                  <c:v>301.803</c:v>
                </c:pt>
                <c:pt idx="55740">
                  <c:v>301.38200000000001</c:v>
                </c:pt>
                <c:pt idx="55741">
                  <c:v>300.95699999999965</c:v>
                </c:pt>
                <c:pt idx="55742">
                  <c:v>300.529</c:v>
                </c:pt>
                <c:pt idx="55743">
                  <c:v>300.09699999999958</c:v>
                </c:pt>
                <c:pt idx="55744">
                  <c:v>299.66300000000001</c:v>
                </c:pt>
                <c:pt idx="55745">
                  <c:v>299.2249999999998</c:v>
                </c:pt>
                <c:pt idx="55746">
                  <c:v>298.78399999999965</c:v>
                </c:pt>
                <c:pt idx="55747">
                  <c:v>298.339</c:v>
                </c:pt>
                <c:pt idx="55748">
                  <c:v>297.89099999999979</c:v>
                </c:pt>
                <c:pt idx="55749">
                  <c:v>297.44</c:v>
                </c:pt>
                <c:pt idx="55750">
                  <c:v>296.98599999999965</c:v>
                </c:pt>
                <c:pt idx="55751">
                  <c:v>296.52799999999979</c:v>
                </c:pt>
                <c:pt idx="55752">
                  <c:v>296.06700000000001</c:v>
                </c:pt>
                <c:pt idx="55753">
                  <c:v>295.60300000000001</c:v>
                </c:pt>
                <c:pt idx="55754">
                  <c:v>295.1359999999998</c:v>
                </c:pt>
                <c:pt idx="55755">
                  <c:v>294.66500000000002</c:v>
                </c:pt>
                <c:pt idx="55756">
                  <c:v>294.19099999999975</c:v>
                </c:pt>
                <c:pt idx="55757">
                  <c:v>293.714</c:v>
                </c:pt>
                <c:pt idx="55758">
                  <c:v>293.23399999999958</c:v>
                </c:pt>
                <c:pt idx="55759">
                  <c:v>292.75</c:v>
                </c:pt>
                <c:pt idx="55760">
                  <c:v>292.26400000000001</c:v>
                </c:pt>
                <c:pt idx="55761">
                  <c:v>291.774</c:v>
                </c:pt>
                <c:pt idx="55762">
                  <c:v>291.27999999999975</c:v>
                </c:pt>
                <c:pt idx="55763">
                  <c:v>290.78399999999965</c:v>
                </c:pt>
                <c:pt idx="55764">
                  <c:v>290.28500000000003</c:v>
                </c:pt>
                <c:pt idx="55765">
                  <c:v>289.78199999999958</c:v>
                </c:pt>
                <c:pt idx="55766">
                  <c:v>289.27599999999978</c:v>
                </c:pt>
                <c:pt idx="55767">
                  <c:v>288.767</c:v>
                </c:pt>
                <c:pt idx="55768">
                  <c:v>288.255</c:v>
                </c:pt>
                <c:pt idx="55769">
                  <c:v>287.73899999999958</c:v>
                </c:pt>
                <c:pt idx="55770">
                  <c:v>287.22099999999978</c:v>
                </c:pt>
                <c:pt idx="55771">
                  <c:v>286.69900000000001</c:v>
                </c:pt>
                <c:pt idx="55772">
                  <c:v>286.17399999999975</c:v>
                </c:pt>
                <c:pt idx="55773">
                  <c:v>285.64600000000002</c:v>
                </c:pt>
                <c:pt idx="55774">
                  <c:v>285.11500000000001</c:v>
                </c:pt>
                <c:pt idx="55775">
                  <c:v>284.58</c:v>
                </c:pt>
                <c:pt idx="55776">
                  <c:v>284.04300000000001</c:v>
                </c:pt>
                <c:pt idx="55777">
                  <c:v>283.50200000000001</c:v>
                </c:pt>
                <c:pt idx="55778">
                  <c:v>282.959</c:v>
                </c:pt>
                <c:pt idx="55779">
                  <c:v>282.41199999999958</c:v>
                </c:pt>
                <c:pt idx="55780">
                  <c:v>281.86200000000002</c:v>
                </c:pt>
                <c:pt idx="55781">
                  <c:v>281.30900000000008</c:v>
                </c:pt>
                <c:pt idx="55782">
                  <c:v>280.75200000000001</c:v>
                </c:pt>
                <c:pt idx="55783">
                  <c:v>280.19299999999993</c:v>
                </c:pt>
                <c:pt idx="55784">
                  <c:v>279.63</c:v>
                </c:pt>
                <c:pt idx="55785">
                  <c:v>279.065</c:v>
                </c:pt>
                <c:pt idx="55786">
                  <c:v>278.49599999999958</c:v>
                </c:pt>
                <c:pt idx="55787">
                  <c:v>277.92499999999978</c:v>
                </c:pt>
                <c:pt idx="55788">
                  <c:v>277.35000000000002</c:v>
                </c:pt>
                <c:pt idx="55789">
                  <c:v>276.77199999999965</c:v>
                </c:pt>
                <c:pt idx="55790">
                  <c:v>276.19099999999975</c:v>
                </c:pt>
                <c:pt idx="55791">
                  <c:v>275.60700000000008</c:v>
                </c:pt>
                <c:pt idx="55792">
                  <c:v>275.02</c:v>
                </c:pt>
                <c:pt idx="55793">
                  <c:v>274.42999999999978</c:v>
                </c:pt>
                <c:pt idx="55794">
                  <c:v>273.83599999999979</c:v>
                </c:pt>
                <c:pt idx="55795">
                  <c:v>273.24</c:v>
                </c:pt>
                <c:pt idx="55796">
                  <c:v>272.64100000000002</c:v>
                </c:pt>
                <c:pt idx="55797">
                  <c:v>272.03799999999978</c:v>
                </c:pt>
                <c:pt idx="55798">
                  <c:v>271.43299999999965</c:v>
                </c:pt>
                <c:pt idx="55799">
                  <c:v>270.82499999999999</c:v>
                </c:pt>
                <c:pt idx="55800">
                  <c:v>270.21299999999979</c:v>
                </c:pt>
                <c:pt idx="55801">
                  <c:v>269.59899999999965</c:v>
                </c:pt>
                <c:pt idx="55802">
                  <c:v>268.98099999999965</c:v>
                </c:pt>
                <c:pt idx="55803">
                  <c:v>268.36099999999999</c:v>
                </c:pt>
                <c:pt idx="55804">
                  <c:v>267.73699999999963</c:v>
                </c:pt>
                <c:pt idx="55805">
                  <c:v>267.11099999999999</c:v>
                </c:pt>
                <c:pt idx="55806">
                  <c:v>266.48099999999965</c:v>
                </c:pt>
                <c:pt idx="55807">
                  <c:v>265.84899999999999</c:v>
                </c:pt>
                <c:pt idx="55808">
                  <c:v>265.21299999999979</c:v>
                </c:pt>
                <c:pt idx="55809">
                  <c:v>264.57499999999999</c:v>
                </c:pt>
                <c:pt idx="55810">
                  <c:v>263.93400000000003</c:v>
                </c:pt>
                <c:pt idx="55811">
                  <c:v>263.28899999999965</c:v>
                </c:pt>
                <c:pt idx="55812">
                  <c:v>262.64200000000022</c:v>
                </c:pt>
                <c:pt idx="55813">
                  <c:v>261.99199999999962</c:v>
                </c:pt>
                <c:pt idx="55814">
                  <c:v>261.339</c:v>
                </c:pt>
                <c:pt idx="55815">
                  <c:v>260.68299999999999</c:v>
                </c:pt>
                <c:pt idx="55816">
                  <c:v>260.0229999999998</c:v>
                </c:pt>
                <c:pt idx="55817">
                  <c:v>259.36200000000002</c:v>
                </c:pt>
                <c:pt idx="55818">
                  <c:v>258.697</c:v>
                </c:pt>
                <c:pt idx="55819">
                  <c:v>258.029</c:v>
                </c:pt>
                <c:pt idx="55820">
                  <c:v>257.358</c:v>
                </c:pt>
                <c:pt idx="55821">
                  <c:v>256.685</c:v>
                </c:pt>
                <c:pt idx="55822">
                  <c:v>256.00799999999975</c:v>
                </c:pt>
                <c:pt idx="55823">
                  <c:v>255.32900000000001</c:v>
                </c:pt>
                <c:pt idx="55824">
                  <c:v>254.64699999999999</c:v>
                </c:pt>
                <c:pt idx="55825">
                  <c:v>253.96200000000007</c:v>
                </c:pt>
                <c:pt idx="55826">
                  <c:v>253.27399999999992</c:v>
                </c:pt>
                <c:pt idx="55827">
                  <c:v>252.583</c:v>
                </c:pt>
                <c:pt idx="55828">
                  <c:v>251.89000000000001</c:v>
                </c:pt>
                <c:pt idx="55829">
                  <c:v>251.19300000000001</c:v>
                </c:pt>
                <c:pt idx="55830">
                  <c:v>250.494</c:v>
                </c:pt>
                <c:pt idx="55831">
                  <c:v>249.792</c:v>
                </c:pt>
                <c:pt idx="55832">
                  <c:v>249.08700000000007</c:v>
                </c:pt>
                <c:pt idx="55833">
                  <c:v>248.38000000000011</c:v>
                </c:pt>
                <c:pt idx="55834">
                  <c:v>247.66900000000001</c:v>
                </c:pt>
                <c:pt idx="55835">
                  <c:v>246.95600000000007</c:v>
                </c:pt>
                <c:pt idx="55836">
                  <c:v>246.23999999999998</c:v>
                </c:pt>
                <c:pt idx="55837">
                  <c:v>245.52200000000011</c:v>
                </c:pt>
                <c:pt idx="55838">
                  <c:v>244.8</c:v>
                </c:pt>
                <c:pt idx="55839">
                  <c:v>244.07599999999999</c:v>
                </c:pt>
                <c:pt idx="55840">
                  <c:v>243.34900000000002</c:v>
                </c:pt>
                <c:pt idx="55841">
                  <c:v>242.62</c:v>
                </c:pt>
                <c:pt idx="55842">
                  <c:v>241.88800000000012</c:v>
                </c:pt>
                <c:pt idx="55843">
                  <c:v>241.15300000000002</c:v>
                </c:pt>
                <c:pt idx="55844">
                  <c:v>240.41499999999999</c:v>
                </c:pt>
                <c:pt idx="55845">
                  <c:v>239.67499999999998</c:v>
                </c:pt>
                <c:pt idx="55846">
                  <c:v>238.93200000000004</c:v>
                </c:pt>
                <c:pt idx="55847">
                  <c:v>238.18700000000001</c:v>
                </c:pt>
                <c:pt idx="55848">
                  <c:v>237.43800000000007</c:v>
                </c:pt>
                <c:pt idx="55849">
                  <c:v>236.68800000000007</c:v>
                </c:pt>
                <c:pt idx="55850">
                  <c:v>235.934</c:v>
                </c:pt>
                <c:pt idx="55851">
                  <c:v>235.178</c:v>
                </c:pt>
                <c:pt idx="55852">
                  <c:v>234.42000000000004</c:v>
                </c:pt>
                <c:pt idx="55853">
                  <c:v>233.65900000000002</c:v>
                </c:pt>
                <c:pt idx="55854">
                  <c:v>232.89500000000001</c:v>
                </c:pt>
                <c:pt idx="55855">
                  <c:v>232.12900000000002</c:v>
                </c:pt>
                <c:pt idx="55856">
                  <c:v>231.3610000000001</c:v>
                </c:pt>
                <c:pt idx="55857">
                  <c:v>230.59</c:v>
                </c:pt>
                <c:pt idx="55858">
                  <c:v>229.816</c:v>
                </c:pt>
                <c:pt idx="55859">
                  <c:v>229.04</c:v>
                </c:pt>
                <c:pt idx="55860">
                  <c:v>228.261</c:v>
                </c:pt>
                <c:pt idx="55861">
                  <c:v>227.48100000000011</c:v>
                </c:pt>
                <c:pt idx="55862">
                  <c:v>226.697</c:v>
                </c:pt>
                <c:pt idx="55863">
                  <c:v>225.911</c:v>
                </c:pt>
                <c:pt idx="55864">
                  <c:v>225.12300000000002</c:v>
                </c:pt>
                <c:pt idx="55865">
                  <c:v>224.333</c:v>
                </c:pt>
                <c:pt idx="55866">
                  <c:v>223.54</c:v>
                </c:pt>
                <c:pt idx="55867">
                  <c:v>222.74399999999989</c:v>
                </c:pt>
                <c:pt idx="55868">
                  <c:v>221.947</c:v>
                </c:pt>
                <c:pt idx="55869">
                  <c:v>221.14699999999999</c:v>
                </c:pt>
                <c:pt idx="55870">
                  <c:v>220.345</c:v>
                </c:pt>
                <c:pt idx="55871">
                  <c:v>219.54</c:v>
                </c:pt>
                <c:pt idx="55872">
                  <c:v>218.73399999999998</c:v>
                </c:pt>
                <c:pt idx="55873">
                  <c:v>217.92500000000001</c:v>
                </c:pt>
                <c:pt idx="55874">
                  <c:v>217.11399999999998</c:v>
                </c:pt>
                <c:pt idx="55875">
                  <c:v>216.30100000000004</c:v>
                </c:pt>
                <c:pt idx="55876">
                  <c:v>215.48500000000001</c:v>
                </c:pt>
                <c:pt idx="55877">
                  <c:v>214.667</c:v>
                </c:pt>
                <c:pt idx="55878">
                  <c:v>213.84800000000001</c:v>
                </c:pt>
                <c:pt idx="55879">
                  <c:v>213.02600000000001</c:v>
                </c:pt>
                <c:pt idx="55880">
                  <c:v>212.202</c:v>
                </c:pt>
                <c:pt idx="55881">
                  <c:v>211.376</c:v>
                </c:pt>
                <c:pt idx="55882">
                  <c:v>210.548</c:v>
                </c:pt>
                <c:pt idx="55883">
                  <c:v>209.71699999999998</c:v>
                </c:pt>
                <c:pt idx="55884">
                  <c:v>208.8850000000001</c:v>
                </c:pt>
                <c:pt idx="55885">
                  <c:v>208.05100000000004</c:v>
                </c:pt>
                <c:pt idx="55886">
                  <c:v>207.21499999999995</c:v>
                </c:pt>
                <c:pt idx="55887">
                  <c:v>206.37700000000001</c:v>
                </c:pt>
                <c:pt idx="55888">
                  <c:v>205.53700000000001</c:v>
                </c:pt>
                <c:pt idx="55889">
                  <c:v>204.69499999999999</c:v>
                </c:pt>
                <c:pt idx="55890">
                  <c:v>203.85100000000011</c:v>
                </c:pt>
                <c:pt idx="55891">
                  <c:v>203.006</c:v>
                </c:pt>
                <c:pt idx="55892">
                  <c:v>202.15900000000002</c:v>
                </c:pt>
                <c:pt idx="55893">
                  <c:v>201.309</c:v>
                </c:pt>
                <c:pt idx="55894">
                  <c:v>200.45800000000011</c:v>
                </c:pt>
                <c:pt idx="55895">
                  <c:v>199.60599999999999</c:v>
                </c:pt>
                <c:pt idx="55896">
                  <c:v>198.751</c:v>
                </c:pt>
                <c:pt idx="55897">
                  <c:v>197.89500000000001</c:v>
                </c:pt>
                <c:pt idx="55898">
                  <c:v>197.03700000000001</c:v>
                </c:pt>
                <c:pt idx="55899">
                  <c:v>196.178</c:v>
                </c:pt>
                <c:pt idx="55900">
                  <c:v>195.31700000000001</c:v>
                </c:pt>
                <c:pt idx="55901">
                  <c:v>194.45400000000001</c:v>
                </c:pt>
                <c:pt idx="55902">
                  <c:v>193.59</c:v>
                </c:pt>
                <c:pt idx="55903">
                  <c:v>192.72399999999999</c:v>
                </c:pt>
                <c:pt idx="55904">
                  <c:v>191.85700000000011</c:v>
                </c:pt>
                <c:pt idx="55905">
                  <c:v>190.98800000000011</c:v>
                </c:pt>
                <c:pt idx="55906">
                  <c:v>190.11699999999999</c:v>
                </c:pt>
                <c:pt idx="55907">
                  <c:v>189.24599999999998</c:v>
                </c:pt>
                <c:pt idx="55908">
                  <c:v>188.37300000000002</c:v>
                </c:pt>
                <c:pt idx="55909">
                  <c:v>187.4980000000001</c:v>
                </c:pt>
                <c:pt idx="55910">
                  <c:v>186.62200000000001</c:v>
                </c:pt>
                <c:pt idx="55911">
                  <c:v>185.74499999999998</c:v>
                </c:pt>
                <c:pt idx="55912">
                  <c:v>184.8670000000001</c:v>
                </c:pt>
                <c:pt idx="55913">
                  <c:v>183.98700000000011</c:v>
                </c:pt>
                <c:pt idx="55914">
                  <c:v>183.10599999999999</c:v>
                </c:pt>
                <c:pt idx="55915">
                  <c:v>182.22399999999999</c:v>
                </c:pt>
                <c:pt idx="55916">
                  <c:v>181.34100000000001</c:v>
                </c:pt>
                <c:pt idx="55917">
                  <c:v>180.45600000000007</c:v>
                </c:pt>
                <c:pt idx="55918">
                  <c:v>179.571</c:v>
                </c:pt>
                <c:pt idx="55919">
                  <c:v>178.684</c:v>
                </c:pt>
                <c:pt idx="55920">
                  <c:v>177.797</c:v>
                </c:pt>
                <c:pt idx="55921">
                  <c:v>176.90800000000004</c:v>
                </c:pt>
                <c:pt idx="55922">
                  <c:v>176.018</c:v>
                </c:pt>
                <c:pt idx="55923">
                  <c:v>175.12800000000001</c:v>
                </c:pt>
                <c:pt idx="55924">
                  <c:v>174.23599999999999</c:v>
                </c:pt>
                <c:pt idx="55925">
                  <c:v>173.34399999999999</c:v>
                </c:pt>
                <c:pt idx="55926">
                  <c:v>172.45100000000011</c:v>
                </c:pt>
                <c:pt idx="55927">
                  <c:v>171.55700000000004</c:v>
                </c:pt>
                <c:pt idx="55928">
                  <c:v>170.66200000000001</c:v>
                </c:pt>
                <c:pt idx="55929">
                  <c:v>169.767</c:v>
                </c:pt>
                <c:pt idx="55930">
                  <c:v>168.87</c:v>
                </c:pt>
                <c:pt idx="55931">
                  <c:v>167.97300000000001</c:v>
                </c:pt>
                <c:pt idx="55932">
                  <c:v>167.07599999999999</c:v>
                </c:pt>
                <c:pt idx="55933">
                  <c:v>166.178</c:v>
                </c:pt>
                <c:pt idx="55934">
                  <c:v>165.27899999999997</c:v>
                </c:pt>
                <c:pt idx="55935">
                  <c:v>164.38000000000011</c:v>
                </c:pt>
                <c:pt idx="55936">
                  <c:v>163.47999999999999</c:v>
                </c:pt>
                <c:pt idx="55937">
                  <c:v>162.58000000000001</c:v>
                </c:pt>
                <c:pt idx="55938">
                  <c:v>161.67899999999997</c:v>
                </c:pt>
                <c:pt idx="55939">
                  <c:v>160.77799999999999</c:v>
                </c:pt>
                <c:pt idx="55940">
                  <c:v>159.87700000000001</c:v>
                </c:pt>
                <c:pt idx="55941">
                  <c:v>158.97499999999999</c:v>
                </c:pt>
                <c:pt idx="55942">
                  <c:v>158.07300000000001</c:v>
                </c:pt>
                <c:pt idx="55943">
                  <c:v>157.17099999999999</c:v>
                </c:pt>
                <c:pt idx="55944">
                  <c:v>156.26900000000001</c:v>
                </c:pt>
                <c:pt idx="55945">
                  <c:v>155.36600000000001</c:v>
                </c:pt>
                <c:pt idx="55946">
                  <c:v>154.464</c:v>
                </c:pt>
                <c:pt idx="55947">
                  <c:v>153.56100000000001</c:v>
                </c:pt>
                <c:pt idx="55948">
                  <c:v>152.65800000000004</c:v>
                </c:pt>
                <c:pt idx="55949">
                  <c:v>151.755</c:v>
                </c:pt>
                <c:pt idx="55950">
                  <c:v>150.85300000000001</c:v>
                </c:pt>
                <c:pt idx="55951">
                  <c:v>149.94999999999999</c:v>
                </c:pt>
                <c:pt idx="55952">
                  <c:v>149.047</c:v>
                </c:pt>
                <c:pt idx="55953">
                  <c:v>148.14499999999998</c:v>
                </c:pt>
                <c:pt idx="55954">
                  <c:v>147.24299999999999</c:v>
                </c:pt>
                <c:pt idx="55955">
                  <c:v>146.34</c:v>
                </c:pt>
                <c:pt idx="55956">
                  <c:v>145.43900000000002</c:v>
                </c:pt>
                <c:pt idx="55957">
                  <c:v>144.53700000000001</c:v>
                </c:pt>
                <c:pt idx="55958">
                  <c:v>143.636</c:v>
                </c:pt>
                <c:pt idx="55959">
                  <c:v>142.73499999999999</c:v>
                </c:pt>
                <c:pt idx="55960">
                  <c:v>141.83500000000001</c:v>
                </c:pt>
                <c:pt idx="55961">
                  <c:v>140.935</c:v>
                </c:pt>
                <c:pt idx="55962">
                  <c:v>140.036</c:v>
                </c:pt>
                <c:pt idx="55963">
                  <c:v>139.137</c:v>
                </c:pt>
                <c:pt idx="55964">
                  <c:v>138.239</c:v>
                </c:pt>
                <c:pt idx="55965">
                  <c:v>137.34100000000001</c:v>
                </c:pt>
                <c:pt idx="55966">
                  <c:v>136.44399999999999</c:v>
                </c:pt>
                <c:pt idx="55967">
                  <c:v>135.548</c:v>
                </c:pt>
                <c:pt idx="55968">
                  <c:v>134.65300000000002</c:v>
                </c:pt>
                <c:pt idx="55969">
                  <c:v>133.75800000000001</c:v>
                </c:pt>
                <c:pt idx="55970">
                  <c:v>132.86500000000001</c:v>
                </c:pt>
                <c:pt idx="55971">
                  <c:v>131.97200000000001</c:v>
                </c:pt>
                <c:pt idx="55972">
                  <c:v>131.08000000000001</c:v>
                </c:pt>
                <c:pt idx="55973">
                  <c:v>130.18900000000002</c:v>
                </c:pt>
                <c:pt idx="55974">
                  <c:v>129.29900000000001</c:v>
                </c:pt>
                <c:pt idx="55975">
                  <c:v>128.41</c:v>
                </c:pt>
                <c:pt idx="55976">
                  <c:v>127.52200000000001</c:v>
                </c:pt>
                <c:pt idx="55977">
                  <c:v>126.636</c:v>
                </c:pt>
                <c:pt idx="55978">
                  <c:v>125.75</c:v>
                </c:pt>
                <c:pt idx="55979">
                  <c:v>124.866</c:v>
                </c:pt>
                <c:pt idx="55980">
                  <c:v>123.983</c:v>
                </c:pt>
                <c:pt idx="55981">
                  <c:v>123.101</c:v>
                </c:pt>
                <c:pt idx="55982">
                  <c:v>122.221</c:v>
                </c:pt>
                <c:pt idx="55983">
                  <c:v>121.342</c:v>
                </c:pt>
                <c:pt idx="55984">
                  <c:v>120.46400000000006</c:v>
                </c:pt>
                <c:pt idx="55985">
                  <c:v>119.58799999999999</c:v>
                </c:pt>
                <c:pt idx="55986">
                  <c:v>118.71400000000006</c:v>
                </c:pt>
                <c:pt idx="55987">
                  <c:v>117.84099999999999</c:v>
                </c:pt>
                <c:pt idx="55988">
                  <c:v>116.97</c:v>
                </c:pt>
                <c:pt idx="55989">
                  <c:v>116.1</c:v>
                </c:pt>
                <c:pt idx="55990">
                  <c:v>115.232</c:v>
                </c:pt>
                <c:pt idx="55991">
                  <c:v>114.366</c:v>
                </c:pt>
                <c:pt idx="55992">
                  <c:v>113.501</c:v>
                </c:pt>
                <c:pt idx="55993">
                  <c:v>112.639</c:v>
                </c:pt>
                <c:pt idx="55994">
                  <c:v>111.77800000000001</c:v>
                </c:pt>
                <c:pt idx="55995">
                  <c:v>110.91900000000005</c:v>
                </c:pt>
                <c:pt idx="55996">
                  <c:v>110.063</c:v>
                </c:pt>
                <c:pt idx="55997">
                  <c:v>109.208</c:v>
                </c:pt>
                <c:pt idx="55998">
                  <c:v>108.35499999999999</c:v>
                </c:pt>
                <c:pt idx="55999">
                  <c:v>107.504</c:v>
                </c:pt>
                <c:pt idx="56000">
                  <c:v>106.65600000000001</c:v>
                </c:pt>
                <c:pt idx="56001">
                  <c:v>105.809</c:v>
                </c:pt>
                <c:pt idx="56002">
                  <c:v>104.965</c:v>
                </c:pt>
                <c:pt idx="56003">
                  <c:v>104.124</c:v>
                </c:pt>
                <c:pt idx="56004">
                  <c:v>103.28400000000002</c:v>
                </c:pt>
                <c:pt idx="56005">
                  <c:v>102.44700000000007</c:v>
                </c:pt>
                <c:pt idx="56006">
                  <c:v>101.61199999999999</c:v>
                </c:pt>
                <c:pt idx="56007">
                  <c:v>100.78</c:v>
                </c:pt>
                <c:pt idx="56008">
                  <c:v>99.949900000000056</c:v>
                </c:pt>
                <c:pt idx="56009">
                  <c:v>99.122599999999949</c:v>
                </c:pt>
                <c:pt idx="56010">
                  <c:v>98.297700000000006</c:v>
                </c:pt>
                <c:pt idx="56011">
                  <c:v>97.475700000000003</c:v>
                </c:pt>
                <c:pt idx="56012">
                  <c:v>96.656199999999998</c:v>
                </c:pt>
                <c:pt idx="56013">
                  <c:v>95.839399999999998</c:v>
                </c:pt>
                <c:pt idx="56014">
                  <c:v>95.025399999999948</c:v>
                </c:pt>
                <c:pt idx="56015">
                  <c:v>94.214100000000059</c:v>
                </c:pt>
                <c:pt idx="56016">
                  <c:v>93.405699999999996</c:v>
                </c:pt>
                <c:pt idx="56017">
                  <c:v>92.600200000000001</c:v>
                </c:pt>
                <c:pt idx="56018">
                  <c:v>91.797500000000056</c:v>
                </c:pt>
                <c:pt idx="56019">
                  <c:v>90.997900000000058</c:v>
                </c:pt>
                <c:pt idx="56020">
                  <c:v>90.201200000000057</c:v>
                </c:pt>
                <c:pt idx="56021">
                  <c:v>89.407600000000059</c:v>
                </c:pt>
                <c:pt idx="56022">
                  <c:v>88.617099999999994</c:v>
                </c:pt>
                <c:pt idx="56023">
                  <c:v>87.829700000000003</c:v>
                </c:pt>
                <c:pt idx="56024">
                  <c:v>87.045400000000001</c:v>
                </c:pt>
                <c:pt idx="56025">
                  <c:v>86.264500000000027</c:v>
                </c:pt>
                <c:pt idx="56026">
                  <c:v>85.486599999999996</c:v>
                </c:pt>
                <c:pt idx="56027">
                  <c:v>84.712100000000007</c:v>
                </c:pt>
                <c:pt idx="56028">
                  <c:v>83.940900000000056</c:v>
                </c:pt>
                <c:pt idx="56029">
                  <c:v>83.17319999999998</c:v>
                </c:pt>
                <c:pt idx="56030">
                  <c:v>82.408799999999999</c:v>
                </c:pt>
                <c:pt idx="56031">
                  <c:v>81.647900000000007</c:v>
                </c:pt>
                <c:pt idx="56032">
                  <c:v>80.890600000000006</c:v>
                </c:pt>
                <c:pt idx="56033">
                  <c:v>80.136600000000001</c:v>
                </c:pt>
                <c:pt idx="56034">
                  <c:v>79.386399999999981</c:v>
                </c:pt>
                <c:pt idx="56035">
                  <c:v>78.639699999999991</c:v>
                </c:pt>
                <c:pt idx="56036">
                  <c:v>77.896600000000007</c:v>
                </c:pt>
                <c:pt idx="56037">
                  <c:v>77.157299999999992</c:v>
                </c:pt>
                <c:pt idx="56038">
                  <c:v>76.421800000000005</c:v>
                </c:pt>
                <c:pt idx="56039">
                  <c:v>75.69</c:v>
                </c:pt>
                <c:pt idx="56040">
                  <c:v>74.962000000000003</c:v>
                </c:pt>
                <c:pt idx="56041">
                  <c:v>74.237799999999993</c:v>
                </c:pt>
                <c:pt idx="56042">
                  <c:v>73.517600000000058</c:v>
                </c:pt>
                <c:pt idx="56043">
                  <c:v>72.801300000000012</c:v>
                </c:pt>
                <c:pt idx="56044">
                  <c:v>72.088899999999981</c:v>
                </c:pt>
                <c:pt idx="56045">
                  <c:v>71.380499999999998</c:v>
                </c:pt>
                <c:pt idx="56046">
                  <c:v>70.67619999999998</c:v>
                </c:pt>
                <c:pt idx="56047">
                  <c:v>69.976200000000006</c:v>
                </c:pt>
                <c:pt idx="56048">
                  <c:v>69.28</c:v>
                </c:pt>
                <c:pt idx="56049">
                  <c:v>68.588099999999983</c:v>
                </c:pt>
                <c:pt idx="56050">
                  <c:v>67.900400000000005</c:v>
                </c:pt>
                <c:pt idx="56051">
                  <c:v>67.216899999999995</c:v>
                </c:pt>
                <c:pt idx="56052">
                  <c:v>66.537600000000026</c:v>
                </c:pt>
                <c:pt idx="56053">
                  <c:v>65.86269999999999</c:v>
                </c:pt>
                <c:pt idx="56054">
                  <c:v>65.192099999999982</c:v>
                </c:pt>
                <c:pt idx="56055">
                  <c:v>64.525799999999947</c:v>
                </c:pt>
                <c:pt idx="56056">
                  <c:v>63.864200000000004</c:v>
                </c:pt>
                <c:pt idx="56057">
                  <c:v>63.206700000000012</c:v>
                </c:pt>
                <c:pt idx="56058">
                  <c:v>62.553899999999999</c:v>
                </c:pt>
                <c:pt idx="56059">
                  <c:v>61.905500000000011</c:v>
                </c:pt>
                <c:pt idx="56060">
                  <c:v>61.261700000000012</c:v>
                </c:pt>
                <c:pt idx="56061">
                  <c:v>60.622500000000038</c:v>
                </c:pt>
                <c:pt idx="56062">
                  <c:v>59.987799999999993</c:v>
                </c:pt>
                <c:pt idx="56063">
                  <c:v>59.357899999999994</c:v>
                </c:pt>
                <c:pt idx="56064">
                  <c:v>58.732600000000012</c:v>
                </c:pt>
                <c:pt idx="56065">
                  <c:v>58.112000000000002</c:v>
                </c:pt>
                <c:pt idx="56066">
                  <c:v>57.496200000000002</c:v>
                </c:pt>
                <c:pt idx="56067">
                  <c:v>56.885100000000001</c:v>
                </c:pt>
                <c:pt idx="56068">
                  <c:v>56.279000000000003</c:v>
                </c:pt>
                <c:pt idx="56069">
                  <c:v>55.677500000000002</c:v>
                </c:pt>
                <c:pt idx="56070">
                  <c:v>55.081000000000003</c:v>
                </c:pt>
                <c:pt idx="56071">
                  <c:v>54.4895</c:v>
                </c:pt>
                <c:pt idx="56072">
                  <c:v>53.902900000000002</c:v>
                </c:pt>
                <c:pt idx="56073">
                  <c:v>53.321100000000001</c:v>
                </c:pt>
                <c:pt idx="56074">
                  <c:v>52.744400000000006</c:v>
                </c:pt>
                <c:pt idx="56075">
                  <c:v>52.172800000000002</c:v>
                </c:pt>
                <c:pt idx="56076">
                  <c:v>51.606200000000001</c:v>
                </c:pt>
                <c:pt idx="56077">
                  <c:v>51.044600000000003</c:v>
                </c:pt>
                <c:pt idx="56078">
                  <c:v>50.488300000000002</c:v>
                </c:pt>
                <c:pt idx="56079">
                  <c:v>49.937000000000005</c:v>
                </c:pt>
                <c:pt idx="56080">
                  <c:v>49.390900000000002</c:v>
                </c:pt>
                <c:pt idx="56081">
                  <c:v>48.85</c:v>
                </c:pt>
                <c:pt idx="56082">
                  <c:v>48.314399999999999</c:v>
                </c:pt>
                <c:pt idx="56083">
                  <c:v>47.783900000000003</c:v>
                </c:pt>
                <c:pt idx="56084">
                  <c:v>47.258700000000012</c:v>
                </c:pt>
                <c:pt idx="56085">
                  <c:v>46.738900000000029</c:v>
                </c:pt>
                <c:pt idx="56086">
                  <c:v>46.224500000000013</c:v>
                </c:pt>
                <c:pt idx="56087">
                  <c:v>45.715300000000013</c:v>
                </c:pt>
                <c:pt idx="56088">
                  <c:v>45.211500000000001</c:v>
                </c:pt>
                <c:pt idx="56089">
                  <c:v>44.713200000000001</c:v>
                </c:pt>
                <c:pt idx="56090">
                  <c:v>44.220200000000013</c:v>
                </c:pt>
                <c:pt idx="56091">
                  <c:v>43.732800000000012</c:v>
                </c:pt>
                <c:pt idx="56092">
                  <c:v>43.250800000000005</c:v>
                </c:pt>
                <c:pt idx="56093">
                  <c:v>42.774300000000011</c:v>
                </c:pt>
                <c:pt idx="56094">
                  <c:v>42.303400000000003</c:v>
                </c:pt>
                <c:pt idx="56095">
                  <c:v>41.838000000000001</c:v>
                </c:pt>
                <c:pt idx="56096">
                  <c:v>41.3782</c:v>
                </c:pt>
                <c:pt idx="56097">
                  <c:v>40.924000000000007</c:v>
                </c:pt>
                <c:pt idx="56098">
                  <c:v>40.475300000000011</c:v>
                </c:pt>
                <c:pt idx="56099">
                  <c:v>40.032300000000028</c:v>
                </c:pt>
                <c:pt idx="56100">
                  <c:v>39.595000000000013</c:v>
                </c:pt>
                <c:pt idx="56101">
                  <c:v>39.163400000000003</c:v>
                </c:pt>
                <c:pt idx="56102">
                  <c:v>38.737400000000001</c:v>
                </c:pt>
                <c:pt idx="56103">
                  <c:v>38.317199999999993</c:v>
                </c:pt>
                <c:pt idx="56104">
                  <c:v>37.902700000000003</c:v>
                </c:pt>
                <c:pt idx="56105">
                  <c:v>37.494</c:v>
                </c:pt>
                <c:pt idx="56106">
                  <c:v>37.091000000000001</c:v>
                </c:pt>
                <c:pt idx="56107">
                  <c:v>36.693800000000003</c:v>
                </c:pt>
                <c:pt idx="56108">
                  <c:v>36.302500000000002</c:v>
                </c:pt>
                <c:pt idx="56109">
                  <c:v>35.917000000000002</c:v>
                </c:pt>
                <c:pt idx="56110">
                  <c:v>35.537300000000002</c:v>
                </c:pt>
                <c:pt idx="56111">
                  <c:v>35.163500000000013</c:v>
                </c:pt>
                <c:pt idx="56112">
                  <c:v>34.795600000000029</c:v>
                </c:pt>
                <c:pt idx="56113">
                  <c:v>34.433600000000006</c:v>
                </c:pt>
                <c:pt idx="56114">
                  <c:v>34.077500000000001</c:v>
                </c:pt>
                <c:pt idx="56115">
                  <c:v>33.727300000000028</c:v>
                </c:pt>
                <c:pt idx="56116">
                  <c:v>33.383000000000003</c:v>
                </c:pt>
                <c:pt idx="56117">
                  <c:v>33.044699999999999</c:v>
                </c:pt>
                <c:pt idx="56118">
                  <c:v>32.712600000000002</c:v>
                </c:pt>
                <c:pt idx="56119">
                  <c:v>32.386099999999999</c:v>
                </c:pt>
                <c:pt idx="56120">
                  <c:v>32.065800000000003</c:v>
                </c:pt>
                <c:pt idx="56121">
                  <c:v>31.7516</c:v>
                </c:pt>
                <c:pt idx="56122">
                  <c:v>31.443299999999979</c:v>
                </c:pt>
                <c:pt idx="56123">
                  <c:v>31.140999999999988</c:v>
                </c:pt>
                <c:pt idx="56124">
                  <c:v>30.844799999999989</c:v>
                </c:pt>
                <c:pt idx="56125">
                  <c:v>30.554600000000001</c:v>
                </c:pt>
                <c:pt idx="56126">
                  <c:v>30.270600000000002</c:v>
                </c:pt>
                <c:pt idx="56127">
                  <c:v>29.992699999999971</c:v>
                </c:pt>
                <c:pt idx="56128">
                  <c:v>29.720800000000001</c:v>
                </c:pt>
                <c:pt idx="56129">
                  <c:v>29.454999999999988</c:v>
                </c:pt>
                <c:pt idx="56130">
                  <c:v>29.1953</c:v>
                </c:pt>
                <c:pt idx="56131">
                  <c:v>28.9419</c:v>
                </c:pt>
                <c:pt idx="56132">
                  <c:v>28.694400000000005</c:v>
                </c:pt>
                <c:pt idx="56133">
                  <c:v>28.453299999999981</c:v>
                </c:pt>
                <c:pt idx="56134">
                  <c:v>28.2181</c:v>
                </c:pt>
                <c:pt idx="56135">
                  <c:v>27.989199999999979</c:v>
                </c:pt>
                <c:pt idx="56136">
                  <c:v>27.766499999999979</c:v>
                </c:pt>
                <c:pt idx="56137">
                  <c:v>27.549800000000001</c:v>
                </c:pt>
                <c:pt idx="56138">
                  <c:v>27.339400000000001</c:v>
                </c:pt>
                <c:pt idx="56139">
                  <c:v>27.135200000000001</c:v>
                </c:pt>
                <c:pt idx="56140">
                  <c:v>26.937200000000001</c:v>
                </c:pt>
                <c:pt idx="56141">
                  <c:v>26.745299999999979</c:v>
                </c:pt>
                <c:pt idx="56142">
                  <c:v>26.559699999999989</c:v>
                </c:pt>
                <c:pt idx="56143">
                  <c:v>26.380400000000002</c:v>
                </c:pt>
                <c:pt idx="56144">
                  <c:v>26.207100000000001</c:v>
                </c:pt>
                <c:pt idx="56145">
                  <c:v>26.040199999999981</c:v>
                </c:pt>
                <c:pt idx="56146">
                  <c:v>25.8794</c:v>
                </c:pt>
                <c:pt idx="56147">
                  <c:v>25.724999999999987</c:v>
                </c:pt>
                <c:pt idx="56148">
                  <c:v>25.576599999999985</c:v>
                </c:pt>
                <c:pt idx="56149">
                  <c:v>25.434799999999989</c:v>
                </c:pt>
                <c:pt idx="56150">
                  <c:v>25.2989</c:v>
                </c:pt>
                <c:pt idx="56151">
                  <c:v>25.1694</c:v>
                </c:pt>
                <c:pt idx="56152">
                  <c:v>25.045999999999989</c:v>
                </c:pt>
                <c:pt idx="56153">
                  <c:v>24.928999999999977</c:v>
                </c:pt>
                <c:pt idx="56154">
                  <c:v>24.818100000000001</c:v>
                </c:pt>
                <c:pt idx="56155">
                  <c:v>24.7136</c:v>
                </c:pt>
                <c:pt idx="56156">
                  <c:v>24.615400000000001</c:v>
                </c:pt>
                <c:pt idx="56157">
                  <c:v>24.523299999999981</c:v>
                </c:pt>
                <c:pt idx="56158">
                  <c:v>24.4375</c:v>
                </c:pt>
                <c:pt idx="56159">
                  <c:v>24.357900000000015</c:v>
                </c:pt>
                <c:pt idx="56160">
                  <c:v>24.28459999999998</c:v>
                </c:pt>
                <c:pt idx="56161">
                  <c:v>24.217600000000001</c:v>
                </c:pt>
                <c:pt idx="56162">
                  <c:v>24.156800000000015</c:v>
                </c:pt>
                <c:pt idx="56163">
                  <c:v>24.102399999999989</c:v>
                </c:pt>
                <c:pt idx="56164">
                  <c:v>24.054099999999988</c:v>
                </c:pt>
                <c:pt idx="56165">
                  <c:v>24.0121</c:v>
                </c:pt>
                <c:pt idx="56166">
                  <c:v>23.976400000000002</c:v>
                </c:pt>
                <c:pt idx="56167">
                  <c:v>23.9468</c:v>
                </c:pt>
                <c:pt idx="56168">
                  <c:v>23.923599999999979</c:v>
                </c:pt>
                <c:pt idx="56169">
                  <c:v>23.90649999999998</c:v>
                </c:pt>
                <c:pt idx="56170">
                  <c:v>23.89569999999998</c:v>
                </c:pt>
                <c:pt idx="56171">
                  <c:v>23.891100000000005</c:v>
                </c:pt>
                <c:pt idx="56172">
                  <c:v>23.892800000000001</c:v>
                </c:pt>
                <c:pt idx="56173">
                  <c:v>23.900699999999979</c:v>
                </c:pt>
                <c:pt idx="56174">
                  <c:v>23.914800000000014</c:v>
                </c:pt>
                <c:pt idx="56175">
                  <c:v>23.935199999999977</c:v>
                </c:pt>
                <c:pt idx="56176">
                  <c:v>23.961699999999979</c:v>
                </c:pt>
                <c:pt idx="56177">
                  <c:v>23.994399999999981</c:v>
                </c:pt>
                <c:pt idx="56178">
                  <c:v>24.0335</c:v>
                </c:pt>
                <c:pt idx="56179">
                  <c:v>24.078600000000002</c:v>
                </c:pt>
                <c:pt idx="56180">
                  <c:v>24.130000000000013</c:v>
                </c:pt>
                <c:pt idx="56181">
                  <c:v>24.1876</c:v>
                </c:pt>
                <c:pt idx="56182">
                  <c:v>24.251200000000001</c:v>
                </c:pt>
                <c:pt idx="56183">
                  <c:v>24.321200000000001</c:v>
                </c:pt>
                <c:pt idx="56184">
                  <c:v>24.397200000000005</c:v>
                </c:pt>
                <c:pt idx="56185">
                  <c:v>24.47959999999998</c:v>
                </c:pt>
                <c:pt idx="56186">
                  <c:v>24.567999999999987</c:v>
                </c:pt>
                <c:pt idx="56187">
                  <c:v>24.66249999999998</c:v>
                </c:pt>
                <c:pt idx="56188">
                  <c:v>24.76329999999998</c:v>
                </c:pt>
                <c:pt idx="56189">
                  <c:v>24.87</c:v>
                </c:pt>
                <c:pt idx="56190">
                  <c:v>24.982999999999979</c:v>
                </c:pt>
                <c:pt idx="56191">
                  <c:v>25.1021</c:v>
                </c:pt>
                <c:pt idx="56192">
                  <c:v>25.227399999999989</c:v>
                </c:pt>
                <c:pt idx="56193">
                  <c:v>25.358699999999981</c:v>
                </c:pt>
                <c:pt idx="56194">
                  <c:v>25.496099999999977</c:v>
                </c:pt>
                <c:pt idx="56195">
                  <c:v>25.639600000000005</c:v>
                </c:pt>
                <c:pt idx="56196">
                  <c:v>25.78919999999998</c:v>
                </c:pt>
                <c:pt idx="56197">
                  <c:v>25.944900000000001</c:v>
                </c:pt>
                <c:pt idx="56198">
                  <c:v>26.1066</c:v>
                </c:pt>
                <c:pt idx="56199">
                  <c:v>26.2744</c:v>
                </c:pt>
                <c:pt idx="56200">
                  <c:v>26.448099999999979</c:v>
                </c:pt>
                <c:pt idx="56201">
                  <c:v>26.628</c:v>
                </c:pt>
                <c:pt idx="56202">
                  <c:v>26.813900000000015</c:v>
                </c:pt>
                <c:pt idx="56203">
                  <c:v>27.005800000000001</c:v>
                </c:pt>
                <c:pt idx="56204">
                  <c:v>27.203800000000001</c:v>
                </c:pt>
                <c:pt idx="56205">
                  <c:v>27.407599999999981</c:v>
                </c:pt>
                <c:pt idx="56206">
                  <c:v>27.617500000000014</c:v>
                </c:pt>
                <c:pt idx="56207">
                  <c:v>27.833400000000001</c:v>
                </c:pt>
                <c:pt idx="56208">
                  <c:v>28.055199999999989</c:v>
                </c:pt>
                <c:pt idx="56209">
                  <c:v>28.28299999999998</c:v>
                </c:pt>
                <c:pt idx="56210">
                  <c:v>28.5167</c:v>
                </c:pt>
                <c:pt idx="56211">
                  <c:v>28.756399999999989</c:v>
                </c:pt>
                <c:pt idx="56212">
                  <c:v>29.001899999999999</c:v>
                </c:pt>
                <c:pt idx="56213">
                  <c:v>29.253499999999981</c:v>
                </c:pt>
                <c:pt idx="56214">
                  <c:v>29.510899999999999</c:v>
                </c:pt>
                <c:pt idx="56215">
                  <c:v>29.7742</c:v>
                </c:pt>
                <c:pt idx="56216">
                  <c:v>30.043299999999981</c:v>
                </c:pt>
                <c:pt idx="56217">
                  <c:v>30.3184</c:v>
                </c:pt>
                <c:pt idx="56218">
                  <c:v>30.5992</c:v>
                </c:pt>
                <c:pt idx="56219">
                  <c:v>30.885899999999989</c:v>
                </c:pt>
                <c:pt idx="56220">
                  <c:v>31.1785</c:v>
                </c:pt>
                <c:pt idx="56221">
                  <c:v>31.476900000000001</c:v>
                </c:pt>
                <c:pt idx="56222">
                  <c:v>31.781099999999981</c:v>
                </c:pt>
                <c:pt idx="56223">
                  <c:v>32.091100000000012</c:v>
                </c:pt>
                <c:pt idx="56224">
                  <c:v>32.4069</c:v>
                </c:pt>
                <c:pt idx="56225">
                  <c:v>32.72830000000004</c:v>
                </c:pt>
                <c:pt idx="56226">
                  <c:v>33.055800000000005</c:v>
                </c:pt>
                <c:pt idx="56227">
                  <c:v>33.388800000000003</c:v>
                </c:pt>
                <c:pt idx="56228">
                  <c:v>33.727500000000013</c:v>
                </c:pt>
                <c:pt idx="56229">
                  <c:v>34.072000000000003</c:v>
                </c:pt>
                <c:pt idx="56230">
                  <c:v>34.422200000000011</c:v>
                </c:pt>
                <c:pt idx="56231">
                  <c:v>34.77810000000003</c:v>
                </c:pt>
                <c:pt idx="56232">
                  <c:v>35.139800000000001</c:v>
                </c:pt>
                <c:pt idx="56233">
                  <c:v>35.507000000000005</c:v>
                </c:pt>
                <c:pt idx="56234">
                  <c:v>35.879899999999999</c:v>
                </c:pt>
                <c:pt idx="56235">
                  <c:v>36.258600000000001</c:v>
                </c:pt>
                <c:pt idx="56236">
                  <c:v>36.642700000000012</c:v>
                </c:pt>
                <c:pt idx="56237">
                  <c:v>37.032600000000002</c:v>
                </c:pt>
                <c:pt idx="56238">
                  <c:v>37.428100000000029</c:v>
                </c:pt>
                <c:pt idx="56239">
                  <c:v>37.829100000000011</c:v>
                </c:pt>
                <c:pt idx="56240">
                  <c:v>38.23570000000003</c:v>
                </c:pt>
                <c:pt idx="56241">
                  <c:v>38.6479</c:v>
                </c:pt>
                <c:pt idx="56242">
                  <c:v>39.065700000000028</c:v>
                </c:pt>
                <c:pt idx="56243">
                  <c:v>39.489000000000004</c:v>
                </c:pt>
                <c:pt idx="56244">
                  <c:v>39.917899999999996</c:v>
                </c:pt>
                <c:pt idx="56245">
                  <c:v>40.352200000000003</c:v>
                </c:pt>
                <c:pt idx="56246">
                  <c:v>40.79210000000004</c:v>
                </c:pt>
                <c:pt idx="56247">
                  <c:v>41.237400000000001</c:v>
                </c:pt>
                <c:pt idx="56248">
                  <c:v>41.688300000000012</c:v>
                </c:pt>
                <c:pt idx="56249">
                  <c:v>42.144600000000004</c:v>
                </c:pt>
                <c:pt idx="56250">
                  <c:v>42.606400000000001</c:v>
                </c:pt>
                <c:pt idx="56251">
                  <c:v>43.073700000000002</c:v>
                </c:pt>
                <c:pt idx="56252">
                  <c:v>43.546300000000002</c:v>
                </c:pt>
                <c:pt idx="56253">
                  <c:v>44.024500000000003</c:v>
                </c:pt>
                <c:pt idx="56254">
                  <c:v>44.507899999999999</c:v>
                </c:pt>
                <c:pt idx="56255">
                  <c:v>44.9968</c:v>
                </c:pt>
                <c:pt idx="56256">
                  <c:v>45.491</c:v>
                </c:pt>
                <c:pt idx="56257">
                  <c:v>45.990700000000011</c:v>
                </c:pt>
                <c:pt idx="56258">
                  <c:v>46.495700000000028</c:v>
                </c:pt>
                <c:pt idx="56259">
                  <c:v>47.006</c:v>
                </c:pt>
                <c:pt idx="56260">
                  <c:v>47.521700000000003</c:v>
                </c:pt>
                <c:pt idx="56261">
                  <c:v>48.042700000000011</c:v>
                </c:pt>
                <c:pt idx="56262">
                  <c:v>48.569000000000003</c:v>
                </c:pt>
                <c:pt idx="56263">
                  <c:v>49.1006</c:v>
                </c:pt>
                <c:pt idx="56264">
                  <c:v>49.637500000000003</c:v>
                </c:pt>
                <c:pt idx="56265">
                  <c:v>50.179600000000001</c:v>
                </c:pt>
                <c:pt idx="56266">
                  <c:v>50.727000000000011</c:v>
                </c:pt>
                <c:pt idx="56267">
                  <c:v>51.279700000000012</c:v>
                </c:pt>
                <c:pt idx="56268">
                  <c:v>51.837499999999999</c:v>
                </c:pt>
                <c:pt idx="56269">
                  <c:v>52.400600000000004</c:v>
                </c:pt>
                <c:pt idx="56270">
                  <c:v>52.968900000000012</c:v>
                </c:pt>
                <c:pt idx="56271">
                  <c:v>53.542300000000012</c:v>
                </c:pt>
                <c:pt idx="56272">
                  <c:v>54.121100000000013</c:v>
                </c:pt>
                <c:pt idx="56273">
                  <c:v>54.704900000000002</c:v>
                </c:pt>
                <c:pt idx="56274">
                  <c:v>55.293900000000029</c:v>
                </c:pt>
                <c:pt idx="56275">
                  <c:v>55.888100000000001</c:v>
                </c:pt>
                <c:pt idx="56276">
                  <c:v>56.487400000000001</c:v>
                </c:pt>
                <c:pt idx="56277">
                  <c:v>57.091800000000006</c:v>
                </c:pt>
                <c:pt idx="56278">
                  <c:v>57.7014</c:v>
                </c:pt>
                <c:pt idx="56279">
                  <c:v>58.316000000000003</c:v>
                </c:pt>
                <c:pt idx="56280">
                  <c:v>58.935700000000011</c:v>
                </c:pt>
                <c:pt idx="56281">
                  <c:v>59.560600000000001</c:v>
                </c:pt>
                <c:pt idx="56282">
                  <c:v>60.190400000000011</c:v>
                </c:pt>
                <c:pt idx="56283">
                  <c:v>60.825400000000002</c:v>
                </c:pt>
                <c:pt idx="56284">
                  <c:v>61.465200000000003</c:v>
                </c:pt>
                <c:pt idx="56285">
                  <c:v>62.110300000000002</c:v>
                </c:pt>
                <c:pt idx="56286">
                  <c:v>62.760300000000029</c:v>
                </c:pt>
                <c:pt idx="56287">
                  <c:v>63.415300000000002</c:v>
                </c:pt>
                <c:pt idx="56288">
                  <c:v>64.075199999999981</c:v>
                </c:pt>
                <c:pt idx="56289">
                  <c:v>64.740399999999994</c:v>
                </c:pt>
                <c:pt idx="56290">
                  <c:v>65.410300000000007</c:v>
                </c:pt>
                <c:pt idx="56291">
                  <c:v>66.085300000000004</c:v>
                </c:pt>
                <c:pt idx="56292">
                  <c:v>66.765199999999993</c:v>
                </c:pt>
                <c:pt idx="56293">
                  <c:v>67.45</c:v>
                </c:pt>
                <c:pt idx="56294">
                  <c:v>68.139899999999983</c:v>
                </c:pt>
                <c:pt idx="56295">
                  <c:v>68.834500000000006</c:v>
                </c:pt>
                <c:pt idx="56296">
                  <c:v>69.534099999999995</c:v>
                </c:pt>
                <c:pt idx="56297">
                  <c:v>70.238699999999994</c:v>
                </c:pt>
                <c:pt idx="56298">
                  <c:v>70.948099999999997</c:v>
                </c:pt>
                <c:pt idx="56299">
                  <c:v>71.662399999999948</c:v>
                </c:pt>
                <c:pt idx="56300">
                  <c:v>72.381600000000006</c:v>
                </c:pt>
                <c:pt idx="56301">
                  <c:v>73.105499999999978</c:v>
                </c:pt>
                <c:pt idx="56302">
                  <c:v>73.834300000000013</c:v>
                </c:pt>
                <c:pt idx="56303">
                  <c:v>74.568000000000012</c:v>
                </c:pt>
                <c:pt idx="56304">
                  <c:v>75.306600000000003</c:v>
                </c:pt>
                <c:pt idx="56305">
                  <c:v>76.049800000000005</c:v>
                </c:pt>
                <c:pt idx="56306">
                  <c:v>76.798000000000002</c:v>
                </c:pt>
                <c:pt idx="56307">
                  <c:v>77.550899999999999</c:v>
                </c:pt>
                <c:pt idx="56308">
                  <c:v>78.308700000000002</c:v>
                </c:pt>
                <c:pt idx="56309">
                  <c:v>79.071200000000005</c:v>
                </c:pt>
                <c:pt idx="56310">
                  <c:v>79.838399999999979</c:v>
                </c:pt>
                <c:pt idx="56311">
                  <c:v>80.610399999999998</c:v>
                </c:pt>
                <c:pt idx="56312">
                  <c:v>81.387100000000004</c:v>
                </c:pt>
                <c:pt idx="56313">
                  <c:v>82.168599999999998</c:v>
                </c:pt>
                <c:pt idx="56314">
                  <c:v>82.954800000000006</c:v>
                </c:pt>
                <c:pt idx="56315">
                  <c:v>83.745800000000003</c:v>
                </c:pt>
                <c:pt idx="56316">
                  <c:v>84.541399999999996</c:v>
                </c:pt>
                <c:pt idx="56317">
                  <c:v>85.341700000000003</c:v>
                </c:pt>
                <c:pt idx="56318">
                  <c:v>86.146699999999996</c:v>
                </c:pt>
                <c:pt idx="56319">
                  <c:v>86.956500000000005</c:v>
                </c:pt>
                <c:pt idx="56320">
                  <c:v>87.770699999999991</c:v>
                </c:pt>
                <c:pt idx="56321">
                  <c:v>88.589699999999993</c:v>
                </c:pt>
                <c:pt idx="56322">
                  <c:v>89.413399999999996</c:v>
                </c:pt>
                <c:pt idx="56323">
                  <c:v>90.241700000000023</c:v>
                </c:pt>
                <c:pt idx="56324">
                  <c:v>91.074600000000004</c:v>
                </c:pt>
                <c:pt idx="56325">
                  <c:v>91.912099999999995</c:v>
                </c:pt>
                <c:pt idx="56326">
                  <c:v>92.754300000000001</c:v>
                </c:pt>
                <c:pt idx="56327">
                  <c:v>93.601100000000002</c:v>
                </c:pt>
                <c:pt idx="56328">
                  <c:v>94.452299999999994</c:v>
                </c:pt>
                <c:pt idx="56329">
                  <c:v>95.308199999999999</c:v>
                </c:pt>
                <c:pt idx="56330">
                  <c:v>96.168699999999987</c:v>
                </c:pt>
                <c:pt idx="56331">
                  <c:v>97.033699999999996</c:v>
                </c:pt>
                <c:pt idx="56332">
                  <c:v>97.903300000000002</c:v>
                </c:pt>
                <c:pt idx="56333">
                  <c:v>98.7774</c:v>
                </c:pt>
                <c:pt idx="56334">
                  <c:v>99.655999999999949</c:v>
                </c:pt>
                <c:pt idx="56335">
                  <c:v>100.539</c:v>
                </c:pt>
                <c:pt idx="56336">
                  <c:v>101.42700000000002</c:v>
                </c:pt>
                <c:pt idx="56337">
                  <c:v>102.319</c:v>
                </c:pt>
                <c:pt idx="56338">
                  <c:v>103.21599999999999</c:v>
                </c:pt>
                <c:pt idx="56339">
                  <c:v>104.117</c:v>
                </c:pt>
                <c:pt idx="56340">
                  <c:v>105.02200000000001</c:v>
                </c:pt>
                <c:pt idx="56341">
                  <c:v>105.932</c:v>
                </c:pt>
                <c:pt idx="56342">
                  <c:v>106.84699999999999</c:v>
                </c:pt>
                <c:pt idx="56343">
                  <c:v>107.76600000000002</c:v>
                </c:pt>
                <c:pt idx="56344">
                  <c:v>108.68899999999998</c:v>
                </c:pt>
                <c:pt idx="56345">
                  <c:v>109.617</c:v>
                </c:pt>
                <c:pt idx="56346">
                  <c:v>110.54900000000002</c:v>
                </c:pt>
                <c:pt idx="56347">
                  <c:v>111.486</c:v>
                </c:pt>
                <c:pt idx="56348">
                  <c:v>112.42700000000002</c:v>
                </c:pt>
                <c:pt idx="56349">
                  <c:v>113.37199999999999</c:v>
                </c:pt>
                <c:pt idx="56350">
                  <c:v>114.32199999999999</c:v>
                </c:pt>
                <c:pt idx="56351">
                  <c:v>115.276</c:v>
                </c:pt>
                <c:pt idx="56352">
                  <c:v>116.23399999999999</c:v>
                </c:pt>
                <c:pt idx="56353">
                  <c:v>117.197</c:v>
                </c:pt>
                <c:pt idx="56354">
                  <c:v>118.164</c:v>
                </c:pt>
                <c:pt idx="56355">
                  <c:v>119.136</c:v>
                </c:pt>
                <c:pt idx="56356">
                  <c:v>120.111</c:v>
                </c:pt>
                <c:pt idx="56357">
                  <c:v>121.09099999999999</c:v>
                </c:pt>
                <c:pt idx="56358">
                  <c:v>122.07499999999999</c:v>
                </c:pt>
                <c:pt idx="56359">
                  <c:v>123.06399999999999</c:v>
                </c:pt>
                <c:pt idx="56360">
                  <c:v>124.057</c:v>
                </c:pt>
                <c:pt idx="56361">
                  <c:v>125.054</c:v>
                </c:pt>
                <c:pt idx="56362">
                  <c:v>126.05500000000001</c:v>
                </c:pt>
                <c:pt idx="56363">
                  <c:v>127.06</c:v>
                </c:pt>
                <c:pt idx="56364">
                  <c:v>128.07</c:v>
                </c:pt>
                <c:pt idx="56365">
                  <c:v>129.084</c:v>
                </c:pt>
                <c:pt idx="56366">
                  <c:v>130.102</c:v>
                </c:pt>
                <c:pt idx="56367">
                  <c:v>131.124</c:v>
                </c:pt>
                <c:pt idx="56368">
                  <c:v>132.15100000000001</c:v>
                </c:pt>
                <c:pt idx="56369">
                  <c:v>133.18100000000001</c:v>
                </c:pt>
                <c:pt idx="56370">
                  <c:v>134.21599999999998</c:v>
                </c:pt>
                <c:pt idx="56371">
                  <c:v>135.25399999999999</c:v>
                </c:pt>
                <c:pt idx="56372">
                  <c:v>136.297</c:v>
                </c:pt>
                <c:pt idx="56373">
                  <c:v>137.34399999999999</c:v>
                </c:pt>
                <c:pt idx="56374">
                  <c:v>138.39500000000001</c:v>
                </c:pt>
                <c:pt idx="56375">
                  <c:v>139.44999999999999</c:v>
                </c:pt>
                <c:pt idx="56376">
                  <c:v>140.50899999999999</c:v>
                </c:pt>
                <c:pt idx="56377">
                  <c:v>141.57300000000001</c:v>
                </c:pt>
                <c:pt idx="56378">
                  <c:v>142.63999999999999</c:v>
                </c:pt>
                <c:pt idx="56379">
                  <c:v>143.71099999999998</c:v>
                </c:pt>
                <c:pt idx="56380">
                  <c:v>144.786</c:v>
                </c:pt>
                <c:pt idx="56381">
                  <c:v>145.86500000000001</c:v>
                </c:pt>
                <c:pt idx="56382">
                  <c:v>146.94800000000001</c:v>
                </c:pt>
                <c:pt idx="56383">
                  <c:v>148.036</c:v>
                </c:pt>
                <c:pt idx="56384">
                  <c:v>149.126</c:v>
                </c:pt>
                <c:pt idx="56385">
                  <c:v>150.221</c:v>
                </c:pt>
                <c:pt idx="56386">
                  <c:v>151.32000000000011</c:v>
                </c:pt>
                <c:pt idx="56387">
                  <c:v>152.423</c:v>
                </c:pt>
                <c:pt idx="56388">
                  <c:v>153.529</c:v>
                </c:pt>
                <c:pt idx="56389">
                  <c:v>154.63999999999999</c:v>
                </c:pt>
                <c:pt idx="56390">
                  <c:v>155.75399999999999</c:v>
                </c:pt>
                <c:pt idx="56391">
                  <c:v>156.87200000000001</c:v>
                </c:pt>
                <c:pt idx="56392">
                  <c:v>157.994</c:v>
                </c:pt>
                <c:pt idx="56393">
                  <c:v>159.11899999999997</c:v>
                </c:pt>
                <c:pt idx="56394">
                  <c:v>160.24899999999997</c:v>
                </c:pt>
                <c:pt idx="56395">
                  <c:v>161.38200000000012</c:v>
                </c:pt>
                <c:pt idx="56396">
                  <c:v>162.51900000000001</c:v>
                </c:pt>
                <c:pt idx="56397">
                  <c:v>163.65900000000002</c:v>
                </c:pt>
                <c:pt idx="56398">
                  <c:v>164.803</c:v>
                </c:pt>
                <c:pt idx="56399">
                  <c:v>165.95100000000011</c:v>
                </c:pt>
                <c:pt idx="56400">
                  <c:v>167.10300000000001</c:v>
                </c:pt>
                <c:pt idx="56401">
                  <c:v>168.25800000000001</c:v>
                </c:pt>
                <c:pt idx="56402">
                  <c:v>169.416</c:v>
                </c:pt>
                <c:pt idx="56403">
                  <c:v>170.57900000000001</c:v>
                </c:pt>
                <c:pt idx="56404">
                  <c:v>171.74499999999998</c:v>
                </c:pt>
                <c:pt idx="56405">
                  <c:v>172.91399999999999</c:v>
                </c:pt>
                <c:pt idx="56406">
                  <c:v>174.08700000000007</c:v>
                </c:pt>
                <c:pt idx="56407">
                  <c:v>175.26300000000001</c:v>
                </c:pt>
                <c:pt idx="56408">
                  <c:v>176.44300000000001</c:v>
                </c:pt>
                <c:pt idx="56409">
                  <c:v>177.626</c:v>
                </c:pt>
                <c:pt idx="56410">
                  <c:v>178.81300000000002</c:v>
                </c:pt>
                <c:pt idx="56411">
                  <c:v>180.00299999999999</c:v>
                </c:pt>
                <c:pt idx="56412">
                  <c:v>181.197</c:v>
                </c:pt>
                <c:pt idx="56413">
                  <c:v>182.39400000000001</c:v>
                </c:pt>
                <c:pt idx="56414">
                  <c:v>183.59399999999999</c:v>
                </c:pt>
                <c:pt idx="56415">
                  <c:v>184.797</c:v>
                </c:pt>
                <c:pt idx="56416">
                  <c:v>186.00399999999999</c:v>
                </c:pt>
                <c:pt idx="56417">
                  <c:v>187.21399999999988</c:v>
                </c:pt>
                <c:pt idx="56418">
                  <c:v>188.42700000000011</c:v>
                </c:pt>
                <c:pt idx="56419">
                  <c:v>189.64299999999997</c:v>
                </c:pt>
                <c:pt idx="56420">
                  <c:v>190.863</c:v>
                </c:pt>
                <c:pt idx="56421">
                  <c:v>192.08600000000001</c:v>
                </c:pt>
                <c:pt idx="56422">
                  <c:v>193.31200000000001</c:v>
                </c:pt>
                <c:pt idx="56423">
                  <c:v>194.541</c:v>
                </c:pt>
                <c:pt idx="56424">
                  <c:v>195.77199999999999</c:v>
                </c:pt>
                <c:pt idx="56425">
                  <c:v>197.00700000000001</c:v>
                </c:pt>
                <c:pt idx="56426">
                  <c:v>198.24499999999998</c:v>
                </c:pt>
                <c:pt idx="56427">
                  <c:v>199.4860000000001</c:v>
                </c:pt>
                <c:pt idx="56428">
                  <c:v>200.73</c:v>
                </c:pt>
                <c:pt idx="56429">
                  <c:v>201.977</c:v>
                </c:pt>
                <c:pt idx="56430">
                  <c:v>203.227</c:v>
                </c:pt>
                <c:pt idx="56431">
                  <c:v>204.47900000000001</c:v>
                </c:pt>
                <c:pt idx="56432">
                  <c:v>205.73499999999999</c:v>
                </c:pt>
                <c:pt idx="56433">
                  <c:v>206.99300000000002</c:v>
                </c:pt>
                <c:pt idx="56434">
                  <c:v>208.25399999999999</c:v>
                </c:pt>
                <c:pt idx="56435">
                  <c:v>209.517</c:v>
                </c:pt>
                <c:pt idx="56436">
                  <c:v>210.78300000000002</c:v>
                </c:pt>
                <c:pt idx="56437">
                  <c:v>212.05200000000011</c:v>
                </c:pt>
                <c:pt idx="56438">
                  <c:v>213.32400000000001</c:v>
                </c:pt>
                <c:pt idx="56439">
                  <c:v>214.59800000000001</c:v>
                </c:pt>
                <c:pt idx="56440">
                  <c:v>215.874</c:v>
                </c:pt>
                <c:pt idx="56441">
                  <c:v>217.154</c:v>
                </c:pt>
                <c:pt idx="56442">
                  <c:v>218.435</c:v>
                </c:pt>
                <c:pt idx="56443">
                  <c:v>219.71899999999999</c:v>
                </c:pt>
                <c:pt idx="56444">
                  <c:v>221.006</c:v>
                </c:pt>
                <c:pt idx="56445">
                  <c:v>222.29499999999999</c:v>
                </c:pt>
                <c:pt idx="56446">
                  <c:v>223.58600000000001</c:v>
                </c:pt>
                <c:pt idx="56447">
                  <c:v>224.87900000000002</c:v>
                </c:pt>
                <c:pt idx="56448">
                  <c:v>226.17499999999998</c:v>
                </c:pt>
                <c:pt idx="56449">
                  <c:v>227.47300000000001</c:v>
                </c:pt>
                <c:pt idx="56450">
                  <c:v>228.77299999999997</c:v>
                </c:pt>
                <c:pt idx="56451">
                  <c:v>230.07499999999999</c:v>
                </c:pt>
                <c:pt idx="56452">
                  <c:v>231.37900000000002</c:v>
                </c:pt>
                <c:pt idx="56453">
                  <c:v>232.685</c:v>
                </c:pt>
                <c:pt idx="56454">
                  <c:v>233.99300000000002</c:v>
                </c:pt>
                <c:pt idx="56455">
                  <c:v>235.304</c:v>
                </c:pt>
                <c:pt idx="56456">
                  <c:v>236.61599999999999</c:v>
                </c:pt>
                <c:pt idx="56457">
                  <c:v>237.93</c:v>
                </c:pt>
                <c:pt idx="56458">
                  <c:v>239.24499999999998</c:v>
                </c:pt>
                <c:pt idx="56459">
                  <c:v>240.56300000000002</c:v>
                </c:pt>
                <c:pt idx="56460">
                  <c:v>241.88200000000012</c:v>
                </c:pt>
                <c:pt idx="56461">
                  <c:v>243.20399999999998</c:v>
                </c:pt>
                <c:pt idx="56462">
                  <c:v>244.52600000000001</c:v>
                </c:pt>
                <c:pt idx="56463">
                  <c:v>245.85000000000011</c:v>
                </c:pt>
                <c:pt idx="56464">
                  <c:v>247.17599999999999</c:v>
                </c:pt>
                <c:pt idx="56465">
                  <c:v>248.50399999999999</c:v>
                </c:pt>
                <c:pt idx="56466">
                  <c:v>249.83200000000011</c:v>
                </c:pt>
                <c:pt idx="56467">
                  <c:v>251.16200000000001</c:v>
                </c:pt>
                <c:pt idx="56468">
                  <c:v>252.494</c:v>
                </c:pt>
                <c:pt idx="56469">
                  <c:v>253.82700000000011</c:v>
                </c:pt>
                <c:pt idx="56470">
                  <c:v>255.161</c:v>
                </c:pt>
                <c:pt idx="56471">
                  <c:v>256.49599999999958</c:v>
                </c:pt>
                <c:pt idx="56472">
                  <c:v>257.83300000000003</c:v>
                </c:pt>
                <c:pt idx="56473">
                  <c:v>259.17</c:v>
                </c:pt>
                <c:pt idx="56474">
                  <c:v>260.50900000000001</c:v>
                </c:pt>
                <c:pt idx="56475">
                  <c:v>261.84899999999999</c:v>
                </c:pt>
                <c:pt idx="56476">
                  <c:v>263.18900000000002</c:v>
                </c:pt>
                <c:pt idx="56477">
                  <c:v>264.53099999999978</c:v>
                </c:pt>
                <c:pt idx="56478">
                  <c:v>265.87299999999999</c:v>
                </c:pt>
                <c:pt idx="56479">
                  <c:v>267.21699999999959</c:v>
                </c:pt>
                <c:pt idx="56480">
                  <c:v>268.56</c:v>
                </c:pt>
                <c:pt idx="56481">
                  <c:v>269.90499999999975</c:v>
                </c:pt>
                <c:pt idx="56482">
                  <c:v>271.25</c:v>
                </c:pt>
                <c:pt idx="56483">
                  <c:v>272.59599999999978</c:v>
                </c:pt>
                <c:pt idx="56484">
                  <c:v>273.94299999999993</c:v>
                </c:pt>
                <c:pt idx="56485">
                  <c:v>275.28899999999965</c:v>
                </c:pt>
                <c:pt idx="56486">
                  <c:v>276.637</c:v>
                </c:pt>
                <c:pt idx="56487">
                  <c:v>277.98399999999958</c:v>
                </c:pt>
                <c:pt idx="56488">
                  <c:v>279.33199999999965</c:v>
                </c:pt>
                <c:pt idx="56489">
                  <c:v>280.68</c:v>
                </c:pt>
                <c:pt idx="56490">
                  <c:v>282.02799999999979</c:v>
                </c:pt>
                <c:pt idx="56491">
                  <c:v>283.37700000000001</c:v>
                </c:pt>
                <c:pt idx="56492">
                  <c:v>284.7249999999998</c:v>
                </c:pt>
                <c:pt idx="56493">
                  <c:v>286.07400000000001</c:v>
                </c:pt>
                <c:pt idx="56494">
                  <c:v>287.42200000000003</c:v>
                </c:pt>
                <c:pt idx="56495">
                  <c:v>288.77</c:v>
                </c:pt>
                <c:pt idx="56496">
                  <c:v>290.11799999999999</c:v>
                </c:pt>
                <c:pt idx="56497">
                  <c:v>291.46599999999978</c:v>
                </c:pt>
                <c:pt idx="56498">
                  <c:v>292.81299999999999</c:v>
                </c:pt>
                <c:pt idx="56499">
                  <c:v>294.161</c:v>
                </c:pt>
                <c:pt idx="56500">
                  <c:v>295.50700000000001</c:v>
                </c:pt>
                <c:pt idx="56501">
                  <c:v>296.85300000000001</c:v>
                </c:pt>
                <c:pt idx="56502">
                  <c:v>298.19900000000001</c:v>
                </c:pt>
                <c:pt idx="56503">
                  <c:v>299.54399999999993</c:v>
                </c:pt>
                <c:pt idx="56504">
                  <c:v>300.88799999999975</c:v>
                </c:pt>
                <c:pt idx="56505">
                  <c:v>302.23200000000003</c:v>
                </c:pt>
                <c:pt idx="56506">
                  <c:v>303.57499999999999</c:v>
                </c:pt>
                <c:pt idx="56507">
                  <c:v>304.91699999999958</c:v>
                </c:pt>
                <c:pt idx="56508">
                  <c:v>306.25700000000001</c:v>
                </c:pt>
                <c:pt idx="56509">
                  <c:v>307.59699999999958</c:v>
                </c:pt>
                <c:pt idx="56510">
                  <c:v>308.93599999999958</c:v>
                </c:pt>
                <c:pt idx="56511">
                  <c:v>310.274</c:v>
                </c:pt>
                <c:pt idx="56512">
                  <c:v>311.61</c:v>
                </c:pt>
                <c:pt idx="56513">
                  <c:v>312.94499999999999</c:v>
                </c:pt>
                <c:pt idx="56514">
                  <c:v>314.279</c:v>
                </c:pt>
                <c:pt idx="56515">
                  <c:v>315.61099999999999</c:v>
                </c:pt>
                <c:pt idx="56516">
                  <c:v>316.94200000000001</c:v>
                </c:pt>
                <c:pt idx="56517">
                  <c:v>318.27099999999979</c:v>
                </c:pt>
                <c:pt idx="56518">
                  <c:v>319.59899999999965</c:v>
                </c:pt>
                <c:pt idx="56519">
                  <c:v>320.92399999999958</c:v>
                </c:pt>
                <c:pt idx="56520">
                  <c:v>322.24900000000002</c:v>
                </c:pt>
                <c:pt idx="56521">
                  <c:v>323.57100000000003</c:v>
                </c:pt>
                <c:pt idx="56522">
                  <c:v>324.89099999999979</c:v>
                </c:pt>
                <c:pt idx="56523">
                  <c:v>326.20999999999975</c:v>
                </c:pt>
                <c:pt idx="56524">
                  <c:v>327.52599999999978</c:v>
                </c:pt>
                <c:pt idx="56525">
                  <c:v>328.8400000000002</c:v>
                </c:pt>
                <c:pt idx="56526">
                  <c:v>330.15199999999999</c:v>
                </c:pt>
                <c:pt idx="56527">
                  <c:v>331.46099999999979</c:v>
                </c:pt>
                <c:pt idx="56528">
                  <c:v>332.76900000000001</c:v>
                </c:pt>
                <c:pt idx="56529">
                  <c:v>334.07400000000001</c:v>
                </c:pt>
                <c:pt idx="56530">
                  <c:v>335.37599999999975</c:v>
                </c:pt>
                <c:pt idx="56531">
                  <c:v>336.67599999999999</c:v>
                </c:pt>
                <c:pt idx="56532">
                  <c:v>337.97299999999979</c:v>
                </c:pt>
                <c:pt idx="56533">
                  <c:v>339.26799999999974</c:v>
                </c:pt>
                <c:pt idx="56534">
                  <c:v>340.55900000000008</c:v>
                </c:pt>
                <c:pt idx="56535">
                  <c:v>341.84800000000001</c:v>
                </c:pt>
                <c:pt idx="56536">
                  <c:v>343.13400000000001</c:v>
                </c:pt>
                <c:pt idx="56537">
                  <c:v>344.41699999999958</c:v>
                </c:pt>
                <c:pt idx="56538">
                  <c:v>345.69600000000003</c:v>
                </c:pt>
                <c:pt idx="56539">
                  <c:v>346.97299999999979</c:v>
                </c:pt>
                <c:pt idx="56540">
                  <c:v>348.24599999999975</c:v>
                </c:pt>
                <c:pt idx="56541">
                  <c:v>349.51599999999979</c:v>
                </c:pt>
                <c:pt idx="56542">
                  <c:v>350.78299999999979</c:v>
                </c:pt>
                <c:pt idx="56543">
                  <c:v>352.04599999999999</c:v>
                </c:pt>
                <c:pt idx="56544">
                  <c:v>353.30599999999993</c:v>
                </c:pt>
                <c:pt idx="56545">
                  <c:v>354.56200000000001</c:v>
                </c:pt>
                <c:pt idx="56546">
                  <c:v>355.81400000000002</c:v>
                </c:pt>
                <c:pt idx="56547">
                  <c:v>357.06299999999999</c:v>
                </c:pt>
                <c:pt idx="56548">
                  <c:v>358.30700000000002</c:v>
                </c:pt>
                <c:pt idx="56549">
                  <c:v>359.548</c:v>
                </c:pt>
                <c:pt idx="56550">
                  <c:v>360.78500000000003</c:v>
                </c:pt>
                <c:pt idx="56551">
                  <c:v>362.017</c:v>
                </c:pt>
                <c:pt idx="56552">
                  <c:v>363.24599999999975</c:v>
                </c:pt>
                <c:pt idx="56553">
                  <c:v>364.4699999999998</c:v>
                </c:pt>
                <c:pt idx="56554">
                  <c:v>365.69</c:v>
                </c:pt>
                <c:pt idx="56555">
                  <c:v>366.90599999999978</c:v>
                </c:pt>
                <c:pt idx="56556">
                  <c:v>368.11700000000002</c:v>
                </c:pt>
                <c:pt idx="56557">
                  <c:v>369.32299999999975</c:v>
                </c:pt>
                <c:pt idx="56558">
                  <c:v>370.52499999999975</c:v>
                </c:pt>
                <c:pt idx="56559">
                  <c:v>371.72299999999979</c:v>
                </c:pt>
                <c:pt idx="56560">
                  <c:v>372.91499999999979</c:v>
                </c:pt>
                <c:pt idx="56561">
                  <c:v>374.10300000000001</c:v>
                </c:pt>
                <c:pt idx="56562">
                  <c:v>375.28599999999977</c:v>
                </c:pt>
                <c:pt idx="56563">
                  <c:v>376.46299999999979</c:v>
                </c:pt>
                <c:pt idx="56564">
                  <c:v>377.6359999999998</c:v>
                </c:pt>
                <c:pt idx="56565">
                  <c:v>378.803</c:v>
                </c:pt>
                <c:pt idx="56566">
                  <c:v>379.96599999999978</c:v>
                </c:pt>
                <c:pt idx="56567">
                  <c:v>381.12299999999999</c:v>
                </c:pt>
                <c:pt idx="56568">
                  <c:v>382.274</c:v>
                </c:pt>
                <c:pt idx="56569">
                  <c:v>383.41999999999979</c:v>
                </c:pt>
                <c:pt idx="56570">
                  <c:v>384.56099999999975</c:v>
                </c:pt>
                <c:pt idx="56571">
                  <c:v>385.69600000000003</c:v>
                </c:pt>
                <c:pt idx="56572">
                  <c:v>386.82499999999999</c:v>
                </c:pt>
                <c:pt idx="56573">
                  <c:v>387.94900000000001</c:v>
                </c:pt>
                <c:pt idx="56574">
                  <c:v>389.06599999999975</c:v>
                </c:pt>
                <c:pt idx="56575">
                  <c:v>390.178</c:v>
                </c:pt>
                <c:pt idx="56576">
                  <c:v>391.28399999999965</c:v>
                </c:pt>
                <c:pt idx="56577">
                  <c:v>392.38299999999975</c:v>
                </c:pt>
                <c:pt idx="56578">
                  <c:v>393.47699999999958</c:v>
                </c:pt>
                <c:pt idx="56579">
                  <c:v>394.56400000000002</c:v>
                </c:pt>
                <c:pt idx="56580">
                  <c:v>395.64499999999998</c:v>
                </c:pt>
                <c:pt idx="56581">
                  <c:v>396.7199999999998</c:v>
                </c:pt>
                <c:pt idx="56582">
                  <c:v>397.78799999999978</c:v>
                </c:pt>
                <c:pt idx="56583">
                  <c:v>398.84899999999999</c:v>
                </c:pt>
                <c:pt idx="56584">
                  <c:v>399.90499999999975</c:v>
                </c:pt>
                <c:pt idx="56585">
                  <c:v>400.95299999999975</c:v>
                </c:pt>
                <c:pt idx="56586">
                  <c:v>401.99499999999978</c:v>
                </c:pt>
                <c:pt idx="56587">
                  <c:v>403.03</c:v>
                </c:pt>
                <c:pt idx="56588">
                  <c:v>404.05700000000002</c:v>
                </c:pt>
                <c:pt idx="56589">
                  <c:v>405.07799999999975</c:v>
                </c:pt>
                <c:pt idx="56590">
                  <c:v>406.09199999999959</c:v>
                </c:pt>
                <c:pt idx="56591">
                  <c:v>407.09899999999965</c:v>
                </c:pt>
                <c:pt idx="56592">
                  <c:v>408.09899999999965</c:v>
                </c:pt>
                <c:pt idx="56593">
                  <c:v>409.09099999999978</c:v>
                </c:pt>
                <c:pt idx="56594">
                  <c:v>410.07599999999979</c:v>
                </c:pt>
                <c:pt idx="56595">
                  <c:v>411.05399999999975</c:v>
                </c:pt>
                <c:pt idx="56596">
                  <c:v>412.024</c:v>
                </c:pt>
                <c:pt idx="56597">
                  <c:v>412.98699999999963</c:v>
                </c:pt>
                <c:pt idx="56598">
                  <c:v>413.94200000000001</c:v>
                </c:pt>
                <c:pt idx="56599">
                  <c:v>414.88900000000001</c:v>
                </c:pt>
                <c:pt idx="56600">
                  <c:v>415.82900000000001</c:v>
                </c:pt>
                <c:pt idx="56601">
                  <c:v>416.76</c:v>
                </c:pt>
                <c:pt idx="56602">
                  <c:v>417.68400000000008</c:v>
                </c:pt>
                <c:pt idx="56603">
                  <c:v>418.6</c:v>
                </c:pt>
                <c:pt idx="56604">
                  <c:v>419.50799999999975</c:v>
                </c:pt>
                <c:pt idx="56605">
                  <c:v>420.40799999999979</c:v>
                </c:pt>
                <c:pt idx="56606">
                  <c:v>421.3</c:v>
                </c:pt>
                <c:pt idx="56607">
                  <c:v>422.18299999999999</c:v>
                </c:pt>
                <c:pt idx="56608">
                  <c:v>423.05900000000008</c:v>
                </c:pt>
                <c:pt idx="56609">
                  <c:v>423.92499999999978</c:v>
                </c:pt>
                <c:pt idx="56610">
                  <c:v>424.78399999999965</c:v>
                </c:pt>
                <c:pt idx="56611">
                  <c:v>425.63400000000001</c:v>
                </c:pt>
                <c:pt idx="56612">
                  <c:v>426.4749999999998</c:v>
                </c:pt>
                <c:pt idx="56613">
                  <c:v>427.30799999999999</c:v>
                </c:pt>
                <c:pt idx="56614">
                  <c:v>428.13200000000001</c:v>
                </c:pt>
                <c:pt idx="56615">
                  <c:v>428.94799999999975</c:v>
                </c:pt>
                <c:pt idx="56616">
                  <c:v>429.75400000000002</c:v>
                </c:pt>
                <c:pt idx="56617">
                  <c:v>430.55200000000002</c:v>
                </c:pt>
                <c:pt idx="56618">
                  <c:v>431.34100000000001</c:v>
                </c:pt>
                <c:pt idx="56619">
                  <c:v>432.12099999999975</c:v>
                </c:pt>
                <c:pt idx="56620">
                  <c:v>432.89099999999979</c:v>
                </c:pt>
                <c:pt idx="56621">
                  <c:v>433.65300000000002</c:v>
                </c:pt>
                <c:pt idx="56622">
                  <c:v>434.40599999999978</c:v>
                </c:pt>
                <c:pt idx="56623">
                  <c:v>435.14900000000023</c:v>
                </c:pt>
                <c:pt idx="56624">
                  <c:v>435.88299999999975</c:v>
                </c:pt>
                <c:pt idx="56625">
                  <c:v>436.608</c:v>
                </c:pt>
                <c:pt idx="56626">
                  <c:v>437.32299999999975</c:v>
                </c:pt>
                <c:pt idx="56627">
                  <c:v>438.029</c:v>
                </c:pt>
                <c:pt idx="56628">
                  <c:v>438.7249999999998</c:v>
                </c:pt>
                <c:pt idx="56629">
                  <c:v>439.41199999999958</c:v>
                </c:pt>
                <c:pt idx="56630">
                  <c:v>440.09</c:v>
                </c:pt>
                <c:pt idx="56631">
                  <c:v>440.75700000000001</c:v>
                </c:pt>
                <c:pt idx="56632">
                  <c:v>441.41499999999979</c:v>
                </c:pt>
                <c:pt idx="56633">
                  <c:v>442.06299999999999</c:v>
                </c:pt>
                <c:pt idx="56634">
                  <c:v>442.702</c:v>
                </c:pt>
                <c:pt idx="56635">
                  <c:v>443.33</c:v>
                </c:pt>
                <c:pt idx="56636">
                  <c:v>443.94900000000001</c:v>
                </c:pt>
                <c:pt idx="56637">
                  <c:v>444.55700000000002</c:v>
                </c:pt>
                <c:pt idx="56638">
                  <c:v>445.15600000000001</c:v>
                </c:pt>
                <c:pt idx="56639">
                  <c:v>445.74400000000026</c:v>
                </c:pt>
                <c:pt idx="56640">
                  <c:v>446.32299999999975</c:v>
                </c:pt>
                <c:pt idx="56641">
                  <c:v>446.89099999999979</c:v>
                </c:pt>
                <c:pt idx="56642">
                  <c:v>447.44900000000001</c:v>
                </c:pt>
                <c:pt idx="56643">
                  <c:v>447.99699999999962</c:v>
                </c:pt>
                <c:pt idx="56644">
                  <c:v>448.53500000000003</c:v>
                </c:pt>
                <c:pt idx="56645">
                  <c:v>449.06200000000001</c:v>
                </c:pt>
                <c:pt idx="56646">
                  <c:v>449.57900000000001</c:v>
                </c:pt>
                <c:pt idx="56647">
                  <c:v>450.08499999999975</c:v>
                </c:pt>
                <c:pt idx="56648">
                  <c:v>450.58199999999965</c:v>
                </c:pt>
                <c:pt idx="56649">
                  <c:v>451.06700000000001</c:v>
                </c:pt>
                <c:pt idx="56650">
                  <c:v>451.54199999999975</c:v>
                </c:pt>
                <c:pt idx="56651">
                  <c:v>452.00700000000001</c:v>
                </c:pt>
                <c:pt idx="56652">
                  <c:v>452.46099999999979</c:v>
                </c:pt>
                <c:pt idx="56653">
                  <c:v>452.904</c:v>
                </c:pt>
                <c:pt idx="56654">
                  <c:v>453.33599999999979</c:v>
                </c:pt>
                <c:pt idx="56655">
                  <c:v>453.75799999999975</c:v>
                </c:pt>
                <c:pt idx="56656">
                  <c:v>454.17</c:v>
                </c:pt>
                <c:pt idx="56657">
                  <c:v>454.57</c:v>
                </c:pt>
                <c:pt idx="56658">
                  <c:v>454.959</c:v>
                </c:pt>
                <c:pt idx="56659">
                  <c:v>455.33799999999979</c:v>
                </c:pt>
                <c:pt idx="56660">
                  <c:v>455.70599999999979</c:v>
                </c:pt>
                <c:pt idx="56661">
                  <c:v>456.06299999999999</c:v>
                </c:pt>
                <c:pt idx="56662">
                  <c:v>456.40899999999965</c:v>
                </c:pt>
                <c:pt idx="56663">
                  <c:v>456.74400000000026</c:v>
                </c:pt>
                <c:pt idx="56664">
                  <c:v>457.06900000000002</c:v>
                </c:pt>
                <c:pt idx="56665">
                  <c:v>457.38200000000001</c:v>
                </c:pt>
                <c:pt idx="56666">
                  <c:v>457.68400000000008</c:v>
                </c:pt>
                <c:pt idx="56667">
                  <c:v>457.9749999999998</c:v>
                </c:pt>
                <c:pt idx="56668">
                  <c:v>458.255</c:v>
                </c:pt>
                <c:pt idx="56669">
                  <c:v>458.524</c:v>
                </c:pt>
                <c:pt idx="56670">
                  <c:v>458.78099999999978</c:v>
                </c:pt>
                <c:pt idx="56671">
                  <c:v>459.02799999999979</c:v>
                </c:pt>
                <c:pt idx="56672">
                  <c:v>459.26299999999975</c:v>
                </c:pt>
                <c:pt idx="56673">
                  <c:v>459.48799999999977</c:v>
                </c:pt>
                <c:pt idx="56674">
                  <c:v>459.70099999999979</c:v>
                </c:pt>
                <c:pt idx="56675">
                  <c:v>459.90299999999979</c:v>
                </c:pt>
                <c:pt idx="56676">
                  <c:v>460.09299999999979</c:v>
                </c:pt>
                <c:pt idx="56677">
                  <c:v>460.2729999999998</c:v>
                </c:pt>
                <c:pt idx="56678">
                  <c:v>460.44099999999975</c:v>
                </c:pt>
                <c:pt idx="56679">
                  <c:v>460.59799999999979</c:v>
                </c:pt>
                <c:pt idx="56680">
                  <c:v>460.74299999999999</c:v>
                </c:pt>
                <c:pt idx="56681">
                  <c:v>460.87799999999999</c:v>
                </c:pt>
                <c:pt idx="56682">
                  <c:v>461</c:v>
                </c:pt>
                <c:pt idx="56683">
                  <c:v>461.11200000000002</c:v>
                </c:pt>
                <c:pt idx="56684">
                  <c:v>461.21199999999965</c:v>
                </c:pt>
                <c:pt idx="56685">
                  <c:v>461.30099999999999</c:v>
                </c:pt>
                <c:pt idx="56686">
                  <c:v>461.37900000000002</c:v>
                </c:pt>
                <c:pt idx="56687">
                  <c:v>461.44499999999999</c:v>
                </c:pt>
                <c:pt idx="56688">
                  <c:v>461.5</c:v>
                </c:pt>
                <c:pt idx="56689">
                  <c:v>461.54399999999993</c:v>
                </c:pt>
                <c:pt idx="56690">
                  <c:v>461.57599999999979</c:v>
                </c:pt>
                <c:pt idx="56691">
                  <c:v>461.59699999999958</c:v>
                </c:pt>
                <c:pt idx="56692">
                  <c:v>461.60599999999999</c:v>
                </c:pt>
                <c:pt idx="56693">
                  <c:v>461.60399999999993</c:v>
                </c:pt>
                <c:pt idx="56694">
                  <c:v>461.59099999999978</c:v>
                </c:pt>
                <c:pt idx="56695">
                  <c:v>461.56599999999975</c:v>
                </c:pt>
                <c:pt idx="56696">
                  <c:v>461.53</c:v>
                </c:pt>
                <c:pt idx="56697">
                  <c:v>461.48299999999978</c:v>
                </c:pt>
                <c:pt idx="56698">
                  <c:v>461.42399999999958</c:v>
                </c:pt>
                <c:pt idx="56699">
                  <c:v>461.35399999999993</c:v>
                </c:pt>
                <c:pt idx="56700">
                  <c:v>461.2729999999998</c:v>
                </c:pt>
                <c:pt idx="56701">
                  <c:v>461.18</c:v>
                </c:pt>
                <c:pt idx="56702">
                  <c:v>461.07599999999979</c:v>
                </c:pt>
                <c:pt idx="56703">
                  <c:v>460.96099999999979</c:v>
                </c:pt>
                <c:pt idx="56704">
                  <c:v>460.834</c:v>
                </c:pt>
                <c:pt idx="56705">
                  <c:v>460.69600000000003</c:v>
                </c:pt>
                <c:pt idx="56706">
                  <c:v>460.54700000000008</c:v>
                </c:pt>
                <c:pt idx="56707">
                  <c:v>460.3859999999998</c:v>
                </c:pt>
                <c:pt idx="56708">
                  <c:v>460.21499999999975</c:v>
                </c:pt>
                <c:pt idx="56709">
                  <c:v>460.03099999999978</c:v>
                </c:pt>
                <c:pt idx="56710">
                  <c:v>459.83699999999965</c:v>
                </c:pt>
                <c:pt idx="56711">
                  <c:v>459.63200000000001</c:v>
                </c:pt>
                <c:pt idx="56712">
                  <c:v>459.41499999999979</c:v>
                </c:pt>
                <c:pt idx="56713">
                  <c:v>459.18700000000001</c:v>
                </c:pt>
                <c:pt idx="56714">
                  <c:v>458.94799999999975</c:v>
                </c:pt>
                <c:pt idx="56715">
                  <c:v>458.69799999999975</c:v>
                </c:pt>
                <c:pt idx="56716">
                  <c:v>458.43699999999961</c:v>
                </c:pt>
                <c:pt idx="56717">
                  <c:v>458.16500000000002</c:v>
                </c:pt>
                <c:pt idx="56718">
                  <c:v>457.88099999999974</c:v>
                </c:pt>
                <c:pt idx="56719">
                  <c:v>457.58699999999965</c:v>
                </c:pt>
                <c:pt idx="56720">
                  <c:v>457.28099999999978</c:v>
                </c:pt>
                <c:pt idx="56721">
                  <c:v>456.96499999999975</c:v>
                </c:pt>
                <c:pt idx="56722">
                  <c:v>456.63799999999975</c:v>
                </c:pt>
                <c:pt idx="56723">
                  <c:v>456.29899999999958</c:v>
                </c:pt>
                <c:pt idx="56724">
                  <c:v>455.95</c:v>
                </c:pt>
                <c:pt idx="56725">
                  <c:v>455.59</c:v>
                </c:pt>
                <c:pt idx="56726">
                  <c:v>455.21899999999965</c:v>
                </c:pt>
                <c:pt idx="56727">
                  <c:v>454.83699999999965</c:v>
                </c:pt>
                <c:pt idx="56728">
                  <c:v>454.44400000000002</c:v>
                </c:pt>
                <c:pt idx="56729">
                  <c:v>454.041</c:v>
                </c:pt>
                <c:pt idx="56730">
                  <c:v>453.62700000000001</c:v>
                </c:pt>
                <c:pt idx="56731">
                  <c:v>453.202</c:v>
                </c:pt>
                <c:pt idx="56732">
                  <c:v>452.767</c:v>
                </c:pt>
                <c:pt idx="56733">
                  <c:v>452.32100000000003</c:v>
                </c:pt>
                <c:pt idx="56734">
                  <c:v>451.86399999999975</c:v>
                </c:pt>
                <c:pt idx="56735">
                  <c:v>451.39699999999965</c:v>
                </c:pt>
                <c:pt idx="56736">
                  <c:v>450.91899999999958</c:v>
                </c:pt>
                <c:pt idx="56737">
                  <c:v>450.43099999999959</c:v>
                </c:pt>
                <c:pt idx="56738">
                  <c:v>449.93199999999962</c:v>
                </c:pt>
                <c:pt idx="56739">
                  <c:v>449.42399999999958</c:v>
                </c:pt>
                <c:pt idx="56740">
                  <c:v>448.904</c:v>
                </c:pt>
                <c:pt idx="56741">
                  <c:v>448.375</c:v>
                </c:pt>
                <c:pt idx="56742">
                  <c:v>447.83499999999975</c:v>
                </c:pt>
                <c:pt idx="56743">
                  <c:v>447.28500000000003</c:v>
                </c:pt>
                <c:pt idx="56744">
                  <c:v>446.72399999999965</c:v>
                </c:pt>
                <c:pt idx="56745">
                  <c:v>446.15400000000022</c:v>
                </c:pt>
                <c:pt idx="56746">
                  <c:v>445.57400000000001</c:v>
                </c:pt>
                <c:pt idx="56747">
                  <c:v>444.98299999999978</c:v>
                </c:pt>
                <c:pt idx="56748">
                  <c:v>444.38299999999975</c:v>
                </c:pt>
                <c:pt idx="56749">
                  <c:v>443.77199999999965</c:v>
                </c:pt>
                <c:pt idx="56750">
                  <c:v>443.15199999999999</c:v>
                </c:pt>
                <c:pt idx="56751">
                  <c:v>442.52199999999965</c:v>
                </c:pt>
                <c:pt idx="56752">
                  <c:v>441.88200000000001</c:v>
                </c:pt>
                <c:pt idx="56753">
                  <c:v>441.23200000000003</c:v>
                </c:pt>
                <c:pt idx="56754">
                  <c:v>440.57299999999975</c:v>
                </c:pt>
                <c:pt idx="56755">
                  <c:v>439.904</c:v>
                </c:pt>
                <c:pt idx="56756">
                  <c:v>439.2249999999998</c:v>
                </c:pt>
                <c:pt idx="56757">
                  <c:v>438.53699999999958</c:v>
                </c:pt>
                <c:pt idx="56758">
                  <c:v>437.839</c:v>
                </c:pt>
                <c:pt idx="56759">
                  <c:v>437.13299999999975</c:v>
                </c:pt>
                <c:pt idx="56760">
                  <c:v>436.41599999999966</c:v>
                </c:pt>
                <c:pt idx="56761">
                  <c:v>435.69099999999975</c:v>
                </c:pt>
                <c:pt idx="56762">
                  <c:v>434.95599999999979</c:v>
                </c:pt>
                <c:pt idx="56763">
                  <c:v>434.21199999999965</c:v>
                </c:pt>
                <c:pt idx="56764">
                  <c:v>433.45800000000003</c:v>
                </c:pt>
                <c:pt idx="56765">
                  <c:v>432.69600000000003</c:v>
                </c:pt>
                <c:pt idx="56766">
                  <c:v>431.92499999999978</c:v>
                </c:pt>
                <c:pt idx="56767">
                  <c:v>431.14499999999998</c:v>
                </c:pt>
                <c:pt idx="56768">
                  <c:v>430.35599999999999</c:v>
                </c:pt>
                <c:pt idx="56769">
                  <c:v>429.55799999999999</c:v>
                </c:pt>
                <c:pt idx="56770">
                  <c:v>428.75099999999975</c:v>
                </c:pt>
                <c:pt idx="56771">
                  <c:v>427.93499999999977</c:v>
                </c:pt>
                <c:pt idx="56772">
                  <c:v>427.11099999999999</c:v>
                </c:pt>
                <c:pt idx="56773">
                  <c:v>426.279</c:v>
                </c:pt>
                <c:pt idx="56774">
                  <c:v>425.43799999999965</c:v>
                </c:pt>
                <c:pt idx="56775">
                  <c:v>424.58799999999979</c:v>
                </c:pt>
                <c:pt idx="56776">
                  <c:v>423.72999999999979</c:v>
                </c:pt>
                <c:pt idx="56777">
                  <c:v>422.86399999999975</c:v>
                </c:pt>
                <c:pt idx="56778">
                  <c:v>421.98899999999958</c:v>
                </c:pt>
                <c:pt idx="56779">
                  <c:v>421.10599999999999</c:v>
                </c:pt>
                <c:pt idx="56780">
                  <c:v>420.21499999999975</c:v>
                </c:pt>
                <c:pt idx="56781">
                  <c:v>419.31599999999975</c:v>
                </c:pt>
                <c:pt idx="56782">
                  <c:v>418.40899999999965</c:v>
                </c:pt>
                <c:pt idx="56783">
                  <c:v>417.49499999999978</c:v>
                </c:pt>
                <c:pt idx="56784">
                  <c:v>416.572</c:v>
                </c:pt>
                <c:pt idx="56785">
                  <c:v>415.64100000000002</c:v>
                </c:pt>
                <c:pt idx="56786">
                  <c:v>414.70299999999975</c:v>
                </c:pt>
                <c:pt idx="56787">
                  <c:v>413.75700000000001</c:v>
                </c:pt>
                <c:pt idx="56788">
                  <c:v>412.80399999999975</c:v>
                </c:pt>
                <c:pt idx="56789">
                  <c:v>411.84300000000002</c:v>
                </c:pt>
                <c:pt idx="56790">
                  <c:v>410.87400000000002</c:v>
                </c:pt>
                <c:pt idx="56791">
                  <c:v>409.8979999999998</c:v>
                </c:pt>
                <c:pt idx="56792">
                  <c:v>408.91499999999979</c:v>
                </c:pt>
                <c:pt idx="56793">
                  <c:v>407.92499999999978</c:v>
                </c:pt>
                <c:pt idx="56794">
                  <c:v>406.92799999999966</c:v>
                </c:pt>
                <c:pt idx="56795">
                  <c:v>405.92299999999977</c:v>
                </c:pt>
                <c:pt idx="56796">
                  <c:v>404.91099999999977</c:v>
                </c:pt>
                <c:pt idx="56797">
                  <c:v>403.89299999999974</c:v>
                </c:pt>
                <c:pt idx="56798">
                  <c:v>402.86799999999999</c:v>
                </c:pt>
                <c:pt idx="56799">
                  <c:v>401.83499999999975</c:v>
                </c:pt>
                <c:pt idx="56800">
                  <c:v>400.79700000000003</c:v>
                </c:pt>
                <c:pt idx="56801">
                  <c:v>399.75099999999975</c:v>
                </c:pt>
                <c:pt idx="56802">
                  <c:v>398.69900000000001</c:v>
                </c:pt>
                <c:pt idx="56803">
                  <c:v>397.64000000000021</c:v>
                </c:pt>
                <c:pt idx="56804">
                  <c:v>396.57499999999999</c:v>
                </c:pt>
                <c:pt idx="56805">
                  <c:v>395.50400000000002</c:v>
                </c:pt>
                <c:pt idx="56806">
                  <c:v>394.42599999999965</c:v>
                </c:pt>
                <c:pt idx="56807">
                  <c:v>393.34199999999993</c:v>
                </c:pt>
                <c:pt idx="56808">
                  <c:v>392.25200000000001</c:v>
                </c:pt>
                <c:pt idx="56809">
                  <c:v>391.15600000000001</c:v>
                </c:pt>
                <c:pt idx="56810">
                  <c:v>390.05399999999975</c:v>
                </c:pt>
                <c:pt idx="56811">
                  <c:v>388.94600000000003</c:v>
                </c:pt>
                <c:pt idx="56812">
                  <c:v>387.83199999999965</c:v>
                </c:pt>
                <c:pt idx="56813">
                  <c:v>386.71299999999979</c:v>
                </c:pt>
                <c:pt idx="56814">
                  <c:v>385.58799999999979</c:v>
                </c:pt>
                <c:pt idx="56815">
                  <c:v>384.45699999999965</c:v>
                </c:pt>
                <c:pt idx="56816">
                  <c:v>383.32</c:v>
                </c:pt>
                <c:pt idx="56817">
                  <c:v>382.17899999999975</c:v>
                </c:pt>
                <c:pt idx="56818">
                  <c:v>381.03099999999978</c:v>
                </c:pt>
                <c:pt idx="56819">
                  <c:v>379.87900000000002</c:v>
                </c:pt>
                <c:pt idx="56820">
                  <c:v>378.72099999999978</c:v>
                </c:pt>
                <c:pt idx="56821">
                  <c:v>377.55799999999999</c:v>
                </c:pt>
                <c:pt idx="56822">
                  <c:v>376.39</c:v>
                </c:pt>
                <c:pt idx="56823">
                  <c:v>375.21699999999959</c:v>
                </c:pt>
                <c:pt idx="56824">
                  <c:v>374.03899999999965</c:v>
                </c:pt>
                <c:pt idx="56825">
                  <c:v>372.85700000000008</c:v>
                </c:pt>
                <c:pt idx="56826">
                  <c:v>371.66899999999993</c:v>
                </c:pt>
                <c:pt idx="56827">
                  <c:v>370.47699999999958</c:v>
                </c:pt>
                <c:pt idx="56828">
                  <c:v>369.28</c:v>
                </c:pt>
                <c:pt idx="56829">
                  <c:v>368.07799999999975</c:v>
                </c:pt>
                <c:pt idx="56830">
                  <c:v>366.87200000000001</c:v>
                </c:pt>
                <c:pt idx="56831">
                  <c:v>365.66199999999975</c:v>
                </c:pt>
                <c:pt idx="56832">
                  <c:v>364.447</c:v>
                </c:pt>
                <c:pt idx="56833">
                  <c:v>363.22799999999978</c:v>
                </c:pt>
                <c:pt idx="56834">
                  <c:v>362.005</c:v>
                </c:pt>
                <c:pt idx="56835">
                  <c:v>360.77799999999979</c:v>
                </c:pt>
                <c:pt idx="56836">
                  <c:v>359.54700000000008</c:v>
                </c:pt>
                <c:pt idx="56837">
                  <c:v>358.31200000000001</c:v>
                </c:pt>
                <c:pt idx="56838">
                  <c:v>357.07299999999975</c:v>
                </c:pt>
                <c:pt idx="56839">
                  <c:v>355.83</c:v>
                </c:pt>
                <c:pt idx="56840">
                  <c:v>354.58300000000003</c:v>
                </c:pt>
                <c:pt idx="56841">
                  <c:v>353.33300000000003</c:v>
                </c:pt>
                <c:pt idx="56842">
                  <c:v>352.07900000000001</c:v>
                </c:pt>
                <c:pt idx="56843">
                  <c:v>350.82100000000003</c:v>
                </c:pt>
                <c:pt idx="56844">
                  <c:v>349.56</c:v>
                </c:pt>
                <c:pt idx="56845">
                  <c:v>348.29599999999965</c:v>
                </c:pt>
                <c:pt idx="56846">
                  <c:v>347.02799999999979</c:v>
                </c:pt>
                <c:pt idx="56847">
                  <c:v>345.75700000000001</c:v>
                </c:pt>
                <c:pt idx="56848">
                  <c:v>344.48299999999978</c:v>
                </c:pt>
                <c:pt idx="56849">
                  <c:v>343.20599999999979</c:v>
                </c:pt>
                <c:pt idx="56850">
                  <c:v>341.92599999999965</c:v>
                </c:pt>
                <c:pt idx="56851">
                  <c:v>340.64299999999997</c:v>
                </c:pt>
                <c:pt idx="56852">
                  <c:v>339.35700000000008</c:v>
                </c:pt>
                <c:pt idx="56853">
                  <c:v>338.06799999999993</c:v>
                </c:pt>
                <c:pt idx="56854">
                  <c:v>336.77699999999965</c:v>
                </c:pt>
                <c:pt idx="56855">
                  <c:v>335.48200000000003</c:v>
                </c:pt>
                <c:pt idx="56856">
                  <c:v>334.18599999999975</c:v>
                </c:pt>
                <c:pt idx="56857">
                  <c:v>332.8859999999998</c:v>
                </c:pt>
                <c:pt idx="56858">
                  <c:v>331.584</c:v>
                </c:pt>
                <c:pt idx="56859">
                  <c:v>330.28</c:v>
                </c:pt>
                <c:pt idx="56860">
                  <c:v>328.97299999999979</c:v>
                </c:pt>
                <c:pt idx="56861">
                  <c:v>327.66500000000002</c:v>
                </c:pt>
                <c:pt idx="56862">
                  <c:v>326.35399999999993</c:v>
                </c:pt>
                <c:pt idx="56863">
                  <c:v>325.04000000000002</c:v>
                </c:pt>
                <c:pt idx="56864">
                  <c:v>323.7249999999998</c:v>
                </c:pt>
                <c:pt idx="56865">
                  <c:v>322.40799999999979</c:v>
                </c:pt>
                <c:pt idx="56866">
                  <c:v>321.089</c:v>
                </c:pt>
                <c:pt idx="56867">
                  <c:v>319.76799999999974</c:v>
                </c:pt>
                <c:pt idx="56868">
                  <c:v>318.44499999999999</c:v>
                </c:pt>
                <c:pt idx="56869">
                  <c:v>317.12</c:v>
                </c:pt>
                <c:pt idx="56870">
                  <c:v>315.79399999999958</c:v>
                </c:pt>
                <c:pt idx="56871">
                  <c:v>314.46599999999978</c:v>
                </c:pt>
                <c:pt idx="56872">
                  <c:v>313.1359999999998</c:v>
                </c:pt>
                <c:pt idx="56873">
                  <c:v>311.80500000000001</c:v>
                </c:pt>
                <c:pt idx="56874">
                  <c:v>310.47299999999979</c:v>
                </c:pt>
                <c:pt idx="56875">
                  <c:v>309.13900000000001</c:v>
                </c:pt>
                <c:pt idx="56876">
                  <c:v>307.80399999999975</c:v>
                </c:pt>
                <c:pt idx="56877">
                  <c:v>306.46799999999979</c:v>
                </c:pt>
                <c:pt idx="56878">
                  <c:v>305.13</c:v>
                </c:pt>
                <c:pt idx="56879">
                  <c:v>303.79099999999966</c:v>
                </c:pt>
                <c:pt idx="56880">
                  <c:v>302.452</c:v>
                </c:pt>
                <c:pt idx="56881">
                  <c:v>301.11099999999999</c:v>
                </c:pt>
                <c:pt idx="56882">
                  <c:v>299.76900000000001</c:v>
                </c:pt>
                <c:pt idx="56883">
                  <c:v>298.42599999999965</c:v>
                </c:pt>
                <c:pt idx="56884">
                  <c:v>297.08300000000003</c:v>
                </c:pt>
                <c:pt idx="56885">
                  <c:v>295.73899999999958</c:v>
                </c:pt>
                <c:pt idx="56886">
                  <c:v>294.39400000000001</c:v>
                </c:pt>
                <c:pt idx="56887">
                  <c:v>293.048</c:v>
                </c:pt>
                <c:pt idx="56888">
                  <c:v>291.702</c:v>
                </c:pt>
                <c:pt idx="56889">
                  <c:v>290.35500000000002</c:v>
                </c:pt>
                <c:pt idx="56890">
                  <c:v>289.00700000000001</c:v>
                </c:pt>
                <c:pt idx="56891">
                  <c:v>287.65899999999999</c:v>
                </c:pt>
                <c:pt idx="56892">
                  <c:v>286.31099999999975</c:v>
                </c:pt>
                <c:pt idx="56893">
                  <c:v>284.96199999999965</c:v>
                </c:pt>
                <c:pt idx="56894">
                  <c:v>283.613</c:v>
                </c:pt>
                <c:pt idx="56895">
                  <c:v>282.26400000000001</c:v>
                </c:pt>
                <c:pt idx="56896">
                  <c:v>280.91499999999979</c:v>
                </c:pt>
                <c:pt idx="56897">
                  <c:v>279.565</c:v>
                </c:pt>
                <c:pt idx="56898">
                  <c:v>278.21599999999978</c:v>
                </c:pt>
                <c:pt idx="56899">
                  <c:v>276.86599999999999</c:v>
                </c:pt>
                <c:pt idx="56900">
                  <c:v>275.51599999999979</c:v>
                </c:pt>
                <c:pt idx="56901">
                  <c:v>274.166</c:v>
                </c:pt>
                <c:pt idx="56902">
                  <c:v>272.81700000000001</c:v>
                </c:pt>
                <c:pt idx="56903">
                  <c:v>271.46699999999959</c:v>
                </c:pt>
                <c:pt idx="56904">
                  <c:v>270.11799999999999</c:v>
                </c:pt>
                <c:pt idx="56905">
                  <c:v>268.76900000000001</c:v>
                </c:pt>
                <c:pt idx="56906">
                  <c:v>267.41999999999979</c:v>
                </c:pt>
                <c:pt idx="56907">
                  <c:v>266.072</c:v>
                </c:pt>
                <c:pt idx="56908">
                  <c:v>264.72299999999979</c:v>
                </c:pt>
                <c:pt idx="56909">
                  <c:v>263.37599999999975</c:v>
                </c:pt>
                <c:pt idx="56910">
                  <c:v>262.02799999999979</c:v>
                </c:pt>
                <c:pt idx="56911">
                  <c:v>260.68200000000002</c:v>
                </c:pt>
                <c:pt idx="56912">
                  <c:v>259.33499999999975</c:v>
                </c:pt>
                <c:pt idx="56913">
                  <c:v>257.98899999999958</c:v>
                </c:pt>
                <c:pt idx="56914">
                  <c:v>256.64400000000023</c:v>
                </c:pt>
                <c:pt idx="56915">
                  <c:v>255.3</c:v>
                </c:pt>
                <c:pt idx="56916">
                  <c:v>253.95600000000007</c:v>
                </c:pt>
                <c:pt idx="56917">
                  <c:v>252.61299999999997</c:v>
                </c:pt>
                <c:pt idx="56918">
                  <c:v>251.26999999999998</c:v>
                </c:pt>
                <c:pt idx="56919">
                  <c:v>249.929</c:v>
                </c:pt>
                <c:pt idx="56920">
                  <c:v>248.58800000000011</c:v>
                </c:pt>
                <c:pt idx="56921">
                  <c:v>247.24899999999997</c:v>
                </c:pt>
                <c:pt idx="56922">
                  <c:v>245.91</c:v>
                </c:pt>
                <c:pt idx="56923">
                  <c:v>244.572</c:v>
                </c:pt>
                <c:pt idx="56924">
                  <c:v>243.23499999999999</c:v>
                </c:pt>
                <c:pt idx="56925">
                  <c:v>241.899</c:v>
                </c:pt>
                <c:pt idx="56926">
                  <c:v>240.56399999999999</c:v>
                </c:pt>
                <c:pt idx="56927">
                  <c:v>239.23</c:v>
                </c:pt>
                <c:pt idx="56928">
                  <c:v>237.89700000000011</c:v>
                </c:pt>
                <c:pt idx="56929">
                  <c:v>236.565</c:v>
                </c:pt>
                <c:pt idx="56930">
                  <c:v>235.23499999999999</c:v>
                </c:pt>
                <c:pt idx="56931">
                  <c:v>233.90600000000001</c:v>
                </c:pt>
                <c:pt idx="56932">
                  <c:v>232.578</c:v>
                </c:pt>
                <c:pt idx="56933">
                  <c:v>231.251</c:v>
                </c:pt>
                <c:pt idx="56934">
                  <c:v>229.92600000000004</c:v>
                </c:pt>
                <c:pt idx="56935">
                  <c:v>228.602</c:v>
                </c:pt>
                <c:pt idx="56936">
                  <c:v>227.27899999999997</c:v>
                </c:pt>
                <c:pt idx="56937">
                  <c:v>225.95800000000011</c:v>
                </c:pt>
                <c:pt idx="56938">
                  <c:v>224.63800000000001</c:v>
                </c:pt>
                <c:pt idx="56939">
                  <c:v>223.31900000000002</c:v>
                </c:pt>
                <c:pt idx="56940">
                  <c:v>222.00200000000001</c:v>
                </c:pt>
                <c:pt idx="56941">
                  <c:v>220.68700000000001</c:v>
                </c:pt>
                <c:pt idx="56942">
                  <c:v>219.37200000000001</c:v>
                </c:pt>
                <c:pt idx="56943">
                  <c:v>218.06</c:v>
                </c:pt>
                <c:pt idx="56944">
                  <c:v>216.74899999999997</c:v>
                </c:pt>
                <c:pt idx="56945">
                  <c:v>215.43900000000002</c:v>
                </c:pt>
                <c:pt idx="56946">
                  <c:v>214.13200000000001</c:v>
                </c:pt>
                <c:pt idx="56947">
                  <c:v>212.82600000000011</c:v>
                </c:pt>
                <c:pt idx="56948">
                  <c:v>211.52100000000004</c:v>
                </c:pt>
                <c:pt idx="56949">
                  <c:v>210.21799999999999</c:v>
                </c:pt>
                <c:pt idx="56950">
                  <c:v>208.917</c:v>
                </c:pt>
                <c:pt idx="56951">
                  <c:v>207.61799999999999</c:v>
                </c:pt>
                <c:pt idx="56952">
                  <c:v>206.32000000000011</c:v>
                </c:pt>
                <c:pt idx="56953">
                  <c:v>205.024</c:v>
                </c:pt>
                <c:pt idx="56954">
                  <c:v>203.73</c:v>
                </c:pt>
                <c:pt idx="56955">
                  <c:v>202.43800000000007</c:v>
                </c:pt>
                <c:pt idx="56956">
                  <c:v>201.14699999999999</c:v>
                </c:pt>
                <c:pt idx="56957">
                  <c:v>199.85900000000001</c:v>
                </c:pt>
                <c:pt idx="56958">
                  <c:v>198.572</c:v>
                </c:pt>
                <c:pt idx="56959">
                  <c:v>197.28700000000001</c:v>
                </c:pt>
                <c:pt idx="56960">
                  <c:v>196.00399999999999</c:v>
                </c:pt>
                <c:pt idx="56961">
                  <c:v>194.72300000000001</c:v>
                </c:pt>
                <c:pt idx="56962">
                  <c:v>193.44300000000001</c:v>
                </c:pt>
                <c:pt idx="56963">
                  <c:v>192.166</c:v>
                </c:pt>
                <c:pt idx="56964">
                  <c:v>190.8910000000001</c:v>
                </c:pt>
                <c:pt idx="56965">
                  <c:v>189.61699999999999</c:v>
                </c:pt>
                <c:pt idx="56966">
                  <c:v>188.346</c:v>
                </c:pt>
                <c:pt idx="56967">
                  <c:v>187.077</c:v>
                </c:pt>
                <c:pt idx="56968">
                  <c:v>185.809</c:v>
                </c:pt>
                <c:pt idx="56969">
                  <c:v>184.54399999999998</c:v>
                </c:pt>
                <c:pt idx="56970">
                  <c:v>183.28100000000001</c:v>
                </c:pt>
                <c:pt idx="56971">
                  <c:v>182.01900000000001</c:v>
                </c:pt>
                <c:pt idx="56972">
                  <c:v>180.76</c:v>
                </c:pt>
                <c:pt idx="56973">
                  <c:v>179.50299999999999</c:v>
                </c:pt>
                <c:pt idx="56974">
                  <c:v>178.24799999999999</c:v>
                </c:pt>
                <c:pt idx="56975">
                  <c:v>176.995</c:v>
                </c:pt>
                <c:pt idx="56976">
                  <c:v>175.74499999999998</c:v>
                </c:pt>
                <c:pt idx="56977">
                  <c:v>174.49600000000001</c:v>
                </c:pt>
                <c:pt idx="56978">
                  <c:v>173.24899999999997</c:v>
                </c:pt>
                <c:pt idx="56979">
                  <c:v>172.005</c:v>
                </c:pt>
                <c:pt idx="56980">
                  <c:v>170.76300000000001</c:v>
                </c:pt>
                <c:pt idx="56981">
                  <c:v>169.523</c:v>
                </c:pt>
                <c:pt idx="56982">
                  <c:v>168.285</c:v>
                </c:pt>
                <c:pt idx="56983">
                  <c:v>167.04900000000001</c:v>
                </c:pt>
                <c:pt idx="56984">
                  <c:v>165.816</c:v>
                </c:pt>
                <c:pt idx="56985">
                  <c:v>164.58500000000001</c:v>
                </c:pt>
                <c:pt idx="56986">
                  <c:v>163.35600000000011</c:v>
                </c:pt>
                <c:pt idx="56987">
                  <c:v>162.12900000000002</c:v>
                </c:pt>
                <c:pt idx="56988">
                  <c:v>160.904</c:v>
                </c:pt>
                <c:pt idx="56989">
                  <c:v>159.68200000000004</c:v>
                </c:pt>
                <c:pt idx="56990">
                  <c:v>158.46200000000007</c:v>
                </c:pt>
                <c:pt idx="56991">
                  <c:v>157.24399999999989</c:v>
                </c:pt>
                <c:pt idx="56992">
                  <c:v>156.029</c:v>
                </c:pt>
                <c:pt idx="56993">
                  <c:v>154.816</c:v>
                </c:pt>
                <c:pt idx="56994">
                  <c:v>153.60499999999999</c:v>
                </c:pt>
                <c:pt idx="56995">
                  <c:v>152.39600000000004</c:v>
                </c:pt>
                <c:pt idx="56996">
                  <c:v>151.19</c:v>
                </c:pt>
                <c:pt idx="56997">
                  <c:v>149.9860000000001</c:v>
                </c:pt>
                <c:pt idx="56998">
                  <c:v>148.78399999999999</c:v>
                </c:pt>
                <c:pt idx="56999">
                  <c:v>147.58500000000001</c:v>
                </c:pt>
                <c:pt idx="57000">
                  <c:v>146.38800000000012</c:v>
                </c:pt>
                <c:pt idx="57001">
                  <c:v>145.19300000000001</c:v>
                </c:pt>
                <c:pt idx="57002">
                  <c:v>144.001</c:v>
                </c:pt>
                <c:pt idx="57003">
                  <c:v>142.81100000000001</c:v>
                </c:pt>
                <c:pt idx="57004">
                  <c:v>141.624</c:v>
                </c:pt>
                <c:pt idx="57005">
                  <c:v>140.43900000000002</c:v>
                </c:pt>
                <c:pt idx="57006">
                  <c:v>139.256</c:v>
                </c:pt>
                <c:pt idx="57007">
                  <c:v>138.07599999999999</c:v>
                </c:pt>
                <c:pt idx="57008">
                  <c:v>136.89700000000011</c:v>
                </c:pt>
                <c:pt idx="57009">
                  <c:v>135.72200000000001</c:v>
                </c:pt>
                <c:pt idx="57010">
                  <c:v>134.54900000000001</c:v>
                </c:pt>
                <c:pt idx="57011">
                  <c:v>133.37800000000001</c:v>
                </c:pt>
                <c:pt idx="57012">
                  <c:v>132.20999999999998</c:v>
                </c:pt>
                <c:pt idx="57013">
                  <c:v>131.04399999999998</c:v>
                </c:pt>
                <c:pt idx="57014">
                  <c:v>129.88100000000011</c:v>
                </c:pt>
                <c:pt idx="57015">
                  <c:v>128.72</c:v>
                </c:pt>
                <c:pt idx="57016">
                  <c:v>127.56100000000002</c:v>
                </c:pt>
                <c:pt idx="57017">
                  <c:v>126.405</c:v>
                </c:pt>
                <c:pt idx="57018">
                  <c:v>125.252</c:v>
                </c:pt>
                <c:pt idx="57019">
                  <c:v>124.101</c:v>
                </c:pt>
                <c:pt idx="57020">
                  <c:v>122.952</c:v>
                </c:pt>
                <c:pt idx="57021">
                  <c:v>121.806</c:v>
                </c:pt>
                <c:pt idx="57022">
                  <c:v>120.663</c:v>
                </c:pt>
                <c:pt idx="57023">
                  <c:v>119.52200000000001</c:v>
                </c:pt>
                <c:pt idx="57024">
                  <c:v>118.383</c:v>
                </c:pt>
                <c:pt idx="57025">
                  <c:v>117.24700000000006</c:v>
                </c:pt>
                <c:pt idx="57026">
                  <c:v>116.114</c:v>
                </c:pt>
                <c:pt idx="57027">
                  <c:v>114.983</c:v>
                </c:pt>
                <c:pt idx="57028">
                  <c:v>113.85499999999999</c:v>
                </c:pt>
                <c:pt idx="57029">
                  <c:v>112.729</c:v>
                </c:pt>
                <c:pt idx="57030">
                  <c:v>111.60599999999998</c:v>
                </c:pt>
                <c:pt idx="57031">
                  <c:v>110.485</c:v>
                </c:pt>
                <c:pt idx="57032">
                  <c:v>109.367</c:v>
                </c:pt>
                <c:pt idx="57033">
                  <c:v>108.252</c:v>
                </c:pt>
                <c:pt idx="57034">
                  <c:v>107.139</c:v>
                </c:pt>
                <c:pt idx="57035">
                  <c:v>106.029</c:v>
                </c:pt>
                <c:pt idx="57036">
                  <c:v>104.922</c:v>
                </c:pt>
                <c:pt idx="57037">
                  <c:v>103.81699999999999</c:v>
                </c:pt>
                <c:pt idx="57038">
                  <c:v>102.715</c:v>
                </c:pt>
                <c:pt idx="57039">
                  <c:v>101.61499999999999</c:v>
                </c:pt>
                <c:pt idx="57040">
                  <c:v>100.51900000000002</c:v>
                </c:pt>
                <c:pt idx="57041">
                  <c:v>99.424600000000027</c:v>
                </c:pt>
                <c:pt idx="57042">
                  <c:v>98.333299999999994</c:v>
                </c:pt>
                <c:pt idx="57043">
                  <c:v>97.244600000000077</c:v>
                </c:pt>
                <c:pt idx="57044">
                  <c:v>96.158799999999943</c:v>
                </c:pt>
                <c:pt idx="57045">
                  <c:v>95.07559999999998</c:v>
                </c:pt>
                <c:pt idx="57046">
                  <c:v>93.9953</c:v>
                </c:pt>
                <c:pt idx="57047">
                  <c:v>92.917700000000025</c:v>
                </c:pt>
                <c:pt idx="57048">
                  <c:v>91.8429</c:v>
                </c:pt>
                <c:pt idx="57049">
                  <c:v>90.771000000000001</c:v>
                </c:pt>
                <c:pt idx="57050">
                  <c:v>89.701700000000002</c:v>
                </c:pt>
                <c:pt idx="57051">
                  <c:v>88.635499999999979</c:v>
                </c:pt>
                <c:pt idx="57052">
                  <c:v>87.572000000000003</c:v>
                </c:pt>
                <c:pt idx="57053">
                  <c:v>86.511300000000006</c:v>
                </c:pt>
                <c:pt idx="57054">
                  <c:v>85.453599999999994</c:v>
                </c:pt>
                <c:pt idx="57055">
                  <c:v>84.39879999999998</c:v>
                </c:pt>
                <c:pt idx="57056">
                  <c:v>83.346900000000005</c:v>
                </c:pt>
                <c:pt idx="57057">
                  <c:v>82.298000000000002</c:v>
                </c:pt>
                <c:pt idx="57058">
                  <c:v>81.251900000000006</c:v>
                </c:pt>
                <c:pt idx="57059">
                  <c:v>80.2089</c:v>
                </c:pt>
                <c:pt idx="57060">
                  <c:v>79.168799999999948</c:v>
                </c:pt>
                <c:pt idx="57061">
                  <c:v>78.131799999999998</c:v>
                </c:pt>
                <c:pt idx="57062">
                  <c:v>77.097700000000003</c:v>
                </c:pt>
                <c:pt idx="57063">
                  <c:v>76.066699999999997</c:v>
                </c:pt>
                <c:pt idx="57064">
                  <c:v>75.038699999999992</c:v>
                </c:pt>
                <c:pt idx="57065">
                  <c:v>74.013999999999996</c:v>
                </c:pt>
                <c:pt idx="57066">
                  <c:v>72.992099999999994</c:v>
                </c:pt>
                <c:pt idx="57067">
                  <c:v>71.973500000000001</c:v>
                </c:pt>
                <c:pt idx="57068">
                  <c:v>70.958100000000002</c:v>
                </c:pt>
                <c:pt idx="57069">
                  <c:v>69.945800000000006</c:v>
                </c:pt>
                <c:pt idx="57070">
                  <c:v>68.936700000000002</c:v>
                </c:pt>
                <c:pt idx="57071">
                  <c:v>67.930800000000005</c:v>
                </c:pt>
                <c:pt idx="57072">
                  <c:v>66.928100000000001</c:v>
                </c:pt>
                <c:pt idx="57073">
                  <c:v>65.928699999999992</c:v>
                </c:pt>
                <c:pt idx="57074">
                  <c:v>64.932599999999994</c:v>
                </c:pt>
                <c:pt idx="57075">
                  <c:v>63.939800000000005</c:v>
                </c:pt>
                <c:pt idx="57076">
                  <c:v>62.950299999999999</c:v>
                </c:pt>
                <c:pt idx="57077">
                  <c:v>61.964300000000001</c:v>
                </c:pt>
                <c:pt idx="57078">
                  <c:v>60.981599999999993</c:v>
                </c:pt>
                <c:pt idx="57079">
                  <c:v>60.002200000000002</c:v>
                </c:pt>
                <c:pt idx="57080">
                  <c:v>59.026400000000002</c:v>
                </c:pt>
                <c:pt idx="57081">
                  <c:v>58.053899999999999</c:v>
                </c:pt>
                <c:pt idx="57082">
                  <c:v>57.085100000000011</c:v>
                </c:pt>
                <c:pt idx="57083">
                  <c:v>56.119600000000005</c:v>
                </c:pt>
                <c:pt idx="57084">
                  <c:v>55.157800000000002</c:v>
                </c:pt>
                <c:pt idx="57085">
                  <c:v>54.199600000000011</c:v>
                </c:pt>
                <c:pt idx="57086">
                  <c:v>53.244900000000001</c:v>
                </c:pt>
                <c:pt idx="57087">
                  <c:v>52.293900000000029</c:v>
                </c:pt>
                <c:pt idx="57088">
                  <c:v>51.346600000000002</c:v>
                </c:pt>
                <c:pt idx="57089">
                  <c:v>50.402900000000002</c:v>
                </c:pt>
                <c:pt idx="57090">
                  <c:v>49.463000000000001</c:v>
                </c:pt>
                <c:pt idx="57091">
                  <c:v>48.526900000000012</c:v>
                </c:pt>
                <c:pt idx="57092">
                  <c:v>47.5946</c:v>
                </c:pt>
                <c:pt idx="57093">
                  <c:v>46.666000000000011</c:v>
                </c:pt>
                <c:pt idx="57094">
                  <c:v>45.741400000000006</c:v>
                </c:pt>
                <c:pt idx="57095">
                  <c:v>44.820600000000006</c:v>
                </c:pt>
                <c:pt idx="57096">
                  <c:v>43.903800000000004</c:v>
                </c:pt>
                <c:pt idx="57097">
                  <c:v>42.991</c:v>
                </c:pt>
                <c:pt idx="57098">
                  <c:v>42.082100000000011</c:v>
                </c:pt>
                <c:pt idx="57099">
                  <c:v>41.177300000000002</c:v>
                </c:pt>
                <c:pt idx="57100">
                  <c:v>40.276600000000002</c:v>
                </c:pt>
                <c:pt idx="57101">
                  <c:v>39.379899999999999</c:v>
                </c:pt>
                <c:pt idx="57102">
                  <c:v>38.487499999999997</c:v>
                </c:pt>
                <c:pt idx="57103">
                  <c:v>37.599100000000028</c:v>
                </c:pt>
                <c:pt idx="57104">
                  <c:v>36.715100000000028</c:v>
                </c:pt>
                <c:pt idx="57105">
                  <c:v>35.8354</c:v>
                </c:pt>
                <c:pt idx="57106">
                  <c:v>34.959699999999998</c:v>
                </c:pt>
                <c:pt idx="57107">
                  <c:v>34.0886</c:v>
                </c:pt>
                <c:pt idx="57108">
                  <c:v>33.221800000000002</c:v>
                </c:pt>
                <c:pt idx="57109">
                  <c:v>32.359400000000001</c:v>
                </c:pt>
                <c:pt idx="57110">
                  <c:v>31.5015</c:v>
                </c:pt>
                <c:pt idx="57111">
                  <c:v>30.648</c:v>
                </c:pt>
                <c:pt idx="57112">
                  <c:v>29.799199999999981</c:v>
                </c:pt>
                <c:pt idx="57113">
                  <c:v>28.954899999999999</c:v>
                </c:pt>
                <c:pt idx="57114">
                  <c:v>28.115200000000005</c:v>
                </c:pt>
                <c:pt idx="57115">
                  <c:v>27.280299999999979</c:v>
                </c:pt>
                <c:pt idx="57116">
                  <c:v>26.45</c:v>
                </c:pt>
                <c:pt idx="57117">
                  <c:v>25.624500000000001</c:v>
                </c:pt>
                <c:pt idx="57118">
                  <c:v>24.803799999999981</c:v>
                </c:pt>
                <c:pt idx="57119">
                  <c:v>23.9879</c:v>
                </c:pt>
                <c:pt idx="57120">
                  <c:v>23.177000000000014</c:v>
                </c:pt>
                <c:pt idx="57121">
                  <c:v>22.370899999999999</c:v>
                </c:pt>
                <c:pt idx="57122">
                  <c:v>21.569800000000001</c:v>
                </c:pt>
                <c:pt idx="57123">
                  <c:v>20.773800000000001</c:v>
                </c:pt>
                <c:pt idx="57124">
                  <c:v>19.982899999999979</c:v>
                </c:pt>
                <c:pt idx="57125">
                  <c:v>19.197099999999999</c:v>
                </c:pt>
                <c:pt idx="57126">
                  <c:v>18.416499999999989</c:v>
                </c:pt>
                <c:pt idx="57127">
                  <c:v>17.641100000000005</c:v>
                </c:pt>
                <c:pt idx="57128">
                  <c:v>16.870899999999999</c:v>
                </c:pt>
                <c:pt idx="57129">
                  <c:v>16.106100000000001</c:v>
                </c:pt>
                <c:pt idx="57130">
                  <c:v>15.3466</c:v>
                </c:pt>
                <c:pt idx="57131">
                  <c:v>14.592600000000004</c:v>
                </c:pt>
                <c:pt idx="57132">
                  <c:v>13.844000000000001</c:v>
                </c:pt>
                <c:pt idx="57133">
                  <c:v>13.100900000000001</c:v>
                </c:pt>
                <c:pt idx="57134">
                  <c:v>12.363400000000007</c:v>
                </c:pt>
                <c:pt idx="57135">
                  <c:v>11.631600000000001</c:v>
                </c:pt>
                <c:pt idx="57136">
                  <c:v>10.905400000000007</c:v>
                </c:pt>
                <c:pt idx="57137">
                  <c:v>10.185</c:v>
                </c:pt>
                <c:pt idx="57138">
                  <c:v>9.4702200000000012</c:v>
                </c:pt>
                <c:pt idx="57139">
                  <c:v>8.7613900000000005</c:v>
                </c:pt>
                <c:pt idx="57140">
                  <c:v>8.0583299999999998</c:v>
                </c:pt>
                <c:pt idx="57141">
                  <c:v>7.3612399999999996</c:v>
                </c:pt>
                <c:pt idx="57142">
                  <c:v>6.6702399999999997</c:v>
                </c:pt>
                <c:pt idx="57143">
                  <c:v>5.9850700000000003</c:v>
                </c:pt>
                <c:pt idx="57144">
                  <c:v>5.3062199999999997</c:v>
                </c:pt>
                <c:pt idx="57145">
                  <c:v>4.6334299999999997</c:v>
                </c:pt>
                <c:pt idx="57146">
                  <c:v>3.9668499999999973</c:v>
                </c:pt>
                <c:pt idx="57147">
                  <c:v>3.3063799999999981</c:v>
                </c:pt>
                <c:pt idx="57148">
                  <c:v>2.6524299999999981</c:v>
                </c:pt>
                <c:pt idx="57149">
                  <c:v>2.0047000000000001</c:v>
                </c:pt>
                <c:pt idx="57150">
                  <c:v>1.36344</c:v>
                </c:pt>
                <c:pt idx="57151">
                  <c:v>0.72864200000000046</c:v>
                </c:pt>
                <c:pt idx="57152">
                  <c:v>0.100484</c:v>
                </c:pt>
                <c:pt idx="57153">
                  <c:v>-0.52121499999999943</c:v>
                </c:pt>
                <c:pt idx="57154">
                  <c:v>-1.1362099999999999</c:v>
                </c:pt>
                <c:pt idx="57155">
                  <c:v>-1.74454</c:v>
                </c:pt>
                <c:pt idx="57156">
                  <c:v>-2.3461799999999982</c:v>
                </c:pt>
                <c:pt idx="57157">
                  <c:v>-2.94089</c:v>
                </c:pt>
                <c:pt idx="57158">
                  <c:v>-3.5288399999999998</c:v>
                </c:pt>
                <c:pt idx="57159">
                  <c:v>-4.10975</c:v>
                </c:pt>
                <c:pt idx="57160">
                  <c:v>-4.6837600000000004</c:v>
                </c:pt>
                <c:pt idx="57161">
                  <c:v>-5.25068</c:v>
                </c:pt>
                <c:pt idx="57162">
                  <c:v>-5.8104299999999975</c:v>
                </c:pt>
                <c:pt idx="57163">
                  <c:v>-6.3632799999999996</c:v>
                </c:pt>
                <c:pt idx="57164">
                  <c:v>-6.9086400000000037</c:v>
                </c:pt>
                <c:pt idx="57165">
                  <c:v>-7.4469200000000004</c:v>
                </c:pt>
                <c:pt idx="57166">
                  <c:v>-7.9777500000000003</c:v>
                </c:pt>
                <c:pt idx="57167">
                  <c:v>-8.5013299999999994</c:v>
                </c:pt>
                <c:pt idx="57168">
                  <c:v>-9.017240000000001</c:v>
                </c:pt>
                <c:pt idx="57169">
                  <c:v>-9.5258300000000027</c:v>
                </c:pt>
                <c:pt idx="57170">
                  <c:v>-10.0268</c:v>
                </c:pt>
                <c:pt idx="57171">
                  <c:v>-10.520200000000001</c:v>
                </c:pt>
                <c:pt idx="57172">
                  <c:v>-11.0059</c:v>
                </c:pt>
                <c:pt idx="57173">
                  <c:v>-11.4838</c:v>
                </c:pt>
                <c:pt idx="57174">
                  <c:v>-11.9541</c:v>
                </c:pt>
                <c:pt idx="57175">
                  <c:v>-12.4163</c:v>
                </c:pt>
                <c:pt idx="57176">
                  <c:v>-12.870700000000006</c:v>
                </c:pt>
                <c:pt idx="57177">
                  <c:v>-13.3172</c:v>
                </c:pt>
                <c:pt idx="57178">
                  <c:v>-13.755700000000004</c:v>
                </c:pt>
                <c:pt idx="57179">
                  <c:v>-14.186</c:v>
                </c:pt>
                <c:pt idx="57180">
                  <c:v>-14.6082</c:v>
                </c:pt>
                <c:pt idx="57181">
                  <c:v>-15.0222</c:v>
                </c:pt>
                <c:pt idx="57182">
                  <c:v>-15.428000000000001</c:v>
                </c:pt>
                <c:pt idx="57183">
                  <c:v>-15.825500000000007</c:v>
                </c:pt>
                <c:pt idx="57184">
                  <c:v>-16.214600000000001</c:v>
                </c:pt>
                <c:pt idx="57185">
                  <c:v>-16.595199999999977</c:v>
                </c:pt>
                <c:pt idx="57186">
                  <c:v>-16.967300000000002</c:v>
                </c:pt>
                <c:pt idx="57187">
                  <c:v>-17.331000000000014</c:v>
                </c:pt>
                <c:pt idx="57188">
                  <c:v>-17.686</c:v>
                </c:pt>
                <c:pt idx="57189">
                  <c:v>-18.032399999999985</c:v>
                </c:pt>
                <c:pt idx="57190">
                  <c:v>-18.370200000000001</c:v>
                </c:pt>
                <c:pt idx="57191">
                  <c:v>-18.699000000000005</c:v>
                </c:pt>
                <c:pt idx="57192">
                  <c:v>-19.019100000000005</c:v>
                </c:pt>
                <c:pt idx="57193">
                  <c:v>-19.330400000000001</c:v>
                </c:pt>
                <c:pt idx="57194">
                  <c:v>-19.6327</c:v>
                </c:pt>
                <c:pt idx="57195">
                  <c:v>-19.925999999999977</c:v>
                </c:pt>
                <c:pt idx="57196">
                  <c:v>-20.2103</c:v>
                </c:pt>
                <c:pt idx="57197">
                  <c:v>-20.485399999999967</c:v>
                </c:pt>
                <c:pt idx="57198">
                  <c:v>-20.7515</c:v>
                </c:pt>
                <c:pt idx="57199">
                  <c:v>-21.008199999999981</c:v>
                </c:pt>
                <c:pt idx="57200">
                  <c:v>-21.2559</c:v>
                </c:pt>
                <c:pt idx="57201">
                  <c:v>-21.4941</c:v>
                </c:pt>
                <c:pt idx="57202">
                  <c:v>-21.722899999999989</c:v>
                </c:pt>
                <c:pt idx="57203">
                  <c:v>-21.942399999999971</c:v>
                </c:pt>
                <c:pt idx="57204">
                  <c:v>-22.1524</c:v>
                </c:pt>
                <c:pt idx="57205">
                  <c:v>-22.352900000000005</c:v>
                </c:pt>
                <c:pt idx="57206">
                  <c:v>-22.543800000000001</c:v>
                </c:pt>
                <c:pt idx="57207">
                  <c:v>-22.724999999999987</c:v>
                </c:pt>
                <c:pt idx="57208">
                  <c:v>-22.896599999999989</c:v>
                </c:pt>
                <c:pt idx="57209">
                  <c:v>-23.058499999999981</c:v>
                </c:pt>
                <c:pt idx="57210">
                  <c:v>-23.210599999999989</c:v>
                </c:pt>
                <c:pt idx="57211">
                  <c:v>-23.352699999999981</c:v>
                </c:pt>
                <c:pt idx="57212">
                  <c:v>-23.485099999999971</c:v>
                </c:pt>
                <c:pt idx="57213">
                  <c:v>-23.607600000000001</c:v>
                </c:pt>
                <c:pt idx="57214">
                  <c:v>-23.720099999999981</c:v>
                </c:pt>
                <c:pt idx="57215">
                  <c:v>-23.822500000000002</c:v>
                </c:pt>
                <c:pt idx="57216">
                  <c:v>-23.914899999999999</c:v>
                </c:pt>
                <c:pt idx="57217">
                  <c:v>-23.9971</c:v>
                </c:pt>
                <c:pt idx="57218">
                  <c:v>-24.069299999999977</c:v>
                </c:pt>
                <c:pt idx="57219">
                  <c:v>-24.131200000000014</c:v>
                </c:pt>
                <c:pt idx="57220">
                  <c:v>-24.182699999999979</c:v>
                </c:pt>
                <c:pt idx="57221">
                  <c:v>-24.2242</c:v>
                </c:pt>
                <c:pt idx="57222">
                  <c:v>-24.255099999999981</c:v>
                </c:pt>
                <c:pt idx="57223">
                  <c:v>-24.275699999999979</c:v>
                </c:pt>
                <c:pt idx="57224">
                  <c:v>-24.285900000000002</c:v>
                </c:pt>
                <c:pt idx="57225">
                  <c:v>-24.28559999999997</c:v>
                </c:pt>
                <c:pt idx="57226">
                  <c:v>-24.274799999999981</c:v>
                </c:pt>
                <c:pt idx="57227">
                  <c:v>-24.253499999999981</c:v>
                </c:pt>
                <c:pt idx="57228">
                  <c:v>-24.221399999999985</c:v>
                </c:pt>
                <c:pt idx="57229">
                  <c:v>-24.178899999999999</c:v>
                </c:pt>
                <c:pt idx="57230">
                  <c:v>-24.125699999999977</c:v>
                </c:pt>
                <c:pt idx="57231">
                  <c:v>-24.061699999999977</c:v>
                </c:pt>
                <c:pt idx="57232">
                  <c:v>-23.986999999999977</c:v>
                </c:pt>
                <c:pt idx="57233">
                  <c:v>-23.901399999999981</c:v>
                </c:pt>
                <c:pt idx="57234">
                  <c:v>-23.805099999999989</c:v>
                </c:pt>
                <c:pt idx="57235">
                  <c:v>-23.697900000000015</c:v>
                </c:pt>
                <c:pt idx="57236">
                  <c:v>-23.579899999999999</c:v>
                </c:pt>
                <c:pt idx="57237">
                  <c:v>-23.450800000000001</c:v>
                </c:pt>
                <c:pt idx="57238">
                  <c:v>-23.310800000000015</c:v>
                </c:pt>
                <c:pt idx="57239">
                  <c:v>-23.159900000000015</c:v>
                </c:pt>
                <c:pt idx="57240">
                  <c:v>-22.997800000000005</c:v>
                </c:pt>
                <c:pt idx="57241">
                  <c:v>-22.8247</c:v>
                </c:pt>
                <c:pt idx="57242">
                  <c:v>-22.640599999999989</c:v>
                </c:pt>
                <c:pt idx="57243">
                  <c:v>-22.445299999999978</c:v>
                </c:pt>
                <c:pt idx="57244">
                  <c:v>-22.238800000000001</c:v>
                </c:pt>
                <c:pt idx="57245">
                  <c:v>-22.0212</c:v>
                </c:pt>
                <c:pt idx="57246">
                  <c:v>-21.792399999999979</c:v>
                </c:pt>
                <c:pt idx="57247">
                  <c:v>-21.552399999999981</c:v>
                </c:pt>
                <c:pt idx="57248">
                  <c:v>-21.300999999999988</c:v>
                </c:pt>
                <c:pt idx="57249">
                  <c:v>-21.038499999999985</c:v>
                </c:pt>
                <c:pt idx="57250">
                  <c:v>-20.764500000000002</c:v>
                </c:pt>
                <c:pt idx="57251">
                  <c:v>-20.479399999999977</c:v>
                </c:pt>
                <c:pt idx="57252">
                  <c:v>-20.182699999999979</c:v>
                </c:pt>
                <c:pt idx="57253">
                  <c:v>-19.874800000000015</c:v>
                </c:pt>
                <c:pt idx="57254">
                  <c:v>-19.555499999999981</c:v>
                </c:pt>
                <c:pt idx="57255">
                  <c:v>-19.224599999999981</c:v>
                </c:pt>
                <c:pt idx="57256">
                  <c:v>-18.882399999999979</c:v>
                </c:pt>
                <c:pt idx="57257">
                  <c:v>-18.5288</c:v>
                </c:pt>
                <c:pt idx="57258">
                  <c:v>-18.163699999999981</c:v>
                </c:pt>
                <c:pt idx="57259">
                  <c:v>-17.787099999999981</c:v>
                </c:pt>
                <c:pt idx="57260">
                  <c:v>-17.399000000000001</c:v>
                </c:pt>
                <c:pt idx="57261">
                  <c:v>-16.99939999999998</c:v>
                </c:pt>
                <c:pt idx="57262">
                  <c:v>-16.588199999999979</c:v>
                </c:pt>
                <c:pt idx="57263">
                  <c:v>-16.16559999999998</c:v>
                </c:pt>
                <c:pt idx="57264">
                  <c:v>-15.731299999999999</c:v>
                </c:pt>
                <c:pt idx="57265">
                  <c:v>-15.285500000000004</c:v>
                </c:pt>
                <c:pt idx="57266">
                  <c:v>-14.828100000000001</c:v>
                </c:pt>
                <c:pt idx="57267">
                  <c:v>-14.359300000000006</c:v>
                </c:pt>
                <c:pt idx="57268">
                  <c:v>-13.8787</c:v>
                </c:pt>
                <c:pt idx="57269">
                  <c:v>-13.386600000000007</c:v>
                </c:pt>
                <c:pt idx="57270">
                  <c:v>-12.882800000000007</c:v>
                </c:pt>
                <c:pt idx="57271">
                  <c:v>-12.367600000000008</c:v>
                </c:pt>
                <c:pt idx="57272">
                  <c:v>-11.8406</c:v>
                </c:pt>
                <c:pt idx="57273">
                  <c:v>-11.302100000000006</c:v>
                </c:pt>
                <c:pt idx="57274">
                  <c:v>-10.751900000000001</c:v>
                </c:pt>
                <c:pt idx="57275">
                  <c:v>-10.190100000000001</c:v>
                </c:pt>
                <c:pt idx="57276">
                  <c:v>-9.6167600000000011</c:v>
                </c:pt>
                <c:pt idx="57277">
                  <c:v>-9.0318299999999994</c:v>
                </c:pt>
                <c:pt idx="57278">
                  <c:v>-8.4352400000000003</c:v>
                </c:pt>
                <c:pt idx="57279">
                  <c:v>-7.8271099999999958</c:v>
                </c:pt>
                <c:pt idx="57280">
                  <c:v>-7.2073099999999997</c:v>
                </c:pt>
                <c:pt idx="57281">
                  <c:v>-6.5758999999999999</c:v>
                </c:pt>
                <c:pt idx="57282">
                  <c:v>-5.9330100000000003</c:v>
                </c:pt>
                <c:pt idx="57283">
                  <c:v>-5.2785099999999998</c:v>
                </c:pt>
                <c:pt idx="57284">
                  <c:v>-4.6123699999999985</c:v>
                </c:pt>
                <c:pt idx="57285">
                  <c:v>-3.93472</c:v>
                </c:pt>
                <c:pt idx="57286">
                  <c:v>-3.2455200000000017</c:v>
                </c:pt>
                <c:pt idx="57287">
                  <c:v>-2.54481</c:v>
                </c:pt>
                <c:pt idx="57288">
                  <c:v>-1.8325400000000001</c:v>
                </c:pt>
                <c:pt idx="57289">
                  <c:v>-1.1088</c:v>
                </c:pt>
                <c:pt idx="57290">
                  <c:v>-0.37356100000000025</c:v>
                </c:pt>
                <c:pt idx="57291">
                  <c:v>0.3731330000000001</c:v>
                </c:pt>
                <c:pt idx="57292">
                  <c:v>1.1313299999999991</c:v>
                </c:pt>
                <c:pt idx="57293">
                  <c:v>1.90096</c:v>
                </c:pt>
                <c:pt idx="57294">
                  <c:v>2.6819899999999999</c:v>
                </c:pt>
                <c:pt idx="57295">
                  <c:v>3.4744499999999978</c:v>
                </c:pt>
                <c:pt idx="57296">
                  <c:v>4.2782300000000024</c:v>
                </c:pt>
                <c:pt idx="57297">
                  <c:v>5.0933299999999999</c:v>
                </c:pt>
                <c:pt idx="57298">
                  <c:v>5.9197500000000014</c:v>
                </c:pt>
                <c:pt idx="57299">
                  <c:v>6.7575399999999961</c:v>
                </c:pt>
                <c:pt idx="57300">
                  <c:v>7.6066599999999998</c:v>
                </c:pt>
                <c:pt idx="57301">
                  <c:v>8.4670100000000001</c:v>
                </c:pt>
                <c:pt idx="57302">
                  <c:v>9.3385100000000012</c:v>
                </c:pt>
                <c:pt idx="57303">
                  <c:v>10.2211</c:v>
                </c:pt>
                <c:pt idx="57304">
                  <c:v>11.115</c:v>
                </c:pt>
                <c:pt idx="57305">
                  <c:v>12.0199</c:v>
                </c:pt>
                <c:pt idx="57306">
                  <c:v>12.936200000000001</c:v>
                </c:pt>
                <c:pt idx="57307">
                  <c:v>13.863300000000002</c:v>
                </c:pt>
                <c:pt idx="57308">
                  <c:v>14.801500000000004</c:v>
                </c:pt>
                <c:pt idx="57309">
                  <c:v>15.7507</c:v>
                </c:pt>
                <c:pt idx="57310">
                  <c:v>16.710799999999981</c:v>
                </c:pt>
                <c:pt idx="57311">
                  <c:v>17.681799999999985</c:v>
                </c:pt>
                <c:pt idx="57312">
                  <c:v>18.663699999999981</c:v>
                </c:pt>
                <c:pt idx="57313">
                  <c:v>19.656500000000001</c:v>
                </c:pt>
                <c:pt idx="57314">
                  <c:v>20.66</c:v>
                </c:pt>
                <c:pt idx="57315">
                  <c:v>21.674299999999999</c:v>
                </c:pt>
                <c:pt idx="57316">
                  <c:v>22.699300000000001</c:v>
                </c:pt>
                <c:pt idx="57317">
                  <c:v>23.734900000000014</c:v>
                </c:pt>
                <c:pt idx="57318">
                  <c:v>24.781199999999977</c:v>
                </c:pt>
                <c:pt idx="57319">
                  <c:v>25.838000000000001</c:v>
                </c:pt>
                <c:pt idx="57320">
                  <c:v>26.905399999999979</c:v>
                </c:pt>
                <c:pt idx="57321">
                  <c:v>27.983299999999982</c:v>
                </c:pt>
                <c:pt idx="57322">
                  <c:v>29.071400000000001</c:v>
                </c:pt>
                <c:pt idx="57323">
                  <c:v>30.17</c:v>
                </c:pt>
                <c:pt idx="57324">
                  <c:v>31.279</c:v>
                </c:pt>
                <c:pt idx="57325">
                  <c:v>32.398200000000003</c:v>
                </c:pt>
                <c:pt idx="57326">
                  <c:v>33.5276</c:v>
                </c:pt>
                <c:pt idx="57327">
                  <c:v>34.667200000000001</c:v>
                </c:pt>
                <c:pt idx="57328">
                  <c:v>35.816899999999997</c:v>
                </c:pt>
                <c:pt idx="57329">
                  <c:v>36.976600000000005</c:v>
                </c:pt>
                <c:pt idx="57330">
                  <c:v>38.146300000000011</c:v>
                </c:pt>
                <c:pt idx="57331">
                  <c:v>39.325900000000011</c:v>
                </c:pt>
                <c:pt idx="57332">
                  <c:v>40.515300000000003</c:v>
                </c:pt>
                <c:pt idx="57333">
                  <c:v>41.714700000000001</c:v>
                </c:pt>
                <c:pt idx="57334">
                  <c:v>42.9236</c:v>
                </c:pt>
                <c:pt idx="57335">
                  <c:v>44.142300000000013</c:v>
                </c:pt>
                <c:pt idx="57336">
                  <c:v>45.3705</c:v>
                </c:pt>
                <c:pt idx="57337">
                  <c:v>46.608500000000028</c:v>
                </c:pt>
                <c:pt idx="57338">
                  <c:v>47.855800000000002</c:v>
                </c:pt>
                <c:pt idx="57339">
                  <c:v>49.112500000000011</c:v>
                </c:pt>
                <c:pt idx="57340">
                  <c:v>50.378500000000003</c:v>
                </c:pt>
                <c:pt idx="57341">
                  <c:v>51.654000000000003</c:v>
                </c:pt>
                <c:pt idx="57342">
                  <c:v>52.938400000000001</c:v>
                </c:pt>
                <c:pt idx="57343">
                  <c:v>54.232200000000013</c:v>
                </c:pt>
                <c:pt idx="57344">
                  <c:v>55.535000000000011</c:v>
                </c:pt>
                <c:pt idx="57345">
                  <c:v>56.846699999999998</c:v>
                </c:pt>
                <c:pt idx="57346">
                  <c:v>58.167300000000012</c:v>
                </c:pt>
                <c:pt idx="57347">
                  <c:v>59.4968</c:v>
                </c:pt>
                <c:pt idx="57348">
                  <c:v>60.835100000000011</c:v>
                </c:pt>
                <c:pt idx="57349">
                  <c:v>62.182000000000002</c:v>
                </c:pt>
                <c:pt idx="57350">
                  <c:v>63.537700000000001</c:v>
                </c:pt>
                <c:pt idx="57351">
                  <c:v>64.901700000000005</c:v>
                </c:pt>
                <c:pt idx="57352">
                  <c:v>66.274299999999997</c:v>
                </c:pt>
                <c:pt idx="57353">
                  <c:v>67.655199999999979</c:v>
                </c:pt>
                <c:pt idx="57354">
                  <c:v>69.044399999999996</c:v>
                </c:pt>
                <c:pt idx="57355">
                  <c:v>70.441800000000057</c:v>
                </c:pt>
                <c:pt idx="57356">
                  <c:v>71.847399999999993</c:v>
                </c:pt>
                <c:pt idx="57357">
                  <c:v>73.260900000000007</c:v>
                </c:pt>
                <c:pt idx="57358">
                  <c:v>74.682499999999948</c:v>
                </c:pt>
                <c:pt idx="57359">
                  <c:v>76.111999999999995</c:v>
                </c:pt>
                <c:pt idx="57360">
                  <c:v>77.549200000000027</c:v>
                </c:pt>
                <c:pt idx="57361">
                  <c:v>78.99410000000006</c:v>
                </c:pt>
                <c:pt idx="57362">
                  <c:v>80.446700000000007</c:v>
                </c:pt>
                <c:pt idx="57363">
                  <c:v>81.906700000000001</c:v>
                </c:pt>
                <c:pt idx="57364">
                  <c:v>83.374299999999991</c:v>
                </c:pt>
                <c:pt idx="57365">
                  <c:v>84.849100000000007</c:v>
                </c:pt>
                <c:pt idx="57366">
                  <c:v>86.331300000000013</c:v>
                </c:pt>
                <c:pt idx="57367">
                  <c:v>87.820499999999981</c:v>
                </c:pt>
                <c:pt idx="57368">
                  <c:v>89.316999999999993</c:v>
                </c:pt>
                <c:pt idx="57369">
                  <c:v>90.820300000000003</c:v>
                </c:pt>
                <c:pt idx="57370">
                  <c:v>92.330600000000004</c:v>
                </c:pt>
                <c:pt idx="57371">
                  <c:v>93.847700000000003</c:v>
                </c:pt>
                <c:pt idx="57372">
                  <c:v>95.37139999999998</c:v>
                </c:pt>
                <c:pt idx="57373">
                  <c:v>96.901799999999994</c:v>
                </c:pt>
                <c:pt idx="57374">
                  <c:v>98.438699999999997</c:v>
                </c:pt>
                <c:pt idx="57375">
                  <c:v>99.982000000000014</c:v>
                </c:pt>
                <c:pt idx="57376">
                  <c:v>101.532</c:v>
                </c:pt>
                <c:pt idx="57377">
                  <c:v>103.087</c:v>
                </c:pt>
                <c:pt idx="57378">
                  <c:v>104.64999999999999</c:v>
                </c:pt>
                <c:pt idx="57379">
                  <c:v>106.218</c:v>
                </c:pt>
                <c:pt idx="57380">
                  <c:v>107.792</c:v>
                </c:pt>
                <c:pt idx="57381">
                  <c:v>109.371</c:v>
                </c:pt>
                <c:pt idx="57382">
                  <c:v>110.95699999999999</c:v>
                </c:pt>
                <c:pt idx="57383">
                  <c:v>112.548</c:v>
                </c:pt>
                <c:pt idx="57384">
                  <c:v>114.145</c:v>
                </c:pt>
                <c:pt idx="57385">
                  <c:v>115.74700000000006</c:v>
                </c:pt>
                <c:pt idx="57386">
                  <c:v>117.354</c:v>
                </c:pt>
                <c:pt idx="57387">
                  <c:v>118.96700000000006</c:v>
                </c:pt>
                <c:pt idx="57388">
                  <c:v>120.58499999999999</c:v>
                </c:pt>
                <c:pt idx="57389">
                  <c:v>122.208</c:v>
                </c:pt>
                <c:pt idx="57390">
                  <c:v>123.83499999999999</c:v>
                </c:pt>
                <c:pt idx="57391">
                  <c:v>125.468</c:v>
                </c:pt>
                <c:pt idx="57392">
                  <c:v>127.10499999999999</c:v>
                </c:pt>
                <c:pt idx="57393">
                  <c:v>128.74699999999999</c:v>
                </c:pt>
                <c:pt idx="57394">
                  <c:v>130.393</c:v>
                </c:pt>
                <c:pt idx="57395">
                  <c:v>132.04399999999998</c:v>
                </c:pt>
                <c:pt idx="57396">
                  <c:v>133.69900000000001</c:v>
                </c:pt>
                <c:pt idx="57397">
                  <c:v>135.35800000000012</c:v>
                </c:pt>
                <c:pt idx="57398">
                  <c:v>137.02200000000011</c:v>
                </c:pt>
                <c:pt idx="57399">
                  <c:v>138.68900000000002</c:v>
                </c:pt>
                <c:pt idx="57400">
                  <c:v>140.36000000000001</c:v>
                </c:pt>
                <c:pt idx="57401">
                  <c:v>142.035</c:v>
                </c:pt>
                <c:pt idx="57402">
                  <c:v>143.71399999999988</c:v>
                </c:pt>
                <c:pt idx="57403">
                  <c:v>145.39600000000004</c:v>
                </c:pt>
                <c:pt idx="57404">
                  <c:v>147.08100000000007</c:v>
                </c:pt>
                <c:pt idx="57405">
                  <c:v>148.76999999999998</c:v>
                </c:pt>
                <c:pt idx="57406">
                  <c:v>150.46200000000007</c:v>
                </c:pt>
                <c:pt idx="57407">
                  <c:v>152.15700000000001</c:v>
                </c:pt>
                <c:pt idx="57408">
                  <c:v>153.8550000000001</c:v>
                </c:pt>
                <c:pt idx="57409">
                  <c:v>155.55600000000001</c:v>
                </c:pt>
                <c:pt idx="57410">
                  <c:v>157.26</c:v>
                </c:pt>
                <c:pt idx="57411">
                  <c:v>158.96700000000001</c:v>
                </c:pt>
                <c:pt idx="57412">
                  <c:v>160.67599999999999</c:v>
                </c:pt>
                <c:pt idx="57413">
                  <c:v>162.38700000000011</c:v>
                </c:pt>
                <c:pt idx="57414">
                  <c:v>164.101</c:v>
                </c:pt>
                <c:pt idx="57415">
                  <c:v>165.81700000000001</c:v>
                </c:pt>
                <c:pt idx="57416">
                  <c:v>167.535</c:v>
                </c:pt>
                <c:pt idx="57417">
                  <c:v>169.255</c:v>
                </c:pt>
                <c:pt idx="57418">
                  <c:v>170.97800000000001</c:v>
                </c:pt>
                <c:pt idx="57419">
                  <c:v>172.70099999999999</c:v>
                </c:pt>
                <c:pt idx="57420">
                  <c:v>174.42700000000011</c:v>
                </c:pt>
                <c:pt idx="57421">
                  <c:v>176.154</c:v>
                </c:pt>
                <c:pt idx="57422">
                  <c:v>177.88300000000001</c:v>
                </c:pt>
                <c:pt idx="57423">
                  <c:v>179.61299999999997</c:v>
                </c:pt>
                <c:pt idx="57424">
                  <c:v>181.34399999999999</c:v>
                </c:pt>
                <c:pt idx="57425">
                  <c:v>183.07599999999999</c:v>
                </c:pt>
                <c:pt idx="57426">
                  <c:v>184.81</c:v>
                </c:pt>
                <c:pt idx="57427">
                  <c:v>186.54399999999998</c:v>
                </c:pt>
                <c:pt idx="57428">
                  <c:v>188.27899999999997</c:v>
                </c:pt>
                <c:pt idx="57429">
                  <c:v>190.01499999999999</c:v>
                </c:pt>
                <c:pt idx="57430">
                  <c:v>191.75200000000001</c:v>
                </c:pt>
                <c:pt idx="57431">
                  <c:v>193.48800000000011</c:v>
                </c:pt>
                <c:pt idx="57432">
                  <c:v>195.226</c:v>
                </c:pt>
                <c:pt idx="57433">
                  <c:v>196.96300000000002</c:v>
                </c:pt>
                <c:pt idx="57434">
                  <c:v>198.70099999999999</c:v>
                </c:pt>
                <c:pt idx="57435">
                  <c:v>200.43900000000002</c:v>
                </c:pt>
                <c:pt idx="57436">
                  <c:v>202.17599999999999</c:v>
                </c:pt>
                <c:pt idx="57437">
                  <c:v>203.91399999999999</c:v>
                </c:pt>
                <c:pt idx="57438">
                  <c:v>205.65100000000001</c:v>
                </c:pt>
                <c:pt idx="57439">
                  <c:v>207.38800000000012</c:v>
                </c:pt>
                <c:pt idx="57440">
                  <c:v>209.125</c:v>
                </c:pt>
                <c:pt idx="57441">
                  <c:v>210.86</c:v>
                </c:pt>
                <c:pt idx="57442">
                  <c:v>212.596</c:v>
                </c:pt>
                <c:pt idx="57443">
                  <c:v>214.33</c:v>
                </c:pt>
                <c:pt idx="57444">
                  <c:v>216.06300000000002</c:v>
                </c:pt>
                <c:pt idx="57445">
                  <c:v>217.79599999999999</c:v>
                </c:pt>
                <c:pt idx="57446">
                  <c:v>219.52700000000004</c:v>
                </c:pt>
                <c:pt idx="57447">
                  <c:v>221.25700000000001</c:v>
                </c:pt>
                <c:pt idx="57448">
                  <c:v>222.9860000000001</c:v>
                </c:pt>
                <c:pt idx="57449">
                  <c:v>224.71299999999999</c:v>
                </c:pt>
                <c:pt idx="57450">
                  <c:v>226.43900000000002</c:v>
                </c:pt>
                <c:pt idx="57451">
                  <c:v>228.16300000000001</c:v>
                </c:pt>
                <c:pt idx="57452">
                  <c:v>229.8850000000001</c:v>
                </c:pt>
                <c:pt idx="57453">
                  <c:v>231.60599999999999</c:v>
                </c:pt>
                <c:pt idx="57454">
                  <c:v>233.32400000000001</c:v>
                </c:pt>
                <c:pt idx="57455">
                  <c:v>235.041</c:v>
                </c:pt>
                <c:pt idx="57456">
                  <c:v>236.755</c:v>
                </c:pt>
                <c:pt idx="57457">
                  <c:v>238.46800000000007</c:v>
                </c:pt>
                <c:pt idx="57458">
                  <c:v>240.178</c:v>
                </c:pt>
                <c:pt idx="57459">
                  <c:v>241.8850000000001</c:v>
                </c:pt>
                <c:pt idx="57460">
                  <c:v>243.59</c:v>
                </c:pt>
                <c:pt idx="57461">
                  <c:v>245.292</c:v>
                </c:pt>
                <c:pt idx="57462">
                  <c:v>246.9920000000001</c:v>
                </c:pt>
                <c:pt idx="57463">
                  <c:v>248.68800000000007</c:v>
                </c:pt>
                <c:pt idx="57464">
                  <c:v>250.38200000000012</c:v>
                </c:pt>
                <c:pt idx="57465">
                  <c:v>252.07300000000001</c:v>
                </c:pt>
                <c:pt idx="57466">
                  <c:v>253.76</c:v>
                </c:pt>
                <c:pt idx="57467">
                  <c:v>255.44499999999999</c:v>
                </c:pt>
                <c:pt idx="57468">
                  <c:v>257.12599999999975</c:v>
                </c:pt>
                <c:pt idx="57469">
                  <c:v>258.803</c:v>
                </c:pt>
                <c:pt idx="57470">
                  <c:v>260.47799999999978</c:v>
                </c:pt>
                <c:pt idx="57471">
                  <c:v>262.14800000000002</c:v>
                </c:pt>
                <c:pt idx="57472">
                  <c:v>263.815</c:v>
                </c:pt>
                <c:pt idx="57473">
                  <c:v>265.47799999999978</c:v>
                </c:pt>
                <c:pt idx="57474">
                  <c:v>267.13799999999975</c:v>
                </c:pt>
                <c:pt idx="57475">
                  <c:v>268.79299999999978</c:v>
                </c:pt>
                <c:pt idx="57476">
                  <c:v>270.44400000000002</c:v>
                </c:pt>
                <c:pt idx="57477">
                  <c:v>272.09199999999959</c:v>
                </c:pt>
                <c:pt idx="57478">
                  <c:v>273.73499999999979</c:v>
                </c:pt>
                <c:pt idx="57479">
                  <c:v>275.37299999999999</c:v>
                </c:pt>
                <c:pt idx="57480">
                  <c:v>277.00799999999975</c:v>
                </c:pt>
                <c:pt idx="57481">
                  <c:v>278.637</c:v>
                </c:pt>
                <c:pt idx="57482">
                  <c:v>280.26299999999975</c:v>
                </c:pt>
                <c:pt idx="57483">
                  <c:v>281.88299999999975</c:v>
                </c:pt>
                <c:pt idx="57484">
                  <c:v>283.49899999999963</c:v>
                </c:pt>
                <c:pt idx="57485">
                  <c:v>285.11099999999999</c:v>
                </c:pt>
                <c:pt idx="57486">
                  <c:v>286.71699999999959</c:v>
                </c:pt>
                <c:pt idx="57487">
                  <c:v>288.31799999999993</c:v>
                </c:pt>
                <c:pt idx="57488">
                  <c:v>289.91399999999965</c:v>
                </c:pt>
                <c:pt idx="57489">
                  <c:v>291.50599999999974</c:v>
                </c:pt>
                <c:pt idx="57490">
                  <c:v>293.09199999999959</c:v>
                </c:pt>
                <c:pt idx="57491">
                  <c:v>294.67200000000008</c:v>
                </c:pt>
                <c:pt idx="57492">
                  <c:v>296.24799999999999</c:v>
                </c:pt>
                <c:pt idx="57493">
                  <c:v>297.81799999999993</c:v>
                </c:pt>
                <c:pt idx="57494">
                  <c:v>299.38200000000001</c:v>
                </c:pt>
                <c:pt idx="57495">
                  <c:v>300.94099999999975</c:v>
                </c:pt>
                <c:pt idx="57496">
                  <c:v>302.49400000000003</c:v>
                </c:pt>
                <c:pt idx="57497">
                  <c:v>304.041</c:v>
                </c:pt>
                <c:pt idx="57498">
                  <c:v>305.58300000000003</c:v>
                </c:pt>
                <c:pt idx="57499">
                  <c:v>307.11900000000026</c:v>
                </c:pt>
                <c:pt idx="57500">
                  <c:v>308.64900000000023</c:v>
                </c:pt>
                <c:pt idx="57501">
                  <c:v>310.173</c:v>
                </c:pt>
                <c:pt idx="57502">
                  <c:v>311.69</c:v>
                </c:pt>
                <c:pt idx="57503">
                  <c:v>313.202</c:v>
                </c:pt>
                <c:pt idx="57504">
                  <c:v>314.70800000000003</c:v>
                </c:pt>
                <c:pt idx="57505">
                  <c:v>316.20699999999965</c:v>
                </c:pt>
                <c:pt idx="57506">
                  <c:v>317.69900000000001</c:v>
                </c:pt>
                <c:pt idx="57507">
                  <c:v>319.18599999999975</c:v>
                </c:pt>
                <c:pt idx="57508">
                  <c:v>320.666</c:v>
                </c:pt>
                <c:pt idx="57509">
                  <c:v>322.13900000000001</c:v>
                </c:pt>
                <c:pt idx="57510">
                  <c:v>323.60599999999999</c:v>
                </c:pt>
                <c:pt idx="57511">
                  <c:v>325.06599999999975</c:v>
                </c:pt>
                <c:pt idx="57512">
                  <c:v>326.52</c:v>
                </c:pt>
                <c:pt idx="57513">
                  <c:v>327.96699999999959</c:v>
                </c:pt>
                <c:pt idx="57514">
                  <c:v>329.40699999999958</c:v>
                </c:pt>
                <c:pt idx="57515">
                  <c:v>330.8400000000002</c:v>
                </c:pt>
                <c:pt idx="57516">
                  <c:v>332.26599999999979</c:v>
                </c:pt>
                <c:pt idx="57517">
                  <c:v>333.685</c:v>
                </c:pt>
                <c:pt idx="57518">
                  <c:v>335.09699999999958</c:v>
                </c:pt>
                <c:pt idx="57519">
                  <c:v>336.50200000000001</c:v>
                </c:pt>
                <c:pt idx="57520">
                  <c:v>337.9</c:v>
                </c:pt>
                <c:pt idx="57521">
                  <c:v>339.28999999999979</c:v>
                </c:pt>
                <c:pt idx="57522">
                  <c:v>340.67399999999975</c:v>
                </c:pt>
                <c:pt idx="57523">
                  <c:v>342.05</c:v>
                </c:pt>
                <c:pt idx="57524">
                  <c:v>343.41899999999958</c:v>
                </c:pt>
                <c:pt idx="57525">
                  <c:v>344.78</c:v>
                </c:pt>
                <c:pt idx="57526">
                  <c:v>346.13400000000001</c:v>
                </c:pt>
                <c:pt idx="57527">
                  <c:v>347.47999999999979</c:v>
                </c:pt>
                <c:pt idx="57528">
                  <c:v>348.81900000000002</c:v>
                </c:pt>
                <c:pt idx="57529">
                  <c:v>350.1500000000002</c:v>
                </c:pt>
                <c:pt idx="57530">
                  <c:v>351.47399999999965</c:v>
                </c:pt>
                <c:pt idx="57531">
                  <c:v>352.78999999999979</c:v>
                </c:pt>
                <c:pt idx="57532">
                  <c:v>354.09899999999965</c:v>
                </c:pt>
                <c:pt idx="57533">
                  <c:v>355.399</c:v>
                </c:pt>
                <c:pt idx="57534">
                  <c:v>356.69200000000001</c:v>
                </c:pt>
                <c:pt idx="57535">
                  <c:v>357.97699999999958</c:v>
                </c:pt>
                <c:pt idx="57536">
                  <c:v>359.25400000000002</c:v>
                </c:pt>
                <c:pt idx="57537">
                  <c:v>360.5229999999998</c:v>
                </c:pt>
                <c:pt idx="57538">
                  <c:v>361.78500000000003</c:v>
                </c:pt>
                <c:pt idx="57539">
                  <c:v>363.03799999999978</c:v>
                </c:pt>
                <c:pt idx="57540">
                  <c:v>364.28299999999979</c:v>
                </c:pt>
                <c:pt idx="57541">
                  <c:v>365.52099999999979</c:v>
                </c:pt>
                <c:pt idx="57542">
                  <c:v>366.75</c:v>
                </c:pt>
                <c:pt idx="57543">
                  <c:v>367.97099999999978</c:v>
                </c:pt>
                <c:pt idx="57544">
                  <c:v>369.18400000000008</c:v>
                </c:pt>
                <c:pt idx="57545">
                  <c:v>370.38900000000001</c:v>
                </c:pt>
                <c:pt idx="57546">
                  <c:v>371.58599999999979</c:v>
                </c:pt>
                <c:pt idx="57547">
                  <c:v>372.774</c:v>
                </c:pt>
                <c:pt idx="57548">
                  <c:v>373.95400000000001</c:v>
                </c:pt>
                <c:pt idx="57549">
                  <c:v>375.12599999999975</c:v>
                </c:pt>
                <c:pt idx="57550">
                  <c:v>376.28999999999979</c:v>
                </c:pt>
                <c:pt idx="57551">
                  <c:v>377.44499999999999</c:v>
                </c:pt>
                <c:pt idx="57552">
                  <c:v>378.59199999999959</c:v>
                </c:pt>
                <c:pt idx="57553">
                  <c:v>379.73099999999965</c:v>
                </c:pt>
                <c:pt idx="57554">
                  <c:v>380.86099999999999</c:v>
                </c:pt>
                <c:pt idx="57555">
                  <c:v>381.98299999999978</c:v>
                </c:pt>
                <c:pt idx="57556">
                  <c:v>383.09699999999958</c:v>
                </c:pt>
                <c:pt idx="57557">
                  <c:v>384.202</c:v>
                </c:pt>
                <c:pt idx="57558">
                  <c:v>385.29899999999958</c:v>
                </c:pt>
                <c:pt idx="57559">
                  <c:v>386.387</c:v>
                </c:pt>
                <c:pt idx="57560">
                  <c:v>387.46599999999978</c:v>
                </c:pt>
                <c:pt idx="57561">
                  <c:v>388.53699999999958</c:v>
                </c:pt>
                <c:pt idx="57562">
                  <c:v>389.6</c:v>
                </c:pt>
                <c:pt idx="57563">
                  <c:v>390.65400000000022</c:v>
                </c:pt>
                <c:pt idx="57564">
                  <c:v>391.7</c:v>
                </c:pt>
                <c:pt idx="57565">
                  <c:v>392.73699999999963</c:v>
                </c:pt>
                <c:pt idx="57566">
                  <c:v>393.76499999999999</c:v>
                </c:pt>
                <c:pt idx="57567">
                  <c:v>394.78500000000003</c:v>
                </c:pt>
                <c:pt idx="57568">
                  <c:v>395.79599999999965</c:v>
                </c:pt>
                <c:pt idx="57569">
                  <c:v>396.79899999999958</c:v>
                </c:pt>
                <c:pt idx="57570">
                  <c:v>397.79299999999978</c:v>
                </c:pt>
                <c:pt idx="57571">
                  <c:v>398.77799999999979</c:v>
                </c:pt>
                <c:pt idx="57572">
                  <c:v>399.755</c:v>
                </c:pt>
                <c:pt idx="57573">
                  <c:v>400.72299999999979</c:v>
                </c:pt>
                <c:pt idx="57574">
                  <c:v>401.68299999999999</c:v>
                </c:pt>
                <c:pt idx="57575">
                  <c:v>402.63400000000001</c:v>
                </c:pt>
                <c:pt idx="57576">
                  <c:v>403.57599999999979</c:v>
                </c:pt>
                <c:pt idx="57577">
                  <c:v>404.50900000000001</c:v>
                </c:pt>
                <c:pt idx="57578">
                  <c:v>405.43400000000003</c:v>
                </c:pt>
                <c:pt idx="57579">
                  <c:v>406.351</c:v>
                </c:pt>
                <c:pt idx="57580">
                  <c:v>407.25799999999975</c:v>
                </c:pt>
                <c:pt idx="57581">
                  <c:v>408.15699999999993</c:v>
                </c:pt>
                <c:pt idx="57582">
                  <c:v>409.048</c:v>
                </c:pt>
                <c:pt idx="57583">
                  <c:v>409.92899999999958</c:v>
                </c:pt>
                <c:pt idx="57584">
                  <c:v>410.80200000000002</c:v>
                </c:pt>
                <c:pt idx="57585">
                  <c:v>411.66699999999975</c:v>
                </c:pt>
                <c:pt idx="57586">
                  <c:v>412.52199999999965</c:v>
                </c:pt>
                <c:pt idx="57587">
                  <c:v>413.36900000000026</c:v>
                </c:pt>
                <c:pt idx="57588">
                  <c:v>414.20800000000003</c:v>
                </c:pt>
                <c:pt idx="57589">
                  <c:v>415.03799999999978</c:v>
                </c:pt>
                <c:pt idx="57590">
                  <c:v>415.85899999999975</c:v>
                </c:pt>
                <c:pt idx="57591">
                  <c:v>416.67099999999999</c:v>
                </c:pt>
                <c:pt idx="57592">
                  <c:v>417.4749999999998</c:v>
                </c:pt>
                <c:pt idx="57593">
                  <c:v>418.27099999999979</c:v>
                </c:pt>
                <c:pt idx="57594">
                  <c:v>419.05700000000002</c:v>
                </c:pt>
                <c:pt idx="57595">
                  <c:v>419.83599999999979</c:v>
                </c:pt>
                <c:pt idx="57596">
                  <c:v>420.60500000000002</c:v>
                </c:pt>
                <c:pt idx="57597">
                  <c:v>421.36599999999999</c:v>
                </c:pt>
                <c:pt idx="57598">
                  <c:v>422.11900000000026</c:v>
                </c:pt>
                <c:pt idx="57599">
                  <c:v>422.86200000000002</c:v>
                </c:pt>
                <c:pt idx="57600">
                  <c:v>423.59799999999979</c:v>
                </c:pt>
                <c:pt idx="57601">
                  <c:v>424.32499999999999</c:v>
                </c:pt>
                <c:pt idx="57602">
                  <c:v>425.04300000000001</c:v>
                </c:pt>
                <c:pt idx="57603">
                  <c:v>425.75299999999999</c:v>
                </c:pt>
                <c:pt idx="57604">
                  <c:v>426.45400000000001</c:v>
                </c:pt>
                <c:pt idx="57605">
                  <c:v>427.14699999999999</c:v>
                </c:pt>
                <c:pt idx="57606">
                  <c:v>427.83099999999979</c:v>
                </c:pt>
                <c:pt idx="57607">
                  <c:v>428.50700000000001</c:v>
                </c:pt>
                <c:pt idx="57608">
                  <c:v>429.17399999999975</c:v>
                </c:pt>
                <c:pt idx="57609">
                  <c:v>429.834</c:v>
                </c:pt>
                <c:pt idx="57610">
                  <c:v>430.48399999999958</c:v>
                </c:pt>
                <c:pt idx="57611">
                  <c:v>431.12599999999975</c:v>
                </c:pt>
                <c:pt idx="57612">
                  <c:v>431.76</c:v>
                </c:pt>
                <c:pt idx="57613">
                  <c:v>432.3859999999998</c:v>
                </c:pt>
                <c:pt idx="57614">
                  <c:v>433.00299999999999</c:v>
                </c:pt>
                <c:pt idx="57615">
                  <c:v>433.61200000000002</c:v>
                </c:pt>
                <c:pt idx="57616">
                  <c:v>434.21299999999979</c:v>
                </c:pt>
                <c:pt idx="57617">
                  <c:v>434.80500000000001</c:v>
                </c:pt>
                <c:pt idx="57618">
                  <c:v>435.38900000000001</c:v>
                </c:pt>
                <c:pt idx="57619">
                  <c:v>435.96499999999975</c:v>
                </c:pt>
                <c:pt idx="57620">
                  <c:v>436.53199999999958</c:v>
                </c:pt>
                <c:pt idx="57621">
                  <c:v>437.09199999999959</c:v>
                </c:pt>
                <c:pt idx="57622">
                  <c:v>437.64299999999997</c:v>
                </c:pt>
                <c:pt idx="57623">
                  <c:v>438.18599999999975</c:v>
                </c:pt>
                <c:pt idx="57624">
                  <c:v>438.72099999999978</c:v>
                </c:pt>
                <c:pt idx="57625">
                  <c:v>439.24799999999999</c:v>
                </c:pt>
                <c:pt idx="57626">
                  <c:v>439.76599999999979</c:v>
                </c:pt>
                <c:pt idx="57627">
                  <c:v>440.27699999999965</c:v>
                </c:pt>
                <c:pt idx="57628">
                  <c:v>440.78</c:v>
                </c:pt>
                <c:pt idx="57629">
                  <c:v>441.274</c:v>
                </c:pt>
                <c:pt idx="57630">
                  <c:v>441.7609999999998</c:v>
                </c:pt>
                <c:pt idx="57631">
                  <c:v>442.23899999999958</c:v>
                </c:pt>
                <c:pt idx="57632">
                  <c:v>442.71</c:v>
                </c:pt>
                <c:pt idx="57633">
                  <c:v>443.17200000000008</c:v>
                </c:pt>
                <c:pt idx="57634">
                  <c:v>443.62700000000001</c:v>
                </c:pt>
                <c:pt idx="57635">
                  <c:v>444.07400000000001</c:v>
                </c:pt>
                <c:pt idx="57636">
                  <c:v>444.51299999999975</c:v>
                </c:pt>
                <c:pt idx="57637">
                  <c:v>444.94400000000002</c:v>
                </c:pt>
                <c:pt idx="57638">
                  <c:v>445.36799999999999</c:v>
                </c:pt>
                <c:pt idx="57639">
                  <c:v>445.78299999999979</c:v>
                </c:pt>
                <c:pt idx="57640">
                  <c:v>446.19099999999975</c:v>
                </c:pt>
                <c:pt idx="57641">
                  <c:v>446.59099999999978</c:v>
                </c:pt>
                <c:pt idx="57642">
                  <c:v>446.98299999999978</c:v>
                </c:pt>
                <c:pt idx="57643">
                  <c:v>447.36799999999999</c:v>
                </c:pt>
                <c:pt idx="57644">
                  <c:v>447.745</c:v>
                </c:pt>
                <c:pt idx="57645">
                  <c:v>448.11399999999975</c:v>
                </c:pt>
                <c:pt idx="57646">
                  <c:v>448.47599999999977</c:v>
                </c:pt>
                <c:pt idx="57647">
                  <c:v>448.83</c:v>
                </c:pt>
                <c:pt idx="57648">
                  <c:v>449.17700000000002</c:v>
                </c:pt>
                <c:pt idx="57649">
                  <c:v>449.51599999999979</c:v>
                </c:pt>
                <c:pt idx="57650">
                  <c:v>449.84699999999975</c:v>
                </c:pt>
                <c:pt idx="57651">
                  <c:v>450.17099999999999</c:v>
                </c:pt>
                <c:pt idx="57652">
                  <c:v>450.48799999999977</c:v>
                </c:pt>
                <c:pt idx="57653">
                  <c:v>450.79700000000003</c:v>
                </c:pt>
                <c:pt idx="57654">
                  <c:v>451.09899999999965</c:v>
                </c:pt>
                <c:pt idx="57655">
                  <c:v>451.39299999999974</c:v>
                </c:pt>
                <c:pt idx="57656">
                  <c:v>451.68</c:v>
                </c:pt>
                <c:pt idx="57657">
                  <c:v>451.96</c:v>
                </c:pt>
                <c:pt idx="57658">
                  <c:v>452.23200000000003</c:v>
                </c:pt>
                <c:pt idx="57659">
                  <c:v>452.49699999999962</c:v>
                </c:pt>
                <c:pt idx="57660">
                  <c:v>452.755</c:v>
                </c:pt>
                <c:pt idx="57661">
                  <c:v>453.00599999999974</c:v>
                </c:pt>
                <c:pt idx="57662">
                  <c:v>453.24900000000002</c:v>
                </c:pt>
                <c:pt idx="57663">
                  <c:v>453.48599999999965</c:v>
                </c:pt>
                <c:pt idx="57664">
                  <c:v>453.71499999999975</c:v>
                </c:pt>
                <c:pt idx="57665">
                  <c:v>453.93699999999961</c:v>
                </c:pt>
                <c:pt idx="57666">
                  <c:v>454.15199999999999</c:v>
                </c:pt>
                <c:pt idx="57667">
                  <c:v>454.35899999999975</c:v>
                </c:pt>
                <c:pt idx="57668">
                  <c:v>454.56</c:v>
                </c:pt>
                <c:pt idx="57669">
                  <c:v>454.75400000000002</c:v>
                </c:pt>
                <c:pt idx="57670">
                  <c:v>454.94099999999975</c:v>
                </c:pt>
                <c:pt idx="57671">
                  <c:v>455.12099999999975</c:v>
                </c:pt>
                <c:pt idx="57672">
                  <c:v>455.29399999999958</c:v>
                </c:pt>
                <c:pt idx="57673">
                  <c:v>455.46</c:v>
                </c:pt>
                <c:pt idx="57674">
                  <c:v>455.61900000000026</c:v>
                </c:pt>
                <c:pt idx="57675">
                  <c:v>455.77099999999979</c:v>
                </c:pt>
                <c:pt idx="57676">
                  <c:v>455.91599999999966</c:v>
                </c:pt>
                <c:pt idx="57677">
                  <c:v>456.05500000000001</c:v>
                </c:pt>
                <c:pt idx="57678">
                  <c:v>456.18700000000001</c:v>
                </c:pt>
                <c:pt idx="57679">
                  <c:v>456.31200000000001</c:v>
                </c:pt>
                <c:pt idx="57680">
                  <c:v>456.42999999999978</c:v>
                </c:pt>
                <c:pt idx="57681">
                  <c:v>456.54199999999975</c:v>
                </c:pt>
                <c:pt idx="57682">
                  <c:v>456.64699999999999</c:v>
                </c:pt>
                <c:pt idx="57683">
                  <c:v>456.745</c:v>
                </c:pt>
                <c:pt idx="57684">
                  <c:v>456.83699999999965</c:v>
                </c:pt>
                <c:pt idx="57685">
                  <c:v>456.92200000000003</c:v>
                </c:pt>
                <c:pt idx="57686">
                  <c:v>457</c:v>
                </c:pt>
                <c:pt idx="57687">
                  <c:v>457.072</c:v>
                </c:pt>
                <c:pt idx="57688">
                  <c:v>457.13799999999975</c:v>
                </c:pt>
                <c:pt idx="57689">
                  <c:v>457.197</c:v>
                </c:pt>
                <c:pt idx="57690">
                  <c:v>457.24900000000002</c:v>
                </c:pt>
                <c:pt idx="57691">
                  <c:v>457.29499999999979</c:v>
                </c:pt>
                <c:pt idx="57692">
                  <c:v>457.334</c:v>
                </c:pt>
                <c:pt idx="57693">
                  <c:v>457.36700000000002</c:v>
                </c:pt>
                <c:pt idx="57694">
                  <c:v>457.39400000000001</c:v>
                </c:pt>
                <c:pt idx="57695">
                  <c:v>457.41399999999965</c:v>
                </c:pt>
                <c:pt idx="57696">
                  <c:v>457.42799999999966</c:v>
                </c:pt>
                <c:pt idx="57697">
                  <c:v>457.43599999999958</c:v>
                </c:pt>
                <c:pt idx="57698">
                  <c:v>457.43699999999961</c:v>
                </c:pt>
                <c:pt idx="57699">
                  <c:v>457.43199999999962</c:v>
                </c:pt>
                <c:pt idx="57700">
                  <c:v>457.41999999999979</c:v>
                </c:pt>
                <c:pt idx="57701">
                  <c:v>457.40299999999979</c:v>
                </c:pt>
                <c:pt idx="57702">
                  <c:v>457.37900000000002</c:v>
                </c:pt>
                <c:pt idx="57703">
                  <c:v>457.34899999999999</c:v>
                </c:pt>
                <c:pt idx="57704">
                  <c:v>457.31299999999999</c:v>
                </c:pt>
                <c:pt idx="57705">
                  <c:v>457.27</c:v>
                </c:pt>
                <c:pt idx="57706">
                  <c:v>457.22199999999958</c:v>
                </c:pt>
                <c:pt idx="57707">
                  <c:v>457.16699999999975</c:v>
                </c:pt>
                <c:pt idx="57708">
                  <c:v>457.10700000000008</c:v>
                </c:pt>
                <c:pt idx="57709">
                  <c:v>457.04</c:v>
                </c:pt>
                <c:pt idx="57710">
                  <c:v>456.96699999999959</c:v>
                </c:pt>
                <c:pt idx="57711">
                  <c:v>456.88799999999975</c:v>
                </c:pt>
                <c:pt idx="57712">
                  <c:v>456.803</c:v>
                </c:pt>
                <c:pt idx="57713">
                  <c:v>456.71199999999965</c:v>
                </c:pt>
                <c:pt idx="57714">
                  <c:v>456.61500000000001</c:v>
                </c:pt>
                <c:pt idx="57715">
                  <c:v>456.512</c:v>
                </c:pt>
                <c:pt idx="57716">
                  <c:v>456.40299999999979</c:v>
                </c:pt>
                <c:pt idx="57717">
                  <c:v>456.28899999999965</c:v>
                </c:pt>
                <c:pt idx="57718">
                  <c:v>456.16800000000001</c:v>
                </c:pt>
                <c:pt idx="57719">
                  <c:v>456.041</c:v>
                </c:pt>
                <c:pt idx="57720">
                  <c:v>455.90899999999965</c:v>
                </c:pt>
                <c:pt idx="57721">
                  <c:v>455.77</c:v>
                </c:pt>
                <c:pt idx="57722">
                  <c:v>455.62599999999975</c:v>
                </c:pt>
                <c:pt idx="57723">
                  <c:v>455.47599999999977</c:v>
                </c:pt>
                <c:pt idx="57724">
                  <c:v>455.32</c:v>
                </c:pt>
                <c:pt idx="57725">
                  <c:v>455.15899999999999</c:v>
                </c:pt>
                <c:pt idx="57726">
                  <c:v>454.99099999999964</c:v>
                </c:pt>
                <c:pt idx="57727">
                  <c:v>454.81799999999993</c:v>
                </c:pt>
                <c:pt idx="57728">
                  <c:v>454.63900000000001</c:v>
                </c:pt>
                <c:pt idx="57729">
                  <c:v>454.45400000000001</c:v>
                </c:pt>
                <c:pt idx="57730">
                  <c:v>454.26400000000001</c:v>
                </c:pt>
                <c:pt idx="57731">
                  <c:v>454.06700000000001</c:v>
                </c:pt>
                <c:pt idx="57732">
                  <c:v>453.86599999999999</c:v>
                </c:pt>
                <c:pt idx="57733">
                  <c:v>453.65800000000002</c:v>
                </c:pt>
                <c:pt idx="57734">
                  <c:v>453.44499999999999</c:v>
                </c:pt>
                <c:pt idx="57735">
                  <c:v>453.22599999999977</c:v>
                </c:pt>
                <c:pt idx="57736">
                  <c:v>453.00200000000001</c:v>
                </c:pt>
                <c:pt idx="57737">
                  <c:v>452.77099999999979</c:v>
                </c:pt>
                <c:pt idx="57738">
                  <c:v>452.53599999999977</c:v>
                </c:pt>
                <c:pt idx="57739">
                  <c:v>452.29399999999958</c:v>
                </c:pt>
                <c:pt idx="57740">
                  <c:v>452.04700000000008</c:v>
                </c:pt>
                <c:pt idx="57741">
                  <c:v>451.79499999999979</c:v>
                </c:pt>
                <c:pt idx="57742">
                  <c:v>451.53699999999958</c:v>
                </c:pt>
                <c:pt idx="57743">
                  <c:v>451.2729999999998</c:v>
                </c:pt>
                <c:pt idx="57744">
                  <c:v>451.00400000000002</c:v>
                </c:pt>
                <c:pt idx="57745">
                  <c:v>450.72899999999959</c:v>
                </c:pt>
                <c:pt idx="57746">
                  <c:v>450.44900000000001</c:v>
                </c:pt>
                <c:pt idx="57747">
                  <c:v>450.16300000000001</c:v>
                </c:pt>
                <c:pt idx="57748">
                  <c:v>449.87200000000001</c:v>
                </c:pt>
                <c:pt idx="57749">
                  <c:v>449.57599999999979</c:v>
                </c:pt>
                <c:pt idx="57750">
                  <c:v>449.2729999999998</c:v>
                </c:pt>
                <c:pt idx="57751">
                  <c:v>448.96599999999978</c:v>
                </c:pt>
                <c:pt idx="57752">
                  <c:v>448.65300000000002</c:v>
                </c:pt>
                <c:pt idx="57753">
                  <c:v>448.334</c:v>
                </c:pt>
                <c:pt idx="57754">
                  <c:v>448.01</c:v>
                </c:pt>
                <c:pt idx="57755">
                  <c:v>447.68099999999993</c:v>
                </c:pt>
                <c:pt idx="57756">
                  <c:v>447.346</c:v>
                </c:pt>
                <c:pt idx="57757">
                  <c:v>447.00599999999974</c:v>
                </c:pt>
                <c:pt idx="57758">
                  <c:v>446.661</c:v>
                </c:pt>
                <c:pt idx="57759">
                  <c:v>446.31</c:v>
                </c:pt>
                <c:pt idx="57760">
                  <c:v>445.95400000000001</c:v>
                </c:pt>
                <c:pt idx="57761">
                  <c:v>445.59199999999959</c:v>
                </c:pt>
                <c:pt idx="57762">
                  <c:v>445.2249999999998</c:v>
                </c:pt>
                <c:pt idx="57763">
                  <c:v>444.85300000000001</c:v>
                </c:pt>
                <c:pt idx="57764">
                  <c:v>444.4749999999998</c:v>
                </c:pt>
                <c:pt idx="57765">
                  <c:v>444.09199999999959</c:v>
                </c:pt>
                <c:pt idx="57766">
                  <c:v>443.70400000000001</c:v>
                </c:pt>
                <c:pt idx="57767">
                  <c:v>443.31099999999975</c:v>
                </c:pt>
                <c:pt idx="57768">
                  <c:v>442.91199999999958</c:v>
                </c:pt>
                <c:pt idx="57769">
                  <c:v>442.50799999999975</c:v>
                </c:pt>
                <c:pt idx="57770">
                  <c:v>442.09799999999979</c:v>
                </c:pt>
                <c:pt idx="57771">
                  <c:v>441.68400000000008</c:v>
                </c:pt>
                <c:pt idx="57772">
                  <c:v>441.26400000000001</c:v>
                </c:pt>
                <c:pt idx="57773">
                  <c:v>440.83799999999979</c:v>
                </c:pt>
                <c:pt idx="57774">
                  <c:v>440.40799999999979</c:v>
                </c:pt>
                <c:pt idx="57775">
                  <c:v>439.97199999999958</c:v>
                </c:pt>
                <c:pt idx="57776">
                  <c:v>439.53199999999958</c:v>
                </c:pt>
                <c:pt idx="57777">
                  <c:v>439.08599999999979</c:v>
                </c:pt>
                <c:pt idx="57778">
                  <c:v>438.63400000000001</c:v>
                </c:pt>
                <c:pt idx="57779">
                  <c:v>438.178</c:v>
                </c:pt>
                <c:pt idx="57780">
                  <c:v>437.71599999999978</c:v>
                </c:pt>
                <c:pt idx="57781">
                  <c:v>437.24900000000002</c:v>
                </c:pt>
                <c:pt idx="57782">
                  <c:v>436.77699999999965</c:v>
                </c:pt>
                <c:pt idx="57783">
                  <c:v>436.3</c:v>
                </c:pt>
                <c:pt idx="57784">
                  <c:v>435.81799999999993</c:v>
                </c:pt>
                <c:pt idx="57785">
                  <c:v>435.33</c:v>
                </c:pt>
                <c:pt idx="57786">
                  <c:v>434.83799999999979</c:v>
                </c:pt>
                <c:pt idx="57787">
                  <c:v>434.3400000000002</c:v>
                </c:pt>
                <c:pt idx="57788">
                  <c:v>433.83699999999965</c:v>
                </c:pt>
                <c:pt idx="57789">
                  <c:v>433.32900000000001</c:v>
                </c:pt>
                <c:pt idx="57790">
                  <c:v>432.81599999999975</c:v>
                </c:pt>
                <c:pt idx="57791">
                  <c:v>432.29799999999977</c:v>
                </c:pt>
                <c:pt idx="57792">
                  <c:v>431.77499999999975</c:v>
                </c:pt>
                <c:pt idx="57793">
                  <c:v>431.24700000000001</c:v>
                </c:pt>
                <c:pt idx="57794">
                  <c:v>430.71299999999979</c:v>
                </c:pt>
                <c:pt idx="57795">
                  <c:v>430.17500000000001</c:v>
                </c:pt>
                <c:pt idx="57796">
                  <c:v>429.63200000000001</c:v>
                </c:pt>
                <c:pt idx="57797">
                  <c:v>429.08300000000003</c:v>
                </c:pt>
                <c:pt idx="57798">
                  <c:v>428.53</c:v>
                </c:pt>
                <c:pt idx="57799">
                  <c:v>427.97099999999978</c:v>
                </c:pt>
                <c:pt idx="57800">
                  <c:v>427.40799999999979</c:v>
                </c:pt>
                <c:pt idx="57801">
                  <c:v>426.839</c:v>
                </c:pt>
                <c:pt idx="57802">
                  <c:v>426.26599999999979</c:v>
                </c:pt>
                <c:pt idx="57803">
                  <c:v>425.68700000000001</c:v>
                </c:pt>
                <c:pt idx="57804">
                  <c:v>425.10399999999993</c:v>
                </c:pt>
                <c:pt idx="57805">
                  <c:v>424.51499999999999</c:v>
                </c:pt>
                <c:pt idx="57806">
                  <c:v>423.92200000000003</c:v>
                </c:pt>
                <c:pt idx="57807">
                  <c:v>423.32400000000001</c:v>
                </c:pt>
                <c:pt idx="57808">
                  <c:v>422.7199999999998</c:v>
                </c:pt>
                <c:pt idx="57809">
                  <c:v>422.11200000000002</c:v>
                </c:pt>
                <c:pt idx="57810">
                  <c:v>421.49899999999963</c:v>
                </c:pt>
                <c:pt idx="57811">
                  <c:v>420.88099999999974</c:v>
                </c:pt>
                <c:pt idx="57812">
                  <c:v>420.25900000000001</c:v>
                </c:pt>
                <c:pt idx="57813">
                  <c:v>419.63099999999974</c:v>
                </c:pt>
                <c:pt idx="57814">
                  <c:v>418.99899999999963</c:v>
                </c:pt>
                <c:pt idx="57815">
                  <c:v>418.36099999999999</c:v>
                </c:pt>
                <c:pt idx="57816">
                  <c:v>417.71899999999965</c:v>
                </c:pt>
                <c:pt idx="57817">
                  <c:v>417.072</c:v>
                </c:pt>
                <c:pt idx="57818">
                  <c:v>416.41999999999979</c:v>
                </c:pt>
                <c:pt idx="57819">
                  <c:v>415.76400000000001</c:v>
                </c:pt>
                <c:pt idx="57820">
                  <c:v>415.10199999999975</c:v>
                </c:pt>
                <c:pt idx="57821">
                  <c:v>414.43599999999958</c:v>
                </c:pt>
                <c:pt idx="57822">
                  <c:v>413.76499999999999</c:v>
                </c:pt>
                <c:pt idx="57823">
                  <c:v>413.09</c:v>
                </c:pt>
                <c:pt idx="57824">
                  <c:v>412.4099999999998</c:v>
                </c:pt>
                <c:pt idx="57825">
                  <c:v>411.7249999999998</c:v>
                </c:pt>
                <c:pt idx="57826">
                  <c:v>411.03500000000003</c:v>
                </c:pt>
                <c:pt idx="57827">
                  <c:v>410.34100000000001</c:v>
                </c:pt>
                <c:pt idx="57828">
                  <c:v>409.64200000000022</c:v>
                </c:pt>
                <c:pt idx="57829">
                  <c:v>408.93799999999965</c:v>
                </c:pt>
                <c:pt idx="57830">
                  <c:v>408.22999999999979</c:v>
                </c:pt>
                <c:pt idx="57831">
                  <c:v>407.517</c:v>
                </c:pt>
                <c:pt idx="57832">
                  <c:v>406.8</c:v>
                </c:pt>
                <c:pt idx="57833">
                  <c:v>406.07799999999975</c:v>
                </c:pt>
                <c:pt idx="57834">
                  <c:v>405.351</c:v>
                </c:pt>
                <c:pt idx="57835">
                  <c:v>404.62</c:v>
                </c:pt>
                <c:pt idx="57836">
                  <c:v>403.88400000000001</c:v>
                </c:pt>
                <c:pt idx="57837">
                  <c:v>403.14400000000023</c:v>
                </c:pt>
                <c:pt idx="57838">
                  <c:v>402.4</c:v>
                </c:pt>
                <c:pt idx="57839">
                  <c:v>401.65100000000001</c:v>
                </c:pt>
                <c:pt idx="57840">
                  <c:v>400.89699999999965</c:v>
                </c:pt>
                <c:pt idx="57841">
                  <c:v>400.14000000000021</c:v>
                </c:pt>
                <c:pt idx="57842">
                  <c:v>399.37700000000001</c:v>
                </c:pt>
                <c:pt idx="57843">
                  <c:v>398.61099999999999</c:v>
                </c:pt>
                <c:pt idx="57844">
                  <c:v>397.8400000000002</c:v>
                </c:pt>
                <c:pt idx="57845">
                  <c:v>397.06400000000002</c:v>
                </c:pt>
                <c:pt idx="57846">
                  <c:v>396.28500000000003</c:v>
                </c:pt>
                <c:pt idx="57847">
                  <c:v>395.50099999999975</c:v>
                </c:pt>
                <c:pt idx="57848">
                  <c:v>394.71299999999979</c:v>
                </c:pt>
                <c:pt idx="57849">
                  <c:v>393.92099999999965</c:v>
                </c:pt>
                <c:pt idx="57850">
                  <c:v>393.12400000000002</c:v>
                </c:pt>
                <c:pt idx="57851">
                  <c:v>392.32299999999975</c:v>
                </c:pt>
                <c:pt idx="57852">
                  <c:v>391.51799999999974</c:v>
                </c:pt>
                <c:pt idx="57853">
                  <c:v>390.709</c:v>
                </c:pt>
                <c:pt idx="57854">
                  <c:v>389.89599999999979</c:v>
                </c:pt>
                <c:pt idx="57855">
                  <c:v>389.07900000000001</c:v>
                </c:pt>
                <c:pt idx="57856">
                  <c:v>388.25700000000001</c:v>
                </c:pt>
                <c:pt idx="57857">
                  <c:v>387.43199999999962</c:v>
                </c:pt>
                <c:pt idx="57858">
                  <c:v>386.60300000000001</c:v>
                </c:pt>
                <c:pt idx="57859">
                  <c:v>385.77</c:v>
                </c:pt>
                <c:pt idx="57860">
                  <c:v>384.93199999999962</c:v>
                </c:pt>
                <c:pt idx="57861">
                  <c:v>384.09099999999978</c:v>
                </c:pt>
                <c:pt idx="57862">
                  <c:v>383.24599999999975</c:v>
                </c:pt>
                <c:pt idx="57863">
                  <c:v>382.39699999999965</c:v>
                </c:pt>
                <c:pt idx="57864">
                  <c:v>381.54399999999993</c:v>
                </c:pt>
                <c:pt idx="57865">
                  <c:v>380.68799999999999</c:v>
                </c:pt>
                <c:pt idx="57866">
                  <c:v>379.82799999999975</c:v>
                </c:pt>
                <c:pt idx="57867">
                  <c:v>378.96299999999979</c:v>
                </c:pt>
                <c:pt idx="57868">
                  <c:v>378.09599999999978</c:v>
                </c:pt>
                <c:pt idx="57869">
                  <c:v>377.22399999999965</c:v>
                </c:pt>
                <c:pt idx="57870">
                  <c:v>376.34899999999999</c:v>
                </c:pt>
                <c:pt idx="57871">
                  <c:v>375.47099999999978</c:v>
                </c:pt>
                <c:pt idx="57872">
                  <c:v>374.58799999999979</c:v>
                </c:pt>
                <c:pt idx="57873">
                  <c:v>373.70299999999975</c:v>
                </c:pt>
                <c:pt idx="57874">
                  <c:v>372.81299999999999</c:v>
                </c:pt>
                <c:pt idx="57875">
                  <c:v>371.92099999999965</c:v>
                </c:pt>
                <c:pt idx="57876">
                  <c:v>371.02499999999975</c:v>
                </c:pt>
                <c:pt idx="57877">
                  <c:v>370.125</c:v>
                </c:pt>
                <c:pt idx="57878">
                  <c:v>369.22199999999958</c:v>
                </c:pt>
                <c:pt idx="57879">
                  <c:v>368.31599999999975</c:v>
                </c:pt>
                <c:pt idx="57880">
                  <c:v>367.40599999999978</c:v>
                </c:pt>
                <c:pt idx="57881">
                  <c:v>366.49400000000003</c:v>
                </c:pt>
                <c:pt idx="57882">
                  <c:v>365.57799999999975</c:v>
                </c:pt>
                <c:pt idx="57883">
                  <c:v>364.65899999999999</c:v>
                </c:pt>
                <c:pt idx="57884">
                  <c:v>363.73599999999965</c:v>
                </c:pt>
                <c:pt idx="57885">
                  <c:v>362.81099999999975</c:v>
                </c:pt>
                <c:pt idx="57886">
                  <c:v>361.88299999999975</c:v>
                </c:pt>
                <c:pt idx="57887">
                  <c:v>360.95099999999979</c:v>
                </c:pt>
                <c:pt idx="57888">
                  <c:v>360.017</c:v>
                </c:pt>
                <c:pt idx="57889">
                  <c:v>359.08</c:v>
                </c:pt>
                <c:pt idx="57890">
                  <c:v>358.14000000000021</c:v>
                </c:pt>
                <c:pt idx="57891">
                  <c:v>357.197</c:v>
                </c:pt>
                <c:pt idx="57892">
                  <c:v>356.25099999999975</c:v>
                </c:pt>
                <c:pt idx="57893">
                  <c:v>355.303</c:v>
                </c:pt>
                <c:pt idx="57894">
                  <c:v>354.35199999999975</c:v>
                </c:pt>
                <c:pt idx="57895">
                  <c:v>353.3979999999998</c:v>
                </c:pt>
                <c:pt idx="57896">
                  <c:v>352.44099999999975</c:v>
                </c:pt>
                <c:pt idx="57897">
                  <c:v>351.48299999999978</c:v>
                </c:pt>
                <c:pt idx="57898">
                  <c:v>350.52099999999979</c:v>
                </c:pt>
                <c:pt idx="57899">
                  <c:v>349.55700000000002</c:v>
                </c:pt>
                <c:pt idx="57900">
                  <c:v>348.59099999999978</c:v>
                </c:pt>
                <c:pt idx="57901">
                  <c:v>347.62200000000001</c:v>
                </c:pt>
                <c:pt idx="57902">
                  <c:v>346.65100000000001</c:v>
                </c:pt>
                <c:pt idx="57903">
                  <c:v>345.678</c:v>
                </c:pt>
                <c:pt idx="57904">
                  <c:v>344.702</c:v>
                </c:pt>
                <c:pt idx="57905">
                  <c:v>343.72399999999965</c:v>
                </c:pt>
                <c:pt idx="57906">
                  <c:v>342.74400000000026</c:v>
                </c:pt>
                <c:pt idx="57907">
                  <c:v>341.762</c:v>
                </c:pt>
                <c:pt idx="57908">
                  <c:v>340.77799999999979</c:v>
                </c:pt>
                <c:pt idx="57909">
                  <c:v>339.79199999999958</c:v>
                </c:pt>
                <c:pt idx="57910">
                  <c:v>338.80399999999975</c:v>
                </c:pt>
                <c:pt idx="57911">
                  <c:v>337.815</c:v>
                </c:pt>
                <c:pt idx="57912">
                  <c:v>336.82299999999975</c:v>
                </c:pt>
                <c:pt idx="57913">
                  <c:v>335.83</c:v>
                </c:pt>
                <c:pt idx="57914">
                  <c:v>334.83499999999975</c:v>
                </c:pt>
                <c:pt idx="57915">
                  <c:v>333.83799999999979</c:v>
                </c:pt>
                <c:pt idx="57916">
                  <c:v>332.8400000000002</c:v>
                </c:pt>
                <c:pt idx="57917">
                  <c:v>331.8400000000002</c:v>
                </c:pt>
                <c:pt idx="57918">
                  <c:v>330.83799999999979</c:v>
                </c:pt>
                <c:pt idx="57919">
                  <c:v>329.83599999999979</c:v>
                </c:pt>
                <c:pt idx="57920">
                  <c:v>328.83099999999979</c:v>
                </c:pt>
                <c:pt idx="57921">
                  <c:v>327.82599999999979</c:v>
                </c:pt>
                <c:pt idx="57922">
                  <c:v>326.81900000000002</c:v>
                </c:pt>
                <c:pt idx="57923">
                  <c:v>325.81099999999975</c:v>
                </c:pt>
                <c:pt idx="57924">
                  <c:v>324.80200000000002</c:v>
                </c:pt>
                <c:pt idx="57925">
                  <c:v>323.79199999999958</c:v>
                </c:pt>
                <c:pt idx="57926">
                  <c:v>322.77999999999975</c:v>
                </c:pt>
                <c:pt idx="57927">
                  <c:v>321.76799999999974</c:v>
                </c:pt>
                <c:pt idx="57928">
                  <c:v>320.755</c:v>
                </c:pt>
                <c:pt idx="57929">
                  <c:v>319.74099999999999</c:v>
                </c:pt>
                <c:pt idx="57930">
                  <c:v>318.72599999999977</c:v>
                </c:pt>
                <c:pt idx="57931">
                  <c:v>317.70999999999975</c:v>
                </c:pt>
                <c:pt idx="57932">
                  <c:v>316.69400000000002</c:v>
                </c:pt>
                <c:pt idx="57933">
                  <c:v>315.67700000000002</c:v>
                </c:pt>
                <c:pt idx="57934">
                  <c:v>314.65899999999999</c:v>
                </c:pt>
                <c:pt idx="57935">
                  <c:v>313.64100000000002</c:v>
                </c:pt>
                <c:pt idx="57936">
                  <c:v>312.62299999999999</c:v>
                </c:pt>
                <c:pt idx="57937">
                  <c:v>311.60399999999993</c:v>
                </c:pt>
                <c:pt idx="57938">
                  <c:v>310.58499999999975</c:v>
                </c:pt>
                <c:pt idx="57939">
                  <c:v>309.565</c:v>
                </c:pt>
                <c:pt idx="57940">
                  <c:v>308.54500000000002</c:v>
                </c:pt>
                <c:pt idx="57941">
                  <c:v>307.52599999999978</c:v>
                </c:pt>
                <c:pt idx="57942">
                  <c:v>306.50599999999974</c:v>
                </c:pt>
                <c:pt idx="57943">
                  <c:v>305.48599999999965</c:v>
                </c:pt>
                <c:pt idx="57944">
                  <c:v>304.46599999999978</c:v>
                </c:pt>
                <c:pt idx="57945">
                  <c:v>303.44600000000003</c:v>
                </c:pt>
                <c:pt idx="57946">
                  <c:v>302.42699999999962</c:v>
                </c:pt>
                <c:pt idx="57947">
                  <c:v>301.40699999999958</c:v>
                </c:pt>
                <c:pt idx="57948">
                  <c:v>300.38799999999975</c:v>
                </c:pt>
                <c:pt idx="57949">
                  <c:v>299.36900000000026</c:v>
                </c:pt>
                <c:pt idx="57950">
                  <c:v>298.351</c:v>
                </c:pt>
                <c:pt idx="57951">
                  <c:v>297.33300000000003</c:v>
                </c:pt>
                <c:pt idx="57952">
                  <c:v>296.31599999999975</c:v>
                </c:pt>
                <c:pt idx="57953">
                  <c:v>295.3</c:v>
                </c:pt>
                <c:pt idx="57954">
                  <c:v>294.28399999999965</c:v>
                </c:pt>
                <c:pt idx="57955">
                  <c:v>293.26900000000001</c:v>
                </c:pt>
                <c:pt idx="57956">
                  <c:v>292.255</c:v>
                </c:pt>
                <c:pt idx="57957">
                  <c:v>291.24099999999999</c:v>
                </c:pt>
                <c:pt idx="57958">
                  <c:v>290.22899999999959</c:v>
                </c:pt>
                <c:pt idx="57959">
                  <c:v>289.21699999999959</c:v>
                </c:pt>
                <c:pt idx="57960">
                  <c:v>288.20699999999965</c:v>
                </c:pt>
                <c:pt idx="57961">
                  <c:v>287.19799999999975</c:v>
                </c:pt>
                <c:pt idx="57962">
                  <c:v>286.19</c:v>
                </c:pt>
                <c:pt idx="57963">
                  <c:v>285.18299999999999</c:v>
                </c:pt>
                <c:pt idx="57964">
                  <c:v>284.178</c:v>
                </c:pt>
                <c:pt idx="57965">
                  <c:v>283.17399999999975</c:v>
                </c:pt>
                <c:pt idx="57966">
                  <c:v>282.17099999999999</c:v>
                </c:pt>
                <c:pt idx="57967">
                  <c:v>281.17</c:v>
                </c:pt>
                <c:pt idx="57968">
                  <c:v>280.17099999999999</c:v>
                </c:pt>
                <c:pt idx="57969">
                  <c:v>279.173</c:v>
                </c:pt>
                <c:pt idx="57970">
                  <c:v>278.17700000000002</c:v>
                </c:pt>
                <c:pt idx="57971">
                  <c:v>277.18299999999999</c:v>
                </c:pt>
                <c:pt idx="57972">
                  <c:v>276.19099999999975</c:v>
                </c:pt>
                <c:pt idx="57973">
                  <c:v>275.2</c:v>
                </c:pt>
                <c:pt idx="57974">
                  <c:v>274.21199999999965</c:v>
                </c:pt>
                <c:pt idx="57975">
                  <c:v>273.2249999999998</c:v>
                </c:pt>
                <c:pt idx="57976">
                  <c:v>272.24099999999999</c:v>
                </c:pt>
                <c:pt idx="57977">
                  <c:v>271.25900000000001</c:v>
                </c:pt>
                <c:pt idx="57978">
                  <c:v>270.27999999999975</c:v>
                </c:pt>
                <c:pt idx="57979">
                  <c:v>269.30200000000002</c:v>
                </c:pt>
                <c:pt idx="57980">
                  <c:v>268.327</c:v>
                </c:pt>
                <c:pt idx="57981">
                  <c:v>267.35500000000002</c:v>
                </c:pt>
                <c:pt idx="57982">
                  <c:v>266.38400000000001</c:v>
                </c:pt>
                <c:pt idx="57983">
                  <c:v>265.41699999999958</c:v>
                </c:pt>
                <c:pt idx="57984">
                  <c:v>264.452</c:v>
                </c:pt>
                <c:pt idx="57985">
                  <c:v>263.48999999999978</c:v>
                </c:pt>
                <c:pt idx="57986">
                  <c:v>262.53099999999978</c:v>
                </c:pt>
                <c:pt idx="57987">
                  <c:v>261.57400000000001</c:v>
                </c:pt>
                <c:pt idx="57988">
                  <c:v>260.62</c:v>
                </c:pt>
                <c:pt idx="57989">
                  <c:v>259.67</c:v>
                </c:pt>
                <c:pt idx="57990">
                  <c:v>258.72199999999958</c:v>
                </c:pt>
                <c:pt idx="57991">
                  <c:v>257.77799999999979</c:v>
                </c:pt>
                <c:pt idx="57992">
                  <c:v>256.83599999999979</c:v>
                </c:pt>
                <c:pt idx="57993">
                  <c:v>255.89800000000011</c:v>
                </c:pt>
                <c:pt idx="57994">
                  <c:v>254.96300000000002</c:v>
                </c:pt>
                <c:pt idx="57995">
                  <c:v>254.03200000000001</c:v>
                </c:pt>
                <c:pt idx="57996">
                  <c:v>253.10300000000001</c:v>
                </c:pt>
                <c:pt idx="57997">
                  <c:v>252.17899999999997</c:v>
                </c:pt>
                <c:pt idx="57998">
                  <c:v>251.25700000000001</c:v>
                </c:pt>
                <c:pt idx="57999">
                  <c:v>250.34</c:v>
                </c:pt>
                <c:pt idx="58000">
                  <c:v>249.42600000000004</c:v>
                </c:pt>
                <c:pt idx="58001">
                  <c:v>248.51599999999999</c:v>
                </c:pt>
                <c:pt idx="58002">
                  <c:v>247.60900000000001</c:v>
                </c:pt>
                <c:pt idx="58003">
                  <c:v>246.70599999999999</c:v>
                </c:pt>
                <c:pt idx="58004">
                  <c:v>245.80800000000011</c:v>
                </c:pt>
                <c:pt idx="58005">
                  <c:v>244.91300000000001</c:v>
                </c:pt>
                <c:pt idx="58006">
                  <c:v>244.02200000000011</c:v>
                </c:pt>
                <c:pt idx="58007">
                  <c:v>243.13499999999999</c:v>
                </c:pt>
                <c:pt idx="58008">
                  <c:v>242.25200000000001</c:v>
                </c:pt>
                <c:pt idx="58009">
                  <c:v>241.374</c:v>
                </c:pt>
                <c:pt idx="58010">
                  <c:v>240.5</c:v>
                </c:pt>
                <c:pt idx="58011">
                  <c:v>239.63</c:v>
                </c:pt>
                <c:pt idx="58012">
                  <c:v>238.76399999999998</c:v>
                </c:pt>
                <c:pt idx="58013">
                  <c:v>237.90300000000002</c:v>
                </c:pt>
                <c:pt idx="58014">
                  <c:v>237.04599999999999</c:v>
                </c:pt>
                <c:pt idx="58015">
                  <c:v>236.19399999999999</c:v>
                </c:pt>
                <c:pt idx="58016">
                  <c:v>235.346</c:v>
                </c:pt>
                <c:pt idx="58017">
                  <c:v>234.50299999999999</c:v>
                </c:pt>
                <c:pt idx="58018">
                  <c:v>233.66399999999999</c:v>
                </c:pt>
                <c:pt idx="58019">
                  <c:v>232.83</c:v>
                </c:pt>
                <c:pt idx="58020">
                  <c:v>232.00200000000001</c:v>
                </c:pt>
                <c:pt idx="58021">
                  <c:v>231.17699999999999</c:v>
                </c:pt>
                <c:pt idx="58022">
                  <c:v>230.35800000000012</c:v>
                </c:pt>
                <c:pt idx="58023">
                  <c:v>229.54399999999998</c:v>
                </c:pt>
                <c:pt idx="58024">
                  <c:v>228.73399999999998</c:v>
                </c:pt>
                <c:pt idx="58025">
                  <c:v>227.93</c:v>
                </c:pt>
                <c:pt idx="58026">
                  <c:v>227.131</c:v>
                </c:pt>
                <c:pt idx="58027">
                  <c:v>226.33600000000001</c:v>
                </c:pt>
                <c:pt idx="58028">
                  <c:v>225.547</c:v>
                </c:pt>
                <c:pt idx="58029">
                  <c:v>224.76399999999998</c:v>
                </c:pt>
                <c:pt idx="58030">
                  <c:v>223.98500000000001</c:v>
                </c:pt>
                <c:pt idx="58031">
                  <c:v>223.21199999999999</c:v>
                </c:pt>
                <c:pt idx="58032">
                  <c:v>222.44399999999999</c:v>
                </c:pt>
                <c:pt idx="58033">
                  <c:v>221.68200000000004</c:v>
                </c:pt>
                <c:pt idx="58034">
                  <c:v>220.92500000000001</c:v>
                </c:pt>
                <c:pt idx="58035">
                  <c:v>220.17299999999997</c:v>
                </c:pt>
                <c:pt idx="58036">
                  <c:v>219.42700000000011</c:v>
                </c:pt>
                <c:pt idx="58037">
                  <c:v>218.68700000000001</c:v>
                </c:pt>
                <c:pt idx="58038">
                  <c:v>217.95200000000011</c:v>
                </c:pt>
                <c:pt idx="58039">
                  <c:v>217.22300000000001</c:v>
                </c:pt>
                <c:pt idx="58040">
                  <c:v>216.499</c:v>
                </c:pt>
                <c:pt idx="58041">
                  <c:v>215.78100000000001</c:v>
                </c:pt>
                <c:pt idx="58042">
                  <c:v>215.07</c:v>
                </c:pt>
                <c:pt idx="58043">
                  <c:v>214.363</c:v>
                </c:pt>
                <c:pt idx="58044">
                  <c:v>213.66300000000001</c:v>
                </c:pt>
                <c:pt idx="58045">
                  <c:v>212.96900000000002</c:v>
                </c:pt>
                <c:pt idx="58046">
                  <c:v>212.28</c:v>
                </c:pt>
                <c:pt idx="58047">
                  <c:v>211.59800000000001</c:v>
                </c:pt>
                <c:pt idx="58048">
                  <c:v>210.92100000000011</c:v>
                </c:pt>
                <c:pt idx="58049">
                  <c:v>210.251</c:v>
                </c:pt>
                <c:pt idx="58050">
                  <c:v>209.58600000000001</c:v>
                </c:pt>
                <c:pt idx="58051">
                  <c:v>208.92800000000011</c:v>
                </c:pt>
                <c:pt idx="58052">
                  <c:v>208.27599999999998</c:v>
                </c:pt>
                <c:pt idx="58053">
                  <c:v>207.63</c:v>
                </c:pt>
                <c:pt idx="58054">
                  <c:v>206.99</c:v>
                </c:pt>
                <c:pt idx="58055">
                  <c:v>206.35600000000011</c:v>
                </c:pt>
                <c:pt idx="58056">
                  <c:v>205.72900000000001</c:v>
                </c:pt>
                <c:pt idx="58057">
                  <c:v>205.108</c:v>
                </c:pt>
                <c:pt idx="58058">
                  <c:v>204.49300000000002</c:v>
                </c:pt>
                <c:pt idx="58059">
                  <c:v>203.88400000000001</c:v>
                </c:pt>
                <c:pt idx="58060">
                  <c:v>203.28200000000001</c:v>
                </c:pt>
                <c:pt idx="58061">
                  <c:v>202.68700000000001</c:v>
                </c:pt>
                <c:pt idx="58062">
                  <c:v>202.09700000000001</c:v>
                </c:pt>
                <c:pt idx="58063">
                  <c:v>201.51399999999998</c:v>
                </c:pt>
                <c:pt idx="58064">
                  <c:v>200.93800000000007</c:v>
                </c:pt>
                <c:pt idx="58065">
                  <c:v>200.36800000000011</c:v>
                </c:pt>
                <c:pt idx="58066">
                  <c:v>199.80500000000001</c:v>
                </c:pt>
                <c:pt idx="58067">
                  <c:v>199.24799999999999</c:v>
                </c:pt>
                <c:pt idx="58068">
                  <c:v>198.697</c:v>
                </c:pt>
                <c:pt idx="58069">
                  <c:v>198.154</c:v>
                </c:pt>
                <c:pt idx="58070">
                  <c:v>197.61599999999999</c:v>
                </c:pt>
                <c:pt idx="58071">
                  <c:v>197.08600000000001</c:v>
                </c:pt>
                <c:pt idx="58072">
                  <c:v>196.56200000000001</c:v>
                </c:pt>
                <c:pt idx="58073">
                  <c:v>196.04399999999998</c:v>
                </c:pt>
                <c:pt idx="58074">
                  <c:v>195.53300000000002</c:v>
                </c:pt>
                <c:pt idx="58075">
                  <c:v>195.029</c:v>
                </c:pt>
                <c:pt idx="58076">
                  <c:v>194.53200000000001</c:v>
                </c:pt>
                <c:pt idx="58077">
                  <c:v>194.041</c:v>
                </c:pt>
                <c:pt idx="58078">
                  <c:v>193.55700000000004</c:v>
                </c:pt>
                <c:pt idx="58079">
                  <c:v>193.07900000000001</c:v>
                </c:pt>
                <c:pt idx="58080">
                  <c:v>192.60900000000001</c:v>
                </c:pt>
                <c:pt idx="58081">
                  <c:v>192.14499999999998</c:v>
                </c:pt>
                <c:pt idx="58082">
                  <c:v>191.68800000000007</c:v>
                </c:pt>
                <c:pt idx="58083">
                  <c:v>191.23699999999999</c:v>
                </c:pt>
                <c:pt idx="58084">
                  <c:v>190.79300000000001</c:v>
                </c:pt>
                <c:pt idx="58085">
                  <c:v>190.35600000000011</c:v>
                </c:pt>
                <c:pt idx="58086">
                  <c:v>189.92600000000004</c:v>
                </c:pt>
                <c:pt idx="58087">
                  <c:v>189.50299999999999</c:v>
                </c:pt>
                <c:pt idx="58088">
                  <c:v>189.08600000000001</c:v>
                </c:pt>
                <c:pt idx="58089">
                  <c:v>188.67599999999999</c:v>
                </c:pt>
                <c:pt idx="58090">
                  <c:v>188.27299999999997</c:v>
                </c:pt>
                <c:pt idx="58091">
                  <c:v>187.876</c:v>
                </c:pt>
                <c:pt idx="58092">
                  <c:v>187.48700000000011</c:v>
                </c:pt>
                <c:pt idx="58093">
                  <c:v>187.10399999999998</c:v>
                </c:pt>
                <c:pt idx="58094">
                  <c:v>186.72800000000001</c:v>
                </c:pt>
                <c:pt idx="58095">
                  <c:v>186.35900000000001</c:v>
                </c:pt>
                <c:pt idx="58096">
                  <c:v>185.99600000000001</c:v>
                </c:pt>
                <c:pt idx="58097">
                  <c:v>185.64</c:v>
                </c:pt>
                <c:pt idx="58098">
                  <c:v>185.291</c:v>
                </c:pt>
                <c:pt idx="58099">
                  <c:v>184.94900000000001</c:v>
                </c:pt>
                <c:pt idx="58100">
                  <c:v>184.61299999999997</c:v>
                </c:pt>
                <c:pt idx="58101">
                  <c:v>184.285</c:v>
                </c:pt>
                <c:pt idx="58102">
                  <c:v>183.96300000000002</c:v>
                </c:pt>
                <c:pt idx="58103">
                  <c:v>183.64699999999999</c:v>
                </c:pt>
                <c:pt idx="58104">
                  <c:v>183.339</c:v>
                </c:pt>
                <c:pt idx="58105">
                  <c:v>183.03700000000001</c:v>
                </c:pt>
                <c:pt idx="58106">
                  <c:v>182.74199999999999</c:v>
                </c:pt>
                <c:pt idx="58107">
                  <c:v>182.453</c:v>
                </c:pt>
                <c:pt idx="58108">
                  <c:v>182.17099999999999</c:v>
                </c:pt>
                <c:pt idx="58109">
                  <c:v>181.89600000000004</c:v>
                </c:pt>
                <c:pt idx="58110">
                  <c:v>181.62800000000001</c:v>
                </c:pt>
                <c:pt idx="58111">
                  <c:v>181.36600000000001</c:v>
                </c:pt>
                <c:pt idx="58112">
                  <c:v>181.10999999999999</c:v>
                </c:pt>
                <c:pt idx="58113">
                  <c:v>180.86200000000011</c:v>
                </c:pt>
                <c:pt idx="58114">
                  <c:v>180.62</c:v>
                </c:pt>
                <c:pt idx="58115">
                  <c:v>180.38400000000001</c:v>
                </c:pt>
                <c:pt idx="58116">
                  <c:v>180.155</c:v>
                </c:pt>
                <c:pt idx="58117">
                  <c:v>179.93300000000002</c:v>
                </c:pt>
                <c:pt idx="58118">
                  <c:v>179.71699999999998</c:v>
                </c:pt>
                <c:pt idx="58119">
                  <c:v>179.50700000000001</c:v>
                </c:pt>
                <c:pt idx="58120">
                  <c:v>179.304</c:v>
                </c:pt>
                <c:pt idx="58121">
                  <c:v>179.108</c:v>
                </c:pt>
                <c:pt idx="58122">
                  <c:v>178.917</c:v>
                </c:pt>
                <c:pt idx="58123">
                  <c:v>178.73399999999998</c:v>
                </c:pt>
                <c:pt idx="58124">
                  <c:v>178.55600000000001</c:v>
                </c:pt>
                <c:pt idx="58125">
                  <c:v>178.3850000000001</c:v>
                </c:pt>
                <c:pt idx="58126">
                  <c:v>178.221</c:v>
                </c:pt>
                <c:pt idx="58127">
                  <c:v>178.06200000000001</c:v>
                </c:pt>
                <c:pt idx="58128">
                  <c:v>177.91</c:v>
                </c:pt>
                <c:pt idx="58129">
                  <c:v>177.76399999999998</c:v>
                </c:pt>
                <c:pt idx="58130">
                  <c:v>177.624</c:v>
                </c:pt>
                <c:pt idx="58131">
                  <c:v>177.49100000000001</c:v>
                </c:pt>
                <c:pt idx="58132">
                  <c:v>177.364</c:v>
                </c:pt>
                <c:pt idx="58133">
                  <c:v>177.24199999999999</c:v>
                </c:pt>
                <c:pt idx="58134">
                  <c:v>177.12700000000001</c:v>
                </c:pt>
                <c:pt idx="58135">
                  <c:v>177.018</c:v>
                </c:pt>
                <c:pt idx="58136">
                  <c:v>176.91499999999999</c:v>
                </c:pt>
                <c:pt idx="58137">
                  <c:v>176.81800000000001</c:v>
                </c:pt>
                <c:pt idx="58138">
                  <c:v>176.727</c:v>
                </c:pt>
                <c:pt idx="58139">
                  <c:v>176.642</c:v>
                </c:pt>
                <c:pt idx="58140">
                  <c:v>176.56300000000002</c:v>
                </c:pt>
                <c:pt idx="58141">
                  <c:v>176.49</c:v>
                </c:pt>
                <c:pt idx="58142">
                  <c:v>176.42200000000011</c:v>
                </c:pt>
                <c:pt idx="58143">
                  <c:v>176.36</c:v>
                </c:pt>
                <c:pt idx="58144">
                  <c:v>176.304</c:v>
                </c:pt>
                <c:pt idx="58145">
                  <c:v>176.25399999999999</c:v>
                </c:pt>
                <c:pt idx="58146">
                  <c:v>176.20999999999998</c:v>
                </c:pt>
                <c:pt idx="58147">
                  <c:v>176.17099999999999</c:v>
                </c:pt>
                <c:pt idx="58148">
                  <c:v>176.137</c:v>
                </c:pt>
                <c:pt idx="58149">
                  <c:v>176.10999999999999</c:v>
                </c:pt>
                <c:pt idx="58150">
                  <c:v>176.08700000000007</c:v>
                </c:pt>
                <c:pt idx="58151">
                  <c:v>176.071</c:v>
                </c:pt>
                <c:pt idx="58152">
                  <c:v>176.059</c:v>
                </c:pt>
                <c:pt idx="58153">
                  <c:v>176.053</c:v>
                </c:pt>
                <c:pt idx="58154">
                  <c:v>176.053</c:v>
                </c:pt>
                <c:pt idx="58155">
                  <c:v>176.05800000000011</c:v>
                </c:pt>
                <c:pt idx="58156">
                  <c:v>176.06800000000001</c:v>
                </c:pt>
                <c:pt idx="58157">
                  <c:v>176.083</c:v>
                </c:pt>
                <c:pt idx="58158">
                  <c:v>176.10399999999998</c:v>
                </c:pt>
                <c:pt idx="58159">
                  <c:v>176.12900000000002</c:v>
                </c:pt>
                <c:pt idx="58160">
                  <c:v>176.16</c:v>
                </c:pt>
                <c:pt idx="58161">
                  <c:v>176.196</c:v>
                </c:pt>
                <c:pt idx="58162">
                  <c:v>176.23699999999999</c:v>
                </c:pt>
                <c:pt idx="58163">
                  <c:v>176.28300000000002</c:v>
                </c:pt>
                <c:pt idx="58164">
                  <c:v>176.333</c:v>
                </c:pt>
                <c:pt idx="58165">
                  <c:v>176.38900000000001</c:v>
                </c:pt>
                <c:pt idx="58166">
                  <c:v>176.44900000000001</c:v>
                </c:pt>
                <c:pt idx="58167">
                  <c:v>176.51499999999999</c:v>
                </c:pt>
                <c:pt idx="58168">
                  <c:v>176.58500000000001</c:v>
                </c:pt>
                <c:pt idx="58169">
                  <c:v>176.65900000000002</c:v>
                </c:pt>
                <c:pt idx="58170">
                  <c:v>176.739</c:v>
                </c:pt>
                <c:pt idx="58171">
                  <c:v>176.82300000000001</c:v>
                </c:pt>
                <c:pt idx="58172">
                  <c:v>176.911</c:v>
                </c:pt>
                <c:pt idx="58173">
                  <c:v>177.00399999999999</c:v>
                </c:pt>
                <c:pt idx="58174">
                  <c:v>177.101</c:v>
                </c:pt>
                <c:pt idx="58175">
                  <c:v>177.20299999999997</c:v>
                </c:pt>
                <c:pt idx="58176">
                  <c:v>177.309</c:v>
                </c:pt>
                <c:pt idx="58177">
                  <c:v>177.42000000000004</c:v>
                </c:pt>
                <c:pt idx="58178">
                  <c:v>177.535</c:v>
                </c:pt>
                <c:pt idx="58179">
                  <c:v>177.65300000000002</c:v>
                </c:pt>
                <c:pt idx="58180">
                  <c:v>177.77599999999998</c:v>
                </c:pt>
                <c:pt idx="58181">
                  <c:v>177.904</c:v>
                </c:pt>
                <c:pt idx="58182">
                  <c:v>178.035</c:v>
                </c:pt>
                <c:pt idx="58183">
                  <c:v>178.17</c:v>
                </c:pt>
                <c:pt idx="58184">
                  <c:v>178.309</c:v>
                </c:pt>
                <c:pt idx="58185">
                  <c:v>178.45200000000011</c:v>
                </c:pt>
                <c:pt idx="58186">
                  <c:v>178.59900000000002</c:v>
                </c:pt>
                <c:pt idx="58187">
                  <c:v>178.75</c:v>
                </c:pt>
                <c:pt idx="58188">
                  <c:v>178.904</c:v>
                </c:pt>
                <c:pt idx="58189">
                  <c:v>179.06300000000002</c:v>
                </c:pt>
                <c:pt idx="58190">
                  <c:v>179.22399999999999</c:v>
                </c:pt>
                <c:pt idx="58191">
                  <c:v>179.39000000000001</c:v>
                </c:pt>
                <c:pt idx="58192">
                  <c:v>179.559</c:v>
                </c:pt>
                <c:pt idx="58193">
                  <c:v>179.73099999999999</c:v>
                </c:pt>
                <c:pt idx="58194">
                  <c:v>179.90700000000001</c:v>
                </c:pt>
                <c:pt idx="58195">
                  <c:v>180.08600000000001</c:v>
                </c:pt>
                <c:pt idx="58196">
                  <c:v>180.26900000000001</c:v>
                </c:pt>
                <c:pt idx="58197">
                  <c:v>180.45400000000001</c:v>
                </c:pt>
                <c:pt idx="58198">
                  <c:v>180.64299999999997</c:v>
                </c:pt>
                <c:pt idx="58199">
                  <c:v>180.83600000000001</c:v>
                </c:pt>
                <c:pt idx="58200">
                  <c:v>181.03100000000001</c:v>
                </c:pt>
                <c:pt idx="58201">
                  <c:v>181.22900000000001</c:v>
                </c:pt>
                <c:pt idx="58202">
                  <c:v>181.43100000000001</c:v>
                </c:pt>
                <c:pt idx="58203">
                  <c:v>181.63499999999999</c:v>
                </c:pt>
                <c:pt idx="58204">
                  <c:v>181.84300000000002</c:v>
                </c:pt>
                <c:pt idx="58205">
                  <c:v>182.053</c:v>
                </c:pt>
                <c:pt idx="58206">
                  <c:v>182.26599999999999</c:v>
                </c:pt>
                <c:pt idx="58207">
                  <c:v>182.48100000000011</c:v>
                </c:pt>
                <c:pt idx="58208">
                  <c:v>182.7</c:v>
                </c:pt>
                <c:pt idx="58209">
                  <c:v>182.92100000000011</c:v>
                </c:pt>
                <c:pt idx="58210">
                  <c:v>183.14499999999998</c:v>
                </c:pt>
                <c:pt idx="58211">
                  <c:v>183.37100000000001</c:v>
                </c:pt>
                <c:pt idx="58212">
                  <c:v>183.59900000000002</c:v>
                </c:pt>
                <c:pt idx="58213">
                  <c:v>183.83100000000007</c:v>
                </c:pt>
                <c:pt idx="58214">
                  <c:v>184.06399999999999</c:v>
                </c:pt>
                <c:pt idx="58215">
                  <c:v>184.3</c:v>
                </c:pt>
                <c:pt idx="58216">
                  <c:v>184.53800000000001</c:v>
                </c:pt>
                <c:pt idx="58217">
                  <c:v>184.77899999999997</c:v>
                </c:pt>
                <c:pt idx="58218">
                  <c:v>185.02100000000004</c:v>
                </c:pt>
                <c:pt idx="58219">
                  <c:v>185.26599999999999</c:v>
                </c:pt>
                <c:pt idx="58220">
                  <c:v>185.51300000000001</c:v>
                </c:pt>
                <c:pt idx="58221">
                  <c:v>185.762</c:v>
                </c:pt>
                <c:pt idx="58222">
                  <c:v>186.01300000000001</c:v>
                </c:pt>
                <c:pt idx="58223">
                  <c:v>186.26599999999999</c:v>
                </c:pt>
                <c:pt idx="58224">
                  <c:v>186.52</c:v>
                </c:pt>
                <c:pt idx="58225">
                  <c:v>186.77699999999999</c:v>
                </c:pt>
                <c:pt idx="58226">
                  <c:v>187.035</c:v>
                </c:pt>
                <c:pt idx="58227">
                  <c:v>187.29499999999999</c:v>
                </c:pt>
                <c:pt idx="58228">
                  <c:v>187.55700000000004</c:v>
                </c:pt>
                <c:pt idx="58229">
                  <c:v>187.82100000000011</c:v>
                </c:pt>
                <c:pt idx="58230">
                  <c:v>188.08600000000001</c:v>
                </c:pt>
                <c:pt idx="58231">
                  <c:v>188.35200000000012</c:v>
                </c:pt>
                <c:pt idx="58232">
                  <c:v>188.62</c:v>
                </c:pt>
                <c:pt idx="58233">
                  <c:v>188.89000000000001</c:v>
                </c:pt>
                <c:pt idx="58234">
                  <c:v>189.161</c:v>
                </c:pt>
                <c:pt idx="58235">
                  <c:v>189.43300000000002</c:v>
                </c:pt>
                <c:pt idx="58236">
                  <c:v>189.70699999999999</c:v>
                </c:pt>
                <c:pt idx="58237">
                  <c:v>189.98200000000011</c:v>
                </c:pt>
                <c:pt idx="58238">
                  <c:v>190.25800000000001</c:v>
                </c:pt>
                <c:pt idx="58239">
                  <c:v>190.536</c:v>
                </c:pt>
                <c:pt idx="58240">
                  <c:v>190.81399999999999</c:v>
                </c:pt>
                <c:pt idx="58241">
                  <c:v>191.09399999999999</c:v>
                </c:pt>
                <c:pt idx="58242">
                  <c:v>191.375</c:v>
                </c:pt>
                <c:pt idx="58243">
                  <c:v>191.65600000000001</c:v>
                </c:pt>
                <c:pt idx="58244">
                  <c:v>191.93900000000002</c:v>
                </c:pt>
                <c:pt idx="58245">
                  <c:v>192.22300000000001</c:v>
                </c:pt>
                <c:pt idx="58246">
                  <c:v>192.50700000000001</c:v>
                </c:pt>
                <c:pt idx="58247">
                  <c:v>192.792</c:v>
                </c:pt>
                <c:pt idx="58248">
                  <c:v>193.078</c:v>
                </c:pt>
                <c:pt idx="58249">
                  <c:v>193.36500000000001</c:v>
                </c:pt>
                <c:pt idx="58250">
                  <c:v>193.65300000000002</c:v>
                </c:pt>
                <c:pt idx="58251">
                  <c:v>193.941</c:v>
                </c:pt>
                <c:pt idx="58252">
                  <c:v>194.23</c:v>
                </c:pt>
                <c:pt idx="58253">
                  <c:v>194.52</c:v>
                </c:pt>
                <c:pt idx="58254">
                  <c:v>194.81</c:v>
                </c:pt>
                <c:pt idx="58255">
                  <c:v>195.1</c:v>
                </c:pt>
                <c:pt idx="58256">
                  <c:v>195.3910000000001</c:v>
                </c:pt>
                <c:pt idx="58257">
                  <c:v>195.68300000000002</c:v>
                </c:pt>
                <c:pt idx="58258">
                  <c:v>195.97499999999999</c:v>
                </c:pt>
                <c:pt idx="58259">
                  <c:v>196.267</c:v>
                </c:pt>
                <c:pt idx="58260">
                  <c:v>196.56</c:v>
                </c:pt>
                <c:pt idx="58261">
                  <c:v>196.85300000000001</c:v>
                </c:pt>
                <c:pt idx="58262">
                  <c:v>197.14599999999999</c:v>
                </c:pt>
                <c:pt idx="58263">
                  <c:v>197.43900000000002</c:v>
                </c:pt>
                <c:pt idx="58264">
                  <c:v>197.733</c:v>
                </c:pt>
                <c:pt idx="58265">
                  <c:v>198.02600000000001</c:v>
                </c:pt>
                <c:pt idx="58266">
                  <c:v>198.32000000000011</c:v>
                </c:pt>
                <c:pt idx="58267">
                  <c:v>198.61399999999998</c:v>
                </c:pt>
                <c:pt idx="58268">
                  <c:v>198.90800000000004</c:v>
                </c:pt>
                <c:pt idx="58269">
                  <c:v>199.202</c:v>
                </c:pt>
                <c:pt idx="58270">
                  <c:v>199.49600000000001</c:v>
                </c:pt>
                <c:pt idx="58271">
                  <c:v>199.79</c:v>
                </c:pt>
                <c:pt idx="58272">
                  <c:v>200.084</c:v>
                </c:pt>
                <c:pt idx="58273">
                  <c:v>200.37800000000001</c:v>
                </c:pt>
                <c:pt idx="58274">
                  <c:v>200.672</c:v>
                </c:pt>
                <c:pt idx="58275">
                  <c:v>200.96600000000001</c:v>
                </c:pt>
                <c:pt idx="58276">
                  <c:v>201.25899999999999</c:v>
                </c:pt>
                <c:pt idx="58277">
                  <c:v>201.55200000000011</c:v>
                </c:pt>
                <c:pt idx="58278">
                  <c:v>201.845</c:v>
                </c:pt>
                <c:pt idx="58279">
                  <c:v>202.13800000000001</c:v>
                </c:pt>
                <c:pt idx="58280">
                  <c:v>202.43</c:v>
                </c:pt>
                <c:pt idx="58281">
                  <c:v>202.72200000000001</c:v>
                </c:pt>
                <c:pt idx="58282">
                  <c:v>203.01399999999998</c:v>
                </c:pt>
                <c:pt idx="58283">
                  <c:v>203.30600000000001</c:v>
                </c:pt>
                <c:pt idx="58284">
                  <c:v>203.596</c:v>
                </c:pt>
                <c:pt idx="58285">
                  <c:v>203.88700000000011</c:v>
                </c:pt>
                <c:pt idx="58286">
                  <c:v>204.17699999999999</c:v>
                </c:pt>
                <c:pt idx="58287">
                  <c:v>204.46700000000001</c:v>
                </c:pt>
                <c:pt idx="58288">
                  <c:v>204.756</c:v>
                </c:pt>
                <c:pt idx="58289">
                  <c:v>205.04499999999999</c:v>
                </c:pt>
                <c:pt idx="58290">
                  <c:v>205.333</c:v>
                </c:pt>
                <c:pt idx="58291">
                  <c:v>205.62100000000001</c:v>
                </c:pt>
                <c:pt idx="58292">
                  <c:v>205.90800000000004</c:v>
                </c:pt>
                <c:pt idx="58293">
                  <c:v>206.19399999999999</c:v>
                </c:pt>
                <c:pt idx="58294">
                  <c:v>206.4800000000001</c:v>
                </c:pt>
                <c:pt idx="58295">
                  <c:v>206.76499999999999</c:v>
                </c:pt>
                <c:pt idx="58296">
                  <c:v>207.05</c:v>
                </c:pt>
                <c:pt idx="58297">
                  <c:v>207.334</c:v>
                </c:pt>
                <c:pt idx="58298">
                  <c:v>207.61699999999999</c:v>
                </c:pt>
                <c:pt idx="58299">
                  <c:v>207.9</c:v>
                </c:pt>
                <c:pt idx="58300">
                  <c:v>208.18200000000004</c:v>
                </c:pt>
                <c:pt idx="58301">
                  <c:v>208.46300000000002</c:v>
                </c:pt>
                <c:pt idx="58302">
                  <c:v>208.74299999999999</c:v>
                </c:pt>
                <c:pt idx="58303">
                  <c:v>209.023</c:v>
                </c:pt>
                <c:pt idx="58304">
                  <c:v>209.30200000000011</c:v>
                </c:pt>
                <c:pt idx="58305">
                  <c:v>209.58</c:v>
                </c:pt>
                <c:pt idx="58306">
                  <c:v>209.85700000000011</c:v>
                </c:pt>
                <c:pt idx="58307">
                  <c:v>210.13399999999999</c:v>
                </c:pt>
                <c:pt idx="58308">
                  <c:v>210.40900000000002</c:v>
                </c:pt>
                <c:pt idx="58309">
                  <c:v>210.684</c:v>
                </c:pt>
                <c:pt idx="58310">
                  <c:v>210.95800000000011</c:v>
                </c:pt>
                <c:pt idx="58311">
                  <c:v>211.23099999999999</c:v>
                </c:pt>
                <c:pt idx="58312">
                  <c:v>211.50399999999999</c:v>
                </c:pt>
                <c:pt idx="58313">
                  <c:v>211.77499999999998</c:v>
                </c:pt>
                <c:pt idx="58314">
                  <c:v>212.04599999999999</c:v>
                </c:pt>
                <c:pt idx="58315">
                  <c:v>212.315</c:v>
                </c:pt>
                <c:pt idx="58316">
                  <c:v>212.584</c:v>
                </c:pt>
                <c:pt idx="58317">
                  <c:v>212.85200000000012</c:v>
                </c:pt>
                <c:pt idx="58318">
                  <c:v>213.11899999999997</c:v>
                </c:pt>
                <c:pt idx="58319">
                  <c:v>213.3850000000001</c:v>
                </c:pt>
                <c:pt idx="58320">
                  <c:v>213.65</c:v>
                </c:pt>
                <c:pt idx="58321">
                  <c:v>213.91399999999999</c:v>
                </c:pt>
                <c:pt idx="58322">
                  <c:v>214.178</c:v>
                </c:pt>
                <c:pt idx="58323">
                  <c:v>214.44</c:v>
                </c:pt>
                <c:pt idx="58324">
                  <c:v>214.70099999999999</c:v>
                </c:pt>
                <c:pt idx="58325">
                  <c:v>214.96200000000007</c:v>
                </c:pt>
                <c:pt idx="58326">
                  <c:v>215.221</c:v>
                </c:pt>
                <c:pt idx="58327">
                  <c:v>215.4800000000001</c:v>
                </c:pt>
                <c:pt idx="58328">
                  <c:v>215.73699999999999</c:v>
                </c:pt>
                <c:pt idx="58329">
                  <c:v>215.994</c:v>
                </c:pt>
                <c:pt idx="58330">
                  <c:v>216.24899999999997</c:v>
                </c:pt>
                <c:pt idx="58331">
                  <c:v>216.50399999999999</c:v>
                </c:pt>
                <c:pt idx="58332">
                  <c:v>216.75800000000001</c:v>
                </c:pt>
                <c:pt idx="58333">
                  <c:v>217.01</c:v>
                </c:pt>
                <c:pt idx="58334">
                  <c:v>217.262</c:v>
                </c:pt>
                <c:pt idx="58335">
                  <c:v>217.51300000000001</c:v>
                </c:pt>
                <c:pt idx="58336">
                  <c:v>217.76300000000001</c:v>
                </c:pt>
                <c:pt idx="58337">
                  <c:v>218.012</c:v>
                </c:pt>
                <c:pt idx="58338">
                  <c:v>218.26</c:v>
                </c:pt>
                <c:pt idx="58339">
                  <c:v>218.506</c:v>
                </c:pt>
                <c:pt idx="58340">
                  <c:v>218.75200000000001</c:v>
                </c:pt>
                <c:pt idx="58341">
                  <c:v>218.99700000000001</c:v>
                </c:pt>
                <c:pt idx="58342">
                  <c:v>219.24099999999999</c:v>
                </c:pt>
                <c:pt idx="58343">
                  <c:v>219.48400000000001</c:v>
                </c:pt>
                <c:pt idx="58344">
                  <c:v>219.726</c:v>
                </c:pt>
                <c:pt idx="58345">
                  <c:v>219.96700000000001</c:v>
                </c:pt>
                <c:pt idx="58346">
                  <c:v>220.208</c:v>
                </c:pt>
                <c:pt idx="58347">
                  <c:v>220.447</c:v>
                </c:pt>
                <c:pt idx="58348">
                  <c:v>220.685</c:v>
                </c:pt>
                <c:pt idx="58349">
                  <c:v>220.923</c:v>
                </c:pt>
                <c:pt idx="58350">
                  <c:v>221.15900000000002</c:v>
                </c:pt>
                <c:pt idx="58351">
                  <c:v>221.39400000000001</c:v>
                </c:pt>
                <c:pt idx="58352">
                  <c:v>221.62900000000002</c:v>
                </c:pt>
                <c:pt idx="58353">
                  <c:v>221.863</c:v>
                </c:pt>
                <c:pt idx="58354">
                  <c:v>222.095</c:v>
                </c:pt>
                <c:pt idx="58355">
                  <c:v>222.32700000000011</c:v>
                </c:pt>
                <c:pt idx="58356">
                  <c:v>222.55800000000011</c:v>
                </c:pt>
                <c:pt idx="58357">
                  <c:v>222.78800000000001</c:v>
                </c:pt>
                <c:pt idx="58358">
                  <c:v>223.017</c:v>
                </c:pt>
                <c:pt idx="58359">
                  <c:v>223.24599999999998</c:v>
                </c:pt>
                <c:pt idx="58360">
                  <c:v>223.47300000000001</c:v>
                </c:pt>
                <c:pt idx="58361">
                  <c:v>223.69900000000001</c:v>
                </c:pt>
                <c:pt idx="58362">
                  <c:v>223.92500000000001</c:v>
                </c:pt>
                <c:pt idx="58363">
                  <c:v>224.15</c:v>
                </c:pt>
                <c:pt idx="58364">
                  <c:v>224.374</c:v>
                </c:pt>
                <c:pt idx="58365">
                  <c:v>224.59700000000001</c:v>
                </c:pt>
                <c:pt idx="58366">
                  <c:v>224.81900000000002</c:v>
                </c:pt>
                <c:pt idx="58367">
                  <c:v>225.041</c:v>
                </c:pt>
                <c:pt idx="58368">
                  <c:v>225.261</c:v>
                </c:pt>
                <c:pt idx="58369">
                  <c:v>225.48100000000011</c:v>
                </c:pt>
                <c:pt idx="58370">
                  <c:v>225.7</c:v>
                </c:pt>
                <c:pt idx="58371">
                  <c:v>225.91800000000001</c:v>
                </c:pt>
                <c:pt idx="58372">
                  <c:v>226.136</c:v>
                </c:pt>
                <c:pt idx="58373">
                  <c:v>226.35200000000012</c:v>
                </c:pt>
                <c:pt idx="58374">
                  <c:v>226.56800000000001</c:v>
                </c:pt>
                <c:pt idx="58375">
                  <c:v>226.78399999999999</c:v>
                </c:pt>
                <c:pt idx="58376">
                  <c:v>226.9980000000001</c:v>
                </c:pt>
                <c:pt idx="58377">
                  <c:v>227.21199999999999</c:v>
                </c:pt>
                <c:pt idx="58378">
                  <c:v>227.42500000000001</c:v>
                </c:pt>
                <c:pt idx="58379">
                  <c:v>227.637</c:v>
                </c:pt>
                <c:pt idx="58380">
                  <c:v>227.84800000000001</c:v>
                </c:pt>
                <c:pt idx="58381">
                  <c:v>228.059</c:v>
                </c:pt>
                <c:pt idx="58382">
                  <c:v>228.26900000000001</c:v>
                </c:pt>
                <c:pt idx="58383">
                  <c:v>228.47900000000001</c:v>
                </c:pt>
                <c:pt idx="58384">
                  <c:v>228.68800000000007</c:v>
                </c:pt>
                <c:pt idx="58385">
                  <c:v>228.89600000000004</c:v>
                </c:pt>
                <c:pt idx="58386">
                  <c:v>229.10300000000001</c:v>
                </c:pt>
                <c:pt idx="58387">
                  <c:v>229.31</c:v>
                </c:pt>
                <c:pt idx="58388">
                  <c:v>229.51599999999999</c:v>
                </c:pt>
                <c:pt idx="58389">
                  <c:v>229.72200000000001</c:v>
                </c:pt>
                <c:pt idx="58390">
                  <c:v>229.92700000000011</c:v>
                </c:pt>
                <c:pt idx="58391">
                  <c:v>230.131</c:v>
                </c:pt>
                <c:pt idx="58392">
                  <c:v>230.33500000000001</c:v>
                </c:pt>
                <c:pt idx="58393">
                  <c:v>230.53800000000001</c:v>
                </c:pt>
                <c:pt idx="58394">
                  <c:v>230.73999999999998</c:v>
                </c:pt>
                <c:pt idx="58395">
                  <c:v>230.94200000000001</c:v>
                </c:pt>
                <c:pt idx="58396">
                  <c:v>231.14399999999998</c:v>
                </c:pt>
                <c:pt idx="58397">
                  <c:v>231.34399999999999</c:v>
                </c:pt>
                <c:pt idx="58398">
                  <c:v>231.54499999999999</c:v>
                </c:pt>
                <c:pt idx="58399">
                  <c:v>231.74399999999989</c:v>
                </c:pt>
                <c:pt idx="58400">
                  <c:v>231.94399999999999</c:v>
                </c:pt>
                <c:pt idx="58401">
                  <c:v>232.142</c:v>
                </c:pt>
                <c:pt idx="58402">
                  <c:v>232.34</c:v>
                </c:pt>
                <c:pt idx="58403">
                  <c:v>232.53800000000001</c:v>
                </c:pt>
                <c:pt idx="58404">
                  <c:v>232.73499999999999</c:v>
                </c:pt>
                <c:pt idx="58405">
                  <c:v>232.93200000000004</c:v>
                </c:pt>
                <c:pt idx="58406">
                  <c:v>233.12800000000001</c:v>
                </c:pt>
                <c:pt idx="58407">
                  <c:v>233.32400000000001</c:v>
                </c:pt>
                <c:pt idx="58408">
                  <c:v>233.51900000000001</c:v>
                </c:pt>
                <c:pt idx="58409">
                  <c:v>233.71399999999988</c:v>
                </c:pt>
                <c:pt idx="58410">
                  <c:v>233.90800000000004</c:v>
                </c:pt>
                <c:pt idx="58411">
                  <c:v>234.102</c:v>
                </c:pt>
                <c:pt idx="58412">
                  <c:v>234.29499999999999</c:v>
                </c:pt>
                <c:pt idx="58413">
                  <c:v>234.48800000000011</c:v>
                </c:pt>
                <c:pt idx="58414">
                  <c:v>234.68100000000001</c:v>
                </c:pt>
                <c:pt idx="58415">
                  <c:v>234.87300000000002</c:v>
                </c:pt>
                <c:pt idx="58416">
                  <c:v>235.06399999999999</c:v>
                </c:pt>
                <c:pt idx="58417">
                  <c:v>235.256</c:v>
                </c:pt>
                <c:pt idx="58418">
                  <c:v>235.446</c:v>
                </c:pt>
                <c:pt idx="58419">
                  <c:v>235.637</c:v>
                </c:pt>
                <c:pt idx="58420">
                  <c:v>235.82700000000011</c:v>
                </c:pt>
                <c:pt idx="58421">
                  <c:v>236.01599999999999</c:v>
                </c:pt>
                <c:pt idx="58422">
                  <c:v>236.20599999999999</c:v>
                </c:pt>
                <c:pt idx="58423">
                  <c:v>236.39400000000001</c:v>
                </c:pt>
                <c:pt idx="58424">
                  <c:v>236.583</c:v>
                </c:pt>
                <c:pt idx="58425">
                  <c:v>236.77099999999999</c:v>
                </c:pt>
                <c:pt idx="58426">
                  <c:v>236.959</c:v>
                </c:pt>
                <c:pt idx="58427">
                  <c:v>237.14599999999999</c:v>
                </c:pt>
                <c:pt idx="58428">
                  <c:v>237.333</c:v>
                </c:pt>
                <c:pt idx="58429">
                  <c:v>237.51900000000001</c:v>
                </c:pt>
                <c:pt idx="58430">
                  <c:v>237.70599999999999</c:v>
                </c:pt>
                <c:pt idx="58431">
                  <c:v>237.8910000000001</c:v>
                </c:pt>
                <c:pt idx="58432">
                  <c:v>238.077</c:v>
                </c:pt>
                <c:pt idx="58433">
                  <c:v>238.262</c:v>
                </c:pt>
                <c:pt idx="58434">
                  <c:v>238.446</c:v>
                </c:pt>
                <c:pt idx="58435">
                  <c:v>238.631</c:v>
                </c:pt>
                <c:pt idx="58436">
                  <c:v>238.815</c:v>
                </c:pt>
                <c:pt idx="58437">
                  <c:v>238.9980000000001</c:v>
                </c:pt>
                <c:pt idx="58438">
                  <c:v>239.18100000000001</c:v>
                </c:pt>
                <c:pt idx="58439">
                  <c:v>239.364</c:v>
                </c:pt>
                <c:pt idx="58440">
                  <c:v>239.547</c:v>
                </c:pt>
                <c:pt idx="58441">
                  <c:v>239.72900000000001</c:v>
                </c:pt>
                <c:pt idx="58442">
                  <c:v>239.911</c:v>
                </c:pt>
                <c:pt idx="58443">
                  <c:v>240.09200000000001</c:v>
                </c:pt>
                <c:pt idx="58444">
                  <c:v>240.27299999999997</c:v>
                </c:pt>
                <c:pt idx="58445">
                  <c:v>240.453</c:v>
                </c:pt>
                <c:pt idx="58446">
                  <c:v>240.63399999999999</c:v>
                </c:pt>
                <c:pt idx="58447">
                  <c:v>240.81300000000002</c:v>
                </c:pt>
                <c:pt idx="58448">
                  <c:v>240.99300000000002</c:v>
                </c:pt>
                <c:pt idx="58449">
                  <c:v>241.172</c:v>
                </c:pt>
                <c:pt idx="58450">
                  <c:v>241.35000000000011</c:v>
                </c:pt>
                <c:pt idx="58451">
                  <c:v>241.529</c:v>
                </c:pt>
                <c:pt idx="58452">
                  <c:v>241.70599999999999</c:v>
                </c:pt>
                <c:pt idx="58453">
                  <c:v>241.88400000000001</c:v>
                </c:pt>
                <c:pt idx="58454">
                  <c:v>242.06100000000001</c:v>
                </c:pt>
                <c:pt idx="58455">
                  <c:v>242.23699999999999</c:v>
                </c:pt>
                <c:pt idx="58456">
                  <c:v>242.41300000000001</c:v>
                </c:pt>
                <c:pt idx="58457">
                  <c:v>242.589</c:v>
                </c:pt>
                <c:pt idx="58458">
                  <c:v>242.76399999999998</c:v>
                </c:pt>
                <c:pt idx="58459">
                  <c:v>242.93800000000007</c:v>
                </c:pt>
                <c:pt idx="58460">
                  <c:v>243.11299999999997</c:v>
                </c:pt>
                <c:pt idx="58461">
                  <c:v>243.286</c:v>
                </c:pt>
                <c:pt idx="58462">
                  <c:v>243.46</c:v>
                </c:pt>
                <c:pt idx="58463">
                  <c:v>243.63200000000001</c:v>
                </c:pt>
                <c:pt idx="58464">
                  <c:v>243.80500000000001</c:v>
                </c:pt>
                <c:pt idx="58465">
                  <c:v>243.976</c:v>
                </c:pt>
                <c:pt idx="58466">
                  <c:v>244.148</c:v>
                </c:pt>
                <c:pt idx="58467">
                  <c:v>244.31800000000001</c:v>
                </c:pt>
                <c:pt idx="58468">
                  <c:v>244.48800000000011</c:v>
                </c:pt>
                <c:pt idx="58469">
                  <c:v>244.65800000000004</c:v>
                </c:pt>
                <c:pt idx="58470">
                  <c:v>244.82700000000011</c:v>
                </c:pt>
                <c:pt idx="58471">
                  <c:v>244.995</c:v>
                </c:pt>
                <c:pt idx="58472">
                  <c:v>245.16300000000001</c:v>
                </c:pt>
                <c:pt idx="58473">
                  <c:v>245.33</c:v>
                </c:pt>
                <c:pt idx="58474">
                  <c:v>245.49600000000001</c:v>
                </c:pt>
                <c:pt idx="58475">
                  <c:v>245.66200000000001</c:v>
                </c:pt>
                <c:pt idx="58476">
                  <c:v>245.82800000000012</c:v>
                </c:pt>
                <c:pt idx="58477">
                  <c:v>245.9920000000001</c:v>
                </c:pt>
                <c:pt idx="58478">
                  <c:v>246.15600000000001</c:v>
                </c:pt>
                <c:pt idx="58479">
                  <c:v>246.31900000000002</c:v>
                </c:pt>
                <c:pt idx="58480">
                  <c:v>246.48200000000011</c:v>
                </c:pt>
                <c:pt idx="58481">
                  <c:v>246.64299999999997</c:v>
                </c:pt>
                <c:pt idx="58482">
                  <c:v>246.804</c:v>
                </c:pt>
                <c:pt idx="58483">
                  <c:v>246.965</c:v>
                </c:pt>
                <c:pt idx="58484">
                  <c:v>247.124</c:v>
                </c:pt>
                <c:pt idx="58485">
                  <c:v>247.28300000000002</c:v>
                </c:pt>
                <c:pt idx="58486">
                  <c:v>247.44</c:v>
                </c:pt>
                <c:pt idx="58487">
                  <c:v>247.59700000000001</c:v>
                </c:pt>
                <c:pt idx="58488">
                  <c:v>247.75399999999999</c:v>
                </c:pt>
                <c:pt idx="58489">
                  <c:v>247.90900000000002</c:v>
                </c:pt>
                <c:pt idx="58490">
                  <c:v>248.06300000000002</c:v>
                </c:pt>
                <c:pt idx="58491">
                  <c:v>248.21699999999998</c:v>
                </c:pt>
                <c:pt idx="58492">
                  <c:v>248.369</c:v>
                </c:pt>
                <c:pt idx="58493">
                  <c:v>248.52100000000004</c:v>
                </c:pt>
                <c:pt idx="58494">
                  <c:v>248.67099999999999</c:v>
                </c:pt>
                <c:pt idx="58495">
                  <c:v>248.82100000000011</c:v>
                </c:pt>
                <c:pt idx="58496">
                  <c:v>248.97</c:v>
                </c:pt>
                <c:pt idx="58497">
                  <c:v>249.11699999999999</c:v>
                </c:pt>
                <c:pt idx="58498">
                  <c:v>249.26399999999998</c:v>
                </c:pt>
                <c:pt idx="58499">
                  <c:v>249.40900000000002</c:v>
                </c:pt>
                <c:pt idx="58500">
                  <c:v>249.554</c:v>
                </c:pt>
                <c:pt idx="58501">
                  <c:v>249.697</c:v>
                </c:pt>
                <c:pt idx="58502">
                  <c:v>249.839</c:v>
                </c:pt>
                <c:pt idx="58503">
                  <c:v>249.9800000000001</c:v>
                </c:pt>
                <c:pt idx="58504">
                  <c:v>250.12</c:v>
                </c:pt>
                <c:pt idx="58505">
                  <c:v>250.25899999999999</c:v>
                </c:pt>
                <c:pt idx="58506">
                  <c:v>250.39600000000004</c:v>
                </c:pt>
                <c:pt idx="58507">
                  <c:v>250.53200000000001</c:v>
                </c:pt>
                <c:pt idx="58508">
                  <c:v>250.667</c:v>
                </c:pt>
                <c:pt idx="58509">
                  <c:v>250.80100000000004</c:v>
                </c:pt>
                <c:pt idx="58510">
                  <c:v>250.93300000000002</c:v>
                </c:pt>
                <c:pt idx="58511">
                  <c:v>251.06399999999999</c:v>
                </c:pt>
                <c:pt idx="58512">
                  <c:v>251.19300000000001</c:v>
                </c:pt>
                <c:pt idx="58513">
                  <c:v>251.32100000000011</c:v>
                </c:pt>
                <c:pt idx="58514">
                  <c:v>251.44800000000001</c:v>
                </c:pt>
                <c:pt idx="58515">
                  <c:v>251.57300000000001</c:v>
                </c:pt>
                <c:pt idx="58516">
                  <c:v>251.697</c:v>
                </c:pt>
                <c:pt idx="58517">
                  <c:v>251.81900000000002</c:v>
                </c:pt>
                <c:pt idx="58518">
                  <c:v>251.94</c:v>
                </c:pt>
                <c:pt idx="58519">
                  <c:v>252.059</c:v>
                </c:pt>
                <c:pt idx="58520">
                  <c:v>252.17699999999999</c:v>
                </c:pt>
                <c:pt idx="58521">
                  <c:v>252.29300000000001</c:v>
                </c:pt>
                <c:pt idx="58522">
                  <c:v>252.40800000000004</c:v>
                </c:pt>
                <c:pt idx="58523">
                  <c:v>252.52</c:v>
                </c:pt>
                <c:pt idx="58524">
                  <c:v>252.63200000000001</c:v>
                </c:pt>
                <c:pt idx="58525">
                  <c:v>252.74099999999999</c:v>
                </c:pt>
                <c:pt idx="58526">
                  <c:v>252.84900000000002</c:v>
                </c:pt>
                <c:pt idx="58527">
                  <c:v>252.95500000000001</c:v>
                </c:pt>
                <c:pt idx="58528">
                  <c:v>253.059</c:v>
                </c:pt>
                <c:pt idx="58529">
                  <c:v>253.161</c:v>
                </c:pt>
                <c:pt idx="58530">
                  <c:v>253.262</c:v>
                </c:pt>
                <c:pt idx="58531">
                  <c:v>253.36</c:v>
                </c:pt>
                <c:pt idx="58532">
                  <c:v>253.45700000000011</c:v>
                </c:pt>
                <c:pt idx="58533">
                  <c:v>253.55200000000011</c:v>
                </c:pt>
                <c:pt idx="58534">
                  <c:v>253.64499999999998</c:v>
                </c:pt>
                <c:pt idx="58535">
                  <c:v>253.73599999999999</c:v>
                </c:pt>
                <c:pt idx="58536">
                  <c:v>253.82500000000007</c:v>
                </c:pt>
                <c:pt idx="58537">
                  <c:v>253.91200000000001</c:v>
                </c:pt>
                <c:pt idx="58538">
                  <c:v>253.99700000000001</c:v>
                </c:pt>
                <c:pt idx="58539">
                  <c:v>254.08</c:v>
                </c:pt>
                <c:pt idx="58540">
                  <c:v>254.161</c:v>
                </c:pt>
                <c:pt idx="58541">
                  <c:v>254.239</c:v>
                </c:pt>
                <c:pt idx="58542">
                  <c:v>254.316</c:v>
                </c:pt>
                <c:pt idx="58543">
                  <c:v>254.39000000000001</c:v>
                </c:pt>
                <c:pt idx="58544">
                  <c:v>254.46200000000007</c:v>
                </c:pt>
                <c:pt idx="58545">
                  <c:v>254.53200000000001</c:v>
                </c:pt>
                <c:pt idx="58546">
                  <c:v>254.6</c:v>
                </c:pt>
                <c:pt idx="58547">
                  <c:v>254.66499999999999</c:v>
                </c:pt>
                <c:pt idx="58548">
                  <c:v>254.72800000000001</c:v>
                </c:pt>
                <c:pt idx="58549">
                  <c:v>254.78900000000002</c:v>
                </c:pt>
                <c:pt idx="58550">
                  <c:v>254.84700000000001</c:v>
                </c:pt>
                <c:pt idx="58551">
                  <c:v>254.90300000000002</c:v>
                </c:pt>
                <c:pt idx="58552">
                  <c:v>254.95700000000011</c:v>
                </c:pt>
                <c:pt idx="58553">
                  <c:v>255.00800000000001</c:v>
                </c:pt>
                <c:pt idx="58554">
                  <c:v>255.05700000000004</c:v>
                </c:pt>
                <c:pt idx="58555">
                  <c:v>255.10300000000001</c:v>
                </c:pt>
                <c:pt idx="58556">
                  <c:v>255.14699999999999</c:v>
                </c:pt>
                <c:pt idx="58557">
                  <c:v>255.18800000000007</c:v>
                </c:pt>
                <c:pt idx="58558">
                  <c:v>255.226</c:v>
                </c:pt>
                <c:pt idx="58559">
                  <c:v>255.262</c:v>
                </c:pt>
                <c:pt idx="58560">
                  <c:v>255.29599999999999</c:v>
                </c:pt>
                <c:pt idx="58561">
                  <c:v>255.32700000000011</c:v>
                </c:pt>
                <c:pt idx="58562">
                  <c:v>255.3550000000001</c:v>
                </c:pt>
                <c:pt idx="58563">
                  <c:v>255.38000000000011</c:v>
                </c:pt>
                <c:pt idx="58564">
                  <c:v>255.40300000000002</c:v>
                </c:pt>
                <c:pt idx="58565">
                  <c:v>255.423</c:v>
                </c:pt>
                <c:pt idx="58566">
                  <c:v>255.44</c:v>
                </c:pt>
                <c:pt idx="58567">
                  <c:v>255.45500000000001</c:v>
                </c:pt>
                <c:pt idx="58568">
                  <c:v>255.46700000000001</c:v>
                </c:pt>
                <c:pt idx="58569">
                  <c:v>255.476</c:v>
                </c:pt>
                <c:pt idx="58570">
                  <c:v>255.48200000000011</c:v>
                </c:pt>
                <c:pt idx="58571">
                  <c:v>255.48500000000001</c:v>
                </c:pt>
                <c:pt idx="58572">
                  <c:v>255.48500000000001</c:v>
                </c:pt>
                <c:pt idx="58573">
                  <c:v>255.483</c:v>
                </c:pt>
                <c:pt idx="58574">
                  <c:v>255.477</c:v>
                </c:pt>
                <c:pt idx="58575">
                  <c:v>255.46900000000002</c:v>
                </c:pt>
                <c:pt idx="58576">
                  <c:v>255.45800000000011</c:v>
                </c:pt>
                <c:pt idx="58577">
                  <c:v>255.44300000000001</c:v>
                </c:pt>
                <c:pt idx="58578">
                  <c:v>255.42600000000004</c:v>
                </c:pt>
                <c:pt idx="58579">
                  <c:v>255.40600000000001</c:v>
                </c:pt>
                <c:pt idx="58580">
                  <c:v>255.38300000000001</c:v>
                </c:pt>
                <c:pt idx="58581">
                  <c:v>255.35600000000011</c:v>
                </c:pt>
                <c:pt idx="58582">
                  <c:v>255.32700000000011</c:v>
                </c:pt>
                <c:pt idx="58583">
                  <c:v>255.29399999999998</c:v>
                </c:pt>
                <c:pt idx="58584">
                  <c:v>255.25899999999999</c:v>
                </c:pt>
                <c:pt idx="58585">
                  <c:v>255.22</c:v>
                </c:pt>
                <c:pt idx="58586">
                  <c:v>255.178</c:v>
                </c:pt>
                <c:pt idx="58587">
                  <c:v>255.13300000000001</c:v>
                </c:pt>
                <c:pt idx="58588">
                  <c:v>255.08500000000001</c:v>
                </c:pt>
                <c:pt idx="58589">
                  <c:v>255.03399999999999</c:v>
                </c:pt>
                <c:pt idx="58590">
                  <c:v>254.9800000000001</c:v>
                </c:pt>
                <c:pt idx="58591">
                  <c:v>254.92200000000011</c:v>
                </c:pt>
                <c:pt idx="58592">
                  <c:v>254.8610000000001</c:v>
                </c:pt>
                <c:pt idx="58593">
                  <c:v>254.797</c:v>
                </c:pt>
                <c:pt idx="58594">
                  <c:v>254.73</c:v>
                </c:pt>
                <c:pt idx="58595">
                  <c:v>254.66</c:v>
                </c:pt>
                <c:pt idx="58596">
                  <c:v>254.58600000000001</c:v>
                </c:pt>
                <c:pt idx="58597">
                  <c:v>254.50899999999999</c:v>
                </c:pt>
                <c:pt idx="58598">
                  <c:v>254.429</c:v>
                </c:pt>
                <c:pt idx="58599">
                  <c:v>254.345</c:v>
                </c:pt>
                <c:pt idx="58600">
                  <c:v>254.25800000000001</c:v>
                </c:pt>
                <c:pt idx="58601">
                  <c:v>254.16800000000001</c:v>
                </c:pt>
                <c:pt idx="58602">
                  <c:v>254.07499999999999</c:v>
                </c:pt>
                <c:pt idx="58603">
                  <c:v>253.97800000000001</c:v>
                </c:pt>
                <c:pt idx="58604">
                  <c:v>253.87800000000001</c:v>
                </c:pt>
                <c:pt idx="58605">
                  <c:v>253.77499999999998</c:v>
                </c:pt>
                <c:pt idx="58606">
                  <c:v>253.66800000000001</c:v>
                </c:pt>
                <c:pt idx="58607">
                  <c:v>253.55800000000011</c:v>
                </c:pt>
                <c:pt idx="58608">
                  <c:v>253.44499999999999</c:v>
                </c:pt>
                <c:pt idx="58609">
                  <c:v>253.32800000000012</c:v>
                </c:pt>
                <c:pt idx="58610">
                  <c:v>253.208</c:v>
                </c:pt>
                <c:pt idx="58611">
                  <c:v>253.08500000000001</c:v>
                </c:pt>
                <c:pt idx="58612">
                  <c:v>252.959</c:v>
                </c:pt>
                <c:pt idx="58613">
                  <c:v>252.82900000000001</c:v>
                </c:pt>
                <c:pt idx="58614">
                  <c:v>252.696</c:v>
                </c:pt>
                <c:pt idx="58615">
                  <c:v>252.559</c:v>
                </c:pt>
                <c:pt idx="58616">
                  <c:v>252.41900000000001</c:v>
                </c:pt>
                <c:pt idx="58617">
                  <c:v>252.27599999999998</c:v>
                </c:pt>
                <c:pt idx="58618">
                  <c:v>252.12900000000002</c:v>
                </c:pt>
                <c:pt idx="58619">
                  <c:v>251.97900000000001</c:v>
                </c:pt>
                <c:pt idx="58620">
                  <c:v>251.82600000000011</c:v>
                </c:pt>
                <c:pt idx="58621">
                  <c:v>251.67</c:v>
                </c:pt>
                <c:pt idx="58622">
                  <c:v>251.51</c:v>
                </c:pt>
                <c:pt idx="58623">
                  <c:v>251.34700000000001</c:v>
                </c:pt>
                <c:pt idx="58624">
                  <c:v>251.18</c:v>
                </c:pt>
                <c:pt idx="58625">
                  <c:v>251.011</c:v>
                </c:pt>
                <c:pt idx="58626">
                  <c:v>250.83800000000011</c:v>
                </c:pt>
                <c:pt idx="58627">
                  <c:v>250.661</c:v>
                </c:pt>
                <c:pt idx="58628">
                  <c:v>250.48200000000011</c:v>
                </c:pt>
                <c:pt idx="58629">
                  <c:v>250.29900000000001</c:v>
                </c:pt>
                <c:pt idx="58630">
                  <c:v>250.11299999999997</c:v>
                </c:pt>
                <c:pt idx="58631">
                  <c:v>249.92400000000001</c:v>
                </c:pt>
                <c:pt idx="58632">
                  <c:v>249.732</c:v>
                </c:pt>
                <c:pt idx="58633">
                  <c:v>249.536</c:v>
                </c:pt>
                <c:pt idx="58634">
                  <c:v>249.33700000000007</c:v>
                </c:pt>
                <c:pt idx="58635">
                  <c:v>249.13499999999999</c:v>
                </c:pt>
                <c:pt idx="58636">
                  <c:v>248.93</c:v>
                </c:pt>
                <c:pt idx="58637">
                  <c:v>248.72200000000001</c:v>
                </c:pt>
                <c:pt idx="58638">
                  <c:v>248.511</c:v>
                </c:pt>
                <c:pt idx="58639">
                  <c:v>248.29599999999999</c:v>
                </c:pt>
                <c:pt idx="58640">
                  <c:v>248.07900000000001</c:v>
                </c:pt>
                <c:pt idx="58641">
                  <c:v>247.85800000000012</c:v>
                </c:pt>
                <c:pt idx="58642">
                  <c:v>247.63399999999999</c:v>
                </c:pt>
                <c:pt idx="58643">
                  <c:v>247.40800000000004</c:v>
                </c:pt>
                <c:pt idx="58644">
                  <c:v>247.178</c:v>
                </c:pt>
                <c:pt idx="58645">
                  <c:v>246.94499999999999</c:v>
                </c:pt>
                <c:pt idx="58646">
                  <c:v>246.70899999999997</c:v>
                </c:pt>
                <c:pt idx="58647">
                  <c:v>246.471</c:v>
                </c:pt>
                <c:pt idx="58648">
                  <c:v>246.22900000000001</c:v>
                </c:pt>
                <c:pt idx="58649">
                  <c:v>245.98500000000001</c:v>
                </c:pt>
                <c:pt idx="58650">
                  <c:v>245.738</c:v>
                </c:pt>
                <c:pt idx="58651">
                  <c:v>245.48800000000011</c:v>
                </c:pt>
                <c:pt idx="58652">
                  <c:v>245.23499999999999</c:v>
                </c:pt>
                <c:pt idx="58653">
                  <c:v>244.97900000000001</c:v>
                </c:pt>
                <c:pt idx="58654">
                  <c:v>244.721</c:v>
                </c:pt>
                <c:pt idx="58655">
                  <c:v>244.46</c:v>
                </c:pt>
                <c:pt idx="58656">
                  <c:v>244.196</c:v>
                </c:pt>
                <c:pt idx="58657">
                  <c:v>243.929</c:v>
                </c:pt>
                <c:pt idx="58658">
                  <c:v>243.66</c:v>
                </c:pt>
                <c:pt idx="58659">
                  <c:v>243.38800000000012</c:v>
                </c:pt>
                <c:pt idx="58660">
                  <c:v>243.11399999999998</c:v>
                </c:pt>
                <c:pt idx="58661">
                  <c:v>242.83700000000007</c:v>
                </c:pt>
                <c:pt idx="58662">
                  <c:v>242.55800000000011</c:v>
                </c:pt>
                <c:pt idx="58663">
                  <c:v>242.27599999999998</c:v>
                </c:pt>
                <c:pt idx="58664">
                  <c:v>241.9920000000001</c:v>
                </c:pt>
                <c:pt idx="58665">
                  <c:v>241.70499999999998</c:v>
                </c:pt>
                <c:pt idx="58666">
                  <c:v>241.416</c:v>
                </c:pt>
                <c:pt idx="58667">
                  <c:v>241.125</c:v>
                </c:pt>
                <c:pt idx="58668">
                  <c:v>240.83100000000007</c:v>
                </c:pt>
                <c:pt idx="58669">
                  <c:v>240.535</c:v>
                </c:pt>
                <c:pt idx="58670">
                  <c:v>240.23699999999999</c:v>
                </c:pt>
                <c:pt idx="58671">
                  <c:v>239.93700000000001</c:v>
                </c:pt>
                <c:pt idx="58672">
                  <c:v>239.63499999999999</c:v>
                </c:pt>
                <c:pt idx="58673">
                  <c:v>239.33</c:v>
                </c:pt>
                <c:pt idx="58674">
                  <c:v>239.024</c:v>
                </c:pt>
                <c:pt idx="58675">
                  <c:v>238.71499999999995</c:v>
                </c:pt>
                <c:pt idx="58676">
                  <c:v>238.405</c:v>
                </c:pt>
                <c:pt idx="58677">
                  <c:v>238.09200000000001</c:v>
                </c:pt>
                <c:pt idx="58678">
                  <c:v>237.77799999999999</c:v>
                </c:pt>
                <c:pt idx="58679">
                  <c:v>237.46200000000007</c:v>
                </c:pt>
                <c:pt idx="58680">
                  <c:v>237.14499999999998</c:v>
                </c:pt>
                <c:pt idx="58681">
                  <c:v>236.82500000000007</c:v>
                </c:pt>
                <c:pt idx="58682">
                  <c:v>236.50399999999999</c:v>
                </c:pt>
                <c:pt idx="58683">
                  <c:v>236.18100000000001</c:v>
                </c:pt>
                <c:pt idx="58684">
                  <c:v>235.85700000000011</c:v>
                </c:pt>
                <c:pt idx="58685">
                  <c:v>235.53100000000001</c:v>
                </c:pt>
                <c:pt idx="58686">
                  <c:v>235.20299999999997</c:v>
                </c:pt>
                <c:pt idx="58687">
                  <c:v>234.874</c:v>
                </c:pt>
                <c:pt idx="58688">
                  <c:v>234.54399999999998</c:v>
                </c:pt>
                <c:pt idx="58689">
                  <c:v>234.21199999999999</c:v>
                </c:pt>
                <c:pt idx="58690">
                  <c:v>233.88000000000011</c:v>
                </c:pt>
                <c:pt idx="58691">
                  <c:v>233.54599999999999</c:v>
                </c:pt>
                <c:pt idx="58692">
                  <c:v>233.20999999999998</c:v>
                </c:pt>
                <c:pt idx="58693">
                  <c:v>232.874</c:v>
                </c:pt>
                <c:pt idx="58694">
                  <c:v>232.536</c:v>
                </c:pt>
                <c:pt idx="58695">
                  <c:v>232.19800000000001</c:v>
                </c:pt>
                <c:pt idx="58696">
                  <c:v>231.85800000000012</c:v>
                </c:pt>
                <c:pt idx="58697">
                  <c:v>231.518</c:v>
                </c:pt>
                <c:pt idx="58698">
                  <c:v>231.17699999999999</c:v>
                </c:pt>
                <c:pt idx="58699">
                  <c:v>230.83500000000001</c:v>
                </c:pt>
                <c:pt idx="58700">
                  <c:v>230.4920000000001</c:v>
                </c:pt>
                <c:pt idx="58701">
                  <c:v>230.14899999999997</c:v>
                </c:pt>
                <c:pt idx="58702">
                  <c:v>229.80500000000001</c:v>
                </c:pt>
                <c:pt idx="58703">
                  <c:v>229.46</c:v>
                </c:pt>
                <c:pt idx="58704">
                  <c:v>229.11499999999998</c:v>
                </c:pt>
                <c:pt idx="58705">
                  <c:v>228.76900000000001</c:v>
                </c:pt>
                <c:pt idx="58706">
                  <c:v>228.423</c:v>
                </c:pt>
                <c:pt idx="58707">
                  <c:v>228.077</c:v>
                </c:pt>
                <c:pt idx="58708">
                  <c:v>227.73099999999999</c:v>
                </c:pt>
                <c:pt idx="58709">
                  <c:v>227.38400000000001</c:v>
                </c:pt>
                <c:pt idx="58710">
                  <c:v>227.03700000000001</c:v>
                </c:pt>
                <c:pt idx="58711">
                  <c:v>226.69</c:v>
                </c:pt>
                <c:pt idx="58712">
                  <c:v>226.34300000000002</c:v>
                </c:pt>
                <c:pt idx="58713">
                  <c:v>225.99600000000001</c:v>
                </c:pt>
                <c:pt idx="58714">
                  <c:v>225.64899999999997</c:v>
                </c:pt>
                <c:pt idx="58715">
                  <c:v>225.303</c:v>
                </c:pt>
                <c:pt idx="58716">
                  <c:v>224.95600000000007</c:v>
                </c:pt>
                <c:pt idx="58717">
                  <c:v>224.60999999999999</c:v>
                </c:pt>
                <c:pt idx="58718">
                  <c:v>224.26399999999998</c:v>
                </c:pt>
                <c:pt idx="58719">
                  <c:v>223.91900000000001</c:v>
                </c:pt>
                <c:pt idx="58720">
                  <c:v>223.57399999999998</c:v>
                </c:pt>
                <c:pt idx="58721">
                  <c:v>223.22900000000001</c:v>
                </c:pt>
                <c:pt idx="58722">
                  <c:v>222.88600000000011</c:v>
                </c:pt>
                <c:pt idx="58723">
                  <c:v>222.542</c:v>
                </c:pt>
                <c:pt idx="58724">
                  <c:v>222.2</c:v>
                </c:pt>
                <c:pt idx="58725">
                  <c:v>221.85900000000001</c:v>
                </c:pt>
                <c:pt idx="58726">
                  <c:v>221.518</c:v>
                </c:pt>
                <c:pt idx="58727">
                  <c:v>221.178</c:v>
                </c:pt>
                <c:pt idx="58728">
                  <c:v>220.839</c:v>
                </c:pt>
                <c:pt idx="58729">
                  <c:v>220.50200000000001</c:v>
                </c:pt>
                <c:pt idx="58730">
                  <c:v>220.16499999999999</c:v>
                </c:pt>
                <c:pt idx="58731">
                  <c:v>219.83</c:v>
                </c:pt>
                <c:pt idx="58732">
                  <c:v>219.49600000000001</c:v>
                </c:pt>
                <c:pt idx="58733">
                  <c:v>219.16300000000001</c:v>
                </c:pt>
                <c:pt idx="58734">
                  <c:v>218.83100000000007</c:v>
                </c:pt>
                <c:pt idx="58735">
                  <c:v>218.50200000000001</c:v>
                </c:pt>
                <c:pt idx="58736">
                  <c:v>218.17299999999997</c:v>
                </c:pt>
                <c:pt idx="58737">
                  <c:v>217.846</c:v>
                </c:pt>
                <c:pt idx="58738">
                  <c:v>217.52100000000004</c:v>
                </c:pt>
                <c:pt idx="58739">
                  <c:v>217.19800000000001</c:v>
                </c:pt>
                <c:pt idx="58740">
                  <c:v>216.876</c:v>
                </c:pt>
                <c:pt idx="58741">
                  <c:v>216.55600000000001</c:v>
                </c:pt>
                <c:pt idx="58742">
                  <c:v>216.239</c:v>
                </c:pt>
                <c:pt idx="58743">
                  <c:v>215.923</c:v>
                </c:pt>
                <c:pt idx="58744">
                  <c:v>215.60900000000001</c:v>
                </c:pt>
                <c:pt idx="58745">
                  <c:v>215.297</c:v>
                </c:pt>
                <c:pt idx="58746">
                  <c:v>214.98800000000011</c:v>
                </c:pt>
                <c:pt idx="58747">
                  <c:v>214.68100000000001</c:v>
                </c:pt>
                <c:pt idx="58748">
                  <c:v>214.376</c:v>
                </c:pt>
                <c:pt idx="58749">
                  <c:v>214.07300000000001</c:v>
                </c:pt>
                <c:pt idx="58750">
                  <c:v>213.77299999999997</c:v>
                </c:pt>
                <c:pt idx="58751">
                  <c:v>213.476</c:v>
                </c:pt>
                <c:pt idx="58752">
                  <c:v>213.18100000000001</c:v>
                </c:pt>
                <c:pt idx="58753">
                  <c:v>212.88900000000001</c:v>
                </c:pt>
                <c:pt idx="58754">
                  <c:v>212.59900000000002</c:v>
                </c:pt>
                <c:pt idx="58755">
                  <c:v>212.31200000000001</c:v>
                </c:pt>
                <c:pt idx="58756">
                  <c:v>212.02800000000011</c:v>
                </c:pt>
                <c:pt idx="58757">
                  <c:v>211.74799999999999</c:v>
                </c:pt>
                <c:pt idx="58758">
                  <c:v>211.46900000000002</c:v>
                </c:pt>
                <c:pt idx="58759">
                  <c:v>211.19399999999999</c:v>
                </c:pt>
                <c:pt idx="58760">
                  <c:v>210.923</c:v>
                </c:pt>
                <c:pt idx="58761">
                  <c:v>210.654</c:v>
                </c:pt>
                <c:pt idx="58762">
                  <c:v>210.38800000000012</c:v>
                </c:pt>
                <c:pt idx="58763">
                  <c:v>210.126</c:v>
                </c:pt>
                <c:pt idx="58764">
                  <c:v>209.8670000000001</c:v>
                </c:pt>
                <c:pt idx="58765">
                  <c:v>209.61199999999999</c:v>
                </c:pt>
                <c:pt idx="58766">
                  <c:v>209.36</c:v>
                </c:pt>
                <c:pt idx="58767">
                  <c:v>209.11199999999999</c:v>
                </c:pt>
                <c:pt idx="58768">
                  <c:v>208.8670000000001</c:v>
                </c:pt>
                <c:pt idx="58769">
                  <c:v>208.626</c:v>
                </c:pt>
                <c:pt idx="58770">
                  <c:v>208.38900000000001</c:v>
                </c:pt>
                <c:pt idx="58771">
                  <c:v>208.155</c:v>
                </c:pt>
                <c:pt idx="58772">
                  <c:v>207.92600000000004</c:v>
                </c:pt>
                <c:pt idx="58773">
                  <c:v>207.7</c:v>
                </c:pt>
                <c:pt idx="58774">
                  <c:v>207.47800000000001</c:v>
                </c:pt>
                <c:pt idx="58775">
                  <c:v>207.26</c:v>
                </c:pt>
                <c:pt idx="58776">
                  <c:v>207.04599999999999</c:v>
                </c:pt>
                <c:pt idx="58777">
                  <c:v>206.83700000000007</c:v>
                </c:pt>
                <c:pt idx="58778">
                  <c:v>206.631</c:v>
                </c:pt>
                <c:pt idx="58779">
                  <c:v>206.43</c:v>
                </c:pt>
                <c:pt idx="58780">
                  <c:v>206.23399999999998</c:v>
                </c:pt>
                <c:pt idx="58781">
                  <c:v>206.041</c:v>
                </c:pt>
                <c:pt idx="58782">
                  <c:v>205.85300000000001</c:v>
                </c:pt>
                <c:pt idx="58783">
                  <c:v>205.67</c:v>
                </c:pt>
                <c:pt idx="58784">
                  <c:v>205.49100000000001</c:v>
                </c:pt>
                <c:pt idx="58785">
                  <c:v>205.316</c:v>
                </c:pt>
                <c:pt idx="58786">
                  <c:v>205.14699999999999</c:v>
                </c:pt>
                <c:pt idx="58787">
                  <c:v>204.98200000000011</c:v>
                </c:pt>
                <c:pt idx="58788">
                  <c:v>204.82100000000011</c:v>
                </c:pt>
                <c:pt idx="58789">
                  <c:v>204.666</c:v>
                </c:pt>
                <c:pt idx="58790">
                  <c:v>204.51499999999999</c:v>
                </c:pt>
                <c:pt idx="58791">
                  <c:v>204.369</c:v>
                </c:pt>
                <c:pt idx="58792">
                  <c:v>204.22900000000001</c:v>
                </c:pt>
                <c:pt idx="58793">
                  <c:v>204.09300000000002</c:v>
                </c:pt>
                <c:pt idx="58794">
                  <c:v>203.96200000000007</c:v>
                </c:pt>
                <c:pt idx="58795">
                  <c:v>203.83700000000007</c:v>
                </c:pt>
                <c:pt idx="58796">
                  <c:v>203.71599999999998</c:v>
                </c:pt>
                <c:pt idx="58797">
                  <c:v>203.601</c:v>
                </c:pt>
                <c:pt idx="58798">
                  <c:v>203.49100000000001</c:v>
                </c:pt>
                <c:pt idx="58799">
                  <c:v>203.38600000000011</c:v>
                </c:pt>
                <c:pt idx="58800">
                  <c:v>203.286</c:v>
                </c:pt>
                <c:pt idx="58801">
                  <c:v>203.19200000000001</c:v>
                </c:pt>
                <c:pt idx="58802">
                  <c:v>203.10300000000001</c:v>
                </c:pt>
                <c:pt idx="58803">
                  <c:v>203.02</c:v>
                </c:pt>
                <c:pt idx="58804">
                  <c:v>202.94200000000001</c:v>
                </c:pt>
                <c:pt idx="58805">
                  <c:v>202.87</c:v>
                </c:pt>
                <c:pt idx="58806">
                  <c:v>202.804</c:v>
                </c:pt>
                <c:pt idx="58807">
                  <c:v>202.74199999999999</c:v>
                </c:pt>
                <c:pt idx="58808">
                  <c:v>202.68700000000001</c:v>
                </c:pt>
                <c:pt idx="58809">
                  <c:v>202.637</c:v>
                </c:pt>
                <c:pt idx="58810">
                  <c:v>202.59300000000002</c:v>
                </c:pt>
                <c:pt idx="58811">
                  <c:v>202.55500000000001</c:v>
                </c:pt>
                <c:pt idx="58812">
                  <c:v>202.523</c:v>
                </c:pt>
                <c:pt idx="58813">
                  <c:v>202.49600000000001</c:v>
                </c:pt>
                <c:pt idx="58814">
                  <c:v>202.47499999999999</c:v>
                </c:pt>
                <c:pt idx="58815">
                  <c:v>202.46</c:v>
                </c:pt>
                <c:pt idx="58816">
                  <c:v>202.45100000000011</c:v>
                </c:pt>
                <c:pt idx="58817">
                  <c:v>202.44800000000001</c:v>
                </c:pt>
                <c:pt idx="58818">
                  <c:v>202.45100000000011</c:v>
                </c:pt>
                <c:pt idx="58819">
                  <c:v>202.46</c:v>
                </c:pt>
                <c:pt idx="58820">
                  <c:v>202.47499999999999</c:v>
                </c:pt>
                <c:pt idx="58821">
                  <c:v>202.49700000000001</c:v>
                </c:pt>
                <c:pt idx="58822">
                  <c:v>202.524</c:v>
                </c:pt>
                <c:pt idx="58823">
                  <c:v>202.55700000000004</c:v>
                </c:pt>
                <c:pt idx="58824">
                  <c:v>202.59700000000001</c:v>
                </c:pt>
                <c:pt idx="58825">
                  <c:v>202.642</c:v>
                </c:pt>
                <c:pt idx="58826">
                  <c:v>202.69399999999999</c:v>
                </c:pt>
                <c:pt idx="58827">
                  <c:v>202.75200000000001</c:v>
                </c:pt>
                <c:pt idx="58828">
                  <c:v>202.816</c:v>
                </c:pt>
                <c:pt idx="58829">
                  <c:v>202.88700000000011</c:v>
                </c:pt>
                <c:pt idx="58830">
                  <c:v>202.96300000000002</c:v>
                </c:pt>
                <c:pt idx="58831">
                  <c:v>203.047</c:v>
                </c:pt>
                <c:pt idx="58832">
                  <c:v>203.136</c:v>
                </c:pt>
                <c:pt idx="58833">
                  <c:v>203.232</c:v>
                </c:pt>
                <c:pt idx="58834">
                  <c:v>203.334</c:v>
                </c:pt>
                <c:pt idx="58835">
                  <c:v>203.44200000000001</c:v>
                </c:pt>
                <c:pt idx="58836">
                  <c:v>203.55700000000004</c:v>
                </c:pt>
                <c:pt idx="58837">
                  <c:v>203.678</c:v>
                </c:pt>
                <c:pt idx="58838">
                  <c:v>203.80600000000001</c:v>
                </c:pt>
                <c:pt idx="58839">
                  <c:v>203.93900000000002</c:v>
                </c:pt>
                <c:pt idx="58840">
                  <c:v>204.08</c:v>
                </c:pt>
                <c:pt idx="58841">
                  <c:v>204.227</c:v>
                </c:pt>
                <c:pt idx="58842">
                  <c:v>204.38000000000011</c:v>
                </c:pt>
                <c:pt idx="58843">
                  <c:v>204.53900000000002</c:v>
                </c:pt>
                <c:pt idx="58844">
                  <c:v>204.70499999999998</c:v>
                </c:pt>
                <c:pt idx="58845">
                  <c:v>204.87800000000001</c:v>
                </c:pt>
                <c:pt idx="58846">
                  <c:v>205.05700000000004</c:v>
                </c:pt>
                <c:pt idx="58847">
                  <c:v>205.24199999999999</c:v>
                </c:pt>
                <c:pt idx="58848">
                  <c:v>205.434</c:v>
                </c:pt>
                <c:pt idx="58849">
                  <c:v>205.63200000000001</c:v>
                </c:pt>
                <c:pt idx="58850">
                  <c:v>205.83700000000007</c:v>
                </c:pt>
                <c:pt idx="58851">
                  <c:v>206.048</c:v>
                </c:pt>
                <c:pt idx="58852">
                  <c:v>206.26599999999999</c:v>
                </c:pt>
                <c:pt idx="58853">
                  <c:v>206.49</c:v>
                </c:pt>
                <c:pt idx="58854">
                  <c:v>206.721</c:v>
                </c:pt>
                <c:pt idx="58855">
                  <c:v>206.95800000000011</c:v>
                </c:pt>
                <c:pt idx="58856">
                  <c:v>207.20099999999999</c:v>
                </c:pt>
                <c:pt idx="58857">
                  <c:v>207.45100000000011</c:v>
                </c:pt>
                <c:pt idx="58858">
                  <c:v>207.70699999999999</c:v>
                </c:pt>
                <c:pt idx="58859">
                  <c:v>207.97</c:v>
                </c:pt>
                <c:pt idx="58860">
                  <c:v>208.239</c:v>
                </c:pt>
                <c:pt idx="58861">
                  <c:v>208.51399999999998</c:v>
                </c:pt>
                <c:pt idx="58862">
                  <c:v>208.79599999999999</c:v>
                </c:pt>
                <c:pt idx="58863">
                  <c:v>209.084</c:v>
                </c:pt>
                <c:pt idx="58864">
                  <c:v>209.37900000000002</c:v>
                </c:pt>
                <c:pt idx="58865">
                  <c:v>209.67899999999997</c:v>
                </c:pt>
                <c:pt idx="58866">
                  <c:v>209.9860000000001</c:v>
                </c:pt>
                <c:pt idx="58867">
                  <c:v>210.3</c:v>
                </c:pt>
                <c:pt idx="58868">
                  <c:v>210.62</c:v>
                </c:pt>
                <c:pt idx="58869">
                  <c:v>210.94499999999999</c:v>
                </c:pt>
                <c:pt idx="58870">
                  <c:v>211.27799999999999</c:v>
                </c:pt>
                <c:pt idx="58871">
                  <c:v>211.61599999999999</c:v>
                </c:pt>
                <c:pt idx="58872">
                  <c:v>211.96100000000001</c:v>
                </c:pt>
                <c:pt idx="58873">
                  <c:v>212.31200000000001</c:v>
                </c:pt>
                <c:pt idx="58874">
                  <c:v>212.66900000000001</c:v>
                </c:pt>
                <c:pt idx="58875">
                  <c:v>213.03200000000001</c:v>
                </c:pt>
                <c:pt idx="58876">
                  <c:v>213.40100000000001</c:v>
                </c:pt>
                <c:pt idx="58877">
                  <c:v>213.77599999999998</c:v>
                </c:pt>
                <c:pt idx="58878">
                  <c:v>214.15800000000004</c:v>
                </c:pt>
                <c:pt idx="58879">
                  <c:v>214.54499999999999</c:v>
                </c:pt>
                <c:pt idx="58880">
                  <c:v>214.93800000000007</c:v>
                </c:pt>
                <c:pt idx="58881">
                  <c:v>215.33700000000007</c:v>
                </c:pt>
                <c:pt idx="58882">
                  <c:v>215.74299999999999</c:v>
                </c:pt>
                <c:pt idx="58883">
                  <c:v>216.154</c:v>
                </c:pt>
                <c:pt idx="58884">
                  <c:v>216.571</c:v>
                </c:pt>
                <c:pt idx="58885">
                  <c:v>216.994</c:v>
                </c:pt>
                <c:pt idx="58886">
                  <c:v>217.42200000000011</c:v>
                </c:pt>
                <c:pt idx="58887">
                  <c:v>217.85700000000011</c:v>
                </c:pt>
                <c:pt idx="58888">
                  <c:v>218.297</c:v>
                </c:pt>
                <c:pt idx="58889">
                  <c:v>218.74299999999999</c:v>
                </c:pt>
                <c:pt idx="58890">
                  <c:v>219.19399999999999</c:v>
                </c:pt>
                <c:pt idx="58891">
                  <c:v>219.65100000000001</c:v>
                </c:pt>
                <c:pt idx="58892">
                  <c:v>220.11399999999998</c:v>
                </c:pt>
                <c:pt idx="58893">
                  <c:v>220.58200000000011</c:v>
                </c:pt>
                <c:pt idx="58894">
                  <c:v>221.05600000000001</c:v>
                </c:pt>
                <c:pt idx="58895">
                  <c:v>221.535</c:v>
                </c:pt>
                <c:pt idx="58896">
                  <c:v>222.02</c:v>
                </c:pt>
                <c:pt idx="58897">
                  <c:v>222.51</c:v>
                </c:pt>
                <c:pt idx="58898">
                  <c:v>223.005</c:v>
                </c:pt>
                <c:pt idx="58899">
                  <c:v>223.505</c:v>
                </c:pt>
                <c:pt idx="58900">
                  <c:v>224.011</c:v>
                </c:pt>
                <c:pt idx="58901">
                  <c:v>224.52200000000011</c:v>
                </c:pt>
                <c:pt idx="58902">
                  <c:v>225.03800000000001</c:v>
                </c:pt>
                <c:pt idx="58903">
                  <c:v>225.56</c:v>
                </c:pt>
                <c:pt idx="58904">
                  <c:v>226.08600000000001</c:v>
                </c:pt>
                <c:pt idx="58905">
                  <c:v>226.61699999999999</c:v>
                </c:pt>
                <c:pt idx="58906">
                  <c:v>227.15300000000002</c:v>
                </c:pt>
                <c:pt idx="58907">
                  <c:v>227.69499999999999</c:v>
                </c:pt>
                <c:pt idx="58908">
                  <c:v>228.24099999999999</c:v>
                </c:pt>
                <c:pt idx="58909">
                  <c:v>228.791</c:v>
                </c:pt>
                <c:pt idx="58910">
                  <c:v>229.34700000000001</c:v>
                </c:pt>
                <c:pt idx="58911">
                  <c:v>229.90700000000001</c:v>
                </c:pt>
                <c:pt idx="58912">
                  <c:v>230.47200000000001</c:v>
                </c:pt>
                <c:pt idx="58913">
                  <c:v>231.042</c:v>
                </c:pt>
                <c:pt idx="58914">
                  <c:v>231.61499999999998</c:v>
                </c:pt>
                <c:pt idx="58915">
                  <c:v>232.19399999999999</c:v>
                </c:pt>
                <c:pt idx="58916">
                  <c:v>232.77699999999999</c:v>
                </c:pt>
                <c:pt idx="58917">
                  <c:v>233.364</c:v>
                </c:pt>
                <c:pt idx="58918">
                  <c:v>233.95600000000007</c:v>
                </c:pt>
                <c:pt idx="58919">
                  <c:v>234.55100000000004</c:v>
                </c:pt>
                <c:pt idx="58920">
                  <c:v>235.15100000000001</c:v>
                </c:pt>
                <c:pt idx="58921">
                  <c:v>235.755</c:v>
                </c:pt>
                <c:pt idx="58922">
                  <c:v>236.363</c:v>
                </c:pt>
                <c:pt idx="58923">
                  <c:v>236.976</c:v>
                </c:pt>
                <c:pt idx="58924">
                  <c:v>237.59200000000001</c:v>
                </c:pt>
                <c:pt idx="58925">
                  <c:v>238.21199999999999</c:v>
                </c:pt>
                <c:pt idx="58926">
                  <c:v>238.83600000000001</c:v>
                </c:pt>
                <c:pt idx="58927">
                  <c:v>239.46300000000002</c:v>
                </c:pt>
                <c:pt idx="58928">
                  <c:v>240.09399999999999</c:v>
                </c:pt>
                <c:pt idx="58929">
                  <c:v>240.72900000000001</c:v>
                </c:pt>
                <c:pt idx="58930">
                  <c:v>241.36800000000011</c:v>
                </c:pt>
                <c:pt idx="58931">
                  <c:v>242.01</c:v>
                </c:pt>
                <c:pt idx="58932">
                  <c:v>242.655</c:v>
                </c:pt>
                <c:pt idx="58933">
                  <c:v>243.304</c:v>
                </c:pt>
                <c:pt idx="58934">
                  <c:v>243.95600000000007</c:v>
                </c:pt>
                <c:pt idx="58935">
                  <c:v>244.61199999999999</c:v>
                </c:pt>
                <c:pt idx="58936">
                  <c:v>245.26999999999998</c:v>
                </c:pt>
                <c:pt idx="58937">
                  <c:v>245.93200000000004</c:v>
                </c:pt>
                <c:pt idx="58938">
                  <c:v>246.59700000000001</c:v>
                </c:pt>
                <c:pt idx="58939">
                  <c:v>247.26499999999999</c:v>
                </c:pt>
                <c:pt idx="58940">
                  <c:v>247.93600000000001</c:v>
                </c:pt>
                <c:pt idx="58941">
                  <c:v>248.60900000000001</c:v>
                </c:pt>
                <c:pt idx="58942">
                  <c:v>249.286</c:v>
                </c:pt>
                <c:pt idx="58943">
                  <c:v>249.965</c:v>
                </c:pt>
                <c:pt idx="58944">
                  <c:v>250.64699999999999</c:v>
                </c:pt>
                <c:pt idx="58945">
                  <c:v>251.33100000000007</c:v>
                </c:pt>
                <c:pt idx="58946">
                  <c:v>252.018</c:v>
                </c:pt>
                <c:pt idx="58947">
                  <c:v>252.70699999999999</c:v>
                </c:pt>
                <c:pt idx="58948">
                  <c:v>253.399</c:v>
                </c:pt>
                <c:pt idx="58949">
                  <c:v>254.09300000000002</c:v>
                </c:pt>
                <c:pt idx="58950">
                  <c:v>254.78900000000002</c:v>
                </c:pt>
                <c:pt idx="58951">
                  <c:v>255.48800000000011</c:v>
                </c:pt>
                <c:pt idx="58952">
                  <c:v>256.18799999999999</c:v>
                </c:pt>
                <c:pt idx="58953">
                  <c:v>256.89099999999979</c:v>
                </c:pt>
                <c:pt idx="58954">
                  <c:v>257.59599999999978</c:v>
                </c:pt>
                <c:pt idx="58955">
                  <c:v>258.30200000000002</c:v>
                </c:pt>
                <c:pt idx="58956">
                  <c:v>259.0109999999998</c:v>
                </c:pt>
                <c:pt idx="58957">
                  <c:v>259.72099999999978</c:v>
                </c:pt>
                <c:pt idx="58958">
                  <c:v>260.43299999999965</c:v>
                </c:pt>
                <c:pt idx="58959">
                  <c:v>261.14600000000002</c:v>
                </c:pt>
                <c:pt idx="58960">
                  <c:v>261.86099999999999</c:v>
                </c:pt>
                <c:pt idx="58961">
                  <c:v>262.57799999999975</c:v>
                </c:pt>
                <c:pt idx="58962">
                  <c:v>263.29599999999965</c:v>
                </c:pt>
                <c:pt idx="58963">
                  <c:v>264.01499999999999</c:v>
                </c:pt>
                <c:pt idx="58964">
                  <c:v>264.73499999999979</c:v>
                </c:pt>
                <c:pt idx="58965">
                  <c:v>265.45699999999965</c:v>
                </c:pt>
                <c:pt idx="58966">
                  <c:v>266.18</c:v>
                </c:pt>
                <c:pt idx="58967">
                  <c:v>266.904</c:v>
                </c:pt>
                <c:pt idx="58968">
                  <c:v>267.62900000000002</c:v>
                </c:pt>
                <c:pt idx="58969">
                  <c:v>268.35500000000002</c:v>
                </c:pt>
                <c:pt idx="58970">
                  <c:v>269.08199999999965</c:v>
                </c:pt>
                <c:pt idx="58971">
                  <c:v>269.80900000000008</c:v>
                </c:pt>
                <c:pt idx="58972">
                  <c:v>270.53799999999978</c:v>
                </c:pt>
                <c:pt idx="58973">
                  <c:v>271.267</c:v>
                </c:pt>
                <c:pt idx="58974">
                  <c:v>271.99599999999958</c:v>
                </c:pt>
                <c:pt idx="58975">
                  <c:v>272.72699999999958</c:v>
                </c:pt>
                <c:pt idx="58976">
                  <c:v>273.45699999999965</c:v>
                </c:pt>
                <c:pt idx="58977">
                  <c:v>274.18799999999999</c:v>
                </c:pt>
                <c:pt idx="58978">
                  <c:v>274.91899999999958</c:v>
                </c:pt>
                <c:pt idx="58979">
                  <c:v>275.65100000000001</c:v>
                </c:pt>
                <c:pt idx="58980">
                  <c:v>276.38299999999975</c:v>
                </c:pt>
                <c:pt idx="58981">
                  <c:v>277.11500000000001</c:v>
                </c:pt>
                <c:pt idx="58982">
                  <c:v>277.84699999999975</c:v>
                </c:pt>
                <c:pt idx="58983">
                  <c:v>278.57900000000001</c:v>
                </c:pt>
                <c:pt idx="58984">
                  <c:v>279.31099999999975</c:v>
                </c:pt>
                <c:pt idx="58985">
                  <c:v>280.04199999999975</c:v>
                </c:pt>
                <c:pt idx="58986">
                  <c:v>280.774</c:v>
                </c:pt>
                <c:pt idx="58987">
                  <c:v>281.505</c:v>
                </c:pt>
                <c:pt idx="58988">
                  <c:v>282.23599999999965</c:v>
                </c:pt>
                <c:pt idx="58989">
                  <c:v>282.96699999999959</c:v>
                </c:pt>
                <c:pt idx="58990">
                  <c:v>283.697</c:v>
                </c:pt>
                <c:pt idx="58991">
                  <c:v>284.42599999999965</c:v>
                </c:pt>
                <c:pt idx="58992">
                  <c:v>285.15499999999997</c:v>
                </c:pt>
                <c:pt idx="58993">
                  <c:v>285.88400000000001</c:v>
                </c:pt>
                <c:pt idx="58994">
                  <c:v>286.61099999999999</c:v>
                </c:pt>
                <c:pt idx="58995">
                  <c:v>287.33799999999979</c:v>
                </c:pt>
                <c:pt idx="58996">
                  <c:v>288.06400000000002</c:v>
                </c:pt>
                <c:pt idx="58997">
                  <c:v>288.78899999999965</c:v>
                </c:pt>
                <c:pt idx="58998">
                  <c:v>289.51400000000001</c:v>
                </c:pt>
                <c:pt idx="58999">
                  <c:v>290.23699999999963</c:v>
                </c:pt>
                <c:pt idx="59000">
                  <c:v>290.959</c:v>
                </c:pt>
                <c:pt idx="59001">
                  <c:v>291.68</c:v>
                </c:pt>
                <c:pt idx="59002">
                  <c:v>292.39999999999975</c:v>
                </c:pt>
                <c:pt idx="59003">
                  <c:v>293.11799999999999</c:v>
                </c:pt>
                <c:pt idx="59004">
                  <c:v>293.83499999999975</c:v>
                </c:pt>
                <c:pt idx="59005">
                  <c:v>294.55099999999999</c:v>
                </c:pt>
                <c:pt idx="59006">
                  <c:v>295.26599999999979</c:v>
                </c:pt>
                <c:pt idx="59007">
                  <c:v>295.97899999999959</c:v>
                </c:pt>
                <c:pt idx="59008">
                  <c:v>296.69</c:v>
                </c:pt>
                <c:pt idx="59009">
                  <c:v>297.39999999999975</c:v>
                </c:pt>
                <c:pt idx="59010">
                  <c:v>298.108</c:v>
                </c:pt>
                <c:pt idx="59011">
                  <c:v>298.815</c:v>
                </c:pt>
                <c:pt idx="59012">
                  <c:v>299.52</c:v>
                </c:pt>
                <c:pt idx="59013">
                  <c:v>300.22299999999979</c:v>
                </c:pt>
                <c:pt idx="59014">
                  <c:v>300.92399999999958</c:v>
                </c:pt>
                <c:pt idx="59015">
                  <c:v>301.62299999999999</c:v>
                </c:pt>
                <c:pt idx="59016">
                  <c:v>302.32100000000003</c:v>
                </c:pt>
                <c:pt idx="59017">
                  <c:v>303.01599999999979</c:v>
                </c:pt>
                <c:pt idx="59018">
                  <c:v>303.709</c:v>
                </c:pt>
                <c:pt idx="59019">
                  <c:v>304.40099999999978</c:v>
                </c:pt>
                <c:pt idx="59020">
                  <c:v>305.08999999999975</c:v>
                </c:pt>
                <c:pt idx="59021">
                  <c:v>305.77699999999965</c:v>
                </c:pt>
                <c:pt idx="59022">
                  <c:v>306.46099999999979</c:v>
                </c:pt>
                <c:pt idx="59023">
                  <c:v>307.14400000000023</c:v>
                </c:pt>
                <c:pt idx="59024">
                  <c:v>307.82400000000001</c:v>
                </c:pt>
                <c:pt idx="59025">
                  <c:v>308.50099999999975</c:v>
                </c:pt>
                <c:pt idx="59026">
                  <c:v>309.17700000000002</c:v>
                </c:pt>
                <c:pt idx="59027">
                  <c:v>309.84899999999999</c:v>
                </c:pt>
                <c:pt idx="59028">
                  <c:v>310.52</c:v>
                </c:pt>
                <c:pt idx="59029">
                  <c:v>311.18799999999999</c:v>
                </c:pt>
                <c:pt idx="59030">
                  <c:v>311.85300000000001</c:v>
                </c:pt>
                <c:pt idx="59031">
                  <c:v>312.51499999999999</c:v>
                </c:pt>
                <c:pt idx="59032">
                  <c:v>313.17500000000001</c:v>
                </c:pt>
                <c:pt idx="59033">
                  <c:v>313.83199999999965</c:v>
                </c:pt>
                <c:pt idx="59034">
                  <c:v>314.48699999999963</c:v>
                </c:pt>
                <c:pt idx="59035">
                  <c:v>315.13900000000001</c:v>
                </c:pt>
                <c:pt idx="59036">
                  <c:v>315.78799999999978</c:v>
                </c:pt>
                <c:pt idx="59037">
                  <c:v>316.43400000000003</c:v>
                </c:pt>
                <c:pt idx="59038">
                  <c:v>317.077</c:v>
                </c:pt>
                <c:pt idx="59039">
                  <c:v>317.71699999999959</c:v>
                </c:pt>
                <c:pt idx="59040">
                  <c:v>318.35500000000002</c:v>
                </c:pt>
                <c:pt idx="59041">
                  <c:v>318.98899999999958</c:v>
                </c:pt>
                <c:pt idx="59042">
                  <c:v>319.62</c:v>
                </c:pt>
                <c:pt idx="59043">
                  <c:v>320.24900000000002</c:v>
                </c:pt>
                <c:pt idx="59044">
                  <c:v>320.87400000000002</c:v>
                </c:pt>
                <c:pt idx="59045">
                  <c:v>321.49599999999958</c:v>
                </c:pt>
                <c:pt idx="59046">
                  <c:v>322.11500000000001</c:v>
                </c:pt>
                <c:pt idx="59047">
                  <c:v>322.73099999999965</c:v>
                </c:pt>
                <c:pt idx="59048">
                  <c:v>323.34300000000002</c:v>
                </c:pt>
                <c:pt idx="59049">
                  <c:v>323.95299999999975</c:v>
                </c:pt>
                <c:pt idx="59050">
                  <c:v>324.55900000000008</c:v>
                </c:pt>
                <c:pt idx="59051">
                  <c:v>325.16199999999975</c:v>
                </c:pt>
                <c:pt idx="59052">
                  <c:v>325.762</c:v>
                </c:pt>
                <c:pt idx="59053">
                  <c:v>326.358</c:v>
                </c:pt>
                <c:pt idx="59054">
                  <c:v>326.95099999999979</c:v>
                </c:pt>
                <c:pt idx="59055">
                  <c:v>327.541</c:v>
                </c:pt>
                <c:pt idx="59056">
                  <c:v>328.12700000000001</c:v>
                </c:pt>
                <c:pt idx="59057">
                  <c:v>328.71</c:v>
                </c:pt>
                <c:pt idx="59058">
                  <c:v>329.28899999999965</c:v>
                </c:pt>
                <c:pt idx="59059">
                  <c:v>329.86500000000001</c:v>
                </c:pt>
                <c:pt idx="59060">
                  <c:v>330.43799999999965</c:v>
                </c:pt>
                <c:pt idx="59061">
                  <c:v>331.00700000000001</c:v>
                </c:pt>
                <c:pt idx="59062">
                  <c:v>331.57299999999975</c:v>
                </c:pt>
                <c:pt idx="59063">
                  <c:v>332.13499999999999</c:v>
                </c:pt>
                <c:pt idx="59064">
                  <c:v>332.69299999999993</c:v>
                </c:pt>
                <c:pt idx="59065">
                  <c:v>333.24799999999999</c:v>
                </c:pt>
                <c:pt idx="59066">
                  <c:v>333.8</c:v>
                </c:pt>
                <c:pt idx="59067">
                  <c:v>334.34800000000001</c:v>
                </c:pt>
                <c:pt idx="59068">
                  <c:v>334.892</c:v>
                </c:pt>
                <c:pt idx="59069">
                  <c:v>335.43299999999965</c:v>
                </c:pt>
                <c:pt idx="59070">
                  <c:v>335.9699999999998</c:v>
                </c:pt>
                <c:pt idx="59071">
                  <c:v>336.50400000000002</c:v>
                </c:pt>
                <c:pt idx="59072">
                  <c:v>337.03399999999965</c:v>
                </c:pt>
                <c:pt idx="59073">
                  <c:v>337.56</c:v>
                </c:pt>
                <c:pt idx="59074">
                  <c:v>338.08300000000003</c:v>
                </c:pt>
                <c:pt idx="59075">
                  <c:v>338.60199999999975</c:v>
                </c:pt>
                <c:pt idx="59076">
                  <c:v>339.11799999999999</c:v>
                </c:pt>
                <c:pt idx="59077">
                  <c:v>339.63</c:v>
                </c:pt>
                <c:pt idx="59078">
                  <c:v>340.13799999999975</c:v>
                </c:pt>
                <c:pt idx="59079">
                  <c:v>340.64200000000022</c:v>
                </c:pt>
                <c:pt idx="59080">
                  <c:v>341.14299999999997</c:v>
                </c:pt>
                <c:pt idx="59081">
                  <c:v>341.64000000000021</c:v>
                </c:pt>
                <c:pt idx="59082">
                  <c:v>342.13400000000001</c:v>
                </c:pt>
                <c:pt idx="59083">
                  <c:v>342.62400000000002</c:v>
                </c:pt>
                <c:pt idx="59084">
                  <c:v>343.11</c:v>
                </c:pt>
                <c:pt idx="59085">
                  <c:v>343.59299999999979</c:v>
                </c:pt>
                <c:pt idx="59086">
                  <c:v>344.072</c:v>
                </c:pt>
                <c:pt idx="59087">
                  <c:v>344.54700000000008</c:v>
                </c:pt>
                <c:pt idx="59088">
                  <c:v>345.01900000000001</c:v>
                </c:pt>
                <c:pt idx="59089">
                  <c:v>345.48699999999963</c:v>
                </c:pt>
                <c:pt idx="59090">
                  <c:v>345.95099999999979</c:v>
                </c:pt>
                <c:pt idx="59091">
                  <c:v>346.41199999999958</c:v>
                </c:pt>
                <c:pt idx="59092">
                  <c:v>346.86900000000026</c:v>
                </c:pt>
                <c:pt idx="59093">
                  <c:v>347.32299999999975</c:v>
                </c:pt>
                <c:pt idx="59094">
                  <c:v>347.77199999999965</c:v>
                </c:pt>
                <c:pt idx="59095">
                  <c:v>348.21899999999965</c:v>
                </c:pt>
                <c:pt idx="59096">
                  <c:v>348.661</c:v>
                </c:pt>
                <c:pt idx="59097">
                  <c:v>349.1</c:v>
                </c:pt>
                <c:pt idx="59098">
                  <c:v>349.53599999999977</c:v>
                </c:pt>
                <c:pt idx="59099">
                  <c:v>349.96799999999979</c:v>
                </c:pt>
                <c:pt idx="59100">
                  <c:v>350.39599999999979</c:v>
                </c:pt>
                <c:pt idx="59101">
                  <c:v>350.82100000000003</c:v>
                </c:pt>
                <c:pt idx="59102">
                  <c:v>351.24200000000002</c:v>
                </c:pt>
                <c:pt idx="59103">
                  <c:v>351.65899999999999</c:v>
                </c:pt>
                <c:pt idx="59104">
                  <c:v>352.07299999999975</c:v>
                </c:pt>
                <c:pt idx="59105">
                  <c:v>352.48399999999958</c:v>
                </c:pt>
                <c:pt idx="59106">
                  <c:v>352.89099999999979</c:v>
                </c:pt>
                <c:pt idx="59107">
                  <c:v>353.29499999999979</c:v>
                </c:pt>
                <c:pt idx="59108">
                  <c:v>353.69499999999999</c:v>
                </c:pt>
                <c:pt idx="59109">
                  <c:v>354.09099999999978</c:v>
                </c:pt>
                <c:pt idx="59110">
                  <c:v>354.48499999999979</c:v>
                </c:pt>
                <c:pt idx="59111">
                  <c:v>354.87400000000002</c:v>
                </c:pt>
                <c:pt idx="59112">
                  <c:v>355.2609999999998</c:v>
                </c:pt>
                <c:pt idx="59113">
                  <c:v>355.64400000000023</c:v>
                </c:pt>
                <c:pt idx="59114">
                  <c:v>356.0229999999998</c:v>
                </c:pt>
                <c:pt idx="59115">
                  <c:v>356.4</c:v>
                </c:pt>
                <c:pt idx="59116">
                  <c:v>356.7729999999998</c:v>
                </c:pt>
                <c:pt idx="59117">
                  <c:v>357.14200000000022</c:v>
                </c:pt>
                <c:pt idx="59118">
                  <c:v>357.50900000000001</c:v>
                </c:pt>
                <c:pt idx="59119">
                  <c:v>357.87200000000001</c:v>
                </c:pt>
                <c:pt idx="59120">
                  <c:v>358.23099999999965</c:v>
                </c:pt>
                <c:pt idx="59121">
                  <c:v>358.58799999999979</c:v>
                </c:pt>
                <c:pt idx="59122">
                  <c:v>358.94099999999975</c:v>
                </c:pt>
                <c:pt idx="59123">
                  <c:v>359.29099999999966</c:v>
                </c:pt>
                <c:pt idx="59124">
                  <c:v>359.63799999999975</c:v>
                </c:pt>
                <c:pt idx="59125">
                  <c:v>359.98200000000003</c:v>
                </c:pt>
                <c:pt idx="59126">
                  <c:v>360.322</c:v>
                </c:pt>
                <c:pt idx="59127">
                  <c:v>360.66</c:v>
                </c:pt>
                <c:pt idx="59128">
                  <c:v>360.99400000000003</c:v>
                </c:pt>
                <c:pt idx="59129">
                  <c:v>361.32599999999979</c:v>
                </c:pt>
                <c:pt idx="59130">
                  <c:v>361.65400000000022</c:v>
                </c:pt>
                <c:pt idx="59131">
                  <c:v>361.97899999999959</c:v>
                </c:pt>
                <c:pt idx="59132">
                  <c:v>362.30099999999999</c:v>
                </c:pt>
                <c:pt idx="59133">
                  <c:v>362.62</c:v>
                </c:pt>
                <c:pt idx="59134">
                  <c:v>362.93699999999961</c:v>
                </c:pt>
                <c:pt idx="59135">
                  <c:v>363.25</c:v>
                </c:pt>
                <c:pt idx="59136">
                  <c:v>363.56</c:v>
                </c:pt>
                <c:pt idx="59137">
                  <c:v>363.86799999999999</c:v>
                </c:pt>
                <c:pt idx="59138">
                  <c:v>364.173</c:v>
                </c:pt>
                <c:pt idx="59139">
                  <c:v>364.4749999999998</c:v>
                </c:pt>
                <c:pt idx="59140">
                  <c:v>364.774</c:v>
                </c:pt>
                <c:pt idx="59141">
                  <c:v>365.07</c:v>
                </c:pt>
                <c:pt idx="59142">
                  <c:v>365.363</c:v>
                </c:pt>
                <c:pt idx="59143">
                  <c:v>365.65400000000022</c:v>
                </c:pt>
                <c:pt idx="59144">
                  <c:v>365.94200000000001</c:v>
                </c:pt>
                <c:pt idx="59145">
                  <c:v>366.22699999999958</c:v>
                </c:pt>
                <c:pt idx="59146">
                  <c:v>366.51</c:v>
                </c:pt>
                <c:pt idx="59147">
                  <c:v>366.78999999999979</c:v>
                </c:pt>
                <c:pt idx="59148">
                  <c:v>367.06799999999993</c:v>
                </c:pt>
                <c:pt idx="59149">
                  <c:v>367.34300000000002</c:v>
                </c:pt>
                <c:pt idx="59150">
                  <c:v>367.61500000000001</c:v>
                </c:pt>
                <c:pt idx="59151">
                  <c:v>367.88499999999999</c:v>
                </c:pt>
                <c:pt idx="59152">
                  <c:v>368.15199999999999</c:v>
                </c:pt>
                <c:pt idx="59153">
                  <c:v>368.41699999999958</c:v>
                </c:pt>
                <c:pt idx="59154">
                  <c:v>368.67899999999975</c:v>
                </c:pt>
                <c:pt idx="59155">
                  <c:v>368.93899999999962</c:v>
                </c:pt>
                <c:pt idx="59156">
                  <c:v>369.197</c:v>
                </c:pt>
                <c:pt idx="59157">
                  <c:v>369.452</c:v>
                </c:pt>
                <c:pt idx="59158">
                  <c:v>369.70400000000001</c:v>
                </c:pt>
                <c:pt idx="59159">
                  <c:v>369.95499999999993</c:v>
                </c:pt>
                <c:pt idx="59160">
                  <c:v>370.20299999999975</c:v>
                </c:pt>
                <c:pt idx="59161">
                  <c:v>370.44900000000001</c:v>
                </c:pt>
                <c:pt idx="59162">
                  <c:v>370.69299999999993</c:v>
                </c:pt>
                <c:pt idx="59163">
                  <c:v>370.93400000000003</c:v>
                </c:pt>
                <c:pt idx="59164">
                  <c:v>371.173</c:v>
                </c:pt>
                <c:pt idx="59165">
                  <c:v>371.4099999999998</c:v>
                </c:pt>
                <c:pt idx="59166">
                  <c:v>371.64499999999998</c:v>
                </c:pt>
                <c:pt idx="59167">
                  <c:v>371.87799999999999</c:v>
                </c:pt>
                <c:pt idx="59168">
                  <c:v>372.108</c:v>
                </c:pt>
                <c:pt idx="59169">
                  <c:v>372.33699999999965</c:v>
                </c:pt>
                <c:pt idx="59170">
                  <c:v>372.56299999999999</c:v>
                </c:pt>
                <c:pt idx="59171">
                  <c:v>372.78799999999978</c:v>
                </c:pt>
                <c:pt idx="59172">
                  <c:v>373.01</c:v>
                </c:pt>
                <c:pt idx="59173">
                  <c:v>373.23099999999965</c:v>
                </c:pt>
                <c:pt idx="59174">
                  <c:v>373.44900000000001</c:v>
                </c:pt>
                <c:pt idx="59175">
                  <c:v>373.666</c:v>
                </c:pt>
                <c:pt idx="59176">
                  <c:v>373.88</c:v>
                </c:pt>
                <c:pt idx="59177">
                  <c:v>374.09299999999979</c:v>
                </c:pt>
                <c:pt idx="59178">
                  <c:v>374.30399999999975</c:v>
                </c:pt>
                <c:pt idx="59179">
                  <c:v>374.51299999999975</c:v>
                </c:pt>
                <c:pt idx="59180">
                  <c:v>374.7199999999998</c:v>
                </c:pt>
                <c:pt idx="59181">
                  <c:v>374.92499999999978</c:v>
                </c:pt>
                <c:pt idx="59182">
                  <c:v>375.12900000000002</c:v>
                </c:pt>
                <c:pt idx="59183">
                  <c:v>375.33</c:v>
                </c:pt>
                <c:pt idx="59184">
                  <c:v>375.53</c:v>
                </c:pt>
                <c:pt idx="59185">
                  <c:v>375.72899999999959</c:v>
                </c:pt>
                <c:pt idx="59186">
                  <c:v>375.92499999999978</c:v>
                </c:pt>
                <c:pt idx="59187">
                  <c:v>376.12</c:v>
                </c:pt>
                <c:pt idx="59188">
                  <c:v>376.31299999999999</c:v>
                </c:pt>
                <c:pt idx="59189">
                  <c:v>376.505</c:v>
                </c:pt>
                <c:pt idx="59190">
                  <c:v>376.69400000000002</c:v>
                </c:pt>
                <c:pt idx="59191">
                  <c:v>376.88299999999975</c:v>
                </c:pt>
                <c:pt idx="59192">
                  <c:v>377.06900000000002</c:v>
                </c:pt>
                <c:pt idx="59193">
                  <c:v>377.25400000000002</c:v>
                </c:pt>
                <c:pt idx="59194">
                  <c:v>377.43799999999965</c:v>
                </c:pt>
                <c:pt idx="59195">
                  <c:v>377.61900000000026</c:v>
                </c:pt>
                <c:pt idx="59196">
                  <c:v>377.79899999999958</c:v>
                </c:pt>
                <c:pt idx="59197">
                  <c:v>377.97799999999978</c:v>
                </c:pt>
                <c:pt idx="59198">
                  <c:v>378.15499999999997</c:v>
                </c:pt>
                <c:pt idx="59199">
                  <c:v>378.33099999999979</c:v>
                </c:pt>
                <c:pt idx="59200">
                  <c:v>378.505</c:v>
                </c:pt>
                <c:pt idx="59201">
                  <c:v>378.678</c:v>
                </c:pt>
                <c:pt idx="59202">
                  <c:v>378.84899999999999</c:v>
                </c:pt>
                <c:pt idx="59203">
                  <c:v>379.01900000000001</c:v>
                </c:pt>
                <c:pt idx="59204">
                  <c:v>379.18700000000001</c:v>
                </c:pt>
                <c:pt idx="59205">
                  <c:v>379.35399999999993</c:v>
                </c:pt>
                <c:pt idx="59206">
                  <c:v>379.51900000000001</c:v>
                </c:pt>
                <c:pt idx="59207">
                  <c:v>379.68299999999999</c:v>
                </c:pt>
                <c:pt idx="59208">
                  <c:v>379.84500000000008</c:v>
                </c:pt>
                <c:pt idx="59209">
                  <c:v>380.00599999999974</c:v>
                </c:pt>
                <c:pt idx="59210">
                  <c:v>380.166</c:v>
                </c:pt>
                <c:pt idx="59211">
                  <c:v>380.32400000000001</c:v>
                </c:pt>
                <c:pt idx="59212">
                  <c:v>380.48099999999965</c:v>
                </c:pt>
                <c:pt idx="59213">
                  <c:v>380.637</c:v>
                </c:pt>
                <c:pt idx="59214">
                  <c:v>380.79099999999966</c:v>
                </c:pt>
                <c:pt idx="59215">
                  <c:v>380.94299999999993</c:v>
                </c:pt>
                <c:pt idx="59216">
                  <c:v>381.09500000000003</c:v>
                </c:pt>
                <c:pt idx="59217">
                  <c:v>381.24400000000026</c:v>
                </c:pt>
                <c:pt idx="59218">
                  <c:v>381.39299999999974</c:v>
                </c:pt>
                <c:pt idx="59219">
                  <c:v>381.54</c:v>
                </c:pt>
                <c:pt idx="59220">
                  <c:v>381.68599999999975</c:v>
                </c:pt>
                <c:pt idx="59221">
                  <c:v>381.83</c:v>
                </c:pt>
                <c:pt idx="59222">
                  <c:v>381.97299999999979</c:v>
                </c:pt>
                <c:pt idx="59223">
                  <c:v>382.11500000000001</c:v>
                </c:pt>
                <c:pt idx="59224">
                  <c:v>382.255</c:v>
                </c:pt>
                <c:pt idx="59225">
                  <c:v>382.39400000000001</c:v>
                </c:pt>
                <c:pt idx="59226">
                  <c:v>382.53099999999978</c:v>
                </c:pt>
                <c:pt idx="59227">
                  <c:v>382.66699999999975</c:v>
                </c:pt>
                <c:pt idx="59228">
                  <c:v>382.80200000000002</c:v>
                </c:pt>
                <c:pt idx="59229">
                  <c:v>382.93499999999977</c:v>
                </c:pt>
                <c:pt idx="59230">
                  <c:v>383.06599999999975</c:v>
                </c:pt>
                <c:pt idx="59231">
                  <c:v>383.197</c:v>
                </c:pt>
                <c:pt idx="59232">
                  <c:v>383.32599999999979</c:v>
                </c:pt>
                <c:pt idx="59233">
                  <c:v>383.45299999999975</c:v>
                </c:pt>
                <c:pt idx="59234">
                  <c:v>383.57900000000001</c:v>
                </c:pt>
                <c:pt idx="59235">
                  <c:v>383.70400000000001</c:v>
                </c:pt>
                <c:pt idx="59236">
                  <c:v>383.827</c:v>
                </c:pt>
                <c:pt idx="59237">
                  <c:v>383.94900000000001</c:v>
                </c:pt>
                <c:pt idx="59238">
                  <c:v>384.06900000000002</c:v>
                </c:pt>
                <c:pt idx="59239">
                  <c:v>384.18799999999999</c:v>
                </c:pt>
                <c:pt idx="59240">
                  <c:v>384.30500000000001</c:v>
                </c:pt>
                <c:pt idx="59241">
                  <c:v>384.41999999999979</c:v>
                </c:pt>
                <c:pt idx="59242">
                  <c:v>384.53399999999965</c:v>
                </c:pt>
                <c:pt idx="59243">
                  <c:v>384.64699999999999</c:v>
                </c:pt>
                <c:pt idx="59244">
                  <c:v>384.75799999999975</c:v>
                </c:pt>
                <c:pt idx="59245">
                  <c:v>384.86700000000002</c:v>
                </c:pt>
                <c:pt idx="59246">
                  <c:v>384.9749999999998</c:v>
                </c:pt>
                <c:pt idx="59247">
                  <c:v>385.08099999999979</c:v>
                </c:pt>
                <c:pt idx="59248">
                  <c:v>385.185</c:v>
                </c:pt>
                <c:pt idx="59249">
                  <c:v>385.28799999999978</c:v>
                </c:pt>
                <c:pt idx="59250">
                  <c:v>385.38900000000001</c:v>
                </c:pt>
                <c:pt idx="59251">
                  <c:v>385.48899999999958</c:v>
                </c:pt>
                <c:pt idx="59252">
                  <c:v>385.58599999999979</c:v>
                </c:pt>
                <c:pt idx="59253">
                  <c:v>385.68200000000002</c:v>
                </c:pt>
                <c:pt idx="59254">
                  <c:v>385.77599999999978</c:v>
                </c:pt>
                <c:pt idx="59255">
                  <c:v>385.86900000000026</c:v>
                </c:pt>
                <c:pt idx="59256">
                  <c:v>385.959</c:v>
                </c:pt>
                <c:pt idx="59257">
                  <c:v>386.048</c:v>
                </c:pt>
                <c:pt idx="59258">
                  <c:v>386.13499999999999</c:v>
                </c:pt>
                <c:pt idx="59259">
                  <c:v>386.2199999999998</c:v>
                </c:pt>
                <c:pt idx="59260">
                  <c:v>386.303</c:v>
                </c:pt>
                <c:pt idx="59261">
                  <c:v>386.38400000000001</c:v>
                </c:pt>
                <c:pt idx="59262">
                  <c:v>386.46299999999979</c:v>
                </c:pt>
                <c:pt idx="59263">
                  <c:v>386.54</c:v>
                </c:pt>
                <c:pt idx="59264">
                  <c:v>386.61500000000001</c:v>
                </c:pt>
                <c:pt idx="59265">
                  <c:v>386.68799999999999</c:v>
                </c:pt>
                <c:pt idx="59266">
                  <c:v>386.75900000000001</c:v>
                </c:pt>
                <c:pt idx="59267">
                  <c:v>386.827</c:v>
                </c:pt>
                <c:pt idx="59268">
                  <c:v>386.89400000000001</c:v>
                </c:pt>
                <c:pt idx="59269">
                  <c:v>386.95800000000003</c:v>
                </c:pt>
                <c:pt idx="59270">
                  <c:v>387.02</c:v>
                </c:pt>
                <c:pt idx="59271">
                  <c:v>387.08</c:v>
                </c:pt>
                <c:pt idx="59272">
                  <c:v>387.13799999999975</c:v>
                </c:pt>
                <c:pt idx="59273">
                  <c:v>387.19299999999993</c:v>
                </c:pt>
                <c:pt idx="59274">
                  <c:v>387.24599999999975</c:v>
                </c:pt>
                <c:pt idx="59275">
                  <c:v>387.29700000000003</c:v>
                </c:pt>
                <c:pt idx="59276">
                  <c:v>387.34399999999999</c:v>
                </c:pt>
                <c:pt idx="59277">
                  <c:v>387.39</c:v>
                </c:pt>
                <c:pt idx="59278">
                  <c:v>387.43299999999965</c:v>
                </c:pt>
                <c:pt idx="59279">
                  <c:v>387.47399999999965</c:v>
                </c:pt>
                <c:pt idx="59280">
                  <c:v>387.512</c:v>
                </c:pt>
                <c:pt idx="59281">
                  <c:v>387.54700000000008</c:v>
                </c:pt>
                <c:pt idx="59282">
                  <c:v>387.57900000000001</c:v>
                </c:pt>
                <c:pt idx="59283">
                  <c:v>387.60899999999975</c:v>
                </c:pt>
                <c:pt idx="59284">
                  <c:v>387.6359999999998</c:v>
                </c:pt>
                <c:pt idx="59285">
                  <c:v>387.66</c:v>
                </c:pt>
                <c:pt idx="59286">
                  <c:v>387.68200000000002</c:v>
                </c:pt>
                <c:pt idx="59287">
                  <c:v>387.70099999999979</c:v>
                </c:pt>
                <c:pt idx="59288">
                  <c:v>387.71599999999978</c:v>
                </c:pt>
                <c:pt idx="59289">
                  <c:v>387.72899999999959</c:v>
                </c:pt>
                <c:pt idx="59290">
                  <c:v>387.73899999999958</c:v>
                </c:pt>
                <c:pt idx="59291">
                  <c:v>387.745</c:v>
                </c:pt>
                <c:pt idx="59292">
                  <c:v>387.74900000000002</c:v>
                </c:pt>
                <c:pt idx="59293">
                  <c:v>387.74900000000002</c:v>
                </c:pt>
                <c:pt idx="59294">
                  <c:v>387.74700000000001</c:v>
                </c:pt>
                <c:pt idx="59295">
                  <c:v>387.74099999999999</c:v>
                </c:pt>
                <c:pt idx="59296">
                  <c:v>387.73099999999965</c:v>
                </c:pt>
                <c:pt idx="59297">
                  <c:v>387.71899999999965</c:v>
                </c:pt>
                <c:pt idx="59298">
                  <c:v>387.70299999999975</c:v>
                </c:pt>
                <c:pt idx="59299">
                  <c:v>387.68299999999999</c:v>
                </c:pt>
                <c:pt idx="59300">
                  <c:v>387.66</c:v>
                </c:pt>
                <c:pt idx="59301">
                  <c:v>387.63400000000001</c:v>
                </c:pt>
                <c:pt idx="59302">
                  <c:v>387.60399999999993</c:v>
                </c:pt>
                <c:pt idx="59303">
                  <c:v>387.57</c:v>
                </c:pt>
                <c:pt idx="59304">
                  <c:v>387.53299999999979</c:v>
                </c:pt>
                <c:pt idx="59305">
                  <c:v>387.49199999999962</c:v>
                </c:pt>
                <c:pt idx="59306">
                  <c:v>387.447</c:v>
                </c:pt>
                <c:pt idx="59307">
                  <c:v>387.399</c:v>
                </c:pt>
                <c:pt idx="59308">
                  <c:v>387.346</c:v>
                </c:pt>
                <c:pt idx="59309">
                  <c:v>387.28999999999979</c:v>
                </c:pt>
                <c:pt idx="59310">
                  <c:v>387.22999999999979</c:v>
                </c:pt>
                <c:pt idx="59311">
                  <c:v>387.16500000000002</c:v>
                </c:pt>
                <c:pt idx="59312">
                  <c:v>387.09699999999958</c:v>
                </c:pt>
                <c:pt idx="59313">
                  <c:v>387.024</c:v>
                </c:pt>
                <c:pt idx="59314">
                  <c:v>386.94799999999975</c:v>
                </c:pt>
                <c:pt idx="59315">
                  <c:v>386.86700000000002</c:v>
                </c:pt>
                <c:pt idx="59316">
                  <c:v>386.78099999999978</c:v>
                </c:pt>
                <c:pt idx="59317">
                  <c:v>386.69200000000001</c:v>
                </c:pt>
                <c:pt idx="59318">
                  <c:v>386.59799999999979</c:v>
                </c:pt>
                <c:pt idx="59319">
                  <c:v>386.5</c:v>
                </c:pt>
                <c:pt idx="59320">
                  <c:v>386.39699999999965</c:v>
                </c:pt>
                <c:pt idx="59321">
                  <c:v>386.28899999999965</c:v>
                </c:pt>
                <c:pt idx="59322">
                  <c:v>386.17700000000002</c:v>
                </c:pt>
                <c:pt idx="59323">
                  <c:v>386.06099999999975</c:v>
                </c:pt>
                <c:pt idx="59324">
                  <c:v>385.94</c:v>
                </c:pt>
                <c:pt idx="59325">
                  <c:v>385.81400000000002</c:v>
                </c:pt>
                <c:pt idx="59326">
                  <c:v>385.68299999999999</c:v>
                </c:pt>
                <c:pt idx="59327">
                  <c:v>385.54700000000008</c:v>
                </c:pt>
                <c:pt idx="59328">
                  <c:v>385.40599999999978</c:v>
                </c:pt>
                <c:pt idx="59329">
                  <c:v>385.2609999999998</c:v>
                </c:pt>
                <c:pt idx="59330">
                  <c:v>385.11</c:v>
                </c:pt>
                <c:pt idx="59331">
                  <c:v>384.95499999999993</c:v>
                </c:pt>
                <c:pt idx="59332">
                  <c:v>384.79399999999958</c:v>
                </c:pt>
                <c:pt idx="59333">
                  <c:v>384.62799999999999</c:v>
                </c:pt>
                <c:pt idx="59334">
                  <c:v>384.45699999999965</c:v>
                </c:pt>
                <c:pt idx="59335">
                  <c:v>384.28</c:v>
                </c:pt>
                <c:pt idx="59336">
                  <c:v>384.09899999999965</c:v>
                </c:pt>
                <c:pt idx="59337">
                  <c:v>383.91199999999958</c:v>
                </c:pt>
                <c:pt idx="59338">
                  <c:v>383.71899999999965</c:v>
                </c:pt>
                <c:pt idx="59339">
                  <c:v>383.52099999999979</c:v>
                </c:pt>
                <c:pt idx="59340">
                  <c:v>383.31799999999993</c:v>
                </c:pt>
                <c:pt idx="59341">
                  <c:v>383.108</c:v>
                </c:pt>
                <c:pt idx="59342">
                  <c:v>382.89400000000001</c:v>
                </c:pt>
                <c:pt idx="59343">
                  <c:v>382.673</c:v>
                </c:pt>
                <c:pt idx="59344">
                  <c:v>382.447</c:v>
                </c:pt>
                <c:pt idx="59345">
                  <c:v>382.21499999999975</c:v>
                </c:pt>
                <c:pt idx="59346">
                  <c:v>381.97699999999958</c:v>
                </c:pt>
                <c:pt idx="59347">
                  <c:v>381.73399999999958</c:v>
                </c:pt>
                <c:pt idx="59348">
                  <c:v>381.48399999999958</c:v>
                </c:pt>
                <c:pt idx="59349">
                  <c:v>381.22799999999978</c:v>
                </c:pt>
                <c:pt idx="59350">
                  <c:v>380.96699999999959</c:v>
                </c:pt>
                <c:pt idx="59351">
                  <c:v>380.69900000000001</c:v>
                </c:pt>
                <c:pt idx="59352">
                  <c:v>380.42499999999978</c:v>
                </c:pt>
                <c:pt idx="59353">
                  <c:v>380.14499999999998</c:v>
                </c:pt>
                <c:pt idx="59354">
                  <c:v>379.85899999999975</c:v>
                </c:pt>
                <c:pt idx="59355">
                  <c:v>379.56700000000001</c:v>
                </c:pt>
                <c:pt idx="59356">
                  <c:v>379.26799999999974</c:v>
                </c:pt>
                <c:pt idx="59357">
                  <c:v>378.96299999999979</c:v>
                </c:pt>
                <c:pt idx="59358">
                  <c:v>378.65100000000001</c:v>
                </c:pt>
                <c:pt idx="59359">
                  <c:v>378.33300000000003</c:v>
                </c:pt>
                <c:pt idx="59360">
                  <c:v>378.00900000000001</c:v>
                </c:pt>
                <c:pt idx="59361">
                  <c:v>377.678</c:v>
                </c:pt>
                <c:pt idx="59362">
                  <c:v>377.3400000000002</c:v>
                </c:pt>
                <c:pt idx="59363">
                  <c:v>376.99599999999958</c:v>
                </c:pt>
                <c:pt idx="59364">
                  <c:v>376.64499999999998</c:v>
                </c:pt>
                <c:pt idx="59365">
                  <c:v>376.28699999999958</c:v>
                </c:pt>
                <c:pt idx="59366">
                  <c:v>375.92299999999977</c:v>
                </c:pt>
                <c:pt idx="59367">
                  <c:v>375.55200000000002</c:v>
                </c:pt>
                <c:pt idx="59368">
                  <c:v>375.17399999999975</c:v>
                </c:pt>
                <c:pt idx="59369">
                  <c:v>374.78899999999965</c:v>
                </c:pt>
                <c:pt idx="59370">
                  <c:v>374.39699999999965</c:v>
                </c:pt>
                <c:pt idx="59371">
                  <c:v>373.99799999999965</c:v>
                </c:pt>
                <c:pt idx="59372">
                  <c:v>373.59299999999979</c:v>
                </c:pt>
                <c:pt idx="59373">
                  <c:v>373.18</c:v>
                </c:pt>
                <c:pt idx="59374">
                  <c:v>372.76</c:v>
                </c:pt>
                <c:pt idx="59375">
                  <c:v>372.33300000000003</c:v>
                </c:pt>
                <c:pt idx="59376">
                  <c:v>371.899</c:v>
                </c:pt>
                <c:pt idx="59377">
                  <c:v>371.45800000000003</c:v>
                </c:pt>
                <c:pt idx="59378">
                  <c:v>371.01</c:v>
                </c:pt>
                <c:pt idx="59379">
                  <c:v>370.55399999999975</c:v>
                </c:pt>
                <c:pt idx="59380">
                  <c:v>370.09099999999978</c:v>
                </c:pt>
                <c:pt idx="59381">
                  <c:v>369.62099999999975</c:v>
                </c:pt>
                <c:pt idx="59382">
                  <c:v>369.14299999999997</c:v>
                </c:pt>
                <c:pt idx="59383">
                  <c:v>368.65800000000002</c:v>
                </c:pt>
                <c:pt idx="59384">
                  <c:v>368.166</c:v>
                </c:pt>
                <c:pt idx="59385">
                  <c:v>367.66699999999975</c:v>
                </c:pt>
                <c:pt idx="59386">
                  <c:v>367.15899999999999</c:v>
                </c:pt>
                <c:pt idx="59387">
                  <c:v>366.64499999999998</c:v>
                </c:pt>
                <c:pt idx="59388">
                  <c:v>366.12299999999999</c:v>
                </c:pt>
                <c:pt idx="59389">
                  <c:v>365.59299999999979</c:v>
                </c:pt>
                <c:pt idx="59390">
                  <c:v>365.05599999999993</c:v>
                </c:pt>
                <c:pt idx="59391">
                  <c:v>364.5109999999998</c:v>
                </c:pt>
                <c:pt idx="59392">
                  <c:v>363.959</c:v>
                </c:pt>
                <c:pt idx="59393">
                  <c:v>363.399</c:v>
                </c:pt>
                <c:pt idx="59394">
                  <c:v>362.83199999999965</c:v>
                </c:pt>
                <c:pt idx="59395">
                  <c:v>362.25599999999974</c:v>
                </c:pt>
                <c:pt idx="59396">
                  <c:v>361.67399999999975</c:v>
                </c:pt>
                <c:pt idx="59397">
                  <c:v>361.08300000000003</c:v>
                </c:pt>
                <c:pt idx="59398">
                  <c:v>360.48499999999979</c:v>
                </c:pt>
                <c:pt idx="59399">
                  <c:v>359.87900000000002</c:v>
                </c:pt>
                <c:pt idx="59400">
                  <c:v>359.26499999999999</c:v>
                </c:pt>
                <c:pt idx="59401">
                  <c:v>358.64400000000023</c:v>
                </c:pt>
                <c:pt idx="59402">
                  <c:v>358.01499999999999</c:v>
                </c:pt>
                <c:pt idx="59403">
                  <c:v>357.37700000000001</c:v>
                </c:pt>
                <c:pt idx="59404">
                  <c:v>356.73299999999978</c:v>
                </c:pt>
                <c:pt idx="59405">
                  <c:v>356.08</c:v>
                </c:pt>
                <c:pt idx="59406">
                  <c:v>355.41999999999979</c:v>
                </c:pt>
                <c:pt idx="59407">
                  <c:v>354.75200000000001</c:v>
                </c:pt>
                <c:pt idx="59408">
                  <c:v>354.07599999999979</c:v>
                </c:pt>
                <c:pt idx="59409">
                  <c:v>353.392</c:v>
                </c:pt>
                <c:pt idx="59410">
                  <c:v>352.7</c:v>
                </c:pt>
                <c:pt idx="59411">
                  <c:v>352.00099999999975</c:v>
                </c:pt>
                <c:pt idx="59412">
                  <c:v>351.29299999999978</c:v>
                </c:pt>
                <c:pt idx="59413">
                  <c:v>350.57799999999975</c:v>
                </c:pt>
                <c:pt idx="59414">
                  <c:v>349.85500000000002</c:v>
                </c:pt>
                <c:pt idx="59415">
                  <c:v>349.12400000000002</c:v>
                </c:pt>
                <c:pt idx="59416">
                  <c:v>348.3859999999998</c:v>
                </c:pt>
                <c:pt idx="59417">
                  <c:v>347.63900000000001</c:v>
                </c:pt>
                <c:pt idx="59418">
                  <c:v>346.88499999999999</c:v>
                </c:pt>
                <c:pt idx="59419">
                  <c:v>346.12299999999999</c:v>
                </c:pt>
                <c:pt idx="59420">
                  <c:v>345.35300000000001</c:v>
                </c:pt>
                <c:pt idx="59421">
                  <c:v>344.57499999999999</c:v>
                </c:pt>
                <c:pt idx="59422">
                  <c:v>343.78999999999979</c:v>
                </c:pt>
                <c:pt idx="59423">
                  <c:v>342.99599999999958</c:v>
                </c:pt>
                <c:pt idx="59424">
                  <c:v>342.19499999999999</c:v>
                </c:pt>
                <c:pt idx="59425">
                  <c:v>341.3859999999998</c:v>
                </c:pt>
                <c:pt idx="59426">
                  <c:v>340.57</c:v>
                </c:pt>
                <c:pt idx="59427">
                  <c:v>339.745</c:v>
                </c:pt>
                <c:pt idx="59428">
                  <c:v>338.91299999999978</c:v>
                </c:pt>
                <c:pt idx="59429">
                  <c:v>338.07299999999975</c:v>
                </c:pt>
                <c:pt idx="59430">
                  <c:v>337.22599999999977</c:v>
                </c:pt>
                <c:pt idx="59431">
                  <c:v>336.37</c:v>
                </c:pt>
                <c:pt idx="59432">
                  <c:v>335.50799999999975</c:v>
                </c:pt>
                <c:pt idx="59433">
                  <c:v>334.637</c:v>
                </c:pt>
                <c:pt idx="59434">
                  <c:v>333.75900000000001</c:v>
                </c:pt>
                <c:pt idx="59435">
                  <c:v>332.87299999999999</c:v>
                </c:pt>
                <c:pt idx="59436">
                  <c:v>331.97999999999979</c:v>
                </c:pt>
                <c:pt idx="59437">
                  <c:v>331.07900000000001</c:v>
                </c:pt>
                <c:pt idx="59438">
                  <c:v>330.17099999999999</c:v>
                </c:pt>
                <c:pt idx="59439">
                  <c:v>329.255</c:v>
                </c:pt>
                <c:pt idx="59440">
                  <c:v>328.33099999999979</c:v>
                </c:pt>
                <c:pt idx="59441">
                  <c:v>327.40099999999978</c:v>
                </c:pt>
                <c:pt idx="59442">
                  <c:v>326.46299999999979</c:v>
                </c:pt>
                <c:pt idx="59443">
                  <c:v>325.517</c:v>
                </c:pt>
                <c:pt idx="59444">
                  <c:v>324.56400000000002</c:v>
                </c:pt>
                <c:pt idx="59445">
                  <c:v>323.60399999999993</c:v>
                </c:pt>
                <c:pt idx="59446">
                  <c:v>322.637</c:v>
                </c:pt>
                <c:pt idx="59447">
                  <c:v>321.66199999999975</c:v>
                </c:pt>
                <c:pt idx="59448">
                  <c:v>320.68</c:v>
                </c:pt>
                <c:pt idx="59449">
                  <c:v>319.69099999999975</c:v>
                </c:pt>
                <c:pt idx="59450">
                  <c:v>318.69499999999999</c:v>
                </c:pt>
                <c:pt idx="59451">
                  <c:v>317.69200000000001</c:v>
                </c:pt>
                <c:pt idx="59452">
                  <c:v>316.68200000000002</c:v>
                </c:pt>
                <c:pt idx="59453">
                  <c:v>315.66500000000002</c:v>
                </c:pt>
                <c:pt idx="59454">
                  <c:v>314.64100000000002</c:v>
                </c:pt>
                <c:pt idx="59455">
                  <c:v>313.61</c:v>
                </c:pt>
                <c:pt idx="59456">
                  <c:v>312.572</c:v>
                </c:pt>
                <c:pt idx="59457">
                  <c:v>311.52799999999979</c:v>
                </c:pt>
                <c:pt idx="59458">
                  <c:v>310.47599999999977</c:v>
                </c:pt>
                <c:pt idx="59459">
                  <c:v>309.41799999999978</c:v>
                </c:pt>
                <c:pt idx="59460">
                  <c:v>308.35399999999993</c:v>
                </c:pt>
                <c:pt idx="59461">
                  <c:v>307.28199999999958</c:v>
                </c:pt>
                <c:pt idx="59462">
                  <c:v>306.20499999999993</c:v>
                </c:pt>
                <c:pt idx="59463">
                  <c:v>305.12</c:v>
                </c:pt>
                <c:pt idx="59464">
                  <c:v>304.02999999999975</c:v>
                </c:pt>
                <c:pt idx="59465">
                  <c:v>302.93299999999965</c:v>
                </c:pt>
                <c:pt idx="59466">
                  <c:v>301.82900000000001</c:v>
                </c:pt>
                <c:pt idx="59467">
                  <c:v>300.72000000000003</c:v>
                </c:pt>
                <c:pt idx="59468">
                  <c:v>299.60399999999993</c:v>
                </c:pt>
                <c:pt idx="59469">
                  <c:v>298.48200000000003</c:v>
                </c:pt>
                <c:pt idx="59470">
                  <c:v>297.35399999999993</c:v>
                </c:pt>
                <c:pt idx="59471">
                  <c:v>296.22000000000003</c:v>
                </c:pt>
                <c:pt idx="59472">
                  <c:v>295.08099999999979</c:v>
                </c:pt>
                <c:pt idx="59473">
                  <c:v>293.93499999999977</c:v>
                </c:pt>
                <c:pt idx="59474">
                  <c:v>292.78299999999979</c:v>
                </c:pt>
                <c:pt idx="59475">
                  <c:v>291.62599999999975</c:v>
                </c:pt>
                <c:pt idx="59476">
                  <c:v>290.46299999999979</c:v>
                </c:pt>
                <c:pt idx="59477">
                  <c:v>289.29499999999979</c:v>
                </c:pt>
                <c:pt idx="59478">
                  <c:v>288.12099999999975</c:v>
                </c:pt>
                <c:pt idx="59479">
                  <c:v>286.94099999999975</c:v>
                </c:pt>
                <c:pt idx="59480">
                  <c:v>285.75700000000001</c:v>
                </c:pt>
                <c:pt idx="59481">
                  <c:v>284.56700000000001</c:v>
                </c:pt>
                <c:pt idx="59482">
                  <c:v>283.37099999999975</c:v>
                </c:pt>
                <c:pt idx="59483">
                  <c:v>282.17099999999999</c:v>
                </c:pt>
                <c:pt idx="59484">
                  <c:v>280.96499999999975</c:v>
                </c:pt>
                <c:pt idx="59485">
                  <c:v>279.755</c:v>
                </c:pt>
                <c:pt idx="59486">
                  <c:v>278.53899999999965</c:v>
                </c:pt>
                <c:pt idx="59487">
                  <c:v>277.31900000000002</c:v>
                </c:pt>
                <c:pt idx="59488">
                  <c:v>276.09399999999965</c:v>
                </c:pt>
                <c:pt idx="59489">
                  <c:v>274.86399999999975</c:v>
                </c:pt>
                <c:pt idx="59490">
                  <c:v>273.63</c:v>
                </c:pt>
                <c:pt idx="59491">
                  <c:v>272.39099999999979</c:v>
                </c:pt>
                <c:pt idx="59492">
                  <c:v>271.14800000000002</c:v>
                </c:pt>
                <c:pt idx="59493">
                  <c:v>269.90099999999978</c:v>
                </c:pt>
                <c:pt idx="59494">
                  <c:v>268.64900000000023</c:v>
                </c:pt>
                <c:pt idx="59495">
                  <c:v>267.39299999999974</c:v>
                </c:pt>
                <c:pt idx="59496">
                  <c:v>266.13299999999975</c:v>
                </c:pt>
                <c:pt idx="59497">
                  <c:v>264.86900000000026</c:v>
                </c:pt>
                <c:pt idx="59498">
                  <c:v>263.601</c:v>
                </c:pt>
                <c:pt idx="59499">
                  <c:v>262.33</c:v>
                </c:pt>
                <c:pt idx="59500">
                  <c:v>261.05399999999975</c:v>
                </c:pt>
                <c:pt idx="59501">
                  <c:v>259.77499999999975</c:v>
                </c:pt>
                <c:pt idx="59502">
                  <c:v>258.49299999999965</c:v>
                </c:pt>
                <c:pt idx="59503">
                  <c:v>257.20699999999965</c:v>
                </c:pt>
                <c:pt idx="59504">
                  <c:v>255.91800000000001</c:v>
                </c:pt>
                <c:pt idx="59505">
                  <c:v>254.625</c:v>
                </c:pt>
                <c:pt idx="59506">
                  <c:v>253.32900000000001</c:v>
                </c:pt>
                <c:pt idx="59507">
                  <c:v>252.03100000000001</c:v>
                </c:pt>
                <c:pt idx="59508">
                  <c:v>250.72900000000001</c:v>
                </c:pt>
                <c:pt idx="59509">
                  <c:v>249.42400000000001</c:v>
                </c:pt>
                <c:pt idx="59510">
                  <c:v>248.11699999999999</c:v>
                </c:pt>
                <c:pt idx="59511">
                  <c:v>246.80700000000004</c:v>
                </c:pt>
                <c:pt idx="59512">
                  <c:v>245.495</c:v>
                </c:pt>
                <c:pt idx="59513">
                  <c:v>244.18</c:v>
                </c:pt>
                <c:pt idx="59514">
                  <c:v>242.86200000000011</c:v>
                </c:pt>
                <c:pt idx="59515">
                  <c:v>241.54300000000001</c:v>
                </c:pt>
                <c:pt idx="59516">
                  <c:v>240.221</c:v>
                </c:pt>
                <c:pt idx="59517">
                  <c:v>238.89700000000011</c:v>
                </c:pt>
                <c:pt idx="59518">
                  <c:v>237.571</c:v>
                </c:pt>
                <c:pt idx="59519">
                  <c:v>236.24399999999989</c:v>
                </c:pt>
                <c:pt idx="59520">
                  <c:v>234.91399999999999</c:v>
                </c:pt>
                <c:pt idx="59521">
                  <c:v>233.583</c:v>
                </c:pt>
                <c:pt idx="59522">
                  <c:v>232.251</c:v>
                </c:pt>
                <c:pt idx="59523">
                  <c:v>230.917</c:v>
                </c:pt>
                <c:pt idx="59524">
                  <c:v>229.58200000000011</c:v>
                </c:pt>
                <c:pt idx="59525">
                  <c:v>228.24499999999998</c:v>
                </c:pt>
                <c:pt idx="59526">
                  <c:v>226.90800000000004</c:v>
                </c:pt>
                <c:pt idx="59527">
                  <c:v>225.56900000000002</c:v>
                </c:pt>
                <c:pt idx="59528">
                  <c:v>224.22900000000001</c:v>
                </c:pt>
                <c:pt idx="59529">
                  <c:v>222.88900000000001</c:v>
                </c:pt>
                <c:pt idx="59530">
                  <c:v>221.548</c:v>
                </c:pt>
                <c:pt idx="59531">
                  <c:v>220.20699999999999</c:v>
                </c:pt>
                <c:pt idx="59532">
                  <c:v>218.864</c:v>
                </c:pt>
                <c:pt idx="59533">
                  <c:v>217.52200000000011</c:v>
                </c:pt>
                <c:pt idx="59534">
                  <c:v>216.17899999999997</c:v>
                </c:pt>
                <c:pt idx="59535">
                  <c:v>214.83700000000007</c:v>
                </c:pt>
                <c:pt idx="59536">
                  <c:v>213.494</c:v>
                </c:pt>
                <c:pt idx="59537">
                  <c:v>212.15100000000001</c:v>
                </c:pt>
                <c:pt idx="59538">
                  <c:v>210.809</c:v>
                </c:pt>
                <c:pt idx="59539">
                  <c:v>209.46600000000001</c:v>
                </c:pt>
                <c:pt idx="59540">
                  <c:v>208.124</c:v>
                </c:pt>
                <c:pt idx="59541">
                  <c:v>206.78300000000002</c:v>
                </c:pt>
                <c:pt idx="59542">
                  <c:v>205.44200000000001</c:v>
                </c:pt>
                <c:pt idx="59543">
                  <c:v>204.102</c:v>
                </c:pt>
                <c:pt idx="59544">
                  <c:v>202.76300000000001</c:v>
                </c:pt>
                <c:pt idx="59545">
                  <c:v>201.42500000000001</c:v>
                </c:pt>
                <c:pt idx="59546">
                  <c:v>200.08800000000011</c:v>
                </c:pt>
                <c:pt idx="59547">
                  <c:v>198.75200000000001</c:v>
                </c:pt>
                <c:pt idx="59548">
                  <c:v>197.41800000000001</c:v>
                </c:pt>
                <c:pt idx="59549">
                  <c:v>196.08500000000001</c:v>
                </c:pt>
                <c:pt idx="59550">
                  <c:v>194.75299999999999</c:v>
                </c:pt>
                <c:pt idx="59551">
                  <c:v>193.423</c:v>
                </c:pt>
                <c:pt idx="59552">
                  <c:v>192.095</c:v>
                </c:pt>
                <c:pt idx="59553">
                  <c:v>190.768</c:v>
                </c:pt>
                <c:pt idx="59554">
                  <c:v>189.44399999999999</c:v>
                </c:pt>
                <c:pt idx="59555">
                  <c:v>188.12100000000001</c:v>
                </c:pt>
                <c:pt idx="59556">
                  <c:v>186.80100000000004</c:v>
                </c:pt>
                <c:pt idx="59557">
                  <c:v>185.483</c:v>
                </c:pt>
                <c:pt idx="59558">
                  <c:v>184.16800000000001</c:v>
                </c:pt>
                <c:pt idx="59559">
                  <c:v>182.8550000000001</c:v>
                </c:pt>
                <c:pt idx="59560">
                  <c:v>181.54399999999998</c:v>
                </c:pt>
                <c:pt idx="59561">
                  <c:v>180.23699999999999</c:v>
                </c:pt>
                <c:pt idx="59562">
                  <c:v>178.93200000000004</c:v>
                </c:pt>
                <c:pt idx="59563">
                  <c:v>177.63</c:v>
                </c:pt>
                <c:pt idx="59564">
                  <c:v>176.33100000000007</c:v>
                </c:pt>
                <c:pt idx="59565">
                  <c:v>175.036</c:v>
                </c:pt>
                <c:pt idx="59566">
                  <c:v>173.74299999999999</c:v>
                </c:pt>
                <c:pt idx="59567">
                  <c:v>172.45500000000001</c:v>
                </c:pt>
                <c:pt idx="59568">
                  <c:v>171.16900000000001</c:v>
                </c:pt>
                <c:pt idx="59569">
                  <c:v>169.88800000000012</c:v>
                </c:pt>
                <c:pt idx="59570">
                  <c:v>168.60900000000001</c:v>
                </c:pt>
                <c:pt idx="59571">
                  <c:v>167.33500000000001</c:v>
                </c:pt>
                <c:pt idx="59572">
                  <c:v>166.065</c:v>
                </c:pt>
                <c:pt idx="59573">
                  <c:v>164.798</c:v>
                </c:pt>
                <c:pt idx="59574">
                  <c:v>163.536</c:v>
                </c:pt>
                <c:pt idx="59575">
                  <c:v>162.27799999999999</c:v>
                </c:pt>
                <c:pt idx="59576">
                  <c:v>161.02500000000001</c:v>
                </c:pt>
                <c:pt idx="59577">
                  <c:v>159.77599999999998</c:v>
                </c:pt>
                <c:pt idx="59578">
                  <c:v>158.53100000000001</c:v>
                </c:pt>
                <c:pt idx="59579">
                  <c:v>157.291</c:v>
                </c:pt>
                <c:pt idx="59580">
                  <c:v>156.05600000000001</c:v>
                </c:pt>
                <c:pt idx="59581">
                  <c:v>154.82600000000011</c:v>
                </c:pt>
                <c:pt idx="59582">
                  <c:v>153.601</c:v>
                </c:pt>
                <c:pt idx="59583">
                  <c:v>152.38100000000011</c:v>
                </c:pt>
                <c:pt idx="59584">
                  <c:v>151.166</c:v>
                </c:pt>
                <c:pt idx="59585">
                  <c:v>149.95600000000007</c:v>
                </c:pt>
                <c:pt idx="59586">
                  <c:v>148.75200000000001</c:v>
                </c:pt>
                <c:pt idx="59587">
                  <c:v>147.553</c:v>
                </c:pt>
                <c:pt idx="59588">
                  <c:v>146.36000000000001</c:v>
                </c:pt>
                <c:pt idx="59589">
                  <c:v>145.172</c:v>
                </c:pt>
                <c:pt idx="59590">
                  <c:v>143.99</c:v>
                </c:pt>
                <c:pt idx="59591">
                  <c:v>142.81399999999999</c:v>
                </c:pt>
                <c:pt idx="59592">
                  <c:v>141.64399999999998</c:v>
                </c:pt>
                <c:pt idx="59593">
                  <c:v>140.47999999999999</c:v>
                </c:pt>
                <c:pt idx="59594">
                  <c:v>139.32200000000012</c:v>
                </c:pt>
                <c:pt idx="59595">
                  <c:v>138.17099999999999</c:v>
                </c:pt>
                <c:pt idx="59596">
                  <c:v>137.02600000000001</c:v>
                </c:pt>
                <c:pt idx="59597">
                  <c:v>135.88700000000011</c:v>
                </c:pt>
                <c:pt idx="59598">
                  <c:v>134.755</c:v>
                </c:pt>
                <c:pt idx="59599">
                  <c:v>133.62900000000002</c:v>
                </c:pt>
                <c:pt idx="59600">
                  <c:v>132.51</c:v>
                </c:pt>
                <c:pt idx="59601">
                  <c:v>131.39800000000011</c:v>
                </c:pt>
                <c:pt idx="59602">
                  <c:v>130.29300000000001</c:v>
                </c:pt>
                <c:pt idx="59603">
                  <c:v>129.19399999999999</c:v>
                </c:pt>
                <c:pt idx="59604">
                  <c:v>128.10300000000001</c:v>
                </c:pt>
                <c:pt idx="59605">
                  <c:v>127.01900000000002</c:v>
                </c:pt>
                <c:pt idx="59606">
                  <c:v>125.94200000000002</c:v>
                </c:pt>
                <c:pt idx="59607">
                  <c:v>124.87299999999998</c:v>
                </c:pt>
                <c:pt idx="59608">
                  <c:v>123.81100000000002</c:v>
                </c:pt>
                <c:pt idx="59609">
                  <c:v>122.756</c:v>
                </c:pt>
                <c:pt idx="59610">
                  <c:v>121.709</c:v>
                </c:pt>
                <c:pt idx="59611">
                  <c:v>120.66999999999999</c:v>
                </c:pt>
                <c:pt idx="59612">
                  <c:v>119.63800000000001</c:v>
                </c:pt>
                <c:pt idx="59613">
                  <c:v>118.614</c:v>
                </c:pt>
                <c:pt idx="59614">
                  <c:v>117.598</c:v>
                </c:pt>
                <c:pt idx="59615">
                  <c:v>116.59</c:v>
                </c:pt>
                <c:pt idx="59616">
                  <c:v>115.59</c:v>
                </c:pt>
                <c:pt idx="59617">
                  <c:v>114.598</c:v>
                </c:pt>
                <c:pt idx="59618">
                  <c:v>113.61499999999999</c:v>
                </c:pt>
                <c:pt idx="59619">
                  <c:v>112.639</c:v>
                </c:pt>
                <c:pt idx="59620">
                  <c:v>111.67199999999998</c:v>
                </c:pt>
                <c:pt idx="59621">
                  <c:v>110.71299999999999</c:v>
                </c:pt>
                <c:pt idx="59622">
                  <c:v>109.76300000000002</c:v>
                </c:pt>
                <c:pt idx="59623">
                  <c:v>108.82199999999999</c:v>
                </c:pt>
                <c:pt idx="59624">
                  <c:v>107.889</c:v>
                </c:pt>
                <c:pt idx="59625">
                  <c:v>106.96400000000006</c:v>
                </c:pt>
                <c:pt idx="59626">
                  <c:v>106.048</c:v>
                </c:pt>
                <c:pt idx="59627">
                  <c:v>105.142</c:v>
                </c:pt>
                <c:pt idx="59628">
                  <c:v>104.24400000000006</c:v>
                </c:pt>
                <c:pt idx="59629">
                  <c:v>103.35499999999999</c:v>
                </c:pt>
                <c:pt idx="59630">
                  <c:v>102.47499999999999</c:v>
                </c:pt>
                <c:pt idx="59631">
                  <c:v>101.604</c:v>
                </c:pt>
                <c:pt idx="59632">
                  <c:v>100.742</c:v>
                </c:pt>
                <c:pt idx="59633">
                  <c:v>99.889299999999992</c:v>
                </c:pt>
                <c:pt idx="59634">
                  <c:v>99.045900000000003</c:v>
                </c:pt>
                <c:pt idx="59635">
                  <c:v>98.211600000000075</c:v>
                </c:pt>
                <c:pt idx="59636">
                  <c:v>97.386899999999983</c:v>
                </c:pt>
                <c:pt idx="59637">
                  <c:v>96.5715</c:v>
                </c:pt>
                <c:pt idx="59638">
                  <c:v>95.765600000000006</c:v>
                </c:pt>
                <c:pt idx="59639">
                  <c:v>94.969200000000058</c:v>
                </c:pt>
                <c:pt idx="59640">
                  <c:v>94.182299999999998</c:v>
                </c:pt>
                <c:pt idx="59641">
                  <c:v>93.405100000000004</c:v>
                </c:pt>
                <c:pt idx="59642">
                  <c:v>92.637500000000003</c:v>
                </c:pt>
                <c:pt idx="59643">
                  <c:v>91.879399999999947</c:v>
                </c:pt>
                <c:pt idx="59644">
                  <c:v>91.131299999999996</c:v>
                </c:pt>
                <c:pt idx="59645">
                  <c:v>90.393000000000001</c:v>
                </c:pt>
                <c:pt idx="59646">
                  <c:v>89.664400000000001</c:v>
                </c:pt>
                <c:pt idx="59647">
                  <c:v>88.945700000000002</c:v>
                </c:pt>
                <c:pt idx="59648">
                  <c:v>88.236999999999995</c:v>
                </c:pt>
                <c:pt idx="59649">
                  <c:v>87.538299999999992</c:v>
                </c:pt>
                <c:pt idx="59650">
                  <c:v>86.849400000000003</c:v>
                </c:pt>
                <c:pt idx="59651">
                  <c:v>86.170699999999982</c:v>
                </c:pt>
                <c:pt idx="59652">
                  <c:v>85.502099999999999</c:v>
                </c:pt>
                <c:pt idx="59653">
                  <c:v>84.843599999999995</c:v>
                </c:pt>
                <c:pt idx="59654">
                  <c:v>84.195099999999982</c:v>
                </c:pt>
                <c:pt idx="59655">
                  <c:v>83.556899999999999</c:v>
                </c:pt>
                <c:pt idx="59656">
                  <c:v>82.928699999999992</c:v>
                </c:pt>
                <c:pt idx="59657">
                  <c:v>82.311099999999996</c:v>
                </c:pt>
                <c:pt idx="59658">
                  <c:v>81.703500000000005</c:v>
                </c:pt>
                <c:pt idx="59659">
                  <c:v>81.10629999999999</c:v>
                </c:pt>
                <c:pt idx="59660">
                  <c:v>80.519400000000005</c:v>
                </c:pt>
                <c:pt idx="59661">
                  <c:v>79.942899999999995</c:v>
                </c:pt>
                <c:pt idx="59662">
                  <c:v>79.376699999999985</c:v>
                </c:pt>
                <c:pt idx="59663">
                  <c:v>78.820999999999998</c:v>
                </c:pt>
                <c:pt idx="59664">
                  <c:v>78.275599999999983</c:v>
                </c:pt>
                <c:pt idx="59665">
                  <c:v>77.740799999999993</c:v>
                </c:pt>
                <c:pt idx="59666">
                  <c:v>77.216300000000004</c:v>
                </c:pt>
                <c:pt idx="59667">
                  <c:v>76.702399999999983</c:v>
                </c:pt>
                <c:pt idx="59668">
                  <c:v>76.198999999999998</c:v>
                </c:pt>
                <c:pt idx="59669">
                  <c:v>75.706100000000006</c:v>
                </c:pt>
                <c:pt idx="59670">
                  <c:v>75.223799999999983</c:v>
                </c:pt>
                <c:pt idx="59671">
                  <c:v>74.751900000000006</c:v>
                </c:pt>
                <c:pt idx="59672">
                  <c:v>74.290600000000026</c:v>
                </c:pt>
                <c:pt idx="59673">
                  <c:v>73.84</c:v>
                </c:pt>
                <c:pt idx="59674">
                  <c:v>73.399900000000002</c:v>
                </c:pt>
                <c:pt idx="59675">
                  <c:v>72.970399999999998</c:v>
                </c:pt>
                <c:pt idx="59676">
                  <c:v>72.551500000000004</c:v>
                </c:pt>
                <c:pt idx="59677">
                  <c:v>72.143199999999993</c:v>
                </c:pt>
                <c:pt idx="59678">
                  <c:v>71.745500000000007</c:v>
                </c:pt>
                <c:pt idx="59679">
                  <c:v>71.358599999999981</c:v>
                </c:pt>
                <c:pt idx="59680">
                  <c:v>70.982000000000014</c:v>
                </c:pt>
                <c:pt idx="59681">
                  <c:v>70.616399999999999</c:v>
                </c:pt>
                <c:pt idx="59682">
                  <c:v>70.261200000000059</c:v>
                </c:pt>
                <c:pt idx="59683">
                  <c:v>69.916600000000059</c:v>
                </c:pt>
                <c:pt idx="59684">
                  <c:v>69.582799999999978</c:v>
                </c:pt>
                <c:pt idx="59685">
                  <c:v>69.259500000000003</c:v>
                </c:pt>
                <c:pt idx="59686">
                  <c:v>68.946900000000056</c:v>
                </c:pt>
                <c:pt idx="59687">
                  <c:v>68.644900000000007</c:v>
                </c:pt>
                <c:pt idx="59688">
                  <c:v>68.3536</c:v>
                </c:pt>
                <c:pt idx="59689">
                  <c:v>68.072799999999958</c:v>
                </c:pt>
                <c:pt idx="59690">
                  <c:v>67.802699999999987</c:v>
                </c:pt>
                <c:pt idx="59691">
                  <c:v>67.543200000000027</c:v>
                </c:pt>
                <c:pt idx="59692">
                  <c:v>67.294200000000075</c:v>
                </c:pt>
                <c:pt idx="59693">
                  <c:v>67.055799999999948</c:v>
                </c:pt>
                <c:pt idx="59694">
                  <c:v>66.828000000000003</c:v>
                </c:pt>
                <c:pt idx="59695">
                  <c:v>66.610799999999998</c:v>
                </c:pt>
                <c:pt idx="59696">
                  <c:v>66.404100000000057</c:v>
                </c:pt>
                <c:pt idx="59697">
                  <c:v>66.207899999999995</c:v>
                </c:pt>
                <c:pt idx="59698">
                  <c:v>66.022299999999987</c:v>
                </c:pt>
                <c:pt idx="59699">
                  <c:v>65.847100000000026</c:v>
                </c:pt>
                <c:pt idx="59700">
                  <c:v>65.682499999999948</c:v>
                </c:pt>
                <c:pt idx="59701">
                  <c:v>65.528299999999987</c:v>
                </c:pt>
                <c:pt idx="59702">
                  <c:v>65.384500000000003</c:v>
                </c:pt>
                <c:pt idx="59703">
                  <c:v>65.251199999999997</c:v>
                </c:pt>
                <c:pt idx="59704">
                  <c:v>65.128199999999978</c:v>
                </c:pt>
                <c:pt idx="59705">
                  <c:v>65.015699999999995</c:v>
                </c:pt>
                <c:pt idx="59706">
                  <c:v>64.913500000000056</c:v>
                </c:pt>
                <c:pt idx="59707">
                  <c:v>64.821600000000004</c:v>
                </c:pt>
                <c:pt idx="59708">
                  <c:v>64.740100000000027</c:v>
                </c:pt>
                <c:pt idx="59709">
                  <c:v>64.668799999999948</c:v>
                </c:pt>
                <c:pt idx="59710">
                  <c:v>64.607900000000001</c:v>
                </c:pt>
                <c:pt idx="59711">
                  <c:v>64.557000000000002</c:v>
                </c:pt>
                <c:pt idx="59712">
                  <c:v>64.516400000000004</c:v>
                </c:pt>
                <c:pt idx="59713">
                  <c:v>64.486000000000004</c:v>
                </c:pt>
                <c:pt idx="59714">
                  <c:v>64.465800000000002</c:v>
                </c:pt>
                <c:pt idx="59715">
                  <c:v>64.455600000000004</c:v>
                </c:pt>
                <c:pt idx="59716">
                  <c:v>64.455399999999983</c:v>
                </c:pt>
                <c:pt idx="59717">
                  <c:v>64.465500000000006</c:v>
                </c:pt>
                <c:pt idx="59718">
                  <c:v>64.485500000000002</c:v>
                </c:pt>
                <c:pt idx="59719">
                  <c:v>64.515299999999996</c:v>
                </c:pt>
                <c:pt idx="59720">
                  <c:v>64.555399999999949</c:v>
                </c:pt>
                <c:pt idx="59721">
                  <c:v>64.605099999999979</c:v>
                </c:pt>
                <c:pt idx="59722">
                  <c:v>64.6648</c:v>
                </c:pt>
                <c:pt idx="59723">
                  <c:v>64.734200000000058</c:v>
                </c:pt>
                <c:pt idx="59724">
                  <c:v>64.813500000000005</c:v>
                </c:pt>
                <c:pt idx="59725">
                  <c:v>64.902500000000003</c:v>
                </c:pt>
                <c:pt idx="59726">
                  <c:v>65.001300000000001</c:v>
                </c:pt>
                <c:pt idx="59727">
                  <c:v>65.109700000000004</c:v>
                </c:pt>
                <c:pt idx="59728">
                  <c:v>65.227700000000013</c:v>
                </c:pt>
                <c:pt idx="59729">
                  <c:v>65.355399999999989</c:v>
                </c:pt>
                <c:pt idx="59730">
                  <c:v>65.492599999999996</c:v>
                </c:pt>
                <c:pt idx="59731">
                  <c:v>65.639299999999992</c:v>
                </c:pt>
                <c:pt idx="59732">
                  <c:v>65.795500000000004</c:v>
                </c:pt>
                <c:pt idx="59733">
                  <c:v>65.960899999999995</c:v>
                </c:pt>
                <c:pt idx="59734">
                  <c:v>66.135899999999978</c:v>
                </c:pt>
                <c:pt idx="59735">
                  <c:v>66.3202</c:v>
                </c:pt>
                <c:pt idx="59736">
                  <c:v>66.513599999999997</c:v>
                </c:pt>
                <c:pt idx="59737">
                  <c:v>66.716399999999993</c:v>
                </c:pt>
                <c:pt idx="59738">
                  <c:v>66.928399999999982</c:v>
                </c:pt>
                <c:pt idx="59739">
                  <c:v>67.149500000000003</c:v>
                </c:pt>
                <c:pt idx="59740">
                  <c:v>67.379699999999985</c:v>
                </c:pt>
                <c:pt idx="59741">
                  <c:v>67.618799999999979</c:v>
                </c:pt>
                <c:pt idx="59742">
                  <c:v>67.867000000000004</c:v>
                </c:pt>
                <c:pt idx="59743">
                  <c:v>68.124200000000002</c:v>
                </c:pt>
                <c:pt idx="59744">
                  <c:v>68.390100000000004</c:v>
                </c:pt>
                <c:pt idx="59745">
                  <c:v>68.664999999999992</c:v>
                </c:pt>
                <c:pt idx="59746">
                  <c:v>68.948600000000027</c:v>
                </c:pt>
                <c:pt idx="59747">
                  <c:v>69.240899999999996</c:v>
                </c:pt>
                <c:pt idx="59748">
                  <c:v>69.542000000000002</c:v>
                </c:pt>
                <c:pt idx="59749">
                  <c:v>69.851600000000005</c:v>
                </c:pt>
                <c:pt idx="59750">
                  <c:v>70.169799999999981</c:v>
                </c:pt>
                <c:pt idx="59751">
                  <c:v>70.496499999999997</c:v>
                </c:pt>
                <c:pt idx="59752">
                  <c:v>70.831700000000012</c:v>
                </c:pt>
                <c:pt idx="59753">
                  <c:v>71.175399999999925</c:v>
                </c:pt>
                <c:pt idx="59754">
                  <c:v>71.5274</c:v>
                </c:pt>
                <c:pt idx="59755">
                  <c:v>71.887600000000006</c:v>
                </c:pt>
                <c:pt idx="59756">
                  <c:v>72.256100000000004</c:v>
                </c:pt>
                <c:pt idx="59757">
                  <c:v>72.632899999999978</c:v>
                </c:pt>
                <c:pt idx="59758">
                  <c:v>73.017500000000027</c:v>
                </c:pt>
                <c:pt idx="59759">
                  <c:v>73.410500000000027</c:v>
                </c:pt>
                <c:pt idx="59760">
                  <c:v>73.811300000000003</c:v>
                </c:pt>
                <c:pt idx="59761">
                  <c:v>74.220200000000006</c:v>
                </c:pt>
                <c:pt idx="59762">
                  <c:v>74.637</c:v>
                </c:pt>
                <c:pt idx="59763">
                  <c:v>75.061499999999995</c:v>
                </c:pt>
                <c:pt idx="59764">
                  <c:v>75.494000000000057</c:v>
                </c:pt>
                <c:pt idx="59765">
                  <c:v>75.933999999999997</c:v>
                </c:pt>
                <c:pt idx="59766">
                  <c:v>76.381900000000002</c:v>
                </c:pt>
                <c:pt idx="59767">
                  <c:v>76.837199999999996</c:v>
                </c:pt>
                <c:pt idx="59768">
                  <c:v>77.3001</c:v>
                </c:pt>
                <c:pt idx="59769">
                  <c:v>77.770600000000002</c:v>
                </c:pt>
                <c:pt idx="59770">
                  <c:v>78.2483</c:v>
                </c:pt>
                <c:pt idx="59771">
                  <c:v>78.733599999999996</c:v>
                </c:pt>
                <c:pt idx="59772">
                  <c:v>79.226200000000006</c:v>
                </c:pt>
                <c:pt idx="59773">
                  <c:v>79.725999999999999</c:v>
                </c:pt>
                <c:pt idx="59774">
                  <c:v>80.232900000000001</c:v>
                </c:pt>
                <c:pt idx="59775">
                  <c:v>80.74710000000006</c:v>
                </c:pt>
                <c:pt idx="59776">
                  <c:v>81.268199999999993</c:v>
                </c:pt>
                <c:pt idx="59777">
                  <c:v>81.796400000000006</c:v>
                </c:pt>
                <c:pt idx="59778">
                  <c:v>82.331599999999995</c:v>
                </c:pt>
                <c:pt idx="59779">
                  <c:v>82.873599999999982</c:v>
                </c:pt>
                <c:pt idx="59780">
                  <c:v>83.422499999999999</c:v>
                </c:pt>
                <c:pt idx="59781">
                  <c:v>83.97829999999999</c:v>
                </c:pt>
                <c:pt idx="59782">
                  <c:v>84.540600000000026</c:v>
                </c:pt>
                <c:pt idx="59783">
                  <c:v>85.1096</c:v>
                </c:pt>
                <c:pt idx="59784">
                  <c:v>85.68519999999998</c:v>
                </c:pt>
                <c:pt idx="59785">
                  <c:v>86.267399999999995</c:v>
                </c:pt>
                <c:pt idx="59786">
                  <c:v>86.856099999999998</c:v>
                </c:pt>
                <c:pt idx="59787">
                  <c:v>87.451200000000057</c:v>
                </c:pt>
                <c:pt idx="59788">
                  <c:v>88.052499999999981</c:v>
                </c:pt>
                <c:pt idx="59789">
                  <c:v>88.660299999999992</c:v>
                </c:pt>
                <c:pt idx="59790">
                  <c:v>89.274199999999993</c:v>
                </c:pt>
                <c:pt idx="59791">
                  <c:v>89.894300000000001</c:v>
                </c:pt>
                <c:pt idx="59792">
                  <c:v>90.520600000000002</c:v>
                </c:pt>
                <c:pt idx="59793">
                  <c:v>91.152799999999942</c:v>
                </c:pt>
                <c:pt idx="59794">
                  <c:v>91.791100000000057</c:v>
                </c:pt>
                <c:pt idx="59795">
                  <c:v>92.435300000000012</c:v>
                </c:pt>
                <c:pt idx="59796">
                  <c:v>93.085499999999982</c:v>
                </c:pt>
                <c:pt idx="59797">
                  <c:v>93.741500000000059</c:v>
                </c:pt>
                <c:pt idx="59798">
                  <c:v>94.403099999999995</c:v>
                </c:pt>
                <c:pt idx="59799">
                  <c:v>95.070599999999999</c:v>
                </c:pt>
                <c:pt idx="59800">
                  <c:v>95.743600000000058</c:v>
                </c:pt>
                <c:pt idx="59801">
                  <c:v>96.422399999999982</c:v>
                </c:pt>
                <c:pt idx="59802">
                  <c:v>97.1066</c:v>
                </c:pt>
                <c:pt idx="59803">
                  <c:v>97.796200000000027</c:v>
                </c:pt>
                <c:pt idx="59804">
                  <c:v>98.491300000000024</c:v>
                </c:pt>
                <c:pt idx="59805">
                  <c:v>99.191800000000001</c:v>
                </c:pt>
                <c:pt idx="59806">
                  <c:v>99.897599999999997</c:v>
                </c:pt>
                <c:pt idx="59807">
                  <c:v>100.60899999999998</c:v>
                </c:pt>
                <c:pt idx="59808">
                  <c:v>101.32499999999999</c:v>
                </c:pt>
                <c:pt idx="59809">
                  <c:v>102.04600000000002</c:v>
                </c:pt>
                <c:pt idx="59810">
                  <c:v>102.773</c:v>
                </c:pt>
                <c:pt idx="59811">
                  <c:v>103.504</c:v>
                </c:pt>
                <c:pt idx="59812">
                  <c:v>104.24100000000006</c:v>
                </c:pt>
                <c:pt idx="59813">
                  <c:v>104.982</c:v>
                </c:pt>
                <c:pt idx="59814">
                  <c:v>105.72799999999999</c:v>
                </c:pt>
                <c:pt idx="59815">
                  <c:v>106.479</c:v>
                </c:pt>
                <c:pt idx="59816">
                  <c:v>107.235</c:v>
                </c:pt>
                <c:pt idx="59817">
                  <c:v>107.99600000000002</c:v>
                </c:pt>
                <c:pt idx="59818">
                  <c:v>108.76100000000002</c:v>
                </c:pt>
                <c:pt idx="59819">
                  <c:v>109.53100000000002</c:v>
                </c:pt>
                <c:pt idx="59820">
                  <c:v>110.30500000000001</c:v>
                </c:pt>
                <c:pt idx="59821">
                  <c:v>111.084</c:v>
                </c:pt>
                <c:pt idx="59822">
                  <c:v>111.867</c:v>
                </c:pt>
                <c:pt idx="59823">
                  <c:v>112.65499999999999</c:v>
                </c:pt>
                <c:pt idx="59824">
                  <c:v>113.44700000000007</c:v>
                </c:pt>
                <c:pt idx="59825">
                  <c:v>114.24299999999999</c:v>
                </c:pt>
                <c:pt idx="59826">
                  <c:v>115.04400000000005</c:v>
                </c:pt>
                <c:pt idx="59827">
                  <c:v>115.849</c:v>
                </c:pt>
                <c:pt idx="59828">
                  <c:v>116.65799999999999</c:v>
                </c:pt>
                <c:pt idx="59829">
                  <c:v>117.471</c:v>
                </c:pt>
                <c:pt idx="59830">
                  <c:v>118.288</c:v>
                </c:pt>
                <c:pt idx="59831">
                  <c:v>119.10899999999998</c:v>
                </c:pt>
                <c:pt idx="59832">
                  <c:v>119.935</c:v>
                </c:pt>
                <c:pt idx="59833">
                  <c:v>120.76400000000002</c:v>
                </c:pt>
                <c:pt idx="59834">
                  <c:v>121.59699999999999</c:v>
                </c:pt>
                <c:pt idx="59835">
                  <c:v>122.43300000000002</c:v>
                </c:pt>
                <c:pt idx="59836">
                  <c:v>123.274</c:v>
                </c:pt>
                <c:pt idx="59837">
                  <c:v>124.11799999999999</c:v>
                </c:pt>
                <c:pt idx="59838">
                  <c:v>124.96599999999999</c:v>
                </c:pt>
                <c:pt idx="59839">
                  <c:v>125.818</c:v>
                </c:pt>
                <c:pt idx="59840">
                  <c:v>126.67299999999994</c:v>
                </c:pt>
                <c:pt idx="59841">
                  <c:v>127.532</c:v>
                </c:pt>
                <c:pt idx="59842">
                  <c:v>128.39500000000001</c:v>
                </c:pt>
                <c:pt idx="59843">
                  <c:v>129.261</c:v>
                </c:pt>
                <c:pt idx="59844">
                  <c:v>130.13</c:v>
                </c:pt>
                <c:pt idx="59845">
                  <c:v>131.00299999999999</c:v>
                </c:pt>
                <c:pt idx="59846">
                  <c:v>131.87900000000002</c:v>
                </c:pt>
                <c:pt idx="59847">
                  <c:v>132.75800000000001</c:v>
                </c:pt>
                <c:pt idx="59848">
                  <c:v>133.64099999999999</c:v>
                </c:pt>
                <c:pt idx="59849">
                  <c:v>134.52700000000004</c:v>
                </c:pt>
                <c:pt idx="59850">
                  <c:v>135.416</c:v>
                </c:pt>
                <c:pt idx="59851">
                  <c:v>136.309</c:v>
                </c:pt>
                <c:pt idx="59852">
                  <c:v>137.20399999999998</c:v>
                </c:pt>
                <c:pt idx="59853">
                  <c:v>138.10300000000001</c:v>
                </c:pt>
                <c:pt idx="59854">
                  <c:v>139.005</c:v>
                </c:pt>
                <c:pt idx="59855">
                  <c:v>139.91</c:v>
                </c:pt>
                <c:pt idx="59856">
                  <c:v>140.81700000000001</c:v>
                </c:pt>
                <c:pt idx="59857">
                  <c:v>141.72800000000001</c:v>
                </c:pt>
                <c:pt idx="59858">
                  <c:v>142.642</c:v>
                </c:pt>
                <c:pt idx="59859">
                  <c:v>143.559</c:v>
                </c:pt>
                <c:pt idx="59860">
                  <c:v>144.47800000000001</c:v>
                </c:pt>
                <c:pt idx="59861">
                  <c:v>145.40100000000001</c:v>
                </c:pt>
                <c:pt idx="59862">
                  <c:v>146.32600000000011</c:v>
                </c:pt>
                <c:pt idx="59863">
                  <c:v>147.25399999999999</c:v>
                </c:pt>
                <c:pt idx="59864">
                  <c:v>148.185</c:v>
                </c:pt>
                <c:pt idx="59865">
                  <c:v>149.11799999999999</c:v>
                </c:pt>
                <c:pt idx="59866">
                  <c:v>150.054</c:v>
                </c:pt>
                <c:pt idx="59867">
                  <c:v>150.99300000000002</c:v>
                </c:pt>
                <c:pt idx="59868">
                  <c:v>151.935</c:v>
                </c:pt>
                <c:pt idx="59869">
                  <c:v>152.87900000000002</c:v>
                </c:pt>
                <c:pt idx="59870">
                  <c:v>153.82600000000011</c:v>
                </c:pt>
                <c:pt idx="59871">
                  <c:v>154.77499999999998</c:v>
                </c:pt>
                <c:pt idx="59872">
                  <c:v>155.727</c:v>
                </c:pt>
                <c:pt idx="59873">
                  <c:v>156.68200000000004</c:v>
                </c:pt>
                <c:pt idx="59874">
                  <c:v>157.63900000000001</c:v>
                </c:pt>
                <c:pt idx="59875">
                  <c:v>158.59800000000001</c:v>
                </c:pt>
                <c:pt idx="59876">
                  <c:v>159.56</c:v>
                </c:pt>
                <c:pt idx="59877">
                  <c:v>160.524</c:v>
                </c:pt>
                <c:pt idx="59878">
                  <c:v>161.49100000000001</c:v>
                </c:pt>
                <c:pt idx="59879">
                  <c:v>162.46</c:v>
                </c:pt>
                <c:pt idx="59880">
                  <c:v>163.43100000000001</c:v>
                </c:pt>
                <c:pt idx="59881">
                  <c:v>164.405</c:v>
                </c:pt>
                <c:pt idx="59882">
                  <c:v>165.38100000000011</c:v>
                </c:pt>
                <c:pt idx="59883">
                  <c:v>166.36</c:v>
                </c:pt>
                <c:pt idx="59884">
                  <c:v>167.34</c:v>
                </c:pt>
                <c:pt idx="59885">
                  <c:v>168.32300000000001</c:v>
                </c:pt>
                <c:pt idx="59886">
                  <c:v>169.309</c:v>
                </c:pt>
                <c:pt idx="59887">
                  <c:v>170.29599999999999</c:v>
                </c:pt>
                <c:pt idx="59888">
                  <c:v>171.286</c:v>
                </c:pt>
                <c:pt idx="59889">
                  <c:v>172.27799999999999</c:v>
                </c:pt>
                <c:pt idx="59890">
                  <c:v>173.27199999999999</c:v>
                </c:pt>
                <c:pt idx="59891">
                  <c:v>174.268</c:v>
                </c:pt>
                <c:pt idx="59892">
                  <c:v>175.26599999999999</c:v>
                </c:pt>
                <c:pt idx="59893">
                  <c:v>176.267</c:v>
                </c:pt>
                <c:pt idx="59894">
                  <c:v>177.26999999999998</c:v>
                </c:pt>
                <c:pt idx="59895">
                  <c:v>178.27399999999992</c:v>
                </c:pt>
                <c:pt idx="59896">
                  <c:v>179.28100000000001</c:v>
                </c:pt>
                <c:pt idx="59897">
                  <c:v>180.29</c:v>
                </c:pt>
                <c:pt idx="59898">
                  <c:v>181.30100000000004</c:v>
                </c:pt>
                <c:pt idx="59899">
                  <c:v>182.31399999999999</c:v>
                </c:pt>
                <c:pt idx="59900">
                  <c:v>183.33</c:v>
                </c:pt>
                <c:pt idx="59901">
                  <c:v>184.34700000000001</c:v>
                </c:pt>
                <c:pt idx="59902">
                  <c:v>185.36600000000001</c:v>
                </c:pt>
                <c:pt idx="59903">
                  <c:v>186.38700000000011</c:v>
                </c:pt>
                <c:pt idx="59904">
                  <c:v>187.411</c:v>
                </c:pt>
                <c:pt idx="59905">
                  <c:v>188.43600000000001</c:v>
                </c:pt>
                <c:pt idx="59906">
                  <c:v>189.46300000000002</c:v>
                </c:pt>
                <c:pt idx="59907">
                  <c:v>190.49300000000002</c:v>
                </c:pt>
                <c:pt idx="59908">
                  <c:v>191.524</c:v>
                </c:pt>
                <c:pt idx="59909">
                  <c:v>192.55700000000004</c:v>
                </c:pt>
                <c:pt idx="59910">
                  <c:v>193.59200000000001</c:v>
                </c:pt>
                <c:pt idx="59911">
                  <c:v>194.62900000000002</c:v>
                </c:pt>
                <c:pt idx="59912">
                  <c:v>195.66800000000001</c:v>
                </c:pt>
                <c:pt idx="59913">
                  <c:v>196.70899999999997</c:v>
                </c:pt>
                <c:pt idx="59914">
                  <c:v>197.75200000000001</c:v>
                </c:pt>
                <c:pt idx="59915">
                  <c:v>198.797</c:v>
                </c:pt>
                <c:pt idx="59916">
                  <c:v>199.84399999999999</c:v>
                </c:pt>
                <c:pt idx="59917">
                  <c:v>200.893</c:v>
                </c:pt>
                <c:pt idx="59918">
                  <c:v>201.94300000000001</c:v>
                </c:pt>
                <c:pt idx="59919">
                  <c:v>202.99600000000001</c:v>
                </c:pt>
                <c:pt idx="59920">
                  <c:v>204.05</c:v>
                </c:pt>
                <c:pt idx="59921">
                  <c:v>205.107</c:v>
                </c:pt>
                <c:pt idx="59922">
                  <c:v>206.16499999999999</c:v>
                </c:pt>
                <c:pt idx="59923">
                  <c:v>207.22499999999999</c:v>
                </c:pt>
                <c:pt idx="59924">
                  <c:v>208.28700000000001</c:v>
                </c:pt>
                <c:pt idx="59925">
                  <c:v>209.35100000000011</c:v>
                </c:pt>
                <c:pt idx="59926">
                  <c:v>210.417</c:v>
                </c:pt>
                <c:pt idx="59927">
                  <c:v>211.48400000000001</c:v>
                </c:pt>
                <c:pt idx="59928">
                  <c:v>212.554</c:v>
                </c:pt>
                <c:pt idx="59929">
                  <c:v>213.625</c:v>
                </c:pt>
                <c:pt idx="59930">
                  <c:v>214.69800000000001</c:v>
                </c:pt>
                <c:pt idx="59931">
                  <c:v>215.77299999999997</c:v>
                </c:pt>
                <c:pt idx="59932">
                  <c:v>216.85000000000011</c:v>
                </c:pt>
                <c:pt idx="59933">
                  <c:v>217.929</c:v>
                </c:pt>
                <c:pt idx="59934">
                  <c:v>219.01</c:v>
                </c:pt>
                <c:pt idx="59935">
                  <c:v>220.09300000000002</c:v>
                </c:pt>
                <c:pt idx="59936">
                  <c:v>221.17699999999999</c:v>
                </c:pt>
                <c:pt idx="59937">
                  <c:v>222.26300000000001</c:v>
                </c:pt>
                <c:pt idx="59938">
                  <c:v>223.35100000000011</c:v>
                </c:pt>
                <c:pt idx="59939">
                  <c:v>224.441</c:v>
                </c:pt>
                <c:pt idx="59940">
                  <c:v>225.53300000000002</c:v>
                </c:pt>
                <c:pt idx="59941">
                  <c:v>226.62700000000001</c:v>
                </c:pt>
                <c:pt idx="59942">
                  <c:v>227.72200000000001</c:v>
                </c:pt>
                <c:pt idx="59943">
                  <c:v>228.81900000000002</c:v>
                </c:pt>
                <c:pt idx="59944">
                  <c:v>229.91900000000001</c:v>
                </c:pt>
                <c:pt idx="59945">
                  <c:v>231.02</c:v>
                </c:pt>
                <c:pt idx="59946">
                  <c:v>232.12300000000002</c:v>
                </c:pt>
                <c:pt idx="59947">
                  <c:v>233.227</c:v>
                </c:pt>
                <c:pt idx="59948">
                  <c:v>234.334</c:v>
                </c:pt>
                <c:pt idx="59949">
                  <c:v>235.44200000000001</c:v>
                </c:pt>
                <c:pt idx="59950">
                  <c:v>236.55200000000011</c:v>
                </c:pt>
                <c:pt idx="59951">
                  <c:v>237.66399999999999</c:v>
                </c:pt>
                <c:pt idx="59952">
                  <c:v>238.77799999999999</c:v>
                </c:pt>
                <c:pt idx="59953">
                  <c:v>239.89400000000001</c:v>
                </c:pt>
                <c:pt idx="59954">
                  <c:v>241.011</c:v>
                </c:pt>
                <c:pt idx="59955">
                  <c:v>242.131</c:v>
                </c:pt>
                <c:pt idx="59956">
                  <c:v>243.25200000000001</c:v>
                </c:pt>
                <c:pt idx="59957">
                  <c:v>244.375</c:v>
                </c:pt>
                <c:pt idx="59958">
                  <c:v>245.5</c:v>
                </c:pt>
                <c:pt idx="59959">
                  <c:v>246.626</c:v>
                </c:pt>
                <c:pt idx="59960">
                  <c:v>247.755</c:v>
                </c:pt>
                <c:pt idx="59961">
                  <c:v>248.8850000000001</c:v>
                </c:pt>
                <c:pt idx="59962">
                  <c:v>250.017</c:v>
                </c:pt>
                <c:pt idx="59963">
                  <c:v>251.15100000000001</c:v>
                </c:pt>
                <c:pt idx="59964">
                  <c:v>252.28700000000001</c:v>
                </c:pt>
                <c:pt idx="59965">
                  <c:v>253.42400000000001</c:v>
                </c:pt>
                <c:pt idx="59966">
                  <c:v>254.56300000000002</c:v>
                </c:pt>
                <c:pt idx="59967">
                  <c:v>255.70499999999998</c:v>
                </c:pt>
                <c:pt idx="59968">
                  <c:v>256.84699999999975</c:v>
                </c:pt>
                <c:pt idx="59969">
                  <c:v>257.99199999999962</c:v>
                </c:pt>
                <c:pt idx="59970">
                  <c:v>259.13900000000001</c:v>
                </c:pt>
                <c:pt idx="59971">
                  <c:v>260.28699999999958</c:v>
                </c:pt>
                <c:pt idx="59972">
                  <c:v>261.43699999999961</c:v>
                </c:pt>
                <c:pt idx="59973">
                  <c:v>262.58799999999979</c:v>
                </c:pt>
                <c:pt idx="59974">
                  <c:v>263.74200000000002</c:v>
                </c:pt>
                <c:pt idx="59975">
                  <c:v>264.89699999999965</c:v>
                </c:pt>
                <c:pt idx="59976">
                  <c:v>266.05399999999975</c:v>
                </c:pt>
                <c:pt idx="59977">
                  <c:v>267.21299999999979</c:v>
                </c:pt>
                <c:pt idx="59978">
                  <c:v>268.37400000000002</c:v>
                </c:pt>
                <c:pt idx="59979">
                  <c:v>269.53599999999977</c:v>
                </c:pt>
                <c:pt idx="59980">
                  <c:v>270.7</c:v>
                </c:pt>
                <c:pt idx="59981">
                  <c:v>271.86599999999999</c:v>
                </c:pt>
                <c:pt idx="59982">
                  <c:v>273.03299999999979</c:v>
                </c:pt>
                <c:pt idx="59983">
                  <c:v>274.202</c:v>
                </c:pt>
                <c:pt idx="59984">
                  <c:v>275.37299999999999</c:v>
                </c:pt>
                <c:pt idx="59985">
                  <c:v>276.54500000000002</c:v>
                </c:pt>
                <c:pt idx="59986">
                  <c:v>277.71899999999965</c:v>
                </c:pt>
                <c:pt idx="59987">
                  <c:v>278.89499999999975</c:v>
                </c:pt>
                <c:pt idx="59988">
                  <c:v>280.07299999999975</c:v>
                </c:pt>
                <c:pt idx="59989">
                  <c:v>281.25200000000001</c:v>
                </c:pt>
                <c:pt idx="59990">
                  <c:v>282.43299999999965</c:v>
                </c:pt>
                <c:pt idx="59991">
                  <c:v>283.61500000000001</c:v>
                </c:pt>
                <c:pt idx="59992">
                  <c:v>284.79899999999958</c:v>
                </c:pt>
                <c:pt idx="59993">
                  <c:v>285.98399999999958</c:v>
                </c:pt>
                <c:pt idx="59994">
                  <c:v>287.17200000000008</c:v>
                </c:pt>
                <c:pt idx="59995">
                  <c:v>288.36</c:v>
                </c:pt>
                <c:pt idx="59996">
                  <c:v>289.55099999999999</c:v>
                </c:pt>
                <c:pt idx="59997">
                  <c:v>290.74299999999999</c:v>
                </c:pt>
                <c:pt idx="59998">
                  <c:v>291.93599999999958</c:v>
                </c:pt>
                <c:pt idx="59999">
                  <c:v>293.13099999999974</c:v>
                </c:pt>
                <c:pt idx="60000">
                  <c:v>294.327</c:v>
                </c:pt>
                <c:pt idx="60001">
                  <c:v>295.52499999999975</c:v>
                </c:pt>
                <c:pt idx="60002">
                  <c:v>296.72399999999965</c:v>
                </c:pt>
                <c:pt idx="60003">
                  <c:v>297.92499999999978</c:v>
                </c:pt>
                <c:pt idx="60004">
                  <c:v>299.12700000000001</c:v>
                </c:pt>
                <c:pt idx="60005">
                  <c:v>300.33099999999979</c:v>
                </c:pt>
                <c:pt idx="60006">
                  <c:v>301.53599999999977</c:v>
                </c:pt>
                <c:pt idx="60007">
                  <c:v>302.74200000000002</c:v>
                </c:pt>
                <c:pt idx="60008">
                  <c:v>303.95</c:v>
                </c:pt>
                <c:pt idx="60009">
                  <c:v>305.15899999999999</c:v>
                </c:pt>
                <c:pt idx="60010">
                  <c:v>306.37</c:v>
                </c:pt>
                <c:pt idx="60011">
                  <c:v>307.58099999999979</c:v>
                </c:pt>
                <c:pt idx="60012">
                  <c:v>308.79399999999958</c:v>
                </c:pt>
                <c:pt idx="60013">
                  <c:v>310.00900000000001</c:v>
                </c:pt>
                <c:pt idx="60014">
                  <c:v>311.22399999999965</c:v>
                </c:pt>
                <c:pt idx="60015">
                  <c:v>312.44099999999975</c:v>
                </c:pt>
                <c:pt idx="60016">
                  <c:v>313.65899999999999</c:v>
                </c:pt>
                <c:pt idx="60017">
                  <c:v>314.87799999999999</c:v>
                </c:pt>
                <c:pt idx="60018">
                  <c:v>316.09799999999979</c:v>
                </c:pt>
                <c:pt idx="60019">
                  <c:v>317.31900000000002</c:v>
                </c:pt>
                <c:pt idx="60020">
                  <c:v>318.541</c:v>
                </c:pt>
                <c:pt idx="60021">
                  <c:v>319.76499999999999</c:v>
                </c:pt>
                <c:pt idx="60022">
                  <c:v>320.98899999999958</c:v>
                </c:pt>
                <c:pt idx="60023">
                  <c:v>322.21499999999975</c:v>
                </c:pt>
                <c:pt idx="60024">
                  <c:v>323.44099999999975</c:v>
                </c:pt>
                <c:pt idx="60025">
                  <c:v>324.66800000000001</c:v>
                </c:pt>
                <c:pt idx="60026">
                  <c:v>325.89599999999979</c:v>
                </c:pt>
                <c:pt idx="60027">
                  <c:v>327.12599999999975</c:v>
                </c:pt>
                <c:pt idx="60028">
                  <c:v>328.35599999999999</c:v>
                </c:pt>
                <c:pt idx="60029">
                  <c:v>329.58599999999979</c:v>
                </c:pt>
                <c:pt idx="60030">
                  <c:v>330.81799999999993</c:v>
                </c:pt>
                <c:pt idx="60031">
                  <c:v>332.05</c:v>
                </c:pt>
                <c:pt idx="60032">
                  <c:v>333.28299999999979</c:v>
                </c:pt>
                <c:pt idx="60033">
                  <c:v>334.517</c:v>
                </c:pt>
                <c:pt idx="60034">
                  <c:v>335.75099999999975</c:v>
                </c:pt>
                <c:pt idx="60035">
                  <c:v>336.98599999999965</c:v>
                </c:pt>
                <c:pt idx="60036">
                  <c:v>338.22099999999978</c:v>
                </c:pt>
                <c:pt idx="60037">
                  <c:v>339.45699999999965</c:v>
                </c:pt>
                <c:pt idx="60038">
                  <c:v>340.69400000000002</c:v>
                </c:pt>
                <c:pt idx="60039">
                  <c:v>341.93099999999959</c:v>
                </c:pt>
                <c:pt idx="60040">
                  <c:v>343.16800000000001</c:v>
                </c:pt>
                <c:pt idx="60041">
                  <c:v>344.40599999999978</c:v>
                </c:pt>
                <c:pt idx="60042">
                  <c:v>345.64400000000023</c:v>
                </c:pt>
                <c:pt idx="60043">
                  <c:v>346.88299999999975</c:v>
                </c:pt>
                <c:pt idx="60044">
                  <c:v>348.12099999999975</c:v>
                </c:pt>
                <c:pt idx="60045">
                  <c:v>349.36</c:v>
                </c:pt>
                <c:pt idx="60046">
                  <c:v>350.59899999999965</c:v>
                </c:pt>
                <c:pt idx="60047">
                  <c:v>351.839</c:v>
                </c:pt>
                <c:pt idx="60048">
                  <c:v>353.07799999999975</c:v>
                </c:pt>
                <c:pt idx="60049">
                  <c:v>354.31700000000001</c:v>
                </c:pt>
                <c:pt idx="60050">
                  <c:v>355.55700000000002</c:v>
                </c:pt>
                <c:pt idx="60051">
                  <c:v>356.79599999999965</c:v>
                </c:pt>
                <c:pt idx="60052">
                  <c:v>358.03500000000003</c:v>
                </c:pt>
                <c:pt idx="60053">
                  <c:v>359.274</c:v>
                </c:pt>
                <c:pt idx="60054">
                  <c:v>360.51299999999975</c:v>
                </c:pt>
                <c:pt idx="60055">
                  <c:v>361.75200000000001</c:v>
                </c:pt>
                <c:pt idx="60056">
                  <c:v>362.98999999999978</c:v>
                </c:pt>
                <c:pt idx="60057">
                  <c:v>364.22799999999978</c:v>
                </c:pt>
                <c:pt idx="60058">
                  <c:v>365.46599999999978</c:v>
                </c:pt>
                <c:pt idx="60059">
                  <c:v>366.70299999999975</c:v>
                </c:pt>
                <c:pt idx="60060">
                  <c:v>367.94</c:v>
                </c:pt>
                <c:pt idx="60061">
                  <c:v>369.17599999999999</c:v>
                </c:pt>
                <c:pt idx="60062">
                  <c:v>370.41099999999977</c:v>
                </c:pt>
                <c:pt idx="60063">
                  <c:v>371.64600000000002</c:v>
                </c:pt>
                <c:pt idx="60064">
                  <c:v>372.88099999999974</c:v>
                </c:pt>
                <c:pt idx="60065">
                  <c:v>374.11399999999975</c:v>
                </c:pt>
                <c:pt idx="60066">
                  <c:v>375.34699999999975</c:v>
                </c:pt>
                <c:pt idx="60067">
                  <c:v>376.57799999999975</c:v>
                </c:pt>
                <c:pt idx="60068">
                  <c:v>377.80900000000008</c:v>
                </c:pt>
                <c:pt idx="60069">
                  <c:v>379.03899999999965</c:v>
                </c:pt>
                <c:pt idx="60070">
                  <c:v>380.26799999999974</c:v>
                </c:pt>
                <c:pt idx="60071">
                  <c:v>381.49599999999958</c:v>
                </c:pt>
                <c:pt idx="60072">
                  <c:v>382.72199999999958</c:v>
                </c:pt>
                <c:pt idx="60073">
                  <c:v>383.94799999999975</c:v>
                </c:pt>
                <c:pt idx="60074">
                  <c:v>385.17200000000008</c:v>
                </c:pt>
                <c:pt idx="60075">
                  <c:v>386.39499999999975</c:v>
                </c:pt>
                <c:pt idx="60076">
                  <c:v>387.61599999999999</c:v>
                </c:pt>
                <c:pt idx="60077">
                  <c:v>388.83599999999979</c:v>
                </c:pt>
                <c:pt idx="60078">
                  <c:v>390.05500000000001</c:v>
                </c:pt>
                <c:pt idx="60079">
                  <c:v>391.27099999999979</c:v>
                </c:pt>
                <c:pt idx="60080">
                  <c:v>392.48699999999963</c:v>
                </c:pt>
                <c:pt idx="60081">
                  <c:v>393.7</c:v>
                </c:pt>
                <c:pt idx="60082">
                  <c:v>394.91199999999958</c:v>
                </c:pt>
                <c:pt idx="60083">
                  <c:v>396.12200000000001</c:v>
                </c:pt>
                <c:pt idx="60084">
                  <c:v>397.33</c:v>
                </c:pt>
                <c:pt idx="60085">
                  <c:v>398.53599999999977</c:v>
                </c:pt>
                <c:pt idx="60086">
                  <c:v>399.74</c:v>
                </c:pt>
                <c:pt idx="60087">
                  <c:v>400.94200000000001</c:v>
                </c:pt>
                <c:pt idx="60088">
                  <c:v>402.14200000000022</c:v>
                </c:pt>
                <c:pt idx="60089">
                  <c:v>403.3400000000002</c:v>
                </c:pt>
                <c:pt idx="60090">
                  <c:v>404.53500000000003</c:v>
                </c:pt>
                <c:pt idx="60091">
                  <c:v>405.72799999999978</c:v>
                </c:pt>
                <c:pt idx="60092">
                  <c:v>406.91899999999958</c:v>
                </c:pt>
                <c:pt idx="60093">
                  <c:v>408.10700000000008</c:v>
                </c:pt>
                <c:pt idx="60094">
                  <c:v>409.29199999999958</c:v>
                </c:pt>
                <c:pt idx="60095">
                  <c:v>410.4749999999998</c:v>
                </c:pt>
                <c:pt idx="60096">
                  <c:v>411.65499999999997</c:v>
                </c:pt>
                <c:pt idx="60097">
                  <c:v>412.83300000000003</c:v>
                </c:pt>
                <c:pt idx="60098">
                  <c:v>414.00700000000001</c:v>
                </c:pt>
                <c:pt idx="60099">
                  <c:v>415.17899999999975</c:v>
                </c:pt>
                <c:pt idx="60100">
                  <c:v>416.34699999999975</c:v>
                </c:pt>
                <c:pt idx="60101">
                  <c:v>417.51299999999975</c:v>
                </c:pt>
                <c:pt idx="60102">
                  <c:v>418.67599999999999</c:v>
                </c:pt>
                <c:pt idx="60103">
                  <c:v>419.83499999999975</c:v>
                </c:pt>
                <c:pt idx="60104">
                  <c:v>420.99099999999964</c:v>
                </c:pt>
                <c:pt idx="60105">
                  <c:v>422.14400000000023</c:v>
                </c:pt>
                <c:pt idx="60106">
                  <c:v>423.29299999999978</c:v>
                </c:pt>
                <c:pt idx="60107">
                  <c:v>424.43899999999962</c:v>
                </c:pt>
                <c:pt idx="60108">
                  <c:v>425.58099999999979</c:v>
                </c:pt>
                <c:pt idx="60109">
                  <c:v>426.71899999999965</c:v>
                </c:pt>
                <c:pt idx="60110">
                  <c:v>427.85399999999993</c:v>
                </c:pt>
                <c:pt idx="60111">
                  <c:v>428.98499999999979</c:v>
                </c:pt>
                <c:pt idx="60112">
                  <c:v>430.113</c:v>
                </c:pt>
                <c:pt idx="60113">
                  <c:v>431.23599999999965</c:v>
                </c:pt>
                <c:pt idx="60114">
                  <c:v>432.35500000000002</c:v>
                </c:pt>
                <c:pt idx="60115">
                  <c:v>433.4699999999998</c:v>
                </c:pt>
                <c:pt idx="60116">
                  <c:v>434.58099999999979</c:v>
                </c:pt>
                <c:pt idx="60117">
                  <c:v>435.68799999999999</c:v>
                </c:pt>
                <c:pt idx="60118">
                  <c:v>436.79099999999966</c:v>
                </c:pt>
                <c:pt idx="60119">
                  <c:v>437.88900000000001</c:v>
                </c:pt>
                <c:pt idx="60120">
                  <c:v>438.98299999999978</c:v>
                </c:pt>
                <c:pt idx="60121">
                  <c:v>440.072</c:v>
                </c:pt>
                <c:pt idx="60122">
                  <c:v>441.15600000000001</c:v>
                </c:pt>
                <c:pt idx="60123">
                  <c:v>442.23599999999965</c:v>
                </c:pt>
                <c:pt idx="60124">
                  <c:v>443.31099999999975</c:v>
                </c:pt>
                <c:pt idx="60125">
                  <c:v>444.38099999999974</c:v>
                </c:pt>
                <c:pt idx="60126">
                  <c:v>445.44600000000003</c:v>
                </c:pt>
                <c:pt idx="60127">
                  <c:v>446.50700000000001</c:v>
                </c:pt>
                <c:pt idx="60128">
                  <c:v>447.56200000000001</c:v>
                </c:pt>
                <c:pt idx="60129">
                  <c:v>448.61200000000002</c:v>
                </c:pt>
                <c:pt idx="60130">
                  <c:v>449.65699999999993</c:v>
                </c:pt>
                <c:pt idx="60131">
                  <c:v>450.697</c:v>
                </c:pt>
                <c:pt idx="60132">
                  <c:v>451.73099999999965</c:v>
                </c:pt>
                <c:pt idx="60133">
                  <c:v>452.75900000000001</c:v>
                </c:pt>
                <c:pt idx="60134">
                  <c:v>453.78299999999979</c:v>
                </c:pt>
                <c:pt idx="60135">
                  <c:v>454.8</c:v>
                </c:pt>
                <c:pt idx="60136">
                  <c:v>455.81200000000001</c:v>
                </c:pt>
                <c:pt idx="60137">
                  <c:v>456.81799999999993</c:v>
                </c:pt>
                <c:pt idx="60138">
                  <c:v>457.81900000000002</c:v>
                </c:pt>
                <c:pt idx="60139">
                  <c:v>458.81299999999999</c:v>
                </c:pt>
                <c:pt idx="60140">
                  <c:v>459.80099999999999</c:v>
                </c:pt>
                <c:pt idx="60141">
                  <c:v>460.78399999999965</c:v>
                </c:pt>
                <c:pt idx="60142">
                  <c:v>461.76</c:v>
                </c:pt>
                <c:pt idx="60143">
                  <c:v>462.72999999999979</c:v>
                </c:pt>
                <c:pt idx="60144">
                  <c:v>463.69400000000002</c:v>
                </c:pt>
                <c:pt idx="60145">
                  <c:v>464.65100000000001</c:v>
                </c:pt>
                <c:pt idx="60146">
                  <c:v>465.60199999999975</c:v>
                </c:pt>
                <c:pt idx="60147">
                  <c:v>466.54599999999999</c:v>
                </c:pt>
                <c:pt idx="60148">
                  <c:v>467.48399999999958</c:v>
                </c:pt>
                <c:pt idx="60149">
                  <c:v>468.41499999999979</c:v>
                </c:pt>
                <c:pt idx="60150">
                  <c:v>469.3400000000002</c:v>
                </c:pt>
                <c:pt idx="60151">
                  <c:v>470.25700000000001</c:v>
                </c:pt>
                <c:pt idx="60152">
                  <c:v>471.16800000000001</c:v>
                </c:pt>
                <c:pt idx="60153">
                  <c:v>472.072</c:v>
                </c:pt>
                <c:pt idx="60154">
                  <c:v>472.96799999999979</c:v>
                </c:pt>
                <c:pt idx="60155">
                  <c:v>473.858</c:v>
                </c:pt>
                <c:pt idx="60156">
                  <c:v>474.74</c:v>
                </c:pt>
                <c:pt idx="60157">
                  <c:v>475.61599999999999</c:v>
                </c:pt>
                <c:pt idx="60158">
                  <c:v>476.48299999999978</c:v>
                </c:pt>
                <c:pt idx="60159">
                  <c:v>477.34399999999999</c:v>
                </c:pt>
                <c:pt idx="60160">
                  <c:v>478.197</c:v>
                </c:pt>
                <c:pt idx="60161">
                  <c:v>479.04199999999975</c:v>
                </c:pt>
                <c:pt idx="60162">
                  <c:v>479.88</c:v>
                </c:pt>
                <c:pt idx="60163">
                  <c:v>480.71</c:v>
                </c:pt>
                <c:pt idx="60164">
                  <c:v>481.53299999999979</c:v>
                </c:pt>
                <c:pt idx="60165">
                  <c:v>482.34699999999975</c:v>
                </c:pt>
                <c:pt idx="60166">
                  <c:v>483.15400000000022</c:v>
                </c:pt>
                <c:pt idx="60167">
                  <c:v>483.95299999999975</c:v>
                </c:pt>
                <c:pt idx="60168">
                  <c:v>484.74400000000026</c:v>
                </c:pt>
                <c:pt idx="60169">
                  <c:v>485.52599999999978</c:v>
                </c:pt>
                <c:pt idx="60170">
                  <c:v>486.30099999999999</c:v>
                </c:pt>
                <c:pt idx="60171">
                  <c:v>487.06700000000001</c:v>
                </c:pt>
                <c:pt idx="60172">
                  <c:v>487.82499999999999</c:v>
                </c:pt>
                <c:pt idx="60173">
                  <c:v>488.57499999999999</c:v>
                </c:pt>
                <c:pt idx="60174">
                  <c:v>489.31599999999975</c:v>
                </c:pt>
                <c:pt idx="60175">
                  <c:v>490.04899999999975</c:v>
                </c:pt>
                <c:pt idx="60176">
                  <c:v>490.7729999999998</c:v>
                </c:pt>
                <c:pt idx="60177">
                  <c:v>491.48799999999977</c:v>
                </c:pt>
                <c:pt idx="60178">
                  <c:v>492.19499999999999</c:v>
                </c:pt>
                <c:pt idx="60179">
                  <c:v>492.89299999999974</c:v>
                </c:pt>
                <c:pt idx="60180">
                  <c:v>493.58300000000003</c:v>
                </c:pt>
                <c:pt idx="60181">
                  <c:v>494.26299999999975</c:v>
                </c:pt>
                <c:pt idx="60182">
                  <c:v>494.93499999999977</c:v>
                </c:pt>
                <c:pt idx="60183">
                  <c:v>495.59699999999958</c:v>
                </c:pt>
                <c:pt idx="60184">
                  <c:v>496.25099999999975</c:v>
                </c:pt>
                <c:pt idx="60185">
                  <c:v>496.89499999999975</c:v>
                </c:pt>
                <c:pt idx="60186">
                  <c:v>497.53</c:v>
                </c:pt>
                <c:pt idx="60187">
                  <c:v>498.15600000000001</c:v>
                </c:pt>
                <c:pt idx="60188">
                  <c:v>498.7729999999998</c:v>
                </c:pt>
                <c:pt idx="60189">
                  <c:v>499.38099999999974</c:v>
                </c:pt>
                <c:pt idx="60190">
                  <c:v>499.97899999999959</c:v>
                </c:pt>
                <c:pt idx="60191">
                  <c:v>500.56700000000001</c:v>
                </c:pt>
                <c:pt idx="60192">
                  <c:v>501.14699999999999</c:v>
                </c:pt>
                <c:pt idx="60193">
                  <c:v>501.71599999999978</c:v>
                </c:pt>
                <c:pt idx="60194">
                  <c:v>502.27599999999978</c:v>
                </c:pt>
                <c:pt idx="60195">
                  <c:v>502.82599999999979</c:v>
                </c:pt>
                <c:pt idx="60196">
                  <c:v>503.36700000000002</c:v>
                </c:pt>
                <c:pt idx="60197">
                  <c:v>503.8979999999998</c:v>
                </c:pt>
                <c:pt idx="60198">
                  <c:v>504.41899999999958</c:v>
                </c:pt>
                <c:pt idx="60199">
                  <c:v>504.92999999999978</c:v>
                </c:pt>
                <c:pt idx="60200">
                  <c:v>505.43199999999962</c:v>
                </c:pt>
                <c:pt idx="60201">
                  <c:v>505.92299999999977</c:v>
                </c:pt>
                <c:pt idx="60202">
                  <c:v>506.404</c:v>
                </c:pt>
                <c:pt idx="60203">
                  <c:v>506.87599999999975</c:v>
                </c:pt>
                <c:pt idx="60204">
                  <c:v>507.33699999999965</c:v>
                </c:pt>
                <c:pt idx="60205">
                  <c:v>507.78799999999978</c:v>
                </c:pt>
                <c:pt idx="60206">
                  <c:v>508.22899999999959</c:v>
                </c:pt>
                <c:pt idx="60207">
                  <c:v>508.66</c:v>
                </c:pt>
                <c:pt idx="60208">
                  <c:v>509.08099999999979</c:v>
                </c:pt>
                <c:pt idx="60209">
                  <c:v>509.49099999999964</c:v>
                </c:pt>
                <c:pt idx="60210">
                  <c:v>509.89099999999979</c:v>
                </c:pt>
                <c:pt idx="60211">
                  <c:v>510.28</c:v>
                </c:pt>
                <c:pt idx="60212">
                  <c:v>510.65899999999999</c:v>
                </c:pt>
                <c:pt idx="60213">
                  <c:v>511.02799999999979</c:v>
                </c:pt>
                <c:pt idx="60214">
                  <c:v>511.3859999999998</c:v>
                </c:pt>
                <c:pt idx="60215">
                  <c:v>511.73399999999958</c:v>
                </c:pt>
                <c:pt idx="60216">
                  <c:v>512.07100000000003</c:v>
                </c:pt>
                <c:pt idx="60217">
                  <c:v>512.39800000000002</c:v>
                </c:pt>
                <c:pt idx="60218">
                  <c:v>512.71299999999997</c:v>
                </c:pt>
                <c:pt idx="60219">
                  <c:v>513.01900000000001</c:v>
                </c:pt>
                <c:pt idx="60220">
                  <c:v>513.31299999999942</c:v>
                </c:pt>
                <c:pt idx="60221">
                  <c:v>513.59699999999998</c:v>
                </c:pt>
                <c:pt idx="60222">
                  <c:v>513.87</c:v>
                </c:pt>
                <c:pt idx="60223">
                  <c:v>514.13300000000004</c:v>
                </c:pt>
                <c:pt idx="60224">
                  <c:v>514.38400000000001</c:v>
                </c:pt>
                <c:pt idx="60225">
                  <c:v>514.625</c:v>
                </c:pt>
                <c:pt idx="60226">
                  <c:v>514.85499999999956</c:v>
                </c:pt>
                <c:pt idx="60227">
                  <c:v>515.07400000000041</c:v>
                </c:pt>
                <c:pt idx="60228">
                  <c:v>515.28200000000004</c:v>
                </c:pt>
                <c:pt idx="60229">
                  <c:v>515.47900000000004</c:v>
                </c:pt>
                <c:pt idx="60230">
                  <c:v>515.6659999999996</c:v>
                </c:pt>
                <c:pt idx="60231">
                  <c:v>515.84099999999955</c:v>
                </c:pt>
                <c:pt idx="60232">
                  <c:v>516.00599999999997</c:v>
                </c:pt>
                <c:pt idx="60233">
                  <c:v>516.15899999999999</c:v>
                </c:pt>
                <c:pt idx="60234">
                  <c:v>516.30099999999959</c:v>
                </c:pt>
                <c:pt idx="60235">
                  <c:v>516.43299999999942</c:v>
                </c:pt>
                <c:pt idx="60236">
                  <c:v>516.553</c:v>
                </c:pt>
                <c:pt idx="60237">
                  <c:v>516.66199999999958</c:v>
                </c:pt>
                <c:pt idx="60238">
                  <c:v>516.76099999999997</c:v>
                </c:pt>
                <c:pt idx="60239">
                  <c:v>516.84799999999927</c:v>
                </c:pt>
                <c:pt idx="60240">
                  <c:v>516.92399999999998</c:v>
                </c:pt>
                <c:pt idx="60241">
                  <c:v>516.98900000000003</c:v>
                </c:pt>
                <c:pt idx="60242">
                  <c:v>517.04300000000001</c:v>
                </c:pt>
                <c:pt idx="60243">
                  <c:v>517.08500000000004</c:v>
                </c:pt>
                <c:pt idx="60244">
                  <c:v>517.11699999999996</c:v>
                </c:pt>
                <c:pt idx="60245">
                  <c:v>517.13699999999949</c:v>
                </c:pt>
                <c:pt idx="60246">
                  <c:v>517.14699999999959</c:v>
                </c:pt>
                <c:pt idx="60247">
                  <c:v>517.14499999999998</c:v>
                </c:pt>
                <c:pt idx="60248">
                  <c:v>517.13199999999949</c:v>
                </c:pt>
                <c:pt idx="60249">
                  <c:v>517.10799999999949</c:v>
                </c:pt>
                <c:pt idx="60250">
                  <c:v>517.07299999999998</c:v>
                </c:pt>
                <c:pt idx="60251">
                  <c:v>517.0259999999995</c:v>
                </c:pt>
                <c:pt idx="60252">
                  <c:v>516.9689999999996</c:v>
                </c:pt>
                <c:pt idx="60253">
                  <c:v>516.9</c:v>
                </c:pt>
                <c:pt idx="60254">
                  <c:v>516.8199999999996</c:v>
                </c:pt>
                <c:pt idx="60255">
                  <c:v>516.72900000000004</c:v>
                </c:pt>
                <c:pt idx="60256">
                  <c:v>516.6269999999995</c:v>
                </c:pt>
                <c:pt idx="60257">
                  <c:v>516.51400000000001</c:v>
                </c:pt>
                <c:pt idx="60258">
                  <c:v>516.39</c:v>
                </c:pt>
                <c:pt idx="60259">
                  <c:v>516.25400000000002</c:v>
                </c:pt>
                <c:pt idx="60260">
                  <c:v>516.10799999999949</c:v>
                </c:pt>
                <c:pt idx="60261">
                  <c:v>515.94999999999959</c:v>
                </c:pt>
                <c:pt idx="60262">
                  <c:v>515.78200000000004</c:v>
                </c:pt>
                <c:pt idx="60263">
                  <c:v>515.60199999999998</c:v>
                </c:pt>
                <c:pt idx="60264">
                  <c:v>515.41099999999949</c:v>
                </c:pt>
                <c:pt idx="60265">
                  <c:v>515.20899999999995</c:v>
                </c:pt>
                <c:pt idx="60266">
                  <c:v>514.99699999999996</c:v>
                </c:pt>
                <c:pt idx="60267">
                  <c:v>514.77300000000059</c:v>
                </c:pt>
                <c:pt idx="60268">
                  <c:v>514.53800000000001</c:v>
                </c:pt>
                <c:pt idx="60269">
                  <c:v>514.29200000000003</c:v>
                </c:pt>
                <c:pt idx="60270">
                  <c:v>514.03599999999949</c:v>
                </c:pt>
                <c:pt idx="60271">
                  <c:v>513.76800000000003</c:v>
                </c:pt>
                <c:pt idx="60272">
                  <c:v>513.48900000000003</c:v>
                </c:pt>
                <c:pt idx="60273">
                  <c:v>513.20000000000005</c:v>
                </c:pt>
                <c:pt idx="60274">
                  <c:v>512.9</c:v>
                </c:pt>
                <c:pt idx="60275">
                  <c:v>512.58900000000051</c:v>
                </c:pt>
                <c:pt idx="60276">
                  <c:v>512.2669999999996</c:v>
                </c:pt>
                <c:pt idx="60277">
                  <c:v>511.93400000000003</c:v>
                </c:pt>
                <c:pt idx="60278">
                  <c:v>511.59099999999978</c:v>
                </c:pt>
                <c:pt idx="60279">
                  <c:v>511.23599999999965</c:v>
                </c:pt>
                <c:pt idx="60280">
                  <c:v>510.87200000000001</c:v>
                </c:pt>
                <c:pt idx="60281">
                  <c:v>510.49599999999958</c:v>
                </c:pt>
                <c:pt idx="60282">
                  <c:v>510.11</c:v>
                </c:pt>
                <c:pt idx="60283">
                  <c:v>509.71299999999979</c:v>
                </c:pt>
                <c:pt idx="60284">
                  <c:v>509.30599999999993</c:v>
                </c:pt>
                <c:pt idx="60285">
                  <c:v>508.88799999999975</c:v>
                </c:pt>
                <c:pt idx="60286">
                  <c:v>508.46</c:v>
                </c:pt>
                <c:pt idx="60287">
                  <c:v>508.02099999999979</c:v>
                </c:pt>
                <c:pt idx="60288">
                  <c:v>507.572</c:v>
                </c:pt>
                <c:pt idx="60289">
                  <c:v>507.11200000000002</c:v>
                </c:pt>
                <c:pt idx="60290">
                  <c:v>506.64200000000022</c:v>
                </c:pt>
                <c:pt idx="60291">
                  <c:v>506.16199999999975</c:v>
                </c:pt>
                <c:pt idx="60292">
                  <c:v>505.67099999999999</c:v>
                </c:pt>
                <c:pt idx="60293">
                  <c:v>505.17</c:v>
                </c:pt>
                <c:pt idx="60294">
                  <c:v>504.65899999999999</c:v>
                </c:pt>
                <c:pt idx="60295">
                  <c:v>504.13799999999975</c:v>
                </c:pt>
                <c:pt idx="60296">
                  <c:v>503.60700000000008</c:v>
                </c:pt>
                <c:pt idx="60297">
                  <c:v>503.06599999999975</c:v>
                </c:pt>
                <c:pt idx="60298">
                  <c:v>502.51499999999999</c:v>
                </c:pt>
                <c:pt idx="60299">
                  <c:v>501.95299999999975</c:v>
                </c:pt>
                <c:pt idx="60300">
                  <c:v>501.38200000000001</c:v>
                </c:pt>
                <c:pt idx="60301">
                  <c:v>500.80099999999999</c:v>
                </c:pt>
                <c:pt idx="60302">
                  <c:v>500.21099999999979</c:v>
                </c:pt>
                <c:pt idx="60303">
                  <c:v>499.61</c:v>
                </c:pt>
                <c:pt idx="60304">
                  <c:v>499</c:v>
                </c:pt>
                <c:pt idx="60305">
                  <c:v>498.38</c:v>
                </c:pt>
                <c:pt idx="60306">
                  <c:v>497.75</c:v>
                </c:pt>
                <c:pt idx="60307">
                  <c:v>497.11099999999999</c:v>
                </c:pt>
                <c:pt idx="60308">
                  <c:v>496.46299999999979</c:v>
                </c:pt>
                <c:pt idx="60309">
                  <c:v>495.80500000000001</c:v>
                </c:pt>
                <c:pt idx="60310">
                  <c:v>495.137</c:v>
                </c:pt>
                <c:pt idx="60311">
                  <c:v>494.46</c:v>
                </c:pt>
                <c:pt idx="60312">
                  <c:v>493.774</c:v>
                </c:pt>
                <c:pt idx="60313">
                  <c:v>493.07900000000001</c:v>
                </c:pt>
                <c:pt idx="60314">
                  <c:v>492.375</c:v>
                </c:pt>
                <c:pt idx="60315">
                  <c:v>491.661</c:v>
                </c:pt>
                <c:pt idx="60316">
                  <c:v>490.93899999999962</c:v>
                </c:pt>
                <c:pt idx="60317">
                  <c:v>490.20699999999965</c:v>
                </c:pt>
                <c:pt idx="60318">
                  <c:v>489.46699999999959</c:v>
                </c:pt>
                <c:pt idx="60319">
                  <c:v>488.71699999999959</c:v>
                </c:pt>
                <c:pt idx="60320">
                  <c:v>487.959</c:v>
                </c:pt>
                <c:pt idx="60321">
                  <c:v>487.19200000000001</c:v>
                </c:pt>
                <c:pt idx="60322">
                  <c:v>486.41699999999958</c:v>
                </c:pt>
                <c:pt idx="60323">
                  <c:v>485.63299999999975</c:v>
                </c:pt>
                <c:pt idx="60324">
                  <c:v>484.8400000000002</c:v>
                </c:pt>
                <c:pt idx="60325">
                  <c:v>484.03899999999965</c:v>
                </c:pt>
                <c:pt idx="60326">
                  <c:v>483.22899999999959</c:v>
                </c:pt>
                <c:pt idx="60327">
                  <c:v>482.41199999999958</c:v>
                </c:pt>
                <c:pt idx="60328">
                  <c:v>481.58599999999979</c:v>
                </c:pt>
                <c:pt idx="60329">
                  <c:v>480.75099999999975</c:v>
                </c:pt>
                <c:pt idx="60330">
                  <c:v>479.90899999999965</c:v>
                </c:pt>
                <c:pt idx="60331">
                  <c:v>479.05799999999999</c:v>
                </c:pt>
                <c:pt idx="60332">
                  <c:v>478.2</c:v>
                </c:pt>
                <c:pt idx="60333">
                  <c:v>477.33300000000003</c:v>
                </c:pt>
                <c:pt idx="60334">
                  <c:v>476.459</c:v>
                </c:pt>
                <c:pt idx="60335">
                  <c:v>475.577</c:v>
                </c:pt>
                <c:pt idx="60336">
                  <c:v>474.68700000000001</c:v>
                </c:pt>
                <c:pt idx="60337">
                  <c:v>473.78999999999979</c:v>
                </c:pt>
                <c:pt idx="60338">
                  <c:v>472.88499999999999</c:v>
                </c:pt>
                <c:pt idx="60339">
                  <c:v>471.97199999999958</c:v>
                </c:pt>
                <c:pt idx="60340">
                  <c:v>471.05200000000002</c:v>
                </c:pt>
                <c:pt idx="60341">
                  <c:v>470.125</c:v>
                </c:pt>
                <c:pt idx="60342">
                  <c:v>469.19099999999975</c:v>
                </c:pt>
                <c:pt idx="60343">
                  <c:v>468.24900000000002</c:v>
                </c:pt>
                <c:pt idx="60344">
                  <c:v>467.3</c:v>
                </c:pt>
                <c:pt idx="60345">
                  <c:v>466.34399999999999</c:v>
                </c:pt>
                <c:pt idx="60346">
                  <c:v>465.38200000000001</c:v>
                </c:pt>
                <c:pt idx="60347">
                  <c:v>464.41199999999958</c:v>
                </c:pt>
                <c:pt idx="60348">
                  <c:v>463.43599999999958</c:v>
                </c:pt>
                <c:pt idx="60349">
                  <c:v>462.452</c:v>
                </c:pt>
                <c:pt idx="60350">
                  <c:v>461.46299999999979</c:v>
                </c:pt>
                <c:pt idx="60351">
                  <c:v>460.46599999999978</c:v>
                </c:pt>
                <c:pt idx="60352">
                  <c:v>459.46299999999979</c:v>
                </c:pt>
                <c:pt idx="60353">
                  <c:v>458.45400000000001</c:v>
                </c:pt>
                <c:pt idx="60354">
                  <c:v>457.43799999999965</c:v>
                </c:pt>
                <c:pt idx="60355">
                  <c:v>456.41599999999966</c:v>
                </c:pt>
                <c:pt idx="60356">
                  <c:v>455.38799999999975</c:v>
                </c:pt>
                <c:pt idx="60357">
                  <c:v>454.35399999999993</c:v>
                </c:pt>
                <c:pt idx="60358">
                  <c:v>453.31400000000002</c:v>
                </c:pt>
                <c:pt idx="60359">
                  <c:v>452.26799999999974</c:v>
                </c:pt>
                <c:pt idx="60360">
                  <c:v>451.21599999999978</c:v>
                </c:pt>
                <c:pt idx="60361">
                  <c:v>450.15800000000002</c:v>
                </c:pt>
                <c:pt idx="60362">
                  <c:v>449.09399999999965</c:v>
                </c:pt>
                <c:pt idx="60363">
                  <c:v>448.02499999999975</c:v>
                </c:pt>
                <c:pt idx="60364">
                  <c:v>446.95099999999979</c:v>
                </c:pt>
                <c:pt idx="60365">
                  <c:v>445.87099999999975</c:v>
                </c:pt>
                <c:pt idx="60366">
                  <c:v>444.78500000000003</c:v>
                </c:pt>
                <c:pt idx="60367">
                  <c:v>443.69400000000002</c:v>
                </c:pt>
                <c:pt idx="60368">
                  <c:v>442.59899999999965</c:v>
                </c:pt>
                <c:pt idx="60369">
                  <c:v>441.49699999999962</c:v>
                </c:pt>
                <c:pt idx="60370">
                  <c:v>440.39099999999979</c:v>
                </c:pt>
                <c:pt idx="60371">
                  <c:v>439.28</c:v>
                </c:pt>
                <c:pt idx="60372">
                  <c:v>438.16399999999999</c:v>
                </c:pt>
                <c:pt idx="60373">
                  <c:v>437.04399999999993</c:v>
                </c:pt>
                <c:pt idx="60374">
                  <c:v>435.91799999999978</c:v>
                </c:pt>
                <c:pt idx="60375">
                  <c:v>434.78799999999978</c:v>
                </c:pt>
                <c:pt idx="60376">
                  <c:v>433.65400000000022</c:v>
                </c:pt>
                <c:pt idx="60377">
                  <c:v>432.51499999999999</c:v>
                </c:pt>
                <c:pt idx="60378">
                  <c:v>431.37099999999975</c:v>
                </c:pt>
                <c:pt idx="60379">
                  <c:v>430.22299999999979</c:v>
                </c:pt>
                <c:pt idx="60380">
                  <c:v>429.07100000000003</c:v>
                </c:pt>
                <c:pt idx="60381">
                  <c:v>427.91499999999979</c:v>
                </c:pt>
                <c:pt idx="60382">
                  <c:v>426.755</c:v>
                </c:pt>
                <c:pt idx="60383">
                  <c:v>425.59099999999978</c:v>
                </c:pt>
                <c:pt idx="60384">
                  <c:v>424.42299999999977</c:v>
                </c:pt>
                <c:pt idx="60385">
                  <c:v>423.25099999999975</c:v>
                </c:pt>
                <c:pt idx="60386">
                  <c:v>422.07599999999979</c:v>
                </c:pt>
                <c:pt idx="60387">
                  <c:v>420.89699999999965</c:v>
                </c:pt>
                <c:pt idx="60388">
                  <c:v>419.714</c:v>
                </c:pt>
                <c:pt idx="60389">
                  <c:v>418.52799999999979</c:v>
                </c:pt>
                <c:pt idx="60390">
                  <c:v>417.339</c:v>
                </c:pt>
                <c:pt idx="60391">
                  <c:v>416.14600000000002</c:v>
                </c:pt>
                <c:pt idx="60392">
                  <c:v>414.95</c:v>
                </c:pt>
                <c:pt idx="60393">
                  <c:v>413.75099999999975</c:v>
                </c:pt>
                <c:pt idx="60394">
                  <c:v>412.54899999999975</c:v>
                </c:pt>
                <c:pt idx="60395">
                  <c:v>411.34300000000002</c:v>
                </c:pt>
                <c:pt idx="60396">
                  <c:v>410.13499999999999</c:v>
                </c:pt>
                <c:pt idx="60397">
                  <c:v>408.92399999999958</c:v>
                </c:pt>
                <c:pt idx="60398">
                  <c:v>407.71099999999979</c:v>
                </c:pt>
                <c:pt idx="60399">
                  <c:v>406.49400000000003</c:v>
                </c:pt>
                <c:pt idx="60400">
                  <c:v>405.27599999999978</c:v>
                </c:pt>
                <c:pt idx="60401">
                  <c:v>404.05399999999975</c:v>
                </c:pt>
                <c:pt idx="60402">
                  <c:v>402.83</c:v>
                </c:pt>
                <c:pt idx="60403">
                  <c:v>401.60399999999993</c:v>
                </c:pt>
                <c:pt idx="60404">
                  <c:v>400.37599999999975</c:v>
                </c:pt>
                <c:pt idx="60405">
                  <c:v>399.14600000000002</c:v>
                </c:pt>
                <c:pt idx="60406">
                  <c:v>397.91299999999978</c:v>
                </c:pt>
                <c:pt idx="60407">
                  <c:v>396.678</c:v>
                </c:pt>
                <c:pt idx="60408">
                  <c:v>395.44200000000001</c:v>
                </c:pt>
                <c:pt idx="60409">
                  <c:v>394.20299999999975</c:v>
                </c:pt>
                <c:pt idx="60410">
                  <c:v>392.96299999999979</c:v>
                </c:pt>
                <c:pt idx="60411">
                  <c:v>391.72199999999958</c:v>
                </c:pt>
                <c:pt idx="60412">
                  <c:v>390.47799999999978</c:v>
                </c:pt>
                <c:pt idx="60413">
                  <c:v>389.23299999999978</c:v>
                </c:pt>
                <c:pt idx="60414">
                  <c:v>387.98599999999965</c:v>
                </c:pt>
                <c:pt idx="60415">
                  <c:v>386.73799999999977</c:v>
                </c:pt>
                <c:pt idx="60416">
                  <c:v>385.48899999999958</c:v>
                </c:pt>
                <c:pt idx="60417">
                  <c:v>384.23899999999958</c:v>
                </c:pt>
                <c:pt idx="60418">
                  <c:v>382.98699999999963</c:v>
                </c:pt>
                <c:pt idx="60419">
                  <c:v>381.73499999999979</c:v>
                </c:pt>
                <c:pt idx="60420">
                  <c:v>380.48099999999965</c:v>
                </c:pt>
                <c:pt idx="60421">
                  <c:v>379.22599999999977</c:v>
                </c:pt>
                <c:pt idx="60422">
                  <c:v>377.97099999999978</c:v>
                </c:pt>
                <c:pt idx="60423">
                  <c:v>376.714</c:v>
                </c:pt>
                <c:pt idx="60424">
                  <c:v>375.45699999999965</c:v>
                </c:pt>
                <c:pt idx="60425">
                  <c:v>374.19900000000001</c:v>
                </c:pt>
                <c:pt idx="60426">
                  <c:v>372.94099999999975</c:v>
                </c:pt>
                <c:pt idx="60427">
                  <c:v>371.68200000000002</c:v>
                </c:pt>
                <c:pt idx="60428">
                  <c:v>370.42299999999977</c:v>
                </c:pt>
                <c:pt idx="60429">
                  <c:v>369.16399999999999</c:v>
                </c:pt>
                <c:pt idx="60430">
                  <c:v>367.904</c:v>
                </c:pt>
                <c:pt idx="60431">
                  <c:v>366.64400000000023</c:v>
                </c:pt>
                <c:pt idx="60432">
                  <c:v>365.38299999999975</c:v>
                </c:pt>
                <c:pt idx="60433">
                  <c:v>364.12299999999999</c:v>
                </c:pt>
                <c:pt idx="60434">
                  <c:v>362.863</c:v>
                </c:pt>
                <c:pt idx="60435">
                  <c:v>361.60199999999975</c:v>
                </c:pt>
                <c:pt idx="60436">
                  <c:v>360.34199999999993</c:v>
                </c:pt>
                <c:pt idx="60437">
                  <c:v>359.08199999999965</c:v>
                </c:pt>
                <c:pt idx="60438">
                  <c:v>357.822</c:v>
                </c:pt>
                <c:pt idx="60439">
                  <c:v>356.56299999999999</c:v>
                </c:pt>
                <c:pt idx="60440">
                  <c:v>355.30399999999975</c:v>
                </c:pt>
                <c:pt idx="60441">
                  <c:v>354.04500000000002</c:v>
                </c:pt>
                <c:pt idx="60442">
                  <c:v>352.78699999999958</c:v>
                </c:pt>
                <c:pt idx="60443">
                  <c:v>351.53</c:v>
                </c:pt>
                <c:pt idx="60444">
                  <c:v>350.2729999999998</c:v>
                </c:pt>
                <c:pt idx="60445">
                  <c:v>349.01599999999979</c:v>
                </c:pt>
                <c:pt idx="60446">
                  <c:v>347.7609999999998</c:v>
                </c:pt>
                <c:pt idx="60447">
                  <c:v>346.50599999999974</c:v>
                </c:pt>
                <c:pt idx="60448">
                  <c:v>345.25299999999999</c:v>
                </c:pt>
                <c:pt idx="60449">
                  <c:v>344</c:v>
                </c:pt>
                <c:pt idx="60450">
                  <c:v>342.74799999999999</c:v>
                </c:pt>
                <c:pt idx="60451">
                  <c:v>341.49699999999962</c:v>
                </c:pt>
                <c:pt idx="60452">
                  <c:v>340.24799999999999</c:v>
                </c:pt>
                <c:pt idx="60453">
                  <c:v>339</c:v>
                </c:pt>
                <c:pt idx="60454">
                  <c:v>337.75200000000001</c:v>
                </c:pt>
                <c:pt idx="60455">
                  <c:v>336.50599999999974</c:v>
                </c:pt>
                <c:pt idx="60456">
                  <c:v>335.262</c:v>
                </c:pt>
                <c:pt idx="60457">
                  <c:v>334.01900000000001</c:v>
                </c:pt>
                <c:pt idx="60458">
                  <c:v>332.77699999999965</c:v>
                </c:pt>
                <c:pt idx="60459">
                  <c:v>331.53699999999958</c:v>
                </c:pt>
                <c:pt idx="60460">
                  <c:v>330.29899999999958</c:v>
                </c:pt>
                <c:pt idx="60461">
                  <c:v>329.06200000000001</c:v>
                </c:pt>
                <c:pt idx="60462">
                  <c:v>327.82599999999979</c:v>
                </c:pt>
                <c:pt idx="60463">
                  <c:v>326.59299999999979</c:v>
                </c:pt>
                <c:pt idx="60464">
                  <c:v>325.36099999999999</c:v>
                </c:pt>
                <c:pt idx="60465">
                  <c:v>324.13099999999974</c:v>
                </c:pt>
                <c:pt idx="60466">
                  <c:v>322.90299999999979</c:v>
                </c:pt>
                <c:pt idx="60467">
                  <c:v>321.67700000000002</c:v>
                </c:pt>
                <c:pt idx="60468">
                  <c:v>320.45299999999975</c:v>
                </c:pt>
                <c:pt idx="60469">
                  <c:v>319.23099999999965</c:v>
                </c:pt>
                <c:pt idx="60470">
                  <c:v>318.0109999999998</c:v>
                </c:pt>
                <c:pt idx="60471">
                  <c:v>316.79299999999978</c:v>
                </c:pt>
                <c:pt idx="60472">
                  <c:v>315.57799999999975</c:v>
                </c:pt>
                <c:pt idx="60473">
                  <c:v>314.36399999999975</c:v>
                </c:pt>
                <c:pt idx="60474">
                  <c:v>313.15300000000002</c:v>
                </c:pt>
                <c:pt idx="60475">
                  <c:v>311.94400000000002</c:v>
                </c:pt>
                <c:pt idx="60476">
                  <c:v>310.73799999999977</c:v>
                </c:pt>
                <c:pt idx="60477">
                  <c:v>309.53399999999965</c:v>
                </c:pt>
                <c:pt idx="60478">
                  <c:v>308.33199999999965</c:v>
                </c:pt>
                <c:pt idx="60479">
                  <c:v>307.13299999999975</c:v>
                </c:pt>
                <c:pt idx="60480">
                  <c:v>305.93599999999958</c:v>
                </c:pt>
                <c:pt idx="60481">
                  <c:v>304.74200000000002</c:v>
                </c:pt>
                <c:pt idx="60482">
                  <c:v>303.55099999999999</c:v>
                </c:pt>
                <c:pt idx="60483">
                  <c:v>302.36200000000002</c:v>
                </c:pt>
                <c:pt idx="60484">
                  <c:v>301.17599999999999</c:v>
                </c:pt>
                <c:pt idx="60485">
                  <c:v>299.99199999999962</c:v>
                </c:pt>
                <c:pt idx="60486">
                  <c:v>298.81200000000001</c:v>
                </c:pt>
                <c:pt idx="60487">
                  <c:v>297.63400000000001</c:v>
                </c:pt>
                <c:pt idx="60488">
                  <c:v>296.459</c:v>
                </c:pt>
                <c:pt idx="60489">
                  <c:v>295.28699999999958</c:v>
                </c:pt>
                <c:pt idx="60490">
                  <c:v>294.11799999999999</c:v>
                </c:pt>
                <c:pt idx="60491">
                  <c:v>292.95099999999979</c:v>
                </c:pt>
                <c:pt idx="60492">
                  <c:v>291.78799999999978</c:v>
                </c:pt>
                <c:pt idx="60493">
                  <c:v>290.62799999999999</c:v>
                </c:pt>
                <c:pt idx="60494">
                  <c:v>289.47099999999978</c:v>
                </c:pt>
                <c:pt idx="60495">
                  <c:v>288.31700000000001</c:v>
                </c:pt>
                <c:pt idx="60496">
                  <c:v>287.166</c:v>
                </c:pt>
                <c:pt idx="60497">
                  <c:v>286.01799999999974</c:v>
                </c:pt>
                <c:pt idx="60498">
                  <c:v>284.87299999999999</c:v>
                </c:pt>
                <c:pt idx="60499">
                  <c:v>283.73200000000003</c:v>
                </c:pt>
                <c:pt idx="60500">
                  <c:v>282.59399999999965</c:v>
                </c:pt>
                <c:pt idx="60501">
                  <c:v>281.459</c:v>
                </c:pt>
                <c:pt idx="60502">
                  <c:v>280.327</c:v>
                </c:pt>
                <c:pt idx="60503">
                  <c:v>279.19900000000001</c:v>
                </c:pt>
                <c:pt idx="60504">
                  <c:v>278.07400000000001</c:v>
                </c:pt>
                <c:pt idx="60505">
                  <c:v>276.952</c:v>
                </c:pt>
                <c:pt idx="60506">
                  <c:v>275.834</c:v>
                </c:pt>
                <c:pt idx="60507">
                  <c:v>274.71899999999965</c:v>
                </c:pt>
                <c:pt idx="60508">
                  <c:v>273.608</c:v>
                </c:pt>
                <c:pt idx="60509">
                  <c:v>272.5</c:v>
                </c:pt>
                <c:pt idx="60510">
                  <c:v>271.39599999999979</c:v>
                </c:pt>
                <c:pt idx="60511">
                  <c:v>270.29499999999979</c:v>
                </c:pt>
                <c:pt idx="60512">
                  <c:v>269.19799999999975</c:v>
                </c:pt>
                <c:pt idx="60513">
                  <c:v>268.10399999999993</c:v>
                </c:pt>
                <c:pt idx="60514">
                  <c:v>267.01400000000001</c:v>
                </c:pt>
                <c:pt idx="60515">
                  <c:v>265.92799999999966</c:v>
                </c:pt>
                <c:pt idx="60516">
                  <c:v>264.84500000000008</c:v>
                </c:pt>
                <c:pt idx="60517">
                  <c:v>263.76599999999979</c:v>
                </c:pt>
                <c:pt idx="60518">
                  <c:v>262.69</c:v>
                </c:pt>
                <c:pt idx="60519">
                  <c:v>261.61900000000026</c:v>
                </c:pt>
                <c:pt idx="60520">
                  <c:v>260.55099999999999</c:v>
                </c:pt>
                <c:pt idx="60521">
                  <c:v>259.48599999999965</c:v>
                </c:pt>
                <c:pt idx="60522">
                  <c:v>258.42599999999965</c:v>
                </c:pt>
                <c:pt idx="60523">
                  <c:v>257.36900000000026</c:v>
                </c:pt>
                <c:pt idx="60524">
                  <c:v>256.31599999999975</c:v>
                </c:pt>
                <c:pt idx="60525">
                  <c:v>255.267</c:v>
                </c:pt>
                <c:pt idx="60526">
                  <c:v>254.22200000000001</c:v>
                </c:pt>
                <c:pt idx="60527">
                  <c:v>253.18</c:v>
                </c:pt>
                <c:pt idx="60528">
                  <c:v>252.142</c:v>
                </c:pt>
                <c:pt idx="60529">
                  <c:v>251.10900000000001</c:v>
                </c:pt>
                <c:pt idx="60530">
                  <c:v>250.07900000000001</c:v>
                </c:pt>
                <c:pt idx="60531">
                  <c:v>249.053</c:v>
                </c:pt>
                <c:pt idx="60532">
                  <c:v>248.03</c:v>
                </c:pt>
                <c:pt idx="60533">
                  <c:v>247.012</c:v>
                </c:pt>
                <c:pt idx="60534">
                  <c:v>245.9980000000001</c:v>
                </c:pt>
                <c:pt idx="60535">
                  <c:v>244.98800000000011</c:v>
                </c:pt>
                <c:pt idx="60536">
                  <c:v>243.98100000000011</c:v>
                </c:pt>
                <c:pt idx="60537">
                  <c:v>242.97900000000001</c:v>
                </c:pt>
                <c:pt idx="60538">
                  <c:v>241.9800000000001</c:v>
                </c:pt>
                <c:pt idx="60539">
                  <c:v>240.9860000000001</c:v>
                </c:pt>
                <c:pt idx="60540">
                  <c:v>239.995</c:v>
                </c:pt>
                <c:pt idx="60541">
                  <c:v>239.00899999999999</c:v>
                </c:pt>
                <c:pt idx="60542">
                  <c:v>238.02600000000001</c:v>
                </c:pt>
                <c:pt idx="60543">
                  <c:v>237.048</c:v>
                </c:pt>
                <c:pt idx="60544">
                  <c:v>236.07399999999998</c:v>
                </c:pt>
                <c:pt idx="60545">
                  <c:v>235.10300000000001</c:v>
                </c:pt>
                <c:pt idx="60546">
                  <c:v>234.137</c:v>
                </c:pt>
                <c:pt idx="60547">
                  <c:v>233.17399999999998</c:v>
                </c:pt>
                <c:pt idx="60548">
                  <c:v>232.21599999999998</c:v>
                </c:pt>
                <c:pt idx="60549">
                  <c:v>231.262</c:v>
                </c:pt>
                <c:pt idx="60550">
                  <c:v>230.31200000000001</c:v>
                </c:pt>
                <c:pt idx="60551">
                  <c:v>229.36600000000001</c:v>
                </c:pt>
                <c:pt idx="60552">
                  <c:v>228.42400000000001</c:v>
                </c:pt>
                <c:pt idx="60553">
                  <c:v>227.4860000000001</c:v>
                </c:pt>
                <c:pt idx="60554">
                  <c:v>226.55200000000011</c:v>
                </c:pt>
                <c:pt idx="60555">
                  <c:v>225.62300000000002</c:v>
                </c:pt>
                <c:pt idx="60556">
                  <c:v>224.697</c:v>
                </c:pt>
                <c:pt idx="60557">
                  <c:v>223.77499999999998</c:v>
                </c:pt>
                <c:pt idx="60558">
                  <c:v>222.85800000000012</c:v>
                </c:pt>
                <c:pt idx="60559">
                  <c:v>221.94499999999999</c:v>
                </c:pt>
                <c:pt idx="60560">
                  <c:v>221.035</c:v>
                </c:pt>
                <c:pt idx="60561">
                  <c:v>220.13</c:v>
                </c:pt>
                <c:pt idx="60562">
                  <c:v>219.22900000000001</c:v>
                </c:pt>
                <c:pt idx="60563">
                  <c:v>218.333</c:v>
                </c:pt>
                <c:pt idx="60564">
                  <c:v>217.44</c:v>
                </c:pt>
                <c:pt idx="60565">
                  <c:v>216.55100000000004</c:v>
                </c:pt>
                <c:pt idx="60566">
                  <c:v>215.667</c:v>
                </c:pt>
                <c:pt idx="60567">
                  <c:v>214.786</c:v>
                </c:pt>
                <c:pt idx="60568">
                  <c:v>213.91</c:v>
                </c:pt>
                <c:pt idx="60569">
                  <c:v>213.03800000000001</c:v>
                </c:pt>
                <c:pt idx="60570">
                  <c:v>212.17</c:v>
                </c:pt>
                <c:pt idx="60571">
                  <c:v>211.30600000000001</c:v>
                </c:pt>
                <c:pt idx="60572">
                  <c:v>210.446</c:v>
                </c:pt>
                <c:pt idx="60573">
                  <c:v>209.59</c:v>
                </c:pt>
                <c:pt idx="60574">
                  <c:v>208.739</c:v>
                </c:pt>
                <c:pt idx="60575">
                  <c:v>207.8910000000001</c:v>
                </c:pt>
                <c:pt idx="60576">
                  <c:v>207.048</c:v>
                </c:pt>
                <c:pt idx="60577">
                  <c:v>206.20899999999997</c:v>
                </c:pt>
                <c:pt idx="60578">
                  <c:v>205.374</c:v>
                </c:pt>
                <c:pt idx="60579">
                  <c:v>204.542</c:v>
                </c:pt>
                <c:pt idx="60580">
                  <c:v>203.71599999999998</c:v>
                </c:pt>
                <c:pt idx="60581">
                  <c:v>202.893</c:v>
                </c:pt>
                <c:pt idx="60582">
                  <c:v>202.07399999999998</c:v>
                </c:pt>
                <c:pt idx="60583">
                  <c:v>201.26</c:v>
                </c:pt>
                <c:pt idx="60584">
                  <c:v>200.44900000000001</c:v>
                </c:pt>
                <c:pt idx="60585">
                  <c:v>199.64299999999997</c:v>
                </c:pt>
                <c:pt idx="60586">
                  <c:v>198.84</c:v>
                </c:pt>
                <c:pt idx="60587">
                  <c:v>198.042</c:v>
                </c:pt>
                <c:pt idx="60588">
                  <c:v>197.24799999999999</c:v>
                </c:pt>
                <c:pt idx="60589">
                  <c:v>196.45800000000011</c:v>
                </c:pt>
                <c:pt idx="60590">
                  <c:v>195.672</c:v>
                </c:pt>
                <c:pt idx="60591">
                  <c:v>194.89000000000001</c:v>
                </c:pt>
                <c:pt idx="60592">
                  <c:v>194.11299999999997</c:v>
                </c:pt>
                <c:pt idx="60593">
                  <c:v>193.339</c:v>
                </c:pt>
                <c:pt idx="60594">
                  <c:v>192.56900000000002</c:v>
                </c:pt>
                <c:pt idx="60595">
                  <c:v>191.804</c:v>
                </c:pt>
                <c:pt idx="60596">
                  <c:v>191.042</c:v>
                </c:pt>
                <c:pt idx="60597">
                  <c:v>190.285</c:v>
                </c:pt>
                <c:pt idx="60598">
                  <c:v>189.53200000000001</c:v>
                </c:pt>
                <c:pt idx="60599">
                  <c:v>188.78200000000001</c:v>
                </c:pt>
                <c:pt idx="60600">
                  <c:v>188.03700000000001</c:v>
                </c:pt>
                <c:pt idx="60601">
                  <c:v>187.29599999999999</c:v>
                </c:pt>
                <c:pt idx="60602">
                  <c:v>186.559</c:v>
                </c:pt>
                <c:pt idx="60603">
                  <c:v>185.82600000000011</c:v>
                </c:pt>
                <c:pt idx="60604">
                  <c:v>185.09700000000001</c:v>
                </c:pt>
                <c:pt idx="60605">
                  <c:v>184.37200000000001</c:v>
                </c:pt>
                <c:pt idx="60606">
                  <c:v>183.65</c:v>
                </c:pt>
                <c:pt idx="60607">
                  <c:v>182.93300000000002</c:v>
                </c:pt>
                <c:pt idx="60608">
                  <c:v>182.221</c:v>
                </c:pt>
                <c:pt idx="60609">
                  <c:v>181.512</c:v>
                </c:pt>
                <c:pt idx="60610">
                  <c:v>180.80700000000004</c:v>
                </c:pt>
                <c:pt idx="60611">
                  <c:v>180.10599999999999</c:v>
                </c:pt>
                <c:pt idx="60612">
                  <c:v>179.40900000000002</c:v>
                </c:pt>
                <c:pt idx="60613">
                  <c:v>178.71599999999998</c:v>
                </c:pt>
                <c:pt idx="60614">
                  <c:v>178.02700000000004</c:v>
                </c:pt>
                <c:pt idx="60615">
                  <c:v>177.34200000000001</c:v>
                </c:pt>
                <c:pt idx="60616">
                  <c:v>176.66200000000001</c:v>
                </c:pt>
                <c:pt idx="60617">
                  <c:v>175.98500000000001</c:v>
                </c:pt>
                <c:pt idx="60618">
                  <c:v>175.31200000000001</c:v>
                </c:pt>
                <c:pt idx="60619">
                  <c:v>174.64299999999997</c:v>
                </c:pt>
                <c:pt idx="60620">
                  <c:v>173.97800000000001</c:v>
                </c:pt>
                <c:pt idx="60621">
                  <c:v>173.31700000000001</c:v>
                </c:pt>
                <c:pt idx="60622">
                  <c:v>172.66</c:v>
                </c:pt>
                <c:pt idx="60623">
                  <c:v>172.00700000000001</c:v>
                </c:pt>
                <c:pt idx="60624">
                  <c:v>171.35800000000012</c:v>
                </c:pt>
                <c:pt idx="60625">
                  <c:v>170.71299999999999</c:v>
                </c:pt>
                <c:pt idx="60626">
                  <c:v>170.072</c:v>
                </c:pt>
                <c:pt idx="60627">
                  <c:v>169.435</c:v>
                </c:pt>
                <c:pt idx="60628">
                  <c:v>168.80200000000011</c:v>
                </c:pt>
                <c:pt idx="60629">
                  <c:v>168.17299999999997</c:v>
                </c:pt>
                <c:pt idx="60630">
                  <c:v>167.548</c:v>
                </c:pt>
                <c:pt idx="60631">
                  <c:v>166.92600000000004</c:v>
                </c:pt>
                <c:pt idx="60632">
                  <c:v>166.309</c:v>
                </c:pt>
                <c:pt idx="60633">
                  <c:v>165.696</c:v>
                </c:pt>
                <c:pt idx="60634">
                  <c:v>165.08700000000007</c:v>
                </c:pt>
                <c:pt idx="60635">
                  <c:v>164.48100000000011</c:v>
                </c:pt>
                <c:pt idx="60636">
                  <c:v>163.88000000000011</c:v>
                </c:pt>
                <c:pt idx="60637">
                  <c:v>163.28200000000001</c:v>
                </c:pt>
                <c:pt idx="60638">
                  <c:v>162.68900000000002</c:v>
                </c:pt>
                <c:pt idx="60639">
                  <c:v>162.09900000000002</c:v>
                </c:pt>
                <c:pt idx="60640">
                  <c:v>161.51399999999998</c:v>
                </c:pt>
                <c:pt idx="60641">
                  <c:v>160.93200000000004</c:v>
                </c:pt>
                <c:pt idx="60642">
                  <c:v>160.35400000000001</c:v>
                </c:pt>
                <c:pt idx="60643">
                  <c:v>159.78</c:v>
                </c:pt>
                <c:pt idx="60644">
                  <c:v>159.20999999999998</c:v>
                </c:pt>
                <c:pt idx="60645">
                  <c:v>158.64499999999998</c:v>
                </c:pt>
                <c:pt idx="60646">
                  <c:v>158.083</c:v>
                </c:pt>
                <c:pt idx="60647">
                  <c:v>157.52500000000001</c:v>
                </c:pt>
                <c:pt idx="60648">
                  <c:v>156.971</c:v>
                </c:pt>
                <c:pt idx="60649">
                  <c:v>156.42100000000011</c:v>
                </c:pt>
                <c:pt idx="60650">
                  <c:v>155.874</c:v>
                </c:pt>
                <c:pt idx="60651">
                  <c:v>155.33200000000011</c:v>
                </c:pt>
                <c:pt idx="60652">
                  <c:v>154.79399999999998</c:v>
                </c:pt>
                <c:pt idx="60653">
                  <c:v>154.26</c:v>
                </c:pt>
                <c:pt idx="60654">
                  <c:v>153.72900000000001</c:v>
                </c:pt>
                <c:pt idx="60655">
                  <c:v>153.20299999999997</c:v>
                </c:pt>
                <c:pt idx="60656">
                  <c:v>152.68100000000001</c:v>
                </c:pt>
                <c:pt idx="60657">
                  <c:v>152.16200000000001</c:v>
                </c:pt>
                <c:pt idx="60658">
                  <c:v>151.648</c:v>
                </c:pt>
                <c:pt idx="60659">
                  <c:v>151.137</c:v>
                </c:pt>
                <c:pt idx="60660">
                  <c:v>150.631</c:v>
                </c:pt>
                <c:pt idx="60661">
                  <c:v>150.12800000000001</c:v>
                </c:pt>
                <c:pt idx="60662">
                  <c:v>149.63</c:v>
                </c:pt>
                <c:pt idx="60663">
                  <c:v>149.13499999999999</c:v>
                </c:pt>
                <c:pt idx="60664">
                  <c:v>148.64499999999998</c:v>
                </c:pt>
                <c:pt idx="60665">
                  <c:v>148.15800000000004</c:v>
                </c:pt>
                <c:pt idx="60666">
                  <c:v>147.67599999999999</c:v>
                </c:pt>
                <c:pt idx="60667">
                  <c:v>147.197</c:v>
                </c:pt>
                <c:pt idx="60668">
                  <c:v>146.72300000000001</c:v>
                </c:pt>
                <c:pt idx="60669">
                  <c:v>146.25200000000001</c:v>
                </c:pt>
                <c:pt idx="60670">
                  <c:v>145.785</c:v>
                </c:pt>
                <c:pt idx="60671">
                  <c:v>145.32300000000001</c:v>
                </c:pt>
                <c:pt idx="60672">
                  <c:v>144.864</c:v>
                </c:pt>
                <c:pt idx="60673">
                  <c:v>144.41</c:v>
                </c:pt>
                <c:pt idx="60674">
                  <c:v>143.96</c:v>
                </c:pt>
                <c:pt idx="60675">
                  <c:v>143.51300000000001</c:v>
                </c:pt>
                <c:pt idx="60676">
                  <c:v>143.071</c:v>
                </c:pt>
                <c:pt idx="60677">
                  <c:v>142.63300000000001</c:v>
                </c:pt>
                <c:pt idx="60678">
                  <c:v>142.19800000000001</c:v>
                </c:pt>
                <c:pt idx="60679">
                  <c:v>141.768</c:v>
                </c:pt>
                <c:pt idx="60680">
                  <c:v>141.34200000000001</c:v>
                </c:pt>
                <c:pt idx="60681">
                  <c:v>140.91999999999999</c:v>
                </c:pt>
                <c:pt idx="60682">
                  <c:v>140.50200000000001</c:v>
                </c:pt>
                <c:pt idx="60683">
                  <c:v>140.089</c:v>
                </c:pt>
                <c:pt idx="60684">
                  <c:v>139.67899999999997</c:v>
                </c:pt>
                <c:pt idx="60685">
                  <c:v>139.27299999999997</c:v>
                </c:pt>
                <c:pt idx="60686">
                  <c:v>138.87200000000001</c:v>
                </c:pt>
                <c:pt idx="60687">
                  <c:v>138.47499999999999</c:v>
                </c:pt>
                <c:pt idx="60688">
                  <c:v>138.08200000000011</c:v>
                </c:pt>
                <c:pt idx="60689">
                  <c:v>137.69300000000001</c:v>
                </c:pt>
                <c:pt idx="60690">
                  <c:v>137.30800000000011</c:v>
                </c:pt>
                <c:pt idx="60691">
                  <c:v>136.92700000000011</c:v>
                </c:pt>
                <c:pt idx="60692">
                  <c:v>136.55100000000004</c:v>
                </c:pt>
                <c:pt idx="60693">
                  <c:v>136.178</c:v>
                </c:pt>
                <c:pt idx="60694">
                  <c:v>135.81</c:v>
                </c:pt>
                <c:pt idx="60695">
                  <c:v>135.446</c:v>
                </c:pt>
                <c:pt idx="60696">
                  <c:v>135.08700000000007</c:v>
                </c:pt>
                <c:pt idx="60697">
                  <c:v>134.73099999999999</c:v>
                </c:pt>
                <c:pt idx="60698">
                  <c:v>134.38000000000011</c:v>
                </c:pt>
                <c:pt idx="60699">
                  <c:v>134.03300000000002</c:v>
                </c:pt>
                <c:pt idx="60700">
                  <c:v>133.691</c:v>
                </c:pt>
                <c:pt idx="60701">
                  <c:v>133.35200000000012</c:v>
                </c:pt>
                <c:pt idx="60702">
                  <c:v>133.018</c:v>
                </c:pt>
                <c:pt idx="60703">
                  <c:v>132.68800000000007</c:v>
                </c:pt>
                <c:pt idx="60704">
                  <c:v>132.363</c:v>
                </c:pt>
                <c:pt idx="60705">
                  <c:v>132.042</c:v>
                </c:pt>
                <c:pt idx="60706">
                  <c:v>131.72499999999999</c:v>
                </c:pt>
                <c:pt idx="60707">
                  <c:v>131.41200000000001</c:v>
                </c:pt>
                <c:pt idx="60708">
                  <c:v>131.10399999999998</c:v>
                </c:pt>
                <c:pt idx="60709">
                  <c:v>130.80000000000001</c:v>
                </c:pt>
                <c:pt idx="60710">
                  <c:v>130.501</c:v>
                </c:pt>
                <c:pt idx="60711">
                  <c:v>130.20599999999999</c:v>
                </c:pt>
                <c:pt idx="60712">
                  <c:v>129.91499999999999</c:v>
                </c:pt>
                <c:pt idx="60713">
                  <c:v>129.62900000000002</c:v>
                </c:pt>
                <c:pt idx="60714">
                  <c:v>129.34800000000001</c:v>
                </c:pt>
                <c:pt idx="60715">
                  <c:v>129.07</c:v>
                </c:pt>
                <c:pt idx="60716">
                  <c:v>128.797</c:v>
                </c:pt>
                <c:pt idx="60717">
                  <c:v>128.529</c:v>
                </c:pt>
                <c:pt idx="60718">
                  <c:v>128.26499999999999</c:v>
                </c:pt>
                <c:pt idx="60719">
                  <c:v>128.006</c:v>
                </c:pt>
                <c:pt idx="60720">
                  <c:v>127.751</c:v>
                </c:pt>
                <c:pt idx="60721">
                  <c:v>127.501</c:v>
                </c:pt>
                <c:pt idx="60722">
                  <c:v>127.255</c:v>
                </c:pt>
                <c:pt idx="60723">
                  <c:v>127.01400000000002</c:v>
                </c:pt>
                <c:pt idx="60724">
                  <c:v>126.77800000000001</c:v>
                </c:pt>
                <c:pt idx="60725">
                  <c:v>126.54600000000002</c:v>
                </c:pt>
                <c:pt idx="60726">
                  <c:v>126.318</c:v>
                </c:pt>
                <c:pt idx="60727">
                  <c:v>126.095</c:v>
                </c:pt>
                <c:pt idx="60728">
                  <c:v>125.877</c:v>
                </c:pt>
                <c:pt idx="60729">
                  <c:v>125.664</c:v>
                </c:pt>
                <c:pt idx="60730">
                  <c:v>125.455</c:v>
                </c:pt>
                <c:pt idx="60731">
                  <c:v>125.251</c:v>
                </c:pt>
                <c:pt idx="60732">
                  <c:v>125.05200000000001</c:v>
                </c:pt>
                <c:pt idx="60733">
                  <c:v>124.857</c:v>
                </c:pt>
                <c:pt idx="60734">
                  <c:v>124.667</c:v>
                </c:pt>
                <c:pt idx="60735">
                  <c:v>124.482</c:v>
                </c:pt>
                <c:pt idx="60736">
                  <c:v>124.301</c:v>
                </c:pt>
                <c:pt idx="60737">
                  <c:v>124.12599999999998</c:v>
                </c:pt>
                <c:pt idx="60738">
                  <c:v>123.955</c:v>
                </c:pt>
                <c:pt idx="60739">
                  <c:v>123.789</c:v>
                </c:pt>
                <c:pt idx="60740">
                  <c:v>123.62799999999999</c:v>
                </c:pt>
                <c:pt idx="60741">
                  <c:v>123.471</c:v>
                </c:pt>
                <c:pt idx="60742">
                  <c:v>123.32</c:v>
                </c:pt>
                <c:pt idx="60743">
                  <c:v>123.17299999999994</c:v>
                </c:pt>
                <c:pt idx="60744">
                  <c:v>123.032</c:v>
                </c:pt>
                <c:pt idx="60745">
                  <c:v>122.895</c:v>
                </c:pt>
                <c:pt idx="60746">
                  <c:v>122.76300000000002</c:v>
                </c:pt>
                <c:pt idx="60747">
                  <c:v>122.636</c:v>
                </c:pt>
                <c:pt idx="60748">
                  <c:v>122.51400000000002</c:v>
                </c:pt>
                <c:pt idx="60749">
                  <c:v>122.39700000000002</c:v>
                </c:pt>
                <c:pt idx="60750">
                  <c:v>122.285</c:v>
                </c:pt>
                <c:pt idx="60751">
                  <c:v>122.17799999999998</c:v>
                </c:pt>
                <c:pt idx="60752">
                  <c:v>122.07599999999998</c:v>
                </c:pt>
                <c:pt idx="60753">
                  <c:v>121.979</c:v>
                </c:pt>
                <c:pt idx="60754">
                  <c:v>121.887</c:v>
                </c:pt>
                <c:pt idx="60755">
                  <c:v>121.801</c:v>
                </c:pt>
                <c:pt idx="60756">
                  <c:v>121.71899999999999</c:v>
                </c:pt>
                <c:pt idx="60757">
                  <c:v>121.642</c:v>
                </c:pt>
                <c:pt idx="60758">
                  <c:v>121.571</c:v>
                </c:pt>
                <c:pt idx="60759">
                  <c:v>121.505</c:v>
                </c:pt>
                <c:pt idx="60760">
                  <c:v>121.44300000000005</c:v>
                </c:pt>
                <c:pt idx="60761">
                  <c:v>121.38800000000001</c:v>
                </c:pt>
                <c:pt idx="60762">
                  <c:v>121.337</c:v>
                </c:pt>
                <c:pt idx="60763">
                  <c:v>121.29100000000005</c:v>
                </c:pt>
                <c:pt idx="60764">
                  <c:v>121.251</c:v>
                </c:pt>
                <c:pt idx="60765">
                  <c:v>121.21599999999999</c:v>
                </c:pt>
                <c:pt idx="60766">
                  <c:v>121.18600000000001</c:v>
                </c:pt>
                <c:pt idx="60767">
                  <c:v>121.161</c:v>
                </c:pt>
                <c:pt idx="60768">
                  <c:v>121.142</c:v>
                </c:pt>
                <c:pt idx="60769">
                  <c:v>121.12799999999999</c:v>
                </c:pt>
                <c:pt idx="60770">
                  <c:v>121.11999999999999</c:v>
                </c:pt>
                <c:pt idx="60771">
                  <c:v>121.116</c:v>
                </c:pt>
                <c:pt idx="60772">
                  <c:v>121.11799999999999</c:v>
                </c:pt>
                <c:pt idx="60773">
                  <c:v>121.12599999999998</c:v>
                </c:pt>
                <c:pt idx="60774">
                  <c:v>121.139</c:v>
                </c:pt>
                <c:pt idx="60775">
                  <c:v>121.157</c:v>
                </c:pt>
                <c:pt idx="60776">
                  <c:v>121.181</c:v>
                </c:pt>
                <c:pt idx="60777">
                  <c:v>121.21000000000002</c:v>
                </c:pt>
                <c:pt idx="60778">
                  <c:v>121.24400000000006</c:v>
                </c:pt>
                <c:pt idx="60779">
                  <c:v>121.28400000000002</c:v>
                </c:pt>
                <c:pt idx="60780">
                  <c:v>121.33</c:v>
                </c:pt>
                <c:pt idx="60781">
                  <c:v>121.381</c:v>
                </c:pt>
                <c:pt idx="60782">
                  <c:v>121.43700000000005</c:v>
                </c:pt>
                <c:pt idx="60783">
                  <c:v>121.49900000000002</c:v>
                </c:pt>
                <c:pt idx="60784">
                  <c:v>121.56699999999999</c:v>
                </c:pt>
                <c:pt idx="60785">
                  <c:v>121.64</c:v>
                </c:pt>
                <c:pt idx="60786">
                  <c:v>121.718</c:v>
                </c:pt>
                <c:pt idx="60787">
                  <c:v>121.803</c:v>
                </c:pt>
                <c:pt idx="60788">
                  <c:v>121.892</c:v>
                </c:pt>
                <c:pt idx="60789">
                  <c:v>121.988</c:v>
                </c:pt>
                <c:pt idx="60790">
                  <c:v>122.089</c:v>
                </c:pt>
                <c:pt idx="60791">
                  <c:v>122.196</c:v>
                </c:pt>
                <c:pt idx="60792">
                  <c:v>122.30800000000001</c:v>
                </c:pt>
                <c:pt idx="60793">
                  <c:v>122.426</c:v>
                </c:pt>
                <c:pt idx="60794">
                  <c:v>122.55</c:v>
                </c:pt>
                <c:pt idx="60795">
                  <c:v>122.67899999999995</c:v>
                </c:pt>
                <c:pt idx="60796">
                  <c:v>122.81399999999999</c:v>
                </c:pt>
                <c:pt idx="60797">
                  <c:v>122.955</c:v>
                </c:pt>
                <c:pt idx="60798">
                  <c:v>123.101</c:v>
                </c:pt>
                <c:pt idx="60799">
                  <c:v>123.254</c:v>
                </c:pt>
                <c:pt idx="60800">
                  <c:v>123.41200000000002</c:v>
                </c:pt>
                <c:pt idx="60801">
                  <c:v>123.57499999999999</c:v>
                </c:pt>
                <c:pt idx="60802">
                  <c:v>123.745</c:v>
                </c:pt>
                <c:pt idx="60803">
                  <c:v>123.92</c:v>
                </c:pt>
                <c:pt idx="60804">
                  <c:v>124.101</c:v>
                </c:pt>
                <c:pt idx="60805">
                  <c:v>124.288</c:v>
                </c:pt>
                <c:pt idx="60806">
                  <c:v>124.48099999999999</c:v>
                </c:pt>
                <c:pt idx="60807">
                  <c:v>124.67899999999995</c:v>
                </c:pt>
                <c:pt idx="60808">
                  <c:v>124.884</c:v>
                </c:pt>
                <c:pt idx="60809">
                  <c:v>125.09399999999999</c:v>
                </c:pt>
                <c:pt idx="60810">
                  <c:v>125.31</c:v>
                </c:pt>
                <c:pt idx="60811">
                  <c:v>125.532</c:v>
                </c:pt>
                <c:pt idx="60812">
                  <c:v>125.759</c:v>
                </c:pt>
                <c:pt idx="60813">
                  <c:v>125.99299999999999</c:v>
                </c:pt>
                <c:pt idx="60814">
                  <c:v>126.233</c:v>
                </c:pt>
                <c:pt idx="60815">
                  <c:v>126.47799999999999</c:v>
                </c:pt>
                <c:pt idx="60816">
                  <c:v>126.729</c:v>
                </c:pt>
                <c:pt idx="60817">
                  <c:v>126.98699999999999</c:v>
                </c:pt>
                <c:pt idx="60818">
                  <c:v>127.25</c:v>
                </c:pt>
                <c:pt idx="60819">
                  <c:v>127.51900000000002</c:v>
                </c:pt>
                <c:pt idx="60820">
                  <c:v>127.79400000000005</c:v>
                </c:pt>
                <c:pt idx="60821">
                  <c:v>128.07499999999999</c:v>
                </c:pt>
                <c:pt idx="60822">
                  <c:v>128.36200000000011</c:v>
                </c:pt>
                <c:pt idx="60823">
                  <c:v>128.655</c:v>
                </c:pt>
                <c:pt idx="60824">
                  <c:v>128.953</c:v>
                </c:pt>
                <c:pt idx="60825">
                  <c:v>129.25800000000001</c:v>
                </c:pt>
                <c:pt idx="60826">
                  <c:v>129.56900000000002</c:v>
                </c:pt>
                <c:pt idx="60827">
                  <c:v>129.88600000000011</c:v>
                </c:pt>
                <c:pt idx="60828">
                  <c:v>130.208</c:v>
                </c:pt>
                <c:pt idx="60829">
                  <c:v>130.53700000000001</c:v>
                </c:pt>
                <c:pt idx="60830">
                  <c:v>130.87100000000001</c:v>
                </c:pt>
                <c:pt idx="60831">
                  <c:v>131.21199999999999</c:v>
                </c:pt>
                <c:pt idx="60832">
                  <c:v>131.559</c:v>
                </c:pt>
                <c:pt idx="60833">
                  <c:v>131.911</c:v>
                </c:pt>
                <c:pt idx="60834">
                  <c:v>132.26999999999998</c:v>
                </c:pt>
                <c:pt idx="60835">
                  <c:v>132.63399999999999</c:v>
                </c:pt>
                <c:pt idx="60836">
                  <c:v>133.005</c:v>
                </c:pt>
                <c:pt idx="60837">
                  <c:v>133.38200000000012</c:v>
                </c:pt>
                <c:pt idx="60838">
                  <c:v>133.76399999999998</c:v>
                </c:pt>
                <c:pt idx="60839">
                  <c:v>134.15300000000002</c:v>
                </c:pt>
                <c:pt idx="60840">
                  <c:v>134.547</c:v>
                </c:pt>
                <c:pt idx="60841">
                  <c:v>134.94800000000001</c:v>
                </c:pt>
                <c:pt idx="60842">
                  <c:v>135.35400000000001</c:v>
                </c:pt>
                <c:pt idx="60843">
                  <c:v>135.767</c:v>
                </c:pt>
                <c:pt idx="60844">
                  <c:v>136.185</c:v>
                </c:pt>
                <c:pt idx="60845">
                  <c:v>136.60999999999999</c:v>
                </c:pt>
                <c:pt idx="60846">
                  <c:v>137.041</c:v>
                </c:pt>
                <c:pt idx="60847">
                  <c:v>137.477</c:v>
                </c:pt>
                <c:pt idx="60848">
                  <c:v>137.91999999999999</c:v>
                </c:pt>
                <c:pt idx="60849">
                  <c:v>138.36800000000011</c:v>
                </c:pt>
                <c:pt idx="60850">
                  <c:v>138.82300000000001</c:v>
                </c:pt>
                <c:pt idx="60851">
                  <c:v>139.28300000000002</c:v>
                </c:pt>
                <c:pt idx="60852">
                  <c:v>139.75</c:v>
                </c:pt>
                <c:pt idx="60853">
                  <c:v>140.22200000000001</c:v>
                </c:pt>
                <c:pt idx="60854">
                  <c:v>140.69999999999999</c:v>
                </c:pt>
                <c:pt idx="60855">
                  <c:v>141.185</c:v>
                </c:pt>
                <c:pt idx="60856">
                  <c:v>141.67499999999998</c:v>
                </c:pt>
                <c:pt idx="60857">
                  <c:v>142.17099999999999</c:v>
                </c:pt>
                <c:pt idx="60858">
                  <c:v>142.67299999999997</c:v>
                </c:pt>
                <c:pt idx="60859">
                  <c:v>143.18100000000001</c:v>
                </c:pt>
                <c:pt idx="60860">
                  <c:v>143.69499999999999</c:v>
                </c:pt>
                <c:pt idx="60861">
                  <c:v>144.21499999999995</c:v>
                </c:pt>
                <c:pt idx="60862">
                  <c:v>144.74099999999999</c:v>
                </c:pt>
                <c:pt idx="60863">
                  <c:v>145.27299999999997</c:v>
                </c:pt>
                <c:pt idx="60864">
                  <c:v>145.81100000000001</c:v>
                </c:pt>
                <c:pt idx="60865">
                  <c:v>146.35400000000001</c:v>
                </c:pt>
                <c:pt idx="60866">
                  <c:v>146.904</c:v>
                </c:pt>
                <c:pt idx="60867">
                  <c:v>147.459</c:v>
                </c:pt>
                <c:pt idx="60868">
                  <c:v>148.02000000000001</c:v>
                </c:pt>
                <c:pt idx="60869">
                  <c:v>148.58700000000007</c:v>
                </c:pt>
                <c:pt idx="60870">
                  <c:v>149.16</c:v>
                </c:pt>
                <c:pt idx="60871">
                  <c:v>149.739</c:v>
                </c:pt>
                <c:pt idx="60872">
                  <c:v>150.32300000000001</c:v>
                </c:pt>
                <c:pt idx="60873">
                  <c:v>150.91399999999999</c:v>
                </c:pt>
                <c:pt idx="60874">
                  <c:v>151.51</c:v>
                </c:pt>
                <c:pt idx="60875">
                  <c:v>152.11199999999999</c:v>
                </c:pt>
                <c:pt idx="60876">
                  <c:v>152.71899999999999</c:v>
                </c:pt>
                <c:pt idx="60877">
                  <c:v>153.33200000000011</c:v>
                </c:pt>
                <c:pt idx="60878">
                  <c:v>153.95200000000011</c:v>
                </c:pt>
                <c:pt idx="60879">
                  <c:v>154.57599999999999</c:v>
                </c:pt>
                <c:pt idx="60880">
                  <c:v>155.20699999999999</c:v>
                </c:pt>
                <c:pt idx="60881">
                  <c:v>155.84300000000002</c:v>
                </c:pt>
                <c:pt idx="60882">
                  <c:v>156.48500000000001</c:v>
                </c:pt>
                <c:pt idx="60883">
                  <c:v>157.13300000000001</c:v>
                </c:pt>
                <c:pt idx="60884">
                  <c:v>157.786</c:v>
                </c:pt>
                <c:pt idx="60885">
                  <c:v>158.44399999999999</c:v>
                </c:pt>
                <c:pt idx="60886">
                  <c:v>159.10900000000001</c:v>
                </c:pt>
                <c:pt idx="60887">
                  <c:v>159.77899999999997</c:v>
                </c:pt>
                <c:pt idx="60888">
                  <c:v>160.45400000000001</c:v>
                </c:pt>
                <c:pt idx="60889">
                  <c:v>161.13499999999999</c:v>
                </c:pt>
                <c:pt idx="60890">
                  <c:v>161.82200000000012</c:v>
                </c:pt>
                <c:pt idx="60891">
                  <c:v>162.51399999999998</c:v>
                </c:pt>
                <c:pt idx="60892">
                  <c:v>163.21199999999999</c:v>
                </c:pt>
                <c:pt idx="60893">
                  <c:v>163.91499999999999</c:v>
                </c:pt>
                <c:pt idx="60894">
                  <c:v>164.62300000000002</c:v>
                </c:pt>
                <c:pt idx="60895">
                  <c:v>165.33700000000007</c:v>
                </c:pt>
                <c:pt idx="60896">
                  <c:v>166.05700000000004</c:v>
                </c:pt>
                <c:pt idx="60897">
                  <c:v>166.78200000000001</c:v>
                </c:pt>
                <c:pt idx="60898">
                  <c:v>167.512</c:v>
                </c:pt>
                <c:pt idx="60899">
                  <c:v>168.24699999999999</c:v>
                </c:pt>
                <c:pt idx="60900">
                  <c:v>168.98800000000011</c:v>
                </c:pt>
                <c:pt idx="60901">
                  <c:v>169.73399999999998</c:v>
                </c:pt>
                <c:pt idx="60902">
                  <c:v>170.48500000000001</c:v>
                </c:pt>
                <c:pt idx="60903">
                  <c:v>171.24199999999999</c:v>
                </c:pt>
                <c:pt idx="60904">
                  <c:v>172.00399999999999</c:v>
                </c:pt>
                <c:pt idx="60905">
                  <c:v>172.77099999999999</c:v>
                </c:pt>
                <c:pt idx="60906">
                  <c:v>173.54300000000001</c:v>
                </c:pt>
                <c:pt idx="60907">
                  <c:v>174.32000000000011</c:v>
                </c:pt>
                <c:pt idx="60908">
                  <c:v>175.10300000000001</c:v>
                </c:pt>
                <c:pt idx="60909">
                  <c:v>175.89000000000001</c:v>
                </c:pt>
                <c:pt idx="60910">
                  <c:v>176.68300000000002</c:v>
                </c:pt>
                <c:pt idx="60911">
                  <c:v>177.48100000000011</c:v>
                </c:pt>
                <c:pt idx="60912">
                  <c:v>178.28300000000002</c:v>
                </c:pt>
                <c:pt idx="60913">
                  <c:v>179.09100000000001</c:v>
                </c:pt>
                <c:pt idx="60914">
                  <c:v>179.90300000000002</c:v>
                </c:pt>
                <c:pt idx="60915">
                  <c:v>180.721</c:v>
                </c:pt>
                <c:pt idx="60916">
                  <c:v>181.54300000000001</c:v>
                </c:pt>
                <c:pt idx="60917">
                  <c:v>182.37100000000001</c:v>
                </c:pt>
                <c:pt idx="60918">
                  <c:v>183.20299999999997</c:v>
                </c:pt>
                <c:pt idx="60919">
                  <c:v>184.04</c:v>
                </c:pt>
                <c:pt idx="60920">
                  <c:v>184.88100000000011</c:v>
                </c:pt>
                <c:pt idx="60921">
                  <c:v>185.72800000000001</c:v>
                </c:pt>
                <c:pt idx="60922">
                  <c:v>186.57900000000001</c:v>
                </c:pt>
                <c:pt idx="60923">
                  <c:v>187.435</c:v>
                </c:pt>
                <c:pt idx="60924">
                  <c:v>188.29499999999999</c:v>
                </c:pt>
                <c:pt idx="60925">
                  <c:v>189.16</c:v>
                </c:pt>
                <c:pt idx="60926">
                  <c:v>190.03</c:v>
                </c:pt>
                <c:pt idx="60927">
                  <c:v>190.904</c:v>
                </c:pt>
                <c:pt idx="60928">
                  <c:v>191.78300000000002</c:v>
                </c:pt>
                <c:pt idx="60929">
                  <c:v>192.666</c:v>
                </c:pt>
                <c:pt idx="60930">
                  <c:v>193.554</c:v>
                </c:pt>
                <c:pt idx="60931">
                  <c:v>194.446</c:v>
                </c:pt>
                <c:pt idx="60932">
                  <c:v>195.34200000000001</c:v>
                </c:pt>
                <c:pt idx="60933">
                  <c:v>196.24299999999999</c:v>
                </c:pt>
                <c:pt idx="60934">
                  <c:v>197.148</c:v>
                </c:pt>
                <c:pt idx="60935">
                  <c:v>198.05700000000004</c:v>
                </c:pt>
                <c:pt idx="60936">
                  <c:v>198.971</c:v>
                </c:pt>
                <c:pt idx="60937">
                  <c:v>199.88900000000001</c:v>
                </c:pt>
                <c:pt idx="60938">
                  <c:v>200.81100000000001</c:v>
                </c:pt>
                <c:pt idx="60939">
                  <c:v>201.73699999999999</c:v>
                </c:pt>
                <c:pt idx="60940">
                  <c:v>202.667</c:v>
                </c:pt>
                <c:pt idx="60941">
                  <c:v>203.601</c:v>
                </c:pt>
                <c:pt idx="60942">
                  <c:v>204.53900000000002</c:v>
                </c:pt>
                <c:pt idx="60943">
                  <c:v>205.48100000000011</c:v>
                </c:pt>
                <c:pt idx="60944">
                  <c:v>206.42700000000011</c:v>
                </c:pt>
                <c:pt idx="60945">
                  <c:v>207.37700000000001</c:v>
                </c:pt>
                <c:pt idx="60946">
                  <c:v>208.33100000000007</c:v>
                </c:pt>
                <c:pt idx="60947">
                  <c:v>209.28900000000002</c:v>
                </c:pt>
                <c:pt idx="60948">
                  <c:v>210.25</c:v>
                </c:pt>
                <c:pt idx="60949">
                  <c:v>211.21499999999995</c:v>
                </c:pt>
                <c:pt idx="60950">
                  <c:v>212.184</c:v>
                </c:pt>
                <c:pt idx="60951">
                  <c:v>213.15700000000001</c:v>
                </c:pt>
                <c:pt idx="60952">
                  <c:v>214.13300000000001</c:v>
                </c:pt>
                <c:pt idx="60953">
                  <c:v>215.11199999999999</c:v>
                </c:pt>
                <c:pt idx="60954">
                  <c:v>216.096</c:v>
                </c:pt>
                <c:pt idx="60955">
                  <c:v>217.08200000000011</c:v>
                </c:pt>
                <c:pt idx="60956">
                  <c:v>218.072</c:v>
                </c:pt>
                <c:pt idx="60957">
                  <c:v>219.066</c:v>
                </c:pt>
                <c:pt idx="60958">
                  <c:v>220.06300000000002</c:v>
                </c:pt>
                <c:pt idx="60959">
                  <c:v>221.06300000000002</c:v>
                </c:pt>
                <c:pt idx="60960">
                  <c:v>222.066</c:v>
                </c:pt>
                <c:pt idx="60961">
                  <c:v>223.07300000000001</c:v>
                </c:pt>
                <c:pt idx="60962">
                  <c:v>224.083</c:v>
                </c:pt>
                <c:pt idx="60963">
                  <c:v>225.096</c:v>
                </c:pt>
                <c:pt idx="60964">
                  <c:v>226.11199999999999</c:v>
                </c:pt>
                <c:pt idx="60965">
                  <c:v>227.131</c:v>
                </c:pt>
                <c:pt idx="60966">
                  <c:v>228.15300000000002</c:v>
                </c:pt>
                <c:pt idx="60967">
                  <c:v>229.178</c:v>
                </c:pt>
                <c:pt idx="60968">
                  <c:v>230.20599999999999</c:v>
                </c:pt>
                <c:pt idx="60969">
                  <c:v>231.23699999999999</c:v>
                </c:pt>
                <c:pt idx="60970">
                  <c:v>232.26999999999998</c:v>
                </c:pt>
                <c:pt idx="60971">
                  <c:v>233.30700000000004</c:v>
                </c:pt>
                <c:pt idx="60972">
                  <c:v>234.346</c:v>
                </c:pt>
                <c:pt idx="60973">
                  <c:v>235.38800000000012</c:v>
                </c:pt>
                <c:pt idx="60974">
                  <c:v>236.43200000000004</c:v>
                </c:pt>
                <c:pt idx="60975">
                  <c:v>237.47900000000001</c:v>
                </c:pt>
                <c:pt idx="60976">
                  <c:v>238.529</c:v>
                </c:pt>
                <c:pt idx="60977">
                  <c:v>239.58100000000007</c:v>
                </c:pt>
                <c:pt idx="60978">
                  <c:v>240.636</c:v>
                </c:pt>
                <c:pt idx="60979">
                  <c:v>241.69300000000001</c:v>
                </c:pt>
                <c:pt idx="60980">
                  <c:v>242.75200000000001</c:v>
                </c:pt>
                <c:pt idx="60981">
                  <c:v>243.81300000000002</c:v>
                </c:pt>
                <c:pt idx="60982">
                  <c:v>244.87700000000001</c:v>
                </c:pt>
                <c:pt idx="60983">
                  <c:v>245.94300000000001</c:v>
                </c:pt>
                <c:pt idx="60984">
                  <c:v>247.011</c:v>
                </c:pt>
                <c:pt idx="60985">
                  <c:v>248.08200000000011</c:v>
                </c:pt>
                <c:pt idx="60986">
                  <c:v>249.154</c:v>
                </c:pt>
                <c:pt idx="60987">
                  <c:v>250.22800000000001</c:v>
                </c:pt>
                <c:pt idx="60988">
                  <c:v>251.30500000000001</c:v>
                </c:pt>
                <c:pt idx="60989">
                  <c:v>252.38300000000001</c:v>
                </c:pt>
                <c:pt idx="60990">
                  <c:v>253.46300000000002</c:v>
                </c:pt>
                <c:pt idx="60991">
                  <c:v>254.54499999999999</c:v>
                </c:pt>
                <c:pt idx="60992">
                  <c:v>255.62800000000001</c:v>
                </c:pt>
                <c:pt idx="60993">
                  <c:v>256.714</c:v>
                </c:pt>
                <c:pt idx="60994">
                  <c:v>257.80099999999999</c:v>
                </c:pt>
                <c:pt idx="60995">
                  <c:v>258.88900000000001</c:v>
                </c:pt>
                <c:pt idx="60996">
                  <c:v>259.97999999999979</c:v>
                </c:pt>
                <c:pt idx="60997">
                  <c:v>261.07100000000003</c:v>
                </c:pt>
                <c:pt idx="60998">
                  <c:v>262.16500000000002</c:v>
                </c:pt>
                <c:pt idx="60999">
                  <c:v>263.25900000000001</c:v>
                </c:pt>
                <c:pt idx="61000">
                  <c:v>264.35500000000002</c:v>
                </c:pt>
                <c:pt idx="61001">
                  <c:v>265.452</c:v>
                </c:pt>
                <c:pt idx="61002">
                  <c:v>266.55099999999999</c:v>
                </c:pt>
                <c:pt idx="61003">
                  <c:v>267.64999999999998</c:v>
                </c:pt>
                <c:pt idx="61004">
                  <c:v>268.75099999999975</c:v>
                </c:pt>
                <c:pt idx="61005">
                  <c:v>269.85300000000001</c:v>
                </c:pt>
                <c:pt idx="61006">
                  <c:v>270.95599999999979</c:v>
                </c:pt>
                <c:pt idx="61007">
                  <c:v>272.06</c:v>
                </c:pt>
                <c:pt idx="61008">
                  <c:v>273.16500000000002</c:v>
                </c:pt>
                <c:pt idx="61009">
                  <c:v>274.27099999999979</c:v>
                </c:pt>
                <c:pt idx="61010">
                  <c:v>275.37799999999999</c:v>
                </c:pt>
                <c:pt idx="61011">
                  <c:v>276.48499999999979</c:v>
                </c:pt>
                <c:pt idx="61012">
                  <c:v>277.59399999999965</c:v>
                </c:pt>
                <c:pt idx="61013">
                  <c:v>278.70299999999975</c:v>
                </c:pt>
                <c:pt idx="61014">
                  <c:v>279.81200000000001</c:v>
                </c:pt>
                <c:pt idx="61015">
                  <c:v>280.92200000000003</c:v>
                </c:pt>
                <c:pt idx="61016">
                  <c:v>282.03299999999979</c:v>
                </c:pt>
                <c:pt idx="61017">
                  <c:v>283.14400000000023</c:v>
                </c:pt>
                <c:pt idx="61018">
                  <c:v>284.25599999999974</c:v>
                </c:pt>
                <c:pt idx="61019">
                  <c:v>285.36799999999999</c:v>
                </c:pt>
                <c:pt idx="61020">
                  <c:v>286.47999999999979</c:v>
                </c:pt>
                <c:pt idx="61021">
                  <c:v>287.59199999999959</c:v>
                </c:pt>
                <c:pt idx="61022">
                  <c:v>288.70499999999993</c:v>
                </c:pt>
                <c:pt idx="61023">
                  <c:v>289.81799999999993</c:v>
                </c:pt>
                <c:pt idx="61024">
                  <c:v>290.93099999999959</c:v>
                </c:pt>
                <c:pt idx="61025">
                  <c:v>292.04399999999993</c:v>
                </c:pt>
                <c:pt idx="61026">
                  <c:v>293.15800000000002</c:v>
                </c:pt>
                <c:pt idx="61027">
                  <c:v>294.27099999999979</c:v>
                </c:pt>
                <c:pt idx="61028">
                  <c:v>295.38400000000001</c:v>
                </c:pt>
                <c:pt idx="61029">
                  <c:v>296.49699999999962</c:v>
                </c:pt>
                <c:pt idx="61030">
                  <c:v>297.60899999999975</c:v>
                </c:pt>
                <c:pt idx="61031">
                  <c:v>298.72199999999958</c:v>
                </c:pt>
                <c:pt idx="61032">
                  <c:v>299.834</c:v>
                </c:pt>
                <c:pt idx="61033">
                  <c:v>300.94600000000003</c:v>
                </c:pt>
                <c:pt idx="61034">
                  <c:v>302.05700000000002</c:v>
                </c:pt>
                <c:pt idx="61035">
                  <c:v>303.16800000000001</c:v>
                </c:pt>
                <c:pt idx="61036">
                  <c:v>304.279</c:v>
                </c:pt>
                <c:pt idx="61037">
                  <c:v>305.38799999999975</c:v>
                </c:pt>
                <c:pt idx="61038">
                  <c:v>306.49799999999965</c:v>
                </c:pt>
                <c:pt idx="61039">
                  <c:v>307.60700000000008</c:v>
                </c:pt>
                <c:pt idx="61040">
                  <c:v>308.714</c:v>
                </c:pt>
                <c:pt idx="61041">
                  <c:v>309.822</c:v>
                </c:pt>
                <c:pt idx="61042">
                  <c:v>310.92799999999966</c:v>
                </c:pt>
                <c:pt idx="61043">
                  <c:v>312.03399999999965</c:v>
                </c:pt>
                <c:pt idx="61044">
                  <c:v>313.13799999999975</c:v>
                </c:pt>
                <c:pt idx="61045">
                  <c:v>314.24200000000002</c:v>
                </c:pt>
                <c:pt idx="61046">
                  <c:v>315.34399999999999</c:v>
                </c:pt>
                <c:pt idx="61047">
                  <c:v>316.44600000000003</c:v>
                </c:pt>
                <c:pt idx="61048">
                  <c:v>317.54599999999999</c:v>
                </c:pt>
                <c:pt idx="61049">
                  <c:v>318.64499999999998</c:v>
                </c:pt>
                <c:pt idx="61050">
                  <c:v>319.74299999999999</c:v>
                </c:pt>
                <c:pt idx="61051">
                  <c:v>320.83999999999975</c:v>
                </c:pt>
                <c:pt idx="61052">
                  <c:v>321.93599999999958</c:v>
                </c:pt>
                <c:pt idx="61053">
                  <c:v>323.02999999999975</c:v>
                </c:pt>
                <c:pt idx="61054">
                  <c:v>324.12200000000001</c:v>
                </c:pt>
                <c:pt idx="61055">
                  <c:v>325.21299999999979</c:v>
                </c:pt>
                <c:pt idx="61056">
                  <c:v>326.303</c:v>
                </c:pt>
                <c:pt idx="61057">
                  <c:v>327.39099999999979</c:v>
                </c:pt>
                <c:pt idx="61058">
                  <c:v>328.47799999999978</c:v>
                </c:pt>
                <c:pt idx="61059">
                  <c:v>329.56200000000001</c:v>
                </c:pt>
                <c:pt idx="61060">
                  <c:v>330.64499999999998</c:v>
                </c:pt>
                <c:pt idx="61061">
                  <c:v>331.72699999999958</c:v>
                </c:pt>
                <c:pt idx="61062">
                  <c:v>332.80599999999993</c:v>
                </c:pt>
                <c:pt idx="61063">
                  <c:v>333.88400000000001</c:v>
                </c:pt>
                <c:pt idx="61064">
                  <c:v>334.96</c:v>
                </c:pt>
                <c:pt idx="61065">
                  <c:v>336.03299999999979</c:v>
                </c:pt>
                <c:pt idx="61066">
                  <c:v>337.10500000000002</c:v>
                </c:pt>
                <c:pt idx="61067">
                  <c:v>338.17500000000001</c:v>
                </c:pt>
                <c:pt idx="61068">
                  <c:v>339.24200000000002</c:v>
                </c:pt>
                <c:pt idx="61069">
                  <c:v>340.30799999999999</c:v>
                </c:pt>
                <c:pt idx="61070">
                  <c:v>341.37099999999975</c:v>
                </c:pt>
                <c:pt idx="61071">
                  <c:v>342.43199999999962</c:v>
                </c:pt>
                <c:pt idx="61072">
                  <c:v>343.48999999999978</c:v>
                </c:pt>
                <c:pt idx="61073">
                  <c:v>344.54700000000008</c:v>
                </c:pt>
                <c:pt idx="61074">
                  <c:v>345.601</c:v>
                </c:pt>
                <c:pt idx="61075">
                  <c:v>346.65199999999999</c:v>
                </c:pt>
                <c:pt idx="61076">
                  <c:v>347.70099999999979</c:v>
                </c:pt>
                <c:pt idx="61077">
                  <c:v>348.74700000000001</c:v>
                </c:pt>
                <c:pt idx="61078">
                  <c:v>349.79099999999966</c:v>
                </c:pt>
                <c:pt idx="61079">
                  <c:v>350.83199999999965</c:v>
                </c:pt>
                <c:pt idx="61080">
                  <c:v>351.87099999999975</c:v>
                </c:pt>
                <c:pt idx="61081">
                  <c:v>352.90699999999958</c:v>
                </c:pt>
                <c:pt idx="61082">
                  <c:v>353.94</c:v>
                </c:pt>
                <c:pt idx="61083">
                  <c:v>354.9699999999998</c:v>
                </c:pt>
                <c:pt idx="61084">
                  <c:v>355.99799999999965</c:v>
                </c:pt>
                <c:pt idx="61085">
                  <c:v>357.02199999999965</c:v>
                </c:pt>
                <c:pt idx="61086">
                  <c:v>358.04399999999993</c:v>
                </c:pt>
                <c:pt idx="61087">
                  <c:v>359.06200000000001</c:v>
                </c:pt>
                <c:pt idx="61088">
                  <c:v>360.07799999999975</c:v>
                </c:pt>
                <c:pt idx="61089">
                  <c:v>361.09</c:v>
                </c:pt>
                <c:pt idx="61090">
                  <c:v>362.1</c:v>
                </c:pt>
                <c:pt idx="61091">
                  <c:v>363.10599999999999</c:v>
                </c:pt>
                <c:pt idx="61092">
                  <c:v>364.10899999999975</c:v>
                </c:pt>
                <c:pt idx="61093">
                  <c:v>365.10899999999975</c:v>
                </c:pt>
                <c:pt idx="61094">
                  <c:v>366.10500000000002</c:v>
                </c:pt>
                <c:pt idx="61095">
                  <c:v>367.09899999999965</c:v>
                </c:pt>
                <c:pt idx="61096">
                  <c:v>368.08799999999979</c:v>
                </c:pt>
                <c:pt idx="61097">
                  <c:v>369.07499999999999</c:v>
                </c:pt>
                <c:pt idx="61098">
                  <c:v>370.05799999999999</c:v>
                </c:pt>
                <c:pt idx="61099">
                  <c:v>371.03699999999958</c:v>
                </c:pt>
                <c:pt idx="61100">
                  <c:v>372.01299999999975</c:v>
                </c:pt>
                <c:pt idx="61101">
                  <c:v>372.98499999999979</c:v>
                </c:pt>
                <c:pt idx="61102">
                  <c:v>373.95400000000001</c:v>
                </c:pt>
                <c:pt idx="61103">
                  <c:v>374.91899999999958</c:v>
                </c:pt>
                <c:pt idx="61104">
                  <c:v>375.88099999999974</c:v>
                </c:pt>
                <c:pt idx="61105">
                  <c:v>376.83799999999979</c:v>
                </c:pt>
                <c:pt idx="61106">
                  <c:v>377.79199999999958</c:v>
                </c:pt>
                <c:pt idx="61107">
                  <c:v>378.74200000000002</c:v>
                </c:pt>
                <c:pt idx="61108">
                  <c:v>379.68799999999999</c:v>
                </c:pt>
                <c:pt idx="61109">
                  <c:v>380.63099999999974</c:v>
                </c:pt>
                <c:pt idx="61110">
                  <c:v>381.56900000000002</c:v>
                </c:pt>
                <c:pt idx="61111">
                  <c:v>382.50400000000002</c:v>
                </c:pt>
                <c:pt idx="61112">
                  <c:v>383.43400000000003</c:v>
                </c:pt>
                <c:pt idx="61113">
                  <c:v>384.36</c:v>
                </c:pt>
                <c:pt idx="61114">
                  <c:v>385.28299999999979</c:v>
                </c:pt>
                <c:pt idx="61115">
                  <c:v>386.20099999999979</c:v>
                </c:pt>
                <c:pt idx="61116">
                  <c:v>387.11500000000001</c:v>
                </c:pt>
                <c:pt idx="61117">
                  <c:v>388.02499999999975</c:v>
                </c:pt>
                <c:pt idx="61118">
                  <c:v>388.93099999999959</c:v>
                </c:pt>
                <c:pt idx="61119">
                  <c:v>389.83199999999965</c:v>
                </c:pt>
                <c:pt idx="61120">
                  <c:v>390.72899999999959</c:v>
                </c:pt>
                <c:pt idx="61121">
                  <c:v>391.62200000000001</c:v>
                </c:pt>
                <c:pt idx="61122">
                  <c:v>392.51</c:v>
                </c:pt>
                <c:pt idx="61123">
                  <c:v>393.39499999999975</c:v>
                </c:pt>
                <c:pt idx="61124">
                  <c:v>394.274</c:v>
                </c:pt>
                <c:pt idx="61125">
                  <c:v>395.1500000000002</c:v>
                </c:pt>
                <c:pt idx="61126">
                  <c:v>396.02</c:v>
                </c:pt>
                <c:pt idx="61127">
                  <c:v>396.887</c:v>
                </c:pt>
                <c:pt idx="61128">
                  <c:v>397.74799999999999</c:v>
                </c:pt>
                <c:pt idx="61129">
                  <c:v>398.60500000000002</c:v>
                </c:pt>
                <c:pt idx="61130">
                  <c:v>399.45800000000003</c:v>
                </c:pt>
                <c:pt idx="61131">
                  <c:v>400.30599999999993</c:v>
                </c:pt>
                <c:pt idx="61132">
                  <c:v>401.14900000000023</c:v>
                </c:pt>
                <c:pt idx="61133">
                  <c:v>401.98699999999963</c:v>
                </c:pt>
                <c:pt idx="61134">
                  <c:v>402.82100000000003</c:v>
                </c:pt>
                <c:pt idx="61135">
                  <c:v>403.6500000000002</c:v>
                </c:pt>
                <c:pt idx="61136">
                  <c:v>404.47399999999965</c:v>
                </c:pt>
                <c:pt idx="61137">
                  <c:v>405.29299999999978</c:v>
                </c:pt>
                <c:pt idx="61138">
                  <c:v>406.108</c:v>
                </c:pt>
                <c:pt idx="61139">
                  <c:v>406.91799999999978</c:v>
                </c:pt>
                <c:pt idx="61140">
                  <c:v>407.72199999999958</c:v>
                </c:pt>
                <c:pt idx="61141">
                  <c:v>408.52199999999965</c:v>
                </c:pt>
                <c:pt idx="61142">
                  <c:v>409.31700000000001</c:v>
                </c:pt>
                <c:pt idx="61143">
                  <c:v>410.10700000000008</c:v>
                </c:pt>
                <c:pt idx="61144">
                  <c:v>410.892</c:v>
                </c:pt>
                <c:pt idx="61145">
                  <c:v>411.67200000000008</c:v>
                </c:pt>
                <c:pt idx="61146">
                  <c:v>412.447</c:v>
                </c:pt>
                <c:pt idx="61147">
                  <c:v>413.21599999999978</c:v>
                </c:pt>
                <c:pt idx="61148">
                  <c:v>413.98099999999965</c:v>
                </c:pt>
                <c:pt idx="61149">
                  <c:v>414.74</c:v>
                </c:pt>
                <c:pt idx="61150">
                  <c:v>415.49499999999978</c:v>
                </c:pt>
                <c:pt idx="61151">
                  <c:v>416.24400000000026</c:v>
                </c:pt>
                <c:pt idx="61152">
                  <c:v>416.98799999999977</c:v>
                </c:pt>
                <c:pt idx="61153">
                  <c:v>417.72599999999977</c:v>
                </c:pt>
                <c:pt idx="61154">
                  <c:v>418.46</c:v>
                </c:pt>
                <c:pt idx="61155">
                  <c:v>419.18799999999999</c:v>
                </c:pt>
                <c:pt idx="61156">
                  <c:v>419.91099999999977</c:v>
                </c:pt>
                <c:pt idx="61157">
                  <c:v>420.62900000000002</c:v>
                </c:pt>
                <c:pt idx="61158">
                  <c:v>421.34100000000001</c:v>
                </c:pt>
                <c:pt idx="61159">
                  <c:v>422.048</c:v>
                </c:pt>
                <c:pt idx="61160">
                  <c:v>422.74900000000002</c:v>
                </c:pt>
                <c:pt idx="61161">
                  <c:v>423.44600000000003</c:v>
                </c:pt>
                <c:pt idx="61162">
                  <c:v>424.1359999999998</c:v>
                </c:pt>
                <c:pt idx="61163">
                  <c:v>424.822</c:v>
                </c:pt>
                <c:pt idx="61164">
                  <c:v>425.50099999999975</c:v>
                </c:pt>
                <c:pt idx="61165">
                  <c:v>426.17599999999999</c:v>
                </c:pt>
                <c:pt idx="61166">
                  <c:v>426.84500000000008</c:v>
                </c:pt>
                <c:pt idx="61167">
                  <c:v>427.50799999999975</c:v>
                </c:pt>
                <c:pt idx="61168">
                  <c:v>428.166</c:v>
                </c:pt>
                <c:pt idx="61169">
                  <c:v>428.81900000000002</c:v>
                </c:pt>
                <c:pt idx="61170">
                  <c:v>429.46599999999978</c:v>
                </c:pt>
                <c:pt idx="61171">
                  <c:v>430.10700000000008</c:v>
                </c:pt>
                <c:pt idx="61172">
                  <c:v>430.74299999999999</c:v>
                </c:pt>
                <c:pt idx="61173">
                  <c:v>431.37299999999999</c:v>
                </c:pt>
                <c:pt idx="61174">
                  <c:v>431.99699999999962</c:v>
                </c:pt>
                <c:pt idx="61175">
                  <c:v>432.61599999999999</c:v>
                </c:pt>
                <c:pt idx="61176">
                  <c:v>433.22999999999979</c:v>
                </c:pt>
                <c:pt idx="61177">
                  <c:v>433.83699999999965</c:v>
                </c:pt>
                <c:pt idx="61178">
                  <c:v>434.43899999999962</c:v>
                </c:pt>
                <c:pt idx="61179">
                  <c:v>435.03500000000003</c:v>
                </c:pt>
                <c:pt idx="61180">
                  <c:v>435.62599999999975</c:v>
                </c:pt>
                <c:pt idx="61181">
                  <c:v>436.21099999999979</c:v>
                </c:pt>
                <c:pt idx="61182">
                  <c:v>436.78999999999979</c:v>
                </c:pt>
                <c:pt idx="61183">
                  <c:v>437.36399999999975</c:v>
                </c:pt>
                <c:pt idx="61184">
                  <c:v>437.93199999999962</c:v>
                </c:pt>
                <c:pt idx="61185">
                  <c:v>438.49400000000003</c:v>
                </c:pt>
                <c:pt idx="61186">
                  <c:v>439.05</c:v>
                </c:pt>
                <c:pt idx="61187">
                  <c:v>439.601</c:v>
                </c:pt>
                <c:pt idx="61188">
                  <c:v>440.14499999999998</c:v>
                </c:pt>
                <c:pt idx="61189">
                  <c:v>440.68400000000008</c:v>
                </c:pt>
                <c:pt idx="61190">
                  <c:v>441.21799999999979</c:v>
                </c:pt>
                <c:pt idx="61191">
                  <c:v>441.745</c:v>
                </c:pt>
                <c:pt idx="61192">
                  <c:v>442.267</c:v>
                </c:pt>
                <c:pt idx="61193">
                  <c:v>442.78299999999979</c:v>
                </c:pt>
                <c:pt idx="61194">
                  <c:v>443.29299999999978</c:v>
                </c:pt>
                <c:pt idx="61195">
                  <c:v>443.79700000000003</c:v>
                </c:pt>
                <c:pt idx="61196">
                  <c:v>444.29499999999979</c:v>
                </c:pt>
                <c:pt idx="61197">
                  <c:v>444.78799999999978</c:v>
                </c:pt>
                <c:pt idx="61198">
                  <c:v>445.27499999999975</c:v>
                </c:pt>
                <c:pt idx="61199">
                  <c:v>445.75599999999974</c:v>
                </c:pt>
                <c:pt idx="61200">
                  <c:v>446.23099999999965</c:v>
                </c:pt>
                <c:pt idx="61201">
                  <c:v>446.7</c:v>
                </c:pt>
                <c:pt idx="61202">
                  <c:v>447.16399999999999</c:v>
                </c:pt>
                <c:pt idx="61203">
                  <c:v>447.62200000000001</c:v>
                </c:pt>
                <c:pt idx="61204">
                  <c:v>448.07299999999975</c:v>
                </c:pt>
                <c:pt idx="61205">
                  <c:v>448.51900000000001</c:v>
                </c:pt>
                <c:pt idx="61206">
                  <c:v>448.96</c:v>
                </c:pt>
                <c:pt idx="61207">
                  <c:v>449.39400000000001</c:v>
                </c:pt>
                <c:pt idx="61208">
                  <c:v>449.822</c:v>
                </c:pt>
                <c:pt idx="61209">
                  <c:v>450.245</c:v>
                </c:pt>
                <c:pt idx="61210">
                  <c:v>450.661</c:v>
                </c:pt>
                <c:pt idx="61211">
                  <c:v>451.072</c:v>
                </c:pt>
                <c:pt idx="61212">
                  <c:v>451.47699999999958</c:v>
                </c:pt>
                <c:pt idx="61213">
                  <c:v>451.87700000000001</c:v>
                </c:pt>
                <c:pt idx="61214">
                  <c:v>452.27</c:v>
                </c:pt>
                <c:pt idx="61215">
                  <c:v>452.65699999999993</c:v>
                </c:pt>
                <c:pt idx="61216">
                  <c:v>453.03899999999965</c:v>
                </c:pt>
                <c:pt idx="61217">
                  <c:v>453.41499999999979</c:v>
                </c:pt>
                <c:pt idx="61218">
                  <c:v>453.78500000000003</c:v>
                </c:pt>
                <c:pt idx="61219">
                  <c:v>454.14900000000023</c:v>
                </c:pt>
                <c:pt idx="61220">
                  <c:v>454.50700000000001</c:v>
                </c:pt>
                <c:pt idx="61221">
                  <c:v>454.86</c:v>
                </c:pt>
                <c:pt idx="61222">
                  <c:v>455.20599999999979</c:v>
                </c:pt>
                <c:pt idx="61223">
                  <c:v>455.54700000000008</c:v>
                </c:pt>
                <c:pt idx="61224">
                  <c:v>455.88200000000001</c:v>
                </c:pt>
                <c:pt idx="61225">
                  <c:v>456.21099999999979</c:v>
                </c:pt>
                <c:pt idx="61226">
                  <c:v>456.53500000000003</c:v>
                </c:pt>
                <c:pt idx="61227">
                  <c:v>456.85300000000001</c:v>
                </c:pt>
                <c:pt idx="61228">
                  <c:v>457.16399999999999</c:v>
                </c:pt>
                <c:pt idx="61229">
                  <c:v>457.4699999999998</c:v>
                </c:pt>
                <c:pt idx="61230">
                  <c:v>457.77099999999979</c:v>
                </c:pt>
                <c:pt idx="61231">
                  <c:v>458.065</c:v>
                </c:pt>
                <c:pt idx="61232">
                  <c:v>458.35399999999993</c:v>
                </c:pt>
                <c:pt idx="61233">
                  <c:v>458.637</c:v>
                </c:pt>
                <c:pt idx="61234">
                  <c:v>458.91399999999965</c:v>
                </c:pt>
                <c:pt idx="61235">
                  <c:v>459.18599999999975</c:v>
                </c:pt>
                <c:pt idx="61236">
                  <c:v>459.452</c:v>
                </c:pt>
                <c:pt idx="61237">
                  <c:v>459.71199999999965</c:v>
                </c:pt>
                <c:pt idx="61238">
                  <c:v>459.96599999999978</c:v>
                </c:pt>
                <c:pt idx="61239">
                  <c:v>460.21499999999975</c:v>
                </c:pt>
                <c:pt idx="61240">
                  <c:v>460.45800000000003</c:v>
                </c:pt>
                <c:pt idx="61241">
                  <c:v>460.69499999999999</c:v>
                </c:pt>
                <c:pt idx="61242">
                  <c:v>460.92699999999962</c:v>
                </c:pt>
                <c:pt idx="61243">
                  <c:v>461.15300000000002</c:v>
                </c:pt>
                <c:pt idx="61244">
                  <c:v>461.37299999999999</c:v>
                </c:pt>
                <c:pt idx="61245">
                  <c:v>461.58799999999979</c:v>
                </c:pt>
                <c:pt idx="61246">
                  <c:v>461.79700000000003</c:v>
                </c:pt>
                <c:pt idx="61247">
                  <c:v>462.00099999999975</c:v>
                </c:pt>
                <c:pt idx="61248">
                  <c:v>462.19900000000001</c:v>
                </c:pt>
                <c:pt idx="61249">
                  <c:v>462.39099999999979</c:v>
                </c:pt>
                <c:pt idx="61250">
                  <c:v>462.57799999999975</c:v>
                </c:pt>
                <c:pt idx="61251">
                  <c:v>462.75900000000001</c:v>
                </c:pt>
                <c:pt idx="61252">
                  <c:v>462.93499999999977</c:v>
                </c:pt>
                <c:pt idx="61253">
                  <c:v>463.10500000000002</c:v>
                </c:pt>
                <c:pt idx="61254">
                  <c:v>463.27</c:v>
                </c:pt>
                <c:pt idx="61255">
                  <c:v>463.42899999999958</c:v>
                </c:pt>
                <c:pt idx="61256">
                  <c:v>463.58300000000003</c:v>
                </c:pt>
                <c:pt idx="61257">
                  <c:v>463.73099999999965</c:v>
                </c:pt>
                <c:pt idx="61258">
                  <c:v>463.87400000000002</c:v>
                </c:pt>
                <c:pt idx="61259">
                  <c:v>464.0109999999998</c:v>
                </c:pt>
                <c:pt idx="61260">
                  <c:v>464.14299999999997</c:v>
                </c:pt>
                <c:pt idx="61261">
                  <c:v>464.27</c:v>
                </c:pt>
                <c:pt idx="61262">
                  <c:v>464.39099999999979</c:v>
                </c:pt>
                <c:pt idx="61263">
                  <c:v>464.50700000000001</c:v>
                </c:pt>
                <c:pt idx="61264">
                  <c:v>464.61700000000002</c:v>
                </c:pt>
                <c:pt idx="61265">
                  <c:v>464.72199999999958</c:v>
                </c:pt>
                <c:pt idx="61266">
                  <c:v>464.822</c:v>
                </c:pt>
                <c:pt idx="61267">
                  <c:v>464.91699999999958</c:v>
                </c:pt>
                <c:pt idx="61268">
                  <c:v>465.00599999999974</c:v>
                </c:pt>
                <c:pt idx="61269">
                  <c:v>465.09</c:v>
                </c:pt>
                <c:pt idx="61270">
                  <c:v>465.16899999999993</c:v>
                </c:pt>
                <c:pt idx="61271">
                  <c:v>465.24299999999999</c:v>
                </c:pt>
                <c:pt idx="61272">
                  <c:v>465.31099999999975</c:v>
                </c:pt>
                <c:pt idx="61273">
                  <c:v>465.37400000000002</c:v>
                </c:pt>
                <c:pt idx="61274">
                  <c:v>465.43199999999962</c:v>
                </c:pt>
                <c:pt idx="61275">
                  <c:v>465.48499999999979</c:v>
                </c:pt>
                <c:pt idx="61276">
                  <c:v>465.53299999999979</c:v>
                </c:pt>
                <c:pt idx="61277">
                  <c:v>465.57499999999999</c:v>
                </c:pt>
                <c:pt idx="61278">
                  <c:v>465.613</c:v>
                </c:pt>
                <c:pt idx="61279">
                  <c:v>465.64499999999998</c:v>
                </c:pt>
                <c:pt idx="61280">
                  <c:v>465.673</c:v>
                </c:pt>
                <c:pt idx="61281">
                  <c:v>465.69499999999999</c:v>
                </c:pt>
                <c:pt idx="61282">
                  <c:v>465.71299999999979</c:v>
                </c:pt>
                <c:pt idx="61283">
                  <c:v>465.7249999999998</c:v>
                </c:pt>
                <c:pt idx="61284">
                  <c:v>465.73200000000003</c:v>
                </c:pt>
                <c:pt idx="61285">
                  <c:v>465.73499999999979</c:v>
                </c:pt>
                <c:pt idx="61286">
                  <c:v>465.73200000000003</c:v>
                </c:pt>
                <c:pt idx="61287">
                  <c:v>465.7249999999998</c:v>
                </c:pt>
                <c:pt idx="61288">
                  <c:v>465.71299999999979</c:v>
                </c:pt>
                <c:pt idx="61289">
                  <c:v>465.69600000000003</c:v>
                </c:pt>
                <c:pt idx="61290">
                  <c:v>465.67399999999975</c:v>
                </c:pt>
                <c:pt idx="61291">
                  <c:v>465.64699999999999</c:v>
                </c:pt>
                <c:pt idx="61292">
                  <c:v>465.61599999999999</c:v>
                </c:pt>
                <c:pt idx="61293">
                  <c:v>465.58</c:v>
                </c:pt>
                <c:pt idx="61294">
                  <c:v>465.53899999999965</c:v>
                </c:pt>
                <c:pt idx="61295">
                  <c:v>465.49299999999965</c:v>
                </c:pt>
                <c:pt idx="61296">
                  <c:v>465.44299999999993</c:v>
                </c:pt>
                <c:pt idx="61297">
                  <c:v>465.38799999999975</c:v>
                </c:pt>
                <c:pt idx="61298">
                  <c:v>465.32799999999975</c:v>
                </c:pt>
                <c:pt idx="61299">
                  <c:v>465.26400000000001</c:v>
                </c:pt>
                <c:pt idx="61300">
                  <c:v>465.19499999999999</c:v>
                </c:pt>
                <c:pt idx="61301">
                  <c:v>465.12099999999975</c:v>
                </c:pt>
                <c:pt idx="61302">
                  <c:v>465.04300000000001</c:v>
                </c:pt>
                <c:pt idx="61303">
                  <c:v>464.96</c:v>
                </c:pt>
                <c:pt idx="61304">
                  <c:v>464.87299999999999</c:v>
                </c:pt>
                <c:pt idx="61305">
                  <c:v>464.78099999999978</c:v>
                </c:pt>
                <c:pt idx="61306">
                  <c:v>464.685</c:v>
                </c:pt>
                <c:pt idx="61307">
                  <c:v>464.58499999999975</c:v>
                </c:pt>
                <c:pt idx="61308">
                  <c:v>464.47999999999979</c:v>
                </c:pt>
                <c:pt idx="61309">
                  <c:v>464.37099999999975</c:v>
                </c:pt>
                <c:pt idx="61310">
                  <c:v>464.25700000000001</c:v>
                </c:pt>
                <c:pt idx="61311">
                  <c:v>464.13900000000001</c:v>
                </c:pt>
                <c:pt idx="61312">
                  <c:v>464.01599999999979</c:v>
                </c:pt>
                <c:pt idx="61313">
                  <c:v>463.89</c:v>
                </c:pt>
                <c:pt idx="61314">
                  <c:v>463.75900000000001</c:v>
                </c:pt>
                <c:pt idx="61315">
                  <c:v>463.62299999999999</c:v>
                </c:pt>
                <c:pt idx="61316">
                  <c:v>463.48399999999958</c:v>
                </c:pt>
                <c:pt idx="61317">
                  <c:v>463.3400000000002</c:v>
                </c:pt>
                <c:pt idx="61318">
                  <c:v>463.19200000000001</c:v>
                </c:pt>
                <c:pt idx="61319">
                  <c:v>463.041</c:v>
                </c:pt>
                <c:pt idx="61320">
                  <c:v>462.88400000000001</c:v>
                </c:pt>
                <c:pt idx="61321">
                  <c:v>462.72399999999965</c:v>
                </c:pt>
                <c:pt idx="61322">
                  <c:v>462.56</c:v>
                </c:pt>
                <c:pt idx="61323">
                  <c:v>462.392</c:v>
                </c:pt>
                <c:pt idx="61324">
                  <c:v>462.21899999999965</c:v>
                </c:pt>
                <c:pt idx="61325">
                  <c:v>462.04300000000001</c:v>
                </c:pt>
                <c:pt idx="61326">
                  <c:v>461.863</c:v>
                </c:pt>
                <c:pt idx="61327">
                  <c:v>461.678</c:v>
                </c:pt>
                <c:pt idx="61328">
                  <c:v>461.48999999999978</c:v>
                </c:pt>
                <c:pt idx="61329">
                  <c:v>461.29799999999977</c:v>
                </c:pt>
                <c:pt idx="61330">
                  <c:v>461.10199999999975</c:v>
                </c:pt>
                <c:pt idx="61331">
                  <c:v>460.90199999999965</c:v>
                </c:pt>
                <c:pt idx="61332">
                  <c:v>460.69799999999975</c:v>
                </c:pt>
                <c:pt idx="61333">
                  <c:v>460.49099999999964</c:v>
                </c:pt>
                <c:pt idx="61334">
                  <c:v>460.279</c:v>
                </c:pt>
                <c:pt idx="61335">
                  <c:v>460.06400000000002</c:v>
                </c:pt>
                <c:pt idx="61336">
                  <c:v>459.84500000000008</c:v>
                </c:pt>
                <c:pt idx="61337">
                  <c:v>459.62299999999999</c:v>
                </c:pt>
                <c:pt idx="61338">
                  <c:v>459.39699999999965</c:v>
                </c:pt>
                <c:pt idx="61339">
                  <c:v>459.16699999999975</c:v>
                </c:pt>
                <c:pt idx="61340">
                  <c:v>458.93299999999965</c:v>
                </c:pt>
                <c:pt idx="61341">
                  <c:v>458.69600000000003</c:v>
                </c:pt>
                <c:pt idx="61342">
                  <c:v>458.45499999999993</c:v>
                </c:pt>
                <c:pt idx="61343">
                  <c:v>458.21099999999979</c:v>
                </c:pt>
                <c:pt idx="61344">
                  <c:v>457.96299999999979</c:v>
                </c:pt>
                <c:pt idx="61345">
                  <c:v>457.71199999999965</c:v>
                </c:pt>
                <c:pt idx="61346">
                  <c:v>457.45699999999965</c:v>
                </c:pt>
                <c:pt idx="61347">
                  <c:v>457.19900000000001</c:v>
                </c:pt>
                <c:pt idx="61348">
                  <c:v>456.93699999999961</c:v>
                </c:pt>
                <c:pt idx="61349">
                  <c:v>456.67099999999999</c:v>
                </c:pt>
                <c:pt idx="61350">
                  <c:v>456.40299999999979</c:v>
                </c:pt>
                <c:pt idx="61351">
                  <c:v>456.13099999999974</c:v>
                </c:pt>
                <c:pt idx="61352">
                  <c:v>455.85500000000002</c:v>
                </c:pt>
                <c:pt idx="61353">
                  <c:v>455.577</c:v>
                </c:pt>
                <c:pt idx="61354">
                  <c:v>455.29399999999958</c:v>
                </c:pt>
                <c:pt idx="61355">
                  <c:v>455.00900000000001</c:v>
                </c:pt>
                <c:pt idx="61356">
                  <c:v>454.7199999999998</c:v>
                </c:pt>
                <c:pt idx="61357">
                  <c:v>454.42899999999958</c:v>
                </c:pt>
                <c:pt idx="61358">
                  <c:v>454.13299999999975</c:v>
                </c:pt>
                <c:pt idx="61359">
                  <c:v>453.83499999999975</c:v>
                </c:pt>
                <c:pt idx="61360">
                  <c:v>453.53399999999965</c:v>
                </c:pt>
                <c:pt idx="61361">
                  <c:v>453.22899999999959</c:v>
                </c:pt>
                <c:pt idx="61362">
                  <c:v>452.92099999999965</c:v>
                </c:pt>
                <c:pt idx="61363">
                  <c:v>452.61</c:v>
                </c:pt>
                <c:pt idx="61364">
                  <c:v>452.29599999999965</c:v>
                </c:pt>
                <c:pt idx="61365">
                  <c:v>451.97899999999959</c:v>
                </c:pt>
                <c:pt idx="61366">
                  <c:v>451.65899999999999</c:v>
                </c:pt>
                <c:pt idx="61367">
                  <c:v>451.33599999999979</c:v>
                </c:pt>
                <c:pt idx="61368">
                  <c:v>451.01</c:v>
                </c:pt>
                <c:pt idx="61369">
                  <c:v>450.68099999999993</c:v>
                </c:pt>
                <c:pt idx="61370">
                  <c:v>450.34899999999999</c:v>
                </c:pt>
                <c:pt idx="61371">
                  <c:v>450.01299999999975</c:v>
                </c:pt>
                <c:pt idx="61372">
                  <c:v>449.67599999999999</c:v>
                </c:pt>
                <c:pt idx="61373">
                  <c:v>449.33499999999975</c:v>
                </c:pt>
                <c:pt idx="61374">
                  <c:v>448.99099999999964</c:v>
                </c:pt>
                <c:pt idx="61375">
                  <c:v>448.64400000000023</c:v>
                </c:pt>
                <c:pt idx="61376">
                  <c:v>448.29499999999979</c:v>
                </c:pt>
                <c:pt idx="61377">
                  <c:v>447.94200000000001</c:v>
                </c:pt>
                <c:pt idx="61378">
                  <c:v>447.58699999999965</c:v>
                </c:pt>
                <c:pt idx="61379">
                  <c:v>447.22899999999959</c:v>
                </c:pt>
                <c:pt idx="61380">
                  <c:v>446.86799999999999</c:v>
                </c:pt>
                <c:pt idx="61381">
                  <c:v>446.505</c:v>
                </c:pt>
                <c:pt idx="61382">
                  <c:v>446.13900000000001</c:v>
                </c:pt>
                <c:pt idx="61383">
                  <c:v>445.77</c:v>
                </c:pt>
                <c:pt idx="61384">
                  <c:v>445.3979999999998</c:v>
                </c:pt>
                <c:pt idx="61385">
                  <c:v>445.024</c:v>
                </c:pt>
                <c:pt idx="61386">
                  <c:v>444.64699999999999</c:v>
                </c:pt>
                <c:pt idx="61387">
                  <c:v>444.26799999999974</c:v>
                </c:pt>
                <c:pt idx="61388">
                  <c:v>443.88499999999999</c:v>
                </c:pt>
                <c:pt idx="61389">
                  <c:v>443.50099999999975</c:v>
                </c:pt>
                <c:pt idx="61390">
                  <c:v>443.113</c:v>
                </c:pt>
                <c:pt idx="61391">
                  <c:v>442.72299999999979</c:v>
                </c:pt>
                <c:pt idx="61392">
                  <c:v>442.33099999999979</c:v>
                </c:pt>
                <c:pt idx="61393">
                  <c:v>441.93599999999958</c:v>
                </c:pt>
                <c:pt idx="61394">
                  <c:v>441.53799999999978</c:v>
                </c:pt>
                <c:pt idx="61395">
                  <c:v>441.13799999999975</c:v>
                </c:pt>
                <c:pt idx="61396">
                  <c:v>440.73499999999979</c:v>
                </c:pt>
                <c:pt idx="61397">
                  <c:v>440.33099999999979</c:v>
                </c:pt>
                <c:pt idx="61398">
                  <c:v>439.92299999999977</c:v>
                </c:pt>
                <c:pt idx="61399">
                  <c:v>439.51299999999975</c:v>
                </c:pt>
                <c:pt idx="61400">
                  <c:v>439.101</c:v>
                </c:pt>
                <c:pt idx="61401">
                  <c:v>438.68599999999975</c:v>
                </c:pt>
                <c:pt idx="61402">
                  <c:v>438.26900000000001</c:v>
                </c:pt>
                <c:pt idx="61403">
                  <c:v>437.84899999999999</c:v>
                </c:pt>
                <c:pt idx="61404">
                  <c:v>437.42699999999962</c:v>
                </c:pt>
                <c:pt idx="61405">
                  <c:v>437.00299999999999</c:v>
                </c:pt>
                <c:pt idx="61406">
                  <c:v>436.57599999999979</c:v>
                </c:pt>
                <c:pt idx="61407">
                  <c:v>436.14800000000002</c:v>
                </c:pt>
                <c:pt idx="61408">
                  <c:v>435.71599999999978</c:v>
                </c:pt>
                <c:pt idx="61409">
                  <c:v>435.28299999999979</c:v>
                </c:pt>
                <c:pt idx="61410">
                  <c:v>434.84699999999975</c:v>
                </c:pt>
                <c:pt idx="61411">
                  <c:v>434.40899999999965</c:v>
                </c:pt>
                <c:pt idx="61412">
                  <c:v>433.96799999999979</c:v>
                </c:pt>
                <c:pt idx="61413">
                  <c:v>433.52599999999978</c:v>
                </c:pt>
                <c:pt idx="61414">
                  <c:v>433.08099999999979</c:v>
                </c:pt>
                <c:pt idx="61415">
                  <c:v>432.63400000000001</c:v>
                </c:pt>
                <c:pt idx="61416">
                  <c:v>432.185</c:v>
                </c:pt>
                <c:pt idx="61417">
                  <c:v>431.73299999999978</c:v>
                </c:pt>
                <c:pt idx="61418">
                  <c:v>431.279</c:v>
                </c:pt>
                <c:pt idx="61419">
                  <c:v>430.82400000000001</c:v>
                </c:pt>
                <c:pt idx="61420">
                  <c:v>430.36599999999999</c:v>
                </c:pt>
                <c:pt idx="61421">
                  <c:v>429.90599999999978</c:v>
                </c:pt>
                <c:pt idx="61422">
                  <c:v>429.44299999999993</c:v>
                </c:pt>
                <c:pt idx="61423">
                  <c:v>428.97899999999959</c:v>
                </c:pt>
                <c:pt idx="61424">
                  <c:v>428.512</c:v>
                </c:pt>
                <c:pt idx="61425">
                  <c:v>428.04399999999993</c:v>
                </c:pt>
                <c:pt idx="61426">
                  <c:v>427.57299999999975</c:v>
                </c:pt>
                <c:pt idx="61427">
                  <c:v>427.1</c:v>
                </c:pt>
                <c:pt idx="61428">
                  <c:v>426.625</c:v>
                </c:pt>
                <c:pt idx="61429">
                  <c:v>426.14800000000002</c:v>
                </c:pt>
                <c:pt idx="61430">
                  <c:v>425.66899999999993</c:v>
                </c:pt>
                <c:pt idx="61431">
                  <c:v>425.18799999999999</c:v>
                </c:pt>
                <c:pt idx="61432">
                  <c:v>424.70499999999993</c:v>
                </c:pt>
                <c:pt idx="61433">
                  <c:v>424.2199999999998</c:v>
                </c:pt>
                <c:pt idx="61434">
                  <c:v>423.73299999999978</c:v>
                </c:pt>
                <c:pt idx="61435">
                  <c:v>423.24400000000026</c:v>
                </c:pt>
                <c:pt idx="61436">
                  <c:v>422.75299999999999</c:v>
                </c:pt>
                <c:pt idx="61437">
                  <c:v>422.26</c:v>
                </c:pt>
                <c:pt idx="61438">
                  <c:v>421.76400000000001</c:v>
                </c:pt>
                <c:pt idx="61439">
                  <c:v>421.267</c:v>
                </c:pt>
                <c:pt idx="61440">
                  <c:v>420.76799999999974</c:v>
                </c:pt>
                <c:pt idx="61441">
                  <c:v>420.267</c:v>
                </c:pt>
                <c:pt idx="61442">
                  <c:v>419.76400000000001</c:v>
                </c:pt>
                <c:pt idx="61443">
                  <c:v>419.25900000000001</c:v>
                </c:pt>
                <c:pt idx="61444">
                  <c:v>418.75200000000001</c:v>
                </c:pt>
                <c:pt idx="61445">
                  <c:v>418.24299999999999</c:v>
                </c:pt>
                <c:pt idx="61446">
                  <c:v>417.73200000000003</c:v>
                </c:pt>
                <c:pt idx="61447">
                  <c:v>417.2199999999998</c:v>
                </c:pt>
                <c:pt idx="61448">
                  <c:v>416.70499999999993</c:v>
                </c:pt>
                <c:pt idx="61449">
                  <c:v>416.18799999999999</c:v>
                </c:pt>
                <c:pt idx="61450">
                  <c:v>415.67</c:v>
                </c:pt>
                <c:pt idx="61451">
                  <c:v>415.1500000000002</c:v>
                </c:pt>
                <c:pt idx="61452">
                  <c:v>414.62700000000001</c:v>
                </c:pt>
                <c:pt idx="61453">
                  <c:v>414.10300000000001</c:v>
                </c:pt>
                <c:pt idx="61454">
                  <c:v>413.577</c:v>
                </c:pt>
                <c:pt idx="61455">
                  <c:v>413.04899999999975</c:v>
                </c:pt>
                <c:pt idx="61456">
                  <c:v>412.51900000000001</c:v>
                </c:pt>
                <c:pt idx="61457">
                  <c:v>411.98799999999977</c:v>
                </c:pt>
                <c:pt idx="61458">
                  <c:v>411.45400000000001</c:v>
                </c:pt>
                <c:pt idx="61459">
                  <c:v>410.91899999999958</c:v>
                </c:pt>
                <c:pt idx="61460">
                  <c:v>410.38200000000001</c:v>
                </c:pt>
                <c:pt idx="61461">
                  <c:v>409.84300000000002</c:v>
                </c:pt>
                <c:pt idx="61462">
                  <c:v>409.30200000000002</c:v>
                </c:pt>
                <c:pt idx="61463">
                  <c:v>408.75900000000001</c:v>
                </c:pt>
                <c:pt idx="61464">
                  <c:v>408.214</c:v>
                </c:pt>
                <c:pt idx="61465">
                  <c:v>407.66800000000001</c:v>
                </c:pt>
                <c:pt idx="61466">
                  <c:v>407.12</c:v>
                </c:pt>
                <c:pt idx="61467">
                  <c:v>406.57</c:v>
                </c:pt>
                <c:pt idx="61468">
                  <c:v>406.01799999999974</c:v>
                </c:pt>
                <c:pt idx="61469">
                  <c:v>405.464</c:v>
                </c:pt>
                <c:pt idx="61470">
                  <c:v>404.90799999999979</c:v>
                </c:pt>
                <c:pt idx="61471">
                  <c:v>404.351</c:v>
                </c:pt>
                <c:pt idx="61472">
                  <c:v>403.79199999999958</c:v>
                </c:pt>
                <c:pt idx="61473">
                  <c:v>403.23099999999965</c:v>
                </c:pt>
                <c:pt idx="61474">
                  <c:v>402.66800000000001</c:v>
                </c:pt>
                <c:pt idx="61475">
                  <c:v>402.10399999999993</c:v>
                </c:pt>
                <c:pt idx="61476">
                  <c:v>401.53699999999958</c:v>
                </c:pt>
                <c:pt idx="61477">
                  <c:v>400.96899999999965</c:v>
                </c:pt>
                <c:pt idx="61478">
                  <c:v>400.399</c:v>
                </c:pt>
                <c:pt idx="61479">
                  <c:v>399.82799999999975</c:v>
                </c:pt>
                <c:pt idx="61480">
                  <c:v>399.25400000000002</c:v>
                </c:pt>
                <c:pt idx="61481">
                  <c:v>398.67899999999975</c:v>
                </c:pt>
                <c:pt idx="61482">
                  <c:v>398.10199999999975</c:v>
                </c:pt>
                <c:pt idx="61483">
                  <c:v>397.5229999999998</c:v>
                </c:pt>
                <c:pt idx="61484">
                  <c:v>396.94299999999993</c:v>
                </c:pt>
                <c:pt idx="61485">
                  <c:v>396.36</c:v>
                </c:pt>
                <c:pt idx="61486">
                  <c:v>395.77599999999978</c:v>
                </c:pt>
                <c:pt idx="61487">
                  <c:v>395.19</c:v>
                </c:pt>
                <c:pt idx="61488">
                  <c:v>394.60300000000001</c:v>
                </c:pt>
                <c:pt idx="61489">
                  <c:v>394.01299999999975</c:v>
                </c:pt>
                <c:pt idx="61490">
                  <c:v>393.42200000000003</c:v>
                </c:pt>
                <c:pt idx="61491">
                  <c:v>392.82900000000001</c:v>
                </c:pt>
                <c:pt idx="61492">
                  <c:v>392.23499999999979</c:v>
                </c:pt>
                <c:pt idx="61493">
                  <c:v>391.63799999999975</c:v>
                </c:pt>
                <c:pt idx="61494">
                  <c:v>391.04</c:v>
                </c:pt>
                <c:pt idx="61495">
                  <c:v>390.44099999999975</c:v>
                </c:pt>
                <c:pt idx="61496">
                  <c:v>389.839</c:v>
                </c:pt>
                <c:pt idx="61497">
                  <c:v>389.23599999999965</c:v>
                </c:pt>
                <c:pt idx="61498">
                  <c:v>388.63099999999974</c:v>
                </c:pt>
                <c:pt idx="61499">
                  <c:v>388.024</c:v>
                </c:pt>
                <c:pt idx="61500">
                  <c:v>387.41599999999966</c:v>
                </c:pt>
                <c:pt idx="61501">
                  <c:v>386.80599999999993</c:v>
                </c:pt>
                <c:pt idx="61502">
                  <c:v>386.19400000000002</c:v>
                </c:pt>
                <c:pt idx="61503">
                  <c:v>385.58</c:v>
                </c:pt>
                <c:pt idx="61504">
                  <c:v>384.96499999999975</c:v>
                </c:pt>
                <c:pt idx="61505">
                  <c:v>384.34800000000001</c:v>
                </c:pt>
                <c:pt idx="61506">
                  <c:v>383.72899999999959</c:v>
                </c:pt>
                <c:pt idx="61507">
                  <c:v>383.10899999999975</c:v>
                </c:pt>
                <c:pt idx="61508">
                  <c:v>382.48699999999963</c:v>
                </c:pt>
                <c:pt idx="61509">
                  <c:v>381.863</c:v>
                </c:pt>
                <c:pt idx="61510">
                  <c:v>381.23699999999963</c:v>
                </c:pt>
                <c:pt idx="61511">
                  <c:v>380.61</c:v>
                </c:pt>
                <c:pt idx="61512">
                  <c:v>379.98200000000003</c:v>
                </c:pt>
                <c:pt idx="61513">
                  <c:v>379.351</c:v>
                </c:pt>
                <c:pt idx="61514">
                  <c:v>378.71899999999965</c:v>
                </c:pt>
                <c:pt idx="61515">
                  <c:v>378.08499999999975</c:v>
                </c:pt>
                <c:pt idx="61516">
                  <c:v>377.45</c:v>
                </c:pt>
                <c:pt idx="61517">
                  <c:v>376.81200000000001</c:v>
                </c:pt>
                <c:pt idx="61518">
                  <c:v>376.17399999999975</c:v>
                </c:pt>
                <c:pt idx="61519">
                  <c:v>375.53299999999979</c:v>
                </c:pt>
                <c:pt idx="61520">
                  <c:v>374.89099999999979</c:v>
                </c:pt>
                <c:pt idx="61521">
                  <c:v>374.24700000000001</c:v>
                </c:pt>
                <c:pt idx="61522">
                  <c:v>373.60199999999975</c:v>
                </c:pt>
                <c:pt idx="61523">
                  <c:v>372.95499999999993</c:v>
                </c:pt>
                <c:pt idx="61524">
                  <c:v>372.30700000000002</c:v>
                </c:pt>
                <c:pt idx="61525">
                  <c:v>371.65600000000001</c:v>
                </c:pt>
                <c:pt idx="61526">
                  <c:v>371.00400000000002</c:v>
                </c:pt>
                <c:pt idx="61527">
                  <c:v>370.351</c:v>
                </c:pt>
                <c:pt idx="61528">
                  <c:v>369.69600000000003</c:v>
                </c:pt>
                <c:pt idx="61529">
                  <c:v>369.03899999999965</c:v>
                </c:pt>
                <c:pt idx="61530">
                  <c:v>368.38099999999974</c:v>
                </c:pt>
                <c:pt idx="61531">
                  <c:v>367.72099999999978</c:v>
                </c:pt>
                <c:pt idx="61532">
                  <c:v>367.06</c:v>
                </c:pt>
                <c:pt idx="61533">
                  <c:v>366.39699999999965</c:v>
                </c:pt>
                <c:pt idx="61534">
                  <c:v>365.73299999999978</c:v>
                </c:pt>
                <c:pt idx="61535">
                  <c:v>365.06700000000001</c:v>
                </c:pt>
                <c:pt idx="61536">
                  <c:v>364.399</c:v>
                </c:pt>
                <c:pt idx="61537">
                  <c:v>363.72999999999979</c:v>
                </c:pt>
                <c:pt idx="61538">
                  <c:v>363.05900000000008</c:v>
                </c:pt>
                <c:pt idx="61539">
                  <c:v>362.387</c:v>
                </c:pt>
                <c:pt idx="61540">
                  <c:v>361.714</c:v>
                </c:pt>
                <c:pt idx="61541">
                  <c:v>361.03899999999965</c:v>
                </c:pt>
                <c:pt idx="61542">
                  <c:v>360.36200000000002</c:v>
                </c:pt>
                <c:pt idx="61543">
                  <c:v>359.68400000000008</c:v>
                </c:pt>
                <c:pt idx="61544">
                  <c:v>359.00400000000002</c:v>
                </c:pt>
                <c:pt idx="61545">
                  <c:v>358.32299999999975</c:v>
                </c:pt>
                <c:pt idx="61546">
                  <c:v>357.64100000000002</c:v>
                </c:pt>
                <c:pt idx="61547">
                  <c:v>356.95699999999965</c:v>
                </c:pt>
                <c:pt idx="61548">
                  <c:v>356.27099999999979</c:v>
                </c:pt>
                <c:pt idx="61549">
                  <c:v>355.58499999999975</c:v>
                </c:pt>
                <c:pt idx="61550">
                  <c:v>354.89599999999979</c:v>
                </c:pt>
                <c:pt idx="61551">
                  <c:v>354.20699999999965</c:v>
                </c:pt>
                <c:pt idx="61552">
                  <c:v>353.51599999999979</c:v>
                </c:pt>
                <c:pt idx="61553">
                  <c:v>352.82299999999975</c:v>
                </c:pt>
                <c:pt idx="61554">
                  <c:v>352.13</c:v>
                </c:pt>
                <c:pt idx="61555">
                  <c:v>351.43499999999977</c:v>
                </c:pt>
                <c:pt idx="61556">
                  <c:v>350.73799999999977</c:v>
                </c:pt>
                <c:pt idx="61557">
                  <c:v>350.041</c:v>
                </c:pt>
                <c:pt idx="61558">
                  <c:v>349.34199999999993</c:v>
                </c:pt>
                <c:pt idx="61559">
                  <c:v>348.64100000000002</c:v>
                </c:pt>
                <c:pt idx="61560">
                  <c:v>347.94</c:v>
                </c:pt>
                <c:pt idx="61561">
                  <c:v>347.23699999999963</c:v>
                </c:pt>
                <c:pt idx="61562">
                  <c:v>346.53299999999979</c:v>
                </c:pt>
                <c:pt idx="61563">
                  <c:v>345.82799999999975</c:v>
                </c:pt>
                <c:pt idx="61564">
                  <c:v>345.12099999999975</c:v>
                </c:pt>
                <c:pt idx="61565">
                  <c:v>344.41299999999978</c:v>
                </c:pt>
                <c:pt idx="61566">
                  <c:v>343.70400000000001</c:v>
                </c:pt>
                <c:pt idx="61567">
                  <c:v>342.99400000000003</c:v>
                </c:pt>
                <c:pt idx="61568">
                  <c:v>342.28299999999979</c:v>
                </c:pt>
                <c:pt idx="61569">
                  <c:v>341.57</c:v>
                </c:pt>
                <c:pt idx="61570">
                  <c:v>340.85700000000008</c:v>
                </c:pt>
                <c:pt idx="61571">
                  <c:v>340.14200000000022</c:v>
                </c:pt>
                <c:pt idx="61572">
                  <c:v>339.42699999999962</c:v>
                </c:pt>
                <c:pt idx="61573">
                  <c:v>338.71</c:v>
                </c:pt>
                <c:pt idx="61574">
                  <c:v>337.99199999999962</c:v>
                </c:pt>
                <c:pt idx="61575">
                  <c:v>337.2729999999998</c:v>
                </c:pt>
                <c:pt idx="61576">
                  <c:v>336.553</c:v>
                </c:pt>
                <c:pt idx="61577">
                  <c:v>335.83199999999965</c:v>
                </c:pt>
                <c:pt idx="61578">
                  <c:v>335.11</c:v>
                </c:pt>
                <c:pt idx="61579">
                  <c:v>334.38799999999975</c:v>
                </c:pt>
                <c:pt idx="61580">
                  <c:v>333.66399999999999</c:v>
                </c:pt>
                <c:pt idx="61581">
                  <c:v>332.93899999999962</c:v>
                </c:pt>
                <c:pt idx="61582">
                  <c:v>332.214</c:v>
                </c:pt>
                <c:pt idx="61583">
                  <c:v>331.48699999999963</c:v>
                </c:pt>
                <c:pt idx="61584">
                  <c:v>330.76</c:v>
                </c:pt>
                <c:pt idx="61585">
                  <c:v>330.03199999999958</c:v>
                </c:pt>
                <c:pt idx="61586">
                  <c:v>329.303</c:v>
                </c:pt>
                <c:pt idx="61587">
                  <c:v>328.57400000000001</c:v>
                </c:pt>
                <c:pt idx="61588">
                  <c:v>327.84300000000002</c:v>
                </c:pt>
                <c:pt idx="61589">
                  <c:v>327.11200000000002</c:v>
                </c:pt>
                <c:pt idx="61590">
                  <c:v>326.38</c:v>
                </c:pt>
                <c:pt idx="61591">
                  <c:v>325.64800000000002</c:v>
                </c:pt>
                <c:pt idx="61592">
                  <c:v>324.91499999999979</c:v>
                </c:pt>
                <c:pt idx="61593">
                  <c:v>324.18099999999993</c:v>
                </c:pt>
                <c:pt idx="61594">
                  <c:v>323.447</c:v>
                </c:pt>
                <c:pt idx="61595">
                  <c:v>322.71199999999965</c:v>
                </c:pt>
                <c:pt idx="61596">
                  <c:v>321.97599999999977</c:v>
                </c:pt>
                <c:pt idx="61597">
                  <c:v>321.24</c:v>
                </c:pt>
                <c:pt idx="61598">
                  <c:v>320.50400000000002</c:v>
                </c:pt>
                <c:pt idx="61599">
                  <c:v>319.767</c:v>
                </c:pt>
                <c:pt idx="61600">
                  <c:v>319.02999999999975</c:v>
                </c:pt>
                <c:pt idx="61601">
                  <c:v>318.29199999999958</c:v>
                </c:pt>
                <c:pt idx="61602">
                  <c:v>317.553</c:v>
                </c:pt>
                <c:pt idx="61603">
                  <c:v>316.815</c:v>
                </c:pt>
                <c:pt idx="61604">
                  <c:v>316.07599999999979</c:v>
                </c:pt>
                <c:pt idx="61605">
                  <c:v>315.33699999999965</c:v>
                </c:pt>
                <c:pt idx="61606">
                  <c:v>314.59799999999979</c:v>
                </c:pt>
                <c:pt idx="61607">
                  <c:v>313.858</c:v>
                </c:pt>
                <c:pt idx="61608">
                  <c:v>313.11799999999999</c:v>
                </c:pt>
                <c:pt idx="61609">
                  <c:v>312.37799999999999</c:v>
                </c:pt>
                <c:pt idx="61610">
                  <c:v>311.63799999999975</c:v>
                </c:pt>
                <c:pt idx="61611">
                  <c:v>310.8979999999998</c:v>
                </c:pt>
                <c:pt idx="61612">
                  <c:v>310.15800000000002</c:v>
                </c:pt>
                <c:pt idx="61613">
                  <c:v>309.41699999999958</c:v>
                </c:pt>
                <c:pt idx="61614">
                  <c:v>308.67700000000002</c:v>
                </c:pt>
                <c:pt idx="61615">
                  <c:v>307.93699999999961</c:v>
                </c:pt>
                <c:pt idx="61616">
                  <c:v>307.197</c:v>
                </c:pt>
                <c:pt idx="61617">
                  <c:v>306.45599999999979</c:v>
                </c:pt>
                <c:pt idx="61618">
                  <c:v>305.71599999999978</c:v>
                </c:pt>
                <c:pt idx="61619">
                  <c:v>304.97599999999977</c:v>
                </c:pt>
                <c:pt idx="61620">
                  <c:v>304.23699999999963</c:v>
                </c:pt>
                <c:pt idx="61621">
                  <c:v>303.49699999999962</c:v>
                </c:pt>
                <c:pt idx="61622">
                  <c:v>302.75799999999975</c:v>
                </c:pt>
                <c:pt idx="61623">
                  <c:v>302.02</c:v>
                </c:pt>
                <c:pt idx="61624">
                  <c:v>301.28099999999978</c:v>
                </c:pt>
                <c:pt idx="61625">
                  <c:v>300.54300000000001</c:v>
                </c:pt>
                <c:pt idx="61626">
                  <c:v>299.80599999999993</c:v>
                </c:pt>
                <c:pt idx="61627">
                  <c:v>299.06799999999993</c:v>
                </c:pt>
                <c:pt idx="61628">
                  <c:v>298.33199999999965</c:v>
                </c:pt>
                <c:pt idx="61629">
                  <c:v>297.59599999999978</c:v>
                </c:pt>
                <c:pt idx="61630">
                  <c:v>296.86</c:v>
                </c:pt>
                <c:pt idx="61631">
                  <c:v>296.125</c:v>
                </c:pt>
                <c:pt idx="61632">
                  <c:v>295.39099999999979</c:v>
                </c:pt>
                <c:pt idx="61633">
                  <c:v>294.65699999999993</c:v>
                </c:pt>
                <c:pt idx="61634">
                  <c:v>293.92399999999958</c:v>
                </c:pt>
                <c:pt idx="61635">
                  <c:v>293.19200000000001</c:v>
                </c:pt>
                <c:pt idx="61636">
                  <c:v>292.46099999999979</c:v>
                </c:pt>
                <c:pt idx="61637">
                  <c:v>291.73099999999965</c:v>
                </c:pt>
                <c:pt idx="61638">
                  <c:v>291.00099999999975</c:v>
                </c:pt>
                <c:pt idx="61639">
                  <c:v>290.2729999999998</c:v>
                </c:pt>
                <c:pt idx="61640">
                  <c:v>289.54500000000002</c:v>
                </c:pt>
                <c:pt idx="61641">
                  <c:v>288.81900000000002</c:v>
                </c:pt>
                <c:pt idx="61642">
                  <c:v>288.09299999999979</c:v>
                </c:pt>
                <c:pt idx="61643">
                  <c:v>287.36900000000026</c:v>
                </c:pt>
                <c:pt idx="61644">
                  <c:v>286.64600000000002</c:v>
                </c:pt>
                <c:pt idx="61645">
                  <c:v>285.92399999999958</c:v>
                </c:pt>
                <c:pt idx="61646">
                  <c:v>285.20299999999975</c:v>
                </c:pt>
                <c:pt idx="61647">
                  <c:v>284.48299999999978</c:v>
                </c:pt>
                <c:pt idx="61648">
                  <c:v>283.76499999999999</c:v>
                </c:pt>
                <c:pt idx="61649">
                  <c:v>283.048</c:v>
                </c:pt>
                <c:pt idx="61650">
                  <c:v>282.33300000000003</c:v>
                </c:pt>
                <c:pt idx="61651">
                  <c:v>281.61900000000026</c:v>
                </c:pt>
                <c:pt idx="61652">
                  <c:v>280.90699999999958</c:v>
                </c:pt>
                <c:pt idx="61653">
                  <c:v>280.19600000000003</c:v>
                </c:pt>
                <c:pt idx="61654">
                  <c:v>279.48699999999963</c:v>
                </c:pt>
                <c:pt idx="61655">
                  <c:v>278.779</c:v>
                </c:pt>
                <c:pt idx="61656">
                  <c:v>278.07299999999975</c:v>
                </c:pt>
                <c:pt idx="61657">
                  <c:v>277.36900000000026</c:v>
                </c:pt>
                <c:pt idx="61658">
                  <c:v>276.66699999999975</c:v>
                </c:pt>
                <c:pt idx="61659">
                  <c:v>275.96599999999978</c:v>
                </c:pt>
                <c:pt idx="61660">
                  <c:v>275.26799999999974</c:v>
                </c:pt>
                <c:pt idx="61661">
                  <c:v>274.57100000000003</c:v>
                </c:pt>
                <c:pt idx="61662">
                  <c:v>273.87599999999975</c:v>
                </c:pt>
                <c:pt idx="61663">
                  <c:v>273.18400000000008</c:v>
                </c:pt>
                <c:pt idx="61664">
                  <c:v>272.49299999999965</c:v>
                </c:pt>
                <c:pt idx="61665">
                  <c:v>271.80399999999975</c:v>
                </c:pt>
                <c:pt idx="61666">
                  <c:v>271.11799999999999</c:v>
                </c:pt>
                <c:pt idx="61667">
                  <c:v>270.43400000000003</c:v>
                </c:pt>
                <c:pt idx="61668">
                  <c:v>269.75200000000001</c:v>
                </c:pt>
                <c:pt idx="61669">
                  <c:v>269.072</c:v>
                </c:pt>
                <c:pt idx="61670">
                  <c:v>268.39499999999975</c:v>
                </c:pt>
                <c:pt idx="61671">
                  <c:v>267.72000000000003</c:v>
                </c:pt>
                <c:pt idx="61672">
                  <c:v>267.048</c:v>
                </c:pt>
                <c:pt idx="61673">
                  <c:v>266.37799999999999</c:v>
                </c:pt>
                <c:pt idx="61674">
                  <c:v>265.71099999999979</c:v>
                </c:pt>
                <c:pt idx="61675">
                  <c:v>265.04599999999999</c:v>
                </c:pt>
                <c:pt idx="61676">
                  <c:v>264.38400000000001</c:v>
                </c:pt>
                <c:pt idx="61677">
                  <c:v>263.7249999999998</c:v>
                </c:pt>
                <c:pt idx="61678">
                  <c:v>263.06799999999993</c:v>
                </c:pt>
                <c:pt idx="61679">
                  <c:v>262.41399999999965</c:v>
                </c:pt>
                <c:pt idx="61680">
                  <c:v>261.76299999999975</c:v>
                </c:pt>
                <c:pt idx="61681">
                  <c:v>261.11500000000001</c:v>
                </c:pt>
                <c:pt idx="61682">
                  <c:v>260.47000000000003</c:v>
                </c:pt>
                <c:pt idx="61683">
                  <c:v>259.827</c:v>
                </c:pt>
                <c:pt idx="61684">
                  <c:v>259.18799999999999</c:v>
                </c:pt>
                <c:pt idx="61685">
                  <c:v>258.55200000000002</c:v>
                </c:pt>
                <c:pt idx="61686">
                  <c:v>257.91899999999958</c:v>
                </c:pt>
                <c:pt idx="61687">
                  <c:v>257.28999999999979</c:v>
                </c:pt>
                <c:pt idx="61688">
                  <c:v>256.66300000000001</c:v>
                </c:pt>
                <c:pt idx="61689">
                  <c:v>256.04000000000002</c:v>
                </c:pt>
                <c:pt idx="61690">
                  <c:v>255.42000000000004</c:v>
                </c:pt>
                <c:pt idx="61691">
                  <c:v>254.803</c:v>
                </c:pt>
                <c:pt idx="61692">
                  <c:v>254.19</c:v>
                </c:pt>
                <c:pt idx="61693">
                  <c:v>253.58100000000007</c:v>
                </c:pt>
                <c:pt idx="61694">
                  <c:v>252.97499999999999</c:v>
                </c:pt>
                <c:pt idx="61695">
                  <c:v>252.37200000000001</c:v>
                </c:pt>
                <c:pt idx="61696">
                  <c:v>251.77299999999997</c:v>
                </c:pt>
                <c:pt idx="61697">
                  <c:v>251.178</c:v>
                </c:pt>
                <c:pt idx="61698">
                  <c:v>250.58700000000007</c:v>
                </c:pt>
                <c:pt idx="61699">
                  <c:v>249.999</c:v>
                </c:pt>
                <c:pt idx="61700">
                  <c:v>249.41499999999999</c:v>
                </c:pt>
                <c:pt idx="61701">
                  <c:v>248.83500000000001</c:v>
                </c:pt>
                <c:pt idx="61702">
                  <c:v>248.25899999999999</c:v>
                </c:pt>
                <c:pt idx="61703">
                  <c:v>247.68700000000001</c:v>
                </c:pt>
                <c:pt idx="61704">
                  <c:v>247.11899999999997</c:v>
                </c:pt>
                <c:pt idx="61705">
                  <c:v>246.55500000000001</c:v>
                </c:pt>
                <c:pt idx="61706">
                  <c:v>245.995</c:v>
                </c:pt>
                <c:pt idx="61707">
                  <c:v>245.43900000000002</c:v>
                </c:pt>
                <c:pt idx="61708">
                  <c:v>244.88800000000012</c:v>
                </c:pt>
                <c:pt idx="61709">
                  <c:v>244.34100000000001</c:v>
                </c:pt>
                <c:pt idx="61710">
                  <c:v>243.798</c:v>
                </c:pt>
                <c:pt idx="61711">
                  <c:v>243.25899999999999</c:v>
                </c:pt>
                <c:pt idx="61712">
                  <c:v>242.72499999999999</c:v>
                </c:pt>
                <c:pt idx="61713">
                  <c:v>242.19499999999999</c:v>
                </c:pt>
                <c:pt idx="61714">
                  <c:v>241.67</c:v>
                </c:pt>
                <c:pt idx="61715">
                  <c:v>241.14899999999997</c:v>
                </c:pt>
                <c:pt idx="61716">
                  <c:v>240.63300000000001</c:v>
                </c:pt>
                <c:pt idx="61717">
                  <c:v>240.12100000000001</c:v>
                </c:pt>
                <c:pt idx="61718">
                  <c:v>239.61399999999998</c:v>
                </c:pt>
                <c:pt idx="61719">
                  <c:v>239.11199999999999</c:v>
                </c:pt>
                <c:pt idx="61720">
                  <c:v>238.61399999999998</c:v>
                </c:pt>
                <c:pt idx="61721">
                  <c:v>238.12200000000001</c:v>
                </c:pt>
                <c:pt idx="61722">
                  <c:v>237.63399999999999</c:v>
                </c:pt>
                <c:pt idx="61723">
                  <c:v>237.15100000000001</c:v>
                </c:pt>
                <c:pt idx="61724">
                  <c:v>236.67299999999997</c:v>
                </c:pt>
                <c:pt idx="61725">
                  <c:v>236.2</c:v>
                </c:pt>
                <c:pt idx="61726">
                  <c:v>235.732</c:v>
                </c:pt>
                <c:pt idx="61727">
                  <c:v>235.26900000000001</c:v>
                </c:pt>
                <c:pt idx="61728">
                  <c:v>234.81100000000001</c:v>
                </c:pt>
                <c:pt idx="61729">
                  <c:v>234.35800000000012</c:v>
                </c:pt>
                <c:pt idx="61730">
                  <c:v>233.911</c:v>
                </c:pt>
                <c:pt idx="61731">
                  <c:v>233.46900000000002</c:v>
                </c:pt>
                <c:pt idx="61732">
                  <c:v>233.03200000000001</c:v>
                </c:pt>
                <c:pt idx="61733">
                  <c:v>232.6</c:v>
                </c:pt>
                <c:pt idx="61734">
                  <c:v>232.17299999999997</c:v>
                </c:pt>
                <c:pt idx="61735">
                  <c:v>231.75200000000001</c:v>
                </c:pt>
                <c:pt idx="61736">
                  <c:v>231.33700000000007</c:v>
                </c:pt>
                <c:pt idx="61737">
                  <c:v>230.92700000000011</c:v>
                </c:pt>
                <c:pt idx="61738">
                  <c:v>230.52200000000011</c:v>
                </c:pt>
                <c:pt idx="61739">
                  <c:v>230.12300000000002</c:v>
                </c:pt>
                <c:pt idx="61740">
                  <c:v>229.72900000000001</c:v>
                </c:pt>
                <c:pt idx="61741">
                  <c:v>229.34100000000001</c:v>
                </c:pt>
                <c:pt idx="61742">
                  <c:v>228.959</c:v>
                </c:pt>
                <c:pt idx="61743">
                  <c:v>228.583</c:v>
                </c:pt>
                <c:pt idx="61744">
                  <c:v>228.21199999999999</c:v>
                </c:pt>
                <c:pt idx="61745">
                  <c:v>227.84700000000001</c:v>
                </c:pt>
                <c:pt idx="61746">
                  <c:v>227.48700000000011</c:v>
                </c:pt>
                <c:pt idx="61747">
                  <c:v>227.13399999999999</c:v>
                </c:pt>
                <c:pt idx="61748">
                  <c:v>226.786</c:v>
                </c:pt>
                <c:pt idx="61749">
                  <c:v>226.44399999999999</c:v>
                </c:pt>
                <c:pt idx="61750">
                  <c:v>226.108</c:v>
                </c:pt>
                <c:pt idx="61751">
                  <c:v>225.77799999999999</c:v>
                </c:pt>
                <c:pt idx="61752">
                  <c:v>225.45500000000001</c:v>
                </c:pt>
                <c:pt idx="61753">
                  <c:v>225.137</c:v>
                </c:pt>
                <c:pt idx="61754">
                  <c:v>224.82500000000007</c:v>
                </c:pt>
                <c:pt idx="61755">
                  <c:v>224.51900000000001</c:v>
                </c:pt>
                <c:pt idx="61756">
                  <c:v>224.21899999999999</c:v>
                </c:pt>
                <c:pt idx="61757">
                  <c:v>223.92600000000004</c:v>
                </c:pt>
                <c:pt idx="61758">
                  <c:v>223.63800000000001</c:v>
                </c:pt>
                <c:pt idx="61759">
                  <c:v>223.35700000000011</c:v>
                </c:pt>
                <c:pt idx="61760">
                  <c:v>223.08200000000011</c:v>
                </c:pt>
                <c:pt idx="61761">
                  <c:v>222.81300000000002</c:v>
                </c:pt>
                <c:pt idx="61762">
                  <c:v>222.55</c:v>
                </c:pt>
                <c:pt idx="61763">
                  <c:v>222.29399999999998</c:v>
                </c:pt>
                <c:pt idx="61764">
                  <c:v>222.04399999999998</c:v>
                </c:pt>
                <c:pt idx="61765">
                  <c:v>221.8</c:v>
                </c:pt>
                <c:pt idx="61766">
                  <c:v>221.56300000000002</c:v>
                </c:pt>
                <c:pt idx="61767">
                  <c:v>221.33200000000011</c:v>
                </c:pt>
                <c:pt idx="61768">
                  <c:v>221.108</c:v>
                </c:pt>
                <c:pt idx="61769">
                  <c:v>220.88900000000001</c:v>
                </c:pt>
                <c:pt idx="61770">
                  <c:v>220.678</c:v>
                </c:pt>
                <c:pt idx="61771">
                  <c:v>220.47300000000001</c:v>
                </c:pt>
                <c:pt idx="61772">
                  <c:v>220.27399999999992</c:v>
                </c:pt>
                <c:pt idx="61773">
                  <c:v>220.08200000000011</c:v>
                </c:pt>
                <c:pt idx="61774">
                  <c:v>219.89600000000004</c:v>
                </c:pt>
                <c:pt idx="61775">
                  <c:v>219.71699999999998</c:v>
                </c:pt>
                <c:pt idx="61776">
                  <c:v>219.54399999999998</c:v>
                </c:pt>
                <c:pt idx="61777">
                  <c:v>219.37800000000001</c:v>
                </c:pt>
                <c:pt idx="61778">
                  <c:v>219.21799999999999</c:v>
                </c:pt>
                <c:pt idx="61779">
                  <c:v>219.065</c:v>
                </c:pt>
                <c:pt idx="61780">
                  <c:v>218.91900000000001</c:v>
                </c:pt>
                <c:pt idx="61781">
                  <c:v>218.77899999999997</c:v>
                </c:pt>
                <c:pt idx="61782">
                  <c:v>218.64599999999999</c:v>
                </c:pt>
                <c:pt idx="61783">
                  <c:v>218.52</c:v>
                </c:pt>
                <c:pt idx="61784">
                  <c:v>218.4</c:v>
                </c:pt>
                <c:pt idx="61785">
                  <c:v>218.28700000000001</c:v>
                </c:pt>
                <c:pt idx="61786">
                  <c:v>218.18</c:v>
                </c:pt>
                <c:pt idx="61787">
                  <c:v>218.08</c:v>
                </c:pt>
                <c:pt idx="61788">
                  <c:v>217.98700000000011</c:v>
                </c:pt>
                <c:pt idx="61789">
                  <c:v>217.90100000000001</c:v>
                </c:pt>
                <c:pt idx="61790">
                  <c:v>217.82100000000011</c:v>
                </c:pt>
                <c:pt idx="61791">
                  <c:v>217.74799999999999</c:v>
                </c:pt>
                <c:pt idx="61792">
                  <c:v>217.68200000000004</c:v>
                </c:pt>
                <c:pt idx="61793">
                  <c:v>217.62200000000001</c:v>
                </c:pt>
                <c:pt idx="61794">
                  <c:v>217.56900000000002</c:v>
                </c:pt>
                <c:pt idx="61795">
                  <c:v>217.523</c:v>
                </c:pt>
                <c:pt idx="61796">
                  <c:v>217.483</c:v>
                </c:pt>
                <c:pt idx="61797">
                  <c:v>217.45100000000011</c:v>
                </c:pt>
                <c:pt idx="61798">
                  <c:v>217.42400000000001</c:v>
                </c:pt>
                <c:pt idx="61799">
                  <c:v>217.405</c:v>
                </c:pt>
                <c:pt idx="61800">
                  <c:v>217.39200000000011</c:v>
                </c:pt>
                <c:pt idx="61801">
                  <c:v>217.38700000000011</c:v>
                </c:pt>
                <c:pt idx="61802">
                  <c:v>217.38700000000011</c:v>
                </c:pt>
                <c:pt idx="61803">
                  <c:v>217.39500000000001</c:v>
                </c:pt>
                <c:pt idx="61804">
                  <c:v>217.40900000000002</c:v>
                </c:pt>
                <c:pt idx="61805">
                  <c:v>217.43</c:v>
                </c:pt>
                <c:pt idx="61806">
                  <c:v>217.45800000000011</c:v>
                </c:pt>
                <c:pt idx="61807">
                  <c:v>217.4920000000001</c:v>
                </c:pt>
                <c:pt idx="61808">
                  <c:v>217.53300000000002</c:v>
                </c:pt>
                <c:pt idx="61809">
                  <c:v>217.58</c:v>
                </c:pt>
                <c:pt idx="61810">
                  <c:v>217.63499999999999</c:v>
                </c:pt>
                <c:pt idx="61811">
                  <c:v>217.69499999999999</c:v>
                </c:pt>
                <c:pt idx="61812">
                  <c:v>217.76300000000001</c:v>
                </c:pt>
                <c:pt idx="61813">
                  <c:v>217.83700000000007</c:v>
                </c:pt>
                <c:pt idx="61814">
                  <c:v>217.91800000000001</c:v>
                </c:pt>
                <c:pt idx="61815">
                  <c:v>218.005</c:v>
                </c:pt>
                <c:pt idx="61816">
                  <c:v>218.09900000000002</c:v>
                </c:pt>
                <c:pt idx="61817">
                  <c:v>218.2</c:v>
                </c:pt>
                <c:pt idx="61818">
                  <c:v>218.30700000000004</c:v>
                </c:pt>
                <c:pt idx="61819">
                  <c:v>218.42000000000004</c:v>
                </c:pt>
                <c:pt idx="61820">
                  <c:v>218.541</c:v>
                </c:pt>
                <c:pt idx="61821">
                  <c:v>218.667</c:v>
                </c:pt>
                <c:pt idx="61822">
                  <c:v>218.8</c:v>
                </c:pt>
                <c:pt idx="61823">
                  <c:v>218.94</c:v>
                </c:pt>
                <c:pt idx="61824">
                  <c:v>219.08600000000001</c:v>
                </c:pt>
                <c:pt idx="61825">
                  <c:v>219.238</c:v>
                </c:pt>
                <c:pt idx="61826">
                  <c:v>219.39700000000011</c:v>
                </c:pt>
                <c:pt idx="61827">
                  <c:v>219.56300000000002</c:v>
                </c:pt>
                <c:pt idx="61828">
                  <c:v>219.73399999999998</c:v>
                </c:pt>
                <c:pt idx="61829">
                  <c:v>219.91200000000001</c:v>
                </c:pt>
                <c:pt idx="61830">
                  <c:v>220.096</c:v>
                </c:pt>
                <c:pt idx="61831">
                  <c:v>220.28700000000001</c:v>
                </c:pt>
                <c:pt idx="61832">
                  <c:v>220.48400000000001</c:v>
                </c:pt>
                <c:pt idx="61833">
                  <c:v>220.68700000000001</c:v>
                </c:pt>
                <c:pt idx="61834">
                  <c:v>220.89600000000004</c:v>
                </c:pt>
                <c:pt idx="61835">
                  <c:v>221.11199999999999</c:v>
                </c:pt>
                <c:pt idx="61836">
                  <c:v>221.333</c:v>
                </c:pt>
                <c:pt idx="61837">
                  <c:v>221.56100000000001</c:v>
                </c:pt>
                <c:pt idx="61838">
                  <c:v>221.79399999999998</c:v>
                </c:pt>
                <c:pt idx="61839">
                  <c:v>222.03399999999999</c:v>
                </c:pt>
                <c:pt idx="61840">
                  <c:v>222.28</c:v>
                </c:pt>
                <c:pt idx="61841">
                  <c:v>222.53200000000001</c:v>
                </c:pt>
                <c:pt idx="61842">
                  <c:v>222.79</c:v>
                </c:pt>
                <c:pt idx="61843">
                  <c:v>223.053</c:v>
                </c:pt>
                <c:pt idx="61844">
                  <c:v>223.32300000000001</c:v>
                </c:pt>
                <c:pt idx="61845">
                  <c:v>223.59800000000001</c:v>
                </c:pt>
                <c:pt idx="61846">
                  <c:v>223.88000000000011</c:v>
                </c:pt>
                <c:pt idx="61847">
                  <c:v>224.167</c:v>
                </c:pt>
                <c:pt idx="61848">
                  <c:v>224.459</c:v>
                </c:pt>
                <c:pt idx="61849">
                  <c:v>224.75800000000001</c:v>
                </c:pt>
                <c:pt idx="61850">
                  <c:v>225.06200000000001</c:v>
                </c:pt>
                <c:pt idx="61851">
                  <c:v>225.37200000000001</c:v>
                </c:pt>
                <c:pt idx="61852">
                  <c:v>225.68700000000001</c:v>
                </c:pt>
                <c:pt idx="61853">
                  <c:v>226.00800000000001</c:v>
                </c:pt>
                <c:pt idx="61854">
                  <c:v>226.334</c:v>
                </c:pt>
                <c:pt idx="61855">
                  <c:v>226.666</c:v>
                </c:pt>
                <c:pt idx="61856">
                  <c:v>227.00299999999999</c:v>
                </c:pt>
                <c:pt idx="61857">
                  <c:v>227.346</c:v>
                </c:pt>
                <c:pt idx="61858">
                  <c:v>227.69399999999999</c:v>
                </c:pt>
                <c:pt idx="61859">
                  <c:v>228.047</c:v>
                </c:pt>
                <c:pt idx="61860">
                  <c:v>228.40600000000001</c:v>
                </c:pt>
                <c:pt idx="61861">
                  <c:v>228.76999999999998</c:v>
                </c:pt>
                <c:pt idx="61862">
                  <c:v>229.13800000000001</c:v>
                </c:pt>
                <c:pt idx="61863">
                  <c:v>229.512</c:v>
                </c:pt>
                <c:pt idx="61864">
                  <c:v>229.8910000000001</c:v>
                </c:pt>
                <c:pt idx="61865">
                  <c:v>230.27499999999998</c:v>
                </c:pt>
                <c:pt idx="61866">
                  <c:v>230.66399999999999</c:v>
                </c:pt>
                <c:pt idx="61867">
                  <c:v>231.05800000000011</c:v>
                </c:pt>
                <c:pt idx="61868">
                  <c:v>231.45700000000011</c:v>
                </c:pt>
                <c:pt idx="61869">
                  <c:v>231.86</c:v>
                </c:pt>
                <c:pt idx="61870">
                  <c:v>232.268</c:v>
                </c:pt>
                <c:pt idx="61871">
                  <c:v>232.68100000000001</c:v>
                </c:pt>
                <c:pt idx="61872">
                  <c:v>233.09900000000002</c:v>
                </c:pt>
                <c:pt idx="61873">
                  <c:v>233.52100000000004</c:v>
                </c:pt>
                <c:pt idx="61874">
                  <c:v>233.94800000000001</c:v>
                </c:pt>
                <c:pt idx="61875">
                  <c:v>234.37900000000002</c:v>
                </c:pt>
                <c:pt idx="61876">
                  <c:v>234.815</c:v>
                </c:pt>
                <c:pt idx="61877">
                  <c:v>235.255</c:v>
                </c:pt>
                <c:pt idx="61878">
                  <c:v>235.7</c:v>
                </c:pt>
                <c:pt idx="61879">
                  <c:v>236.148</c:v>
                </c:pt>
                <c:pt idx="61880">
                  <c:v>236.601</c:v>
                </c:pt>
                <c:pt idx="61881">
                  <c:v>237.05800000000011</c:v>
                </c:pt>
                <c:pt idx="61882">
                  <c:v>237.51900000000001</c:v>
                </c:pt>
                <c:pt idx="61883">
                  <c:v>237.98500000000001</c:v>
                </c:pt>
                <c:pt idx="61884">
                  <c:v>238.45400000000001</c:v>
                </c:pt>
                <c:pt idx="61885">
                  <c:v>238.92700000000011</c:v>
                </c:pt>
                <c:pt idx="61886">
                  <c:v>239.404</c:v>
                </c:pt>
                <c:pt idx="61887">
                  <c:v>239.8850000000001</c:v>
                </c:pt>
                <c:pt idx="61888">
                  <c:v>240.37</c:v>
                </c:pt>
                <c:pt idx="61889">
                  <c:v>240.85800000000012</c:v>
                </c:pt>
                <c:pt idx="61890">
                  <c:v>241.35000000000011</c:v>
                </c:pt>
                <c:pt idx="61891">
                  <c:v>241.845</c:v>
                </c:pt>
                <c:pt idx="61892">
                  <c:v>242.345</c:v>
                </c:pt>
                <c:pt idx="61893">
                  <c:v>242.84700000000001</c:v>
                </c:pt>
                <c:pt idx="61894">
                  <c:v>243.35300000000001</c:v>
                </c:pt>
                <c:pt idx="61895">
                  <c:v>243.86200000000011</c:v>
                </c:pt>
                <c:pt idx="61896">
                  <c:v>244.375</c:v>
                </c:pt>
                <c:pt idx="61897">
                  <c:v>244.89000000000001</c:v>
                </c:pt>
                <c:pt idx="61898">
                  <c:v>245.40900000000002</c:v>
                </c:pt>
                <c:pt idx="61899">
                  <c:v>245.93100000000001</c:v>
                </c:pt>
                <c:pt idx="61900">
                  <c:v>246.45700000000011</c:v>
                </c:pt>
                <c:pt idx="61901">
                  <c:v>246.98400000000001</c:v>
                </c:pt>
                <c:pt idx="61902">
                  <c:v>247.51499999999999</c:v>
                </c:pt>
                <c:pt idx="61903">
                  <c:v>248.04900000000001</c:v>
                </c:pt>
                <c:pt idx="61904">
                  <c:v>248.58600000000001</c:v>
                </c:pt>
                <c:pt idx="61905">
                  <c:v>249.125</c:v>
                </c:pt>
                <c:pt idx="61906">
                  <c:v>249.667</c:v>
                </c:pt>
                <c:pt idx="61907">
                  <c:v>250.21099999999998</c:v>
                </c:pt>
                <c:pt idx="61908">
                  <c:v>250.75800000000001</c:v>
                </c:pt>
                <c:pt idx="61909">
                  <c:v>251.30800000000011</c:v>
                </c:pt>
                <c:pt idx="61910">
                  <c:v>251.86</c:v>
                </c:pt>
                <c:pt idx="61911">
                  <c:v>252.41399999999999</c:v>
                </c:pt>
                <c:pt idx="61912">
                  <c:v>252.97</c:v>
                </c:pt>
                <c:pt idx="61913">
                  <c:v>253.529</c:v>
                </c:pt>
                <c:pt idx="61914">
                  <c:v>254.09</c:v>
                </c:pt>
                <c:pt idx="61915">
                  <c:v>254.65300000000002</c:v>
                </c:pt>
                <c:pt idx="61916">
                  <c:v>255.21799999999999</c:v>
                </c:pt>
                <c:pt idx="61917">
                  <c:v>255.785</c:v>
                </c:pt>
                <c:pt idx="61918">
                  <c:v>256.35300000000001</c:v>
                </c:pt>
                <c:pt idx="61919">
                  <c:v>256.92399999999958</c:v>
                </c:pt>
                <c:pt idx="61920">
                  <c:v>257.49599999999958</c:v>
                </c:pt>
                <c:pt idx="61921">
                  <c:v>258.07</c:v>
                </c:pt>
                <c:pt idx="61922">
                  <c:v>258.64600000000002</c:v>
                </c:pt>
                <c:pt idx="61923">
                  <c:v>259.22299999999979</c:v>
                </c:pt>
                <c:pt idx="61924">
                  <c:v>259.80200000000002</c:v>
                </c:pt>
                <c:pt idx="61925">
                  <c:v>260.38200000000001</c:v>
                </c:pt>
                <c:pt idx="61926">
                  <c:v>260.96299999999979</c:v>
                </c:pt>
                <c:pt idx="61927">
                  <c:v>261.54599999999999</c:v>
                </c:pt>
                <c:pt idx="61928">
                  <c:v>262.13</c:v>
                </c:pt>
                <c:pt idx="61929">
                  <c:v>262.71499999999975</c:v>
                </c:pt>
                <c:pt idx="61930">
                  <c:v>263.30200000000002</c:v>
                </c:pt>
                <c:pt idx="61931">
                  <c:v>263.88900000000001</c:v>
                </c:pt>
                <c:pt idx="61932">
                  <c:v>264.47699999999958</c:v>
                </c:pt>
                <c:pt idx="61933">
                  <c:v>265.06700000000001</c:v>
                </c:pt>
                <c:pt idx="61934">
                  <c:v>265.65699999999993</c:v>
                </c:pt>
                <c:pt idx="61935">
                  <c:v>266.24799999999999</c:v>
                </c:pt>
                <c:pt idx="61936">
                  <c:v>266.839</c:v>
                </c:pt>
                <c:pt idx="61937">
                  <c:v>267.43199999999962</c:v>
                </c:pt>
                <c:pt idx="61938">
                  <c:v>268.02499999999975</c:v>
                </c:pt>
                <c:pt idx="61939">
                  <c:v>268.61799999999999</c:v>
                </c:pt>
                <c:pt idx="61940">
                  <c:v>269.21199999999965</c:v>
                </c:pt>
                <c:pt idx="61941">
                  <c:v>269.80599999999993</c:v>
                </c:pt>
                <c:pt idx="61942">
                  <c:v>270.40099999999978</c:v>
                </c:pt>
                <c:pt idx="61943">
                  <c:v>270.99599999999958</c:v>
                </c:pt>
                <c:pt idx="61944">
                  <c:v>271.59099999999978</c:v>
                </c:pt>
                <c:pt idx="61945">
                  <c:v>272.18599999999975</c:v>
                </c:pt>
                <c:pt idx="61946">
                  <c:v>272.78199999999958</c:v>
                </c:pt>
                <c:pt idx="61947">
                  <c:v>273.37700000000001</c:v>
                </c:pt>
                <c:pt idx="61948">
                  <c:v>273.97299999999979</c:v>
                </c:pt>
                <c:pt idx="61949">
                  <c:v>274.56799999999993</c:v>
                </c:pt>
                <c:pt idx="61950">
                  <c:v>275.16399999999999</c:v>
                </c:pt>
                <c:pt idx="61951">
                  <c:v>275.75900000000001</c:v>
                </c:pt>
                <c:pt idx="61952">
                  <c:v>276.35300000000001</c:v>
                </c:pt>
                <c:pt idx="61953">
                  <c:v>276.94799999999975</c:v>
                </c:pt>
                <c:pt idx="61954">
                  <c:v>277.54199999999975</c:v>
                </c:pt>
                <c:pt idx="61955">
                  <c:v>278.1359999999998</c:v>
                </c:pt>
                <c:pt idx="61956">
                  <c:v>278.72899999999959</c:v>
                </c:pt>
                <c:pt idx="61957">
                  <c:v>279.322</c:v>
                </c:pt>
                <c:pt idx="61958">
                  <c:v>279.91399999999965</c:v>
                </c:pt>
                <c:pt idx="61959">
                  <c:v>280.505</c:v>
                </c:pt>
                <c:pt idx="61960">
                  <c:v>281.09599999999978</c:v>
                </c:pt>
                <c:pt idx="61961">
                  <c:v>281.68599999999975</c:v>
                </c:pt>
                <c:pt idx="61962">
                  <c:v>282.27599999999978</c:v>
                </c:pt>
                <c:pt idx="61963">
                  <c:v>282.86399999999975</c:v>
                </c:pt>
                <c:pt idx="61964">
                  <c:v>283.45099999999979</c:v>
                </c:pt>
                <c:pt idx="61965">
                  <c:v>284.03799999999978</c:v>
                </c:pt>
                <c:pt idx="61966">
                  <c:v>284.62299999999999</c:v>
                </c:pt>
                <c:pt idx="61967">
                  <c:v>285.20699999999965</c:v>
                </c:pt>
                <c:pt idx="61968">
                  <c:v>285.78999999999979</c:v>
                </c:pt>
                <c:pt idx="61969">
                  <c:v>286.37200000000001</c:v>
                </c:pt>
                <c:pt idx="61970">
                  <c:v>286.95299999999975</c:v>
                </c:pt>
                <c:pt idx="61971">
                  <c:v>287.53299999999979</c:v>
                </c:pt>
                <c:pt idx="61972">
                  <c:v>288.11099999999999</c:v>
                </c:pt>
                <c:pt idx="61973">
                  <c:v>288.68700000000001</c:v>
                </c:pt>
                <c:pt idx="61974">
                  <c:v>289.26299999999975</c:v>
                </c:pt>
                <c:pt idx="61975">
                  <c:v>289.83599999999979</c:v>
                </c:pt>
                <c:pt idx="61976">
                  <c:v>290.40899999999965</c:v>
                </c:pt>
                <c:pt idx="61977">
                  <c:v>290.97899999999959</c:v>
                </c:pt>
                <c:pt idx="61978">
                  <c:v>291.548</c:v>
                </c:pt>
                <c:pt idx="61979">
                  <c:v>292.11599999999999</c:v>
                </c:pt>
                <c:pt idx="61980">
                  <c:v>292.68099999999993</c:v>
                </c:pt>
                <c:pt idx="61981">
                  <c:v>293.245</c:v>
                </c:pt>
                <c:pt idx="61982">
                  <c:v>293.80700000000002</c:v>
                </c:pt>
                <c:pt idx="61983">
                  <c:v>294.36700000000002</c:v>
                </c:pt>
                <c:pt idx="61984">
                  <c:v>294.92599999999965</c:v>
                </c:pt>
                <c:pt idx="61985">
                  <c:v>295.48200000000003</c:v>
                </c:pt>
                <c:pt idx="61986">
                  <c:v>296.03599999999977</c:v>
                </c:pt>
                <c:pt idx="61987">
                  <c:v>296.589</c:v>
                </c:pt>
                <c:pt idx="61988">
                  <c:v>297.13900000000001</c:v>
                </c:pt>
                <c:pt idx="61989">
                  <c:v>297.68700000000001</c:v>
                </c:pt>
                <c:pt idx="61990">
                  <c:v>298.23299999999978</c:v>
                </c:pt>
                <c:pt idx="61991">
                  <c:v>298.77699999999965</c:v>
                </c:pt>
                <c:pt idx="61992">
                  <c:v>299.31900000000002</c:v>
                </c:pt>
                <c:pt idx="61993">
                  <c:v>299.858</c:v>
                </c:pt>
                <c:pt idx="61994">
                  <c:v>300.39499999999975</c:v>
                </c:pt>
                <c:pt idx="61995">
                  <c:v>300.92999999999978</c:v>
                </c:pt>
                <c:pt idx="61996">
                  <c:v>301.46199999999965</c:v>
                </c:pt>
                <c:pt idx="61997">
                  <c:v>301.99199999999962</c:v>
                </c:pt>
                <c:pt idx="61998">
                  <c:v>302.52</c:v>
                </c:pt>
                <c:pt idx="61999">
                  <c:v>303.04500000000002</c:v>
                </c:pt>
                <c:pt idx="62000">
                  <c:v>303.56700000000001</c:v>
                </c:pt>
                <c:pt idx="62001">
                  <c:v>304.08699999999965</c:v>
                </c:pt>
                <c:pt idx="62002">
                  <c:v>304.60500000000002</c:v>
                </c:pt>
                <c:pt idx="62003">
                  <c:v>305.12</c:v>
                </c:pt>
                <c:pt idx="62004">
                  <c:v>305.63200000000001</c:v>
                </c:pt>
                <c:pt idx="62005">
                  <c:v>306.14200000000022</c:v>
                </c:pt>
                <c:pt idx="62006">
                  <c:v>306.64900000000023</c:v>
                </c:pt>
                <c:pt idx="62007">
                  <c:v>307.15300000000002</c:v>
                </c:pt>
                <c:pt idx="62008">
                  <c:v>307.65499999999997</c:v>
                </c:pt>
                <c:pt idx="62009">
                  <c:v>308.15400000000022</c:v>
                </c:pt>
                <c:pt idx="62010">
                  <c:v>308.64999999999998</c:v>
                </c:pt>
                <c:pt idx="62011">
                  <c:v>309.14299999999997</c:v>
                </c:pt>
                <c:pt idx="62012">
                  <c:v>309.63299999999975</c:v>
                </c:pt>
                <c:pt idx="62013">
                  <c:v>310.12099999999975</c:v>
                </c:pt>
                <c:pt idx="62014">
                  <c:v>310.60500000000002</c:v>
                </c:pt>
                <c:pt idx="62015">
                  <c:v>311.08699999999965</c:v>
                </c:pt>
                <c:pt idx="62016">
                  <c:v>311.56599999999975</c:v>
                </c:pt>
                <c:pt idx="62017">
                  <c:v>312.04199999999975</c:v>
                </c:pt>
                <c:pt idx="62018">
                  <c:v>312.51499999999999</c:v>
                </c:pt>
                <c:pt idx="62019">
                  <c:v>312.98499999999979</c:v>
                </c:pt>
                <c:pt idx="62020">
                  <c:v>313.452</c:v>
                </c:pt>
                <c:pt idx="62021">
                  <c:v>313.91599999999966</c:v>
                </c:pt>
                <c:pt idx="62022">
                  <c:v>314.37700000000001</c:v>
                </c:pt>
                <c:pt idx="62023">
                  <c:v>314.83499999999975</c:v>
                </c:pt>
                <c:pt idx="62024">
                  <c:v>315.28999999999979</c:v>
                </c:pt>
                <c:pt idx="62025">
                  <c:v>315.74099999999999</c:v>
                </c:pt>
                <c:pt idx="62026">
                  <c:v>316.19</c:v>
                </c:pt>
                <c:pt idx="62027">
                  <c:v>316.6359999999998</c:v>
                </c:pt>
                <c:pt idx="62028">
                  <c:v>317.07799999999975</c:v>
                </c:pt>
                <c:pt idx="62029">
                  <c:v>317.51799999999974</c:v>
                </c:pt>
                <c:pt idx="62030">
                  <c:v>317.95400000000001</c:v>
                </c:pt>
                <c:pt idx="62031">
                  <c:v>318.387</c:v>
                </c:pt>
                <c:pt idx="62032">
                  <c:v>318.81700000000001</c:v>
                </c:pt>
                <c:pt idx="62033">
                  <c:v>319.24400000000026</c:v>
                </c:pt>
                <c:pt idx="62034">
                  <c:v>319.66800000000001</c:v>
                </c:pt>
                <c:pt idx="62035">
                  <c:v>320.08799999999979</c:v>
                </c:pt>
                <c:pt idx="62036">
                  <c:v>320.50599999999974</c:v>
                </c:pt>
                <c:pt idx="62037">
                  <c:v>320.91999999999979</c:v>
                </c:pt>
                <c:pt idx="62038">
                  <c:v>321.33099999999979</c:v>
                </c:pt>
                <c:pt idx="62039">
                  <c:v>321.73899999999958</c:v>
                </c:pt>
                <c:pt idx="62040">
                  <c:v>322.14400000000023</c:v>
                </c:pt>
                <c:pt idx="62041">
                  <c:v>322.54500000000002</c:v>
                </c:pt>
                <c:pt idx="62042">
                  <c:v>322.94299999999993</c:v>
                </c:pt>
                <c:pt idx="62043">
                  <c:v>323.339</c:v>
                </c:pt>
                <c:pt idx="62044">
                  <c:v>323.72999999999979</c:v>
                </c:pt>
                <c:pt idx="62045">
                  <c:v>324.11900000000026</c:v>
                </c:pt>
                <c:pt idx="62046">
                  <c:v>324.505</c:v>
                </c:pt>
                <c:pt idx="62047">
                  <c:v>324.887</c:v>
                </c:pt>
                <c:pt idx="62048">
                  <c:v>325.26599999999979</c:v>
                </c:pt>
                <c:pt idx="62049">
                  <c:v>325.64200000000022</c:v>
                </c:pt>
                <c:pt idx="62050">
                  <c:v>326.01499999999999</c:v>
                </c:pt>
                <c:pt idx="62051">
                  <c:v>326.38499999999999</c:v>
                </c:pt>
                <c:pt idx="62052">
                  <c:v>326.75099999999975</c:v>
                </c:pt>
                <c:pt idx="62053">
                  <c:v>327.11500000000001</c:v>
                </c:pt>
                <c:pt idx="62054">
                  <c:v>327.4749999999998</c:v>
                </c:pt>
                <c:pt idx="62055">
                  <c:v>327.83199999999965</c:v>
                </c:pt>
                <c:pt idx="62056">
                  <c:v>328.18599999999975</c:v>
                </c:pt>
                <c:pt idx="62057">
                  <c:v>328.53699999999958</c:v>
                </c:pt>
                <c:pt idx="62058">
                  <c:v>328.88400000000001</c:v>
                </c:pt>
                <c:pt idx="62059">
                  <c:v>329.22899999999959</c:v>
                </c:pt>
                <c:pt idx="62060">
                  <c:v>329.57100000000003</c:v>
                </c:pt>
                <c:pt idx="62061">
                  <c:v>329.90899999999965</c:v>
                </c:pt>
                <c:pt idx="62062">
                  <c:v>330.24400000000026</c:v>
                </c:pt>
                <c:pt idx="62063">
                  <c:v>330.577</c:v>
                </c:pt>
                <c:pt idx="62064">
                  <c:v>330.90599999999978</c:v>
                </c:pt>
                <c:pt idx="62065">
                  <c:v>331.23200000000003</c:v>
                </c:pt>
                <c:pt idx="62066">
                  <c:v>331.55500000000001</c:v>
                </c:pt>
                <c:pt idx="62067">
                  <c:v>331.87599999999975</c:v>
                </c:pt>
                <c:pt idx="62068">
                  <c:v>332.19299999999993</c:v>
                </c:pt>
                <c:pt idx="62069">
                  <c:v>332.50700000000001</c:v>
                </c:pt>
                <c:pt idx="62070">
                  <c:v>332.81900000000002</c:v>
                </c:pt>
                <c:pt idx="62071">
                  <c:v>333.12700000000001</c:v>
                </c:pt>
                <c:pt idx="62072">
                  <c:v>333.43299999999965</c:v>
                </c:pt>
                <c:pt idx="62073">
                  <c:v>333.73499999999979</c:v>
                </c:pt>
                <c:pt idx="62074">
                  <c:v>334.03500000000003</c:v>
                </c:pt>
                <c:pt idx="62075">
                  <c:v>334.33199999999965</c:v>
                </c:pt>
                <c:pt idx="62076">
                  <c:v>334.62599999999975</c:v>
                </c:pt>
                <c:pt idx="62077">
                  <c:v>334.91699999999958</c:v>
                </c:pt>
                <c:pt idx="62078">
                  <c:v>335.20599999999979</c:v>
                </c:pt>
                <c:pt idx="62079">
                  <c:v>335.49099999999964</c:v>
                </c:pt>
                <c:pt idx="62080">
                  <c:v>335.774</c:v>
                </c:pt>
                <c:pt idx="62081">
                  <c:v>336.05500000000001</c:v>
                </c:pt>
                <c:pt idx="62082">
                  <c:v>336.33199999999965</c:v>
                </c:pt>
                <c:pt idx="62083">
                  <c:v>336.60700000000008</c:v>
                </c:pt>
                <c:pt idx="62084">
                  <c:v>336.87900000000002</c:v>
                </c:pt>
                <c:pt idx="62085">
                  <c:v>337.14900000000023</c:v>
                </c:pt>
                <c:pt idx="62086">
                  <c:v>337.41499999999979</c:v>
                </c:pt>
                <c:pt idx="62087">
                  <c:v>337.68</c:v>
                </c:pt>
                <c:pt idx="62088">
                  <c:v>337.94200000000001</c:v>
                </c:pt>
                <c:pt idx="62089">
                  <c:v>338.20099999999979</c:v>
                </c:pt>
                <c:pt idx="62090">
                  <c:v>338.45800000000003</c:v>
                </c:pt>
                <c:pt idx="62091">
                  <c:v>338.71199999999965</c:v>
                </c:pt>
                <c:pt idx="62092">
                  <c:v>338.964</c:v>
                </c:pt>
                <c:pt idx="62093">
                  <c:v>339.21299999999979</c:v>
                </c:pt>
                <c:pt idx="62094">
                  <c:v>339.46</c:v>
                </c:pt>
                <c:pt idx="62095">
                  <c:v>339.70499999999993</c:v>
                </c:pt>
                <c:pt idx="62096">
                  <c:v>339.947</c:v>
                </c:pt>
                <c:pt idx="62097">
                  <c:v>340.18799999999999</c:v>
                </c:pt>
                <c:pt idx="62098">
                  <c:v>340.42499999999978</c:v>
                </c:pt>
                <c:pt idx="62099">
                  <c:v>340.661</c:v>
                </c:pt>
                <c:pt idx="62100">
                  <c:v>340.89400000000001</c:v>
                </c:pt>
                <c:pt idx="62101">
                  <c:v>341.125</c:v>
                </c:pt>
                <c:pt idx="62102">
                  <c:v>341.35399999999993</c:v>
                </c:pt>
                <c:pt idx="62103">
                  <c:v>341.58099999999979</c:v>
                </c:pt>
                <c:pt idx="62104">
                  <c:v>341.80599999999993</c:v>
                </c:pt>
                <c:pt idx="62105">
                  <c:v>342.02799999999979</c:v>
                </c:pt>
                <c:pt idx="62106">
                  <c:v>342.24900000000002</c:v>
                </c:pt>
                <c:pt idx="62107">
                  <c:v>342.46799999999979</c:v>
                </c:pt>
                <c:pt idx="62108">
                  <c:v>342.68400000000008</c:v>
                </c:pt>
                <c:pt idx="62109">
                  <c:v>342.899</c:v>
                </c:pt>
                <c:pt idx="62110">
                  <c:v>343.11200000000002</c:v>
                </c:pt>
                <c:pt idx="62111">
                  <c:v>343.322</c:v>
                </c:pt>
                <c:pt idx="62112">
                  <c:v>343.53199999999958</c:v>
                </c:pt>
                <c:pt idx="62113">
                  <c:v>343.73899999999958</c:v>
                </c:pt>
                <c:pt idx="62114">
                  <c:v>343.94400000000002</c:v>
                </c:pt>
                <c:pt idx="62115">
                  <c:v>344.14800000000002</c:v>
                </c:pt>
                <c:pt idx="62116">
                  <c:v>344.35</c:v>
                </c:pt>
                <c:pt idx="62117">
                  <c:v>344.55</c:v>
                </c:pt>
                <c:pt idx="62118">
                  <c:v>344.74900000000002</c:v>
                </c:pt>
                <c:pt idx="62119">
                  <c:v>344.94600000000003</c:v>
                </c:pt>
                <c:pt idx="62120">
                  <c:v>345.14200000000022</c:v>
                </c:pt>
                <c:pt idx="62121">
                  <c:v>345.33599999999979</c:v>
                </c:pt>
                <c:pt idx="62122">
                  <c:v>345.52799999999979</c:v>
                </c:pt>
                <c:pt idx="62123">
                  <c:v>345.71899999999965</c:v>
                </c:pt>
                <c:pt idx="62124">
                  <c:v>345.90799999999979</c:v>
                </c:pt>
                <c:pt idx="62125">
                  <c:v>346.09599999999978</c:v>
                </c:pt>
                <c:pt idx="62126">
                  <c:v>346.28299999999979</c:v>
                </c:pt>
                <c:pt idx="62127">
                  <c:v>346.46799999999979</c:v>
                </c:pt>
                <c:pt idx="62128">
                  <c:v>346.65199999999999</c:v>
                </c:pt>
                <c:pt idx="62129">
                  <c:v>346.83499999999975</c:v>
                </c:pt>
                <c:pt idx="62130">
                  <c:v>347.017</c:v>
                </c:pt>
                <c:pt idx="62131">
                  <c:v>347.197</c:v>
                </c:pt>
                <c:pt idx="62132">
                  <c:v>347.37599999999975</c:v>
                </c:pt>
                <c:pt idx="62133">
                  <c:v>347.55399999999975</c:v>
                </c:pt>
                <c:pt idx="62134">
                  <c:v>347.73099999999965</c:v>
                </c:pt>
                <c:pt idx="62135">
                  <c:v>347.90599999999978</c:v>
                </c:pt>
                <c:pt idx="62136">
                  <c:v>348.08099999999979</c:v>
                </c:pt>
                <c:pt idx="62137">
                  <c:v>348.255</c:v>
                </c:pt>
                <c:pt idx="62138">
                  <c:v>348.42699999999962</c:v>
                </c:pt>
                <c:pt idx="62139">
                  <c:v>348.59899999999965</c:v>
                </c:pt>
                <c:pt idx="62140">
                  <c:v>348.77</c:v>
                </c:pt>
                <c:pt idx="62141">
                  <c:v>348.93899999999962</c:v>
                </c:pt>
                <c:pt idx="62142">
                  <c:v>349.108</c:v>
                </c:pt>
                <c:pt idx="62143">
                  <c:v>349.27599999999978</c:v>
                </c:pt>
                <c:pt idx="62144">
                  <c:v>349.44400000000002</c:v>
                </c:pt>
                <c:pt idx="62145">
                  <c:v>349.61</c:v>
                </c:pt>
                <c:pt idx="62146">
                  <c:v>349.77599999999978</c:v>
                </c:pt>
                <c:pt idx="62147">
                  <c:v>349.94099999999975</c:v>
                </c:pt>
                <c:pt idx="62148">
                  <c:v>350.10599999999999</c:v>
                </c:pt>
                <c:pt idx="62149">
                  <c:v>350.26900000000001</c:v>
                </c:pt>
                <c:pt idx="62150">
                  <c:v>350.43199999999962</c:v>
                </c:pt>
                <c:pt idx="62151">
                  <c:v>350.59500000000003</c:v>
                </c:pt>
                <c:pt idx="62152">
                  <c:v>350.75700000000001</c:v>
                </c:pt>
                <c:pt idx="62153">
                  <c:v>350.91799999999978</c:v>
                </c:pt>
                <c:pt idx="62154">
                  <c:v>351.07900000000001</c:v>
                </c:pt>
                <c:pt idx="62155">
                  <c:v>351.24</c:v>
                </c:pt>
                <c:pt idx="62156">
                  <c:v>351.4</c:v>
                </c:pt>
                <c:pt idx="62157">
                  <c:v>351.55900000000008</c:v>
                </c:pt>
                <c:pt idx="62158">
                  <c:v>351.71799999999979</c:v>
                </c:pt>
                <c:pt idx="62159">
                  <c:v>351.87700000000001</c:v>
                </c:pt>
                <c:pt idx="62160">
                  <c:v>352.03500000000003</c:v>
                </c:pt>
                <c:pt idx="62161">
                  <c:v>352.19400000000002</c:v>
                </c:pt>
                <c:pt idx="62162">
                  <c:v>352.351</c:v>
                </c:pt>
                <c:pt idx="62163">
                  <c:v>352.50900000000001</c:v>
                </c:pt>
                <c:pt idx="62164">
                  <c:v>352.666</c:v>
                </c:pt>
                <c:pt idx="62165">
                  <c:v>352.82299999999975</c:v>
                </c:pt>
                <c:pt idx="62166">
                  <c:v>352.97999999999979</c:v>
                </c:pt>
                <c:pt idx="62167">
                  <c:v>353.137</c:v>
                </c:pt>
                <c:pt idx="62168">
                  <c:v>353.29299999999978</c:v>
                </c:pt>
                <c:pt idx="62169">
                  <c:v>353.44900000000001</c:v>
                </c:pt>
                <c:pt idx="62170">
                  <c:v>353.60500000000002</c:v>
                </c:pt>
                <c:pt idx="62171">
                  <c:v>353.762</c:v>
                </c:pt>
                <c:pt idx="62172">
                  <c:v>353.91799999999978</c:v>
                </c:pt>
                <c:pt idx="62173">
                  <c:v>354.07400000000001</c:v>
                </c:pt>
                <c:pt idx="62174">
                  <c:v>354.22999999999979</c:v>
                </c:pt>
                <c:pt idx="62175">
                  <c:v>354.3859999999998</c:v>
                </c:pt>
                <c:pt idx="62176">
                  <c:v>354.54199999999975</c:v>
                </c:pt>
                <c:pt idx="62177">
                  <c:v>354.69799999999975</c:v>
                </c:pt>
                <c:pt idx="62178">
                  <c:v>354.85399999999993</c:v>
                </c:pt>
                <c:pt idx="62179">
                  <c:v>355.01</c:v>
                </c:pt>
                <c:pt idx="62180">
                  <c:v>355.166</c:v>
                </c:pt>
                <c:pt idx="62181">
                  <c:v>355.322</c:v>
                </c:pt>
                <c:pt idx="62182">
                  <c:v>355.47899999999959</c:v>
                </c:pt>
                <c:pt idx="62183">
                  <c:v>355.63499999999999</c:v>
                </c:pt>
                <c:pt idx="62184">
                  <c:v>355.79199999999958</c:v>
                </c:pt>
                <c:pt idx="62185">
                  <c:v>355.94799999999975</c:v>
                </c:pt>
                <c:pt idx="62186">
                  <c:v>356.10500000000002</c:v>
                </c:pt>
                <c:pt idx="62187">
                  <c:v>356.26299999999975</c:v>
                </c:pt>
                <c:pt idx="62188">
                  <c:v>356.41999999999979</c:v>
                </c:pt>
                <c:pt idx="62189">
                  <c:v>356.577</c:v>
                </c:pt>
                <c:pt idx="62190">
                  <c:v>356.73499999999979</c:v>
                </c:pt>
                <c:pt idx="62191">
                  <c:v>356.89299999999974</c:v>
                </c:pt>
                <c:pt idx="62192">
                  <c:v>357.05099999999999</c:v>
                </c:pt>
                <c:pt idx="62193">
                  <c:v>357.209</c:v>
                </c:pt>
                <c:pt idx="62194">
                  <c:v>357.36799999999999</c:v>
                </c:pt>
                <c:pt idx="62195">
                  <c:v>357.52699999999965</c:v>
                </c:pt>
                <c:pt idx="62196">
                  <c:v>357.68599999999975</c:v>
                </c:pt>
                <c:pt idx="62197">
                  <c:v>357.846</c:v>
                </c:pt>
                <c:pt idx="62198">
                  <c:v>358.005</c:v>
                </c:pt>
                <c:pt idx="62199">
                  <c:v>358.16500000000002</c:v>
                </c:pt>
                <c:pt idx="62200">
                  <c:v>358.32499999999999</c:v>
                </c:pt>
                <c:pt idx="62201">
                  <c:v>358.48599999999965</c:v>
                </c:pt>
                <c:pt idx="62202">
                  <c:v>358.64699999999999</c:v>
                </c:pt>
                <c:pt idx="62203">
                  <c:v>358.80799999999999</c:v>
                </c:pt>
                <c:pt idx="62204">
                  <c:v>358.96899999999965</c:v>
                </c:pt>
                <c:pt idx="62205">
                  <c:v>359.13099999999974</c:v>
                </c:pt>
                <c:pt idx="62206">
                  <c:v>359.29299999999978</c:v>
                </c:pt>
                <c:pt idx="62207">
                  <c:v>359.45599999999979</c:v>
                </c:pt>
                <c:pt idx="62208">
                  <c:v>359.61799999999999</c:v>
                </c:pt>
                <c:pt idx="62209">
                  <c:v>359.78099999999978</c:v>
                </c:pt>
                <c:pt idx="62210">
                  <c:v>359.94400000000002</c:v>
                </c:pt>
                <c:pt idx="62211">
                  <c:v>360.108</c:v>
                </c:pt>
                <c:pt idx="62212">
                  <c:v>360.27199999999965</c:v>
                </c:pt>
                <c:pt idx="62213">
                  <c:v>360.43599999999958</c:v>
                </c:pt>
                <c:pt idx="62214">
                  <c:v>360.6</c:v>
                </c:pt>
                <c:pt idx="62215">
                  <c:v>360.76499999999999</c:v>
                </c:pt>
                <c:pt idx="62216">
                  <c:v>360.92999999999978</c:v>
                </c:pt>
                <c:pt idx="62217">
                  <c:v>361.09500000000003</c:v>
                </c:pt>
                <c:pt idx="62218">
                  <c:v>361.26</c:v>
                </c:pt>
                <c:pt idx="62219">
                  <c:v>361.42599999999965</c:v>
                </c:pt>
                <c:pt idx="62220">
                  <c:v>361.59199999999959</c:v>
                </c:pt>
                <c:pt idx="62221">
                  <c:v>361.75799999999975</c:v>
                </c:pt>
                <c:pt idx="62222">
                  <c:v>361.92399999999958</c:v>
                </c:pt>
                <c:pt idx="62223">
                  <c:v>362.09099999999978</c:v>
                </c:pt>
                <c:pt idx="62224">
                  <c:v>362.25799999999975</c:v>
                </c:pt>
                <c:pt idx="62225">
                  <c:v>362.42499999999978</c:v>
                </c:pt>
                <c:pt idx="62226">
                  <c:v>362.59199999999959</c:v>
                </c:pt>
                <c:pt idx="62227">
                  <c:v>362.75900000000001</c:v>
                </c:pt>
                <c:pt idx="62228">
                  <c:v>362.92599999999965</c:v>
                </c:pt>
                <c:pt idx="62229">
                  <c:v>363.09399999999965</c:v>
                </c:pt>
                <c:pt idx="62230">
                  <c:v>363.262</c:v>
                </c:pt>
                <c:pt idx="62231">
                  <c:v>363.42899999999958</c:v>
                </c:pt>
                <c:pt idx="62232">
                  <c:v>363.59699999999958</c:v>
                </c:pt>
                <c:pt idx="62233">
                  <c:v>363.76499999999999</c:v>
                </c:pt>
                <c:pt idx="62234">
                  <c:v>363.93299999999965</c:v>
                </c:pt>
                <c:pt idx="62235">
                  <c:v>364.101</c:v>
                </c:pt>
                <c:pt idx="62236">
                  <c:v>364.26900000000001</c:v>
                </c:pt>
                <c:pt idx="62237">
                  <c:v>364.43699999999961</c:v>
                </c:pt>
                <c:pt idx="62238">
                  <c:v>364.60500000000002</c:v>
                </c:pt>
                <c:pt idx="62239">
                  <c:v>364.7729999999998</c:v>
                </c:pt>
                <c:pt idx="62240">
                  <c:v>364.94099999999975</c:v>
                </c:pt>
                <c:pt idx="62241">
                  <c:v>365.10899999999975</c:v>
                </c:pt>
                <c:pt idx="62242">
                  <c:v>365.27699999999965</c:v>
                </c:pt>
                <c:pt idx="62243">
                  <c:v>365.44400000000002</c:v>
                </c:pt>
                <c:pt idx="62244">
                  <c:v>365.61200000000002</c:v>
                </c:pt>
                <c:pt idx="62245">
                  <c:v>365.779</c:v>
                </c:pt>
                <c:pt idx="62246">
                  <c:v>365.94600000000003</c:v>
                </c:pt>
                <c:pt idx="62247">
                  <c:v>366.113</c:v>
                </c:pt>
                <c:pt idx="62248">
                  <c:v>366.279</c:v>
                </c:pt>
                <c:pt idx="62249">
                  <c:v>366.44499999999999</c:v>
                </c:pt>
                <c:pt idx="62250">
                  <c:v>366.61099999999999</c:v>
                </c:pt>
                <c:pt idx="62251">
                  <c:v>366.77699999999965</c:v>
                </c:pt>
                <c:pt idx="62252">
                  <c:v>366.94200000000001</c:v>
                </c:pt>
                <c:pt idx="62253">
                  <c:v>367.10700000000008</c:v>
                </c:pt>
                <c:pt idx="62254">
                  <c:v>367.27099999999979</c:v>
                </c:pt>
                <c:pt idx="62255">
                  <c:v>367.43499999999977</c:v>
                </c:pt>
                <c:pt idx="62256">
                  <c:v>367.59799999999979</c:v>
                </c:pt>
                <c:pt idx="62257">
                  <c:v>367.7609999999998</c:v>
                </c:pt>
                <c:pt idx="62258">
                  <c:v>367.92299999999977</c:v>
                </c:pt>
                <c:pt idx="62259">
                  <c:v>368.08499999999975</c:v>
                </c:pt>
                <c:pt idx="62260">
                  <c:v>368.24599999999975</c:v>
                </c:pt>
                <c:pt idx="62261">
                  <c:v>368.40699999999958</c:v>
                </c:pt>
                <c:pt idx="62262">
                  <c:v>368.56700000000001</c:v>
                </c:pt>
                <c:pt idx="62263">
                  <c:v>368.72599999999977</c:v>
                </c:pt>
                <c:pt idx="62264">
                  <c:v>368.88400000000001</c:v>
                </c:pt>
                <c:pt idx="62265">
                  <c:v>369.041</c:v>
                </c:pt>
                <c:pt idx="62266">
                  <c:v>369.19799999999975</c:v>
                </c:pt>
                <c:pt idx="62267">
                  <c:v>369.35399999999993</c:v>
                </c:pt>
                <c:pt idx="62268">
                  <c:v>369.50900000000001</c:v>
                </c:pt>
                <c:pt idx="62269">
                  <c:v>369.66300000000001</c:v>
                </c:pt>
                <c:pt idx="62270">
                  <c:v>369.81599999999975</c:v>
                </c:pt>
                <c:pt idx="62271">
                  <c:v>369.96799999999979</c:v>
                </c:pt>
                <c:pt idx="62272">
                  <c:v>370.11900000000026</c:v>
                </c:pt>
                <c:pt idx="62273">
                  <c:v>370.26900000000001</c:v>
                </c:pt>
                <c:pt idx="62274">
                  <c:v>370.41799999999978</c:v>
                </c:pt>
                <c:pt idx="62275">
                  <c:v>370.56599999999975</c:v>
                </c:pt>
                <c:pt idx="62276">
                  <c:v>370.71299999999979</c:v>
                </c:pt>
                <c:pt idx="62277">
                  <c:v>370.858</c:v>
                </c:pt>
                <c:pt idx="62278">
                  <c:v>371.00200000000001</c:v>
                </c:pt>
                <c:pt idx="62279">
                  <c:v>371.14499999999998</c:v>
                </c:pt>
                <c:pt idx="62280">
                  <c:v>371.28599999999977</c:v>
                </c:pt>
                <c:pt idx="62281">
                  <c:v>371.42599999999965</c:v>
                </c:pt>
                <c:pt idx="62282">
                  <c:v>371.56400000000002</c:v>
                </c:pt>
                <c:pt idx="62283">
                  <c:v>371.702</c:v>
                </c:pt>
                <c:pt idx="62284">
                  <c:v>371.83699999999965</c:v>
                </c:pt>
                <c:pt idx="62285">
                  <c:v>371.97099999999978</c:v>
                </c:pt>
                <c:pt idx="62286">
                  <c:v>372.10399999999993</c:v>
                </c:pt>
                <c:pt idx="62287">
                  <c:v>372.23399999999958</c:v>
                </c:pt>
                <c:pt idx="62288">
                  <c:v>372.36399999999975</c:v>
                </c:pt>
                <c:pt idx="62289">
                  <c:v>372.49099999999964</c:v>
                </c:pt>
                <c:pt idx="62290">
                  <c:v>372.61700000000002</c:v>
                </c:pt>
                <c:pt idx="62291">
                  <c:v>372.74</c:v>
                </c:pt>
                <c:pt idx="62292">
                  <c:v>372.86200000000002</c:v>
                </c:pt>
                <c:pt idx="62293">
                  <c:v>372.98299999999978</c:v>
                </c:pt>
                <c:pt idx="62294">
                  <c:v>373.101</c:v>
                </c:pt>
                <c:pt idx="62295">
                  <c:v>373.21699999999959</c:v>
                </c:pt>
                <c:pt idx="62296">
                  <c:v>373.33099999999979</c:v>
                </c:pt>
                <c:pt idx="62297">
                  <c:v>373.44299999999993</c:v>
                </c:pt>
                <c:pt idx="62298">
                  <c:v>373.55399999999975</c:v>
                </c:pt>
                <c:pt idx="62299">
                  <c:v>373.661</c:v>
                </c:pt>
                <c:pt idx="62300">
                  <c:v>373.767</c:v>
                </c:pt>
                <c:pt idx="62301">
                  <c:v>373.87099999999975</c:v>
                </c:pt>
                <c:pt idx="62302">
                  <c:v>373.97199999999958</c:v>
                </c:pt>
                <c:pt idx="62303">
                  <c:v>374.07100000000003</c:v>
                </c:pt>
                <c:pt idx="62304">
                  <c:v>374.16699999999975</c:v>
                </c:pt>
                <c:pt idx="62305">
                  <c:v>374.2609999999998</c:v>
                </c:pt>
                <c:pt idx="62306">
                  <c:v>374.35300000000001</c:v>
                </c:pt>
                <c:pt idx="62307">
                  <c:v>374.44299999999993</c:v>
                </c:pt>
                <c:pt idx="62308">
                  <c:v>374.529</c:v>
                </c:pt>
                <c:pt idx="62309">
                  <c:v>374.613</c:v>
                </c:pt>
                <c:pt idx="62310">
                  <c:v>374.69499999999999</c:v>
                </c:pt>
                <c:pt idx="62311">
                  <c:v>374.7729999999998</c:v>
                </c:pt>
                <c:pt idx="62312">
                  <c:v>374.85</c:v>
                </c:pt>
                <c:pt idx="62313">
                  <c:v>374.92299999999977</c:v>
                </c:pt>
                <c:pt idx="62314">
                  <c:v>374.99400000000003</c:v>
                </c:pt>
                <c:pt idx="62315">
                  <c:v>375.06099999999975</c:v>
                </c:pt>
                <c:pt idx="62316">
                  <c:v>375.12599999999975</c:v>
                </c:pt>
                <c:pt idx="62317">
                  <c:v>375.18799999999999</c:v>
                </c:pt>
                <c:pt idx="62318">
                  <c:v>375.24700000000001</c:v>
                </c:pt>
                <c:pt idx="62319">
                  <c:v>375.303</c:v>
                </c:pt>
                <c:pt idx="62320">
                  <c:v>375.35599999999999</c:v>
                </c:pt>
                <c:pt idx="62321">
                  <c:v>375.40599999999978</c:v>
                </c:pt>
                <c:pt idx="62322">
                  <c:v>375.45299999999975</c:v>
                </c:pt>
                <c:pt idx="62323">
                  <c:v>375.49699999999962</c:v>
                </c:pt>
                <c:pt idx="62324">
                  <c:v>375.53699999999958</c:v>
                </c:pt>
                <c:pt idx="62325">
                  <c:v>375.57499999999999</c:v>
                </c:pt>
                <c:pt idx="62326">
                  <c:v>375.60899999999975</c:v>
                </c:pt>
                <c:pt idx="62327">
                  <c:v>375.63900000000001</c:v>
                </c:pt>
                <c:pt idx="62328">
                  <c:v>375.66699999999975</c:v>
                </c:pt>
                <c:pt idx="62329">
                  <c:v>375.69</c:v>
                </c:pt>
                <c:pt idx="62330">
                  <c:v>375.71099999999979</c:v>
                </c:pt>
                <c:pt idx="62331">
                  <c:v>375.72799999999978</c:v>
                </c:pt>
                <c:pt idx="62332">
                  <c:v>375.74200000000002</c:v>
                </c:pt>
                <c:pt idx="62333">
                  <c:v>375.75200000000001</c:v>
                </c:pt>
                <c:pt idx="62334">
                  <c:v>375.75799999999975</c:v>
                </c:pt>
                <c:pt idx="62335">
                  <c:v>375.7609999999998</c:v>
                </c:pt>
                <c:pt idx="62336">
                  <c:v>375.76</c:v>
                </c:pt>
                <c:pt idx="62337">
                  <c:v>375.755</c:v>
                </c:pt>
                <c:pt idx="62338">
                  <c:v>375.74700000000001</c:v>
                </c:pt>
                <c:pt idx="62339">
                  <c:v>375.73499999999979</c:v>
                </c:pt>
                <c:pt idx="62340">
                  <c:v>375.71899999999965</c:v>
                </c:pt>
                <c:pt idx="62341">
                  <c:v>375.69900000000001</c:v>
                </c:pt>
                <c:pt idx="62342">
                  <c:v>375.67599999999999</c:v>
                </c:pt>
                <c:pt idx="62343">
                  <c:v>375.64900000000023</c:v>
                </c:pt>
                <c:pt idx="62344">
                  <c:v>375.61700000000002</c:v>
                </c:pt>
                <c:pt idx="62345">
                  <c:v>375.58199999999965</c:v>
                </c:pt>
                <c:pt idx="62346">
                  <c:v>375.54300000000001</c:v>
                </c:pt>
                <c:pt idx="62347">
                  <c:v>375.5</c:v>
                </c:pt>
                <c:pt idx="62348">
                  <c:v>375.452</c:v>
                </c:pt>
                <c:pt idx="62349">
                  <c:v>375.40099999999978</c:v>
                </c:pt>
                <c:pt idx="62350">
                  <c:v>375.346</c:v>
                </c:pt>
                <c:pt idx="62351">
                  <c:v>375.28599999999977</c:v>
                </c:pt>
                <c:pt idx="62352">
                  <c:v>375.22199999999958</c:v>
                </c:pt>
                <c:pt idx="62353">
                  <c:v>375.15499999999997</c:v>
                </c:pt>
                <c:pt idx="62354">
                  <c:v>375.08199999999965</c:v>
                </c:pt>
                <c:pt idx="62355">
                  <c:v>375.00599999999974</c:v>
                </c:pt>
                <c:pt idx="62356">
                  <c:v>374.92599999999965</c:v>
                </c:pt>
                <c:pt idx="62357">
                  <c:v>374.84100000000001</c:v>
                </c:pt>
                <c:pt idx="62358">
                  <c:v>374.75200000000001</c:v>
                </c:pt>
                <c:pt idx="62359">
                  <c:v>374.65800000000002</c:v>
                </c:pt>
                <c:pt idx="62360">
                  <c:v>374.56</c:v>
                </c:pt>
                <c:pt idx="62361">
                  <c:v>374.45800000000003</c:v>
                </c:pt>
                <c:pt idx="62362">
                  <c:v>374.35199999999975</c:v>
                </c:pt>
                <c:pt idx="62363">
                  <c:v>374.24099999999999</c:v>
                </c:pt>
                <c:pt idx="62364">
                  <c:v>374.125</c:v>
                </c:pt>
                <c:pt idx="62365">
                  <c:v>374.00599999999974</c:v>
                </c:pt>
                <c:pt idx="62366">
                  <c:v>373.88099999999974</c:v>
                </c:pt>
                <c:pt idx="62367">
                  <c:v>373.75299999999999</c:v>
                </c:pt>
                <c:pt idx="62368">
                  <c:v>373.61900000000026</c:v>
                </c:pt>
                <c:pt idx="62369">
                  <c:v>373.48200000000003</c:v>
                </c:pt>
                <c:pt idx="62370">
                  <c:v>373.339</c:v>
                </c:pt>
                <c:pt idx="62371">
                  <c:v>373.19299999999993</c:v>
                </c:pt>
                <c:pt idx="62372">
                  <c:v>373.041</c:v>
                </c:pt>
                <c:pt idx="62373">
                  <c:v>372.8859999999998</c:v>
                </c:pt>
                <c:pt idx="62374">
                  <c:v>372.7249999999998</c:v>
                </c:pt>
                <c:pt idx="62375">
                  <c:v>372.56</c:v>
                </c:pt>
                <c:pt idx="62376">
                  <c:v>372.39099999999979</c:v>
                </c:pt>
                <c:pt idx="62377">
                  <c:v>372.21599999999978</c:v>
                </c:pt>
                <c:pt idx="62378">
                  <c:v>372.03799999999978</c:v>
                </c:pt>
                <c:pt idx="62379">
                  <c:v>371.85399999999993</c:v>
                </c:pt>
                <c:pt idx="62380">
                  <c:v>371.666</c:v>
                </c:pt>
                <c:pt idx="62381">
                  <c:v>371.47399999999965</c:v>
                </c:pt>
                <c:pt idx="62382">
                  <c:v>371.27599999999978</c:v>
                </c:pt>
                <c:pt idx="62383">
                  <c:v>371.07499999999999</c:v>
                </c:pt>
                <c:pt idx="62384">
                  <c:v>370.86799999999999</c:v>
                </c:pt>
                <c:pt idx="62385">
                  <c:v>370.65699999999993</c:v>
                </c:pt>
                <c:pt idx="62386">
                  <c:v>370.44099999999975</c:v>
                </c:pt>
                <c:pt idx="62387">
                  <c:v>370.22099999999978</c:v>
                </c:pt>
                <c:pt idx="62388">
                  <c:v>369.99599999999958</c:v>
                </c:pt>
                <c:pt idx="62389">
                  <c:v>369.767</c:v>
                </c:pt>
                <c:pt idx="62390">
                  <c:v>369.53299999999979</c:v>
                </c:pt>
                <c:pt idx="62391">
                  <c:v>369.29399999999958</c:v>
                </c:pt>
                <c:pt idx="62392">
                  <c:v>369.05</c:v>
                </c:pt>
                <c:pt idx="62393">
                  <c:v>368.803</c:v>
                </c:pt>
                <c:pt idx="62394">
                  <c:v>368.55</c:v>
                </c:pt>
                <c:pt idx="62395">
                  <c:v>368.29299999999978</c:v>
                </c:pt>
                <c:pt idx="62396">
                  <c:v>368.03099999999978</c:v>
                </c:pt>
                <c:pt idx="62397">
                  <c:v>367.76499999999999</c:v>
                </c:pt>
                <c:pt idx="62398">
                  <c:v>367.49400000000003</c:v>
                </c:pt>
                <c:pt idx="62399">
                  <c:v>367.21899999999965</c:v>
                </c:pt>
                <c:pt idx="62400">
                  <c:v>366.93899999999962</c:v>
                </c:pt>
                <c:pt idx="62401">
                  <c:v>366.65499999999997</c:v>
                </c:pt>
                <c:pt idx="62402">
                  <c:v>366.36599999999999</c:v>
                </c:pt>
                <c:pt idx="62403">
                  <c:v>366.072</c:v>
                </c:pt>
                <c:pt idx="62404">
                  <c:v>365.77499999999975</c:v>
                </c:pt>
                <c:pt idx="62405">
                  <c:v>365.47199999999958</c:v>
                </c:pt>
                <c:pt idx="62406">
                  <c:v>365.166</c:v>
                </c:pt>
                <c:pt idx="62407">
                  <c:v>364.85500000000002</c:v>
                </c:pt>
                <c:pt idx="62408">
                  <c:v>364.53899999999965</c:v>
                </c:pt>
                <c:pt idx="62409">
                  <c:v>364.21899999999965</c:v>
                </c:pt>
                <c:pt idx="62410">
                  <c:v>363.89499999999975</c:v>
                </c:pt>
                <c:pt idx="62411">
                  <c:v>363.56700000000001</c:v>
                </c:pt>
                <c:pt idx="62412">
                  <c:v>363.23399999999958</c:v>
                </c:pt>
                <c:pt idx="62413">
                  <c:v>362.89699999999965</c:v>
                </c:pt>
                <c:pt idx="62414">
                  <c:v>362.55599999999993</c:v>
                </c:pt>
                <c:pt idx="62415">
                  <c:v>362.21099999999979</c:v>
                </c:pt>
                <c:pt idx="62416">
                  <c:v>361.86099999999999</c:v>
                </c:pt>
                <c:pt idx="62417">
                  <c:v>361.50700000000001</c:v>
                </c:pt>
                <c:pt idx="62418">
                  <c:v>361.1500000000002</c:v>
                </c:pt>
                <c:pt idx="62419">
                  <c:v>360.78799999999978</c:v>
                </c:pt>
                <c:pt idx="62420">
                  <c:v>360.42200000000003</c:v>
                </c:pt>
                <c:pt idx="62421">
                  <c:v>360.05200000000002</c:v>
                </c:pt>
                <c:pt idx="62422">
                  <c:v>359.678</c:v>
                </c:pt>
                <c:pt idx="62423">
                  <c:v>359.3</c:v>
                </c:pt>
                <c:pt idx="62424">
                  <c:v>358.91799999999978</c:v>
                </c:pt>
                <c:pt idx="62425">
                  <c:v>358.53299999999979</c:v>
                </c:pt>
                <c:pt idx="62426">
                  <c:v>358.14299999999997</c:v>
                </c:pt>
                <c:pt idx="62427">
                  <c:v>357.75</c:v>
                </c:pt>
                <c:pt idx="62428">
                  <c:v>357.35300000000001</c:v>
                </c:pt>
                <c:pt idx="62429">
                  <c:v>356.952</c:v>
                </c:pt>
                <c:pt idx="62430">
                  <c:v>356.548</c:v>
                </c:pt>
                <c:pt idx="62431">
                  <c:v>356.14000000000021</c:v>
                </c:pt>
                <c:pt idx="62432">
                  <c:v>355.72799999999978</c:v>
                </c:pt>
                <c:pt idx="62433">
                  <c:v>355.31299999999999</c:v>
                </c:pt>
                <c:pt idx="62434">
                  <c:v>354.89499999999975</c:v>
                </c:pt>
                <c:pt idx="62435">
                  <c:v>354.47299999999979</c:v>
                </c:pt>
                <c:pt idx="62436">
                  <c:v>354.04700000000008</c:v>
                </c:pt>
                <c:pt idx="62437">
                  <c:v>353.61900000000026</c:v>
                </c:pt>
                <c:pt idx="62438">
                  <c:v>353.18700000000001</c:v>
                </c:pt>
                <c:pt idx="62439">
                  <c:v>352.75099999999975</c:v>
                </c:pt>
                <c:pt idx="62440">
                  <c:v>352.31299999999999</c:v>
                </c:pt>
                <c:pt idx="62441">
                  <c:v>351.87099999999975</c:v>
                </c:pt>
                <c:pt idx="62442">
                  <c:v>351.42699999999962</c:v>
                </c:pt>
                <c:pt idx="62443">
                  <c:v>350.97899999999959</c:v>
                </c:pt>
                <c:pt idx="62444">
                  <c:v>350.529</c:v>
                </c:pt>
                <c:pt idx="62445">
                  <c:v>350.07499999999999</c:v>
                </c:pt>
                <c:pt idx="62446">
                  <c:v>349.61900000000026</c:v>
                </c:pt>
                <c:pt idx="62447">
                  <c:v>349.16</c:v>
                </c:pt>
                <c:pt idx="62448">
                  <c:v>348.69799999999975</c:v>
                </c:pt>
                <c:pt idx="62449">
                  <c:v>348.23299999999978</c:v>
                </c:pt>
                <c:pt idx="62450">
                  <c:v>347.76599999999979</c:v>
                </c:pt>
                <c:pt idx="62451">
                  <c:v>347.29599999999965</c:v>
                </c:pt>
                <c:pt idx="62452">
                  <c:v>346.82400000000001</c:v>
                </c:pt>
                <c:pt idx="62453">
                  <c:v>346.34899999999999</c:v>
                </c:pt>
                <c:pt idx="62454">
                  <c:v>345.87200000000001</c:v>
                </c:pt>
                <c:pt idx="62455">
                  <c:v>345.39299999999974</c:v>
                </c:pt>
                <c:pt idx="62456">
                  <c:v>344.91199999999958</c:v>
                </c:pt>
                <c:pt idx="62457">
                  <c:v>344.42799999999966</c:v>
                </c:pt>
                <c:pt idx="62458">
                  <c:v>343.94200000000001</c:v>
                </c:pt>
                <c:pt idx="62459">
                  <c:v>343.45400000000001</c:v>
                </c:pt>
                <c:pt idx="62460">
                  <c:v>342.964</c:v>
                </c:pt>
                <c:pt idx="62461">
                  <c:v>342.47299999999979</c:v>
                </c:pt>
                <c:pt idx="62462">
                  <c:v>341.97899999999959</c:v>
                </c:pt>
                <c:pt idx="62463">
                  <c:v>341.48399999999958</c:v>
                </c:pt>
                <c:pt idx="62464">
                  <c:v>340.98699999999963</c:v>
                </c:pt>
                <c:pt idx="62465">
                  <c:v>340.48799999999977</c:v>
                </c:pt>
                <c:pt idx="62466">
                  <c:v>339.98799999999977</c:v>
                </c:pt>
                <c:pt idx="62467">
                  <c:v>339.48599999999965</c:v>
                </c:pt>
                <c:pt idx="62468">
                  <c:v>338.98299999999978</c:v>
                </c:pt>
                <c:pt idx="62469">
                  <c:v>338.47899999999959</c:v>
                </c:pt>
                <c:pt idx="62470">
                  <c:v>337.97299999999979</c:v>
                </c:pt>
                <c:pt idx="62471">
                  <c:v>337.46699999999959</c:v>
                </c:pt>
                <c:pt idx="62472">
                  <c:v>336.959</c:v>
                </c:pt>
                <c:pt idx="62473">
                  <c:v>336.45</c:v>
                </c:pt>
                <c:pt idx="62474">
                  <c:v>335.94</c:v>
                </c:pt>
                <c:pt idx="62475">
                  <c:v>335.42899999999958</c:v>
                </c:pt>
                <c:pt idx="62476">
                  <c:v>334.91799999999978</c:v>
                </c:pt>
                <c:pt idx="62477">
                  <c:v>334.40499999999975</c:v>
                </c:pt>
                <c:pt idx="62478">
                  <c:v>333.89299999999974</c:v>
                </c:pt>
                <c:pt idx="62479">
                  <c:v>333.37900000000002</c:v>
                </c:pt>
                <c:pt idx="62480">
                  <c:v>332.86500000000001</c:v>
                </c:pt>
                <c:pt idx="62481">
                  <c:v>332.351</c:v>
                </c:pt>
                <c:pt idx="62482">
                  <c:v>331.83599999999979</c:v>
                </c:pt>
                <c:pt idx="62483">
                  <c:v>331.32100000000003</c:v>
                </c:pt>
                <c:pt idx="62484">
                  <c:v>330.80599999999993</c:v>
                </c:pt>
                <c:pt idx="62485">
                  <c:v>330.29099999999966</c:v>
                </c:pt>
                <c:pt idx="62486">
                  <c:v>329.77599999999978</c:v>
                </c:pt>
                <c:pt idx="62487">
                  <c:v>329.2609999999998</c:v>
                </c:pt>
                <c:pt idx="62488">
                  <c:v>328.74599999999975</c:v>
                </c:pt>
                <c:pt idx="62489">
                  <c:v>328.23200000000003</c:v>
                </c:pt>
                <c:pt idx="62490">
                  <c:v>327.71699999999959</c:v>
                </c:pt>
                <c:pt idx="62491">
                  <c:v>327.20400000000001</c:v>
                </c:pt>
                <c:pt idx="62492">
                  <c:v>326.69</c:v>
                </c:pt>
                <c:pt idx="62493">
                  <c:v>326.178</c:v>
                </c:pt>
                <c:pt idx="62494">
                  <c:v>325.666</c:v>
                </c:pt>
                <c:pt idx="62495">
                  <c:v>325.15400000000022</c:v>
                </c:pt>
                <c:pt idx="62496">
                  <c:v>324.64400000000023</c:v>
                </c:pt>
                <c:pt idx="62497">
                  <c:v>324.13400000000001</c:v>
                </c:pt>
                <c:pt idx="62498">
                  <c:v>323.62599999999975</c:v>
                </c:pt>
                <c:pt idx="62499">
                  <c:v>323.11799999999999</c:v>
                </c:pt>
                <c:pt idx="62500">
                  <c:v>322.61200000000002</c:v>
                </c:pt>
                <c:pt idx="62501">
                  <c:v>322.10700000000008</c:v>
                </c:pt>
                <c:pt idx="62502">
                  <c:v>321.60300000000001</c:v>
                </c:pt>
                <c:pt idx="62503">
                  <c:v>321.101</c:v>
                </c:pt>
                <c:pt idx="62504">
                  <c:v>320.601</c:v>
                </c:pt>
                <c:pt idx="62505">
                  <c:v>320.10199999999975</c:v>
                </c:pt>
                <c:pt idx="62506">
                  <c:v>319.60399999999993</c:v>
                </c:pt>
                <c:pt idx="62507">
                  <c:v>319.10899999999975</c:v>
                </c:pt>
                <c:pt idx="62508">
                  <c:v>318.61500000000001</c:v>
                </c:pt>
                <c:pt idx="62509">
                  <c:v>318.12299999999999</c:v>
                </c:pt>
                <c:pt idx="62510">
                  <c:v>317.63299999999975</c:v>
                </c:pt>
                <c:pt idx="62511">
                  <c:v>317.14600000000002</c:v>
                </c:pt>
                <c:pt idx="62512">
                  <c:v>316.66000000000008</c:v>
                </c:pt>
                <c:pt idx="62513">
                  <c:v>316.17700000000002</c:v>
                </c:pt>
                <c:pt idx="62514">
                  <c:v>315.697</c:v>
                </c:pt>
                <c:pt idx="62515">
                  <c:v>315.21799999999979</c:v>
                </c:pt>
                <c:pt idx="62516">
                  <c:v>314.74200000000002</c:v>
                </c:pt>
                <c:pt idx="62517">
                  <c:v>314.26900000000001</c:v>
                </c:pt>
                <c:pt idx="62518">
                  <c:v>313.79899999999958</c:v>
                </c:pt>
                <c:pt idx="62519">
                  <c:v>313.33099999999979</c:v>
                </c:pt>
                <c:pt idx="62520">
                  <c:v>312.86700000000002</c:v>
                </c:pt>
                <c:pt idx="62521">
                  <c:v>312.40499999999975</c:v>
                </c:pt>
                <c:pt idx="62522">
                  <c:v>311.94600000000003</c:v>
                </c:pt>
                <c:pt idx="62523">
                  <c:v>311.49099999999964</c:v>
                </c:pt>
                <c:pt idx="62524">
                  <c:v>311.03899999999965</c:v>
                </c:pt>
                <c:pt idx="62525">
                  <c:v>310.58999999999975</c:v>
                </c:pt>
                <c:pt idx="62526">
                  <c:v>310.14400000000023</c:v>
                </c:pt>
                <c:pt idx="62527">
                  <c:v>309.702</c:v>
                </c:pt>
                <c:pt idx="62528">
                  <c:v>309.26299999999975</c:v>
                </c:pt>
                <c:pt idx="62529">
                  <c:v>308.82799999999975</c:v>
                </c:pt>
                <c:pt idx="62530">
                  <c:v>308.39699999999965</c:v>
                </c:pt>
                <c:pt idx="62531">
                  <c:v>307.96899999999965</c:v>
                </c:pt>
                <c:pt idx="62532">
                  <c:v>307.54599999999999</c:v>
                </c:pt>
                <c:pt idx="62533">
                  <c:v>307.12599999999975</c:v>
                </c:pt>
                <c:pt idx="62534">
                  <c:v>306.71099999999979</c:v>
                </c:pt>
                <c:pt idx="62535">
                  <c:v>306.29899999999958</c:v>
                </c:pt>
                <c:pt idx="62536">
                  <c:v>305.892</c:v>
                </c:pt>
                <c:pt idx="62537">
                  <c:v>305.48899999999958</c:v>
                </c:pt>
                <c:pt idx="62538">
                  <c:v>305.08999999999975</c:v>
                </c:pt>
                <c:pt idx="62539">
                  <c:v>304.69600000000003</c:v>
                </c:pt>
                <c:pt idx="62540">
                  <c:v>304.30599999999993</c:v>
                </c:pt>
                <c:pt idx="62541">
                  <c:v>303.92099999999965</c:v>
                </c:pt>
                <c:pt idx="62542">
                  <c:v>303.541</c:v>
                </c:pt>
                <c:pt idx="62543">
                  <c:v>303.16500000000002</c:v>
                </c:pt>
                <c:pt idx="62544">
                  <c:v>302.79399999999958</c:v>
                </c:pt>
                <c:pt idx="62545">
                  <c:v>302.42799999999966</c:v>
                </c:pt>
                <c:pt idx="62546">
                  <c:v>302.06599999999975</c:v>
                </c:pt>
                <c:pt idx="62547">
                  <c:v>301.70999999999975</c:v>
                </c:pt>
                <c:pt idx="62548">
                  <c:v>301.35899999999975</c:v>
                </c:pt>
                <c:pt idx="62549">
                  <c:v>301.01299999999975</c:v>
                </c:pt>
                <c:pt idx="62550">
                  <c:v>300.673</c:v>
                </c:pt>
                <c:pt idx="62551">
                  <c:v>300.33699999999965</c:v>
                </c:pt>
                <c:pt idx="62552">
                  <c:v>300.00700000000001</c:v>
                </c:pt>
                <c:pt idx="62553">
                  <c:v>299.68299999999999</c:v>
                </c:pt>
                <c:pt idx="62554">
                  <c:v>299.36399999999975</c:v>
                </c:pt>
                <c:pt idx="62555">
                  <c:v>299.05</c:v>
                </c:pt>
                <c:pt idx="62556">
                  <c:v>298.74299999999999</c:v>
                </c:pt>
                <c:pt idx="62557">
                  <c:v>298.44</c:v>
                </c:pt>
                <c:pt idx="62558">
                  <c:v>298.14400000000023</c:v>
                </c:pt>
                <c:pt idx="62559">
                  <c:v>297.85300000000001</c:v>
                </c:pt>
                <c:pt idx="62560">
                  <c:v>297.56900000000002</c:v>
                </c:pt>
                <c:pt idx="62561">
                  <c:v>297.28999999999979</c:v>
                </c:pt>
                <c:pt idx="62562">
                  <c:v>297.01799999999974</c:v>
                </c:pt>
                <c:pt idx="62563">
                  <c:v>296.75099999999975</c:v>
                </c:pt>
                <c:pt idx="62564">
                  <c:v>296.48999999999978</c:v>
                </c:pt>
                <c:pt idx="62565">
                  <c:v>296.23599999999965</c:v>
                </c:pt>
                <c:pt idx="62566">
                  <c:v>295.98799999999977</c:v>
                </c:pt>
                <c:pt idx="62567">
                  <c:v>295.74599999999975</c:v>
                </c:pt>
                <c:pt idx="62568">
                  <c:v>295.5109999999998</c:v>
                </c:pt>
                <c:pt idx="62569">
                  <c:v>295.28199999999958</c:v>
                </c:pt>
                <c:pt idx="62570">
                  <c:v>295.06</c:v>
                </c:pt>
                <c:pt idx="62571">
                  <c:v>294.84399999999999</c:v>
                </c:pt>
                <c:pt idx="62572">
                  <c:v>294.63400000000001</c:v>
                </c:pt>
                <c:pt idx="62573">
                  <c:v>294.43199999999962</c:v>
                </c:pt>
                <c:pt idx="62574">
                  <c:v>294.23499999999979</c:v>
                </c:pt>
                <c:pt idx="62575">
                  <c:v>294.04599999999999</c:v>
                </c:pt>
                <c:pt idx="62576">
                  <c:v>293.863</c:v>
                </c:pt>
                <c:pt idx="62577">
                  <c:v>293.68799999999999</c:v>
                </c:pt>
                <c:pt idx="62578">
                  <c:v>293.51900000000001</c:v>
                </c:pt>
                <c:pt idx="62579">
                  <c:v>293.35700000000008</c:v>
                </c:pt>
                <c:pt idx="62580">
                  <c:v>293.202</c:v>
                </c:pt>
                <c:pt idx="62581">
                  <c:v>293.053</c:v>
                </c:pt>
                <c:pt idx="62582">
                  <c:v>292.91199999999958</c:v>
                </c:pt>
                <c:pt idx="62583">
                  <c:v>292.77799999999979</c:v>
                </c:pt>
                <c:pt idx="62584">
                  <c:v>292.65100000000001</c:v>
                </c:pt>
                <c:pt idx="62585">
                  <c:v>292.53099999999978</c:v>
                </c:pt>
                <c:pt idx="62586">
                  <c:v>292.41899999999958</c:v>
                </c:pt>
                <c:pt idx="62587">
                  <c:v>292.31299999999999</c:v>
                </c:pt>
                <c:pt idx="62588">
                  <c:v>292.21499999999975</c:v>
                </c:pt>
                <c:pt idx="62589">
                  <c:v>292.12400000000002</c:v>
                </c:pt>
                <c:pt idx="62590">
                  <c:v>292.041</c:v>
                </c:pt>
                <c:pt idx="62591">
                  <c:v>291.964</c:v>
                </c:pt>
                <c:pt idx="62592">
                  <c:v>291.89599999999979</c:v>
                </c:pt>
                <c:pt idx="62593">
                  <c:v>291.834</c:v>
                </c:pt>
                <c:pt idx="62594">
                  <c:v>291.77999999999975</c:v>
                </c:pt>
                <c:pt idx="62595">
                  <c:v>291.73299999999978</c:v>
                </c:pt>
                <c:pt idx="62596">
                  <c:v>291.69400000000002</c:v>
                </c:pt>
                <c:pt idx="62597">
                  <c:v>291.66199999999975</c:v>
                </c:pt>
                <c:pt idx="62598">
                  <c:v>291.63799999999975</c:v>
                </c:pt>
                <c:pt idx="62599">
                  <c:v>291.62200000000001</c:v>
                </c:pt>
                <c:pt idx="62600">
                  <c:v>291.613</c:v>
                </c:pt>
                <c:pt idx="62601">
                  <c:v>291.61099999999999</c:v>
                </c:pt>
                <c:pt idx="62602">
                  <c:v>291.61700000000002</c:v>
                </c:pt>
                <c:pt idx="62603">
                  <c:v>291.63099999999974</c:v>
                </c:pt>
                <c:pt idx="62604">
                  <c:v>291.65199999999999</c:v>
                </c:pt>
                <c:pt idx="62605">
                  <c:v>291.68099999999993</c:v>
                </c:pt>
                <c:pt idx="62606">
                  <c:v>291.71799999999979</c:v>
                </c:pt>
                <c:pt idx="62607">
                  <c:v>291.762</c:v>
                </c:pt>
                <c:pt idx="62608">
                  <c:v>291.81400000000002</c:v>
                </c:pt>
                <c:pt idx="62609">
                  <c:v>291.87299999999999</c:v>
                </c:pt>
                <c:pt idx="62610">
                  <c:v>291.94099999999975</c:v>
                </c:pt>
                <c:pt idx="62611">
                  <c:v>292.01599999999979</c:v>
                </c:pt>
                <c:pt idx="62612">
                  <c:v>292.09799999999979</c:v>
                </c:pt>
                <c:pt idx="62613">
                  <c:v>292.18900000000002</c:v>
                </c:pt>
                <c:pt idx="62614">
                  <c:v>292.28699999999958</c:v>
                </c:pt>
                <c:pt idx="62615">
                  <c:v>292.392</c:v>
                </c:pt>
                <c:pt idx="62616">
                  <c:v>292.50599999999974</c:v>
                </c:pt>
                <c:pt idx="62617">
                  <c:v>292.62700000000001</c:v>
                </c:pt>
                <c:pt idx="62618">
                  <c:v>292.755</c:v>
                </c:pt>
                <c:pt idx="62619">
                  <c:v>292.892</c:v>
                </c:pt>
                <c:pt idx="62620">
                  <c:v>293.03599999999977</c:v>
                </c:pt>
                <c:pt idx="62621">
                  <c:v>293.18799999999999</c:v>
                </c:pt>
                <c:pt idx="62622">
                  <c:v>293.34699999999975</c:v>
                </c:pt>
                <c:pt idx="62623">
                  <c:v>293.51400000000001</c:v>
                </c:pt>
                <c:pt idx="62624">
                  <c:v>293.68900000000002</c:v>
                </c:pt>
                <c:pt idx="62625">
                  <c:v>293.87099999999975</c:v>
                </c:pt>
                <c:pt idx="62626">
                  <c:v>294.06099999999975</c:v>
                </c:pt>
                <c:pt idx="62627">
                  <c:v>294.25900000000001</c:v>
                </c:pt>
                <c:pt idx="62628">
                  <c:v>294.464</c:v>
                </c:pt>
                <c:pt idx="62629">
                  <c:v>294.67599999999999</c:v>
                </c:pt>
                <c:pt idx="62630">
                  <c:v>294.89699999999965</c:v>
                </c:pt>
                <c:pt idx="62631">
                  <c:v>295.12400000000002</c:v>
                </c:pt>
                <c:pt idx="62632">
                  <c:v>295.36</c:v>
                </c:pt>
                <c:pt idx="62633">
                  <c:v>295.60199999999975</c:v>
                </c:pt>
                <c:pt idx="62634">
                  <c:v>295.85199999999975</c:v>
                </c:pt>
                <c:pt idx="62635">
                  <c:v>296.11</c:v>
                </c:pt>
                <c:pt idx="62636">
                  <c:v>296.375</c:v>
                </c:pt>
                <c:pt idx="62637">
                  <c:v>296.64699999999999</c:v>
                </c:pt>
                <c:pt idx="62638">
                  <c:v>296.92699999999962</c:v>
                </c:pt>
                <c:pt idx="62639">
                  <c:v>297.214</c:v>
                </c:pt>
                <c:pt idx="62640">
                  <c:v>297.50799999999975</c:v>
                </c:pt>
                <c:pt idx="62641">
                  <c:v>297.80900000000008</c:v>
                </c:pt>
                <c:pt idx="62642">
                  <c:v>298.11799999999999</c:v>
                </c:pt>
                <c:pt idx="62643">
                  <c:v>298.43400000000003</c:v>
                </c:pt>
                <c:pt idx="62644">
                  <c:v>298.75700000000001</c:v>
                </c:pt>
                <c:pt idx="62645">
                  <c:v>299.08699999999965</c:v>
                </c:pt>
                <c:pt idx="62646">
                  <c:v>299.42399999999958</c:v>
                </c:pt>
                <c:pt idx="62647">
                  <c:v>299.76900000000001</c:v>
                </c:pt>
                <c:pt idx="62648">
                  <c:v>300.12</c:v>
                </c:pt>
                <c:pt idx="62649">
                  <c:v>300.47799999999978</c:v>
                </c:pt>
                <c:pt idx="62650">
                  <c:v>300.84300000000002</c:v>
                </c:pt>
                <c:pt idx="62651">
                  <c:v>301.21499999999975</c:v>
                </c:pt>
                <c:pt idx="62652">
                  <c:v>301.59399999999965</c:v>
                </c:pt>
                <c:pt idx="62653">
                  <c:v>301.97899999999959</c:v>
                </c:pt>
                <c:pt idx="62654">
                  <c:v>302.37099999999975</c:v>
                </c:pt>
                <c:pt idx="62655">
                  <c:v>302.77</c:v>
                </c:pt>
                <c:pt idx="62656">
                  <c:v>303.17500000000001</c:v>
                </c:pt>
                <c:pt idx="62657">
                  <c:v>303.58699999999965</c:v>
                </c:pt>
                <c:pt idx="62658">
                  <c:v>304.00599999999974</c:v>
                </c:pt>
                <c:pt idx="62659">
                  <c:v>304.43099999999959</c:v>
                </c:pt>
                <c:pt idx="62660">
                  <c:v>304.86200000000002</c:v>
                </c:pt>
                <c:pt idx="62661">
                  <c:v>305.29899999999958</c:v>
                </c:pt>
                <c:pt idx="62662">
                  <c:v>305.74299999999999</c:v>
                </c:pt>
                <c:pt idx="62663">
                  <c:v>306.19299999999993</c:v>
                </c:pt>
                <c:pt idx="62664">
                  <c:v>306.64999999999998</c:v>
                </c:pt>
                <c:pt idx="62665">
                  <c:v>307.11200000000002</c:v>
                </c:pt>
                <c:pt idx="62666">
                  <c:v>307.58099999999979</c:v>
                </c:pt>
                <c:pt idx="62667">
                  <c:v>308.05500000000001</c:v>
                </c:pt>
                <c:pt idx="62668">
                  <c:v>308.53599999999977</c:v>
                </c:pt>
                <c:pt idx="62669">
                  <c:v>309.02199999999965</c:v>
                </c:pt>
                <c:pt idx="62670">
                  <c:v>309.51400000000001</c:v>
                </c:pt>
                <c:pt idx="62671">
                  <c:v>310.0109999999998</c:v>
                </c:pt>
                <c:pt idx="62672">
                  <c:v>310.51499999999999</c:v>
                </c:pt>
                <c:pt idx="62673">
                  <c:v>311.024</c:v>
                </c:pt>
                <c:pt idx="62674">
                  <c:v>311.53799999999978</c:v>
                </c:pt>
                <c:pt idx="62675">
                  <c:v>312.05799999999999</c:v>
                </c:pt>
                <c:pt idx="62676">
                  <c:v>312.58300000000003</c:v>
                </c:pt>
                <c:pt idx="62677">
                  <c:v>313.11399999999975</c:v>
                </c:pt>
                <c:pt idx="62678">
                  <c:v>313.64999999999998</c:v>
                </c:pt>
                <c:pt idx="62679">
                  <c:v>314.19099999999975</c:v>
                </c:pt>
                <c:pt idx="62680">
                  <c:v>314.73699999999963</c:v>
                </c:pt>
                <c:pt idx="62681">
                  <c:v>315.28799999999978</c:v>
                </c:pt>
                <c:pt idx="62682">
                  <c:v>315.84399999999999</c:v>
                </c:pt>
                <c:pt idx="62683">
                  <c:v>316.40499999999975</c:v>
                </c:pt>
                <c:pt idx="62684">
                  <c:v>316.97099999999978</c:v>
                </c:pt>
                <c:pt idx="62685">
                  <c:v>317.541</c:v>
                </c:pt>
                <c:pt idx="62686">
                  <c:v>318.11599999999999</c:v>
                </c:pt>
                <c:pt idx="62687">
                  <c:v>318.69499999999999</c:v>
                </c:pt>
                <c:pt idx="62688">
                  <c:v>319.27999999999975</c:v>
                </c:pt>
                <c:pt idx="62689">
                  <c:v>319.86799999999999</c:v>
                </c:pt>
                <c:pt idx="62690">
                  <c:v>320.46099999999979</c:v>
                </c:pt>
                <c:pt idx="62691">
                  <c:v>321.05799999999999</c:v>
                </c:pt>
                <c:pt idx="62692">
                  <c:v>321.65899999999999</c:v>
                </c:pt>
                <c:pt idx="62693">
                  <c:v>322.26400000000001</c:v>
                </c:pt>
                <c:pt idx="62694">
                  <c:v>322.87299999999999</c:v>
                </c:pt>
                <c:pt idx="62695">
                  <c:v>323.48599999999965</c:v>
                </c:pt>
                <c:pt idx="62696">
                  <c:v>324.10300000000001</c:v>
                </c:pt>
                <c:pt idx="62697">
                  <c:v>324.72299999999979</c:v>
                </c:pt>
                <c:pt idx="62698">
                  <c:v>325.34699999999975</c:v>
                </c:pt>
                <c:pt idx="62699">
                  <c:v>325.9749999999998</c:v>
                </c:pt>
                <c:pt idx="62700">
                  <c:v>326.60599999999999</c:v>
                </c:pt>
                <c:pt idx="62701">
                  <c:v>327.24099999999999</c:v>
                </c:pt>
                <c:pt idx="62702">
                  <c:v>327.87799999999999</c:v>
                </c:pt>
                <c:pt idx="62703">
                  <c:v>328.51900000000001</c:v>
                </c:pt>
                <c:pt idx="62704">
                  <c:v>329.16300000000001</c:v>
                </c:pt>
                <c:pt idx="62705">
                  <c:v>329.81</c:v>
                </c:pt>
                <c:pt idx="62706">
                  <c:v>330.46</c:v>
                </c:pt>
                <c:pt idx="62707">
                  <c:v>331.113</c:v>
                </c:pt>
                <c:pt idx="62708">
                  <c:v>331.76900000000001</c:v>
                </c:pt>
                <c:pt idx="62709">
                  <c:v>332.42699999999962</c:v>
                </c:pt>
                <c:pt idx="62710">
                  <c:v>333.08799999999979</c:v>
                </c:pt>
                <c:pt idx="62711">
                  <c:v>333.75099999999975</c:v>
                </c:pt>
                <c:pt idx="62712">
                  <c:v>334.41699999999958</c:v>
                </c:pt>
                <c:pt idx="62713">
                  <c:v>335.084</c:v>
                </c:pt>
                <c:pt idx="62714">
                  <c:v>335.75400000000002</c:v>
                </c:pt>
                <c:pt idx="62715">
                  <c:v>336.42699999999962</c:v>
                </c:pt>
                <c:pt idx="62716">
                  <c:v>337.101</c:v>
                </c:pt>
                <c:pt idx="62717">
                  <c:v>337.77699999999965</c:v>
                </c:pt>
                <c:pt idx="62718">
                  <c:v>338.45499999999993</c:v>
                </c:pt>
                <c:pt idx="62719">
                  <c:v>339.13400000000001</c:v>
                </c:pt>
                <c:pt idx="62720">
                  <c:v>339.81599999999975</c:v>
                </c:pt>
                <c:pt idx="62721">
                  <c:v>340.49799999999965</c:v>
                </c:pt>
                <c:pt idx="62722">
                  <c:v>341.18200000000002</c:v>
                </c:pt>
                <c:pt idx="62723">
                  <c:v>341.86799999999999</c:v>
                </c:pt>
                <c:pt idx="62724">
                  <c:v>342.55500000000001</c:v>
                </c:pt>
                <c:pt idx="62725">
                  <c:v>343.24299999999999</c:v>
                </c:pt>
                <c:pt idx="62726">
                  <c:v>343.93199999999962</c:v>
                </c:pt>
                <c:pt idx="62727">
                  <c:v>344.62200000000001</c:v>
                </c:pt>
                <c:pt idx="62728">
                  <c:v>345.31200000000001</c:v>
                </c:pt>
                <c:pt idx="62729">
                  <c:v>346.00400000000002</c:v>
                </c:pt>
                <c:pt idx="62730">
                  <c:v>346.69600000000003</c:v>
                </c:pt>
                <c:pt idx="62731">
                  <c:v>347.38900000000001</c:v>
                </c:pt>
                <c:pt idx="62732">
                  <c:v>348.08199999999965</c:v>
                </c:pt>
                <c:pt idx="62733">
                  <c:v>348.77599999999978</c:v>
                </c:pt>
                <c:pt idx="62734">
                  <c:v>349.4699999999998</c:v>
                </c:pt>
                <c:pt idx="62735">
                  <c:v>350.16399999999999</c:v>
                </c:pt>
                <c:pt idx="62736">
                  <c:v>350.85899999999975</c:v>
                </c:pt>
                <c:pt idx="62737">
                  <c:v>351.553</c:v>
                </c:pt>
                <c:pt idx="62738">
                  <c:v>352.24700000000001</c:v>
                </c:pt>
                <c:pt idx="62739">
                  <c:v>352.94099999999975</c:v>
                </c:pt>
                <c:pt idx="62740">
                  <c:v>353.63499999999999</c:v>
                </c:pt>
                <c:pt idx="62741">
                  <c:v>354.32900000000001</c:v>
                </c:pt>
                <c:pt idx="62742">
                  <c:v>355.02199999999965</c:v>
                </c:pt>
                <c:pt idx="62743">
                  <c:v>355.714</c:v>
                </c:pt>
                <c:pt idx="62744">
                  <c:v>356.40599999999978</c:v>
                </c:pt>
                <c:pt idx="62745">
                  <c:v>357.09699999999958</c:v>
                </c:pt>
                <c:pt idx="62746">
                  <c:v>357.78699999999958</c:v>
                </c:pt>
                <c:pt idx="62747">
                  <c:v>358.47699999999958</c:v>
                </c:pt>
                <c:pt idx="62748">
                  <c:v>359.16500000000002</c:v>
                </c:pt>
                <c:pt idx="62749">
                  <c:v>359.85199999999975</c:v>
                </c:pt>
                <c:pt idx="62750">
                  <c:v>360.53799999999978</c:v>
                </c:pt>
                <c:pt idx="62751">
                  <c:v>361.22299999999979</c:v>
                </c:pt>
                <c:pt idx="62752">
                  <c:v>361.90599999999978</c:v>
                </c:pt>
                <c:pt idx="62753">
                  <c:v>362.58799999999979</c:v>
                </c:pt>
                <c:pt idx="62754">
                  <c:v>363.26900000000001</c:v>
                </c:pt>
                <c:pt idx="62755">
                  <c:v>363.947</c:v>
                </c:pt>
                <c:pt idx="62756">
                  <c:v>364.625</c:v>
                </c:pt>
                <c:pt idx="62757">
                  <c:v>365.3</c:v>
                </c:pt>
                <c:pt idx="62758">
                  <c:v>365.97299999999979</c:v>
                </c:pt>
                <c:pt idx="62759">
                  <c:v>366.64400000000023</c:v>
                </c:pt>
                <c:pt idx="62760">
                  <c:v>367.31400000000002</c:v>
                </c:pt>
                <c:pt idx="62761">
                  <c:v>367.98099999999965</c:v>
                </c:pt>
                <c:pt idx="62762">
                  <c:v>368.64600000000002</c:v>
                </c:pt>
                <c:pt idx="62763">
                  <c:v>369.30799999999999</c:v>
                </c:pt>
                <c:pt idx="62764">
                  <c:v>369.96799999999979</c:v>
                </c:pt>
                <c:pt idx="62765">
                  <c:v>370.62599999999975</c:v>
                </c:pt>
                <c:pt idx="62766">
                  <c:v>371.28099999999978</c:v>
                </c:pt>
                <c:pt idx="62767">
                  <c:v>371.93299999999965</c:v>
                </c:pt>
                <c:pt idx="62768">
                  <c:v>372.58300000000003</c:v>
                </c:pt>
                <c:pt idx="62769">
                  <c:v>373.22999999999979</c:v>
                </c:pt>
                <c:pt idx="62770">
                  <c:v>373.87299999999999</c:v>
                </c:pt>
                <c:pt idx="62771">
                  <c:v>374.51400000000001</c:v>
                </c:pt>
                <c:pt idx="62772">
                  <c:v>375.15199999999999</c:v>
                </c:pt>
                <c:pt idx="62773">
                  <c:v>375.78699999999958</c:v>
                </c:pt>
                <c:pt idx="62774">
                  <c:v>376.41799999999978</c:v>
                </c:pt>
                <c:pt idx="62775">
                  <c:v>377.04599999999999</c:v>
                </c:pt>
                <c:pt idx="62776">
                  <c:v>377.67099999999999</c:v>
                </c:pt>
                <c:pt idx="62777">
                  <c:v>378.29199999999958</c:v>
                </c:pt>
                <c:pt idx="62778">
                  <c:v>378.9099999999998</c:v>
                </c:pt>
                <c:pt idx="62779">
                  <c:v>379.524</c:v>
                </c:pt>
                <c:pt idx="62780">
                  <c:v>380.13499999999999</c:v>
                </c:pt>
                <c:pt idx="62781">
                  <c:v>380.74200000000002</c:v>
                </c:pt>
                <c:pt idx="62782">
                  <c:v>381.34500000000008</c:v>
                </c:pt>
                <c:pt idx="62783">
                  <c:v>381.94400000000002</c:v>
                </c:pt>
                <c:pt idx="62784">
                  <c:v>382.53899999999965</c:v>
                </c:pt>
                <c:pt idx="62785">
                  <c:v>383.13</c:v>
                </c:pt>
                <c:pt idx="62786">
                  <c:v>383.71699999999959</c:v>
                </c:pt>
                <c:pt idx="62787">
                  <c:v>384.3</c:v>
                </c:pt>
                <c:pt idx="62788">
                  <c:v>384.87799999999999</c:v>
                </c:pt>
                <c:pt idx="62789">
                  <c:v>385.45299999999975</c:v>
                </c:pt>
                <c:pt idx="62790">
                  <c:v>386.0229999999998</c:v>
                </c:pt>
                <c:pt idx="62791">
                  <c:v>386.589</c:v>
                </c:pt>
                <c:pt idx="62792">
                  <c:v>387.14900000000023</c:v>
                </c:pt>
                <c:pt idx="62793">
                  <c:v>387.70599999999979</c:v>
                </c:pt>
                <c:pt idx="62794">
                  <c:v>388.25799999999975</c:v>
                </c:pt>
                <c:pt idx="62795">
                  <c:v>388.80500000000001</c:v>
                </c:pt>
                <c:pt idx="62796">
                  <c:v>389.34800000000001</c:v>
                </c:pt>
                <c:pt idx="62797">
                  <c:v>389.88499999999999</c:v>
                </c:pt>
                <c:pt idx="62798">
                  <c:v>390.41799999999978</c:v>
                </c:pt>
                <c:pt idx="62799">
                  <c:v>390.94600000000003</c:v>
                </c:pt>
                <c:pt idx="62800">
                  <c:v>391.46899999999965</c:v>
                </c:pt>
                <c:pt idx="62801">
                  <c:v>391.98799999999977</c:v>
                </c:pt>
                <c:pt idx="62802">
                  <c:v>392.50099999999975</c:v>
                </c:pt>
                <c:pt idx="62803">
                  <c:v>393.00900000000001</c:v>
                </c:pt>
                <c:pt idx="62804">
                  <c:v>393.5109999999998</c:v>
                </c:pt>
                <c:pt idx="62805">
                  <c:v>394.00900000000001</c:v>
                </c:pt>
                <c:pt idx="62806">
                  <c:v>394.50099999999975</c:v>
                </c:pt>
                <c:pt idx="62807">
                  <c:v>394.98799999999977</c:v>
                </c:pt>
                <c:pt idx="62808">
                  <c:v>395.4699999999998</c:v>
                </c:pt>
                <c:pt idx="62809">
                  <c:v>395.94600000000003</c:v>
                </c:pt>
                <c:pt idx="62810">
                  <c:v>396.41699999999958</c:v>
                </c:pt>
                <c:pt idx="62811">
                  <c:v>396.88200000000001</c:v>
                </c:pt>
                <c:pt idx="62812">
                  <c:v>397.34199999999993</c:v>
                </c:pt>
                <c:pt idx="62813">
                  <c:v>397.79599999999965</c:v>
                </c:pt>
                <c:pt idx="62814">
                  <c:v>398.245</c:v>
                </c:pt>
                <c:pt idx="62815">
                  <c:v>398.68799999999999</c:v>
                </c:pt>
                <c:pt idx="62816">
                  <c:v>399.125</c:v>
                </c:pt>
                <c:pt idx="62817">
                  <c:v>399.55599999999993</c:v>
                </c:pt>
                <c:pt idx="62818">
                  <c:v>399.98200000000003</c:v>
                </c:pt>
                <c:pt idx="62819">
                  <c:v>400.40199999999965</c:v>
                </c:pt>
                <c:pt idx="62820">
                  <c:v>400.81599999999975</c:v>
                </c:pt>
                <c:pt idx="62821">
                  <c:v>401.2249999999998</c:v>
                </c:pt>
                <c:pt idx="62822">
                  <c:v>401.62700000000001</c:v>
                </c:pt>
                <c:pt idx="62823">
                  <c:v>402.024</c:v>
                </c:pt>
                <c:pt idx="62824">
                  <c:v>402.41399999999965</c:v>
                </c:pt>
                <c:pt idx="62825">
                  <c:v>402.79899999999958</c:v>
                </c:pt>
                <c:pt idx="62826">
                  <c:v>403.17700000000002</c:v>
                </c:pt>
                <c:pt idx="62827">
                  <c:v>403.54899999999975</c:v>
                </c:pt>
                <c:pt idx="62828">
                  <c:v>403.91599999999966</c:v>
                </c:pt>
                <c:pt idx="62829">
                  <c:v>404.27599999999978</c:v>
                </c:pt>
                <c:pt idx="62830">
                  <c:v>404.63099999999974</c:v>
                </c:pt>
                <c:pt idx="62831">
                  <c:v>404.97899999999959</c:v>
                </c:pt>
                <c:pt idx="62832">
                  <c:v>405.32100000000003</c:v>
                </c:pt>
                <c:pt idx="62833">
                  <c:v>405.65600000000001</c:v>
                </c:pt>
                <c:pt idx="62834">
                  <c:v>405.98599999999965</c:v>
                </c:pt>
                <c:pt idx="62835">
                  <c:v>406.30900000000008</c:v>
                </c:pt>
                <c:pt idx="62836">
                  <c:v>406.62700000000001</c:v>
                </c:pt>
                <c:pt idx="62837">
                  <c:v>406.93799999999965</c:v>
                </c:pt>
                <c:pt idx="62838">
                  <c:v>407.24200000000002</c:v>
                </c:pt>
                <c:pt idx="62839">
                  <c:v>407.541</c:v>
                </c:pt>
                <c:pt idx="62840">
                  <c:v>407.83300000000003</c:v>
                </c:pt>
                <c:pt idx="62841">
                  <c:v>408.11900000000026</c:v>
                </c:pt>
                <c:pt idx="62842">
                  <c:v>408.3979999999998</c:v>
                </c:pt>
                <c:pt idx="62843">
                  <c:v>408.67099999999999</c:v>
                </c:pt>
                <c:pt idx="62844">
                  <c:v>408.93799999999965</c:v>
                </c:pt>
                <c:pt idx="62845">
                  <c:v>409.19900000000001</c:v>
                </c:pt>
                <c:pt idx="62846">
                  <c:v>409.45299999999975</c:v>
                </c:pt>
                <c:pt idx="62847">
                  <c:v>409.70099999999979</c:v>
                </c:pt>
                <c:pt idx="62848">
                  <c:v>409.94299999999993</c:v>
                </c:pt>
                <c:pt idx="62849">
                  <c:v>410.178</c:v>
                </c:pt>
                <c:pt idx="62850">
                  <c:v>410.40699999999958</c:v>
                </c:pt>
                <c:pt idx="62851">
                  <c:v>410.63</c:v>
                </c:pt>
                <c:pt idx="62852">
                  <c:v>410.846</c:v>
                </c:pt>
                <c:pt idx="62853">
                  <c:v>411.05599999999993</c:v>
                </c:pt>
                <c:pt idx="62854">
                  <c:v>411.26</c:v>
                </c:pt>
                <c:pt idx="62855">
                  <c:v>411.45699999999965</c:v>
                </c:pt>
                <c:pt idx="62856">
                  <c:v>411.64800000000002</c:v>
                </c:pt>
                <c:pt idx="62857">
                  <c:v>411.83300000000003</c:v>
                </c:pt>
                <c:pt idx="62858">
                  <c:v>412.0109999999998</c:v>
                </c:pt>
                <c:pt idx="62859">
                  <c:v>412.18299999999999</c:v>
                </c:pt>
                <c:pt idx="62860">
                  <c:v>412.34899999999999</c:v>
                </c:pt>
                <c:pt idx="62861">
                  <c:v>412.50799999999975</c:v>
                </c:pt>
                <c:pt idx="62862">
                  <c:v>412.661</c:v>
                </c:pt>
                <c:pt idx="62863">
                  <c:v>412.80900000000008</c:v>
                </c:pt>
                <c:pt idx="62864">
                  <c:v>412.94900000000001</c:v>
                </c:pt>
                <c:pt idx="62865">
                  <c:v>413.084</c:v>
                </c:pt>
                <c:pt idx="62866">
                  <c:v>413.21199999999965</c:v>
                </c:pt>
                <c:pt idx="62867">
                  <c:v>413.334</c:v>
                </c:pt>
                <c:pt idx="62868">
                  <c:v>413.45</c:v>
                </c:pt>
                <c:pt idx="62869">
                  <c:v>413.56</c:v>
                </c:pt>
                <c:pt idx="62870">
                  <c:v>413.66300000000001</c:v>
                </c:pt>
                <c:pt idx="62871">
                  <c:v>413.7609999999998</c:v>
                </c:pt>
                <c:pt idx="62872">
                  <c:v>413.85199999999975</c:v>
                </c:pt>
                <c:pt idx="62873">
                  <c:v>413.93699999999961</c:v>
                </c:pt>
                <c:pt idx="62874">
                  <c:v>414.01599999999979</c:v>
                </c:pt>
                <c:pt idx="62875">
                  <c:v>414.09</c:v>
                </c:pt>
                <c:pt idx="62876">
                  <c:v>414.15699999999993</c:v>
                </c:pt>
                <c:pt idx="62877">
                  <c:v>414.21799999999979</c:v>
                </c:pt>
                <c:pt idx="62878">
                  <c:v>414.2729999999998</c:v>
                </c:pt>
                <c:pt idx="62879">
                  <c:v>414.322</c:v>
                </c:pt>
                <c:pt idx="62880">
                  <c:v>414.36500000000001</c:v>
                </c:pt>
                <c:pt idx="62881">
                  <c:v>414.40299999999979</c:v>
                </c:pt>
                <c:pt idx="62882">
                  <c:v>414.43400000000003</c:v>
                </c:pt>
                <c:pt idx="62883">
                  <c:v>414.46</c:v>
                </c:pt>
                <c:pt idx="62884">
                  <c:v>414.47999999999979</c:v>
                </c:pt>
                <c:pt idx="62885">
                  <c:v>414.49400000000003</c:v>
                </c:pt>
                <c:pt idx="62886">
                  <c:v>414.50299999999999</c:v>
                </c:pt>
                <c:pt idx="62887">
                  <c:v>414.505</c:v>
                </c:pt>
                <c:pt idx="62888">
                  <c:v>414.50200000000001</c:v>
                </c:pt>
                <c:pt idx="62889">
                  <c:v>414.49400000000003</c:v>
                </c:pt>
                <c:pt idx="62890">
                  <c:v>414.47999999999979</c:v>
                </c:pt>
                <c:pt idx="62891">
                  <c:v>414.46</c:v>
                </c:pt>
                <c:pt idx="62892">
                  <c:v>414.43499999999977</c:v>
                </c:pt>
                <c:pt idx="62893">
                  <c:v>414.404</c:v>
                </c:pt>
                <c:pt idx="62894">
                  <c:v>414.36799999999999</c:v>
                </c:pt>
                <c:pt idx="62895">
                  <c:v>414.32599999999979</c:v>
                </c:pt>
                <c:pt idx="62896">
                  <c:v>414.279</c:v>
                </c:pt>
                <c:pt idx="62897">
                  <c:v>414.22699999999958</c:v>
                </c:pt>
                <c:pt idx="62898">
                  <c:v>414.16899999999993</c:v>
                </c:pt>
                <c:pt idx="62899">
                  <c:v>414.10599999999999</c:v>
                </c:pt>
                <c:pt idx="62900">
                  <c:v>414.03799999999978</c:v>
                </c:pt>
                <c:pt idx="62901">
                  <c:v>413.964</c:v>
                </c:pt>
                <c:pt idx="62902">
                  <c:v>413.8859999999998</c:v>
                </c:pt>
                <c:pt idx="62903">
                  <c:v>413.80200000000002</c:v>
                </c:pt>
                <c:pt idx="62904">
                  <c:v>413.714</c:v>
                </c:pt>
                <c:pt idx="62905">
                  <c:v>413.62</c:v>
                </c:pt>
                <c:pt idx="62906">
                  <c:v>413.52199999999965</c:v>
                </c:pt>
                <c:pt idx="62907">
                  <c:v>413.41799999999978</c:v>
                </c:pt>
                <c:pt idx="62908">
                  <c:v>413.31</c:v>
                </c:pt>
                <c:pt idx="62909">
                  <c:v>413.19600000000003</c:v>
                </c:pt>
                <c:pt idx="62910">
                  <c:v>413.07799999999975</c:v>
                </c:pt>
                <c:pt idx="62911">
                  <c:v>412.95599999999979</c:v>
                </c:pt>
                <c:pt idx="62912">
                  <c:v>412.82799999999975</c:v>
                </c:pt>
                <c:pt idx="62913">
                  <c:v>412.69600000000003</c:v>
                </c:pt>
                <c:pt idx="62914">
                  <c:v>412.56</c:v>
                </c:pt>
                <c:pt idx="62915">
                  <c:v>412.41799999999978</c:v>
                </c:pt>
                <c:pt idx="62916">
                  <c:v>412.2729999999998</c:v>
                </c:pt>
                <c:pt idx="62917">
                  <c:v>412.12299999999999</c:v>
                </c:pt>
                <c:pt idx="62918">
                  <c:v>411.96799999999979</c:v>
                </c:pt>
                <c:pt idx="62919">
                  <c:v>411.80900000000008</c:v>
                </c:pt>
                <c:pt idx="62920">
                  <c:v>411.64600000000002</c:v>
                </c:pt>
                <c:pt idx="62921">
                  <c:v>411.47799999999978</c:v>
                </c:pt>
                <c:pt idx="62922">
                  <c:v>411.30700000000002</c:v>
                </c:pt>
                <c:pt idx="62923">
                  <c:v>411.13099999999974</c:v>
                </c:pt>
                <c:pt idx="62924">
                  <c:v>410.95099999999979</c:v>
                </c:pt>
                <c:pt idx="62925">
                  <c:v>410.767</c:v>
                </c:pt>
                <c:pt idx="62926">
                  <c:v>410.57900000000001</c:v>
                </c:pt>
                <c:pt idx="62927">
                  <c:v>410.387</c:v>
                </c:pt>
                <c:pt idx="62928">
                  <c:v>410.19099999999975</c:v>
                </c:pt>
                <c:pt idx="62929">
                  <c:v>409.99099999999964</c:v>
                </c:pt>
                <c:pt idx="62930">
                  <c:v>409.78799999999978</c:v>
                </c:pt>
                <c:pt idx="62931">
                  <c:v>409.58099999999979</c:v>
                </c:pt>
                <c:pt idx="62932">
                  <c:v>409.37</c:v>
                </c:pt>
                <c:pt idx="62933">
                  <c:v>409.15499999999997</c:v>
                </c:pt>
                <c:pt idx="62934">
                  <c:v>408.93699999999961</c:v>
                </c:pt>
                <c:pt idx="62935">
                  <c:v>408.71499999999975</c:v>
                </c:pt>
                <c:pt idx="62936">
                  <c:v>408.48999999999978</c:v>
                </c:pt>
                <c:pt idx="62937">
                  <c:v>408.2609999999998</c:v>
                </c:pt>
                <c:pt idx="62938">
                  <c:v>408.029</c:v>
                </c:pt>
                <c:pt idx="62939">
                  <c:v>407.79399999999958</c:v>
                </c:pt>
                <c:pt idx="62940">
                  <c:v>407.55500000000001</c:v>
                </c:pt>
                <c:pt idx="62941">
                  <c:v>407.31299999999999</c:v>
                </c:pt>
                <c:pt idx="62942">
                  <c:v>407.06799999999993</c:v>
                </c:pt>
                <c:pt idx="62943">
                  <c:v>406.82</c:v>
                </c:pt>
                <c:pt idx="62944">
                  <c:v>406.56900000000002</c:v>
                </c:pt>
                <c:pt idx="62945">
                  <c:v>406.315</c:v>
                </c:pt>
                <c:pt idx="62946">
                  <c:v>406.05700000000002</c:v>
                </c:pt>
                <c:pt idx="62947">
                  <c:v>405.79700000000003</c:v>
                </c:pt>
                <c:pt idx="62948">
                  <c:v>405.53399999999965</c:v>
                </c:pt>
                <c:pt idx="62949">
                  <c:v>405.26799999999974</c:v>
                </c:pt>
                <c:pt idx="62950">
                  <c:v>405</c:v>
                </c:pt>
                <c:pt idx="62951">
                  <c:v>404.72799999999978</c:v>
                </c:pt>
                <c:pt idx="62952">
                  <c:v>404.45400000000001</c:v>
                </c:pt>
                <c:pt idx="62953">
                  <c:v>404.178</c:v>
                </c:pt>
                <c:pt idx="62954">
                  <c:v>403.8979999999998</c:v>
                </c:pt>
                <c:pt idx="62955">
                  <c:v>403.61700000000002</c:v>
                </c:pt>
                <c:pt idx="62956">
                  <c:v>403.33300000000003</c:v>
                </c:pt>
                <c:pt idx="62957">
                  <c:v>403.04599999999999</c:v>
                </c:pt>
                <c:pt idx="62958">
                  <c:v>402.75700000000001</c:v>
                </c:pt>
                <c:pt idx="62959">
                  <c:v>402.46599999999978</c:v>
                </c:pt>
                <c:pt idx="62960">
                  <c:v>402.17200000000008</c:v>
                </c:pt>
                <c:pt idx="62961">
                  <c:v>401.87700000000001</c:v>
                </c:pt>
                <c:pt idx="62962">
                  <c:v>401.57900000000001</c:v>
                </c:pt>
                <c:pt idx="62963">
                  <c:v>401.279</c:v>
                </c:pt>
                <c:pt idx="62964">
                  <c:v>400.97699999999958</c:v>
                </c:pt>
                <c:pt idx="62965">
                  <c:v>400.673</c:v>
                </c:pt>
                <c:pt idx="62966">
                  <c:v>400.36700000000002</c:v>
                </c:pt>
                <c:pt idx="62967">
                  <c:v>400.05900000000008</c:v>
                </c:pt>
                <c:pt idx="62968">
                  <c:v>399.74900000000002</c:v>
                </c:pt>
                <c:pt idx="62969">
                  <c:v>399.43699999999961</c:v>
                </c:pt>
                <c:pt idx="62970">
                  <c:v>399.12299999999999</c:v>
                </c:pt>
                <c:pt idx="62971">
                  <c:v>398.80799999999999</c:v>
                </c:pt>
                <c:pt idx="62972">
                  <c:v>398.49099999999964</c:v>
                </c:pt>
                <c:pt idx="62973">
                  <c:v>398.173</c:v>
                </c:pt>
                <c:pt idx="62974">
                  <c:v>397.85199999999975</c:v>
                </c:pt>
                <c:pt idx="62975">
                  <c:v>397.53099999999978</c:v>
                </c:pt>
                <c:pt idx="62976">
                  <c:v>397.20699999999965</c:v>
                </c:pt>
                <c:pt idx="62977">
                  <c:v>396.88200000000001</c:v>
                </c:pt>
                <c:pt idx="62978">
                  <c:v>396.55599999999993</c:v>
                </c:pt>
                <c:pt idx="62979">
                  <c:v>396.22899999999959</c:v>
                </c:pt>
                <c:pt idx="62980">
                  <c:v>395.9</c:v>
                </c:pt>
                <c:pt idx="62981">
                  <c:v>395.56900000000002</c:v>
                </c:pt>
                <c:pt idx="62982">
                  <c:v>395.23799999999977</c:v>
                </c:pt>
                <c:pt idx="62983">
                  <c:v>394.90499999999975</c:v>
                </c:pt>
                <c:pt idx="62984">
                  <c:v>394.57100000000003</c:v>
                </c:pt>
                <c:pt idx="62985">
                  <c:v>394.23599999999965</c:v>
                </c:pt>
                <c:pt idx="62986">
                  <c:v>393.899</c:v>
                </c:pt>
                <c:pt idx="62987">
                  <c:v>393.56200000000001</c:v>
                </c:pt>
                <c:pt idx="62988">
                  <c:v>393.22399999999965</c:v>
                </c:pt>
                <c:pt idx="62989">
                  <c:v>392.88400000000001</c:v>
                </c:pt>
                <c:pt idx="62990">
                  <c:v>392.54399999999993</c:v>
                </c:pt>
                <c:pt idx="62991">
                  <c:v>392.202</c:v>
                </c:pt>
                <c:pt idx="62992">
                  <c:v>391.86</c:v>
                </c:pt>
                <c:pt idx="62993">
                  <c:v>391.517</c:v>
                </c:pt>
                <c:pt idx="62994">
                  <c:v>391.173</c:v>
                </c:pt>
                <c:pt idx="62995">
                  <c:v>390.82900000000001</c:v>
                </c:pt>
                <c:pt idx="62996">
                  <c:v>390.48299999999978</c:v>
                </c:pt>
                <c:pt idx="62997">
                  <c:v>390.137</c:v>
                </c:pt>
                <c:pt idx="62998">
                  <c:v>389.78999999999979</c:v>
                </c:pt>
                <c:pt idx="62999">
                  <c:v>389.44200000000001</c:v>
                </c:pt>
                <c:pt idx="63000">
                  <c:v>389.09399999999965</c:v>
                </c:pt>
                <c:pt idx="63001">
                  <c:v>388.745</c:v>
                </c:pt>
                <c:pt idx="63002">
                  <c:v>388.39599999999979</c:v>
                </c:pt>
                <c:pt idx="63003">
                  <c:v>388.04599999999999</c:v>
                </c:pt>
                <c:pt idx="63004">
                  <c:v>387.69499999999999</c:v>
                </c:pt>
                <c:pt idx="63005">
                  <c:v>387.34399999999999</c:v>
                </c:pt>
                <c:pt idx="63006">
                  <c:v>386.99299999999965</c:v>
                </c:pt>
                <c:pt idx="63007">
                  <c:v>386.64100000000002</c:v>
                </c:pt>
                <c:pt idx="63008">
                  <c:v>386.28799999999978</c:v>
                </c:pt>
                <c:pt idx="63009">
                  <c:v>385.93599999999958</c:v>
                </c:pt>
                <c:pt idx="63010">
                  <c:v>385.58300000000003</c:v>
                </c:pt>
                <c:pt idx="63011">
                  <c:v>385.22899999999959</c:v>
                </c:pt>
                <c:pt idx="63012">
                  <c:v>384.875</c:v>
                </c:pt>
                <c:pt idx="63013">
                  <c:v>384.52099999999979</c:v>
                </c:pt>
                <c:pt idx="63014">
                  <c:v>384.16699999999975</c:v>
                </c:pt>
                <c:pt idx="63015">
                  <c:v>383.81200000000001</c:v>
                </c:pt>
                <c:pt idx="63016">
                  <c:v>383.45699999999965</c:v>
                </c:pt>
                <c:pt idx="63017">
                  <c:v>383.10199999999975</c:v>
                </c:pt>
                <c:pt idx="63018">
                  <c:v>382.74599999999975</c:v>
                </c:pt>
                <c:pt idx="63019">
                  <c:v>382.39099999999979</c:v>
                </c:pt>
                <c:pt idx="63020">
                  <c:v>382.03500000000003</c:v>
                </c:pt>
                <c:pt idx="63021">
                  <c:v>381.67899999999975</c:v>
                </c:pt>
                <c:pt idx="63022">
                  <c:v>381.32299999999975</c:v>
                </c:pt>
                <c:pt idx="63023">
                  <c:v>380.96699999999959</c:v>
                </c:pt>
                <c:pt idx="63024">
                  <c:v>380.61</c:v>
                </c:pt>
                <c:pt idx="63025">
                  <c:v>380.25400000000002</c:v>
                </c:pt>
                <c:pt idx="63026">
                  <c:v>379.8979999999998</c:v>
                </c:pt>
                <c:pt idx="63027">
                  <c:v>379.541</c:v>
                </c:pt>
                <c:pt idx="63028">
                  <c:v>379.18400000000008</c:v>
                </c:pt>
                <c:pt idx="63029">
                  <c:v>378.827</c:v>
                </c:pt>
                <c:pt idx="63030">
                  <c:v>378.47099999999978</c:v>
                </c:pt>
                <c:pt idx="63031">
                  <c:v>378.11399999999975</c:v>
                </c:pt>
                <c:pt idx="63032">
                  <c:v>377.75700000000001</c:v>
                </c:pt>
                <c:pt idx="63033">
                  <c:v>377.4</c:v>
                </c:pt>
                <c:pt idx="63034">
                  <c:v>377.04300000000001</c:v>
                </c:pt>
                <c:pt idx="63035">
                  <c:v>376.68599999999975</c:v>
                </c:pt>
                <c:pt idx="63036">
                  <c:v>376.32900000000001</c:v>
                </c:pt>
                <c:pt idx="63037">
                  <c:v>375.97199999999958</c:v>
                </c:pt>
                <c:pt idx="63038">
                  <c:v>375.61599999999999</c:v>
                </c:pt>
                <c:pt idx="63039">
                  <c:v>375.25900000000001</c:v>
                </c:pt>
                <c:pt idx="63040">
                  <c:v>374.90199999999965</c:v>
                </c:pt>
                <c:pt idx="63041">
                  <c:v>374.54500000000002</c:v>
                </c:pt>
                <c:pt idx="63042">
                  <c:v>374.18799999999999</c:v>
                </c:pt>
                <c:pt idx="63043">
                  <c:v>373.83099999999979</c:v>
                </c:pt>
                <c:pt idx="63044">
                  <c:v>373.47399999999965</c:v>
                </c:pt>
                <c:pt idx="63045">
                  <c:v>373.11799999999999</c:v>
                </c:pt>
                <c:pt idx="63046">
                  <c:v>372.7609999999998</c:v>
                </c:pt>
                <c:pt idx="63047">
                  <c:v>372.404</c:v>
                </c:pt>
                <c:pt idx="63048">
                  <c:v>372.04700000000008</c:v>
                </c:pt>
                <c:pt idx="63049">
                  <c:v>371.69099999999975</c:v>
                </c:pt>
                <c:pt idx="63050">
                  <c:v>371.334</c:v>
                </c:pt>
                <c:pt idx="63051">
                  <c:v>370.97699999999958</c:v>
                </c:pt>
                <c:pt idx="63052">
                  <c:v>370.62099999999975</c:v>
                </c:pt>
                <c:pt idx="63053">
                  <c:v>370.26400000000001</c:v>
                </c:pt>
                <c:pt idx="63054">
                  <c:v>369.90699999999958</c:v>
                </c:pt>
                <c:pt idx="63055">
                  <c:v>369.55</c:v>
                </c:pt>
                <c:pt idx="63056">
                  <c:v>369.19400000000002</c:v>
                </c:pt>
                <c:pt idx="63057">
                  <c:v>368.83699999999965</c:v>
                </c:pt>
                <c:pt idx="63058">
                  <c:v>368.47999999999979</c:v>
                </c:pt>
                <c:pt idx="63059">
                  <c:v>368.12299999999999</c:v>
                </c:pt>
                <c:pt idx="63060">
                  <c:v>367.76599999999979</c:v>
                </c:pt>
                <c:pt idx="63061">
                  <c:v>367.40899999999965</c:v>
                </c:pt>
                <c:pt idx="63062">
                  <c:v>367.05200000000002</c:v>
                </c:pt>
                <c:pt idx="63063">
                  <c:v>366.69499999999999</c:v>
                </c:pt>
                <c:pt idx="63064">
                  <c:v>366.33699999999965</c:v>
                </c:pt>
                <c:pt idx="63065">
                  <c:v>365.97999999999979</c:v>
                </c:pt>
                <c:pt idx="63066">
                  <c:v>365.62200000000001</c:v>
                </c:pt>
                <c:pt idx="63067">
                  <c:v>365.26499999999999</c:v>
                </c:pt>
                <c:pt idx="63068">
                  <c:v>364.90699999999958</c:v>
                </c:pt>
                <c:pt idx="63069">
                  <c:v>364.54899999999975</c:v>
                </c:pt>
                <c:pt idx="63070">
                  <c:v>364.19099999999975</c:v>
                </c:pt>
                <c:pt idx="63071">
                  <c:v>363.83199999999965</c:v>
                </c:pt>
                <c:pt idx="63072">
                  <c:v>363.47399999999965</c:v>
                </c:pt>
                <c:pt idx="63073">
                  <c:v>363.11500000000001</c:v>
                </c:pt>
                <c:pt idx="63074">
                  <c:v>362.75599999999974</c:v>
                </c:pt>
                <c:pt idx="63075">
                  <c:v>362.39599999999979</c:v>
                </c:pt>
                <c:pt idx="63076">
                  <c:v>362.03699999999958</c:v>
                </c:pt>
                <c:pt idx="63077">
                  <c:v>361.67700000000002</c:v>
                </c:pt>
                <c:pt idx="63078">
                  <c:v>361.31700000000001</c:v>
                </c:pt>
                <c:pt idx="63079">
                  <c:v>360.95599999999979</c:v>
                </c:pt>
                <c:pt idx="63080">
                  <c:v>360.59500000000003</c:v>
                </c:pt>
                <c:pt idx="63081">
                  <c:v>360.23399999999958</c:v>
                </c:pt>
                <c:pt idx="63082">
                  <c:v>359.87299999999999</c:v>
                </c:pt>
                <c:pt idx="63083">
                  <c:v>359.5109999999998</c:v>
                </c:pt>
                <c:pt idx="63084">
                  <c:v>359.14800000000002</c:v>
                </c:pt>
                <c:pt idx="63085">
                  <c:v>358.78500000000003</c:v>
                </c:pt>
                <c:pt idx="63086">
                  <c:v>358.42200000000003</c:v>
                </c:pt>
                <c:pt idx="63087">
                  <c:v>358.05799999999999</c:v>
                </c:pt>
                <c:pt idx="63088">
                  <c:v>357.69400000000002</c:v>
                </c:pt>
                <c:pt idx="63089">
                  <c:v>357.32900000000001</c:v>
                </c:pt>
                <c:pt idx="63090">
                  <c:v>356.96299999999979</c:v>
                </c:pt>
                <c:pt idx="63091">
                  <c:v>356.59699999999958</c:v>
                </c:pt>
                <c:pt idx="63092">
                  <c:v>356.22999999999979</c:v>
                </c:pt>
                <c:pt idx="63093">
                  <c:v>355.863</c:v>
                </c:pt>
                <c:pt idx="63094">
                  <c:v>355.49499999999978</c:v>
                </c:pt>
                <c:pt idx="63095">
                  <c:v>355.12700000000001</c:v>
                </c:pt>
                <c:pt idx="63096">
                  <c:v>354.75700000000001</c:v>
                </c:pt>
                <c:pt idx="63097">
                  <c:v>354.38799999999975</c:v>
                </c:pt>
                <c:pt idx="63098">
                  <c:v>354.017</c:v>
                </c:pt>
                <c:pt idx="63099">
                  <c:v>353.64499999999998</c:v>
                </c:pt>
                <c:pt idx="63100">
                  <c:v>353.2729999999998</c:v>
                </c:pt>
                <c:pt idx="63101">
                  <c:v>352.9</c:v>
                </c:pt>
                <c:pt idx="63102">
                  <c:v>352.52599999999978</c:v>
                </c:pt>
                <c:pt idx="63103">
                  <c:v>352.15100000000001</c:v>
                </c:pt>
                <c:pt idx="63104">
                  <c:v>351.77599999999978</c:v>
                </c:pt>
                <c:pt idx="63105">
                  <c:v>351.399</c:v>
                </c:pt>
                <c:pt idx="63106">
                  <c:v>351.02099999999979</c:v>
                </c:pt>
                <c:pt idx="63107">
                  <c:v>350.64299999999997</c:v>
                </c:pt>
                <c:pt idx="63108">
                  <c:v>350.26299999999975</c:v>
                </c:pt>
                <c:pt idx="63109">
                  <c:v>349.88299999999975</c:v>
                </c:pt>
                <c:pt idx="63110">
                  <c:v>349.50099999999975</c:v>
                </c:pt>
                <c:pt idx="63111">
                  <c:v>349.11900000000026</c:v>
                </c:pt>
                <c:pt idx="63112">
                  <c:v>348.73499999999979</c:v>
                </c:pt>
                <c:pt idx="63113">
                  <c:v>348.35</c:v>
                </c:pt>
                <c:pt idx="63114">
                  <c:v>347.964</c:v>
                </c:pt>
                <c:pt idx="63115">
                  <c:v>347.577</c:v>
                </c:pt>
                <c:pt idx="63116">
                  <c:v>347.18900000000002</c:v>
                </c:pt>
                <c:pt idx="63117">
                  <c:v>346.8</c:v>
                </c:pt>
                <c:pt idx="63118">
                  <c:v>346.40899999999965</c:v>
                </c:pt>
                <c:pt idx="63119">
                  <c:v>346.017</c:v>
                </c:pt>
                <c:pt idx="63120">
                  <c:v>345.62400000000002</c:v>
                </c:pt>
                <c:pt idx="63121">
                  <c:v>345.22899999999959</c:v>
                </c:pt>
                <c:pt idx="63122">
                  <c:v>344.83300000000003</c:v>
                </c:pt>
                <c:pt idx="63123">
                  <c:v>344.43599999999958</c:v>
                </c:pt>
                <c:pt idx="63124">
                  <c:v>344.03699999999958</c:v>
                </c:pt>
                <c:pt idx="63125">
                  <c:v>343.637</c:v>
                </c:pt>
                <c:pt idx="63126">
                  <c:v>343.23599999999965</c:v>
                </c:pt>
                <c:pt idx="63127">
                  <c:v>342.83300000000003</c:v>
                </c:pt>
                <c:pt idx="63128">
                  <c:v>342.42799999999966</c:v>
                </c:pt>
                <c:pt idx="63129">
                  <c:v>342.02199999999965</c:v>
                </c:pt>
                <c:pt idx="63130">
                  <c:v>341.61500000000001</c:v>
                </c:pt>
                <c:pt idx="63131">
                  <c:v>341.20599999999979</c:v>
                </c:pt>
                <c:pt idx="63132">
                  <c:v>340.79499999999979</c:v>
                </c:pt>
                <c:pt idx="63133">
                  <c:v>340.38299999999975</c:v>
                </c:pt>
                <c:pt idx="63134">
                  <c:v>339.96899999999965</c:v>
                </c:pt>
                <c:pt idx="63135">
                  <c:v>339.553</c:v>
                </c:pt>
                <c:pt idx="63136">
                  <c:v>339.1359999999998</c:v>
                </c:pt>
                <c:pt idx="63137">
                  <c:v>338.71699999999959</c:v>
                </c:pt>
                <c:pt idx="63138">
                  <c:v>338.29700000000003</c:v>
                </c:pt>
                <c:pt idx="63139">
                  <c:v>337.87400000000002</c:v>
                </c:pt>
                <c:pt idx="63140">
                  <c:v>337.45</c:v>
                </c:pt>
                <c:pt idx="63141">
                  <c:v>337.024</c:v>
                </c:pt>
                <c:pt idx="63142">
                  <c:v>336.59699999999958</c:v>
                </c:pt>
                <c:pt idx="63143">
                  <c:v>336.16699999999975</c:v>
                </c:pt>
                <c:pt idx="63144">
                  <c:v>335.73599999999965</c:v>
                </c:pt>
                <c:pt idx="63145">
                  <c:v>335.303</c:v>
                </c:pt>
                <c:pt idx="63146">
                  <c:v>334.86700000000002</c:v>
                </c:pt>
                <c:pt idx="63147">
                  <c:v>334.43099999999959</c:v>
                </c:pt>
                <c:pt idx="63148">
                  <c:v>333.99199999999962</c:v>
                </c:pt>
                <c:pt idx="63149">
                  <c:v>333.55099999999999</c:v>
                </c:pt>
                <c:pt idx="63150">
                  <c:v>333.108</c:v>
                </c:pt>
                <c:pt idx="63151">
                  <c:v>332.66300000000001</c:v>
                </c:pt>
                <c:pt idx="63152">
                  <c:v>332.21699999999959</c:v>
                </c:pt>
                <c:pt idx="63153">
                  <c:v>331.76799999999974</c:v>
                </c:pt>
                <c:pt idx="63154">
                  <c:v>331.31700000000001</c:v>
                </c:pt>
                <c:pt idx="63155">
                  <c:v>330.86399999999975</c:v>
                </c:pt>
                <c:pt idx="63156">
                  <c:v>330.4099999999998</c:v>
                </c:pt>
                <c:pt idx="63157">
                  <c:v>329.95299999999975</c:v>
                </c:pt>
                <c:pt idx="63158">
                  <c:v>329.49400000000003</c:v>
                </c:pt>
                <c:pt idx="63159">
                  <c:v>329.03299999999979</c:v>
                </c:pt>
                <c:pt idx="63160">
                  <c:v>328.57</c:v>
                </c:pt>
                <c:pt idx="63161">
                  <c:v>328.10500000000002</c:v>
                </c:pt>
                <c:pt idx="63162">
                  <c:v>327.637</c:v>
                </c:pt>
                <c:pt idx="63163">
                  <c:v>327.16800000000001</c:v>
                </c:pt>
                <c:pt idx="63164">
                  <c:v>326.69600000000003</c:v>
                </c:pt>
                <c:pt idx="63165">
                  <c:v>326.22299999999979</c:v>
                </c:pt>
                <c:pt idx="63166">
                  <c:v>325.74700000000001</c:v>
                </c:pt>
                <c:pt idx="63167">
                  <c:v>325.26799999999974</c:v>
                </c:pt>
                <c:pt idx="63168">
                  <c:v>324.78799999999978</c:v>
                </c:pt>
                <c:pt idx="63169">
                  <c:v>324.30599999999993</c:v>
                </c:pt>
                <c:pt idx="63170">
                  <c:v>323.82100000000003</c:v>
                </c:pt>
                <c:pt idx="63171">
                  <c:v>323.334</c:v>
                </c:pt>
                <c:pt idx="63172">
                  <c:v>322.84500000000008</c:v>
                </c:pt>
                <c:pt idx="63173">
                  <c:v>322.35399999999993</c:v>
                </c:pt>
                <c:pt idx="63174">
                  <c:v>321.86</c:v>
                </c:pt>
                <c:pt idx="63175">
                  <c:v>321.36500000000001</c:v>
                </c:pt>
                <c:pt idx="63176">
                  <c:v>320.86700000000002</c:v>
                </c:pt>
                <c:pt idx="63177">
                  <c:v>320.36599999999999</c:v>
                </c:pt>
                <c:pt idx="63178">
                  <c:v>319.86399999999975</c:v>
                </c:pt>
                <c:pt idx="63179">
                  <c:v>319.35899999999975</c:v>
                </c:pt>
                <c:pt idx="63180">
                  <c:v>318.85300000000001</c:v>
                </c:pt>
                <c:pt idx="63181">
                  <c:v>318.34300000000002</c:v>
                </c:pt>
                <c:pt idx="63182">
                  <c:v>317.83199999999965</c:v>
                </c:pt>
                <c:pt idx="63183">
                  <c:v>317.31799999999993</c:v>
                </c:pt>
                <c:pt idx="63184">
                  <c:v>316.80200000000002</c:v>
                </c:pt>
                <c:pt idx="63185">
                  <c:v>316.28500000000003</c:v>
                </c:pt>
                <c:pt idx="63186">
                  <c:v>315.76400000000001</c:v>
                </c:pt>
                <c:pt idx="63187">
                  <c:v>315.24200000000002</c:v>
                </c:pt>
                <c:pt idx="63188">
                  <c:v>314.71699999999959</c:v>
                </c:pt>
                <c:pt idx="63189">
                  <c:v>314.19</c:v>
                </c:pt>
                <c:pt idx="63190">
                  <c:v>313.661</c:v>
                </c:pt>
                <c:pt idx="63191">
                  <c:v>313.12900000000002</c:v>
                </c:pt>
                <c:pt idx="63192">
                  <c:v>312.59599999999978</c:v>
                </c:pt>
                <c:pt idx="63193">
                  <c:v>312.06</c:v>
                </c:pt>
                <c:pt idx="63194">
                  <c:v>311.52199999999965</c:v>
                </c:pt>
                <c:pt idx="63195">
                  <c:v>310.98200000000003</c:v>
                </c:pt>
                <c:pt idx="63196">
                  <c:v>310.44</c:v>
                </c:pt>
                <c:pt idx="63197">
                  <c:v>309.89599999999979</c:v>
                </c:pt>
                <c:pt idx="63198">
                  <c:v>309.34899999999999</c:v>
                </c:pt>
                <c:pt idx="63199">
                  <c:v>308.80099999999999</c:v>
                </c:pt>
                <c:pt idx="63200">
                  <c:v>308.25</c:v>
                </c:pt>
                <c:pt idx="63201">
                  <c:v>307.697</c:v>
                </c:pt>
                <c:pt idx="63202">
                  <c:v>307.14200000000022</c:v>
                </c:pt>
                <c:pt idx="63203">
                  <c:v>306.58499999999975</c:v>
                </c:pt>
                <c:pt idx="63204">
                  <c:v>306.02599999999978</c:v>
                </c:pt>
                <c:pt idx="63205">
                  <c:v>305.46499999999975</c:v>
                </c:pt>
                <c:pt idx="63206">
                  <c:v>304.90199999999965</c:v>
                </c:pt>
                <c:pt idx="63207">
                  <c:v>304.33699999999965</c:v>
                </c:pt>
                <c:pt idx="63208">
                  <c:v>303.77</c:v>
                </c:pt>
                <c:pt idx="63209">
                  <c:v>303.20099999999979</c:v>
                </c:pt>
                <c:pt idx="63210">
                  <c:v>302.63</c:v>
                </c:pt>
                <c:pt idx="63211">
                  <c:v>302.05700000000002</c:v>
                </c:pt>
                <c:pt idx="63212">
                  <c:v>301.48200000000003</c:v>
                </c:pt>
                <c:pt idx="63213">
                  <c:v>300.90599999999978</c:v>
                </c:pt>
                <c:pt idx="63214">
                  <c:v>300.327</c:v>
                </c:pt>
                <c:pt idx="63215">
                  <c:v>299.74700000000001</c:v>
                </c:pt>
                <c:pt idx="63216">
                  <c:v>299.16500000000002</c:v>
                </c:pt>
                <c:pt idx="63217">
                  <c:v>298.58099999999979</c:v>
                </c:pt>
                <c:pt idx="63218">
                  <c:v>297.99499999999978</c:v>
                </c:pt>
                <c:pt idx="63219">
                  <c:v>297.40799999999979</c:v>
                </c:pt>
                <c:pt idx="63220">
                  <c:v>296.81900000000002</c:v>
                </c:pt>
                <c:pt idx="63221">
                  <c:v>296.22799999999978</c:v>
                </c:pt>
                <c:pt idx="63222">
                  <c:v>295.6359999999998</c:v>
                </c:pt>
                <c:pt idx="63223">
                  <c:v>295.04199999999975</c:v>
                </c:pt>
                <c:pt idx="63224">
                  <c:v>294.447</c:v>
                </c:pt>
                <c:pt idx="63225">
                  <c:v>293.85000000000002</c:v>
                </c:pt>
                <c:pt idx="63226">
                  <c:v>293.25099999999975</c:v>
                </c:pt>
                <c:pt idx="63227">
                  <c:v>292.65100000000001</c:v>
                </c:pt>
                <c:pt idx="63228">
                  <c:v>292.05</c:v>
                </c:pt>
                <c:pt idx="63229">
                  <c:v>291.447</c:v>
                </c:pt>
                <c:pt idx="63230">
                  <c:v>290.84300000000002</c:v>
                </c:pt>
                <c:pt idx="63231">
                  <c:v>290.23699999999963</c:v>
                </c:pt>
                <c:pt idx="63232">
                  <c:v>289.63</c:v>
                </c:pt>
                <c:pt idx="63233">
                  <c:v>289.02199999999965</c:v>
                </c:pt>
                <c:pt idx="63234">
                  <c:v>288.41299999999978</c:v>
                </c:pt>
                <c:pt idx="63235">
                  <c:v>287.80200000000002</c:v>
                </c:pt>
                <c:pt idx="63236">
                  <c:v>287.19</c:v>
                </c:pt>
                <c:pt idx="63237">
                  <c:v>286.57799999999975</c:v>
                </c:pt>
                <c:pt idx="63238">
                  <c:v>285.964</c:v>
                </c:pt>
                <c:pt idx="63239">
                  <c:v>285.34899999999999</c:v>
                </c:pt>
                <c:pt idx="63240">
                  <c:v>284.73299999999978</c:v>
                </c:pt>
                <c:pt idx="63241">
                  <c:v>284.11599999999999</c:v>
                </c:pt>
                <c:pt idx="63242">
                  <c:v>283.49899999999963</c:v>
                </c:pt>
                <c:pt idx="63243">
                  <c:v>282.88</c:v>
                </c:pt>
                <c:pt idx="63244">
                  <c:v>282.2609999999998</c:v>
                </c:pt>
                <c:pt idx="63245">
                  <c:v>281.64100000000002</c:v>
                </c:pt>
                <c:pt idx="63246">
                  <c:v>281.02</c:v>
                </c:pt>
                <c:pt idx="63247">
                  <c:v>280.3979999999998</c:v>
                </c:pt>
                <c:pt idx="63248">
                  <c:v>279.77599999999978</c:v>
                </c:pt>
                <c:pt idx="63249">
                  <c:v>279.15300000000002</c:v>
                </c:pt>
                <c:pt idx="63250">
                  <c:v>278.52999999999975</c:v>
                </c:pt>
                <c:pt idx="63251">
                  <c:v>277.90599999999978</c:v>
                </c:pt>
                <c:pt idx="63252">
                  <c:v>277.28199999999958</c:v>
                </c:pt>
                <c:pt idx="63253">
                  <c:v>276.65800000000002</c:v>
                </c:pt>
                <c:pt idx="63254">
                  <c:v>276.03299999999979</c:v>
                </c:pt>
                <c:pt idx="63255">
                  <c:v>275.40799999999979</c:v>
                </c:pt>
                <c:pt idx="63256">
                  <c:v>274.78199999999958</c:v>
                </c:pt>
                <c:pt idx="63257">
                  <c:v>274.15699999999993</c:v>
                </c:pt>
                <c:pt idx="63258">
                  <c:v>273.53099999999978</c:v>
                </c:pt>
                <c:pt idx="63259">
                  <c:v>272.90499999999975</c:v>
                </c:pt>
                <c:pt idx="63260">
                  <c:v>272.279</c:v>
                </c:pt>
                <c:pt idx="63261">
                  <c:v>271.65400000000022</c:v>
                </c:pt>
                <c:pt idx="63262">
                  <c:v>271.02799999999979</c:v>
                </c:pt>
                <c:pt idx="63263">
                  <c:v>270.40299999999979</c:v>
                </c:pt>
                <c:pt idx="63264">
                  <c:v>269.77699999999965</c:v>
                </c:pt>
                <c:pt idx="63265">
                  <c:v>269.15199999999999</c:v>
                </c:pt>
                <c:pt idx="63266">
                  <c:v>268.52699999999965</c:v>
                </c:pt>
                <c:pt idx="63267">
                  <c:v>267.90299999999979</c:v>
                </c:pt>
                <c:pt idx="63268">
                  <c:v>267.279</c:v>
                </c:pt>
                <c:pt idx="63269">
                  <c:v>266.65600000000001</c:v>
                </c:pt>
                <c:pt idx="63270">
                  <c:v>266.03299999999979</c:v>
                </c:pt>
                <c:pt idx="63271">
                  <c:v>265.41000000000003</c:v>
                </c:pt>
                <c:pt idx="63272">
                  <c:v>264.78899999999965</c:v>
                </c:pt>
                <c:pt idx="63273">
                  <c:v>264.16800000000001</c:v>
                </c:pt>
                <c:pt idx="63274">
                  <c:v>263.548</c:v>
                </c:pt>
                <c:pt idx="63275">
                  <c:v>262.92799999999966</c:v>
                </c:pt>
                <c:pt idx="63276">
                  <c:v>262.31</c:v>
                </c:pt>
                <c:pt idx="63277">
                  <c:v>261.69200000000001</c:v>
                </c:pt>
                <c:pt idx="63278">
                  <c:v>261.07599999999979</c:v>
                </c:pt>
                <c:pt idx="63279">
                  <c:v>260.45999999999975</c:v>
                </c:pt>
                <c:pt idx="63280">
                  <c:v>259.846</c:v>
                </c:pt>
                <c:pt idx="63281">
                  <c:v>259.23299999999978</c:v>
                </c:pt>
                <c:pt idx="63282">
                  <c:v>258.62099999999975</c:v>
                </c:pt>
                <c:pt idx="63283">
                  <c:v>258.0109999999998</c:v>
                </c:pt>
                <c:pt idx="63284">
                  <c:v>257.40199999999965</c:v>
                </c:pt>
                <c:pt idx="63285">
                  <c:v>256.79399999999958</c:v>
                </c:pt>
                <c:pt idx="63286">
                  <c:v>256.18799999999999</c:v>
                </c:pt>
                <c:pt idx="63287">
                  <c:v>255.584</c:v>
                </c:pt>
                <c:pt idx="63288">
                  <c:v>254.98100000000011</c:v>
                </c:pt>
                <c:pt idx="63289">
                  <c:v>254.38000000000011</c:v>
                </c:pt>
                <c:pt idx="63290">
                  <c:v>253.78</c:v>
                </c:pt>
                <c:pt idx="63291">
                  <c:v>253.18300000000002</c:v>
                </c:pt>
                <c:pt idx="63292">
                  <c:v>252.58700000000007</c:v>
                </c:pt>
                <c:pt idx="63293">
                  <c:v>251.99300000000002</c:v>
                </c:pt>
                <c:pt idx="63294">
                  <c:v>251.40200000000004</c:v>
                </c:pt>
                <c:pt idx="63295">
                  <c:v>250.81200000000001</c:v>
                </c:pt>
                <c:pt idx="63296">
                  <c:v>250.22399999999999</c:v>
                </c:pt>
                <c:pt idx="63297">
                  <c:v>249.63900000000001</c:v>
                </c:pt>
                <c:pt idx="63298">
                  <c:v>249.05600000000001</c:v>
                </c:pt>
                <c:pt idx="63299">
                  <c:v>248.476</c:v>
                </c:pt>
                <c:pt idx="63300">
                  <c:v>247.89800000000011</c:v>
                </c:pt>
                <c:pt idx="63301">
                  <c:v>247.32200000000012</c:v>
                </c:pt>
                <c:pt idx="63302">
                  <c:v>246.74899999999997</c:v>
                </c:pt>
                <c:pt idx="63303">
                  <c:v>246.178</c:v>
                </c:pt>
                <c:pt idx="63304">
                  <c:v>245.60999999999999</c:v>
                </c:pt>
                <c:pt idx="63305">
                  <c:v>245.04499999999999</c:v>
                </c:pt>
                <c:pt idx="63306">
                  <c:v>244.483</c:v>
                </c:pt>
                <c:pt idx="63307">
                  <c:v>243.92400000000001</c:v>
                </c:pt>
                <c:pt idx="63308">
                  <c:v>243.3670000000001</c:v>
                </c:pt>
                <c:pt idx="63309">
                  <c:v>242.81399999999999</c:v>
                </c:pt>
                <c:pt idx="63310">
                  <c:v>242.26300000000001</c:v>
                </c:pt>
                <c:pt idx="63311">
                  <c:v>241.71599999999998</c:v>
                </c:pt>
                <c:pt idx="63312">
                  <c:v>241.172</c:v>
                </c:pt>
                <c:pt idx="63313">
                  <c:v>240.631</c:v>
                </c:pt>
                <c:pt idx="63314">
                  <c:v>240.09300000000002</c:v>
                </c:pt>
                <c:pt idx="63315">
                  <c:v>239.559</c:v>
                </c:pt>
                <c:pt idx="63316">
                  <c:v>239.02800000000011</c:v>
                </c:pt>
                <c:pt idx="63317">
                  <c:v>238.501</c:v>
                </c:pt>
                <c:pt idx="63318">
                  <c:v>237.97800000000001</c:v>
                </c:pt>
                <c:pt idx="63319">
                  <c:v>237.45800000000011</c:v>
                </c:pt>
                <c:pt idx="63320">
                  <c:v>236.941</c:v>
                </c:pt>
                <c:pt idx="63321">
                  <c:v>236.429</c:v>
                </c:pt>
                <c:pt idx="63322">
                  <c:v>235.92000000000004</c:v>
                </c:pt>
                <c:pt idx="63323">
                  <c:v>235.416</c:v>
                </c:pt>
                <c:pt idx="63324">
                  <c:v>234.91499999999999</c:v>
                </c:pt>
                <c:pt idx="63325">
                  <c:v>234.41800000000001</c:v>
                </c:pt>
                <c:pt idx="63326">
                  <c:v>233.92500000000001</c:v>
                </c:pt>
                <c:pt idx="63327">
                  <c:v>233.43700000000001</c:v>
                </c:pt>
                <c:pt idx="63328">
                  <c:v>232.95200000000011</c:v>
                </c:pt>
                <c:pt idx="63329">
                  <c:v>232.47200000000001</c:v>
                </c:pt>
                <c:pt idx="63330">
                  <c:v>231.99700000000001</c:v>
                </c:pt>
                <c:pt idx="63331">
                  <c:v>231.52500000000001</c:v>
                </c:pt>
                <c:pt idx="63332">
                  <c:v>231.05800000000011</c:v>
                </c:pt>
                <c:pt idx="63333">
                  <c:v>230.596</c:v>
                </c:pt>
                <c:pt idx="63334">
                  <c:v>230.13800000000001</c:v>
                </c:pt>
                <c:pt idx="63335">
                  <c:v>229.685</c:v>
                </c:pt>
                <c:pt idx="63336">
                  <c:v>229.23599999999999</c:v>
                </c:pt>
                <c:pt idx="63337">
                  <c:v>228.79300000000001</c:v>
                </c:pt>
                <c:pt idx="63338">
                  <c:v>228.35400000000001</c:v>
                </c:pt>
                <c:pt idx="63339">
                  <c:v>227.92000000000004</c:v>
                </c:pt>
                <c:pt idx="63340">
                  <c:v>227.49100000000001</c:v>
                </c:pt>
                <c:pt idx="63341">
                  <c:v>227.066</c:v>
                </c:pt>
                <c:pt idx="63342">
                  <c:v>226.64699999999999</c:v>
                </c:pt>
                <c:pt idx="63343">
                  <c:v>226.233</c:v>
                </c:pt>
                <c:pt idx="63344">
                  <c:v>225.82400000000001</c:v>
                </c:pt>
                <c:pt idx="63345">
                  <c:v>225.42000000000004</c:v>
                </c:pt>
                <c:pt idx="63346">
                  <c:v>225.02200000000011</c:v>
                </c:pt>
                <c:pt idx="63347">
                  <c:v>224.62900000000002</c:v>
                </c:pt>
                <c:pt idx="63348">
                  <c:v>224.24099999999999</c:v>
                </c:pt>
                <c:pt idx="63349">
                  <c:v>223.85900000000001</c:v>
                </c:pt>
                <c:pt idx="63350">
                  <c:v>223.48200000000011</c:v>
                </c:pt>
                <c:pt idx="63351">
                  <c:v>223.10999999999999</c:v>
                </c:pt>
                <c:pt idx="63352">
                  <c:v>222.74399999999989</c:v>
                </c:pt>
                <c:pt idx="63353">
                  <c:v>222.38400000000001</c:v>
                </c:pt>
                <c:pt idx="63354">
                  <c:v>222.03</c:v>
                </c:pt>
                <c:pt idx="63355">
                  <c:v>221.68100000000001</c:v>
                </c:pt>
                <c:pt idx="63356">
                  <c:v>221.33800000000011</c:v>
                </c:pt>
                <c:pt idx="63357">
                  <c:v>221.001</c:v>
                </c:pt>
                <c:pt idx="63358">
                  <c:v>220.66900000000001</c:v>
                </c:pt>
                <c:pt idx="63359">
                  <c:v>220.34399999999999</c:v>
                </c:pt>
                <c:pt idx="63360">
                  <c:v>220.024</c:v>
                </c:pt>
                <c:pt idx="63361">
                  <c:v>219.71099999999998</c:v>
                </c:pt>
                <c:pt idx="63362">
                  <c:v>219.40300000000002</c:v>
                </c:pt>
                <c:pt idx="63363">
                  <c:v>219.102</c:v>
                </c:pt>
                <c:pt idx="63364">
                  <c:v>218.80700000000004</c:v>
                </c:pt>
                <c:pt idx="63365">
                  <c:v>218.518</c:v>
                </c:pt>
                <c:pt idx="63366">
                  <c:v>218.23499999999999</c:v>
                </c:pt>
                <c:pt idx="63367">
                  <c:v>217.959</c:v>
                </c:pt>
                <c:pt idx="63368">
                  <c:v>217.68800000000007</c:v>
                </c:pt>
                <c:pt idx="63369">
                  <c:v>217.42500000000001</c:v>
                </c:pt>
                <c:pt idx="63370">
                  <c:v>217.167</c:v>
                </c:pt>
                <c:pt idx="63371">
                  <c:v>216.916</c:v>
                </c:pt>
                <c:pt idx="63372">
                  <c:v>216.672</c:v>
                </c:pt>
                <c:pt idx="63373">
                  <c:v>216.434</c:v>
                </c:pt>
                <c:pt idx="63374">
                  <c:v>216.202</c:v>
                </c:pt>
                <c:pt idx="63375">
                  <c:v>215.977</c:v>
                </c:pt>
                <c:pt idx="63376">
                  <c:v>215.75899999999999</c:v>
                </c:pt>
                <c:pt idx="63377">
                  <c:v>215.547</c:v>
                </c:pt>
                <c:pt idx="63378">
                  <c:v>215.34200000000001</c:v>
                </c:pt>
                <c:pt idx="63379">
                  <c:v>215.14399999999998</c:v>
                </c:pt>
                <c:pt idx="63380">
                  <c:v>214.953</c:v>
                </c:pt>
                <c:pt idx="63381">
                  <c:v>214.768</c:v>
                </c:pt>
                <c:pt idx="63382">
                  <c:v>214.59</c:v>
                </c:pt>
                <c:pt idx="63383">
                  <c:v>214.41900000000001</c:v>
                </c:pt>
                <c:pt idx="63384">
                  <c:v>214.255</c:v>
                </c:pt>
                <c:pt idx="63385">
                  <c:v>214.09800000000001</c:v>
                </c:pt>
                <c:pt idx="63386">
                  <c:v>213.94800000000001</c:v>
                </c:pt>
                <c:pt idx="63387">
                  <c:v>213.804</c:v>
                </c:pt>
                <c:pt idx="63388">
                  <c:v>213.66800000000001</c:v>
                </c:pt>
                <c:pt idx="63389">
                  <c:v>213.53900000000002</c:v>
                </c:pt>
                <c:pt idx="63390">
                  <c:v>213.417</c:v>
                </c:pt>
                <c:pt idx="63391">
                  <c:v>213.30100000000004</c:v>
                </c:pt>
                <c:pt idx="63392">
                  <c:v>213.19300000000001</c:v>
                </c:pt>
                <c:pt idx="63393">
                  <c:v>213.09200000000001</c:v>
                </c:pt>
                <c:pt idx="63394">
                  <c:v>212.999</c:v>
                </c:pt>
                <c:pt idx="63395">
                  <c:v>212.91200000000001</c:v>
                </c:pt>
                <c:pt idx="63396">
                  <c:v>212.83200000000011</c:v>
                </c:pt>
                <c:pt idx="63397">
                  <c:v>212.76</c:v>
                </c:pt>
                <c:pt idx="63398">
                  <c:v>212.69499999999999</c:v>
                </c:pt>
                <c:pt idx="63399">
                  <c:v>212.637</c:v>
                </c:pt>
                <c:pt idx="63400">
                  <c:v>212.58600000000001</c:v>
                </c:pt>
                <c:pt idx="63401">
                  <c:v>212.54300000000001</c:v>
                </c:pt>
                <c:pt idx="63402">
                  <c:v>212.50700000000001</c:v>
                </c:pt>
                <c:pt idx="63403">
                  <c:v>212.47800000000001</c:v>
                </c:pt>
                <c:pt idx="63404">
                  <c:v>212.45700000000011</c:v>
                </c:pt>
                <c:pt idx="63405">
                  <c:v>212.44300000000001</c:v>
                </c:pt>
                <c:pt idx="63406">
                  <c:v>212.43600000000001</c:v>
                </c:pt>
                <c:pt idx="63407">
                  <c:v>212.43600000000001</c:v>
                </c:pt>
                <c:pt idx="63408">
                  <c:v>212.44399999999999</c:v>
                </c:pt>
                <c:pt idx="63409">
                  <c:v>212.459</c:v>
                </c:pt>
                <c:pt idx="63410">
                  <c:v>212.48200000000011</c:v>
                </c:pt>
                <c:pt idx="63411">
                  <c:v>212.512</c:v>
                </c:pt>
                <c:pt idx="63412">
                  <c:v>212.54900000000001</c:v>
                </c:pt>
                <c:pt idx="63413">
                  <c:v>212.59399999999999</c:v>
                </c:pt>
                <c:pt idx="63414">
                  <c:v>212.64599999999999</c:v>
                </c:pt>
                <c:pt idx="63415">
                  <c:v>212.70599999999999</c:v>
                </c:pt>
                <c:pt idx="63416">
                  <c:v>212.77299999999997</c:v>
                </c:pt>
                <c:pt idx="63417">
                  <c:v>212.84700000000001</c:v>
                </c:pt>
                <c:pt idx="63418">
                  <c:v>212.929</c:v>
                </c:pt>
                <c:pt idx="63419">
                  <c:v>213.018</c:v>
                </c:pt>
                <c:pt idx="63420">
                  <c:v>213.11499999999998</c:v>
                </c:pt>
                <c:pt idx="63421">
                  <c:v>213.21899999999999</c:v>
                </c:pt>
                <c:pt idx="63422">
                  <c:v>213.33100000000007</c:v>
                </c:pt>
                <c:pt idx="63423">
                  <c:v>213.45000000000007</c:v>
                </c:pt>
                <c:pt idx="63424">
                  <c:v>213.57599999999999</c:v>
                </c:pt>
                <c:pt idx="63425">
                  <c:v>213.70999999999998</c:v>
                </c:pt>
                <c:pt idx="63426">
                  <c:v>213.85100000000011</c:v>
                </c:pt>
                <c:pt idx="63427">
                  <c:v>213.999</c:v>
                </c:pt>
                <c:pt idx="63428">
                  <c:v>214.155</c:v>
                </c:pt>
                <c:pt idx="63429">
                  <c:v>214.31800000000001</c:v>
                </c:pt>
                <c:pt idx="63430">
                  <c:v>214.489</c:v>
                </c:pt>
                <c:pt idx="63431">
                  <c:v>214.667</c:v>
                </c:pt>
                <c:pt idx="63432">
                  <c:v>214.85200000000012</c:v>
                </c:pt>
                <c:pt idx="63433">
                  <c:v>215.04499999999999</c:v>
                </c:pt>
                <c:pt idx="63434">
                  <c:v>215.24499999999998</c:v>
                </c:pt>
                <c:pt idx="63435">
                  <c:v>215.45200000000011</c:v>
                </c:pt>
                <c:pt idx="63436">
                  <c:v>215.667</c:v>
                </c:pt>
                <c:pt idx="63437">
                  <c:v>215.88900000000001</c:v>
                </c:pt>
                <c:pt idx="63438">
                  <c:v>216.11799999999999</c:v>
                </c:pt>
                <c:pt idx="63439">
                  <c:v>216.3550000000001</c:v>
                </c:pt>
                <c:pt idx="63440">
                  <c:v>216.59900000000002</c:v>
                </c:pt>
                <c:pt idx="63441">
                  <c:v>216.85000000000011</c:v>
                </c:pt>
                <c:pt idx="63442">
                  <c:v>217.108</c:v>
                </c:pt>
                <c:pt idx="63443">
                  <c:v>217.37300000000002</c:v>
                </c:pt>
                <c:pt idx="63444">
                  <c:v>217.64599999999999</c:v>
                </c:pt>
                <c:pt idx="63445">
                  <c:v>217.92600000000004</c:v>
                </c:pt>
                <c:pt idx="63446">
                  <c:v>218.21299999999999</c:v>
                </c:pt>
                <c:pt idx="63447">
                  <c:v>218.50700000000001</c:v>
                </c:pt>
                <c:pt idx="63448">
                  <c:v>218.80800000000011</c:v>
                </c:pt>
                <c:pt idx="63449">
                  <c:v>219.11599999999999</c:v>
                </c:pt>
                <c:pt idx="63450">
                  <c:v>219.43200000000004</c:v>
                </c:pt>
                <c:pt idx="63451">
                  <c:v>219.75399999999999</c:v>
                </c:pt>
                <c:pt idx="63452">
                  <c:v>220.083</c:v>
                </c:pt>
                <c:pt idx="63453">
                  <c:v>220.42000000000004</c:v>
                </c:pt>
                <c:pt idx="63454">
                  <c:v>220.76300000000001</c:v>
                </c:pt>
                <c:pt idx="63455">
                  <c:v>221.11299999999997</c:v>
                </c:pt>
                <c:pt idx="63456">
                  <c:v>221.47</c:v>
                </c:pt>
                <c:pt idx="63457">
                  <c:v>221.834</c:v>
                </c:pt>
                <c:pt idx="63458">
                  <c:v>222.20499999999998</c:v>
                </c:pt>
                <c:pt idx="63459">
                  <c:v>222.583</c:v>
                </c:pt>
                <c:pt idx="63460">
                  <c:v>222.96800000000007</c:v>
                </c:pt>
                <c:pt idx="63461">
                  <c:v>223.35900000000001</c:v>
                </c:pt>
                <c:pt idx="63462">
                  <c:v>223.75700000000001</c:v>
                </c:pt>
                <c:pt idx="63463">
                  <c:v>224.161</c:v>
                </c:pt>
                <c:pt idx="63464">
                  <c:v>224.57300000000001</c:v>
                </c:pt>
                <c:pt idx="63465">
                  <c:v>224.99100000000001</c:v>
                </c:pt>
                <c:pt idx="63466">
                  <c:v>225.41499999999999</c:v>
                </c:pt>
                <c:pt idx="63467">
                  <c:v>225.84700000000001</c:v>
                </c:pt>
                <c:pt idx="63468">
                  <c:v>226.285</c:v>
                </c:pt>
                <c:pt idx="63469">
                  <c:v>226.72900000000001</c:v>
                </c:pt>
                <c:pt idx="63470">
                  <c:v>227.17899999999997</c:v>
                </c:pt>
                <c:pt idx="63471">
                  <c:v>227.637</c:v>
                </c:pt>
                <c:pt idx="63472">
                  <c:v>228.1</c:v>
                </c:pt>
                <c:pt idx="63473">
                  <c:v>228.57</c:v>
                </c:pt>
                <c:pt idx="63474">
                  <c:v>229.04599999999999</c:v>
                </c:pt>
                <c:pt idx="63475">
                  <c:v>229.529</c:v>
                </c:pt>
                <c:pt idx="63476">
                  <c:v>230.018</c:v>
                </c:pt>
                <c:pt idx="63477">
                  <c:v>230.51300000000001</c:v>
                </c:pt>
                <c:pt idx="63478">
                  <c:v>231.01399999999998</c:v>
                </c:pt>
                <c:pt idx="63479">
                  <c:v>231.52100000000004</c:v>
                </c:pt>
                <c:pt idx="63480">
                  <c:v>232.03399999999999</c:v>
                </c:pt>
                <c:pt idx="63481">
                  <c:v>232.554</c:v>
                </c:pt>
                <c:pt idx="63482">
                  <c:v>233.07900000000001</c:v>
                </c:pt>
                <c:pt idx="63483">
                  <c:v>233.61099999999999</c:v>
                </c:pt>
                <c:pt idx="63484">
                  <c:v>234.148</c:v>
                </c:pt>
                <c:pt idx="63485">
                  <c:v>234.691</c:v>
                </c:pt>
                <c:pt idx="63486">
                  <c:v>235.23999999999998</c:v>
                </c:pt>
                <c:pt idx="63487">
                  <c:v>235.79499999999999</c:v>
                </c:pt>
                <c:pt idx="63488">
                  <c:v>236.35600000000011</c:v>
                </c:pt>
                <c:pt idx="63489">
                  <c:v>236.92200000000011</c:v>
                </c:pt>
                <c:pt idx="63490">
                  <c:v>237.494</c:v>
                </c:pt>
                <c:pt idx="63491">
                  <c:v>238.072</c:v>
                </c:pt>
                <c:pt idx="63492">
                  <c:v>238.655</c:v>
                </c:pt>
                <c:pt idx="63493">
                  <c:v>239.24399999999989</c:v>
                </c:pt>
                <c:pt idx="63494">
                  <c:v>239.83800000000011</c:v>
                </c:pt>
                <c:pt idx="63495">
                  <c:v>240.43800000000007</c:v>
                </c:pt>
                <c:pt idx="63496">
                  <c:v>241.04300000000001</c:v>
                </c:pt>
                <c:pt idx="63497">
                  <c:v>241.65300000000002</c:v>
                </c:pt>
                <c:pt idx="63498">
                  <c:v>242.26900000000001</c:v>
                </c:pt>
                <c:pt idx="63499">
                  <c:v>242.89000000000001</c:v>
                </c:pt>
                <c:pt idx="63500">
                  <c:v>243.51599999999999</c:v>
                </c:pt>
                <c:pt idx="63501">
                  <c:v>244.14699999999999</c:v>
                </c:pt>
                <c:pt idx="63502">
                  <c:v>244.78300000000002</c:v>
                </c:pt>
                <c:pt idx="63503">
                  <c:v>245.42500000000001</c:v>
                </c:pt>
                <c:pt idx="63504">
                  <c:v>246.071</c:v>
                </c:pt>
                <c:pt idx="63505">
                  <c:v>246.72300000000001</c:v>
                </c:pt>
                <c:pt idx="63506">
                  <c:v>247.37900000000002</c:v>
                </c:pt>
                <c:pt idx="63507">
                  <c:v>248.041</c:v>
                </c:pt>
                <c:pt idx="63508">
                  <c:v>248.70699999999999</c:v>
                </c:pt>
                <c:pt idx="63509">
                  <c:v>249.37800000000001</c:v>
                </c:pt>
                <c:pt idx="63510">
                  <c:v>250.053</c:v>
                </c:pt>
                <c:pt idx="63511">
                  <c:v>250.733</c:v>
                </c:pt>
                <c:pt idx="63512">
                  <c:v>251.41800000000001</c:v>
                </c:pt>
                <c:pt idx="63513">
                  <c:v>252.108</c:v>
                </c:pt>
                <c:pt idx="63514">
                  <c:v>252.80200000000011</c:v>
                </c:pt>
                <c:pt idx="63515">
                  <c:v>253.5</c:v>
                </c:pt>
                <c:pt idx="63516">
                  <c:v>254.20299999999997</c:v>
                </c:pt>
                <c:pt idx="63517">
                  <c:v>254.91</c:v>
                </c:pt>
                <c:pt idx="63518">
                  <c:v>255.62200000000001</c:v>
                </c:pt>
                <c:pt idx="63519">
                  <c:v>256.33699999999965</c:v>
                </c:pt>
                <c:pt idx="63520">
                  <c:v>257.05799999999999</c:v>
                </c:pt>
                <c:pt idx="63521">
                  <c:v>257.78199999999958</c:v>
                </c:pt>
                <c:pt idx="63522">
                  <c:v>258.51</c:v>
                </c:pt>
                <c:pt idx="63523">
                  <c:v>259.24200000000002</c:v>
                </c:pt>
                <c:pt idx="63524">
                  <c:v>259.97899999999959</c:v>
                </c:pt>
                <c:pt idx="63525">
                  <c:v>260.71899999999965</c:v>
                </c:pt>
                <c:pt idx="63526">
                  <c:v>261.464</c:v>
                </c:pt>
                <c:pt idx="63527">
                  <c:v>262.21199999999965</c:v>
                </c:pt>
                <c:pt idx="63528">
                  <c:v>262.964</c:v>
                </c:pt>
                <c:pt idx="63529">
                  <c:v>263.71899999999965</c:v>
                </c:pt>
                <c:pt idx="63530">
                  <c:v>264.47899999999959</c:v>
                </c:pt>
                <c:pt idx="63531">
                  <c:v>265.24200000000002</c:v>
                </c:pt>
                <c:pt idx="63532">
                  <c:v>266.00900000000001</c:v>
                </c:pt>
                <c:pt idx="63533">
                  <c:v>266.779</c:v>
                </c:pt>
                <c:pt idx="63534">
                  <c:v>267.553</c:v>
                </c:pt>
                <c:pt idx="63535">
                  <c:v>268.33</c:v>
                </c:pt>
                <c:pt idx="63536">
                  <c:v>269.11099999999999</c:v>
                </c:pt>
                <c:pt idx="63537">
                  <c:v>269.89400000000001</c:v>
                </c:pt>
                <c:pt idx="63538">
                  <c:v>270.68200000000002</c:v>
                </c:pt>
                <c:pt idx="63539">
                  <c:v>271.47199999999958</c:v>
                </c:pt>
                <c:pt idx="63540">
                  <c:v>272.26599999999979</c:v>
                </c:pt>
                <c:pt idx="63541">
                  <c:v>273.06299999999999</c:v>
                </c:pt>
                <c:pt idx="63542">
                  <c:v>273.863</c:v>
                </c:pt>
                <c:pt idx="63543">
                  <c:v>274.666</c:v>
                </c:pt>
                <c:pt idx="63544">
                  <c:v>275.47199999999958</c:v>
                </c:pt>
                <c:pt idx="63545">
                  <c:v>276.28099999999978</c:v>
                </c:pt>
                <c:pt idx="63546">
                  <c:v>277.09299999999979</c:v>
                </c:pt>
                <c:pt idx="63547">
                  <c:v>277.90799999999979</c:v>
                </c:pt>
                <c:pt idx="63548">
                  <c:v>278.7249999999998</c:v>
                </c:pt>
                <c:pt idx="63549">
                  <c:v>279.54599999999999</c:v>
                </c:pt>
                <c:pt idx="63550">
                  <c:v>280.36900000000026</c:v>
                </c:pt>
                <c:pt idx="63551">
                  <c:v>281.19499999999999</c:v>
                </c:pt>
                <c:pt idx="63552">
                  <c:v>282.0229999999998</c:v>
                </c:pt>
                <c:pt idx="63553">
                  <c:v>282.85399999999993</c:v>
                </c:pt>
                <c:pt idx="63554">
                  <c:v>283.68700000000001</c:v>
                </c:pt>
                <c:pt idx="63555">
                  <c:v>284.5229999999998</c:v>
                </c:pt>
                <c:pt idx="63556">
                  <c:v>285.36099999999999</c:v>
                </c:pt>
                <c:pt idx="63557">
                  <c:v>286.202</c:v>
                </c:pt>
                <c:pt idx="63558">
                  <c:v>287.04500000000002</c:v>
                </c:pt>
                <c:pt idx="63559">
                  <c:v>287.89</c:v>
                </c:pt>
                <c:pt idx="63560">
                  <c:v>288.73799999999977</c:v>
                </c:pt>
                <c:pt idx="63561">
                  <c:v>289.58699999999965</c:v>
                </c:pt>
                <c:pt idx="63562">
                  <c:v>290.43899999999962</c:v>
                </c:pt>
                <c:pt idx="63563">
                  <c:v>291.29299999999978</c:v>
                </c:pt>
                <c:pt idx="63564">
                  <c:v>292.14900000000023</c:v>
                </c:pt>
                <c:pt idx="63565">
                  <c:v>293.00700000000001</c:v>
                </c:pt>
                <c:pt idx="63566">
                  <c:v>293.86700000000002</c:v>
                </c:pt>
                <c:pt idx="63567">
                  <c:v>294.72799999999978</c:v>
                </c:pt>
                <c:pt idx="63568">
                  <c:v>295.59199999999959</c:v>
                </c:pt>
                <c:pt idx="63569">
                  <c:v>296.45699999999965</c:v>
                </c:pt>
                <c:pt idx="63570">
                  <c:v>297.32400000000001</c:v>
                </c:pt>
                <c:pt idx="63571">
                  <c:v>298.19299999999993</c:v>
                </c:pt>
                <c:pt idx="63572">
                  <c:v>299.06400000000002</c:v>
                </c:pt>
                <c:pt idx="63573">
                  <c:v>299.93599999999958</c:v>
                </c:pt>
                <c:pt idx="63574">
                  <c:v>300.81</c:v>
                </c:pt>
                <c:pt idx="63575">
                  <c:v>301.685</c:v>
                </c:pt>
                <c:pt idx="63576">
                  <c:v>302.56200000000001</c:v>
                </c:pt>
                <c:pt idx="63577">
                  <c:v>303.44099999999975</c:v>
                </c:pt>
                <c:pt idx="63578">
                  <c:v>304.32</c:v>
                </c:pt>
                <c:pt idx="63579">
                  <c:v>305.202</c:v>
                </c:pt>
                <c:pt idx="63580">
                  <c:v>306.084</c:v>
                </c:pt>
                <c:pt idx="63581">
                  <c:v>306.96799999999979</c:v>
                </c:pt>
                <c:pt idx="63582">
                  <c:v>307.85300000000001</c:v>
                </c:pt>
                <c:pt idx="63583">
                  <c:v>308.73899999999958</c:v>
                </c:pt>
                <c:pt idx="63584">
                  <c:v>309.62700000000001</c:v>
                </c:pt>
                <c:pt idx="63585">
                  <c:v>310.51499999999999</c:v>
                </c:pt>
                <c:pt idx="63586">
                  <c:v>311.40499999999975</c:v>
                </c:pt>
                <c:pt idx="63587">
                  <c:v>312.29599999999965</c:v>
                </c:pt>
                <c:pt idx="63588">
                  <c:v>313.18700000000001</c:v>
                </c:pt>
                <c:pt idx="63589">
                  <c:v>314.08</c:v>
                </c:pt>
                <c:pt idx="63590">
                  <c:v>314.97399999999965</c:v>
                </c:pt>
                <c:pt idx="63591">
                  <c:v>315.86799999999999</c:v>
                </c:pt>
                <c:pt idx="63592">
                  <c:v>316.76299999999975</c:v>
                </c:pt>
                <c:pt idx="63593">
                  <c:v>317.66000000000008</c:v>
                </c:pt>
                <c:pt idx="63594">
                  <c:v>318.55700000000002</c:v>
                </c:pt>
                <c:pt idx="63595">
                  <c:v>319.45499999999993</c:v>
                </c:pt>
                <c:pt idx="63596">
                  <c:v>320.35300000000001</c:v>
                </c:pt>
                <c:pt idx="63597">
                  <c:v>321.25200000000001</c:v>
                </c:pt>
                <c:pt idx="63598">
                  <c:v>322.15199999999999</c:v>
                </c:pt>
                <c:pt idx="63599">
                  <c:v>323.053</c:v>
                </c:pt>
                <c:pt idx="63600">
                  <c:v>323.95400000000001</c:v>
                </c:pt>
                <c:pt idx="63601">
                  <c:v>324.85500000000002</c:v>
                </c:pt>
                <c:pt idx="63602">
                  <c:v>325.75700000000001</c:v>
                </c:pt>
                <c:pt idx="63603">
                  <c:v>326.66000000000008</c:v>
                </c:pt>
                <c:pt idx="63604">
                  <c:v>327.56299999999999</c:v>
                </c:pt>
                <c:pt idx="63605">
                  <c:v>328.46599999999978</c:v>
                </c:pt>
                <c:pt idx="63606">
                  <c:v>329.37</c:v>
                </c:pt>
                <c:pt idx="63607">
                  <c:v>330.274</c:v>
                </c:pt>
                <c:pt idx="63608">
                  <c:v>331.178</c:v>
                </c:pt>
                <c:pt idx="63609">
                  <c:v>332.08300000000003</c:v>
                </c:pt>
                <c:pt idx="63610">
                  <c:v>332.98799999999977</c:v>
                </c:pt>
                <c:pt idx="63611">
                  <c:v>333.89299999999974</c:v>
                </c:pt>
                <c:pt idx="63612">
                  <c:v>334.79799999999977</c:v>
                </c:pt>
                <c:pt idx="63613">
                  <c:v>335.70299999999975</c:v>
                </c:pt>
                <c:pt idx="63614">
                  <c:v>336.60899999999975</c:v>
                </c:pt>
                <c:pt idx="63615">
                  <c:v>337.51499999999999</c:v>
                </c:pt>
                <c:pt idx="63616">
                  <c:v>338.41999999999979</c:v>
                </c:pt>
                <c:pt idx="63617">
                  <c:v>339.32599999999979</c:v>
                </c:pt>
                <c:pt idx="63618">
                  <c:v>340.23200000000003</c:v>
                </c:pt>
                <c:pt idx="63619">
                  <c:v>341.137</c:v>
                </c:pt>
                <c:pt idx="63620">
                  <c:v>342.04300000000001</c:v>
                </c:pt>
                <c:pt idx="63621">
                  <c:v>342.94799999999975</c:v>
                </c:pt>
                <c:pt idx="63622">
                  <c:v>343.85399999999993</c:v>
                </c:pt>
                <c:pt idx="63623">
                  <c:v>344.75900000000001</c:v>
                </c:pt>
                <c:pt idx="63624">
                  <c:v>345.66399999999999</c:v>
                </c:pt>
                <c:pt idx="63625">
                  <c:v>346.56900000000002</c:v>
                </c:pt>
                <c:pt idx="63626">
                  <c:v>347.47399999999965</c:v>
                </c:pt>
                <c:pt idx="63627">
                  <c:v>348.37799999999999</c:v>
                </c:pt>
                <c:pt idx="63628">
                  <c:v>349.28199999999958</c:v>
                </c:pt>
                <c:pt idx="63629">
                  <c:v>350.18599999999975</c:v>
                </c:pt>
                <c:pt idx="63630">
                  <c:v>351.09</c:v>
                </c:pt>
                <c:pt idx="63631">
                  <c:v>351.99299999999965</c:v>
                </c:pt>
                <c:pt idx="63632">
                  <c:v>352.89499999999975</c:v>
                </c:pt>
                <c:pt idx="63633">
                  <c:v>353.79799999999977</c:v>
                </c:pt>
                <c:pt idx="63634">
                  <c:v>354.7</c:v>
                </c:pt>
                <c:pt idx="63635">
                  <c:v>355.601</c:v>
                </c:pt>
                <c:pt idx="63636">
                  <c:v>356.50200000000001</c:v>
                </c:pt>
                <c:pt idx="63637">
                  <c:v>357.40299999999979</c:v>
                </c:pt>
                <c:pt idx="63638">
                  <c:v>358.303</c:v>
                </c:pt>
                <c:pt idx="63639">
                  <c:v>359.202</c:v>
                </c:pt>
                <c:pt idx="63640">
                  <c:v>360.101</c:v>
                </c:pt>
                <c:pt idx="63641">
                  <c:v>360.99899999999963</c:v>
                </c:pt>
                <c:pt idx="63642">
                  <c:v>361.89699999999965</c:v>
                </c:pt>
                <c:pt idx="63643">
                  <c:v>362.79399999999958</c:v>
                </c:pt>
                <c:pt idx="63644">
                  <c:v>363.69</c:v>
                </c:pt>
                <c:pt idx="63645">
                  <c:v>364.58599999999979</c:v>
                </c:pt>
                <c:pt idx="63646">
                  <c:v>365.48099999999965</c:v>
                </c:pt>
                <c:pt idx="63647">
                  <c:v>366.375</c:v>
                </c:pt>
                <c:pt idx="63648">
                  <c:v>367.26799999999974</c:v>
                </c:pt>
                <c:pt idx="63649">
                  <c:v>368.161</c:v>
                </c:pt>
                <c:pt idx="63650">
                  <c:v>369.053</c:v>
                </c:pt>
                <c:pt idx="63651">
                  <c:v>369.94400000000002</c:v>
                </c:pt>
                <c:pt idx="63652">
                  <c:v>370.834</c:v>
                </c:pt>
                <c:pt idx="63653">
                  <c:v>371.72399999999965</c:v>
                </c:pt>
                <c:pt idx="63654">
                  <c:v>372.61200000000002</c:v>
                </c:pt>
                <c:pt idx="63655">
                  <c:v>373.5</c:v>
                </c:pt>
                <c:pt idx="63656">
                  <c:v>374.387</c:v>
                </c:pt>
                <c:pt idx="63657">
                  <c:v>375.27199999999965</c:v>
                </c:pt>
                <c:pt idx="63658">
                  <c:v>376.15699999999993</c:v>
                </c:pt>
                <c:pt idx="63659">
                  <c:v>377.041</c:v>
                </c:pt>
                <c:pt idx="63660">
                  <c:v>377.92399999999958</c:v>
                </c:pt>
                <c:pt idx="63661">
                  <c:v>378.80599999999993</c:v>
                </c:pt>
                <c:pt idx="63662">
                  <c:v>379.68700000000001</c:v>
                </c:pt>
                <c:pt idx="63663">
                  <c:v>380.56599999999975</c:v>
                </c:pt>
                <c:pt idx="63664">
                  <c:v>381.44499999999999</c:v>
                </c:pt>
                <c:pt idx="63665">
                  <c:v>382.32299999999975</c:v>
                </c:pt>
                <c:pt idx="63666">
                  <c:v>383.19900000000001</c:v>
                </c:pt>
                <c:pt idx="63667">
                  <c:v>384.07499999999999</c:v>
                </c:pt>
                <c:pt idx="63668">
                  <c:v>384.94900000000001</c:v>
                </c:pt>
                <c:pt idx="63669">
                  <c:v>385.822</c:v>
                </c:pt>
                <c:pt idx="63670">
                  <c:v>386.69400000000002</c:v>
                </c:pt>
                <c:pt idx="63671">
                  <c:v>387.565</c:v>
                </c:pt>
                <c:pt idx="63672">
                  <c:v>388.43400000000003</c:v>
                </c:pt>
                <c:pt idx="63673">
                  <c:v>389.303</c:v>
                </c:pt>
                <c:pt idx="63674">
                  <c:v>390.17</c:v>
                </c:pt>
                <c:pt idx="63675">
                  <c:v>391.03500000000003</c:v>
                </c:pt>
                <c:pt idx="63676">
                  <c:v>391.9</c:v>
                </c:pt>
                <c:pt idx="63677">
                  <c:v>392.76299999999975</c:v>
                </c:pt>
                <c:pt idx="63678">
                  <c:v>393.625</c:v>
                </c:pt>
                <c:pt idx="63679">
                  <c:v>394.48499999999979</c:v>
                </c:pt>
                <c:pt idx="63680">
                  <c:v>395.34399999999999</c:v>
                </c:pt>
                <c:pt idx="63681">
                  <c:v>396.202</c:v>
                </c:pt>
                <c:pt idx="63682">
                  <c:v>397.05900000000008</c:v>
                </c:pt>
                <c:pt idx="63683">
                  <c:v>397.91399999999965</c:v>
                </c:pt>
                <c:pt idx="63684">
                  <c:v>398.767</c:v>
                </c:pt>
                <c:pt idx="63685">
                  <c:v>399.61900000000026</c:v>
                </c:pt>
                <c:pt idx="63686">
                  <c:v>400.4699999999998</c:v>
                </c:pt>
                <c:pt idx="63687">
                  <c:v>401.31900000000002</c:v>
                </c:pt>
                <c:pt idx="63688">
                  <c:v>402.16699999999975</c:v>
                </c:pt>
                <c:pt idx="63689">
                  <c:v>403.01299999999975</c:v>
                </c:pt>
                <c:pt idx="63690">
                  <c:v>403.85700000000008</c:v>
                </c:pt>
                <c:pt idx="63691">
                  <c:v>404.7</c:v>
                </c:pt>
                <c:pt idx="63692">
                  <c:v>405.54199999999975</c:v>
                </c:pt>
                <c:pt idx="63693">
                  <c:v>406.38200000000001</c:v>
                </c:pt>
                <c:pt idx="63694">
                  <c:v>407.2199999999998</c:v>
                </c:pt>
                <c:pt idx="63695">
                  <c:v>408.05700000000002</c:v>
                </c:pt>
                <c:pt idx="63696">
                  <c:v>408.89099999999979</c:v>
                </c:pt>
                <c:pt idx="63697">
                  <c:v>409.7249999999998</c:v>
                </c:pt>
                <c:pt idx="63698">
                  <c:v>410.55700000000002</c:v>
                </c:pt>
                <c:pt idx="63699">
                  <c:v>411.3859999999998</c:v>
                </c:pt>
                <c:pt idx="63700">
                  <c:v>412.21499999999975</c:v>
                </c:pt>
                <c:pt idx="63701">
                  <c:v>413.041</c:v>
                </c:pt>
                <c:pt idx="63702">
                  <c:v>413.86599999999999</c:v>
                </c:pt>
                <c:pt idx="63703">
                  <c:v>414.68900000000002</c:v>
                </c:pt>
                <c:pt idx="63704">
                  <c:v>415.51</c:v>
                </c:pt>
                <c:pt idx="63705">
                  <c:v>416.32900000000001</c:v>
                </c:pt>
                <c:pt idx="63706">
                  <c:v>417.14699999999999</c:v>
                </c:pt>
                <c:pt idx="63707">
                  <c:v>417.96199999999965</c:v>
                </c:pt>
                <c:pt idx="63708">
                  <c:v>418.77599999999978</c:v>
                </c:pt>
                <c:pt idx="63709">
                  <c:v>419.58799999999979</c:v>
                </c:pt>
                <c:pt idx="63710">
                  <c:v>420.3979999999998</c:v>
                </c:pt>
                <c:pt idx="63711">
                  <c:v>421.20599999999979</c:v>
                </c:pt>
                <c:pt idx="63712">
                  <c:v>422.012</c:v>
                </c:pt>
                <c:pt idx="63713">
                  <c:v>422.81599999999975</c:v>
                </c:pt>
                <c:pt idx="63714">
                  <c:v>423.61799999999999</c:v>
                </c:pt>
                <c:pt idx="63715">
                  <c:v>424.41799999999978</c:v>
                </c:pt>
                <c:pt idx="63716">
                  <c:v>425.21599999999978</c:v>
                </c:pt>
                <c:pt idx="63717">
                  <c:v>426.012</c:v>
                </c:pt>
                <c:pt idx="63718">
                  <c:v>426.80599999999993</c:v>
                </c:pt>
                <c:pt idx="63719">
                  <c:v>427.59799999999979</c:v>
                </c:pt>
                <c:pt idx="63720">
                  <c:v>428.38799999999975</c:v>
                </c:pt>
                <c:pt idx="63721">
                  <c:v>429.17500000000001</c:v>
                </c:pt>
                <c:pt idx="63722">
                  <c:v>429.96</c:v>
                </c:pt>
                <c:pt idx="63723">
                  <c:v>430.74400000000026</c:v>
                </c:pt>
                <c:pt idx="63724">
                  <c:v>431.52499999999975</c:v>
                </c:pt>
                <c:pt idx="63725">
                  <c:v>432.303</c:v>
                </c:pt>
                <c:pt idx="63726">
                  <c:v>433.08</c:v>
                </c:pt>
                <c:pt idx="63727">
                  <c:v>433.85399999999993</c:v>
                </c:pt>
                <c:pt idx="63728">
                  <c:v>434.62599999999975</c:v>
                </c:pt>
                <c:pt idx="63729">
                  <c:v>435.39599999999979</c:v>
                </c:pt>
                <c:pt idx="63730">
                  <c:v>436.16300000000001</c:v>
                </c:pt>
                <c:pt idx="63731">
                  <c:v>436.92699999999962</c:v>
                </c:pt>
                <c:pt idx="63732">
                  <c:v>437.69</c:v>
                </c:pt>
                <c:pt idx="63733">
                  <c:v>438.45</c:v>
                </c:pt>
                <c:pt idx="63734">
                  <c:v>439.20800000000003</c:v>
                </c:pt>
                <c:pt idx="63735">
                  <c:v>439.96299999999979</c:v>
                </c:pt>
                <c:pt idx="63736">
                  <c:v>440.71499999999975</c:v>
                </c:pt>
                <c:pt idx="63737">
                  <c:v>441.46499999999975</c:v>
                </c:pt>
                <c:pt idx="63738">
                  <c:v>442.21299999999979</c:v>
                </c:pt>
                <c:pt idx="63739">
                  <c:v>442.95800000000003</c:v>
                </c:pt>
                <c:pt idx="63740">
                  <c:v>443.7</c:v>
                </c:pt>
                <c:pt idx="63741">
                  <c:v>444.44</c:v>
                </c:pt>
                <c:pt idx="63742">
                  <c:v>445.17700000000002</c:v>
                </c:pt>
                <c:pt idx="63743">
                  <c:v>445.91199999999958</c:v>
                </c:pt>
                <c:pt idx="63744">
                  <c:v>446.64299999999997</c:v>
                </c:pt>
                <c:pt idx="63745">
                  <c:v>447.37200000000001</c:v>
                </c:pt>
                <c:pt idx="63746">
                  <c:v>448.09799999999979</c:v>
                </c:pt>
                <c:pt idx="63747">
                  <c:v>448.822</c:v>
                </c:pt>
                <c:pt idx="63748">
                  <c:v>449.54199999999975</c:v>
                </c:pt>
                <c:pt idx="63749">
                  <c:v>450.26</c:v>
                </c:pt>
                <c:pt idx="63750">
                  <c:v>450.9749999999998</c:v>
                </c:pt>
                <c:pt idx="63751">
                  <c:v>451.68700000000001</c:v>
                </c:pt>
                <c:pt idx="63752">
                  <c:v>452.39599999999979</c:v>
                </c:pt>
                <c:pt idx="63753">
                  <c:v>453.10199999999975</c:v>
                </c:pt>
                <c:pt idx="63754">
                  <c:v>453.80500000000001</c:v>
                </c:pt>
                <c:pt idx="63755">
                  <c:v>454.505</c:v>
                </c:pt>
                <c:pt idx="63756">
                  <c:v>455.202</c:v>
                </c:pt>
                <c:pt idx="63757">
                  <c:v>455.89599999999979</c:v>
                </c:pt>
                <c:pt idx="63758">
                  <c:v>456.58699999999965</c:v>
                </c:pt>
                <c:pt idx="63759">
                  <c:v>457.27499999999975</c:v>
                </c:pt>
                <c:pt idx="63760">
                  <c:v>457.959</c:v>
                </c:pt>
                <c:pt idx="63761">
                  <c:v>458.64000000000021</c:v>
                </c:pt>
                <c:pt idx="63762">
                  <c:v>459.31799999999993</c:v>
                </c:pt>
                <c:pt idx="63763">
                  <c:v>459.99299999999965</c:v>
                </c:pt>
                <c:pt idx="63764">
                  <c:v>460.66500000000002</c:v>
                </c:pt>
                <c:pt idx="63765">
                  <c:v>461.33300000000003</c:v>
                </c:pt>
                <c:pt idx="63766">
                  <c:v>461.99799999999965</c:v>
                </c:pt>
                <c:pt idx="63767">
                  <c:v>462.65899999999999</c:v>
                </c:pt>
                <c:pt idx="63768">
                  <c:v>463.31700000000001</c:v>
                </c:pt>
                <c:pt idx="63769">
                  <c:v>463.97099999999978</c:v>
                </c:pt>
                <c:pt idx="63770">
                  <c:v>464.62200000000001</c:v>
                </c:pt>
                <c:pt idx="63771">
                  <c:v>465.27</c:v>
                </c:pt>
                <c:pt idx="63772">
                  <c:v>465.91399999999965</c:v>
                </c:pt>
                <c:pt idx="63773">
                  <c:v>466.55399999999975</c:v>
                </c:pt>
                <c:pt idx="63774">
                  <c:v>467.19099999999975</c:v>
                </c:pt>
                <c:pt idx="63775">
                  <c:v>467.82400000000001</c:v>
                </c:pt>
                <c:pt idx="63776">
                  <c:v>468.45299999999975</c:v>
                </c:pt>
                <c:pt idx="63777">
                  <c:v>469.07799999999975</c:v>
                </c:pt>
                <c:pt idx="63778">
                  <c:v>469.7</c:v>
                </c:pt>
                <c:pt idx="63779">
                  <c:v>470.31799999999993</c:v>
                </c:pt>
                <c:pt idx="63780">
                  <c:v>470.93199999999962</c:v>
                </c:pt>
                <c:pt idx="63781">
                  <c:v>471.54199999999975</c:v>
                </c:pt>
                <c:pt idx="63782">
                  <c:v>472.14900000000023</c:v>
                </c:pt>
                <c:pt idx="63783">
                  <c:v>472.75099999999975</c:v>
                </c:pt>
                <c:pt idx="63784">
                  <c:v>473.34899999999999</c:v>
                </c:pt>
                <c:pt idx="63785">
                  <c:v>473.94299999999993</c:v>
                </c:pt>
                <c:pt idx="63786">
                  <c:v>474.53399999999965</c:v>
                </c:pt>
                <c:pt idx="63787">
                  <c:v>475.12</c:v>
                </c:pt>
                <c:pt idx="63788">
                  <c:v>475.702</c:v>
                </c:pt>
                <c:pt idx="63789">
                  <c:v>476.279</c:v>
                </c:pt>
                <c:pt idx="63790">
                  <c:v>476.85300000000001</c:v>
                </c:pt>
                <c:pt idx="63791">
                  <c:v>477.42200000000003</c:v>
                </c:pt>
                <c:pt idx="63792">
                  <c:v>477.98699999999963</c:v>
                </c:pt>
                <c:pt idx="63793">
                  <c:v>478.548</c:v>
                </c:pt>
                <c:pt idx="63794">
                  <c:v>479.10399999999993</c:v>
                </c:pt>
                <c:pt idx="63795">
                  <c:v>479.65600000000001</c:v>
                </c:pt>
                <c:pt idx="63796">
                  <c:v>480.20299999999975</c:v>
                </c:pt>
                <c:pt idx="63797">
                  <c:v>480.74700000000001</c:v>
                </c:pt>
                <c:pt idx="63798">
                  <c:v>481.28500000000003</c:v>
                </c:pt>
                <c:pt idx="63799">
                  <c:v>481.81900000000002</c:v>
                </c:pt>
                <c:pt idx="63800">
                  <c:v>482.34800000000001</c:v>
                </c:pt>
                <c:pt idx="63801">
                  <c:v>482.87299999999999</c:v>
                </c:pt>
                <c:pt idx="63802">
                  <c:v>483.392</c:v>
                </c:pt>
                <c:pt idx="63803">
                  <c:v>483.90799999999979</c:v>
                </c:pt>
                <c:pt idx="63804">
                  <c:v>484.41799999999978</c:v>
                </c:pt>
                <c:pt idx="63805">
                  <c:v>484.92399999999958</c:v>
                </c:pt>
                <c:pt idx="63806">
                  <c:v>485.42499999999978</c:v>
                </c:pt>
                <c:pt idx="63807">
                  <c:v>485.91999999999979</c:v>
                </c:pt>
                <c:pt idx="63808">
                  <c:v>486.41099999999977</c:v>
                </c:pt>
                <c:pt idx="63809">
                  <c:v>486.89699999999965</c:v>
                </c:pt>
                <c:pt idx="63810">
                  <c:v>487.37799999999999</c:v>
                </c:pt>
                <c:pt idx="63811">
                  <c:v>487.85399999999993</c:v>
                </c:pt>
                <c:pt idx="63812">
                  <c:v>488.32499999999999</c:v>
                </c:pt>
                <c:pt idx="63813">
                  <c:v>488.79099999999966</c:v>
                </c:pt>
                <c:pt idx="63814">
                  <c:v>489.25099999999975</c:v>
                </c:pt>
                <c:pt idx="63815">
                  <c:v>489.70699999999965</c:v>
                </c:pt>
                <c:pt idx="63816">
                  <c:v>490.15699999999993</c:v>
                </c:pt>
                <c:pt idx="63817">
                  <c:v>490.60199999999975</c:v>
                </c:pt>
                <c:pt idx="63818">
                  <c:v>491.041</c:v>
                </c:pt>
                <c:pt idx="63819">
                  <c:v>491.4749999999998</c:v>
                </c:pt>
                <c:pt idx="63820">
                  <c:v>491.904</c:v>
                </c:pt>
                <c:pt idx="63821">
                  <c:v>492.327</c:v>
                </c:pt>
                <c:pt idx="63822">
                  <c:v>492.745</c:v>
                </c:pt>
                <c:pt idx="63823">
                  <c:v>493.15699999999993</c:v>
                </c:pt>
                <c:pt idx="63824">
                  <c:v>493.56400000000002</c:v>
                </c:pt>
                <c:pt idx="63825">
                  <c:v>493.96499999999975</c:v>
                </c:pt>
                <c:pt idx="63826">
                  <c:v>494.36</c:v>
                </c:pt>
                <c:pt idx="63827">
                  <c:v>494.75</c:v>
                </c:pt>
                <c:pt idx="63828">
                  <c:v>495.13400000000001</c:v>
                </c:pt>
                <c:pt idx="63829">
                  <c:v>495.512</c:v>
                </c:pt>
                <c:pt idx="63830">
                  <c:v>495.88400000000001</c:v>
                </c:pt>
                <c:pt idx="63831">
                  <c:v>496.25099999999975</c:v>
                </c:pt>
                <c:pt idx="63832">
                  <c:v>496.61200000000002</c:v>
                </c:pt>
                <c:pt idx="63833">
                  <c:v>496.96599999999978</c:v>
                </c:pt>
                <c:pt idx="63834">
                  <c:v>497.315</c:v>
                </c:pt>
                <c:pt idx="63835">
                  <c:v>497.65800000000002</c:v>
                </c:pt>
                <c:pt idx="63836">
                  <c:v>497.99400000000003</c:v>
                </c:pt>
                <c:pt idx="63837">
                  <c:v>498.32499999999999</c:v>
                </c:pt>
                <c:pt idx="63838">
                  <c:v>498.6500000000002</c:v>
                </c:pt>
                <c:pt idx="63839">
                  <c:v>498.96799999999979</c:v>
                </c:pt>
                <c:pt idx="63840">
                  <c:v>499.28</c:v>
                </c:pt>
                <c:pt idx="63841">
                  <c:v>499.58599999999979</c:v>
                </c:pt>
                <c:pt idx="63842">
                  <c:v>499.88499999999999</c:v>
                </c:pt>
                <c:pt idx="63843">
                  <c:v>500.17899999999975</c:v>
                </c:pt>
                <c:pt idx="63844">
                  <c:v>500.46599999999978</c:v>
                </c:pt>
                <c:pt idx="63845">
                  <c:v>500.74599999999975</c:v>
                </c:pt>
                <c:pt idx="63846">
                  <c:v>501.02</c:v>
                </c:pt>
                <c:pt idx="63847">
                  <c:v>501.28799999999978</c:v>
                </c:pt>
                <c:pt idx="63848">
                  <c:v>501.54899999999975</c:v>
                </c:pt>
                <c:pt idx="63849">
                  <c:v>501.803</c:v>
                </c:pt>
                <c:pt idx="63850">
                  <c:v>502.05099999999999</c:v>
                </c:pt>
                <c:pt idx="63851">
                  <c:v>502.29299999999978</c:v>
                </c:pt>
                <c:pt idx="63852">
                  <c:v>502.52699999999965</c:v>
                </c:pt>
                <c:pt idx="63853">
                  <c:v>502.755</c:v>
                </c:pt>
                <c:pt idx="63854">
                  <c:v>502.97699999999958</c:v>
                </c:pt>
                <c:pt idx="63855">
                  <c:v>503.19099999999975</c:v>
                </c:pt>
                <c:pt idx="63856">
                  <c:v>503.399</c:v>
                </c:pt>
                <c:pt idx="63857">
                  <c:v>503.6</c:v>
                </c:pt>
                <c:pt idx="63858">
                  <c:v>503.79399999999958</c:v>
                </c:pt>
                <c:pt idx="63859">
                  <c:v>503.98099999999965</c:v>
                </c:pt>
                <c:pt idx="63860">
                  <c:v>504.161</c:v>
                </c:pt>
                <c:pt idx="63861">
                  <c:v>504.33499999999975</c:v>
                </c:pt>
                <c:pt idx="63862">
                  <c:v>504.50099999999975</c:v>
                </c:pt>
                <c:pt idx="63863">
                  <c:v>504.66</c:v>
                </c:pt>
                <c:pt idx="63864">
                  <c:v>504.81200000000001</c:v>
                </c:pt>
                <c:pt idx="63865">
                  <c:v>504.95800000000003</c:v>
                </c:pt>
                <c:pt idx="63866">
                  <c:v>505.09599999999978</c:v>
                </c:pt>
                <c:pt idx="63867">
                  <c:v>505.22599999999977</c:v>
                </c:pt>
                <c:pt idx="63868">
                  <c:v>505.35</c:v>
                </c:pt>
                <c:pt idx="63869">
                  <c:v>505.46599999999978</c:v>
                </c:pt>
                <c:pt idx="63870">
                  <c:v>505.57599999999979</c:v>
                </c:pt>
                <c:pt idx="63871">
                  <c:v>505.67700000000002</c:v>
                </c:pt>
                <c:pt idx="63872">
                  <c:v>505.77199999999965</c:v>
                </c:pt>
                <c:pt idx="63873">
                  <c:v>505.85899999999975</c:v>
                </c:pt>
                <c:pt idx="63874">
                  <c:v>505.93899999999962</c:v>
                </c:pt>
                <c:pt idx="63875">
                  <c:v>506.012</c:v>
                </c:pt>
                <c:pt idx="63876">
                  <c:v>506.077</c:v>
                </c:pt>
                <c:pt idx="63877">
                  <c:v>506.13499999999999</c:v>
                </c:pt>
                <c:pt idx="63878">
                  <c:v>506.185</c:v>
                </c:pt>
                <c:pt idx="63879">
                  <c:v>506.22799999999978</c:v>
                </c:pt>
                <c:pt idx="63880">
                  <c:v>506.26299999999975</c:v>
                </c:pt>
                <c:pt idx="63881">
                  <c:v>506.29099999999966</c:v>
                </c:pt>
                <c:pt idx="63882">
                  <c:v>506.31099999999975</c:v>
                </c:pt>
                <c:pt idx="63883">
                  <c:v>506.32299999999975</c:v>
                </c:pt>
                <c:pt idx="63884">
                  <c:v>506.32799999999975</c:v>
                </c:pt>
                <c:pt idx="63885">
                  <c:v>506.32599999999979</c:v>
                </c:pt>
                <c:pt idx="63886">
                  <c:v>506.315</c:v>
                </c:pt>
                <c:pt idx="63887">
                  <c:v>506.29700000000003</c:v>
                </c:pt>
                <c:pt idx="63888">
                  <c:v>506.27099999999979</c:v>
                </c:pt>
                <c:pt idx="63889">
                  <c:v>506.23799999999977</c:v>
                </c:pt>
                <c:pt idx="63890">
                  <c:v>506.197</c:v>
                </c:pt>
                <c:pt idx="63891">
                  <c:v>506.14800000000002</c:v>
                </c:pt>
                <c:pt idx="63892">
                  <c:v>506.09099999999978</c:v>
                </c:pt>
                <c:pt idx="63893">
                  <c:v>506.02699999999965</c:v>
                </c:pt>
                <c:pt idx="63894">
                  <c:v>505.95400000000001</c:v>
                </c:pt>
                <c:pt idx="63895">
                  <c:v>505.87400000000002</c:v>
                </c:pt>
                <c:pt idx="63896">
                  <c:v>505.78599999999977</c:v>
                </c:pt>
                <c:pt idx="63897">
                  <c:v>505.69</c:v>
                </c:pt>
                <c:pt idx="63898">
                  <c:v>505.58699999999965</c:v>
                </c:pt>
                <c:pt idx="63899">
                  <c:v>505.4749999999998</c:v>
                </c:pt>
                <c:pt idx="63900">
                  <c:v>505.35599999999999</c:v>
                </c:pt>
                <c:pt idx="63901">
                  <c:v>505.22799999999978</c:v>
                </c:pt>
                <c:pt idx="63902">
                  <c:v>505.09299999999979</c:v>
                </c:pt>
                <c:pt idx="63903">
                  <c:v>504.95</c:v>
                </c:pt>
                <c:pt idx="63904">
                  <c:v>504.79799999999977</c:v>
                </c:pt>
                <c:pt idx="63905">
                  <c:v>504.63900000000001</c:v>
                </c:pt>
                <c:pt idx="63906">
                  <c:v>504.47199999999958</c:v>
                </c:pt>
                <c:pt idx="63907">
                  <c:v>504.29700000000003</c:v>
                </c:pt>
                <c:pt idx="63908">
                  <c:v>504.11399999999975</c:v>
                </c:pt>
                <c:pt idx="63909">
                  <c:v>503.92299999999977</c:v>
                </c:pt>
                <c:pt idx="63910">
                  <c:v>503.72399999999965</c:v>
                </c:pt>
                <c:pt idx="63911">
                  <c:v>503.517</c:v>
                </c:pt>
                <c:pt idx="63912">
                  <c:v>503.30099999999999</c:v>
                </c:pt>
                <c:pt idx="63913">
                  <c:v>503.07799999999975</c:v>
                </c:pt>
                <c:pt idx="63914">
                  <c:v>502.84699999999975</c:v>
                </c:pt>
                <c:pt idx="63915">
                  <c:v>502.608</c:v>
                </c:pt>
                <c:pt idx="63916">
                  <c:v>502.36099999999999</c:v>
                </c:pt>
                <c:pt idx="63917">
                  <c:v>502.10500000000002</c:v>
                </c:pt>
                <c:pt idx="63918">
                  <c:v>501.84199999999993</c:v>
                </c:pt>
                <c:pt idx="63919">
                  <c:v>501.57100000000003</c:v>
                </c:pt>
                <c:pt idx="63920">
                  <c:v>501.29099999999966</c:v>
                </c:pt>
                <c:pt idx="63921">
                  <c:v>501.00400000000002</c:v>
                </c:pt>
                <c:pt idx="63922">
                  <c:v>500.70800000000003</c:v>
                </c:pt>
                <c:pt idx="63923">
                  <c:v>500.40499999999975</c:v>
                </c:pt>
                <c:pt idx="63924">
                  <c:v>500.09399999999965</c:v>
                </c:pt>
                <c:pt idx="63925">
                  <c:v>499.774</c:v>
                </c:pt>
                <c:pt idx="63926">
                  <c:v>499.44600000000003</c:v>
                </c:pt>
                <c:pt idx="63927">
                  <c:v>499.11099999999999</c:v>
                </c:pt>
                <c:pt idx="63928">
                  <c:v>498.767</c:v>
                </c:pt>
                <c:pt idx="63929">
                  <c:v>498.41599999999966</c:v>
                </c:pt>
                <c:pt idx="63930">
                  <c:v>498.05599999999993</c:v>
                </c:pt>
                <c:pt idx="63931">
                  <c:v>497.68799999999999</c:v>
                </c:pt>
                <c:pt idx="63932">
                  <c:v>497.31299999999999</c:v>
                </c:pt>
                <c:pt idx="63933">
                  <c:v>496.92899999999958</c:v>
                </c:pt>
                <c:pt idx="63934">
                  <c:v>496.53799999999978</c:v>
                </c:pt>
                <c:pt idx="63935">
                  <c:v>496.13799999999975</c:v>
                </c:pt>
                <c:pt idx="63936">
                  <c:v>495.73099999999965</c:v>
                </c:pt>
                <c:pt idx="63937">
                  <c:v>495.31599999999975</c:v>
                </c:pt>
                <c:pt idx="63938">
                  <c:v>494.892</c:v>
                </c:pt>
                <c:pt idx="63939">
                  <c:v>494.46099999999979</c:v>
                </c:pt>
                <c:pt idx="63940">
                  <c:v>494.02199999999965</c:v>
                </c:pt>
                <c:pt idx="63941">
                  <c:v>493.57499999999999</c:v>
                </c:pt>
                <c:pt idx="63942">
                  <c:v>493.12099999999975</c:v>
                </c:pt>
                <c:pt idx="63943">
                  <c:v>492.65800000000002</c:v>
                </c:pt>
                <c:pt idx="63944">
                  <c:v>492.18700000000001</c:v>
                </c:pt>
                <c:pt idx="63945">
                  <c:v>491.709</c:v>
                </c:pt>
                <c:pt idx="63946">
                  <c:v>491.22299999999979</c:v>
                </c:pt>
                <c:pt idx="63947">
                  <c:v>490.72899999999959</c:v>
                </c:pt>
                <c:pt idx="63948">
                  <c:v>490.22799999999978</c:v>
                </c:pt>
                <c:pt idx="63949">
                  <c:v>489.71899999999965</c:v>
                </c:pt>
                <c:pt idx="63950">
                  <c:v>489.20099999999979</c:v>
                </c:pt>
                <c:pt idx="63951">
                  <c:v>488.67700000000002</c:v>
                </c:pt>
                <c:pt idx="63952">
                  <c:v>488.14499999999998</c:v>
                </c:pt>
                <c:pt idx="63953">
                  <c:v>487.60500000000002</c:v>
                </c:pt>
                <c:pt idx="63954">
                  <c:v>487.05700000000002</c:v>
                </c:pt>
                <c:pt idx="63955">
                  <c:v>486.50200000000001</c:v>
                </c:pt>
                <c:pt idx="63956">
                  <c:v>485.93899999999962</c:v>
                </c:pt>
                <c:pt idx="63957">
                  <c:v>485.36900000000026</c:v>
                </c:pt>
                <c:pt idx="63958">
                  <c:v>484.79099999999966</c:v>
                </c:pt>
                <c:pt idx="63959">
                  <c:v>484.20599999999979</c:v>
                </c:pt>
                <c:pt idx="63960">
                  <c:v>483.61399999999975</c:v>
                </c:pt>
                <c:pt idx="63961">
                  <c:v>483.01299999999975</c:v>
                </c:pt>
                <c:pt idx="63962">
                  <c:v>482.40599999999978</c:v>
                </c:pt>
                <c:pt idx="63963">
                  <c:v>481.79099999999966</c:v>
                </c:pt>
                <c:pt idx="63964">
                  <c:v>481.16899999999993</c:v>
                </c:pt>
                <c:pt idx="63965">
                  <c:v>480.54</c:v>
                </c:pt>
                <c:pt idx="63966">
                  <c:v>479.90299999999979</c:v>
                </c:pt>
                <c:pt idx="63967">
                  <c:v>479.25900000000001</c:v>
                </c:pt>
                <c:pt idx="63968">
                  <c:v>478.608</c:v>
                </c:pt>
                <c:pt idx="63969">
                  <c:v>477.95</c:v>
                </c:pt>
                <c:pt idx="63970">
                  <c:v>477.28500000000003</c:v>
                </c:pt>
                <c:pt idx="63971">
                  <c:v>476.61200000000002</c:v>
                </c:pt>
                <c:pt idx="63972">
                  <c:v>475.93299999999965</c:v>
                </c:pt>
                <c:pt idx="63973">
                  <c:v>475.24599999999975</c:v>
                </c:pt>
                <c:pt idx="63974">
                  <c:v>474.553</c:v>
                </c:pt>
                <c:pt idx="63975">
                  <c:v>473.85199999999975</c:v>
                </c:pt>
                <c:pt idx="63976">
                  <c:v>473.14499999999998</c:v>
                </c:pt>
                <c:pt idx="63977">
                  <c:v>472.43099999999959</c:v>
                </c:pt>
                <c:pt idx="63978">
                  <c:v>471.71</c:v>
                </c:pt>
                <c:pt idx="63979">
                  <c:v>470.98299999999978</c:v>
                </c:pt>
                <c:pt idx="63980">
                  <c:v>470.24799999999999</c:v>
                </c:pt>
                <c:pt idx="63981">
                  <c:v>469.50700000000001</c:v>
                </c:pt>
                <c:pt idx="63982">
                  <c:v>468.76</c:v>
                </c:pt>
                <c:pt idx="63983">
                  <c:v>468.005</c:v>
                </c:pt>
                <c:pt idx="63984">
                  <c:v>467.24400000000026</c:v>
                </c:pt>
                <c:pt idx="63985">
                  <c:v>466.47699999999958</c:v>
                </c:pt>
                <c:pt idx="63986">
                  <c:v>465.70299999999975</c:v>
                </c:pt>
                <c:pt idx="63987">
                  <c:v>464.92299999999977</c:v>
                </c:pt>
                <c:pt idx="63988">
                  <c:v>464.137</c:v>
                </c:pt>
                <c:pt idx="63989">
                  <c:v>463.34399999999999</c:v>
                </c:pt>
                <c:pt idx="63990">
                  <c:v>462.54500000000002</c:v>
                </c:pt>
                <c:pt idx="63991">
                  <c:v>461.73899999999958</c:v>
                </c:pt>
                <c:pt idx="63992">
                  <c:v>460.92799999999966</c:v>
                </c:pt>
                <c:pt idx="63993">
                  <c:v>460.11</c:v>
                </c:pt>
                <c:pt idx="63994">
                  <c:v>459.28699999999958</c:v>
                </c:pt>
                <c:pt idx="63995">
                  <c:v>458.45699999999965</c:v>
                </c:pt>
                <c:pt idx="63996">
                  <c:v>457.62099999999975</c:v>
                </c:pt>
                <c:pt idx="63997">
                  <c:v>456.78</c:v>
                </c:pt>
                <c:pt idx="63998">
                  <c:v>455.93199999999962</c:v>
                </c:pt>
                <c:pt idx="63999">
                  <c:v>455.07900000000001</c:v>
                </c:pt>
                <c:pt idx="64000">
                  <c:v>454.2199999999998</c:v>
                </c:pt>
                <c:pt idx="64001">
                  <c:v>453.35599999999999</c:v>
                </c:pt>
                <c:pt idx="64002">
                  <c:v>452.48499999999979</c:v>
                </c:pt>
                <c:pt idx="64003">
                  <c:v>451.60899999999975</c:v>
                </c:pt>
                <c:pt idx="64004">
                  <c:v>450.72799999999978</c:v>
                </c:pt>
                <c:pt idx="64005">
                  <c:v>449.84100000000001</c:v>
                </c:pt>
                <c:pt idx="64006">
                  <c:v>448.94900000000001</c:v>
                </c:pt>
                <c:pt idx="64007">
                  <c:v>448.05099999999999</c:v>
                </c:pt>
                <c:pt idx="64008">
                  <c:v>447.14800000000002</c:v>
                </c:pt>
                <c:pt idx="64009">
                  <c:v>446.24</c:v>
                </c:pt>
                <c:pt idx="64010">
                  <c:v>445.32599999999979</c:v>
                </c:pt>
                <c:pt idx="64011">
                  <c:v>444.40799999999979</c:v>
                </c:pt>
                <c:pt idx="64012">
                  <c:v>443.48399999999958</c:v>
                </c:pt>
                <c:pt idx="64013">
                  <c:v>442.55599999999993</c:v>
                </c:pt>
                <c:pt idx="64014">
                  <c:v>441.62200000000001</c:v>
                </c:pt>
                <c:pt idx="64015">
                  <c:v>440.68299999999999</c:v>
                </c:pt>
                <c:pt idx="64016">
                  <c:v>439.74</c:v>
                </c:pt>
                <c:pt idx="64017">
                  <c:v>438.79199999999958</c:v>
                </c:pt>
                <c:pt idx="64018">
                  <c:v>437.839</c:v>
                </c:pt>
                <c:pt idx="64019">
                  <c:v>436.88200000000001</c:v>
                </c:pt>
                <c:pt idx="64020">
                  <c:v>435.91999999999979</c:v>
                </c:pt>
                <c:pt idx="64021">
                  <c:v>434.95299999999975</c:v>
                </c:pt>
                <c:pt idx="64022">
                  <c:v>433.98200000000003</c:v>
                </c:pt>
                <c:pt idx="64023">
                  <c:v>433.00599999999974</c:v>
                </c:pt>
                <c:pt idx="64024">
                  <c:v>432.02699999999965</c:v>
                </c:pt>
                <c:pt idx="64025">
                  <c:v>431.04300000000001</c:v>
                </c:pt>
                <c:pt idx="64026">
                  <c:v>430.05399999999975</c:v>
                </c:pt>
                <c:pt idx="64027">
                  <c:v>429.06200000000001</c:v>
                </c:pt>
                <c:pt idx="64028">
                  <c:v>428.065</c:v>
                </c:pt>
                <c:pt idx="64029">
                  <c:v>427.065</c:v>
                </c:pt>
                <c:pt idx="64030">
                  <c:v>426.06</c:v>
                </c:pt>
                <c:pt idx="64031">
                  <c:v>425.05200000000002</c:v>
                </c:pt>
                <c:pt idx="64032">
                  <c:v>424.03899999999965</c:v>
                </c:pt>
                <c:pt idx="64033">
                  <c:v>423.0229999999998</c:v>
                </c:pt>
                <c:pt idx="64034">
                  <c:v>422.00299999999999</c:v>
                </c:pt>
                <c:pt idx="64035">
                  <c:v>420.97999999999979</c:v>
                </c:pt>
                <c:pt idx="64036">
                  <c:v>419.95299999999975</c:v>
                </c:pt>
                <c:pt idx="64037">
                  <c:v>418.92299999999977</c:v>
                </c:pt>
                <c:pt idx="64038">
                  <c:v>417.88900000000001</c:v>
                </c:pt>
                <c:pt idx="64039">
                  <c:v>416.851</c:v>
                </c:pt>
                <c:pt idx="64040">
                  <c:v>415.81099999999975</c:v>
                </c:pt>
                <c:pt idx="64041">
                  <c:v>414.767</c:v>
                </c:pt>
                <c:pt idx="64042">
                  <c:v>413.7199999999998</c:v>
                </c:pt>
                <c:pt idx="64043">
                  <c:v>412.67</c:v>
                </c:pt>
                <c:pt idx="64044">
                  <c:v>411.61599999999999</c:v>
                </c:pt>
                <c:pt idx="64045">
                  <c:v>410.56</c:v>
                </c:pt>
                <c:pt idx="64046">
                  <c:v>409.50099999999975</c:v>
                </c:pt>
                <c:pt idx="64047">
                  <c:v>408.43899999999962</c:v>
                </c:pt>
                <c:pt idx="64048">
                  <c:v>407.37400000000002</c:v>
                </c:pt>
                <c:pt idx="64049">
                  <c:v>406.30700000000002</c:v>
                </c:pt>
                <c:pt idx="64050">
                  <c:v>405.23699999999963</c:v>
                </c:pt>
                <c:pt idx="64051">
                  <c:v>404.16399999999999</c:v>
                </c:pt>
                <c:pt idx="64052">
                  <c:v>403.089</c:v>
                </c:pt>
                <c:pt idx="64053">
                  <c:v>402.0109999999998</c:v>
                </c:pt>
                <c:pt idx="64054">
                  <c:v>400.93099999999959</c:v>
                </c:pt>
                <c:pt idx="64055">
                  <c:v>399.84800000000001</c:v>
                </c:pt>
                <c:pt idx="64056">
                  <c:v>398.76299999999975</c:v>
                </c:pt>
                <c:pt idx="64057">
                  <c:v>397.67599999999999</c:v>
                </c:pt>
                <c:pt idx="64058">
                  <c:v>396.58699999999965</c:v>
                </c:pt>
                <c:pt idx="64059">
                  <c:v>395.49599999999958</c:v>
                </c:pt>
                <c:pt idx="64060">
                  <c:v>394.40299999999979</c:v>
                </c:pt>
                <c:pt idx="64061">
                  <c:v>393.30799999999999</c:v>
                </c:pt>
                <c:pt idx="64062">
                  <c:v>392.21099999999979</c:v>
                </c:pt>
                <c:pt idx="64063">
                  <c:v>391.113</c:v>
                </c:pt>
                <c:pt idx="64064">
                  <c:v>390.012</c:v>
                </c:pt>
                <c:pt idx="64065">
                  <c:v>388.9099999999998</c:v>
                </c:pt>
                <c:pt idx="64066">
                  <c:v>387.80599999999993</c:v>
                </c:pt>
                <c:pt idx="64067">
                  <c:v>386.70099999999979</c:v>
                </c:pt>
                <c:pt idx="64068">
                  <c:v>385.59399999999965</c:v>
                </c:pt>
                <c:pt idx="64069">
                  <c:v>384.48599999999965</c:v>
                </c:pt>
                <c:pt idx="64070">
                  <c:v>383.37700000000001</c:v>
                </c:pt>
                <c:pt idx="64071">
                  <c:v>382.26599999999979</c:v>
                </c:pt>
                <c:pt idx="64072">
                  <c:v>381.15400000000022</c:v>
                </c:pt>
                <c:pt idx="64073">
                  <c:v>380.041</c:v>
                </c:pt>
                <c:pt idx="64074">
                  <c:v>378.92599999999965</c:v>
                </c:pt>
                <c:pt idx="64075">
                  <c:v>377.81099999999975</c:v>
                </c:pt>
                <c:pt idx="64076">
                  <c:v>376.69499999999999</c:v>
                </c:pt>
                <c:pt idx="64077">
                  <c:v>375.57799999999975</c:v>
                </c:pt>
                <c:pt idx="64078">
                  <c:v>374.46</c:v>
                </c:pt>
                <c:pt idx="64079">
                  <c:v>373.34100000000001</c:v>
                </c:pt>
                <c:pt idx="64080">
                  <c:v>372.22099999999978</c:v>
                </c:pt>
                <c:pt idx="64081">
                  <c:v>371.101</c:v>
                </c:pt>
                <c:pt idx="64082">
                  <c:v>369.98099999999965</c:v>
                </c:pt>
                <c:pt idx="64083">
                  <c:v>368.85899999999975</c:v>
                </c:pt>
                <c:pt idx="64084">
                  <c:v>367.73799999999977</c:v>
                </c:pt>
                <c:pt idx="64085">
                  <c:v>366.61500000000001</c:v>
                </c:pt>
                <c:pt idx="64086">
                  <c:v>365.49299999999965</c:v>
                </c:pt>
                <c:pt idx="64087">
                  <c:v>364.37</c:v>
                </c:pt>
                <c:pt idx="64088">
                  <c:v>363.24700000000001</c:v>
                </c:pt>
                <c:pt idx="64089">
                  <c:v>362.12400000000002</c:v>
                </c:pt>
                <c:pt idx="64090">
                  <c:v>361.00099999999975</c:v>
                </c:pt>
                <c:pt idx="64091">
                  <c:v>359.87700000000001</c:v>
                </c:pt>
                <c:pt idx="64092">
                  <c:v>358.75400000000002</c:v>
                </c:pt>
                <c:pt idx="64093">
                  <c:v>357.63099999999974</c:v>
                </c:pt>
                <c:pt idx="64094">
                  <c:v>356.50700000000001</c:v>
                </c:pt>
                <c:pt idx="64095">
                  <c:v>355.38400000000001</c:v>
                </c:pt>
                <c:pt idx="64096">
                  <c:v>354.262</c:v>
                </c:pt>
                <c:pt idx="64097">
                  <c:v>353.13900000000001</c:v>
                </c:pt>
                <c:pt idx="64098">
                  <c:v>352.017</c:v>
                </c:pt>
                <c:pt idx="64099">
                  <c:v>350.89499999999975</c:v>
                </c:pt>
                <c:pt idx="64100">
                  <c:v>349.774</c:v>
                </c:pt>
                <c:pt idx="64101">
                  <c:v>348.65300000000002</c:v>
                </c:pt>
                <c:pt idx="64102">
                  <c:v>347.53299999999979</c:v>
                </c:pt>
                <c:pt idx="64103">
                  <c:v>346.41299999999978</c:v>
                </c:pt>
                <c:pt idx="64104">
                  <c:v>345.29499999999979</c:v>
                </c:pt>
                <c:pt idx="64105">
                  <c:v>344.17599999999999</c:v>
                </c:pt>
                <c:pt idx="64106">
                  <c:v>343.05900000000008</c:v>
                </c:pt>
                <c:pt idx="64107">
                  <c:v>341.94299999999993</c:v>
                </c:pt>
                <c:pt idx="64108">
                  <c:v>340.827</c:v>
                </c:pt>
                <c:pt idx="64109">
                  <c:v>339.71199999999965</c:v>
                </c:pt>
                <c:pt idx="64110">
                  <c:v>338.59899999999965</c:v>
                </c:pt>
                <c:pt idx="64111">
                  <c:v>337.48599999999965</c:v>
                </c:pt>
                <c:pt idx="64112">
                  <c:v>336.37400000000002</c:v>
                </c:pt>
                <c:pt idx="64113">
                  <c:v>335.26400000000001</c:v>
                </c:pt>
                <c:pt idx="64114">
                  <c:v>334.15499999999997</c:v>
                </c:pt>
                <c:pt idx="64115">
                  <c:v>333.04700000000008</c:v>
                </c:pt>
                <c:pt idx="64116">
                  <c:v>331.94</c:v>
                </c:pt>
                <c:pt idx="64117">
                  <c:v>330.83499999999975</c:v>
                </c:pt>
                <c:pt idx="64118">
                  <c:v>329.73099999999965</c:v>
                </c:pt>
                <c:pt idx="64119">
                  <c:v>328.62799999999999</c:v>
                </c:pt>
                <c:pt idx="64120">
                  <c:v>327.52699999999965</c:v>
                </c:pt>
                <c:pt idx="64121">
                  <c:v>326.42799999999966</c:v>
                </c:pt>
                <c:pt idx="64122">
                  <c:v>325.32900000000001</c:v>
                </c:pt>
                <c:pt idx="64123">
                  <c:v>324.23299999999978</c:v>
                </c:pt>
                <c:pt idx="64124">
                  <c:v>323.13799999999975</c:v>
                </c:pt>
                <c:pt idx="64125">
                  <c:v>322.04500000000002</c:v>
                </c:pt>
                <c:pt idx="64126">
                  <c:v>320.95400000000001</c:v>
                </c:pt>
                <c:pt idx="64127">
                  <c:v>319.86500000000001</c:v>
                </c:pt>
                <c:pt idx="64128">
                  <c:v>318.77699999999965</c:v>
                </c:pt>
                <c:pt idx="64129">
                  <c:v>317.69099999999975</c:v>
                </c:pt>
                <c:pt idx="64130">
                  <c:v>316.608</c:v>
                </c:pt>
                <c:pt idx="64131">
                  <c:v>315.52599999999978</c:v>
                </c:pt>
                <c:pt idx="64132">
                  <c:v>314.44600000000003</c:v>
                </c:pt>
                <c:pt idx="64133">
                  <c:v>313.36799999999999</c:v>
                </c:pt>
                <c:pt idx="64134">
                  <c:v>312.29199999999958</c:v>
                </c:pt>
                <c:pt idx="64135">
                  <c:v>311.21899999999965</c:v>
                </c:pt>
                <c:pt idx="64136">
                  <c:v>310.14699999999999</c:v>
                </c:pt>
                <c:pt idx="64137">
                  <c:v>309.07799999999975</c:v>
                </c:pt>
                <c:pt idx="64138">
                  <c:v>308.0109999999998</c:v>
                </c:pt>
                <c:pt idx="64139">
                  <c:v>306.94600000000003</c:v>
                </c:pt>
                <c:pt idx="64140">
                  <c:v>305.88400000000001</c:v>
                </c:pt>
                <c:pt idx="64141">
                  <c:v>304.82400000000001</c:v>
                </c:pt>
                <c:pt idx="64142">
                  <c:v>303.76599999999979</c:v>
                </c:pt>
                <c:pt idx="64143">
                  <c:v>302.71099999999979</c:v>
                </c:pt>
                <c:pt idx="64144">
                  <c:v>301.65800000000002</c:v>
                </c:pt>
                <c:pt idx="64145">
                  <c:v>300.60700000000008</c:v>
                </c:pt>
                <c:pt idx="64146">
                  <c:v>299.56</c:v>
                </c:pt>
                <c:pt idx="64147">
                  <c:v>298.51400000000001</c:v>
                </c:pt>
                <c:pt idx="64148">
                  <c:v>297.47099999999978</c:v>
                </c:pt>
                <c:pt idx="64149">
                  <c:v>296.43099999999959</c:v>
                </c:pt>
                <c:pt idx="64150">
                  <c:v>295.39400000000001</c:v>
                </c:pt>
                <c:pt idx="64151">
                  <c:v>294.35899999999975</c:v>
                </c:pt>
                <c:pt idx="64152">
                  <c:v>293.327</c:v>
                </c:pt>
                <c:pt idx="64153">
                  <c:v>292.29799999999977</c:v>
                </c:pt>
                <c:pt idx="64154">
                  <c:v>291.27099999999979</c:v>
                </c:pt>
                <c:pt idx="64155">
                  <c:v>290.24799999999999</c:v>
                </c:pt>
                <c:pt idx="64156">
                  <c:v>289.22699999999958</c:v>
                </c:pt>
                <c:pt idx="64157">
                  <c:v>288.209</c:v>
                </c:pt>
                <c:pt idx="64158">
                  <c:v>287.19400000000002</c:v>
                </c:pt>
                <c:pt idx="64159">
                  <c:v>286.18099999999993</c:v>
                </c:pt>
                <c:pt idx="64160">
                  <c:v>285.17200000000008</c:v>
                </c:pt>
                <c:pt idx="64161">
                  <c:v>284.166</c:v>
                </c:pt>
                <c:pt idx="64162">
                  <c:v>283.16199999999975</c:v>
                </c:pt>
                <c:pt idx="64163">
                  <c:v>282.16199999999975</c:v>
                </c:pt>
                <c:pt idx="64164">
                  <c:v>281.16500000000002</c:v>
                </c:pt>
                <c:pt idx="64165">
                  <c:v>280.17099999999999</c:v>
                </c:pt>
                <c:pt idx="64166">
                  <c:v>279.18</c:v>
                </c:pt>
                <c:pt idx="64167">
                  <c:v>278.19200000000001</c:v>
                </c:pt>
                <c:pt idx="64168">
                  <c:v>277.20699999999965</c:v>
                </c:pt>
                <c:pt idx="64169">
                  <c:v>276.2249999999998</c:v>
                </c:pt>
                <c:pt idx="64170">
                  <c:v>275.24700000000001</c:v>
                </c:pt>
                <c:pt idx="64171">
                  <c:v>274.27199999999965</c:v>
                </c:pt>
                <c:pt idx="64172">
                  <c:v>273.29899999999958</c:v>
                </c:pt>
                <c:pt idx="64173">
                  <c:v>272.33099999999979</c:v>
                </c:pt>
                <c:pt idx="64174">
                  <c:v>271.36500000000001</c:v>
                </c:pt>
                <c:pt idx="64175">
                  <c:v>270.40299999999979</c:v>
                </c:pt>
                <c:pt idx="64176">
                  <c:v>269.44400000000002</c:v>
                </c:pt>
                <c:pt idx="64177">
                  <c:v>268.48899999999958</c:v>
                </c:pt>
                <c:pt idx="64178">
                  <c:v>267.53699999999958</c:v>
                </c:pt>
                <c:pt idx="64179">
                  <c:v>266.58799999999979</c:v>
                </c:pt>
                <c:pt idx="64180">
                  <c:v>265.64299999999997</c:v>
                </c:pt>
                <c:pt idx="64181">
                  <c:v>264.70099999999979</c:v>
                </c:pt>
                <c:pt idx="64182">
                  <c:v>263.762</c:v>
                </c:pt>
                <c:pt idx="64183">
                  <c:v>262.827</c:v>
                </c:pt>
                <c:pt idx="64184">
                  <c:v>261.89499999999975</c:v>
                </c:pt>
                <c:pt idx="64185">
                  <c:v>260.96699999999959</c:v>
                </c:pt>
                <c:pt idx="64186">
                  <c:v>260.04300000000001</c:v>
                </c:pt>
                <c:pt idx="64187">
                  <c:v>259.12099999999975</c:v>
                </c:pt>
                <c:pt idx="64188">
                  <c:v>258.20400000000001</c:v>
                </c:pt>
                <c:pt idx="64189">
                  <c:v>257.28999999999979</c:v>
                </c:pt>
                <c:pt idx="64190">
                  <c:v>256.37900000000002</c:v>
                </c:pt>
                <c:pt idx="64191">
                  <c:v>255.47200000000001</c:v>
                </c:pt>
                <c:pt idx="64192">
                  <c:v>254.56900000000002</c:v>
                </c:pt>
                <c:pt idx="64193">
                  <c:v>253.67</c:v>
                </c:pt>
                <c:pt idx="64194">
                  <c:v>252.77299999999997</c:v>
                </c:pt>
                <c:pt idx="64195">
                  <c:v>251.88100000000011</c:v>
                </c:pt>
                <c:pt idx="64196">
                  <c:v>250.9920000000001</c:v>
                </c:pt>
                <c:pt idx="64197">
                  <c:v>250.107</c:v>
                </c:pt>
                <c:pt idx="64198">
                  <c:v>249.226</c:v>
                </c:pt>
                <c:pt idx="64199">
                  <c:v>248.34800000000001</c:v>
                </c:pt>
                <c:pt idx="64200">
                  <c:v>247.47399999999999</c:v>
                </c:pt>
                <c:pt idx="64201">
                  <c:v>246.60300000000001</c:v>
                </c:pt>
                <c:pt idx="64202">
                  <c:v>245.73699999999999</c:v>
                </c:pt>
                <c:pt idx="64203">
                  <c:v>244.874</c:v>
                </c:pt>
                <c:pt idx="64204">
                  <c:v>244.01499999999999</c:v>
                </c:pt>
                <c:pt idx="64205">
                  <c:v>243.15900000000002</c:v>
                </c:pt>
                <c:pt idx="64206">
                  <c:v>242.30800000000011</c:v>
                </c:pt>
                <c:pt idx="64207">
                  <c:v>241.46</c:v>
                </c:pt>
                <c:pt idx="64208">
                  <c:v>240.61599999999999</c:v>
                </c:pt>
                <c:pt idx="64209">
                  <c:v>239.77599999999998</c:v>
                </c:pt>
                <c:pt idx="64210">
                  <c:v>238.93900000000002</c:v>
                </c:pt>
                <c:pt idx="64211">
                  <c:v>238.107</c:v>
                </c:pt>
                <c:pt idx="64212">
                  <c:v>237.27799999999999</c:v>
                </c:pt>
                <c:pt idx="64213">
                  <c:v>236.453</c:v>
                </c:pt>
                <c:pt idx="64214">
                  <c:v>235.63200000000001</c:v>
                </c:pt>
                <c:pt idx="64215">
                  <c:v>234.81399999999999</c:v>
                </c:pt>
                <c:pt idx="64216">
                  <c:v>234.001</c:v>
                </c:pt>
                <c:pt idx="64217">
                  <c:v>233.19200000000001</c:v>
                </c:pt>
                <c:pt idx="64218">
                  <c:v>232.38600000000011</c:v>
                </c:pt>
                <c:pt idx="64219">
                  <c:v>231.584</c:v>
                </c:pt>
                <c:pt idx="64220">
                  <c:v>230.78700000000001</c:v>
                </c:pt>
                <c:pt idx="64221">
                  <c:v>229.99300000000002</c:v>
                </c:pt>
                <c:pt idx="64222">
                  <c:v>229.20299999999997</c:v>
                </c:pt>
                <c:pt idx="64223">
                  <c:v>228.417</c:v>
                </c:pt>
                <c:pt idx="64224">
                  <c:v>227.63499999999999</c:v>
                </c:pt>
                <c:pt idx="64225">
                  <c:v>226.85700000000011</c:v>
                </c:pt>
                <c:pt idx="64226">
                  <c:v>226.083</c:v>
                </c:pt>
                <c:pt idx="64227">
                  <c:v>225.31200000000001</c:v>
                </c:pt>
                <c:pt idx="64228">
                  <c:v>224.54599999999999</c:v>
                </c:pt>
                <c:pt idx="64229">
                  <c:v>223.78399999999999</c:v>
                </c:pt>
                <c:pt idx="64230">
                  <c:v>223.02600000000001</c:v>
                </c:pt>
                <c:pt idx="64231">
                  <c:v>222.27099999999999</c:v>
                </c:pt>
                <c:pt idx="64232">
                  <c:v>221.52100000000004</c:v>
                </c:pt>
                <c:pt idx="64233">
                  <c:v>220.77499999999998</c:v>
                </c:pt>
                <c:pt idx="64234">
                  <c:v>220.03300000000002</c:v>
                </c:pt>
                <c:pt idx="64235">
                  <c:v>219.29499999999999</c:v>
                </c:pt>
                <c:pt idx="64236">
                  <c:v>218.56100000000001</c:v>
                </c:pt>
                <c:pt idx="64237">
                  <c:v>217.83100000000007</c:v>
                </c:pt>
                <c:pt idx="64238">
                  <c:v>217.10499999999999</c:v>
                </c:pt>
                <c:pt idx="64239">
                  <c:v>216.38300000000001</c:v>
                </c:pt>
                <c:pt idx="64240">
                  <c:v>215.66499999999999</c:v>
                </c:pt>
                <c:pt idx="64241">
                  <c:v>214.95100000000011</c:v>
                </c:pt>
                <c:pt idx="64242">
                  <c:v>214.24199999999999</c:v>
                </c:pt>
                <c:pt idx="64243">
                  <c:v>213.536</c:v>
                </c:pt>
                <c:pt idx="64244">
                  <c:v>212.83500000000001</c:v>
                </c:pt>
                <c:pt idx="64245">
                  <c:v>212.137</c:v>
                </c:pt>
                <c:pt idx="64246">
                  <c:v>211.44399999999999</c:v>
                </c:pt>
                <c:pt idx="64247">
                  <c:v>210.755</c:v>
                </c:pt>
                <c:pt idx="64248">
                  <c:v>210.07</c:v>
                </c:pt>
                <c:pt idx="64249">
                  <c:v>209.38900000000001</c:v>
                </c:pt>
                <c:pt idx="64250">
                  <c:v>208.71299999999999</c:v>
                </c:pt>
                <c:pt idx="64251">
                  <c:v>208.04</c:v>
                </c:pt>
                <c:pt idx="64252">
                  <c:v>207.37200000000001</c:v>
                </c:pt>
                <c:pt idx="64253">
                  <c:v>206.708</c:v>
                </c:pt>
                <c:pt idx="64254">
                  <c:v>206.048</c:v>
                </c:pt>
                <c:pt idx="64255">
                  <c:v>205.39200000000011</c:v>
                </c:pt>
                <c:pt idx="64256">
                  <c:v>204.74099999999999</c:v>
                </c:pt>
                <c:pt idx="64257">
                  <c:v>204.09399999999999</c:v>
                </c:pt>
                <c:pt idx="64258">
                  <c:v>203.45100000000011</c:v>
                </c:pt>
                <c:pt idx="64259">
                  <c:v>202.81200000000001</c:v>
                </c:pt>
                <c:pt idx="64260">
                  <c:v>202.178</c:v>
                </c:pt>
                <c:pt idx="64261">
                  <c:v>201.548</c:v>
                </c:pt>
                <c:pt idx="64262">
                  <c:v>200.92200000000011</c:v>
                </c:pt>
                <c:pt idx="64263">
                  <c:v>200.3</c:v>
                </c:pt>
                <c:pt idx="64264">
                  <c:v>199.68300000000002</c:v>
                </c:pt>
                <c:pt idx="64265">
                  <c:v>199.07</c:v>
                </c:pt>
                <c:pt idx="64266">
                  <c:v>198.46100000000001</c:v>
                </c:pt>
                <c:pt idx="64267">
                  <c:v>197.85700000000011</c:v>
                </c:pt>
                <c:pt idx="64268">
                  <c:v>197.25700000000001</c:v>
                </c:pt>
                <c:pt idx="64269">
                  <c:v>196.66200000000001</c:v>
                </c:pt>
                <c:pt idx="64270">
                  <c:v>196.07</c:v>
                </c:pt>
                <c:pt idx="64271">
                  <c:v>195.48400000000001</c:v>
                </c:pt>
                <c:pt idx="64272">
                  <c:v>194.90100000000001</c:v>
                </c:pt>
                <c:pt idx="64273">
                  <c:v>194.32300000000001</c:v>
                </c:pt>
                <c:pt idx="64274">
                  <c:v>193.75</c:v>
                </c:pt>
                <c:pt idx="64275">
                  <c:v>193.18100000000001</c:v>
                </c:pt>
                <c:pt idx="64276">
                  <c:v>192.61599999999999</c:v>
                </c:pt>
                <c:pt idx="64277">
                  <c:v>192.05600000000001</c:v>
                </c:pt>
                <c:pt idx="64278">
                  <c:v>191.5</c:v>
                </c:pt>
                <c:pt idx="64279">
                  <c:v>190.94900000000001</c:v>
                </c:pt>
                <c:pt idx="64280">
                  <c:v>190.40200000000004</c:v>
                </c:pt>
                <c:pt idx="64281">
                  <c:v>189.86</c:v>
                </c:pt>
                <c:pt idx="64282">
                  <c:v>189.32300000000001</c:v>
                </c:pt>
                <c:pt idx="64283">
                  <c:v>188.79</c:v>
                </c:pt>
                <c:pt idx="64284">
                  <c:v>188.261</c:v>
                </c:pt>
                <c:pt idx="64285">
                  <c:v>187.738</c:v>
                </c:pt>
                <c:pt idx="64286">
                  <c:v>187.21799999999999</c:v>
                </c:pt>
                <c:pt idx="64287">
                  <c:v>186.70399999999998</c:v>
                </c:pt>
                <c:pt idx="64288">
                  <c:v>186.19399999999999</c:v>
                </c:pt>
                <c:pt idx="64289">
                  <c:v>185.68800000000007</c:v>
                </c:pt>
                <c:pt idx="64290">
                  <c:v>185.18800000000007</c:v>
                </c:pt>
                <c:pt idx="64291">
                  <c:v>184.69200000000001</c:v>
                </c:pt>
                <c:pt idx="64292">
                  <c:v>184.20099999999999</c:v>
                </c:pt>
                <c:pt idx="64293">
                  <c:v>183.71399999999988</c:v>
                </c:pt>
                <c:pt idx="64294">
                  <c:v>183.233</c:v>
                </c:pt>
                <c:pt idx="64295">
                  <c:v>182.756</c:v>
                </c:pt>
                <c:pt idx="64296">
                  <c:v>182.28399999999999</c:v>
                </c:pt>
                <c:pt idx="64297">
                  <c:v>181.816</c:v>
                </c:pt>
                <c:pt idx="64298">
                  <c:v>181.35400000000001</c:v>
                </c:pt>
                <c:pt idx="64299">
                  <c:v>180.89600000000004</c:v>
                </c:pt>
                <c:pt idx="64300">
                  <c:v>180.44300000000001</c:v>
                </c:pt>
                <c:pt idx="64301">
                  <c:v>179.99600000000001</c:v>
                </c:pt>
                <c:pt idx="64302">
                  <c:v>179.553</c:v>
                </c:pt>
                <c:pt idx="64303">
                  <c:v>179.11499999999998</c:v>
                </c:pt>
                <c:pt idx="64304">
                  <c:v>178.68200000000004</c:v>
                </c:pt>
                <c:pt idx="64305">
                  <c:v>178.25399999999999</c:v>
                </c:pt>
                <c:pt idx="64306">
                  <c:v>177.83</c:v>
                </c:pt>
                <c:pt idx="64307">
                  <c:v>177.41200000000001</c:v>
                </c:pt>
                <c:pt idx="64308">
                  <c:v>176.999</c:v>
                </c:pt>
                <c:pt idx="64309">
                  <c:v>176.59100000000001</c:v>
                </c:pt>
                <c:pt idx="64310">
                  <c:v>176.18900000000002</c:v>
                </c:pt>
                <c:pt idx="64311">
                  <c:v>175.791</c:v>
                </c:pt>
                <c:pt idx="64312">
                  <c:v>175.39800000000011</c:v>
                </c:pt>
                <c:pt idx="64313">
                  <c:v>175.011</c:v>
                </c:pt>
                <c:pt idx="64314">
                  <c:v>174.62900000000002</c:v>
                </c:pt>
                <c:pt idx="64315">
                  <c:v>174.25200000000001</c:v>
                </c:pt>
                <c:pt idx="64316">
                  <c:v>173.88000000000011</c:v>
                </c:pt>
                <c:pt idx="64317">
                  <c:v>173.51300000000001</c:v>
                </c:pt>
                <c:pt idx="64318">
                  <c:v>173.15200000000004</c:v>
                </c:pt>
                <c:pt idx="64319">
                  <c:v>172.79599999999999</c:v>
                </c:pt>
                <c:pt idx="64320">
                  <c:v>172.446</c:v>
                </c:pt>
                <c:pt idx="64321">
                  <c:v>172.1</c:v>
                </c:pt>
                <c:pt idx="64322">
                  <c:v>171.761</c:v>
                </c:pt>
                <c:pt idx="64323">
                  <c:v>171.42600000000004</c:v>
                </c:pt>
                <c:pt idx="64324">
                  <c:v>171.09700000000001</c:v>
                </c:pt>
                <c:pt idx="64325">
                  <c:v>170.77399999999992</c:v>
                </c:pt>
                <c:pt idx="64326">
                  <c:v>170.45600000000007</c:v>
                </c:pt>
                <c:pt idx="64327">
                  <c:v>170.14399999999998</c:v>
                </c:pt>
                <c:pt idx="64328">
                  <c:v>169.83700000000007</c:v>
                </c:pt>
                <c:pt idx="64329">
                  <c:v>169.535</c:v>
                </c:pt>
                <c:pt idx="64330">
                  <c:v>169.23999999999998</c:v>
                </c:pt>
                <c:pt idx="64331">
                  <c:v>168.95000000000007</c:v>
                </c:pt>
                <c:pt idx="64332">
                  <c:v>168.66499999999999</c:v>
                </c:pt>
                <c:pt idx="64333">
                  <c:v>168.38700000000011</c:v>
                </c:pt>
                <c:pt idx="64334">
                  <c:v>168.11399999999998</c:v>
                </c:pt>
                <c:pt idx="64335">
                  <c:v>167.84700000000001</c:v>
                </c:pt>
                <c:pt idx="64336">
                  <c:v>167.58500000000001</c:v>
                </c:pt>
                <c:pt idx="64337">
                  <c:v>167.33</c:v>
                </c:pt>
                <c:pt idx="64338">
                  <c:v>167.08</c:v>
                </c:pt>
                <c:pt idx="64339">
                  <c:v>166.83600000000001</c:v>
                </c:pt>
                <c:pt idx="64340">
                  <c:v>166.59800000000001</c:v>
                </c:pt>
                <c:pt idx="64341">
                  <c:v>166.3670000000001</c:v>
                </c:pt>
                <c:pt idx="64342">
                  <c:v>166.14</c:v>
                </c:pt>
                <c:pt idx="64343">
                  <c:v>165.92100000000011</c:v>
                </c:pt>
                <c:pt idx="64344">
                  <c:v>165.70699999999999</c:v>
                </c:pt>
                <c:pt idx="64345">
                  <c:v>165.499</c:v>
                </c:pt>
                <c:pt idx="64346">
                  <c:v>165.297</c:v>
                </c:pt>
                <c:pt idx="64347">
                  <c:v>165.101</c:v>
                </c:pt>
                <c:pt idx="64348">
                  <c:v>164.91200000000001</c:v>
                </c:pt>
                <c:pt idx="64349">
                  <c:v>164.72800000000001</c:v>
                </c:pt>
                <c:pt idx="64350">
                  <c:v>164.55100000000004</c:v>
                </c:pt>
                <c:pt idx="64351">
                  <c:v>164.38100000000011</c:v>
                </c:pt>
                <c:pt idx="64352">
                  <c:v>164.21599999999998</c:v>
                </c:pt>
                <c:pt idx="64353">
                  <c:v>164.05800000000011</c:v>
                </c:pt>
                <c:pt idx="64354">
                  <c:v>163.90600000000001</c:v>
                </c:pt>
                <c:pt idx="64355">
                  <c:v>163.761</c:v>
                </c:pt>
                <c:pt idx="64356">
                  <c:v>163.62100000000001</c:v>
                </c:pt>
                <c:pt idx="64357">
                  <c:v>163.489</c:v>
                </c:pt>
                <c:pt idx="64358">
                  <c:v>163.363</c:v>
                </c:pt>
                <c:pt idx="64359">
                  <c:v>163.24299999999999</c:v>
                </c:pt>
                <c:pt idx="64360">
                  <c:v>163.13</c:v>
                </c:pt>
                <c:pt idx="64361">
                  <c:v>163.024</c:v>
                </c:pt>
                <c:pt idx="64362">
                  <c:v>162.92400000000001</c:v>
                </c:pt>
                <c:pt idx="64363">
                  <c:v>162.83100000000007</c:v>
                </c:pt>
                <c:pt idx="64364">
                  <c:v>162.74399999999989</c:v>
                </c:pt>
                <c:pt idx="64365">
                  <c:v>162.66399999999999</c:v>
                </c:pt>
                <c:pt idx="64366">
                  <c:v>162.59100000000001</c:v>
                </c:pt>
                <c:pt idx="64367">
                  <c:v>162.52500000000001</c:v>
                </c:pt>
                <c:pt idx="64368">
                  <c:v>162.465</c:v>
                </c:pt>
                <c:pt idx="64369">
                  <c:v>162.41200000000001</c:v>
                </c:pt>
                <c:pt idx="64370">
                  <c:v>162.3670000000001</c:v>
                </c:pt>
                <c:pt idx="64371">
                  <c:v>162.32800000000012</c:v>
                </c:pt>
                <c:pt idx="64372">
                  <c:v>162.29599999999999</c:v>
                </c:pt>
                <c:pt idx="64373">
                  <c:v>162.27099999999999</c:v>
                </c:pt>
                <c:pt idx="64374">
                  <c:v>162.25299999999999</c:v>
                </c:pt>
                <c:pt idx="64375">
                  <c:v>162.24199999999999</c:v>
                </c:pt>
                <c:pt idx="64376">
                  <c:v>162.238</c:v>
                </c:pt>
                <c:pt idx="64377">
                  <c:v>162.24099999999999</c:v>
                </c:pt>
                <c:pt idx="64378">
                  <c:v>162.251</c:v>
                </c:pt>
                <c:pt idx="64379">
                  <c:v>162.26900000000001</c:v>
                </c:pt>
                <c:pt idx="64380">
                  <c:v>162.29300000000001</c:v>
                </c:pt>
                <c:pt idx="64381">
                  <c:v>162.32500000000007</c:v>
                </c:pt>
                <c:pt idx="64382">
                  <c:v>162.364</c:v>
                </c:pt>
                <c:pt idx="64383">
                  <c:v>162.411</c:v>
                </c:pt>
                <c:pt idx="64384">
                  <c:v>162.464</c:v>
                </c:pt>
                <c:pt idx="64385">
                  <c:v>162.52500000000001</c:v>
                </c:pt>
                <c:pt idx="64386">
                  <c:v>162.59399999999999</c:v>
                </c:pt>
                <c:pt idx="64387">
                  <c:v>162.66999999999999</c:v>
                </c:pt>
                <c:pt idx="64388">
                  <c:v>162.75299999999999</c:v>
                </c:pt>
                <c:pt idx="64389">
                  <c:v>162.84399999999999</c:v>
                </c:pt>
                <c:pt idx="64390">
                  <c:v>162.94200000000001</c:v>
                </c:pt>
                <c:pt idx="64391">
                  <c:v>163.048</c:v>
                </c:pt>
                <c:pt idx="64392">
                  <c:v>163.161</c:v>
                </c:pt>
                <c:pt idx="64393">
                  <c:v>163.28200000000001</c:v>
                </c:pt>
                <c:pt idx="64394">
                  <c:v>163.41</c:v>
                </c:pt>
                <c:pt idx="64395">
                  <c:v>163.54599999999999</c:v>
                </c:pt>
                <c:pt idx="64396">
                  <c:v>163.69</c:v>
                </c:pt>
                <c:pt idx="64397">
                  <c:v>163.84100000000001</c:v>
                </c:pt>
                <c:pt idx="64398">
                  <c:v>164.001</c:v>
                </c:pt>
                <c:pt idx="64399">
                  <c:v>164.167</c:v>
                </c:pt>
                <c:pt idx="64400">
                  <c:v>164.34200000000001</c:v>
                </c:pt>
                <c:pt idx="64401">
                  <c:v>164.524</c:v>
                </c:pt>
                <c:pt idx="64402">
                  <c:v>164.71499999999995</c:v>
                </c:pt>
                <c:pt idx="64403">
                  <c:v>164.91300000000001</c:v>
                </c:pt>
                <c:pt idx="64404">
                  <c:v>165.11899999999997</c:v>
                </c:pt>
                <c:pt idx="64405">
                  <c:v>165.333</c:v>
                </c:pt>
                <c:pt idx="64406">
                  <c:v>165.554</c:v>
                </c:pt>
                <c:pt idx="64407">
                  <c:v>165.78399999999999</c:v>
                </c:pt>
                <c:pt idx="64408">
                  <c:v>166.02200000000011</c:v>
                </c:pt>
                <c:pt idx="64409">
                  <c:v>166.267</c:v>
                </c:pt>
                <c:pt idx="64410">
                  <c:v>166.52100000000004</c:v>
                </c:pt>
                <c:pt idx="64411">
                  <c:v>166.78200000000001</c:v>
                </c:pt>
                <c:pt idx="64412">
                  <c:v>167.05200000000011</c:v>
                </c:pt>
                <c:pt idx="64413">
                  <c:v>167.33</c:v>
                </c:pt>
                <c:pt idx="64414">
                  <c:v>167.61599999999999</c:v>
                </c:pt>
                <c:pt idx="64415">
                  <c:v>167.91</c:v>
                </c:pt>
                <c:pt idx="64416">
                  <c:v>168.21199999999999</c:v>
                </c:pt>
                <c:pt idx="64417">
                  <c:v>168.52200000000011</c:v>
                </c:pt>
                <c:pt idx="64418">
                  <c:v>168.84</c:v>
                </c:pt>
                <c:pt idx="64419">
                  <c:v>169.167</c:v>
                </c:pt>
                <c:pt idx="64420">
                  <c:v>169.501</c:v>
                </c:pt>
                <c:pt idx="64421">
                  <c:v>169.84399999999999</c:v>
                </c:pt>
                <c:pt idx="64422">
                  <c:v>170.19499999999999</c:v>
                </c:pt>
                <c:pt idx="64423">
                  <c:v>170.55500000000001</c:v>
                </c:pt>
                <c:pt idx="64424">
                  <c:v>170.92200000000011</c:v>
                </c:pt>
                <c:pt idx="64425">
                  <c:v>171.298</c:v>
                </c:pt>
                <c:pt idx="64426">
                  <c:v>171.68200000000004</c:v>
                </c:pt>
                <c:pt idx="64427">
                  <c:v>172.07499999999999</c:v>
                </c:pt>
                <c:pt idx="64428">
                  <c:v>172.476</c:v>
                </c:pt>
                <c:pt idx="64429">
                  <c:v>172.8850000000001</c:v>
                </c:pt>
                <c:pt idx="64430">
                  <c:v>173.30200000000011</c:v>
                </c:pt>
                <c:pt idx="64431">
                  <c:v>173.72800000000001</c:v>
                </c:pt>
                <c:pt idx="64432">
                  <c:v>174.16200000000001</c:v>
                </c:pt>
                <c:pt idx="64433">
                  <c:v>174.60399999999998</c:v>
                </c:pt>
                <c:pt idx="64434">
                  <c:v>175.05500000000001</c:v>
                </c:pt>
                <c:pt idx="64435">
                  <c:v>175.51399999999998</c:v>
                </c:pt>
                <c:pt idx="64436">
                  <c:v>175.98200000000011</c:v>
                </c:pt>
                <c:pt idx="64437">
                  <c:v>176.45800000000011</c:v>
                </c:pt>
                <c:pt idx="64438">
                  <c:v>176.94200000000001</c:v>
                </c:pt>
                <c:pt idx="64439">
                  <c:v>177.435</c:v>
                </c:pt>
                <c:pt idx="64440">
                  <c:v>177.93600000000001</c:v>
                </c:pt>
                <c:pt idx="64441">
                  <c:v>178.44499999999999</c:v>
                </c:pt>
                <c:pt idx="64442">
                  <c:v>178.96300000000002</c:v>
                </c:pt>
                <c:pt idx="64443">
                  <c:v>179.489</c:v>
                </c:pt>
                <c:pt idx="64444">
                  <c:v>180.024</c:v>
                </c:pt>
                <c:pt idx="64445">
                  <c:v>180.56700000000001</c:v>
                </c:pt>
                <c:pt idx="64446">
                  <c:v>181.11799999999999</c:v>
                </c:pt>
                <c:pt idx="64447">
                  <c:v>181.678</c:v>
                </c:pt>
                <c:pt idx="64448">
                  <c:v>182.24599999999998</c:v>
                </c:pt>
                <c:pt idx="64449">
                  <c:v>182.82300000000001</c:v>
                </c:pt>
                <c:pt idx="64450">
                  <c:v>183.40800000000004</c:v>
                </c:pt>
                <c:pt idx="64451">
                  <c:v>184.001</c:v>
                </c:pt>
                <c:pt idx="64452">
                  <c:v>184.60300000000001</c:v>
                </c:pt>
                <c:pt idx="64453">
                  <c:v>185.21299999999999</c:v>
                </c:pt>
                <c:pt idx="64454">
                  <c:v>185.83200000000011</c:v>
                </c:pt>
                <c:pt idx="64455">
                  <c:v>186.45800000000011</c:v>
                </c:pt>
                <c:pt idx="64456">
                  <c:v>187.09399999999999</c:v>
                </c:pt>
                <c:pt idx="64457">
                  <c:v>187.73699999999999</c:v>
                </c:pt>
                <c:pt idx="64458">
                  <c:v>188.38900000000001</c:v>
                </c:pt>
                <c:pt idx="64459">
                  <c:v>189.04900000000001</c:v>
                </c:pt>
                <c:pt idx="64460">
                  <c:v>189.71699999999998</c:v>
                </c:pt>
                <c:pt idx="64461">
                  <c:v>190.39400000000001</c:v>
                </c:pt>
                <c:pt idx="64462">
                  <c:v>191.07900000000001</c:v>
                </c:pt>
                <c:pt idx="64463">
                  <c:v>191.77199999999999</c:v>
                </c:pt>
                <c:pt idx="64464">
                  <c:v>192.47300000000001</c:v>
                </c:pt>
                <c:pt idx="64465">
                  <c:v>193.18300000000002</c:v>
                </c:pt>
                <c:pt idx="64466">
                  <c:v>193.90100000000001</c:v>
                </c:pt>
                <c:pt idx="64467">
                  <c:v>194.62700000000001</c:v>
                </c:pt>
                <c:pt idx="64468">
                  <c:v>195.3610000000001</c:v>
                </c:pt>
                <c:pt idx="64469">
                  <c:v>196.10300000000001</c:v>
                </c:pt>
                <c:pt idx="64470">
                  <c:v>196.85300000000001</c:v>
                </c:pt>
                <c:pt idx="64471">
                  <c:v>197.61199999999999</c:v>
                </c:pt>
                <c:pt idx="64472">
                  <c:v>198.37800000000001</c:v>
                </c:pt>
                <c:pt idx="64473">
                  <c:v>199.15300000000002</c:v>
                </c:pt>
                <c:pt idx="64474">
                  <c:v>199.935</c:v>
                </c:pt>
                <c:pt idx="64475">
                  <c:v>200.726</c:v>
                </c:pt>
                <c:pt idx="64476">
                  <c:v>201.524</c:v>
                </c:pt>
                <c:pt idx="64477">
                  <c:v>202.33100000000007</c:v>
                </c:pt>
                <c:pt idx="64478">
                  <c:v>203.14499999999998</c:v>
                </c:pt>
                <c:pt idx="64479">
                  <c:v>203.96700000000001</c:v>
                </c:pt>
                <c:pt idx="64480">
                  <c:v>204.797</c:v>
                </c:pt>
                <c:pt idx="64481">
                  <c:v>205.63499999999999</c:v>
                </c:pt>
                <c:pt idx="64482">
                  <c:v>206.4800000000001</c:v>
                </c:pt>
                <c:pt idx="64483">
                  <c:v>207.334</c:v>
                </c:pt>
                <c:pt idx="64484">
                  <c:v>208.19499999999999</c:v>
                </c:pt>
                <c:pt idx="64485">
                  <c:v>209.06300000000002</c:v>
                </c:pt>
                <c:pt idx="64486">
                  <c:v>209.94</c:v>
                </c:pt>
                <c:pt idx="64487">
                  <c:v>210.82400000000001</c:v>
                </c:pt>
                <c:pt idx="64488">
                  <c:v>211.71499999999995</c:v>
                </c:pt>
                <c:pt idx="64489">
                  <c:v>212.61399999999998</c:v>
                </c:pt>
                <c:pt idx="64490">
                  <c:v>213.52100000000004</c:v>
                </c:pt>
                <c:pt idx="64491">
                  <c:v>214.435</c:v>
                </c:pt>
                <c:pt idx="64492">
                  <c:v>215.35600000000011</c:v>
                </c:pt>
                <c:pt idx="64493">
                  <c:v>216.285</c:v>
                </c:pt>
                <c:pt idx="64494">
                  <c:v>217.22</c:v>
                </c:pt>
                <c:pt idx="64495">
                  <c:v>218.16399999999999</c:v>
                </c:pt>
                <c:pt idx="64496">
                  <c:v>219.11399999999998</c:v>
                </c:pt>
                <c:pt idx="64497">
                  <c:v>220.072</c:v>
                </c:pt>
                <c:pt idx="64498">
                  <c:v>221.036</c:v>
                </c:pt>
                <c:pt idx="64499">
                  <c:v>222.00800000000001</c:v>
                </c:pt>
                <c:pt idx="64500">
                  <c:v>222.98700000000011</c:v>
                </c:pt>
                <c:pt idx="64501">
                  <c:v>223.97200000000001</c:v>
                </c:pt>
                <c:pt idx="64502">
                  <c:v>224.965</c:v>
                </c:pt>
                <c:pt idx="64503">
                  <c:v>225.964</c:v>
                </c:pt>
                <c:pt idx="64504">
                  <c:v>226.971</c:v>
                </c:pt>
                <c:pt idx="64505">
                  <c:v>227.983</c:v>
                </c:pt>
                <c:pt idx="64506">
                  <c:v>229.00299999999999</c:v>
                </c:pt>
                <c:pt idx="64507">
                  <c:v>230.029</c:v>
                </c:pt>
                <c:pt idx="64508">
                  <c:v>231.06200000000001</c:v>
                </c:pt>
                <c:pt idx="64509">
                  <c:v>232.102</c:v>
                </c:pt>
                <c:pt idx="64510">
                  <c:v>233.148</c:v>
                </c:pt>
                <c:pt idx="64511">
                  <c:v>234.2</c:v>
                </c:pt>
                <c:pt idx="64512">
                  <c:v>235.25800000000001</c:v>
                </c:pt>
                <c:pt idx="64513">
                  <c:v>236.32300000000001</c:v>
                </c:pt>
                <c:pt idx="64514">
                  <c:v>237.39400000000001</c:v>
                </c:pt>
                <c:pt idx="64515">
                  <c:v>238.47200000000001</c:v>
                </c:pt>
                <c:pt idx="64516">
                  <c:v>239.55500000000001</c:v>
                </c:pt>
                <c:pt idx="64517">
                  <c:v>240.64399999999998</c:v>
                </c:pt>
                <c:pt idx="64518">
                  <c:v>241.739</c:v>
                </c:pt>
                <c:pt idx="64519">
                  <c:v>242.84100000000001</c:v>
                </c:pt>
                <c:pt idx="64520">
                  <c:v>243.947</c:v>
                </c:pt>
                <c:pt idx="64521">
                  <c:v>245.06</c:v>
                </c:pt>
                <c:pt idx="64522">
                  <c:v>246.17899999999997</c:v>
                </c:pt>
                <c:pt idx="64523">
                  <c:v>247.30200000000011</c:v>
                </c:pt>
                <c:pt idx="64524">
                  <c:v>248.43200000000004</c:v>
                </c:pt>
                <c:pt idx="64525">
                  <c:v>249.56700000000001</c:v>
                </c:pt>
                <c:pt idx="64526">
                  <c:v>250.70699999999999</c:v>
                </c:pt>
                <c:pt idx="64527">
                  <c:v>251.85300000000001</c:v>
                </c:pt>
                <c:pt idx="64528">
                  <c:v>253.00399999999999</c:v>
                </c:pt>
                <c:pt idx="64529">
                  <c:v>254.16</c:v>
                </c:pt>
                <c:pt idx="64530">
                  <c:v>255.32100000000011</c:v>
                </c:pt>
                <c:pt idx="64531">
                  <c:v>256.48699999999963</c:v>
                </c:pt>
                <c:pt idx="64532">
                  <c:v>257.65800000000002</c:v>
                </c:pt>
                <c:pt idx="64533">
                  <c:v>258.834</c:v>
                </c:pt>
                <c:pt idx="64534">
                  <c:v>260.01499999999999</c:v>
                </c:pt>
                <c:pt idx="64535">
                  <c:v>261.2</c:v>
                </c:pt>
                <c:pt idx="64536">
                  <c:v>262.39</c:v>
                </c:pt>
                <c:pt idx="64537">
                  <c:v>263.584</c:v>
                </c:pt>
                <c:pt idx="64538">
                  <c:v>264.78299999999979</c:v>
                </c:pt>
                <c:pt idx="64539">
                  <c:v>265.98699999999963</c:v>
                </c:pt>
                <c:pt idx="64540">
                  <c:v>267.19400000000002</c:v>
                </c:pt>
                <c:pt idx="64541">
                  <c:v>268.40599999999978</c:v>
                </c:pt>
                <c:pt idx="64542">
                  <c:v>269.62200000000001</c:v>
                </c:pt>
                <c:pt idx="64543">
                  <c:v>270.84199999999993</c:v>
                </c:pt>
                <c:pt idx="64544">
                  <c:v>272.065</c:v>
                </c:pt>
                <c:pt idx="64545">
                  <c:v>273.29299999999978</c:v>
                </c:pt>
                <c:pt idx="64546">
                  <c:v>274.52499999999975</c:v>
                </c:pt>
                <c:pt idx="64547">
                  <c:v>275.76</c:v>
                </c:pt>
                <c:pt idx="64548">
                  <c:v>276.99799999999965</c:v>
                </c:pt>
                <c:pt idx="64549">
                  <c:v>278.24</c:v>
                </c:pt>
                <c:pt idx="64550">
                  <c:v>279.48599999999965</c:v>
                </c:pt>
                <c:pt idx="64551">
                  <c:v>280.73499999999979</c:v>
                </c:pt>
                <c:pt idx="64552">
                  <c:v>281.98699999999963</c:v>
                </c:pt>
                <c:pt idx="64553">
                  <c:v>283.24200000000002</c:v>
                </c:pt>
                <c:pt idx="64554">
                  <c:v>284.50099999999975</c:v>
                </c:pt>
                <c:pt idx="64555">
                  <c:v>285.762</c:v>
                </c:pt>
                <c:pt idx="64556">
                  <c:v>287.02599999999978</c:v>
                </c:pt>
                <c:pt idx="64557">
                  <c:v>288.29299999999978</c:v>
                </c:pt>
                <c:pt idx="64558">
                  <c:v>289.56200000000001</c:v>
                </c:pt>
                <c:pt idx="64559">
                  <c:v>290.834</c:v>
                </c:pt>
                <c:pt idx="64560">
                  <c:v>292.10899999999975</c:v>
                </c:pt>
                <c:pt idx="64561">
                  <c:v>293.3859999999998</c:v>
                </c:pt>
                <c:pt idx="64562">
                  <c:v>294.66500000000002</c:v>
                </c:pt>
                <c:pt idx="64563">
                  <c:v>295.94600000000003</c:v>
                </c:pt>
                <c:pt idx="64564">
                  <c:v>297.22999999999979</c:v>
                </c:pt>
                <c:pt idx="64565">
                  <c:v>298.51499999999999</c:v>
                </c:pt>
                <c:pt idx="64566">
                  <c:v>299.803</c:v>
                </c:pt>
                <c:pt idx="64567">
                  <c:v>301.09199999999959</c:v>
                </c:pt>
                <c:pt idx="64568">
                  <c:v>302.38200000000001</c:v>
                </c:pt>
                <c:pt idx="64569">
                  <c:v>303.67500000000001</c:v>
                </c:pt>
                <c:pt idx="64570">
                  <c:v>304.96899999999965</c:v>
                </c:pt>
                <c:pt idx="64571">
                  <c:v>306.26400000000001</c:v>
                </c:pt>
                <c:pt idx="64572">
                  <c:v>307.56099999999975</c:v>
                </c:pt>
                <c:pt idx="64573">
                  <c:v>308.85899999999975</c:v>
                </c:pt>
                <c:pt idx="64574">
                  <c:v>310.15800000000002</c:v>
                </c:pt>
                <c:pt idx="64575">
                  <c:v>311.45800000000003</c:v>
                </c:pt>
                <c:pt idx="64576">
                  <c:v>312.75799999999975</c:v>
                </c:pt>
                <c:pt idx="64577">
                  <c:v>314.06</c:v>
                </c:pt>
                <c:pt idx="64578">
                  <c:v>315.36200000000002</c:v>
                </c:pt>
                <c:pt idx="64579">
                  <c:v>316.66500000000002</c:v>
                </c:pt>
                <c:pt idx="64580">
                  <c:v>317.96899999999965</c:v>
                </c:pt>
                <c:pt idx="64581">
                  <c:v>319.27199999999965</c:v>
                </c:pt>
                <c:pt idx="64582">
                  <c:v>320.57599999999979</c:v>
                </c:pt>
                <c:pt idx="64583">
                  <c:v>321.88099999999974</c:v>
                </c:pt>
                <c:pt idx="64584">
                  <c:v>323.185</c:v>
                </c:pt>
                <c:pt idx="64585">
                  <c:v>324.48899999999958</c:v>
                </c:pt>
                <c:pt idx="64586">
                  <c:v>325.79299999999978</c:v>
                </c:pt>
                <c:pt idx="64587">
                  <c:v>327.09699999999958</c:v>
                </c:pt>
                <c:pt idx="64588">
                  <c:v>328.40099999999978</c:v>
                </c:pt>
                <c:pt idx="64589">
                  <c:v>329.70400000000001</c:v>
                </c:pt>
                <c:pt idx="64590">
                  <c:v>331.00700000000001</c:v>
                </c:pt>
                <c:pt idx="64591">
                  <c:v>332.30900000000008</c:v>
                </c:pt>
                <c:pt idx="64592">
                  <c:v>333.61</c:v>
                </c:pt>
                <c:pt idx="64593">
                  <c:v>334.91099999999977</c:v>
                </c:pt>
                <c:pt idx="64594">
                  <c:v>336.21</c:v>
                </c:pt>
                <c:pt idx="64595">
                  <c:v>337.50799999999975</c:v>
                </c:pt>
                <c:pt idx="64596">
                  <c:v>338.80599999999993</c:v>
                </c:pt>
                <c:pt idx="64597">
                  <c:v>340.10199999999975</c:v>
                </c:pt>
                <c:pt idx="64598">
                  <c:v>341.39599999999979</c:v>
                </c:pt>
                <c:pt idx="64599">
                  <c:v>342.69</c:v>
                </c:pt>
                <c:pt idx="64600">
                  <c:v>343.98099999999965</c:v>
                </c:pt>
                <c:pt idx="64601">
                  <c:v>345.27099999999979</c:v>
                </c:pt>
                <c:pt idx="64602">
                  <c:v>346.55900000000008</c:v>
                </c:pt>
                <c:pt idx="64603">
                  <c:v>347.846</c:v>
                </c:pt>
                <c:pt idx="64604">
                  <c:v>349.13</c:v>
                </c:pt>
                <c:pt idx="64605">
                  <c:v>350.41199999999958</c:v>
                </c:pt>
                <c:pt idx="64606">
                  <c:v>351.69200000000001</c:v>
                </c:pt>
                <c:pt idx="64607">
                  <c:v>352.9699999999998</c:v>
                </c:pt>
                <c:pt idx="64608">
                  <c:v>354.24599999999975</c:v>
                </c:pt>
                <c:pt idx="64609">
                  <c:v>355.51900000000001</c:v>
                </c:pt>
                <c:pt idx="64610">
                  <c:v>356.78899999999965</c:v>
                </c:pt>
                <c:pt idx="64611">
                  <c:v>358.05700000000002</c:v>
                </c:pt>
                <c:pt idx="64612">
                  <c:v>359.322</c:v>
                </c:pt>
                <c:pt idx="64613">
                  <c:v>360.584</c:v>
                </c:pt>
                <c:pt idx="64614">
                  <c:v>361.84199999999993</c:v>
                </c:pt>
                <c:pt idx="64615">
                  <c:v>363.09899999999965</c:v>
                </c:pt>
                <c:pt idx="64616">
                  <c:v>364.351</c:v>
                </c:pt>
                <c:pt idx="64617">
                  <c:v>365.601</c:v>
                </c:pt>
                <c:pt idx="64618">
                  <c:v>366.84699999999975</c:v>
                </c:pt>
                <c:pt idx="64619">
                  <c:v>368.089</c:v>
                </c:pt>
                <c:pt idx="64620">
                  <c:v>369.32799999999975</c:v>
                </c:pt>
                <c:pt idx="64621">
                  <c:v>370.56400000000002</c:v>
                </c:pt>
                <c:pt idx="64622">
                  <c:v>371.79499999999979</c:v>
                </c:pt>
                <c:pt idx="64623">
                  <c:v>373.0229999999998</c:v>
                </c:pt>
                <c:pt idx="64624">
                  <c:v>374.24700000000001</c:v>
                </c:pt>
                <c:pt idx="64625">
                  <c:v>375.46599999999978</c:v>
                </c:pt>
                <c:pt idx="64626">
                  <c:v>376.68200000000002</c:v>
                </c:pt>
                <c:pt idx="64627">
                  <c:v>377.89299999999974</c:v>
                </c:pt>
                <c:pt idx="64628">
                  <c:v>379.1</c:v>
                </c:pt>
                <c:pt idx="64629">
                  <c:v>380.303</c:v>
                </c:pt>
                <c:pt idx="64630">
                  <c:v>381.50099999999975</c:v>
                </c:pt>
                <c:pt idx="64631">
                  <c:v>382.69400000000002</c:v>
                </c:pt>
                <c:pt idx="64632">
                  <c:v>383.88299999999975</c:v>
                </c:pt>
                <c:pt idx="64633">
                  <c:v>385.06599999999975</c:v>
                </c:pt>
                <c:pt idx="64634">
                  <c:v>386.245</c:v>
                </c:pt>
                <c:pt idx="64635">
                  <c:v>387.41899999999958</c:v>
                </c:pt>
                <c:pt idx="64636">
                  <c:v>388.58799999999979</c:v>
                </c:pt>
                <c:pt idx="64637">
                  <c:v>389.75200000000001</c:v>
                </c:pt>
                <c:pt idx="64638">
                  <c:v>390.9099999999998</c:v>
                </c:pt>
                <c:pt idx="64639">
                  <c:v>392.06299999999999</c:v>
                </c:pt>
                <c:pt idx="64640">
                  <c:v>393.21099999999979</c:v>
                </c:pt>
                <c:pt idx="64641">
                  <c:v>394.35300000000001</c:v>
                </c:pt>
                <c:pt idx="64642">
                  <c:v>395.48899999999958</c:v>
                </c:pt>
                <c:pt idx="64643">
                  <c:v>396.62</c:v>
                </c:pt>
                <c:pt idx="64644">
                  <c:v>397.745</c:v>
                </c:pt>
                <c:pt idx="64645">
                  <c:v>398.86399999999975</c:v>
                </c:pt>
                <c:pt idx="64646">
                  <c:v>399.97699999999958</c:v>
                </c:pt>
                <c:pt idx="64647">
                  <c:v>401.08499999999975</c:v>
                </c:pt>
                <c:pt idx="64648">
                  <c:v>402.18599999999975</c:v>
                </c:pt>
                <c:pt idx="64649">
                  <c:v>403.28</c:v>
                </c:pt>
                <c:pt idx="64650">
                  <c:v>404.36900000000026</c:v>
                </c:pt>
                <c:pt idx="64651">
                  <c:v>405.45099999999979</c:v>
                </c:pt>
                <c:pt idx="64652">
                  <c:v>406.52699999999965</c:v>
                </c:pt>
                <c:pt idx="64653">
                  <c:v>407.59599999999978</c:v>
                </c:pt>
                <c:pt idx="64654">
                  <c:v>408.65899999999999</c:v>
                </c:pt>
                <c:pt idx="64655">
                  <c:v>409.71499999999975</c:v>
                </c:pt>
                <c:pt idx="64656">
                  <c:v>410.76400000000001</c:v>
                </c:pt>
                <c:pt idx="64657">
                  <c:v>411.80599999999993</c:v>
                </c:pt>
                <c:pt idx="64658">
                  <c:v>412.84199999999993</c:v>
                </c:pt>
                <c:pt idx="64659">
                  <c:v>413.87</c:v>
                </c:pt>
                <c:pt idx="64660">
                  <c:v>414.892</c:v>
                </c:pt>
                <c:pt idx="64661">
                  <c:v>415.90599999999978</c:v>
                </c:pt>
                <c:pt idx="64662">
                  <c:v>416.91299999999978</c:v>
                </c:pt>
                <c:pt idx="64663">
                  <c:v>417.91299999999978</c:v>
                </c:pt>
                <c:pt idx="64664">
                  <c:v>418.90599999999978</c:v>
                </c:pt>
                <c:pt idx="64665">
                  <c:v>419.89099999999979</c:v>
                </c:pt>
                <c:pt idx="64666">
                  <c:v>420.86900000000026</c:v>
                </c:pt>
                <c:pt idx="64667">
                  <c:v>421.839</c:v>
                </c:pt>
                <c:pt idx="64668">
                  <c:v>422.80099999999999</c:v>
                </c:pt>
                <c:pt idx="64669">
                  <c:v>423.75599999999974</c:v>
                </c:pt>
                <c:pt idx="64670">
                  <c:v>424.70299999999975</c:v>
                </c:pt>
                <c:pt idx="64671">
                  <c:v>425.64299999999997</c:v>
                </c:pt>
                <c:pt idx="64672">
                  <c:v>426.57400000000001</c:v>
                </c:pt>
                <c:pt idx="64673">
                  <c:v>427.49799999999965</c:v>
                </c:pt>
                <c:pt idx="64674">
                  <c:v>428.41299999999978</c:v>
                </c:pt>
                <c:pt idx="64675">
                  <c:v>429.32100000000003</c:v>
                </c:pt>
                <c:pt idx="64676">
                  <c:v>430.2199999999998</c:v>
                </c:pt>
                <c:pt idx="64677">
                  <c:v>431.11200000000002</c:v>
                </c:pt>
                <c:pt idx="64678">
                  <c:v>431.99499999999978</c:v>
                </c:pt>
                <c:pt idx="64679">
                  <c:v>432.87</c:v>
                </c:pt>
                <c:pt idx="64680">
                  <c:v>433.73599999999965</c:v>
                </c:pt>
                <c:pt idx="64681">
                  <c:v>434.59399999999965</c:v>
                </c:pt>
                <c:pt idx="64682">
                  <c:v>435.44400000000002</c:v>
                </c:pt>
                <c:pt idx="64683">
                  <c:v>436.28500000000003</c:v>
                </c:pt>
                <c:pt idx="64684">
                  <c:v>437.11700000000002</c:v>
                </c:pt>
                <c:pt idx="64685">
                  <c:v>437.94099999999975</c:v>
                </c:pt>
                <c:pt idx="64686">
                  <c:v>438.75700000000001</c:v>
                </c:pt>
                <c:pt idx="64687">
                  <c:v>439.56400000000002</c:v>
                </c:pt>
                <c:pt idx="64688">
                  <c:v>440.36099999999999</c:v>
                </c:pt>
                <c:pt idx="64689">
                  <c:v>441.15100000000001</c:v>
                </c:pt>
                <c:pt idx="64690">
                  <c:v>441.93099999999959</c:v>
                </c:pt>
                <c:pt idx="64691">
                  <c:v>442.702</c:v>
                </c:pt>
                <c:pt idx="64692">
                  <c:v>443.46499999999975</c:v>
                </c:pt>
                <c:pt idx="64693">
                  <c:v>444.21799999999979</c:v>
                </c:pt>
                <c:pt idx="64694">
                  <c:v>444.96299999999979</c:v>
                </c:pt>
                <c:pt idx="64695">
                  <c:v>445.69799999999975</c:v>
                </c:pt>
                <c:pt idx="64696">
                  <c:v>446.42499999999978</c:v>
                </c:pt>
                <c:pt idx="64697">
                  <c:v>447.14200000000022</c:v>
                </c:pt>
                <c:pt idx="64698">
                  <c:v>447.85</c:v>
                </c:pt>
                <c:pt idx="64699">
                  <c:v>448.54899999999975</c:v>
                </c:pt>
                <c:pt idx="64700">
                  <c:v>449.23899999999958</c:v>
                </c:pt>
                <c:pt idx="64701">
                  <c:v>449.91899999999958</c:v>
                </c:pt>
                <c:pt idx="64702">
                  <c:v>450.59</c:v>
                </c:pt>
                <c:pt idx="64703">
                  <c:v>451.25200000000001</c:v>
                </c:pt>
                <c:pt idx="64704">
                  <c:v>451.904</c:v>
                </c:pt>
                <c:pt idx="64705">
                  <c:v>452.54700000000008</c:v>
                </c:pt>
                <c:pt idx="64706">
                  <c:v>453.18</c:v>
                </c:pt>
                <c:pt idx="64707">
                  <c:v>453.80399999999975</c:v>
                </c:pt>
                <c:pt idx="64708">
                  <c:v>454.41899999999958</c:v>
                </c:pt>
                <c:pt idx="64709">
                  <c:v>455.024</c:v>
                </c:pt>
                <c:pt idx="64710">
                  <c:v>455.61900000000026</c:v>
                </c:pt>
                <c:pt idx="64711">
                  <c:v>456.20499999999993</c:v>
                </c:pt>
                <c:pt idx="64712">
                  <c:v>456.78099999999978</c:v>
                </c:pt>
                <c:pt idx="64713">
                  <c:v>457.34800000000001</c:v>
                </c:pt>
                <c:pt idx="64714">
                  <c:v>457.90499999999975</c:v>
                </c:pt>
                <c:pt idx="64715">
                  <c:v>458.452</c:v>
                </c:pt>
                <c:pt idx="64716">
                  <c:v>458.98899999999958</c:v>
                </c:pt>
                <c:pt idx="64717">
                  <c:v>459.517</c:v>
                </c:pt>
                <c:pt idx="64718">
                  <c:v>460.03500000000003</c:v>
                </c:pt>
                <c:pt idx="64719">
                  <c:v>460.54399999999993</c:v>
                </c:pt>
                <c:pt idx="64720">
                  <c:v>461.04199999999975</c:v>
                </c:pt>
                <c:pt idx="64721">
                  <c:v>461.53099999999978</c:v>
                </c:pt>
                <c:pt idx="64722">
                  <c:v>462.01</c:v>
                </c:pt>
                <c:pt idx="64723">
                  <c:v>462.47899999999959</c:v>
                </c:pt>
                <c:pt idx="64724">
                  <c:v>462.93899999999962</c:v>
                </c:pt>
                <c:pt idx="64725">
                  <c:v>463.38799999999975</c:v>
                </c:pt>
                <c:pt idx="64726">
                  <c:v>463.82799999999975</c:v>
                </c:pt>
                <c:pt idx="64727">
                  <c:v>464.25799999999975</c:v>
                </c:pt>
                <c:pt idx="64728">
                  <c:v>464.678</c:v>
                </c:pt>
                <c:pt idx="64729">
                  <c:v>465.08799999999979</c:v>
                </c:pt>
                <c:pt idx="64730">
                  <c:v>465.48799999999977</c:v>
                </c:pt>
                <c:pt idx="64731">
                  <c:v>465.87799999999999</c:v>
                </c:pt>
                <c:pt idx="64732">
                  <c:v>466.25900000000001</c:v>
                </c:pt>
                <c:pt idx="64733">
                  <c:v>466.62900000000002</c:v>
                </c:pt>
                <c:pt idx="64734">
                  <c:v>466.98899999999958</c:v>
                </c:pt>
                <c:pt idx="64735">
                  <c:v>467.3400000000002</c:v>
                </c:pt>
                <c:pt idx="64736">
                  <c:v>467.68099999999993</c:v>
                </c:pt>
                <c:pt idx="64737">
                  <c:v>468.0109999999998</c:v>
                </c:pt>
                <c:pt idx="64738">
                  <c:v>468.33199999999965</c:v>
                </c:pt>
                <c:pt idx="64739">
                  <c:v>468.64299999999997</c:v>
                </c:pt>
                <c:pt idx="64740">
                  <c:v>468.94400000000002</c:v>
                </c:pt>
                <c:pt idx="64741">
                  <c:v>469.23499999999979</c:v>
                </c:pt>
                <c:pt idx="64742">
                  <c:v>469.51599999999979</c:v>
                </c:pt>
                <c:pt idx="64743">
                  <c:v>469.78699999999958</c:v>
                </c:pt>
                <c:pt idx="64744">
                  <c:v>470.04899999999975</c:v>
                </c:pt>
                <c:pt idx="64745">
                  <c:v>470.3</c:v>
                </c:pt>
                <c:pt idx="64746">
                  <c:v>470.541</c:v>
                </c:pt>
                <c:pt idx="64747">
                  <c:v>470.7729999999998</c:v>
                </c:pt>
                <c:pt idx="64748">
                  <c:v>470.99499999999978</c:v>
                </c:pt>
                <c:pt idx="64749">
                  <c:v>471.20599999999979</c:v>
                </c:pt>
                <c:pt idx="64750">
                  <c:v>471.40799999999979</c:v>
                </c:pt>
                <c:pt idx="64751">
                  <c:v>471.6</c:v>
                </c:pt>
                <c:pt idx="64752">
                  <c:v>471.78199999999958</c:v>
                </c:pt>
                <c:pt idx="64753">
                  <c:v>471.95499999999993</c:v>
                </c:pt>
                <c:pt idx="64754">
                  <c:v>472.11700000000002</c:v>
                </c:pt>
                <c:pt idx="64755">
                  <c:v>472.27</c:v>
                </c:pt>
                <c:pt idx="64756">
                  <c:v>472.41199999999958</c:v>
                </c:pt>
                <c:pt idx="64757">
                  <c:v>472.54500000000002</c:v>
                </c:pt>
                <c:pt idx="64758">
                  <c:v>472.66800000000001</c:v>
                </c:pt>
                <c:pt idx="64759">
                  <c:v>472.78199999999958</c:v>
                </c:pt>
                <c:pt idx="64760">
                  <c:v>472.88499999999999</c:v>
                </c:pt>
                <c:pt idx="64761">
                  <c:v>472.97899999999959</c:v>
                </c:pt>
                <c:pt idx="64762">
                  <c:v>473.06299999999999</c:v>
                </c:pt>
                <c:pt idx="64763">
                  <c:v>473.13799999999975</c:v>
                </c:pt>
                <c:pt idx="64764">
                  <c:v>473.202</c:v>
                </c:pt>
                <c:pt idx="64765">
                  <c:v>473.25700000000001</c:v>
                </c:pt>
                <c:pt idx="64766">
                  <c:v>473.303</c:v>
                </c:pt>
                <c:pt idx="64767">
                  <c:v>473.33799999999979</c:v>
                </c:pt>
                <c:pt idx="64768">
                  <c:v>473.36399999999975</c:v>
                </c:pt>
                <c:pt idx="64769">
                  <c:v>473.38099999999974</c:v>
                </c:pt>
                <c:pt idx="64770">
                  <c:v>473.38799999999975</c:v>
                </c:pt>
                <c:pt idx="64771">
                  <c:v>473.38499999999999</c:v>
                </c:pt>
                <c:pt idx="64772">
                  <c:v>473.37299999999999</c:v>
                </c:pt>
                <c:pt idx="64773">
                  <c:v>473.351</c:v>
                </c:pt>
                <c:pt idx="64774">
                  <c:v>473.32</c:v>
                </c:pt>
                <c:pt idx="64775">
                  <c:v>473.279</c:v>
                </c:pt>
                <c:pt idx="64776">
                  <c:v>473.22899999999959</c:v>
                </c:pt>
                <c:pt idx="64777">
                  <c:v>473.16899999999993</c:v>
                </c:pt>
                <c:pt idx="64778">
                  <c:v>473.1</c:v>
                </c:pt>
                <c:pt idx="64779">
                  <c:v>473.02199999999965</c:v>
                </c:pt>
                <c:pt idx="64780">
                  <c:v>472.93400000000003</c:v>
                </c:pt>
                <c:pt idx="64781">
                  <c:v>472.83699999999965</c:v>
                </c:pt>
                <c:pt idx="64782">
                  <c:v>472.72999999999979</c:v>
                </c:pt>
                <c:pt idx="64783">
                  <c:v>472.61500000000001</c:v>
                </c:pt>
                <c:pt idx="64784">
                  <c:v>472.48999999999978</c:v>
                </c:pt>
                <c:pt idx="64785">
                  <c:v>472.35599999999999</c:v>
                </c:pt>
                <c:pt idx="64786">
                  <c:v>472.21199999999965</c:v>
                </c:pt>
                <c:pt idx="64787">
                  <c:v>472.06</c:v>
                </c:pt>
                <c:pt idx="64788">
                  <c:v>471.8979999999998</c:v>
                </c:pt>
                <c:pt idx="64789">
                  <c:v>471.72699999999958</c:v>
                </c:pt>
                <c:pt idx="64790">
                  <c:v>471.54700000000008</c:v>
                </c:pt>
                <c:pt idx="64791">
                  <c:v>471.358</c:v>
                </c:pt>
                <c:pt idx="64792">
                  <c:v>471.161</c:v>
                </c:pt>
                <c:pt idx="64793">
                  <c:v>470.95400000000001</c:v>
                </c:pt>
                <c:pt idx="64794">
                  <c:v>470.73799999999977</c:v>
                </c:pt>
                <c:pt idx="64795">
                  <c:v>470.51299999999975</c:v>
                </c:pt>
                <c:pt idx="64796">
                  <c:v>470.279</c:v>
                </c:pt>
                <c:pt idx="64797">
                  <c:v>470.03699999999958</c:v>
                </c:pt>
                <c:pt idx="64798">
                  <c:v>469.78500000000003</c:v>
                </c:pt>
                <c:pt idx="64799">
                  <c:v>469.52499999999975</c:v>
                </c:pt>
                <c:pt idx="64800">
                  <c:v>469.25599999999974</c:v>
                </c:pt>
                <c:pt idx="64801">
                  <c:v>468.97799999999978</c:v>
                </c:pt>
                <c:pt idx="64802">
                  <c:v>468.69200000000001</c:v>
                </c:pt>
                <c:pt idx="64803">
                  <c:v>468.39699999999965</c:v>
                </c:pt>
                <c:pt idx="64804">
                  <c:v>468.09299999999979</c:v>
                </c:pt>
                <c:pt idx="64805">
                  <c:v>467.78099999999978</c:v>
                </c:pt>
                <c:pt idx="64806">
                  <c:v>467.46</c:v>
                </c:pt>
                <c:pt idx="64807">
                  <c:v>467.13</c:v>
                </c:pt>
                <c:pt idx="64808">
                  <c:v>466.79199999999958</c:v>
                </c:pt>
                <c:pt idx="64809">
                  <c:v>466.44600000000003</c:v>
                </c:pt>
                <c:pt idx="64810">
                  <c:v>466.09099999999978</c:v>
                </c:pt>
                <c:pt idx="64811">
                  <c:v>465.72699999999958</c:v>
                </c:pt>
                <c:pt idx="64812">
                  <c:v>465.35599999999999</c:v>
                </c:pt>
                <c:pt idx="64813">
                  <c:v>464.9749999999998</c:v>
                </c:pt>
                <c:pt idx="64814">
                  <c:v>464.58699999999965</c:v>
                </c:pt>
                <c:pt idx="64815">
                  <c:v>464.19</c:v>
                </c:pt>
                <c:pt idx="64816">
                  <c:v>463.78500000000003</c:v>
                </c:pt>
                <c:pt idx="64817">
                  <c:v>463.37200000000001</c:v>
                </c:pt>
                <c:pt idx="64818">
                  <c:v>462.95099999999979</c:v>
                </c:pt>
                <c:pt idx="64819">
                  <c:v>462.52099999999979</c:v>
                </c:pt>
                <c:pt idx="64820">
                  <c:v>462.084</c:v>
                </c:pt>
                <c:pt idx="64821">
                  <c:v>461.63799999999975</c:v>
                </c:pt>
                <c:pt idx="64822">
                  <c:v>461.18400000000008</c:v>
                </c:pt>
                <c:pt idx="64823">
                  <c:v>460.72299999999979</c:v>
                </c:pt>
                <c:pt idx="64824">
                  <c:v>460.25299999999999</c:v>
                </c:pt>
                <c:pt idx="64825">
                  <c:v>459.77499999999975</c:v>
                </c:pt>
                <c:pt idx="64826">
                  <c:v>459.28999999999979</c:v>
                </c:pt>
                <c:pt idx="64827">
                  <c:v>458.79599999999965</c:v>
                </c:pt>
                <c:pt idx="64828">
                  <c:v>458.29499999999979</c:v>
                </c:pt>
                <c:pt idx="64829">
                  <c:v>457.78599999999977</c:v>
                </c:pt>
                <c:pt idx="64830">
                  <c:v>457.26900000000001</c:v>
                </c:pt>
                <c:pt idx="64831">
                  <c:v>456.74400000000026</c:v>
                </c:pt>
                <c:pt idx="64832">
                  <c:v>456.21199999999965</c:v>
                </c:pt>
                <c:pt idx="64833">
                  <c:v>455.67200000000008</c:v>
                </c:pt>
                <c:pt idx="64834">
                  <c:v>455.12400000000002</c:v>
                </c:pt>
                <c:pt idx="64835">
                  <c:v>454.56900000000002</c:v>
                </c:pt>
                <c:pt idx="64836">
                  <c:v>454.00599999999974</c:v>
                </c:pt>
                <c:pt idx="64837">
                  <c:v>453.43599999999958</c:v>
                </c:pt>
                <c:pt idx="64838">
                  <c:v>452.858</c:v>
                </c:pt>
                <c:pt idx="64839">
                  <c:v>452.2729999999998</c:v>
                </c:pt>
                <c:pt idx="64840">
                  <c:v>451.68</c:v>
                </c:pt>
                <c:pt idx="64841">
                  <c:v>451.08</c:v>
                </c:pt>
                <c:pt idx="64842">
                  <c:v>450.47199999999958</c:v>
                </c:pt>
                <c:pt idx="64843">
                  <c:v>449.85700000000008</c:v>
                </c:pt>
                <c:pt idx="64844">
                  <c:v>449.23499999999979</c:v>
                </c:pt>
                <c:pt idx="64845">
                  <c:v>448.60500000000002</c:v>
                </c:pt>
                <c:pt idx="64846">
                  <c:v>447.96799999999979</c:v>
                </c:pt>
                <c:pt idx="64847">
                  <c:v>447.32400000000001</c:v>
                </c:pt>
                <c:pt idx="64848">
                  <c:v>446.673</c:v>
                </c:pt>
                <c:pt idx="64849">
                  <c:v>446.01499999999999</c:v>
                </c:pt>
                <c:pt idx="64850">
                  <c:v>445.34899999999999</c:v>
                </c:pt>
                <c:pt idx="64851">
                  <c:v>444.67599999999999</c:v>
                </c:pt>
                <c:pt idx="64852">
                  <c:v>443.99699999999962</c:v>
                </c:pt>
                <c:pt idx="64853">
                  <c:v>443.31</c:v>
                </c:pt>
                <c:pt idx="64854">
                  <c:v>442.61599999999999</c:v>
                </c:pt>
                <c:pt idx="64855">
                  <c:v>441.91499999999979</c:v>
                </c:pt>
                <c:pt idx="64856">
                  <c:v>441.20699999999965</c:v>
                </c:pt>
                <c:pt idx="64857">
                  <c:v>440.49299999999965</c:v>
                </c:pt>
                <c:pt idx="64858">
                  <c:v>439.77099999999979</c:v>
                </c:pt>
                <c:pt idx="64859">
                  <c:v>439.04300000000001</c:v>
                </c:pt>
                <c:pt idx="64860">
                  <c:v>438.30700000000002</c:v>
                </c:pt>
                <c:pt idx="64861">
                  <c:v>437.565</c:v>
                </c:pt>
                <c:pt idx="64862">
                  <c:v>436.81599999999975</c:v>
                </c:pt>
                <c:pt idx="64863">
                  <c:v>436.06099999999975</c:v>
                </c:pt>
                <c:pt idx="64864">
                  <c:v>435.29799999999977</c:v>
                </c:pt>
                <c:pt idx="64865">
                  <c:v>434.529</c:v>
                </c:pt>
                <c:pt idx="64866">
                  <c:v>433.75299999999999</c:v>
                </c:pt>
                <c:pt idx="64867">
                  <c:v>432.97099999999978</c:v>
                </c:pt>
                <c:pt idx="64868">
                  <c:v>432.18200000000002</c:v>
                </c:pt>
                <c:pt idx="64869">
                  <c:v>431.3859999999998</c:v>
                </c:pt>
                <c:pt idx="64870">
                  <c:v>430.584</c:v>
                </c:pt>
                <c:pt idx="64871">
                  <c:v>429.77499999999975</c:v>
                </c:pt>
                <c:pt idx="64872">
                  <c:v>428.959</c:v>
                </c:pt>
                <c:pt idx="64873">
                  <c:v>428.13799999999975</c:v>
                </c:pt>
                <c:pt idx="64874">
                  <c:v>427.30900000000008</c:v>
                </c:pt>
                <c:pt idx="64875">
                  <c:v>426.47399999999965</c:v>
                </c:pt>
                <c:pt idx="64876">
                  <c:v>425.63299999999975</c:v>
                </c:pt>
                <c:pt idx="64877">
                  <c:v>424.78500000000003</c:v>
                </c:pt>
                <c:pt idx="64878">
                  <c:v>423.93099999999959</c:v>
                </c:pt>
                <c:pt idx="64879">
                  <c:v>423.07100000000003</c:v>
                </c:pt>
                <c:pt idx="64880">
                  <c:v>422.20400000000001</c:v>
                </c:pt>
                <c:pt idx="64881">
                  <c:v>421.33099999999979</c:v>
                </c:pt>
                <c:pt idx="64882">
                  <c:v>420.452</c:v>
                </c:pt>
                <c:pt idx="64883">
                  <c:v>419.56599999999975</c:v>
                </c:pt>
                <c:pt idx="64884">
                  <c:v>418.67399999999975</c:v>
                </c:pt>
                <c:pt idx="64885">
                  <c:v>417.77599999999978</c:v>
                </c:pt>
                <c:pt idx="64886">
                  <c:v>416.87099999999975</c:v>
                </c:pt>
                <c:pt idx="64887">
                  <c:v>415.96099999999979</c:v>
                </c:pt>
                <c:pt idx="64888">
                  <c:v>415.04399999999993</c:v>
                </c:pt>
                <c:pt idx="64889">
                  <c:v>414.12099999999975</c:v>
                </c:pt>
                <c:pt idx="64890">
                  <c:v>413.19200000000001</c:v>
                </c:pt>
                <c:pt idx="64891">
                  <c:v>412.25700000000001</c:v>
                </c:pt>
                <c:pt idx="64892">
                  <c:v>411.31599999999975</c:v>
                </c:pt>
                <c:pt idx="64893">
                  <c:v>410.36799999999999</c:v>
                </c:pt>
                <c:pt idx="64894">
                  <c:v>409.41499999999979</c:v>
                </c:pt>
                <c:pt idx="64895">
                  <c:v>408.45499999999993</c:v>
                </c:pt>
                <c:pt idx="64896">
                  <c:v>407.48999999999978</c:v>
                </c:pt>
                <c:pt idx="64897">
                  <c:v>406.51900000000001</c:v>
                </c:pt>
                <c:pt idx="64898">
                  <c:v>405.541</c:v>
                </c:pt>
                <c:pt idx="64899">
                  <c:v>404.55799999999999</c:v>
                </c:pt>
                <c:pt idx="64900">
                  <c:v>403.56799999999993</c:v>
                </c:pt>
                <c:pt idx="64901">
                  <c:v>402.57299999999975</c:v>
                </c:pt>
                <c:pt idx="64902">
                  <c:v>401.572</c:v>
                </c:pt>
                <c:pt idx="64903">
                  <c:v>400.56400000000002</c:v>
                </c:pt>
                <c:pt idx="64904">
                  <c:v>399.55099999999999</c:v>
                </c:pt>
                <c:pt idx="64905">
                  <c:v>398.53199999999958</c:v>
                </c:pt>
                <c:pt idx="64906">
                  <c:v>397.50799999999975</c:v>
                </c:pt>
                <c:pt idx="64907">
                  <c:v>396.47699999999958</c:v>
                </c:pt>
                <c:pt idx="64908">
                  <c:v>395.44</c:v>
                </c:pt>
                <c:pt idx="64909">
                  <c:v>394.3979999999998</c:v>
                </c:pt>
                <c:pt idx="64910">
                  <c:v>393.35</c:v>
                </c:pt>
                <c:pt idx="64911">
                  <c:v>392.29599999999965</c:v>
                </c:pt>
                <c:pt idx="64912">
                  <c:v>391.23699999999963</c:v>
                </c:pt>
                <c:pt idx="64913">
                  <c:v>390.17099999999999</c:v>
                </c:pt>
                <c:pt idx="64914">
                  <c:v>389.1</c:v>
                </c:pt>
                <c:pt idx="64915">
                  <c:v>388.0229999999998</c:v>
                </c:pt>
                <c:pt idx="64916">
                  <c:v>386.94099999999975</c:v>
                </c:pt>
                <c:pt idx="64917">
                  <c:v>385.85199999999975</c:v>
                </c:pt>
                <c:pt idx="64918">
                  <c:v>384.75900000000001</c:v>
                </c:pt>
                <c:pt idx="64919">
                  <c:v>383.65899999999999</c:v>
                </c:pt>
                <c:pt idx="64920">
                  <c:v>382.55399999999975</c:v>
                </c:pt>
                <c:pt idx="64921">
                  <c:v>381.44299999999993</c:v>
                </c:pt>
                <c:pt idx="64922">
                  <c:v>380.32599999999979</c:v>
                </c:pt>
                <c:pt idx="64923">
                  <c:v>379.20400000000001</c:v>
                </c:pt>
                <c:pt idx="64924">
                  <c:v>378.07599999999979</c:v>
                </c:pt>
                <c:pt idx="64925">
                  <c:v>376.94299999999993</c:v>
                </c:pt>
                <c:pt idx="64926">
                  <c:v>375.80399999999975</c:v>
                </c:pt>
                <c:pt idx="64927">
                  <c:v>374.65899999999999</c:v>
                </c:pt>
                <c:pt idx="64928">
                  <c:v>373.50900000000001</c:v>
                </c:pt>
                <c:pt idx="64929">
                  <c:v>372.35300000000001</c:v>
                </c:pt>
                <c:pt idx="64930">
                  <c:v>371.19200000000001</c:v>
                </c:pt>
                <c:pt idx="64931">
                  <c:v>370.02499999999975</c:v>
                </c:pt>
                <c:pt idx="64932">
                  <c:v>368.85300000000001</c:v>
                </c:pt>
                <c:pt idx="64933">
                  <c:v>367.67500000000001</c:v>
                </c:pt>
                <c:pt idx="64934">
                  <c:v>366.49199999999962</c:v>
                </c:pt>
                <c:pt idx="64935">
                  <c:v>365.303</c:v>
                </c:pt>
                <c:pt idx="64936">
                  <c:v>364.10899999999975</c:v>
                </c:pt>
                <c:pt idx="64937">
                  <c:v>362.90899999999965</c:v>
                </c:pt>
                <c:pt idx="64938">
                  <c:v>361.70400000000001</c:v>
                </c:pt>
                <c:pt idx="64939">
                  <c:v>360.49400000000003</c:v>
                </c:pt>
                <c:pt idx="64940">
                  <c:v>359.27799999999979</c:v>
                </c:pt>
                <c:pt idx="64941">
                  <c:v>358.05700000000002</c:v>
                </c:pt>
                <c:pt idx="64942">
                  <c:v>356.83</c:v>
                </c:pt>
                <c:pt idx="64943">
                  <c:v>355.59799999999979</c:v>
                </c:pt>
                <c:pt idx="64944">
                  <c:v>354.36</c:v>
                </c:pt>
                <c:pt idx="64945">
                  <c:v>353.11700000000002</c:v>
                </c:pt>
                <c:pt idx="64946">
                  <c:v>351.86900000000026</c:v>
                </c:pt>
                <c:pt idx="64947">
                  <c:v>350.61599999999999</c:v>
                </c:pt>
                <c:pt idx="64948">
                  <c:v>349.35700000000008</c:v>
                </c:pt>
                <c:pt idx="64949">
                  <c:v>348.09299999999979</c:v>
                </c:pt>
                <c:pt idx="64950">
                  <c:v>346.82299999999975</c:v>
                </c:pt>
                <c:pt idx="64951">
                  <c:v>345.54899999999975</c:v>
                </c:pt>
                <c:pt idx="64952">
                  <c:v>344.26799999999974</c:v>
                </c:pt>
                <c:pt idx="64953">
                  <c:v>342.98299999999978</c:v>
                </c:pt>
                <c:pt idx="64954">
                  <c:v>341.69299999999993</c:v>
                </c:pt>
                <c:pt idx="64955">
                  <c:v>340.39699999999965</c:v>
                </c:pt>
                <c:pt idx="64956">
                  <c:v>339.09599999999978</c:v>
                </c:pt>
                <c:pt idx="64957">
                  <c:v>337.78999999999979</c:v>
                </c:pt>
                <c:pt idx="64958">
                  <c:v>336.47899999999959</c:v>
                </c:pt>
                <c:pt idx="64959">
                  <c:v>335.16199999999975</c:v>
                </c:pt>
                <c:pt idx="64960">
                  <c:v>333.8400000000002</c:v>
                </c:pt>
                <c:pt idx="64961">
                  <c:v>332.51400000000001</c:v>
                </c:pt>
                <c:pt idx="64962">
                  <c:v>331.18200000000002</c:v>
                </c:pt>
                <c:pt idx="64963">
                  <c:v>329.84500000000008</c:v>
                </c:pt>
                <c:pt idx="64964">
                  <c:v>328.50299999999999</c:v>
                </c:pt>
                <c:pt idx="64965">
                  <c:v>327.15499999999997</c:v>
                </c:pt>
                <c:pt idx="64966">
                  <c:v>325.803</c:v>
                </c:pt>
                <c:pt idx="64967">
                  <c:v>324.44600000000003</c:v>
                </c:pt>
                <c:pt idx="64968">
                  <c:v>323.08300000000003</c:v>
                </c:pt>
                <c:pt idx="64969">
                  <c:v>321.71599999999978</c:v>
                </c:pt>
                <c:pt idx="64970">
                  <c:v>320.34399999999999</c:v>
                </c:pt>
                <c:pt idx="64971">
                  <c:v>318.96599999999978</c:v>
                </c:pt>
                <c:pt idx="64972">
                  <c:v>317.584</c:v>
                </c:pt>
                <c:pt idx="64973">
                  <c:v>316.19600000000003</c:v>
                </c:pt>
                <c:pt idx="64974">
                  <c:v>314.80399999999975</c:v>
                </c:pt>
                <c:pt idx="64975">
                  <c:v>313.40699999999958</c:v>
                </c:pt>
                <c:pt idx="64976">
                  <c:v>312.005</c:v>
                </c:pt>
                <c:pt idx="64977">
                  <c:v>310.59799999999979</c:v>
                </c:pt>
                <c:pt idx="64978">
                  <c:v>309.18700000000001</c:v>
                </c:pt>
                <c:pt idx="64979">
                  <c:v>307.77</c:v>
                </c:pt>
                <c:pt idx="64980">
                  <c:v>306.34899999999999</c:v>
                </c:pt>
                <c:pt idx="64981">
                  <c:v>304.92200000000003</c:v>
                </c:pt>
                <c:pt idx="64982">
                  <c:v>303.49199999999962</c:v>
                </c:pt>
                <c:pt idx="64983">
                  <c:v>302.05599999999993</c:v>
                </c:pt>
                <c:pt idx="64984">
                  <c:v>300.61599999999999</c:v>
                </c:pt>
                <c:pt idx="64985">
                  <c:v>299.17099999999999</c:v>
                </c:pt>
                <c:pt idx="64986">
                  <c:v>297.72099999999978</c:v>
                </c:pt>
                <c:pt idx="64987">
                  <c:v>296.26599999999979</c:v>
                </c:pt>
                <c:pt idx="64988">
                  <c:v>294.80700000000002</c:v>
                </c:pt>
                <c:pt idx="64989">
                  <c:v>293.34399999999999</c:v>
                </c:pt>
                <c:pt idx="64990">
                  <c:v>291.87599999999975</c:v>
                </c:pt>
                <c:pt idx="64991">
                  <c:v>290.40299999999979</c:v>
                </c:pt>
                <c:pt idx="64992">
                  <c:v>288.92599999999965</c:v>
                </c:pt>
                <c:pt idx="64993">
                  <c:v>287.44400000000002</c:v>
                </c:pt>
                <c:pt idx="64994">
                  <c:v>285.95800000000003</c:v>
                </c:pt>
                <c:pt idx="64995">
                  <c:v>284.46699999999959</c:v>
                </c:pt>
                <c:pt idx="64996">
                  <c:v>282.97199999999958</c:v>
                </c:pt>
                <c:pt idx="64997">
                  <c:v>281.47299999999979</c:v>
                </c:pt>
                <c:pt idx="64998">
                  <c:v>279.96899999999965</c:v>
                </c:pt>
                <c:pt idx="64999">
                  <c:v>278.46099999999979</c:v>
                </c:pt>
                <c:pt idx="65000">
                  <c:v>276.94900000000001</c:v>
                </c:pt>
                <c:pt idx="65001">
                  <c:v>275.43199999999962</c:v>
                </c:pt>
                <c:pt idx="65002">
                  <c:v>273.91099999999977</c:v>
                </c:pt>
                <c:pt idx="65003">
                  <c:v>272.387</c:v>
                </c:pt>
                <c:pt idx="65004">
                  <c:v>270.858</c:v>
                </c:pt>
                <c:pt idx="65005">
                  <c:v>269.32400000000001</c:v>
                </c:pt>
                <c:pt idx="65006">
                  <c:v>267.78699999999958</c:v>
                </c:pt>
                <c:pt idx="65007">
                  <c:v>266.24599999999975</c:v>
                </c:pt>
                <c:pt idx="65008">
                  <c:v>264.7</c:v>
                </c:pt>
                <c:pt idx="65009">
                  <c:v>263.15100000000001</c:v>
                </c:pt>
                <c:pt idx="65010">
                  <c:v>261.59799999999979</c:v>
                </c:pt>
                <c:pt idx="65011">
                  <c:v>260.041</c:v>
                </c:pt>
                <c:pt idx="65012">
                  <c:v>258.47999999999979</c:v>
                </c:pt>
                <c:pt idx="65013">
                  <c:v>256.91499999999979</c:v>
                </c:pt>
                <c:pt idx="65014">
                  <c:v>255.346</c:v>
                </c:pt>
                <c:pt idx="65015">
                  <c:v>253.77399999999992</c:v>
                </c:pt>
                <c:pt idx="65016">
                  <c:v>252.19800000000001</c:v>
                </c:pt>
                <c:pt idx="65017">
                  <c:v>250.61799999999999</c:v>
                </c:pt>
                <c:pt idx="65018">
                  <c:v>249.035</c:v>
                </c:pt>
                <c:pt idx="65019">
                  <c:v>247.44900000000001</c:v>
                </c:pt>
                <c:pt idx="65020">
                  <c:v>245.85800000000012</c:v>
                </c:pt>
                <c:pt idx="65021">
                  <c:v>244.26399999999998</c:v>
                </c:pt>
                <c:pt idx="65022">
                  <c:v>242.667</c:v>
                </c:pt>
                <c:pt idx="65023">
                  <c:v>241.06700000000001</c:v>
                </c:pt>
                <c:pt idx="65024">
                  <c:v>239.46300000000002</c:v>
                </c:pt>
                <c:pt idx="65025">
                  <c:v>237.85600000000011</c:v>
                </c:pt>
                <c:pt idx="65026">
                  <c:v>236.24599999999998</c:v>
                </c:pt>
                <c:pt idx="65027">
                  <c:v>234.63200000000001</c:v>
                </c:pt>
                <c:pt idx="65028">
                  <c:v>233.01599999999999</c:v>
                </c:pt>
                <c:pt idx="65029">
                  <c:v>231.39600000000004</c:v>
                </c:pt>
                <c:pt idx="65030">
                  <c:v>229.77299999999997</c:v>
                </c:pt>
                <c:pt idx="65031">
                  <c:v>228.148</c:v>
                </c:pt>
                <c:pt idx="65032">
                  <c:v>226.51900000000001</c:v>
                </c:pt>
                <c:pt idx="65033">
                  <c:v>224.88800000000012</c:v>
                </c:pt>
                <c:pt idx="65034">
                  <c:v>223.25299999999999</c:v>
                </c:pt>
                <c:pt idx="65035">
                  <c:v>221.61699999999999</c:v>
                </c:pt>
                <c:pt idx="65036">
                  <c:v>219.977</c:v>
                </c:pt>
                <c:pt idx="65037">
                  <c:v>218.33500000000001</c:v>
                </c:pt>
                <c:pt idx="65038">
                  <c:v>216.69</c:v>
                </c:pt>
                <c:pt idx="65039">
                  <c:v>215.04300000000001</c:v>
                </c:pt>
                <c:pt idx="65040">
                  <c:v>213.393</c:v>
                </c:pt>
                <c:pt idx="65041">
                  <c:v>211.74099999999999</c:v>
                </c:pt>
                <c:pt idx="65042">
                  <c:v>210.08700000000007</c:v>
                </c:pt>
                <c:pt idx="65043">
                  <c:v>208.43</c:v>
                </c:pt>
                <c:pt idx="65044">
                  <c:v>206.77099999999999</c:v>
                </c:pt>
                <c:pt idx="65045">
                  <c:v>205.10999999999999</c:v>
                </c:pt>
                <c:pt idx="65046">
                  <c:v>203.447</c:v>
                </c:pt>
                <c:pt idx="65047">
                  <c:v>201.78200000000001</c:v>
                </c:pt>
                <c:pt idx="65048">
                  <c:v>200.11599999999999</c:v>
                </c:pt>
                <c:pt idx="65049">
                  <c:v>198.447</c:v>
                </c:pt>
                <c:pt idx="65050">
                  <c:v>196.77599999999998</c:v>
                </c:pt>
                <c:pt idx="65051">
                  <c:v>195.10399999999998</c:v>
                </c:pt>
                <c:pt idx="65052">
                  <c:v>193.43</c:v>
                </c:pt>
                <c:pt idx="65053">
                  <c:v>191.755</c:v>
                </c:pt>
                <c:pt idx="65054">
                  <c:v>190.078</c:v>
                </c:pt>
                <c:pt idx="65055">
                  <c:v>188.4</c:v>
                </c:pt>
                <c:pt idx="65056">
                  <c:v>186.72</c:v>
                </c:pt>
                <c:pt idx="65057">
                  <c:v>185.03900000000002</c:v>
                </c:pt>
                <c:pt idx="65058">
                  <c:v>183.35700000000011</c:v>
                </c:pt>
                <c:pt idx="65059">
                  <c:v>181.67299999999997</c:v>
                </c:pt>
                <c:pt idx="65060">
                  <c:v>179.989</c:v>
                </c:pt>
                <c:pt idx="65061">
                  <c:v>178.304</c:v>
                </c:pt>
                <c:pt idx="65062">
                  <c:v>176.61799999999999</c:v>
                </c:pt>
                <c:pt idx="65063">
                  <c:v>174.93100000000001</c:v>
                </c:pt>
                <c:pt idx="65064">
                  <c:v>173.24299999999999</c:v>
                </c:pt>
                <c:pt idx="65065">
                  <c:v>171.55500000000001</c:v>
                </c:pt>
                <c:pt idx="65066">
                  <c:v>169.86600000000001</c:v>
                </c:pt>
                <c:pt idx="65067">
                  <c:v>168.17599999999999</c:v>
                </c:pt>
                <c:pt idx="65068">
                  <c:v>166.48700000000011</c:v>
                </c:pt>
                <c:pt idx="65069">
                  <c:v>164.797</c:v>
                </c:pt>
                <c:pt idx="65070">
                  <c:v>163.10599999999999</c:v>
                </c:pt>
                <c:pt idx="65071">
                  <c:v>161.416</c:v>
                </c:pt>
                <c:pt idx="65072">
                  <c:v>159.72499999999999</c:v>
                </c:pt>
                <c:pt idx="65073">
                  <c:v>158.035</c:v>
                </c:pt>
                <c:pt idx="65074">
                  <c:v>156.345</c:v>
                </c:pt>
                <c:pt idx="65075">
                  <c:v>154.654</c:v>
                </c:pt>
                <c:pt idx="65076">
                  <c:v>152.965</c:v>
                </c:pt>
                <c:pt idx="65077">
                  <c:v>151.27499999999998</c:v>
                </c:pt>
                <c:pt idx="65078">
                  <c:v>149.58600000000001</c:v>
                </c:pt>
                <c:pt idx="65079">
                  <c:v>147.89800000000011</c:v>
                </c:pt>
                <c:pt idx="65080">
                  <c:v>146.20999999999998</c:v>
                </c:pt>
                <c:pt idx="65081">
                  <c:v>144.523</c:v>
                </c:pt>
                <c:pt idx="65082">
                  <c:v>142.83700000000007</c:v>
                </c:pt>
                <c:pt idx="65083">
                  <c:v>141.15200000000004</c:v>
                </c:pt>
                <c:pt idx="65084">
                  <c:v>139.46800000000007</c:v>
                </c:pt>
                <c:pt idx="65085">
                  <c:v>137.785</c:v>
                </c:pt>
                <c:pt idx="65086">
                  <c:v>136.10300000000001</c:v>
                </c:pt>
                <c:pt idx="65087">
                  <c:v>134.423</c:v>
                </c:pt>
                <c:pt idx="65088">
                  <c:v>132.74399999999989</c:v>
                </c:pt>
                <c:pt idx="65089">
                  <c:v>131.06700000000001</c:v>
                </c:pt>
                <c:pt idx="65090">
                  <c:v>129.3910000000001</c:v>
                </c:pt>
                <c:pt idx="65091">
                  <c:v>127.71700000000006</c:v>
                </c:pt>
                <c:pt idx="65092">
                  <c:v>126.045</c:v>
                </c:pt>
                <c:pt idx="65093">
                  <c:v>124.37499999999999</c:v>
                </c:pt>
                <c:pt idx="65094">
                  <c:v>122.706</c:v>
                </c:pt>
                <c:pt idx="65095">
                  <c:v>121.04</c:v>
                </c:pt>
                <c:pt idx="65096">
                  <c:v>119.37599999999998</c:v>
                </c:pt>
                <c:pt idx="65097">
                  <c:v>117.715</c:v>
                </c:pt>
                <c:pt idx="65098">
                  <c:v>116.056</c:v>
                </c:pt>
                <c:pt idx="65099">
                  <c:v>114.399</c:v>
                </c:pt>
                <c:pt idx="65100">
                  <c:v>112.74600000000002</c:v>
                </c:pt>
                <c:pt idx="65101">
                  <c:v>111.09399999999999</c:v>
                </c:pt>
                <c:pt idx="65102">
                  <c:v>109.44600000000005</c:v>
                </c:pt>
                <c:pt idx="65103">
                  <c:v>107.801</c:v>
                </c:pt>
                <c:pt idx="65104">
                  <c:v>106.15900000000001</c:v>
                </c:pt>
                <c:pt idx="65105">
                  <c:v>104.52</c:v>
                </c:pt>
                <c:pt idx="65106">
                  <c:v>102.884</c:v>
                </c:pt>
                <c:pt idx="65107">
                  <c:v>101.252</c:v>
                </c:pt>
                <c:pt idx="65108">
                  <c:v>99.622899999999959</c:v>
                </c:pt>
                <c:pt idx="65109">
                  <c:v>97.997600000000077</c:v>
                </c:pt>
                <c:pt idx="65110">
                  <c:v>96.37609999999998</c:v>
                </c:pt>
                <c:pt idx="65111">
                  <c:v>94.758600000000001</c:v>
                </c:pt>
                <c:pt idx="65112">
                  <c:v>93.144900000000007</c:v>
                </c:pt>
                <c:pt idx="65113">
                  <c:v>91.535200000000003</c:v>
                </c:pt>
                <c:pt idx="65114">
                  <c:v>89.929699999999997</c:v>
                </c:pt>
                <c:pt idx="65115">
                  <c:v>88.32859999999998</c:v>
                </c:pt>
                <c:pt idx="65116">
                  <c:v>86.731700000000004</c:v>
                </c:pt>
                <c:pt idx="65117">
                  <c:v>85.139299999999992</c:v>
                </c:pt>
                <c:pt idx="65118">
                  <c:v>83.551599999999993</c:v>
                </c:pt>
                <c:pt idx="65119">
                  <c:v>81.968700000000013</c:v>
                </c:pt>
                <c:pt idx="65120">
                  <c:v>80.390500000000003</c:v>
                </c:pt>
                <c:pt idx="65121">
                  <c:v>78.817300000000003</c:v>
                </c:pt>
                <c:pt idx="65122">
                  <c:v>77.249200000000059</c:v>
                </c:pt>
                <c:pt idx="65123">
                  <c:v>75.686099999999982</c:v>
                </c:pt>
                <c:pt idx="65124">
                  <c:v>74.128399999999942</c:v>
                </c:pt>
                <c:pt idx="65125">
                  <c:v>72.575999999999979</c:v>
                </c:pt>
                <c:pt idx="65126">
                  <c:v>71.029299999999992</c:v>
                </c:pt>
                <c:pt idx="65127">
                  <c:v>69.488100000000003</c:v>
                </c:pt>
                <c:pt idx="65128">
                  <c:v>67.952699999999993</c:v>
                </c:pt>
                <c:pt idx="65129">
                  <c:v>66.423000000000002</c:v>
                </c:pt>
                <c:pt idx="65130">
                  <c:v>64.8994</c:v>
                </c:pt>
                <c:pt idx="65131">
                  <c:v>63.381899999999995</c:v>
                </c:pt>
                <c:pt idx="65132">
                  <c:v>61.8705</c:v>
                </c:pt>
                <c:pt idx="65133">
                  <c:v>60.365400000000001</c:v>
                </c:pt>
                <c:pt idx="65134">
                  <c:v>58.866600000000005</c:v>
                </c:pt>
                <c:pt idx="65135">
                  <c:v>57.374600000000001</c:v>
                </c:pt>
                <c:pt idx="65136">
                  <c:v>55.889099999999999</c:v>
                </c:pt>
                <c:pt idx="65137">
                  <c:v>54.410200000000003</c:v>
                </c:pt>
                <c:pt idx="65138">
                  <c:v>52.938500000000012</c:v>
                </c:pt>
                <c:pt idx="65139">
                  <c:v>51.473500000000001</c:v>
                </c:pt>
                <c:pt idx="65140">
                  <c:v>50.015800000000006</c:v>
                </c:pt>
                <c:pt idx="65141">
                  <c:v>48.565100000000029</c:v>
                </c:pt>
                <c:pt idx="65142">
                  <c:v>47.122100000000039</c:v>
                </c:pt>
                <c:pt idx="65143">
                  <c:v>45.686200000000007</c:v>
                </c:pt>
                <c:pt idx="65144">
                  <c:v>44.258000000000003</c:v>
                </c:pt>
                <c:pt idx="65145">
                  <c:v>42.837299999999999</c:v>
                </c:pt>
                <c:pt idx="65146">
                  <c:v>41.424500000000002</c:v>
                </c:pt>
                <c:pt idx="65147">
                  <c:v>40.019600000000004</c:v>
                </c:pt>
                <c:pt idx="65148">
                  <c:v>38.62270000000003</c:v>
                </c:pt>
                <c:pt idx="65149">
                  <c:v>37.233800000000002</c:v>
                </c:pt>
                <c:pt idx="65150">
                  <c:v>35.853200000000001</c:v>
                </c:pt>
                <c:pt idx="65151">
                  <c:v>34.481099999999998</c:v>
                </c:pt>
                <c:pt idx="65152">
                  <c:v>33.117200000000004</c:v>
                </c:pt>
                <c:pt idx="65153">
                  <c:v>31.761999999999986</c:v>
                </c:pt>
                <c:pt idx="65154">
                  <c:v>30.415400000000002</c:v>
                </c:pt>
                <c:pt idx="65155">
                  <c:v>29.0776</c:v>
                </c:pt>
                <c:pt idx="65156">
                  <c:v>27.748699999999971</c:v>
                </c:pt>
                <c:pt idx="65157">
                  <c:v>26.428799999999971</c:v>
                </c:pt>
                <c:pt idx="65158">
                  <c:v>25.118099999999988</c:v>
                </c:pt>
                <c:pt idx="65159">
                  <c:v>23.816500000000001</c:v>
                </c:pt>
                <c:pt idx="65160">
                  <c:v>22.5242</c:v>
                </c:pt>
                <c:pt idx="65161">
                  <c:v>21.241499999999977</c:v>
                </c:pt>
                <c:pt idx="65162">
                  <c:v>19.968199999999978</c:v>
                </c:pt>
                <c:pt idx="65163">
                  <c:v>18.704599999999989</c:v>
                </c:pt>
                <c:pt idx="65164">
                  <c:v>17.450800000000001</c:v>
                </c:pt>
                <c:pt idx="65165">
                  <c:v>16.20669999999998</c:v>
                </c:pt>
                <c:pt idx="65166">
                  <c:v>14.972700000000007</c:v>
                </c:pt>
                <c:pt idx="65167">
                  <c:v>13.748799999999999</c:v>
                </c:pt>
                <c:pt idx="65168">
                  <c:v>12.5351</c:v>
                </c:pt>
                <c:pt idx="65169">
                  <c:v>11.3315</c:v>
                </c:pt>
                <c:pt idx="65170">
                  <c:v>10.138400000000001</c:v>
                </c:pt>
                <c:pt idx="65171">
                  <c:v>8.9557100000000087</c:v>
                </c:pt>
                <c:pt idx="65172">
                  <c:v>7.7836800000000004</c:v>
                </c:pt>
                <c:pt idx="65173">
                  <c:v>6.6223799999999962</c:v>
                </c:pt>
                <c:pt idx="65174">
                  <c:v>5.4718800000000014</c:v>
                </c:pt>
                <c:pt idx="65175">
                  <c:v>4.3322200000000004</c:v>
                </c:pt>
                <c:pt idx="65176">
                  <c:v>3.2035600000000017</c:v>
                </c:pt>
                <c:pt idx="65177">
                  <c:v>2.0859399999999999</c:v>
                </c:pt>
                <c:pt idx="65178">
                  <c:v>0.979514</c:v>
                </c:pt>
                <c:pt idx="65179">
                  <c:v>-0.11556600000000006</c:v>
                </c:pt>
                <c:pt idx="65180">
                  <c:v>-1.19923</c:v>
                </c:pt>
                <c:pt idx="65181">
                  <c:v>-2.2714499999999984</c:v>
                </c:pt>
                <c:pt idx="65182">
                  <c:v>-3.3320799999999968</c:v>
                </c:pt>
                <c:pt idx="65183">
                  <c:v>-4.3811999999999998</c:v>
                </c:pt>
                <c:pt idx="65184">
                  <c:v>-5.4184000000000001</c:v>
                </c:pt>
                <c:pt idx="65185">
                  <c:v>-6.44381</c:v>
                </c:pt>
                <c:pt idx="65186">
                  <c:v>-7.4572000000000003</c:v>
                </c:pt>
                <c:pt idx="65187">
                  <c:v>-8.4585900000000027</c:v>
                </c:pt>
                <c:pt idx="65188">
                  <c:v>-9.4478500000000007</c:v>
                </c:pt>
                <c:pt idx="65189">
                  <c:v>-10.424900000000001</c:v>
                </c:pt>
                <c:pt idx="65190">
                  <c:v>-11.389600000000007</c:v>
                </c:pt>
                <c:pt idx="65191">
                  <c:v>-12.3421</c:v>
                </c:pt>
                <c:pt idx="65192">
                  <c:v>-13.2819</c:v>
                </c:pt>
                <c:pt idx="65193">
                  <c:v>-14.209300000000001</c:v>
                </c:pt>
                <c:pt idx="65194">
                  <c:v>-15.124000000000001</c:v>
                </c:pt>
                <c:pt idx="65195">
                  <c:v>-16.026</c:v>
                </c:pt>
                <c:pt idx="65196">
                  <c:v>-16.915099999999981</c:v>
                </c:pt>
                <c:pt idx="65197">
                  <c:v>-17.7913</c:v>
                </c:pt>
                <c:pt idx="65198">
                  <c:v>-18.654599999999999</c:v>
                </c:pt>
                <c:pt idx="65199">
                  <c:v>-19.504899999999999</c:v>
                </c:pt>
                <c:pt idx="65200">
                  <c:v>-20.341999999999999</c:v>
                </c:pt>
                <c:pt idx="65201">
                  <c:v>-21.165800000000001</c:v>
                </c:pt>
                <c:pt idx="65202">
                  <c:v>-21.976400000000002</c:v>
                </c:pt>
                <c:pt idx="65203">
                  <c:v>-22.773599999999977</c:v>
                </c:pt>
                <c:pt idx="65204">
                  <c:v>-23.557500000000001</c:v>
                </c:pt>
                <c:pt idx="65205">
                  <c:v>-24.327800000000014</c:v>
                </c:pt>
                <c:pt idx="65206">
                  <c:v>-25.084399999999981</c:v>
                </c:pt>
                <c:pt idx="65207">
                  <c:v>-25.827500000000001</c:v>
                </c:pt>
                <c:pt idx="65208">
                  <c:v>-26.556799999999985</c:v>
                </c:pt>
                <c:pt idx="65209">
                  <c:v>-27.27249999999998</c:v>
                </c:pt>
                <c:pt idx="65210">
                  <c:v>-27.9742</c:v>
                </c:pt>
                <c:pt idx="65211">
                  <c:v>-28.661999999999999</c:v>
                </c:pt>
                <c:pt idx="65212">
                  <c:v>-29.335799999999981</c:v>
                </c:pt>
                <c:pt idx="65213">
                  <c:v>-29.995599999999978</c:v>
                </c:pt>
                <c:pt idx="65214">
                  <c:v>-30.640999999999988</c:v>
                </c:pt>
                <c:pt idx="65215">
                  <c:v>-31.272699999999979</c:v>
                </c:pt>
                <c:pt idx="65216">
                  <c:v>-31.889800000000001</c:v>
                </c:pt>
                <c:pt idx="65217">
                  <c:v>-32.492800000000003</c:v>
                </c:pt>
                <c:pt idx="65218">
                  <c:v>-33.081299999999999</c:v>
                </c:pt>
                <c:pt idx="65219">
                  <c:v>-33.655500000000011</c:v>
                </c:pt>
                <c:pt idx="65220">
                  <c:v>-34.215200000000003</c:v>
                </c:pt>
                <c:pt idx="65221">
                  <c:v>-34.760500000000029</c:v>
                </c:pt>
                <c:pt idx="65222">
                  <c:v>-35.291100000000029</c:v>
                </c:pt>
                <c:pt idx="65223">
                  <c:v>-35.807099999999998</c:v>
                </c:pt>
                <c:pt idx="65224">
                  <c:v>-36.308500000000002</c:v>
                </c:pt>
                <c:pt idx="65225">
                  <c:v>-36.79520000000003</c:v>
                </c:pt>
                <c:pt idx="65226">
                  <c:v>-37.267100000000013</c:v>
                </c:pt>
                <c:pt idx="65227">
                  <c:v>-37.724200000000003</c:v>
                </c:pt>
                <c:pt idx="65228">
                  <c:v>-38.166400000000003</c:v>
                </c:pt>
                <c:pt idx="65229">
                  <c:v>-38.593700000000013</c:v>
                </c:pt>
                <c:pt idx="65230">
                  <c:v>-39.0062</c:v>
                </c:pt>
                <c:pt idx="65231">
                  <c:v>-39.403600000000004</c:v>
                </c:pt>
                <c:pt idx="65232">
                  <c:v>-39.786000000000001</c:v>
                </c:pt>
                <c:pt idx="65233">
                  <c:v>-40.153300000000002</c:v>
                </c:pt>
                <c:pt idx="65234">
                  <c:v>-40.505600000000001</c:v>
                </c:pt>
                <c:pt idx="65235">
                  <c:v>-40.842700000000001</c:v>
                </c:pt>
                <c:pt idx="65236">
                  <c:v>-41.164700000000003</c:v>
                </c:pt>
                <c:pt idx="65237">
                  <c:v>-41.471499999999999</c:v>
                </c:pt>
                <c:pt idx="65238">
                  <c:v>-41.763000000000012</c:v>
                </c:pt>
                <c:pt idx="65239">
                  <c:v>-42.039400000000001</c:v>
                </c:pt>
                <c:pt idx="65240">
                  <c:v>-42.3005</c:v>
                </c:pt>
                <c:pt idx="65241">
                  <c:v>-42.546300000000002</c:v>
                </c:pt>
                <c:pt idx="65242">
                  <c:v>-42.776600000000002</c:v>
                </c:pt>
                <c:pt idx="65243">
                  <c:v>-42.991700000000002</c:v>
                </c:pt>
                <c:pt idx="65244">
                  <c:v>-43.191500000000012</c:v>
                </c:pt>
                <c:pt idx="65245">
                  <c:v>-43.375800000000005</c:v>
                </c:pt>
                <c:pt idx="65246">
                  <c:v>-43.544699999999999</c:v>
                </c:pt>
                <c:pt idx="65247">
                  <c:v>-43.698100000000039</c:v>
                </c:pt>
                <c:pt idx="65248">
                  <c:v>-43.836200000000005</c:v>
                </c:pt>
                <c:pt idx="65249">
                  <c:v>-43.9587</c:v>
                </c:pt>
                <c:pt idx="65250">
                  <c:v>-44.065800000000003</c:v>
                </c:pt>
                <c:pt idx="65251">
                  <c:v>-44.157400000000003</c:v>
                </c:pt>
                <c:pt idx="65252">
                  <c:v>-44.233500000000028</c:v>
                </c:pt>
                <c:pt idx="65253">
                  <c:v>-44.294000000000011</c:v>
                </c:pt>
                <c:pt idx="65254">
                  <c:v>-44.339100000000002</c:v>
                </c:pt>
                <c:pt idx="65255">
                  <c:v>-44.368700000000011</c:v>
                </c:pt>
                <c:pt idx="65256">
                  <c:v>-44.3827</c:v>
                </c:pt>
                <c:pt idx="65257">
                  <c:v>-44.381299999999996</c:v>
                </c:pt>
                <c:pt idx="65258">
                  <c:v>-44.3643</c:v>
                </c:pt>
                <c:pt idx="65259">
                  <c:v>-44.331699999999998</c:v>
                </c:pt>
                <c:pt idx="65260">
                  <c:v>-44.2836</c:v>
                </c:pt>
                <c:pt idx="65261">
                  <c:v>-44.220000000000013</c:v>
                </c:pt>
                <c:pt idx="65262">
                  <c:v>-44.140900000000002</c:v>
                </c:pt>
                <c:pt idx="65263">
                  <c:v>-44.046200000000006</c:v>
                </c:pt>
                <c:pt idx="65264">
                  <c:v>-43.936</c:v>
                </c:pt>
                <c:pt idx="65265">
                  <c:v>-43.810400000000001</c:v>
                </c:pt>
                <c:pt idx="65266">
                  <c:v>-43.669300000000028</c:v>
                </c:pt>
                <c:pt idx="65267">
                  <c:v>-43.512500000000003</c:v>
                </c:pt>
                <c:pt idx="65268">
                  <c:v>-43.340600000000002</c:v>
                </c:pt>
                <c:pt idx="65269">
                  <c:v>-43.153000000000006</c:v>
                </c:pt>
                <c:pt idx="65270">
                  <c:v>-42.95</c:v>
                </c:pt>
                <c:pt idx="65271">
                  <c:v>-42.731500000000011</c:v>
                </c:pt>
                <c:pt idx="65272">
                  <c:v>-42.497800000000005</c:v>
                </c:pt>
                <c:pt idx="65273">
                  <c:v>-42.248500000000028</c:v>
                </c:pt>
                <c:pt idx="65274">
                  <c:v>-41.984000000000002</c:v>
                </c:pt>
                <c:pt idx="65275">
                  <c:v>-41.704100000000011</c:v>
                </c:pt>
                <c:pt idx="65276">
                  <c:v>-41.408900000000003</c:v>
                </c:pt>
                <c:pt idx="65277">
                  <c:v>-41.098400000000012</c:v>
                </c:pt>
                <c:pt idx="65278">
                  <c:v>-40.772600000000011</c:v>
                </c:pt>
                <c:pt idx="65279">
                  <c:v>-40.431600000000003</c:v>
                </c:pt>
                <c:pt idx="65280">
                  <c:v>-40.075400000000002</c:v>
                </c:pt>
                <c:pt idx="65281">
                  <c:v>-39.704000000000001</c:v>
                </c:pt>
                <c:pt idx="65282">
                  <c:v>-39.317499999999995</c:v>
                </c:pt>
                <c:pt idx="65283">
                  <c:v>-38.915900000000001</c:v>
                </c:pt>
                <c:pt idx="65284">
                  <c:v>-38.499200000000002</c:v>
                </c:pt>
                <c:pt idx="65285">
                  <c:v>-38.067500000000003</c:v>
                </c:pt>
                <c:pt idx="65286">
                  <c:v>-37.620700000000028</c:v>
                </c:pt>
                <c:pt idx="65287">
                  <c:v>-37.159100000000002</c:v>
                </c:pt>
                <c:pt idx="65288">
                  <c:v>-36.682300000000012</c:v>
                </c:pt>
                <c:pt idx="65289">
                  <c:v>-36.190900000000013</c:v>
                </c:pt>
                <c:pt idx="65290">
                  <c:v>-35.684600000000003</c:v>
                </c:pt>
                <c:pt idx="65291">
                  <c:v>-35.163400000000003</c:v>
                </c:pt>
                <c:pt idx="65292">
                  <c:v>-34.627600000000001</c:v>
                </c:pt>
                <c:pt idx="65293">
                  <c:v>-34.077000000000005</c:v>
                </c:pt>
                <c:pt idx="65294">
                  <c:v>-33.511800000000001</c:v>
                </c:pt>
                <c:pt idx="65295">
                  <c:v>-32.931899999999999</c:v>
                </c:pt>
                <c:pt idx="65296">
                  <c:v>-32.337600000000002</c:v>
                </c:pt>
                <c:pt idx="65297">
                  <c:v>-31.7288</c:v>
                </c:pt>
                <c:pt idx="65298">
                  <c:v>-31.105499999999989</c:v>
                </c:pt>
                <c:pt idx="65299">
                  <c:v>-30.4678</c:v>
                </c:pt>
                <c:pt idx="65300">
                  <c:v>-29.815799999999989</c:v>
                </c:pt>
                <c:pt idx="65301">
                  <c:v>-29.1494</c:v>
                </c:pt>
                <c:pt idx="65302">
                  <c:v>-28.46889999999998</c:v>
                </c:pt>
                <c:pt idx="65303">
                  <c:v>-27.7742</c:v>
                </c:pt>
                <c:pt idx="65304">
                  <c:v>-27.065499999999982</c:v>
                </c:pt>
                <c:pt idx="65305">
                  <c:v>-26.342699999999979</c:v>
                </c:pt>
                <c:pt idx="65306">
                  <c:v>-25.605799999999981</c:v>
                </c:pt>
                <c:pt idx="65307">
                  <c:v>-24.855</c:v>
                </c:pt>
                <c:pt idx="65308">
                  <c:v>-24.090399999999981</c:v>
                </c:pt>
                <c:pt idx="65309">
                  <c:v>-23.312100000000001</c:v>
                </c:pt>
                <c:pt idx="65310">
                  <c:v>-22.52</c:v>
                </c:pt>
                <c:pt idx="65311">
                  <c:v>-21.714300000000001</c:v>
                </c:pt>
                <c:pt idx="65312">
                  <c:v>-20.895</c:v>
                </c:pt>
                <c:pt idx="65313">
                  <c:v>-20.062199999999979</c:v>
                </c:pt>
                <c:pt idx="65314">
                  <c:v>-19.215900000000001</c:v>
                </c:pt>
                <c:pt idx="65315">
                  <c:v>-18.356200000000001</c:v>
                </c:pt>
                <c:pt idx="65316">
                  <c:v>-17.483399999999978</c:v>
                </c:pt>
                <c:pt idx="65317">
                  <c:v>-16.597200000000001</c:v>
                </c:pt>
                <c:pt idx="65318">
                  <c:v>-15.698</c:v>
                </c:pt>
                <c:pt idx="65319">
                  <c:v>-14.785600000000002</c:v>
                </c:pt>
                <c:pt idx="65320">
                  <c:v>-13.860200000000004</c:v>
                </c:pt>
                <c:pt idx="65321">
                  <c:v>-12.9221</c:v>
                </c:pt>
                <c:pt idx="65322">
                  <c:v>-11.971</c:v>
                </c:pt>
                <c:pt idx="65323">
                  <c:v>-11.007100000000001</c:v>
                </c:pt>
                <c:pt idx="65324">
                  <c:v>-10.0306</c:v>
                </c:pt>
                <c:pt idx="65325">
                  <c:v>-9.0415500000000009</c:v>
                </c:pt>
                <c:pt idx="65326">
                  <c:v>-8.0398800000000001</c:v>
                </c:pt>
                <c:pt idx="65327">
                  <c:v>-7.0257499999999995</c:v>
                </c:pt>
                <c:pt idx="65328">
                  <c:v>-5.9994700000000014</c:v>
                </c:pt>
                <c:pt idx="65329">
                  <c:v>-4.96089</c:v>
                </c:pt>
                <c:pt idx="65330">
                  <c:v>-3.9100499999999974</c:v>
                </c:pt>
                <c:pt idx="65331">
                  <c:v>-2.8471199999999999</c:v>
                </c:pt>
                <c:pt idx="65332">
                  <c:v>-1.77224</c:v>
                </c:pt>
                <c:pt idx="65333">
                  <c:v>-0.68546499999999955</c:v>
                </c:pt>
                <c:pt idx="65334">
                  <c:v>0.41316200000000008</c:v>
                </c:pt>
                <c:pt idx="65335">
                  <c:v>1.5234999999999992</c:v>
                </c:pt>
                <c:pt idx="65336">
                  <c:v>2.64561</c:v>
                </c:pt>
                <c:pt idx="65337">
                  <c:v>3.77902</c:v>
                </c:pt>
                <c:pt idx="65338">
                  <c:v>4.9239799999999985</c:v>
                </c:pt>
                <c:pt idx="65339">
                  <c:v>6.0805299999999995</c:v>
                </c:pt>
                <c:pt idx="65340">
                  <c:v>7.2481299999999997</c:v>
                </c:pt>
                <c:pt idx="65341">
                  <c:v>8.4269100000000012</c:v>
                </c:pt>
                <c:pt idx="65342">
                  <c:v>9.6168300000000002</c:v>
                </c:pt>
                <c:pt idx="65343">
                  <c:v>10.8178</c:v>
                </c:pt>
                <c:pt idx="65344">
                  <c:v>12.0296</c:v>
                </c:pt>
                <c:pt idx="65345">
                  <c:v>13.2522</c:v>
                </c:pt>
                <c:pt idx="65346">
                  <c:v>14.485600000000007</c:v>
                </c:pt>
                <c:pt idx="65347">
                  <c:v>15.7294</c:v>
                </c:pt>
                <c:pt idx="65348">
                  <c:v>16.983899999999977</c:v>
                </c:pt>
                <c:pt idx="65349">
                  <c:v>18.248799999999971</c:v>
                </c:pt>
                <c:pt idx="65350">
                  <c:v>19.523900000000001</c:v>
                </c:pt>
                <c:pt idx="65351">
                  <c:v>20.8094</c:v>
                </c:pt>
                <c:pt idx="65352">
                  <c:v>22.104800000000019</c:v>
                </c:pt>
                <c:pt idx="65353">
                  <c:v>23.410299999999989</c:v>
                </c:pt>
                <c:pt idx="65354">
                  <c:v>24.7258</c:v>
                </c:pt>
                <c:pt idx="65355">
                  <c:v>26.051100000000005</c:v>
                </c:pt>
                <c:pt idx="65356">
                  <c:v>27.386099999999981</c:v>
                </c:pt>
                <c:pt idx="65357">
                  <c:v>28.730599999999981</c:v>
                </c:pt>
                <c:pt idx="65358">
                  <c:v>30.084800000000001</c:v>
                </c:pt>
                <c:pt idx="65359">
                  <c:v>31.448399999999971</c:v>
                </c:pt>
                <c:pt idx="65360">
                  <c:v>32.821200000000005</c:v>
                </c:pt>
                <c:pt idx="65361">
                  <c:v>34.203300000000013</c:v>
                </c:pt>
                <c:pt idx="65362">
                  <c:v>35.594500000000011</c:v>
                </c:pt>
                <c:pt idx="65363">
                  <c:v>36.994600000000005</c:v>
                </c:pt>
                <c:pt idx="65364">
                  <c:v>38.403800000000004</c:v>
                </c:pt>
                <c:pt idx="65365">
                  <c:v>39.8217</c:v>
                </c:pt>
                <c:pt idx="65366">
                  <c:v>41.248200000000011</c:v>
                </c:pt>
                <c:pt idx="65367">
                  <c:v>42.683500000000002</c:v>
                </c:pt>
                <c:pt idx="65368">
                  <c:v>44.127100000000013</c:v>
                </c:pt>
                <c:pt idx="65369">
                  <c:v>45.579300000000003</c:v>
                </c:pt>
                <c:pt idx="65370">
                  <c:v>47.0396</c:v>
                </c:pt>
                <c:pt idx="65371">
                  <c:v>48.508100000000013</c:v>
                </c:pt>
                <c:pt idx="65372">
                  <c:v>49.984799999999993</c:v>
                </c:pt>
                <c:pt idx="65373">
                  <c:v>51.469300000000011</c:v>
                </c:pt>
                <c:pt idx="65374">
                  <c:v>52.961800000000004</c:v>
                </c:pt>
                <c:pt idx="65375">
                  <c:v>54.462000000000003</c:v>
                </c:pt>
                <c:pt idx="65376">
                  <c:v>55.97</c:v>
                </c:pt>
                <c:pt idx="65377">
                  <c:v>57.485400000000006</c:v>
                </c:pt>
                <c:pt idx="65378">
                  <c:v>59.008400000000002</c:v>
                </c:pt>
                <c:pt idx="65379">
                  <c:v>60.538700000000013</c:v>
                </c:pt>
                <c:pt idx="65380">
                  <c:v>62.0762</c:v>
                </c:pt>
                <c:pt idx="65381">
                  <c:v>63.620800000000003</c:v>
                </c:pt>
                <c:pt idx="65382">
                  <c:v>65.172599999999989</c:v>
                </c:pt>
                <c:pt idx="65383">
                  <c:v>66.731200000000058</c:v>
                </c:pt>
                <c:pt idx="65384">
                  <c:v>68.296700000000001</c:v>
                </c:pt>
                <c:pt idx="65385">
                  <c:v>69.869</c:v>
                </c:pt>
                <c:pt idx="65386">
                  <c:v>71.447800000000058</c:v>
                </c:pt>
                <c:pt idx="65387">
                  <c:v>73.033199999999994</c:v>
                </c:pt>
                <c:pt idx="65388">
                  <c:v>74.624999999999986</c:v>
                </c:pt>
                <c:pt idx="65389">
                  <c:v>76.223100000000002</c:v>
                </c:pt>
                <c:pt idx="65390">
                  <c:v>77.827500000000001</c:v>
                </c:pt>
                <c:pt idx="65391">
                  <c:v>79.438000000000002</c:v>
                </c:pt>
                <c:pt idx="65392">
                  <c:v>81.054400000000001</c:v>
                </c:pt>
                <c:pt idx="65393">
                  <c:v>82.676799999999943</c:v>
                </c:pt>
                <c:pt idx="65394">
                  <c:v>84.304999999999993</c:v>
                </c:pt>
                <c:pt idx="65395">
                  <c:v>85.938900000000004</c:v>
                </c:pt>
                <c:pt idx="65396">
                  <c:v>87.578399999999988</c:v>
                </c:pt>
                <c:pt idx="65397">
                  <c:v>89.223500000000001</c:v>
                </c:pt>
                <c:pt idx="65398">
                  <c:v>90.873899999999978</c:v>
                </c:pt>
                <c:pt idx="65399">
                  <c:v>92.52979999999998</c:v>
                </c:pt>
                <c:pt idx="65400">
                  <c:v>94.190699999999993</c:v>
                </c:pt>
                <c:pt idx="65401">
                  <c:v>95.856799999999978</c:v>
                </c:pt>
                <c:pt idx="65402">
                  <c:v>97.527999999999992</c:v>
                </c:pt>
                <c:pt idx="65403">
                  <c:v>99.203999999999994</c:v>
                </c:pt>
                <c:pt idx="65404">
                  <c:v>100.88500000000001</c:v>
                </c:pt>
                <c:pt idx="65405">
                  <c:v>102.57</c:v>
                </c:pt>
                <c:pt idx="65406">
                  <c:v>104.26100000000002</c:v>
                </c:pt>
                <c:pt idx="65407">
                  <c:v>105.955</c:v>
                </c:pt>
                <c:pt idx="65408">
                  <c:v>107.65499999999999</c:v>
                </c:pt>
                <c:pt idx="65409">
                  <c:v>109.35799999999999</c:v>
                </c:pt>
                <c:pt idx="65410">
                  <c:v>111.066</c:v>
                </c:pt>
                <c:pt idx="65411">
                  <c:v>112.77800000000001</c:v>
                </c:pt>
                <c:pt idx="65412">
                  <c:v>114.49400000000006</c:v>
                </c:pt>
                <c:pt idx="65413">
                  <c:v>116.21400000000006</c:v>
                </c:pt>
                <c:pt idx="65414">
                  <c:v>117.938</c:v>
                </c:pt>
                <c:pt idx="65415">
                  <c:v>119.66500000000001</c:v>
                </c:pt>
                <c:pt idx="65416">
                  <c:v>121.39700000000002</c:v>
                </c:pt>
                <c:pt idx="65417">
                  <c:v>123.13200000000001</c:v>
                </c:pt>
                <c:pt idx="65418">
                  <c:v>124.86999999999999</c:v>
                </c:pt>
                <c:pt idx="65419">
                  <c:v>126.61199999999999</c:v>
                </c:pt>
                <c:pt idx="65420">
                  <c:v>128.35700000000011</c:v>
                </c:pt>
                <c:pt idx="65421">
                  <c:v>130.10599999999999</c:v>
                </c:pt>
                <c:pt idx="65422">
                  <c:v>131.85700000000011</c:v>
                </c:pt>
                <c:pt idx="65423">
                  <c:v>133.61199999999999</c:v>
                </c:pt>
                <c:pt idx="65424">
                  <c:v>135.37</c:v>
                </c:pt>
                <c:pt idx="65425">
                  <c:v>137.13</c:v>
                </c:pt>
                <c:pt idx="65426">
                  <c:v>138.89400000000001</c:v>
                </c:pt>
                <c:pt idx="65427">
                  <c:v>140.66</c:v>
                </c:pt>
                <c:pt idx="65428">
                  <c:v>142.42800000000011</c:v>
                </c:pt>
                <c:pt idx="65429">
                  <c:v>144.19999999999999</c:v>
                </c:pt>
                <c:pt idx="65430">
                  <c:v>145.97300000000001</c:v>
                </c:pt>
                <c:pt idx="65431">
                  <c:v>147.75</c:v>
                </c:pt>
                <c:pt idx="65432">
                  <c:v>149.52800000000011</c:v>
                </c:pt>
                <c:pt idx="65433">
                  <c:v>151.309</c:v>
                </c:pt>
                <c:pt idx="65434">
                  <c:v>153.09200000000001</c:v>
                </c:pt>
                <c:pt idx="65435">
                  <c:v>154.87700000000001</c:v>
                </c:pt>
                <c:pt idx="65436">
                  <c:v>156.66399999999999</c:v>
                </c:pt>
                <c:pt idx="65437">
                  <c:v>158.453</c:v>
                </c:pt>
                <c:pt idx="65438">
                  <c:v>160.24399999999989</c:v>
                </c:pt>
                <c:pt idx="65439">
                  <c:v>162.036</c:v>
                </c:pt>
                <c:pt idx="65440">
                  <c:v>163.83000000000001</c:v>
                </c:pt>
                <c:pt idx="65441">
                  <c:v>165.626</c:v>
                </c:pt>
                <c:pt idx="65442">
                  <c:v>167.42400000000001</c:v>
                </c:pt>
                <c:pt idx="65443">
                  <c:v>169.22300000000001</c:v>
                </c:pt>
                <c:pt idx="65444">
                  <c:v>171.023</c:v>
                </c:pt>
                <c:pt idx="65445">
                  <c:v>172.82500000000007</c:v>
                </c:pt>
                <c:pt idx="65446">
                  <c:v>174.62800000000001</c:v>
                </c:pt>
                <c:pt idx="65447">
                  <c:v>176.43200000000004</c:v>
                </c:pt>
                <c:pt idx="65448">
                  <c:v>178.23699999999999</c:v>
                </c:pt>
                <c:pt idx="65449">
                  <c:v>180.04300000000001</c:v>
                </c:pt>
                <c:pt idx="65450">
                  <c:v>181.85100000000011</c:v>
                </c:pt>
                <c:pt idx="65451">
                  <c:v>183.65900000000002</c:v>
                </c:pt>
                <c:pt idx="65452">
                  <c:v>185.46800000000007</c:v>
                </c:pt>
                <c:pt idx="65453">
                  <c:v>187.27799999999999</c:v>
                </c:pt>
                <c:pt idx="65454">
                  <c:v>189.089</c:v>
                </c:pt>
                <c:pt idx="65455">
                  <c:v>190.9</c:v>
                </c:pt>
                <c:pt idx="65456">
                  <c:v>192.71199999999999</c:v>
                </c:pt>
                <c:pt idx="65457">
                  <c:v>194.52500000000001</c:v>
                </c:pt>
                <c:pt idx="65458">
                  <c:v>196.33800000000011</c:v>
                </c:pt>
                <c:pt idx="65459">
                  <c:v>198.15200000000004</c:v>
                </c:pt>
                <c:pt idx="65460">
                  <c:v>199.96600000000001</c:v>
                </c:pt>
                <c:pt idx="65461">
                  <c:v>201.78</c:v>
                </c:pt>
                <c:pt idx="65462">
                  <c:v>203.59399999999999</c:v>
                </c:pt>
                <c:pt idx="65463">
                  <c:v>205.40900000000002</c:v>
                </c:pt>
                <c:pt idx="65464">
                  <c:v>207.22399999999999</c:v>
                </c:pt>
                <c:pt idx="65465">
                  <c:v>209.03900000000002</c:v>
                </c:pt>
                <c:pt idx="65466">
                  <c:v>210.85400000000001</c:v>
                </c:pt>
                <c:pt idx="65467">
                  <c:v>212.66900000000001</c:v>
                </c:pt>
                <c:pt idx="65468">
                  <c:v>214.48400000000001</c:v>
                </c:pt>
                <c:pt idx="65469">
                  <c:v>216.29900000000001</c:v>
                </c:pt>
                <c:pt idx="65470">
                  <c:v>218.11299999999997</c:v>
                </c:pt>
                <c:pt idx="65471">
                  <c:v>219.92800000000011</c:v>
                </c:pt>
                <c:pt idx="65472">
                  <c:v>221.74199999999999</c:v>
                </c:pt>
                <c:pt idx="65473">
                  <c:v>223.55600000000001</c:v>
                </c:pt>
                <c:pt idx="65474">
                  <c:v>225.37</c:v>
                </c:pt>
                <c:pt idx="65475">
                  <c:v>227.18300000000002</c:v>
                </c:pt>
                <c:pt idx="65476">
                  <c:v>228.99600000000001</c:v>
                </c:pt>
                <c:pt idx="65477">
                  <c:v>230.80800000000011</c:v>
                </c:pt>
                <c:pt idx="65478">
                  <c:v>232.62</c:v>
                </c:pt>
                <c:pt idx="65479">
                  <c:v>234.43100000000001</c:v>
                </c:pt>
                <c:pt idx="65480">
                  <c:v>236.24199999999999</c:v>
                </c:pt>
                <c:pt idx="65481">
                  <c:v>238.05200000000011</c:v>
                </c:pt>
                <c:pt idx="65482">
                  <c:v>239.8610000000001</c:v>
                </c:pt>
                <c:pt idx="65483">
                  <c:v>241.67</c:v>
                </c:pt>
                <c:pt idx="65484">
                  <c:v>243.47800000000001</c:v>
                </c:pt>
                <c:pt idx="65485">
                  <c:v>245.285</c:v>
                </c:pt>
                <c:pt idx="65486">
                  <c:v>247.09100000000001</c:v>
                </c:pt>
                <c:pt idx="65487">
                  <c:v>248.89600000000004</c:v>
                </c:pt>
                <c:pt idx="65488">
                  <c:v>250.70099999999999</c:v>
                </c:pt>
                <c:pt idx="65489">
                  <c:v>252.50399999999999</c:v>
                </c:pt>
                <c:pt idx="65490">
                  <c:v>254.30700000000004</c:v>
                </c:pt>
                <c:pt idx="65491">
                  <c:v>256.108</c:v>
                </c:pt>
                <c:pt idx="65492">
                  <c:v>257.90899999999965</c:v>
                </c:pt>
                <c:pt idx="65493">
                  <c:v>259.70800000000003</c:v>
                </c:pt>
                <c:pt idx="65494">
                  <c:v>261.50599999999974</c:v>
                </c:pt>
                <c:pt idx="65495">
                  <c:v>263.303</c:v>
                </c:pt>
                <c:pt idx="65496">
                  <c:v>265.09899999999965</c:v>
                </c:pt>
                <c:pt idx="65497">
                  <c:v>266.89400000000001</c:v>
                </c:pt>
                <c:pt idx="65498">
                  <c:v>268.68799999999999</c:v>
                </c:pt>
                <c:pt idx="65499">
                  <c:v>270.47999999999979</c:v>
                </c:pt>
                <c:pt idx="65500">
                  <c:v>272.27099999999979</c:v>
                </c:pt>
                <c:pt idx="65501">
                  <c:v>274.06099999999975</c:v>
                </c:pt>
                <c:pt idx="65502">
                  <c:v>275.84899999999999</c:v>
                </c:pt>
                <c:pt idx="65503">
                  <c:v>277.6359999999998</c:v>
                </c:pt>
                <c:pt idx="65504">
                  <c:v>279.42200000000003</c:v>
                </c:pt>
                <c:pt idx="65505">
                  <c:v>281.20599999999979</c:v>
                </c:pt>
                <c:pt idx="65506">
                  <c:v>282.98899999999958</c:v>
                </c:pt>
                <c:pt idx="65507">
                  <c:v>284.77099999999979</c:v>
                </c:pt>
                <c:pt idx="65508">
                  <c:v>286.55099999999999</c:v>
                </c:pt>
                <c:pt idx="65509">
                  <c:v>288.32900000000001</c:v>
                </c:pt>
                <c:pt idx="65510">
                  <c:v>290.10700000000008</c:v>
                </c:pt>
                <c:pt idx="65511">
                  <c:v>291.88200000000001</c:v>
                </c:pt>
                <c:pt idx="65512">
                  <c:v>293.65600000000001</c:v>
                </c:pt>
                <c:pt idx="65513">
                  <c:v>295.42799999999966</c:v>
                </c:pt>
                <c:pt idx="65514">
                  <c:v>297.19900000000001</c:v>
                </c:pt>
                <c:pt idx="65515">
                  <c:v>298.96799999999979</c:v>
                </c:pt>
                <c:pt idx="65516">
                  <c:v>300.73599999999965</c:v>
                </c:pt>
                <c:pt idx="65517">
                  <c:v>302.50200000000001</c:v>
                </c:pt>
                <c:pt idx="65518">
                  <c:v>304.26599999999979</c:v>
                </c:pt>
                <c:pt idx="65519">
                  <c:v>306.029</c:v>
                </c:pt>
                <c:pt idx="65520">
                  <c:v>307.78999999999979</c:v>
                </c:pt>
                <c:pt idx="65521">
                  <c:v>309.54899999999975</c:v>
                </c:pt>
                <c:pt idx="65522">
                  <c:v>311.30700000000002</c:v>
                </c:pt>
                <c:pt idx="65523">
                  <c:v>313.06299999999999</c:v>
                </c:pt>
                <c:pt idx="65524">
                  <c:v>314.81700000000001</c:v>
                </c:pt>
                <c:pt idx="65525">
                  <c:v>316.57</c:v>
                </c:pt>
                <c:pt idx="65526">
                  <c:v>318.32</c:v>
                </c:pt>
                <c:pt idx="65527">
                  <c:v>320.06900000000002</c:v>
                </c:pt>
                <c:pt idx="65528">
                  <c:v>321.81599999999975</c:v>
                </c:pt>
                <c:pt idx="65529">
                  <c:v>323.56200000000001</c:v>
                </c:pt>
                <c:pt idx="65530">
                  <c:v>325.30500000000001</c:v>
                </c:pt>
                <c:pt idx="65531">
                  <c:v>327.04700000000008</c:v>
                </c:pt>
                <c:pt idx="65532">
                  <c:v>328.78699999999958</c:v>
                </c:pt>
                <c:pt idx="65533">
                  <c:v>330.52499999999975</c:v>
                </c:pt>
                <c:pt idx="65534">
                  <c:v>332.2609999999998</c:v>
                </c:pt>
                <c:pt idx="65535">
                  <c:v>333.99599999999958</c:v>
                </c:pt>
                <c:pt idx="65536">
                  <c:v>335.72799999999978</c:v>
                </c:pt>
                <c:pt idx="65537">
                  <c:v>337.459</c:v>
                </c:pt>
                <c:pt idx="65538">
                  <c:v>339.18799999999999</c:v>
                </c:pt>
                <c:pt idx="65539">
                  <c:v>340.91499999999979</c:v>
                </c:pt>
                <c:pt idx="65540">
                  <c:v>342.64000000000021</c:v>
                </c:pt>
                <c:pt idx="65541">
                  <c:v>344.363</c:v>
                </c:pt>
                <c:pt idx="65542">
                  <c:v>346.084</c:v>
                </c:pt>
                <c:pt idx="65543">
                  <c:v>347.803</c:v>
                </c:pt>
                <c:pt idx="65544">
                  <c:v>349.52</c:v>
                </c:pt>
                <c:pt idx="65545">
                  <c:v>351.23599999999965</c:v>
                </c:pt>
                <c:pt idx="65546">
                  <c:v>352.94900000000001</c:v>
                </c:pt>
                <c:pt idx="65547">
                  <c:v>354.661</c:v>
                </c:pt>
                <c:pt idx="65548">
                  <c:v>356.37</c:v>
                </c:pt>
                <c:pt idx="65549">
                  <c:v>358.07799999999975</c:v>
                </c:pt>
                <c:pt idx="65550">
                  <c:v>359.78399999999965</c:v>
                </c:pt>
                <c:pt idx="65551">
                  <c:v>361.48699999999963</c:v>
                </c:pt>
                <c:pt idx="65552">
                  <c:v>363.18900000000002</c:v>
                </c:pt>
                <c:pt idx="65553">
                  <c:v>364.88900000000001</c:v>
                </c:pt>
                <c:pt idx="65554">
                  <c:v>366.58599999999979</c:v>
                </c:pt>
                <c:pt idx="65555">
                  <c:v>368.28199999999958</c:v>
                </c:pt>
                <c:pt idx="65556">
                  <c:v>369.97599999999977</c:v>
                </c:pt>
                <c:pt idx="65557">
                  <c:v>371.66699999999975</c:v>
                </c:pt>
                <c:pt idx="65558">
                  <c:v>373.35700000000008</c:v>
                </c:pt>
                <c:pt idx="65559">
                  <c:v>375.04500000000002</c:v>
                </c:pt>
                <c:pt idx="65560">
                  <c:v>376.72999999999979</c:v>
                </c:pt>
                <c:pt idx="65561">
                  <c:v>378.41399999999965</c:v>
                </c:pt>
                <c:pt idx="65562">
                  <c:v>380.09500000000003</c:v>
                </c:pt>
                <c:pt idx="65563">
                  <c:v>381.77499999999975</c:v>
                </c:pt>
                <c:pt idx="65564">
                  <c:v>383.452</c:v>
                </c:pt>
                <c:pt idx="65565">
                  <c:v>385.12799999999999</c:v>
                </c:pt>
                <c:pt idx="65566">
                  <c:v>386.80099999999999</c:v>
                </c:pt>
                <c:pt idx="65567">
                  <c:v>388.47199999999958</c:v>
                </c:pt>
                <c:pt idx="65568">
                  <c:v>390.14100000000002</c:v>
                </c:pt>
                <c:pt idx="65569">
                  <c:v>391.80799999999999</c:v>
                </c:pt>
                <c:pt idx="65570">
                  <c:v>393.47299999999979</c:v>
                </c:pt>
                <c:pt idx="65571">
                  <c:v>395.1359999999998</c:v>
                </c:pt>
                <c:pt idx="65572">
                  <c:v>396.79599999999965</c:v>
                </c:pt>
                <c:pt idx="65573">
                  <c:v>398.45499999999993</c:v>
                </c:pt>
                <c:pt idx="65574">
                  <c:v>400.11099999999999</c:v>
                </c:pt>
                <c:pt idx="65575">
                  <c:v>401.76499999999999</c:v>
                </c:pt>
                <c:pt idx="65576">
                  <c:v>403.41699999999958</c:v>
                </c:pt>
                <c:pt idx="65577">
                  <c:v>405.06700000000001</c:v>
                </c:pt>
                <c:pt idx="65578">
                  <c:v>406.71499999999975</c:v>
                </c:pt>
                <c:pt idx="65579">
                  <c:v>408.36</c:v>
                </c:pt>
                <c:pt idx="65580">
                  <c:v>410.00400000000002</c:v>
                </c:pt>
                <c:pt idx="65581">
                  <c:v>411.64499999999998</c:v>
                </c:pt>
                <c:pt idx="65582">
                  <c:v>413.28399999999965</c:v>
                </c:pt>
                <c:pt idx="65583">
                  <c:v>414.91999999999979</c:v>
                </c:pt>
                <c:pt idx="65584">
                  <c:v>416.55500000000001</c:v>
                </c:pt>
                <c:pt idx="65585">
                  <c:v>418.18700000000001</c:v>
                </c:pt>
                <c:pt idx="65586">
                  <c:v>419.81700000000001</c:v>
                </c:pt>
                <c:pt idx="65587">
                  <c:v>421.44499999999999</c:v>
                </c:pt>
                <c:pt idx="65588">
                  <c:v>423.07</c:v>
                </c:pt>
                <c:pt idx="65589">
                  <c:v>424.69299999999993</c:v>
                </c:pt>
                <c:pt idx="65590">
                  <c:v>426.31299999999999</c:v>
                </c:pt>
                <c:pt idx="65591">
                  <c:v>427.93199999999962</c:v>
                </c:pt>
                <c:pt idx="65592">
                  <c:v>429.548</c:v>
                </c:pt>
                <c:pt idx="65593">
                  <c:v>431.161</c:v>
                </c:pt>
                <c:pt idx="65594">
                  <c:v>432.7729999999998</c:v>
                </c:pt>
                <c:pt idx="65595">
                  <c:v>434.38099999999974</c:v>
                </c:pt>
                <c:pt idx="65596">
                  <c:v>435.98799999999977</c:v>
                </c:pt>
                <c:pt idx="65597">
                  <c:v>437.59199999999959</c:v>
                </c:pt>
                <c:pt idx="65598">
                  <c:v>439.19299999999993</c:v>
                </c:pt>
                <c:pt idx="65599">
                  <c:v>440.79199999999958</c:v>
                </c:pt>
                <c:pt idx="65600">
                  <c:v>442.38900000000001</c:v>
                </c:pt>
                <c:pt idx="65601">
                  <c:v>443.98299999999978</c:v>
                </c:pt>
                <c:pt idx="65602">
                  <c:v>445.57400000000001</c:v>
                </c:pt>
                <c:pt idx="65603">
                  <c:v>447.16300000000001</c:v>
                </c:pt>
                <c:pt idx="65604">
                  <c:v>448.74900000000002</c:v>
                </c:pt>
                <c:pt idx="65605">
                  <c:v>450.33300000000003</c:v>
                </c:pt>
                <c:pt idx="65606">
                  <c:v>451.91399999999965</c:v>
                </c:pt>
                <c:pt idx="65607">
                  <c:v>453.49299999999965</c:v>
                </c:pt>
                <c:pt idx="65608">
                  <c:v>455.06799999999993</c:v>
                </c:pt>
                <c:pt idx="65609">
                  <c:v>456.64200000000022</c:v>
                </c:pt>
                <c:pt idx="65610">
                  <c:v>458.21199999999965</c:v>
                </c:pt>
                <c:pt idx="65611">
                  <c:v>459.78</c:v>
                </c:pt>
                <c:pt idx="65612">
                  <c:v>461.34500000000008</c:v>
                </c:pt>
                <c:pt idx="65613">
                  <c:v>462.90699999999958</c:v>
                </c:pt>
                <c:pt idx="65614">
                  <c:v>464.46599999999978</c:v>
                </c:pt>
                <c:pt idx="65615">
                  <c:v>466.02199999999965</c:v>
                </c:pt>
                <c:pt idx="65616">
                  <c:v>467.57599999999979</c:v>
                </c:pt>
                <c:pt idx="65617">
                  <c:v>469.12599999999975</c:v>
                </c:pt>
                <c:pt idx="65618">
                  <c:v>470.67399999999975</c:v>
                </c:pt>
                <c:pt idx="65619">
                  <c:v>472.21899999999965</c:v>
                </c:pt>
                <c:pt idx="65620">
                  <c:v>473.76</c:v>
                </c:pt>
                <c:pt idx="65621">
                  <c:v>475.29899999999958</c:v>
                </c:pt>
                <c:pt idx="65622">
                  <c:v>476.83499999999975</c:v>
                </c:pt>
                <c:pt idx="65623">
                  <c:v>478.36700000000002</c:v>
                </c:pt>
                <c:pt idx="65624">
                  <c:v>479.89599999999979</c:v>
                </c:pt>
                <c:pt idx="65625">
                  <c:v>481.42200000000003</c:v>
                </c:pt>
                <c:pt idx="65626">
                  <c:v>482.94499999999999</c:v>
                </c:pt>
                <c:pt idx="65627">
                  <c:v>484.46499999999975</c:v>
                </c:pt>
                <c:pt idx="65628">
                  <c:v>485.98200000000003</c:v>
                </c:pt>
                <c:pt idx="65629">
                  <c:v>487.49499999999978</c:v>
                </c:pt>
                <c:pt idx="65630">
                  <c:v>489.00400000000002</c:v>
                </c:pt>
                <c:pt idx="65631">
                  <c:v>490.5109999999998</c:v>
                </c:pt>
                <c:pt idx="65632">
                  <c:v>492.01299999999975</c:v>
                </c:pt>
                <c:pt idx="65633">
                  <c:v>493.51299999999975</c:v>
                </c:pt>
                <c:pt idx="65634">
                  <c:v>495.00900000000001</c:v>
                </c:pt>
                <c:pt idx="65635">
                  <c:v>496.50099999999975</c:v>
                </c:pt>
                <c:pt idx="65636">
                  <c:v>497.98999999999978</c:v>
                </c:pt>
                <c:pt idx="65637">
                  <c:v>499.4749999999998</c:v>
                </c:pt>
                <c:pt idx="65638">
                  <c:v>500.95599999999979</c:v>
                </c:pt>
                <c:pt idx="65639">
                  <c:v>502.43400000000003</c:v>
                </c:pt>
                <c:pt idx="65640">
                  <c:v>503.90699999999958</c:v>
                </c:pt>
                <c:pt idx="65641">
                  <c:v>505.37799999999999</c:v>
                </c:pt>
                <c:pt idx="65642">
                  <c:v>506.84399999999999</c:v>
                </c:pt>
                <c:pt idx="65643">
                  <c:v>508.30599999999993</c:v>
                </c:pt>
                <c:pt idx="65644">
                  <c:v>509.76400000000001</c:v>
                </c:pt>
                <c:pt idx="65645">
                  <c:v>511.21799999999979</c:v>
                </c:pt>
                <c:pt idx="65646">
                  <c:v>512.66800000000001</c:v>
                </c:pt>
                <c:pt idx="65647">
                  <c:v>514.11400000000003</c:v>
                </c:pt>
                <c:pt idx="65648">
                  <c:v>515.55599999999959</c:v>
                </c:pt>
                <c:pt idx="65649">
                  <c:v>516.99300000000005</c:v>
                </c:pt>
                <c:pt idx="65650">
                  <c:v>518.42599999999959</c:v>
                </c:pt>
                <c:pt idx="65651">
                  <c:v>519.85499999999956</c:v>
                </c:pt>
                <c:pt idx="65652">
                  <c:v>521.28000000000043</c:v>
                </c:pt>
                <c:pt idx="65653">
                  <c:v>522.70000000000005</c:v>
                </c:pt>
                <c:pt idx="65654">
                  <c:v>524.11500000000001</c:v>
                </c:pt>
                <c:pt idx="65655">
                  <c:v>525.5259999999995</c:v>
                </c:pt>
                <c:pt idx="65656">
                  <c:v>526.93199999999956</c:v>
                </c:pt>
                <c:pt idx="65657">
                  <c:v>528.33399999999949</c:v>
                </c:pt>
                <c:pt idx="65658">
                  <c:v>529.73099999999999</c:v>
                </c:pt>
                <c:pt idx="65659">
                  <c:v>531.12300000000005</c:v>
                </c:pt>
                <c:pt idx="65660">
                  <c:v>532.51</c:v>
                </c:pt>
                <c:pt idx="65661">
                  <c:v>533.8919999999996</c:v>
                </c:pt>
                <c:pt idx="65662">
                  <c:v>535.26900000000001</c:v>
                </c:pt>
                <c:pt idx="65663">
                  <c:v>536.6419999999996</c:v>
                </c:pt>
                <c:pt idx="65664">
                  <c:v>538.00900000000001</c:v>
                </c:pt>
                <c:pt idx="65665">
                  <c:v>539.37</c:v>
                </c:pt>
                <c:pt idx="65666">
                  <c:v>540.72699999999998</c:v>
                </c:pt>
                <c:pt idx="65667">
                  <c:v>542.07799999999997</c:v>
                </c:pt>
                <c:pt idx="65668">
                  <c:v>543.42399999999998</c:v>
                </c:pt>
                <c:pt idx="65669">
                  <c:v>544.76499999999999</c:v>
                </c:pt>
                <c:pt idx="65670">
                  <c:v>546.1</c:v>
                </c:pt>
                <c:pt idx="65671">
                  <c:v>547.42899999999997</c:v>
                </c:pt>
                <c:pt idx="65672">
                  <c:v>548.75300000000004</c:v>
                </c:pt>
                <c:pt idx="65673">
                  <c:v>550.07000000000005</c:v>
                </c:pt>
                <c:pt idx="65674">
                  <c:v>551.38199999999949</c:v>
                </c:pt>
                <c:pt idx="65675">
                  <c:v>552.68900000000042</c:v>
                </c:pt>
                <c:pt idx="65676">
                  <c:v>553.98900000000003</c:v>
                </c:pt>
                <c:pt idx="65677">
                  <c:v>555.28400000000045</c:v>
                </c:pt>
                <c:pt idx="65678">
                  <c:v>556.572</c:v>
                </c:pt>
                <c:pt idx="65679">
                  <c:v>557.85399999999959</c:v>
                </c:pt>
                <c:pt idx="65680">
                  <c:v>559.13</c:v>
                </c:pt>
                <c:pt idx="65681">
                  <c:v>560.399</c:v>
                </c:pt>
                <c:pt idx="65682">
                  <c:v>561.66199999999958</c:v>
                </c:pt>
                <c:pt idx="65683">
                  <c:v>562.91899999999998</c:v>
                </c:pt>
                <c:pt idx="65684">
                  <c:v>564.16899999999998</c:v>
                </c:pt>
                <c:pt idx="65685">
                  <c:v>565.41199999999958</c:v>
                </c:pt>
                <c:pt idx="65686">
                  <c:v>566.649</c:v>
                </c:pt>
                <c:pt idx="65687">
                  <c:v>567.87900000000002</c:v>
                </c:pt>
                <c:pt idx="65688">
                  <c:v>569.10199999999998</c:v>
                </c:pt>
                <c:pt idx="65689">
                  <c:v>570.31899999999996</c:v>
                </c:pt>
                <c:pt idx="65690">
                  <c:v>571.52800000000002</c:v>
                </c:pt>
                <c:pt idx="65691">
                  <c:v>572.73</c:v>
                </c:pt>
                <c:pt idx="65692">
                  <c:v>573.9249999999995</c:v>
                </c:pt>
                <c:pt idx="65693">
                  <c:v>575.11300000000051</c:v>
                </c:pt>
                <c:pt idx="65694">
                  <c:v>576.29300000000046</c:v>
                </c:pt>
                <c:pt idx="65695">
                  <c:v>577.46599999999955</c:v>
                </c:pt>
                <c:pt idx="65696">
                  <c:v>578.63199999999949</c:v>
                </c:pt>
                <c:pt idx="65697">
                  <c:v>579.78900000000044</c:v>
                </c:pt>
                <c:pt idx="65698">
                  <c:v>580.9399999999996</c:v>
                </c:pt>
                <c:pt idx="65699">
                  <c:v>582.08199999999999</c:v>
                </c:pt>
                <c:pt idx="65700">
                  <c:v>583.21699999999998</c:v>
                </c:pt>
                <c:pt idx="65701">
                  <c:v>584.3439999999996</c:v>
                </c:pt>
                <c:pt idx="65702">
                  <c:v>585.46199999999942</c:v>
                </c:pt>
                <c:pt idx="65703">
                  <c:v>586.57299999999998</c:v>
                </c:pt>
                <c:pt idx="65704">
                  <c:v>587.67499999999995</c:v>
                </c:pt>
                <c:pt idx="65705">
                  <c:v>588.76900000000001</c:v>
                </c:pt>
                <c:pt idx="65706">
                  <c:v>589.85499999999956</c:v>
                </c:pt>
                <c:pt idx="65707">
                  <c:v>590.93299999999942</c:v>
                </c:pt>
                <c:pt idx="65708">
                  <c:v>592.00099999999998</c:v>
                </c:pt>
                <c:pt idx="65709">
                  <c:v>593.06199999999956</c:v>
                </c:pt>
                <c:pt idx="65710">
                  <c:v>594.11300000000051</c:v>
                </c:pt>
                <c:pt idx="65711">
                  <c:v>595.15599999999949</c:v>
                </c:pt>
                <c:pt idx="65712">
                  <c:v>596.19000000000005</c:v>
                </c:pt>
                <c:pt idx="65713">
                  <c:v>597.21500000000003</c:v>
                </c:pt>
                <c:pt idx="65714">
                  <c:v>598.23099999999999</c:v>
                </c:pt>
                <c:pt idx="65715">
                  <c:v>599.23800000000051</c:v>
                </c:pt>
                <c:pt idx="65716">
                  <c:v>600.23500000000001</c:v>
                </c:pt>
                <c:pt idx="65717">
                  <c:v>601.22299999999996</c:v>
                </c:pt>
                <c:pt idx="65718">
                  <c:v>602.202</c:v>
                </c:pt>
                <c:pt idx="65719">
                  <c:v>603.17200000000003</c:v>
                </c:pt>
                <c:pt idx="65720">
                  <c:v>604.13099999999997</c:v>
                </c:pt>
                <c:pt idx="65721">
                  <c:v>605.08100000000002</c:v>
                </c:pt>
                <c:pt idx="65722">
                  <c:v>606.02199999999959</c:v>
                </c:pt>
                <c:pt idx="65723">
                  <c:v>606.95199999999954</c:v>
                </c:pt>
                <c:pt idx="65724">
                  <c:v>607.87300000000005</c:v>
                </c:pt>
                <c:pt idx="65725">
                  <c:v>608.78300000000058</c:v>
                </c:pt>
                <c:pt idx="65726">
                  <c:v>609.68400000000042</c:v>
                </c:pt>
                <c:pt idx="65727">
                  <c:v>610.57400000000041</c:v>
                </c:pt>
                <c:pt idx="65728">
                  <c:v>611.4539999999995</c:v>
                </c:pt>
                <c:pt idx="65729">
                  <c:v>612.3229999999993</c:v>
                </c:pt>
                <c:pt idx="65730">
                  <c:v>613.18200000000002</c:v>
                </c:pt>
                <c:pt idx="65731">
                  <c:v>614.03099999999949</c:v>
                </c:pt>
                <c:pt idx="65732">
                  <c:v>614.86899999999957</c:v>
                </c:pt>
                <c:pt idx="65733">
                  <c:v>615.69600000000003</c:v>
                </c:pt>
                <c:pt idx="65734">
                  <c:v>616.51199999999949</c:v>
                </c:pt>
                <c:pt idx="65735">
                  <c:v>617.31699999999955</c:v>
                </c:pt>
                <c:pt idx="65736">
                  <c:v>618.11199999999997</c:v>
                </c:pt>
                <c:pt idx="65737">
                  <c:v>618.89499999999998</c:v>
                </c:pt>
                <c:pt idx="65738">
                  <c:v>619.66699999999958</c:v>
                </c:pt>
                <c:pt idx="65739">
                  <c:v>620.428</c:v>
                </c:pt>
                <c:pt idx="65740">
                  <c:v>621.17700000000002</c:v>
                </c:pt>
                <c:pt idx="65741">
                  <c:v>621.91499999999996</c:v>
                </c:pt>
                <c:pt idx="65742">
                  <c:v>622.6419999999996</c:v>
                </c:pt>
                <c:pt idx="65743">
                  <c:v>623.35599999999943</c:v>
                </c:pt>
                <c:pt idx="65744">
                  <c:v>624.05899999999997</c:v>
                </c:pt>
                <c:pt idx="65745">
                  <c:v>624.75099999999998</c:v>
                </c:pt>
                <c:pt idx="65746">
                  <c:v>625.4299999999995</c:v>
                </c:pt>
                <c:pt idx="65747">
                  <c:v>626.09699999999998</c:v>
                </c:pt>
                <c:pt idx="65748">
                  <c:v>626.75300000000004</c:v>
                </c:pt>
                <c:pt idx="65749">
                  <c:v>627.39599999999996</c:v>
                </c:pt>
                <c:pt idx="65750">
                  <c:v>628.02699999999959</c:v>
                </c:pt>
                <c:pt idx="65751">
                  <c:v>628.64599999999996</c:v>
                </c:pt>
                <c:pt idx="65752">
                  <c:v>629.2519999999995</c:v>
                </c:pt>
                <c:pt idx="65753">
                  <c:v>629.84599999999955</c:v>
                </c:pt>
                <c:pt idx="65754">
                  <c:v>630.42699999999957</c:v>
                </c:pt>
                <c:pt idx="65755">
                  <c:v>630.995</c:v>
                </c:pt>
                <c:pt idx="65756">
                  <c:v>631.55099999999959</c:v>
                </c:pt>
                <c:pt idx="65757">
                  <c:v>632.09400000000005</c:v>
                </c:pt>
                <c:pt idx="65758">
                  <c:v>632.62400000000002</c:v>
                </c:pt>
                <c:pt idx="65759">
                  <c:v>633.14099999999996</c:v>
                </c:pt>
                <c:pt idx="65760">
                  <c:v>633.64499999999998</c:v>
                </c:pt>
                <c:pt idx="65761">
                  <c:v>634.13599999999997</c:v>
                </c:pt>
                <c:pt idx="65762">
                  <c:v>634.61400000000003</c:v>
                </c:pt>
                <c:pt idx="65763">
                  <c:v>635.07799999999997</c:v>
                </c:pt>
                <c:pt idx="65764">
                  <c:v>635.529</c:v>
                </c:pt>
                <c:pt idx="65765">
                  <c:v>635.96699999999942</c:v>
                </c:pt>
                <c:pt idx="65766">
                  <c:v>636.39099999999996</c:v>
                </c:pt>
                <c:pt idx="65767">
                  <c:v>636.80099999999959</c:v>
                </c:pt>
                <c:pt idx="65768">
                  <c:v>637.19799999999998</c:v>
                </c:pt>
                <c:pt idx="65769">
                  <c:v>637.58100000000002</c:v>
                </c:pt>
                <c:pt idx="65770">
                  <c:v>637.94999999999959</c:v>
                </c:pt>
                <c:pt idx="65771">
                  <c:v>638.3049999999995</c:v>
                </c:pt>
                <c:pt idx="65772">
                  <c:v>638.64699999999959</c:v>
                </c:pt>
                <c:pt idx="65773">
                  <c:v>638.97400000000005</c:v>
                </c:pt>
                <c:pt idx="65774">
                  <c:v>639.28700000000003</c:v>
                </c:pt>
                <c:pt idx="65775">
                  <c:v>639.58600000000001</c:v>
                </c:pt>
                <c:pt idx="65776">
                  <c:v>639.87</c:v>
                </c:pt>
                <c:pt idx="65777">
                  <c:v>640.14</c:v>
                </c:pt>
                <c:pt idx="65778">
                  <c:v>640.39599999999996</c:v>
                </c:pt>
                <c:pt idx="65779">
                  <c:v>640.63800000000003</c:v>
                </c:pt>
                <c:pt idx="65780">
                  <c:v>640.86399999999958</c:v>
                </c:pt>
                <c:pt idx="65781">
                  <c:v>641.077</c:v>
                </c:pt>
                <c:pt idx="65782">
                  <c:v>641.27400000000046</c:v>
                </c:pt>
                <c:pt idx="65783">
                  <c:v>641.45699999999943</c:v>
                </c:pt>
                <c:pt idx="65784">
                  <c:v>641.625</c:v>
                </c:pt>
                <c:pt idx="65785">
                  <c:v>641.77800000000059</c:v>
                </c:pt>
                <c:pt idx="65786">
                  <c:v>641.9159999999996</c:v>
                </c:pt>
                <c:pt idx="65787">
                  <c:v>642.04</c:v>
                </c:pt>
                <c:pt idx="65788">
                  <c:v>642.14800000000002</c:v>
                </c:pt>
                <c:pt idx="65789">
                  <c:v>642.24099999999999</c:v>
                </c:pt>
                <c:pt idx="65790">
                  <c:v>642.31899999999996</c:v>
                </c:pt>
                <c:pt idx="65791">
                  <c:v>642.38099999999997</c:v>
                </c:pt>
                <c:pt idx="65792">
                  <c:v>642.42899999999997</c:v>
                </c:pt>
                <c:pt idx="65793">
                  <c:v>642.46099999999956</c:v>
                </c:pt>
                <c:pt idx="65794">
                  <c:v>642.4779999999995</c:v>
                </c:pt>
                <c:pt idx="65795">
                  <c:v>642.47900000000004</c:v>
                </c:pt>
                <c:pt idx="65796">
                  <c:v>642.46499999999958</c:v>
                </c:pt>
                <c:pt idx="65797">
                  <c:v>642.43499999999949</c:v>
                </c:pt>
                <c:pt idx="65798">
                  <c:v>642.38900000000001</c:v>
                </c:pt>
                <c:pt idx="65799">
                  <c:v>642.32799999999929</c:v>
                </c:pt>
                <c:pt idx="65800">
                  <c:v>642.2519999999995</c:v>
                </c:pt>
                <c:pt idx="65801">
                  <c:v>642.15899999999999</c:v>
                </c:pt>
                <c:pt idx="65802">
                  <c:v>642.05099999999959</c:v>
                </c:pt>
                <c:pt idx="65803">
                  <c:v>641.92699999999957</c:v>
                </c:pt>
                <c:pt idx="65804">
                  <c:v>641.78700000000003</c:v>
                </c:pt>
                <c:pt idx="65805">
                  <c:v>641.63099999999997</c:v>
                </c:pt>
                <c:pt idx="65806">
                  <c:v>641.45999999999958</c:v>
                </c:pt>
                <c:pt idx="65807">
                  <c:v>641.27200000000005</c:v>
                </c:pt>
                <c:pt idx="65808">
                  <c:v>641.06799999999942</c:v>
                </c:pt>
                <c:pt idx="65809">
                  <c:v>640.84799999999927</c:v>
                </c:pt>
                <c:pt idx="65810">
                  <c:v>640.61199999999997</c:v>
                </c:pt>
                <c:pt idx="65811">
                  <c:v>640.35999999999956</c:v>
                </c:pt>
                <c:pt idx="65812">
                  <c:v>640.09199999999998</c:v>
                </c:pt>
                <c:pt idx="65813">
                  <c:v>639.80799999999942</c:v>
                </c:pt>
                <c:pt idx="65814">
                  <c:v>639.50699999999949</c:v>
                </c:pt>
                <c:pt idx="65815">
                  <c:v>639.19000000000005</c:v>
                </c:pt>
                <c:pt idx="65816">
                  <c:v>638.85699999999929</c:v>
                </c:pt>
                <c:pt idx="65817">
                  <c:v>638.50699999999949</c:v>
                </c:pt>
                <c:pt idx="65818">
                  <c:v>638.14099999999996</c:v>
                </c:pt>
                <c:pt idx="65819">
                  <c:v>637.75900000000001</c:v>
                </c:pt>
                <c:pt idx="65820">
                  <c:v>637.35999999999956</c:v>
                </c:pt>
                <c:pt idx="65821">
                  <c:v>636.9449999999996</c:v>
                </c:pt>
                <c:pt idx="65822">
                  <c:v>636.51400000000001</c:v>
                </c:pt>
                <c:pt idx="65823">
                  <c:v>636.06599999999958</c:v>
                </c:pt>
                <c:pt idx="65824">
                  <c:v>635.601</c:v>
                </c:pt>
                <c:pt idx="65825">
                  <c:v>635.12</c:v>
                </c:pt>
                <c:pt idx="65826">
                  <c:v>634.62300000000005</c:v>
                </c:pt>
                <c:pt idx="65827">
                  <c:v>634.10900000000004</c:v>
                </c:pt>
                <c:pt idx="65828">
                  <c:v>633.57799999999997</c:v>
                </c:pt>
                <c:pt idx="65829">
                  <c:v>633.03099999999949</c:v>
                </c:pt>
                <c:pt idx="65830">
                  <c:v>632.46799999999928</c:v>
                </c:pt>
                <c:pt idx="65831">
                  <c:v>631.88800000000003</c:v>
                </c:pt>
                <c:pt idx="65832">
                  <c:v>631.29100000000005</c:v>
                </c:pt>
                <c:pt idx="65833">
                  <c:v>630.67700000000002</c:v>
                </c:pt>
                <c:pt idx="65834">
                  <c:v>630.048</c:v>
                </c:pt>
                <c:pt idx="65835">
                  <c:v>629.4009999999995</c:v>
                </c:pt>
                <c:pt idx="65836">
                  <c:v>628.73800000000051</c:v>
                </c:pt>
                <c:pt idx="65837">
                  <c:v>628.05799999999942</c:v>
                </c:pt>
                <c:pt idx="65838">
                  <c:v>627.36199999999928</c:v>
                </c:pt>
                <c:pt idx="65839">
                  <c:v>626.649</c:v>
                </c:pt>
                <c:pt idx="65840">
                  <c:v>625.91999999999996</c:v>
                </c:pt>
                <c:pt idx="65841">
                  <c:v>625.17400000000043</c:v>
                </c:pt>
                <c:pt idx="65842">
                  <c:v>624.41099999999949</c:v>
                </c:pt>
                <c:pt idx="65843">
                  <c:v>623.63199999999949</c:v>
                </c:pt>
                <c:pt idx="65844">
                  <c:v>622.83599999999956</c:v>
                </c:pt>
                <c:pt idx="65845">
                  <c:v>622.024</c:v>
                </c:pt>
                <c:pt idx="65846">
                  <c:v>621.19500000000005</c:v>
                </c:pt>
                <c:pt idx="65847">
                  <c:v>620.34899999999959</c:v>
                </c:pt>
                <c:pt idx="65848">
                  <c:v>619.48699999999997</c:v>
                </c:pt>
                <c:pt idx="65849">
                  <c:v>618.60900000000004</c:v>
                </c:pt>
                <c:pt idx="65850">
                  <c:v>617.71400000000051</c:v>
                </c:pt>
                <c:pt idx="65851">
                  <c:v>616.803</c:v>
                </c:pt>
                <c:pt idx="65852">
                  <c:v>615.875</c:v>
                </c:pt>
                <c:pt idx="65853">
                  <c:v>614.93099999999959</c:v>
                </c:pt>
                <c:pt idx="65854">
                  <c:v>613.97</c:v>
                </c:pt>
                <c:pt idx="65855">
                  <c:v>612.99300000000005</c:v>
                </c:pt>
                <c:pt idx="65856">
                  <c:v>612</c:v>
                </c:pt>
                <c:pt idx="65857">
                  <c:v>610.99</c:v>
                </c:pt>
                <c:pt idx="65858">
                  <c:v>609.96400000000006</c:v>
                </c:pt>
                <c:pt idx="65859">
                  <c:v>608.92199999999957</c:v>
                </c:pt>
                <c:pt idx="65860">
                  <c:v>607.86399999999958</c:v>
                </c:pt>
                <c:pt idx="65861">
                  <c:v>606.78900000000044</c:v>
                </c:pt>
                <c:pt idx="65862">
                  <c:v>605.69799999999998</c:v>
                </c:pt>
                <c:pt idx="65863">
                  <c:v>604.59100000000001</c:v>
                </c:pt>
                <c:pt idx="65864">
                  <c:v>603.46799999999928</c:v>
                </c:pt>
                <c:pt idx="65865">
                  <c:v>602.3289999999995</c:v>
                </c:pt>
                <c:pt idx="65866">
                  <c:v>601.17400000000043</c:v>
                </c:pt>
                <c:pt idx="65867">
                  <c:v>600.00300000000004</c:v>
                </c:pt>
                <c:pt idx="65868">
                  <c:v>598.81599999999958</c:v>
                </c:pt>
                <c:pt idx="65869">
                  <c:v>597.61300000000051</c:v>
                </c:pt>
                <c:pt idx="65870">
                  <c:v>596.39400000000001</c:v>
                </c:pt>
                <c:pt idx="65871">
                  <c:v>595.16</c:v>
                </c:pt>
                <c:pt idx="65872">
                  <c:v>593.90899999999999</c:v>
                </c:pt>
                <c:pt idx="65873">
                  <c:v>592.64300000000003</c:v>
                </c:pt>
                <c:pt idx="65874">
                  <c:v>591.36199999999928</c:v>
                </c:pt>
                <c:pt idx="65875">
                  <c:v>590.0649999999996</c:v>
                </c:pt>
                <c:pt idx="65876">
                  <c:v>588.7519999999995</c:v>
                </c:pt>
                <c:pt idx="65877">
                  <c:v>587.423</c:v>
                </c:pt>
                <c:pt idx="65878">
                  <c:v>586.08000000000004</c:v>
                </c:pt>
                <c:pt idx="65879">
                  <c:v>584.721</c:v>
                </c:pt>
                <c:pt idx="65880">
                  <c:v>583.34599999999955</c:v>
                </c:pt>
                <c:pt idx="65881">
                  <c:v>581.95599999999956</c:v>
                </c:pt>
                <c:pt idx="65882">
                  <c:v>580.55199999999957</c:v>
                </c:pt>
                <c:pt idx="65883">
                  <c:v>579.13199999999949</c:v>
                </c:pt>
                <c:pt idx="65884">
                  <c:v>577.697</c:v>
                </c:pt>
                <c:pt idx="65885">
                  <c:v>576.24599999999998</c:v>
                </c:pt>
                <c:pt idx="65886">
                  <c:v>574.78099999999995</c:v>
                </c:pt>
                <c:pt idx="65887">
                  <c:v>573.30099999999959</c:v>
                </c:pt>
                <c:pt idx="65888">
                  <c:v>571.80699999999956</c:v>
                </c:pt>
                <c:pt idx="65889">
                  <c:v>570.29700000000003</c:v>
                </c:pt>
                <c:pt idx="65890">
                  <c:v>568.77300000000059</c:v>
                </c:pt>
                <c:pt idx="65891">
                  <c:v>567.23500000000001</c:v>
                </c:pt>
                <c:pt idx="65892">
                  <c:v>565.68100000000004</c:v>
                </c:pt>
                <c:pt idx="65893">
                  <c:v>564.11400000000003</c:v>
                </c:pt>
                <c:pt idx="65894">
                  <c:v>562.53099999999949</c:v>
                </c:pt>
                <c:pt idx="65895">
                  <c:v>560.93499999999949</c:v>
                </c:pt>
                <c:pt idx="65896">
                  <c:v>559.32499999999959</c:v>
                </c:pt>
                <c:pt idx="65897">
                  <c:v>557.70000000000005</c:v>
                </c:pt>
                <c:pt idx="65898">
                  <c:v>556.06099999999958</c:v>
                </c:pt>
                <c:pt idx="65899">
                  <c:v>554.40800000000002</c:v>
                </c:pt>
                <c:pt idx="65900">
                  <c:v>552.74199999999996</c:v>
                </c:pt>
                <c:pt idx="65901">
                  <c:v>551.06099999999958</c:v>
                </c:pt>
                <c:pt idx="65902">
                  <c:v>549.36699999999928</c:v>
                </c:pt>
                <c:pt idx="65903">
                  <c:v>547.66</c:v>
                </c:pt>
                <c:pt idx="65904">
                  <c:v>545.93799999999942</c:v>
                </c:pt>
                <c:pt idx="65905">
                  <c:v>544.20299999999997</c:v>
                </c:pt>
                <c:pt idx="65906">
                  <c:v>542.45499999999959</c:v>
                </c:pt>
                <c:pt idx="65907">
                  <c:v>540.69400000000041</c:v>
                </c:pt>
                <c:pt idx="65908">
                  <c:v>538.91899999999998</c:v>
                </c:pt>
                <c:pt idx="65909">
                  <c:v>537.13199999999949</c:v>
                </c:pt>
                <c:pt idx="65910">
                  <c:v>535.33099999999956</c:v>
                </c:pt>
                <c:pt idx="65911">
                  <c:v>533.5169999999996</c:v>
                </c:pt>
                <c:pt idx="65912">
                  <c:v>531.69100000000003</c:v>
                </c:pt>
                <c:pt idx="65913">
                  <c:v>529.85199999999929</c:v>
                </c:pt>
                <c:pt idx="65914">
                  <c:v>528</c:v>
                </c:pt>
                <c:pt idx="65915">
                  <c:v>526.13599999999997</c:v>
                </c:pt>
                <c:pt idx="65916">
                  <c:v>524.26</c:v>
                </c:pt>
                <c:pt idx="65917">
                  <c:v>522.37099999999998</c:v>
                </c:pt>
                <c:pt idx="65918">
                  <c:v>520.47</c:v>
                </c:pt>
                <c:pt idx="65919">
                  <c:v>518.55599999999959</c:v>
                </c:pt>
                <c:pt idx="65920">
                  <c:v>516.63099999999997</c:v>
                </c:pt>
                <c:pt idx="65921">
                  <c:v>514.69400000000041</c:v>
                </c:pt>
                <c:pt idx="65922">
                  <c:v>512.745</c:v>
                </c:pt>
                <c:pt idx="65923">
                  <c:v>510.78500000000003</c:v>
                </c:pt>
                <c:pt idx="65924">
                  <c:v>508.81299999999999</c:v>
                </c:pt>
                <c:pt idx="65925">
                  <c:v>506.82900000000001</c:v>
                </c:pt>
                <c:pt idx="65926">
                  <c:v>504.834</c:v>
                </c:pt>
                <c:pt idx="65927">
                  <c:v>502.82799999999975</c:v>
                </c:pt>
                <c:pt idx="65928">
                  <c:v>500.81</c:v>
                </c:pt>
                <c:pt idx="65929">
                  <c:v>498.78199999999958</c:v>
                </c:pt>
                <c:pt idx="65930">
                  <c:v>496.74299999999999</c:v>
                </c:pt>
                <c:pt idx="65931">
                  <c:v>494.69200000000001</c:v>
                </c:pt>
                <c:pt idx="65932">
                  <c:v>492.63200000000001</c:v>
                </c:pt>
                <c:pt idx="65933">
                  <c:v>490.56</c:v>
                </c:pt>
                <c:pt idx="65934">
                  <c:v>488.47799999999978</c:v>
                </c:pt>
                <c:pt idx="65935">
                  <c:v>486.387</c:v>
                </c:pt>
                <c:pt idx="65936">
                  <c:v>484.28399999999965</c:v>
                </c:pt>
                <c:pt idx="65937">
                  <c:v>482.17200000000008</c:v>
                </c:pt>
                <c:pt idx="65938">
                  <c:v>480.04899999999975</c:v>
                </c:pt>
                <c:pt idx="65939">
                  <c:v>477.91699999999958</c:v>
                </c:pt>
                <c:pt idx="65940">
                  <c:v>475.77499999999975</c:v>
                </c:pt>
                <c:pt idx="65941">
                  <c:v>473.62299999999999</c:v>
                </c:pt>
                <c:pt idx="65942">
                  <c:v>471.46199999999965</c:v>
                </c:pt>
                <c:pt idx="65943">
                  <c:v>469.29099999999966</c:v>
                </c:pt>
                <c:pt idx="65944">
                  <c:v>467.11099999999999</c:v>
                </c:pt>
                <c:pt idx="65945">
                  <c:v>464.92200000000003</c:v>
                </c:pt>
                <c:pt idx="65946">
                  <c:v>462.7249999999998</c:v>
                </c:pt>
                <c:pt idx="65947">
                  <c:v>460.51799999999974</c:v>
                </c:pt>
                <c:pt idx="65948">
                  <c:v>458.30200000000002</c:v>
                </c:pt>
                <c:pt idx="65949">
                  <c:v>456.07799999999975</c:v>
                </c:pt>
                <c:pt idx="65950">
                  <c:v>453.84500000000008</c:v>
                </c:pt>
                <c:pt idx="65951">
                  <c:v>451.60399999999993</c:v>
                </c:pt>
                <c:pt idx="65952">
                  <c:v>449.35399999999993</c:v>
                </c:pt>
                <c:pt idx="65953">
                  <c:v>447.09699999999958</c:v>
                </c:pt>
                <c:pt idx="65954">
                  <c:v>444.83099999999979</c:v>
                </c:pt>
                <c:pt idx="65955">
                  <c:v>442.55799999999999</c:v>
                </c:pt>
                <c:pt idx="65956">
                  <c:v>440.27599999999978</c:v>
                </c:pt>
                <c:pt idx="65957">
                  <c:v>437.98799999999977</c:v>
                </c:pt>
                <c:pt idx="65958">
                  <c:v>435.69099999999975</c:v>
                </c:pt>
                <c:pt idx="65959">
                  <c:v>433.38799999999975</c:v>
                </c:pt>
                <c:pt idx="65960">
                  <c:v>431.077</c:v>
                </c:pt>
                <c:pt idx="65961">
                  <c:v>428.75900000000001</c:v>
                </c:pt>
                <c:pt idx="65962">
                  <c:v>426.43400000000003</c:v>
                </c:pt>
                <c:pt idx="65963">
                  <c:v>424.10199999999975</c:v>
                </c:pt>
                <c:pt idx="65964">
                  <c:v>421.76299999999975</c:v>
                </c:pt>
                <c:pt idx="65965">
                  <c:v>419.41799999999978</c:v>
                </c:pt>
                <c:pt idx="65966">
                  <c:v>417.06599999999975</c:v>
                </c:pt>
                <c:pt idx="65967">
                  <c:v>414.70800000000003</c:v>
                </c:pt>
                <c:pt idx="65968">
                  <c:v>412.34399999999999</c:v>
                </c:pt>
                <c:pt idx="65969">
                  <c:v>409.97399999999965</c:v>
                </c:pt>
                <c:pt idx="65970">
                  <c:v>407.59799999999979</c:v>
                </c:pt>
                <c:pt idx="65971">
                  <c:v>405.21599999999978</c:v>
                </c:pt>
                <c:pt idx="65972">
                  <c:v>402.82799999999975</c:v>
                </c:pt>
                <c:pt idx="65973">
                  <c:v>400.43499999999977</c:v>
                </c:pt>
                <c:pt idx="65974">
                  <c:v>398.03699999999958</c:v>
                </c:pt>
                <c:pt idx="65975">
                  <c:v>395.63299999999975</c:v>
                </c:pt>
                <c:pt idx="65976">
                  <c:v>393.22399999999965</c:v>
                </c:pt>
                <c:pt idx="65977">
                  <c:v>390.81099999999975</c:v>
                </c:pt>
                <c:pt idx="65978">
                  <c:v>388.392</c:v>
                </c:pt>
                <c:pt idx="65979">
                  <c:v>385.96899999999965</c:v>
                </c:pt>
                <c:pt idx="65980">
                  <c:v>383.541</c:v>
                </c:pt>
                <c:pt idx="65981">
                  <c:v>381.108</c:v>
                </c:pt>
                <c:pt idx="65982">
                  <c:v>378.67099999999999</c:v>
                </c:pt>
                <c:pt idx="65983">
                  <c:v>376.22999999999979</c:v>
                </c:pt>
                <c:pt idx="65984">
                  <c:v>373.78500000000003</c:v>
                </c:pt>
                <c:pt idx="65985">
                  <c:v>371.33599999999979</c:v>
                </c:pt>
                <c:pt idx="65986">
                  <c:v>368.88400000000001</c:v>
                </c:pt>
                <c:pt idx="65987">
                  <c:v>366.42799999999966</c:v>
                </c:pt>
                <c:pt idx="65988">
                  <c:v>363.96799999999979</c:v>
                </c:pt>
                <c:pt idx="65989">
                  <c:v>361.50400000000002</c:v>
                </c:pt>
                <c:pt idx="65990">
                  <c:v>359.03799999999978</c:v>
                </c:pt>
                <c:pt idx="65991">
                  <c:v>356.56799999999993</c:v>
                </c:pt>
                <c:pt idx="65992">
                  <c:v>354.09599999999978</c:v>
                </c:pt>
                <c:pt idx="65993">
                  <c:v>351.62</c:v>
                </c:pt>
                <c:pt idx="65994">
                  <c:v>349.14200000000022</c:v>
                </c:pt>
                <c:pt idx="65995">
                  <c:v>346.66199999999975</c:v>
                </c:pt>
                <c:pt idx="65996">
                  <c:v>344.178</c:v>
                </c:pt>
                <c:pt idx="65997">
                  <c:v>341.69299999999993</c:v>
                </c:pt>
                <c:pt idx="65998">
                  <c:v>339.20499999999993</c:v>
                </c:pt>
                <c:pt idx="65999">
                  <c:v>336.71599999999978</c:v>
                </c:pt>
                <c:pt idx="66000">
                  <c:v>334.22399999999965</c:v>
                </c:pt>
                <c:pt idx="66001">
                  <c:v>331.73099999999965</c:v>
                </c:pt>
                <c:pt idx="66002">
                  <c:v>329.23599999999965</c:v>
                </c:pt>
                <c:pt idx="66003">
                  <c:v>326.73899999999958</c:v>
                </c:pt>
                <c:pt idx="66004">
                  <c:v>324.24099999999999</c:v>
                </c:pt>
                <c:pt idx="66005">
                  <c:v>321.74200000000002</c:v>
                </c:pt>
                <c:pt idx="66006">
                  <c:v>319.24200000000002</c:v>
                </c:pt>
                <c:pt idx="66007">
                  <c:v>316.74099999999999</c:v>
                </c:pt>
                <c:pt idx="66008">
                  <c:v>314.23899999999958</c:v>
                </c:pt>
                <c:pt idx="66009">
                  <c:v>311.73599999999965</c:v>
                </c:pt>
                <c:pt idx="66010">
                  <c:v>309.23200000000003</c:v>
                </c:pt>
                <c:pt idx="66011">
                  <c:v>306.72899999999959</c:v>
                </c:pt>
                <c:pt idx="66012">
                  <c:v>304.22399999999965</c:v>
                </c:pt>
                <c:pt idx="66013">
                  <c:v>301.72000000000003</c:v>
                </c:pt>
                <c:pt idx="66014">
                  <c:v>299.21499999999975</c:v>
                </c:pt>
                <c:pt idx="66015">
                  <c:v>296.71099999999979</c:v>
                </c:pt>
                <c:pt idx="66016">
                  <c:v>294.20699999999965</c:v>
                </c:pt>
                <c:pt idx="66017">
                  <c:v>291.70299999999975</c:v>
                </c:pt>
                <c:pt idx="66018">
                  <c:v>289.19900000000001</c:v>
                </c:pt>
                <c:pt idx="66019">
                  <c:v>286.69600000000003</c:v>
                </c:pt>
                <c:pt idx="66020">
                  <c:v>284.19400000000002</c:v>
                </c:pt>
                <c:pt idx="66021">
                  <c:v>281.69200000000001</c:v>
                </c:pt>
                <c:pt idx="66022">
                  <c:v>279.19200000000001</c:v>
                </c:pt>
                <c:pt idx="66023">
                  <c:v>276.69200000000001</c:v>
                </c:pt>
                <c:pt idx="66024">
                  <c:v>274.19400000000002</c:v>
                </c:pt>
                <c:pt idx="66025">
                  <c:v>271.697</c:v>
                </c:pt>
                <c:pt idx="66026">
                  <c:v>269.20099999999979</c:v>
                </c:pt>
                <c:pt idx="66027">
                  <c:v>266.70699999999965</c:v>
                </c:pt>
                <c:pt idx="66028">
                  <c:v>264.21499999999975</c:v>
                </c:pt>
                <c:pt idx="66029">
                  <c:v>261.72399999999965</c:v>
                </c:pt>
                <c:pt idx="66030">
                  <c:v>259.23599999999965</c:v>
                </c:pt>
                <c:pt idx="66031">
                  <c:v>256.74900000000002</c:v>
                </c:pt>
                <c:pt idx="66032">
                  <c:v>254.26499999999999</c:v>
                </c:pt>
                <c:pt idx="66033">
                  <c:v>251.78300000000002</c:v>
                </c:pt>
                <c:pt idx="66034">
                  <c:v>249.303</c:v>
                </c:pt>
                <c:pt idx="66035">
                  <c:v>246.82600000000011</c:v>
                </c:pt>
                <c:pt idx="66036">
                  <c:v>244.35200000000012</c:v>
                </c:pt>
                <c:pt idx="66037">
                  <c:v>241.88000000000011</c:v>
                </c:pt>
                <c:pt idx="66038">
                  <c:v>239.411</c:v>
                </c:pt>
                <c:pt idx="66039">
                  <c:v>236.94499999999999</c:v>
                </c:pt>
                <c:pt idx="66040">
                  <c:v>234.48200000000011</c:v>
                </c:pt>
                <c:pt idx="66041">
                  <c:v>232.023</c:v>
                </c:pt>
                <c:pt idx="66042">
                  <c:v>229.56700000000001</c:v>
                </c:pt>
                <c:pt idx="66043">
                  <c:v>227.11399999999998</c:v>
                </c:pt>
                <c:pt idx="66044">
                  <c:v>224.66499999999999</c:v>
                </c:pt>
                <c:pt idx="66045">
                  <c:v>222.22</c:v>
                </c:pt>
                <c:pt idx="66046">
                  <c:v>219.77799999999999</c:v>
                </c:pt>
                <c:pt idx="66047">
                  <c:v>217.34</c:v>
                </c:pt>
                <c:pt idx="66048">
                  <c:v>214.90700000000001</c:v>
                </c:pt>
                <c:pt idx="66049">
                  <c:v>212.477</c:v>
                </c:pt>
                <c:pt idx="66050">
                  <c:v>210.05200000000011</c:v>
                </c:pt>
                <c:pt idx="66051">
                  <c:v>207.631</c:v>
                </c:pt>
                <c:pt idx="66052">
                  <c:v>205.21499999999995</c:v>
                </c:pt>
                <c:pt idx="66053">
                  <c:v>202.803</c:v>
                </c:pt>
                <c:pt idx="66054">
                  <c:v>200.39600000000004</c:v>
                </c:pt>
                <c:pt idx="66055">
                  <c:v>197.99300000000002</c:v>
                </c:pt>
                <c:pt idx="66056">
                  <c:v>195.596</c:v>
                </c:pt>
                <c:pt idx="66057">
                  <c:v>193.20299999999997</c:v>
                </c:pt>
                <c:pt idx="66058">
                  <c:v>190.816</c:v>
                </c:pt>
                <c:pt idx="66059">
                  <c:v>188.434</c:v>
                </c:pt>
                <c:pt idx="66060">
                  <c:v>186.05700000000004</c:v>
                </c:pt>
                <c:pt idx="66061">
                  <c:v>183.685</c:v>
                </c:pt>
                <c:pt idx="66062">
                  <c:v>181.32000000000011</c:v>
                </c:pt>
                <c:pt idx="66063">
                  <c:v>178.959</c:v>
                </c:pt>
                <c:pt idx="66064">
                  <c:v>176.60499999999999</c:v>
                </c:pt>
                <c:pt idx="66065">
                  <c:v>174.256</c:v>
                </c:pt>
                <c:pt idx="66066">
                  <c:v>171.91300000000001</c:v>
                </c:pt>
                <c:pt idx="66067">
                  <c:v>169.577</c:v>
                </c:pt>
                <c:pt idx="66068">
                  <c:v>167.24599999999998</c:v>
                </c:pt>
                <c:pt idx="66069">
                  <c:v>164.92100000000011</c:v>
                </c:pt>
                <c:pt idx="66070">
                  <c:v>162.60300000000001</c:v>
                </c:pt>
                <c:pt idx="66071">
                  <c:v>160.292</c:v>
                </c:pt>
                <c:pt idx="66072">
                  <c:v>157.9860000000001</c:v>
                </c:pt>
                <c:pt idx="66073">
                  <c:v>155.68800000000007</c:v>
                </c:pt>
                <c:pt idx="66074">
                  <c:v>153.39600000000004</c:v>
                </c:pt>
                <c:pt idx="66075">
                  <c:v>151.11099999999999</c:v>
                </c:pt>
                <c:pt idx="66076">
                  <c:v>148.833</c:v>
                </c:pt>
                <c:pt idx="66077">
                  <c:v>146.56100000000001</c:v>
                </c:pt>
                <c:pt idx="66078">
                  <c:v>144.297</c:v>
                </c:pt>
                <c:pt idx="66079">
                  <c:v>142.04</c:v>
                </c:pt>
                <c:pt idx="66080">
                  <c:v>139.791</c:v>
                </c:pt>
                <c:pt idx="66081">
                  <c:v>137.548</c:v>
                </c:pt>
                <c:pt idx="66082">
                  <c:v>135.31300000000002</c:v>
                </c:pt>
                <c:pt idx="66083">
                  <c:v>133.08600000000001</c:v>
                </c:pt>
                <c:pt idx="66084">
                  <c:v>130.86600000000001</c:v>
                </c:pt>
                <c:pt idx="66085">
                  <c:v>128.65300000000002</c:v>
                </c:pt>
                <c:pt idx="66086">
                  <c:v>126.44900000000005</c:v>
                </c:pt>
                <c:pt idx="66087">
                  <c:v>124.252</c:v>
                </c:pt>
                <c:pt idx="66088">
                  <c:v>122.06399999999999</c:v>
                </c:pt>
                <c:pt idx="66089">
                  <c:v>119.883</c:v>
                </c:pt>
                <c:pt idx="66090">
                  <c:v>117.71000000000002</c:v>
                </c:pt>
                <c:pt idx="66091">
                  <c:v>115.54600000000002</c:v>
                </c:pt>
                <c:pt idx="66092">
                  <c:v>113.39</c:v>
                </c:pt>
                <c:pt idx="66093">
                  <c:v>111.242</c:v>
                </c:pt>
                <c:pt idx="66094">
                  <c:v>109.10299999999998</c:v>
                </c:pt>
                <c:pt idx="66095">
                  <c:v>106.97199999999999</c:v>
                </c:pt>
                <c:pt idx="66096">
                  <c:v>104.849</c:v>
                </c:pt>
                <c:pt idx="66097">
                  <c:v>102.736</c:v>
                </c:pt>
                <c:pt idx="66098">
                  <c:v>100.631</c:v>
                </c:pt>
                <c:pt idx="66099">
                  <c:v>98.534700000000001</c:v>
                </c:pt>
                <c:pt idx="66100">
                  <c:v>96.447400000000059</c:v>
                </c:pt>
                <c:pt idx="66101">
                  <c:v>94.369</c:v>
                </c:pt>
                <c:pt idx="66102">
                  <c:v>92.299800000000005</c:v>
                </c:pt>
                <c:pt idx="66103">
                  <c:v>90.239599999999996</c:v>
                </c:pt>
                <c:pt idx="66104">
                  <c:v>88.18859999999998</c:v>
                </c:pt>
                <c:pt idx="66105">
                  <c:v>86.146799999999999</c:v>
                </c:pt>
                <c:pt idx="66106">
                  <c:v>84.1143</c:v>
                </c:pt>
                <c:pt idx="66107">
                  <c:v>82.091200000000057</c:v>
                </c:pt>
                <c:pt idx="66108">
                  <c:v>80.077600000000004</c:v>
                </c:pt>
                <c:pt idx="66109">
                  <c:v>78.073499999999981</c:v>
                </c:pt>
                <c:pt idx="66110">
                  <c:v>76.078899999999948</c:v>
                </c:pt>
                <c:pt idx="66111">
                  <c:v>74.093900000000005</c:v>
                </c:pt>
                <c:pt idx="66112">
                  <c:v>72.11869999999999</c:v>
                </c:pt>
                <c:pt idx="66113">
                  <c:v>70.153199999999998</c:v>
                </c:pt>
                <c:pt idx="66114">
                  <c:v>68.197700000000012</c:v>
                </c:pt>
                <c:pt idx="66115">
                  <c:v>66.251999999999995</c:v>
                </c:pt>
                <c:pt idx="66116">
                  <c:v>64.316300000000012</c:v>
                </c:pt>
                <c:pt idx="66117">
                  <c:v>62.390700000000002</c:v>
                </c:pt>
                <c:pt idx="66118">
                  <c:v>60.475000000000001</c:v>
                </c:pt>
                <c:pt idx="66119">
                  <c:v>58.569600000000001</c:v>
                </c:pt>
                <c:pt idx="66120">
                  <c:v>56.674400000000006</c:v>
                </c:pt>
                <c:pt idx="66121">
                  <c:v>54.789400000000001</c:v>
                </c:pt>
                <c:pt idx="66122">
                  <c:v>52.914699999999996</c:v>
                </c:pt>
                <c:pt idx="66123">
                  <c:v>51.050600000000003</c:v>
                </c:pt>
                <c:pt idx="66124">
                  <c:v>49.196800000000003</c:v>
                </c:pt>
                <c:pt idx="66125">
                  <c:v>47.353499999999997</c:v>
                </c:pt>
                <c:pt idx="66126">
                  <c:v>45.520700000000012</c:v>
                </c:pt>
                <c:pt idx="66127">
                  <c:v>43.698600000000013</c:v>
                </c:pt>
                <c:pt idx="66128">
                  <c:v>41.887199999999993</c:v>
                </c:pt>
                <c:pt idx="66129">
                  <c:v>40.086400000000005</c:v>
                </c:pt>
                <c:pt idx="66130">
                  <c:v>38.296400000000013</c:v>
                </c:pt>
                <c:pt idx="66131">
                  <c:v>36.517299999999999</c:v>
                </c:pt>
                <c:pt idx="66132">
                  <c:v>34.749000000000002</c:v>
                </c:pt>
                <c:pt idx="66133">
                  <c:v>32.991800000000005</c:v>
                </c:pt>
                <c:pt idx="66134">
                  <c:v>31.245399999999982</c:v>
                </c:pt>
                <c:pt idx="66135">
                  <c:v>29.51</c:v>
                </c:pt>
                <c:pt idx="66136">
                  <c:v>27.785799999999966</c:v>
                </c:pt>
                <c:pt idx="66137">
                  <c:v>26.07269999999998</c:v>
                </c:pt>
                <c:pt idx="66138">
                  <c:v>24.370799999999985</c:v>
                </c:pt>
                <c:pt idx="66139">
                  <c:v>22.680099999999989</c:v>
                </c:pt>
                <c:pt idx="66140">
                  <c:v>21.000599999999981</c:v>
                </c:pt>
                <c:pt idx="66141">
                  <c:v>19.3325</c:v>
                </c:pt>
                <c:pt idx="66142">
                  <c:v>17.675699999999985</c:v>
                </c:pt>
                <c:pt idx="66143">
                  <c:v>16.0303</c:v>
                </c:pt>
                <c:pt idx="66144">
                  <c:v>14.396400000000007</c:v>
                </c:pt>
                <c:pt idx="66145">
                  <c:v>12.773900000000001</c:v>
                </c:pt>
                <c:pt idx="66146">
                  <c:v>11.1631</c:v>
                </c:pt>
                <c:pt idx="66147">
                  <c:v>9.5637000000000008</c:v>
                </c:pt>
                <c:pt idx="66148">
                  <c:v>7.9759700000000002</c:v>
                </c:pt>
                <c:pt idx="66149">
                  <c:v>6.3999699999999997</c:v>
                </c:pt>
                <c:pt idx="66150">
                  <c:v>4.8355699999999997</c:v>
                </c:pt>
                <c:pt idx="66151">
                  <c:v>3.2829600000000001</c:v>
                </c:pt>
                <c:pt idx="66152">
                  <c:v>1.7420899999999999</c:v>
                </c:pt>
                <c:pt idx="66153">
                  <c:v>0.21304100000000012</c:v>
                </c:pt>
                <c:pt idx="66154">
                  <c:v>-1.3040700000000001</c:v>
                </c:pt>
                <c:pt idx="66155">
                  <c:v>-2.8093999999999997</c:v>
                </c:pt>
                <c:pt idx="66156">
                  <c:v>-4.3027699999999998</c:v>
                </c:pt>
                <c:pt idx="66157">
                  <c:v>-5.7842000000000002</c:v>
                </c:pt>
                <c:pt idx="66158">
                  <c:v>-7.2536100000000001</c:v>
                </c:pt>
                <c:pt idx="66159">
                  <c:v>-8.7110099999999999</c:v>
                </c:pt>
                <c:pt idx="66160">
                  <c:v>-10.156400000000007</c:v>
                </c:pt>
                <c:pt idx="66161">
                  <c:v>-11.589600000000004</c:v>
                </c:pt>
                <c:pt idx="66162">
                  <c:v>-13.0107</c:v>
                </c:pt>
                <c:pt idx="66163">
                  <c:v>-14.419600000000004</c:v>
                </c:pt>
                <c:pt idx="66164">
                  <c:v>-15.8163</c:v>
                </c:pt>
                <c:pt idx="66165">
                  <c:v>-17.20069999999998</c:v>
                </c:pt>
                <c:pt idx="66166">
                  <c:v>-18.573</c:v>
                </c:pt>
                <c:pt idx="66167">
                  <c:v>-19.933</c:v>
                </c:pt>
                <c:pt idx="66168">
                  <c:v>-21.280599999999982</c:v>
                </c:pt>
                <c:pt idx="66169">
                  <c:v>-22.615900000000014</c:v>
                </c:pt>
                <c:pt idx="66170">
                  <c:v>-23.9389</c:v>
                </c:pt>
                <c:pt idx="66171">
                  <c:v>-25.249300000000002</c:v>
                </c:pt>
                <c:pt idx="66172">
                  <c:v>-26.5474</c:v>
                </c:pt>
                <c:pt idx="66173">
                  <c:v>-27.832999999999988</c:v>
                </c:pt>
                <c:pt idx="66174">
                  <c:v>-29.106200000000001</c:v>
                </c:pt>
                <c:pt idx="66175">
                  <c:v>-30.366800000000001</c:v>
                </c:pt>
                <c:pt idx="66176">
                  <c:v>-31.614900000000024</c:v>
                </c:pt>
                <c:pt idx="66177">
                  <c:v>-32.850399999999993</c:v>
                </c:pt>
                <c:pt idx="66178">
                  <c:v>-34.073300000000003</c:v>
                </c:pt>
                <c:pt idx="66179">
                  <c:v>-35.283700000000003</c:v>
                </c:pt>
                <c:pt idx="66180">
                  <c:v>-36.481299999999997</c:v>
                </c:pt>
                <c:pt idx="66181">
                  <c:v>-37.666400000000003</c:v>
                </c:pt>
                <c:pt idx="66182">
                  <c:v>-38.838800000000006</c:v>
                </c:pt>
                <c:pt idx="66183">
                  <c:v>-39.998400000000011</c:v>
                </c:pt>
                <c:pt idx="66184">
                  <c:v>-41.145400000000002</c:v>
                </c:pt>
                <c:pt idx="66185">
                  <c:v>-42.279500000000013</c:v>
                </c:pt>
                <c:pt idx="66186">
                  <c:v>-43.4009</c:v>
                </c:pt>
                <c:pt idx="66187">
                  <c:v>-44.509600000000006</c:v>
                </c:pt>
                <c:pt idx="66188">
                  <c:v>-45.605500000000013</c:v>
                </c:pt>
                <c:pt idx="66189">
                  <c:v>-46.688500000000012</c:v>
                </c:pt>
                <c:pt idx="66190">
                  <c:v>-47.758800000000001</c:v>
                </c:pt>
                <c:pt idx="66191">
                  <c:v>-48.816099999999999</c:v>
                </c:pt>
                <c:pt idx="66192">
                  <c:v>-49.860600000000005</c:v>
                </c:pt>
                <c:pt idx="66193">
                  <c:v>-50.892100000000013</c:v>
                </c:pt>
                <c:pt idx="66194">
                  <c:v>-51.910800000000002</c:v>
                </c:pt>
                <c:pt idx="66195">
                  <c:v>-52.916600000000003</c:v>
                </c:pt>
                <c:pt idx="66196">
                  <c:v>-53.909300000000002</c:v>
                </c:pt>
                <c:pt idx="66197">
                  <c:v>-54.889200000000002</c:v>
                </c:pt>
                <c:pt idx="66198">
                  <c:v>-55.856200000000001</c:v>
                </c:pt>
                <c:pt idx="66199">
                  <c:v>-56.810200000000002</c:v>
                </c:pt>
                <c:pt idx="66200">
                  <c:v>-57.751000000000005</c:v>
                </c:pt>
                <c:pt idx="66201">
                  <c:v>-58.678900000000013</c:v>
                </c:pt>
                <c:pt idx="66202">
                  <c:v>-59.593800000000002</c:v>
                </c:pt>
                <c:pt idx="66203">
                  <c:v>-60.495700000000028</c:v>
                </c:pt>
                <c:pt idx="66204">
                  <c:v>-61.384399999999999</c:v>
                </c:pt>
                <c:pt idx="66205">
                  <c:v>-62.26010000000003</c:v>
                </c:pt>
                <c:pt idx="66206">
                  <c:v>-63.12290000000003</c:v>
                </c:pt>
                <c:pt idx="66207">
                  <c:v>-63.972500000000011</c:v>
                </c:pt>
                <c:pt idx="66208">
                  <c:v>-64.808999999999983</c:v>
                </c:pt>
                <c:pt idx="66209">
                  <c:v>-65.632499999999979</c:v>
                </c:pt>
                <c:pt idx="66210">
                  <c:v>-66.442800000000005</c:v>
                </c:pt>
                <c:pt idx="66211">
                  <c:v>-67.239999999999995</c:v>
                </c:pt>
                <c:pt idx="66212">
                  <c:v>-68.024000000000001</c:v>
                </c:pt>
                <c:pt idx="66213">
                  <c:v>-68.795000000000002</c:v>
                </c:pt>
                <c:pt idx="66214">
                  <c:v>-69.55289999999998</c:v>
                </c:pt>
                <c:pt idx="66215">
                  <c:v>-70.297500000000056</c:v>
                </c:pt>
                <c:pt idx="66216">
                  <c:v>-71.028999999999982</c:v>
                </c:pt>
                <c:pt idx="66217">
                  <c:v>-71.747400000000027</c:v>
                </c:pt>
                <c:pt idx="66218">
                  <c:v>-72.452600000000004</c:v>
                </c:pt>
                <c:pt idx="66219">
                  <c:v>-73.144599999999997</c:v>
                </c:pt>
                <c:pt idx="66220">
                  <c:v>-73.823399999999978</c:v>
                </c:pt>
                <c:pt idx="66221">
                  <c:v>-74.489000000000004</c:v>
                </c:pt>
                <c:pt idx="66222">
                  <c:v>-75.141599999999997</c:v>
                </c:pt>
                <c:pt idx="66223">
                  <c:v>-75.780799999999999</c:v>
                </c:pt>
                <c:pt idx="66224">
                  <c:v>-76.406999999999996</c:v>
                </c:pt>
                <c:pt idx="66225">
                  <c:v>-77.019900000000007</c:v>
                </c:pt>
                <c:pt idx="66226">
                  <c:v>-77.619600000000005</c:v>
                </c:pt>
                <c:pt idx="66227">
                  <c:v>-78.206199999999995</c:v>
                </c:pt>
                <c:pt idx="66228">
                  <c:v>-78.779499999999999</c:v>
                </c:pt>
                <c:pt idx="66229">
                  <c:v>-79.339699999999993</c:v>
                </c:pt>
                <c:pt idx="66230">
                  <c:v>-79.886600000000001</c:v>
                </c:pt>
                <c:pt idx="66231">
                  <c:v>-80.420299999999997</c:v>
                </c:pt>
                <c:pt idx="66232">
                  <c:v>-80.940900000000056</c:v>
                </c:pt>
                <c:pt idx="66233">
                  <c:v>-81.448200000000057</c:v>
                </c:pt>
                <c:pt idx="66234">
                  <c:v>-81.942400000000006</c:v>
                </c:pt>
                <c:pt idx="66235">
                  <c:v>-82.423300000000012</c:v>
                </c:pt>
                <c:pt idx="66236">
                  <c:v>-82.891099999999994</c:v>
                </c:pt>
                <c:pt idx="66237">
                  <c:v>-83.345600000000005</c:v>
                </c:pt>
                <c:pt idx="66238">
                  <c:v>-83.787000000000006</c:v>
                </c:pt>
                <c:pt idx="66239">
                  <c:v>-84.215199999999996</c:v>
                </c:pt>
                <c:pt idx="66240">
                  <c:v>-84.630200000000002</c:v>
                </c:pt>
                <c:pt idx="66241">
                  <c:v>-85.0321</c:v>
                </c:pt>
                <c:pt idx="66242">
                  <c:v>-85.420699999999997</c:v>
                </c:pt>
                <c:pt idx="66243">
                  <c:v>-85.796099999999996</c:v>
                </c:pt>
                <c:pt idx="66244">
                  <c:v>-86.158499999999989</c:v>
                </c:pt>
                <c:pt idx="66245">
                  <c:v>-86.5077</c:v>
                </c:pt>
                <c:pt idx="66246">
                  <c:v>-86.843700000000013</c:v>
                </c:pt>
                <c:pt idx="66247">
                  <c:v>-87.166600000000003</c:v>
                </c:pt>
                <c:pt idx="66248">
                  <c:v>-87.476299999999995</c:v>
                </c:pt>
                <c:pt idx="66249">
                  <c:v>-87.772899999999979</c:v>
                </c:pt>
                <c:pt idx="66250">
                  <c:v>-88.056399999999982</c:v>
                </c:pt>
                <c:pt idx="66251">
                  <c:v>-88.326799999999949</c:v>
                </c:pt>
                <c:pt idx="66252">
                  <c:v>-88.584000000000003</c:v>
                </c:pt>
                <c:pt idx="66253">
                  <c:v>-88.828199999999981</c:v>
                </c:pt>
                <c:pt idx="66254">
                  <c:v>-89.059200000000004</c:v>
                </c:pt>
                <c:pt idx="66255">
                  <c:v>-89.277199999999993</c:v>
                </c:pt>
                <c:pt idx="66256">
                  <c:v>-89.482100000000003</c:v>
                </c:pt>
                <c:pt idx="66257">
                  <c:v>-89.674099999999981</c:v>
                </c:pt>
                <c:pt idx="66258">
                  <c:v>-89.852899999999948</c:v>
                </c:pt>
                <c:pt idx="66259">
                  <c:v>-90.018600000000006</c:v>
                </c:pt>
                <c:pt idx="66260">
                  <c:v>-90.171300000000002</c:v>
                </c:pt>
                <c:pt idx="66261">
                  <c:v>-90.311200000000056</c:v>
                </c:pt>
                <c:pt idx="66262">
                  <c:v>-90.437900000000027</c:v>
                </c:pt>
                <c:pt idx="66263">
                  <c:v>-90.551599999999993</c:v>
                </c:pt>
                <c:pt idx="66264">
                  <c:v>-90.652399999999943</c:v>
                </c:pt>
                <c:pt idx="66265">
                  <c:v>-90.740300000000005</c:v>
                </c:pt>
                <c:pt idx="66266">
                  <c:v>-90.815100000000001</c:v>
                </c:pt>
                <c:pt idx="66267">
                  <c:v>-90.877099999999999</c:v>
                </c:pt>
                <c:pt idx="66268">
                  <c:v>-90.926100000000005</c:v>
                </c:pt>
                <c:pt idx="66269">
                  <c:v>-90.962300000000013</c:v>
                </c:pt>
                <c:pt idx="66270">
                  <c:v>-90.985600000000005</c:v>
                </c:pt>
                <c:pt idx="66271">
                  <c:v>-90.995900000000006</c:v>
                </c:pt>
                <c:pt idx="66272">
                  <c:v>-90.993499999999997</c:v>
                </c:pt>
                <c:pt idx="66273">
                  <c:v>-90.978099999999998</c:v>
                </c:pt>
                <c:pt idx="66274">
                  <c:v>-90.950100000000006</c:v>
                </c:pt>
                <c:pt idx="66275">
                  <c:v>-90.909200000000027</c:v>
                </c:pt>
                <c:pt idx="66276">
                  <c:v>-90.855499999999978</c:v>
                </c:pt>
                <c:pt idx="66277">
                  <c:v>-90.789100000000005</c:v>
                </c:pt>
                <c:pt idx="66278">
                  <c:v>-90.709900000000005</c:v>
                </c:pt>
                <c:pt idx="66279">
                  <c:v>-90.617999999999995</c:v>
                </c:pt>
                <c:pt idx="66280">
                  <c:v>-90.513499999999993</c:v>
                </c:pt>
                <c:pt idx="66281">
                  <c:v>-90.396199999999993</c:v>
                </c:pt>
                <c:pt idx="66282">
                  <c:v>-90.266300000000001</c:v>
                </c:pt>
                <c:pt idx="66283">
                  <c:v>-90.123699999999999</c:v>
                </c:pt>
                <c:pt idx="66284">
                  <c:v>-89.968599999999995</c:v>
                </c:pt>
                <c:pt idx="66285">
                  <c:v>-89.800699999999992</c:v>
                </c:pt>
                <c:pt idx="66286">
                  <c:v>-89.620399999999989</c:v>
                </c:pt>
                <c:pt idx="66287">
                  <c:v>-89.427600000000027</c:v>
                </c:pt>
                <c:pt idx="66288">
                  <c:v>-89.222200000000001</c:v>
                </c:pt>
                <c:pt idx="66289">
                  <c:v>-89.004199999999997</c:v>
                </c:pt>
                <c:pt idx="66290">
                  <c:v>-88.773899999999998</c:v>
                </c:pt>
                <c:pt idx="66291">
                  <c:v>-88.531099999999995</c:v>
                </c:pt>
                <c:pt idx="66292">
                  <c:v>-88.275899999999979</c:v>
                </c:pt>
                <c:pt idx="66293">
                  <c:v>-88.008299999999991</c:v>
                </c:pt>
                <c:pt idx="66294">
                  <c:v>-87.728200000000001</c:v>
                </c:pt>
                <c:pt idx="66295">
                  <c:v>-87.435900000000004</c:v>
                </c:pt>
                <c:pt idx="66296">
                  <c:v>-87.131299999999996</c:v>
                </c:pt>
                <c:pt idx="66297">
                  <c:v>-86.814400000000006</c:v>
                </c:pt>
                <c:pt idx="66298">
                  <c:v>-86.485200000000006</c:v>
                </c:pt>
                <c:pt idx="66299">
                  <c:v>-86.143799999999999</c:v>
                </c:pt>
                <c:pt idx="66300">
                  <c:v>-85.790200000000027</c:v>
                </c:pt>
                <c:pt idx="66301">
                  <c:v>-85.424400000000006</c:v>
                </c:pt>
                <c:pt idx="66302">
                  <c:v>-85.046499999999995</c:v>
                </c:pt>
                <c:pt idx="66303">
                  <c:v>-84.656399999999948</c:v>
                </c:pt>
                <c:pt idx="66304">
                  <c:v>-84.254300000000001</c:v>
                </c:pt>
                <c:pt idx="66305">
                  <c:v>-83.840100000000007</c:v>
                </c:pt>
                <c:pt idx="66306">
                  <c:v>-83.414100000000076</c:v>
                </c:pt>
                <c:pt idx="66307">
                  <c:v>-82.975799999999978</c:v>
                </c:pt>
                <c:pt idx="66308">
                  <c:v>-82.525599999999983</c:v>
                </c:pt>
                <c:pt idx="66309">
                  <c:v>-82.063599999999994</c:v>
                </c:pt>
                <c:pt idx="66310">
                  <c:v>-81.589699999999993</c:v>
                </c:pt>
                <c:pt idx="66311">
                  <c:v>-81.103999999999999</c:v>
                </c:pt>
                <c:pt idx="66312">
                  <c:v>-80.60629999999999</c:v>
                </c:pt>
                <c:pt idx="66313">
                  <c:v>-80.096999999999994</c:v>
                </c:pt>
                <c:pt idx="66314">
                  <c:v>-79.575999999999979</c:v>
                </c:pt>
                <c:pt idx="66315">
                  <c:v>-79.043200000000027</c:v>
                </c:pt>
                <c:pt idx="66316">
                  <c:v>-78.498599999999996</c:v>
                </c:pt>
                <c:pt idx="66317">
                  <c:v>-77.942600000000027</c:v>
                </c:pt>
                <c:pt idx="66318">
                  <c:v>-77.374799999999979</c:v>
                </c:pt>
                <c:pt idx="66319">
                  <c:v>-76.795599999999993</c:v>
                </c:pt>
                <c:pt idx="66320">
                  <c:v>-76.204700000000003</c:v>
                </c:pt>
                <c:pt idx="66321">
                  <c:v>-75.602499999999978</c:v>
                </c:pt>
                <c:pt idx="66322">
                  <c:v>-74.988799999999998</c:v>
                </c:pt>
                <c:pt idx="66323">
                  <c:v>-74.363699999999994</c:v>
                </c:pt>
                <c:pt idx="66324">
                  <c:v>-73.727199999999996</c:v>
                </c:pt>
                <c:pt idx="66325">
                  <c:v>-73.079300000000003</c:v>
                </c:pt>
                <c:pt idx="66326">
                  <c:v>-72.420199999999994</c:v>
                </c:pt>
                <c:pt idx="66327">
                  <c:v>-71.749899999999997</c:v>
                </c:pt>
                <c:pt idx="66328">
                  <c:v>-71.068399999999983</c:v>
                </c:pt>
                <c:pt idx="66329">
                  <c:v>-70.375799999999941</c:v>
                </c:pt>
                <c:pt idx="66330">
                  <c:v>-69.671999999999983</c:v>
                </c:pt>
                <c:pt idx="66331">
                  <c:v>-68.957099999999997</c:v>
                </c:pt>
                <c:pt idx="66332">
                  <c:v>-68.231200000000058</c:v>
                </c:pt>
                <c:pt idx="66333">
                  <c:v>-67.494300000000024</c:v>
                </c:pt>
                <c:pt idx="66334">
                  <c:v>-66.746499999999997</c:v>
                </c:pt>
                <c:pt idx="66335">
                  <c:v>-65.987899999999996</c:v>
                </c:pt>
                <c:pt idx="66336">
                  <c:v>-65.218199999999996</c:v>
                </c:pt>
                <c:pt idx="66337">
                  <c:v>-64.438000000000002</c:v>
                </c:pt>
                <c:pt idx="66338">
                  <c:v>-63.646800000000006</c:v>
                </c:pt>
                <c:pt idx="66339">
                  <c:v>-62.844999999999999</c:v>
                </c:pt>
                <c:pt idx="66340">
                  <c:v>-62.032600000000002</c:v>
                </c:pt>
                <c:pt idx="66341">
                  <c:v>-61.209400000000002</c:v>
                </c:pt>
                <c:pt idx="66342">
                  <c:v>-60.375800000000005</c:v>
                </c:pt>
                <c:pt idx="66343">
                  <c:v>-59.531700000000001</c:v>
                </c:pt>
                <c:pt idx="66344">
                  <c:v>-58.677</c:v>
                </c:pt>
                <c:pt idx="66345">
                  <c:v>-57.811999999999998</c:v>
                </c:pt>
                <c:pt idx="66346">
                  <c:v>-56.936600000000006</c:v>
                </c:pt>
                <c:pt idx="66347">
                  <c:v>-56.050800000000002</c:v>
                </c:pt>
                <c:pt idx="66348">
                  <c:v>-55.154899999999998</c:v>
                </c:pt>
                <c:pt idx="66349">
                  <c:v>-54.248700000000028</c:v>
                </c:pt>
                <c:pt idx="66350">
                  <c:v>-53.3324</c:v>
                </c:pt>
                <c:pt idx="66351">
                  <c:v>-52.405900000000003</c:v>
                </c:pt>
                <c:pt idx="66352">
                  <c:v>-51.4694</c:v>
                </c:pt>
                <c:pt idx="66353">
                  <c:v>-50.522900000000028</c:v>
                </c:pt>
                <c:pt idx="66354">
                  <c:v>-49.566400000000002</c:v>
                </c:pt>
                <c:pt idx="66355">
                  <c:v>-48.6</c:v>
                </c:pt>
                <c:pt idx="66356">
                  <c:v>-47.623900000000013</c:v>
                </c:pt>
                <c:pt idx="66357">
                  <c:v>-46.637800000000006</c:v>
                </c:pt>
                <c:pt idx="66358">
                  <c:v>-45.642100000000013</c:v>
                </c:pt>
                <c:pt idx="66359">
                  <c:v>-44.636800000000001</c:v>
                </c:pt>
                <c:pt idx="66360">
                  <c:v>-43.621700000000011</c:v>
                </c:pt>
                <c:pt idx="66361">
                  <c:v>-42.597200000000001</c:v>
                </c:pt>
                <c:pt idx="66362">
                  <c:v>-41.563000000000002</c:v>
                </c:pt>
                <c:pt idx="66363">
                  <c:v>-40.519400000000005</c:v>
                </c:pt>
                <c:pt idx="66364">
                  <c:v>-39.4666</c:v>
                </c:pt>
                <c:pt idx="66365">
                  <c:v>-38.404400000000003</c:v>
                </c:pt>
                <c:pt idx="66366">
                  <c:v>-37.332800000000006</c:v>
                </c:pt>
                <c:pt idx="66367">
                  <c:v>-36.252000000000002</c:v>
                </c:pt>
                <c:pt idx="66368">
                  <c:v>-35.162200000000013</c:v>
                </c:pt>
                <c:pt idx="66369">
                  <c:v>-34.063200000000002</c:v>
                </c:pt>
                <c:pt idx="66370">
                  <c:v>-32.955200000000005</c:v>
                </c:pt>
                <c:pt idx="66371">
                  <c:v>-31.838200000000001</c:v>
                </c:pt>
                <c:pt idx="66372">
                  <c:v>-30.712299999999981</c:v>
                </c:pt>
                <c:pt idx="66373">
                  <c:v>-29.5776</c:v>
                </c:pt>
                <c:pt idx="66374">
                  <c:v>-28.434100000000001</c:v>
                </c:pt>
                <c:pt idx="66375">
                  <c:v>-27.281699999999979</c:v>
                </c:pt>
                <c:pt idx="66376">
                  <c:v>-26.120799999999985</c:v>
                </c:pt>
                <c:pt idx="66377">
                  <c:v>-24.9513</c:v>
                </c:pt>
                <c:pt idx="66378">
                  <c:v>-23.773099999999989</c:v>
                </c:pt>
                <c:pt idx="66379">
                  <c:v>-22.586599999999979</c:v>
                </c:pt>
                <c:pt idx="66380">
                  <c:v>-21.3916</c:v>
                </c:pt>
                <c:pt idx="66381">
                  <c:v>-20.188300000000002</c:v>
                </c:pt>
                <c:pt idx="66382">
                  <c:v>-18.97659999999998</c:v>
                </c:pt>
                <c:pt idx="66383">
                  <c:v>-17.756799999999977</c:v>
                </c:pt>
                <c:pt idx="66384">
                  <c:v>-16.5289</c:v>
                </c:pt>
                <c:pt idx="66385">
                  <c:v>-15.292900000000001</c:v>
                </c:pt>
                <c:pt idx="66386">
                  <c:v>-14.0487</c:v>
                </c:pt>
                <c:pt idx="66387">
                  <c:v>-12.796800000000001</c:v>
                </c:pt>
                <c:pt idx="66388">
                  <c:v>-11.536800000000001</c:v>
                </c:pt>
                <c:pt idx="66389">
                  <c:v>-10.2691</c:v>
                </c:pt>
                <c:pt idx="66390">
                  <c:v>-8.9935300000000069</c:v>
                </c:pt>
                <c:pt idx="66391">
                  <c:v>-7.7103799999999998</c:v>
                </c:pt>
                <c:pt idx="66392">
                  <c:v>-6.4195799999999998</c:v>
                </c:pt>
                <c:pt idx="66393">
                  <c:v>-5.1212200000000001</c:v>
                </c:pt>
                <c:pt idx="66394">
                  <c:v>-3.8153299999999981</c:v>
                </c:pt>
                <c:pt idx="66395">
                  <c:v>-2.5020799999999981</c:v>
                </c:pt>
                <c:pt idx="66396">
                  <c:v>-1.18153</c:v>
                </c:pt>
                <c:pt idx="66397">
                  <c:v>0.14635899999999999</c:v>
                </c:pt>
                <c:pt idx="66398">
                  <c:v>1.481479999999999</c:v>
                </c:pt>
                <c:pt idx="66399">
                  <c:v>2.82369</c:v>
                </c:pt>
                <c:pt idx="66400">
                  <c:v>4.1729499999999975</c:v>
                </c:pt>
                <c:pt idx="66401">
                  <c:v>5.52921</c:v>
                </c:pt>
                <c:pt idx="66402">
                  <c:v>6.8923499999999995</c:v>
                </c:pt>
                <c:pt idx="66403">
                  <c:v>8.262430000000009</c:v>
                </c:pt>
                <c:pt idx="66404">
                  <c:v>9.6391999999999989</c:v>
                </c:pt>
                <c:pt idx="66405">
                  <c:v>11.0228</c:v>
                </c:pt>
                <c:pt idx="66406">
                  <c:v>12.413</c:v>
                </c:pt>
                <c:pt idx="66407">
                  <c:v>13.809700000000008</c:v>
                </c:pt>
                <c:pt idx="66408">
                  <c:v>15.213000000000001</c:v>
                </c:pt>
                <c:pt idx="66409">
                  <c:v>16.622599999999977</c:v>
                </c:pt>
                <c:pt idx="66410">
                  <c:v>18.038699999999981</c:v>
                </c:pt>
                <c:pt idx="66411">
                  <c:v>19.460999999999981</c:v>
                </c:pt>
                <c:pt idx="66412">
                  <c:v>20.889399999999977</c:v>
                </c:pt>
                <c:pt idx="66413">
                  <c:v>22.324000000000005</c:v>
                </c:pt>
                <c:pt idx="66414">
                  <c:v>23.764800000000001</c:v>
                </c:pt>
                <c:pt idx="66415">
                  <c:v>25.211500000000001</c:v>
                </c:pt>
                <c:pt idx="66416">
                  <c:v>26.664000000000001</c:v>
                </c:pt>
                <c:pt idx="66417">
                  <c:v>28.122399999999981</c:v>
                </c:pt>
                <c:pt idx="66418">
                  <c:v>29.58649999999998</c:v>
                </c:pt>
                <c:pt idx="66419">
                  <c:v>31.0565</c:v>
                </c:pt>
                <c:pt idx="66420">
                  <c:v>32.5319</c:v>
                </c:pt>
                <c:pt idx="66421">
                  <c:v>34.012900000000002</c:v>
                </c:pt>
                <c:pt idx="66422">
                  <c:v>35.499400000000001</c:v>
                </c:pt>
                <c:pt idx="66423">
                  <c:v>36.991200000000006</c:v>
                </c:pt>
                <c:pt idx="66424">
                  <c:v>38.488500000000002</c:v>
                </c:pt>
                <c:pt idx="66425">
                  <c:v>39.990900000000003</c:v>
                </c:pt>
                <c:pt idx="66426">
                  <c:v>41.498400000000011</c:v>
                </c:pt>
                <c:pt idx="66427">
                  <c:v>43.011099999999999</c:v>
                </c:pt>
                <c:pt idx="66428">
                  <c:v>44.528700000000029</c:v>
                </c:pt>
                <c:pt idx="66429">
                  <c:v>46.051400000000001</c:v>
                </c:pt>
                <c:pt idx="66430">
                  <c:v>47.578900000000012</c:v>
                </c:pt>
                <c:pt idx="66431">
                  <c:v>49.111200000000004</c:v>
                </c:pt>
                <c:pt idx="66432">
                  <c:v>50.648100000000028</c:v>
                </c:pt>
                <c:pt idx="66433">
                  <c:v>52.189800000000005</c:v>
                </c:pt>
                <c:pt idx="66434">
                  <c:v>53.735900000000029</c:v>
                </c:pt>
                <c:pt idx="66435">
                  <c:v>55.2866</c:v>
                </c:pt>
                <c:pt idx="66436">
                  <c:v>56.841699999999996</c:v>
                </c:pt>
                <c:pt idx="66437">
                  <c:v>58.4011</c:v>
                </c:pt>
                <c:pt idx="66438">
                  <c:v>59.964700000000001</c:v>
                </c:pt>
                <c:pt idx="66439">
                  <c:v>61.532600000000002</c:v>
                </c:pt>
                <c:pt idx="66440">
                  <c:v>63.104500000000002</c:v>
                </c:pt>
                <c:pt idx="66441">
                  <c:v>64.680399999999949</c:v>
                </c:pt>
                <c:pt idx="66442">
                  <c:v>66.260300000000001</c:v>
                </c:pt>
                <c:pt idx="66443">
                  <c:v>67.844099999999997</c:v>
                </c:pt>
                <c:pt idx="66444">
                  <c:v>69.431700000000006</c:v>
                </c:pt>
                <c:pt idx="66445">
                  <c:v>71.022999999999982</c:v>
                </c:pt>
                <c:pt idx="66446">
                  <c:v>72.617999999999995</c:v>
                </c:pt>
                <c:pt idx="66447">
                  <c:v>74.216399999999993</c:v>
                </c:pt>
                <c:pt idx="66448">
                  <c:v>75.8185</c:v>
                </c:pt>
                <c:pt idx="66449">
                  <c:v>77.423900000000003</c:v>
                </c:pt>
                <c:pt idx="66450">
                  <c:v>79.032600000000002</c:v>
                </c:pt>
                <c:pt idx="66451">
                  <c:v>80.6447</c:v>
                </c:pt>
                <c:pt idx="66452">
                  <c:v>82.259900000000002</c:v>
                </c:pt>
                <c:pt idx="66453">
                  <c:v>83.878199999999978</c:v>
                </c:pt>
                <c:pt idx="66454">
                  <c:v>85.499500000000026</c:v>
                </c:pt>
                <c:pt idx="66455">
                  <c:v>87.123799999999989</c:v>
                </c:pt>
                <c:pt idx="66456">
                  <c:v>88.751000000000005</c:v>
                </c:pt>
                <c:pt idx="66457">
                  <c:v>90.381</c:v>
                </c:pt>
                <c:pt idx="66458">
                  <c:v>92.0137</c:v>
                </c:pt>
                <c:pt idx="66459">
                  <c:v>93.649100000000004</c:v>
                </c:pt>
                <c:pt idx="66460">
                  <c:v>95.287099999999995</c:v>
                </c:pt>
                <c:pt idx="66461">
                  <c:v>96.927600000000027</c:v>
                </c:pt>
                <c:pt idx="66462">
                  <c:v>98.570499999999981</c:v>
                </c:pt>
                <c:pt idx="66463">
                  <c:v>100.21599999999999</c:v>
                </c:pt>
                <c:pt idx="66464">
                  <c:v>101.863</c:v>
                </c:pt>
                <c:pt idx="66465">
                  <c:v>103.51300000000002</c:v>
                </c:pt>
                <c:pt idx="66466">
                  <c:v>105.16500000000001</c:v>
                </c:pt>
                <c:pt idx="66467">
                  <c:v>106.819</c:v>
                </c:pt>
                <c:pt idx="66468">
                  <c:v>108.47499999999999</c:v>
                </c:pt>
                <c:pt idx="66469">
                  <c:v>110.13200000000001</c:v>
                </c:pt>
                <c:pt idx="66470">
                  <c:v>111.792</c:v>
                </c:pt>
                <c:pt idx="66471">
                  <c:v>113.45399999999999</c:v>
                </c:pt>
                <c:pt idx="66472">
                  <c:v>115.117</c:v>
                </c:pt>
                <c:pt idx="66473">
                  <c:v>116.78100000000002</c:v>
                </c:pt>
                <c:pt idx="66474">
                  <c:v>118.44800000000002</c:v>
                </c:pt>
                <c:pt idx="66475">
                  <c:v>120.11499999999999</c:v>
                </c:pt>
                <c:pt idx="66476">
                  <c:v>121.78400000000002</c:v>
                </c:pt>
                <c:pt idx="66477">
                  <c:v>123.455</c:v>
                </c:pt>
                <c:pt idx="66478">
                  <c:v>125.12599999999998</c:v>
                </c:pt>
                <c:pt idx="66479">
                  <c:v>126.79900000000002</c:v>
                </c:pt>
                <c:pt idx="66480">
                  <c:v>128.47300000000001</c:v>
                </c:pt>
                <c:pt idx="66481">
                  <c:v>130.148</c:v>
                </c:pt>
                <c:pt idx="66482">
                  <c:v>131.82400000000001</c:v>
                </c:pt>
                <c:pt idx="66483">
                  <c:v>133.501</c:v>
                </c:pt>
                <c:pt idx="66484">
                  <c:v>135.17899999999997</c:v>
                </c:pt>
                <c:pt idx="66485">
                  <c:v>136.85700000000011</c:v>
                </c:pt>
                <c:pt idx="66486">
                  <c:v>138.536</c:v>
                </c:pt>
                <c:pt idx="66487">
                  <c:v>140.21599999999998</c:v>
                </c:pt>
                <c:pt idx="66488">
                  <c:v>141.89600000000004</c:v>
                </c:pt>
                <c:pt idx="66489">
                  <c:v>143.57599999999999</c:v>
                </c:pt>
                <c:pt idx="66490">
                  <c:v>145.25700000000001</c:v>
                </c:pt>
                <c:pt idx="66491">
                  <c:v>146.93900000000002</c:v>
                </c:pt>
                <c:pt idx="66492">
                  <c:v>148.62</c:v>
                </c:pt>
                <c:pt idx="66493">
                  <c:v>150.30200000000011</c:v>
                </c:pt>
                <c:pt idx="66494">
                  <c:v>151.98400000000001</c:v>
                </c:pt>
                <c:pt idx="66495">
                  <c:v>153.666</c:v>
                </c:pt>
                <c:pt idx="66496">
                  <c:v>155.34800000000001</c:v>
                </c:pt>
                <c:pt idx="66497">
                  <c:v>157.03</c:v>
                </c:pt>
                <c:pt idx="66498">
                  <c:v>158.71099999999998</c:v>
                </c:pt>
                <c:pt idx="66499">
                  <c:v>160.393</c:v>
                </c:pt>
                <c:pt idx="66500">
                  <c:v>162.07399999999998</c:v>
                </c:pt>
                <c:pt idx="66501">
                  <c:v>163.755</c:v>
                </c:pt>
                <c:pt idx="66502">
                  <c:v>165.435</c:v>
                </c:pt>
                <c:pt idx="66503">
                  <c:v>167.11499999999998</c:v>
                </c:pt>
                <c:pt idx="66504">
                  <c:v>168.79499999999999</c:v>
                </c:pt>
                <c:pt idx="66505">
                  <c:v>170.47300000000001</c:v>
                </c:pt>
                <c:pt idx="66506">
                  <c:v>172.15100000000001</c:v>
                </c:pt>
                <c:pt idx="66507">
                  <c:v>173.82900000000001</c:v>
                </c:pt>
                <c:pt idx="66508">
                  <c:v>175.505</c:v>
                </c:pt>
                <c:pt idx="66509">
                  <c:v>177.18100000000001</c:v>
                </c:pt>
                <c:pt idx="66510">
                  <c:v>178.85600000000011</c:v>
                </c:pt>
                <c:pt idx="66511">
                  <c:v>180.529</c:v>
                </c:pt>
                <c:pt idx="66512">
                  <c:v>182.202</c:v>
                </c:pt>
                <c:pt idx="66513">
                  <c:v>183.874</c:v>
                </c:pt>
                <c:pt idx="66514">
                  <c:v>185.54399999999998</c:v>
                </c:pt>
                <c:pt idx="66515">
                  <c:v>187.21299999999999</c:v>
                </c:pt>
                <c:pt idx="66516">
                  <c:v>188.88100000000011</c:v>
                </c:pt>
                <c:pt idx="66517">
                  <c:v>190.547</c:v>
                </c:pt>
                <c:pt idx="66518">
                  <c:v>192.21199999999999</c:v>
                </c:pt>
                <c:pt idx="66519">
                  <c:v>193.876</c:v>
                </c:pt>
                <c:pt idx="66520">
                  <c:v>195.53700000000001</c:v>
                </c:pt>
                <c:pt idx="66521">
                  <c:v>197.19800000000001</c:v>
                </c:pt>
                <c:pt idx="66522">
                  <c:v>198.85600000000011</c:v>
                </c:pt>
                <c:pt idx="66523">
                  <c:v>200.51300000000001</c:v>
                </c:pt>
                <c:pt idx="66524">
                  <c:v>202.16800000000001</c:v>
                </c:pt>
                <c:pt idx="66525">
                  <c:v>203.82200000000012</c:v>
                </c:pt>
                <c:pt idx="66526">
                  <c:v>205.47300000000001</c:v>
                </c:pt>
                <c:pt idx="66527">
                  <c:v>207.12300000000002</c:v>
                </c:pt>
                <c:pt idx="66528">
                  <c:v>208.76999999999998</c:v>
                </c:pt>
                <c:pt idx="66529">
                  <c:v>210.41499999999999</c:v>
                </c:pt>
                <c:pt idx="66530">
                  <c:v>212.059</c:v>
                </c:pt>
                <c:pt idx="66531">
                  <c:v>213.7</c:v>
                </c:pt>
                <c:pt idx="66532">
                  <c:v>215.33800000000011</c:v>
                </c:pt>
                <c:pt idx="66533">
                  <c:v>216.97499999999999</c:v>
                </c:pt>
                <c:pt idx="66534">
                  <c:v>218.60900000000001</c:v>
                </c:pt>
                <c:pt idx="66535">
                  <c:v>220.24099999999999</c:v>
                </c:pt>
                <c:pt idx="66536">
                  <c:v>221.87</c:v>
                </c:pt>
                <c:pt idx="66537">
                  <c:v>223.49700000000001</c:v>
                </c:pt>
                <c:pt idx="66538">
                  <c:v>225.12100000000001</c:v>
                </c:pt>
                <c:pt idx="66539">
                  <c:v>226.74299999999999</c:v>
                </c:pt>
                <c:pt idx="66540">
                  <c:v>228.36200000000011</c:v>
                </c:pt>
                <c:pt idx="66541">
                  <c:v>229.97900000000001</c:v>
                </c:pt>
                <c:pt idx="66542">
                  <c:v>231.59200000000001</c:v>
                </c:pt>
                <c:pt idx="66543">
                  <c:v>233.20299999999997</c:v>
                </c:pt>
                <c:pt idx="66544">
                  <c:v>234.81100000000001</c:v>
                </c:pt>
                <c:pt idx="66545">
                  <c:v>236.416</c:v>
                </c:pt>
                <c:pt idx="66546">
                  <c:v>238.018</c:v>
                </c:pt>
                <c:pt idx="66547">
                  <c:v>239.61699999999999</c:v>
                </c:pt>
                <c:pt idx="66548">
                  <c:v>241.21299999999999</c:v>
                </c:pt>
                <c:pt idx="66549">
                  <c:v>242.80600000000001</c:v>
                </c:pt>
                <c:pt idx="66550">
                  <c:v>244.39500000000001</c:v>
                </c:pt>
                <c:pt idx="66551">
                  <c:v>245.98200000000011</c:v>
                </c:pt>
                <c:pt idx="66552">
                  <c:v>247.565</c:v>
                </c:pt>
                <c:pt idx="66553">
                  <c:v>249.14499999999998</c:v>
                </c:pt>
                <c:pt idx="66554">
                  <c:v>250.721</c:v>
                </c:pt>
                <c:pt idx="66555">
                  <c:v>252.29499999999999</c:v>
                </c:pt>
                <c:pt idx="66556">
                  <c:v>253.86500000000001</c:v>
                </c:pt>
                <c:pt idx="66557">
                  <c:v>255.43100000000001</c:v>
                </c:pt>
                <c:pt idx="66558">
                  <c:v>256.99400000000003</c:v>
                </c:pt>
                <c:pt idx="66559">
                  <c:v>258.553</c:v>
                </c:pt>
                <c:pt idx="66560">
                  <c:v>260.10899999999975</c:v>
                </c:pt>
                <c:pt idx="66561">
                  <c:v>261.661</c:v>
                </c:pt>
                <c:pt idx="66562">
                  <c:v>263.209</c:v>
                </c:pt>
                <c:pt idx="66563">
                  <c:v>264.75400000000002</c:v>
                </c:pt>
                <c:pt idx="66564">
                  <c:v>266.29499999999979</c:v>
                </c:pt>
                <c:pt idx="66565">
                  <c:v>267.83199999999965</c:v>
                </c:pt>
                <c:pt idx="66566">
                  <c:v>269.36500000000001</c:v>
                </c:pt>
                <c:pt idx="66567">
                  <c:v>270.89400000000001</c:v>
                </c:pt>
                <c:pt idx="66568">
                  <c:v>272.41999999999979</c:v>
                </c:pt>
                <c:pt idx="66569">
                  <c:v>273.94099999999975</c:v>
                </c:pt>
                <c:pt idx="66570">
                  <c:v>275.45800000000003</c:v>
                </c:pt>
                <c:pt idx="66571">
                  <c:v>276.97199999999958</c:v>
                </c:pt>
                <c:pt idx="66572">
                  <c:v>278.48099999999965</c:v>
                </c:pt>
                <c:pt idx="66573">
                  <c:v>279.98599999999965</c:v>
                </c:pt>
                <c:pt idx="66574">
                  <c:v>281.48699999999963</c:v>
                </c:pt>
                <c:pt idx="66575">
                  <c:v>282.98399999999958</c:v>
                </c:pt>
                <c:pt idx="66576">
                  <c:v>284.47599999999977</c:v>
                </c:pt>
                <c:pt idx="66577">
                  <c:v>285.964</c:v>
                </c:pt>
                <c:pt idx="66578">
                  <c:v>287.44799999999975</c:v>
                </c:pt>
                <c:pt idx="66579">
                  <c:v>288.92799999999966</c:v>
                </c:pt>
                <c:pt idx="66580">
                  <c:v>290.40299999999979</c:v>
                </c:pt>
                <c:pt idx="66581">
                  <c:v>291.87299999999999</c:v>
                </c:pt>
                <c:pt idx="66582">
                  <c:v>293.33999999999975</c:v>
                </c:pt>
                <c:pt idx="66583">
                  <c:v>294.80200000000002</c:v>
                </c:pt>
                <c:pt idx="66584">
                  <c:v>296.25900000000001</c:v>
                </c:pt>
                <c:pt idx="66585">
                  <c:v>297.71099999999979</c:v>
                </c:pt>
                <c:pt idx="66586">
                  <c:v>299.16000000000008</c:v>
                </c:pt>
                <c:pt idx="66587">
                  <c:v>300.60300000000001</c:v>
                </c:pt>
                <c:pt idx="66588">
                  <c:v>302.04199999999975</c:v>
                </c:pt>
                <c:pt idx="66589">
                  <c:v>303.47599999999977</c:v>
                </c:pt>
                <c:pt idx="66590">
                  <c:v>304.90499999999975</c:v>
                </c:pt>
                <c:pt idx="66591">
                  <c:v>306.33</c:v>
                </c:pt>
                <c:pt idx="66592">
                  <c:v>307.75</c:v>
                </c:pt>
                <c:pt idx="66593">
                  <c:v>309.16500000000002</c:v>
                </c:pt>
                <c:pt idx="66594">
                  <c:v>310.57499999999999</c:v>
                </c:pt>
                <c:pt idx="66595">
                  <c:v>311.97999999999979</c:v>
                </c:pt>
                <c:pt idx="66596">
                  <c:v>313.38</c:v>
                </c:pt>
                <c:pt idx="66597">
                  <c:v>314.77599999999978</c:v>
                </c:pt>
                <c:pt idx="66598">
                  <c:v>316.166</c:v>
                </c:pt>
                <c:pt idx="66599">
                  <c:v>317.55099999999999</c:v>
                </c:pt>
                <c:pt idx="66600">
                  <c:v>318.93199999999962</c:v>
                </c:pt>
                <c:pt idx="66601">
                  <c:v>320.30700000000002</c:v>
                </c:pt>
                <c:pt idx="66602">
                  <c:v>321.67700000000002</c:v>
                </c:pt>
                <c:pt idx="66603">
                  <c:v>323.04199999999975</c:v>
                </c:pt>
                <c:pt idx="66604">
                  <c:v>324.40199999999965</c:v>
                </c:pt>
                <c:pt idx="66605">
                  <c:v>325.75700000000001</c:v>
                </c:pt>
                <c:pt idx="66606">
                  <c:v>327.10599999999999</c:v>
                </c:pt>
                <c:pt idx="66607">
                  <c:v>328.45099999999979</c:v>
                </c:pt>
                <c:pt idx="66608">
                  <c:v>329.78999999999979</c:v>
                </c:pt>
                <c:pt idx="66609">
                  <c:v>331.12299999999999</c:v>
                </c:pt>
                <c:pt idx="66610">
                  <c:v>332.452</c:v>
                </c:pt>
                <c:pt idx="66611">
                  <c:v>333.77499999999975</c:v>
                </c:pt>
                <c:pt idx="66612">
                  <c:v>335.09199999999959</c:v>
                </c:pt>
                <c:pt idx="66613">
                  <c:v>336.404</c:v>
                </c:pt>
                <c:pt idx="66614">
                  <c:v>337.71099999999979</c:v>
                </c:pt>
                <c:pt idx="66615">
                  <c:v>339.012</c:v>
                </c:pt>
                <c:pt idx="66616">
                  <c:v>340.30799999999999</c:v>
                </c:pt>
                <c:pt idx="66617">
                  <c:v>341.59899999999965</c:v>
                </c:pt>
                <c:pt idx="66618">
                  <c:v>342.88299999999975</c:v>
                </c:pt>
                <c:pt idx="66619">
                  <c:v>344.16300000000001</c:v>
                </c:pt>
                <c:pt idx="66620">
                  <c:v>345.43599999999958</c:v>
                </c:pt>
                <c:pt idx="66621">
                  <c:v>346.70400000000001</c:v>
                </c:pt>
                <c:pt idx="66622">
                  <c:v>347.96699999999959</c:v>
                </c:pt>
                <c:pt idx="66623">
                  <c:v>349.22299999999979</c:v>
                </c:pt>
                <c:pt idx="66624">
                  <c:v>350.47399999999965</c:v>
                </c:pt>
                <c:pt idx="66625">
                  <c:v>351.71899999999965</c:v>
                </c:pt>
                <c:pt idx="66626">
                  <c:v>352.959</c:v>
                </c:pt>
                <c:pt idx="66627">
                  <c:v>354.19299999999993</c:v>
                </c:pt>
                <c:pt idx="66628">
                  <c:v>355.42099999999965</c:v>
                </c:pt>
                <c:pt idx="66629">
                  <c:v>356.64299999999997</c:v>
                </c:pt>
                <c:pt idx="66630">
                  <c:v>357.85899999999975</c:v>
                </c:pt>
                <c:pt idx="66631">
                  <c:v>359.07</c:v>
                </c:pt>
                <c:pt idx="66632">
                  <c:v>360.274</c:v>
                </c:pt>
                <c:pt idx="66633">
                  <c:v>361.47299999999979</c:v>
                </c:pt>
                <c:pt idx="66634">
                  <c:v>362.666</c:v>
                </c:pt>
                <c:pt idx="66635">
                  <c:v>363.85199999999975</c:v>
                </c:pt>
                <c:pt idx="66636">
                  <c:v>365.03299999999979</c:v>
                </c:pt>
                <c:pt idx="66637">
                  <c:v>366.20800000000003</c:v>
                </c:pt>
                <c:pt idx="66638">
                  <c:v>367.37599999999975</c:v>
                </c:pt>
                <c:pt idx="66639">
                  <c:v>368.53899999999965</c:v>
                </c:pt>
                <c:pt idx="66640">
                  <c:v>369.69600000000003</c:v>
                </c:pt>
                <c:pt idx="66641">
                  <c:v>370.846</c:v>
                </c:pt>
                <c:pt idx="66642">
                  <c:v>371.98999999999978</c:v>
                </c:pt>
                <c:pt idx="66643">
                  <c:v>373.12900000000002</c:v>
                </c:pt>
                <c:pt idx="66644">
                  <c:v>374.26</c:v>
                </c:pt>
                <c:pt idx="66645">
                  <c:v>375.3859999999998</c:v>
                </c:pt>
                <c:pt idx="66646">
                  <c:v>376.50599999999974</c:v>
                </c:pt>
                <c:pt idx="66647">
                  <c:v>377.61900000000026</c:v>
                </c:pt>
                <c:pt idx="66648">
                  <c:v>378.72599999999977</c:v>
                </c:pt>
                <c:pt idx="66649">
                  <c:v>379.827</c:v>
                </c:pt>
                <c:pt idx="66650">
                  <c:v>380.92099999999965</c:v>
                </c:pt>
                <c:pt idx="66651">
                  <c:v>382.00900000000001</c:v>
                </c:pt>
                <c:pt idx="66652">
                  <c:v>383.09099999999978</c:v>
                </c:pt>
                <c:pt idx="66653">
                  <c:v>384.166</c:v>
                </c:pt>
                <c:pt idx="66654">
                  <c:v>385.23499999999979</c:v>
                </c:pt>
                <c:pt idx="66655">
                  <c:v>386.29700000000003</c:v>
                </c:pt>
                <c:pt idx="66656">
                  <c:v>387.35300000000001</c:v>
                </c:pt>
                <c:pt idx="66657">
                  <c:v>388.40199999999965</c:v>
                </c:pt>
                <c:pt idx="66658">
                  <c:v>389.44499999999999</c:v>
                </c:pt>
                <c:pt idx="66659">
                  <c:v>390.48200000000003</c:v>
                </c:pt>
                <c:pt idx="66660">
                  <c:v>391.5109999999998</c:v>
                </c:pt>
                <c:pt idx="66661">
                  <c:v>392.53500000000003</c:v>
                </c:pt>
                <c:pt idx="66662">
                  <c:v>393.55099999999999</c:v>
                </c:pt>
                <c:pt idx="66663">
                  <c:v>394.56099999999975</c:v>
                </c:pt>
                <c:pt idx="66664">
                  <c:v>395.56400000000002</c:v>
                </c:pt>
                <c:pt idx="66665">
                  <c:v>396.56099999999975</c:v>
                </c:pt>
                <c:pt idx="66666">
                  <c:v>397.55099999999999</c:v>
                </c:pt>
                <c:pt idx="66667">
                  <c:v>398.53399999999965</c:v>
                </c:pt>
                <c:pt idx="66668">
                  <c:v>399.51</c:v>
                </c:pt>
                <c:pt idx="66669">
                  <c:v>400.47999999999979</c:v>
                </c:pt>
                <c:pt idx="66670">
                  <c:v>401.44299999999993</c:v>
                </c:pt>
                <c:pt idx="66671">
                  <c:v>402.3979999999998</c:v>
                </c:pt>
                <c:pt idx="66672">
                  <c:v>403.34699999999975</c:v>
                </c:pt>
                <c:pt idx="66673">
                  <c:v>404.28999999999979</c:v>
                </c:pt>
                <c:pt idx="66674">
                  <c:v>405.2249999999998</c:v>
                </c:pt>
                <c:pt idx="66675">
                  <c:v>406.15300000000002</c:v>
                </c:pt>
                <c:pt idx="66676">
                  <c:v>407.07400000000001</c:v>
                </c:pt>
                <c:pt idx="66677">
                  <c:v>407.98899999999958</c:v>
                </c:pt>
                <c:pt idx="66678">
                  <c:v>408.89599999999979</c:v>
                </c:pt>
                <c:pt idx="66679">
                  <c:v>409.79599999999965</c:v>
                </c:pt>
                <c:pt idx="66680">
                  <c:v>410.68900000000002</c:v>
                </c:pt>
                <c:pt idx="66681">
                  <c:v>411.57599999999979</c:v>
                </c:pt>
                <c:pt idx="66682">
                  <c:v>412.45400000000001</c:v>
                </c:pt>
                <c:pt idx="66683">
                  <c:v>413.32599999999979</c:v>
                </c:pt>
                <c:pt idx="66684">
                  <c:v>414.19099999999975</c:v>
                </c:pt>
                <c:pt idx="66685">
                  <c:v>415.048</c:v>
                </c:pt>
                <c:pt idx="66686">
                  <c:v>415.8979999999998</c:v>
                </c:pt>
                <c:pt idx="66687">
                  <c:v>416.74099999999999</c:v>
                </c:pt>
                <c:pt idx="66688">
                  <c:v>417.577</c:v>
                </c:pt>
                <c:pt idx="66689">
                  <c:v>418.40499999999975</c:v>
                </c:pt>
                <c:pt idx="66690">
                  <c:v>419.22599999999977</c:v>
                </c:pt>
                <c:pt idx="66691">
                  <c:v>420.03899999999965</c:v>
                </c:pt>
                <c:pt idx="66692">
                  <c:v>420.846</c:v>
                </c:pt>
                <c:pt idx="66693">
                  <c:v>421.64400000000023</c:v>
                </c:pt>
                <c:pt idx="66694">
                  <c:v>422.43599999999958</c:v>
                </c:pt>
                <c:pt idx="66695">
                  <c:v>423.21899999999965</c:v>
                </c:pt>
                <c:pt idx="66696">
                  <c:v>423.99499999999978</c:v>
                </c:pt>
                <c:pt idx="66697">
                  <c:v>424.76400000000001</c:v>
                </c:pt>
                <c:pt idx="66698">
                  <c:v>425.52499999999975</c:v>
                </c:pt>
                <c:pt idx="66699">
                  <c:v>426.279</c:v>
                </c:pt>
                <c:pt idx="66700">
                  <c:v>427.02499999999975</c:v>
                </c:pt>
                <c:pt idx="66701">
                  <c:v>427.76299999999975</c:v>
                </c:pt>
                <c:pt idx="66702">
                  <c:v>428.49299999999965</c:v>
                </c:pt>
                <c:pt idx="66703">
                  <c:v>429.21599999999978</c:v>
                </c:pt>
                <c:pt idx="66704">
                  <c:v>429.93099999999959</c:v>
                </c:pt>
                <c:pt idx="66705">
                  <c:v>430.63799999999975</c:v>
                </c:pt>
                <c:pt idx="66706">
                  <c:v>431.33699999999965</c:v>
                </c:pt>
                <c:pt idx="66707">
                  <c:v>432.029</c:v>
                </c:pt>
                <c:pt idx="66708">
                  <c:v>432.71299999999979</c:v>
                </c:pt>
                <c:pt idx="66709">
                  <c:v>433.38799999999975</c:v>
                </c:pt>
                <c:pt idx="66710">
                  <c:v>434.05599999999993</c:v>
                </c:pt>
                <c:pt idx="66711">
                  <c:v>434.71599999999978</c:v>
                </c:pt>
                <c:pt idx="66712">
                  <c:v>435.36799999999999</c:v>
                </c:pt>
                <c:pt idx="66713">
                  <c:v>436.0109999999998</c:v>
                </c:pt>
                <c:pt idx="66714">
                  <c:v>436.64699999999999</c:v>
                </c:pt>
                <c:pt idx="66715">
                  <c:v>437.274</c:v>
                </c:pt>
                <c:pt idx="66716">
                  <c:v>437.89400000000001</c:v>
                </c:pt>
                <c:pt idx="66717">
                  <c:v>438.505</c:v>
                </c:pt>
                <c:pt idx="66718">
                  <c:v>439.108</c:v>
                </c:pt>
                <c:pt idx="66719">
                  <c:v>439.70299999999975</c:v>
                </c:pt>
                <c:pt idx="66720">
                  <c:v>440.28899999999965</c:v>
                </c:pt>
                <c:pt idx="66721">
                  <c:v>440.86799999999999</c:v>
                </c:pt>
                <c:pt idx="66722">
                  <c:v>441.43699999999961</c:v>
                </c:pt>
                <c:pt idx="66723">
                  <c:v>441.99899999999963</c:v>
                </c:pt>
                <c:pt idx="66724">
                  <c:v>442.55200000000002</c:v>
                </c:pt>
                <c:pt idx="66725">
                  <c:v>443.09699999999958</c:v>
                </c:pt>
                <c:pt idx="66726">
                  <c:v>443.63299999999975</c:v>
                </c:pt>
                <c:pt idx="66727">
                  <c:v>444.16</c:v>
                </c:pt>
                <c:pt idx="66728">
                  <c:v>444.68</c:v>
                </c:pt>
                <c:pt idx="66729">
                  <c:v>445.19</c:v>
                </c:pt>
                <c:pt idx="66730">
                  <c:v>445.69200000000001</c:v>
                </c:pt>
                <c:pt idx="66731">
                  <c:v>446.185</c:v>
                </c:pt>
                <c:pt idx="66732">
                  <c:v>446.67</c:v>
                </c:pt>
                <c:pt idx="66733">
                  <c:v>447.14600000000002</c:v>
                </c:pt>
                <c:pt idx="66734">
                  <c:v>447.613</c:v>
                </c:pt>
                <c:pt idx="66735">
                  <c:v>448.07100000000003</c:v>
                </c:pt>
                <c:pt idx="66736">
                  <c:v>448.52099999999979</c:v>
                </c:pt>
                <c:pt idx="66737">
                  <c:v>448.96099999999979</c:v>
                </c:pt>
                <c:pt idx="66738">
                  <c:v>449.39299999999974</c:v>
                </c:pt>
                <c:pt idx="66739">
                  <c:v>449.81599999999975</c:v>
                </c:pt>
                <c:pt idx="66740">
                  <c:v>450.22999999999979</c:v>
                </c:pt>
                <c:pt idx="66741">
                  <c:v>450.63499999999999</c:v>
                </c:pt>
                <c:pt idx="66742">
                  <c:v>451.03</c:v>
                </c:pt>
                <c:pt idx="66743">
                  <c:v>451.41699999999958</c:v>
                </c:pt>
                <c:pt idx="66744">
                  <c:v>451.79499999999979</c:v>
                </c:pt>
                <c:pt idx="66745">
                  <c:v>452.16300000000001</c:v>
                </c:pt>
                <c:pt idx="66746">
                  <c:v>452.52199999999965</c:v>
                </c:pt>
                <c:pt idx="66747">
                  <c:v>452.87299999999999</c:v>
                </c:pt>
                <c:pt idx="66748">
                  <c:v>453.214</c:v>
                </c:pt>
                <c:pt idx="66749">
                  <c:v>453.54500000000002</c:v>
                </c:pt>
                <c:pt idx="66750">
                  <c:v>453.86700000000002</c:v>
                </c:pt>
                <c:pt idx="66751">
                  <c:v>454.18</c:v>
                </c:pt>
                <c:pt idx="66752">
                  <c:v>454.48399999999958</c:v>
                </c:pt>
                <c:pt idx="66753">
                  <c:v>454.77799999999979</c:v>
                </c:pt>
                <c:pt idx="66754">
                  <c:v>455.06200000000001</c:v>
                </c:pt>
                <c:pt idx="66755">
                  <c:v>455.33699999999965</c:v>
                </c:pt>
                <c:pt idx="66756">
                  <c:v>455.60300000000001</c:v>
                </c:pt>
                <c:pt idx="66757">
                  <c:v>455.858</c:v>
                </c:pt>
                <c:pt idx="66758">
                  <c:v>456.10500000000002</c:v>
                </c:pt>
                <c:pt idx="66759">
                  <c:v>456.34100000000001</c:v>
                </c:pt>
                <c:pt idx="66760">
                  <c:v>456.56799999999993</c:v>
                </c:pt>
                <c:pt idx="66761">
                  <c:v>456.78599999999977</c:v>
                </c:pt>
                <c:pt idx="66762">
                  <c:v>456.99299999999965</c:v>
                </c:pt>
                <c:pt idx="66763">
                  <c:v>457.19099999999975</c:v>
                </c:pt>
                <c:pt idx="66764">
                  <c:v>457.37799999999999</c:v>
                </c:pt>
                <c:pt idx="66765">
                  <c:v>457.55599999999993</c:v>
                </c:pt>
                <c:pt idx="66766">
                  <c:v>457.72399999999965</c:v>
                </c:pt>
                <c:pt idx="66767">
                  <c:v>457.88200000000001</c:v>
                </c:pt>
                <c:pt idx="66768">
                  <c:v>458.03</c:v>
                </c:pt>
                <c:pt idx="66769">
                  <c:v>458.16800000000001</c:v>
                </c:pt>
                <c:pt idx="66770">
                  <c:v>458.29700000000003</c:v>
                </c:pt>
                <c:pt idx="66771">
                  <c:v>458.41499999999979</c:v>
                </c:pt>
                <c:pt idx="66772">
                  <c:v>458.52199999999965</c:v>
                </c:pt>
                <c:pt idx="66773">
                  <c:v>458.62</c:v>
                </c:pt>
                <c:pt idx="66774">
                  <c:v>458.70699999999965</c:v>
                </c:pt>
                <c:pt idx="66775">
                  <c:v>458.78500000000003</c:v>
                </c:pt>
                <c:pt idx="66776">
                  <c:v>458.85199999999975</c:v>
                </c:pt>
                <c:pt idx="66777">
                  <c:v>458.90799999999979</c:v>
                </c:pt>
                <c:pt idx="66778">
                  <c:v>458.95499999999993</c:v>
                </c:pt>
                <c:pt idx="66779">
                  <c:v>458.99099999999964</c:v>
                </c:pt>
                <c:pt idx="66780">
                  <c:v>459.01599999999979</c:v>
                </c:pt>
                <c:pt idx="66781">
                  <c:v>459.03099999999978</c:v>
                </c:pt>
                <c:pt idx="66782">
                  <c:v>459.03599999999977</c:v>
                </c:pt>
                <c:pt idx="66783">
                  <c:v>459.03</c:v>
                </c:pt>
                <c:pt idx="66784">
                  <c:v>459.01400000000001</c:v>
                </c:pt>
                <c:pt idx="66785">
                  <c:v>458.98699999999963</c:v>
                </c:pt>
                <c:pt idx="66786">
                  <c:v>458.94900000000001</c:v>
                </c:pt>
                <c:pt idx="66787">
                  <c:v>458.90099999999978</c:v>
                </c:pt>
                <c:pt idx="66788">
                  <c:v>458.84199999999993</c:v>
                </c:pt>
                <c:pt idx="66789">
                  <c:v>458.7729999999998</c:v>
                </c:pt>
                <c:pt idx="66790">
                  <c:v>458.69200000000001</c:v>
                </c:pt>
                <c:pt idx="66791">
                  <c:v>458.601</c:v>
                </c:pt>
                <c:pt idx="66792">
                  <c:v>458.49899999999963</c:v>
                </c:pt>
                <c:pt idx="66793">
                  <c:v>458.387</c:v>
                </c:pt>
                <c:pt idx="66794">
                  <c:v>458.26299999999975</c:v>
                </c:pt>
                <c:pt idx="66795">
                  <c:v>458.12900000000002</c:v>
                </c:pt>
                <c:pt idx="66796">
                  <c:v>457.98399999999958</c:v>
                </c:pt>
                <c:pt idx="66797">
                  <c:v>457.827</c:v>
                </c:pt>
                <c:pt idx="66798">
                  <c:v>457.66</c:v>
                </c:pt>
                <c:pt idx="66799">
                  <c:v>457.48200000000003</c:v>
                </c:pt>
                <c:pt idx="66800">
                  <c:v>457.29299999999978</c:v>
                </c:pt>
                <c:pt idx="66801">
                  <c:v>457.09199999999959</c:v>
                </c:pt>
                <c:pt idx="66802">
                  <c:v>456.88099999999974</c:v>
                </c:pt>
                <c:pt idx="66803">
                  <c:v>456.65800000000002</c:v>
                </c:pt>
                <c:pt idx="66804">
                  <c:v>456.42499999999978</c:v>
                </c:pt>
                <c:pt idx="66805">
                  <c:v>456.18</c:v>
                </c:pt>
                <c:pt idx="66806">
                  <c:v>455.92399999999958</c:v>
                </c:pt>
                <c:pt idx="66807">
                  <c:v>455.65699999999993</c:v>
                </c:pt>
                <c:pt idx="66808">
                  <c:v>455.37799999999999</c:v>
                </c:pt>
                <c:pt idx="66809">
                  <c:v>455.08799999999979</c:v>
                </c:pt>
                <c:pt idx="66810">
                  <c:v>454.78699999999958</c:v>
                </c:pt>
                <c:pt idx="66811">
                  <c:v>454.4749999999998</c:v>
                </c:pt>
                <c:pt idx="66812">
                  <c:v>454.15100000000001</c:v>
                </c:pt>
                <c:pt idx="66813">
                  <c:v>453.81599999999975</c:v>
                </c:pt>
                <c:pt idx="66814">
                  <c:v>453.4699999999998</c:v>
                </c:pt>
                <c:pt idx="66815">
                  <c:v>453.11200000000002</c:v>
                </c:pt>
                <c:pt idx="66816">
                  <c:v>452.74299999999999</c:v>
                </c:pt>
                <c:pt idx="66817">
                  <c:v>452.36200000000002</c:v>
                </c:pt>
                <c:pt idx="66818">
                  <c:v>451.9699999999998</c:v>
                </c:pt>
                <c:pt idx="66819">
                  <c:v>451.56599999999975</c:v>
                </c:pt>
                <c:pt idx="66820">
                  <c:v>451.15100000000001</c:v>
                </c:pt>
                <c:pt idx="66821">
                  <c:v>450.7249999999998</c:v>
                </c:pt>
                <c:pt idx="66822">
                  <c:v>450.28599999999977</c:v>
                </c:pt>
                <c:pt idx="66823">
                  <c:v>449.83699999999965</c:v>
                </c:pt>
                <c:pt idx="66824">
                  <c:v>449.375</c:v>
                </c:pt>
                <c:pt idx="66825">
                  <c:v>448.90199999999965</c:v>
                </c:pt>
                <c:pt idx="66826">
                  <c:v>448.41799999999978</c:v>
                </c:pt>
                <c:pt idx="66827">
                  <c:v>447.92200000000003</c:v>
                </c:pt>
                <c:pt idx="66828">
                  <c:v>447.41399999999965</c:v>
                </c:pt>
                <c:pt idx="66829">
                  <c:v>446.89499999999975</c:v>
                </c:pt>
                <c:pt idx="66830">
                  <c:v>446.36399999999975</c:v>
                </c:pt>
                <c:pt idx="66831">
                  <c:v>445.82100000000003</c:v>
                </c:pt>
                <c:pt idx="66832">
                  <c:v>445.267</c:v>
                </c:pt>
                <c:pt idx="66833">
                  <c:v>444.70099999999979</c:v>
                </c:pt>
                <c:pt idx="66834">
                  <c:v>444.12299999999999</c:v>
                </c:pt>
                <c:pt idx="66835">
                  <c:v>443.53399999999965</c:v>
                </c:pt>
                <c:pt idx="66836">
                  <c:v>442.93299999999965</c:v>
                </c:pt>
                <c:pt idx="66837">
                  <c:v>442.32</c:v>
                </c:pt>
                <c:pt idx="66838">
                  <c:v>441.69499999999999</c:v>
                </c:pt>
                <c:pt idx="66839">
                  <c:v>441.05900000000008</c:v>
                </c:pt>
                <c:pt idx="66840">
                  <c:v>440.41099999999977</c:v>
                </c:pt>
                <c:pt idx="66841">
                  <c:v>439.75099999999975</c:v>
                </c:pt>
                <c:pt idx="66842">
                  <c:v>439.08</c:v>
                </c:pt>
                <c:pt idx="66843">
                  <c:v>438.39599999999979</c:v>
                </c:pt>
                <c:pt idx="66844">
                  <c:v>437.70099999999979</c:v>
                </c:pt>
                <c:pt idx="66845">
                  <c:v>436.99499999999978</c:v>
                </c:pt>
                <c:pt idx="66846">
                  <c:v>436.27599999999978</c:v>
                </c:pt>
                <c:pt idx="66847">
                  <c:v>435.54599999999999</c:v>
                </c:pt>
                <c:pt idx="66848">
                  <c:v>434.80399999999975</c:v>
                </c:pt>
                <c:pt idx="66849">
                  <c:v>434.05</c:v>
                </c:pt>
                <c:pt idx="66850">
                  <c:v>433.28500000000003</c:v>
                </c:pt>
                <c:pt idx="66851">
                  <c:v>432.50799999999975</c:v>
                </c:pt>
                <c:pt idx="66852">
                  <c:v>431.71899999999965</c:v>
                </c:pt>
                <c:pt idx="66853">
                  <c:v>430.91799999999978</c:v>
                </c:pt>
                <c:pt idx="66854">
                  <c:v>430.10599999999999</c:v>
                </c:pt>
                <c:pt idx="66855">
                  <c:v>429.28099999999978</c:v>
                </c:pt>
                <c:pt idx="66856">
                  <c:v>428.44600000000003</c:v>
                </c:pt>
                <c:pt idx="66857">
                  <c:v>427.59799999999979</c:v>
                </c:pt>
                <c:pt idx="66858">
                  <c:v>426.73899999999958</c:v>
                </c:pt>
                <c:pt idx="66859">
                  <c:v>425.86799999999999</c:v>
                </c:pt>
                <c:pt idx="66860">
                  <c:v>424.98599999999965</c:v>
                </c:pt>
                <c:pt idx="66861">
                  <c:v>424.09199999999959</c:v>
                </c:pt>
                <c:pt idx="66862">
                  <c:v>423.18599999999975</c:v>
                </c:pt>
                <c:pt idx="66863">
                  <c:v>422.26900000000001</c:v>
                </c:pt>
                <c:pt idx="66864">
                  <c:v>421.3400000000002</c:v>
                </c:pt>
                <c:pt idx="66865">
                  <c:v>420.399</c:v>
                </c:pt>
                <c:pt idx="66866">
                  <c:v>419.447</c:v>
                </c:pt>
                <c:pt idx="66867">
                  <c:v>418.48399999999958</c:v>
                </c:pt>
                <c:pt idx="66868">
                  <c:v>417.50900000000001</c:v>
                </c:pt>
                <c:pt idx="66869">
                  <c:v>416.52199999999965</c:v>
                </c:pt>
                <c:pt idx="66870">
                  <c:v>415.524</c:v>
                </c:pt>
                <c:pt idx="66871">
                  <c:v>414.51400000000001</c:v>
                </c:pt>
                <c:pt idx="66872">
                  <c:v>413.49299999999965</c:v>
                </c:pt>
                <c:pt idx="66873">
                  <c:v>412.46099999999979</c:v>
                </c:pt>
                <c:pt idx="66874">
                  <c:v>411.41699999999958</c:v>
                </c:pt>
                <c:pt idx="66875">
                  <c:v>410.36200000000002</c:v>
                </c:pt>
                <c:pt idx="66876">
                  <c:v>409.29599999999965</c:v>
                </c:pt>
                <c:pt idx="66877">
                  <c:v>408.21799999999979</c:v>
                </c:pt>
                <c:pt idx="66878">
                  <c:v>407.12900000000002</c:v>
                </c:pt>
                <c:pt idx="66879">
                  <c:v>406.029</c:v>
                </c:pt>
                <c:pt idx="66880">
                  <c:v>404.91699999999958</c:v>
                </c:pt>
                <c:pt idx="66881">
                  <c:v>403.79399999999958</c:v>
                </c:pt>
                <c:pt idx="66882">
                  <c:v>402.661</c:v>
                </c:pt>
                <c:pt idx="66883">
                  <c:v>401.51599999999979</c:v>
                </c:pt>
                <c:pt idx="66884">
                  <c:v>400.36</c:v>
                </c:pt>
                <c:pt idx="66885">
                  <c:v>399.19299999999993</c:v>
                </c:pt>
                <c:pt idx="66886">
                  <c:v>398.01499999999999</c:v>
                </c:pt>
                <c:pt idx="66887">
                  <c:v>396.82599999999979</c:v>
                </c:pt>
                <c:pt idx="66888">
                  <c:v>395.62599999999975</c:v>
                </c:pt>
                <c:pt idx="66889">
                  <c:v>394.41599999999966</c:v>
                </c:pt>
                <c:pt idx="66890">
                  <c:v>393.19400000000002</c:v>
                </c:pt>
                <c:pt idx="66891">
                  <c:v>391.96199999999965</c:v>
                </c:pt>
                <c:pt idx="66892">
                  <c:v>390.71899999999965</c:v>
                </c:pt>
                <c:pt idx="66893">
                  <c:v>389.46499999999975</c:v>
                </c:pt>
                <c:pt idx="66894">
                  <c:v>388.20099999999979</c:v>
                </c:pt>
                <c:pt idx="66895">
                  <c:v>386.92599999999965</c:v>
                </c:pt>
                <c:pt idx="66896">
                  <c:v>385.64100000000002</c:v>
                </c:pt>
                <c:pt idx="66897">
                  <c:v>384.34500000000008</c:v>
                </c:pt>
                <c:pt idx="66898">
                  <c:v>383.03799999999978</c:v>
                </c:pt>
                <c:pt idx="66899">
                  <c:v>381.72099999999978</c:v>
                </c:pt>
                <c:pt idx="66900">
                  <c:v>380.39400000000001</c:v>
                </c:pt>
                <c:pt idx="66901">
                  <c:v>379.05700000000002</c:v>
                </c:pt>
                <c:pt idx="66902">
                  <c:v>377.709</c:v>
                </c:pt>
                <c:pt idx="66903">
                  <c:v>376.35199999999975</c:v>
                </c:pt>
                <c:pt idx="66904">
                  <c:v>374.98299999999978</c:v>
                </c:pt>
                <c:pt idx="66905">
                  <c:v>373.60599999999999</c:v>
                </c:pt>
                <c:pt idx="66906">
                  <c:v>372.21799999999979</c:v>
                </c:pt>
                <c:pt idx="66907">
                  <c:v>370.82</c:v>
                </c:pt>
                <c:pt idx="66908">
                  <c:v>369.41199999999958</c:v>
                </c:pt>
                <c:pt idx="66909">
                  <c:v>367.99400000000003</c:v>
                </c:pt>
                <c:pt idx="66910">
                  <c:v>366.56700000000001</c:v>
                </c:pt>
                <c:pt idx="66911">
                  <c:v>365.13</c:v>
                </c:pt>
                <c:pt idx="66912">
                  <c:v>363.68299999999999</c:v>
                </c:pt>
                <c:pt idx="66913">
                  <c:v>362.22699999999958</c:v>
                </c:pt>
                <c:pt idx="66914">
                  <c:v>360.762</c:v>
                </c:pt>
                <c:pt idx="66915">
                  <c:v>359.28599999999977</c:v>
                </c:pt>
                <c:pt idx="66916">
                  <c:v>357.80200000000002</c:v>
                </c:pt>
                <c:pt idx="66917">
                  <c:v>356.30799999999999</c:v>
                </c:pt>
                <c:pt idx="66918">
                  <c:v>354.80599999999993</c:v>
                </c:pt>
                <c:pt idx="66919">
                  <c:v>353.29399999999958</c:v>
                </c:pt>
                <c:pt idx="66920">
                  <c:v>351.7729999999998</c:v>
                </c:pt>
                <c:pt idx="66921">
                  <c:v>350.24299999999999</c:v>
                </c:pt>
                <c:pt idx="66922">
                  <c:v>348.70400000000001</c:v>
                </c:pt>
                <c:pt idx="66923">
                  <c:v>347.15600000000001</c:v>
                </c:pt>
                <c:pt idx="66924">
                  <c:v>345.6</c:v>
                </c:pt>
                <c:pt idx="66925">
                  <c:v>344.03500000000003</c:v>
                </c:pt>
                <c:pt idx="66926">
                  <c:v>342.46099999999979</c:v>
                </c:pt>
                <c:pt idx="66927">
                  <c:v>340.87900000000002</c:v>
                </c:pt>
                <c:pt idx="66928">
                  <c:v>339.28799999999978</c:v>
                </c:pt>
                <c:pt idx="66929">
                  <c:v>337.68900000000002</c:v>
                </c:pt>
                <c:pt idx="66930">
                  <c:v>336.08199999999965</c:v>
                </c:pt>
                <c:pt idx="66931">
                  <c:v>334.46699999999959</c:v>
                </c:pt>
                <c:pt idx="66932">
                  <c:v>332.84399999999999</c:v>
                </c:pt>
                <c:pt idx="66933">
                  <c:v>331.21199999999965</c:v>
                </c:pt>
                <c:pt idx="66934">
                  <c:v>329.57299999999975</c:v>
                </c:pt>
                <c:pt idx="66935">
                  <c:v>327.92599999999965</c:v>
                </c:pt>
                <c:pt idx="66936">
                  <c:v>326.27199999999965</c:v>
                </c:pt>
                <c:pt idx="66937">
                  <c:v>324.60899999999975</c:v>
                </c:pt>
                <c:pt idx="66938">
                  <c:v>322.93899999999962</c:v>
                </c:pt>
                <c:pt idx="66939">
                  <c:v>321.262</c:v>
                </c:pt>
                <c:pt idx="66940">
                  <c:v>319.577</c:v>
                </c:pt>
                <c:pt idx="66941">
                  <c:v>317.8859999999998</c:v>
                </c:pt>
                <c:pt idx="66942">
                  <c:v>316.18599999999975</c:v>
                </c:pt>
                <c:pt idx="66943">
                  <c:v>314.47999999999979</c:v>
                </c:pt>
                <c:pt idx="66944">
                  <c:v>312.767</c:v>
                </c:pt>
                <c:pt idx="66945">
                  <c:v>311.048</c:v>
                </c:pt>
                <c:pt idx="66946">
                  <c:v>309.32100000000003</c:v>
                </c:pt>
                <c:pt idx="66947">
                  <c:v>307.58799999999979</c:v>
                </c:pt>
                <c:pt idx="66948">
                  <c:v>305.84800000000001</c:v>
                </c:pt>
                <c:pt idx="66949">
                  <c:v>304.101</c:v>
                </c:pt>
                <c:pt idx="66950">
                  <c:v>302.34899999999999</c:v>
                </c:pt>
                <c:pt idx="66951">
                  <c:v>300.58999999999975</c:v>
                </c:pt>
                <c:pt idx="66952">
                  <c:v>298.82499999999999</c:v>
                </c:pt>
                <c:pt idx="66953">
                  <c:v>297.05399999999975</c:v>
                </c:pt>
                <c:pt idx="66954">
                  <c:v>295.27699999999965</c:v>
                </c:pt>
                <c:pt idx="66955">
                  <c:v>293.49400000000003</c:v>
                </c:pt>
                <c:pt idx="66956">
                  <c:v>291.70599999999979</c:v>
                </c:pt>
                <c:pt idx="66957">
                  <c:v>289.91199999999958</c:v>
                </c:pt>
                <c:pt idx="66958">
                  <c:v>288.11200000000002</c:v>
                </c:pt>
                <c:pt idx="66959">
                  <c:v>286.30700000000002</c:v>
                </c:pt>
                <c:pt idx="66960">
                  <c:v>284.49699999999962</c:v>
                </c:pt>
                <c:pt idx="66961">
                  <c:v>282.68200000000002</c:v>
                </c:pt>
                <c:pt idx="66962">
                  <c:v>280.86099999999999</c:v>
                </c:pt>
                <c:pt idx="66963">
                  <c:v>279.03599999999977</c:v>
                </c:pt>
                <c:pt idx="66964">
                  <c:v>277.20599999999979</c:v>
                </c:pt>
                <c:pt idx="66965">
                  <c:v>275.37099999999975</c:v>
                </c:pt>
                <c:pt idx="66966">
                  <c:v>273.53099999999978</c:v>
                </c:pt>
                <c:pt idx="66967">
                  <c:v>271.68799999999999</c:v>
                </c:pt>
                <c:pt idx="66968">
                  <c:v>269.839</c:v>
                </c:pt>
                <c:pt idx="66969">
                  <c:v>267.98699999999963</c:v>
                </c:pt>
                <c:pt idx="66970">
                  <c:v>266.13</c:v>
                </c:pt>
                <c:pt idx="66971">
                  <c:v>264.26900000000001</c:v>
                </c:pt>
                <c:pt idx="66972">
                  <c:v>262.40499999999975</c:v>
                </c:pt>
                <c:pt idx="66973">
                  <c:v>260.53699999999958</c:v>
                </c:pt>
                <c:pt idx="66974">
                  <c:v>258.66500000000002</c:v>
                </c:pt>
                <c:pt idx="66975">
                  <c:v>256.78899999999965</c:v>
                </c:pt>
                <c:pt idx="66976">
                  <c:v>254.911</c:v>
                </c:pt>
                <c:pt idx="66977">
                  <c:v>253.029</c:v>
                </c:pt>
                <c:pt idx="66978">
                  <c:v>251.14299999999997</c:v>
                </c:pt>
                <c:pt idx="66979">
                  <c:v>249.255</c:v>
                </c:pt>
                <c:pt idx="66980">
                  <c:v>247.364</c:v>
                </c:pt>
                <c:pt idx="66981">
                  <c:v>245.47</c:v>
                </c:pt>
                <c:pt idx="66982">
                  <c:v>243.57300000000001</c:v>
                </c:pt>
                <c:pt idx="66983">
                  <c:v>241.67399999999998</c:v>
                </c:pt>
                <c:pt idx="66984">
                  <c:v>239.77299999999997</c:v>
                </c:pt>
                <c:pt idx="66985">
                  <c:v>237.869</c:v>
                </c:pt>
                <c:pt idx="66986">
                  <c:v>235.96300000000002</c:v>
                </c:pt>
                <c:pt idx="66987">
                  <c:v>234.05500000000001</c:v>
                </c:pt>
                <c:pt idx="66988">
                  <c:v>232.14499999999998</c:v>
                </c:pt>
                <c:pt idx="66989">
                  <c:v>230.233</c:v>
                </c:pt>
                <c:pt idx="66990">
                  <c:v>228.32000000000011</c:v>
                </c:pt>
                <c:pt idx="66991">
                  <c:v>226.405</c:v>
                </c:pt>
                <c:pt idx="66992">
                  <c:v>224.489</c:v>
                </c:pt>
                <c:pt idx="66993">
                  <c:v>222.571</c:v>
                </c:pt>
                <c:pt idx="66994">
                  <c:v>220.65300000000002</c:v>
                </c:pt>
                <c:pt idx="66995">
                  <c:v>218.733</c:v>
                </c:pt>
                <c:pt idx="66996">
                  <c:v>216.81300000000002</c:v>
                </c:pt>
                <c:pt idx="66997">
                  <c:v>214.8910000000001</c:v>
                </c:pt>
                <c:pt idx="66998">
                  <c:v>212.97</c:v>
                </c:pt>
                <c:pt idx="66999">
                  <c:v>211.047</c:v>
                </c:pt>
                <c:pt idx="67000">
                  <c:v>209.124</c:v>
                </c:pt>
                <c:pt idx="67001">
                  <c:v>207.202</c:v>
                </c:pt>
                <c:pt idx="67002">
                  <c:v>205.27899999999997</c:v>
                </c:pt>
                <c:pt idx="67003">
                  <c:v>203.35600000000011</c:v>
                </c:pt>
                <c:pt idx="67004">
                  <c:v>201.43300000000002</c:v>
                </c:pt>
                <c:pt idx="67005">
                  <c:v>199.511</c:v>
                </c:pt>
                <c:pt idx="67006">
                  <c:v>197.58800000000011</c:v>
                </c:pt>
                <c:pt idx="67007">
                  <c:v>195.667</c:v>
                </c:pt>
                <c:pt idx="67008">
                  <c:v>193.74599999999998</c:v>
                </c:pt>
                <c:pt idx="67009">
                  <c:v>191.82600000000011</c:v>
                </c:pt>
                <c:pt idx="67010">
                  <c:v>189.90700000000001</c:v>
                </c:pt>
                <c:pt idx="67011">
                  <c:v>187.99</c:v>
                </c:pt>
                <c:pt idx="67012">
                  <c:v>186.07300000000001</c:v>
                </c:pt>
                <c:pt idx="67013">
                  <c:v>184.15800000000004</c:v>
                </c:pt>
                <c:pt idx="67014">
                  <c:v>182.24399999999989</c:v>
                </c:pt>
                <c:pt idx="67015">
                  <c:v>180.33200000000011</c:v>
                </c:pt>
                <c:pt idx="67016">
                  <c:v>178.42100000000011</c:v>
                </c:pt>
                <c:pt idx="67017">
                  <c:v>176.51300000000001</c:v>
                </c:pt>
                <c:pt idx="67018">
                  <c:v>174.60599999999999</c:v>
                </c:pt>
                <c:pt idx="67019">
                  <c:v>172.702</c:v>
                </c:pt>
                <c:pt idx="67020">
                  <c:v>170.8</c:v>
                </c:pt>
                <c:pt idx="67021">
                  <c:v>168.9</c:v>
                </c:pt>
                <c:pt idx="67022">
                  <c:v>167.00299999999999</c:v>
                </c:pt>
                <c:pt idx="67023">
                  <c:v>165.10900000000001</c:v>
                </c:pt>
                <c:pt idx="67024">
                  <c:v>163.21699999999998</c:v>
                </c:pt>
                <c:pt idx="67025">
                  <c:v>161.32900000000001</c:v>
                </c:pt>
                <c:pt idx="67026">
                  <c:v>159.44300000000001</c:v>
                </c:pt>
                <c:pt idx="67027">
                  <c:v>157.56100000000001</c:v>
                </c:pt>
                <c:pt idx="67028">
                  <c:v>155.68200000000004</c:v>
                </c:pt>
                <c:pt idx="67029">
                  <c:v>153.80600000000001</c:v>
                </c:pt>
                <c:pt idx="67030">
                  <c:v>151.934</c:v>
                </c:pt>
                <c:pt idx="67031">
                  <c:v>150.066</c:v>
                </c:pt>
                <c:pt idx="67032">
                  <c:v>148.202</c:v>
                </c:pt>
                <c:pt idx="67033">
                  <c:v>146.34100000000001</c:v>
                </c:pt>
                <c:pt idx="67034">
                  <c:v>144.48500000000001</c:v>
                </c:pt>
                <c:pt idx="67035">
                  <c:v>142.63300000000001</c:v>
                </c:pt>
                <c:pt idx="67036">
                  <c:v>140.785</c:v>
                </c:pt>
                <c:pt idx="67037">
                  <c:v>138.94200000000001</c:v>
                </c:pt>
                <c:pt idx="67038">
                  <c:v>137.10300000000001</c:v>
                </c:pt>
                <c:pt idx="67039">
                  <c:v>135.26900000000001</c:v>
                </c:pt>
                <c:pt idx="67040">
                  <c:v>133.441</c:v>
                </c:pt>
                <c:pt idx="67041">
                  <c:v>131.61699999999999</c:v>
                </c:pt>
                <c:pt idx="67042">
                  <c:v>129.798</c:v>
                </c:pt>
                <c:pt idx="67043">
                  <c:v>127.98399999999999</c:v>
                </c:pt>
                <c:pt idx="67044">
                  <c:v>126.17599999999995</c:v>
                </c:pt>
                <c:pt idx="67045">
                  <c:v>124.37299999999998</c:v>
                </c:pt>
                <c:pt idx="67046">
                  <c:v>122.57599999999998</c:v>
                </c:pt>
                <c:pt idx="67047">
                  <c:v>120.785</c:v>
                </c:pt>
                <c:pt idx="67048">
                  <c:v>119</c:v>
                </c:pt>
                <c:pt idx="67049">
                  <c:v>117.22</c:v>
                </c:pt>
                <c:pt idx="67050">
                  <c:v>115.44700000000007</c:v>
                </c:pt>
                <c:pt idx="67051">
                  <c:v>113.67999999999998</c:v>
                </c:pt>
                <c:pt idx="67052">
                  <c:v>111.91900000000005</c:v>
                </c:pt>
                <c:pt idx="67053">
                  <c:v>110.16500000000001</c:v>
                </c:pt>
                <c:pt idx="67054">
                  <c:v>108.41700000000006</c:v>
                </c:pt>
                <c:pt idx="67055">
                  <c:v>106.67599999999995</c:v>
                </c:pt>
                <c:pt idx="67056">
                  <c:v>104.94200000000002</c:v>
                </c:pt>
                <c:pt idx="67057">
                  <c:v>103.215</c:v>
                </c:pt>
                <c:pt idx="67058">
                  <c:v>101.495</c:v>
                </c:pt>
                <c:pt idx="67059">
                  <c:v>99.782299999999992</c:v>
                </c:pt>
                <c:pt idx="67060">
                  <c:v>98.076700000000002</c:v>
                </c:pt>
                <c:pt idx="67061">
                  <c:v>96.378699999999981</c:v>
                </c:pt>
                <c:pt idx="67062">
                  <c:v>94.688099999999949</c:v>
                </c:pt>
                <c:pt idx="67063">
                  <c:v>93.005299999999991</c:v>
                </c:pt>
                <c:pt idx="67064">
                  <c:v>91.33</c:v>
                </c:pt>
                <c:pt idx="67065">
                  <c:v>89.662799999999947</c:v>
                </c:pt>
                <c:pt idx="67066">
                  <c:v>88.003600000000006</c:v>
                </c:pt>
                <c:pt idx="67067">
                  <c:v>86.352399999999989</c:v>
                </c:pt>
                <c:pt idx="67068">
                  <c:v>84.709400000000002</c:v>
                </c:pt>
                <c:pt idx="67069">
                  <c:v>83.074799999999982</c:v>
                </c:pt>
                <c:pt idx="67070">
                  <c:v>81.448600000000027</c:v>
                </c:pt>
                <c:pt idx="67071">
                  <c:v>79.8309</c:v>
                </c:pt>
                <c:pt idx="67072">
                  <c:v>78.221900000000005</c:v>
                </c:pt>
                <c:pt idx="67073">
                  <c:v>76.62169999999999</c:v>
                </c:pt>
                <c:pt idx="67074">
                  <c:v>75.030199999999994</c:v>
                </c:pt>
                <c:pt idx="67075">
                  <c:v>73.447800000000058</c:v>
                </c:pt>
                <c:pt idx="67076">
                  <c:v>71.87439999999998</c:v>
                </c:pt>
                <c:pt idx="67077">
                  <c:v>70.310199999999995</c:v>
                </c:pt>
                <c:pt idx="67078">
                  <c:v>68.755200000000002</c:v>
                </c:pt>
                <c:pt idx="67079">
                  <c:v>67.209599999999995</c:v>
                </c:pt>
                <c:pt idx="67080">
                  <c:v>65.673399999999958</c:v>
                </c:pt>
                <c:pt idx="67081">
                  <c:v>64.147000000000006</c:v>
                </c:pt>
                <c:pt idx="67082">
                  <c:v>62.63</c:v>
                </c:pt>
                <c:pt idx="67083">
                  <c:v>61.123000000000012</c:v>
                </c:pt>
                <c:pt idx="67084">
                  <c:v>59.62570000000003</c:v>
                </c:pt>
                <c:pt idx="67085">
                  <c:v>58.138400000000011</c:v>
                </c:pt>
                <c:pt idx="67086">
                  <c:v>56.661100000000012</c:v>
                </c:pt>
                <c:pt idx="67087">
                  <c:v>55.194100000000013</c:v>
                </c:pt>
                <c:pt idx="67088">
                  <c:v>53.737300000000012</c:v>
                </c:pt>
                <c:pt idx="67089">
                  <c:v>52.290800000000011</c:v>
                </c:pt>
                <c:pt idx="67090">
                  <c:v>50.854599999999998</c:v>
                </c:pt>
                <c:pt idx="67091">
                  <c:v>49.429100000000012</c:v>
                </c:pt>
                <c:pt idx="67092">
                  <c:v>48.014099999999999</c:v>
                </c:pt>
                <c:pt idx="67093">
                  <c:v>46.6098</c:v>
                </c:pt>
                <c:pt idx="67094">
                  <c:v>45.2164</c:v>
                </c:pt>
                <c:pt idx="67095">
                  <c:v>43.8337</c:v>
                </c:pt>
                <c:pt idx="67096">
                  <c:v>42.462000000000003</c:v>
                </c:pt>
                <c:pt idx="67097">
                  <c:v>41.101300000000002</c:v>
                </c:pt>
                <c:pt idx="67098">
                  <c:v>39.751800000000003</c:v>
                </c:pt>
                <c:pt idx="67099">
                  <c:v>38.413400000000003</c:v>
                </c:pt>
                <c:pt idx="67100">
                  <c:v>37.086400000000005</c:v>
                </c:pt>
                <c:pt idx="67101">
                  <c:v>35.770600000000002</c:v>
                </c:pt>
                <c:pt idx="67102">
                  <c:v>34.466300000000011</c:v>
                </c:pt>
                <c:pt idx="67103">
                  <c:v>33.173400000000001</c:v>
                </c:pt>
                <c:pt idx="67104">
                  <c:v>31.892299999999981</c:v>
                </c:pt>
                <c:pt idx="67105">
                  <c:v>30.622900000000001</c:v>
                </c:pt>
                <c:pt idx="67106">
                  <c:v>29.364999999999988</c:v>
                </c:pt>
                <c:pt idx="67107">
                  <c:v>28.119100000000014</c:v>
                </c:pt>
                <c:pt idx="67108">
                  <c:v>26.885000000000002</c:v>
                </c:pt>
                <c:pt idx="67109">
                  <c:v>25.6629</c:v>
                </c:pt>
                <c:pt idx="67110">
                  <c:v>24.452699999999982</c:v>
                </c:pt>
                <c:pt idx="67111">
                  <c:v>23.2547</c:v>
                </c:pt>
                <c:pt idx="67112">
                  <c:v>22.0688</c:v>
                </c:pt>
                <c:pt idx="67113">
                  <c:v>20.895199999999985</c:v>
                </c:pt>
                <c:pt idx="67114">
                  <c:v>19.733799999999981</c:v>
                </c:pt>
                <c:pt idx="67115">
                  <c:v>18.584800000000001</c:v>
                </c:pt>
                <c:pt idx="67116">
                  <c:v>17.448299999999978</c:v>
                </c:pt>
                <c:pt idx="67117">
                  <c:v>16.324200000000001</c:v>
                </c:pt>
                <c:pt idx="67118">
                  <c:v>15.2126</c:v>
                </c:pt>
                <c:pt idx="67119">
                  <c:v>14.1137</c:v>
                </c:pt>
                <c:pt idx="67120">
                  <c:v>13.0274</c:v>
                </c:pt>
                <c:pt idx="67121">
                  <c:v>11.953900000000004</c:v>
                </c:pt>
                <c:pt idx="67122">
                  <c:v>10.8931</c:v>
                </c:pt>
                <c:pt idx="67123">
                  <c:v>9.84511</c:v>
                </c:pt>
                <c:pt idx="67124">
                  <c:v>8.8100300000000047</c:v>
                </c:pt>
                <c:pt idx="67125">
                  <c:v>7.7879199999999962</c:v>
                </c:pt>
                <c:pt idx="67126">
                  <c:v>6.7787500000000014</c:v>
                </c:pt>
                <c:pt idx="67127">
                  <c:v>5.7826300000000002</c:v>
                </c:pt>
                <c:pt idx="67128">
                  <c:v>4.7995700000000001</c:v>
                </c:pt>
                <c:pt idx="67129">
                  <c:v>3.8296299999999981</c:v>
                </c:pt>
                <c:pt idx="67130">
                  <c:v>2.8729799999999979</c:v>
                </c:pt>
                <c:pt idx="67131">
                  <c:v>1.9295</c:v>
                </c:pt>
                <c:pt idx="67132">
                  <c:v>0.99924299999999955</c:v>
                </c:pt>
                <c:pt idx="67133">
                  <c:v>8.24849E-2</c:v>
                </c:pt>
                <c:pt idx="67134">
                  <c:v>-0.82113599999999998</c:v>
                </c:pt>
                <c:pt idx="67135">
                  <c:v>-1.7112399999999992</c:v>
                </c:pt>
                <c:pt idx="67136">
                  <c:v>-2.5879300000000018</c:v>
                </c:pt>
                <c:pt idx="67137">
                  <c:v>-3.45119</c:v>
                </c:pt>
                <c:pt idx="67138">
                  <c:v>-4.30077</c:v>
                </c:pt>
                <c:pt idx="67139">
                  <c:v>-5.1369199999999964</c:v>
                </c:pt>
                <c:pt idx="67140">
                  <c:v>-5.9594800000000001</c:v>
                </c:pt>
                <c:pt idx="67141">
                  <c:v>-6.7684299999999995</c:v>
                </c:pt>
                <c:pt idx="67142">
                  <c:v>-7.5636599999999996</c:v>
                </c:pt>
                <c:pt idx="67143">
                  <c:v>-8.3452600000000015</c:v>
                </c:pt>
                <c:pt idx="67144">
                  <c:v>-9.1130900000000015</c:v>
                </c:pt>
                <c:pt idx="67145">
                  <c:v>-9.8673100000000016</c:v>
                </c:pt>
                <c:pt idx="67146">
                  <c:v>-10.6076</c:v>
                </c:pt>
                <c:pt idx="67147">
                  <c:v>-11.334100000000001</c:v>
                </c:pt>
                <c:pt idx="67148">
                  <c:v>-12.046800000000001</c:v>
                </c:pt>
                <c:pt idx="67149">
                  <c:v>-12.745700000000001</c:v>
                </c:pt>
                <c:pt idx="67150">
                  <c:v>-13.4306</c:v>
                </c:pt>
                <c:pt idx="67151">
                  <c:v>-14.101700000000001</c:v>
                </c:pt>
                <c:pt idx="67152">
                  <c:v>-14.758800000000001</c:v>
                </c:pt>
                <c:pt idx="67153">
                  <c:v>-15.402000000000006</c:v>
                </c:pt>
                <c:pt idx="67154">
                  <c:v>-16.031199999999988</c:v>
                </c:pt>
                <c:pt idx="67155">
                  <c:v>-16.6465</c:v>
                </c:pt>
                <c:pt idx="67156">
                  <c:v>-17.247699999999977</c:v>
                </c:pt>
                <c:pt idx="67157">
                  <c:v>-17.834900000000019</c:v>
                </c:pt>
                <c:pt idx="67158">
                  <c:v>-18.40809999999998</c:v>
                </c:pt>
                <c:pt idx="67159">
                  <c:v>-18.967199999999977</c:v>
                </c:pt>
                <c:pt idx="67160">
                  <c:v>-19.5123</c:v>
                </c:pt>
                <c:pt idx="67161">
                  <c:v>-20.043399999999977</c:v>
                </c:pt>
                <c:pt idx="67162">
                  <c:v>-20.560199999999977</c:v>
                </c:pt>
                <c:pt idx="67163">
                  <c:v>-21.063099999999981</c:v>
                </c:pt>
                <c:pt idx="67164">
                  <c:v>-21.551800000000014</c:v>
                </c:pt>
                <c:pt idx="67165">
                  <c:v>-22.026399999999981</c:v>
                </c:pt>
                <c:pt idx="67166">
                  <c:v>-22.486999999999977</c:v>
                </c:pt>
                <c:pt idx="67167">
                  <c:v>-22.933499999999981</c:v>
                </c:pt>
                <c:pt idx="67168">
                  <c:v>-23.3658</c:v>
                </c:pt>
                <c:pt idx="67169">
                  <c:v>-23.783899999999985</c:v>
                </c:pt>
                <c:pt idx="67170">
                  <c:v>-24.187999999999999</c:v>
                </c:pt>
                <c:pt idx="67171">
                  <c:v>-24.577900000000014</c:v>
                </c:pt>
                <c:pt idx="67172">
                  <c:v>-24.95369999999998</c:v>
                </c:pt>
                <c:pt idx="67173">
                  <c:v>-25.315300000000001</c:v>
                </c:pt>
                <c:pt idx="67174">
                  <c:v>-25.6629</c:v>
                </c:pt>
                <c:pt idx="67175">
                  <c:v>-25.99639999999998</c:v>
                </c:pt>
                <c:pt idx="67176">
                  <c:v>-26.3157</c:v>
                </c:pt>
                <c:pt idx="67177">
                  <c:v>-26.620899999999999</c:v>
                </c:pt>
                <c:pt idx="67178">
                  <c:v>-26.912099999999981</c:v>
                </c:pt>
                <c:pt idx="67179">
                  <c:v>-27.189</c:v>
                </c:pt>
                <c:pt idx="67180">
                  <c:v>-27.452000000000002</c:v>
                </c:pt>
                <c:pt idx="67181">
                  <c:v>-27.700800000000001</c:v>
                </c:pt>
                <c:pt idx="67182">
                  <c:v>-27.93559999999998</c:v>
                </c:pt>
                <c:pt idx="67183">
                  <c:v>-28.156400000000001</c:v>
                </c:pt>
                <c:pt idx="67184">
                  <c:v>-28.363</c:v>
                </c:pt>
                <c:pt idx="67185">
                  <c:v>-28.555700000000002</c:v>
                </c:pt>
                <c:pt idx="67186">
                  <c:v>-28.734300000000001</c:v>
                </c:pt>
                <c:pt idx="67187">
                  <c:v>-28.899000000000001</c:v>
                </c:pt>
                <c:pt idx="67188">
                  <c:v>-29.049600000000002</c:v>
                </c:pt>
                <c:pt idx="67189">
                  <c:v>-29.186299999999989</c:v>
                </c:pt>
                <c:pt idx="67190">
                  <c:v>-29.309100000000001</c:v>
                </c:pt>
                <c:pt idx="67191">
                  <c:v>-29.417800000000014</c:v>
                </c:pt>
                <c:pt idx="67192">
                  <c:v>-29.512699999999981</c:v>
                </c:pt>
                <c:pt idx="67193">
                  <c:v>-29.593699999999977</c:v>
                </c:pt>
                <c:pt idx="67194">
                  <c:v>-29.660900000000005</c:v>
                </c:pt>
                <c:pt idx="67195">
                  <c:v>-29.714200000000005</c:v>
                </c:pt>
                <c:pt idx="67196">
                  <c:v>-29.753599999999981</c:v>
                </c:pt>
                <c:pt idx="67197">
                  <c:v>-29.779299999999989</c:v>
                </c:pt>
                <c:pt idx="67198">
                  <c:v>-29.7912</c:v>
                </c:pt>
                <c:pt idx="67199">
                  <c:v>-29.789299999999979</c:v>
                </c:pt>
                <c:pt idx="67200">
                  <c:v>-29.773700000000002</c:v>
                </c:pt>
                <c:pt idx="67201">
                  <c:v>-29.744499999999981</c:v>
                </c:pt>
                <c:pt idx="67202">
                  <c:v>-29.701499999999989</c:v>
                </c:pt>
                <c:pt idx="67203">
                  <c:v>-29.644900000000014</c:v>
                </c:pt>
                <c:pt idx="67204">
                  <c:v>-29.574800000000014</c:v>
                </c:pt>
                <c:pt idx="67205">
                  <c:v>-29.491</c:v>
                </c:pt>
                <c:pt idx="67206">
                  <c:v>-29.393699999999981</c:v>
                </c:pt>
                <c:pt idx="67207">
                  <c:v>-29.28289999999998</c:v>
                </c:pt>
                <c:pt idx="67208">
                  <c:v>-29.1586</c:v>
                </c:pt>
                <c:pt idx="67209">
                  <c:v>-29.020900000000001</c:v>
                </c:pt>
                <c:pt idx="67210">
                  <c:v>-28.869700000000002</c:v>
                </c:pt>
                <c:pt idx="67211">
                  <c:v>-28.70519999999998</c:v>
                </c:pt>
                <c:pt idx="67212">
                  <c:v>-28.5274</c:v>
                </c:pt>
                <c:pt idx="67213">
                  <c:v>-28.336099999999988</c:v>
                </c:pt>
                <c:pt idx="67214">
                  <c:v>-28.131799999999988</c:v>
                </c:pt>
                <c:pt idx="67215">
                  <c:v>-27.914200000000001</c:v>
                </c:pt>
                <c:pt idx="67216">
                  <c:v>-27.683299999999985</c:v>
                </c:pt>
                <c:pt idx="67217">
                  <c:v>-27.439299999999989</c:v>
                </c:pt>
                <c:pt idx="67218">
                  <c:v>-27.18229999999998</c:v>
                </c:pt>
                <c:pt idx="67219">
                  <c:v>-26.912199999999981</c:v>
                </c:pt>
                <c:pt idx="67220">
                  <c:v>-26.629000000000001</c:v>
                </c:pt>
                <c:pt idx="67221">
                  <c:v>-26.332799999999981</c:v>
                </c:pt>
                <c:pt idx="67222">
                  <c:v>-26.023800000000001</c:v>
                </c:pt>
                <c:pt idx="67223">
                  <c:v>-25.701799999999981</c:v>
                </c:pt>
                <c:pt idx="67224">
                  <c:v>-25.366900000000001</c:v>
                </c:pt>
                <c:pt idx="67225">
                  <c:v>-25.019300000000001</c:v>
                </c:pt>
                <c:pt idx="67226">
                  <c:v>-24.658899999999999</c:v>
                </c:pt>
                <c:pt idx="67227">
                  <c:v>-24.285799999999966</c:v>
                </c:pt>
                <c:pt idx="67228">
                  <c:v>-23.900099999999977</c:v>
                </c:pt>
                <c:pt idx="67229">
                  <c:v>-23.5016</c:v>
                </c:pt>
                <c:pt idx="67230">
                  <c:v>-23.090800000000005</c:v>
                </c:pt>
                <c:pt idx="67231">
                  <c:v>-22.667200000000001</c:v>
                </c:pt>
                <c:pt idx="67232">
                  <c:v>-22.231400000000001</c:v>
                </c:pt>
                <c:pt idx="67233">
                  <c:v>-21.78289999999998</c:v>
                </c:pt>
                <c:pt idx="67234">
                  <c:v>-21.322199999999981</c:v>
                </c:pt>
                <c:pt idx="67235">
                  <c:v>-20.8492</c:v>
                </c:pt>
                <c:pt idx="67236">
                  <c:v>-20.363800000000001</c:v>
                </c:pt>
                <c:pt idx="67237">
                  <c:v>-19.866299999999981</c:v>
                </c:pt>
                <c:pt idx="67238">
                  <c:v>-19.3566</c:v>
                </c:pt>
                <c:pt idx="67239">
                  <c:v>-18.834800000000019</c:v>
                </c:pt>
                <c:pt idx="67240">
                  <c:v>-18.300999999999988</c:v>
                </c:pt>
                <c:pt idx="67241">
                  <c:v>-17.755099999999981</c:v>
                </c:pt>
                <c:pt idx="67242">
                  <c:v>-17.197199999999999</c:v>
                </c:pt>
                <c:pt idx="67243">
                  <c:v>-16.627500000000001</c:v>
                </c:pt>
                <c:pt idx="67244">
                  <c:v>-16.045999999999989</c:v>
                </c:pt>
                <c:pt idx="67245">
                  <c:v>-15.452600000000007</c:v>
                </c:pt>
                <c:pt idx="67246">
                  <c:v>-14.8475</c:v>
                </c:pt>
                <c:pt idx="67247">
                  <c:v>-14.230700000000001</c:v>
                </c:pt>
                <c:pt idx="67248">
                  <c:v>-13.6023</c:v>
                </c:pt>
                <c:pt idx="67249">
                  <c:v>-12.962400000000011</c:v>
                </c:pt>
                <c:pt idx="67250">
                  <c:v>-12.311</c:v>
                </c:pt>
                <c:pt idx="67251">
                  <c:v>-11.648099999999999</c:v>
                </c:pt>
                <c:pt idx="67252">
                  <c:v>-10.9739</c:v>
                </c:pt>
                <c:pt idx="67253">
                  <c:v>-10.2883</c:v>
                </c:pt>
                <c:pt idx="67254">
                  <c:v>-9.5914400000000004</c:v>
                </c:pt>
                <c:pt idx="67255">
                  <c:v>-8.8833600000000015</c:v>
                </c:pt>
                <c:pt idx="67256">
                  <c:v>-8.1642400000000013</c:v>
                </c:pt>
                <c:pt idx="67257">
                  <c:v>-7.4338899999999999</c:v>
                </c:pt>
                <c:pt idx="67258">
                  <c:v>-6.6926099999999975</c:v>
                </c:pt>
                <c:pt idx="67259">
                  <c:v>-5.9403800000000002</c:v>
                </c:pt>
                <c:pt idx="67260">
                  <c:v>-5.1771099999999963</c:v>
                </c:pt>
                <c:pt idx="67261">
                  <c:v>-4.4031799999999999</c:v>
                </c:pt>
                <c:pt idx="67262">
                  <c:v>-3.61829</c:v>
                </c:pt>
                <c:pt idx="67263">
                  <c:v>-2.8229399999999987</c:v>
                </c:pt>
                <c:pt idx="67264">
                  <c:v>-2.016709999999998</c:v>
                </c:pt>
                <c:pt idx="67265">
                  <c:v>-1.2</c:v>
                </c:pt>
                <c:pt idx="67266">
                  <c:v>-0.37272400000000022</c:v>
                </c:pt>
                <c:pt idx="67267">
                  <c:v>0.46502600000000027</c:v>
                </c:pt>
                <c:pt idx="67268">
                  <c:v>1.31314</c:v>
                </c:pt>
                <c:pt idx="67269">
                  <c:v>2.1717</c:v>
                </c:pt>
                <c:pt idx="67270">
                  <c:v>3.0404399999999998</c:v>
                </c:pt>
                <c:pt idx="67271">
                  <c:v>3.9193499999999979</c:v>
                </c:pt>
                <c:pt idx="67272">
                  <c:v>4.80844</c:v>
                </c:pt>
                <c:pt idx="67273">
                  <c:v>5.7076799999999999</c:v>
                </c:pt>
                <c:pt idx="67274">
                  <c:v>6.6167899999999964</c:v>
                </c:pt>
                <c:pt idx="67275">
                  <c:v>7.5359099999999986</c:v>
                </c:pt>
                <c:pt idx="67276">
                  <c:v>8.4650600000000047</c:v>
                </c:pt>
                <c:pt idx="67277">
                  <c:v>9.4038300000000028</c:v>
                </c:pt>
                <c:pt idx="67278">
                  <c:v>10.352400000000012</c:v>
                </c:pt>
                <c:pt idx="67279">
                  <c:v>11.310700000000002</c:v>
                </c:pt>
                <c:pt idx="67280">
                  <c:v>12.278600000000001</c:v>
                </c:pt>
                <c:pt idx="67281">
                  <c:v>13.256</c:v>
                </c:pt>
                <c:pt idx="67282">
                  <c:v>14.242900000000001</c:v>
                </c:pt>
                <c:pt idx="67283">
                  <c:v>15.2392</c:v>
                </c:pt>
                <c:pt idx="67284">
                  <c:v>16.244900000000001</c:v>
                </c:pt>
                <c:pt idx="67285">
                  <c:v>17.259899999999988</c:v>
                </c:pt>
                <c:pt idx="67286">
                  <c:v>18.283999999999981</c:v>
                </c:pt>
                <c:pt idx="67287">
                  <c:v>19.317299999999999</c:v>
                </c:pt>
                <c:pt idx="67288">
                  <c:v>20.359800000000014</c:v>
                </c:pt>
                <c:pt idx="67289">
                  <c:v>21.411200000000001</c:v>
                </c:pt>
                <c:pt idx="67290">
                  <c:v>22.471599999999981</c:v>
                </c:pt>
                <c:pt idx="67291">
                  <c:v>23.540800000000001</c:v>
                </c:pt>
                <c:pt idx="67292">
                  <c:v>24.618900000000014</c:v>
                </c:pt>
                <c:pt idx="67293">
                  <c:v>25.705599999999979</c:v>
                </c:pt>
                <c:pt idx="67294">
                  <c:v>26.801100000000005</c:v>
                </c:pt>
                <c:pt idx="67295">
                  <c:v>27.90509999999998</c:v>
                </c:pt>
                <c:pt idx="67296">
                  <c:v>29.017800000000019</c:v>
                </c:pt>
                <c:pt idx="67297">
                  <c:v>30.138800000000014</c:v>
                </c:pt>
                <c:pt idx="67298">
                  <c:v>31.268299999999982</c:v>
                </c:pt>
                <c:pt idx="67299">
                  <c:v>32.406000000000006</c:v>
                </c:pt>
                <c:pt idx="67300">
                  <c:v>33.552</c:v>
                </c:pt>
                <c:pt idx="67301">
                  <c:v>34.706400000000002</c:v>
                </c:pt>
                <c:pt idx="67302">
                  <c:v>35.868600000000001</c:v>
                </c:pt>
                <c:pt idx="67303">
                  <c:v>37.039000000000001</c:v>
                </c:pt>
                <c:pt idx="67304">
                  <c:v>38.217400000000005</c:v>
                </c:pt>
                <c:pt idx="67305">
                  <c:v>39.403600000000004</c:v>
                </c:pt>
                <c:pt idx="67306">
                  <c:v>40.597800000000007</c:v>
                </c:pt>
                <c:pt idx="67307">
                  <c:v>41.79970000000003</c:v>
                </c:pt>
                <c:pt idx="67308">
                  <c:v>43.009300000000003</c:v>
                </c:pt>
                <c:pt idx="67309">
                  <c:v>44.226600000000012</c:v>
                </c:pt>
                <c:pt idx="67310">
                  <c:v>45.451399999999992</c:v>
                </c:pt>
                <c:pt idx="67311">
                  <c:v>46.683600000000006</c:v>
                </c:pt>
                <c:pt idx="67312">
                  <c:v>47.923400000000001</c:v>
                </c:pt>
                <c:pt idx="67313">
                  <c:v>49.170400000000001</c:v>
                </c:pt>
                <c:pt idx="67314">
                  <c:v>50.424800000000005</c:v>
                </c:pt>
                <c:pt idx="67315">
                  <c:v>51.686400000000006</c:v>
                </c:pt>
                <c:pt idx="67316">
                  <c:v>52.955200000000005</c:v>
                </c:pt>
                <c:pt idx="67317">
                  <c:v>54.230900000000013</c:v>
                </c:pt>
                <c:pt idx="67318">
                  <c:v>55.5137</c:v>
                </c:pt>
                <c:pt idx="67319">
                  <c:v>56.803400000000003</c:v>
                </c:pt>
                <c:pt idx="67320">
                  <c:v>58.1</c:v>
                </c:pt>
                <c:pt idx="67321">
                  <c:v>59.403400000000005</c:v>
                </c:pt>
                <c:pt idx="67322">
                  <c:v>60.713500000000003</c:v>
                </c:pt>
                <c:pt idx="67323">
                  <c:v>62.030300000000011</c:v>
                </c:pt>
                <c:pt idx="67324">
                  <c:v>63.353599999999993</c:v>
                </c:pt>
                <c:pt idx="67325">
                  <c:v>64.683599999999998</c:v>
                </c:pt>
                <c:pt idx="67326">
                  <c:v>66.019800000000004</c:v>
                </c:pt>
                <c:pt idx="67327">
                  <c:v>67.362499999999983</c:v>
                </c:pt>
                <c:pt idx="67328">
                  <c:v>68.711500000000058</c:v>
                </c:pt>
                <c:pt idx="67329">
                  <c:v>70.066800000000001</c:v>
                </c:pt>
                <c:pt idx="67330">
                  <c:v>71.428200000000004</c:v>
                </c:pt>
                <c:pt idx="67331">
                  <c:v>72.795699999999997</c:v>
                </c:pt>
                <c:pt idx="67332">
                  <c:v>74.169200000000004</c:v>
                </c:pt>
                <c:pt idx="67333">
                  <c:v>75.548599999999993</c:v>
                </c:pt>
                <c:pt idx="67334">
                  <c:v>76.933899999999994</c:v>
                </c:pt>
                <c:pt idx="67335">
                  <c:v>78.325099999999978</c:v>
                </c:pt>
                <c:pt idx="67336">
                  <c:v>79.721999999999994</c:v>
                </c:pt>
                <c:pt idx="67337">
                  <c:v>81.124499999999998</c:v>
                </c:pt>
                <c:pt idx="67338">
                  <c:v>82.532600000000002</c:v>
                </c:pt>
                <c:pt idx="67339">
                  <c:v>83.946500000000057</c:v>
                </c:pt>
                <c:pt idx="67340">
                  <c:v>85.365600000000001</c:v>
                </c:pt>
                <c:pt idx="67341">
                  <c:v>86.790099999999995</c:v>
                </c:pt>
                <c:pt idx="67342">
                  <c:v>88.22</c:v>
                </c:pt>
                <c:pt idx="67343">
                  <c:v>89.655099999999948</c:v>
                </c:pt>
                <c:pt idx="67344">
                  <c:v>91.095500000000001</c:v>
                </c:pt>
                <c:pt idx="67345">
                  <c:v>92.540899999999993</c:v>
                </c:pt>
                <c:pt idx="67346">
                  <c:v>93.991400000000027</c:v>
                </c:pt>
                <c:pt idx="67347">
                  <c:v>95.446900000000056</c:v>
                </c:pt>
                <c:pt idx="67348">
                  <c:v>96.907100000000057</c:v>
                </c:pt>
                <c:pt idx="67349">
                  <c:v>98.372399999999942</c:v>
                </c:pt>
                <c:pt idx="67350">
                  <c:v>99.842299999999994</c:v>
                </c:pt>
                <c:pt idx="67351">
                  <c:v>101.31699999999999</c:v>
                </c:pt>
                <c:pt idx="67352">
                  <c:v>102.79600000000002</c:v>
                </c:pt>
                <c:pt idx="67353">
                  <c:v>104.28</c:v>
                </c:pt>
                <c:pt idx="67354">
                  <c:v>105.768</c:v>
                </c:pt>
                <c:pt idx="67355">
                  <c:v>107.26100000000002</c:v>
                </c:pt>
                <c:pt idx="67356">
                  <c:v>108.758</c:v>
                </c:pt>
                <c:pt idx="67357">
                  <c:v>110.259</c:v>
                </c:pt>
                <c:pt idx="67358">
                  <c:v>111.765</c:v>
                </c:pt>
                <c:pt idx="67359">
                  <c:v>113.274</c:v>
                </c:pt>
                <c:pt idx="67360">
                  <c:v>114.788</c:v>
                </c:pt>
                <c:pt idx="67361">
                  <c:v>116.306</c:v>
                </c:pt>
                <c:pt idx="67362">
                  <c:v>117.827</c:v>
                </c:pt>
                <c:pt idx="67363">
                  <c:v>119.35299999999998</c:v>
                </c:pt>
                <c:pt idx="67364">
                  <c:v>120.88200000000001</c:v>
                </c:pt>
                <c:pt idx="67365">
                  <c:v>122.41500000000002</c:v>
                </c:pt>
                <c:pt idx="67366">
                  <c:v>123.95099999999999</c:v>
                </c:pt>
                <c:pt idx="67367">
                  <c:v>125.49100000000006</c:v>
                </c:pt>
                <c:pt idx="67368">
                  <c:v>127.035</c:v>
                </c:pt>
                <c:pt idx="67369">
                  <c:v>128.58200000000011</c:v>
                </c:pt>
                <c:pt idx="67370">
                  <c:v>130.13300000000001</c:v>
                </c:pt>
                <c:pt idx="67371">
                  <c:v>131.68600000000001</c:v>
                </c:pt>
                <c:pt idx="67372">
                  <c:v>133.24299999999999</c:v>
                </c:pt>
                <c:pt idx="67373">
                  <c:v>134.803</c:v>
                </c:pt>
                <c:pt idx="67374">
                  <c:v>136.3670000000001</c:v>
                </c:pt>
                <c:pt idx="67375">
                  <c:v>137.93300000000002</c:v>
                </c:pt>
                <c:pt idx="67376">
                  <c:v>139.50200000000001</c:v>
                </c:pt>
                <c:pt idx="67377">
                  <c:v>141.07399999999998</c:v>
                </c:pt>
                <c:pt idx="67378">
                  <c:v>142.648</c:v>
                </c:pt>
                <c:pt idx="67379">
                  <c:v>144.226</c:v>
                </c:pt>
                <c:pt idx="67380">
                  <c:v>145.80600000000001</c:v>
                </c:pt>
                <c:pt idx="67381">
                  <c:v>147.38900000000001</c:v>
                </c:pt>
                <c:pt idx="67382">
                  <c:v>148.97399999999999</c:v>
                </c:pt>
                <c:pt idx="67383">
                  <c:v>150.56200000000001</c:v>
                </c:pt>
                <c:pt idx="67384">
                  <c:v>152.15200000000004</c:v>
                </c:pt>
                <c:pt idx="67385">
                  <c:v>153.74399999999989</c:v>
                </c:pt>
                <c:pt idx="67386">
                  <c:v>155.339</c:v>
                </c:pt>
                <c:pt idx="67387">
                  <c:v>156.93600000000001</c:v>
                </c:pt>
                <c:pt idx="67388">
                  <c:v>158.535</c:v>
                </c:pt>
                <c:pt idx="67389">
                  <c:v>160.136</c:v>
                </c:pt>
                <c:pt idx="67390">
                  <c:v>161.738</c:v>
                </c:pt>
                <c:pt idx="67391">
                  <c:v>163.34300000000002</c:v>
                </c:pt>
                <c:pt idx="67392">
                  <c:v>164.95000000000007</c:v>
                </c:pt>
                <c:pt idx="67393">
                  <c:v>166.55800000000011</c:v>
                </c:pt>
                <c:pt idx="67394">
                  <c:v>168.16800000000001</c:v>
                </c:pt>
                <c:pt idx="67395">
                  <c:v>169.78</c:v>
                </c:pt>
                <c:pt idx="67396">
                  <c:v>171.393</c:v>
                </c:pt>
                <c:pt idx="67397">
                  <c:v>173.00700000000001</c:v>
                </c:pt>
                <c:pt idx="67398">
                  <c:v>174.62300000000002</c:v>
                </c:pt>
                <c:pt idx="67399">
                  <c:v>176.24099999999999</c:v>
                </c:pt>
                <c:pt idx="67400">
                  <c:v>177.85900000000001</c:v>
                </c:pt>
                <c:pt idx="67401">
                  <c:v>179.47900000000001</c:v>
                </c:pt>
                <c:pt idx="67402">
                  <c:v>181.1</c:v>
                </c:pt>
                <c:pt idx="67403">
                  <c:v>182.72200000000001</c:v>
                </c:pt>
                <c:pt idx="67404">
                  <c:v>184.34399999999999</c:v>
                </c:pt>
                <c:pt idx="67405">
                  <c:v>185.96800000000007</c:v>
                </c:pt>
                <c:pt idx="67406">
                  <c:v>187.59300000000002</c:v>
                </c:pt>
                <c:pt idx="67407">
                  <c:v>189.21799999999999</c:v>
                </c:pt>
                <c:pt idx="67408">
                  <c:v>190.84399999999999</c:v>
                </c:pt>
                <c:pt idx="67409">
                  <c:v>192.471</c:v>
                </c:pt>
                <c:pt idx="67410">
                  <c:v>194.09800000000001</c:v>
                </c:pt>
                <c:pt idx="67411">
                  <c:v>195.726</c:v>
                </c:pt>
                <c:pt idx="67412">
                  <c:v>197.35400000000001</c:v>
                </c:pt>
                <c:pt idx="67413">
                  <c:v>198.98200000000011</c:v>
                </c:pt>
                <c:pt idx="67414">
                  <c:v>200.61099999999999</c:v>
                </c:pt>
                <c:pt idx="67415">
                  <c:v>202.239</c:v>
                </c:pt>
                <c:pt idx="67416">
                  <c:v>203.86800000000011</c:v>
                </c:pt>
                <c:pt idx="67417">
                  <c:v>205.49700000000001</c:v>
                </c:pt>
                <c:pt idx="67418">
                  <c:v>207.126</c:v>
                </c:pt>
                <c:pt idx="67419">
                  <c:v>208.755</c:v>
                </c:pt>
                <c:pt idx="67420">
                  <c:v>210.38400000000001</c:v>
                </c:pt>
                <c:pt idx="67421">
                  <c:v>212.012</c:v>
                </c:pt>
                <c:pt idx="67422">
                  <c:v>213.64</c:v>
                </c:pt>
                <c:pt idx="67423">
                  <c:v>215.268</c:v>
                </c:pt>
                <c:pt idx="67424">
                  <c:v>216.89500000000001</c:v>
                </c:pt>
                <c:pt idx="67425">
                  <c:v>218.52200000000011</c:v>
                </c:pt>
                <c:pt idx="67426">
                  <c:v>220.148</c:v>
                </c:pt>
                <c:pt idx="67427">
                  <c:v>221.77399999999992</c:v>
                </c:pt>
                <c:pt idx="67428">
                  <c:v>223.39800000000011</c:v>
                </c:pt>
                <c:pt idx="67429">
                  <c:v>225.02200000000011</c:v>
                </c:pt>
                <c:pt idx="67430">
                  <c:v>226.64499999999998</c:v>
                </c:pt>
                <c:pt idx="67431">
                  <c:v>228.268</c:v>
                </c:pt>
                <c:pt idx="67432">
                  <c:v>229.88800000000012</c:v>
                </c:pt>
                <c:pt idx="67433">
                  <c:v>231.50800000000001</c:v>
                </c:pt>
                <c:pt idx="67434">
                  <c:v>233.12700000000001</c:v>
                </c:pt>
                <c:pt idx="67435">
                  <c:v>234.74499999999998</c:v>
                </c:pt>
                <c:pt idx="67436">
                  <c:v>236.3610000000001</c:v>
                </c:pt>
                <c:pt idx="67437">
                  <c:v>237.976</c:v>
                </c:pt>
                <c:pt idx="67438">
                  <c:v>239.589</c:v>
                </c:pt>
                <c:pt idx="67439">
                  <c:v>241.20099999999999</c:v>
                </c:pt>
                <c:pt idx="67440">
                  <c:v>242.81100000000001</c:v>
                </c:pt>
                <c:pt idx="67441">
                  <c:v>244.42000000000004</c:v>
                </c:pt>
                <c:pt idx="67442">
                  <c:v>246.02700000000004</c:v>
                </c:pt>
                <c:pt idx="67443">
                  <c:v>247.63200000000001</c:v>
                </c:pt>
                <c:pt idx="67444">
                  <c:v>249.23499999999999</c:v>
                </c:pt>
                <c:pt idx="67445">
                  <c:v>250.83600000000001</c:v>
                </c:pt>
                <c:pt idx="67446">
                  <c:v>252.435</c:v>
                </c:pt>
                <c:pt idx="67447">
                  <c:v>254.03200000000001</c:v>
                </c:pt>
                <c:pt idx="67448">
                  <c:v>255.62700000000001</c:v>
                </c:pt>
                <c:pt idx="67449">
                  <c:v>257.21899999999965</c:v>
                </c:pt>
                <c:pt idx="67450">
                  <c:v>258.81</c:v>
                </c:pt>
                <c:pt idx="67451">
                  <c:v>260.3979999999998</c:v>
                </c:pt>
                <c:pt idx="67452">
                  <c:v>261.98299999999978</c:v>
                </c:pt>
                <c:pt idx="67453">
                  <c:v>263.56599999999975</c:v>
                </c:pt>
                <c:pt idx="67454">
                  <c:v>265.14600000000002</c:v>
                </c:pt>
                <c:pt idx="67455">
                  <c:v>266.72399999999965</c:v>
                </c:pt>
                <c:pt idx="67456">
                  <c:v>268.29799999999977</c:v>
                </c:pt>
                <c:pt idx="67457">
                  <c:v>269.87</c:v>
                </c:pt>
                <c:pt idx="67458">
                  <c:v>271.44</c:v>
                </c:pt>
                <c:pt idx="67459">
                  <c:v>273.00599999999974</c:v>
                </c:pt>
                <c:pt idx="67460">
                  <c:v>274.56900000000002</c:v>
                </c:pt>
                <c:pt idx="67461">
                  <c:v>276.12900000000002</c:v>
                </c:pt>
                <c:pt idx="67462">
                  <c:v>277.685</c:v>
                </c:pt>
                <c:pt idx="67463">
                  <c:v>279.23899999999958</c:v>
                </c:pt>
                <c:pt idx="67464">
                  <c:v>280.78899999999965</c:v>
                </c:pt>
                <c:pt idx="67465">
                  <c:v>282.33599999999979</c:v>
                </c:pt>
                <c:pt idx="67466">
                  <c:v>283.87900000000002</c:v>
                </c:pt>
                <c:pt idx="67467">
                  <c:v>285.41899999999958</c:v>
                </c:pt>
                <c:pt idx="67468">
                  <c:v>286.95499999999993</c:v>
                </c:pt>
                <c:pt idx="67469">
                  <c:v>288.48799999999977</c:v>
                </c:pt>
                <c:pt idx="67470">
                  <c:v>290.017</c:v>
                </c:pt>
                <c:pt idx="67471">
                  <c:v>291.54199999999975</c:v>
                </c:pt>
                <c:pt idx="67472">
                  <c:v>293.06299999999999</c:v>
                </c:pt>
                <c:pt idx="67473">
                  <c:v>294.58</c:v>
                </c:pt>
                <c:pt idx="67474">
                  <c:v>296.09299999999979</c:v>
                </c:pt>
                <c:pt idx="67475">
                  <c:v>297.60199999999975</c:v>
                </c:pt>
                <c:pt idx="67476">
                  <c:v>299.10599999999999</c:v>
                </c:pt>
                <c:pt idx="67477">
                  <c:v>300.60700000000008</c:v>
                </c:pt>
                <c:pt idx="67478">
                  <c:v>302.10300000000001</c:v>
                </c:pt>
                <c:pt idx="67479">
                  <c:v>303.59500000000003</c:v>
                </c:pt>
                <c:pt idx="67480">
                  <c:v>305.08199999999965</c:v>
                </c:pt>
                <c:pt idx="67481">
                  <c:v>306.565</c:v>
                </c:pt>
                <c:pt idx="67482">
                  <c:v>308.04300000000001</c:v>
                </c:pt>
                <c:pt idx="67483">
                  <c:v>309.517</c:v>
                </c:pt>
                <c:pt idx="67484">
                  <c:v>310.98499999999979</c:v>
                </c:pt>
                <c:pt idx="67485">
                  <c:v>312.44900000000001</c:v>
                </c:pt>
                <c:pt idx="67486">
                  <c:v>313.90899999999965</c:v>
                </c:pt>
                <c:pt idx="67487">
                  <c:v>315.363</c:v>
                </c:pt>
                <c:pt idx="67488">
                  <c:v>316.81200000000001</c:v>
                </c:pt>
                <c:pt idx="67489">
                  <c:v>318.25599999999974</c:v>
                </c:pt>
                <c:pt idx="67490">
                  <c:v>319.69499999999999</c:v>
                </c:pt>
                <c:pt idx="67491">
                  <c:v>321.12900000000002</c:v>
                </c:pt>
                <c:pt idx="67492">
                  <c:v>322.55700000000002</c:v>
                </c:pt>
                <c:pt idx="67493">
                  <c:v>323.97999999999979</c:v>
                </c:pt>
                <c:pt idx="67494">
                  <c:v>325.3979999999998</c:v>
                </c:pt>
                <c:pt idx="67495">
                  <c:v>326.81</c:v>
                </c:pt>
                <c:pt idx="67496">
                  <c:v>328.21599999999978</c:v>
                </c:pt>
                <c:pt idx="67497">
                  <c:v>329.61700000000002</c:v>
                </c:pt>
                <c:pt idx="67498">
                  <c:v>331.01299999999975</c:v>
                </c:pt>
                <c:pt idx="67499">
                  <c:v>332.40199999999965</c:v>
                </c:pt>
                <c:pt idx="67500">
                  <c:v>333.78599999999977</c:v>
                </c:pt>
                <c:pt idx="67501">
                  <c:v>335.16399999999999</c:v>
                </c:pt>
                <c:pt idx="67502">
                  <c:v>336.53599999999977</c:v>
                </c:pt>
                <c:pt idx="67503">
                  <c:v>337.90099999999978</c:v>
                </c:pt>
                <c:pt idx="67504">
                  <c:v>339.2609999999998</c:v>
                </c:pt>
                <c:pt idx="67505">
                  <c:v>340.61500000000001</c:v>
                </c:pt>
                <c:pt idx="67506">
                  <c:v>341.96199999999965</c:v>
                </c:pt>
                <c:pt idx="67507">
                  <c:v>343.303</c:v>
                </c:pt>
                <c:pt idx="67508">
                  <c:v>344.63799999999975</c:v>
                </c:pt>
                <c:pt idx="67509">
                  <c:v>345.96599999999978</c:v>
                </c:pt>
                <c:pt idx="67510">
                  <c:v>347.28799999999978</c:v>
                </c:pt>
                <c:pt idx="67511">
                  <c:v>348.60300000000001</c:v>
                </c:pt>
                <c:pt idx="67512">
                  <c:v>349.91199999999958</c:v>
                </c:pt>
                <c:pt idx="67513">
                  <c:v>351.214</c:v>
                </c:pt>
                <c:pt idx="67514">
                  <c:v>352.51</c:v>
                </c:pt>
                <c:pt idx="67515">
                  <c:v>353.79799999999977</c:v>
                </c:pt>
                <c:pt idx="67516">
                  <c:v>355.08</c:v>
                </c:pt>
                <c:pt idx="67517">
                  <c:v>356.35500000000002</c:v>
                </c:pt>
                <c:pt idx="67518">
                  <c:v>357.62299999999999</c:v>
                </c:pt>
                <c:pt idx="67519">
                  <c:v>358.88400000000001</c:v>
                </c:pt>
                <c:pt idx="67520">
                  <c:v>360.137</c:v>
                </c:pt>
                <c:pt idx="67521">
                  <c:v>361.38400000000001</c:v>
                </c:pt>
                <c:pt idx="67522">
                  <c:v>362.62299999999999</c:v>
                </c:pt>
                <c:pt idx="67523">
                  <c:v>363.85599999999999</c:v>
                </c:pt>
                <c:pt idx="67524">
                  <c:v>365.08</c:v>
                </c:pt>
                <c:pt idx="67525">
                  <c:v>366.29799999999977</c:v>
                </c:pt>
                <c:pt idx="67526">
                  <c:v>367.50799999999975</c:v>
                </c:pt>
                <c:pt idx="67527">
                  <c:v>368.71099999999979</c:v>
                </c:pt>
                <c:pt idx="67528">
                  <c:v>369.90599999999978</c:v>
                </c:pt>
                <c:pt idx="67529">
                  <c:v>371.09299999999979</c:v>
                </c:pt>
                <c:pt idx="67530">
                  <c:v>372.2729999999998</c:v>
                </c:pt>
                <c:pt idx="67531">
                  <c:v>373.44499999999999</c:v>
                </c:pt>
                <c:pt idx="67532">
                  <c:v>374.60899999999975</c:v>
                </c:pt>
                <c:pt idx="67533">
                  <c:v>375.76499999999999</c:v>
                </c:pt>
                <c:pt idx="67534">
                  <c:v>376.91399999999965</c:v>
                </c:pt>
                <c:pt idx="67535">
                  <c:v>378.05500000000001</c:v>
                </c:pt>
                <c:pt idx="67536">
                  <c:v>379.18700000000001</c:v>
                </c:pt>
                <c:pt idx="67537">
                  <c:v>380.31200000000001</c:v>
                </c:pt>
                <c:pt idx="67538">
                  <c:v>381.42799999999966</c:v>
                </c:pt>
                <c:pt idx="67539">
                  <c:v>382.53699999999958</c:v>
                </c:pt>
                <c:pt idx="67540">
                  <c:v>383.637</c:v>
                </c:pt>
                <c:pt idx="67541">
                  <c:v>384.72899999999959</c:v>
                </c:pt>
                <c:pt idx="67542">
                  <c:v>385.81299999999999</c:v>
                </c:pt>
                <c:pt idx="67543">
                  <c:v>386.88799999999975</c:v>
                </c:pt>
                <c:pt idx="67544">
                  <c:v>387.95499999999993</c:v>
                </c:pt>
                <c:pt idx="67545">
                  <c:v>389.01400000000001</c:v>
                </c:pt>
                <c:pt idx="67546">
                  <c:v>390.06400000000002</c:v>
                </c:pt>
                <c:pt idx="67547">
                  <c:v>391.10599999999999</c:v>
                </c:pt>
                <c:pt idx="67548">
                  <c:v>392.13900000000001</c:v>
                </c:pt>
                <c:pt idx="67549">
                  <c:v>393.16300000000001</c:v>
                </c:pt>
                <c:pt idx="67550">
                  <c:v>394.17899999999975</c:v>
                </c:pt>
                <c:pt idx="67551">
                  <c:v>395.18599999999975</c:v>
                </c:pt>
                <c:pt idx="67552">
                  <c:v>396.18400000000008</c:v>
                </c:pt>
                <c:pt idx="67553">
                  <c:v>397.17399999999975</c:v>
                </c:pt>
                <c:pt idx="67554">
                  <c:v>398.15400000000022</c:v>
                </c:pt>
                <c:pt idx="67555">
                  <c:v>399.12599999999975</c:v>
                </c:pt>
                <c:pt idx="67556">
                  <c:v>400.089</c:v>
                </c:pt>
                <c:pt idx="67557">
                  <c:v>401.04300000000001</c:v>
                </c:pt>
                <c:pt idx="67558">
                  <c:v>401.98799999999977</c:v>
                </c:pt>
                <c:pt idx="67559">
                  <c:v>402.92399999999958</c:v>
                </c:pt>
                <c:pt idx="67560">
                  <c:v>403.851</c:v>
                </c:pt>
                <c:pt idx="67561">
                  <c:v>404.76900000000001</c:v>
                </c:pt>
                <c:pt idx="67562">
                  <c:v>405.678</c:v>
                </c:pt>
                <c:pt idx="67563">
                  <c:v>406.577</c:v>
                </c:pt>
                <c:pt idx="67564">
                  <c:v>407.46799999999979</c:v>
                </c:pt>
                <c:pt idx="67565">
                  <c:v>408.34899999999999</c:v>
                </c:pt>
                <c:pt idx="67566">
                  <c:v>409.22099999999978</c:v>
                </c:pt>
                <c:pt idx="67567">
                  <c:v>410.08300000000003</c:v>
                </c:pt>
                <c:pt idx="67568">
                  <c:v>410.93699999999961</c:v>
                </c:pt>
                <c:pt idx="67569">
                  <c:v>411.78099999999978</c:v>
                </c:pt>
                <c:pt idx="67570">
                  <c:v>412.61500000000001</c:v>
                </c:pt>
                <c:pt idx="67571">
                  <c:v>413.44</c:v>
                </c:pt>
                <c:pt idx="67572">
                  <c:v>414.25599999999974</c:v>
                </c:pt>
                <c:pt idx="67573">
                  <c:v>415.06200000000001</c:v>
                </c:pt>
                <c:pt idx="67574">
                  <c:v>415.858</c:v>
                </c:pt>
                <c:pt idx="67575">
                  <c:v>416.64499999999998</c:v>
                </c:pt>
                <c:pt idx="67576">
                  <c:v>417.42299999999977</c:v>
                </c:pt>
                <c:pt idx="67577">
                  <c:v>418.19099999999975</c:v>
                </c:pt>
                <c:pt idx="67578">
                  <c:v>418.94900000000001</c:v>
                </c:pt>
                <c:pt idx="67579">
                  <c:v>419.69799999999975</c:v>
                </c:pt>
                <c:pt idx="67580">
                  <c:v>420.43699999999961</c:v>
                </c:pt>
                <c:pt idx="67581">
                  <c:v>421.166</c:v>
                </c:pt>
                <c:pt idx="67582">
                  <c:v>421.8859999999998</c:v>
                </c:pt>
                <c:pt idx="67583">
                  <c:v>422.59599999999978</c:v>
                </c:pt>
                <c:pt idx="67584">
                  <c:v>423.29599999999965</c:v>
                </c:pt>
                <c:pt idx="67585">
                  <c:v>423.98599999999965</c:v>
                </c:pt>
                <c:pt idx="67586">
                  <c:v>424.66699999999975</c:v>
                </c:pt>
                <c:pt idx="67587">
                  <c:v>425.33799999999979</c:v>
                </c:pt>
                <c:pt idx="67588">
                  <c:v>425.99899999999963</c:v>
                </c:pt>
                <c:pt idx="67589">
                  <c:v>426.65100000000001</c:v>
                </c:pt>
                <c:pt idx="67590">
                  <c:v>427.29199999999958</c:v>
                </c:pt>
                <c:pt idx="67591">
                  <c:v>427.92399999999958</c:v>
                </c:pt>
                <c:pt idx="67592">
                  <c:v>428.54500000000002</c:v>
                </c:pt>
                <c:pt idx="67593">
                  <c:v>429.15699999999993</c:v>
                </c:pt>
                <c:pt idx="67594">
                  <c:v>429.75900000000001</c:v>
                </c:pt>
                <c:pt idx="67595">
                  <c:v>430.351</c:v>
                </c:pt>
                <c:pt idx="67596">
                  <c:v>430.93299999999965</c:v>
                </c:pt>
                <c:pt idx="67597">
                  <c:v>431.50599999999974</c:v>
                </c:pt>
                <c:pt idx="67598">
                  <c:v>432.06799999999993</c:v>
                </c:pt>
                <c:pt idx="67599">
                  <c:v>432.62099999999975</c:v>
                </c:pt>
                <c:pt idx="67600">
                  <c:v>433.16300000000001</c:v>
                </c:pt>
                <c:pt idx="67601">
                  <c:v>433.69600000000003</c:v>
                </c:pt>
                <c:pt idx="67602">
                  <c:v>434.21899999999965</c:v>
                </c:pt>
                <c:pt idx="67603">
                  <c:v>434.73099999999965</c:v>
                </c:pt>
                <c:pt idx="67604">
                  <c:v>435.23399999999958</c:v>
                </c:pt>
                <c:pt idx="67605">
                  <c:v>435.72699999999958</c:v>
                </c:pt>
                <c:pt idx="67606">
                  <c:v>436.21</c:v>
                </c:pt>
                <c:pt idx="67607">
                  <c:v>436.68299999999999</c:v>
                </c:pt>
                <c:pt idx="67608">
                  <c:v>437.14600000000002</c:v>
                </c:pt>
                <c:pt idx="67609">
                  <c:v>437.6</c:v>
                </c:pt>
                <c:pt idx="67610">
                  <c:v>438.04300000000001</c:v>
                </c:pt>
                <c:pt idx="67611">
                  <c:v>438.47599999999977</c:v>
                </c:pt>
                <c:pt idx="67612">
                  <c:v>438.9</c:v>
                </c:pt>
                <c:pt idx="67613">
                  <c:v>439.31299999999999</c:v>
                </c:pt>
                <c:pt idx="67614">
                  <c:v>439.71699999999959</c:v>
                </c:pt>
                <c:pt idx="67615">
                  <c:v>440.11</c:v>
                </c:pt>
                <c:pt idx="67616">
                  <c:v>440.49400000000003</c:v>
                </c:pt>
                <c:pt idx="67617">
                  <c:v>440.86799999999999</c:v>
                </c:pt>
                <c:pt idx="67618">
                  <c:v>441.23200000000003</c:v>
                </c:pt>
                <c:pt idx="67619">
                  <c:v>441.58699999999965</c:v>
                </c:pt>
                <c:pt idx="67620">
                  <c:v>441.93099999999959</c:v>
                </c:pt>
                <c:pt idx="67621">
                  <c:v>442.26599999999979</c:v>
                </c:pt>
                <c:pt idx="67622">
                  <c:v>442.59</c:v>
                </c:pt>
                <c:pt idx="67623">
                  <c:v>442.90599999999978</c:v>
                </c:pt>
                <c:pt idx="67624">
                  <c:v>443.21099999999979</c:v>
                </c:pt>
                <c:pt idx="67625">
                  <c:v>443.50599999999974</c:v>
                </c:pt>
                <c:pt idx="67626">
                  <c:v>443.79199999999958</c:v>
                </c:pt>
                <c:pt idx="67627">
                  <c:v>444.06799999999993</c:v>
                </c:pt>
                <c:pt idx="67628">
                  <c:v>444.334</c:v>
                </c:pt>
                <c:pt idx="67629">
                  <c:v>444.59099999999978</c:v>
                </c:pt>
                <c:pt idx="67630">
                  <c:v>444.83799999999979</c:v>
                </c:pt>
                <c:pt idx="67631">
                  <c:v>445.07499999999999</c:v>
                </c:pt>
                <c:pt idx="67632">
                  <c:v>445.303</c:v>
                </c:pt>
                <c:pt idx="67633">
                  <c:v>445.52099999999979</c:v>
                </c:pt>
                <c:pt idx="67634">
                  <c:v>445.72999999999979</c:v>
                </c:pt>
                <c:pt idx="67635">
                  <c:v>445.92899999999958</c:v>
                </c:pt>
                <c:pt idx="67636">
                  <c:v>446.11799999999999</c:v>
                </c:pt>
                <c:pt idx="67637">
                  <c:v>446.29799999999977</c:v>
                </c:pt>
                <c:pt idx="67638">
                  <c:v>446.46899999999965</c:v>
                </c:pt>
                <c:pt idx="67639">
                  <c:v>446.63</c:v>
                </c:pt>
                <c:pt idx="67640">
                  <c:v>446.78199999999958</c:v>
                </c:pt>
                <c:pt idx="67641">
                  <c:v>446.92399999999958</c:v>
                </c:pt>
                <c:pt idx="67642">
                  <c:v>447.05700000000002</c:v>
                </c:pt>
                <c:pt idx="67643">
                  <c:v>447.18099999999993</c:v>
                </c:pt>
                <c:pt idx="67644">
                  <c:v>447.29599999999965</c:v>
                </c:pt>
                <c:pt idx="67645">
                  <c:v>447.40099999999978</c:v>
                </c:pt>
                <c:pt idx="67646">
                  <c:v>447.49699999999962</c:v>
                </c:pt>
                <c:pt idx="67647">
                  <c:v>447.584</c:v>
                </c:pt>
                <c:pt idx="67648">
                  <c:v>447.66199999999975</c:v>
                </c:pt>
                <c:pt idx="67649">
                  <c:v>447.73099999999965</c:v>
                </c:pt>
                <c:pt idx="67650">
                  <c:v>447.78999999999979</c:v>
                </c:pt>
                <c:pt idx="67651">
                  <c:v>447.84100000000001</c:v>
                </c:pt>
                <c:pt idx="67652">
                  <c:v>447.88299999999975</c:v>
                </c:pt>
                <c:pt idx="67653">
                  <c:v>447.91599999999966</c:v>
                </c:pt>
                <c:pt idx="67654">
                  <c:v>447.94</c:v>
                </c:pt>
                <c:pt idx="67655">
                  <c:v>447.95499999999993</c:v>
                </c:pt>
                <c:pt idx="67656">
                  <c:v>447.96099999999979</c:v>
                </c:pt>
                <c:pt idx="67657">
                  <c:v>447.959</c:v>
                </c:pt>
                <c:pt idx="67658">
                  <c:v>447.94799999999975</c:v>
                </c:pt>
                <c:pt idx="67659">
                  <c:v>447.92799999999966</c:v>
                </c:pt>
                <c:pt idx="67660">
                  <c:v>447.899</c:v>
                </c:pt>
                <c:pt idx="67661">
                  <c:v>447.86200000000002</c:v>
                </c:pt>
                <c:pt idx="67662">
                  <c:v>447.81700000000001</c:v>
                </c:pt>
                <c:pt idx="67663">
                  <c:v>447.76299999999975</c:v>
                </c:pt>
                <c:pt idx="67664">
                  <c:v>447.70099999999979</c:v>
                </c:pt>
                <c:pt idx="67665">
                  <c:v>447.63</c:v>
                </c:pt>
                <c:pt idx="67666">
                  <c:v>447.55099999999999</c:v>
                </c:pt>
                <c:pt idx="67667">
                  <c:v>447.46299999999979</c:v>
                </c:pt>
                <c:pt idx="67668">
                  <c:v>447.36799999999999</c:v>
                </c:pt>
                <c:pt idx="67669">
                  <c:v>447.26400000000001</c:v>
                </c:pt>
                <c:pt idx="67670">
                  <c:v>447.15199999999999</c:v>
                </c:pt>
                <c:pt idx="67671">
                  <c:v>447.03199999999958</c:v>
                </c:pt>
                <c:pt idx="67672">
                  <c:v>446.904</c:v>
                </c:pt>
                <c:pt idx="67673">
                  <c:v>446.76900000000001</c:v>
                </c:pt>
                <c:pt idx="67674">
                  <c:v>446.625</c:v>
                </c:pt>
                <c:pt idx="67675">
                  <c:v>446.47299999999979</c:v>
                </c:pt>
                <c:pt idx="67676">
                  <c:v>446.31400000000002</c:v>
                </c:pt>
                <c:pt idx="67677">
                  <c:v>446.14699999999999</c:v>
                </c:pt>
                <c:pt idx="67678">
                  <c:v>445.97199999999958</c:v>
                </c:pt>
                <c:pt idx="67679">
                  <c:v>445.78999999999979</c:v>
                </c:pt>
                <c:pt idx="67680">
                  <c:v>445.6</c:v>
                </c:pt>
                <c:pt idx="67681">
                  <c:v>445.40199999999965</c:v>
                </c:pt>
                <c:pt idx="67682">
                  <c:v>445.19799999999975</c:v>
                </c:pt>
                <c:pt idx="67683">
                  <c:v>444.98499999999979</c:v>
                </c:pt>
                <c:pt idx="67684">
                  <c:v>444.76599999999979</c:v>
                </c:pt>
                <c:pt idx="67685">
                  <c:v>444.53899999999965</c:v>
                </c:pt>
                <c:pt idx="67686">
                  <c:v>444.30500000000001</c:v>
                </c:pt>
                <c:pt idx="67687">
                  <c:v>444.06400000000002</c:v>
                </c:pt>
                <c:pt idx="67688">
                  <c:v>443.81599999999975</c:v>
                </c:pt>
                <c:pt idx="67689">
                  <c:v>443.56099999999975</c:v>
                </c:pt>
                <c:pt idx="67690">
                  <c:v>443.29899999999958</c:v>
                </c:pt>
                <c:pt idx="67691">
                  <c:v>443.03</c:v>
                </c:pt>
                <c:pt idx="67692">
                  <c:v>442.75400000000002</c:v>
                </c:pt>
                <c:pt idx="67693">
                  <c:v>442.47099999999978</c:v>
                </c:pt>
                <c:pt idx="67694">
                  <c:v>442.18200000000002</c:v>
                </c:pt>
                <c:pt idx="67695">
                  <c:v>441.8859999999998</c:v>
                </c:pt>
                <c:pt idx="67696">
                  <c:v>441.584</c:v>
                </c:pt>
                <c:pt idx="67697">
                  <c:v>441.27499999999975</c:v>
                </c:pt>
                <c:pt idx="67698">
                  <c:v>440.96</c:v>
                </c:pt>
                <c:pt idx="67699">
                  <c:v>440.63799999999975</c:v>
                </c:pt>
                <c:pt idx="67700">
                  <c:v>440.31099999999975</c:v>
                </c:pt>
                <c:pt idx="67701">
                  <c:v>439.97599999999977</c:v>
                </c:pt>
                <c:pt idx="67702">
                  <c:v>439.6359999999998</c:v>
                </c:pt>
                <c:pt idx="67703">
                  <c:v>439.28999999999979</c:v>
                </c:pt>
                <c:pt idx="67704">
                  <c:v>438.93799999999965</c:v>
                </c:pt>
                <c:pt idx="67705">
                  <c:v>438.57900000000001</c:v>
                </c:pt>
                <c:pt idx="67706">
                  <c:v>438.21499999999975</c:v>
                </c:pt>
                <c:pt idx="67707">
                  <c:v>437.84500000000008</c:v>
                </c:pt>
                <c:pt idx="67708">
                  <c:v>437.46899999999965</c:v>
                </c:pt>
                <c:pt idx="67709">
                  <c:v>437.08799999999979</c:v>
                </c:pt>
                <c:pt idx="67710">
                  <c:v>436.70099999999979</c:v>
                </c:pt>
                <c:pt idx="67711">
                  <c:v>436.30900000000008</c:v>
                </c:pt>
                <c:pt idx="67712">
                  <c:v>435.91099999999977</c:v>
                </c:pt>
                <c:pt idx="67713">
                  <c:v>435.50700000000001</c:v>
                </c:pt>
                <c:pt idx="67714">
                  <c:v>435.09899999999965</c:v>
                </c:pt>
                <c:pt idx="67715">
                  <c:v>434.685</c:v>
                </c:pt>
                <c:pt idx="67716">
                  <c:v>434.26499999999999</c:v>
                </c:pt>
                <c:pt idx="67717">
                  <c:v>433.84100000000001</c:v>
                </c:pt>
                <c:pt idx="67718">
                  <c:v>433.41199999999958</c:v>
                </c:pt>
                <c:pt idx="67719">
                  <c:v>432.97799999999978</c:v>
                </c:pt>
                <c:pt idx="67720">
                  <c:v>432.53899999999965</c:v>
                </c:pt>
                <c:pt idx="67721">
                  <c:v>432.09500000000003</c:v>
                </c:pt>
                <c:pt idx="67722">
                  <c:v>431.64600000000002</c:v>
                </c:pt>
                <c:pt idx="67723">
                  <c:v>431.19200000000001</c:v>
                </c:pt>
                <c:pt idx="67724">
                  <c:v>430.73399999999958</c:v>
                </c:pt>
                <c:pt idx="67725">
                  <c:v>430.27199999999965</c:v>
                </c:pt>
                <c:pt idx="67726">
                  <c:v>429.80399999999975</c:v>
                </c:pt>
                <c:pt idx="67727">
                  <c:v>429.33300000000003</c:v>
                </c:pt>
                <c:pt idx="67728">
                  <c:v>428.85700000000008</c:v>
                </c:pt>
                <c:pt idx="67729">
                  <c:v>428.37700000000001</c:v>
                </c:pt>
                <c:pt idx="67730">
                  <c:v>427.89299999999974</c:v>
                </c:pt>
                <c:pt idx="67731">
                  <c:v>427.404</c:v>
                </c:pt>
                <c:pt idx="67732">
                  <c:v>426.91099999999977</c:v>
                </c:pt>
                <c:pt idx="67733">
                  <c:v>426.41499999999979</c:v>
                </c:pt>
                <c:pt idx="67734">
                  <c:v>425.91399999999965</c:v>
                </c:pt>
                <c:pt idx="67735">
                  <c:v>425.4099999999998</c:v>
                </c:pt>
                <c:pt idx="67736">
                  <c:v>424.90199999999965</c:v>
                </c:pt>
                <c:pt idx="67737">
                  <c:v>424.39</c:v>
                </c:pt>
                <c:pt idx="67738">
                  <c:v>423.87400000000002</c:v>
                </c:pt>
                <c:pt idx="67739">
                  <c:v>423.35500000000002</c:v>
                </c:pt>
                <c:pt idx="67740">
                  <c:v>422.83199999999965</c:v>
                </c:pt>
                <c:pt idx="67741">
                  <c:v>422.30599999999993</c:v>
                </c:pt>
                <c:pt idx="67742">
                  <c:v>421.77699999999965</c:v>
                </c:pt>
                <c:pt idx="67743">
                  <c:v>421.24400000000026</c:v>
                </c:pt>
                <c:pt idx="67744">
                  <c:v>420.70800000000003</c:v>
                </c:pt>
                <c:pt idx="67745">
                  <c:v>420.16800000000001</c:v>
                </c:pt>
                <c:pt idx="67746">
                  <c:v>419.62599999999975</c:v>
                </c:pt>
                <c:pt idx="67747">
                  <c:v>419.08</c:v>
                </c:pt>
                <c:pt idx="67748">
                  <c:v>418.53199999999958</c:v>
                </c:pt>
                <c:pt idx="67749">
                  <c:v>417.97999999999979</c:v>
                </c:pt>
                <c:pt idx="67750">
                  <c:v>417.42599999999965</c:v>
                </c:pt>
                <c:pt idx="67751">
                  <c:v>416.86900000000026</c:v>
                </c:pt>
                <c:pt idx="67752">
                  <c:v>416.30900000000008</c:v>
                </c:pt>
                <c:pt idx="67753">
                  <c:v>415.74599999999975</c:v>
                </c:pt>
                <c:pt idx="67754">
                  <c:v>415.18099999999993</c:v>
                </c:pt>
                <c:pt idx="67755">
                  <c:v>414.613</c:v>
                </c:pt>
                <c:pt idx="67756">
                  <c:v>414.04300000000001</c:v>
                </c:pt>
                <c:pt idx="67757">
                  <c:v>413.4699999999998</c:v>
                </c:pt>
                <c:pt idx="67758">
                  <c:v>412.89499999999975</c:v>
                </c:pt>
                <c:pt idx="67759">
                  <c:v>412.31799999999993</c:v>
                </c:pt>
                <c:pt idx="67760">
                  <c:v>411.73799999999977</c:v>
                </c:pt>
                <c:pt idx="67761">
                  <c:v>411.15600000000001</c:v>
                </c:pt>
                <c:pt idx="67762">
                  <c:v>410.572</c:v>
                </c:pt>
                <c:pt idx="67763">
                  <c:v>409.98599999999965</c:v>
                </c:pt>
                <c:pt idx="67764">
                  <c:v>409.3979999999998</c:v>
                </c:pt>
                <c:pt idx="67765">
                  <c:v>408.80799999999999</c:v>
                </c:pt>
                <c:pt idx="67766">
                  <c:v>408.21599999999978</c:v>
                </c:pt>
                <c:pt idx="67767">
                  <c:v>407.62200000000001</c:v>
                </c:pt>
                <c:pt idx="67768">
                  <c:v>407.02599999999978</c:v>
                </c:pt>
                <c:pt idx="67769">
                  <c:v>406.42899999999958</c:v>
                </c:pt>
                <c:pt idx="67770">
                  <c:v>405.82900000000001</c:v>
                </c:pt>
                <c:pt idx="67771">
                  <c:v>405.22899999999959</c:v>
                </c:pt>
                <c:pt idx="67772">
                  <c:v>404.62599999999975</c:v>
                </c:pt>
                <c:pt idx="67773">
                  <c:v>404.02199999999965</c:v>
                </c:pt>
                <c:pt idx="67774">
                  <c:v>403.41699999999958</c:v>
                </c:pt>
                <c:pt idx="67775">
                  <c:v>402.81</c:v>
                </c:pt>
                <c:pt idx="67776">
                  <c:v>402.202</c:v>
                </c:pt>
                <c:pt idx="67777">
                  <c:v>401.59199999999959</c:v>
                </c:pt>
                <c:pt idx="67778">
                  <c:v>400.98099999999965</c:v>
                </c:pt>
                <c:pt idx="67779">
                  <c:v>400.36900000000026</c:v>
                </c:pt>
                <c:pt idx="67780">
                  <c:v>399.75599999999974</c:v>
                </c:pt>
                <c:pt idx="67781">
                  <c:v>399.14100000000002</c:v>
                </c:pt>
                <c:pt idx="67782">
                  <c:v>398.52499999999975</c:v>
                </c:pt>
                <c:pt idx="67783">
                  <c:v>397.90899999999965</c:v>
                </c:pt>
                <c:pt idx="67784">
                  <c:v>397.29099999999966</c:v>
                </c:pt>
                <c:pt idx="67785">
                  <c:v>396.67200000000008</c:v>
                </c:pt>
                <c:pt idx="67786">
                  <c:v>396.05200000000002</c:v>
                </c:pt>
                <c:pt idx="67787">
                  <c:v>395.43199999999962</c:v>
                </c:pt>
                <c:pt idx="67788">
                  <c:v>394.81</c:v>
                </c:pt>
                <c:pt idx="67789">
                  <c:v>394.18799999999999</c:v>
                </c:pt>
                <c:pt idx="67790">
                  <c:v>393.565</c:v>
                </c:pt>
                <c:pt idx="67791">
                  <c:v>392.94099999999975</c:v>
                </c:pt>
                <c:pt idx="67792">
                  <c:v>392.31700000000001</c:v>
                </c:pt>
                <c:pt idx="67793">
                  <c:v>391.69200000000001</c:v>
                </c:pt>
                <c:pt idx="67794">
                  <c:v>391.06599999999975</c:v>
                </c:pt>
                <c:pt idx="67795">
                  <c:v>390.43899999999962</c:v>
                </c:pt>
                <c:pt idx="67796">
                  <c:v>389.81299999999999</c:v>
                </c:pt>
                <c:pt idx="67797">
                  <c:v>389.185</c:v>
                </c:pt>
                <c:pt idx="67798">
                  <c:v>388.55700000000002</c:v>
                </c:pt>
                <c:pt idx="67799">
                  <c:v>387.92899999999958</c:v>
                </c:pt>
                <c:pt idx="67800">
                  <c:v>387.3</c:v>
                </c:pt>
                <c:pt idx="67801">
                  <c:v>386.67</c:v>
                </c:pt>
                <c:pt idx="67802">
                  <c:v>386.041</c:v>
                </c:pt>
                <c:pt idx="67803">
                  <c:v>385.41099999999977</c:v>
                </c:pt>
                <c:pt idx="67804">
                  <c:v>384.78</c:v>
                </c:pt>
                <c:pt idx="67805">
                  <c:v>384.14900000000023</c:v>
                </c:pt>
                <c:pt idx="67806">
                  <c:v>383.51799999999974</c:v>
                </c:pt>
                <c:pt idx="67807">
                  <c:v>382.887</c:v>
                </c:pt>
                <c:pt idx="67808">
                  <c:v>382.25599999999974</c:v>
                </c:pt>
                <c:pt idx="67809">
                  <c:v>381.62400000000002</c:v>
                </c:pt>
                <c:pt idx="67810">
                  <c:v>380.99199999999962</c:v>
                </c:pt>
                <c:pt idx="67811">
                  <c:v>380.36</c:v>
                </c:pt>
                <c:pt idx="67812">
                  <c:v>379.72799999999978</c:v>
                </c:pt>
                <c:pt idx="67813">
                  <c:v>379.09599999999978</c:v>
                </c:pt>
                <c:pt idx="67814">
                  <c:v>378.46299999999979</c:v>
                </c:pt>
                <c:pt idx="67815">
                  <c:v>377.83099999999979</c:v>
                </c:pt>
                <c:pt idx="67816">
                  <c:v>377.19799999999975</c:v>
                </c:pt>
                <c:pt idx="67817">
                  <c:v>376.565</c:v>
                </c:pt>
                <c:pt idx="67818">
                  <c:v>375.93299999999965</c:v>
                </c:pt>
                <c:pt idx="67819">
                  <c:v>375.3</c:v>
                </c:pt>
                <c:pt idx="67820">
                  <c:v>374.66699999999975</c:v>
                </c:pt>
                <c:pt idx="67821">
                  <c:v>374.03399999999965</c:v>
                </c:pt>
                <c:pt idx="67822">
                  <c:v>373.40099999999978</c:v>
                </c:pt>
                <c:pt idx="67823">
                  <c:v>372.76900000000001</c:v>
                </c:pt>
                <c:pt idx="67824">
                  <c:v>372.1359999999998</c:v>
                </c:pt>
                <c:pt idx="67825">
                  <c:v>371.50299999999999</c:v>
                </c:pt>
                <c:pt idx="67826">
                  <c:v>370.87</c:v>
                </c:pt>
                <c:pt idx="67827">
                  <c:v>370.23799999999977</c:v>
                </c:pt>
                <c:pt idx="67828">
                  <c:v>369.60500000000002</c:v>
                </c:pt>
                <c:pt idx="67829">
                  <c:v>368.97299999999979</c:v>
                </c:pt>
                <c:pt idx="67830">
                  <c:v>368.3400000000002</c:v>
                </c:pt>
                <c:pt idx="67831">
                  <c:v>367.70699999999965</c:v>
                </c:pt>
                <c:pt idx="67832">
                  <c:v>367.07499999999999</c:v>
                </c:pt>
                <c:pt idx="67833">
                  <c:v>366.44299999999993</c:v>
                </c:pt>
                <c:pt idx="67834">
                  <c:v>365.81</c:v>
                </c:pt>
                <c:pt idx="67835">
                  <c:v>365.178</c:v>
                </c:pt>
                <c:pt idx="67836">
                  <c:v>364.54599999999999</c:v>
                </c:pt>
                <c:pt idx="67837">
                  <c:v>363.91299999999978</c:v>
                </c:pt>
                <c:pt idx="67838">
                  <c:v>363.28099999999978</c:v>
                </c:pt>
                <c:pt idx="67839">
                  <c:v>362.64900000000023</c:v>
                </c:pt>
                <c:pt idx="67840">
                  <c:v>362.017</c:v>
                </c:pt>
                <c:pt idx="67841">
                  <c:v>361.38499999999999</c:v>
                </c:pt>
                <c:pt idx="67842">
                  <c:v>360.75299999999999</c:v>
                </c:pt>
                <c:pt idx="67843">
                  <c:v>360.12099999999975</c:v>
                </c:pt>
                <c:pt idx="67844">
                  <c:v>359.48899999999958</c:v>
                </c:pt>
                <c:pt idx="67845">
                  <c:v>358.85700000000008</c:v>
                </c:pt>
                <c:pt idx="67846">
                  <c:v>358.2249999999998</c:v>
                </c:pt>
                <c:pt idx="67847">
                  <c:v>357.59299999999979</c:v>
                </c:pt>
                <c:pt idx="67848">
                  <c:v>356.96</c:v>
                </c:pt>
                <c:pt idx="67849">
                  <c:v>356.32799999999975</c:v>
                </c:pt>
                <c:pt idx="67850">
                  <c:v>355.69600000000003</c:v>
                </c:pt>
                <c:pt idx="67851">
                  <c:v>355.06299999999999</c:v>
                </c:pt>
                <c:pt idx="67852">
                  <c:v>354.43099999999959</c:v>
                </c:pt>
                <c:pt idx="67853">
                  <c:v>353.79799999999977</c:v>
                </c:pt>
                <c:pt idx="67854">
                  <c:v>353.166</c:v>
                </c:pt>
                <c:pt idx="67855">
                  <c:v>352.53299999999979</c:v>
                </c:pt>
                <c:pt idx="67856">
                  <c:v>351.9</c:v>
                </c:pt>
                <c:pt idx="67857">
                  <c:v>351.26599999999979</c:v>
                </c:pt>
                <c:pt idx="67858">
                  <c:v>350.63299999999975</c:v>
                </c:pt>
                <c:pt idx="67859">
                  <c:v>349.99899999999963</c:v>
                </c:pt>
                <c:pt idx="67860">
                  <c:v>349.36500000000001</c:v>
                </c:pt>
                <c:pt idx="67861">
                  <c:v>348.73099999999965</c:v>
                </c:pt>
                <c:pt idx="67862">
                  <c:v>348.09599999999978</c:v>
                </c:pt>
                <c:pt idx="67863">
                  <c:v>347.46199999999965</c:v>
                </c:pt>
                <c:pt idx="67864">
                  <c:v>346.82599999999979</c:v>
                </c:pt>
                <c:pt idx="67865">
                  <c:v>346.19099999999975</c:v>
                </c:pt>
                <c:pt idx="67866">
                  <c:v>345.55500000000001</c:v>
                </c:pt>
                <c:pt idx="67867">
                  <c:v>344.91799999999978</c:v>
                </c:pt>
                <c:pt idx="67868">
                  <c:v>344.28199999999958</c:v>
                </c:pt>
                <c:pt idx="67869">
                  <c:v>343.64400000000023</c:v>
                </c:pt>
                <c:pt idx="67870">
                  <c:v>343.00700000000001</c:v>
                </c:pt>
                <c:pt idx="67871">
                  <c:v>342.36799999999999</c:v>
                </c:pt>
                <c:pt idx="67872">
                  <c:v>341.72899999999959</c:v>
                </c:pt>
                <c:pt idx="67873">
                  <c:v>341.09</c:v>
                </c:pt>
                <c:pt idx="67874">
                  <c:v>340.45</c:v>
                </c:pt>
                <c:pt idx="67875">
                  <c:v>339.80900000000008</c:v>
                </c:pt>
                <c:pt idx="67876">
                  <c:v>339.16699999999975</c:v>
                </c:pt>
                <c:pt idx="67877">
                  <c:v>338.52499999999975</c:v>
                </c:pt>
                <c:pt idx="67878">
                  <c:v>337.88200000000001</c:v>
                </c:pt>
                <c:pt idx="67879">
                  <c:v>337.23899999999958</c:v>
                </c:pt>
                <c:pt idx="67880">
                  <c:v>336.59399999999965</c:v>
                </c:pt>
                <c:pt idx="67881">
                  <c:v>335.94900000000001</c:v>
                </c:pt>
                <c:pt idx="67882">
                  <c:v>335.30200000000002</c:v>
                </c:pt>
                <c:pt idx="67883">
                  <c:v>334.65499999999997</c:v>
                </c:pt>
                <c:pt idx="67884">
                  <c:v>334.00700000000001</c:v>
                </c:pt>
                <c:pt idx="67885">
                  <c:v>333.358</c:v>
                </c:pt>
                <c:pt idx="67886">
                  <c:v>332.70800000000003</c:v>
                </c:pt>
                <c:pt idx="67887">
                  <c:v>332.05700000000002</c:v>
                </c:pt>
                <c:pt idx="67888">
                  <c:v>331.404</c:v>
                </c:pt>
                <c:pt idx="67889">
                  <c:v>330.75099999999975</c:v>
                </c:pt>
                <c:pt idx="67890">
                  <c:v>330.09599999999978</c:v>
                </c:pt>
                <c:pt idx="67891">
                  <c:v>329.44</c:v>
                </c:pt>
                <c:pt idx="67892">
                  <c:v>328.78299999999979</c:v>
                </c:pt>
                <c:pt idx="67893">
                  <c:v>328.125</c:v>
                </c:pt>
                <c:pt idx="67894">
                  <c:v>327.46499999999975</c:v>
                </c:pt>
                <c:pt idx="67895">
                  <c:v>326.80399999999975</c:v>
                </c:pt>
                <c:pt idx="67896">
                  <c:v>326.14200000000022</c:v>
                </c:pt>
                <c:pt idx="67897">
                  <c:v>325.47799999999978</c:v>
                </c:pt>
                <c:pt idx="67898">
                  <c:v>324.81200000000001</c:v>
                </c:pt>
                <c:pt idx="67899">
                  <c:v>324.14499999999998</c:v>
                </c:pt>
                <c:pt idx="67900">
                  <c:v>323.47699999999958</c:v>
                </c:pt>
                <c:pt idx="67901">
                  <c:v>322.80700000000002</c:v>
                </c:pt>
                <c:pt idx="67902">
                  <c:v>322.13499999999999</c:v>
                </c:pt>
                <c:pt idx="67903">
                  <c:v>321.46199999999965</c:v>
                </c:pt>
                <c:pt idx="67904">
                  <c:v>320.78699999999958</c:v>
                </c:pt>
                <c:pt idx="67905">
                  <c:v>320.11</c:v>
                </c:pt>
                <c:pt idx="67906">
                  <c:v>319.43099999999959</c:v>
                </c:pt>
                <c:pt idx="67907">
                  <c:v>318.75</c:v>
                </c:pt>
                <c:pt idx="67908">
                  <c:v>318.06799999999993</c:v>
                </c:pt>
                <c:pt idx="67909">
                  <c:v>317.38400000000001</c:v>
                </c:pt>
                <c:pt idx="67910">
                  <c:v>316.697</c:v>
                </c:pt>
                <c:pt idx="67911">
                  <c:v>316.00900000000001</c:v>
                </c:pt>
                <c:pt idx="67912">
                  <c:v>315.31900000000002</c:v>
                </c:pt>
                <c:pt idx="67913">
                  <c:v>314.62599999999975</c:v>
                </c:pt>
                <c:pt idx="67914">
                  <c:v>313.93199999999962</c:v>
                </c:pt>
                <c:pt idx="67915">
                  <c:v>313.23499999999979</c:v>
                </c:pt>
                <c:pt idx="67916">
                  <c:v>312.53599999999977</c:v>
                </c:pt>
                <c:pt idx="67917">
                  <c:v>311.83499999999975</c:v>
                </c:pt>
                <c:pt idx="67918">
                  <c:v>311.13099999999974</c:v>
                </c:pt>
                <c:pt idx="67919">
                  <c:v>310.42499999999978</c:v>
                </c:pt>
                <c:pt idx="67920">
                  <c:v>309.71699999999959</c:v>
                </c:pt>
                <c:pt idx="67921">
                  <c:v>309.00700000000001</c:v>
                </c:pt>
                <c:pt idx="67922">
                  <c:v>308.29399999999958</c:v>
                </c:pt>
                <c:pt idx="67923">
                  <c:v>307.57799999999975</c:v>
                </c:pt>
                <c:pt idx="67924">
                  <c:v>306.86</c:v>
                </c:pt>
                <c:pt idx="67925">
                  <c:v>306.13900000000001</c:v>
                </c:pt>
                <c:pt idx="67926">
                  <c:v>305.41599999999966</c:v>
                </c:pt>
                <c:pt idx="67927">
                  <c:v>304.69</c:v>
                </c:pt>
                <c:pt idx="67928">
                  <c:v>303.96199999999965</c:v>
                </c:pt>
                <c:pt idx="67929">
                  <c:v>303.22999999999979</c:v>
                </c:pt>
                <c:pt idx="67930">
                  <c:v>302.49599999999958</c:v>
                </c:pt>
                <c:pt idx="67931">
                  <c:v>301.76</c:v>
                </c:pt>
                <c:pt idx="67932">
                  <c:v>301.02</c:v>
                </c:pt>
                <c:pt idx="67933">
                  <c:v>300.27799999999979</c:v>
                </c:pt>
                <c:pt idx="67934">
                  <c:v>299.53199999999958</c:v>
                </c:pt>
                <c:pt idx="67935">
                  <c:v>298.78399999999965</c:v>
                </c:pt>
                <c:pt idx="67936">
                  <c:v>298.03199999999958</c:v>
                </c:pt>
                <c:pt idx="67937">
                  <c:v>297.27799999999979</c:v>
                </c:pt>
                <c:pt idx="67938">
                  <c:v>296.52099999999979</c:v>
                </c:pt>
                <c:pt idx="67939">
                  <c:v>295.76</c:v>
                </c:pt>
                <c:pt idx="67940">
                  <c:v>294.99699999999962</c:v>
                </c:pt>
                <c:pt idx="67941">
                  <c:v>294.22999999999979</c:v>
                </c:pt>
                <c:pt idx="67942">
                  <c:v>293.45999999999975</c:v>
                </c:pt>
                <c:pt idx="67943">
                  <c:v>292.68700000000001</c:v>
                </c:pt>
                <c:pt idx="67944">
                  <c:v>291.91099999999977</c:v>
                </c:pt>
                <c:pt idx="67945">
                  <c:v>291.13200000000001</c:v>
                </c:pt>
                <c:pt idx="67946">
                  <c:v>290.34899999999999</c:v>
                </c:pt>
                <c:pt idx="67947">
                  <c:v>289.56299999999999</c:v>
                </c:pt>
                <c:pt idx="67948">
                  <c:v>288.7729999999998</c:v>
                </c:pt>
                <c:pt idx="67949">
                  <c:v>287.97999999999979</c:v>
                </c:pt>
                <c:pt idx="67950">
                  <c:v>287.18400000000008</c:v>
                </c:pt>
                <c:pt idx="67951">
                  <c:v>286.38400000000001</c:v>
                </c:pt>
                <c:pt idx="67952">
                  <c:v>285.58099999999979</c:v>
                </c:pt>
                <c:pt idx="67953">
                  <c:v>284.774</c:v>
                </c:pt>
                <c:pt idx="67954">
                  <c:v>283.964</c:v>
                </c:pt>
                <c:pt idx="67955">
                  <c:v>283.15100000000001</c:v>
                </c:pt>
                <c:pt idx="67956">
                  <c:v>282.33300000000003</c:v>
                </c:pt>
                <c:pt idx="67957">
                  <c:v>281.51299999999975</c:v>
                </c:pt>
                <c:pt idx="67958">
                  <c:v>280.68799999999999</c:v>
                </c:pt>
                <c:pt idx="67959">
                  <c:v>279.86</c:v>
                </c:pt>
                <c:pt idx="67960">
                  <c:v>279.029</c:v>
                </c:pt>
                <c:pt idx="67961">
                  <c:v>278.19400000000002</c:v>
                </c:pt>
                <c:pt idx="67962">
                  <c:v>277.35500000000002</c:v>
                </c:pt>
                <c:pt idx="67963">
                  <c:v>276.512</c:v>
                </c:pt>
                <c:pt idx="67964">
                  <c:v>275.666</c:v>
                </c:pt>
                <c:pt idx="67965">
                  <c:v>274.81599999999975</c:v>
                </c:pt>
                <c:pt idx="67966">
                  <c:v>273.96199999999965</c:v>
                </c:pt>
                <c:pt idx="67967">
                  <c:v>273.10399999999993</c:v>
                </c:pt>
                <c:pt idx="67968">
                  <c:v>272.24299999999999</c:v>
                </c:pt>
                <c:pt idx="67969">
                  <c:v>271.37799999999999</c:v>
                </c:pt>
                <c:pt idx="67970">
                  <c:v>270.50900000000001</c:v>
                </c:pt>
                <c:pt idx="67971">
                  <c:v>269.637</c:v>
                </c:pt>
                <c:pt idx="67972">
                  <c:v>268.76</c:v>
                </c:pt>
                <c:pt idx="67973">
                  <c:v>267.88</c:v>
                </c:pt>
                <c:pt idx="67974">
                  <c:v>266.99599999999958</c:v>
                </c:pt>
                <c:pt idx="67975">
                  <c:v>266.10899999999975</c:v>
                </c:pt>
                <c:pt idx="67976">
                  <c:v>265.21699999999959</c:v>
                </c:pt>
                <c:pt idx="67977">
                  <c:v>264.322</c:v>
                </c:pt>
                <c:pt idx="67978">
                  <c:v>263.42200000000003</c:v>
                </c:pt>
                <c:pt idx="67979">
                  <c:v>262.51900000000001</c:v>
                </c:pt>
                <c:pt idx="67980">
                  <c:v>261.61200000000002</c:v>
                </c:pt>
                <c:pt idx="67981">
                  <c:v>260.702</c:v>
                </c:pt>
                <c:pt idx="67982">
                  <c:v>259.78699999999958</c:v>
                </c:pt>
                <c:pt idx="67983">
                  <c:v>258.86900000000026</c:v>
                </c:pt>
                <c:pt idx="67984">
                  <c:v>257.947</c:v>
                </c:pt>
                <c:pt idx="67985">
                  <c:v>257.02099999999979</c:v>
                </c:pt>
                <c:pt idx="67986">
                  <c:v>256.09099999999978</c:v>
                </c:pt>
                <c:pt idx="67987">
                  <c:v>255.15700000000001</c:v>
                </c:pt>
                <c:pt idx="67988">
                  <c:v>254.22</c:v>
                </c:pt>
                <c:pt idx="67989">
                  <c:v>253.27899999999997</c:v>
                </c:pt>
                <c:pt idx="67990">
                  <c:v>252.334</c:v>
                </c:pt>
                <c:pt idx="67991">
                  <c:v>251.3850000000001</c:v>
                </c:pt>
                <c:pt idx="67992">
                  <c:v>250.43300000000002</c:v>
                </c:pt>
                <c:pt idx="67993">
                  <c:v>249.476</c:v>
                </c:pt>
                <c:pt idx="67994">
                  <c:v>248.517</c:v>
                </c:pt>
                <c:pt idx="67995">
                  <c:v>247.553</c:v>
                </c:pt>
                <c:pt idx="67996">
                  <c:v>246.58600000000001</c:v>
                </c:pt>
                <c:pt idx="67997">
                  <c:v>245.61499999999998</c:v>
                </c:pt>
                <c:pt idx="67998">
                  <c:v>244.64</c:v>
                </c:pt>
                <c:pt idx="67999">
                  <c:v>243.66200000000001</c:v>
                </c:pt>
                <c:pt idx="68000">
                  <c:v>242.68</c:v>
                </c:pt>
                <c:pt idx="68001">
                  <c:v>241.69499999999999</c:v>
                </c:pt>
                <c:pt idx="68002">
                  <c:v>240.70599999999999</c:v>
                </c:pt>
                <c:pt idx="68003">
                  <c:v>239.71399999999988</c:v>
                </c:pt>
                <c:pt idx="68004">
                  <c:v>238.71799999999999</c:v>
                </c:pt>
                <c:pt idx="68005">
                  <c:v>237.71899999999999</c:v>
                </c:pt>
                <c:pt idx="68006">
                  <c:v>236.71599999999998</c:v>
                </c:pt>
                <c:pt idx="68007">
                  <c:v>235.70999999999998</c:v>
                </c:pt>
                <c:pt idx="68008">
                  <c:v>234.7</c:v>
                </c:pt>
                <c:pt idx="68009">
                  <c:v>233.68800000000007</c:v>
                </c:pt>
                <c:pt idx="68010">
                  <c:v>232.67099999999999</c:v>
                </c:pt>
                <c:pt idx="68011">
                  <c:v>231.65200000000004</c:v>
                </c:pt>
                <c:pt idx="68012">
                  <c:v>230.62900000000002</c:v>
                </c:pt>
                <c:pt idx="68013">
                  <c:v>229.60399999999998</c:v>
                </c:pt>
                <c:pt idx="68014">
                  <c:v>228.57499999999999</c:v>
                </c:pt>
                <c:pt idx="68015">
                  <c:v>227.54300000000001</c:v>
                </c:pt>
                <c:pt idx="68016">
                  <c:v>226.50800000000001</c:v>
                </c:pt>
                <c:pt idx="68017">
                  <c:v>225.47</c:v>
                </c:pt>
                <c:pt idx="68018">
                  <c:v>224.42800000000011</c:v>
                </c:pt>
                <c:pt idx="68019">
                  <c:v>223.3850000000001</c:v>
                </c:pt>
                <c:pt idx="68020">
                  <c:v>222.33800000000011</c:v>
                </c:pt>
                <c:pt idx="68021">
                  <c:v>221.28800000000001</c:v>
                </c:pt>
                <c:pt idx="68022">
                  <c:v>220.23599999999999</c:v>
                </c:pt>
                <c:pt idx="68023">
                  <c:v>219.18100000000001</c:v>
                </c:pt>
                <c:pt idx="68024">
                  <c:v>218.12300000000002</c:v>
                </c:pt>
                <c:pt idx="68025">
                  <c:v>217.06200000000001</c:v>
                </c:pt>
                <c:pt idx="68026">
                  <c:v>215.999</c:v>
                </c:pt>
                <c:pt idx="68027">
                  <c:v>214.934</c:v>
                </c:pt>
                <c:pt idx="68028">
                  <c:v>213.86600000000001</c:v>
                </c:pt>
                <c:pt idx="68029">
                  <c:v>212.79599999999999</c:v>
                </c:pt>
                <c:pt idx="68030">
                  <c:v>211.72300000000001</c:v>
                </c:pt>
                <c:pt idx="68031">
                  <c:v>210.648</c:v>
                </c:pt>
                <c:pt idx="68032">
                  <c:v>209.571</c:v>
                </c:pt>
                <c:pt idx="68033">
                  <c:v>208.4920000000001</c:v>
                </c:pt>
                <c:pt idx="68034">
                  <c:v>207.41</c:v>
                </c:pt>
                <c:pt idx="68035">
                  <c:v>206.32700000000011</c:v>
                </c:pt>
                <c:pt idx="68036">
                  <c:v>205.24199999999999</c:v>
                </c:pt>
                <c:pt idx="68037">
                  <c:v>204.155</c:v>
                </c:pt>
                <c:pt idx="68038">
                  <c:v>203.066</c:v>
                </c:pt>
                <c:pt idx="68039">
                  <c:v>201.97499999999999</c:v>
                </c:pt>
                <c:pt idx="68040">
                  <c:v>200.88300000000001</c:v>
                </c:pt>
                <c:pt idx="68041">
                  <c:v>199.78900000000002</c:v>
                </c:pt>
                <c:pt idx="68042">
                  <c:v>198.69399999999999</c:v>
                </c:pt>
                <c:pt idx="68043">
                  <c:v>197.59700000000001</c:v>
                </c:pt>
                <c:pt idx="68044">
                  <c:v>196.499</c:v>
                </c:pt>
                <c:pt idx="68045">
                  <c:v>195.4</c:v>
                </c:pt>
                <c:pt idx="68046">
                  <c:v>194.29900000000001</c:v>
                </c:pt>
                <c:pt idx="68047">
                  <c:v>193.19800000000001</c:v>
                </c:pt>
                <c:pt idx="68048">
                  <c:v>192.095</c:v>
                </c:pt>
                <c:pt idx="68049">
                  <c:v>190.99100000000001</c:v>
                </c:pt>
                <c:pt idx="68050">
                  <c:v>189.88700000000011</c:v>
                </c:pt>
                <c:pt idx="68051">
                  <c:v>188.78100000000001</c:v>
                </c:pt>
                <c:pt idx="68052">
                  <c:v>187.67599999999999</c:v>
                </c:pt>
                <c:pt idx="68053">
                  <c:v>186.56900000000002</c:v>
                </c:pt>
                <c:pt idx="68054">
                  <c:v>185.46200000000007</c:v>
                </c:pt>
                <c:pt idx="68055">
                  <c:v>184.35400000000001</c:v>
                </c:pt>
                <c:pt idx="68056">
                  <c:v>183.24699999999999</c:v>
                </c:pt>
                <c:pt idx="68057">
                  <c:v>182.13900000000001</c:v>
                </c:pt>
                <c:pt idx="68058">
                  <c:v>181.03</c:v>
                </c:pt>
                <c:pt idx="68059">
                  <c:v>179.92200000000011</c:v>
                </c:pt>
                <c:pt idx="68060">
                  <c:v>178.81399999999999</c:v>
                </c:pt>
                <c:pt idx="68061">
                  <c:v>177.70599999999999</c:v>
                </c:pt>
                <c:pt idx="68062">
                  <c:v>176.59800000000001</c:v>
                </c:pt>
                <c:pt idx="68063">
                  <c:v>175.49</c:v>
                </c:pt>
                <c:pt idx="68064">
                  <c:v>174.38300000000001</c:v>
                </c:pt>
                <c:pt idx="68065">
                  <c:v>173.27699999999999</c:v>
                </c:pt>
                <c:pt idx="68066">
                  <c:v>172.17099999999999</c:v>
                </c:pt>
                <c:pt idx="68067">
                  <c:v>171.066</c:v>
                </c:pt>
                <c:pt idx="68068">
                  <c:v>169.96100000000001</c:v>
                </c:pt>
                <c:pt idx="68069">
                  <c:v>168.85800000000012</c:v>
                </c:pt>
                <c:pt idx="68070">
                  <c:v>167.755</c:v>
                </c:pt>
                <c:pt idx="68071">
                  <c:v>166.654</c:v>
                </c:pt>
                <c:pt idx="68072">
                  <c:v>165.554</c:v>
                </c:pt>
                <c:pt idx="68073">
                  <c:v>164.45500000000001</c:v>
                </c:pt>
                <c:pt idx="68074">
                  <c:v>163.35800000000012</c:v>
                </c:pt>
                <c:pt idx="68075">
                  <c:v>162.262</c:v>
                </c:pt>
                <c:pt idx="68076">
                  <c:v>161.16800000000001</c:v>
                </c:pt>
                <c:pt idx="68077">
                  <c:v>160.07599999999999</c:v>
                </c:pt>
                <c:pt idx="68078">
                  <c:v>158.98500000000001</c:v>
                </c:pt>
                <c:pt idx="68079">
                  <c:v>157.89700000000011</c:v>
                </c:pt>
                <c:pt idx="68080">
                  <c:v>156.81100000000001</c:v>
                </c:pt>
                <c:pt idx="68081">
                  <c:v>155.727</c:v>
                </c:pt>
                <c:pt idx="68082">
                  <c:v>154.64499999999998</c:v>
                </c:pt>
                <c:pt idx="68083">
                  <c:v>153.566</c:v>
                </c:pt>
                <c:pt idx="68084">
                  <c:v>152.489</c:v>
                </c:pt>
                <c:pt idx="68085">
                  <c:v>151.41499999999999</c:v>
                </c:pt>
                <c:pt idx="68086">
                  <c:v>150.34399999999999</c:v>
                </c:pt>
                <c:pt idx="68087">
                  <c:v>149.27499999999998</c:v>
                </c:pt>
                <c:pt idx="68088">
                  <c:v>148.20999999999998</c:v>
                </c:pt>
                <c:pt idx="68089">
                  <c:v>147.14699999999999</c:v>
                </c:pt>
                <c:pt idx="68090">
                  <c:v>146.08800000000011</c:v>
                </c:pt>
                <c:pt idx="68091">
                  <c:v>145.03300000000002</c:v>
                </c:pt>
                <c:pt idx="68092">
                  <c:v>143.98100000000011</c:v>
                </c:pt>
                <c:pt idx="68093">
                  <c:v>142.93200000000004</c:v>
                </c:pt>
                <c:pt idx="68094">
                  <c:v>141.88700000000011</c:v>
                </c:pt>
                <c:pt idx="68095">
                  <c:v>140.846</c:v>
                </c:pt>
                <c:pt idx="68096">
                  <c:v>139.809</c:v>
                </c:pt>
                <c:pt idx="68097">
                  <c:v>138.77599999999998</c:v>
                </c:pt>
                <c:pt idx="68098">
                  <c:v>137.74699999999999</c:v>
                </c:pt>
                <c:pt idx="68099">
                  <c:v>136.72300000000001</c:v>
                </c:pt>
                <c:pt idx="68100">
                  <c:v>135.70299999999997</c:v>
                </c:pt>
                <c:pt idx="68101">
                  <c:v>134.68700000000001</c:v>
                </c:pt>
                <c:pt idx="68102">
                  <c:v>133.67599999999999</c:v>
                </c:pt>
                <c:pt idx="68103">
                  <c:v>132.66999999999999</c:v>
                </c:pt>
                <c:pt idx="68104">
                  <c:v>131.66900000000001</c:v>
                </c:pt>
                <c:pt idx="68105">
                  <c:v>130.67299999999997</c:v>
                </c:pt>
                <c:pt idx="68106">
                  <c:v>129.68200000000004</c:v>
                </c:pt>
                <c:pt idx="68107">
                  <c:v>128.696</c:v>
                </c:pt>
                <c:pt idx="68108">
                  <c:v>127.71599999999999</c:v>
                </c:pt>
                <c:pt idx="68109">
                  <c:v>126.74100000000006</c:v>
                </c:pt>
                <c:pt idx="68110">
                  <c:v>125.77200000000001</c:v>
                </c:pt>
                <c:pt idx="68111">
                  <c:v>124.80800000000001</c:v>
                </c:pt>
                <c:pt idx="68112">
                  <c:v>123.851</c:v>
                </c:pt>
                <c:pt idx="68113">
                  <c:v>122.899</c:v>
                </c:pt>
                <c:pt idx="68114">
                  <c:v>121.95399999999999</c:v>
                </c:pt>
                <c:pt idx="68115">
                  <c:v>121.01400000000002</c:v>
                </c:pt>
                <c:pt idx="68116">
                  <c:v>120.08199999999999</c:v>
                </c:pt>
                <c:pt idx="68117">
                  <c:v>119.15499999999999</c:v>
                </c:pt>
                <c:pt idx="68118">
                  <c:v>118.236</c:v>
                </c:pt>
                <c:pt idx="68119">
                  <c:v>117.32299999999998</c:v>
                </c:pt>
                <c:pt idx="68120">
                  <c:v>116.41600000000005</c:v>
                </c:pt>
                <c:pt idx="68121">
                  <c:v>115.51700000000002</c:v>
                </c:pt>
                <c:pt idx="68122">
                  <c:v>114.62499999999999</c:v>
                </c:pt>
                <c:pt idx="68123">
                  <c:v>113.74000000000002</c:v>
                </c:pt>
                <c:pt idx="68124">
                  <c:v>112.86199999999999</c:v>
                </c:pt>
                <c:pt idx="68125">
                  <c:v>111.992</c:v>
                </c:pt>
                <c:pt idx="68126">
                  <c:v>111.13</c:v>
                </c:pt>
                <c:pt idx="68127">
                  <c:v>110.27500000000001</c:v>
                </c:pt>
                <c:pt idx="68128">
                  <c:v>109.42700000000002</c:v>
                </c:pt>
                <c:pt idx="68129">
                  <c:v>108.58799999999999</c:v>
                </c:pt>
                <c:pt idx="68130">
                  <c:v>107.75700000000002</c:v>
                </c:pt>
                <c:pt idx="68131">
                  <c:v>106.93400000000005</c:v>
                </c:pt>
                <c:pt idx="68132">
                  <c:v>106.119</c:v>
                </c:pt>
                <c:pt idx="68133">
                  <c:v>105.313</c:v>
                </c:pt>
                <c:pt idx="68134">
                  <c:v>104.515</c:v>
                </c:pt>
                <c:pt idx="68135">
                  <c:v>103.72499999999999</c:v>
                </c:pt>
                <c:pt idx="68136">
                  <c:v>102.94500000000002</c:v>
                </c:pt>
                <c:pt idx="68137">
                  <c:v>102.17299999999994</c:v>
                </c:pt>
                <c:pt idx="68138">
                  <c:v>101.41000000000005</c:v>
                </c:pt>
                <c:pt idx="68139">
                  <c:v>100.65600000000001</c:v>
                </c:pt>
                <c:pt idx="68140">
                  <c:v>99.911800000000056</c:v>
                </c:pt>
                <c:pt idx="68141">
                  <c:v>99.176499999999947</c:v>
                </c:pt>
                <c:pt idx="68142">
                  <c:v>98.450599999999994</c:v>
                </c:pt>
                <c:pt idx="68143">
                  <c:v>97.734200000000058</c:v>
                </c:pt>
                <c:pt idx="68144">
                  <c:v>97.0274</c:v>
                </c:pt>
                <c:pt idx="68145">
                  <c:v>96.330299999999994</c:v>
                </c:pt>
                <c:pt idx="68146">
                  <c:v>95.643000000000001</c:v>
                </c:pt>
                <c:pt idx="68147">
                  <c:v>94.965599999999995</c:v>
                </c:pt>
                <c:pt idx="68148">
                  <c:v>94.298400000000001</c:v>
                </c:pt>
                <c:pt idx="68149">
                  <c:v>93.641099999999994</c:v>
                </c:pt>
                <c:pt idx="68150">
                  <c:v>92.994200000000077</c:v>
                </c:pt>
                <c:pt idx="68151">
                  <c:v>92.357600000000005</c:v>
                </c:pt>
                <c:pt idx="68152">
                  <c:v>91.731499999999997</c:v>
                </c:pt>
                <c:pt idx="68153">
                  <c:v>91.115899999999982</c:v>
                </c:pt>
                <c:pt idx="68154">
                  <c:v>90.510999999999996</c:v>
                </c:pt>
                <c:pt idx="68155">
                  <c:v>89.916799999999995</c:v>
                </c:pt>
                <c:pt idx="68156">
                  <c:v>89.333500000000001</c:v>
                </c:pt>
                <c:pt idx="68157">
                  <c:v>88.761200000000059</c:v>
                </c:pt>
                <c:pt idx="68158">
                  <c:v>88.199799999999982</c:v>
                </c:pt>
                <c:pt idx="68159">
                  <c:v>87.649699999999996</c:v>
                </c:pt>
                <c:pt idx="68160">
                  <c:v>87.110600000000005</c:v>
                </c:pt>
                <c:pt idx="68161">
                  <c:v>86.582999999999998</c:v>
                </c:pt>
                <c:pt idx="68162">
                  <c:v>86.066699999999997</c:v>
                </c:pt>
                <c:pt idx="68163">
                  <c:v>85.562000000000012</c:v>
                </c:pt>
                <c:pt idx="68164">
                  <c:v>85.068799999999982</c:v>
                </c:pt>
                <c:pt idx="68165">
                  <c:v>84.587400000000002</c:v>
                </c:pt>
                <c:pt idx="68166">
                  <c:v>84.117599999999996</c:v>
                </c:pt>
                <c:pt idx="68167">
                  <c:v>83.659899999999979</c:v>
                </c:pt>
                <c:pt idx="68168">
                  <c:v>83.213899999999995</c:v>
                </c:pt>
                <c:pt idx="68169">
                  <c:v>82.780100000000004</c:v>
                </c:pt>
                <c:pt idx="68170">
                  <c:v>82.358099999999979</c:v>
                </c:pt>
                <c:pt idx="68171">
                  <c:v>81.948700000000002</c:v>
                </c:pt>
                <c:pt idx="68172">
                  <c:v>81.551300000000012</c:v>
                </c:pt>
                <c:pt idx="68173">
                  <c:v>81.166399999999982</c:v>
                </c:pt>
                <c:pt idx="68174">
                  <c:v>80.793600000000026</c:v>
                </c:pt>
                <c:pt idx="68175">
                  <c:v>80.433600000000027</c:v>
                </c:pt>
                <c:pt idx="68176">
                  <c:v>80.085999999999999</c:v>
                </c:pt>
                <c:pt idx="68177">
                  <c:v>79.751099999999994</c:v>
                </c:pt>
                <c:pt idx="68178">
                  <c:v>79.428899999999999</c:v>
                </c:pt>
                <c:pt idx="68179">
                  <c:v>79.119500000000002</c:v>
                </c:pt>
                <c:pt idx="68180">
                  <c:v>78.822999999999979</c:v>
                </c:pt>
                <c:pt idx="68181">
                  <c:v>78.539299999999997</c:v>
                </c:pt>
                <c:pt idx="68182">
                  <c:v>78.268699999999995</c:v>
                </c:pt>
                <c:pt idx="68183">
                  <c:v>78.010999999999996</c:v>
                </c:pt>
                <c:pt idx="68184">
                  <c:v>77.766499999999994</c:v>
                </c:pt>
                <c:pt idx="68185">
                  <c:v>77.534999999999997</c:v>
                </c:pt>
                <c:pt idx="68186">
                  <c:v>77.316900000000004</c:v>
                </c:pt>
                <c:pt idx="68187">
                  <c:v>77.111999999999995</c:v>
                </c:pt>
                <c:pt idx="68188">
                  <c:v>76.920500000000004</c:v>
                </c:pt>
                <c:pt idx="68189">
                  <c:v>76.7423</c:v>
                </c:pt>
                <c:pt idx="68190">
                  <c:v>76.577699999999993</c:v>
                </c:pt>
                <c:pt idx="68191">
                  <c:v>76.426400000000001</c:v>
                </c:pt>
                <c:pt idx="68192">
                  <c:v>76.288699999999992</c:v>
                </c:pt>
                <c:pt idx="68193">
                  <c:v>76.164599999999993</c:v>
                </c:pt>
                <c:pt idx="68194">
                  <c:v>76.054100000000005</c:v>
                </c:pt>
                <c:pt idx="68195">
                  <c:v>75.957300000000004</c:v>
                </c:pt>
                <c:pt idx="68196">
                  <c:v>75.874200000000002</c:v>
                </c:pt>
                <c:pt idx="68197">
                  <c:v>75.804900000000004</c:v>
                </c:pt>
                <c:pt idx="68198">
                  <c:v>75.749399999999994</c:v>
                </c:pt>
                <c:pt idx="68199">
                  <c:v>75.707800000000006</c:v>
                </c:pt>
                <c:pt idx="68200">
                  <c:v>75.679899999999989</c:v>
                </c:pt>
                <c:pt idx="68201">
                  <c:v>75.6661</c:v>
                </c:pt>
                <c:pt idx="68202">
                  <c:v>75.6661</c:v>
                </c:pt>
                <c:pt idx="68203">
                  <c:v>75.679999999999978</c:v>
                </c:pt>
                <c:pt idx="68204">
                  <c:v>75.708100000000002</c:v>
                </c:pt>
                <c:pt idx="68205">
                  <c:v>75.750100000000003</c:v>
                </c:pt>
                <c:pt idx="68206">
                  <c:v>75.806299999999993</c:v>
                </c:pt>
                <c:pt idx="68207">
                  <c:v>75.876399999999947</c:v>
                </c:pt>
                <c:pt idx="68208">
                  <c:v>75.960700000000003</c:v>
                </c:pt>
                <c:pt idx="68209">
                  <c:v>76.059100000000001</c:v>
                </c:pt>
                <c:pt idx="68210">
                  <c:v>76.171599999999998</c:v>
                </c:pt>
                <c:pt idx="68211">
                  <c:v>76.298199999999994</c:v>
                </c:pt>
                <c:pt idx="68212">
                  <c:v>76.439099999999996</c:v>
                </c:pt>
                <c:pt idx="68213">
                  <c:v>76.594099999999997</c:v>
                </c:pt>
                <c:pt idx="68214">
                  <c:v>76.763200000000026</c:v>
                </c:pt>
                <c:pt idx="68215">
                  <c:v>76.946600000000075</c:v>
                </c:pt>
                <c:pt idx="68216">
                  <c:v>77.144200000000026</c:v>
                </c:pt>
                <c:pt idx="68217">
                  <c:v>77.35599999999998</c:v>
                </c:pt>
                <c:pt idx="68218">
                  <c:v>77.582099999999983</c:v>
                </c:pt>
                <c:pt idx="68219">
                  <c:v>77.822299999999998</c:v>
                </c:pt>
                <c:pt idx="68220">
                  <c:v>78.076599999999999</c:v>
                </c:pt>
                <c:pt idx="68221">
                  <c:v>78.345399999999998</c:v>
                </c:pt>
                <c:pt idx="68222">
                  <c:v>78.628199999999978</c:v>
                </c:pt>
                <c:pt idx="68223">
                  <c:v>78.925299999999993</c:v>
                </c:pt>
                <c:pt idx="68224">
                  <c:v>79.236599999999996</c:v>
                </c:pt>
                <c:pt idx="68225">
                  <c:v>79.562000000000012</c:v>
                </c:pt>
                <c:pt idx="68226">
                  <c:v>79.901500000000027</c:v>
                </c:pt>
                <c:pt idx="68227">
                  <c:v>80.255299999999991</c:v>
                </c:pt>
                <c:pt idx="68228">
                  <c:v>80.623199999999983</c:v>
                </c:pt>
                <c:pt idx="68229">
                  <c:v>81.005299999999991</c:v>
                </c:pt>
                <c:pt idx="68230">
                  <c:v>81.401399999999995</c:v>
                </c:pt>
                <c:pt idx="68231">
                  <c:v>81.811600000000027</c:v>
                </c:pt>
                <c:pt idx="68232">
                  <c:v>82.235799999999998</c:v>
                </c:pt>
                <c:pt idx="68233">
                  <c:v>82.674099999999981</c:v>
                </c:pt>
                <c:pt idx="68234">
                  <c:v>83.126399999999947</c:v>
                </c:pt>
                <c:pt idx="68235">
                  <c:v>83.592699999999994</c:v>
                </c:pt>
                <c:pt idx="68236">
                  <c:v>84.072899999999947</c:v>
                </c:pt>
                <c:pt idx="68237">
                  <c:v>84.567099999999996</c:v>
                </c:pt>
                <c:pt idx="68238">
                  <c:v>85.075199999999981</c:v>
                </c:pt>
                <c:pt idx="68239">
                  <c:v>85.596999999999994</c:v>
                </c:pt>
                <c:pt idx="68240">
                  <c:v>86.132599999999982</c:v>
                </c:pt>
                <c:pt idx="68241">
                  <c:v>86.68219999999998</c:v>
                </c:pt>
                <c:pt idx="68242">
                  <c:v>87.2453</c:v>
                </c:pt>
                <c:pt idx="68243">
                  <c:v>87.822199999999981</c:v>
                </c:pt>
                <c:pt idx="68244">
                  <c:v>88.412600000000026</c:v>
                </c:pt>
                <c:pt idx="68245">
                  <c:v>89.016800000000003</c:v>
                </c:pt>
                <c:pt idx="68246">
                  <c:v>89.634399999999999</c:v>
                </c:pt>
                <c:pt idx="68247">
                  <c:v>90.265500000000003</c:v>
                </c:pt>
                <c:pt idx="68248">
                  <c:v>90.910100000000057</c:v>
                </c:pt>
                <c:pt idx="68249">
                  <c:v>91.568000000000012</c:v>
                </c:pt>
                <c:pt idx="68250">
                  <c:v>92.2393</c:v>
                </c:pt>
                <c:pt idx="68251">
                  <c:v>92.923699999999997</c:v>
                </c:pt>
                <c:pt idx="68252">
                  <c:v>93.621600000000001</c:v>
                </c:pt>
                <c:pt idx="68253">
                  <c:v>94.332399999999978</c:v>
                </c:pt>
                <c:pt idx="68254">
                  <c:v>95.056399999999982</c:v>
                </c:pt>
                <c:pt idx="68255">
                  <c:v>95.793400000000005</c:v>
                </c:pt>
                <c:pt idx="68256">
                  <c:v>96.543300000000002</c:v>
                </c:pt>
                <c:pt idx="68257">
                  <c:v>97.306200000000004</c:v>
                </c:pt>
                <c:pt idx="68258">
                  <c:v>98.081700000000012</c:v>
                </c:pt>
                <c:pt idx="68259">
                  <c:v>98.870099999999979</c:v>
                </c:pt>
                <c:pt idx="68260">
                  <c:v>99.671099999999981</c:v>
                </c:pt>
                <c:pt idx="68261">
                  <c:v>100.485</c:v>
                </c:pt>
                <c:pt idx="68262">
                  <c:v>101.31100000000002</c:v>
                </c:pt>
                <c:pt idx="68263">
                  <c:v>102.149</c:v>
                </c:pt>
                <c:pt idx="68264">
                  <c:v>103</c:v>
                </c:pt>
                <c:pt idx="68265">
                  <c:v>103.863</c:v>
                </c:pt>
                <c:pt idx="68266">
                  <c:v>104.739</c:v>
                </c:pt>
                <c:pt idx="68267">
                  <c:v>105.62599999999998</c:v>
                </c:pt>
                <c:pt idx="68268">
                  <c:v>106.526</c:v>
                </c:pt>
                <c:pt idx="68269">
                  <c:v>107.43700000000005</c:v>
                </c:pt>
                <c:pt idx="68270">
                  <c:v>108.36</c:v>
                </c:pt>
                <c:pt idx="68271">
                  <c:v>109.295</c:v>
                </c:pt>
                <c:pt idx="68272">
                  <c:v>110.242</c:v>
                </c:pt>
                <c:pt idx="68273">
                  <c:v>111.2</c:v>
                </c:pt>
                <c:pt idx="68274">
                  <c:v>112.169</c:v>
                </c:pt>
                <c:pt idx="68275">
                  <c:v>113.14999999999999</c:v>
                </c:pt>
                <c:pt idx="68276">
                  <c:v>114.142</c:v>
                </c:pt>
                <c:pt idx="68277">
                  <c:v>115.146</c:v>
                </c:pt>
                <c:pt idx="68278">
                  <c:v>116.16</c:v>
                </c:pt>
                <c:pt idx="68279">
                  <c:v>117.18499999999999</c:v>
                </c:pt>
                <c:pt idx="68280">
                  <c:v>118.22199999999999</c:v>
                </c:pt>
                <c:pt idx="68281">
                  <c:v>119.268</c:v>
                </c:pt>
                <c:pt idx="68282">
                  <c:v>120.32599999999998</c:v>
                </c:pt>
                <c:pt idx="68283">
                  <c:v>121.39400000000002</c:v>
                </c:pt>
                <c:pt idx="68284">
                  <c:v>122.47199999999999</c:v>
                </c:pt>
                <c:pt idx="68285">
                  <c:v>123.56100000000002</c:v>
                </c:pt>
                <c:pt idx="68286">
                  <c:v>124.66</c:v>
                </c:pt>
                <c:pt idx="68287">
                  <c:v>125.76900000000002</c:v>
                </c:pt>
                <c:pt idx="68288">
                  <c:v>126.887</c:v>
                </c:pt>
                <c:pt idx="68289">
                  <c:v>128.01599999999999</c:v>
                </c:pt>
                <c:pt idx="68290">
                  <c:v>129.154</c:v>
                </c:pt>
                <c:pt idx="68291">
                  <c:v>130.30200000000011</c:v>
                </c:pt>
                <c:pt idx="68292">
                  <c:v>131.46</c:v>
                </c:pt>
                <c:pt idx="68293">
                  <c:v>132.626</c:v>
                </c:pt>
                <c:pt idx="68294">
                  <c:v>133.80200000000011</c:v>
                </c:pt>
                <c:pt idx="68295">
                  <c:v>134.98700000000011</c:v>
                </c:pt>
                <c:pt idx="68296">
                  <c:v>136.18100000000001</c:v>
                </c:pt>
                <c:pt idx="68297">
                  <c:v>137.38400000000001</c:v>
                </c:pt>
                <c:pt idx="68298">
                  <c:v>138.596</c:v>
                </c:pt>
                <c:pt idx="68299">
                  <c:v>139.816</c:v>
                </c:pt>
                <c:pt idx="68300">
                  <c:v>141.04399999999998</c:v>
                </c:pt>
                <c:pt idx="68301">
                  <c:v>142.28100000000001</c:v>
                </c:pt>
                <c:pt idx="68302">
                  <c:v>143.52600000000001</c:v>
                </c:pt>
                <c:pt idx="68303">
                  <c:v>144.77899999999997</c:v>
                </c:pt>
                <c:pt idx="68304">
                  <c:v>146.04</c:v>
                </c:pt>
                <c:pt idx="68305">
                  <c:v>147.30800000000011</c:v>
                </c:pt>
                <c:pt idx="68306">
                  <c:v>148.58500000000001</c:v>
                </c:pt>
                <c:pt idx="68307">
                  <c:v>149.86800000000011</c:v>
                </c:pt>
                <c:pt idx="68308">
                  <c:v>151.15900000000002</c:v>
                </c:pt>
                <c:pt idx="68309">
                  <c:v>152.45800000000011</c:v>
                </c:pt>
                <c:pt idx="68310">
                  <c:v>153.76300000000001</c:v>
                </c:pt>
                <c:pt idx="68311">
                  <c:v>155.07499999999999</c:v>
                </c:pt>
                <c:pt idx="68312">
                  <c:v>156.39500000000001</c:v>
                </c:pt>
                <c:pt idx="68313">
                  <c:v>157.72</c:v>
                </c:pt>
                <c:pt idx="68314">
                  <c:v>159.05200000000011</c:v>
                </c:pt>
                <c:pt idx="68315">
                  <c:v>160.3910000000001</c:v>
                </c:pt>
                <c:pt idx="68316">
                  <c:v>161.73599999999999</c:v>
                </c:pt>
                <c:pt idx="68317">
                  <c:v>163.08700000000007</c:v>
                </c:pt>
                <c:pt idx="68318">
                  <c:v>164.44300000000001</c:v>
                </c:pt>
                <c:pt idx="68319">
                  <c:v>165.80600000000001</c:v>
                </c:pt>
                <c:pt idx="68320">
                  <c:v>167.17399999999998</c:v>
                </c:pt>
                <c:pt idx="68321">
                  <c:v>168.548</c:v>
                </c:pt>
                <c:pt idx="68322">
                  <c:v>169.92700000000011</c:v>
                </c:pt>
                <c:pt idx="68323">
                  <c:v>171.31100000000001</c:v>
                </c:pt>
                <c:pt idx="68324">
                  <c:v>172.7</c:v>
                </c:pt>
                <c:pt idx="68325">
                  <c:v>174.09399999999999</c:v>
                </c:pt>
                <c:pt idx="68326">
                  <c:v>175.4920000000001</c:v>
                </c:pt>
                <c:pt idx="68327">
                  <c:v>176.89600000000004</c:v>
                </c:pt>
                <c:pt idx="68328">
                  <c:v>178.303</c:v>
                </c:pt>
                <c:pt idx="68329">
                  <c:v>179.71499999999995</c:v>
                </c:pt>
                <c:pt idx="68330">
                  <c:v>181.131</c:v>
                </c:pt>
                <c:pt idx="68331">
                  <c:v>182.55100000000004</c:v>
                </c:pt>
                <c:pt idx="68332">
                  <c:v>183.97499999999999</c:v>
                </c:pt>
                <c:pt idx="68333">
                  <c:v>185.40200000000004</c:v>
                </c:pt>
                <c:pt idx="68334">
                  <c:v>186.833</c:v>
                </c:pt>
                <c:pt idx="68335">
                  <c:v>188.268</c:v>
                </c:pt>
                <c:pt idx="68336">
                  <c:v>189.70499999999998</c:v>
                </c:pt>
                <c:pt idx="68337">
                  <c:v>191.14599999999999</c:v>
                </c:pt>
                <c:pt idx="68338">
                  <c:v>192.589</c:v>
                </c:pt>
                <c:pt idx="68339">
                  <c:v>194.035</c:v>
                </c:pt>
                <c:pt idx="68340">
                  <c:v>195.48400000000001</c:v>
                </c:pt>
                <c:pt idx="68341">
                  <c:v>196.934</c:v>
                </c:pt>
                <c:pt idx="68342">
                  <c:v>198.38800000000012</c:v>
                </c:pt>
                <c:pt idx="68343">
                  <c:v>199.84300000000002</c:v>
                </c:pt>
                <c:pt idx="68344">
                  <c:v>201.3</c:v>
                </c:pt>
                <c:pt idx="68345">
                  <c:v>202.75899999999999</c:v>
                </c:pt>
                <c:pt idx="68346">
                  <c:v>204.22</c:v>
                </c:pt>
                <c:pt idx="68347">
                  <c:v>205.68200000000004</c:v>
                </c:pt>
                <c:pt idx="68348">
                  <c:v>207.14599999999999</c:v>
                </c:pt>
                <c:pt idx="68349">
                  <c:v>208.60999999999999</c:v>
                </c:pt>
                <c:pt idx="68350">
                  <c:v>210.07599999999999</c:v>
                </c:pt>
                <c:pt idx="68351">
                  <c:v>211.542</c:v>
                </c:pt>
                <c:pt idx="68352">
                  <c:v>213.01</c:v>
                </c:pt>
                <c:pt idx="68353">
                  <c:v>214.477</c:v>
                </c:pt>
                <c:pt idx="68354">
                  <c:v>215.94499999999999</c:v>
                </c:pt>
                <c:pt idx="68355">
                  <c:v>217.41399999999999</c:v>
                </c:pt>
                <c:pt idx="68356">
                  <c:v>218.88200000000012</c:v>
                </c:pt>
                <c:pt idx="68357">
                  <c:v>220.35000000000011</c:v>
                </c:pt>
                <c:pt idx="68358">
                  <c:v>221.81800000000001</c:v>
                </c:pt>
                <c:pt idx="68359">
                  <c:v>223.286</c:v>
                </c:pt>
                <c:pt idx="68360">
                  <c:v>224.75299999999999</c:v>
                </c:pt>
                <c:pt idx="68361">
                  <c:v>226.21899999999999</c:v>
                </c:pt>
                <c:pt idx="68362">
                  <c:v>227.685</c:v>
                </c:pt>
                <c:pt idx="68363">
                  <c:v>229.15</c:v>
                </c:pt>
                <c:pt idx="68364">
                  <c:v>230.61299999999997</c:v>
                </c:pt>
                <c:pt idx="68365">
                  <c:v>232.07499999999999</c:v>
                </c:pt>
                <c:pt idx="68366">
                  <c:v>233.536</c:v>
                </c:pt>
                <c:pt idx="68367">
                  <c:v>234.995</c:v>
                </c:pt>
                <c:pt idx="68368">
                  <c:v>236.45200000000011</c:v>
                </c:pt>
                <c:pt idx="68369">
                  <c:v>237.90800000000004</c:v>
                </c:pt>
                <c:pt idx="68370">
                  <c:v>239.3610000000001</c:v>
                </c:pt>
                <c:pt idx="68371">
                  <c:v>240.81200000000001</c:v>
                </c:pt>
                <c:pt idx="68372">
                  <c:v>242.261</c:v>
                </c:pt>
                <c:pt idx="68373">
                  <c:v>243.708</c:v>
                </c:pt>
                <c:pt idx="68374">
                  <c:v>245.15100000000001</c:v>
                </c:pt>
                <c:pt idx="68375">
                  <c:v>246.59200000000001</c:v>
                </c:pt>
                <c:pt idx="68376">
                  <c:v>248.03</c:v>
                </c:pt>
                <c:pt idx="68377">
                  <c:v>249.465</c:v>
                </c:pt>
                <c:pt idx="68378">
                  <c:v>250.89700000000011</c:v>
                </c:pt>
                <c:pt idx="68379">
                  <c:v>252.32600000000011</c:v>
                </c:pt>
                <c:pt idx="68380">
                  <c:v>253.751</c:v>
                </c:pt>
                <c:pt idx="68381">
                  <c:v>255.172</c:v>
                </c:pt>
                <c:pt idx="68382">
                  <c:v>256.589</c:v>
                </c:pt>
                <c:pt idx="68383">
                  <c:v>258.00299999999999</c:v>
                </c:pt>
                <c:pt idx="68384">
                  <c:v>259.41299999999978</c:v>
                </c:pt>
                <c:pt idx="68385">
                  <c:v>260.81799999999993</c:v>
                </c:pt>
                <c:pt idx="68386">
                  <c:v>262.21899999999965</c:v>
                </c:pt>
                <c:pt idx="68387">
                  <c:v>263.61599999999999</c:v>
                </c:pt>
                <c:pt idx="68388">
                  <c:v>265.00799999999975</c:v>
                </c:pt>
                <c:pt idx="68389">
                  <c:v>266.39499999999975</c:v>
                </c:pt>
                <c:pt idx="68390">
                  <c:v>267.77799999999979</c:v>
                </c:pt>
                <c:pt idx="68391">
                  <c:v>269.15499999999997</c:v>
                </c:pt>
                <c:pt idx="68392">
                  <c:v>270.52799999999979</c:v>
                </c:pt>
                <c:pt idx="68393">
                  <c:v>271.89499999999975</c:v>
                </c:pt>
                <c:pt idx="68394">
                  <c:v>273.25700000000001</c:v>
                </c:pt>
                <c:pt idx="68395">
                  <c:v>274.613</c:v>
                </c:pt>
                <c:pt idx="68396">
                  <c:v>275.964</c:v>
                </c:pt>
                <c:pt idx="68397">
                  <c:v>277.30799999999999</c:v>
                </c:pt>
                <c:pt idx="68398">
                  <c:v>278.64699999999999</c:v>
                </c:pt>
                <c:pt idx="68399">
                  <c:v>279.98099999999965</c:v>
                </c:pt>
                <c:pt idx="68400">
                  <c:v>281.30799999999999</c:v>
                </c:pt>
                <c:pt idx="68401">
                  <c:v>282.62799999999999</c:v>
                </c:pt>
                <c:pt idx="68402">
                  <c:v>283.94299999999993</c:v>
                </c:pt>
                <c:pt idx="68403">
                  <c:v>285.25099999999975</c:v>
                </c:pt>
                <c:pt idx="68404">
                  <c:v>286.55200000000002</c:v>
                </c:pt>
                <c:pt idx="68405">
                  <c:v>287.84699999999975</c:v>
                </c:pt>
                <c:pt idx="68406">
                  <c:v>289.13400000000001</c:v>
                </c:pt>
                <c:pt idx="68407">
                  <c:v>290.41499999999979</c:v>
                </c:pt>
                <c:pt idx="68408">
                  <c:v>291.68900000000002</c:v>
                </c:pt>
                <c:pt idx="68409">
                  <c:v>292.95599999999979</c:v>
                </c:pt>
                <c:pt idx="68410">
                  <c:v>294.21599999999978</c:v>
                </c:pt>
                <c:pt idx="68411">
                  <c:v>295.46799999999979</c:v>
                </c:pt>
                <c:pt idx="68412">
                  <c:v>296.71199999999965</c:v>
                </c:pt>
                <c:pt idx="68413">
                  <c:v>297.95</c:v>
                </c:pt>
                <c:pt idx="68414">
                  <c:v>299.17899999999975</c:v>
                </c:pt>
                <c:pt idx="68415">
                  <c:v>300.40099999999978</c:v>
                </c:pt>
                <c:pt idx="68416">
                  <c:v>301.61500000000001</c:v>
                </c:pt>
                <c:pt idx="68417">
                  <c:v>302.82</c:v>
                </c:pt>
                <c:pt idx="68418">
                  <c:v>304.01799999999974</c:v>
                </c:pt>
                <c:pt idx="68419">
                  <c:v>305.20800000000003</c:v>
                </c:pt>
                <c:pt idx="68420">
                  <c:v>306.38900000000001</c:v>
                </c:pt>
                <c:pt idx="68421">
                  <c:v>307.56200000000001</c:v>
                </c:pt>
                <c:pt idx="68422">
                  <c:v>308.72699999999958</c:v>
                </c:pt>
                <c:pt idx="68423">
                  <c:v>309.88299999999975</c:v>
                </c:pt>
                <c:pt idx="68424">
                  <c:v>311.02999999999975</c:v>
                </c:pt>
                <c:pt idx="68425">
                  <c:v>312.16899999999993</c:v>
                </c:pt>
                <c:pt idx="68426">
                  <c:v>313.29899999999958</c:v>
                </c:pt>
                <c:pt idx="68427">
                  <c:v>314.41999999999979</c:v>
                </c:pt>
                <c:pt idx="68428">
                  <c:v>315.53199999999958</c:v>
                </c:pt>
                <c:pt idx="68429">
                  <c:v>316.63499999999999</c:v>
                </c:pt>
                <c:pt idx="68430">
                  <c:v>317.72899999999959</c:v>
                </c:pt>
                <c:pt idx="68431">
                  <c:v>318.81400000000002</c:v>
                </c:pt>
                <c:pt idx="68432">
                  <c:v>319.88900000000001</c:v>
                </c:pt>
                <c:pt idx="68433">
                  <c:v>320.95499999999993</c:v>
                </c:pt>
                <c:pt idx="68434">
                  <c:v>322.012</c:v>
                </c:pt>
                <c:pt idx="68435">
                  <c:v>323.05900000000008</c:v>
                </c:pt>
                <c:pt idx="68436">
                  <c:v>324.09699999999958</c:v>
                </c:pt>
                <c:pt idx="68437">
                  <c:v>325.125</c:v>
                </c:pt>
                <c:pt idx="68438">
                  <c:v>326.14299999999997</c:v>
                </c:pt>
                <c:pt idx="68439">
                  <c:v>327.15199999999999</c:v>
                </c:pt>
                <c:pt idx="68440">
                  <c:v>328.1500000000002</c:v>
                </c:pt>
                <c:pt idx="68441">
                  <c:v>329.13900000000001</c:v>
                </c:pt>
                <c:pt idx="68442">
                  <c:v>330.11799999999999</c:v>
                </c:pt>
                <c:pt idx="68443">
                  <c:v>331.08699999999965</c:v>
                </c:pt>
                <c:pt idx="68444">
                  <c:v>332.04599999999999</c:v>
                </c:pt>
                <c:pt idx="68445">
                  <c:v>332.99499999999978</c:v>
                </c:pt>
                <c:pt idx="68446">
                  <c:v>333.93299999999965</c:v>
                </c:pt>
                <c:pt idx="68447">
                  <c:v>334.86099999999999</c:v>
                </c:pt>
                <c:pt idx="68448">
                  <c:v>335.779</c:v>
                </c:pt>
                <c:pt idx="68449">
                  <c:v>336.68700000000001</c:v>
                </c:pt>
                <c:pt idx="68450">
                  <c:v>337.584</c:v>
                </c:pt>
                <c:pt idx="68451">
                  <c:v>338.47099999999978</c:v>
                </c:pt>
                <c:pt idx="68452">
                  <c:v>339.34800000000001</c:v>
                </c:pt>
                <c:pt idx="68453">
                  <c:v>340.214</c:v>
                </c:pt>
                <c:pt idx="68454">
                  <c:v>341.06900000000002</c:v>
                </c:pt>
                <c:pt idx="68455">
                  <c:v>341.91399999999965</c:v>
                </c:pt>
                <c:pt idx="68456">
                  <c:v>342.74799999999999</c:v>
                </c:pt>
                <c:pt idx="68457">
                  <c:v>343.572</c:v>
                </c:pt>
                <c:pt idx="68458">
                  <c:v>344.38400000000001</c:v>
                </c:pt>
                <c:pt idx="68459">
                  <c:v>345.18599999999975</c:v>
                </c:pt>
                <c:pt idx="68460">
                  <c:v>345.97799999999978</c:v>
                </c:pt>
                <c:pt idx="68461">
                  <c:v>346.75799999999975</c:v>
                </c:pt>
                <c:pt idx="68462">
                  <c:v>347.52799999999979</c:v>
                </c:pt>
                <c:pt idx="68463">
                  <c:v>348.28699999999958</c:v>
                </c:pt>
                <c:pt idx="68464">
                  <c:v>349.03500000000003</c:v>
                </c:pt>
                <c:pt idx="68465">
                  <c:v>349.77199999999965</c:v>
                </c:pt>
                <c:pt idx="68466">
                  <c:v>350.49799999999965</c:v>
                </c:pt>
                <c:pt idx="68467">
                  <c:v>351.21299999999979</c:v>
                </c:pt>
                <c:pt idx="68468">
                  <c:v>351.91699999999958</c:v>
                </c:pt>
                <c:pt idx="68469">
                  <c:v>352.61099999999999</c:v>
                </c:pt>
                <c:pt idx="68470">
                  <c:v>353.29299999999978</c:v>
                </c:pt>
                <c:pt idx="68471">
                  <c:v>353.964</c:v>
                </c:pt>
                <c:pt idx="68472">
                  <c:v>354.625</c:v>
                </c:pt>
                <c:pt idx="68473">
                  <c:v>355.274</c:v>
                </c:pt>
                <c:pt idx="68474">
                  <c:v>355.91199999999958</c:v>
                </c:pt>
                <c:pt idx="68475">
                  <c:v>356.53899999999965</c:v>
                </c:pt>
                <c:pt idx="68476">
                  <c:v>357.15499999999997</c:v>
                </c:pt>
                <c:pt idx="68477">
                  <c:v>357.76</c:v>
                </c:pt>
                <c:pt idx="68478">
                  <c:v>358.35399999999993</c:v>
                </c:pt>
                <c:pt idx="68479">
                  <c:v>358.93699999999961</c:v>
                </c:pt>
                <c:pt idx="68480">
                  <c:v>359.50900000000001</c:v>
                </c:pt>
                <c:pt idx="68481">
                  <c:v>360.07</c:v>
                </c:pt>
                <c:pt idx="68482">
                  <c:v>360.62</c:v>
                </c:pt>
                <c:pt idx="68483">
                  <c:v>361.15800000000002</c:v>
                </c:pt>
                <c:pt idx="68484">
                  <c:v>361.68599999999975</c:v>
                </c:pt>
                <c:pt idx="68485">
                  <c:v>362.20299999999975</c:v>
                </c:pt>
                <c:pt idx="68486">
                  <c:v>362.70800000000003</c:v>
                </c:pt>
                <c:pt idx="68487">
                  <c:v>363.20299999999975</c:v>
                </c:pt>
                <c:pt idx="68488">
                  <c:v>363.68700000000001</c:v>
                </c:pt>
                <c:pt idx="68489">
                  <c:v>364.15899999999999</c:v>
                </c:pt>
                <c:pt idx="68490">
                  <c:v>364.62099999999975</c:v>
                </c:pt>
                <c:pt idx="68491">
                  <c:v>365.07100000000003</c:v>
                </c:pt>
                <c:pt idx="68492">
                  <c:v>365.5109999999998</c:v>
                </c:pt>
                <c:pt idx="68493">
                  <c:v>365.94</c:v>
                </c:pt>
                <c:pt idx="68494">
                  <c:v>366.35700000000008</c:v>
                </c:pt>
                <c:pt idx="68495">
                  <c:v>366.76400000000001</c:v>
                </c:pt>
                <c:pt idx="68496">
                  <c:v>367.16</c:v>
                </c:pt>
                <c:pt idx="68497">
                  <c:v>367.54599999999999</c:v>
                </c:pt>
                <c:pt idx="68498">
                  <c:v>367.91999999999979</c:v>
                </c:pt>
                <c:pt idx="68499">
                  <c:v>368.28399999999965</c:v>
                </c:pt>
                <c:pt idx="68500">
                  <c:v>368.6359999999998</c:v>
                </c:pt>
                <c:pt idx="68501">
                  <c:v>368.97799999999978</c:v>
                </c:pt>
                <c:pt idx="68502">
                  <c:v>369.31</c:v>
                </c:pt>
                <c:pt idx="68503">
                  <c:v>369.63099999999974</c:v>
                </c:pt>
                <c:pt idx="68504">
                  <c:v>369.94099999999975</c:v>
                </c:pt>
                <c:pt idx="68505">
                  <c:v>370.24</c:v>
                </c:pt>
                <c:pt idx="68506">
                  <c:v>370.529</c:v>
                </c:pt>
                <c:pt idx="68507">
                  <c:v>370.80700000000002</c:v>
                </c:pt>
                <c:pt idx="68508">
                  <c:v>371.07499999999999</c:v>
                </c:pt>
                <c:pt idx="68509">
                  <c:v>371.33300000000003</c:v>
                </c:pt>
                <c:pt idx="68510">
                  <c:v>371.58</c:v>
                </c:pt>
                <c:pt idx="68511">
                  <c:v>371.81599999999975</c:v>
                </c:pt>
                <c:pt idx="68512">
                  <c:v>372.04300000000001</c:v>
                </c:pt>
                <c:pt idx="68513">
                  <c:v>372.25900000000001</c:v>
                </c:pt>
                <c:pt idx="68514">
                  <c:v>372.464</c:v>
                </c:pt>
                <c:pt idx="68515">
                  <c:v>372.66</c:v>
                </c:pt>
                <c:pt idx="68516">
                  <c:v>372.84500000000008</c:v>
                </c:pt>
                <c:pt idx="68517">
                  <c:v>373.02099999999979</c:v>
                </c:pt>
                <c:pt idx="68518">
                  <c:v>373.18599999999975</c:v>
                </c:pt>
                <c:pt idx="68519">
                  <c:v>373.34100000000001</c:v>
                </c:pt>
                <c:pt idx="68520">
                  <c:v>373.48699999999963</c:v>
                </c:pt>
                <c:pt idx="68521">
                  <c:v>373.62200000000001</c:v>
                </c:pt>
                <c:pt idx="68522">
                  <c:v>373.74799999999999</c:v>
                </c:pt>
                <c:pt idx="68523">
                  <c:v>373.863</c:v>
                </c:pt>
                <c:pt idx="68524">
                  <c:v>373.96899999999965</c:v>
                </c:pt>
                <c:pt idx="68525">
                  <c:v>374.06599999999975</c:v>
                </c:pt>
                <c:pt idx="68526">
                  <c:v>374.15199999999999</c:v>
                </c:pt>
                <c:pt idx="68527">
                  <c:v>374.22999999999979</c:v>
                </c:pt>
                <c:pt idx="68528">
                  <c:v>374.29700000000003</c:v>
                </c:pt>
                <c:pt idx="68529">
                  <c:v>374.35500000000002</c:v>
                </c:pt>
                <c:pt idx="68530">
                  <c:v>374.404</c:v>
                </c:pt>
                <c:pt idx="68531">
                  <c:v>374.44400000000002</c:v>
                </c:pt>
                <c:pt idx="68532">
                  <c:v>374.47399999999965</c:v>
                </c:pt>
                <c:pt idx="68533">
                  <c:v>374.49499999999978</c:v>
                </c:pt>
                <c:pt idx="68534">
                  <c:v>374.50700000000001</c:v>
                </c:pt>
                <c:pt idx="68535">
                  <c:v>374.51</c:v>
                </c:pt>
                <c:pt idx="68536">
                  <c:v>374.50299999999999</c:v>
                </c:pt>
                <c:pt idx="68537">
                  <c:v>374.48799999999977</c:v>
                </c:pt>
                <c:pt idx="68538">
                  <c:v>374.464</c:v>
                </c:pt>
                <c:pt idx="68539">
                  <c:v>374.43099999999959</c:v>
                </c:pt>
                <c:pt idx="68540">
                  <c:v>374.39</c:v>
                </c:pt>
                <c:pt idx="68541">
                  <c:v>374.3400000000002</c:v>
                </c:pt>
                <c:pt idx="68542">
                  <c:v>374.28099999999978</c:v>
                </c:pt>
                <c:pt idx="68543">
                  <c:v>374.21299999999979</c:v>
                </c:pt>
                <c:pt idx="68544">
                  <c:v>374.13799999999975</c:v>
                </c:pt>
                <c:pt idx="68545">
                  <c:v>374.053</c:v>
                </c:pt>
                <c:pt idx="68546">
                  <c:v>373.96099999999979</c:v>
                </c:pt>
                <c:pt idx="68547">
                  <c:v>373.86</c:v>
                </c:pt>
                <c:pt idx="68548">
                  <c:v>373.75099999999975</c:v>
                </c:pt>
                <c:pt idx="68549">
                  <c:v>373.63400000000001</c:v>
                </c:pt>
                <c:pt idx="68550">
                  <c:v>373.50900000000001</c:v>
                </c:pt>
                <c:pt idx="68551">
                  <c:v>373.37599999999975</c:v>
                </c:pt>
                <c:pt idx="68552">
                  <c:v>373.23499999999979</c:v>
                </c:pt>
                <c:pt idx="68553">
                  <c:v>373.08599999999979</c:v>
                </c:pt>
                <c:pt idx="68554">
                  <c:v>372.92999999999978</c:v>
                </c:pt>
                <c:pt idx="68555">
                  <c:v>372.76599999999979</c:v>
                </c:pt>
                <c:pt idx="68556">
                  <c:v>372.59399999999965</c:v>
                </c:pt>
                <c:pt idx="68557">
                  <c:v>372.41499999999979</c:v>
                </c:pt>
                <c:pt idx="68558">
                  <c:v>372.22899999999959</c:v>
                </c:pt>
                <c:pt idx="68559">
                  <c:v>372.03500000000003</c:v>
                </c:pt>
                <c:pt idx="68560">
                  <c:v>371.834</c:v>
                </c:pt>
                <c:pt idx="68561">
                  <c:v>371.625</c:v>
                </c:pt>
                <c:pt idx="68562">
                  <c:v>371.4099999999998</c:v>
                </c:pt>
                <c:pt idx="68563">
                  <c:v>371.18700000000001</c:v>
                </c:pt>
                <c:pt idx="68564">
                  <c:v>370.95800000000003</c:v>
                </c:pt>
                <c:pt idx="68565">
                  <c:v>370.72199999999958</c:v>
                </c:pt>
                <c:pt idx="68566">
                  <c:v>370.47899999999959</c:v>
                </c:pt>
                <c:pt idx="68567">
                  <c:v>370.22899999999959</c:v>
                </c:pt>
                <c:pt idx="68568">
                  <c:v>369.97299999999979</c:v>
                </c:pt>
                <c:pt idx="68569">
                  <c:v>369.71</c:v>
                </c:pt>
                <c:pt idx="68570">
                  <c:v>369.44</c:v>
                </c:pt>
                <c:pt idx="68571">
                  <c:v>369.16500000000002</c:v>
                </c:pt>
                <c:pt idx="68572">
                  <c:v>368.88299999999975</c:v>
                </c:pt>
                <c:pt idx="68573">
                  <c:v>368.59399999999965</c:v>
                </c:pt>
                <c:pt idx="68574">
                  <c:v>368.3</c:v>
                </c:pt>
                <c:pt idx="68575">
                  <c:v>367.99899999999963</c:v>
                </c:pt>
                <c:pt idx="68576">
                  <c:v>367.69299999999993</c:v>
                </c:pt>
                <c:pt idx="68577">
                  <c:v>367.38099999999974</c:v>
                </c:pt>
                <c:pt idx="68578">
                  <c:v>367.06299999999999</c:v>
                </c:pt>
                <c:pt idx="68579">
                  <c:v>366.73899999999958</c:v>
                </c:pt>
                <c:pt idx="68580">
                  <c:v>366.40899999999965</c:v>
                </c:pt>
                <c:pt idx="68581">
                  <c:v>366.07400000000001</c:v>
                </c:pt>
                <c:pt idx="68582">
                  <c:v>365.73399999999958</c:v>
                </c:pt>
                <c:pt idx="68583">
                  <c:v>365.38799999999975</c:v>
                </c:pt>
                <c:pt idx="68584">
                  <c:v>365.03699999999958</c:v>
                </c:pt>
                <c:pt idx="68585">
                  <c:v>364.68</c:v>
                </c:pt>
                <c:pt idx="68586">
                  <c:v>364.31900000000002</c:v>
                </c:pt>
                <c:pt idx="68587">
                  <c:v>363.952</c:v>
                </c:pt>
                <c:pt idx="68588">
                  <c:v>363.58</c:v>
                </c:pt>
                <c:pt idx="68589">
                  <c:v>363.20400000000001</c:v>
                </c:pt>
                <c:pt idx="68590">
                  <c:v>362.822</c:v>
                </c:pt>
                <c:pt idx="68591">
                  <c:v>362.43599999999958</c:v>
                </c:pt>
                <c:pt idx="68592">
                  <c:v>362.04500000000002</c:v>
                </c:pt>
                <c:pt idx="68593">
                  <c:v>361.6500000000002</c:v>
                </c:pt>
                <c:pt idx="68594">
                  <c:v>361.25</c:v>
                </c:pt>
                <c:pt idx="68595">
                  <c:v>360.84500000000008</c:v>
                </c:pt>
                <c:pt idx="68596">
                  <c:v>360.43599999999958</c:v>
                </c:pt>
                <c:pt idx="68597">
                  <c:v>360.0229999999998</c:v>
                </c:pt>
                <c:pt idx="68598">
                  <c:v>359.60599999999999</c:v>
                </c:pt>
                <c:pt idx="68599">
                  <c:v>359.185</c:v>
                </c:pt>
                <c:pt idx="68600">
                  <c:v>358.76</c:v>
                </c:pt>
                <c:pt idx="68601">
                  <c:v>358.33</c:v>
                </c:pt>
                <c:pt idx="68602">
                  <c:v>357.89699999999965</c:v>
                </c:pt>
                <c:pt idx="68603">
                  <c:v>357.46</c:v>
                </c:pt>
                <c:pt idx="68604">
                  <c:v>357.01900000000001</c:v>
                </c:pt>
                <c:pt idx="68605">
                  <c:v>356.57499999999999</c:v>
                </c:pt>
                <c:pt idx="68606">
                  <c:v>356.12700000000001</c:v>
                </c:pt>
                <c:pt idx="68607">
                  <c:v>355.67599999999999</c:v>
                </c:pt>
                <c:pt idx="68608">
                  <c:v>355.22099999999978</c:v>
                </c:pt>
                <c:pt idx="68609">
                  <c:v>354.76299999999975</c:v>
                </c:pt>
                <c:pt idx="68610">
                  <c:v>354.30200000000002</c:v>
                </c:pt>
                <c:pt idx="68611">
                  <c:v>353.83699999999965</c:v>
                </c:pt>
                <c:pt idx="68612">
                  <c:v>353.36900000000026</c:v>
                </c:pt>
                <c:pt idx="68613">
                  <c:v>352.899</c:v>
                </c:pt>
                <c:pt idx="68614">
                  <c:v>352.42499999999978</c:v>
                </c:pt>
                <c:pt idx="68615">
                  <c:v>351.94799999999975</c:v>
                </c:pt>
                <c:pt idx="68616">
                  <c:v>351.46899999999965</c:v>
                </c:pt>
                <c:pt idx="68617">
                  <c:v>350.98699999999963</c:v>
                </c:pt>
                <c:pt idx="68618">
                  <c:v>350.50200000000001</c:v>
                </c:pt>
                <c:pt idx="68619">
                  <c:v>350.01499999999999</c:v>
                </c:pt>
                <c:pt idx="68620">
                  <c:v>349.52499999999975</c:v>
                </c:pt>
                <c:pt idx="68621">
                  <c:v>349.03199999999958</c:v>
                </c:pt>
                <c:pt idx="68622">
                  <c:v>348.53699999999958</c:v>
                </c:pt>
                <c:pt idx="68623">
                  <c:v>348.04</c:v>
                </c:pt>
                <c:pt idx="68624">
                  <c:v>347.541</c:v>
                </c:pt>
                <c:pt idx="68625">
                  <c:v>347.03899999999965</c:v>
                </c:pt>
                <c:pt idx="68626">
                  <c:v>346.53599999999977</c:v>
                </c:pt>
                <c:pt idx="68627">
                  <c:v>346.03</c:v>
                </c:pt>
                <c:pt idx="68628">
                  <c:v>345.52199999999965</c:v>
                </c:pt>
                <c:pt idx="68629">
                  <c:v>345.01299999999975</c:v>
                </c:pt>
                <c:pt idx="68630">
                  <c:v>344.50099999999975</c:v>
                </c:pt>
                <c:pt idx="68631">
                  <c:v>343.98799999999977</c:v>
                </c:pt>
                <c:pt idx="68632">
                  <c:v>343.47299999999979</c:v>
                </c:pt>
                <c:pt idx="68633">
                  <c:v>342.95599999999979</c:v>
                </c:pt>
                <c:pt idx="68634">
                  <c:v>342.43799999999965</c:v>
                </c:pt>
                <c:pt idx="68635">
                  <c:v>341.91799999999978</c:v>
                </c:pt>
                <c:pt idx="68636">
                  <c:v>341.39699999999965</c:v>
                </c:pt>
                <c:pt idx="68637">
                  <c:v>340.875</c:v>
                </c:pt>
                <c:pt idx="68638">
                  <c:v>340.351</c:v>
                </c:pt>
                <c:pt idx="68639">
                  <c:v>339.82499999999999</c:v>
                </c:pt>
                <c:pt idx="68640">
                  <c:v>339.29899999999958</c:v>
                </c:pt>
                <c:pt idx="68641">
                  <c:v>338.77099999999979</c:v>
                </c:pt>
                <c:pt idx="68642">
                  <c:v>338.24200000000002</c:v>
                </c:pt>
                <c:pt idx="68643">
                  <c:v>337.71299999999979</c:v>
                </c:pt>
                <c:pt idx="68644">
                  <c:v>337.18200000000002</c:v>
                </c:pt>
                <c:pt idx="68645">
                  <c:v>336.6500000000002</c:v>
                </c:pt>
                <c:pt idx="68646">
                  <c:v>336.11799999999999</c:v>
                </c:pt>
                <c:pt idx="68647">
                  <c:v>335.584</c:v>
                </c:pt>
                <c:pt idx="68648">
                  <c:v>335.05</c:v>
                </c:pt>
                <c:pt idx="68649">
                  <c:v>334.51499999999999</c:v>
                </c:pt>
                <c:pt idx="68650">
                  <c:v>333.97899999999959</c:v>
                </c:pt>
                <c:pt idx="68651">
                  <c:v>333.44299999999993</c:v>
                </c:pt>
                <c:pt idx="68652">
                  <c:v>332.90599999999978</c:v>
                </c:pt>
                <c:pt idx="68653">
                  <c:v>332.36900000000026</c:v>
                </c:pt>
                <c:pt idx="68654">
                  <c:v>331.83099999999979</c:v>
                </c:pt>
                <c:pt idx="68655">
                  <c:v>331.29299999999978</c:v>
                </c:pt>
                <c:pt idx="68656">
                  <c:v>330.755</c:v>
                </c:pt>
                <c:pt idx="68657">
                  <c:v>330.21599999999978</c:v>
                </c:pt>
                <c:pt idx="68658">
                  <c:v>329.67700000000002</c:v>
                </c:pt>
                <c:pt idx="68659">
                  <c:v>329.137</c:v>
                </c:pt>
                <c:pt idx="68660">
                  <c:v>328.59799999999979</c:v>
                </c:pt>
                <c:pt idx="68661">
                  <c:v>328.05799999999999</c:v>
                </c:pt>
                <c:pt idx="68662">
                  <c:v>327.51799999999974</c:v>
                </c:pt>
                <c:pt idx="68663">
                  <c:v>326.97899999999959</c:v>
                </c:pt>
                <c:pt idx="68664">
                  <c:v>326.43899999999962</c:v>
                </c:pt>
                <c:pt idx="68665">
                  <c:v>325.899</c:v>
                </c:pt>
                <c:pt idx="68666">
                  <c:v>325.35899999999975</c:v>
                </c:pt>
                <c:pt idx="68667">
                  <c:v>324.82</c:v>
                </c:pt>
                <c:pt idx="68668">
                  <c:v>324.28099999999978</c:v>
                </c:pt>
                <c:pt idx="68669">
                  <c:v>323.74200000000002</c:v>
                </c:pt>
                <c:pt idx="68670">
                  <c:v>323.20299999999975</c:v>
                </c:pt>
                <c:pt idx="68671">
                  <c:v>322.66399999999999</c:v>
                </c:pt>
                <c:pt idx="68672">
                  <c:v>322.12599999999975</c:v>
                </c:pt>
                <c:pt idx="68673">
                  <c:v>321.58799999999979</c:v>
                </c:pt>
                <c:pt idx="68674">
                  <c:v>321.05</c:v>
                </c:pt>
                <c:pt idx="68675">
                  <c:v>320.51299999999975</c:v>
                </c:pt>
                <c:pt idx="68676">
                  <c:v>319.97699999999958</c:v>
                </c:pt>
                <c:pt idx="68677">
                  <c:v>319.44099999999975</c:v>
                </c:pt>
                <c:pt idx="68678">
                  <c:v>318.90499999999975</c:v>
                </c:pt>
                <c:pt idx="68679">
                  <c:v>318.37</c:v>
                </c:pt>
                <c:pt idx="68680">
                  <c:v>317.83599999999979</c:v>
                </c:pt>
                <c:pt idx="68681">
                  <c:v>317.30200000000002</c:v>
                </c:pt>
                <c:pt idx="68682">
                  <c:v>316.76900000000001</c:v>
                </c:pt>
                <c:pt idx="68683">
                  <c:v>316.23699999999963</c:v>
                </c:pt>
                <c:pt idx="68684">
                  <c:v>315.70499999999993</c:v>
                </c:pt>
                <c:pt idx="68685">
                  <c:v>315.17399999999975</c:v>
                </c:pt>
                <c:pt idx="68686">
                  <c:v>314.64400000000023</c:v>
                </c:pt>
                <c:pt idx="68687">
                  <c:v>314.11399999999975</c:v>
                </c:pt>
                <c:pt idx="68688">
                  <c:v>313.58599999999979</c:v>
                </c:pt>
                <c:pt idx="68689">
                  <c:v>313.05799999999999</c:v>
                </c:pt>
                <c:pt idx="68690">
                  <c:v>312.53199999999958</c:v>
                </c:pt>
                <c:pt idx="68691">
                  <c:v>312.00599999999974</c:v>
                </c:pt>
                <c:pt idx="68692">
                  <c:v>311.48099999999965</c:v>
                </c:pt>
                <c:pt idx="68693">
                  <c:v>310.95699999999965</c:v>
                </c:pt>
                <c:pt idx="68694">
                  <c:v>310.43400000000003</c:v>
                </c:pt>
                <c:pt idx="68695">
                  <c:v>309.91199999999958</c:v>
                </c:pt>
                <c:pt idx="68696">
                  <c:v>309.392</c:v>
                </c:pt>
                <c:pt idx="68697">
                  <c:v>308.87200000000001</c:v>
                </c:pt>
                <c:pt idx="68698">
                  <c:v>308.35300000000001</c:v>
                </c:pt>
                <c:pt idx="68699">
                  <c:v>307.83499999999975</c:v>
                </c:pt>
                <c:pt idx="68700">
                  <c:v>307.31900000000002</c:v>
                </c:pt>
                <c:pt idx="68701">
                  <c:v>306.803</c:v>
                </c:pt>
                <c:pt idx="68702">
                  <c:v>306.28899999999965</c:v>
                </c:pt>
                <c:pt idx="68703">
                  <c:v>305.77599999999978</c:v>
                </c:pt>
                <c:pt idx="68704">
                  <c:v>305.26400000000001</c:v>
                </c:pt>
                <c:pt idx="68705">
                  <c:v>304.75400000000002</c:v>
                </c:pt>
                <c:pt idx="68706">
                  <c:v>304.24400000000026</c:v>
                </c:pt>
                <c:pt idx="68707">
                  <c:v>303.73599999999965</c:v>
                </c:pt>
                <c:pt idx="68708">
                  <c:v>303.22899999999959</c:v>
                </c:pt>
                <c:pt idx="68709">
                  <c:v>302.72399999999965</c:v>
                </c:pt>
                <c:pt idx="68710">
                  <c:v>302.21899999999965</c:v>
                </c:pt>
                <c:pt idx="68711">
                  <c:v>301.71599999999978</c:v>
                </c:pt>
                <c:pt idx="68712">
                  <c:v>301.21499999999975</c:v>
                </c:pt>
                <c:pt idx="68713">
                  <c:v>300.714</c:v>
                </c:pt>
                <c:pt idx="68714">
                  <c:v>300.21499999999975</c:v>
                </c:pt>
                <c:pt idx="68715">
                  <c:v>299.71699999999959</c:v>
                </c:pt>
                <c:pt idx="68716">
                  <c:v>299.22099999999978</c:v>
                </c:pt>
                <c:pt idx="68717">
                  <c:v>298.72599999999977</c:v>
                </c:pt>
                <c:pt idx="68718">
                  <c:v>298.23299999999978</c:v>
                </c:pt>
                <c:pt idx="68719">
                  <c:v>297.74</c:v>
                </c:pt>
                <c:pt idx="68720">
                  <c:v>297.25</c:v>
                </c:pt>
                <c:pt idx="68721">
                  <c:v>296.76</c:v>
                </c:pt>
                <c:pt idx="68722">
                  <c:v>296.27199999999965</c:v>
                </c:pt>
                <c:pt idx="68723">
                  <c:v>295.78599999999977</c:v>
                </c:pt>
                <c:pt idx="68724">
                  <c:v>295.30099999999999</c:v>
                </c:pt>
                <c:pt idx="68725">
                  <c:v>294.81700000000001</c:v>
                </c:pt>
                <c:pt idx="68726">
                  <c:v>294.33499999999975</c:v>
                </c:pt>
                <c:pt idx="68727">
                  <c:v>293.85399999999993</c:v>
                </c:pt>
                <c:pt idx="68728">
                  <c:v>293.375</c:v>
                </c:pt>
                <c:pt idx="68729">
                  <c:v>292.89699999999965</c:v>
                </c:pt>
                <c:pt idx="68730">
                  <c:v>292.42099999999965</c:v>
                </c:pt>
                <c:pt idx="68731">
                  <c:v>291.94600000000003</c:v>
                </c:pt>
                <c:pt idx="68732">
                  <c:v>291.47299999999979</c:v>
                </c:pt>
                <c:pt idx="68733">
                  <c:v>291.00099999999975</c:v>
                </c:pt>
                <c:pt idx="68734">
                  <c:v>290.53099999999978</c:v>
                </c:pt>
                <c:pt idx="68735">
                  <c:v>290.06200000000001</c:v>
                </c:pt>
                <c:pt idx="68736">
                  <c:v>289.59500000000003</c:v>
                </c:pt>
                <c:pt idx="68737">
                  <c:v>289.12900000000002</c:v>
                </c:pt>
                <c:pt idx="68738">
                  <c:v>288.66500000000002</c:v>
                </c:pt>
                <c:pt idx="68739">
                  <c:v>288.202</c:v>
                </c:pt>
                <c:pt idx="68740">
                  <c:v>287.74099999999999</c:v>
                </c:pt>
                <c:pt idx="68741">
                  <c:v>287.28199999999958</c:v>
                </c:pt>
                <c:pt idx="68742">
                  <c:v>286.82299999999975</c:v>
                </c:pt>
                <c:pt idx="68743">
                  <c:v>286.36700000000002</c:v>
                </c:pt>
                <c:pt idx="68744">
                  <c:v>285.91199999999958</c:v>
                </c:pt>
                <c:pt idx="68745">
                  <c:v>285.45800000000003</c:v>
                </c:pt>
                <c:pt idx="68746">
                  <c:v>285.00599999999974</c:v>
                </c:pt>
                <c:pt idx="68747">
                  <c:v>284.55599999999993</c:v>
                </c:pt>
                <c:pt idx="68748">
                  <c:v>284.10700000000008</c:v>
                </c:pt>
                <c:pt idx="68749">
                  <c:v>283.66000000000008</c:v>
                </c:pt>
                <c:pt idx="68750">
                  <c:v>283.214</c:v>
                </c:pt>
                <c:pt idx="68751">
                  <c:v>282.77</c:v>
                </c:pt>
                <c:pt idx="68752">
                  <c:v>282.327</c:v>
                </c:pt>
                <c:pt idx="68753">
                  <c:v>281.8859999999998</c:v>
                </c:pt>
                <c:pt idx="68754">
                  <c:v>281.44600000000003</c:v>
                </c:pt>
                <c:pt idx="68755">
                  <c:v>281.00799999999975</c:v>
                </c:pt>
                <c:pt idx="68756">
                  <c:v>280.57100000000003</c:v>
                </c:pt>
                <c:pt idx="68757">
                  <c:v>280.1359999999998</c:v>
                </c:pt>
                <c:pt idx="68758">
                  <c:v>279.70299999999975</c:v>
                </c:pt>
                <c:pt idx="68759">
                  <c:v>279.27099999999979</c:v>
                </c:pt>
                <c:pt idx="68760">
                  <c:v>278.83999999999975</c:v>
                </c:pt>
                <c:pt idx="68761">
                  <c:v>278.41199999999958</c:v>
                </c:pt>
                <c:pt idx="68762">
                  <c:v>277.98399999999958</c:v>
                </c:pt>
                <c:pt idx="68763">
                  <c:v>277.55799999999999</c:v>
                </c:pt>
                <c:pt idx="68764">
                  <c:v>277.13400000000001</c:v>
                </c:pt>
                <c:pt idx="68765">
                  <c:v>276.71199999999965</c:v>
                </c:pt>
                <c:pt idx="68766">
                  <c:v>276.28999999999979</c:v>
                </c:pt>
                <c:pt idx="68767">
                  <c:v>275.87099999999975</c:v>
                </c:pt>
                <c:pt idx="68768">
                  <c:v>275.45299999999975</c:v>
                </c:pt>
                <c:pt idx="68769">
                  <c:v>275.03599999999977</c:v>
                </c:pt>
                <c:pt idx="68770">
                  <c:v>274.62099999999975</c:v>
                </c:pt>
                <c:pt idx="68771">
                  <c:v>274.20699999999965</c:v>
                </c:pt>
                <c:pt idx="68772">
                  <c:v>273.79499999999979</c:v>
                </c:pt>
                <c:pt idx="68773">
                  <c:v>273.38499999999999</c:v>
                </c:pt>
                <c:pt idx="68774">
                  <c:v>272.97599999999977</c:v>
                </c:pt>
                <c:pt idx="68775">
                  <c:v>272.56900000000002</c:v>
                </c:pt>
                <c:pt idx="68776">
                  <c:v>272.16300000000001</c:v>
                </c:pt>
                <c:pt idx="68777">
                  <c:v>271.75799999999975</c:v>
                </c:pt>
                <c:pt idx="68778">
                  <c:v>271.35500000000002</c:v>
                </c:pt>
                <c:pt idx="68779">
                  <c:v>270.95400000000001</c:v>
                </c:pt>
                <c:pt idx="68780">
                  <c:v>270.55399999999975</c:v>
                </c:pt>
                <c:pt idx="68781">
                  <c:v>270.15600000000001</c:v>
                </c:pt>
                <c:pt idx="68782">
                  <c:v>269.75900000000001</c:v>
                </c:pt>
                <c:pt idx="68783">
                  <c:v>269.36399999999975</c:v>
                </c:pt>
                <c:pt idx="68784">
                  <c:v>268.97000000000003</c:v>
                </c:pt>
                <c:pt idx="68785">
                  <c:v>268.57799999999975</c:v>
                </c:pt>
                <c:pt idx="68786">
                  <c:v>268.18700000000001</c:v>
                </c:pt>
                <c:pt idx="68787">
                  <c:v>267.79799999999977</c:v>
                </c:pt>
                <c:pt idx="68788">
                  <c:v>267.41099999999977</c:v>
                </c:pt>
                <c:pt idx="68789">
                  <c:v>267.024</c:v>
                </c:pt>
                <c:pt idx="68790">
                  <c:v>266.64000000000021</c:v>
                </c:pt>
                <c:pt idx="68791">
                  <c:v>266.25700000000001</c:v>
                </c:pt>
                <c:pt idx="68792">
                  <c:v>265.875</c:v>
                </c:pt>
                <c:pt idx="68793">
                  <c:v>265.49499999999978</c:v>
                </c:pt>
                <c:pt idx="68794">
                  <c:v>265.11599999999999</c:v>
                </c:pt>
                <c:pt idx="68795">
                  <c:v>264.73899999999958</c:v>
                </c:pt>
                <c:pt idx="68796">
                  <c:v>264.36399999999975</c:v>
                </c:pt>
                <c:pt idx="68797">
                  <c:v>263.98999999999978</c:v>
                </c:pt>
                <c:pt idx="68798">
                  <c:v>263.61700000000002</c:v>
                </c:pt>
                <c:pt idx="68799">
                  <c:v>263.24599999999975</c:v>
                </c:pt>
                <c:pt idx="68800">
                  <c:v>262.87700000000001</c:v>
                </c:pt>
                <c:pt idx="68801">
                  <c:v>262.50900000000001</c:v>
                </c:pt>
                <c:pt idx="68802">
                  <c:v>262.14200000000022</c:v>
                </c:pt>
                <c:pt idx="68803">
                  <c:v>261.77799999999979</c:v>
                </c:pt>
                <c:pt idx="68804">
                  <c:v>261.41399999999965</c:v>
                </c:pt>
                <c:pt idx="68805">
                  <c:v>261.053</c:v>
                </c:pt>
                <c:pt idx="68806">
                  <c:v>260.69200000000001</c:v>
                </c:pt>
                <c:pt idx="68807">
                  <c:v>260.334</c:v>
                </c:pt>
                <c:pt idx="68808">
                  <c:v>259.97599999999977</c:v>
                </c:pt>
                <c:pt idx="68809">
                  <c:v>259.62099999999975</c:v>
                </c:pt>
                <c:pt idx="68810">
                  <c:v>259.267</c:v>
                </c:pt>
                <c:pt idx="68811">
                  <c:v>258.91399999999965</c:v>
                </c:pt>
                <c:pt idx="68812">
                  <c:v>258.56299999999999</c:v>
                </c:pt>
                <c:pt idx="68813">
                  <c:v>258.214</c:v>
                </c:pt>
                <c:pt idx="68814">
                  <c:v>257.86599999999999</c:v>
                </c:pt>
                <c:pt idx="68815">
                  <c:v>257.52</c:v>
                </c:pt>
                <c:pt idx="68816">
                  <c:v>257.17500000000001</c:v>
                </c:pt>
                <c:pt idx="68817">
                  <c:v>256.83199999999965</c:v>
                </c:pt>
                <c:pt idx="68818">
                  <c:v>256.49099999999964</c:v>
                </c:pt>
                <c:pt idx="68819">
                  <c:v>256.15100000000001</c:v>
                </c:pt>
                <c:pt idx="68820">
                  <c:v>255.81200000000001</c:v>
                </c:pt>
                <c:pt idx="68821">
                  <c:v>255.476</c:v>
                </c:pt>
                <c:pt idx="68822">
                  <c:v>255.14099999999999</c:v>
                </c:pt>
                <c:pt idx="68823">
                  <c:v>254.80700000000004</c:v>
                </c:pt>
                <c:pt idx="68824">
                  <c:v>254.47499999999999</c:v>
                </c:pt>
                <c:pt idx="68825">
                  <c:v>254.14499999999998</c:v>
                </c:pt>
                <c:pt idx="68826">
                  <c:v>253.81700000000001</c:v>
                </c:pt>
                <c:pt idx="68827">
                  <c:v>253.49</c:v>
                </c:pt>
                <c:pt idx="68828">
                  <c:v>253.16499999999999</c:v>
                </c:pt>
                <c:pt idx="68829">
                  <c:v>252.84100000000001</c:v>
                </c:pt>
                <c:pt idx="68830">
                  <c:v>252.51900000000001</c:v>
                </c:pt>
                <c:pt idx="68831">
                  <c:v>252.19900000000001</c:v>
                </c:pt>
                <c:pt idx="68832">
                  <c:v>251.88100000000011</c:v>
                </c:pt>
                <c:pt idx="68833">
                  <c:v>251.56399999999999</c:v>
                </c:pt>
                <c:pt idx="68834">
                  <c:v>251.24899999999997</c:v>
                </c:pt>
                <c:pt idx="68835">
                  <c:v>250.935</c:v>
                </c:pt>
                <c:pt idx="68836">
                  <c:v>250.624</c:v>
                </c:pt>
                <c:pt idx="68837">
                  <c:v>250.31399999999999</c:v>
                </c:pt>
                <c:pt idx="68838">
                  <c:v>250.006</c:v>
                </c:pt>
                <c:pt idx="68839">
                  <c:v>249.7</c:v>
                </c:pt>
                <c:pt idx="68840">
                  <c:v>249.39500000000001</c:v>
                </c:pt>
                <c:pt idx="68841">
                  <c:v>249.09200000000001</c:v>
                </c:pt>
                <c:pt idx="68842">
                  <c:v>248.792</c:v>
                </c:pt>
                <c:pt idx="68843">
                  <c:v>248.4920000000001</c:v>
                </c:pt>
                <c:pt idx="68844">
                  <c:v>248.19499999999999</c:v>
                </c:pt>
                <c:pt idx="68845">
                  <c:v>247.9</c:v>
                </c:pt>
                <c:pt idx="68846">
                  <c:v>247.60599999999999</c:v>
                </c:pt>
                <c:pt idx="68847">
                  <c:v>247.315</c:v>
                </c:pt>
                <c:pt idx="68848">
                  <c:v>247.02500000000001</c:v>
                </c:pt>
                <c:pt idx="68849">
                  <c:v>246.73699999999999</c:v>
                </c:pt>
                <c:pt idx="68850">
                  <c:v>246.45100000000011</c:v>
                </c:pt>
                <c:pt idx="68851">
                  <c:v>246.167</c:v>
                </c:pt>
                <c:pt idx="68852">
                  <c:v>245.8850000000001</c:v>
                </c:pt>
                <c:pt idx="68853">
                  <c:v>245.60399999999998</c:v>
                </c:pt>
                <c:pt idx="68854">
                  <c:v>245.32600000000011</c:v>
                </c:pt>
                <c:pt idx="68855">
                  <c:v>245.05</c:v>
                </c:pt>
                <c:pt idx="68856">
                  <c:v>244.77599999999998</c:v>
                </c:pt>
                <c:pt idx="68857">
                  <c:v>244.50399999999999</c:v>
                </c:pt>
                <c:pt idx="68858">
                  <c:v>244.23399999999998</c:v>
                </c:pt>
                <c:pt idx="68859">
                  <c:v>243.96600000000001</c:v>
                </c:pt>
                <c:pt idx="68860">
                  <c:v>243.7</c:v>
                </c:pt>
                <c:pt idx="68861">
                  <c:v>243.43600000000001</c:v>
                </c:pt>
                <c:pt idx="68862">
                  <c:v>243.17399999999998</c:v>
                </c:pt>
                <c:pt idx="68863">
                  <c:v>242.91399999999999</c:v>
                </c:pt>
                <c:pt idx="68864">
                  <c:v>242.65700000000001</c:v>
                </c:pt>
                <c:pt idx="68865">
                  <c:v>242.40100000000001</c:v>
                </c:pt>
                <c:pt idx="68866">
                  <c:v>242.148</c:v>
                </c:pt>
                <c:pt idx="68867">
                  <c:v>241.89700000000011</c:v>
                </c:pt>
                <c:pt idx="68868">
                  <c:v>241.648</c:v>
                </c:pt>
                <c:pt idx="68869">
                  <c:v>241.40200000000004</c:v>
                </c:pt>
                <c:pt idx="68870">
                  <c:v>241.15800000000004</c:v>
                </c:pt>
                <c:pt idx="68871">
                  <c:v>240.916</c:v>
                </c:pt>
                <c:pt idx="68872">
                  <c:v>240.67599999999999</c:v>
                </c:pt>
                <c:pt idx="68873">
                  <c:v>240.43800000000007</c:v>
                </c:pt>
                <c:pt idx="68874">
                  <c:v>240.20299999999997</c:v>
                </c:pt>
                <c:pt idx="68875">
                  <c:v>239.971</c:v>
                </c:pt>
                <c:pt idx="68876">
                  <c:v>239.73999999999998</c:v>
                </c:pt>
                <c:pt idx="68877">
                  <c:v>239.512</c:v>
                </c:pt>
                <c:pt idx="68878">
                  <c:v>239.28700000000001</c:v>
                </c:pt>
                <c:pt idx="68879">
                  <c:v>239.06399999999999</c:v>
                </c:pt>
                <c:pt idx="68880">
                  <c:v>238.84300000000002</c:v>
                </c:pt>
                <c:pt idx="68881">
                  <c:v>238.625</c:v>
                </c:pt>
                <c:pt idx="68882">
                  <c:v>238.40900000000002</c:v>
                </c:pt>
                <c:pt idx="68883">
                  <c:v>238.196</c:v>
                </c:pt>
                <c:pt idx="68884">
                  <c:v>237.9860000000001</c:v>
                </c:pt>
                <c:pt idx="68885">
                  <c:v>237.77799999999999</c:v>
                </c:pt>
                <c:pt idx="68886">
                  <c:v>237.572</c:v>
                </c:pt>
                <c:pt idx="68887">
                  <c:v>237.369</c:v>
                </c:pt>
                <c:pt idx="68888">
                  <c:v>237.16900000000001</c:v>
                </c:pt>
                <c:pt idx="68889">
                  <c:v>236.97200000000001</c:v>
                </c:pt>
                <c:pt idx="68890">
                  <c:v>236.77699999999999</c:v>
                </c:pt>
                <c:pt idx="68891">
                  <c:v>236.58500000000001</c:v>
                </c:pt>
                <c:pt idx="68892">
                  <c:v>236.39500000000001</c:v>
                </c:pt>
                <c:pt idx="68893">
                  <c:v>236.20899999999997</c:v>
                </c:pt>
                <c:pt idx="68894">
                  <c:v>236.02500000000001</c:v>
                </c:pt>
                <c:pt idx="68895">
                  <c:v>235.84399999999999</c:v>
                </c:pt>
                <c:pt idx="68896">
                  <c:v>235.66499999999999</c:v>
                </c:pt>
                <c:pt idx="68897">
                  <c:v>235.49</c:v>
                </c:pt>
                <c:pt idx="68898">
                  <c:v>235.31700000000001</c:v>
                </c:pt>
                <c:pt idx="68899">
                  <c:v>235.148</c:v>
                </c:pt>
                <c:pt idx="68900">
                  <c:v>234.98100000000011</c:v>
                </c:pt>
                <c:pt idx="68901">
                  <c:v>234.81700000000001</c:v>
                </c:pt>
                <c:pt idx="68902">
                  <c:v>234.65600000000001</c:v>
                </c:pt>
                <c:pt idx="68903">
                  <c:v>234.4980000000001</c:v>
                </c:pt>
                <c:pt idx="68904">
                  <c:v>234.34300000000002</c:v>
                </c:pt>
                <c:pt idx="68905">
                  <c:v>234.19200000000001</c:v>
                </c:pt>
                <c:pt idx="68906">
                  <c:v>234.04300000000001</c:v>
                </c:pt>
                <c:pt idx="68907">
                  <c:v>233.89700000000011</c:v>
                </c:pt>
                <c:pt idx="68908">
                  <c:v>233.75399999999999</c:v>
                </c:pt>
                <c:pt idx="68909">
                  <c:v>233.61499999999998</c:v>
                </c:pt>
                <c:pt idx="68910">
                  <c:v>233.47900000000001</c:v>
                </c:pt>
                <c:pt idx="68911">
                  <c:v>233.345</c:v>
                </c:pt>
                <c:pt idx="68912">
                  <c:v>233.21499999999995</c:v>
                </c:pt>
                <c:pt idx="68913">
                  <c:v>233.089</c:v>
                </c:pt>
                <c:pt idx="68914">
                  <c:v>232.965</c:v>
                </c:pt>
                <c:pt idx="68915">
                  <c:v>232.845</c:v>
                </c:pt>
                <c:pt idx="68916">
                  <c:v>232.72800000000001</c:v>
                </c:pt>
                <c:pt idx="68917">
                  <c:v>232.61399999999998</c:v>
                </c:pt>
                <c:pt idx="68918">
                  <c:v>232.50399999999999</c:v>
                </c:pt>
                <c:pt idx="68919">
                  <c:v>232.39700000000011</c:v>
                </c:pt>
                <c:pt idx="68920">
                  <c:v>232.29399999999998</c:v>
                </c:pt>
                <c:pt idx="68921">
                  <c:v>232.19300000000001</c:v>
                </c:pt>
                <c:pt idx="68922">
                  <c:v>232.09700000000001</c:v>
                </c:pt>
                <c:pt idx="68923">
                  <c:v>232.00399999999999</c:v>
                </c:pt>
                <c:pt idx="68924">
                  <c:v>231.91399999999999</c:v>
                </c:pt>
                <c:pt idx="68925">
                  <c:v>231.82800000000012</c:v>
                </c:pt>
                <c:pt idx="68926">
                  <c:v>231.74499999999998</c:v>
                </c:pt>
                <c:pt idx="68927">
                  <c:v>231.666</c:v>
                </c:pt>
                <c:pt idx="68928">
                  <c:v>231.59</c:v>
                </c:pt>
                <c:pt idx="68929">
                  <c:v>231.518</c:v>
                </c:pt>
                <c:pt idx="68930">
                  <c:v>231.45000000000007</c:v>
                </c:pt>
                <c:pt idx="68931">
                  <c:v>231.3850000000001</c:v>
                </c:pt>
                <c:pt idx="68932">
                  <c:v>231.32400000000001</c:v>
                </c:pt>
                <c:pt idx="68933">
                  <c:v>231.267</c:v>
                </c:pt>
                <c:pt idx="68934">
                  <c:v>231.21299999999999</c:v>
                </c:pt>
                <c:pt idx="68935">
                  <c:v>231.16300000000001</c:v>
                </c:pt>
                <c:pt idx="68936">
                  <c:v>231.11699999999999</c:v>
                </c:pt>
                <c:pt idx="68937">
                  <c:v>231.07499999999999</c:v>
                </c:pt>
                <c:pt idx="68938">
                  <c:v>231.036</c:v>
                </c:pt>
                <c:pt idx="68939">
                  <c:v>231.00200000000001</c:v>
                </c:pt>
                <c:pt idx="68940">
                  <c:v>230.971</c:v>
                </c:pt>
                <c:pt idx="68941">
                  <c:v>230.94399999999999</c:v>
                </c:pt>
                <c:pt idx="68942">
                  <c:v>230.92000000000004</c:v>
                </c:pt>
                <c:pt idx="68943">
                  <c:v>230.90100000000001</c:v>
                </c:pt>
                <c:pt idx="68944">
                  <c:v>230.88600000000011</c:v>
                </c:pt>
                <c:pt idx="68945">
                  <c:v>230.874</c:v>
                </c:pt>
                <c:pt idx="68946">
                  <c:v>230.8670000000001</c:v>
                </c:pt>
                <c:pt idx="68947">
                  <c:v>230.864</c:v>
                </c:pt>
                <c:pt idx="68948">
                  <c:v>230.864</c:v>
                </c:pt>
                <c:pt idx="68949">
                  <c:v>230.869</c:v>
                </c:pt>
                <c:pt idx="68950">
                  <c:v>230.87700000000001</c:v>
                </c:pt>
                <c:pt idx="68951">
                  <c:v>230.89000000000001</c:v>
                </c:pt>
                <c:pt idx="68952">
                  <c:v>230.90700000000001</c:v>
                </c:pt>
                <c:pt idx="68953">
                  <c:v>230.92800000000011</c:v>
                </c:pt>
                <c:pt idx="68954">
                  <c:v>230.953</c:v>
                </c:pt>
                <c:pt idx="68955">
                  <c:v>230.98200000000011</c:v>
                </c:pt>
                <c:pt idx="68956">
                  <c:v>231.01499999999999</c:v>
                </c:pt>
                <c:pt idx="68957">
                  <c:v>231.053</c:v>
                </c:pt>
                <c:pt idx="68958">
                  <c:v>231.09399999999999</c:v>
                </c:pt>
                <c:pt idx="68959">
                  <c:v>231.14</c:v>
                </c:pt>
                <c:pt idx="68960">
                  <c:v>231.19</c:v>
                </c:pt>
                <c:pt idx="68961">
                  <c:v>231.24499999999998</c:v>
                </c:pt>
                <c:pt idx="68962">
                  <c:v>231.303</c:v>
                </c:pt>
                <c:pt idx="68963">
                  <c:v>231.36600000000001</c:v>
                </c:pt>
                <c:pt idx="68964">
                  <c:v>231.43300000000002</c:v>
                </c:pt>
                <c:pt idx="68965">
                  <c:v>231.505</c:v>
                </c:pt>
                <c:pt idx="68966">
                  <c:v>231.58100000000007</c:v>
                </c:pt>
                <c:pt idx="68967">
                  <c:v>231.661</c:v>
                </c:pt>
                <c:pt idx="68968">
                  <c:v>231.74499999999998</c:v>
                </c:pt>
                <c:pt idx="68969">
                  <c:v>231.834</c:v>
                </c:pt>
                <c:pt idx="68970">
                  <c:v>231.92700000000011</c:v>
                </c:pt>
                <c:pt idx="68971">
                  <c:v>232.02500000000001</c:v>
                </c:pt>
                <c:pt idx="68972">
                  <c:v>232.12700000000001</c:v>
                </c:pt>
                <c:pt idx="68973">
                  <c:v>232.233</c:v>
                </c:pt>
                <c:pt idx="68974">
                  <c:v>232.34399999999999</c:v>
                </c:pt>
                <c:pt idx="68975">
                  <c:v>232.459</c:v>
                </c:pt>
                <c:pt idx="68976">
                  <c:v>232.57900000000001</c:v>
                </c:pt>
                <c:pt idx="68977">
                  <c:v>232.70299999999997</c:v>
                </c:pt>
                <c:pt idx="68978">
                  <c:v>232.83100000000007</c:v>
                </c:pt>
                <c:pt idx="68979">
                  <c:v>232.964</c:v>
                </c:pt>
                <c:pt idx="68980">
                  <c:v>233.102</c:v>
                </c:pt>
                <c:pt idx="68981">
                  <c:v>233.24399999999989</c:v>
                </c:pt>
                <c:pt idx="68982">
                  <c:v>233.39000000000001</c:v>
                </c:pt>
                <c:pt idx="68983">
                  <c:v>233.541</c:v>
                </c:pt>
                <c:pt idx="68984">
                  <c:v>233.697</c:v>
                </c:pt>
                <c:pt idx="68985">
                  <c:v>233.85700000000011</c:v>
                </c:pt>
                <c:pt idx="68986">
                  <c:v>234.02200000000011</c:v>
                </c:pt>
                <c:pt idx="68987">
                  <c:v>234.191</c:v>
                </c:pt>
                <c:pt idx="68988">
                  <c:v>234.36500000000001</c:v>
                </c:pt>
                <c:pt idx="68989">
                  <c:v>234.54300000000001</c:v>
                </c:pt>
                <c:pt idx="68990">
                  <c:v>234.726</c:v>
                </c:pt>
                <c:pt idx="68991">
                  <c:v>234.91300000000001</c:v>
                </c:pt>
                <c:pt idx="68992">
                  <c:v>235.10499999999999</c:v>
                </c:pt>
                <c:pt idx="68993">
                  <c:v>235.30200000000011</c:v>
                </c:pt>
                <c:pt idx="68994">
                  <c:v>235.50299999999999</c:v>
                </c:pt>
                <c:pt idx="68995">
                  <c:v>235.70899999999997</c:v>
                </c:pt>
                <c:pt idx="68996">
                  <c:v>235.92000000000004</c:v>
                </c:pt>
                <c:pt idx="68997">
                  <c:v>236.13399999999999</c:v>
                </c:pt>
                <c:pt idx="68998">
                  <c:v>236.35400000000001</c:v>
                </c:pt>
                <c:pt idx="68999">
                  <c:v>236.578</c:v>
                </c:pt>
                <c:pt idx="69000">
                  <c:v>236.80700000000004</c:v>
                </c:pt>
                <c:pt idx="69001">
                  <c:v>237.04</c:v>
                </c:pt>
                <c:pt idx="69002">
                  <c:v>237.27799999999999</c:v>
                </c:pt>
                <c:pt idx="69003">
                  <c:v>237.52100000000004</c:v>
                </c:pt>
                <c:pt idx="69004">
                  <c:v>237.768</c:v>
                </c:pt>
                <c:pt idx="69005">
                  <c:v>238.02</c:v>
                </c:pt>
                <c:pt idx="69006">
                  <c:v>238.27599999999998</c:v>
                </c:pt>
                <c:pt idx="69007">
                  <c:v>238.53700000000001</c:v>
                </c:pt>
                <c:pt idx="69008">
                  <c:v>238.803</c:v>
                </c:pt>
                <c:pt idx="69009">
                  <c:v>239.07300000000001</c:v>
                </c:pt>
                <c:pt idx="69010">
                  <c:v>239.34800000000001</c:v>
                </c:pt>
                <c:pt idx="69011">
                  <c:v>239.62800000000001</c:v>
                </c:pt>
                <c:pt idx="69012">
                  <c:v>239.91200000000001</c:v>
                </c:pt>
                <c:pt idx="69013">
                  <c:v>240.2</c:v>
                </c:pt>
                <c:pt idx="69014">
                  <c:v>240.494</c:v>
                </c:pt>
                <c:pt idx="69015">
                  <c:v>240.792</c:v>
                </c:pt>
                <c:pt idx="69016">
                  <c:v>241.09399999999999</c:v>
                </c:pt>
                <c:pt idx="69017">
                  <c:v>241.40100000000001</c:v>
                </c:pt>
                <c:pt idx="69018">
                  <c:v>241.71199999999999</c:v>
                </c:pt>
                <c:pt idx="69019">
                  <c:v>242.029</c:v>
                </c:pt>
                <c:pt idx="69020">
                  <c:v>242.34900000000002</c:v>
                </c:pt>
                <c:pt idx="69021">
                  <c:v>242.67499999999998</c:v>
                </c:pt>
                <c:pt idx="69022">
                  <c:v>243.00399999999999</c:v>
                </c:pt>
                <c:pt idx="69023">
                  <c:v>243.339</c:v>
                </c:pt>
                <c:pt idx="69024">
                  <c:v>243.678</c:v>
                </c:pt>
                <c:pt idx="69025">
                  <c:v>244.02100000000004</c:v>
                </c:pt>
                <c:pt idx="69026">
                  <c:v>244.369</c:v>
                </c:pt>
                <c:pt idx="69027">
                  <c:v>244.721</c:v>
                </c:pt>
                <c:pt idx="69028">
                  <c:v>245.078</c:v>
                </c:pt>
                <c:pt idx="69029">
                  <c:v>245.44</c:v>
                </c:pt>
                <c:pt idx="69030">
                  <c:v>245.80600000000001</c:v>
                </c:pt>
                <c:pt idx="69031">
                  <c:v>246.17599999999999</c:v>
                </c:pt>
                <c:pt idx="69032">
                  <c:v>246.55100000000004</c:v>
                </c:pt>
                <c:pt idx="69033">
                  <c:v>246.93</c:v>
                </c:pt>
                <c:pt idx="69034">
                  <c:v>247.31399999999999</c:v>
                </c:pt>
                <c:pt idx="69035">
                  <c:v>247.702</c:v>
                </c:pt>
                <c:pt idx="69036">
                  <c:v>248.095</c:v>
                </c:pt>
                <c:pt idx="69037">
                  <c:v>248.4920000000001</c:v>
                </c:pt>
                <c:pt idx="69038">
                  <c:v>248.893</c:v>
                </c:pt>
                <c:pt idx="69039">
                  <c:v>249.29900000000001</c:v>
                </c:pt>
                <c:pt idx="69040">
                  <c:v>249.70899999999997</c:v>
                </c:pt>
                <c:pt idx="69041">
                  <c:v>250.12300000000002</c:v>
                </c:pt>
                <c:pt idx="69042">
                  <c:v>250.542</c:v>
                </c:pt>
                <c:pt idx="69043">
                  <c:v>250.965</c:v>
                </c:pt>
                <c:pt idx="69044">
                  <c:v>251.39200000000011</c:v>
                </c:pt>
                <c:pt idx="69045">
                  <c:v>251.82400000000001</c:v>
                </c:pt>
                <c:pt idx="69046">
                  <c:v>252.26</c:v>
                </c:pt>
                <c:pt idx="69047">
                  <c:v>252.7</c:v>
                </c:pt>
                <c:pt idx="69048">
                  <c:v>253.14399999999998</c:v>
                </c:pt>
                <c:pt idx="69049">
                  <c:v>253.59300000000002</c:v>
                </c:pt>
                <c:pt idx="69050">
                  <c:v>254.04599999999999</c:v>
                </c:pt>
                <c:pt idx="69051">
                  <c:v>254.50299999999999</c:v>
                </c:pt>
                <c:pt idx="69052">
                  <c:v>254.964</c:v>
                </c:pt>
                <c:pt idx="69053">
                  <c:v>255.429</c:v>
                </c:pt>
                <c:pt idx="69054">
                  <c:v>255.899</c:v>
                </c:pt>
                <c:pt idx="69055">
                  <c:v>256.37200000000001</c:v>
                </c:pt>
                <c:pt idx="69056">
                  <c:v>256.85000000000002</c:v>
                </c:pt>
                <c:pt idx="69057">
                  <c:v>257.33099999999979</c:v>
                </c:pt>
                <c:pt idx="69058">
                  <c:v>257.81700000000001</c:v>
                </c:pt>
                <c:pt idx="69059">
                  <c:v>258.30700000000002</c:v>
                </c:pt>
                <c:pt idx="69060">
                  <c:v>258.80099999999999</c:v>
                </c:pt>
                <c:pt idx="69061">
                  <c:v>259.29799999999977</c:v>
                </c:pt>
                <c:pt idx="69062">
                  <c:v>259.8</c:v>
                </c:pt>
                <c:pt idx="69063">
                  <c:v>260.30599999999993</c:v>
                </c:pt>
                <c:pt idx="69064">
                  <c:v>260.815</c:v>
                </c:pt>
                <c:pt idx="69065">
                  <c:v>261.32900000000001</c:v>
                </c:pt>
                <c:pt idx="69066">
                  <c:v>261.846</c:v>
                </c:pt>
                <c:pt idx="69067">
                  <c:v>262.36799999999999</c:v>
                </c:pt>
                <c:pt idx="69068">
                  <c:v>262.89299999999974</c:v>
                </c:pt>
                <c:pt idx="69069">
                  <c:v>263.42200000000003</c:v>
                </c:pt>
                <c:pt idx="69070">
                  <c:v>263.95400000000001</c:v>
                </c:pt>
                <c:pt idx="69071">
                  <c:v>264.49099999999964</c:v>
                </c:pt>
                <c:pt idx="69072">
                  <c:v>265.03099999999978</c:v>
                </c:pt>
                <c:pt idx="69073">
                  <c:v>265.57499999999999</c:v>
                </c:pt>
                <c:pt idx="69074">
                  <c:v>266.12200000000001</c:v>
                </c:pt>
                <c:pt idx="69075">
                  <c:v>266.67399999999975</c:v>
                </c:pt>
                <c:pt idx="69076">
                  <c:v>267.22899999999959</c:v>
                </c:pt>
                <c:pt idx="69077">
                  <c:v>267.78699999999958</c:v>
                </c:pt>
                <c:pt idx="69078">
                  <c:v>268.35000000000002</c:v>
                </c:pt>
                <c:pt idx="69079">
                  <c:v>268.91499999999979</c:v>
                </c:pt>
                <c:pt idx="69080">
                  <c:v>269.48499999999979</c:v>
                </c:pt>
                <c:pt idx="69081">
                  <c:v>270.05700000000002</c:v>
                </c:pt>
                <c:pt idx="69082">
                  <c:v>270.63400000000001</c:v>
                </c:pt>
                <c:pt idx="69083">
                  <c:v>271.214</c:v>
                </c:pt>
                <c:pt idx="69084">
                  <c:v>271.79700000000003</c:v>
                </c:pt>
                <c:pt idx="69085">
                  <c:v>272.38299999999975</c:v>
                </c:pt>
                <c:pt idx="69086">
                  <c:v>272.97299999999979</c:v>
                </c:pt>
                <c:pt idx="69087">
                  <c:v>273.56700000000001</c:v>
                </c:pt>
                <c:pt idx="69088">
                  <c:v>274.16300000000001</c:v>
                </c:pt>
                <c:pt idx="69089">
                  <c:v>274.76299999999975</c:v>
                </c:pt>
                <c:pt idx="69090">
                  <c:v>275.36700000000002</c:v>
                </c:pt>
                <c:pt idx="69091">
                  <c:v>275.97399999999965</c:v>
                </c:pt>
                <c:pt idx="69092">
                  <c:v>276.58300000000003</c:v>
                </c:pt>
                <c:pt idx="69093">
                  <c:v>277.19600000000003</c:v>
                </c:pt>
                <c:pt idx="69094">
                  <c:v>277.81299999999999</c:v>
                </c:pt>
                <c:pt idx="69095">
                  <c:v>278.43199999999962</c:v>
                </c:pt>
                <c:pt idx="69096">
                  <c:v>279.05399999999975</c:v>
                </c:pt>
                <c:pt idx="69097">
                  <c:v>279.68</c:v>
                </c:pt>
                <c:pt idx="69098">
                  <c:v>280.30900000000008</c:v>
                </c:pt>
                <c:pt idx="69099">
                  <c:v>280.94</c:v>
                </c:pt>
                <c:pt idx="69100">
                  <c:v>281.57499999999999</c:v>
                </c:pt>
                <c:pt idx="69101">
                  <c:v>282.21199999999965</c:v>
                </c:pt>
                <c:pt idx="69102">
                  <c:v>282.85300000000001</c:v>
                </c:pt>
                <c:pt idx="69103">
                  <c:v>283.49699999999962</c:v>
                </c:pt>
                <c:pt idx="69104">
                  <c:v>284.14299999999997</c:v>
                </c:pt>
                <c:pt idx="69105">
                  <c:v>284.79199999999958</c:v>
                </c:pt>
                <c:pt idx="69106">
                  <c:v>285.44400000000002</c:v>
                </c:pt>
                <c:pt idx="69107">
                  <c:v>286.09899999999965</c:v>
                </c:pt>
                <c:pt idx="69108">
                  <c:v>286.75700000000001</c:v>
                </c:pt>
                <c:pt idx="69109">
                  <c:v>287.41799999999978</c:v>
                </c:pt>
                <c:pt idx="69110">
                  <c:v>288.08099999999979</c:v>
                </c:pt>
                <c:pt idx="69111">
                  <c:v>288.74700000000001</c:v>
                </c:pt>
                <c:pt idx="69112">
                  <c:v>289.41499999999979</c:v>
                </c:pt>
                <c:pt idx="69113">
                  <c:v>290.08599999999979</c:v>
                </c:pt>
                <c:pt idx="69114">
                  <c:v>290.76</c:v>
                </c:pt>
                <c:pt idx="69115">
                  <c:v>291.43699999999961</c:v>
                </c:pt>
                <c:pt idx="69116">
                  <c:v>292.11599999999999</c:v>
                </c:pt>
                <c:pt idx="69117">
                  <c:v>292.79700000000003</c:v>
                </c:pt>
                <c:pt idx="69118">
                  <c:v>293.48099999999965</c:v>
                </c:pt>
                <c:pt idx="69119">
                  <c:v>294.16699999999975</c:v>
                </c:pt>
                <c:pt idx="69120">
                  <c:v>294.85599999999999</c:v>
                </c:pt>
                <c:pt idx="69121">
                  <c:v>295.548</c:v>
                </c:pt>
                <c:pt idx="69122">
                  <c:v>296.24099999999999</c:v>
                </c:pt>
                <c:pt idx="69123">
                  <c:v>296.93699999999961</c:v>
                </c:pt>
                <c:pt idx="69124">
                  <c:v>297.6359999999998</c:v>
                </c:pt>
                <c:pt idx="69125">
                  <c:v>298.33599999999979</c:v>
                </c:pt>
                <c:pt idx="69126">
                  <c:v>299.03899999999965</c:v>
                </c:pt>
                <c:pt idx="69127">
                  <c:v>299.74400000000026</c:v>
                </c:pt>
                <c:pt idx="69128">
                  <c:v>300.452</c:v>
                </c:pt>
                <c:pt idx="69129">
                  <c:v>301.161</c:v>
                </c:pt>
                <c:pt idx="69130">
                  <c:v>301.87299999999999</c:v>
                </c:pt>
                <c:pt idx="69131">
                  <c:v>302.58599999999979</c:v>
                </c:pt>
                <c:pt idx="69132">
                  <c:v>303.30200000000002</c:v>
                </c:pt>
                <c:pt idx="69133">
                  <c:v>304.02</c:v>
                </c:pt>
                <c:pt idx="69134">
                  <c:v>304.74</c:v>
                </c:pt>
                <c:pt idx="69135">
                  <c:v>305.46199999999965</c:v>
                </c:pt>
                <c:pt idx="69136">
                  <c:v>306.18599999999975</c:v>
                </c:pt>
                <c:pt idx="69137">
                  <c:v>306.91199999999958</c:v>
                </c:pt>
                <c:pt idx="69138">
                  <c:v>307.64000000000021</c:v>
                </c:pt>
                <c:pt idx="69139">
                  <c:v>308.37</c:v>
                </c:pt>
                <c:pt idx="69140">
                  <c:v>309.101</c:v>
                </c:pt>
                <c:pt idx="69141">
                  <c:v>309.83499999999975</c:v>
                </c:pt>
                <c:pt idx="69142">
                  <c:v>310.57</c:v>
                </c:pt>
                <c:pt idx="69143">
                  <c:v>311.30700000000002</c:v>
                </c:pt>
                <c:pt idx="69144">
                  <c:v>312.04599999999999</c:v>
                </c:pt>
                <c:pt idx="69145">
                  <c:v>312.78599999999977</c:v>
                </c:pt>
                <c:pt idx="69146">
                  <c:v>313.529</c:v>
                </c:pt>
                <c:pt idx="69147">
                  <c:v>314.27199999999965</c:v>
                </c:pt>
                <c:pt idx="69148">
                  <c:v>315.01799999999974</c:v>
                </c:pt>
                <c:pt idx="69149">
                  <c:v>315.76499999999999</c:v>
                </c:pt>
                <c:pt idx="69150">
                  <c:v>316.51400000000001</c:v>
                </c:pt>
                <c:pt idx="69151">
                  <c:v>317.26400000000001</c:v>
                </c:pt>
                <c:pt idx="69152">
                  <c:v>318.01599999999979</c:v>
                </c:pt>
                <c:pt idx="69153">
                  <c:v>318.77</c:v>
                </c:pt>
                <c:pt idx="69154">
                  <c:v>319.52499999999975</c:v>
                </c:pt>
                <c:pt idx="69155">
                  <c:v>320.28099999999978</c:v>
                </c:pt>
                <c:pt idx="69156">
                  <c:v>321.03899999999965</c:v>
                </c:pt>
                <c:pt idx="69157">
                  <c:v>321.79799999999977</c:v>
                </c:pt>
                <c:pt idx="69158">
                  <c:v>322.55900000000008</c:v>
                </c:pt>
                <c:pt idx="69159">
                  <c:v>323.32100000000003</c:v>
                </c:pt>
                <c:pt idx="69160">
                  <c:v>324.084</c:v>
                </c:pt>
                <c:pt idx="69161">
                  <c:v>324.84899999999999</c:v>
                </c:pt>
                <c:pt idx="69162">
                  <c:v>325.61500000000001</c:v>
                </c:pt>
                <c:pt idx="69163">
                  <c:v>326.38200000000001</c:v>
                </c:pt>
                <c:pt idx="69164">
                  <c:v>327.15100000000001</c:v>
                </c:pt>
                <c:pt idx="69165">
                  <c:v>327.91999999999979</c:v>
                </c:pt>
                <c:pt idx="69166">
                  <c:v>328.69099999999975</c:v>
                </c:pt>
                <c:pt idx="69167">
                  <c:v>329.46299999999979</c:v>
                </c:pt>
                <c:pt idx="69168">
                  <c:v>330.23599999999965</c:v>
                </c:pt>
                <c:pt idx="69169">
                  <c:v>331.0109999999998</c:v>
                </c:pt>
                <c:pt idx="69170">
                  <c:v>331.78599999999977</c:v>
                </c:pt>
                <c:pt idx="69171">
                  <c:v>332.56200000000001</c:v>
                </c:pt>
                <c:pt idx="69172">
                  <c:v>333.3400000000002</c:v>
                </c:pt>
                <c:pt idx="69173">
                  <c:v>334.11799999999999</c:v>
                </c:pt>
                <c:pt idx="69174">
                  <c:v>334.8979999999998</c:v>
                </c:pt>
                <c:pt idx="69175">
                  <c:v>335.678</c:v>
                </c:pt>
                <c:pt idx="69176">
                  <c:v>336.46</c:v>
                </c:pt>
                <c:pt idx="69177">
                  <c:v>337.24200000000002</c:v>
                </c:pt>
                <c:pt idx="69178">
                  <c:v>338.02599999999978</c:v>
                </c:pt>
                <c:pt idx="69179">
                  <c:v>338.81</c:v>
                </c:pt>
                <c:pt idx="69180">
                  <c:v>339.59500000000003</c:v>
                </c:pt>
                <c:pt idx="69181">
                  <c:v>340.38099999999974</c:v>
                </c:pt>
                <c:pt idx="69182">
                  <c:v>341.16800000000001</c:v>
                </c:pt>
                <c:pt idx="69183">
                  <c:v>341.95499999999993</c:v>
                </c:pt>
                <c:pt idx="69184">
                  <c:v>342.74400000000026</c:v>
                </c:pt>
                <c:pt idx="69185">
                  <c:v>343.53299999999979</c:v>
                </c:pt>
                <c:pt idx="69186">
                  <c:v>344.32299999999975</c:v>
                </c:pt>
                <c:pt idx="69187">
                  <c:v>345.113</c:v>
                </c:pt>
                <c:pt idx="69188">
                  <c:v>345.904</c:v>
                </c:pt>
                <c:pt idx="69189">
                  <c:v>346.69600000000003</c:v>
                </c:pt>
                <c:pt idx="69190">
                  <c:v>347.48899999999958</c:v>
                </c:pt>
                <c:pt idx="69191">
                  <c:v>348.28199999999958</c:v>
                </c:pt>
                <c:pt idx="69192">
                  <c:v>349.07599999999979</c:v>
                </c:pt>
                <c:pt idx="69193">
                  <c:v>349.87</c:v>
                </c:pt>
                <c:pt idx="69194">
                  <c:v>350.66500000000002</c:v>
                </c:pt>
                <c:pt idx="69195">
                  <c:v>351.46099999999979</c:v>
                </c:pt>
                <c:pt idx="69196">
                  <c:v>352.25700000000001</c:v>
                </c:pt>
                <c:pt idx="69197">
                  <c:v>353.05399999999975</c:v>
                </c:pt>
                <c:pt idx="69198">
                  <c:v>353.851</c:v>
                </c:pt>
                <c:pt idx="69199">
                  <c:v>354.64800000000002</c:v>
                </c:pt>
                <c:pt idx="69200">
                  <c:v>355.44600000000003</c:v>
                </c:pt>
                <c:pt idx="69201">
                  <c:v>356.245</c:v>
                </c:pt>
                <c:pt idx="69202">
                  <c:v>357.04399999999993</c:v>
                </c:pt>
                <c:pt idx="69203">
                  <c:v>357.84300000000002</c:v>
                </c:pt>
                <c:pt idx="69204">
                  <c:v>358.64299999999997</c:v>
                </c:pt>
                <c:pt idx="69205">
                  <c:v>359.44299999999993</c:v>
                </c:pt>
                <c:pt idx="69206">
                  <c:v>360.24299999999999</c:v>
                </c:pt>
                <c:pt idx="69207">
                  <c:v>361.04399999999993</c:v>
                </c:pt>
                <c:pt idx="69208">
                  <c:v>361.84500000000008</c:v>
                </c:pt>
                <c:pt idx="69209">
                  <c:v>362.64600000000002</c:v>
                </c:pt>
                <c:pt idx="69210">
                  <c:v>363.44799999999975</c:v>
                </c:pt>
                <c:pt idx="69211">
                  <c:v>364.25</c:v>
                </c:pt>
                <c:pt idx="69212">
                  <c:v>365.05200000000002</c:v>
                </c:pt>
                <c:pt idx="69213">
                  <c:v>365.85399999999993</c:v>
                </c:pt>
                <c:pt idx="69214">
                  <c:v>366.65699999999993</c:v>
                </c:pt>
                <c:pt idx="69215">
                  <c:v>367.46</c:v>
                </c:pt>
                <c:pt idx="69216">
                  <c:v>368.26299999999975</c:v>
                </c:pt>
                <c:pt idx="69217">
                  <c:v>369.06599999999975</c:v>
                </c:pt>
                <c:pt idx="69218">
                  <c:v>369.86900000000026</c:v>
                </c:pt>
                <c:pt idx="69219">
                  <c:v>370.67200000000008</c:v>
                </c:pt>
                <c:pt idx="69220">
                  <c:v>371.47599999999977</c:v>
                </c:pt>
                <c:pt idx="69221">
                  <c:v>372.279</c:v>
                </c:pt>
                <c:pt idx="69222">
                  <c:v>373.08300000000003</c:v>
                </c:pt>
                <c:pt idx="69223">
                  <c:v>373.8859999999998</c:v>
                </c:pt>
                <c:pt idx="69224">
                  <c:v>374.69</c:v>
                </c:pt>
                <c:pt idx="69225">
                  <c:v>375.49400000000003</c:v>
                </c:pt>
                <c:pt idx="69226">
                  <c:v>376.29700000000003</c:v>
                </c:pt>
                <c:pt idx="69227">
                  <c:v>377.101</c:v>
                </c:pt>
                <c:pt idx="69228">
                  <c:v>377.90499999999975</c:v>
                </c:pt>
                <c:pt idx="69229">
                  <c:v>378.70800000000003</c:v>
                </c:pt>
                <c:pt idx="69230">
                  <c:v>379.512</c:v>
                </c:pt>
                <c:pt idx="69231">
                  <c:v>380.315</c:v>
                </c:pt>
                <c:pt idx="69232">
                  <c:v>381.11900000000026</c:v>
                </c:pt>
                <c:pt idx="69233">
                  <c:v>381.92200000000003</c:v>
                </c:pt>
                <c:pt idx="69234">
                  <c:v>382.7249999999998</c:v>
                </c:pt>
                <c:pt idx="69235">
                  <c:v>383.52799999999979</c:v>
                </c:pt>
                <c:pt idx="69236">
                  <c:v>384.33099999999979</c:v>
                </c:pt>
                <c:pt idx="69237">
                  <c:v>385.13299999999975</c:v>
                </c:pt>
                <c:pt idx="69238">
                  <c:v>385.93599999999958</c:v>
                </c:pt>
                <c:pt idx="69239">
                  <c:v>386.73799999999977</c:v>
                </c:pt>
                <c:pt idx="69240">
                  <c:v>387.54</c:v>
                </c:pt>
                <c:pt idx="69241">
                  <c:v>388.34199999999993</c:v>
                </c:pt>
                <c:pt idx="69242">
                  <c:v>389.14299999999997</c:v>
                </c:pt>
                <c:pt idx="69243">
                  <c:v>389.94499999999999</c:v>
                </c:pt>
                <c:pt idx="69244">
                  <c:v>390.74599999999975</c:v>
                </c:pt>
                <c:pt idx="69245">
                  <c:v>391.54599999999999</c:v>
                </c:pt>
                <c:pt idx="69246">
                  <c:v>392.34699999999975</c:v>
                </c:pt>
                <c:pt idx="69247">
                  <c:v>393.14600000000002</c:v>
                </c:pt>
                <c:pt idx="69248">
                  <c:v>393.94600000000003</c:v>
                </c:pt>
                <c:pt idx="69249">
                  <c:v>394.74599999999975</c:v>
                </c:pt>
                <c:pt idx="69250">
                  <c:v>395.54399999999993</c:v>
                </c:pt>
                <c:pt idx="69251">
                  <c:v>396.34300000000002</c:v>
                </c:pt>
                <c:pt idx="69252">
                  <c:v>397.14100000000002</c:v>
                </c:pt>
                <c:pt idx="69253">
                  <c:v>397.93799999999965</c:v>
                </c:pt>
                <c:pt idx="69254">
                  <c:v>398.73599999999965</c:v>
                </c:pt>
                <c:pt idx="69255">
                  <c:v>399.53199999999958</c:v>
                </c:pt>
                <c:pt idx="69256">
                  <c:v>400.32799999999975</c:v>
                </c:pt>
                <c:pt idx="69257">
                  <c:v>401.12400000000002</c:v>
                </c:pt>
                <c:pt idx="69258">
                  <c:v>401.91899999999958</c:v>
                </c:pt>
                <c:pt idx="69259">
                  <c:v>402.714</c:v>
                </c:pt>
                <c:pt idx="69260">
                  <c:v>403.50799999999975</c:v>
                </c:pt>
                <c:pt idx="69261">
                  <c:v>404.30099999999999</c:v>
                </c:pt>
                <c:pt idx="69262">
                  <c:v>405.09399999999965</c:v>
                </c:pt>
                <c:pt idx="69263">
                  <c:v>405.887</c:v>
                </c:pt>
                <c:pt idx="69264">
                  <c:v>406.678</c:v>
                </c:pt>
                <c:pt idx="69265">
                  <c:v>407.46899999999965</c:v>
                </c:pt>
                <c:pt idx="69266">
                  <c:v>408.26</c:v>
                </c:pt>
                <c:pt idx="69267">
                  <c:v>409.04899999999975</c:v>
                </c:pt>
                <c:pt idx="69268">
                  <c:v>409.83799999999979</c:v>
                </c:pt>
                <c:pt idx="69269">
                  <c:v>410.62599999999975</c:v>
                </c:pt>
                <c:pt idx="69270">
                  <c:v>411.41399999999965</c:v>
                </c:pt>
                <c:pt idx="69271">
                  <c:v>412.2</c:v>
                </c:pt>
                <c:pt idx="69272">
                  <c:v>412.98599999999965</c:v>
                </c:pt>
                <c:pt idx="69273">
                  <c:v>413.77099999999979</c:v>
                </c:pt>
                <c:pt idx="69274">
                  <c:v>414.55599999999993</c:v>
                </c:pt>
                <c:pt idx="69275">
                  <c:v>415.339</c:v>
                </c:pt>
                <c:pt idx="69276">
                  <c:v>416.12200000000001</c:v>
                </c:pt>
                <c:pt idx="69277">
                  <c:v>416.904</c:v>
                </c:pt>
                <c:pt idx="69278">
                  <c:v>417.68400000000008</c:v>
                </c:pt>
                <c:pt idx="69279">
                  <c:v>418.464</c:v>
                </c:pt>
                <c:pt idx="69280">
                  <c:v>419.24299999999999</c:v>
                </c:pt>
                <c:pt idx="69281">
                  <c:v>420.02099999999979</c:v>
                </c:pt>
                <c:pt idx="69282">
                  <c:v>420.79799999999977</c:v>
                </c:pt>
                <c:pt idx="69283">
                  <c:v>421.57400000000001</c:v>
                </c:pt>
                <c:pt idx="69284">
                  <c:v>422.34899999999999</c:v>
                </c:pt>
                <c:pt idx="69285">
                  <c:v>423.12299999999999</c:v>
                </c:pt>
                <c:pt idx="69286">
                  <c:v>423.89599999999979</c:v>
                </c:pt>
                <c:pt idx="69287">
                  <c:v>424.66800000000001</c:v>
                </c:pt>
                <c:pt idx="69288">
                  <c:v>425.43799999999965</c:v>
                </c:pt>
                <c:pt idx="69289">
                  <c:v>426.20800000000003</c:v>
                </c:pt>
                <c:pt idx="69290">
                  <c:v>426.97599999999977</c:v>
                </c:pt>
                <c:pt idx="69291">
                  <c:v>427.74299999999999</c:v>
                </c:pt>
                <c:pt idx="69292">
                  <c:v>428.50900000000001</c:v>
                </c:pt>
                <c:pt idx="69293">
                  <c:v>429.274</c:v>
                </c:pt>
                <c:pt idx="69294">
                  <c:v>430.03699999999958</c:v>
                </c:pt>
                <c:pt idx="69295">
                  <c:v>430.79899999999958</c:v>
                </c:pt>
                <c:pt idx="69296">
                  <c:v>431.56</c:v>
                </c:pt>
                <c:pt idx="69297">
                  <c:v>432.31900000000002</c:v>
                </c:pt>
                <c:pt idx="69298">
                  <c:v>433.07799999999975</c:v>
                </c:pt>
                <c:pt idx="69299">
                  <c:v>433.834</c:v>
                </c:pt>
                <c:pt idx="69300">
                  <c:v>434.589</c:v>
                </c:pt>
                <c:pt idx="69301">
                  <c:v>435.34300000000002</c:v>
                </c:pt>
                <c:pt idx="69302">
                  <c:v>436.09599999999978</c:v>
                </c:pt>
                <c:pt idx="69303">
                  <c:v>436.846</c:v>
                </c:pt>
                <c:pt idx="69304">
                  <c:v>437.59599999999978</c:v>
                </c:pt>
                <c:pt idx="69305">
                  <c:v>438.34399999999999</c:v>
                </c:pt>
                <c:pt idx="69306">
                  <c:v>439.09</c:v>
                </c:pt>
                <c:pt idx="69307">
                  <c:v>439.834</c:v>
                </c:pt>
                <c:pt idx="69308">
                  <c:v>440.577</c:v>
                </c:pt>
                <c:pt idx="69309">
                  <c:v>441.31799999999993</c:v>
                </c:pt>
                <c:pt idx="69310">
                  <c:v>442.05799999999999</c:v>
                </c:pt>
                <c:pt idx="69311">
                  <c:v>442.79599999999965</c:v>
                </c:pt>
                <c:pt idx="69312">
                  <c:v>443.53199999999958</c:v>
                </c:pt>
                <c:pt idx="69313">
                  <c:v>444.26599999999979</c:v>
                </c:pt>
                <c:pt idx="69314">
                  <c:v>444.99899999999963</c:v>
                </c:pt>
                <c:pt idx="69315">
                  <c:v>445.72899999999959</c:v>
                </c:pt>
                <c:pt idx="69316">
                  <c:v>446.45800000000003</c:v>
                </c:pt>
                <c:pt idx="69317">
                  <c:v>447.185</c:v>
                </c:pt>
                <c:pt idx="69318">
                  <c:v>447.90899999999965</c:v>
                </c:pt>
                <c:pt idx="69319">
                  <c:v>448.63200000000001</c:v>
                </c:pt>
                <c:pt idx="69320">
                  <c:v>449.35300000000001</c:v>
                </c:pt>
                <c:pt idx="69321">
                  <c:v>450.072</c:v>
                </c:pt>
                <c:pt idx="69322">
                  <c:v>450.78799999999978</c:v>
                </c:pt>
                <c:pt idx="69323">
                  <c:v>451.50299999999999</c:v>
                </c:pt>
                <c:pt idx="69324">
                  <c:v>452.21499999999975</c:v>
                </c:pt>
                <c:pt idx="69325">
                  <c:v>452.92499999999978</c:v>
                </c:pt>
                <c:pt idx="69326">
                  <c:v>453.63299999999975</c:v>
                </c:pt>
                <c:pt idx="69327">
                  <c:v>454.339</c:v>
                </c:pt>
                <c:pt idx="69328">
                  <c:v>455.04199999999975</c:v>
                </c:pt>
                <c:pt idx="69329">
                  <c:v>455.74299999999999</c:v>
                </c:pt>
                <c:pt idx="69330">
                  <c:v>456.44200000000001</c:v>
                </c:pt>
                <c:pt idx="69331">
                  <c:v>457.13799999999975</c:v>
                </c:pt>
                <c:pt idx="69332">
                  <c:v>457.83199999999965</c:v>
                </c:pt>
                <c:pt idx="69333">
                  <c:v>458.5229999999998</c:v>
                </c:pt>
                <c:pt idx="69334">
                  <c:v>459.21199999999965</c:v>
                </c:pt>
                <c:pt idx="69335">
                  <c:v>459.8979999999998</c:v>
                </c:pt>
                <c:pt idx="69336">
                  <c:v>460.58099999999979</c:v>
                </c:pt>
                <c:pt idx="69337">
                  <c:v>461.262</c:v>
                </c:pt>
                <c:pt idx="69338">
                  <c:v>461.94</c:v>
                </c:pt>
                <c:pt idx="69339">
                  <c:v>462.61500000000001</c:v>
                </c:pt>
                <c:pt idx="69340">
                  <c:v>463.28799999999978</c:v>
                </c:pt>
                <c:pt idx="69341">
                  <c:v>463.95800000000003</c:v>
                </c:pt>
                <c:pt idx="69342">
                  <c:v>464.625</c:v>
                </c:pt>
                <c:pt idx="69343">
                  <c:v>465.28899999999965</c:v>
                </c:pt>
                <c:pt idx="69344">
                  <c:v>465.95</c:v>
                </c:pt>
                <c:pt idx="69345">
                  <c:v>466.608</c:v>
                </c:pt>
                <c:pt idx="69346">
                  <c:v>467.26299999999975</c:v>
                </c:pt>
                <c:pt idx="69347">
                  <c:v>467.91399999999965</c:v>
                </c:pt>
                <c:pt idx="69348">
                  <c:v>468.56299999999999</c:v>
                </c:pt>
                <c:pt idx="69349">
                  <c:v>469.209</c:v>
                </c:pt>
                <c:pt idx="69350">
                  <c:v>469.851</c:v>
                </c:pt>
                <c:pt idx="69351">
                  <c:v>470.48999999999978</c:v>
                </c:pt>
                <c:pt idx="69352">
                  <c:v>471.12599999999975</c:v>
                </c:pt>
                <c:pt idx="69353">
                  <c:v>471.75799999999975</c:v>
                </c:pt>
                <c:pt idx="69354">
                  <c:v>472.387</c:v>
                </c:pt>
                <c:pt idx="69355">
                  <c:v>473.01299999999975</c:v>
                </c:pt>
                <c:pt idx="69356">
                  <c:v>473.63499999999999</c:v>
                </c:pt>
                <c:pt idx="69357">
                  <c:v>474.25299999999999</c:v>
                </c:pt>
                <c:pt idx="69358">
                  <c:v>474.86799999999999</c:v>
                </c:pt>
                <c:pt idx="69359">
                  <c:v>475.47899999999959</c:v>
                </c:pt>
                <c:pt idx="69360">
                  <c:v>476.08599999999979</c:v>
                </c:pt>
                <c:pt idx="69361">
                  <c:v>476.69</c:v>
                </c:pt>
                <c:pt idx="69362">
                  <c:v>477.28999999999979</c:v>
                </c:pt>
                <c:pt idx="69363">
                  <c:v>477.8859999999998</c:v>
                </c:pt>
                <c:pt idx="69364">
                  <c:v>478.47799999999978</c:v>
                </c:pt>
                <c:pt idx="69365">
                  <c:v>479.06599999999975</c:v>
                </c:pt>
                <c:pt idx="69366">
                  <c:v>479.6500000000002</c:v>
                </c:pt>
                <c:pt idx="69367">
                  <c:v>480.22999999999979</c:v>
                </c:pt>
                <c:pt idx="69368">
                  <c:v>480.80599999999993</c:v>
                </c:pt>
                <c:pt idx="69369">
                  <c:v>481.37799999999999</c:v>
                </c:pt>
                <c:pt idx="69370">
                  <c:v>481.94499999999999</c:v>
                </c:pt>
                <c:pt idx="69371">
                  <c:v>482.50799999999975</c:v>
                </c:pt>
                <c:pt idx="69372">
                  <c:v>483.06700000000001</c:v>
                </c:pt>
                <c:pt idx="69373">
                  <c:v>483.62200000000001</c:v>
                </c:pt>
                <c:pt idx="69374">
                  <c:v>484.17200000000008</c:v>
                </c:pt>
                <c:pt idx="69375">
                  <c:v>484.71699999999959</c:v>
                </c:pt>
                <c:pt idx="69376">
                  <c:v>485.25799999999975</c:v>
                </c:pt>
                <c:pt idx="69377">
                  <c:v>485.79399999999958</c:v>
                </c:pt>
                <c:pt idx="69378">
                  <c:v>486.32599999999979</c:v>
                </c:pt>
                <c:pt idx="69379">
                  <c:v>486.85300000000001</c:v>
                </c:pt>
                <c:pt idx="69380">
                  <c:v>487.375</c:v>
                </c:pt>
                <c:pt idx="69381">
                  <c:v>487.892</c:v>
                </c:pt>
                <c:pt idx="69382">
                  <c:v>488.404</c:v>
                </c:pt>
                <c:pt idx="69383">
                  <c:v>488.91199999999958</c:v>
                </c:pt>
                <c:pt idx="69384">
                  <c:v>489.41399999999965</c:v>
                </c:pt>
                <c:pt idx="69385">
                  <c:v>489.91099999999977</c:v>
                </c:pt>
                <c:pt idx="69386">
                  <c:v>490.40299999999979</c:v>
                </c:pt>
                <c:pt idx="69387">
                  <c:v>490.89</c:v>
                </c:pt>
                <c:pt idx="69388">
                  <c:v>491.37200000000001</c:v>
                </c:pt>
                <c:pt idx="69389">
                  <c:v>491.84800000000001</c:v>
                </c:pt>
                <c:pt idx="69390">
                  <c:v>492.31900000000002</c:v>
                </c:pt>
                <c:pt idx="69391">
                  <c:v>492.78399999999965</c:v>
                </c:pt>
                <c:pt idx="69392">
                  <c:v>493.24400000000026</c:v>
                </c:pt>
                <c:pt idx="69393">
                  <c:v>493.69900000000001</c:v>
                </c:pt>
                <c:pt idx="69394">
                  <c:v>494.14699999999999</c:v>
                </c:pt>
                <c:pt idx="69395">
                  <c:v>494.59</c:v>
                </c:pt>
                <c:pt idx="69396">
                  <c:v>495.02799999999979</c:v>
                </c:pt>
                <c:pt idx="69397">
                  <c:v>495.459</c:v>
                </c:pt>
                <c:pt idx="69398">
                  <c:v>495.88499999999999</c:v>
                </c:pt>
                <c:pt idx="69399">
                  <c:v>496.30399999999975</c:v>
                </c:pt>
                <c:pt idx="69400">
                  <c:v>496.71799999999979</c:v>
                </c:pt>
                <c:pt idx="69401">
                  <c:v>497.12599999999975</c:v>
                </c:pt>
                <c:pt idx="69402">
                  <c:v>497.52699999999965</c:v>
                </c:pt>
                <c:pt idx="69403">
                  <c:v>497.92299999999977</c:v>
                </c:pt>
                <c:pt idx="69404">
                  <c:v>498.31200000000001</c:v>
                </c:pt>
                <c:pt idx="69405">
                  <c:v>498.69400000000002</c:v>
                </c:pt>
                <c:pt idx="69406">
                  <c:v>499.07100000000003</c:v>
                </c:pt>
                <c:pt idx="69407">
                  <c:v>499.44</c:v>
                </c:pt>
                <c:pt idx="69408">
                  <c:v>499.80399999999975</c:v>
                </c:pt>
                <c:pt idx="69409">
                  <c:v>500.161</c:v>
                </c:pt>
                <c:pt idx="69410">
                  <c:v>500.5109999999998</c:v>
                </c:pt>
                <c:pt idx="69411">
                  <c:v>500.85399999999993</c:v>
                </c:pt>
                <c:pt idx="69412">
                  <c:v>501.19099999999975</c:v>
                </c:pt>
                <c:pt idx="69413">
                  <c:v>501.52099999999979</c:v>
                </c:pt>
                <c:pt idx="69414">
                  <c:v>501.84399999999999</c:v>
                </c:pt>
                <c:pt idx="69415">
                  <c:v>502.16</c:v>
                </c:pt>
                <c:pt idx="69416">
                  <c:v>502.46899999999965</c:v>
                </c:pt>
                <c:pt idx="69417">
                  <c:v>502.77099999999979</c:v>
                </c:pt>
                <c:pt idx="69418">
                  <c:v>503.06599999999975</c:v>
                </c:pt>
                <c:pt idx="69419">
                  <c:v>503.35300000000001</c:v>
                </c:pt>
                <c:pt idx="69420">
                  <c:v>503.63299999999975</c:v>
                </c:pt>
                <c:pt idx="69421">
                  <c:v>503.90599999999978</c:v>
                </c:pt>
                <c:pt idx="69422">
                  <c:v>504.17200000000008</c:v>
                </c:pt>
                <c:pt idx="69423">
                  <c:v>504.42999999999978</c:v>
                </c:pt>
                <c:pt idx="69424">
                  <c:v>504.68</c:v>
                </c:pt>
                <c:pt idx="69425">
                  <c:v>504.92299999999977</c:v>
                </c:pt>
                <c:pt idx="69426">
                  <c:v>505.15800000000002</c:v>
                </c:pt>
                <c:pt idx="69427">
                  <c:v>505.3859999999998</c:v>
                </c:pt>
                <c:pt idx="69428">
                  <c:v>505.60599999999999</c:v>
                </c:pt>
                <c:pt idx="69429">
                  <c:v>505.81700000000001</c:v>
                </c:pt>
                <c:pt idx="69430">
                  <c:v>506.02099999999979</c:v>
                </c:pt>
                <c:pt idx="69431">
                  <c:v>506.21699999999959</c:v>
                </c:pt>
                <c:pt idx="69432">
                  <c:v>506.40499999999975</c:v>
                </c:pt>
                <c:pt idx="69433">
                  <c:v>506.58499999999975</c:v>
                </c:pt>
                <c:pt idx="69434">
                  <c:v>506.75599999999974</c:v>
                </c:pt>
                <c:pt idx="69435">
                  <c:v>506.91999999999979</c:v>
                </c:pt>
                <c:pt idx="69436">
                  <c:v>507.07499999999999</c:v>
                </c:pt>
                <c:pt idx="69437">
                  <c:v>507.22099999999978</c:v>
                </c:pt>
                <c:pt idx="69438">
                  <c:v>507.35899999999975</c:v>
                </c:pt>
                <c:pt idx="69439">
                  <c:v>507.48899999999958</c:v>
                </c:pt>
                <c:pt idx="69440">
                  <c:v>507.61</c:v>
                </c:pt>
                <c:pt idx="69441">
                  <c:v>507.72199999999958</c:v>
                </c:pt>
                <c:pt idx="69442">
                  <c:v>507.82599999999979</c:v>
                </c:pt>
                <c:pt idx="69443">
                  <c:v>507.92099999999965</c:v>
                </c:pt>
                <c:pt idx="69444">
                  <c:v>508.00700000000001</c:v>
                </c:pt>
                <c:pt idx="69445">
                  <c:v>508.08499999999975</c:v>
                </c:pt>
                <c:pt idx="69446">
                  <c:v>508.15300000000002</c:v>
                </c:pt>
                <c:pt idx="69447">
                  <c:v>508.21199999999965</c:v>
                </c:pt>
                <c:pt idx="69448">
                  <c:v>508.26299999999975</c:v>
                </c:pt>
                <c:pt idx="69449">
                  <c:v>508.30399999999975</c:v>
                </c:pt>
                <c:pt idx="69450">
                  <c:v>508.33599999999979</c:v>
                </c:pt>
                <c:pt idx="69451">
                  <c:v>508.35899999999975</c:v>
                </c:pt>
                <c:pt idx="69452">
                  <c:v>508.37200000000001</c:v>
                </c:pt>
                <c:pt idx="69453">
                  <c:v>508.37599999999975</c:v>
                </c:pt>
                <c:pt idx="69454">
                  <c:v>508.37099999999975</c:v>
                </c:pt>
                <c:pt idx="69455">
                  <c:v>508.35599999999999</c:v>
                </c:pt>
                <c:pt idx="69456">
                  <c:v>508.33199999999965</c:v>
                </c:pt>
                <c:pt idx="69457">
                  <c:v>508.29799999999977</c:v>
                </c:pt>
                <c:pt idx="69458">
                  <c:v>508.25400000000002</c:v>
                </c:pt>
                <c:pt idx="69459">
                  <c:v>508.20099999999979</c:v>
                </c:pt>
                <c:pt idx="69460">
                  <c:v>508.13799999999975</c:v>
                </c:pt>
                <c:pt idx="69461">
                  <c:v>508.065</c:v>
                </c:pt>
                <c:pt idx="69462">
                  <c:v>507.98200000000003</c:v>
                </c:pt>
                <c:pt idx="69463">
                  <c:v>507.88900000000001</c:v>
                </c:pt>
                <c:pt idx="69464">
                  <c:v>507.78699999999958</c:v>
                </c:pt>
                <c:pt idx="69465">
                  <c:v>507.67399999999975</c:v>
                </c:pt>
                <c:pt idx="69466">
                  <c:v>507.55099999999999</c:v>
                </c:pt>
                <c:pt idx="69467">
                  <c:v>507.41799999999978</c:v>
                </c:pt>
                <c:pt idx="69468">
                  <c:v>507.27499999999975</c:v>
                </c:pt>
                <c:pt idx="69469">
                  <c:v>507.12099999999975</c:v>
                </c:pt>
                <c:pt idx="69470">
                  <c:v>506.95800000000003</c:v>
                </c:pt>
                <c:pt idx="69471">
                  <c:v>506.78299999999979</c:v>
                </c:pt>
                <c:pt idx="69472">
                  <c:v>506.59899999999965</c:v>
                </c:pt>
                <c:pt idx="69473">
                  <c:v>506.404</c:v>
                </c:pt>
                <c:pt idx="69474">
                  <c:v>506.19799999999975</c:v>
                </c:pt>
                <c:pt idx="69475">
                  <c:v>505.98200000000003</c:v>
                </c:pt>
                <c:pt idx="69476">
                  <c:v>505.755</c:v>
                </c:pt>
                <c:pt idx="69477">
                  <c:v>505.51799999999974</c:v>
                </c:pt>
                <c:pt idx="69478">
                  <c:v>505.27</c:v>
                </c:pt>
                <c:pt idx="69479">
                  <c:v>505.0109999999998</c:v>
                </c:pt>
                <c:pt idx="69480">
                  <c:v>504.74099999999999</c:v>
                </c:pt>
                <c:pt idx="69481">
                  <c:v>504.46099999999979</c:v>
                </c:pt>
                <c:pt idx="69482">
                  <c:v>504.17</c:v>
                </c:pt>
                <c:pt idx="69483">
                  <c:v>503.86700000000002</c:v>
                </c:pt>
                <c:pt idx="69484">
                  <c:v>503.55399999999975</c:v>
                </c:pt>
                <c:pt idx="69485">
                  <c:v>503.22999999999979</c:v>
                </c:pt>
                <c:pt idx="69486">
                  <c:v>502.89400000000001</c:v>
                </c:pt>
                <c:pt idx="69487">
                  <c:v>502.548</c:v>
                </c:pt>
                <c:pt idx="69488">
                  <c:v>502.19</c:v>
                </c:pt>
                <c:pt idx="69489">
                  <c:v>501.82100000000003</c:v>
                </c:pt>
                <c:pt idx="69490">
                  <c:v>501.44099999999975</c:v>
                </c:pt>
                <c:pt idx="69491">
                  <c:v>501.05</c:v>
                </c:pt>
                <c:pt idx="69492">
                  <c:v>500.64699999999999</c:v>
                </c:pt>
                <c:pt idx="69493">
                  <c:v>500.23299999999978</c:v>
                </c:pt>
                <c:pt idx="69494">
                  <c:v>499.80799999999999</c:v>
                </c:pt>
                <c:pt idx="69495">
                  <c:v>499.37099999999975</c:v>
                </c:pt>
                <c:pt idx="69496">
                  <c:v>498.92299999999977</c:v>
                </c:pt>
                <c:pt idx="69497">
                  <c:v>498.46299999999979</c:v>
                </c:pt>
                <c:pt idx="69498">
                  <c:v>497.99199999999962</c:v>
                </c:pt>
                <c:pt idx="69499">
                  <c:v>497.50900000000001</c:v>
                </c:pt>
                <c:pt idx="69500">
                  <c:v>497.01499999999999</c:v>
                </c:pt>
                <c:pt idx="69501">
                  <c:v>496.50900000000001</c:v>
                </c:pt>
                <c:pt idx="69502">
                  <c:v>495.99199999999962</c:v>
                </c:pt>
                <c:pt idx="69503">
                  <c:v>495.46299999999979</c:v>
                </c:pt>
                <c:pt idx="69504">
                  <c:v>494.92200000000003</c:v>
                </c:pt>
                <c:pt idx="69505">
                  <c:v>494.36900000000026</c:v>
                </c:pt>
                <c:pt idx="69506">
                  <c:v>493.80500000000001</c:v>
                </c:pt>
                <c:pt idx="69507">
                  <c:v>493.22899999999959</c:v>
                </c:pt>
                <c:pt idx="69508">
                  <c:v>492.64100000000002</c:v>
                </c:pt>
                <c:pt idx="69509">
                  <c:v>492.041</c:v>
                </c:pt>
                <c:pt idx="69510">
                  <c:v>491.42999999999978</c:v>
                </c:pt>
                <c:pt idx="69511">
                  <c:v>490.80599999999993</c:v>
                </c:pt>
                <c:pt idx="69512">
                  <c:v>490.17099999999999</c:v>
                </c:pt>
                <c:pt idx="69513">
                  <c:v>489.524</c:v>
                </c:pt>
                <c:pt idx="69514">
                  <c:v>488.86500000000001</c:v>
                </c:pt>
                <c:pt idx="69515">
                  <c:v>488.19400000000002</c:v>
                </c:pt>
                <c:pt idx="69516">
                  <c:v>487.5109999999998</c:v>
                </c:pt>
                <c:pt idx="69517">
                  <c:v>486.81599999999975</c:v>
                </c:pt>
                <c:pt idx="69518">
                  <c:v>486.11</c:v>
                </c:pt>
                <c:pt idx="69519">
                  <c:v>485.39099999999979</c:v>
                </c:pt>
                <c:pt idx="69520">
                  <c:v>484.66</c:v>
                </c:pt>
                <c:pt idx="69521">
                  <c:v>483.91699999999958</c:v>
                </c:pt>
                <c:pt idx="69522">
                  <c:v>483.16199999999975</c:v>
                </c:pt>
                <c:pt idx="69523">
                  <c:v>482.39599999999979</c:v>
                </c:pt>
                <c:pt idx="69524">
                  <c:v>481.61700000000002</c:v>
                </c:pt>
                <c:pt idx="69525">
                  <c:v>480.82599999999979</c:v>
                </c:pt>
                <c:pt idx="69526">
                  <c:v>480.0229999999998</c:v>
                </c:pt>
                <c:pt idx="69527">
                  <c:v>479.20800000000003</c:v>
                </c:pt>
                <c:pt idx="69528">
                  <c:v>478.38099999999974</c:v>
                </c:pt>
                <c:pt idx="69529">
                  <c:v>477.54199999999975</c:v>
                </c:pt>
                <c:pt idx="69530">
                  <c:v>476.69</c:v>
                </c:pt>
                <c:pt idx="69531">
                  <c:v>475.827</c:v>
                </c:pt>
                <c:pt idx="69532">
                  <c:v>474.952</c:v>
                </c:pt>
                <c:pt idx="69533">
                  <c:v>474.065</c:v>
                </c:pt>
                <c:pt idx="69534">
                  <c:v>473.16500000000002</c:v>
                </c:pt>
                <c:pt idx="69535">
                  <c:v>472.25400000000002</c:v>
                </c:pt>
                <c:pt idx="69536">
                  <c:v>471.33</c:v>
                </c:pt>
                <c:pt idx="69537">
                  <c:v>470.39499999999975</c:v>
                </c:pt>
                <c:pt idx="69538">
                  <c:v>469.44799999999975</c:v>
                </c:pt>
                <c:pt idx="69539">
                  <c:v>468.48799999999977</c:v>
                </c:pt>
                <c:pt idx="69540">
                  <c:v>467.517</c:v>
                </c:pt>
                <c:pt idx="69541">
                  <c:v>466.53299999999979</c:v>
                </c:pt>
                <c:pt idx="69542">
                  <c:v>465.53799999999978</c:v>
                </c:pt>
                <c:pt idx="69543">
                  <c:v>464.53</c:v>
                </c:pt>
                <c:pt idx="69544">
                  <c:v>463.5109999999998</c:v>
                </c:pt>
                <c:pt idx="69545">
                  <c:v>462.47899999999959</c:v>
                </c:pt>
                <c:pt idx="69546">
                  <c:v>461.43599999999958</c:v>
                </c:pt>
                <c:pt idx="69547">
                  <c:v>460.38099999999974</c:v>
                </c:pt>
                <c:pt idx="69548">
                  <c:v>459.31400000000002</c:v>
                </c:pt>
                <c:pt idx="69549">
                  <c:v>458.23499999999979</c:v>
                </c:pt>
                <c:pt idx="69550">
                  <c:v>457.14400000000023</c:v>
                </c:pt>
                <c:pt idx="69551">
                  <c:v>456.04199999999975</c:v>
                </c:pt>
                <c:pt idx="69552">
                  <c:v>454.92799999999966</c:v>
                </c:pt>
                <c:pt idx="69553">
                  <c:v>453.80099999999999</c:v>
                </c:pt>
                <c:pt idx="69554">
                  <c:v>452.66399999999999</c:v>
                </c:pt>
                <c:pt idx="69555">
                  <c:v>451.51400000000001</c:v>
                </c:pt>
                <c:pt idx="69556">
                  <c:v>450.35300000000001</c:v>
                </c:pt>
                <c:pt idx="69557">
                  <c:v>449.18</c:v>
                </c:pt>
                <c:pt idx="69558">
                  <c:v>447.99599999999958</c:v>
                </c:pt>
                <c:pt idx="69559">
                  <c:v>446.8</c:v>
                </c:pt>
                <c:pt idx="69560">
                  <c:v>445.59199999999959</c:v>
                </c:pt>
                <c:pt idx="69561">
                  <c:v>444.37299999999999</c:v>
                </c:pt>
                <c:pt idx="69562">
                  <c:v>443.14299999999997</c:v>
                </c:pt>
                <c:pt idx="69563">
                  <c:v>441.90099999999978</c:v>
                </c:pt>
                <c:pt idx="69564">
                  <c:v>440.64699999999999</c:v>
                </c:pt>
                <c:pt idx="69565">
                  <c:v>439.38299999999975</c:v>
                </c:pt>
                <c:pt idx="69566">
                  <c:v>438.10700000000008</c:v>
                </c:pt>
                <c:pt idx="69567">
                  <c:v>436.81900000000002</c:v>
                </c:pt>
                <c:pt idx="69568">
                  <c:v>435.52099999999979</c:v>
                </c:pt>
                <c:pt idx="69569">
                  <c:v>434.21099999999979</c:v>
                </c:pt>
                <c:pt idx="69570">
                  <c:v>432.89</c:v>
                </c:pt>
                <c:pt idx="69571">
                  <c:v>431.55799999999999</c:v>
                </c:pt>
                <c:pt idx="69572">
                  <c:v>430.21499999999975</c:v>
                </c:pt>
                <c:pt idx="69573">
                  <c:v>428.86099999999999</c:v>
                </c:pt>
                <c:pt idx="69574">
                  <c:v>427.49699999999962</c:v>
                </c:pt>
                <c:pt idx="69575">
                  <c:v>426.12099999999975</c:v>
                </c:pt>
                <c:pt idx="69576">
                  <c:v>424.73399999999958</c:v>
                </c:pt>
                <c:pt idx="69577">
                  <c:v>423.33699999999965</c:v>
                </c:pt>
                <c:pt idx="69578">
                  <c:v>421.92899999999958</c:v>
                </c:pt>
                <c:pt idx="69579">
                  <c:v>420.51</c:v>
                </c:pt>
                <c:pt idx="69580">
                  <c:v>419.08099999999979</c:v>
                </c:pt>
                <c:pt idx="69581">
                  <c:v>417.64100000000002</c:v>
                </c:pt>
                <c:pt idx="69582">
                  <c:v>416.19099999999975</c:v>
                </c:pt>
                <c:pt idx="69583">
                  <c:v>414.72999999999979</c:v>
                </c:pt>
                <c:pt idx="69584">
                  <c:v>413.25900000000001</c:v>
                </c:pt>
                <c:pt idx="69585">
                  <c:v>411.77699999999965</c:v>
                </c:pt>
                <c:pt idx="69586">
                  <c:v>410.28599999999977</c:v>
                </c:pt>
                <c:pt idx="69587">
                  <c:v>408.78399999999965</c:v>
                </c:pt>
                <c:pt idx="69588">
                  <c:v>407.27199999999965</c:v>
                </c:pt>
                <c:pt idx="69589">
                  <c:v>405.75</c:v>
                </c:pt>
                <c:pt idx="69590">
                  <c:v>404.21799999999979</c:v>
                </c:pt>
                <c:pt idx="69591">
                  <c:v>402.67700000000002</c:v>
                </c:pt>
                <c:pt idx="69592">
                  <c:v>401.125</c:v>
                </c:pt>
                <c:pt idx="69593">
                  <c:v>399.56400000000002</c:v>
                </c:pt>
                <c:pt idx="69594">
                  <c:v>397.99299999999965</c:v>
                </c:pt>
                <c:pt idx="69595">
                  <c:v>396.41299999999978</c:v>
                </c:pt>
                <c:pt idx="69596">
                  <c:v>394.82299999999975</c:v>
                </c:pt>
                <c:pt idx="69597">
                  <c:v>393.22399999999965</c:v>
                </c:pt>
                <c:pt idx="69598">
                  <c:v>391.61500000000001</c:v>
                </c:pt>
                <c:pt idx="69599">
                  <c:v>389.99699999999962</c:v>
                </c:pt>
                <c:pt idx="69600">
                  <c:v>388.37</c:v>
                </c:pt>
                <c:pt idx="69601">
                  <c:v>386.73399999999958</c:v>
                </c:pt>
                <c:pt idx="69602">
                  <c:v>385.089</c:v>
                </c:pt>
                <c:pt idx="69603">
                  <c:v>383.43499999999977</c:v>
                </c:pt>
                <c:pt idx="69604">
                  <c:v>381.77199999999965</c:v>
                </c:pt>
                <c:pt idx="69605">
                  <c:v>380.101</c:v>
                </c:pt>
                <c:pt idx="69606">
                  <c:v>378.41999999999979</c:v>
                </c:pt>
                <c:pt idx="69607">
                  <c:v>376.73200000000003</c:v>
                </c:pt>
                <c:pt idx="69608">
                  <c:v>375.03399999999965</c:v>
                </c:pt>
                <c:pt idx="69609">
                  <c:v>373.32900000000001</c:v>
                </c:pt>
                <c:pt idx="69610">
                  <c:v>371.61500000000001</c:v>
                </c:pt>
                <c:pt idx="69611">
                  <c:v>369.89299999999974</c:v>
                </c:pt>
                <c:pt idx="69612">
                  <c:v>368.16300000000001</c:v>
                </c:pt>
                <c:pt idx="69613">
                  <c:v>366.42499999999978</c:v>
                </c:pt>
                <c:pt idx="69614">
                  <c:v>364.678</c:v>
                </c:pt>
                <c:pt idx="69615">
                  <c:v>362.92499999999978</c:v>
                </c:pt>
                <c:pt idx="69616">
                  <c:v>361.16300000000001</c:v>
                </c:pt>
                <c:pt idx="69617">
                  <c:v>359.39400000000001</c:v>
                </c:pt>
                <c:pt idx="69618">
                  <c:v>357.61700000000002</c:v>
                </c:pt>
                <c:pt idx="69619">
                  <c:v>355.83300000000003</c:v>
                </c:pt>
                <c:pt idx="69620">
                  <c:v>354.04199999999975</c:v>
                </c:pt>
                <c:pt idx="69621">
                  <c:v>352.24400000000026</c:v>
                </c:pt>
                <c:pt idx="69622">
                  <c:v>350.43799999999965</c:v>
                </c:pt>
                <c:pt idx="69623">
                  <c:v>348.62599999999975</c:v>
                </c:pt>
                <c:pt idx="69624">
                  <c:v>346.80599999999993</c:v>
                </c:pt>
                <c:pt idx="69625">
                  <c:v>344.97999999999979</c:v>
                </c:pt>
                <c:pt idx="69626">
                  <c:v>343.14699999999999</c:v>
                </c:pt>
                <c:pt idx="69627">
                  <c:v>341.30799999999999</c:v>
                </c:pt>
                <c:pt idx="69628">
                  <c:v>339.46299999999979</c:v>
                </c:pt>
                <c:pt idx="69629">
                  <c:v>337.61099999999999</c:v>
                </c:pt>
                <c:pt idx="69630">
                  <c:v>335.75200000000001</c:v>
                </c:pt>
                <c:pt idx="69631">
                  <c:v>333.88799999999975</c:v>
                </c:pt>
                <c:pt idx="69632">
                  <c:v>332.01799999999974</c:v>
                </c:pt>
                <c:pt idx="69633">
                  <c:v>330.14200000000022</c:v>
                </c:pt>
                <c:pt idx="69634">
                  <c:v>328.26</c:v>
                </c:pt>
                <c:pt idx="69635">
                  <c:v>326.37299999999999</c:v>
                </c:pt>
                <c:pt idx="69636">
                  <c:v>324.47999999999979</c:v>
                </c:pt>
                <c:pt idx="69637">
                  <c:v>322.58199999999965</c:v>
                </c:pt>
                <c:pt idx="69638">
                  <c:v>320.678</c:v>
                </c:pt>
                <c:pt idx="69639">
                  <c:v>318.77</c:v>
                </c:pt>
                <c:pt idx="69640">
                  <c:v>316.85599999999999</c:v>
                </c:pt>
                <c:pt idx="69641">
                  <c:v>314.93799999999965</c:v>
                </c:pt>
                <c:pt idx="69642">
                  <c:v>313.01400000000001</c:v>
                </c:pt>
                <c:pt idx="69643">
                  <c:v>311.08699999999965</c:v>
                </c:pt>
                <c:pt idx="69644">
                  <c:v>309.15400000000022</c:v>
                </c:pt>
                <c:pt idx="69645">
                  <c:v>307.21699999999959</c:v>
                </c:pt>
                <c:pt idx="69646">
                  <c:v>305.27599999999978</c:v>
                </c:pt>
                <c:pt idx="69647">
                  <c:v>303.33099999999979</c:v>
                </c:pt>
                <c:pt idx="69648">
                  <c:v>301.38200000000001</c:v>
                </c:pt>
                <c:pt idx="69649">
                  <c:v>299.42899999999958</c:v>
                </c:pt>
                <c:pt idx="69650">
                  <c:v>297.47199999999958</c:v>
                </c:pt>
                <c:pt idx="69651">
                  <c:v>295.5109999999998</c:v>
                </c:pt>
                <c:pt idx="69652">
                  <c:v>293.54700000000008</c:v>
                </c:pt>
                <c:pt idx="69653">
                  <c:v>291.58</c:v>
                </c:pt>
                <c:pt idx="69654">
                  <c:v>289.61</c:v>
                </c:pt>
                <c:pt idx="69655">
                  <c:v>287.6359999999998</c:v>
                </c:pt>
                <c:pt idx="69656">
                  <c:v>285.66000000000008</c:v>
                </c:pt>
                <c:pt idx="69657">
                  <c:v>283.68</c:v>
                </c:pt>
                <c:pt idx="69658">
                  <c:v>281.69799999999975</c:v>
                </c:pt>
                <c:pt idx="69659">
                  <c:v>279.71299999999979</c:v>
                </c:pt>
                <c:pt idx="69660">
                  <c:v>277.72599999999977</c:v>
                </c:pt>
                <c:pt idx="69661">
                  <c:v>275.73699999999963</c:v>
                </c:pt>
                <c:pt idx="69662">
                  <c:v>273.745</c:v>
                </c:pt>
                <c:pt idx="69663">
                  <c:v>271.75200000000001</c:v>
                </c:pt>
                <c:pt idx="69664">
                  <c:v>269.75599999999974</c:v>
                </c:pt>
                <c:pt idx="69665">
                  <c:v>267.75900000000001</c:v>
                </c:pt>
                <c:pt idx="69666">
                  <c:v>265.76</c:v>
                </c:pt>
                <c:pt idx="69667">
                  <c:v>263.76</c:v>
                </c:pt>
                <c:pt idx="69668">
                  <c:v>261.75799999999975</c:v>
                </c:pt>
                <c:pt idx="69669">
                  <c:v>259.75599999999974</c:v>
                </c:pt>
                <c:pt idx="69670">
                  <c:v>257.75200000000001</c:v>
                </c:pt>
                <c:pt idx="69671">
                  <c:v>255.74699999999999</c:v>
                </c:pt>
                <c:pt idx="69672">
                  <c:v>253.74099999999999</c:v>
                </c:pt>
                <c:pt idx="69673">
                  <c:v>251.73499999999999</c:v>
                </c:pt>
                <c:pt idx="69674">
                  <c:v>249.72800000000001</c:v>
                </c:pt>
                <c:pt idx="69675">
                  <c:v>247.721</c:v>
                </c:pt>
                <c:pt idx="69676">
                  <c:v>245.71399999999988</c:v>
                </c:pt>
                <c:pt idx="69677">
                  <c:v>243.70699999999999</c:v>
                </c:pt>
                <c:pt idx="69678">
                  <c:v>241.69900000000001</c:v>
                </c:pt>
                <c:pt idx="69679">
                  <c:v>239.69200000000001</c:v>
                </c:pt>
                <c:pt idx="69680">
                  <c:v>237.68600000000001</c:v>
                </c:pt>
                <c:pt idx="69681">
                  <c:v>235.68</c:v>
                </c:pt>
                <c:pt idx="69682">
                  <c:v>233.67399999999998</c:v>
                </c:pt>
                <c:pt idx="69683">
                  <c:v>231.66900000000001</c:v>
                </c:pt>
                <c:pt idx="69684">
                  <c:v>229.66499999999999</c:v>
                </c:pt>
                <c:pt idx="69685">
                  <c:v>227.66200000000001</c:v>
                </c:pt>
                <c:pt idx="69686">
                  <c:v>225.661</c:v>
                </c:pt>
                <c:pt idx="69687">
                  <c:v>223.661</c:v>
                </c:pt>
                <c:pt idx="69688">
                  <c:v>221.66200000000001</c:v>
                </c:pt>
                <c:pt idx="69689">
                  <c:v>219.66499999999999</c:v>
                </c:pt>
                <c:pt idx="69690">
                  <c:v>217.66900000000001</c:v>
                </c:pt>
                <c:pt idx="69691">
                  <c:v>215.67599999999999</c:v>
                </c:pt>
                <c:pt idx="69692">
                  <c:v>213.685</c:v>
                </c:pt>
                <c:pt idx="69693">
                  <c:v>211.69499999999999</c:v>
                </c:pt>
                <c:pt idx="69694">
                  <c:v>209.70899999999997</c:v>
                </c:pt>
                <c:pt idx="69695">
                  <c:v>207.72399999999999</c:v>
                </c:pt>
                <c:pt idx="69696">
                  <c:v>205.74299999999999</c:v>
                </c:pt>
                <c:pt idx="69697">
                  <c:v>203.76399999999998</c:v>
                </c:pt>
                <c:pt idx="69698">
                  <c:v>201.78800000000001</c:v>
                </c:pt>
                <c:pt idx="69699">
                  <c:v>199.815</c:v>
                </c:pt>
                <c:pt idx="69700">
                  <c:v>197.845</c:v>
                </c:pt>
                <c:pt idx="69701">
                  <c:v>195.87900000000002</c:v>
                </c:pt>
                <c:pt idx="69702">
                  <c:v>193.916</c:v>
                </c:pt>
                <c:pt idx="69703">
                  <c:v>191.95700000000011</c:v>
                </c:pt>
                <c:pt idx="69704">
                  <c:v>190.00200000000001</c:v>
                </c:pt>
                <c:pt idx="69705">
                  <c:v>188.05</c:v>
                </c:pt>
                <c:pt idx="69706">
                  <c:v>186.10300000000001</c:v>
                </c:pt>
                <c:pt idx="69707">
                  <c:v>184.16</c:v>
                </c:pt>
                <c:pt idx="69708">
                  <c:v>182.221</c:v>
                </c:pt>
                <c:pt idx="69709">
                  <c:v>180.286</c:v>
                </c:pt>
                <c:pt idx="69710">
                  <c:v>178.35700000000011</c:v>
                </c:pt>
                <c:pt idx="69711">
                  <c:v>176.43200000000004</c:v>
                </c:pt>
                <c:pt idx="69712">
                  <c:v>174.512</c:v>
                </c:pt>
                <c:pt idx="69713">
                  <c:v>172.59700000000001</c:v>
                </c:pt>
                <c:pt idx="69714">
                  <c:v>170.68700000000001</c:v>
                </c:pt>
                <c:pt idx="69715">
                  <c:v>168.78300000000002</c:v>
                </c:pt>
                <c:pt idx="69716">
                  <c:v>166.88400000000001</c:v>
                </c:pt>
                <c:pt idx="69717">
                  <c:v>164.99</c:v>
                </c:pt>
                <c:pt idx="69718">
                  <c:v>163.10300000000001</c:v>
                </c:pt>
                <c:pt idx="69719">
                  <c:v>161.221</c:v>
                </c:pt>
                <c:pt idx="69720">
                  <c:v>159.345</c:v>
                </c:pt>
                <c:pt idx="69721">
                  <c:v>157.476</c:v>
                </c:pt>
                <c:pt idx="69722">
                  <c:v>155.61299999999997</c:v>
                </c:pt>
                <c:pt idx="69723">
                  <c:v>153.756</c:v>
                </c:pt>
                <c:pt idx="69724">
                  <c:v>151.90600000000001</c:v>
                </c:pt>
                <c:pt idx="69725">
                  <c:v>150.06200000000001</c:v>
                </c:pt>
                <c:pt idx="69726">
                  <c:v>148.22499999999999</c:v>
                </c:pt>
                <c:pt idx="69727">
                  <c:v>146.39600000000004</c:v>
                </c:pt>
                <c:pt idx="69728">
                  <c:v>144.57300000000001</c:v>
                </c:pt>
                <c:pt idx="69729">
                  <c:v>142.75800000000001</c:v>
                </c:pt>
                <c:pt idx="69730">
                  <c:v>140.94999999999999</c:v>
                </c:pt>
                <c:pt idx="69731">
                  <c:v>139.15</c:v>
                </c:pt>
                <c:pt idx="69732">
                  <c:v>137.35700000000011</c:v>
                </c:pt>
                <c:pt idx="69733">
                  <c:v>135.572</c:v>
                </c:pt>
                <c:pt idx="69734">
                  <c:v>133.79499999999999</c:v>
                </c:pt>
                <c:pt idx="69735">
                  <c:v>132.02600000000001</c:v>
                </c:pt>
                <c:pt idx="69736">
                  <c:v>130.26499999999999</c:v>
                </c:pt>
                <c:pt idx="69737">
                  <c:v>128.51300000000001</c:v>
                </c:pt>
                <c:pt idx="69738">
                  <c:v>126.76900000000002</c:v>
                </c:pt>
                <c:pt idx="69739">
                  <c:v>125.033</c:v>
                </c:pt>
                <c:pt idx="69740">
                  <c:v>123.306</c:v>
                </c:pt>
                <c:pt idx="69741">
                  <c:v>121.58799999999999</c:v>
                </c:pt>
                <c:pt idx="69742">
                  <c:v>119.87899999999998</c:v>
                </c:pt>
                <c:pt idx="69743">
                  <c:v>118.17899999999995</c:v>
                </c:pt>
                <c:pt idx="69744">
                  <c:v>116.488</c:v>
                </c:pt>
                <c:pt idx="69745">
                  <c:v>114.807</c:v>
                </c:pt>
                <c:pt idx="69746">
                  <c:v>113.134</c:v>
                </c:pt>
                <c:pt idx="69747">
                  <c:v>111.47199999999999</c:v>
                </c:pt>
                <c:pt idx="69748">
                  <c:v>109.819</c:v>
                </c:pt>
                <c:pt idx="69749">
                  <c:v>108.17599999999995</c:v>
                </c:pt>
                <c:pt idx="69750">
                  <c:v>106.542</c:v>
                </c:pt>
                <c:pt idx="69751">
                  <c:v>104.91900000000005</c:v>
                </c:pt>
                <c:pt idx="69752">
                  <c:v>103.306</c:v>
                </c:pt>
                <c:pt idx="69753">
                  <c:v>101.703</c:v>
                </c:pt>
                <c:pt idx="69754">
                  <c:v>100.111</c:v>
                </c:pt>
                <c:pt idx="69755">
                  <c:v>98.528699999999986</c:v>
                </c:pt>
                <c:pt idx="69756">
                  <c:v>96.957300000000004</c:v>
                </c:pt>
                <c:pt idx="69757">
                  <c:v>95.396500000000003</c:v>
                </c:pt>
                <c:pt idx="69758">
                  <c:v>93.846800000000002</c:v>
                </c:pt>
                <c:pt idx="69759">
                  <c:v>92.307900000000004</c:v>
                </c:pt>
                <c:pt idx="69760">
                  <c:v>90.78</c:v>
                </c:pt>
                <c:pt idx="69761">
                  <c:v>89.263200000000026</c:v>
                </c:pt>
                <c:pt idx="69762">
                  <c:v>87.7577</c:v>
                </c:pt>
                <c:pt idx="69763">
                  <c:v>86.2637</c:v>
                </c:pt>
                <c:pt idx="69764">
                  <c:v>84.781200000000027</c:v>
                </c:pt>
                <c:pt idx="69765">
                  <c:v>83.310199999999995</c:v>
                </c:pt>
                <c:pt idx="69766">
                  <c:v>81.850799999999978</c:v>
                </c:pt>
                <c:pt idx="69767">
                  <c:v>80.403300000000002</c:v>
                </c:pt>
                <c:pt idx="69768">
                  <c:v>78.967600000000076</c:v>
                </c:pt>
                <c:pt idx="69769">
                  <c:v>77.543899999999994</c:v>
                </c:pt>
                <c:pt idx="69770">
                  <c:v>76.132499999999979</c:v>
                </c:pt>
                <c:pt idx="69771">
                  <c:v>74.733099999999993</c:v>
                </c:pt>
                <c:pt idx="69772">
                  <c:v>73.346000000000004</c:v>
                </c:pt>
                <c:pt idx="69773">
                  <c:v>71.971300000000014</c:v>
                </c:pt>
                <c:pt idx="69774">
                  <c:v>70.609099999999998</c:v>
                </c:pt>
                <c:pt idx="69775">
                  <c:v>69.259500000000003</c:v>
                </c:pt>
                <c:pt idx="69776">
                  <c:v>67.922399999999982</c:v>
                </c:pt>
                <c:pt idx="69777">
                  <c:v>66.598200000000006</c:v>
                </c:pt>
                <c:pt idx="69778">
                  <c:v>65.287000000000006</c:v>
                </c:pt>
                <c:pt idx="69779">
                  <c:v>63.988500000000002</c:v>
                </c:pt>
                <c:pt idx="69780">
                  <c:v>62.703100000000013</c:v>
                </c:pt>
                <c:pt idx="69781">
                  <c:v>61.430800000000005</c:v>
                </c:pt>
                <c:pt idx="69782">
                  <c:v>60.171800000000005</c:v>
                </c:pt>
                <c:pt idx="69783">
                  <c:v>58.926100000000012</c:v>
                </c:pt>
                <c:pt idx="69784">
                  <c:v>57.693600000000011</c:v>
                </c:pt>
                <c:pt idx="69785">
                  <c:v>56.474699999999999</c:v>
                </c:pt>
                <c:pt idx="69786">
                  <c:v>55.269400000000012</c:v>
                </c:pt>
                <c:pt idx="69787">
                  <c:v>54.077500000000001</c:v>
                </c:pt>
                <c:pt idx="69788">
                  <c:v>52.8994</c:v>
                </c:pt>
                <c:pt idx="69789">
                  <c:v>51.735200000000013</c:v>
                </c:pt>
                <c:pt idx="69790">
                  <c:v>50.584699999999998</c:v>
                </c:pt>
                <c:pt idx="69791">
                  <c:v>49.448300000000003</c:v>
                </c:pt>
                <c:pt idx="69792">
                  <c:v>48.325700000000012</c:v>
                </c:pt>
                <c:pt idx="69793">
                  <c:v>47.217300000000002</c:v>
                </c:pt>
                <c:pt idx="69794">
                  <c:v>46.123000000000012</c:v>
                </c:pt>
                <c:pt idx="69795">
                  <c:v>45.042900000000003</c:v>
                </c:pt>
                <c:pt idx="69796">
                  <c:v>43.977200000000003</c:v>
                </c:pt>
                <c:pt idx="69797">
                  <c:v>42.925800000000002</c:v>
                </c:pt>
                <c:pt idx="69798">
                  <c:v>41.8889</c:v>
                </c:pt>
                <c:pt idx="69799">
                  <c:v>40.866300000000003</c:v>
                </c:pt>
                <c:pt idx="69800">
                  <c:v>39.8583</c:v>
                </c:pt>
                <c:pt idx="69801">
                  <c:v>38.865000000000002</c:v>
                </c:pt>
                <c:pt idx="69802">
                  <c:v>37.886400000000002</c:v>
                </c:pt>
                <c:pt idx="69803">
                  <c:v>36.922400000000003</c:v>
                </c:pt>
                <c:pt idx="69804">
                  <c:v>35.973300000000002</c:v>
                </c:pt>
                <c:pt idx="69805">
                  <c:v>35.039000000000001</c:v>
                </c:pt>
                <c:pt idx="69806">
                  <c:v>34.119700000000002</c:v>
                </c:pt>
                <c:pt idx="69807">
                  <c:v>33.215300000000013</c:v>
                </c:pt>
                <c:pt idx="69808">
                  <c:v>32.326000000000001</c:v>
                </c:pt>
                <c:pt idx="69809">
                  <c:v>31.451599999999985</c:v>
                </c:pt>
                <c:pt idx="69810">
                  <c:v>30.59249999999998</c:v>
                </c:pt>
                <c:pt idx="69811">
                  <c:v>29.748499999999982</c:v>
                </c:pt>
                <c:pt idx="69812">
                  <c:v>28.919699999999981</c:v>
                </c:pt>
                <c:pt idx="69813">
                  <c:v>28.106200000000001</c:v>
                </c:pt>
                <c:pt idx="69814">
                  <c:v>27.308</c:v>
                </c:pt>
                <c:pt idx="69815">
                  <c:v>26.525200000000002</c:v>
                </c:pt>
                <c:pt idx="69816">
                  <c:v>25.7576</c:v>
                </c:pt>
                <c:pt idx="69817">
                  <c:v>25.00559999999998</c:v>
                </c:pt>
                <c:pt idx="69818">
                  <c:v>24.268999999999977</c:v>
                </c:pt>
                <c:pt idx="69819">
                  <c:v>23.548100000000002</c:v>
                </c:pt>
                <c:pt idx="69820">
                  <c:v>22.84259999999998</c:v>
                </c:pt>
                <c:pt idx="69821">
                  <c:v>22.152799999999989</c:v>
                </c:pt>
                <c:pt idx="69822">
                  <c:v>21.478499999999979</c:v>
                </c:pt>
                <c:pt idx="69823">
                  <c:v>20.82</c:v>
                </c:pt>
                <c:pt idx="69824">
                  <c:v>20.177099999999999</c:v>
                </c:pt>
                <c:pt idx="69825">
                  <c:v>19.549900000000001</c:v>
                </c:pt>
                <c:pt idx="69826">
                  <c:v>18.93859999999998</c:v>
                </c:pt>
                <c:pt idx="69827">
                  <c:v>18.3429</c:v>
                </c:pt>
                <c:pt idx="69828">
                  <c:v>17.76309999999998</c:v>
                </c:pt>
                <c:pt idx="69829">
                  <c:v>17.199100000000001</c:v>
                </c:pt>
                <c:pt idx="69830">
                  <c:v>16.651000000000014</c:v>
                </c:pt>
                <c:pt idx="69831">
                  <c:v>16.1187</c:v>
                </c:pt>
                <c:pt idx="69832">
                  <c:v>15.6023</c:v>
                </c:pt>
                <c:pt idx="69833">
                  <c:v>15.101900000000001</c:v>
                </c:pt>
                <c:pt idx="69834">
                  <c:v>14.6174</c:v>
                </c:pt>
                <c:pt idx="69835">
                  <c:v>14.1487</c:v>
                </c:pt>
                <c:pt idx="69836">
                  <c:v>13.696300000000001</c:v>
                </c:pt>
                <c:pt idx="69837">
                  <c:v>13.259600000000002</c:v>
                </c:pt>
                <c:pt idx="69838">
                  <c:v>12.839</c:v>
                </c:pt>
                <c:pt idx="69839">
                  <c:v>12.4344</c:v>
                </c:pt>
                <c:pt idx="69840">
                  <c:v>12.0458</c:v>
                </c:pt>
                <c:pt idx="69841">
                  <c:v>11.6731</c:v>
                </c:pt>
                <c:pt idx="69842">
                  <c:v>11.316600000000006</c:v>
                </c:pt>
                <c:pt idx="69843">
                  <c:v>10.976100000000002</c:v>
                </c:pt>
                <c:pt idx="69844">
                  <c:v>10.6515</c:v>
                </c:pt>
                <c:pt idx="69845">
                  <c:v>10.3432</c:v>
                </c:pt>
                <c:pt idx="69846">
                  <c:v>10.050700000000004</c:v>
                </c:pt>
                <c:pt idx="69847">
                  <c:v>9.7744300000000006</c:v>
                </c:pt>
                <c:pt idx="69848">
                  <c:v>9.5140200000000004</c:v>
                </c:pt>
                <c:pt idx="69849">
                  <c:v>9.2698800000000006</c:v>
                </c:pt>
                <c:pt idx="69850">
                  <c:v>9.0415799999999997</c:v>
                </c:pt>
                <c:pt idx="69851">
                  <c:v>8.8294100000000046</c:v>
                </c:pt>
                <c:pt idx="69852">
                  <c:v>8.6332199999999997</c:v>
                </c:pt>
                <c:pt idx="69853">
                  <c:v>8.4530800000000088</c:v>
                </c:pt>
                <c:pt idx="69854">
                  <c:v>8.2888800000000007</c:v>
                </c:pt>
                <c:pt idx="69855">
                  <c:v>8.1407699999999998</c:v>
                </c:pt>
                <c:pt idx="69856">
                  <c:v>8.0085300000000004</c:v>
                </c:pt>
                <c:pt idx="69857">
                  <c:v>7.8923399999999964</c:v>
                </c:pt>
                <c:pt idx="69858">
                  <c:v>7.7920400000000001</c:v>
                </c:pt>
                <c:pt idx="69859">
                  <c:v>7.7078899999999964</c:v>
                </c:pt>
                <c:pt idx="69860">
                  <c:v>7.6394599999999997</c:v>
                </c:pt>
                <c:pt idx="69861">
                  <c:v>7.5869600000000004</c:v>
                </c:pt>
                <c:pt idx="69862">
                  <c:v>7.5503099999999996</c:v>
                </c:pt>
                <c:pt idx="69863">
                  <c:v>7.5296900000000004</c:v>
                </c:pt>
                <c:pt idx="69864">
                  <c:v>7.5247799999999962</c:v>
                </c:pt>
                <c:pt idx="69865">
                  <c:v>7.5357599999999998</c:v>
                </c:pt>
                <c:pt idx="69866">
                  <c:v>7.5624599999999962</c:v>
                </c:pt>
                <c:pt idx="69867">
                  <c:v>7.6049199999999937</c:v>
                </c:pt>
                <c:pt idx="69868">
                  <c:v>7.6632099999999985</c:v>
                </c:pt>
                <c:pt idx="69869">
                  <c:v>7.7371400000000001</c:v>
                </c:pt>
                <c:pt idx="69870">
                  <c:v>7.8268199999999961</c:v>
                </c:pt>
                <c:pt idx="69871">
                  <c:v>7.9321200000000003</c:v>
                </c:pt>
                <c:pt idx="69872">
                  <c:v>8.0530200000000001</c:v>
                </c:pt>
                <c:pt idx="69873">
                  <c:v>8.1895100000000003</c:v>
                </c:pt>
                <c:pt idx="69874">
                  <c:v>8.3414900000000003</c:v>
                </c:pt>
                <c:pt idx="69875">
                  <c:v>8.5090600000000016</c:v>
                </c:pt>
                <c:pt idx="69876">
                  <c:v>8.6920500000000001</c:v>
                </c:pt>
                <c:pt idx="69877">
                  <c:v>8.8905800000000088</c:v>
                </c:pt>
                <c:pt idx="69878">
                  <c:v>9.1044400000000003</c:v>
                </c:pt>
                <c:pt idx="69879">
                  <c:v>9.3336600000000001</c:v>
                </c:pt>
                <c:pt idx="69880">
                  <c:v>9.5782100000000003</c:v>
                </c:pt>
                <c:pt idx="69881">
                  <c:v>9.8379599999999989</c:v>
                </c:pt>
                <c:pt idx="69882">
                  <c:v>10.113100000000001</c:v>
                </c:pt>
                <c:pt idx="69883">
                  <c:v>10.4033</c:v>
                </c:pt>
                <c:pt idx="69884">
                  <c:v>10.7087</c:v>
                </c:pt>
                <c:pt idx="69885">
                  <c:v>11.0291</c:v>
                </c:pt>
                <c:pt idx="69886">
                  <c:v>11.364600000000006</c:v>
                </c:pt>
                <c:pt idx="69887">
                  <c:v>11.7151</c:v>
                </c:pt>
                <c:pt idx="69888">
                  <c:v>12.080500000000002</c:v>
                </c:pt>
                <c:pt idx="69889">
                  <c:v>12.460700000000006</c:v>
                </c:pt>
                <c:pt idx="69890">
                  <c:v>12.855900000000007</c:v>
                </c:pt>
                <c:pt idx="69891">
                  <c:v>13.2659</c:v>
                </c:pt>
                <c:pt idx="69892">
                  <c:v>13.6905</c:v>
                </c:pt>
                <c:pt idx="69893">
                  <c:v>14.129800000000001</c:v>
                </c:pt>
                <c:pt idx="69894">
                  <c:v>14.5837</c:v>
                </c:pt>
                <c:pt idx="69895">
                  <c:v>15.052200000000004</c:v>
                </c:pt>
                <c:pt idx="69896">
                  <c:v>15.5351</c:v>
                </c:pt>
                <c:pt idx="69897">
                  <c:v>16.032499999999981</c:v>
                </c:pt>
                <c:pt idx="69898">
                  <c:v>16.5442</c:v>
                </c:pt>
                <c:pt idx="69899">
                  <c:v>17.0703</c:v>
                </c:pt>
                <c:pt idx="69900">
                  <c:v>17.610600000000005</c:v>
                </c:pt>
                <c:pt idx="69901">
                  <c:v>18.164999999999999</c:v>
                </c:pt>
                <c:pt idx="69902">
                  <c:v>18.733599999999985</c:v>
                </c:pt>
                <c:pt idx="69903">
                  <c:v>19.316299999999988</c:v>
                </c:pt>
                <c:pt idx="69904">
                  <c:v>19.912800000000001</c:v>
                </c:pt>
                <c:pt idx="69905">
                  <c:v>20.523299999999981</c:v>
                </c:pt>
                <c:pt idx="69906">
                  <c:v>21.1477</c:v>
                </c:pt>
                <c:pt idx="69907">
                  <c:v>21.785799999999966</c:v>
                </c:pt>
                <c:pt idx="69908">
                  <c:v>22.4376</c:v>
                </c:pt>
                <c:pt idx="69909">
                  <c:v>23.103000000000005</c:v>
                </c:pt>
                <c:pt idx="69910">
                  <c:v>23.781999999999989</c:v>
                </c:pt>
                <c:pt idx="69911">
                  <c:v>24.474499999999981</c:v>
                </c:pt>
                <c:pt idx="69912">
                  <c:v>25.180299999999981</c:v>
                </c:pt>
                <c:pt idx="69913">
                  <c:v>25.8995</c:v>
                </c:pt>
                <c:pt idx="69914">
                  <c:v>26.632000000000001</c:v>
                </c:pt>
                <c:pt idx="69915">
                  <c:v>27.377600000000001</c:v>
                </c:pt>
                <c:pt idx="69916">
                  <c:v>28.136299999999999</c:v>
                </c:pt>
                <c:pt idx="69917">
                  <c:v>28.907999999999987</c:v>
                </c:pt>
                <c:pt idx="69918">
                  <c:v>29.692699999999981</c:v>
                </c:pt>
                <c:pt idx="69919">
                  <c:v>30.490200000000002</c:v>
                </c:pt>
                <c:pt idx="69920">
                  <c:v>31.3004</c:v>
                </c:pt>
                <c:pt idx="69921">
                  <c:v>32.123500000000028</c:v>
                </c:pt>
                <c:pt idx="69922">
                  <c:v>32.959099999999999</c:v>
                </c:pt>
                <c:pt idx="69923">
                  <c:v>33.807200000000002</c:v>
                </c:pt>
                <c:pt idx="69924">
                  <c:v>34.667700000000011</c:v>
                </c:pt>
                <c:pt idx="69925">
                  <c:v>35.540700000000001</c:v>
                </c:pt>
                <c:pt idx="69926">
                  <c:v>36.425800000000002</c:v>
                </c:pt>
                <c:pt idx="69927">
                  <c:v>37.3232</c:v>
                </c:pt>
                <c:pt idx="69928">
                  <c:v>38.232600000000012</c:v>
                </c:pt>
                <c:pt idx="69929">
                  <c:v>39.1541</c:v>
                </c:pt>
                <c:pt idx="69930">
                  <c:v>40.087499999999999</c:v>
                </c:pt>
                <c:pt idx="69931">
                  <c:v>41.032700000000013</c:v>
                </c:pt>
                <c:pt idx="69932">
                  <c:v>41.989699999999999</c:v>
                </c:pt>
                <c:pt idx="69933">
                  <c:v>42.958300000000001</c:v>
                </c:pt>
                <c:pt idx="69934">
                  <c:v>43.938500000000012</c:v>
                </c:pt>
                <c:pt idx="69935">
                  <c:v>44.930100000000003</c:v>
                </c:pt>
                <c:pt idx="69936">
                  <c:v>45.933200000000006</c:v>
                </c:pt>
                <c:pt idx="69937">
                  <c:v>46.947499999999998</c:v>
                </c:pt>
                <c:pt idx="69938">
                  <c:v>47.973100000000002</c:v>
                </c:pt>
                <c:pt idx="69939">
                  <c:v>49.009700000000002</c:v>
                </c:pt>
                <c:pt idx="69940">
                  <c:v>50.057200000000002</c:v>
                </c:pt>
                <c:pt idx="69941">
                  <c:v>51.1158</c:v>
                </c:pt>
                <c:pt idx="69942">
                  <c:v>52.185100000000013</c:v>
                </c:pt>
                <c:pt idx="69943">
                  <c:v>53.265100000000039</c:v>
                </c:pt>
                <c:pt idx="69944">
                  <c:v>54.355899999999998</c:v>
                </c:pt>
                <c:pt idx="69945">
                  <c:v>55.457099999999997</c:v>
                </c:pt>
                <c:pt idx="69946">
                  <c:v>56.568800000000003</c:v>
                </c:pt>
                <c:pt idx="69947">
                  <c:v>57.690700000000028</c:v>
                </c:pt>
                <c:pt idx="69948">
                  <c:v>58.823</c:v>
                </c:pt>
                <c:pt idx="69949">
                  <c:v>59.965400000000002</c:v>
                </c:pt>
                <c:pt idx="69950">
                  <c:v>61.117699999999999</c:v>
                </c:pt>
                <c:pt idx="69951">
                  <c:v>62.280100000000012</c:v>
                </c:pt>
                <c:pt idx="69952">
                  <c:v>63.452400000000004</c:v>
                </c:pt>
                <c:pt idx="69953">
                  <c:v>64.634299999999996</c:v>
                </c:pt>
                <c:pt idx="69954">
                  <c:v>65.825899999999947</c:v>
                </c:pt>
                <c:pt idx="69955">
                  <c:v>67.027000000000001</c:v>
                </c:pt>
                <c:pt idx="69956">
                  <c:v>68.237700000000004</c:v>
                </c:pt>
                <c:pt idx="69957">
                  <c:v>69.457499999999996</c:v>
                </c:pt>
                <c:pt idx="69958">
                  <c:v>70.686599999999999</c:v>
                </c:pt>
                <c:pt idx="69959">
                  <c:v>71.924999999999997</c:v>
                </c:pt>
                <c:pt idx="69960">
                  <c:v>73.172299999999979</c:v>
                </c:pt>
                <c:pt idx="69961">
                  <c:v>74.4285</c:v>
                </c:pt>
                <c:pt idx="69962">
                  <c:v>75.693699999999993</c:v>
                </c:pt>
                <c:pt idx="69963">
                  <c:v>76.967500000000058</c:v>
                </c:pt>
                <c:pt idx="69964">
                  <c:v>78.250100000000003</c:v>
                </c:pt>
                <c:pt idx="69965">
                  <c:v>79.540899999999993</c:v>
                </c:pt>
                <c:pt idx="69966">
                  <c:v>80.840400000000002</c:v>
                </c:pt>
                <c:pt idx="69967">
                  <c:v>82.148299999999992</c:v>
                </c:pt>
                <c:pt idx="69968">
                  <c:v>83.464300000000023</c:v>
                </c:pt>
                <c:pt idx="69969">
                  <c:v>84.788299999999992</c:v>
                </c:pt>
                <c:pt idx="69970">
                  <c:v>86.120399999999989</c:v>
                </c:pt>
                <c:pt idx="69971">
                  <c:v>87.460499999999996</c:v>
                </c:pt>
                <c:pt idx="69972">
                  <c:v>88.808300000000003</c:v>
                </c:pt>
                <c:pt idx="69973">
                  <c:v>90.163799999999981</c:v>
                </c:pt>
                <c:pt idx="69974">
                  <c:v>91.527100000000004</c:v>
                </c:pt>
                <c:pt idx="69975">
                  <c:v>92.8977</c:v>
                </c:pt>
                <c:pt idx="69976">
                  <c:v>94.275799999999947</c:v>
                </c:pt>
                <c:pt idx="69977">
                  <c:v>95.661000000000001</c:v>
                </c:pt>
                <c:pt idx="69978">
                  <c:v>97.053600000000003</c:v>
                </c:pt>
                <c:pt idx="69979">
                  <c:v>98.453300000000013</c:v>
                </c:pt>
                <c:pt idx="69980">
                  <c:v>99.859799999999979</c:v>
                </c:pt>
                <c:pt idx="69981">
                  <c:v>101.273</c:v>
                </c:pt>
                <c:pt idx="69982">
                  <c:v>102.694</c:v>
                </c:pt>
                <c:pt idx="69983">
                  <c:v>104.121</c:v>
                </c:pt>
                <c:pt idx="69984">
                  <c:v>105.554</c:v>
                </c:pt>
                <c:pt idx="69985">
                  <c:v>106.99400000000006</c:v>
                </c:pt>
                <c:pt idx="69986">
                  <c:v>108.44000000000005</c:v>
                </c:pt>
                <c:pt idx="69987">
                  <c:v>109.893</c:v>
                </c:pt>
                <c:pt idx="69988">
                  <c:v>111.35199999999999</c:v>
                </c:pt>
                <c:pt idx="69989">
                  <c:v>112.81699999999999</c:v>
                </c:pt>
                <c:pt idx="69990">
                  <c:v>114.28700000000002</c:v>
                </c:pt>
                <c:pt idx="69991">
                  <c:v>115.76400000000002</c:v>
                </c:pt>
                <c:pt idx="69992">
                  <c:v>117.24600000000002</c:v>
                </c:pt>
                <c:pt idx="69993">
                  <c:v>118.73399999999999</c:v>
                </c:pt>
                <c:pt idx="69994">
                  <c:v>120.22799999999999</c:v>
                </c:pt>
                <c:pt idx="69995">
                  <c:v>121.727</c:v>
                </c:pt>
                <c:pt idx="69996">
                  <c:v>123.23099999999999</c:v>
                </c:pt>
                <c:pt idx="69997">
                  <c:v>124.74100000000006</c:v>
                </c:pt>
                <c:pt idx="69998">
                  <c:v>126.256</c:v>
                </c:pt>
                <c:pt idx="69999">
                  <c:v>127.77500000000001</c:v>
                </c:pt>
                <c:pt idx="70000">
                  <c:v>129.30000000000001</c:v>
                </c:pt>
                <c:pt idx="70001">
                  <c:v>130.83000000000001</c:v>
                </c:pt>
                <c:pt idx="70002">
                  <c:v>132.364</c:v>
                </c:pt>
                <c:pt idx="70003">
                  <c:v>133.90300000000002</c:v>
                </c:pt>
                <c:pt idx="70004">
                  <c:v>135.446</c:v>
                </c:pt>
                <c:pt idx="70005">
                  <c:v>136.994</c:v>
                </c:pt>
                <c:pt idx="70006">
                  <c:v>138.547</c:v>
                </c:pt>
                <c:pt idx="70007">
                  <c:v>140.10300000000001</c:v>
                </c:pt>
                <c:pt idx="70008">
                  <c:v>141.66399999999999</c:v>
                </c:pt>
                <c:pt idx="70009">
                  <c:v>143.22900000000001</c:v>
                </c:pt>
                <c:pt idx="70010">
                  <c:v>144.797</c:v>
                </c:pt>
                <c:pt idx="70011">
                  <c:v>146.37</c:v>
                </c:pt>
                <c:pt idx="70012">
                  <c:v>147.946</c:v>
                </c:pt>
                <c:pt idx="70013">
                  <c:v>149.52600000000001</c:v>
                </c:pt>
                <c:pt idx="70014">
                  <c:v>151.10999999999999</c:v>
                </c:pt>
                <c:pt idx="70015">
                  <c:v>152.697</c:v>
                </c:pt>
                <c:pt idx="70016">
                  <c:v>154.28700000000001</c:v>
                </c:pt>
                <c:pt idx="70017">
                  <c:v>155.88100000000011</c:v>
                </c:pt>
                <c:pt idx="70018">
                  <c:v>157.47800000000001</c:v>
                </c:pt>
                <c:pt idx="70019">
                  <c:v>159.078</c:v>
                </c:pt>
                <c:pt idx="70020">
                  <c:v>160.68100000000001</c:v>
                </c:pt>
                <c:pt idx="70021">
                  <c:v>162.28700000000001</c:v>
                </c:pt>
                <c:pt idx="70022">
                  <c:v>163.89600000000004</c:v>
                </c:pt>
                <c:pt idx="70023">
                  <c:v>165.50800000000001</c:v>
                </c:pt>
                <c:pt idx="70024">
                  <c:v>167.12200000000001</c:v>
                </c:pt>
                <c:pt idx="70025">
                  <c:v>168.739</c:v>
                </c:pt>
                <c:pt idx="70026">
                  <c:v>170.35800000000012</c:v>
                </c:pt>
                <c:pt idx="70027">
                  <c:v>171.97900000000001</c:v>
                </c:pt>
                <c:pt idx="70028">
                  <c:v>173.60300000000001</c:v>
                </c:pt>
                <c:pt idx="70029">
                  <c:v>175.22900000000001</c:v>
                </c:pt>
                <c:pt idx="70030">
                  <c:v>176.85800000000012</c:v>
                </c:pt>
                <c:pt idx="70031">
                  <c:v>178.48800000000011</c:v>
                </c:pt>
                <c:pt idx="70032">
                  <c:v>180.12</c:v>
                </c:pt>
                <c:pt idx="70033">
                  <c:v>181.75399999999999</c:v>
                </c:pt>
                <c:pt idx="70034">
                  <c:v>183.39000000000001</c:v>
                </c:pt>
                <c:pt idx="70035">
                  <c:v>185.02800000000011</c:v>
                </c:pt>
                <c:pt idx="70036">
                  <c:v>186.667</c:v>
                </c:pt>
                <c:pt idx="70037">
                  <c:v>188.30800000000011</c:v>
                </c:pt>
                <c:pt idx="70038">
                  <c:v>189.95000000000007</c:v>
                </c:pt>
                <c:pt idx="70039">
                  <c:v>191.59300000000002</c:v>
                </c:pt>
                <c:pt idx="70040">
                  <c:v>193.238</c:v>
                </c:pt>
                <c:pt idx="70041">
                  <c:v>194.88400000000001</c:v>
                </c:pt>
                <c:pt idx="70042">
                  <c:v>196.53200000000001</c:v>
                </c:pt>
                <c:pt idx="70043">
                  <c:v>198.18</c:v>
                </c:pt>
                <c:pt idx="70044">
                  <c:v>199.82900000000001</c:v>
                </c:pt>
                <c:pt idx="70045">
                  <c:v>201.47900000000001</c:v>
                </c:pt>
                <c:pt idx="70046">
                  <c:v>203.13</c:v>
                </c:pt>
                <c:pt idx="70047">
                  <c:v>204.78200000000001</c:v>
                </c:pt>
                <c:pt idx="70048">
                  <c:v>206.434</c:v>
                </c:pt>
                <c:pt idx="70049">
                  <c:v>208.08700000000007</c:v>
                </c:pt>
                <c:pt idx="70050">
                  <c:v>209.73999999999998</c:v>
                </c:pt>
                <c:pt idx="70051">
                  <c:v>211.39400000000001</c:v>
                </c:pt>
                <c:pt idx="70052">
                  <c:v>213.04900000000001</c:v>
                </c:pt>
                <c:pt idx="70053">
                  <c:v>214.70299999999997</c:v>
                </c:pt>
                <c:pt idx="70054">
                  <c:v>216.35800000000012</c:v>
                </c:pt>
                <c:pt idx="70055">
                  <c:v>218.01300000000001</c:v>
                </c:pt>
                <c:pt idx="70056">
                  <c:v>219.66800000000001</c:v>
                </c:pt>
                <c:pt idx="70057">
                  <c:v>221.32300000000001</c:v>
                </c:pt>
                <c:pt idx="70058">
                  <c:v>222.97800000000001</c:v>
                </c:pt>
                <c:pt idx="70059">
                  <c:v>224.63300000000001</c:v>
                </c:pt>
                <c:pt idx="70060">
                  <c:v>226.28800000000001</c:v>
                </c:pt>
                <c:pt idx="70061">
                  <c:v>227.94300000000001</c:v>
                </c:pt>
                <c:pt idx="70062">
                  <c:v>229.59700000000001</c:v>
                </c:pt>
                <c:pt idx="70063">
                  <c:v>231.251</c:v>
                </c:pt>
                <c:pt idx="70064">
                  <c:v>232.904</c:v>
                </c:pt>
                <c:pt idx="70065">
                  <c:v>234.55700000000004</c:v>
                </c:pt>
                <c:pt idx="70066">
                  <c:v>236.20899999999997</c:v>
                </c:pt>
                <c:pt idx="70067">
                  <c:v>237.8610000000001</c:v>
                </c:pt>
                <c:pt idx="70068">
                  <c:v>239.512</c:v>
                </c:pt>
                <c:pt idx="70069">
                  <c:v>241.16300000000001</c:v>
                </c:pt>
                <c:pt idx="70070">
                  <c:v>242.81200000000001</c:v>
                </c:pt>
                <c:pt idx="70071">
                  <c:v>244.46100000000001</c:v>
                </c:pt>
                <c:pt idx="70072">
                  <c:v>246.10900000000001</c:v>
                </c:pt>
                <c:pt idx="70073">
                  <c:v>247.756</c:v>
                </c:pt>
                <c:pt idx="70074">
                  <c:v>249.40200000000004</c:v>
                </c:pt>
                <c:pt idx="70075">
                  <c:v>251.04599999999999</c:v>
                </c:pt>
                <c:pt idx="70076">
                  <c:v>252.69</c:v>
                </c:pt>
                <c:pt idx="70077">
                  <c:v>254.333</c:v>
                </c:pt>
                <c:pt idx="70078">
                  <c:v>255.97399999999999</c:v>
                </c:pt>
                <c:pt idx="70079">
                  <c:v>257.61399999999975</c:v>
                </c:pt>
                <c:pt idx="70080">
                  <c:v>259.25299999999999</c:v>
                </c:pt>
                <c:pt idx="70081">
                  <c:v>260.89</c:v>
                </c:pt>
                <c:pt idx="70082">
                  <c:v>262.52599999999978</c:v>
                </c:pt>
                <c:pt idx="70083">
                  <c:v>264.161</c:v>
                </c:pt>
                <c:pt idx="70084">
                  <c:v>265.79399999999958</c:v>
                </c:pt>
                <c:pt idx="70085">
                  <c:v>267.42499999999978</c:v>
                </c:pt>
                <c:pt idx="70086">
                  <c:v>269.05500000000001</c:v>
                </c:pt>
                <c:pt idx="70087">
                  <c:v>270.68299999999999</c:v>
                </c:pt>
                <c:pt idx="70088">
                  <c:v>272.30900000000008</c:v>
                </c:pt>
                <c:pt idx="70089">
                  <c:v>273.93400000000003</c:v>
                </c:pt>
                <c:pt idx="70090">
                  <c:v>275.55700000000002</c:v>
                </c:pt>
                <c:pt idx="70091">
                  <c:v>277.178</c:v>
                </c:pt>
                <c:pt idx="70092">
                  <c:v>278.79700000000003</c:v>
                </c:pt>
                <c:pt idx="70093">
                  <c:v>280.41499999999979</c:v>
                </c:pt>
                <c:pt idx="70094">
                  <c:v>282.02999999999975</c:v>
                </c:pt>
                <c:pt idx="70095">
                  <c:v>283.64400000000023</c:v>
                </c:pt>
                <c:pt idx="70096">
                  <c:v>285.255</c:v>
                </c:pt>
                <c:pt idx="70097">
                  <c:v>286.86500000000001</c:v>
                </c:pt>
                <c:pt idx="70098">
                  <c:v>288.47199999999958</c:v>
                </c:pt>
                <c:pt idx="70099">
                  <c:v>290.077</c:v>
                </c:pt>
                <c:pt idx="70100">
                  <c:v>291.68099999999993</c:v>
                </c:pt>
                <c:pt idx="70101">
                  <c:v>293.28099999999978</c:v>
                </c:pt>
                <c:pt idx="70102">
                  <c:v>294.88</c:v>
                </c:pt>
                <c:pt idx="70103">
                  <c:v>296.47699999999958</c:v>
                </c:pt>
                <c:pt idx="70104">
                  <c:v>298.07100000000003</c:v>
                </c:pt>
                <c:pt idx="70105">
                  <c:v>299.66300000000001</c:v>
                </c:pt>
                <c:pt idx="70106">
                  <c:v>301.25299999999999</c:v>
                </c:pt>
                <c:pt idx="70107">
                  <c:v>302.83999999999975</c:v>
                </c:pt>
                <c:pt idx="70108">
                  <c:v>304.42499999999978</c:v>
                </c:pt>
                <c:pt idx="70109">
                  <c:v>306.00700000000001</c:v>
                </c:pt>
                <c:pt idx="70110">
                  <c:v>307.58699999999965</c:v>
                </c:pt>
                <c:pt idx="70111">
                  <c:v>309.16500000000002</c:v>
                </c:pt>
                <c:pt idx="70112">
                  <c:v>310.74</c:v>
                </c:pt>
                <c:pt idx="70113">
                  <c:v>312.31299999999999</c:v>
                </c:pt>
                <c:pt idx="70114">
                  <c:v>313.88299999999975</c:v>
                </c:pt>
                <c:pt idx="70115">
                  <c:v>315.45</c:v>
                </c:pt>
                <c:pt idx="70116">
                  <c:v>317.01499999999999</c:v>
                </c:pt>
                <c:pt idx="70117">
                  <c:v>318.57799999999975</c:v>
                </c:pt>
                <c:pt idx="70118">
                  <c:v>320.13799999999975</c:v>
                </c:pt>
                <c:pt idx="70119">
                  <c:v>321.69499999999999</c:v>
                </c:pt>
                <c:pt idx="70120">
                  <c:v>323.24900000000002</c:v>
                </c:pt>
                <c:pt idx="70121">
                  <c:v>324.80099999999999</c:v>
                </c:pt>
                <c:pt idx="70122">
                  <c:v>326.35000000000002</c:v>
                </c:pt>
                <c:pt idx="70123">
                  <c:v>327.89699999999965</c:v>
                </c:pt>
                <c:pt idx="70124">
                  <c:v>329.44099999999975</c:v>
                </c:pt>
                <c:pt idx="70125">
                  <c:v>330.98200000000003</c:v>
                </c:pt>
                <c:pt idx="70126">
                  <c:v>332.52</c:v>
                </c:pt>
                <c:pt idx="70127">
                  <c:v>334.05599999999993</c:v>
                </c:pt>
                <c:pt idx="70128">
                  <c:v>335.589</c:v>
                </c:pt>
                <c:pt idx="70129">
                  <c:v>337.11900000000026</c:v>
                </c:pt>
                <c:pt idx="70130">
                  <c:v>338.64699999999999</c:v>
                </c:pt>
                <c:pt idx="70131">
                  <c:v>340.17099999999999</c:v>
                </c:pt>
                <c:pt idx="70132">
                  <c:v>341.69299999999993</c:v>
                </c:pt>
                <c:pt idx="70133">
                  <c:v>343.21199999999965</c:v>
                </c:pt>
                <c:pt idx="70134">
                  <c:v>344.72799999999978</c:v>
                </c:pt>
                <c:pt idx="70135">
                  <c:v>346.24200000000002</c:v>
                </c:pt>
                <c:pt idx="70136">
                  <c:v>347.75200000000001</c:v>
                </c:pt>
                <c:pt idx="70137">
                  <c:v>349.26</c:v>
                </c:pt>
                <c:pt idx="70138">
                  <c:v>350.76499999999999</c:v>
                </c:pt>
                <c:pt idx="70139">
                  <c:v>352.267</c:v>
                </c:pt>
                <c:pt idx="70140">
                  <c:v>353.76599999999979</c:v>
                </c:pt>
                <c:pt idx="70141">
                  <c:v>355.262</c:v>
                </c:pt>
                <c:pt idx="70142">
                  <c:v>356.75599999999974</c:v>
                </c:pt>
                <c:pt idx="70143">
                  <c:v>358.24700000000001</c:v>
                </c:pt>
                <c:pt idx="70144">
                  <c:v>359.73399999999958</c:v>
                </c:pt>
                <c:pt idx="70145">
                  <c:v>361.21899999999965</c:v>
                </c:pt>
                <c:pt idx="70146">
                  <c:v>362.70099999999979</c:v>
                </c:pt>
                <c:pt idx="70147">
                  <c:v>364.18099999999993</c:v>
                </c:pt>
                <c:pt idx="70148">
                  <c:v>365.65699999999993</c:v>
                </c:pt>
                <c:pt idx="70149">
                  <c:v>367.13099999999974</c:v>
                </c:pt>
                <c:pt idx="70150">
                  <c:v>368.601</c:v>
                </c:pt>
                <c:pt idx="70151">
                  <c:v>370.06900000000002</c:v>
                </c:pt>
                <c:pt idx="70152">
                  <c:v>371.53399999999965</c:v>
                </c:pt>
                <c:pt idx="70153">
                  <c:v>372.99599999999958</c:v>
                </c:pt>
                <c:pt idx="70154">
                  <c:v>374.45599999999979</c:v>
                </c:pt>
                <c:pt idx="70155">
                  <c:v>375.91199999999958</c:v>
                </c:pt>
                <c:pt idx="70156">
                  <c:v>377.36500000000001</c:v>
                </c:pt>
                <c:pt idx="70157">
                  <c:v>378.81599999999975</c:v>
                </c:pt>
                <c:pt idx="70158">
                  <c:v>380.26400000000001</c:v>
                </c:pt>
                <c:pt idx="70159">
                  <c:v>381.71</c:v>
                </c:pt>
                <c:pt idx="70160">
                  <c:v>383.15199999999999</c:v>
                </c:pt>
                <c:pt idx="70161">
                  <c:v>384.59099999999978</c:v>
                </c:pt>
                <c:pt idx="70162">
                  <c:v>386.02799999999979</c:v>
                </c:pt>
                <c:pt idx="70163">
                  <c:v>387.46199999999965</c:v>
                </c:pt>
                <c:pt idx="70164">
                  <c:v>388.89299999999974</c:v>
                </c:pt>
                <c:pt idx="70165">
                  <c:v>390.322</c:v>
                </c:pt>
                <c:pt idx="70166">
                  <c:v>391.74700000000001</c:v>
                </c:pt>
                <c:pt idx="70167">
                  <c:v>393.17</c:v>
                </c:pt>
                <c:pt idx="70168">
                  <c:v>394.59</c:v>
                </c:pt>
                <c:pt idx="70169">
                  <c:v>396.00799999999975</c:v>
                </c:pt>
                <c:pt idx="70170">
                  <c:v>397.42200000000003</c:v>
                </c:pt>
                <c:pt idx="70171">
                  <c:v>398.834</c:v>
                </c:pt>
                <c:pt idx="70172">
                  <c:v>400.24400000000026</c:v>
                </c:pt>
                <c:pt idx="70173">
                  <c:v>401.6500000000002</c:v>
                </c:pt>
                <c:pt idx="70174">
                  <c:v>403.05399999999975</c:v>
                </c:pt>
                <c:pt idx="70175">
                  <c:v>404.45499999999993</c:v>
                </c:pt>
                <c:pt idx="70176">
                  <c:v>405.85399999999993</c:v>
                </c:pt>
                <c:pt idx="70177">
                  <c:v>407.25</c:v>
                </c:pt>
                <c:pt idx="70178">
                  <c:v>408.64299999999997</c:v>
                </c:pt>
                <c:pt idx="70179">
                  <c:v>410.03299999999979</c:v>
                </c:pt>
                <c:pt idx="70180">
                  <c:v>411.42099999999965</c:v>
                </c:pt>
                <c:pt idx="70181">
                  <c:v>412.80700000000002</c:v>
                </c:pt>
                <c:pt idx="70182">
                  <c:v>414.19</c:v>
                </c:pt>
                <c:pt idx="70183">
                  <c:v>415.57</c:v>
                </c:pt>
                <c:pt idx="70184">
                  <c:v>416.947</c:v>
                </c:pt>
                <c:pt idx="70185">
                  <c:v>418.322</c:v>
                </c:pt>
                <c:pt idx="70186">
                  <c:v>419.69499999999999</c:v>
                </c:pt>
                <c:pt idx="70187">
                  <c:v>421.065</c:v>
                </c:pt>
                <c:pt idx="70188">
                  <c:v>422.43199999999962</c:v>
                </c:pt>
                <c:pt idx="70189">
                  <c:v>423.79700000000003</c:v>
                </c:pt>
                <c:pt idx="70190">
                  <c:v>425.16</c:v>
                </c:pt>
                <c:pt idx="70191">
                  <c:v>426.52</c:v>
                </c:pt>
                <c:pt idx="70192">
                  <c:v>427.87799999999999</c:v>
                </c:pt>
                <c:pt idx="70193">
                  <c:v>429.23299999999978</c:v>
                </c:pt>
                <c:pt idx="70194">
                  <c:v>430.58599999999979</c:v>
                </c:pt>
                <c:pt idx="70195">
                  <c:v>431.93599999999958</c:v>
                </c:pt>
                <c:pt idx="70196">
                  <c:v>433.28399999999965</c:v>
                </c:pt>
                <c:pt idx="70197">
                  <c:v>434.62900000000002</c:v>
                </c:pt>
                <c:pt idx="70198">
                  <c:v>435.97199999999958</c:v>
                </c:pt>
                <c:pt idx="70199">
                  <c:v>437.31299999999999</c:v>
                </c:pt>
                <c:pt idx="70200">
                  <c:v>438.65199999999999</c:v>
                </c:pt>
                <c:pt idx="70201">
                  <c:v>439.98799999999977</c:v>
                </c:pt>
                <c:pt idx="70202">
                  <c:v>441.322</c:v>
                </c:pt>
                <c:pt idx="70203">
                  <c:v>442.65300000000002</c:v>
                </c:pt>
                <c:pt idx="70204">
                  <c:v>443.98200000000003</c:v>
                </c:pt>
                <c:pt idx="70205">
                  <c:v>445.30900000000008</c:v>
                </c:pt>
                <c:pt idx="70206">
                  <c:v>446.63400000000001</c:v>
                </c:pt>
                <c:pt idx="70207">
                  <c:v>447.95599999999979</c:v>
                </c:pt>
                <c:pt idx="70208">
                  <c:v>449.27599999999978</c:v>
                </c:pt>
                <c:pt idx="70209">
                  <c:v>450.59399999999965</c:v>
                </c:pt>
                <c:pt idx="70210">
                  <c:v>451.9099999999998</c:v>
                </c:pt>
                <c:pt idx="70211">
                  <c:v>453.22399999999965</c:v>
                </c:pt>
                <c:pt idx="70212">
                  <c:v>454.53500000000003</c:v>
                </c:pt>
                <c:pt idx="70213">
                  <c:v>455.84399999999999</c:v>
                </c:pt>
                <c:pt idx="70214">
                  <c:v>457.15100000000001</c:v>
                </c:pt>
                <c:pt idx="70215">
                  <c:v>458.45599999999979</c:v>
                </c:pt>
                <c:pt idx="70216">
                  <c:v>459.75900000000001</c:v>
                </c:pt>
                <c:pt idx="70217">
                  <c:v>461.05900000000008</c:v>
                </c:pt>
                <c:pt idx="70218">
                  <c:v>462.358</c:v>
                </c:pt>
                <c:pt idx="70219">
                  <c:v>463.65400000000022</c:v>
                </c:pt>
                <c:pt idx="70220">
                  <c:v>464.94900000000001</c:v>
                </c:pt>
                <c:pt idx="70221">
                  <c:v>466.24099999999999</c:v>
                </c:pt>
                <c:pt idx="70222">
                  <c:v>467.53099999999978</c:v>
                </c:pt>
                <c:pt idx="70223">
                  <c:v>468.81900000000002</c:v>
                </c:pt>
                <c:pt idx="70224">
                  <c:v>470.10500000000002</c:v>
                </c:pt>
                <c:pt idx="70225">
                  <c:v>471.38900000000001</c:v>
                </c:pt>
                <c:pt idx="70226">
                  <c:v>472.67099999999999</c:v>
                </c:pt>
                <c:pt idx="70227">
                  <c:v>473.95099999999979</c:v>
                </c:pt>
                <c:pt idx="70228">
                  <c:v>475.22899999999959</c:v>
                </c:pt>
                <c:pt idx="70229">
                  <c:v>476.505</c:v>
                </c:pt>
                <c:pt idx="70230">
                  <c:v>477.779</c:v>
                </c:pt>
                <c:pt idx="70231">
                  <c:v>479.05099999999999</c:v>
                </c:pt>
                <c:pt idx="70232">
                  <c:v>480.32100000000003</c:v>
                </c:pt>
                <c:pt idx="70233">
                  <c:v>481.589</c:v>
                </c:pt>
                <c:pt idx="70234">
                  <c:v>482.85500000000002</c:v>
                </c:pt>
                <c:pt idx="70235">
                  <c:v>484.11900000000026</c:v>
                </c:pt>
                <c:pt idx="70236">
                  <c:v>485.38099999999974</c:v>
                </c:pt>
                <c:pt idx="70237">
                  <c:v>486.64200000000022</c:v>
                </c:pt>
                <c:pt idx="70238">
                  <c:v>487.9</c:v>
                </c:pt>
                <c:pt idx="70239">
                  <c:v>489.15600000000001</c:v>
                </c:pt>
                <c:pt idx="70240">
                  <c:v>490.4099999999998</c:v>
                </c:pt>
                <c:pt idx="70241">
                  <c:v>491.66300000000001</c:v>
                </c:pt>
                <c:pt idx="70242">
                  <c:v>492.91299999999978</c:v>
                </c:pt>
                <c:pt idx="70243">
                  <c:v>494.16199999999975</c:v>
                </c:pt>
                <c:pt idx="70244">
                  <c:v>495.40799999999979</c:v>
                </c:pt>
                <c:pt idx="70245">
                  <c:v>496.65300000000002</c:v>
                </c:pt>
                <c:pt idx="70246">
                  <c:v>497.89599999999979</c:v>
                </c:pt>
                <c:pt idx="70247">
                  <c:v>499.1359999999998</c:v>
                </c:pt>
                <c:pt idx="70248">
                  <c:v>500.375</c:v>
                </c:pt>
                <c:pt idx="70249">
                  <c:v>501.61200000000002</c:v>
                </c:pt>
                <c:pt idx="70250">
                  <c:v>502.84699999999975</c:v>
                </c:pt>
                <c:pt idx="70251">
                  <c:v>504.08</c:v>
                </c:pt>
                <c:pt idx="70252">
                  <c:v>505.31099999999975</c:v>
                </c:pt>
                <c:pt idx="70253">
                  <c:v>506.54</c:v>
                </c:pt>
                <c:pt idx="70254">
                  <c:v>507.767</c:v>
                </c:pt>
                <c:pt idx="70255">
                  <c:v>508.99299999999965</c:v>
                </c:pt>
                <c:pt idx="70256">
                  <c:v>510.21599999999978</c:v>
                </c:pt>
                <c:pt idx="70257">
                  <c:v>511.43699999999961</c:v>
                </c:pt>
                <c:pt idx="70258">
                  <c:v>512.65699999999958</c:v>
                </c:pt>
                <c:pt idx="70259">
                  <c:v>513.87400000000002</c:v>
                </c:pt>
                <c:pt idx="70260">
                  <c:v>515.08900000000051</c:v>
                </c:pt>
                <c:pt idx="70261">
                  <c:v>516.303</c:v>
                </c:pt>
                <c:pt idx="70262">
                  <c:v>517.51400000000001</c:v>
                </c:pt>
                <c:pt idx="70263">
                  <c:v>518.72400000000005</c:v>
                </c:pt>
                <c:pt idx="70264">
                  <c:v>519.93099999999959</c:v>
                </c:pt>
                <c:pt idx="70265">
                  <c:v>521.13599999999997</c:v>
                </c:pt>
                <c:pt idx="70266">
                  <c:v>522.33999999999958</c:v>
                </c:pt>
                <c:pt idx="70267">
                  <c:v>523.5409999999996</c:v>
                </c:pt>
                <c:pt idx="70268">
                  <c:v>524.74</c:v>
                </c:pt>
                <c:pt idx="70269">
                  <c:v>525.93699999999956</c:v>
                </c:pt>
                <c:pt idx="70270">
                  <c:v>527.13199999999949</c:v>
                </c:pt>
                <c:pt idx="70271">
                  <c:v>528.32499999999959</c:v>
                </c:pt>
                <c:pt idx="70272">
                  <c:v>529.51499999999999</c:v>
                </c:pt>
                <c:pt idx="70273">
                  <c:v>530.70399999999995</c:v>
                </c:pt>
                <c:pt idx="70274">
                  <c:v>531.89</c:v>
                </c:pt>
                <c:pt idx="70275">
                  <c:v>533.07400000000041</c:v>
                </c:pt>
                <c:pt idx="70276">
                  <c:v>534.25699999999949</c:v>
                </c:pt>
                <c:pt idx="70277">
                  <c:v>535.43599999999958</c:v>
                </c:pt>
                <c:pt idx="70278">
                  <c:v>536.61400000000003</c:v>
                </c:pt>
                <c:pt idx="70279">
                  <c:v>537.78900000000044</c:v>
                </c:pt>
                <c:pt idx="70280">
                  <c:v>538.96199999999942</c:v>
                </c:pt>
                <c:pt idx="70281">
                  <c:v>540.13300000000004</c:v>
                </c:pt>
                <c:pt idx="70282">
                  <c:v>541.30099999999959</c:v>
                </c:pt>
                <c:pt idx="70283">
                  <c:v>542.46699999999942</c:v>
                </c:pt>
                <c:pt idx="70284">
                  <c:v>543.63099999999997</c:v>
                </c:pt>
                <c:pt idx="70285">
                  <c:v>544.79200000000003</c:v>
                </c:pt>
                <c:pt idx="70286">
                  <c:v>545.95099999999957</c:v>
                </c:pt>
                <c:pt idx="70287">
                  <c:v>547.10699999999997</c:v>
                </c:pt>
                <c:pt idx="70288">
                  <c:v>548.26099999999997</c:v>
                </c:pt>
                <c:pt idx="70289">
                  <c:v>549.41199999999958</c:v>
                </c:pt>
                <c:pt idx="70290">
                  <c:v>550.56099999999958</c:v>
                </c:pt>
                <c:pt idx="70291">
                  <c:v>551.70699999999999</c:v>
                </c:pt>
                <c:pt idx="70292">
                  <c:v>552.85099999999954</c:v>
                </c:pt>
                <c:pt idx="70293">
                  <c:v>553.99199999999996</c:v>
                </c:pt>
                <c:pt idx="70294">
                  <c:v>555.13</c:v>
                </c:pt>
                <c:pt idx="70295">
                  <c:v>556.26599999999996</c:v>
                </c:pt>
                <c:pt idx="70296">
                  <c:v>557.39800000000002</c:v>
                </c:pt>
                <c:pt idx="70297">
                  <c:v>558.52800000000002</c:v>
                </c:pt>
                <c:pt idx="70298">
                  <c:v>559.65599999999949</c:v>
                </c:pt>
                <c:pt idx="70299">
                  <c:v>560.78000000000043</c:v>
                </c:pt>
                <c:pt idx="70300">
                  <c:v>561.90199999999959</c:v>
                </c:pt>
                <c:pt idx="70301">
                  <c:v>563.02</c:v>
                </c:pt>
                <c:pt idx="70302">
                  <c:v>564.13599999999997</c:v>
                </c:pt>
                <c:pt idx="70303">
                  <c:v>565.24900000000002</c:v>
                </c:pt>
                <c:pt idx="70304">
                  <c:v>566.35799999999927</c:v>
                </c:pt>
                <c:pt idx="70305">
                  <c:v>567.46499999999958</c:v>
                </c:pt>
                <c:pt idx="70306">
                  <c:v>568.56799999999942</c:v>
                </c:pt>
                <c:pt idx="70307">
                  <c:v>569.66800000000001</c:v>
                </c:pt>
                <c:pt idx="70308">
                  <c:v>570.76499999999999</c:v>
                </c:pt>
                <c:pt idx="70309">
                  <c:v>571.85899999999958</c:v>
                </c:pt>
                <c:pt idx="70310">
                  <c:v>572.94899999999996</c:v>
                </c:pt>
                <c:pt idx="70311">
                  <c:v>574.03699999999958</c:v>
                </c:pt>
                <c:pt idx="70312">
                  <c:v>575.12</c:v>
                </c:pt>
                <c:pt idx="70313">
                  <c:v>576.20100000000002</c:v>
                </c:pt>
                <c:pt idx="70314">
                  <c:v>577.27700000000004</c:v>
                </c:pt>
                <c:pt idx="70315">
                  <c:v>578.35099999999954</c:v>
                </c:pt>
                <c:pt idx="70316">
                  <c:v>579.41999999999996</c:v>
                </c:pt>
                <c:pt idx="70317">
                  <c:v>580.48599999999999</c:v>
                </c:pt>
                <c:pt idx="70318">
                  <c:v>581.54899999999998</c:v>
                </c:pt>
                <c:pt idx="70319">
                  <c:v>582.60699999999997</c:v>
                </c:pt>
                <c:pt idx="70320">
                  <c:v>583.66199999999958</c:v>
                </c:pt>
                <c:pt idx="70321">
                  <c:v>584.71299999999997</c:v>
                </c:pt>
                <c:pt idx="70322">
                  <c:v>585.76</c:v>
                </c:pt>
                <c:pt idx="70323">
                  <c:v>586.803</c:v>
                </c:pt>
                <c:pt idx="70324">
                  <c:v>587.84199999999942</c:v>
                </c:pt>
                <c:pt idx="70325">
                  <c:v>588.8769999999995</c:v>
                </c:pt>
                <c:pt idx="70326">
                  <c:v>589.90800000000002</c:v>
                </c:pt>
                <c:pt idx="70327">
                  <c:v>590.93399999999997</c:v>
                </c:pt>
                <c:pt idx="70328">
                  <c:v>591.95699999999943</c:v>
                </c:pt>
                <c:pt idx="70329">
                  <c:v>592.97500000000002</c:v>
                </c:pt>
                <c:pt idx="70330">
                  <c:v>593.98900000000003</c:v>
                </c:pt>
                <c:pt idx="70331">
                  <c:v>594.99800000000005</c:v>
                </c:pt>
                <c:pt idx="70332">
                  <c:v>596.00300000000004</c:v>
                </c:pt>
                <c:pt idx="70333">
                  <c:v>597.00300000000004</c:v>
                </c:pt>
                <c:pt idx="70334">
                  <c:v>597.99900000000002</c:v>
                </c:pt>
                <c:pt idx="70335">
                  <c:v>598.99</c:v>
                </c:pt>
                <c:pt idx="70336">
                  <c:v>599.976</c:v>
                </c:pt>
                <c:pt idx="70337">
                  <c:v>600.95699999999943</c:v>
                </c:pt>
                <c:pt idx="70338">
                  <c:v>601.93399999999997</c:v>
                </c:pt>
                <c:pt idx="70339">
                  <c:v>602.90499999999997</c:v>
                </c:pt>
                <c:pt idx="70340">
                  <c:v>603.87199999999996</c:v>
                </c:pt>
                <c:pt idx="70341">
                  <c:v>604.83299999999929</c:v>
                </c:pt>
                <c:pt idx="70342">
                  <c:v>605.78900000000044</c:v>
                </c:pt>
                <c:pt idx="70343">
                  <c:v>606.74099999999999</c:v>
                </c:pt>
                <c:pt idx="70344">
                  <c:v>607.68600000000004</c:v>
                </c:pt>
                <c:pt idx="70345">
                  <c:v>608.6269999999995</c:v>
                </c:pt>
                <c:pt idx="70346">
                  <c:v>609.56199999999956</c:v>
                </c:pt>
                <c:pt idx="70347">
                  <c:v>610.49099999999999</c:v>
                </c:pt>
                <c:pt idx="70348">
                  <c:v>611.41499999999996</c:v>
                </c:pt>
                <c:pt idx="70349">
                  <c:v>612.33399999999949</c:v>
                </c:pt>
                <c:pt idx="70350">
                  <c:v>613.24599999999998</c:v>
                </c:pt>
                <c:pt idx="70351">
                  <c:v>614.15300000000002</c:v>
                </c:pt>
                <c:pt idx="70352">
                  <c:v>615.05399999999997</c:v>
                </c:pt>
                <c:pt idx="70353">
                  <c:v>615.94899999999996</c:v>
                </c:pt>
                <c:pt idx="70354">
                  <c:v>616.83799999999928</c:v>
                </c:pt>
                <c:pt idx="70355">
                  <c:v>617.721</c:v>
                </c:pt>
                <c:pt idx="70356">
                  <c:v>618.59699999999998</c:v>
                </c:pt>
                <c:pt idx="70357">
                  <c:v>619.46799999999928</c:v>
                </c:pt>
                <c:pt idx="70358">
                  <c:v>620.33199999999943</c:v>
                </c:pt>
                <c:pt idx="70359">
                  <c:v>621.19000000000005</c:v>
                </c:pt>
                <c:pt idx="70360">
                  <c:v>622.0409999999996</c:v>
                </c:pt>
                <c:pt idx="70361">
                  <c:v>622.88499999999999</c:v>
                </c:pt>
                <c:pt idx="70362">
                  <c:v>623.72299999999996</c:v>
                </c:pt>
                <c:pt idx="70363">
                  <c:v>624.5549999999995</c:v>
                </c:pt>
                <c:pt idx="70364">
                  <c:v>625.37900000000002</c:v>
                </c:pt>
                <c:pt idx="70365">
                  <c:v>626.197</c:v>
                </c:pt>
                <c:pt idx="70366">
                  <c:v>627.00800000000004</c:v>
                </c:pt>
                <c:pt idx="70367">
                  <c:v>627.81099999999958</c:v>
                </c:pt>
                <c:pt idx="70368">
                  <c:v>628.60799999999949</c:v>
                </c:pt>
                <c:pt idx="70369">
                  <c:v>629.39699999999959</c:v>
                </c:pt>
                <c:pt idx="70370">
                  <c:v>630.17900000000043</c:v>
                </c:pt>
                <c:pt idx="70371">
                  <c:v>630.95299999999929</c:v>
                </c:pt>
                <c:pt idx="70372">
                  <c:v>631.721</c:v>
                </c:pt>
                <c:pt idx="70373">
                  <c:v>632.48</c:v>
                </c:pt>
                <c:pt idx="70374">
                  <c:v>633.23199999999997</c:v>
                </c:pt>
                <c:pt idx="70375">
                  <c:v>633.976</c:v>
                </c:pt>
                <c:pt idx="70376">
                  <c:v>634.71299999999997</c:v>
                </c:pt>
                <c:pt idx="70377">
                  <c:v>635.44099999999958</c:v>
                </c:pt>
                <c:pt idx="70378">
                  <c:v>636.16199999999958</c:v>
                </c:pt>
                <c:pt idx="70379">
                  <c:v>636.875</c:v>
                </c:pt>
                <c:pt idx="70380">
                  <c:v>637.57899999999995</c:v>
                </c:pt>
                <c:pt idx="70381">
                  <c:v>638.27500000000043</c:v>
                </c:pt>
                <c:pt idx="70382">
                  <c:v>638.96299999999928</c:v>
                </c:pt>
                <c:pt idx="70383">
                  <c:v>639.64300000000003</c:v>
                </c:pt>
                <c:pt idx="70384">
                  <c:v>640.31299999999942</c:v>
                </c:pt>
                <c:pt idx="70385">
                  <c:v>640.976</c:v>
                </c:pt>
                <c:pt idx="70386">
                  <c:v>641.63</c:v>
                </c:pt>
                <c:pt idx="70387">
                  <c:v>642.27500000000043</c:v>
                </c:pt>
                <c:pt idx="70388">
                  <c:v>642.91099999999949</c:v>
                </c:pt>
                <c:pt idx="70389">
                  <c:v>643.53800000000001</c:v>
                </c:pt>
                <c:pt idx="70390">
                  <c:v>644.15699999999958</c:v>
                </c:pt>
                <c:pt idx="70391">
                  <c:v>644.76599999999996</c:v>
                </c:pt>
                <c:pt idx="70392">
                  <c:v>645.36599999999942</c:v>
                </c:pt>
                <c:pt idx="70393">
                  <c:v>645.95699999999943</c:v>
                </c:pt>
                <c:pt idx="70394">
                  <c:v>646.53800000000001</c:v>
                </c:pt>
                <c:pt idx="70395">
                  <c:v>647.11</c:v>
                </c:pt>
                <c:pt idx="70396">
                  <c:v>647.67300000000046</c:v>
                </c:pt>
                <c:pt idx="70397">
                  <c:v>648.22500000000002</c:v>
                </c:pt>
                <c:pt idx="70398">
                  <c:v>648.76900000000001</c:v>
                </c:pt>
                <c:pt idx="70399">
                  <c:v>649.30199999999957</c:v>
                </c:pt>
                <c:pt idx="70400">
                  <c:v>649.82499999999959</c:v>
                </c:pt>
                <c:pt idx="70401">
                  <c:v>650.33900000000006</c:v>
                </c:pt>
                <c:pt idx="70402">
                  <c:v>650.84199999999942</c:v>
                </c:pt>
                <c:pt idx="70403">
                  <c:v>651.33599999999956</c:v>
                </c:pt>
                <c:pt idx="70404">
                  <c:v>651.81899999999996</c:v>
                </c:pt>
                <c:pt idx="70405">
                  <c:v>652.29200000000003</c:v>
                </c:pt>
                <c:pt idx="70406">
                  <c:v>652.75400000000002</c:v>
                </c:pt>
                <c:pt idx="70407">
                  <c:v>653.20600000000002</c:v>
                </c:pt>
                <c:pt idx="70408">
                  <c:v>653.64699999999959</c:v>
                </c:pt>
                <c:pt idx="70409">
                  <c:v>654.07799999999997</c:v>
                </c:pt>
                <c:pt idx="70410">
                  <c:v>654.49800000000005</c:v>
                </c:pt>
                <c:pt idx="70411">
                  <c:v>654.90699999999958</c:v>
                </c:pt>
                <c:pt idx="70412">
                  <c:v>655.3049999999995</c:v>
                </c:pt>
                <c:pt idx="70413">
                  <c:v>655.69200000000001</c:v>
                </c:pt>
                <c:pt idx="70414">
                  <c:v>656.06899999999996</c:v>
                </c:pt>
                <c:pt idx="70415">
                  <c:v>656.43399999999997</c:v>
                </c:pt>
                <c:pt idx="70416">
                  <c:v>656.78700000000003</c:v>
                </c:pt>
                <c:pt idx="70417">
                  <c:v>657.13</c:v>
                </c:pt>
                <c:pt idx="70418">
                  <c:v>657.46099999999956</c:v>
                </c:pt>
                <c:pt idx="70419">
                  <c:v>657.78000000000043</c:v>
                </c:pt>
                <c:pt idx="70420">
                  <c:v>658.08799999999997</c:v>
                </c:pt>
                <c:pt idx="70421">
                  <c:v>658.38400000000001</c:v>
                </c:pt>
                <c:pt idx="70422">
                  <c:v>658.66899999999998</c:v>
                </c:pt>
                <c:pt idx="70423">
                  <c:v>658.94199999999955</c:v>
                </c:pt>
                <c:pt idx="70424">
                  <c:v>659.202</c:v>
                </c:pt>
                <c:pt idx="70425">
                  <c:v>659.45099999999957</c:v>
                </c:pt>
                <c:pt idx="70426">
                  <c:v>659.68799999999999</c:v>
                </c:pt>
                <c:pt idx="70427">
                  <c:v>659.91199999999958</c:v>
                </c:pt>
                <c:pt idx="70428">
                  <c:v>660.125</c:v>
                </c:pt>
                <c:pt idx="70429">
                  <c:v>660.32499999999959</c:v>
                </c:pt>
                <c:pt idx="70430">
                  <c:v>660.51199999999949</c:v>
                </c:pt>
                <c:pt idx="70431">
                  <c:v>660.68700000000001</c:v>
                </c:pt>
                <c:pt idx="70432">
                  <c:v>660.84999999999957</c:v>
                </c:pt>
                <c:pt idx="70433">
                  <c:v>661</c:v>
                </c:pt>
                <c:pt idx="70434">
                  <c:v>661.13699999999949</c:v>
                </c:pt>
                <c:pt idx="70435">
                  <c:v>661.26199999999949</c:v>
                </c:pt>
                <c:pt idx="70436">
                  <c:v>661.37300000000005</c:v>
                </c:pt>
                <c:pt idx="70437">
                  <c:v>661.47199999999998</c:v>
                </c:pt>
                <c:pt idx="70438">
                  <c:v>661.55799999999942</c:v>
                </c:pt>
                <c:pt idx="70439">
                  <c:v>661.63099999999997</c:v>
                </c:pt>
                <c:pt idx="70440">
                  <c:v>661.69</c:v>
                </c:pt>
                <c:pt idx="70441">
                  <c:v>661.73699999999997</c:v>
                </c:pt>
                <c:pt idx="70442">
                  <c:v>661.77000000000044</c:v>
                </c:pt>
                <c:pt idx="70443">
                  <c:v>661.79000000000042</c:v>
                </c:pt>
                <c:pt idx="70444">
                  <c:v>661.79600000000005</c:v>
                </c:pt>
                <c:pt idx="70445">
                  <c:v>661.78900000000044</c:v>
                </c:pt>
                <c:pt idx="70446">
                  <c:v>661.76800000000003</c:v>
                </c:pt>
                <c:pt idx="70447">
                  <c:v>661.73400000000004</c:v>
                </c:pt>
                <c:pt idx="70448">
                  <c:v>661.68600000000004</c:v>
                </c:pt>
                <c:pt idx="70449">
                  <c:v>661.62400000000002</c:v>
                </c:pt>
                <c:pt idx="70450">
                  <c:v>661.548</c:v>
                </c:pt>
                <c:pt idx="70451">
                  <c:v>661.45899999999949</c:v>
                </c:pt>
                <c:pt idx="70452">
                  <c:v>661.35599999999943</c:v>
                </c:pt>
                <c:pt idx="70453">
                  <c:v>661.23800000000051</c:v>
                </c:pt>
                <c:pt idx="70454">
                  <c:v>661.10699999999997</c:v>
                </c:pt>
                <c:pt idx="70455">
                  <c:v>660.96099999999956</c:v>
                </c:pt>
                <c:pt idx="70456">
                  <c:v>660.80099999999959</c:v>
                </c:pt>
                <c:pt idx="70457">
                  <c:v>660.6269999999995</c:v>
                </c:pt>
                <c:pt idx="70458">
                  <c:v>660.43899999999996</c:v>
                </c:pt>
                <c:pt idx="70459">
                  <c:v>660.23599999999999</c:v>
                </c:pt>
                <c:pt idx="70460">
                  <c:v>660.01900000000001</c:v>
                </c:pt>
                <c:pt idx="70461">
                  <c:v>659.78800000000047</c:v>
                </c:pt>
                <c:pt idx="70462">
                  <c:v>659.54199999999958</c:v>
                </c:pt>
                <c:pt idx="70463">
                  <c:v>659.28099999999995</c:v>
                </c:pt>
                <c:pt idx="70464">
                  <c:v>659.00599999999997</c:v>
                </c:pt>
                <c:pt idx="70465">
                  <c:v>658.71600000000001</c:v>
                </c:pt>
                <c:pt idx="70466">
                  <c:v>658.41099999999949</c:v>
                </c:pt>
                <c:pt idx="70467">
                  <c:v>658.09100000000001</c:v>
                </c:pt>
                <c:pt idx="70468">
                  <c:v>657.75699999999949</c:v>
                </c:pt>
                <c:pt idx="70469">
                  <c:v>657.40800000000002</c:v>
                </c:pt>
                <c:pt idx="70470">
                  <c:v>657.04399999999998</c:v>
                </c:pt>
                <c:pt idx="70471">
                  <c:v>656.66499999999996</c:v>
                </c:pt>
                <c:pt idx="70472">
                  <c:v>656.27100000000041</c:v>
                </c:pt>
                <c:pt idx="70473">
                  <c:v>655.86199999999928</c:v>
                </c:pt>
                <c:pt idx="70474">
                  <c:v>655.43799999999942</c:v>
                </c:pt>
                <c:pt idx="70475">
                  <c:v>654.99900000000002</c:v>
                </c:pt>
                <c:pt idx="70476">
                  <c:v>654.54399999999998</c:v>
                </c:pt>
                <c:pt idx="70477">
                  <c:v>654.07500000000005</c:v>
                </c:pt>
                <c:pt idx="70478">
                  <c:v>653.59</c:v>
                </c:pt>
                <c:pt idx="70479">
                  <c:v>653.09</c:v>
                </c:pt>
                <c:pt idx="70480">
                  <c:v>652.57500000000005</c:v>
                </c:pt>
                <c:pt idx="70481">
                  <c:v>652.04399999999998</c:v>
                </c:pt>
                <c:pt idx="70482">
                  <c:v>651.49800000000005</c:v>
                </c:pt>
                <c:pt idx="70483">
                  <c:v>650.93699999999956</c:v>
                </c:pt>
                <c:pt idx="70484">
                  <c:v>650.35999999999956</c:v>
                </c:pt>
                <c:pt idx="70485">
                  <c:v>649.7669999999996</c:v>
                </c:pt>
                <c:pt idx="70486">
                  <c:v>649.16</c:v>
                </c:pt>
                <c:pt idx="70487">
                  <c:v>648.53599999999949</c:v>
                </c:pt>
                <c:pt idx="70488">
                  <c:v>647.89800000000002</c:v>
                </c:pt>
                <c:pt idx="70489">
                  <c:v>647.24300000000005</c:v>
                </c:pt>
                <c:pt idx="70490">
                  <c:v>646.57299999999998</c:v>
                </c:pt>
                <c:pt idx="70491">
                  <c:v>645.88800000000003</c:v>
                </c:pt>
                <c:pt idx="70492">
                  <c:v>645.18700000000001</c:v>
                </c:pt>
                <c:pt idx="70493">
                  <c:v>644.47</c:v>
                </c:pt>
                <c:pt idx="70494">
                  <c:v>643.73800000000051</c:v>
                </c:pt>
                <c:pt idx="70495">
                  <c:v>642.99</c:v>
                </c:pt>
                <c:pt idx="70496">
                  <c:v>642.22699999999998</c:v>
                </c:pt>
                <c:pt idx="70497">
                  <c:v>641.44699999999955</c:v>
                </c:pt>
                <c:pt idx="70498">
                  <c:v>640.65199999999959</c:v>
                </c:pt>
                <c:pt idx="70499">
                  <c:v>639.84199999999942</c:v>
                </c:pt>
                <c:pt idx="70500">
                  <c:v>639.01499999999999</c:v>
                </c:pt>
                <c:pt idx="70501">
                  <c:v>638.17300000000046</c:v>
                </c:pt>
                <c:pt idx="70502">
                  <c:v>637.31599999999958</c:v>
                </c:pt>
                <c:pt idx="70503">
                  <c:v>636.44199999999955</c:v>
                </c:pt>
                <c:pt idx="70504">
                  <c:v>635.553</c:v>
                </c:pt>
                <c:pt idx="70505">
                  <c:v>634.64800000000002</c:v>
                </c:pt>
                <c:pt idx="70506">
                  <c:v>633.7279999999995</c:v>
                </c:pt>
                <c:pt idx="70507">
                  <c:v>632.79100000000005</c:v>
                </c:pt>
                <c:pt idx="70508">
                  <c:v>631.83900000000006</c:v>
                </c:pt>
                <c:pt idx="70509">
                  <c:v>630.87199999999996</c:v>
                </c:pt>
                <c:pt idx="70510">
                  <c:v>629.88800000000003</c:v>
                </c:pt>
                <c:pt idx="70511">
                  <c:v>628.88900000000001</c:v>
                </c:pt>
                <c:pt idx="70512">
                  <c:v>627.875</c:v>
                </c:pt>
                <c:pt idx="70513">
                  <c:v>626.8439999999996</c:v>
                </c:pt>
                <c:pt idx="70514">
                  <c:v>625.79800000000046</c:v>
                </c:pt>
                <c:pt idx="70515">
                  <c:v>624.73699999999997</c:v>
                </c:pt>
                <c:pt idx="70516">
                  <c:v>623.65899999999999</c:v>
                </c:pt>
                <c:pt idx="70517">
                  <c:v>622.56599999999958</c:v>
                </c:pt>
                <c:pt idx="70518">
                  <c:v>621.45799999999929</c:v>
                </c:pt>
                <c:pt idx="70519">
                  <c:v>620.33399999999949</c:v>
                </c:pt>
                <c:pt idx="70520">
                  <c:v>619.19400000000041</c:v>
                </c:pt>
                <c:pt idx="70521">
                  <c:v>618.03899999999999</c:v>
                </c:pt>
                <c:pt idx="70522">
                  <c:v>616.86899999999957</c:v>
                </c:pt>
                <c:pt idx="70523">
                  <c:v>615.68299999999999</c:v>
                </c:pt>
                <c:pt idx="70524">
                  <c:v>614.48099999999999</c:v>
                </c:pt>
                <c:pt idx="70525">
                  <c:v>613.26400000000001</c:v>
                </c:pt>
                <c:pt idx="70526">
                  <c:v>612.03199999999958</c:v>
                </c:pt>
                <c:pt idx="70527">
                  <c:v>610.78400000000045</c:v>
                </c:pt>
                <c:pt idx="70528">
                  <c:v>609.52099999999996</c:v>
                </c:pt>
                <c:pt idx="70529">
                  <c:v>608.24300000000005</c:v>
                </c:pt>
                <c:pt idx="70530">
                  <c:v>606.94999999999959</c:v>
                </c:pt>
                <c:pt idx="70531">
                  <c:v>605.64099999999996</c:v>
                </c:pt>
                <c:pt idx="70532">
                  <c:v>604.31699999999955</c:v>
                </c:pt>
                <c:pt idx="70533">
                  <c:v>602.9779999999995</c:v>
                </c:pt>
                <c:pt idx="70534">
                  <c:v>601.62400000000002</c:v>
                </c:pt>
                <c:pt idx="70535">
                  <c:v>600.255</c:v>
                </c:pt>
                <c:pt idx="70536">
                  <c:v>598.87099999999998</c:v>
                </c:pt>
                <c:pt idx="70537">
                  <c:v>597.47199999999998</c:v>
                </c:pt>
                <c:pt idx="70538">
                  <c:v>596.05799999999942</c:v>
                </c:pt>
                <c:pt idx="70539">
                  <c:v>594.62900000000002</c:v>
                </c:pt>
                <c:pt idx="70540">
                  <c:v>593.18499999999995</c:v>
                </c:pt>
                <c:pt idx="70541">
                  <c:v>591.72699999999998</c:v>
                </c:pt>
                <c:pt idx="70542">
                  <c:v>590.25400000000002</c:v>
                </c:pt>
                <c:pt idx="70543">
                  <c:v>588.76599999999996</c:v>
                </c:pt>
                <c:pt idx="70544">
                  <c:v>587.26400000000001</c:v>
                </c:pt>
                <c:pt idx="70545">
                  <c:v>585.74699999999996</c:v>
                </c:pt>
                <c:pt idx="70546">
                  <c:v>584.21600000000001</c:v>
                </c:pt>
                <c:pt idx="70547">
                  <c:v>582.66999999999996</c:v>
                </c:pt>
                <c:pt idx="70548">
                  <c:v>581.11</c:v>
                </c:pt>
                <c:pt idx="70549">
                  <c:v>579.53599999999949</c:v>
                </c:pt>
                <c:pt idx="70550">
                  <c:v>577.94699999999955</c:v>
                </c:pt>
                <c:pt idx="70551">
                  <c:v>576.3439999999996</c:v>
                </c:pt>
                <c:pt idx="70552">
                  <c:v>574.7279999999995</c:v>
                </c:pt>
                <c:pt idx="70553">
                  <c:v>573.09699999999998</c:v>
                </c:pt>
                <c:pt idx="70554">
                  <c:v>571.45199999999954</c:v>
                </c:pt>
                <c:pt idx="70555">
                  <c:v>569.79300000000046</c:v>
                </c:pt>
                <c:pt idx="70556">
                  <c:v>568.12099999999998</c:v>
                </c:pt>
                <c:pt idx="70557">
                  <c:v>566.43499999999949</c:v>
                </c:pt>
                <c:pt idx="70558">
                  <c:v>564.73500000000001</c:v>
                </c:pt>
                <c:pt idx="70559">
                  <c:v>563.02199999999959</c:v>
                </c:pt>
                <c:pt idx="70560">
                  <c:v>561.29500000000041</c:v>
                </c:pt>
                <c:pt idx="70561">
                  <c:v>559.5549999999995</c:v>
                </c:pt>
                <c:pt idx="70562">
                  <c:v>557.80099999999959</c:v>
                </c:pt>
                <c:pt idx="70563">
                  <c:v>556.03499999999997</c:v>
                </c:pt>
                <c:pt idx="70564">
                  <c:v>554.255</c:v>
                </c:pt>
                <c:pt idx="70565">
                  <c:v>552.46199999999942</c:v>
                </c:pt>
                <c:pt idx="70566">
                  <c:v>550.65599999999949</c:v>
                </c:pt>
                <c:pt idx="70567">
                  <c:v>548.83699999999942</c:v>
                </c:pt>
                <c:pt idx="70568">
                  <c:v>547.005</c:v>
                </c:pt>
                <c:pt idx="70569">
                  <c:v>545.16099999999949</c:v>
                </c:pt>
                <c:pt idx="70570">
                  <c:v>543.30399999999997</c:v>
                </c:pt>
                <c:pt idx="70571">
                  <c:v>541.43499999999949</c:v>
                </c:pt>
                <c:pt idx="70572">
                  <c:v>539.553</c:v>
                </c:pt>
                <c:pt idx="70573">
                  <c:v>537.65800000000002</c:v>
                </c:pt>
                <c:pt idx="70574">
                  <c:v>535.7519999999995</c:v>
                </c:pt>
                <c:pt idx="70575">
                  <c:v>533.83299999999929</c:v>
                </c:pt>
                <c:pt idx="70576">
                  <c:v>531.90300000000002</c:v>
                </c:pt>
                <c:pt idx="70577">
                  <c:v>529.95999999999958</c:v>
                </c:pt>
                <c:pt idx="70578">
                  <c:v>528.00599999999997</c:v>
                </c:pt>
                <c:pt idx="70579">
                  <c:v>526.04</c:v>
                </c:pt>
                <c:pt idx="70580">
                  <c:v>524.06199999999956</c:v>
                </c:pt>
                <c:pt idx="70581">
                  <c:v>522.07299999999998</c:v>
                </c:pt>
                <c:pt idx="70582">
                  <c:v>520.072</c:v>
                </c:pt>
                <c:pt idx="70583">
                  <c:v>518.05999999999949</c:v>
                </c:pt>
                <c:pt idx="70584">
                  <c:v>516.03699999999958</c:v>
                </c:pt>
                <c:pt idx="70585">
                  <c:v>514.00300000000004</c:v>
                </c:pt>
                <c:pt idx="70586">
                  <c:v>511.95699999999965</c:v>
                </c:pt>
                <c:pt idx="70587">
                  <c:v>509.90099999999978</c:v>
                </c:pt>
                <c:pt idx="70588">
                  <c:v>507.83499999999975</c:v>
                </c:pt>
                <c:pt idx="70589">
                  <c:v>505.75700000000001</c:v>
                </c:pt>
                <c:pt idx="70590">
                  <c:v>503.66899999999993</c:v>
                </c:pt>
                <c:pt idx="70591">
                  <c:v>501.57100000000003</c:v>
                </c:pt>
                <c:pt idx="70592">
                  <c:v>499.46199999999965</c:v>
                </c:pt>
                <c:pt idx="70593">
                  <c:v>497.34399999999999</c:v>
                </c:pt>
                <c:pt idx="70594">
                  <c:v>495.21499999999975</c:v>
                </c:pt>
                <c:pt idx="70595">
                  <c:v>493.07599999999979</c:v>
                </c:pt>
                <c:pt idx="70596">
                  <c:v>490.92799999999966</c:v>
                </c:pt>
                <c:pt idx="70597">
                  <c:v>488.77</c:v>
                </c:pt>
                <c:pt idx="70598">
                  <c:v>486.60199999999975</c:v>
                </c:pt>
                <c:pt idx="70599">
                  <c:v>484.42499999999978</c:v>
                </c:pt>
                <c:pt idx="70600">
                  <c:v>482.23899999999958</c:v>
                </c:pt>
                <c:pt idx="70601">
                  <c:v>480.04300000000001</c:v>
                </c:pt>
                <c:pt idx="70602">
                  <c:v>477.839</c:v>
                </c:pt>
                <c:pt idx="70603">
                  <c:v>475.625</c:v>
                </c:pt>
                <c:pt idx="70604">
                  <c:v>473.40299999999979</c:v>
                </c:pt>
                <c:pt idx="70605">
                  <c:v>471.17200000000008</c:v>
                </c:pt>
                <c:pt idx="70606">
                  <c:v>468.93299999999965</c:v>
                </c:pt>
                <c:pt idx="70607">
                  <c:v>466.685</c:v>
                </c:pt>
                <c:pt idx="70608">
                  <c:v>464.42899999999958</c:v>
                </c:pt>
                <c:pt idx="70609">
                  <c:v>462.16500000000002</c:v>
                </c:pt>
                <c:pt idx="70610">
                  <c:v>459.89299999999974</c:v>
                </c:pt>
                <c:pt idx="70611">
                  <c:v>457.613</c:v>
                </c:pt>
                <c:pt idx="70612">
                  <c:v>455.32499999999999</c:v>
                </c:pt>
                <c:pt idx="70613">
                  <c:v>453.03</c:v>
                </c:pt>
                <c:pt idx="70614">
                  <c:v>450.72799999999978</c:v>
                </c:pt>
                <c:pt idx="70615">
                  <c:v>448.41799999999978</c:v>
                </c:pt>
                <c:pt idx="70616">
                  <c:v>446.101</c:v>
                </c:pt>
                <c:pt idx="70617">
                  <c:v>443.77699999999965</c:v>
                </c:pt>
                <c:pt idx="70618">
                  <c:v>441.44600000000003</c:v>
                </c:pt>
                <c:pt idx="70619">
                  <c:v>439.108</c:v>
                </c:pt>
                <c:pt idx="70620">
                  <c:v>436.76400000000001</c:v>
                </c:pt>
                <c:pt idx="70621">
                  <c:v>434.41299999999978</c:v>
                </c:pt>
                <c:pt idx="70622">
                  <c:v>432.05599999999993</c:v>
                </c:pt>
                <c:pt idx="70623">
                  <c:v>429.69299999999993</c:v>
                </c:pt>
                <c:pt idx="70624">
                  <c:v>427.32400000000001</c:v>
                </c:pt>
                <c:pt idx="70625">
                  <c:v>424.94900000000001</c:v>
                </c:pt>
                <c:pt idx="70626">
                  <c:v>422.56799999999993</c:v>
                </c:pt>
                <c:pt idx="70627">
                  <c:v>420.18200000000002</c:v>
                </c:pt>
                <c:pt idx="70628">
                  <c:v>417.78999999999979</c:v>
                </c:pt>
                <c:pt idx="70629">
                  <c:v>415.39299999999974</c:v>
                </c:pt>
                <c:pt idx="70630">
                  <c:v>412.99099999999964</c:v>
                </c:pt>
                <c:pt idx="70631">
                  <c:v>410.58300000000003</c:v>
                </c:pt>
                <c:pt idx="70632">
                  <c:v>408.17099999999999</c:v>
                </c:pt>
                <c:pt idx="70633">
                  <c:v>405.755</c:v>
                </c:pt>
                <c:pt idx="70634">
                  <c:v>403.33300000000003</c:v>
                </c:pt>
                <c:pt idx="70635">
                  <c:v>400.90799999999979</c:v>
                </c:pt>
                <c:pt idx="70636">
                  <c:v>398.47799999999978</c:v>
                </c:pt>
                <c:pt idx="70637">
                  <c:v>396.04399999999993</c:v>
                </c:pt>
                <c:pt idx="70638">
                  <c:v>393.60599999999999</c:v>
                </c:pt>
                <c:pt idx="70639">
                  <c:v>391.16399999999999</c:v>
                </c:pt>
                <c:pt idx="70640">
                  <c:v>388.71899999999965</c:v>
                </c:pt>
                <c:pt idx="70641">
                  <c:v>386.27</c:v>
                </c:pt>
                <c:pt idx="70642">
                  <c:v>383.81799999999993</c:v>
                </c:pt>
                <c:pt idx="70643">
                  <c:v>381.36200000000002</c:v>
                </c:pt>
                <c:pt idx="70644">
                  <c:v>378.904</c:v>
                </c:pt>
                <c:pt idx="70645">
                  <c:v>376.44299999999993</c:v>
                </c:pt>
                <c:pt idx="70646">
                  <c:v>373.97899999999959</c:v>
                </c:pt>
                <c:pt idx="70647">
                  <c:v>371.512</c:v>
                </c:pt>
                <c:pt idx="70648">
                  <c:v>369.04300000000001</c:v>
                </c:pt>
                <c:pt idx="70649">
                  <c:v>366.572</c:v>
                </c:pt>
                <c:pt idx="70650">
                  <c:v>364.09799999999979</c:v>
                </c:pt>
                <c:pt idx="70651">
                  <c:v>361.62299999999999</c:v>
                </c:pt>
                <c:pt idx="70652">
                  <c:v>359.14600000000002</c:v>
                </c:pt>
                <c:pt idx="70653">
                  <c:v>356.66699999999975</c:v>
                </c:pt>
                <c:pt idx="70654">
                  <c:v>354.18599999999975</c:v>
                </c:pt>
                <c:pt idx="70655">
                  <c:v>351.70400000000001</c:v>
                </c:pt>
                <c:pt idx="70656">
                  <c:v>349.22199999999958</c:v>
                </c:pt>
                <c:pt idx="70657">
                  <c:v>346.73799999999977</c:v>
                </c:pt>
                <c:pt idx="70658">
                  <c:v>344.25299999999999</c:v>
                </c:pt>
                <c:pt idx="70659">
                  <c:v>341.767</c:v>
                </c:pt>
                <c:pt idx="70660">
                  <c:v>339.28099999999978</c:v>
                </c:pt>
                <c:pt idx="70661">
                  <c:v>336.79399999999958</c:v>
                </c:pt>
                <c:pt idx="70662">
                  <c:v>334.30700000000002</c:v>
                </c:pt>
                <c:pt idx="70663">
                  <c:v>331.82</c:v>
                </c:pt>
                <c:pt idx="70664">
                  <c:v>329.33300000000003</c:v>
                </c:pt>
                <c:pt idx="70665">
                  <c:v>326.846</c:v>
                </c:pt>
                <c:pt idx="70666">
                  <c:v>324.35899999999975</c:v>
                </c:pt>
                <c:pt idx="70667">
                  <c:v>321.87299999999999</c:v>
                </c:pt>
                <c:pt idx="70668">
                  <c:v>319.38799999999975</c:v>
                </c:pt>
                <c:pt idx="70669">
                  <c:v>316.90299999999979</c:v>
                </c:pt>
                <c:pt idx="70670">
                  <c:v>314.41899999999958</c:v>
                </c:pt>
                <c:pt idx="70671">
                  <c:v>311.93699999999961</c:v>
                </c:pt>
                <c:pt idx="70672">
                  <c:v>309.45499999999993</c:v>
                </c:pt>
                <c:pt idx="70673">
                  <c:v>306.9749999999998</c:v>
                </c:pt>
                <c:pt idx="70674">
                  <c:v>304.49699999999962</c:v>
                </c:pt>
                <c:pt idx="70675">
                  <c:v>302.02</c:v>
                </c:pt>
                <c:pt idx="70676">
                  <c:v>299.54500000000002</c:v>
                </c:pt>
                <c:pt idx="70677">
                  <c:v>297.072</c:v>
                </c:pt>
                <c:pt idx="70678">
                  <c:v>294.601</c:v>
                </c:pt>
                <c:pt idx="70679">
                  <c:v>292.13200000000001</c:v>
                </c:pt>
                <c:pt idx="70680">
                  <c:v>289.666</c:v>
                </c:pt>
                <c:pt idx="70681">
                  <c:v>287.20299999999975</c:v>
                </c:pt>
                <c:pt idx="70682">
                  <c:v>284.74200000000002</c:v>
                </c:pt>
                <c:pt idx="70683">
                  <c:v>282.28399999999965</c:v>
                </c:pt>
                <c:pt idx="70684">
                  <c:v>279.82900000000001</c:v>
                </c:pt>
                <c:pt idx="70685">
                  <c:v>277.37700000000001</c:v>
                </c:pt>
                <c:pt idx="70686">
                  <c:v>274.92899999999958</c:v>
                </c:pt>
                <c:pt idx="70687">
                  <c:v>272.48399999999958</c:v>
                </c:pt>
                <c:pt idx="70688">
                  <c:v>270.04199999999975</c:v>
                </c:pt>
                <c:pt idx="70689">
                  <c:v>267.60500000000002</c:v>
                </c:pt>
                <c:pt idx="70690">
                  <c:v>265.17099999999999</c:v>
                </c:pt>
                <c:pt idx="70691">
                  <c:v>262.74099999999999</c:v>
                </c:pt>
                <c:pt idx="70692">
                  <c:v>260.31599999999975</c:v>
                </c:pt>
                <c:pt idx="70693">
                  <c:v>257.89499999999975</c:v>
                </c:pt>
                <c:pt idx="70694">
                  <c:v>255.47800000000001</c:v>
                </c:pt>
                <c:pt idx="70695">
                  <c:v>253.066</c:v>
                </c:pt>
                <c:pt idx="70696">
                  <c:v>250.65800000000004</c:v>
                </c:pt>
                <c:pt idx="70697">
                  <c:v>248.256</c:v>
                </c:pt>
                <c:pt idx="70698">
                  <c:v>245.85800000000012</c:v>
                </c:pt>
                <c:pt idx="70699">
                  <c:v>243.46600000000001</c:v>
                </c:pt>
                <c:pt idx="70700">
                  <c:v>241.07900000000001</c:v>
                </c:pt>
                <c:pt idx="70701">
                  <c:v>238.697</c:v>
                </c:pt>
                <c:pt idx="70702">
                  <c:v>236.32200000000012</c:v>
                </c:pt>
                <c:pt idx="70703">
                  <c:v>233.95100000000011</c:v>
                </c:pt>
                <c:pt idx="70704">
                  <c:v>231.58700000000007</c:v>
                </c:pt>
                <c:pt idx="70705">
                  <c:v>229.22800000000001</c:v>
                </c:pt>
                <c:pt idx="70706">
                  <c:v>226.876</c:v>
                </c:pt>
                <c:pt idx="70707">
                  <c:v>224.53</c:v>
                </c:pt>
                <c:pt idx="70708">
                  <c:v>222.19</c:v>
                </c:pt>
                <c:pt idx="70709">
                  <c:v>219.85700000000011</c:v>
                </c:pt>
                <c:pt idx="70710">
                  <c:v>217.53100000000001</c:v>
                </c:pt>
                <c:pt idx="70711">
                  <c:v>215.21099999999998</c:v>
                </c:pt>
                <c:pt idx="70712">
                  <c:v>212.89800000000011</c:v>
                </c:pt>
                <c:pt idx="70713">
                  <c:v>210.59200000000001</c:v>
                </c:pt>
                <c:pt idx="70714">
                  <c:v>208.29300000000001</c:v>
                </c:pt>
                <c:pt idx="70715">
                  <c:v>206.00200000000001</c:v>
                </c:pt>
                <c:pt idx="70716">
                  <c:v>203.71799999999999</c:v>
                </c:pt>
                <c:pt idx="70717">
                  <c:v>201.441</c:v>
                </c:pt>
                <c:pt idx="70718">
                  <c:v>199.17299999999997</c:v>
                </c:pt>
                <c:pt idx="70719">
                  <c:v>196.91200000000001</c:v>
                </c:pt>
                <c:pt idx="70720">
                  <c:v>194.65900000000002</c:v>
                </c:pt>
                <c:pt idx="70721">
                  <c:v>192.41300000000001</c:v>
                </c:pt>
                <c:pt idx="70722">
                  <c:v>190.17599999999999</c:v>
                </c:pt>
                <c:pt idx="70723">
                  <c:v>187.94800000000001</c:v>
                </c:pt>
                <c:pt idx="70724">
                  <c:v>185.727</c:v>
                </c:pt>
                <c:pt idx="70725">
                  <c:v>183.51599999999999</c:v>
                </c:pt>
                <c:pt idx="70726">
                  <c:v>181.31200000000001</c:v>
                </c:pt>
                <c:pt idx="70727">
                  <c:v>179.11799999999999</c:v>
                </c:pt>
                <c:pt idx="70728">
                  <c:v>176.93200000000004</c:v>
                </c:pt>
                <c:pt idx="70729">
                  <c:v>174.756</c:v>
                </c:pt>
                <c:pt idx="70730">
                  <c:v>172.58800000000011</c:v>
                </c:pt>
                <c:pt idx="70731">
                  <c:v>170.43</c:v>
                </c:pt>
                <c:pt idx="70732">
                  <c:v>168.28100000000001</c:v>
                </c:pt>
                <c:pt idx="70733">
                  <c:v>166.14099999999999</c:v>
                </c:pt>
                <c:pt idx="70734">
                  <c:v>164.011</c:v>
                </c:pt>
                <c:pt idx="70735">
                  <c:v>161.89000000000001</c:v>
                </c:pt>
                <c:pt idx="70736">
                  <c:v>159.78</c:v>
                </c:pt>
                <c:pt idx="70737">
                  <c:v>157.678</c:v>
                </c:pt>
                <c:pt idx="70738">
                  <c:v>155.58700000000007</c:v>
                </c:pt>
                <c:pt idx="70739">
                  <c:v>153.506</c:v>
                </c:pt>
                <c:pt idx="70740">
                  <c:v>151.43600000000001</c:v>
                </c:pt>
                <c:pt idx="70741">
                  <c:v>149.375</c:v>
                </c:pt>
                <c:pt idx="70742">
                  <c:v>147.32500000000007</c:v>
                </c:pt>
                <c:pt idx="70743">
                  <c:v>145.285</c:v>
                </c:pt>
                <c:pt idx="70744">
                  <c:v>143.256</c:v>
                </c:pt>
                <c:pt idx="70745">
                  <c:v>141.23699999999999</c:v>
                </c:pt>
                <c:pt idx="70746">
                  <c:v>139.22900000000001</c:v>
                </c:pt>
                <c:pt idx="70747">
                  <c:v>137.232</c:v>
                </c:pt>
                <c:pt idx="70748">
                  <c:v>135.24599999999998</c:v>
                </c:pt>
                <c:pt idx="70749">
                  <c:v>133.27099999999999</c:v>
                </c:pt>
                <c:pt idx="70750">
                  <c:v>131.30700000000004</c:v>
                </c:pt>
                <c:pt idx="70751">
                  <c:v>129.35400000000001</c:v>
                </c:pt>
                <c:pt idx="70752">
                  <c:v>127.41300000000005</c:v>
                </c:pt>
                <c:pt idx="70753">
                  <c:v>125.483</c:v>
                </c:pt>
                <c:pt idx="70754">
                  <c:v>123.56399999999999</c:v>
                </c:pt>
                <c:pt idx="70755">
                  <c:v>121.657</c:v>
                </c:pt>
                <c:pt idx="70756">
                  <c:v>119.762</c:v>
                </c:pt>
                <c:pt idx="70757">
                  <c:v>117.87799999999999</c:v>
                </c:pt>
                <c:pt idx="70758">
                  <c:v>116.00700000000002</c:v>
                </c:pt>
                <c:pt idx="70759">
                  <c:v>114.146</c:v>
                </c:pt>
                <c:pt idx="70760">
                  <c:v>112.29900000000002</c:v>
                </c:pt>
                <c:pt idx="70761">
                  <c:v>110.46299999999999</c:v>
                </c:pt>
                <c:pt idx="70762">
                  <c:v>108.639</c:v>
                </c:pt>
                <c:pt idx="70763">
                  <c:v>106.827</c:v>
                </c:pt>
                <c:pt idx="70764">
                  <c:v>105.02800000000001</c:v>
                </c:pt>
                <c:pt idx="70765">
                  <c:v>103.24100000000006</c:v>
                </c:pt>
                <c:pt idx="70766">
                  <c:v>101.46700000000006</c:v>
                </c:pt>
                <c:pt idx="70767">
                  <c:v>99.704899999999995</c:v>
                </c:pt>
                <c:pt idx="70768">
                  <c:v>97.955600000000004</c:v>
                </c:pt>
                <c:pt idx="70769">
                  <c:v>96.218900000000005</c:v>
                </c:pt>
                <c:pt idx="70770">
                  <c:v>94.494900000000058</c:v>
                </c:pt>
                <c:pt idx="70771">
                  <c:v>92.783799999999999</c:v>
                </c:pt>
                <c:pt idx="70772">
                  <c:v>91.085499999999982</c:v>
                </c:pt>
                <c:pt idx="70773">
                  <c:v>89.400200000000027</c:v>
                </c:pt>
                <c:pt idx="70774">
                  <c:v>87.727800000000002</c:v>
                </c:pt>
                <c:pt idx="70775">
                  <c:v>86.068600000000004</c:v>
                </c:pt>
                <c:pt idx="70776">
                  <c:v>84.422399999999982</c:v>
                </c:pt>
                <c:pt idx="70777">
                  <c:v>82.789400000000001</c:v>
                </c:pt>
                <c:pt idx="70778">
                  <c:v>81.169699999999992</c:v>
                </c:pt>
                <c:pt idx="70779">
                  <c:v>79.563300000000012</c:v>
                </c:pt>
                <c:pt idx="70780">
                  <c:v>77.970100000000002</c:v>
                </c:pt>
                <c:pt idx="70781">
                  <c:v>76.390600000000006</c:v>
                </c:pt>
                <c:pt idx="70782">
                  <c:v>74.824399999999983</c:v>
                </c:pt>
                <c:pt idx="70783">
                  <c:v>73.271699999999996</c:v>
                </c:pt>
                <c:pt idx="70784">
                  <c:v>71.732799999999983</c:v>
                </c:pt>
                <c:pt idx="70785">
                  <c:v>70.207400000000007</c:v>
                </c:pt>
                <c:pt idx="70786">
                  <c:v>68.695700000000002</c:v>
                </c:pt>
                <c:pt idx="70787">
                  <c:v>67.197800000000001</c:v>
                </c:pt>
                <c:pt idx="70788">
                  <c:v>65.713700000000003</c:v>
                </c:pt>
                <c:pt idx="70789">
                  <c:v>64.243399999999994</c:v>
                </c:pt>
                <c:pt idx="70790">
                  <c:v>62.787000000000006</c:v>
                </c:pt>
                <c:pt idx="70791">
                  <c:v>61.344599999999993</c:v>
                </c:pt>
                <c:pt idx="70792">
                  <c:v>59.9161</c:v>
                </c:pt>
                <c:pt idx="70793">
                  <c:v>58.5017</c:v>
                </c:pt>
                <c:pt idx="70794">
                  <c:v>57.101300000000002</c:v>
                </c:pt>
                <c:pt idx="70795">
                  <c:v>55.715100000000028</c:v>
                </c:pt>
                <c:pt idx="70796">
                  <c:v>54.343000000000004</c:v>
                </c:pt>
                <c:pt idx="70797">
                  <c:v>52.985100000000003</c:v>
                </c:pt>
                <c:pt idx="70798">
                  <c:v>51.641500000000001</c:v>
                </c:pt>
                <c:pt idx="70799">
                  <c:v>50.312100000000001</c:v>
                </c:pt>
                <c:pt idx="70800">
                  <c:v>48.997100000000003</c:v>
                </c:pt>
                <c:pt idx="70801">
                  <c:v>47.696400000000011</c:v>
                </c:pt>
                <c:pt idx="70802">
                  <c:v>46.41</c:v>
                </c:pt>
                <c:pt idx="70803">
                  <c:v>45.138200000000012</c:v>
                </c:pt>
                <c:pt idx="70804">
                  <c:v>43.880699999999997</c:v>
                </c:pt>
                <c:pt idx="70805">
                  <c:v>42.637700000000002</c:v>
                </c:pt>
                <c:pt idx="70806">
                  <c:v>41.409200000000006</c:v>
                </c:pt>
                <c:pt idx="70807">
                  <c:v>40.195400000000035</c:v>
                </c:pt>
                <c:pt idx="70808">
                  <c:v>38.996000000000002</c:v>
                </c:pt>
                <c:pt idx="70809">
                  <c:v>37.811299999999996</c:v>
                </c:pt>
                <c:pt idx="70810">
                  <c:v>36.641200000000005</c:v>
                </c:pt>
                <c:pt idx="70811">
                  <c:v>35.485800000000005</c:v>
                </c:pt>
                <c:pt idx="70812">
                  <c:v>34.345100000000002</c:v>
                </c:pt>
                <c:pt idx="70813">
                  <c:v>33.219000000000001</c:v>
                </c:pt>
                <c:pt idx="70814">
                  <c:v>32.107700000000001</c:v>
                </c:pt>
                <c:pt idx="70815">
                  <c:v>31.011099999999999</c:v>
                </c:pt>
                <c:pt idx="70816">
                  <c:v>29.92929999999998</c:v>
                </c:pt>
                <c:pt idx="70817">
                  <c:v>28.86239999999998</c:v>
                </c:pt>
                <c:pt idx="70818">
                  <c:v>27.810099999999988</c:v>
                </c:pt>
                <c:pt idx="70819">
                  <c:v>26.7728</c:v>
                </c:pt>
                <c:pt idx="70820">
                  <c:v>25.7502</c:v>
                </c:pt>
                <c:pt idx="70821">
                  <c:v>24.742499999999982</c:v>
                </c:pt>
                <c:pt idx="70822">
                  <c:v>23.7498</c:v>
                </c:pt>
                <c:pt idx="70823">
                  <c:v>22.771799999999981</c:v>
                </c:pt>
                <c:pt idx="70824">
                  <c:v>21.808900000000001</c:v>
                </c:pt>
                <c:pt idx="70825">
                  <c:v>20.860800000000001</c:v>
                </c:pt>
                <c:pt idx="70826">
                  <c:v>19.927700000000002</c:v>
                </c:pt>
                <c:pt idx="70827">
                  <c:v>19.009499999999989</c:v>
                </c:pt>
                <c:pt idx="70828">
                  <c:v>18.106300000000001</c:v>
                </c:pt>
                <c:pt idx="70829">
                  <c:v>17.217900000000014</c:v>
                </c:pt>
                <c:pt idx="70830">
                  <c:v>16.3446</c:v>
                </c:pt>
                <c:pt idx="70831">
                  <c:v>15.4863</c:v>
                </c:pt>
                <c:pt idx="70832">
                  <c:v>14.643000000000001</c:v>
                </c:pt>
                <c:pt idx="70833">
                  <c:v>13.8146</c:v>
                </c:pt>
                <c:pt idx="70834">
                  <c:v>13.001300000000001</c:v>
                </c:pt>
                <c:pt idx="70835">
                  <c:v>12.2029</c:v>
                </c:pt>
                <c:pt idx="70836">
                  <c:v>11.419600000000004</c:v>
                </c:pt>
                <c:pt idx="70837">
                  <c:v>10.651300000000001</c:v>
                </c:pt>
                <c:pt idx="70838">
                  <c:v>9.8979000000000035</c:v>
                </c:pt>
                <c:pt idx="70839">
                  <c:v>9.1595100000000027</c:v>
                </c:pt>
                <c:pt idx="70840">
                  <c:v>8.4362700000000004</c:v>
                </c:pt>
                <c:pt idx="70841">
                  <c:v>7.7279799999999961</c:v>
                </c:pt>
                <c:pt idx="70842">
                  <c:v>7.0347999999999997</c:v>
                </c:pt>
                <c:pt idx="70843">
                  <c:v>6.3563700000000001</c:v>
                </c:pt>
                <c:pt idx="70844">
                  <c:v>5.6932099999999997</c:v>
                </c:pt>
                <c:pt idx="70845">
                  <c:v>5.0448799999999965</c:v>
                </c:pt>
                <c:pt idx="70846">
                  <c:v>4.4115900000000003</c:v>
                </c:pt>
                <c:pt idx="70847">
                  <c:v>3.7933100000000017</c:v>
                </c:pt>
                <c:pt idx="70848">
                  <c:v>3.19001</c:v>
                </c:pt>
                <c:pt idx="70849">
                  <c:v>2.6017000000000001</c:v>
                </c:pt>
                <c:pt idx="70850">
                  <c:v>2.0283699999999998</c:v>
                </c:pt>
                <c:pt idx="70851">
                  <c:v>1.469959999999999</c:v>
                </c:pt>
                <c:pt idx="70852">
                  <c:v>0.92662400000000045</c:v>
                </c:pt>
                <c:pt idx="70853">
                  <c:v>0.39808100000000035</c:v>
                </c:pt>
                <c:pt idx="70854">
                  <c:v>-0.115437</c:v>
                </c:pt>
                <c:pt idx="70855">
                  <c:v>-0.61404000000000059</c:v>
                </c:pt>
                <c:pt idx="70856">
                  <c:v>-1.09768</c:v>
                </c:pt>
                <c:pt idx="70857">
                  <c:v>-1.5665100000000001</c:v>
                </c:pt>
                <c:pt idx="70858">
                  <c:v>-2.0203500000000001</c:v>
                </c:pt>
                <c:pt idx="70859">
                  <c:v>-2.4593799999999981</c:v>
                </c:pt>
                <c:pt idx="70860">
                  <c:v>-2.8835199999999999</c:v>
                </c:pt>
                <c:pt idx="70861">
                  <c:v>-3.29278</c:v>
                </c:pt>
                <c:pt idx="70862">
                  <c:v>-3.6871100000000019</c:v>
                </c:pt>
                <c:pt idx="70863">
                  <c:v>-4.0667600000000004</c:v>
                </c:pt>
                <c:pt idx="70864">
                  <c:v>-4.4316100000000036</c:v>
                </c:pt>
                <c:pt idx="70865">
                  <c:v>-4.7816200000000038</c:v>
                </c:pt>
                <c:pt idx="70866">
                  <c:v>-5.1168899999999962</c:v>
                </c:pt>
                <c:pt idx="70867">
                  <c:v>-5.4373399999999998</c:v>
                </c:pt>
                <c:pt idx="70868">
                  <c:v>-5.7430899999999996</c:v>
                </c:pt>
                <c:pt idx="70869">
                  <c:v>-6.0340199999999964</c:v>
                </c:pt>
                <c:pt idx="70870">
                  <c:v>-6.31046</c:v>
                </c:pt>
                <c:pt idx="70871">
                  <c:v>-6.5720999999999998</c:v>
                </c:pt>
                <c:pt idx="70872">
                  <c:v>-6.8190499999999998</c:v>
                </c:pt>
                <c:pt idx="70873">
                  <c:v>-7.0514299999999999</c:v>
                </c:pt>
                <c:pt idx="70874">
                  <c:v>-7.2690400000000004</c:v>
                </c:pt>
                <c:pt idx="70875">
                  <c:v>-7.4722600000000039</c:v>
                </c:pt>
                <c:pt idx="70876">
                  <c:v>-7.6607499999999975</c:v>
                </c:pt>
                <c:pt idx="70877">
                  <c:v>-7.83467</c:v>
                </c:pt>
                <c:pt idx="70878">
                  <c:v>-7.9941699999999996</c:v>
                </c:pt>
                <c:pt idx="70879">
                  <c:v>-8.1391999999999989</c:v>
                </c:pt>
                <c:pt idx="70880">
                  <c:v>-8.2696500000000004</c:v>
                </c:pt>
                <c:pt idx="70881">
                  <c:v>-8.385600000000009</c:v>
                </c:pt>
                <c:pt idx="70882">
                  <c:v>-8.4872300000000003</c:v>
                </c:pt>
                <c:pt idx="70883">
                  <c:v>-8.5743000000000009</c:v>
                </c:pt>
                <c:pt idx="70884">
                  <c:v>-8.6472299999999986</c:v>
                </c:pt>
                <c:pt idx="70885">
                  <c:v>-8.7055600000000002</c:v>
                </c:pt>
                <c:pt idx="70886">
                  <c:v>-8.7496700000000001</c:v>
                </c:pt>
                <c:pt idx="70887">
                  <c:v>-8.7794800000000048</c:v>
                </c:pt>
                <c:pt idx="70888">
                  <c:v>-8.7949199999999994</c:v>
                </c:pt>
                <c:pt idx="70889">
                  <c:v>-8.7962400000000009</c:v>
                </c:pt>
                <c:pt idx="70890">
                  <c:v>-8.7832900000000009</c:v>
                </c:pt>
                <c:pt idx="70891">
                  <c:v>-8.7562500000000014</c:v>
                </c:pt>
                <c:pt idx="70892">
                  <c:v>-8.7148500000000002</c:v>
                </c:pt>
                <c:pt idx="70893">
                  <c:v>-8.6595200000000006</c:v>
                </c:pt>
                <c:pt idx="70894">
                  <c:v>-8.59</c:v>
                </c:pt>
                <c:pt idx="70895">
                  <c:v>-8.5063400000000016</c:v>
                </c:pt>
                <c:pt idx="70896">
                  <c:v>-8.4087700000000005</c:v>
                </c:pt>
                <c:pt idx="70897">
                  <c:v>-8.2970400000000009</c:v>
                </c:pt>
                <c:pt idx="70898">
                  <c:v>-8.1714100000000016</c:v>
                </c:pt>
                <c:pt idx="70899">
                  <c:v>-8.0318699999999996</c:v>
                </c:pt>
                <c:pt idx="70900">
                  <c:v>-7.87845</c:v>
                </c:pt>
                <c:pt idx="70901">
                  <c:v>-7.7109799999999975</c:v>
                </c:pt>
                <c:pt idx="70902">
                  <c:v>-7.5297000000000001</c:v>
                </c:pt>
                <c:pt idx="70903">
                  <c:v>-7.3347299999999995</c:v>
                </c:pt>
                <c:pt idx="70904">
                  <c:v>-7.1258899999999947</c:v>
                </c:pt>
                <c:pt idx="70905">
                  <c:v>-6.9033100000000003</c:v>
                </c:pt>
                <c:pt idx="70906">
                  <c:v>-6.6669799999999961</c:v>
                </c:pt>
                <c:pt idx="70907">
                  <c:v>-6.4169700000000001</c:v>
                </c:pt>
                <c:pt idx="70908">
                  <c:v>-6.1532799999999996</c:v>
                </c:pt>
                <c:pt idx="70909">
                  <c:v>-5.8760199999999996</c:v>
                </c:pt>
                <c:pt idx="70910">
                  <c:v>-5.5852700000000004</c:v>
                </c:pt>
                <c:pt idx="70911">
                  <c:v>-5.2807899999999997</c:v>
                </c:pt>
                <c:pt idx="70912">
                  <c:v>-4.96286</c:v>
                </c:pt>
                <c:pt idx="70913">
                  <c:v>-4.6314500000000001</c:v>
                </c:pt>
                <c:pt idx="70914">
                  <c:v>-4.2866000000000035</c:v>
                </c:pt>
                <c:pt idx="70915">
                  <c:v>-3.9283700000000001</c:v>
                </c:pt>
                <c:pt idx="70916">
                  <c:v>-3.5567699999999984</c:v>
                </c:pt>
                <c:pt idx="70917">
                  <c:v>-3.171809999999998</c:v>
                </c:pt>
                <c:pt idx="70918">
                  <c:v>-2.7735200000000018</c:v>
                </c:pt>
                <c:pt idx="70919">
                  <c:v>-2.3620799999999984</c:v>
                </c:pt>
                <c:pt idx="70920">
                  <c:v>-1.9373800000000001</c:v>
                </c:pt>
                <c:pt idx="70921">
                  <c:v>-1.4994399999999992</c:v>
                </c:pt>
                <c:pt idx="70922">
                  <c:v>-1.0483800000000001</c:v>
                </c:pt>
                <c:pt idx="70923">
                  <c:v>-0.584121</c:v>
                </c:pt>
                <c:pt idx="70924">
                  <c:v>-0.10681499999999998</c:v>
                </c:pt>
                <c:pt idx="70925">
                  <c:v>0.38346300000000022</c:v>
                </c:pt>
                <c:pt idx="70926">
                  <c:v>0.88668599999999997</c:v>
                </c:pt>
                <c:pt idx="70927">
                  <c:v>1.4029399999999992</c:v>
                </c:pt>
                <c:pt idx="70928">
                  <c:v>1.9320999999999999</c:v>
                </c:pt>
                <c:pt idx="70929">
                  <c:v>2.4741999999999997</c:v>
                </c:pt>
                <c:pt idx="70930">
                  <c:v>3.0291100000000002</c:v>
                </c:pt>
                <c:pt idx="70931">
                  <c:v>3.5967199999999981</c:v>
                </c:pt>
                <c:pt idx="70932">
                  <c:v>4.1772600000000004</c:v>
                </c:pt>
                <c:pt idx="70933">
                  <c:v>4.7705000000000002</c:v>
                </c:pt>
                <c:pt idx="70934">
                  <c:v>5.3763300000000003</c:v>
                </c:pt>
                <c:pt idx="70935">
                  <c:v>5.9949099999999964</c:v>
                </c:pt>
                <c:pt idx="70936">
                  <c:v>6.6259799999999949</c:v>
                </c:pt>
                <c:pt idx="70937">
                  <c:v>7.26973</c:v>
                </c:pt>
                <c:pt idx="70938">
                  <c:v>7.9259299999999975</c:v>
                </c:pt>
                <c:pt idx="70939">
                  <c:v>8.5947400000000016</c:v>
                </c:pt>
                <c:pt idx="70940">
                  <c:v>9.2758500000000002</c:v>
                </c:pt>
                <c:pt idx="70941">
                  <c:v>9.9694700000000047</c:v>
                </c:pt>
                <c:pt idx="70942">
                  <c:v>10.675400000000007</c:v>
                </c:pt>
                <c:pt idx="70943">
                  <c:v>11.393700000000004</c:v>
                </c:pt>
                <c:pt idx="70944">
                  <c:v>12.1242</c:v>
                </c:pt>
                <c:pt idx="70945">
                  <c:v>12.867000000000004</c:v>
                </c:pt>
                <c:pt idx="70946">
                  <c:v>13.622</c:v>
                </c:pt>
                <c:pt idx="70947">
                  <c:v>14.389000000000006</c:v>
                </c:pt>
                <c:pt idx="70948">
                  <c:v>15.1683</c:v>
                </c:pt>
                <c:pt idx="70949">
                  <c:v>15.959600000000007</c:v>
                </c:pt>
                <c:pt idx="70950">
                  <c:v>16.763000000000002</c:v>
                </c:pt>
                <c:pt idx="70951">
                  <c:v>17.578399999999977</c:v>
                </c:pt>
                <c:pt idx="70952">
                  <c:v>18.405599999999982</c:v>
                </c:pt>
                <c:pt idx="70953">
                  <c:v>19.244800000000001</c:v>
                </c:pt>
                <c:pt idx="70954">
                  <c:v>20.0959</c:v>
                </c:pt>
                <c:pt idx="70955">
                  <c:v>20.9588</c:v>
                </c:pt>
                <c:pt idx="70956">
                  <c:v>21.833400000000001</c:v>
                </c:pt>
                <c:pt idx="70957">
                  <c:v>22.719799999999989</c:v>
                </c:pt>
                <c:pt idx="70958">
                  <c:v>23.617900000000024</c:v>
                </c:pt>
                <c:pt idx="70959">
                  <c:v>24.5276</c:v>
                </c:pt>
                <c:pt idx="70960">
                  <c:v>25.448899999999977</c:v>
                </c:pt>
                <c:pt idx="70961">
                  <c:v>26.381699999999981</c:v>
                </c:pt>
                <c:pt idx="70962">
                  <c:v>27.3262</c:v>
                </c:pt>
                <c:pt idx="70963">
                  <c:v>28.282099999999982</c:v>
                </c:pt>
                <c:pt idx="70964">
                  <c:v>29.24939999999998</c:v>
                </c:pt>
                <c:pt idx="70965">
                  <c:v>30.228000000000002</c:v>
                </c:pt>
                <c:pt idx="70966">
                  <c:v>31.2181</c:v>
                </c:pt>
                <c:pt idx="70967">
                  <c:v>32.2194</c:v>
                </c:pt>
                <c:pt idx="70968">
                  <c:v>33.232000000000028</c:v>
                </c:pt>
                <c:pt idx="70969">
                  <c:v>34.255800000000001</c:v>
                </c:pt>
                <c:pt idx="70970">
                  <c:v>35.290800000000011</c:v>
                </c:pt>
                <c:pt idx="70971">
                  <c:v>36.3367</c:v>
                </c:pt>
                <c:pt idx="70972">
                  <c:v>37.393900000000002</c:v>
                </c:pt>
                <c:pt idx="70973">
                  <c:v>38.462000000000003</c:v>
                </c:pt>
                <c:pt idx="70974">
                  <c:v>39.5411</c:v>
                </c:pt>
                <c:pt idx="70975">
                  <c:v>40.6312</c:v>
                </c:pt>
                <c:pt idx="70976">
                  <c:v>41.732300000000031</c:v>
                </c:pt>
                <c:pt idx="70977">
                  <c:v>42.844000000000001</c:v>
                </c:pt>
                <c:pt idx="70978">
                  <c:v>43.966500000000003</c:v>
                </c:pt>
                <c:pt idx="70979">
                  <c:v>45.1</c:v>
                </c:pt>
                <c:pt idx="70980">
                  <c:v>46.244</c:v>
                </c:pt>
                <c:pt idx="70981">
                  <c:v>47.398700000000012</c:v>
                </c:pt>
                <c:pt idx="70982">
                  <c:v>48.564100000000003</c:v>
                </c:pt>
                <c:pt idx="70983">
                  <c:v>49.74</c:v>
                </c:pt>
                <c:pt idx="70984">
                  <c:v>50.926300000000012</c:v>
                </c:pt>
                <c:pt idx="70985">
                  <c:v>52.123200000000011</c:v>
                </c:pt>
                <c:pt idx="70986">
                  <c:v>53.330600000000004</c:v>
                </c:pt>
                <c:pt idx="70987">
                  <c:v>54.548100000000012</c:v>
                </c:pt>
                <c:pt idx="70988">
                  <c:v>55.776200000000003</c:v>
                </c:pt>
                <c:pt idx="70989">
                  <c:v>57.014499999999998</c:v>
                </c:pt>
                <c:pt idx="70990">
                  <c:v>58.263000000000012</c:v>
                </c:pt>
                <c:pt idx="70991">
                  <c:v>59.521700000000003</c:v>
                </c:pt>
                <c:pt idx="70992">
                  <c:v>60.790600000000012</c:v>
                </c:pt>
                <c:pt idx="70993">
                  <c:v>62.069500000000012</c:v>
                </c:pt>
                <c:pt idx="70994">
                  <c:v>63.358400000000003</c:v>
                </c:pt>
                <c:pt idx="70995">
                  <c:v>64.657399999999981</c:v>
                </c:pt>
                <c:pt idx="70996">
                  <c:v>65.966300000000004</c:v>
                </c:pt>
                <c:pt idx="70997">
                  <c:v>67.2851</c:v>
                </c:pt>
                <c:pt idx="70998">
                  <c:v>68.613799999999998</c:v>
                </c:pt>
                <c:pt idx="70999">
                  <c:v>69.952200000000005</c:v>
                </c:pt>
                <c:pt idx="71000">
                  <c:v>71.300399999999982</c:v>
                </c:pt>
                <c:pt idx="71001">
                  <c:v>72.658199999999979</c:v>
                </c:pt>
                <c:pt idx="71002">
                  <c:v>74.025699999999986</c:v>
                </c:pt>
                <c:pt idx="71003">
                  <c:v>75.402699999999996</c:v>
                </c:pt>
                <c:pt idx="71004">
                  <c:v>76.789400000000001</c:v>
                </c:pt>
                <c:pt idx="71005">
                  <c:v>78.185499999999948</c:v>
                </c:pt>
                <c:pt idx="71006">
                  <c:v>79.591099999999997</c:v>
                </c:pt>
                <c:pt idx="71007">
                  <c:v>81.006100000000004</c:v>
                </c:pt>
                <c:pt idx="71008">
                  <c:v>82.430300000000003</c:v>
                </c:pt>
                <c:pt idx="71009">
                  <c:v>83.864000000000004</c:v>
                </c:pt>
                <c:pt idx="71010">
                  <c:v>85.306799999999981</c:v>
                </c:pt>
                <c:pt idx="71011">
                  <c:v>86.75869999999999</c:v>
                </c:pt>
                <c:pt idx="71012">
                  <c:v>88.219800000000006</c:v>
                </c:pt>
                <c:pt idx="71013">
                  <c:v>89.690100000000001</c:v>
                </c:pt>
                <c:pt idx="71014">
                  <c:v>91.169399999999982</c:v>
                </c:pt>
                <c:pt idx="71015">
                  <c:v>92.657399999999981</c:v>
                </c:pt>
                <c:pt idx="71016">
                  <c:v>94.154600000000002</c:v>
                </c:pt>
                <c:pt idx="71017">
                  <c:v>95.660600000000002</c:v>
                </c:pt>
                <c:pt idx="71018">
                  <c:v>97.175299999999979</c:v>
                </c:pt>
                <c:pt idx="71019">
                  <c:v>98.698899999999981</c:v>
                </c:pt>
                <c:pt idx="71020">
                  <c:v>100.23099999999999</c:v>
                </c:pt>
                <c:pt idx="71021">
                  <c:v>101.77200000000001</c:v>
                </c:pt>
                <c:pt idx="71022">
                  <c:v>103.321</c:v>
                </c:pt>
                <c:pt idx="71023">
                  <c:v>104.87899999999998</c:v>
                </c:pt>
                <c:pt idx="71024">
                  <c:v>106.44600000000005</c:v>
                </c:pt>
                <c:pt idx="71025">
                  <c:v>108.021</c:v>
                </c:pt>
                <c:pt idx="71026">
                  <c:v>109.604</c:v>
                </c:pt>
                <c:pt idx="71027">
                  <c:v>111.196</c:v>
                </c:pt>
                <c:pt idx="71028">
                  <c:v>112.795</c:v>
                </c:pt>
                <c:pt idx="71029">
                  <c:v>114.40300000000002</c:v>
                </c:pt>
                <c:pt idx="71030">
                  <c:v>116.02</c:v>
                </c:pt>
                <c:pt idx="71031">
                  <c:v>117.64400000000002</c:v>
                </c:pt>
                <c:pt idx="71032">
                  <c:v>119.276</c:v>
                </c:pt>
                <c:pt idx="71033">
                  <c:v>120.91600000000005</c:v>
                </c:pt>
                <c:pt idx="71034">
                  <c:v>122.565</c:v>
                </c:pt>
                <c:pt idx="71035">
                  <c:v>124.221</c:v>
                </c:pt>
                <c:pt idx="71036">
                  <c:v>125.884</c:v>
                </c:pt>
                <c:pt idx="71037">
                  <c:v>127.556</c:v>
                </c:pt>
                <c:pt idx="71038">
                  <c:v>129.23499999999999</c:v>
                </c:pt>
                <c:pt idx="71039">
                  <c:v>130.92200000000011</c:v>
                </c:pt>
                <c:pt idx="71040">
                  <c:v>132.61599999999999</c:v>
                </c:pt>
                <c:pt idx="71041">
                  <c:v>134.31800000000001</c:v>
                </c:pt>
                <c:pt idx="71042">
                  <c:v>136.02800000000011</c:v>
                </c:pt>
                <c:pt idx="71043">
                  <c:v>137.74399999999989</c:v>
                </c:pt>
                <c:pt idx="71044">
                  <c:v>139.46800000000007</c:v>
                </c:pt>
                <c:pt idx="71045">
                  <c:v>141.19999999999999</c:v>
                </c:pt>
                <c:pt idx="71046">
                  <c:v>142.93800000000007</c:v>
                </c:pt>
                <c:pt idx="71047">
                  <c:v>144.684</c:v>
                </c:pt>
                <c:pt idx="71048">
                  <c:v>146.43600000000001</c:v>
                </c:pt>
                <c:pt idx="71049">
                  <c:v>148.196</c:v>
                </c:pt>
                <c:pt idx="71050">
                  <c:v>149.96200000000007</c:v>
                </c:pt>
                <c:pt idx="71051">
                  <c:v>151.73599999999999</c:v>
                </c:pt>
                <c:pt idx="71052">
                  <c:v>153.51599999999999</c:v>
                </c:pt>
                <c:pt idx="71053">
                  <c:v>155.303</c:v>
                </c:pt>
                <c:pt idx="71054">
                  <c:v>157.09700000000001</c:v>
                </c:pt>
                <c:pt idx="71055">
                  <c:v>158.89700000000011</c:v>
                </c:pt>
                <c:pt idx="71056">
                  <c:v>160.70399999999998</c:v>
                </c:pt>
                <c:pt idx="71057">
                  <c:v>162.517</c:v>
                </c:pt>
                <c:pt idx="71058">
                  <c:v>164.33600000000001</c:v>
                </c:pt>
                <c:pt idx="71059">
                  <c:v>166.16200000000001</c:v>
                </c:pt>
                <c:pt idx="71060">
                  <c:v>167.995</c:v>
                </c:pt>
                <c:pt idx="71061">
                  <c:v>169.833</c:v>
                </c:pt>
                <c:pt idx="71062">
                  <c:v>171.678</c:v>
                </c:pt>
                <c:pt idx="71063">
                  <c:v>173.529</c:v>
                </c:pt>
                <c:pt idx="71064">
                  <c:v>175.38600000000011</c:v>
                </c:pt>
                <c:pt idx="71065">
                  <c:v>177.24799999999999</c:v>
                </c:pt>
                <c:pt idx="71066">
                  <c:v>179.11699999999999</c:v>
                </c:pt>
                <c:pt idx="71067">
                  <c:v>180.99100000000001</c:v>
                </c:pt>
                <c:pt idx="71068">
                  <c:v>182.87100000000001</c:v>
                </c:pt>
                <c:pt idx="71069">
                  <c:v>184.75700000000001</c:v>
                </c:pt>
                <c:pt idx="71070">
                  <c:v>186.64899999999997</c:v>
                </c:pt>
                <c:pt idx="71071">
                  <c:v>188.54599999999999</c:v>
                </c:pt>
                <c:pt idx="71072">
                  <c:v>190.44800000000001</c:v>
                </c:pt>
                <c:pt idx="71073">
                  <c:v>192.35600000000011</c:v>
                </c:pt>
                <c:pt idx="71074">
                  <c:v>194.26900000000001</c:v>
                </c:pt>
                <c:pt idx="71075">
                  <c:v>196.18700000000001</c:v>
                </c:pt>
                <c:pt idx="71076">
                  <c:v>198.11099999999999</c:v>
                </c:pt>
                <c:pt idx="71077">
                  <c:v>200.03900000000002</c:v>
                </c:pt>
                <c:pt idx="71078">
                  <c:v>201.97300000000001</c:v>
                </c:pt>
                <c:pt idx="71079">
                  <c:v>203.911</c:v>
                </c:pt>
                <c:pt idx="71080">
                  <c:v>205.8550000000001</c:v>
                </c:pt>
                <c:pt idx="71081">
                  <c:v>207.803</c:v>
                </c:pt>
                <c:pt idx="71082">
                  <c:v>209.756</c:v>
                </c:pt>
                <c:pt idx="71083">
                  <c:v>211.71299999999999</c:v>
                </c:pt>
                <c:pt idx="71084">
                  <c:v>213.67599999999999</c:v>
                </c:pt>
                <c:pt idx="71085">
                  <c:v>215.642</c:v>
                </c:pt>
                <c:pt idx="71086">
                  <c:v>217.61299999999997</c:v>
                </c:pt>
                <c:pt idx="71087">
                  <c:v>219.589</c:v>
                </c:pt>
                <c:pt idx="71088">
                  <c:v>221.56800000000001</c:v>
                </c:pt>
                <c:pt idx="71089">
                  <c:v>223.55200000000011</c:v>
                </c:pt>
                <c:pt idx="71090">
                  <c:v>225.54</c:v>
                </c:pt>
                <c:pt idx="71091">
                  <c:v>227.53200000000001</c:v>
                </c:pt>
                <c:pt idx="71092">
                  <c:v>229.52800000000011</c:v>
                </c:pt>
                <c:pt idx="71093">
                  <c:v>231.52800000000011</c:v>
                </c:pt>
                <c:pt idx="71094">
                  <c:v>233.53200000000001</c:v>
                </c:pt>
                <c:pt idx="71095">
                  <c:v>235.53900000000002</c:v>
                </c:pt>
                <c:pt idx="71096">
                  <c:v>237.55</c:v>
                </c:pt>
                <c:pt idx="71097">
                  <c:v>239.565</c:v>
                </c:pt>
                <c:pt idx="71098">
                  <c:v>241.583</c:v>
                </c:pt>
                <c:pt idx="71099">
                  <c:v>243.60399999999998</c:v>
                </c:pt>
                <c:pt idx="71100">
                  <c:v>245.62900000000002</c:v>
                </c:pt>
                <c:pt idx="71101">
                  <c:v>247.65700000000001</c:v>
                </c:pt>
                <c:pt idx="71102">
                  <c:v>249.68800000000007</c:v>
                </c:pt>
                <c:pt idx="71103">
                  <c:v>251.72300000000001</c:v>
                </c:pt>
                <c:pt idx="71104">
                  <c:v>253.76</c:v>
                </c:pt>
                <c:pt idx="71105">
                  <c:v>255.8</c:v>
                </c:pt>
                <c:pt idx="71106">
                  <c:v>257.84300000000002</c:v>
                </c:pt>
                <c:pt idx="71107">
                  <c:v>259.88900000000001</c:v>
                </c:pt>
                <c:pt idx="71108">
                  <c:v>261.93799999999965</c:v>
                </c:pt>
                <c:pt idx="71109">
                  <c:v>263.98799999999977</c:v>
                </c:pt>
                <c:pt idx="71110">
                  <c:v>266.04199999999975</c:v>
                </c:pt>
                <c:pt idx="71111">
                  <c:v>268.09799999999979</c:v>
                </c:pt>
                <c:pt idx="71112">
                  <c:v>270.15600000000001</c:v>
                </c:pt>
                <c:pt idx="71113">
                  <c:v>272.21699999999959</c:v>
                </c:pt>
                <c:pt idx="71114">
                  <c:v>274.279</c:v>
                </c:pt>
                <c:pt idx="71115">
                  <c:v>276.34399999999999</c:v>
                </c:pt>
                <c:pt idx="71116">
                  <c:v>278.41099999999977</c:v>
                </c:pt>
                <c:pt idx="71117">
                  <c:v>280.47899999999959</c:v>
                </c:pt>
                <c:pt idx="71118">
                  <c:v>282.55</c:v>
                </c:pt>
                <c:pt idx="71119">
                  <c:v>284.62200000000001</c:v>
                </c:pt>
                <c:pt idx="71120">
                  <c:v>286.69600000000003</c:v>
                </c:pt>
                <c:pt idx="71121">
                  <c:v>288.77099999999979</c:v>
                </c:pt>
                <c:pt idx="71122">
                  <c:v>290.84800000000001</c:v>
                </c:pt>
                <c:pt idx="71123">
                  <c:v>292.92599999999965</c:v>
                </c:pt>
                <c:pt idx="71124">
                  <c:v>295.00599999999974</c:v>
                </c:pt>
                <c:pt idx="71125">
                  <c:v>297.08699999999965</c:v>
                </c:pt>
                <c:pt idx="71126">
                  <c:v>299.16899999999993</c:v>
                </c:pt>
                <c:pt idx="71127">
                  <c:v>301.25200000000001</c:v>
                </c:pt>
                <c:pt idx="71128">
                  <c:v>303.33499999999975</c:v>
                </c:pt>
                <c:pt idx="71129">
                  <c:v>305.41999999999979</c:v>
                </c:pt>
                <c:pt idx="71130">
                  <c:v>307.50599999999974</c:v>
                </c:pt>
                <c:pt idx="71131">
                  <c:v>309.59199999999959</c:v>
                </c:pt>
                <c:pt idx="71132">
                  <c:v>311.67899999999975</c:v>
                </c:pt>
                <c:pt idx="71133">
                  <c:v>313.76599999999979</c:v>
                </c:pt>
                <c:pt idx="71134">
                  <c:v>315.85399999999993</c:v>
                </c:pt>
                <c:pt idx="71135">
                  <c:v>317.94099999999975</c:v>
                </c:pt>
                <c:pt idx="71136">
                  <c:v>320.02999999999975</c:v>
                </c:pt>
                <c:pt idx="71137">
                  <c:v>322.11799999999999</c:v>
                </c:pt>
                <c:pt idx="71138">
                  <c:v>324.20599999999979</c:v>
                </c:pt>
                <c:pt idx="71139">
                  <c:v>326.29499999999979</c:v>
                </c:pt>
                <c:pt idx="71140">
                  <c:v>328.38299999999975</c:v>
                </c:pt>
                <c:pt idx="71141">
                  <c:v>330.47099999999978</c:v>
                </c:pt>
                <c:pt idx="71142">
                  <c:v>332.55900000000008</c:v>
                </c:pt>
                <c:pt idx="71143">
                  <c:v>334.64600000000002</c:v>
                </c:pt>
                <c:pt idx="71144">
                  <c:v>336.73299999999978</c:v>
                </c:pt>
                <c:pt idx="71145">
                  <c:v>338.81900000000002</c:v>
                </c:pt>
                <c:pt idx="71146">
                  <c:v>340.90499999999975</c:v>
                </c:pt>
                <c:pt idx="71147">
                  <c:v>342.98999999999978</c:v>
                </c:pt>
                <c:pt idx="71148">
                  <c:v>345.07400000000001</c:v>
                </c:pt>
                <c:pt idx="71149">
                  <c:v>347.15600000000001</c:v>
                </c:pt>
                <c:pt idx="71150">
                  <c:v>349.23899999999958</c:v>
                </c:pt>
                <c:pt idx="71151">
                  <c:v>351.31900000000002</c:v>
                </c:pt>
                <c:pt idx="71152">
                  <c:v>353.399</c:v>
                </c:pt>
                <c:pt idx="71153">
                  <c:v>355.47699999999958</c:v>
                </c:pt>
                <c:pt idx="71154">
                  <c:v>357.55399999999975</c:v>
                </c:pt>
                <c:pt idx="71155">
                  <c:v>359.63</c:v>
                </c:pt>
                <c:pt idx="71156">
                  <c:v>361.70400000000001</c:v>
                </c:pt>
                <c:pt idx="71157">
                  <c:v>363.77599999999978</c:v>
                </c:pt>
                <c:pt idx="71158">
                  <c:v>365.846</c:v>
                </c:pt>
                <c:pt idx="71159">
                  <c:v>367.91399999999965</c:v>
                </c:pt>
                <c:pt idx="71160">
                  <c:v>369.98099999999965</c:v>
                </c:pt>
                <c:pt idx="71161">
                  <c:v>372.04599999999999</c:v>
                </c:pt>
                <c:pt idx="71162">
                  <c:v>374.108</c:v>
                </c:pt>
                <c:pt idx="71163">
                  <c:v>376.16800000000001</c:v>
                </c:pt>
                <c:pt idx="71164">
                  <c:v>378.22599999999977</c:v>
                </c:pt>
                <c:pt idx="71165">
                  <c:v>380.28199999999958</c:v>
                </c:pt>
                <c:pt idx="71166">
                  <c:v>382.334</c:v>
                </c:pt>
                <c:pt idx="71167">
                  <c:v>384.38499999999999</c:v>
                </c:pt>
                <c:pt idx="71168">
                  <c:v>386.43299999999965</c:v>
                </c:pt>
                <c:pt idx="71169">
                  <c:v>388.47799999999978</c:v>
                </c:pt>
                <c:pt idx="71170">
                  <c:v>390.52</c:v>
                </c:pt>
                <c:pt idx="71171">
                  <c:v>392.55900000000008</c:v>
                </c:pt>
                <c:pt idx="71172">
                  <c:v>394.59500000000003</c:v>
                </c:pt>
                <c:pt idx="71173">
                  <c:v>396.62799999999999</c:v>
                </c:pt>
                <c:pt idx="71174">
                  <c:v>398.65699999999993</c:v>
                </c:pt>
                <c:pt idx="71175">
                  <c:v>400.68400000000008</c:v>
                </c:pt>
                <c:pt idx="71176">
                  <c:v>402.70699999999965</c:v>
                </c:pt>
                <c:pt idx="71177">
                  <c:v>404.72599999999977</c:v>
                </c:pt>
                <c:pt idx="71178">
                  <c:v>406.74200000000002</c:v>
                </c:pt>
                <c:pt idx="71179">
                  <c:v>408.75400000000002</c:v>
                </c:pt>
                <c:pt idx="71180">
                  <c:v>410.76299999999975</c:v>
                </c:pt>
                <c:pt idx="71181">
                  <c:v>412.767</c:v>
                </c:pt>
                <c:pt idx="71182">
                  <c:v>414.76799999999974</c:v>
                </c:pt>
                <c:pt idx="71183">
                  <c:v>416.76499999999999</c:v>
                </c:pt>
                <c:pt idx="71184">
                  <c:v>418.75700000000001</c:v>
                </c:pt>
                <c:pt idx="71185">
                  <c:v>420.745</c:v>
                </c:pt>
                <c:pt idx="71186">
                  <c:v>422.72899999999959</c:v>
                </c:pt>
                <c:pt idx="71187">
                  <c:v>424.709</c:v>
                </c:pt>
                <c:pt idx="71188">
                  <c:v>426.68400000000008</c:v>
                </c:pt>
                <c:pt idx="71189">
                  <c:v>428.65499999999997</c:v>
                </c:pt>
                <c:pt idx="71190">
                  <c:v>430.62099999999975</c:v>
                </c:pt>
                <c:pt idx="71191">
                  <c:v>432.58199999999965</c:v>
                </c:pt>
                <c:pt idx="71192">
                  <c:v>434.53799999999978</c:v>
                </c:pt>
                <c:pt idx="71193">
                  <c:v>436.48999999999978</c:v>
                </c:pt>
                <c:pt idx="71194">
                  <c:v>438.43599999999958</c:v>
                </c:pt>
                <c:pt idx="71195">
                  <c:v>440.37700000000001</c:v>
                </c:pt>
                <c:pt idx="71196">
                  <c:v>442.31400000000002</c:v>
                </c:pt>
                <c:pt idx="71197">
                  <c:v>444.245</c:v>
                </c:pt>
                <c:pt idx="71198">
                  <c:v>446.17</c:v>
                </c:pt>
                <c:pt idx="71199">
                  <c:v>448.09</c:v>
                </c:pt>
                <c:pt idx="71200">
                  <c:v>450.005</c:v>
                </c:pt>
                <c:pt idx="71201">
                  <c:v>451.91499999999979</c:v>
                </c:pt>
                <c:pt idx="71202">
                  <c:v>453.81799999999993</c:v>
                </c:pt>
                <c:pt idx="71203">
                  <c:v>455.71599999999978</c:v>
                </c:pt>
                <c:pt idx="71204">
                  <c:v>457.608</c:v>
                </c:pt>
                <c:pt idx="71205">
                  <c:v>459.49400000000003</c:v>
                </c:pt>
                <c:pt idx="71206">
                  <c:v>461.37400000000002</c:v>
                </c:pt>
                <c:pt idx="71207">
                  <c:v>463.24700000000001</c:v>
                </c:pt>
                <c:pt idx="71208">
                  <c:v>465.11500000000001</c:v>
                </c:pt>
                <c:pt idx="71209">
                  <c:v>466.97699999999958</c:v>
                </c:pt>
                <c:pt idx="71210">
                  <c:v>468.83199999999965</c:v>
                </c:pt>
                <c:pt idx="71211">
                  <c:v>470.68</c:v>
                </c:pt>
                <c:pt idx="71212">
                  <c:v>472.5229999999998</c:v>
                </c:pt>
                <c:pt idx="71213">
                  <c:v>474.35899999999975</c:v>
                </c:pt>
                <c:pt idx="71214">
                  <c:v>476.18799999999999</c:v>
                </c:pt>
                <c:pt idx="71215">
                  <c:v>478.01</c:v>
                </c:pt>
                <c:pt idx="71216">
                  <c:v>479.82599999999979</c:v>
                </c:pt>
                <c:pt idx="71217">
                  <c:v>481.63400000000001</c:v>
                </c:pt>
                <c:pt idx="71218">
                  <c:v>483.43599999999958</c:v>
                </c:pt>
                <c:pt idx="71219">
                  <c:v>485.23099999999965</c:v>
                </c:pt>
                <c:pt idx="71220">
                  <c:v>487.01900000000001</c:v>
                </c:pt>
                <c:pt idx="71221">
                  <c:v>488.79899999999958</c:v>
                </c:pt>
                <c:pt idx="71222">
                  <c:v>490.572</c:v>
                </c:pt>
                <c:pt idx="71223">
                  <c:v>492.33799999999979</c:v>
                </c:pt>
                <c:pt idx="71224">
                  <c:v>494.09699999999958</c:v>
                </c:pt>
                <c:pt idx="71225">
                  <c:v>495.84800000000001</c:v>
                </c:pt>
                <c:pt idx="71226">
                  <c:v>497.59199999999959</c:v>
                </c:pt>
                <c:pt idx="71227">
                  <c:v>499.327</c:v>
                </c:pt>
                <c:pt idx="71228">
                  <c:v>501.05599999999993</c:v>
                </c:pt>
                <c:pt idx="71229">
                  <c:v>502.77599999999978</c:v>
                </c:pt>
                <c:pt idx="71230">
                  <c:v>504.48899999999958</c:v>
                </c:pt>
                <c:pt idx="71231">
                  <c:v>506.19400000000002</c:v>
                </c:pt>
                <c:pt idx="71232">
                  <c:v>507.89099999999979</c:v>
                </c:pt>
                <c:pt idx="71233">
                  <c:v>509.57900000000001</c:v>
                </c:pt>
                <c:pt idx="71234">
                  <c:v>511.26</c:v>
                </c:pt>
                <c:pt idx="71235">
                  <c:v>512.93299999999942</c:v>
                </c:pt>
                <c:pt idx="71236">
                  <c:v>514.59699999999998</c:v>
                </c:pt>
                <c:pt idx="71237">
                  <c:v>516.25300000000004</c:v>
                </c:pt>
                <c:pt idx="71238">
                  <c:v>517.9009999999995</c:v>
                </c:pt>
                <c:pt idx="71239">
                  <c:v>519.54</c:v>
                </c:pt>
                <c:pt idx="71240">
                  <c:v>521.17100000000005</c:v>
                </c:pt>
                <c:pt idx="71241">
                  <c:v>522.79400000000044</c:v>
                </c:pt>
                <c:pt idx="71242">
                  <c:v>524.40699999999958</c:v>
                </c:pt>
                <c:pt idx="71243">
                  <c:v>526.01199999999949</c:v>
                </c:pt>
                <c:pt idx="71244">
                  <c:v>527.60900000000004</c:v>
                </c:pt>
                <c:pt idx="71245">
                  <c:v>529.19600000000003</c:v>
                </c:pt>
                <c:pt idx="71246">
                  <c:v>530.77500000000043</c:v>
                </c:pt>
                <c:pt idx="71247">
                  <c:v>532.34499999999957</c:v>
                </c:pt>
                <c:pt idx="71248">
                  <c:v>533.90499999999997</c:v>
                </c:pt>
                <c:pt idx="71249">
                  <c:v>535.45699999999943</c:v>
                </c:pt>
                <c:pt idx="71250">
                  <c:v>537</c:v>
                </c:pt>
                <c:pt idx="71251">
                  <c:v>538.53300000000002</c:v>
                </c:pt>
                <c:pt idx="71252">
                  <c:v>540.05799999999942</c:v>
                </c:pt>
                <c:pt idx="71253">
                  <c:v>541.57299999999998</c:v>
                </c:pt>
                <c:pt idx="71254">
                  <c:v>543.07899999999995</c:v>
                </c:pt>
                <c:pt idx="71255">
                  <c:v>544.57500000000005</c:v>
                </c:pt>
                <c:pt idx="71256">
                  <c:v>546.06199999999956</c:v>
                </c:pt>
                <c:pt idx="71257">
                  <c:v>547.54</c:v>
                </c:pt>
                <c:pt idx="71258">
                  <c:v>549.00800000000004</c:v>
                </c:pt>
                <c:pt idx="71259">
                  <c:v>550.46699999999942</c:v>
                </c:pt>
                <c:pt idx="71260">
                  <c:v>551.9159999999996</c:v>
                </c:pt>
                <c:pt idx="71261">
                  <c:v>553.35499999999956</c:v>
                </c:pt>
                <c:pt idx="71262">
                  <c:v>554.78500000000042</c:v>
                </c:pt>
                <c:pt idx="71263">
                  <c:v>556.20399999999995</c:v>
                </c:pt>
                <c:pt idx="71264">
                  <c:v>557.61500000000001</c:v>
                </c:pt>
                <c:pt idx="71265">
                  <c:v>559.01499999999999</c:v>
                </c:pt>
                <c:pt idx="71266">
                  <c:v>560.40499999999997</c:v>
                </c:pt>
                <c:pt idx="71267">
                  <c:v>561.78500000000042</c:v>
                </c:pt>
                <c:pt idx="71268">
                  <c:v>563.15599999999949</c:v>
                </c:pt>
                <c:pt idx="71269">
                  <c:v>564.51599999999996</c:v>
                </c:pt>
                <c:pt idx="71270">
                  <c:v>565.86699999999928</c:v>
                </c:pt>
                <c:pt idx="71271">
                  <c:v>567.20699999999999</c:v>
                </c:pt>
                <c:pt idx="71272">
                  <c:v>568.53699999999958</c:v>
                </c:pt>
                <c:pt idx="71273">
                  <c:v>569.85699999999929</c:v>
                </c:pt>
                <c:pt idx="71274">
                  <c:v>571.16699999999958</c:v>
                </c:pt>
                <c:pt idx="71275">
                  <c:v>572.46599999999955</c:v>
                </c:pt>
                <c:pt idx="71276">
                  <c:v>573.755</c:v>
                </c:pt>
                <c:pt idx="71277">
                  <c:v>575.03399999999999</c:v>
                </c:pt>
                <c:pt idx="71278">
                  <c:v>576.30199999999957</c:v>
                </c:pt>
                <c:pt idx="71279">
                  <c:v>577.55999999999949</c:v>
                </c:pt>
                <c:pt idx="71280">
                  <c:v>578.80799999999942</c:v>
                </c:pt>
                <c:pt idx="71281">
                  <c:v>580.04499999999996</c:v>
                </c:pt>
                <c:pt idx="71282">
                  <c:v>581.27200000000005</c:v>
                </c:pt>
                <c:pt idx="71283">
                  <c:v>582.48800000000051</c:v>
                </c:pt>
                <c:pt idx="71284">
                  <c:v>583.69299999999998</c:v>
                </c:pt>
                <c:pt idx="71285">
                  <c:v>584.88800000000003</c:v>
                </c:pt>
                <c:pt idx="71286">
                  <c:v>586.072</c:v>
                </c:pt>
                <c:pt idx="71287">
                  <c:v>587.24599999999998</c:v>
                </c:pt>
                <c:pt idx="71288">
                  <c:v>588.40899999999999</c:v>
                </c:pt>
                <c:pt idx="71289">
                  <c:v>589.56099999999958</c:v>
                </c:pt>
                <c:pt idx="71290">
                  <c:v>590.70299999999997</c:v>
                </c:pt>
                <c:pt idx="71291">
                  <c:v>591.83299999999929</c:v>
                </c:pt>
                <c:pt idx="71292">
                  <c:v>592.95299999999929</c:v>
                </c:pt>
                <c:pt idx="71293">
                  <c:v>594.06199999999956</c:v>
                </c:pt>
                <c:pt idx="71294">
                  <c:v>595.16099999999949</c:v>
                </c:pt>
                <c:pt idx="71295">
                  <c:v>596.24800000000005</c:v>
                </c:pt>
                <c:pt idx="71296">
                  <c:v>597.32499999999959</c:v>
                </c:pt>
                <c:pt idx="71297">
                  <c:v>598.39</c:v>
                </c:pt>
                <c:pt idx="71298">
                  <c:v>599.4449999999996</c:v>
                </c:pt>
                <c:pt idx="71299">
                  <c:v>600.48900000000003</c:v>
                </c:pt>
                <c:pt idx="71300">
                  <c:v>601.52099999999996</c:v>
                </c:pt>
                <c:pt idx="71301">
                  <c:v>602.54300000000001</c:v>
                </c:pt>
                <c:pt idx="71302">
                  <c:v>603.55399999999997</c:v>
                </c:pt>
                <c:pt idx="71303">
                  <c:v>604.553</c:v>
                </c:pt>
                <c:pt idx="71304">
                  <c:v>605.54199999999958</c:v>
                </c:pt>
                <c:pt idx="71305">
                  <c:v>606.52</c:v>
                </c:pt>
                <c:pt idx="71306">
                  <c:v>607.48599999999999</c:v>
                </c:pt>
                <c:pt idx="71307">
                  <c:v>608.44199999999955</c:v>
                </c:pt>
                <c:pt idx="71308">
                  <c:v>609.38599999999997</c:v>
                </c:pt>
                <c:pt idx="71309">
                  <c:v>610.3199999999996</c:v>
                </c:pt>
                <c:pt idx="71310">
                  <c:v>611.24199999999996</c:v>
                </c:pt>
                <c:pt idx="71311">
                  <c:v>612.15300000000002</c:v>
                </c:pt>
                <c:pt idx="71312">
                  <c:v>613.053</c:v>
                </c:pt>
                <c:pt idx="71313">
                  <c:v>613.94199999999955</c:v>
                </c:pt>
                <c:pt idx="71314">
                  <c:v>614.81899999999996</c:v>
                </c:pt>
                <c:pt idx="71315">
                  <c:v>615.68600000000004</c:v>
                </c:pt>
                <c:pt idx="71316">
                  <c:v>616.5409999999996</c:v>
                </c:pt>
                <c:pt idx="71317">
                  <c:v>617.38499999999999</c:v>
                </c:pt>
                <c:pt idx="71318">
                  <c:v>618.21799999999996</c:v>
                </c:pt>
                <c:pt idx="71319">
                  <c:v>619.04</c:v>
                </c:pt>
                <c:pt idx="71320">
                  <c:v>619.84999999999957</c:v>
                </c:pt>
                <c:pt idx="71321">
                  <c:v>620.65</c:v>
                </c:pt>
                <c:pt idx="71322">
                  <c:v>621.43799999999942</c:v>
                </c:pt>
                <c:pt idx="71323">
                  <c:v>622.21500000000003</c:v>
                </c:pt>
                <c:pt idx="71324">
                  <c:v>622.98</c:v>
                </c:pt>
                <c:pt idx="71325">
                  <c:v>623.73500000000001</c:v>
                </c:pt>
                <c:pt idx="71326">
                  <c:v>624.4779999999995</c:v>
                </c:pt>
                <c:pt idx="71327">
                  <c:v>625.21</c:v>
                </c:pt>
                <c:pt idx="71328">
                  <c:v>625.93099999999959</c:v>
                </c:pt>
                <c:pt idx="71329">
                  <c:v>626.64</c:v>
                </c:pt>
                <c:pt idx="71330">
                  <c:v>627.33900000000006</c:v>
                </c:pt>
                <c:pt idx="71331">
                  <c:v>628.0259999999995</c:v>
                </c:pt>
                <c:pt idx="71332">
                  <c:v>628.702</c:v>
                </c:pt>
                <c:pt idx="71333">
                  <c:v>629.36699999999928</c:v>
                </c:pt>
                <c:pt idx="71334">
                  <c:v>630.02099999999996</c:v>
                </c:pt>
                <c:pt idx="71335">
                  <c:v>630.66300000000001</c:v>
                </c:pt>
                <c:pt idx="71336">
                  <c:v>631.29400000000044</c:v>
                </c:pt>
                <c:pt idx="71337">
                  <c:v>631.91399999999999</c:v>
                </c:pt>
                <c:pt idx="71338">
                  <c:v>632.52300000000002</c:v>
                </c:pt>
                <c:pt idx="71339">
                  <c:v>633.12099999999998</c:v>
                </c:pt>
                <c:pt idx="71340">
                  <c:v>633.70699999999999</c:v>
                </c:pt>
                <c:pt idx="71341">
                  <c:v>634.28300000000058</c:v>
                </c:pt>
                <c:pt idx="71342">
                  <c:v>634.8469999999993</c:v>
                </c:pt>
                <c:pt idx="71343">
                  <c:v>635.4</c:v>
                </c:pt>
                <c:pt idx="71344">
                  <c:v>635.94199999999955</c:v>
                </c:pt>
                <c:pt idx="71345">
                  <c:v>636.47299999999996</c:v>
                </c:pt>
                <c:pt idx="71346">
                  <c:v>636.99300000000005</c:v>
                </c:pt>
                <c:pt idx="71347">
                  <c:v>637.5019999999995</c:v>
                </c:pt>
                <c:pt idx="71348">
                  <c:v>637.99900000000002</c:v>
                </c:pt>
                <c:pt idx="71349">
                  <c:v>638.48599999999999</c:v>
                </c:pt>
                <c:pt idx="71350">
                  <c:v>638.96099999999956</c:v>
                </c:pt>
                <c:pt idx="71351">
                  <c:v>639.42599999999959</c:v>
                </c:pt>
                <c:pt idx="71352">
                  <c:v>639.87900000000002</c:v>
                </c:pt>
                <c:pt idx="71353">
                  <c:v>640.32099999999957</c:v>
                </c:pt>
                <c:pt idx="71354">
                  <c:v>640.75300000000004</c:v>
                </c:pt>
                <c:pt idx="71355">
                  <c:v>641.17300000000046</c:v>
                </c:pt>
                <c:pt idx="71356">
                  <c:v>641.58299999999997</c:v>
                </c:pt>
                <c:pt idx="71357">
                  <c:v>641.98099999999999</c:v>
                </c:pt>
                <c:pt idx="71358">
                  <c:v>642.36899999999957</c:v>
                </c:pt>
                <c:pt idx="71359">
                  <c:v>642.745</c:v>
                </c:pt>
                <c:pt idx="71360">
                  <c:v>643.11099999999999</c:v>
                </c:pt>
                <c:pt idx="71361">
                  <c:v>643.46599999999955</c:v>
                </c:pt>
                <c:pt idx="71362">
                  <c:v>643.80999999999949</c:v>
                </c:pt>
                <c:pt idx="71363">
                  <c:v>644.14300000000003</c:v>
                </c:pt>
                <c:pt idx="71364">
                  <c:v>644.46499999999958</c:v>
                </c:pt>
                <c:pt idx="71365">
                  <c:v>644.77700000000004</c:v>
                </c:pt>
                <c:pt idx="71366">
                  <c:v>645.077</c:v>
                </c:pt>
                <c:pt idx="71367">
                  <c:v>645.36699999999928</c:v>
                </c:pt>
                <c:pt idx="71368">
                  <c:v>645.64599999999996</c:v>
                </c:pt>
                <c:pt idx="71369">
                  <c:v>645.91499999999996</c:v>
                </c:pt>
                <c:pt idx="71370">
                  <c:v>646.17200000000003</c:v>
                </c:pt>
                <c:pt idx="71371">
                  <c:v>646.41999999999996</c:v>
                </c:pt>
                <c:pt idx="71372">
                  <c:v>646.65599999999949</c:v>
                </c:pt>
                <c:pt idx="71373">
                  <c:v>646.88099999999997</c:v>
                </c:pt>
                <c:pt idx="71374">
                  <c:v>647.09699999999998</c:v>
                </c:pt>
                <c:pt idx="71375">
                  <c:v>647.30099999999959</c:v>
                </c:pt>
                <c:pt idx="71376">
                  <c:v>647.495</c:v>
                </c:pt>
                <c:pt idx="71377">
                  <c:v>647.67800000000045</c:v>
                </c:pt>
                <c:pt idx="71378">
                  <c:v>647.85099999999954</c:v>
                </c:pt>
                <c:pt idx="71379">
                  <c:v>648.01400000000001</c:v>
                </c:pt>
                <c:pt idx="71380">
                  <c:v>648.16499999999996</c:v>
                </c:pt>
                <c:pt idx="71381">
                  <c:v>648.30699999999956</c:v>
                </c:pt>
                <c:pt idx="71382">
                  <c:v>648.43799999999942</c:v>
                </c:pt>
                <c:pt idx="71383">
                  <c:v>648.55799999999942</c:v>
                </c:pt>
                <c:pt idx="71384">
                  <c:v>648.66800000000001</c:v>
                </c:pt>
                <c:pt idx="71385">
                  <c:v>648.76800000000003</c:v>
                </c:pt>
                <c:pt idx="71386">
                  <c:v>648.85699999999929</c:v>
                </c:pt>
                <c:pt idx="71387">
                  <c:v>648.93599999999958</c:v>
                </c:pt>
                <c:pt idx="71388">
                  <c:v>649.005</c:v>
                </c:pt>
                <c:pt idx="71389">
                  <c:v>649.06399999999996</c:v>
                </c:pt>
                <c:pt idx="71390">
                  <c:v>649.11199999999997</c:v>
                </c:pt>
                <c:pt idx="71391">
                  <c:v>649.15</c:v>
                </c:pt>
                <c:pt idx="71392">
                  <c:v>649.17800000000045</c:v>
                </c:pt>
                <c:pt idx="71393">
                  <c:v>649.19600000000003</c:v>
                </c:pt>
                <c:pt idx="71394">
                  <c:v>649.20399999999995</c:v>
                </c:pt>
                <c:pt idx="71395">
                  <c:v>649.20100000000002</c:v>
                </c:pt>
                <c:pt idx="71396">
                  <c:v>649.18900000000042</c:v>
                </c:pt>
                <c:pt idx="71397">
                  <c:v>649.1659999999996</c:v>
                </c:pt>
                <c:pt idx="71398">
                  <c:v>649.13300000000004</c:v>
                </c:pt>
                <c:pt idx="71399">
                  <c:v>649.09100000000001</c:v>
                </c:pt>
                <c:pt idx="71400">
                  <c:v>649.03800000000001</c:v>
                </c:pt>
                <c:pt idx="71401">
                  <c:v>648.976</c:v>
                </c:pt>
                <c:pt idx="71402">
                  <c:v>648.90300000000002</c:v>
                </c:pt>
                <c:pt idx="71403">
                  <c:v>648.82099999999957</c:v>
                </c:pt>
                <c:pt idx="71404">
                  <c:v>648.72900000000004</c:v>
                </c:pt>
                <c:pt idx="71405">
                  <c:v>648.6269999999995</c:v>
                </c:pt>
                <c:pt idx="71406">
                  <c:v>648.51499999999999</c:v>
                </c:pt>
                <c:pt idx="71407">
                  <c:v>648.39300000000003</c:v>
                </c:pt>
                <c:pt idx="71408">
                  <c:v>648.26199999999949</c:v>
                </c:pt>
                <c:pt idx="71409">
                  <c:v>648.12099999999998</c:v>
                </c:pt>
                <c:pt idx="71410">
                  <c:v>647.97</c:v>
                </c:pt>
                <c:pt idx="71411">
                  <c:v>647.80999999999949</c:v>
                </c:pt>
                <c:pt idx="71412">
                  <c:v>647.64</c:v>
                </c:pt>
                <c:pt idx="71413">
                  <c:v>647.45999999999958</c:v>
                </c:pt>
                <c:pt idx="71414">
                  <c:v>647.27100000000041</c:v>
                </c:pt>
                <c:pt idx="71415">
                  <c:v>647.072</c:v>
                </c:pt>
                <c:pt idx="71416">
                  <c:v>646.86399999999958</c:v>
                </c:pt>
                <c:pt idx="71417">
                  <c:v>646.64599999999996</c:v>
                </c:pt>
                <c:pt idx="71418">
                  <c:v>646.41800000000001</c:v>
                </c:pt>
                <c:pt idx="71419">
                  <c:v>646.18200000000002</c:v>
                </c:pt>
                <c:pt idx="71420">
                  <c:v>645.93499999999949</c:v>
                </c:pt>
                <c:pt idx="71421">
                  <c:v>645.67999999999995</c:v>
                </c:pt>
                <c:pt idx="71422">
                  <c:v>645.41499999999996</c:v>
                </c:pt>
                <c:pt idx="71423">
                  <c:v>645.14099999999996</c:v>
                </c:pt>
                <c:pt idx="71424">
                  <c:v>644.85699999999929</c:v>
                </c:pt>
                <c:pt idx="71425">
                  <c:v>644.56399999999996</c:v>
                </c:pt>
                <c:pt idx="71426">
                  <c:v>644.26199999999949</c:v>
                </c:pt>
                <c:pt idx="71427">
                  <c:v>643.95099999999957</c:v>
                </c:pt>
                <c:pt idx="71428">
                  <c:v>643.63</c:v>
                </c:pt>
                <c:pt idx="71429">
                  <c:v>643.30099999999959</c:v>
                </c:pt>
                <c:pt idx="71430">
                  <c:v>642.96199999999942</c:v>
                </c:pt>
                <c:pt idx="71431">
                  <c:v>642.61400000000003</c:v>
                </c:pt>
                <c:pt idx="71432">
                  <c:v>642.25699999999949</c:v>
                </c:pt>
                <c:pt idx="71433">
                  <c:v>641.89099999999996</c:v>
                </c:pt>
                <c:pt idx="71434">
                  <c:v>641.51599999999996</c:v>
                </c:pt>
                <c:pt idx="71435">
                  <c:v>641.13199999999949</c:v>
                </c:pt>
                <c:pt idx="71436">
                  <c:v>640.73900000000003</c:v>
                </c:pt>
                <c:pt idx="71437">
                  <c:v>640.33699999999942</c:v>
                </c:pt>
                <c:pt idx="71438">
                  <c:v>639.92599999999959</c:v>
                </c:pt>
                <c:pt idx="71439">
                  <c:v>639.50599999999997</c:v>
                </c:pt>
                <c:pt idx="71440">
                  <c:v>639.077</c:v>
                </c:pt>
                <c:pt idx="71441">
                  <c:v>638.64</c:v>
                </c:pt>
                <c:pt idx="71442">
                  <c:v>638.19299999999998</c:v>
                </c:pt>
                <c:pt idx="71443">
                  <c:v>637.73800000000051</c:v>
                </c:pt>
                <c:pt idx="71444">
                  <c:v>637.27400000000046</c:v>
                </c:pt>
                <c:pt idx="71445">
                  <c:v>636.80099999999959</c:v>
                </c:pt>
                <c:pt idx="71446">
                  <c:v>636.3199999999996</c:v>
                </c:pt>
                <c:pt idx="71447">
                  <c:v>635.82999999999959</c:v>
                </c:pt>
                <c:pt idx="71448">
                  <c:v>635.33099999999956</c:v>
                </c:pt>
                <c:pt idx="71449">
                  <c:v>634.8229999999993</c:v>
                </c:pt>
                <c:pt idx="71450">
                  <c:v>634.30699999999956</c:v>
                </c:pt>
                <c:pt idx="71451">
                  <c:v>633.78200000000004</c:v>
                </c:pt>
                <c:pt idx="71452">
                  <c:v>633.24900000000002</c:v>
                </c:pt>
                <c:pt idx="71453">
                  <c:v>632.70799999999997</c:v>
                </c:pt>
                <c:pt idx="71454">
                  <c:v>632.15699999999958</c:v>
                </c:pt>
                <c:pt idx="71455">
                  <c:v>631.59799999999996</c:v>
                </c:pt>
                <c:pt idx="71456">
                  <c:v>631.03099999999949</c:v>
                </c:pt>
                <c:pt idx="71457">
                  <c:v>630.45499999999959</c:v>
                </c:pt>
                <c:pt idx="71458">
                  <c:v>629.87099999999998</c:v>
                </c:pt>
                <c:pt idx="71459">
                  <c:v>629.27900000000045</c:v>
                </c:pt>
                <c:pt idx="71460">
                  <c:v>628.67800000000045</c:v>
                </c:pt>
                <c:pt idx="71461">
                  <c:v>628.06799999999942</c:v>
                </c:pt>
                <c:pt idx="71462">
                  <c:v>627.45099999999957</c:v>
                </c:pt>
                <c:pt idx="71463">
                  <c:v>626.82499999999959</c:v>
                </c:pt>
                <c:pt idx="71464">
                  <c:v>626.19100000000003</c:v>
                </c:pt>
                <c:pt idx="71465">
                  <c:v>625.548</c:v>
                </c:pt>
                <c:pt idx="71466">
                  <c:v>624.89699999999959</c:v>
                </c:pt>
                <c:pt idx="71467">
                  <c:v>624.23800000000051</c:v>
                </c:pt>
                <c:pt idx="71468">
                  <c:v>623.57100000000003</c:v>
                </c:pt>
                <c:pt idx="71469">
                  <c:v>622.89599999999996</c:v>
                </c:pt>
                <c:pt idx="71470">
                  <c:v>622.21199999999999</c:v>
                </c:pt>
                <c:pt idx="71471">
                  <c:v>621.52099999999996</c:v>
                </c:pt>
                <c:pt idx="71472">
                  <c:v>620.82099999999957</c:v>
                </c:pt>
                <c:pt idx="71473">
                  <c:v>620.11300000000051</c:v>
                </c:pt>
                <c:pt idx="71474">
                  <c:v>619.39699999999959</c:v>
                </c:pt>
                <c:pt idx="71475">
                  <c:v>618.67300000000046</c:v>
                </c:pt>
                <c:pt idx="71476">
                  <c:v>617.94099999999958</c:v>
                </c:pt>
                <c:pt idx="71477">
                  <c:v>617.20100000000002</c:v>
                </c:pt>
                <c:pt idx="71478">
                  <c:v>616.45299999999929</c:v>
                </c:pt>
                <c:pt idx="71479">
                  <c:v>615.697</c:v>
                </c:pt>
                <c:pt idx="71480">
                  <c:v>614.93399999999997</c:v>
                </c:pt>
                <c:pt idx="71481">
                  <c:v>614.16199999999958</c:v>
                </c:pt>
                <c:pt idx="71482">
                  <c:v>613.38199999999949</c:v>
                </c:pt>
                <c:pt idx="71483">
                  <c:v>612.59500000000003</c:v>
                </c:pt>
                <c:pt idx="71484">
                  <c:v>611.79900000000043</c:v>
                </c:pt>
                <c:pt idx="71485">
                  <c:v>610.99599999999998</c:v>
                </c:pt>
                <c:pt idx="71486">
                  <c:v>610.18499999999995</c:v>
                </c:pt>
                <c:pt idx="71487">
                  <c:v>609.36599999999942</c:v>
                </c:pt>
                <c:pt idx="71488">
                  <c:v>608.53899999999999</c:v>
                </c:pt>
                <c:pt idx="71489">
                  <c:v>607.70500000000004</c:v>
                </c:pt>
                <c:pt idx="71490">
                  <c:v>606.86199999999928</c:v>
                </c:pt>
                <c:pt idx="71491">
                  <c:v>606.01199999999949</c:v>
                </c:pt>
                <c:pt idx="71492">
                  <c:v>605.15499999999997</c:v>
                </c:pt>
                <c:pt idx="71493">
                  <c:v>604.28900000000044</c:v>
                </c:pt>
                <c:pt idx="71494">
                  <c:v>603.4159999999996</c:v>
                </c:pt>
                <c:pt idx="71495">
                  <c:v>602.53599999999949</c:v>
                </c:pt>
                <c:pt idx="71496">
                  <c:v>601.64800000000002</c:v>
                </c:pt>
                <c:pt idx="71497">
                  <c:v>600.7519999999995</c:v>
                </c:pt>
                <c:pt idx="71498">
                  <c:v>599.84799999999927</c:v>
                </c:pt>
                <c:pt idx="71499">
                  <c:v>598.93699999999956</c:v>
                </c:pt>
                <c:pt idx="71500">
                  <c:v>598.01800000000003</c:v>
                </c:pt>
                <c:pt idx="71501">
                  <c:v>597.09199999999998</c:v>
                </c:pt>
                <c:pt idx="71502">
                  <c:v>596.15800000000002</c:v>
                </c:pt>
                <c:pt idx="71503">
                  <c:v>595.21699999999998</c:v>
                </c:pt>
                <c:pt idx="71504">
                  <c:v>594.26900000000001</c:v>
                </c:pt>
                <c:pt idx="71505">
                  <c:v>593.31199999999956</c:v>
                </c:pt>
                <c:pt idx="71506">
                  <c:v>592.34899999999959</c:v>
                </c:pt>
                <c:pt idx="71507">
                  <c:v>591.37800000000004</c:v>
                </c:pt>
                <c:pt idx="71508">
                  <c:v>590.399</c:v>
                </c:pt>
                <c:pt idx="71509">
                  <c:v>589.41300000000001</c:v>
                </c:pt>
                <c:pt idx="71510">
                  <c:v>588.41999999999996</c:v>
                </c:pt>
                <c:pt idx="71511">
                  <c:v>587.41999999999996</c:v>
                </c:pt>
                <c:pt idx="71512">
                  <c:v>586.41199999999958</c:v>
                </c:pt>
                <c:pt idx="71513">
                  <c:v>585.39599999999996</c:v>
                </c:pt>
                <c:pt idx="71514">
                  <c:v>584.37400000000002</c:v>
                </c:pt>
                <c:pt idx="71515">
                  <c:v>583.3439999999996</c:v>
                </c:pt>
                <c:pt idx="71516">
                  <c:v>582.30699999999956</c:v>
                </c:pt>
                <c:pt idx="71517">
                  <c:v>581.26300000000003</c:v>
                </c:pt>
                <c:pt idx="71518">
                  <c:v>580.21100000000001</c:v>
                </c:pt>
                <c:pt idx="71519">
                  <c:v>579.15199999999959</c:v>
                </c:pt>
                <c:pt idx="71520">
                  <c:v>578.08600000000001</c:v>
                </c:pt>
                <c:pt idx="71521">
                  <c:v>577.01300000000003</c:v>
                </c:pt>
                <c:pt idx="71522">
                  <c:v>575.93299999999942</c:v>
                </c:pt>
                <c:pt idx="71523">
                  <c:v>574.84599999999955</c:v>
                </c:pt>
                <c:pt idx="71524">
                  <c:v>573.75099999999998</c:v>
                </c:pt>
                <c:pt idx="71525">
                  <c:v>572.649</c:v>
                </c:pt>
                <c:pt idx="71526">
                  <c:v>571.5409999999996</c:v>
                </c:pt>
                <c:pt idx="71527">
                  <c:v>570.4249999999995</c:v>
                </c:pt>
                <c:pt idx="71528">
                  <c:v>569.30199999999957</c:v>
                </c:pt>
                <c:pt idx="71529">
                  <c:v>568.17200000000003</c:v>
                </c:pt>
                <c:pt idx="71530">
                  <c:v>567.03499999999997</c:v>
                </c:pt>
                <c:pt idx="71531">
                  <c:v>565.89099999999996</c:v>
                </c:pt>
                <c:pt idx="71532">
                  <c:v>564.74099999999999</c:v>
                </c:pt>
                <c:pt idx="71533">
                  <c:v>563.58299999999997</c:v>
                </c:pt>
                <c:pt idx="71534">
                  <c:v>562.41800000000001</c:v>
                </c:pt>
                <c:pt idx="71535">
                  <c:v>561.24699999999996</c:v>
                </c:pt>
                <c:pt idx="71536">
                  <c:v>560.06799999999942</c:v>
                </c:pt>
                <c:pt idx="71537">
                  <c:v>558.88300000000004</c:v>
                </c:pt>
                <c:pt idx="71538">
                  <c:v>557.69100000000003</c:v>
                </c:pt>
                <c:pt idx="71539">
                  <c:v>556.49199999999996</c:v>
                </c:pt>
                <c:pt idx="71540">
                  <c:v>555.28599999999994</c:v>
                </c:pt>
                <c:pt idx="71541">
                  <c:v>554.07299999999998</c:v>
                </c:pt>
                <c:pt idx="71542">
                  <c:v>552.85399999999959</c:v>
                </c:pt>
                <c:pt idx="71543">
                  <c:v>551.62800000000004</c:v>
                </c:pt>
                <c:pt idx="71544">
                  <c:v>550.39499999999998</c:v>
                </c:pt>
                <c:pt idx="71545">
                  <c:v>549.15599999999949</c:v>
                </c:pt>
                <c:pt idx="71546">
                  <c:v>547.91</c:v>
                </c:pt>
                <c:pt idx="71547">
                  <c:v>546.65699999999958</c:v>
                </c:pt>
                <c:pt idx="71548">
                  <c:v>545.39800000000002</c:v>
                </c:pt>
                <c:pt idx="71549">
                  <c:v>544.13199999999949</c:v>
                </c:pt>
                <c:pt idx="71550">
                  <c:v>542.85899999999958</c:v>
                </c:pt>
                <c:pt idx="71551">
                  <c:v>541.58000000000004</c:v>
                </c:pt>
                <c:pt idx="71552">
                  <c:v>540.29500000000041</c:v>
                </c:pt>
                <c:pt idx="71553">
                  <c:v>539.00300000000004</c:v>
                </c:pt>
                <c:pt idx="71554">
                  <c:v>537.70399999999995</c:v>
                </c:pt>
                <c:pt idx="71555">
                  <c:v>536.399</c:v>
                </c:pt>
                <c:pt idx="71556">
                  <c:v>535.08699999999999</c:v>
                </c:pt>
                <c:pt idx="71557">
                  <c:v>533.77000000000044</c:v>
                </c:pt>
                <c:pt idx="71558">
                  <c:v>532.4449999999996</c:v>
                </c:pt>
                <c:pt idx="71559">
                  <c:v>531.11500000000001</c:v>
                </c:pt>
                <c:pt idx="71560">
                  <c:v>529.77800000000059</c:v>
                </c:pt>
                <c:pt idx="71561">
                  <c:v>528.43499999999949</c:v>
                </c:pt>
                <c:pt idx="71562">
                  <c:v>527.08600000000001</c:v>
                </c:pt>
                <c:pt idx="71563">
                  <c:v>525.73</c:v>
                </c:pt>
                <c:pt idx="71564">
                  <c:v>524.36799999999937</c:v>
                </c:pt>
                <c:pt idx="71565">
                  <c:v>523</c:v>
                </c:pt>
                <c:pt idx="71566">
                  <c:v>521.62599999999998</c:v>
                </c:pt>
                <c:pt idx="71567">
                  <c:v>520.245</c:v>
                </c:pt>
                <c:pt idx="71568">
                  <c:v>518.85899999999958</c:v>
                </c:pt>
                <c:pt idx="71569">
                  <c:v>517.46699999999942</c:v>
                </c:pt>
                <c:pt idx="71570">
                  <c:v>516.06799999999942</c:v>
                </c:pt>
                <c:pt idx="71571">
                  <c:v>514.66399999999999</c:v>
                </c:pt>
                <c:pt idx="71572">
                  <c:v>513.25300000000004</c:v>
                </c:pt>
                <c:pt idx="71573">
                  <c:v>511.83699999999965</c:v>
                </c:pt>
                <c:pt idx="71574">
                  <c:v>510.41499999999979</c:v>
                </c:pt>
                <c:pt idx="71575">
                  <c:v>508.98699999999963</c:v>
                </c:pt>
                <c:pt idx="71576">
                  <c:v>507.553</c:v>
                </c:pt>
                <c:pt idx="71577">
                  <c:v>506.113</c:v>
                </c:pt>
                <c:pt idx="71578">
                  <c:v>504.66699999999975</c:v>
                </c:pt>
                <c:pt idx="71579">
                  <c:v>503.21599999999978</c:v>
                </c:pt>
                <c:pt idx="71580">
                  <c:v>501.75900000000001</c:v>
                </c:pt>
                <c:pt idx="71581">
                  <c:v>500.29700000000003</c:v>
                </c:pt>
                <c:pt idx="71582">
                  <c:v>498.82900000000001</c:v>
                </c:pt>
                <c:pt idx="71583">
                  <c:v>497.35500000000002</c:v>
                </c:pt>
                <c:pt idx="71584">
                  <c:v>495.87599999999975</c:v>
                </c:pt>
                <c:pt idx="71585">
                  <c:v>494.39099999999979</c:v>
                </c:pt>
                <c:pt idx="71586">
                  <c:v>492.90099999999978</c:v>
                </c:pt>
                <c:pt idx="71587">
                  <c:v>491.40499999999975</c:v>
                </c:pt>
                <c:pt idx="71588">
                  <c:v>489.904</c:v>
                </c:pt>
                <c:pt idx="71589">
                  <c:v>488.3979999999998</c:v>
                </c:pt>
                <c:pt idx="71590">
                  <c:v>486.8859999999998</c:v>
                </c:pt>
                <c:pt idx="71591">
                  <c:v>485.36900000000026</c:v>
                </c:pt>
                <c:pt idx="71592">
                  <c:v>483.84699999999975</c:v>
                </c:pt>
                <c:pt idx="71593">
                  <c:v>482.32</c:v>
                </c:pt>
                <c:pt idx="71594">
                  <c:v>480.78699999999958</c:v>
                </c:pt>
                <c:pt idx="71595">
                  <c:v>479.25</c:v>
                </c:pt>
                <c:pt idx="71596">
                  <c:v>477.70699999999965</c:v>
                </c:pt>
                <c:pt idx="71597">
                  <c:v>476.16</c:v>
                </c:pt>
                <c:pt idx="71598">
                  <c:v>474.60700000000008</c:v>
                </c:pt>
                <c:pt idx="71599">
                  <c:v>473.05</c:v>
                </c:pt>
                <c:pt idx="71600">
                  <c:v>471.48799999999977</c:v>
                </c:pt>
                <c:pt idx="71601">
                  <c:v>469.92099999999965</c:v>
                </c:pt>
                <c:pt idx="71602">
                  <c:v>468.34899999999999</c:v>
                </c:pt>
                <c:pt idx="71603">
                  <c:v>466.7729999999998</c:v>
                </c:pt>
                <c:pt idx="71604">
                  <c:v>465.19200000000001</c:v>
                </c:pt>
                <c:pt idx="71605">
                  <c:v>463.60599999999999</c:v>
                </c:pt>
                <c:pt idx="71606">
                  <c:v>462.01599999999979</c:v>
                </c:pt>
                <c:pt idx="71607">
                  <c:v>460.42099999999965</c:v>
                </c:pt>
                <c:pt idx="71608">
                  <c:v>458.822</c:v>
                </c:pt>
                <c:pt idx="71609">
                  <c:v>457.21799999999979</c:v>
                </c:pt>
                <c:pt idx="71610">
                  <c:v>455.61</c:v>
                </c:pt>
                <c:pt idx="71611">
                  <c:v>453.99799999999965</c:v>
                </c:pt>
                <c:pt idx="71612">
                  <c:v>452.38099999999974</c:v>
                </c:pt>
                <c:pt idx="71613">
                  <c:v>450.76</c:v>
                </c:pt>
                <c:pt idx="71614">
                  <c:v>449.1359999999998</c:v>
                </c:pt>
                <c:pt idx="71615">
                  <c:v>447.50700000000001</c:v>
                </c:pt>
                <c:pt idx="71616">
                  <c:v>445.87400000000002</c:v>
                </c:pt>
                <c:pt idx="71617">
                  <c:v>444.23699999999963</c:v>
                </c:pt>
                <c:pt idx="71618">
                  <c:v>442.59599999999978</c:v>
                </c:pt>
                <c:pt idx="71619">
                  <c:v>440.952</c:v>
                </c:pt>
                <c:pt idx="71620">
                  <c:v>439.30399999999975</c:v>
                </c:pt>
                <c:pt idx="71621">
                  <c:v>437.65199999999999</c:v>
                </c:pt>
                <c:pt idx="71622">
                  <c:v>435.99599999999958</c:v>
                </c:pt>
                <c:pt idx="71623">
                  <c:v>434.33699999999965</c:v>
                </c:pt>
                <c:pt idx="71624">
                  <c:v>432.67399999999975</c:v>
                </c:pt>
                <c:pt idx="71625">
                  <c:v>431.00799999999975</c:v>
                </c:pt>
                <c:pt idx="71626">
                  <c:v>429.33799999999979</c:v>
                </c:pt>
                <c:pt idx="71627">
                  <c:v>427.66500000000002</c:v>
                </c:pt>
                <c:pt idx="71628">
                  <c:v>425.98899999999958</c:v>
                </c:pt>
                <c:pt idx="71629">
                  <c:v>424.31</c:v>
                </c:pt>
                <c:pt idx="71630">
                  <c:v>422.62700000000001</c:v>
                </c:pt>
                <c:pt idx="71631">
                  <c:v>420.94200000000001</c:v>
                </c:pt>
                <c:pt idx="71632">
                  <c:v>419.25299999999999</c:v>
                </c:pt>
                <c:pt idx="71633">
                  <c:v>417.56200000000001</c:v>
                </c:pt>
                <c:pt idx="71634">
                  <c:v>415.86700000000002</c:v>
                </c:pt>
                <c:pt idx="71635">
                  <c:v>414.17</c:v>
                </c:pt>
                <c:pt idx="71636">
                  <c:v>412.4699999999998</c:v>
                </c:pt>
                <c:pt idx="71637">
                  <c:v>410.76799999999974</c:v>
                </c:pt>
                <c:pt idx="71638">
                  <c:v>409.06299999999999</c:v>
                </c:pt>
                <c:pt idx="71639">
                  <c:v>407.35500000000002</c:v>
                </c:pt>
                <c:pt idx="71640">
                  <c:v>405.64499999999998</c:v>
                </c:pt>
                <c:pt idx="71641">
                  <c:v>403.93299999999965</c:v>
                </c:pt>
                <c:pt idx="71642">
                  <c:v>402.21899999999965</c:v>
                </c:pt>
                <c:pt idx="71643">
                  <c:v>400.50200000000001</c:v>
                </c:pt>
                <c:pt idx="71644">
                  <c:v>398.78299999999979</c:v>
                </c:pt>
                <c:pt idx="71645">
                  <c:v>397.06200000000001</c:v>
                </c:pt>
                <c:pt idx="71646">
                  <c:v>395.339</c:v>
                </c:pt>
                <c:pt idx="71647">
                  <c:v>393.61500000000001</c:v>
                </c:pt>
                <c:pt idx="71648">
                  <c:v>391.88799999999975</c:v>
                </c:pt>
                <c:pt idx="71649">
                  <c:v>390.16</c:v>
                </c:pt>
                <c:pt idx="71650">
                  <c:v>388.42999999999978</c:v>
                </c:pt>
                <c:pt idx="71651">
                  <c:v>386.69799999999975</c:v>
                </c:pt>
                <c:pt idx="71652">
                  <c:v>384.96499999999975</c:v>
                </c:pt>
                <c:pt idx="71653">
                  <c:v>383.23099999999965</c:v>
                </c:pt>
                <c:pt idx="71654">
                  <c:v>381.49499999999978</c:v>
                </c:pt>
                <c:pt idx="71655">
                  <c:v>379.75799999999975</c:v>
                </c:pt>
                <c:pt idx="71656">
                  <c:v>378.02099999999979</c:v>
                </c:pt>
                <c:pt idx="71657">
                  <c:v>376.28099999999978</c:v>
                </c:pt>
                <c:pt idx="71658">
                  <c:v>374.541</c:v>
                </c:pt>
                <c:pt idx="71659">
                  <c:v>372.80099999999999</c:v>
                </c:pt>
                <c:pt idx="71660">
                  <c:v>371.05900000000008</c:v>
                </c:pt>
                <c:pt idx="71661">
                  <c:v>369.31599999999975</c:v>
                </c:pt>
                <c:pt idx="71662">
                  <c:v>367.57299999999975</c:v>
                </c:pt>
                <c:pt idx="71663">
                  <c:v>365.83</c:v>
                </c:pt>
                <c:pt idx="71664">
                  <c:v>364.08499999999975</c:v>
                </c:pt>
                <c:pt idx="71665">
                  <c:v>362.34100000000001</c:v>
                </c:pt>
                <c:pt idx="71666">
                  <c:v>360.59599999999978</c:v>
                </c:pt>
                <c:pt idx="71667">
                  <c:v>358.851</c:v>
                </c:pt>
                <c:pt idx="71668">
                  <c:v>357.10599999999999</c:v>
                </c:pt>
                <c:pt idx="71669">
                  <c:v>355.36099999999999</c:v>
                </c:pt>
                <c:pt idx="71670">
                  <c:v>353.61599999999999</c:v>
                </c:pt>
                <c:pt idx="71671">
                  <c:v>351.87200000000001</c:v>
                </c:pt>
                <c:pt idx="71672">
                  <c:v>350.12700000000001</c:v>
                </c:pt>
                <c:pt idx="71673">
                  <c:v>348.38299999999975</c:v>
                </c:pt>
                <c:pt idx="71674">
                  <c:v>346.64000000000021</c:v>
                </c:pt>
                <c:pt idx="71675">
                  <c:v>344.89699999999965</c:v>
                </c:pt>
                <c:pt idx="71676">
                  <c:v>343.15400000000022</c:v>
                </c:pt>
                <c:pt idx="71677">
                  <c:v>341.41199999999958</c:v>
                </c:pt>
                <c:pt idx="71678">
                  <c:v>339.67200000000008</c:v>
                </c:pt>
                <c:pt idx="71679">
                  <c:v>337.93199999999962</c:v>
                </c:pt>
                <c:pt idx="71680">
                  <c:v>336.19299999999993</c:v>
                </c:pt>
                <c:pt idx="71681">
                  <c:v>334.45499999999993</c:v>
                </c:pt>
                <c:pt idx="71682">
                  <c:v>332.71899999999965</c:v>
                </c:pt>
                <c:pt idx="71683">
                  <c:v>330.98399999999958</c:v>
                </c:pt>
                <c:pt idx="71684">
                  <c:v>329.25</c:v>
                </c:pt>
                <c:pt idx="71685">
                  <c:v>327.51799999999974</c:v>
                </c:pt>
                <c:pt idx="71686">
                  <c:v>325.78699999999958</c:v>
                </c:pt>
                <c:pt idx="71687">
                  <c:v>324.05799999999999</c:v>
                </c:pt>
                <c:pt idx="71688">
                  <c:v>322.33099999999979</c:v>
                </c:pt>
                <c:pt idx="71689">
                  <c:v>320.60599999999999</c:v>
                </c:pt>
                <c:pt idx="71690">
                  <c:v>318.88299999999975</c:v>
                </c:pt>
                <c:pt idx="71691">
                  <c:v>317.16199999999975</c:v>
                </c:pt>
                <c:pt idx="71692">
                  <c:v>315.44400000000002</c:v>
                </c:pt>
                <c:pt idx="71693">
                  <c:v>313.72699999999958</c:v>
                </c:pt>
                <c:pt idx="71694">
                  <c:v>312.01299999999975</c:v>
                </c:pt>
                <c:pt idx="71695">
                  <c:v>310.30200000000002</c:v>
                </c:pt>
                <c:pt idx="71696">
                  <c:v>308.59299999999979</c:v>
                </c:pt>
                <c:pt idx="71697">
                  <c:v>306.887</c:v>
                </c:pt>
                <c:pt idx="71698">
                  <c:v>305.18400000000008</c:v>
                </c:pt>
                <c:pt idx="71699">
                  <c:v>303.48399999999958</c:v>
                </c:pt>
                <c:pt idx="71700">
                  <c:v>301.78699999999958</c:v>
                </c:pt>
                <c:pt idx="71701">
                  <c:v>300.09199999999959</c:v>
                </c:pt>
                <c:pt idx="71702">
                  <c:v>298.40199999999965</c:v>
                </c:pt>
                <c:pt idx="71703">
                  <c:v>296.714</c:v>
                </c:pt>
                <c:pt idx="71704">
                  <c:v>295.02999999999975</c:v>
                </c:pt>
                <c:pt idx="71705">
                  <c:v>293.35000000000002</c:v>
                </c:pt>
                <c:pt idx="71706">
                  <c:v>291.673</c:v>
                </c:pt>
                <c:pt idx="71707">
                  <c:v>290</c:v>
                </c:pt>
                <c:pt idx="71708">
                  <c:v>288.33099999999979</c:v>
                </c:pt>
                <c:pt idx="71709">
                  <c:v>286.666</c:v>
                </c:pt>
                <c:pt idx="71710">
                  <c:v>285.005</c:v>
                </c:pt>
                <c:pt idx="71711">
                  <c:v>283.34800000000001</c:v>
                </c:pt>
                <c:pt idx="71712">
                  <c:v>281.69499999999999</c:v>
                </c:pt>
                <c:pt idx="71713">
                  <c:v>280.04700000000008</c:v>
                </c:pt>
                <c:pt idx="71714">
                  <c:v>278.404</c:v>
                </c:pt>
                <c:pt idx="71715">
                  <c:v>276.76499999999999</c:v>
                </c:pt>
                <c:pt idx="71716">
                  <c:v>275.13</c:v>
                </c:pt>
                <c:pt idx="71717">
                  <c:v>273.50099999999975</c:v>
                </c:pt>
                <c:pt idx="71718">
                  <c:v>271.87599999999975</c:v>
                </c:pt>
                <c:pt idx="71719">
                  <c:v>270.25700000000001</c:v>
                </c:pt>
                <c:pt idx="71720">
                  <c:v>268.64200000000022</c:v>
                </c:pt>
                <c:pt idx="71721">
                  <c:v>267.03299999999979</c:v>
                </c:pt>
                <c:pt idx="71722">
                  <c:v>265.42899999999958</c:v>
                </c:pt>
                <c:pt idx="71723">
                  <c:v>263.83099999999979</c:v>
                </c:pt>
                <c:pt idx="71724">
                  <c:v>262.23799999999977</c:v>
                </c:pt>
                <c:pt idx="71725">
                  <c:v>260.65100000000001</c:v>
                </c:pt>
                <c:pt idx="71726">
                  <c:v>259.06900000000002</c:v>
                </c:pt>
                <c:pt idx="71727">
                  <c:v>257.49299999999965</c:v>
                </c:pt>
                <c:pt idx="71728">
                  <c:v>255.92400000000001</c:v>
                </c:pt>
                <c:pt idx="71729">
                  <c:v>254.36</c:v>
                </c:pt>
                <c:pt idx="71730">
                  <c:v>252.803</c:v>
                </c:pt>
                <c:pt idx="71731">
                  <c:v>251.25200000000001</c:v>
                </c:pt>
                <c:pt idx="71732">
                  <c:v>249.70699999999999</c:v>
                </c:pt>
                <c:pt idx="71733">
                  <c:v>248.16900000000001</c:v>
                </c:pt>
                <c:pt idx="71734">
                  <c:v>246.637</c:v>
                </c:pt>
                <c:pt idx="71735">
                  <c:v>245.11199999999999</c:v>
                </c:pt>
                <c:pt idx="71736">
                  <c:v>243.59399999999999</c:v>
                </c:pt>
                <c:pt idx="71737">
                  <c:v>242.083</c:v>
                </c:pt>
                <c:pt idx="71738">
                  <c:v>240.578</c:v>
                </c:pt>
                <c:pt idx="71739">
                  <c:v>239.08100000000007</c:v>
                </c:pt>
                <c:pt idx="71740">
                  <c:v>237.59100000000001</c:v>
                </c:pt>
                <c:pt idx="71741">
                  <c:v>236.10900000000001</c:v>
                </c:pt>
                <c:pt idx="71742">
                  <c:v>234.63300000000001</c:v>
                </c:pt>
                <c:pt idx="71743">
                  <c:v>233.16499999999999</c:v>
                </c:pt>
                <c:pt idx="71744">
                  <c:v>231.70499999999998</c:v>
                </c:pt>
                <c:pt idx="71745">
                  <c:v>230.25299999999999</c:v>
                </c:pt>
                <c:pt idx="71746">
                  <c:v>228.80800000000011</c:v>
                </c:pt>
                <c:pt idx="71747">
                  <c:v>227.37100000000001</c:v>
                </c:pt>
                <c:pt idx="71748">
                  <c:v>225.94200000000001</c:v>
                </c:pt>
                <c:pt idx="71749">
                  <c:v>224.52100000000004</c:v>
                </c:pt>
                <c:pt idx="71750">
                  <c:v>223.10900000000001</c:v>
                </c:pt>
                <c:pt idx="71751">
                  <c:v>221.70399999999998</c:v>
                </c:pt>
                <c:pt idx="71752">
                  <c:v>220.30800000000011</c:v>
                </c:pt>
                <c:pt idx="71753">
                  <c:v>218.92100000000011</c:v>
                </c:pt>
                <c:pt idx="71754">
                  <c:v>217.542</c:v>
                </c:pt>
                <c:pt idx="71755">
                  <c:v>216.172</c:v>
                </c:pt>
                <c:pt idx="71756">
                  <c:v>214.81</c:v>
                </c:pt>
                <c:pt idx="71757">
                  <c:v>213.45700000000011</c:v>
                </c:pt>
                <c:pt idx="71758">
                  <c:v>212.11399999999998</c:v>
                </c:pt>
                <c:pt idx="71759">
                  <c:v>210.77899999999997</c:v>
                </c:pt>
                <c:pt idx="71760">
                  <c:v>209.453</c:v>
                </c:pt>
                <c:pt idx="71761">
                  <c:v>208.137</c:v>
                </c:pt>
                <c:pt idx="71762">
                  <c:v>206.83</c:v>
                </c:pt>
                <c:pt idx="71763">
                  <c:v>205.53200000000001</c:v>
                </c:pt>
                <c:pt idx="71764">
                  <c:v>204.24399999999989</c:v>
                </c:pt>
                <c:pt idx="71765">
                  <c:v>202.965</c:v>
                </c:pt>
                <c:pt idx="71766">
                  <c:v>201.696</c:v>
                </c:pt>
                <c:pt idx="71767">
                  <c:v>200.43700000000001</c:v>
                </c:pt>
                <c:pt idx="71768">
                  <c:v>199.18700000000001</c:v>
                </c:pt>
                <c:pt idx="71769">
                  <c:v>197.94800000000001</c:v>
                </c:pt>
                <c:pt idx="71770">
                  <c:v>196.71899999999999</c:v>
                </c:pt>
                <c:pt idx="71771">
                  <c:v>195.499</c:v>
                </c:pt>
                <c:pt idx="71772">
                  <c:v>194.29</c:v>
                </c:pt>
                <c:pt idx="71773">
                  <c:v>193.09100000000001</c:v>
                </c:pt>
                <c:pt idx="71774">
                  <c:v>191.90200000000004</c:v>
                </c:pt>
                <c:pt idx="71775">
                  <c:v>190.72399999999999</c:v>
                </c:pt>
                <c:pt idx="71776">
                  <c:v>189.55600000000001</c:v>
                </c:pt>
                <c:pt idx="71777">
                  <c:v>188.399</c:v>
                </c:pt>
                <c:pt idx="71778">
                  <c:v>187.25200000000001</c:v>
                </c:pt>
                <c:pt idx="71779">
                  <c:v>186.11599999999999</c:v>
                </c:pt>
                <c:pt idx="71780">
                  <c:v>184.99100000000001</c:v>
                </c:pt>
                <c:pt idx="71781">
                  <c:v>183.87700000000001</c:v>
                </c:pt>
                <c:pt idx="71782">
                  <c:v>182.77299999999997</c:v>
                </c:pt>
                <c:pt idx="71783">
                  <c:v>181.68100000000001</c:v>
                </c:pt>
                <c:pt idx="71784">
                  <c:v>180.6</c:v>
                </c:pt>
                <c:pt idx="71785">
                  <c:v>179.53</c:v>
                </c:pt>
                <c:pt idx="71786">
                  <c:v>178.471</c:v>
                </c:pt>
                <c:pt idx="71787">
                  <c:v>177.42400000000001</c:v>
                </c:pt>
                <c:pt idx="71788">
                  <c:v>176.38800000000012</c:v>
                </c:pt>
                <c:pt idx="71789">
                  <c:v>175.363</c:v>
                </c:pt>
                <c:pt idx="71790">
                  <c:v>174.35000000000011</c:v>
                </c:pt>
                <c:pt idx="71791">
                  <c:v>173.34800000000001</c:v>
                </c:pt>
                <c:pt idx="71792">
                  <c:v>172.35800000000012</c:v>
                </c:pt>
                <c:pt idx="71793">
                  <c:v>171.38000000000011</c:v>
                </c:pt>
                <c:pt idx="71794">
                  <c:v>170.41399999999999</c:v>
                </c:pt>
                <c:pt idx="71795">
                  <c:v>169.459</c:v>
                </c:pt>
                <c:pt idx="71796">
                  <c:v>168.51599999999999</c:v>
                </c:pt>
                <c:pt idx="71797">
                  <c:v>167.58600000000001</c:v>
                </c:pt>
                <c:pt idx="71798">
                  <c:v>166.667</c:v>
                </c:pt>
                <c:pt idx="71799">
                  <c:v>165.76</c:v>
                </c:pt>
                <c:pt idx="71800">
                  <c:v>164.86600000000001</c:v>
                </c:pt>
                <c:pt idx="71801">
                  <c:v>163.983</c:v>
                </c:pt>
                <c:pt idx="71802">
                  <c:v>163.11299999999997</c:v>
                </c:pt>
                <c:pt idx="71803">
                  <c:v>162.255</c:v>
                </c:pt>
                <c:pt idx="71804">
                  <c:v>161.41</c:v>
                </c:pt>
                <c:pt idx="71805">
                  <c:v>160.577</c:v>
                </c:pt>
                <c:pt idx="71806">
                  <c:v>159.756</c:v>
                </c:pt>
                <c:pt idx="71807">
                  <c:v>158.94800000000001</c:v>
                </c:pt>
                <c:pt idx="71808">
                  <c:v>158.15200000000004</c:v>
                </c:pt>
                <c:pt idx="71809">
                  <c:v>157.37</c:v>
                </c:pt>
                <c:pt idx="71810">
                  <c:v>156.59900000000002</c:v>
                </c:pt>
                <c:pt idx="71811">
                  <c:v>155.84100000000001</c:v>
                </c:pt>
                <c:pt idx="71812">
                  <c:v>155.09700000000001</c:v>
                </c:pt>
                <c:pt idx="71813">
                  <c:v>154.364</c:v>
                </c:pt>
                <c:pt idx="71814">
                  <c:v>153.64499999999998</c:v>
                </c:pt>
                <c:pt idx="71815">
                  <c:v>152.93900000000002</c:v>
                </c:pt>
                <c:pt idx="71816">
                  <c:v>152.24499999999998</c:v>
                </c:pt>
                <c:pt idx="71817">
                  <c:v>151.56399999999999</c:v>
                </c:pt>
                <c:pt idx="71818">
                  <c:v>150.89600000000004</c:v>
                </c:pt>
                <c:pt idx="71819">
                  <c:v>150.24199999999999</c:v>
                </c:pt>
                <c:pt idx="71820">
                  <c:v>149.6</c:v>
                </c:pt>
                <c:pt idx="71821">
                  <c:v>148.971</c:v>
                </c:pt>
                <c:pt idx="71822">
                  <c:v>148.35600000000011</c:v>
                </c:pt>
                <c:pt idx="71823">
                  <c:v>147.75399999999999</c:v>
                </c:pt>
                <c:pt idx="71824">
                  <c:v>147.16399999999999</c:v>
                </c:pt>
                <c:pt idx="71825">
                  <c:v>146.58800000000011</c:v>
                </c:pt>
                <c:pt idx="71826">
                  <c:v>146.02600000000001</c:v>
                </c:pt>
                <c:pt idx="71827">
                  <c:v>145.476</c:v>
                </c:pt>
                <c:pt idx="71828">
                  <c:v>144.94</c:v>
                </c:pt>
                <c:pt idx="71829">
                  <c:v>144.417</c:v>
                </c:pt>
                <c:pt idx="71830">
                  <c:v>143.90700000000001</c:v>
                </c:pt>
                <c:pt idx="71831">
                  <c:v>143.411</c:v>
                </c:pt>
                <c:pt idx="71832">
                  <c:v>142.92800000000011</c:v>
                </c:pt>
                <c:pt idx="71833">
                  <c:v>142.45800000000011</c:v>
                </c:pt>
                <c:pt idx="71834">
                  <c:v>142.00200000000001</c:v>
                </c:pt>
                <c:pt idx="71835">
                  <c:v>141.559</c:v>
                </c:pt>
                <c:pt idx="71836">
                  <c:v>141.13</c:v>
                </c:pt>
                <c:pt idx="71837">
                  <c:v>140.71399999999988</c:v>
                </c:pt>
                <c:pt idx="71838">
                  <c:v>140.31200000000001</c:v>
                </c:pt>
                <c:pt idx="71839">
                  <c:v>139.923</c:v>
                </c:pt>
                <c:pt idx="71840">
                  <c:v>139.547</c:v>
                </c:pt>
                <c:pt idx="71841">
                  <c:v>139.185</c:v>
                </c:pt>
                <c:pt idx="71842">
                  <c:v>138.83600000000001</c:v>
                </c:pt>
                <c:pt idx="71843">
                  <c:v>138.501</c:v>
                </c:pt>
                <c:pt idx="71844">
                  <c:v>138.18</c:v>
                </c:pt>
                <c:pt idx="71845">
                  <c:v>137.87200000000001</c:v>
                </c:pt>
                <c:pt idx="71846">
                  <c:v>137.577</c:v>
                </c:pt>
                <c:pt idx="71847">
                  <c:v>137.29599999999999</c:v>
                </c:pt>
                <c:pt idx="71848">
                  <c:v>137.029</c:v>
                </c:pt>
                <c:pt idx="71849">
                  <c:v>136.77499999999998</c:v>
                </c:pt>
                <c:pt idx="71850">
                  <c:v>136.53399999999999</c:v>
                </c:pt>
                <c:pt idx="71851">
                  <c:v>136.30700000000004</c:v>
                </c:pt>
                <c:pt idx="71852">
                  <c:v>136.09399999999999</c:v>
                </c:pt>
                <c:pt idx="71853">
                  <c:v>135.89400000000001</c:v>
                </c:pt>
                <c:pt idx="71854">
                  <c:v>135.70699999999999</c:v>
                </c:pt>
                <c:pt idx="71855">
                  <c:v>135.53399999999999</c:v>
                </c:pt>
                <c:pt idx="71856">
                  <c:v>135.375</c:v>
                </c:pt>
                <c:pt idx="71857">
                  <c:v>135.22900000000001</c:v>
                </c:pt>
                <c:pt idx="71858">
                  <c:v>135.096</c:v>
                </c:pt>
                <c:pt idx="71859">
                  <c:v>134.977</c:v>
                </c:pt>
                <c:pt idx="71860">
                  <c:v>134.87100000000001</c:v>
                </c:pt>
                <c:pt idx="71861">
                  <c:v>134.77899999999997</c:v>
                </c:pt>
                <c:pt idx="71862">
                  <c:v>134.69999999999999</c:v>
                </c:pt>
                <c:pt idx="71863">
                  <c:v>134.63399999999999</c:v>
                </c:pt>
                <c:pt idx="71864">
                  <c:v>134.58200000000011</c:v>
                </c:pt>
                <c:pt idx="71865">
                  <c:v>134.54300000000001</c:v>
                </c:pt>
                <c:pt idx="71866">
                  <c:v>134.517</c:v>
                </c:pt>
                <c:pt idx="71867">
                  <c:v>134.505</c:v>
                </c:pt>
                <c:pt idx="71868">
                  <c:v>134.506</c:v>
                </c:pt>
                <c:pt idx="71869">
                  <c:v>134.52000000000001</c:v>
                </c:pt>
                <c:pt idx="71870">
                  <c:v>134.548</c:v>
                </c:pt>
                <c:pt idx="71871">
                  <c:v>134.58800000000011</c:v>
                </c:pt>
                <c:pt idx="71872">
                  <c:v>134.642</c:v>
                </c:pt>
                <c:pt idx="71873">
                  <c:v>134.70899999999997</c:v>
                </c:pt>
                <c:pt idx="71874">
                  <c:v>134.78900000000002</c:v>
                </c:pt>
                <c:pt idx="71875">
                  <c:v>134.88200000000012</c:v>
                </c:pt>
                <c:pt idx="71876">
                  <c:v>134.98800000000011</c:v>
                </c:pt>
                <c:pt idx="71877">
                  <c:v>135.108</c:v>
                </c:pt>
                <c:pt idx="71878">
                  <c:v>135.23999999999998</c:v>
                </c:pt>
                <c:pt idx="71879">
                  <c:v>135.3850000000001</c:v>
                </c:pt>
                <c:pt idx="71880">
                  <c:v>135.54300000000001</c:v>
                </c:pt>
                <c:pt idx="71881">
                  <c:v>135.71399999999988</c:v>
                </c:pt>
                <c:pt idx="71882">
                  <c:v>135.89700000000011</c:v>
                </c:pt>
                <c:pt idx="71883">
                  <c:v>136.09399999999999</c:v>
                </c:pt>
                <c:pt idx="71884">
                  <c:v>136.303</c:v>
                </c:pt>
                <c:pt idx="71885">
                  <c:v>136.52500000000001</c:v>
                </c:pt>
                <c:pt idx="71886">
                  <c:v>136.76</c:v>
                </c:pt>
                <c:pt idx="71887">
                  <c:v>137.00700000000001</c:v>
                </c:pt>
                <c:pt idx="71888">
                  <c:v>137.267</c:v>
                </c:pt>
                <c:pt idx="71889">
                  <c:v>137.53900000000002</c:v>
                </c:pt>
                <c:pt idx="71890">
                  <c:v>137.82400000000001</c:v>
                </c:pt>
                <c:pt idx="71891">
                  <c:v>138.12100000000001</c:v>
                </c:pt>
                <c:pt idx="71892">
                  <c:v>138.43</c:v>
                </c:pt>
                <c:pt idx="71893">
                  <c:v>138.75200000000001</c:v>
                </c:pt>
                <c:pt idx="71894">
                  <c:v>139.08700000000007</c:v>
                </c:pt>
                <c:pt idx="71895">
                  <c:v>139.43300000000002</c:v>
                </c:pt>
                <c:pt idx="71896">
                  <c:v>139.792</c:v>
                </c:pt>
                <c:pt idx="71897">
                  <c:v>140.16200000000001</c:v>
                </c:pt>
                <c:pt idx="71898">
                  <c:v>140.54499999999999</c:v>
                </c:pt>
                <c:pt idx="71899">
                  <c:v>140.94</c:v>
                </c:pt>
                <c:pt idx="71900">
                  <c:v>141.34700000000001</c:v>
                </c:pt>
                <c:pt idx="71901">
                  <c:v>141.76599999999999</c:v>
                </c:pt>
                <c:pt idx="71902">
                  <c:v>142.196</c:v>
                </c:pt>
                <c:pt idx="71903">
                  <c:v>142.63900000000001</c:v>
                </c:pt>
                <c:pt idx="71904">
                  <c:v>143.09300000000002</c:v>
                </c:pt>
                <c:pt idx="71905">
                  <c:v>143.559</c:v>
                </c:pt>
                <c:pt idx="71906">
                  <c:v>144.036</c:v>
                </c:pt>
                <c:pt idx="71907">
                  <c:v>144.52500000000001</c:v>
                </c:pt>
                <c:pt idx="71908">
                  <c:v>145.02500000000001</c:v>
                </c:pt>
                <c:pt idx="71909">
                  <c:v>145.53700000000001</c:v>
                </c:pt>
                <c:pt idx="71910">
                  <c:v>146.06</c:v>
                </c:pt>
                <c:pt idx="71911">
                  <c:v>146.595</c:v>
                </c:pt>
                <c:pt idx="71912">
                  <c:v>147.14099999999999</c:v>
                </c:pt>
                <c:pt idx="71913">
                  <c:v>147.697</c:v>
                </c:pt>
                <c:pt idx="71914">
                  <c:v>148.26499999999999</c:v>
                </c:pt>
                <c:pt idx="71915">
                  <c:v>148.84399999999999</c:v>
                </c:pt>
                <c:pt idx="71916">
                  <c:v>149.434</c:v>
                </c:pt>
                <c:pt idx="71917">
                  <c:v>150.035</c:v>
                </c:pt>
                <c:pt idx="71918">
                  <c:v>150.64699999999999</c:v>
                </c:pt>
                <c:pt idx="71919">
                  <c:v>151.26900000000001</c:v>
                </c:pt>
                <c:pt idx="71920">
                  <c:v>151.90200000000004</c:v>
                </c:pt>
                <c:pt idx="71921">
                  <c:v>152.54599999999999</c:v>
                </c:pt>
                <c:pt idx="71922">
                  <c:v>153.19999999999999</c:v>
                </c:pt>
                <c:pt idx="71923">
                  <c:v>153.86500000000001</c:v>
                </c:pt>
                <c:pt idx="71924">
                  <c:v>154.54</c:v>
                </c:pt>
                <c:pt idx="71925">
                  <c:v>155.22499999999999</c:v>
                </c:pt>
                <c:pt idx="71926">
                  <c:v>155.92100000000011</c:v>
                </c:pt>
                <c:pt idx="71927">
                  <c:v>156.62700000000001</c:v>
                </c:pt>
                <c:pt idx="71928">
                  <c:v>157.34300000000002</c:v>
                </c:pt>
                <c:pt idx="71929">
                  <c:v>158.06800000000001</c:v>
                </c:pt>
                <c:pt idx="71930">
                  <c:v>158.804</c:v>
                </c:pt>
                <c:pt idx="71931">
                  <c:v>159.55000000000001</c:v>
                </c:pt>
                <c:pt idx="71932">
                  <c:v>160.30500000000001</c:v>
                </c:pt>
                <c:pt idx="71933">
                  <c:v>161.071</c:v>
                </c:pt>
                <c:pt idx="71934">
                  <c:v>161.845</c:v>
                </c:pt>
                <c:pt idx="71935">
                  <c:v>162.63</c:v>
                </c:pt>
                <c:pt idx="71936">
                  <c:v>163.423</c:v>
                </c:pt>
                <c:pt idx="71937">
                  <c:v>164.227</c:v>
                </c:pt>
                <c:pt idx="71938">
                  <c:v>165.03900000000002</c:v>
                </c:pt>
                <c:pt idx="71939">
                  <c:v>165.8610000000001</c:v>
                </c:pt>
                <c:pt idx="71940">
                  <c:v>166.69200000000001</c:v>
                </c:pt>
                <c:pt idx="71941">
                  <c:v>167.53100000000001</c:v>
                </c:pt>
                <c:pt idx="71942">
                  <c:v>168.38000000000011</c:v>
                </c:pt>
                <c:pt idx="71943">
                  <c:v>169.238</c:v>
                </c:pt>
                <c:pt idx="71944">
                  <c:v>170.10499999999999</c:v>
                </c:pt>
                <c:pt idx="71945">
                  <c:v>170.9800000000001</c:v>
                </c:pt>
                <c:pt idx="71946">
                  <c:v>171.864</c:v>
                </c:pt>
                <c:pt idx="71947">
                  <c:v>172.756</c:v>
                </c:pt>
                <c:pt idx="71948">
                  <c:v>173.65700000000001</c:v>
                </c:pt>
                <c:pt idx="71949">
                  <c:v>174.56700000000001</c:v>
                </c:pt>
                <c:pt idx="71950">
                  <c:v>175.48400000000001</c:v>
                </c:pt>
                <c:pt idx="71951">
                  <c:v>176.41</c:v>
                </c:pt>
                <c:pt idx="71952">
                  <c:v>177.34399999999999</c:v>
                </c:pt>
                <c:pt idx="71953">
                  <c:v>178.28700000000001</c:v>
                </c:pt>
                <c:pt idx="71954">
                  <c:v>179.23699999999999</c:v>
                </c:pt>
                <c:pt idx="71955">
                  <c:v>180.19499999999999</c:v>
                </c:pt>
                <c:pt idx="71956">
                  <c:v>181.161</c:v>
                </c:pt>
                <c:pt idx="71957">
                  <c:v>182.13399999999999</c:v>
                </c:pt>
                <c:pt idx="71958">
                  <c:v>183.11499999999998</c:v>
                </c:pt>
                <c:pt idx="71959">
                  <c:v>184.10399999999998</c:v>
                </c:pt>
                <c:pt idx="71960">
                  <c:v>185.1</c:v>
                </c:pt>
                <c:pt idx="71961">
                  <c:v>186.10300000000001</c:v>
                </c:pt>
                <c:pt idx="71962">
                  <c:v>187.11399999999998</c:v>
                </c:pt>
                <c:pt idx="71963">
                  <c:v>188.13200000000001</c:v>
                </c:pt>
                <c:pt idx="71964">
                  <c:v>189.15700000000001</c:v>
                </c:pt>
                <c:pt idx="71965">
                  <c:v>190.18900000000002</c:v>
                </c:pt>
                <c:pt idx="71966">
                  <c:v>191.22800000000001</c:v>
                </c:pt>
                <c:pt idx="71967">
                  <c:v>192.27399999999992</c:v>
                </c:pt>
                <c:pt idx="71968">
                  <c:v>193.32700000000011</c:v>
                </c:pt>
                <c:pt idx="71969">
                  <c:v>194.38600000000011</c:v>
                </c:pt>
                <c:pt idx="71970">
                  <c:v>195.45200000000011</c:v>
                </c:pt>
                <c:pt idx="71971">
                  <c:v>196.524</c:v>
                </c:pt>
                <c:pt idx="71972">
                  <c:v>197.60300000000001</c:v>
                </c:pt>
                <c:pt idx="71973">
                  <c:v>198.68800000000007</c:v>
                </c:pt>
                <c:pt idx="71974">
                  <c:v>199.77899999999997</c:v>
                </c:pt>
                <c:pt idx="71975">
                  <c:v>200.87700000000001</c:v>
                </c:pt>
                <c:pt idx="71976">
                  <c:v>201.9800000000001</c:v>
                </c:pt>
                <c:pt idx="71977">
                  <c:v>203.09</c:v>
                </c:pt>
                <c:pt idx="71978">
                  <c:v>204.20499999999998</c:v>
                </c:pt>
                <c:pt idx="71979">
                  <c:v>205.32700000000011</c:v>
                </c:pt>
                <c:pt idx="71980">
                  <c:v>206.45400000000001</c:v>
                </c:pt>
                <c:pt idx="71981">
                  <c:v>207.58600000000001</c:v>
                </c:pt>
                <c:pt idx="71982">
                  <c:v>208.72399999999999</c:v>
                </c:pt>
                <c:pt idx="71983">
                  <c:v>209.86800000000011</c:v>
                </c:pt>
                <c:pt idx="71984">
                  <c:v>211.017</c:v>
                </c:pt>
                <c:pt idx="71985">
                  <c:v>212.17099999999999</c:v>
                </c:pt>
                <c:pt idx="71986">
                  <c:v>213.33100000000007</c:v>
                </c:pt>
                <c:pt idx="71987">
                  <c:v>214.495</c:v>
                </c:pt>
                <c:pt idx="71988">
                  <c:v>215.66499999999999</c:v>
                </c:pt>
                <c:pt idx="71989">
                  <c:v>216.839</c:v>
                </c:pt>
                <c:pt idx="71990">
                  <c:v>218.01900000000001</c:v>
                </c:pt>
                <c:pt idx="71991">
                  <c:v>219.20299999999997</c:v>
                </c:pt>
                <c:pt idx="71992">
                  <c:v>220.39200000000011</c:v>
                </c:pt>
                <c:pt idx="71993">
                  <c:v>221.58500000000001</c:v>
                </c:pt>
                <c:pt idx="71994">
                  <c:v>222.78300000000002</c:v>
                </c:pt>
                <c:pt idx="71995">
                  <c:v>223.9860000000001</c:v>
                </c:pt>
                <c:pt idx="71996">
                  <c:v>225.19200000000001</c:v>
                </c:pt>
                <c:pt idx="71997">
                  <c:v>226.404</c:v>
                </c:pt>
                <c:pt idx="71998">
                  <c:v>227.61899999999997</c:v>
                </c:pt>
                <c:pt idx="71999">
                  <c:v>228.83800000000011</c:v>
                </c:pt>
                <c:pt idx="72000">
                  <c:v>230.06100000000001</c:v>
                </c:pt>
                <c:pt idx="72001">
                  <c:v>231.28900000000002</c:v>
                </c:pt>
                <c:pt idx="72002">
                  <c:v>232.52</c:v>
                </c:pt>
                <c:pt idx="72003">
                  <c:v>233.755</c:v>
                </c:pt>
                <c:pt idx="72004">
                  <c:v>234.99300000000002</c:v>
                </c:pt>
                <c:pt idx="72005">
                  <c:v>236.23599999999999</c:v>
                </c:pt>
                <c:pt idx="72006">
                  <c:v>237.48100000000011</c:v>
                </c:pt>
                <c:pt idx="72007">
                  <c:v>238.73</c:v>
                </c:pt>
                <c:pt idx="72008">
                  <c:v>239.983</c:v>
                </c:pt>
                <c:pt idx="72009">
                  <c:v>241.239</c:v>
                </c:pt>
                <c:pt idx="72010">
                  <c:v>242.4980000000001</c:v>
                </c:pt>
                <c:pt idx="72011">
                  <c:v>243.76</c:v>
                </c:pt>
                <c:pt idx="72012">
                  <c:v>245.02500000000001</c:v>
                </c:pt>
                <c:pt idx="72013">
                  <c:v>246.29300000000001</c:v>
                </c:pt>
                <c:pt idx="72014">
                  <c:v>247.56399999999999</c:v>
                </c:pt>
                <c:pt idx="72015">
                  <c:v>248.83800000000011</c:v>
                </c:pt>
                <c:pt idx="72016">
                  <c:v>250.11499999999998</c:v>
                </c:pt>
                <c:pt idx="72017">
                  <c:v>251.39400000000001</c:v>
                </c:pt>
                <c:pt idx="72018">
                  <c:v>252.67599999999999</c:v>
                </c:pt>
                <c:pt idx="72019">
                  <c:v>253.96</c:v>
                </c:pt>
                <c:pt idx="72020">
                  <c:v>255.24699999999999</c:v>
                </c:pt>
                <c:pt idx="72021">
                  <c:v>256.53599999999977</c:v>
                </c:pt>
                <c:pt idx="72022">
                  <c:v>257.827</c:v>
                </c:pt>
                <c:pt idx="72023">
                  <c:v>259.12099999999975</c:v>
                </c:pt>
                <c:pt idx="72024">
                  <c:v>260.41699999999958</c:v>
                </c:pt>
                <c:pt idx="72025">
                  <c:v>261.714</c:v>
                </c:pt>
                <c:pt idx="72026">
                  <c:v>263.01400000000001</c:v>
                </c:pt>
                <c:pt idx="72027">
                  <c:v>264.31599999999975</c:v>
                </c:pt>
                <c:pt idx="72028">
                  <c:v>265.61900000000026</c:v>
                </c:pt>
                <c:pt idx="72029">
                  <c:v>266.92399999999958</c:v>
                </c:pt>
                <c:pt idx="72030">
                  <c:v>268.23099999999965</c:v>
                </c:pt>
                <c:pt idx="72031">
                  <c:v>269.54000000000002</c:v>
                </c:pt>
                <c:pt idx="72032">
                  <c:v>270.85000000000002</c:v>
                </c:pt>
                <c:pt idx="72033">
                  <c:v>272.161</c:v>
                </c:pt>
                <c:pt idx="72034">
                  <c:v>273.47399999999965</c:v>
                </c:pt>
                <c:pt idx="72035">
                  <c:v>274.78899999999965</c:v>
                </c:pt>
                <c:pt idx="72036">
                  <c:v>276.10399999999993</c:v>
                </c:pt>
                <c:pt idx="72037">
                  <c:v>277.42099999999965</c:v>
                </c:pt>
                <c:pt idx="72038">
                  <c:v>278.73899999999958</c:v>
                </c:pt>
                <c:pt idx="72039">
                  <c:v>280.05700000000002</c:v>
                </c:pt>
                <c:pt idx="72040">
                  <c:v>281.37700000000001</c:v>
                </c:pt>
                <c:pt idx="72041">
                  <c:v>282.69799999999975</c:v>
                </c:pt>
                <c:pt idx="72042">
                  <c:v>284.01900000000001</c:v>
                </c:pt>
                <c:pt idx="72043">
                  <c:v>285.34199999999993</c:v>
                </c:pt>
                <c:pt idx="72044">
                  <c:v>286.66500000000002</c:v>
                </c:pt>
                <c:pt idx="72045">
                  <c:v>287.98899999999958</c:v>
                </c:pt>
                <c:pt idx="72046">
                  <c:v>289.31299999999999</c:v>
                </c:pt>
                <c:pt idx="72047">
                  <c:v>290.63799999999975</c:v>
                </c:pt>
                <c:pt idx="72048">
                  <c:v>291.96299999999979</c:v>
                </c:pt>
                <c:pt idx="72049">
                  <c:v>293.28899999999965</c:v>
                </c:pt>
                <c:pt idx="72050">
                  <c:v>294.61500000000001</c:v>
                </c:pt>
                <c:pt idx="72051">
                  <c:v>295.94099999999975</c:v>
                </c:pt>
                <c:pt idx="72052">
                  <c:v>297.26799999999974</c:v>
                </c:pt>
                <c:pt idx="72053">
                  <c:v>298.59399999999965</c:v>
                </c:pt>
                <c:pt idx="72054">
                  <c:v>299.92099999999965</c:v>
                </c:pt>
                <c:pt idx="72055">
                  <c:v>301.24700000000001</c:v>
                </c:pt>
                <c:pt idx="72056">
                  <c:v>302.57400000000001</c:v>
                </c:pt>
                <c:pt idx="72057">
                  <c:v>303.90099999999978</c:v>
                </c:pt>
                <c:pt idx="72058">
                  <c:v>305.22699999999958</c:v>
                </c:pt>
                <c:pt idx="72059">
                  <c:v>306.553</c:v>
                </c:pt>
                <c:pt idx="72060">
                  <c:v>307.87900000000002</c:v>
                </c:pt>
                <c:pt idx="72061">
                  <c:v>309.20400000000001</c:v>
                </c:pt>
                <c:pt idx="72062">
                  <c:v>310.529</c:v>
                </c:pt>
                <c:pt idx="72063">
                  <c:v>311.85399999999993</c:v>
                </c:pt>
                <c:pt idx="72064">
                  <c:v>313.178</c:v>
                </c:pt>
                <c:pt idx="72065">
                  <c:v>314.50099999999975</c:v>
                </c:pt>
                <c:pt idx="72066">
                  <c:v>315.82400000000001</c:v>
                </c:pt>
                <c:pt idx="72067">
                  <c:v>317.14600000000002</c:v>
                </c:pt>
                <c:pt idx="72068">
                  <c:v>318.46799999999979</c:v>
                </c:pt>
                <c:pt idx="72069">
                  <c:v>319.78799999999978</c:v>
                </c:pt>
                <c:pt idx="72070">
                  <c:v>321.108</c:v>
                </c:pt>
                <c:pt idx="72071">
                  <c:v>322.42699999999962</c:v>
                </c:pt>
                <c:pt idx="72072">
                  <c:v>323.74400000000026</c:v>
                </c:pt>
                <c:pt idx="72073">
                  <c:v>325.06099999999975</c:v>
                </c:pt>
                <c:pt idx="72074">
                  <c:v>326.37700000000001</c:v>
                </c:pt>
                <c:pt idx="72075">
                  <c:v>327.69099999999975</c:v>
                </c:pt>
                <c:pt idx="72076">
                  <c:v>329.005</c:v>
                </c:pt>
                <c:pt idx="72077">
                  <c:v>330.31700000000001</c:v>
                </c:pt>
                <c:pt idx="72078">
                  <c:v>331.62799999999999</c:v>
                </c:pt>
                <c:pt idx="72079">
                  <c:v>332.93699999999961</c:v>
                </c:pt>
                <c:pt idx="72080">
                  <c:v>334.245</c:v>
                </c:pt>
                <c:pt idx="72081">
                  <c:v>335.55200000000002</c:v>
                </c:pt>
                <c:pt idx="72082">
                  <c:v>336.85700000000008</c:v>
                </c:pt>
                <c:pt idx="72083">
                  <c:v>338.16</c:v>
                </c:pt>
                <c:pt idx="72084">
                  <c:v>339.46199999999965</c:v>
                </c:pt>
                <c:pt idx="72085">
                  <c:v>340.762</c:v>
                </c:pt>
                <c:pt idx="72086">
                  <c:v>342.06099999999975</c:v>
                </c:pt>
                <c:pt idx="72087">
                  <c:v>343.358</c:v>
                </c:pt>
                <c:pt idx="72088">
                  <c:v>344.65199999999999</c:v>
                </c:pt>
                <c:pt idx="72089">
                  <c:v>345.94600000000003</c:v>
                </c:pt>
                <c:pt idx="72090">
                  <c:v>347.23699999999963</c:v>
                </c:pt>
                <c:pt idx="72091">
                  <c:v>348.52599999999978</c:v>
                </c:pt>
                <c:pt idx="72092">
                  <c:v>349.81299999999999</c:v>
                </c:pt>
                <c:pt idx="72093">
                  <c:v>351.09899999999965</c:v>
                </c:pt>
                <c:pt idx="72094">
                  <c:v>352.38200000000001</c:v>
                </c:pt>
                <c:pt idx="72095">
                  <c:v>353.66199999999975</c:v>
                </c:pt>
                <c:pt idx="72096">
                  <c:v>354.94099999999975</c:v>
                </c:pt>
                <c:pt idx="72097">
                  <c:v>356.21799999999979</c:v>
                </c:pt>
                <c:pt idx="72098">
                  <c:v>357.49199999999962</c:v>
                </c:pt>
                <c:pt idx="72099">
                  <c:v>358.76400000000001</c:v>
                </c:pt>
                <c:pt idx="72100">
                  <c:v>360.03299999999979</c:v>
                </c:pt>
                <c:pt idx="72101">
                  <c:v>361.3</c:v>
                </c:pt>
                <c:pt idx="72102">
                  <c:v>362.565</c:v>
                </c:pt>
                <c:pt idx="72103">
                  <c:v>363.827</c:v>
                </c:pt>
                <c:pt idx="72104">
                  <c:v>365.08699999999965</c:v>
                </c:pt>
                <c:pt idx="72105">
                  <c:v>366.34399999999999</c:v>
                </c:pt>
                <c:pt idx="72106">
                  <c:v>367.59799999999979</c:v>
                </c:pt>
                <c:pt idx="72107">
                  <c:v>368.84899999999999</c:v>
                </c:pt>
                <c:pt idx="72108">
                  <c:v>370.09799999999979</c:v>
                </c:pt>
                <c:pt idx="72109">
                  <c:v>371.34399999999999</c:v>
                </c:pt>
                <c:pt idx="72110">
                  <c:v>372.58799999999979</c:v>
                </c:pt>
                <c:pt idx="72111">
                  <c:v>373.82799999999975</c:v>
                </c:pt>
                <c:pt idx="72112">
                  <c:v>375.065</c:v>
                </c:pt>
                <c:pt idx="72113">
                  <c:v>376.3</c:v>
                </c:pt>
                <c:pt idx="72114">
                  <c:v>377.53099999999978</c:v>
                </c:pt>
                <c:pt idx="72115">
                  <c:v>378.76</c:v>
                </c:pt>
                <c:pt idx="72116">
                  <c:v>379.98499999999979</c:v>
                </c:pt>
                <c:pt idx="72117">
                  <c:v>381.20699999999965</c:v>
                </c:pt>
                <c:pt idx="72118">
                  <c:v>382.42599999999965</c:v>
                </c:pt>
                <c:pt idx="72119">
                  <c:v>383.64200000000022</c:v>
                </c:pt>
                <c:pt idx="72120">
                  <c:v>384.85500000000002</c:v>
                </c:pt>
                <c:pt idx="72121">
                  <c:v>386.06400000000002</c:v>
                </c:pt>
                <c:pt idx="72122">
                  <c:v>387.27</c:v>
                </c:pt>
                <c:pt idx="72123">
                  <c:v>388.47199999999958</c:v>
                </c:pt>
                <c:pt idx="72124">
                  <c:v>389.67099999999999</c:v>
                </c:pt>
                <c:pt idx="72125">
                  <c:v>390.86700000000002</c:v>
                </c:pt>
                <c:pt idx="72126">
                  <c:v>392.05900000000008</c:v>
                </c:pt>
                <c:pt idx="72127">
                  <c:v>393.24799999999999</c:v>
                </c:pt>
                <c:pt idx="72128">
                  <c:v>394.43299999999965</c:v>
                </c:pt>
                <c:pt idx="72129">
                  <c:v>395.61399999999975</c:v>
                </c:pt>
                <c:pt idx="72130">
                  <c:v>396.79199999999958</c:v>
                </c:pt>
                <c:pt idx="72131">
                  <c:v>397.96599999999978</c:v>
                </c:pt>
                <c:pt idx="72132">
                  <c:v>399.1359999999998</c:v>
                </c:pt>
                <c:pt idx="72133">
                  <c:v>400.303</c:v>
                </c:pt>
                <c:pt idx="72134">
                  <c:v>401.46499999999975</c:v>
                </c:pt>
                <c:pt idx="72135">
                  <c:v>402.62400000000002</c:v>
                </c:pt>
                <c:pt idx="72136">
                  <c:v>403.779</c:v>
                </c:pt>
                <c:pt idx="72137">
                  <c:v>404.92999999999978</c:v>
                </c:pt>
                <c:pt idx="72138">
                  <c:v>406.07599999999979</c:v>
                </c:pt>
                <c:pt idx="72139">
                  <c:v>407.21899999999965</c:v>
                </c:pt>
                <c:pt idx="72140">
                  <c:v>408.358</c:v>
                </c:pt>
                <c:pt idx="72141">
                  <c:v>409.49299999999965</c:v>
                </c:pt>
                <c:pt idx="72142">
                  <c:v>410.62299999999999</c:v>
                </c:pt>
                <c:pt idx="72143">
                  <c:v>411.74900000000002</c:v>
                </c:pt>
                <c:pt idx="72144">
                  <c:v>412.87099999999975</c:v>
                </c:pt>
                <c:pt idx="72145">
                  <c:v>413.98899999999958</c:v>
                </c:pt>
                <c:pt idx="72146">
                  <c:v>415.10300000000001</c:v>
                </c:pt>
                <c:pt idx="72147">
                  <c:v>416.21199999999965</c:v>
                </c:pt>
                <c:pt idx="72148">
                  <c:v>417.31599999999975</c:v>
                </c:pt>
                <c:pt idx="72149">
                  <c:v>418.41599999999966</c:v>
                </c:pt>
                <c:pt idx="72150">
                  <c:v>419.512</c:v>
                </c:pt>
                <c:pt idx="72151">
                  <c:v>420.60300000000001</c:v>
                </c:pt>
                <c:pt idx="72152">
                  <c:v>421.69</c:v>
                </c:pt>
                <c:pt idx="72153">
                  <c:v>422.77199999999965</c:v>
                </c:pt>
                <c:pt idx="72154">
                  <c:v>423.84899999999999</c:v>
                </c:pt>
                <c:pt idx="72155">
                  <c:v>424.92200000000003</c:v>
                </c:pt>
                <c:pt idx="72156">
                  <c:v>425.98999999999978</c:v>
                </c:pt>
                <c:pt idx="72157">
                  <c:v>427.053</c:v>
                </c:pt>
                <c:pt idx="72158">
                  <c:v>428.11200000000002</c:v>
                </c:pt>
                <c:pt idx="72159">
                  <c:v>429.166</c:v>
                </c:pt>
                <c:pt idx="72160">
                  <c:v>430.214</c:v>
                </c:pt>
                <c:pt idx="72161">
                  <c:v>431.25799999999975</c:v>
                </c:pt>
                <c:pt idx="72162">
                  <c:v>432.29700000000003</c:v>
                </c:pt>
                <c:pt idx="72163">
                  <c:v>433.33099999999979</c:v>
                </c:pt>
                <c:pt idx="72164">
                  <c:v>434.36</c:v>
                </c:pt>
                <c:pt idx="72165">
                  <c:v>435.38299999999975</c:v>
                </c:pt>
                <c:pt idx="72166">
                  <c:v>436.40199999999965</c:v>
                </c:pt>
                <c:pt idx="72167">
                  <c:v>437.41499999999979</c:v>
                </c:pt>
                <c:pt idx="72168">
                  <c:v>438.42399999999958</c:v>
                </c:pt>
                <c:pt idx="72169">
                  <c:v>439.42699999999962</c:v>
                </c:pt>
                <c:pt idx="72170">
                  <c:v>440.42399999999958</c:v>
                </c:pt>
                <c:pt idx="72171">
                  <c:v>441.41699999999958</c:v>
                </c:pt>
                <c:pt idx="72172">
                  <c:v>442.404</c:v>
                </c:pt>
                <c:pt idx="72173">
                  <c:v>443.3859999999998</c:v>
                </c:pt>
                <c:pt idx="72174">
                  <c:v>444.36200000000002</c:v>
                </c:pt>
                <c:pt idx="72175">
                  <c:v>445.33300000000003</c:v>
                </c:pt>
                <c:pt idx="72176">
                  <c:v>446.29799999999977</c:v>
                </c:pt>
                <c:pt idx="72177">
                  <c:v>447.25700000000001</c:v>
                </c:pt>
                <c:pt idx="72178">
                  <c:v>448.21099999999979</c:v>
                </c:pt>
                <c:pt idx="72179">
                  <c:v>449.16</c:v>
                </c:pt>
                <c:pt idx="72180">
                  <c:v>450.10199999999975</c:v>
                </c:pt>
                <c:pt idx="72181">
                  <c:v>451.03899999999965</c:v>
                </c:pt>
                <c:pt idx="72182">
                  <c:v>451.97099999999978</c:v>
                </c:pt>
                <c:pt idx="72183">
                  <c:v>452.89599999999979</c:v>
                </c:pt>
                <c:pt idx="72184">
                  <c:v>453.81599999999975</c:v>
                </c:pt>
                <c:pt idx="72185">
                  <c:v>454.72899999999959</c:v>
                </c:pt>
                <c:pt idx="72186">
                  <c:v>455.637</c:v>
                </c:pt>
                <c:pt idx="72187">
                  <c:v>456.53899999999965</c:v>
                </c:pt>
                <c:pt idx="72188">
                  <c:v>457.43499999999977</c:v>
                </c:pt>
                <c:pt idx="72189">
                  <c:v>458.32400000000001</c:v>
                </c:pt>
                <c:pt idx="72190">
                  <c:v>459.20800000000003</c:v>
                </c:pt>
                <c:pt idx="72191">
                  <c:v>460.08499999999975</c:v>
                </c:pt>
                <c:pt idx="72192">
                  <c:v>460.95699999999965</c:v>
                </c:pt>
                <c:pt idx="72193">
                  <c:v>461.822</c:v>
                </c:pt>
                <c:pt idx="72194">
                  <c:v>462.68099999999993</c:v>
                </c:pt>
                <c:pt idx="72195">
                  <c:v>463.53299999999979</c:v>
                </c:pt>
                <c:pt idx="72196">
                  <c:v>464.38</c:v>
                </c:pt>
                <c:pt idx="72197">
                  <c:v>465.21899999999965</c:v>
                </c:pt>
                <c:pt idx="72198">
                  <c:v>466.053</c:v>
                </c:pt>
                <c:pt idx="72199">
                  <c:v>466.88</c:v>
                </c:pt>
                <c:pt idx="72200">
                  <c:v>467.7</c:v>
                </c:pt>
                <c:pt idx="72201">
                  <c:v>468.51400000000001</c:v>
                </c:pt>
                <c:pt idx="72202">
                  <c:v>469.322</c:v>
                </c:pt>
                <c:pt idx="72203">
                  <c:v>470.12299999999999</c:v>
                </c:pt>
                <c:pt idx="72204">
                  <c:v>470.91699999999958</c:v>
                </c:pt>
                <c:pt idx="72205">
                  <c:v>471.70400000000001</c:v>
                </c:pt>
                <c:pt idx="72206">
                  <c:v>472.48499999999979</c:v>
                </c:pt>
                <c:pt idx="72207">
                  <c:v>473.25900000000001</c:v>
                </c:pt>
                <c:pt idx="72208">
                  <c:v>474.02599999999978</c:v>
                </c:pt>
                <c:pt idx="72209">
                  <c:v>474.78599999999977</c:v>
                </c:pt>
                <c:pt idx="72210">
                  <c:v>475.54</c:v>
                </c:pt>
                <c:pt idx="72211">
                  <c:v>476.28599999999977</c:v>
                </c:pt>
                <c:pt idx="72212">
                  <c:v>477.02599999999978</c:v>
                </c:pt>
                <c:pt idx="72213">
                  <c:v>477.75799999999975</c:v>
                </c:pt>
                <c:pt idx="72214">
                  <c:v>478.48299999999978</c:v>
                </c:pt>
                <c:pt idx="72215">
                  <c:v>479.202</c:v>
                </c:pt>
                <c:pt idx="72216">
                  <c:v>479.91299999999978</c:v>
                </c:pt>
                <c:pt idx="72217">
                  <c:v>480.61700000000002</c:v>
                </c:pt>
                <c:pt idx="72218">
                  <c:v>481.31400000000002</c:v>
                </c:pt>
                <c:pt idx="72219">
                  <c:v>482.00299999999999</c:v>
                </c:pt>
                <c:pt idx="72220">
                  <c:v>482.68599999999975</c:v>
                </c:pt>
                <c:pt idx="72221">
                  <c:v>483.36</c:v>
                </c:pt>
                <c:pt idx="72222">
                  <c:v>484.02799999999979</c:v>
                </c:pt>
                <c:pt idx="72223">
                  <c:v>484.68799999999999</c:v>
                </c:pt>
                <c:pt idx="72224">
                  <c:v>485.34100000000001</c:v>
                </c:pt>
                <c:pt idx="72225">
                  <c:v>485.98599999999965</c:v>
                </c:pt>
                <c:pt idx="72226">
                  <c:v>486.62400000000002</c:v>
                </c:pt>
                <c:pt idx="72227">
                  <c:v>487.25400000000002</c:v>
                </c:pt>
                <c:pt idx="72228">
                  <c:v>487.87700000000001</c:v>
                </c:pt>
                <c:pt idx="72229">
                  <c:v>488.49199999999962</c:v>
                </c:pt>
                <c:pt idx="72230">
                  <c:v>489.09899999999965</c:v>
                </c:pt>
                <c:pt idx="72231">
                  <c:v>489.69900000000001</c:v>
                </c:pt>
                <c:pt idx="72232">
                  <c:v>490.29099999999966</c:v>
                </c:pt>
                <c:pt idx="72233">
                  <c:v>490.875</c:v>
                </c:pt>
                <c:pt idx="72234">
                  <c:v>491.45099999999979</c:v>
                </c:pt>
                <c:pt idx="72235">
                  <c:v>492.02</c:v>
                </c:pt>
                <c:pt idx="72236">
                  <c:v>492.58</c:v>
                </c:pt>
                <c:pt idx="72237">
                  <c:v>493.13299999999975</c:v>
                </c:pt>
                <c:pt idx="72238">
                  <c:v>493.678</c:v>
                </c:pt>
                <c:pt idx="72239">
                  <c:v>494.21499999999975</c:v>
                </c:pt>
                <c:pt idx="72240">
                  <c:v>494.74400000000026</c:v>
                </c:pt>
                <c:pt idx="72241">
                  <c:v>495.26400000000001</c:v>
                </c:pt>
                <c:pt idx="72242">
                  <c:v>495.77699999999965</c:v>
                </c:pt>
                <c:pt idx="72243">
                  <c:v>496.28099999999978</c:v>
                </c:pt>
                <c:pt idx="72244">
                  <c:v>496.77799999999979</c:v>
                </c:pt>
                <c:pt idx="72245">
                  <c:v>497.26599999999979</c:v>
                </c:pt>
                <c:pt idx="72246">
                  <c:v>497.74599999999975</c:v>
                </c:pt>
                <c:pt idx="72247">
                  <c:v>498.21799999999979</c:v>
                </c:pt>
                <c:pt idx="72248">
                  <c:v>498.68099999999993</c:v>
                </c:pt>
                <c:pt idx="72249">
                  <c:v>499.1359999999998</c:v>
                </c:pt>
                <c:pt idx="72250">
                  <c:v>499.58300000000003</c:v>
                </c:pt>
                <c:pt idx="72251">
                  <c:v>500.02199999999965</c:v>
                </c:pt>
                <c:pt idx="72252">
                  <c:v>500.452</c:v>
                </c:pt>
                <c:pt idx="72253">
                  <c:v>500.87299999999999</c:v>
                </c:pt>
                <c:pt idx="72254">
                  <c:v>501.28599999999977</c:v>
                </c:pt>
                <c:pt idx="72255">
                  <c:v>501.69099999999975</c:v>
                </c:pt>
                <c:pt idx="72256">
                  <c:v>502.08699999999965</c:v>
                </c:pt>
                <c:pt idx="72257">
                  <c:v>502.4749999999998</c:v>
                </c:pt>
                <c:pt idx="72258">
                  <c:v>502.85399999999993</c:v>
                </c:pt>
                <c:pt idx="72259">
                  <c:v>503.22399999999965</c:v>
                </c:pt>
                <c:pt idx="72260">
                  <c:v>503.58599999999979</c:v>
                </c:pt>
                <c:pt idx="72261">
                  <c:v>503.93899999999962</c:v>
                </c:pt>
                <c:pt idx="72262">
                  <c:v>504.28399999999965</c:v>
                </c:pt>
                <c:pt idx="72263">
                  <c:v>504.62</c:v>
                </c:pt>
                <c:pt idx="72264">
                  <c:v>504.947</c:v>
                </c:pt>
                <c:pt idx="72265">
                  <c:v>505.26499999999999</c:v>
                </c:pt>
                <c:pt idx="72266">
                  <c:v>505.57499999999999</c:v>
                </c:pt>
                <c:pt idx="72267">
                  <c:v>505.87599999999975</c:v>
                </c:pt>
                <c:pt idx="72268">
                  <c:v>506.16800000000001</c:v>
                </c:pt>
                <c:pt idx="72269">
                  <c:v>506.45099999999979</c:v>
                </c:pt>
                <c:pt idx="72270">
                  <c:v>506.7249999999998</c:v>
                </c:pt>
                <c:pt idx="72271">
                  <c:v>506.99099999999964</c:v>
                </c:pt>
                <c:pt idx="72272">
                  <c:v>507.24700000000001</c:v>
                </c:pt>
                <c:pt idx="72273">
                  <c:v>507.49499999999978</c:v>
                </c:pt>
                <c:pt idx="72274">
                  <c:v>507.73299999999978</c:v>
                </c:pt>
                <c:pt idx="72275">
                  <c:v>507.96299999999979</c:v>
                </c:pt>
                <c:pt idx="72276">
                  <c:v>508.18400000000008</c:v>
                </c:pt>
                <c:pt idx="72277">
                  <c:v>508.39599999999979</c:v>
                </c:pt>
                <c:pt idx="72278">
                  <c:v>508.59899999999965</c:v>
                </c:pt>
                <c:pt idx="72279">
                  <c:v>508.79299999999978</c:v>
                </c:pt>
                <c:pt idx="72280">
                  <c:v>508.97699999999958</c:v>
                </c:pt>
                <c:pt idx="72281">
                  <c:v>509.15300000000002</c:v>
                </c:pt>
                <c:pt idx="72282">
                  <c:v>509.32</c:v>
                </c:pt>
                <c:pt idx="72283">
                  <c:v>509.47799999999978</c:v>
                </c:pt>
                <c:pt idx="72284">
                  <c:v>509.62599999999975</c:v>
                </c:pt>
                <c:pt idx="72285">
                  <c:v>509.76599999999979</c:v>
                </c:pt>
                <c:pt idx="72286">
                  <c:v>509.89599999999979</c:v>
                </c:pt>
                <c:pt idx="72287">
                  <c:v>510.017</c:v>
                </c:pt>
                <c:pt idx="72288">
                  <c:v>510.13</c:v>
                </c:pt>
                <c:pt idx="72289">
                  <c:v>510.23299999999978</c:v>
                </c:pt>
                <c:pt idx="72290">
                  <c:v>510.327</c:v>
                </c:pt>
                <c:pt idx="72291">
                  <c:v>510.41199999999958</c:v>
                </c:pt>
                <c:pt idx="72292">
                  <c:v>510.48699999999963</c:v>
                </c:pt>
                <c:pt idx="72293">
                  <c:v>510.55399999999975</c:v>
                </c:pt>
                <c:pt idx="72294">
                  <c:v>510.61099999999999</c:v>
                </c:pt>
                <c:pt idx="72295">
                  <c:v>510.66</c:v>
                </c:pt>
                <c:pt idx="72296">
                  <c:v>510.69900000000001</c:v>
                </c:pt>
                <c:pt idx="72297">
                  <c:v>510.72899999999959</c:v>
                </c:pt>
                <c:pt idx="72298">
                  <c:v>510.74900000000002</c:v>
                </c:pt>
                <c:pt idx="72299">
                  <c:v>510.7609999999998</c:v>
                </c:pt>
                <c:pt idx="72300">
                  <c:v>510.76400000000001</c:v>
                </c:pt>
                <c:pt idx="72301">
                  <c:v>510.75700000000001</c:v>
                </c:pt>
                <c:pt idx="72302">
                  <c:v>510.74099999999999</c:v>
                </c:pt>
                <c:pt idx="72303">
                  <c:v>510.71599999999978</c:v>
                </c:pt>
                <c:pt idx="72304">
                  <c:v>510.68200000000002</c:v>
                </c:pt>
                <c:pt idx="72305">
                  <c:v>510.63900000000001</c:v>
                </c:pt>
                <c:pt idx="72306">
                  <c:v>510.58699999999965</c:v>
                </c:pt>
                <c:pt idx="72307">
                  <c:v>510.52499999999975</c:v>
                </c:pt>
                <c:pt idx="72308">
                  <c:v>510.45499999999993</c:v>
                </c:pt>
                <c:pt idx="72309">
                  <c:v>510.375</c:v>
                </c:pt>
                <c:pt idx="72310">
                  <c:v>510.28699999999958</c:v>
                </c:pt>
                <c:pt idx="72311">
                  <c:v>510.18900000000002</c:v>
                </c:pt>
                <c:pt idx="72312">
                  <c:v>510.08199999999965</c:v>
                </c:pt>
                <c:pt idx="72313">
                  <c:v>509.96599999999978</c:v>
                </c:pt>
                <c:pt idx="72314">
                  <c:v>509.84100000000001</c:v>
                </c:pt>
                <c:pt idx="72315">
                  <c:v>509.70800000000003</c:v>
                </c:pt>
                <c:pt idx="72316">
                  <c:v>509.565</c:v>
                </c:pt>
                <c:pt idx="72317">
                  <c:v>509.41299999999978</c:v>
                </c:pt>
                <c:pt idx="72318">
                  <c:v>509.25200000000001</c:v>
                </c:pt>
                <c:pt idx="72319">
                  <c:v>509.08199999999965</c:v>
                </c:pt>
                <c:pt idx="72320">
                  <c:v>508.904</c:v>
                </c:pt>
                <c:pt idx="72321">
                  <c:v>508.71599999999978</c:v>
                </c:pt>
                <c:pt idx="72322">
                  <c:v>508.51900000000001</c:v>
                </c:pt>
                <c:pt idx="72323">
                  <c:v>508.31400000000002</c:v>
                </c:pt>
                <c:pt idx="72324">
                  <c:v>508.1</c:v>
                </c:pt>
                <c:pt idx="72325">
                  <c:v>507.87700000000001</c:v>
                </c:pt>
                <c:pt idx="72326">
                  <c:v>507.64499999999998</c:v>
                </c:pt>
                <c:pt idx="72327">
                  <c:v>507.40499999999975</c:v>
                </c:pt>
                <c:pt idx="72328">
                  <c:v>507.15499999999997</c:v>
                </c:pt>
                <c:pt idx="72329">
                  <c:v>506.89699999999965</c:v>
                </c:pt>
                <c:pt idx="72330">
                  <c:v>506.63099999999974</c:v>
                </c:pt>
                <c:pt idx="72331">
                  <c:v>506.35599999999999</c:v>
                </c:pt>
                <c:pt idx="72332">
                  <c:v>506.072</c:v>
                </c:pt>
                <c:pt idx="72333">
                  <c:v>505.779</c:v>
                </c:pt>
                <c:pt idx="72334">
                  <c:v>505.47799999999978</c:v>
                </c:pt>
                <c:pt idx="72335">
                  <c:v>505.16899999999993</c:v>
                </c:pt>
                <c:pt idx="72336">
                  <c:v>504.851</c:v>
                </c:pt>
                <c:pt idx="72337">
                  <c:v>504.524</c:v>
                </c:pt>
                <c:pt idx="72338">
                  <c:v>504.19</c:v>
                </c:pt>
                <c:pt idx="72339">
                  <c:v>503.84699999999975</c:v>
                </c:pt>
                <c:pt idx="72340">
                  <c:v>503.49499999999978</c:v>
                </c:pt>
                <c:pt idx="72341">
                  <c:v>503.13499999999999</c:v>
                </c:pt>
                <c:pt idx="72342">
                  <c:v>502.76799999999974</c:v>
                </c:pt>
                <c:pt idx="72343">
                  <c:v>502.392</c:v>
                </c:pt>
                <c:pt idx="72344">
                  <c:v>502.00700000000001</c:v>
                </c:pt>
                <c:pt idx="72345">
                  <c:v>501.61500000000001</c:v>
                </c:pt>
                <c:pt idx="72346">
                  <c:v>501.21499999999975</c:v>
                </c:pt>
                <c:pt idx="72347">
                  <c:v>500.80599999999993</c:v>
                </c:pt>
                <c:pt idx="72348">
                  <c:v>500.39</c:v>
                </c:pt>
                <c:pt idx="72349">
                  <c:v>499.96599999999978</c:v>
                </c:pt>
                <c:pt idx="72350">
                  <c:v>499.53399999999965</c:v>
                </c:pt>
                <c:pt idx="72351">
                  <c:v>499.09399999999965</c:v>
                </c:pt>
                <c:pt idx="72352">
                  <c:v>498.64600000000002</c:v>
                </c:pt>
                <c:pt idx="72353">
                  <c:v>498.19099999999975</c:v>
                </c:pt>
                <c:pt idx="72354">
                  <c:v>497.72799999999978</c:v>
                </c:pt>
                <c:pt idx="72355">
                  <c:v>497.25799999999975</c:v>
                </c:pt>
                <c:pt idx="72356">
                  <c:v>496.78</c:v>
                </c:pt>
                <c:pt idx="72357">
                  <c:v>496.29399999999958</c:v>
                </c:pt>
                <c:pt idx="72358">
                  <c:v>495.80099999999999</c:v>
                </c:pt>
                <c:pt idx="72359">
                  <c:v>495.30099999999999</c:v>
                </c:pt>
                <c:pt idx="72360">
                  <c:v>494.79399999999958</c:v>
                </c:pt>
                <c:pt idx="72361">
                  <c:v>494.279</c:v>
                </c:pt>
                <c:pt idx="72362">
                  <c:v>493.75700000000001</c:v>
                </c:pt>
                <c:pt idx="72363">
                  <c:v>493.22799999999978</c:v>
                </c:pt>
                <c:pt idx="72364">
                  <c:v>492.69200000000001</c:v>
                </c:pt>
                <c:pt idx="72365">
                  <c:v>492.14900000000023</c:v>
                </c:pt>
                <c:pt idx="72366">
                  <c:v>491.59899999999965</c:v>
                </c:pt>
                <c:pt idx="72367">
                  <c:v>491.04199999999975</c:v>
                </c:pt>
                <c:pt idx="72368">
                  <c:v>490.47899999999959</c:v>
                </c:pt>
                <c:pt idx="72369">
                  <c:v>489.90899999999965</c:v>
                </c:pt>
                <c:pt idx="72370">
                  <c:v>489.33199999999965</c:v>
                </c:pt>
                <c:pt idx="72371">
                  <c:v>488.74900000000002</c:v>
                </c:pt>
                <c:pt idx="72372">
                  <c:v>488.15899999999999</c:v>
                </c:pt>
                <c:pt idx="72373">
                  <c:v>487.56200000000001</c:v>
                </c:pt>
                <c:pt idx="72374">
                  <c:v>486.96</c:v>
                </c:pt>
                <c:pt idx="72375">
                  <c:v>486.351</c:v>
                </c:pt>
                <c:pt idx="72376">
                  <c:v>485.73599999999965</c:v>
                </c:pt>
                <c:pt idx="72377">
                  <c:v>485.11500000000001</c:v>
                </c:pt>
                <c:pt idx="72378">
                  <c:v>484.48799999999977</c:v>
                </c:pt>
                <c:pt idx="72379">
                  <c:v>483.85500000000002</c:v>
                </c:pt>
                <c:pt idx="72380">
                  <c:v>483.21599999999978</c:v>
                </c:pt>
                <c:pt idx="72381">
                  <c:v>482.57100000000003</c:v>
                </c:pt>
                <c:pt idx="72382">
                  <c:v>481.91999999999979</c:v>
                </c:pt>
                <c:pt idx="72383">
                  <c:v>481.26400000000001</c:v>
                </c:pt>
                <c:pt idx="72384">
                  <c:v>480.60300000000001</c:v>
                </c:pt>
                <c:pt idx="72385">
                  <c:v>479.93499999999977</c:v>
                </c:pt>
                <c:pt idx="72386">
                  <c:v>479.26299999999975</c:v>
                </c:pt>
                <c:pt idx="72387">
                  <c:v>478.58499999999975</c:v>
                </c:pt>
                <c:pt idx="72388">
                  <c:v>477.90199999999965</c:v>
                </c:pt>
                <c:pt idx="72389">
                  <c:v>477.214</c:v>
                </c:pt>
                <c:pt idx="72390">
                  <c:v>476.52</c:v>
                </c:pt>
                <c:pt idx="72391">
                  <c:v>475.822</c:v>
                </c:pt>
                <c:pt idx="72392">
                  <c:v>475.11900000000026</c:v>
                </c:pt>
                <c:pt idx="72393">
                  <c:v>474.41099999999977</c:v>
                </c:pt>
                <c:pt idx="72394">
                  <c:v>473.69900000000001</c:v>
                </c:pt>
                <c:pt idx="72395">
                  <c:v>472.98200000000003</c:v>
                </c:pt>
                <c:pt idx="72396">
                  <c:v>472.26</c:v>
                </c:pt>
                <c:pt idx="72397">
                  <c:v>471.53399999999965</c:v>
                </c:pt>
                <c:pt idx="72398">
                  <c:v>470.803</c:v>
                </c:pt>
                <c:pt idx="72399">
                  <c:v>470.06900000000002</c:v>
                </c:pt>
                <c:pt idx="72400">
                  <c:v>469.33</c:v>
                </c:pt>
                <c:pt idx="72401">
                  <c:v>468.58699999999965</c:v>
                </c:pt>
                <c:pt idx="72402">
                  <c:v>467.8400000000002</c:v>
                </c:pt>
                <c:pt idx="72403">
                  <c:v>467.09</c:v>
                </c:pt>
                <c:pt idx="72404">
                  <c:v>466.33499999999975</c:v>
                </c:pt>
                <c:pt idx="72405">
                  <c:v>465.577</c:v>
                </c:pt>
                <c:pt idx="72406">
                  <c:v>464.815</c:v>
                </c:pt>
                <c:pt idx="72407">
                  <c:v>464.05</c:v>
                </c:pt>
                <c:pt idx="72408">
                  <c:v>463.28199999999958</c:v>
                </c:pt>
                <c:pt idx="72409">
                  <c:v>462.51</c:v>
                </c:pt>
                <c:pt idx="72410">
                  <c:v>461.73499999999979</c:v>
                </c:pt>
                <c:pt idx="72411">
                  <c:v>460.95699999999965</c:v>
                </c:pt>
                <c:pt idx="72412">
                  <c:v>460.17500000000001</c:v>
                </c:pt>
                <c:pt idx="72413">
                  <c:v>459.39099999999979</c:v>
                </c:pt>
                <c:pt idx="72414">
                  <c:v>458.60399999999993</c:v>
                </c:pt>
                <c:pt idx="72415">
                  <c:v>457.815</c:v>
                </c:pt>
                <c:pt idx="72416">
                  <c:v>457.0229999999998</c:v>
                </c:pt>
                <c:pt idx="72417">
                  <c:v>456.22799999999978</c:v>
                </c:pt>
                <c:pt idx="72418">
                  <c:v>455.43099999999959</c:v>
                </c:pt>
                <c:pt idx="72419">
                  <c:v>454.63200000000001</c:v>
                </c:pt>
                <c:pt idx="72420">
                  <c:v>453.83</c:v>
                </c:pt>
                <c:pt idx="72421">
                  <c:v>453.02599999999978</c:v>
                </c:pt>
                <c:pt idx="72422">
                  <c:v>452.22099999999978</c:v>
                </c:pt>
                <c:pt idx="72423">
                  <c:v>451.41299999999978</c:v>
                </c:pt>
                <c:pt idx="72424">
                  <c:v>450.60399999999993</c:v>
                </c:pt>
                <c:pt idx="72425">
                  <c:v>449.79299999999978</c:v>
                </c:pt>
                <c:pt idx="72426">
                  <c:v>448.97999999999979</c:v>
                </c:pt>
                <c:pt idx="72427">
                  <c:v>448.166</c:v>
                </c:pt>
                <c:pt idx="72428">
                  <c:v>447.35</c:v>
                </c:pt>
                <c:pt idx="72429">
                  <c:v>446.53299999999979</c:v>
                </c:pt>
                <c:pt idx="72430">
                  <c:v>445.71499999999975</c:v>
                </c:pt>
                <c:pt idx="72431">
                  <c:v>444.89599999999979</c:v>
                </c:pt>
                <c:pt idx="72432">
                  <c:v>444.07599999999979</c:v>
                </c:pt>
                <c:pt idx="72433">
                  <c:v>443.255</c:v>
                </c:pt>
                <c:pt idx="72434">
                  <c:v>442.43299999999965</c:v>
                </c:pt>
                <c:pt idx="72435">
                  <c:v>441.61</c:v>
                </c:pt>
                <c:pt idx="72436">
                  <c:v>440.78699999999958</c:v>
                </c:pt>
                <c:pt idx="72437">
                  <c:v>439.964</c:v>
                </c:pt>
                <c:pt idx="72438">
                  <c:v>439.14000000000021</c:v>
                </c:pt>
                <c:pt idx="72439">
                  <c:v>438.315</c:v>
                </c:pt>
                <c:pt idx="72440">
                  <c:v>437.49099999999964</c:v>
                </c:pt>
                <c:pt idx="72441">
                  <c:v>436.666</c:v>
                </c:pt>
                <c:pt idx="72442">
                  <c:v>435.84199999999993</c:v>
                </c:pt>
                <c:pt idx="72443">
                  <c:v>435.017</c:v>
                </c:pt>
                <c:pt idx="72444">
                  <c:v>434.19299999999993</c:v>
                </c:pt>
                <c:pt idx="72445">
                  <c:v>433.36900000000026</c:v>
                </c:pt>
                <c:pt idx="72446">
                  <c:v>432.54599999999999</c:v>
                </c:pt>
                <c:pt idx="72447">
                  <c:v>431.72199999999958</c:v>
                </c:pt>
                <c:pt idx="72448">
                  <c:v>430.9</c:v>
                </c:pt>
                <c:pt idx="72449">
                  <c:v>430.07799999999975</c:v>
                </c:pt>
                <c:pt idx="72450">
                  <c:v>429.25700000000001</c:v>
                </c:pt>
                <c:pt idx="72451">
                  <c:v>428.43699999999961</c:v>
                </c:pt>
                <c:pt idx="72452">
                  <c:v>427.61799999999999</c:v>
                </c:pt>
                <c:pt idx="72453">
                  <c:v>426.8</c:v>
                </c:pt>
                <c:pt idx="72454">
                  <c:v>425.98299999999978</c:v>
                </c:pt>
                <c:pt idx="72455">
                  <c:v>425.16800000000001</c:v>
                </c:pt>
                <c:pt idx="72456">
                  <c:v>424.35399999999993</c:v>
                </c:pt>
                <c:pt idx="72457">
                  <c:v>423.541</c:v>
                </c:pt>
                <c:pt idx="72458">
                  <c:v>422.72999999999979</c:v>
                </c:pt>
                <c:pt idx="72459">
                  <c:v>421.92099999999965</c:v>
                </c:pt>
                <c:pt idx="72460">
                  <c:v>421.113</c:v>
                </c:pt>
                <c:pt idx="72461">
                  <c:v>420.30700000000002</c:v>
                </c:pt>
                <c:pt idx="72462">
                  <c:v>419.50299999999999</c:v>
                </c:pt>
                <c:pt idx="72463">
                  <c:v>418.70099999999979</c:v>
                </c:pt>
                <c:pt idx="72464">
                  <c:v>417.90099999999978</c:v>
                </c:pt>
                <c:pt idx="72465">
                  <c:v>417.10300000000001</c:v>
                </c:pt>
                <c:pt idx="72466">
                  <c:v>416.30799999999999</c:v>
                </c:pt>
                <c:pt idx="72467">
                  <c:v>415.51499999999999</c:v>
                </c:pt>
                <c:pt idx="72468">
                  <c:v>414.72399999999965</c:v>
                </c:pt>
                <c:pt idx="72469">
                  <c:v>413.93599999999958</c:v>
                </c:pt>
                <c:pt idx="72470">
                  <c:v>413.15100000000001</c:v>
                </c:pt>
                <c:pt idx="72471">
                  <c:v>412.36799999999999</c:v>
                </c:pt>
                <c:pt idx="72472">
                  <c:v>411.58799999999979</c:v>
                </c:pt>
                <c:pt idx="72473">
                  <c:v>410.81099999999975</c:v>
                </c:pt>
                <c:pt idx="72474">
                  <c:v>410.03599999999977</c:v>
                </c:pt>
                <c:pt idx="72475">
                  <c:v>409.26499999999999</c:v>
                </c:pt>
                <c:pt idx="72476">
                  <c:v>408.49699999999962</c:v>
                </c:pt>
                <c:pt idx="72477">
                  <c:v>407.73200000000003</c:v>
                </c:pt>
                <c:pt idx="72478">
                  <c:v>406.9699999999998</c:v>
                </c:pt>
                <c:pt idx="72479">
                  <c:v>406.21199999999965</c:v>
                </c:pt>
                <c:pt idx="72480">
                  <c:v>405.45699999999965</c:v>
                </c:pt>
                <c:pt idx="72481">
                  <c:v>404.70599999999979</c:v>
                </c:pt>
                <c:pt idx="72482">
                  <c:v>403.95800000000003</c:v>
                </c:pt>
                <c:pt idx="72483">
                  <c:v>403.21299999999979</c:v>
                </c:pt>
                <c:pt idx="72484">
                  <c:v>402.47299999999979</c:v>
                </c:pt>
                <c:pt idx="72485">
                  <c:v>401.73599999999965</c:v>
                </c:pt>
                <c:pt idx="72486">
                  <c:v>401.00299999999999</c:v>
                </c:pt>
                <c:pt idx="72487">
                  <c:v>400.274</c:v>
                </c:pt>
                <c:pt idx="72488">
                  <c:v>399.54899999999975</c:v>
                </c:pt>
                <c:pt idx="72489">
                  <c:v>398.82799999999975</c:v>
                </c:pt>
                <c:pt idx="72490">
                  <c:v>398.11099999999999</c:v>
                </c:pt>
                <c:pt idx="72491">
                  <c:v>397.3979999999998</c:v>
                </c:pt>
                <c:pt idx="72492">
                  <c:v>396.68900000000002</c:v>
                </c:pt>
                <c:pt idx="72493">
                  <c:v>395.98399999999958</c:v>
                </c:pt>
                <c:pt idx="72494">
                  <c:v>395.28399999999965</c:v>
                </c:pt>
                <c:pt idx="72495">
                  <c:v>394.589</c:v>
                </c:pt>
                <c:pt idx="72496">
                  <c:v>393.89699999999965</c:v>
                </c:pt>
                <c:pt idx="72497">
                  <c:v>393.21099999999979</c:v>
                </c:pt>
                <c:pt idx="72498">
                  <c:v>392.52799999999979</c:v>
                </c:pt>
                <c:pt idx="72499">
                  <c:v>391.851</c:v>
                </c:pt>
                <c:pt idx="72500">
                  <c:v>391.17700000000002</c:v>
                </c:pt>
                <c:pt idx="72501">
                  <c:v>390.50900000000001</c:v>
                </c:pt>
                <c:pt idx="72502">
                  <c:v>389.846</c:v>
                </c:pt>
                <c:pt idx="72503">
                  <c:v>389.18700000000001</c:v>
                </c:pt>
                <c:pt idx="72504">
                  <c:v>388.53299999999979</c:v>
                </c:pt>
                <c:pt idx="72505">
                  <c:v>387.88400000000001</c:v>
                </c:pt>
                <c:pt idx="72506">
                  <c:v>387.24</c:v>
                </c:pt>
                <c:pt idx="72507">
                  <c:v>386.6</c:v>
                </c:pt>
                <c:pt idx="72508">
                  <c:v>385.96599999999978</c:v>
                </c:pt>
                <c:pt idx="72509">
                  <c:v>385.33699999999965</c:v>
                </c:pt>
                <c:pt idx="72510">
                  <c:v>384.71299999999979</c:v>
                </c:pt>
                <c:pt idx="72511">
                  <c:v>384.09399999999965</c:v>
                </c:pt>
                <c:pt idx="72512">
                  <c:v>383.47999999999979</c:v>
                </c:pt>
                <c:pt idx="72513">
                  <c:v>382.87099999999975</c:v>
                </c:pt>
                <c:pt idx="72514">
                  <c:v>382.267</c:v>
                </c:pt>
                <c:pt idx="72515">
                  <c:v>381.66899999999993</c:v>
                </c:pt>
                <c:pt idx="72516">
                  <c:v>381.07599999999979</c:v>
                </c:pt>
                <c:pt idx="72517">
                  <c:v>380.48799999999977</c:v>
                </c:pt>
                <c:pt idx="72518">
                  <c:v>379.90499999999975</c:v>
                </c:pt>
                <c:pt idx="72519">
                  <c:v>379.32799999999975</c:v>
                </c:pt>
                <c:pt idx="72520">
                  <c:v>378.75599999999974</c:v>
                </c:pt>
                <c:pt idx="72521">
                  <c:v>378.18900000000002</c:v>
                </c:pt>
                <c:pt idx="72522">
                  <c:v>377.62799999999999</c:v>
                </c:pt>
                <c:pt idx="72523">
                  <c:v>377.072</c:v>
                </c:pt>
                <c:pt idx="72524">
                  <c:v>376.52199999999965</c:v>
                </c:pt>
                <c:pt idx="72525">
                  <c:v>375.97699999999958</c:v>
                </c:pt>
                <c:pt idx="72526">
                  <c:v>375.43699999999961</c:v>
                </c:pt>
                <c:pt idx="72527">
                  <c:v>374.90299999999979</c:v>
                </c:pt>
                <c:pt idx="72528">
                  <c:v>374.37400000000002</c:v>
                </c:pt>
                <c:pt idx="72529">
                  <c:v>373.851</c:v>
                </c:pt>
                <c:pt idx="72530">
                  <c:v>373.33300000000003</c:v>
                </c:pt>
                <c:pt idx="72531">
                  <c:v>372.82</c:v>
                </c:pt>
                <c:pt idx="72532">
                  <c:v>372.31299999999999</c:v>
                </c:pt>
                <c:pt idx="72533">
                  <c:v>371.81099999999975</c:v>
                </c:pt>
                <c:pt idx="72534">
                  <c:v>371.315</c:v>
                </c:pt>
                <c:pt idx="72535">
                  <c:v>370.82400000000001</c:v>
                </c:pt>
                <c:pt idx="72536">
                  <c:v>370.33799999999979</c:v>
                </c:pt>
                <c:pt idx="72537">
                  <c:v>369.858</c:v>
                </c:pt>
                <c:pt idx="72538">
                  <c:v>369.38400000000001</c:v>
                </c:pt>
                <c:pt idx="72539">
                  <c:v>368.91399999999965</c:v>
                </c:pt>
                <c:pt idx="72540">
                  <c:v>368.45</c:v>
                </c:pt>
                <c:pt idx="72541">
                  <c:v>367.99199999999962</c:v>
                </c:pt>
                <c:pt idx="72542">
                  <c:v>367.53799999999978</c:v>
                </c:pt>
                <c:pt idx="72543">
                  <c:v>367.09099999999978</c:v>
                </c:pt>
                <c:pt idx="72544">
                  <c:v>366.64800000000002</c:v>
                </c:pt>
                <c:pt idx="72545">
                  <c:v>366.21</c:v>
                </c:pt>
                <c:pt idx="72546">
                  <c:v>365.77799999999979</c:v>
                </c:pt>
                <c:pt idx="72547">
                  <c:v>365.351</c:v>
                </c:pt>
                <c:pt idx="72548">
                  <c:v>364.92899999999958</c:v>
                </c:pt>
                <c:pt idx="72549">
                  <c:v>364.51299999999975</c:v>
                </c:pt>
                <c:pt idx="72550">
                  <c:v>364.101</c:v>
                </c:pt>
                <c:pt idx="72551">
                  <c:v>363.69400000000002</c:v>
                </c:pt>
                <c:pt idx="72552">
                  <c:v>363.29299999999978</c:v>
                </c:pt>
                <c:pt idx="72553">
                  <c:v>362.89599999999979</c:v>
                </c:pt>
                <c:pt idx="72554">
                  <c:v>362.505</c:v>
                </c:pt>
                <c:pt idx="72555">
                  <c:v>362.11799999999999</c:v>
                </c:pt>
                <c:pt idx="72556">
                  <c:v>361.73699999999963</c:v>
                </c:pt>
                <c:pt idx="72557">
                  <c:v>361.36</c:v>
                </c:pt>
                <c:pt idx="72558">
                  <c:v>360.98799999999977</c:v>
                </c:pt>
                <c:pt idx="72559">
                  <c:v>360.62099999999975</c:v>
                </c:pt>
                <c:pt idx="72560">
                  <c:v>360.25799999999975</c:v>
                </c:pt>
                <c:pt idx="72561">
                  <c:v>359.9</c:v>
                </c:pt>
                <c:pt idx="72562">
                  <c:v>359.54700000000008</c:v>
                </c:pt>
                <c:pt idx="72563">
                  <c:v>359.19799999999975</c:v>
                </c:pt>
                <c:pt idx="72564">
                  <c:v>358.85399999999993</c:v>
                </c:pt>
                <c:pt idx="72565">
                  <c:v>358.51400000000001</c:v>
                </c:pt>
                <c:pt idx="72566">
                  <c:v>358.178</c:v>
                </c:pt>
                <c:pt idx="72567">
                  <c:v>357.84699999999975</c:v>
                </c:pt>
                <c:pt idx="72568">
                  <c:v>357.52</c:v>
                </c:pt>
                <c:pt idx="72569">
                  <c:v>357.197</c:v>
                </c:pt>
                <c:pt idx="72570">
                  <c:v>356.87900000000002</c:v>
                </c:pt>
                <c:pt idx="72571">
                  <c:v>356.56400000000002</c:v>
                </c:pt>
                <c:pt idx="72572">
                  <c:v>356.25299999999999</c:v>
                </c:pt>
                <c:pt idx="72573">
                  <c:v>355.947</c:v>
                </c:pt>
                <c:pt idx="72574">
                  <c:v>355.64400000000023</c:v>
                </c:pt>
                <c:pt idx="72575">
                  <c:v>355.34399999999999</c:v>
                </c:pt>
                <c:pt idx="72576">
                  <c:v>355.04899999999975</c:v>
                </c:pt>
                <c:pt idx="72577">
                  <c:v>354.75700000000001</c:v>
                </c:pt>
                <c:pt idx="72578">
                  <c:v>354.46899999999965</c:v>
                </c:pt>
                <c:pt idx="72579">
                  <c:v>354.18400000000008</c:v>
                </c:pt>
                <c:pt idx="72580">
                  <c:v>353.90299999999979</c:v>
                </c:pt>
                <c:pt idx="72581">
                  <c:v>353.625</c:v>
                </c:pt>
                <c:pt idx="72582">
                  <c:v>353.35</c:v>
                </c:pt>
                <c:pt idx="72583">
                  <c:v>353.07799999999975</c:v>
                </c:pt>
                <c:pt idx="72584">
                  <c:v>352.80900000000008</c:v>
                </c:pt>
                <c:pt idx="72585">
                  <c:v>352.54300000000001</c:v>
                </c:pt>
                <c:pt idx="72586">
                  <c:v>352.28</c:v>
                </c:pt>
                <c:pt idx="72587">
                  <c:v>352.02</c:v>
                </c:pt>
                <c:pt idx="72588">
                  <c:v>351.76299999999975</c:v>
                </c:pt>
                <c:pt idx="72589">
                  <c:v>351.50700000000001</c:v>
                </c:pt>
                <c:pt idx="72590">
                  <c:v>351.255</c:v>
                </c:pt>
                <c:pt idx="72591">
                  <c:v>351.005</c:v>
                </c:pt>
                <c:pt idx="72592">
                  <c:v>350.75700000000001</c:v>
                </c:pt>
                <c:pt idx="72593">
                  <c:v>350.512</c:v>
                </c:pt>
                <c:pt idx="72594">
                  <c:v>350.26799999999974</c:v>
                </c:pt>
                <c:pt idx="72595">
                  <c:v>350.02699999999965</c:v>
                </c:pt>
                <c:pt idx="72596">
                  <c:v>349.78699999999958</c:v>
                </c:pt>
                <c:pt idx="72597">
                  <c:v>349.55</c:v>
                </c:pt>
                <c:pt idx="72598">
                  <c:v>349.31400000000002</c:v>
                </c:pt>
                <c:pt idx="72599">
                  <c:v>349.07900000000001</c:v>
                </c:pt>
                <c:pt idx="72600">
                  <c:v>348.846</c:v>
                </c:pt>
                <c:pt idx="72601">
                  <c:v>348.61500000000001</c:v>
                </c:pt>
                <c:pt idx="72602">
                  <c:v>348.38400000000001</c:v>
                </c:pt>
                <c:pt idx="72603">
                  <c:v>348.15499999999997</c:v>
                </c:pt>
                <c:pt idx="72604">
                  <c:v>347.92699999999962</c:v>
                </c:pt>
                <c:pt idx="72605">
                  <c:v>347.7</c:v>
                </c:pt>
                <c:pt idx="72606">
                  <c:v>347.47399999999965</c:v>
                </c:pt>
                <c:pt idx="72607">
                  <c:v>347.24799999999999</c:v>
                </c:pt>
                <c:pt idx="72608">
                  <c:v>347.0229999999998</c:v>
                </c:pt>
                <c:pt idx="72609">
                  <c:v>346.79899999999958</c:v>
                </c:pt>
                <c:pt idx="72610">
                  <c:v>346.57400000000001</c:v>
                </c:pt>
                <c:pt idx="72611">
                  <c:v>346.35</c:v>
                </c:pt>
                <c:pt idx="72612">
                  <c:v>346.12700000000001</c:v>
                </c:pt>
                <c:pt idx="72613">
                  <c:v>345.90299999999979</c:v>
                </c:pt>
                <c:pt idx="72614">
                  <c:v>345.67899999999975</c:v>
                </c:pt>
                <c:pt idx="72615">
                  <c:v>345.45499999999993</c:v>
                </c:pt>
                <c:pt idx="72616">
                  <c:v>345.23099999999965</c:v>
                </c:pt>
                <c:pt idx="72617">
                  <c:v>345.00599999999974</c:v>
                </c:pt>
                <c:pt idx="72618">
                  <c:v>344.78</c:v>
                </c:pt>
                <c:pt idx="72619">
                  <c:v>344.55399999999975</c:v>
                </c:pt>
                <c:pt idx="72620">
                  <c:v>344.327</c:v>
                </c:pt>
                <c:pt idx="72621">
                  <c:v>344.09899999999965</c:v>
                </c:pt>
                <c:pt idx="72622">
                  <c:v>343.87</c:v>
                </c:pt>
                <c:pt idx="72623">
                  <c:v>343.64000000000021</c:v>
                </c:pt>
                <c:pt idx="72624">
                  <c:v>343.40899999999965</c:v>
                </c:pt>
                <c:pt idx="72625">
                  <c:v>343.17599999999999</c:v>
                </c:pt>
                <c:pt idx="72626">
                  <c:v>342.94099999999975</c:v>
                </c:pt>
                <c:pt idx="72627">
                  <c:v>342.70499999999993</c:v>
                </c:pt>
                <c:pt idx="72628">
                  <c:v>342.46699999999959</c:v>
                </c:pt>
                <c:pt idx="72629">
                  <c:v>342.22699999999958</c:v>
                </c:pt>
                <c:pt idx="72630">
                  <c:v>341.98499999999979</c:v>
                </c:pt>
                <c:pt idx="72631">
                  <c:v>341.74099999999999</c:v>
                </c:pt>
                <c:pt idx="72632">
                  <c:v>341.49499999999978</c:v>
                </c:pt>
                <c:pt idx="72633">
                  <c:v>341.24599999999975</c:v>
                </c:pt>
                <c:pt idx="72634">
                  <c:v>340.99400000000003</c:v>
                </c:pt>
                <c:pt idx="72635">
                  <c:v>340.74</c:v>
                </c:pt>
                <c:pt idx="72636">
                  <c:v>340.48299999999978</c:v>
                </c:pt>
                <c:pt idx="72637">
                  <c:v>340.22299999999979</c:v>
                </c:pt>
                <c:pt idx="72638">
                  <c:v>339.96</c:v>
                </c:pt>
                <c:pt idx="72639">
                  <c:v>339.69299999999993</c:v>
                </c:pt>
                <c:pt idx="72640">
                  <c:v>339.42299999999977</c:v>
                </c:pt>
                <c:pt idx="72641">
                  <c:v>339.1500000000002</c:v>
                </c:pt>
                <c:pt idx="72642">
                  <c:v>338.87400000000002</c:v>
                </c:pt>
                <c:pt idx="72643">
                  <c:v>338.59299999999979</c:v>
                </c:pt>
                <c:pt idx="72644">
                  <c:v>338.30900000000008</c:v>
                </c:pt>
                <c:pt idx="72645">
                  <c:v>338.02</c:v>
                </c:pt>
                <c:pt idx="72646">
                  <c:v>337.72799999999978</c:v>
                </c:pt>
                <c:pt idx="72647">
                  <c:v>337.43099999999959</c:v>
                </c:pt>
                <c:pt idx="72648">
                  <c:v>337.13</c:v>
                </c:pt>
                <c:pt idx="72649">
                  <c:v>336.82499999999999</c:v>
                </c:pt>
                <c:pt idx="72650">
                  <c:v>336.51499999999999</c:v>
                </c:pt>
                <c:pt idx="72651">
                  <c:v>336.2</c:v>
                </c:pt>
                <c:pt idx="72652">
                  <c:v>335.88</c:v>
                </c:pt>
                <c:pt idx="72653">
                  <c:v>335.55500000000001</c:v>
                </c:pt>
                <c:pt idx="72654">
                  <c:v>335.22599999999977</c:v>
                </c:pt>
                <c:pt idx="72655">
                  <c:v>334.89099999999979</c:v>
                </c:pt>
                <c:pt idx="72656">
                  <c:v>334.55</c:v>
                </c:pt>
                <c:pt idx="72657">
                  <c:v>334.20400000000001</c:v>
                </c:pt>
                <c:pt idx="72658">
                  <c:v>333.85300000000001</c:v>
                </c:pt>
                <c:pt idx="72659">
                  <c:v>333.49599999999958</c:v>
                </c:pt>
                <c:pt idx="72660">
                  <c:v>333.13299999999975</c:v>
                </c:pt>
                <c:pt idx="72661">
                  <c:v>332.76400000000001</c:v>
                </c:pt>
                <c:pt idx="72662">
                  <c:v>332.38900000000001</c:v>
                </c:pt>
                <c:pt idx="72663">
                  <c:v>332.00799999999975</c:v>
                </c:pt>
                <c:pt idx="72664">
                  <c:v>331.62</c:v>
                </c:pt>
                <c:pt idx="72665">
                  <c:v>331.22599999999977</c:v>
                </c:pt>
                <c:pt idx="72666">
                  <c:v>330.82599999999979</c:v>
                </c:pt>
                <c:pt idx="72667">
                  <c:v>330.41899999999958</c:v>
                </c:pt>
                <c:pt idx="72668">
                  <c:v>330.005</c:v>
                </c:pt>
                <c:pt idx="72669">
                  <c:v>329.584</c:v>
                </c:pt>
                <c:pt idx="72670">
                  <c:v>329.15600000000001</c:v>
                </c:pt>
                <c:pt idx="72671">
                  <c:v>328.72099999999978</c:v>
                </c:pt>
                <c:pt idx="72672">
                  <c:v>328.279</c:v>
                </c:pt>
                <c:pt idx="72673">
                  <c:v>327.83</c:v>
                </c:pt>
                <c:pt idx="72674">
                  <c:v>327.37299999999999</c:v>
                </c:pt>
                <c:pt idx="72675">
                  <c:v>326.90799999999979</c:v>
                </c:pt>
                <c:pt idx="72676">
                  <c:v>326.43599999999958</c:v>
                </c:pt>
                <c:pt idx="72677">
                  <c:v>325.95599999999979</c:v>
                </c:pt>
                <c:pt idx="72678">
                  <c:v>325.46899999999965</c:v>
                </c:pt>
                <c:pt idx="72679">
                  <c:v>324.97299999999979</c:v>
                </c:pt>
                <c:pt idx="72680">
                  <c:v>324.46899999999965</c:v>
                </c:pt>
                <c:pt idx="72681">
                  <c:v>323.95699999999965</c:v>
                </c:pt>
                <c:pt idx="72682">
                  <c:v>323.43699999999961</c:v>
                </c:pt>
                <c:pt idx="72683">
                  <c:v>322.90899999999965</c:v>
                </c:pt>
                <c:pt idx="72684">
                  <c:v>322.37200000000001</c:v>
                </c:pt>
                <c:pt idx="72685">
                  <c:v>321.827</c:v>
                </c:pt>
                <c:pt idx="72686">
                  <c:v>321.27199999999965</c:v>
                </c:pt>
                <c:pt idx="72687">
                  <c:v>320.70999999999975</c:v>
                </c:pt>
                <c:pt idx="72688">
                  <c:v>320.13799999999975</c:v>
                </c:pt>
                <c:pt idx="72689">
                  <c:v>319.55799999999999</c:v>
                </c:pt>
                <c:pt idx="72690">
                  <c:v>318.96799999999979</c:v>
                </c:pt>
                <c:pt idx="72691">
                  <c:v>318.36900000000026</c:v>
                </c:pt>
                <c:pt idx="72692">
                  <c:v>317.762</c:v>
                </c:pt>
                <c:pt idx="72693">
                  <c:v>317.14499999999998</c:v>
                </c:pt>
                <c:pt idx="72694">
                  <c:v>316.51900000000001</c:v>
                </c:pt>
                <c:pt idx="72695">
                  <c:v>315.88299999999975</c:v>
                </c:pt>
                <c:pt idx="72696">
                  <c:v>315.23799999999977</c:v>
                </c:pt>
                <c:pt idx="72697">
                  <c:v>314.58300000000003</c:v>
                </c:pt>
                <c:pt idx="72698">
                  <c:v>313.91899999999958</c:v>
                </c:pt>
                <c:pt idx="72699">
                  <c:v>313.245</c:v>
                </c:pt>
                <c:pt idx="72700">
                  <c:v>312.56099999999975</c:v>
                </c:pt>
                <c:pt idx="72701">
                  <c:v>311.86700000000002</c:v>
                </c:pt>
                <c:pt idx="72702">
                  <c:v>311.16399999999999</c:v>
                </c:pt>
                <c:pt idx="72703">
                  <c:v>310.45</c:v>
                </c:pt>
                <c:pt idx="72704">
                  <c:v>309.72699999999958</c:v>
                </c:pt>
                <c:pt idx="72705">
                  <c:v>308.99299999999965</c:v>
                </c:pt>
                <c:pt idx="72706">
                  <c:v>308.24900000000002</c:v>
                </c:pt>
                <c:pt idx="72707">
                  <c:v>307.49499999999978</c:v>
                </c:pt>
                <c:pt idx="72708">
                  <c:v>306.73099999999965</c:v>
                </c:pt>
                <c:pt idx="72709">
                  <c:v>305.95699999999965</c:v>
                </c:pt>
                <c:pt idx="72710">
                  <c:v>305.17200000000008</c:v>
                </c:pt>
                <c:pt idx="72711">
                  <c:v>304.37700000000001</c:v>
                </c:pt>
                <c:pt idx="72712">
                  <c:v>303.57100000000003</c:v>
                </c:pt>
                <c:pt idx="72713">
                  <c:v>302.755</c:v>
                </c:pt>
                <c:pt idx="72714">
                  <c:v>301.92799999999966</c:v>
                </c:pt>
                <c:pt idx="72715">
                  <c:v>301.08999999999975</c:v>
                </c:pt>
                <c:pt idx="72716">
                  <c:v>300.24299999999999</c:v>
                </c:pt>
                <c:pt idx="72717">
                  <c:v>299.38400000000001</c:v>
                </c:pt>
                <c:pt idx="72718">
                  <c:v>298.51499999999999</c:v>
                </c:pt>
                <c:pt idx="72719">
                  <c:v>297.63400000000001</c:v>
                </c:pt>
                <c:pt idx="72720">
                  <c:v>296.74400000000026</c:v>
                </c:pt>
                <c:pt idx="72721">
                  <c:v>295.84199999999993</c:v>
                </c:pt>
                <c:pt idx="72722">
                  <c:v>294.92999999999978</c:v>
                </c:pt>
                <c:pt idx="72723">
                  <c:v>294.00599999999974</c:v>
                </c:pt>
                <c:pt idx="72724">
                  <c:v>293.072</c:v>
                </c:pt>
                <c:pt idx="72725">
                  <c:v>292.12700000000001</c:v>
                </c:pt>
                <c:pt idx="72726">
                  <c:v>291.17099999999999</c:v>
                </c:pt>
                <c:pt idx="72727">
                  <c:v>290.20400000000001</c:v>
                </c:pt>
                <c:pt idx="72728">
                  <c:v>289.22699999999958</c:v>
                </c:pt>
                <c:pt idx="72729">
                  <c:v>288.23799999999977</c:v>
                </c:pt>
                <c:pt idx="72730">
                  <c:v>287.23899999999958</c:v>
                </c:pt>
                <c:pt idx="72731">
                  <c:v>286.22799999999978</c:v>
                </c:pt>
                <c:pt idx="72732">
                  <c:v>285.20699999999965</c:v>
                </c:pt>
                <c:pt idx="72733">
                  <c:v>284.17399999999975</c:v>
                </c:pt>
                <c:pt idx="72734">
                  <c:v>283.13099999999974</c:v>
                </c:pt>
                <c:pt idx="72735">
                  <c:v>282.07599999999979</c:v>
                </c:pt>
                <c:pt idx="72736">
                  <c:v>281.0109999999998</c:v>
                </c:pt>
                <c:pt idx="72737">
                  <c:v>279.93499999999977</c:v>
                </c:pt>
                <c:pt idx="72738">
                  <c:v>278.84800000000001</c:v>
                </c:pt>
                <c:pt idx="72739">
                  <c:v>277.75</c:v>
                </c:pt>
                <c:pt idx="72740">
                  <c:v>276.64100000000002</c:v>
                </c:pt>
                <c:pt idx="72741">
                  <c:v>275.52099999999979</c:v>
                </c:pt>
                <c:pt idx="72742">
                  <c:v>274.39</c:v>
                </c:pt>
                <c:pt idx="72743">
                  <c:v>273.24900000000002</c:v>
                </c:pt>
                <c:pt idx="72744">
                  <c:v>272.09699999999958</c:v>
                </c:pt>
                <c:pt idx="72745">
                  <c:v>270.93400000000003</c:v>
                </c:pt>
                <c:pt idx="72746">
                  <c:v>269.76</c:v>
                </c:pt>
                <c:pt idx="72747">
                  <c:v>268.57499999999999</c:v>
                </c:pt>
                <c:pt idx="72748">
                  <c:v>267.38</c:v>
                </c:pt>
                <c:pt idx="72749">
                  <c:v>266.17399999999975</c:v>
                </c:pt>
                <c:pt idx="72750">
                  <c:v>264.95800000000003</c:v>
                </c:pt>
                <c:pt idx="72751">
                  <c:v>263.73099999999965</c:v>
                </c:pt>
                <c:pt idx="72752">
                  <c:v>262.49299999999965</c:v>
                </c:pt>
                <c:pt idx="72753">
                  <c:v>261.245</c:v>
                </c:pt>
                <c:pt idx="72754">
                  <c:v>259.98599999999965</c:v>
                </c:pt>
                <c:pt idx="72755">
                  <c:v>258.71799999999979</c:v>
                </c:pt>
                <c:pt idx="72756">
                  <c:v>257.43799999999965</c:v>
                </c:pt>
                <c:pt idx="72757">
                  <c:v>256.14900000000023</c:v>
                </c:pt>
                <c:pt idx="72758">
                  <c:v>254.84900000000002</c:v>
                </c:pt>
                <c:pt idx="72759">
                  <c:v>253.53900000000002</c:v>
                </c:pt>
                <c:pt idx="72760">
                  <c:v>252.21899999999999</c:v>
                </c:pt>
                <c:pt idx="72761">
                  <c:v>250.88900000000001</c:v>
                </c:pt>
                <c:pt idx="72762">
                  <c:v>249.54900000000001</c:v>
                </c:pt>
                <c:pt idx="72763">
                  <c:v>248.2</c:v>
                </c:pt>
                <c:pt idx="72764">
                  <c:v>246.84</c:v>
                </c:pt>
                <c:pt idx="72765">
                  <c:v>245.47</c:v>
                </c:pt>
                <c:pt idx="72766">
                  <c:v>244.09100000000001</c:v>
                </c:pt>
                <c:pt idx="72767">
                  <c:v>242.70299999999997</c:v>
                </c:pt>
                <c:pt idx="72768">
                  <c:v>241.304</c:v>
                </c:pt>
                <c:pt idx="72769">
                  <c:v>239.89700000000011</c:v>
                </c:pt>
                <c:pt idx="72770">
                  <c:v>238.4800000000001</c:v>
                </c:pt>
                <c:pt idx="72771">
                  <c:v>237.053</c:v>
                </c:pt>
                <c:pt idx="72772">
                  <c:v>235.61799999999999</c:v>
                </c:pt>
                <c:pt idx="72773">
                  <c:v>234.17399999999998</c:v>
                </c:pt>
                <c:pt idx="72774">
                  <c:v>232.72</c:v>
                </c:pt>
                <c:pt idx="72775">
                  <c:v>231.25800000000001</c:v>
                </c:pt>
                <c:pt idx="72776">
                  <c:v>229.78700000000001</c:v>
                </c:pt>
                <c:pt idx="72777">
                  <c:v>228.30700000000004</c:v>
                </c:pt>
                <c:pt idx="72778">
                  <c:v>226.81800000000001</c:v>
                </c:pt>
                <c:pt idx="72779">
                  <c:v>225.32100000000011</c:v>
                </c:pt>
                <c:pt idx="72780">
                  <c:v>223.816</c:v>
                </c:pt>
                <c:pt idx="72781">
                  <c:v>222.30200000000011</c:v>
                </c:pt>
                <c:pt idx="72782">
                  <c:v>220.78100000000001</c:v>
                </c:pt>
                <c:pt idx="72783">
                  <c:v>219.251</c:v>
                </c:pt>
                <c:pt idx="72784">
                  <c:v>217.71299999999999</c:v>
                </c:pt>
                <c:pt idx="72785">
                  <c:v>216.16800000000001</c:v>
                </c:pt>
                <c:pt idx="72786">
                  <c:v>214.61399999999998</c:v>
                </c:pt>
                <c:pt idx="72787">
                  <c:v>213.053</c:v>
                </c:pt>
                <c:pt idx="72788">
                  <c:v>211.48500000000001</c:v>
                </c:pt>
                <c:pt idx="72789">
                  <c:v>209.91</c:v>
                </c:pt>
                <c:pt idx="72790">
                  <c:v>208.32700000000011</c:v>
                </c:pt>
                <c:pt idx="72791">
                  <c:v>206.73699999999999</c:v>
                </c:pt>
                <c:pt idx="72792">
                  <c:v>205.14</c:v>
                </c:pt>
                <c:pt idx="72793">
                  <c:v>203.536</c:v>
                </c:pt>
                <c:pt idx="72794">
                  <c:v>201.92600000000004</c:v>
                </c:pt>
                <c:pt idx="72795">
                  <c:v>200.309</c:v>
                </c:pt>
                <c:pt idx="72796">
                  <c:v>198.68600000000001</c:v>
                </c:pt>
                <c:pt idx="72797">
                  <c:v>197.05700000000004</c:v>
                </c:pt>
                <c:pt idx="72798">
                  <c:v>195.42100000000011</c:v>
                </c:pt>
                <c:pt idx="72799">
                  <c:v>193.77899999999997</c:v>
                </c:pt>
                <c:pt idx="72800">
                  <c:v>192.13200000000001</c:v>
                </c:pt>
                <c:pt idx="72801">
                  <c:v>190.47900000000001</c:v>
                </c:pt>
                <c:pt idx="72802">
                  <c:v>188.82000000000011</c:v>
                </c:pt>
                <c:pt idx="72803">
                  <c:v>187.15600000000001</c:v>
                </c:pt>
                <c:pt idx="72804">
                  <c:v>185.4860000000001</c:v>
                </c:pt>
                <c:pt idx="72805">
                  <c:v>183.81200000000001</c:v>
                </c:pt>
                <c:pt idx="72806">
                  <c:v>182.13300000000001</c:v>
                </c:pt>
                <c:pt idx="72807">
                  <c:v>180.44800000000001</c:v>
                </c:pt>
                <c:pt idx="72808">
                  <c:v>178.76</c:v>
                </c:pt>
                <c:pt idx="72809">
                  <c:v>177.066</c:v>
                </c:pt>
                <c:pt idx="72810">
                  <c:v>175.369</c:v>
                </c:pt>
                <c:pt idx="72811">
                  <c:v>173.667</c:v>
                </c:pt>
                <c:pt idx="72812">
                  <c:v>171.96100000000001</c:v>
                </c:pt>
                <c:pt idx="72813">
                  <c:v>170.25200000000001</c:v>
                </c:pt>
                <c:pt idx="72814">
                  <c:v>168.53900000000002</c:v>
                </c:pt>
                <c:pt idx="72815">
                  <c:v>166.82200000000012</c:v>
                </c:pt>
                <c:pt idx="72816">
                  <c:v>165.102</c:v>
                </c:pt>
                <c:pt idx="72817">
                  <c:v>163.37900000000002</c:v>
                </c:pt>
                <c:pt idx="72818">
                  <c:v>161.65300000000002</c:v>
                </c:pt>
                <c:pt idx="72819">
                  <c:v>159.92400000000001</c:v>
                </c:pt>
                <c:pt idx="72820">
                  <c:v>158.19200000000001</c:v>
                </c:pt>
                <c:pt idx="72821">
                  <c:v>156.45800000000011</c:v>
                </c:pt>
                <c:pt idx="72822">
                  <c:v>154.721</c:v>
                </c:pt>
                <c:pt idx="72823">
                  <c:v>152.983</c:v>
                </c:pt>
                <c:pt idx="72824">
                  <c:v>151.24199999999999</c:v>
                </c:pt>
                <c:pt idx="72825">
                  <c:v>149.5</c:v>
                </c:pt>
                <c:pt idx="72826">
                  <c:v>147.756</c:v>
                </c:pt>
              </c:numCache>
            </c:numRef>
          </c:yVal>
          <c:smooth val="0"/>
          <c:extLst>
            <c:ext xmlns:c16="http://schemas.microsoft.com/office/drawing/2014/chart" uri="{C3380CC4-5D6E-409C-BE32-E72D297353CC}">
              <c16:uniqueId val="{00000000-B2BC-422A-9430-70F7681E986A}"/>
            </c:ext>
          </c:extLst>
        </c:ser>
        <c:ser>
          <c:idx val="0"/>
          <c:order val="1"/>
          <c:tx>
            <c:strRef>
              <c:f>Sheet1!$C$2</c:f>
              <c:strCache>
                <c:ptCount val="1"/>
                <c:pt idx="0">
                  <c:v>JC-1 (Fx)</c:v>
                </c:pt>
              </c:strCache>
            </c:strRef>
          </c:tx>
          <c:spPr>
            <a:ln w="19050" cap="rnd">
              <a:solidFill>
                <a:schemeClr val="accent5"/>
              </a:solidFill>
              <a:round/>
            </a:ln>
            <a:effectLst/>
          </c:spPr>
          <c:marker>
            <c:symbol val="none"/>
          </c:marker>
          <c:xVal>
            <c:numRef>
              <c:f>Sheet1!$B$3:$B$856</c:f>
              <c:numCache>
                <c:formatCode>General</c:formatCode>
                <c:ptCount val="854"/>
                <c:pt idx="0">
                  <c:v>0</c:v>
                </c:pt>
                <c:pt idx="1">
                  <c:v>7.5000000000000045E-4</c:v>
                </c:pt>
                <c:pt idx="2">
                  <c:v>1.4999999999999998E-3</c:v>
                </c:pt>
                <c:pt idx="3">
                  <c:v>1.4999999999999998E-3</c:v>
                </c:pt>
                <c:pt idx="4">
                  <c:v>2.9999999999999996E-3</c:v>
                </c:pt>
                <c:pt idx="5">
                  <c:v>3.7500000000000038E-3</c:v>
                </c:pt>
                <c:pt idx="6">
                  <c:v>5.2500000000000038E-3</c:v>
                </c:pt>
                <c:pt idx="7">
                  <c:v>6.0000000000000027E-3</c:v>
                </c:pt>
                <c:pt idx="8">
                  <c:v>8.2500000000000091E-3</c:v>
                </c:pt>
                <c:pt idx="9">
                  <c:v>9.0000000000000028E-3</c:v>
                </c:pt>
                <c:pt idx="10">
                  <c:v>1.0500000000000008E-2</c:v>
                </c:pt>
                <c:pt idx="11">
                  <c:v>1.1250000000000001E-2</c:v>
                </c:pt>
                <c:pt idx="12">
                  <c:v>1.3500000000000012E-2</c:v>
                </c:pt>
                <c:pt idx="13">
                  <c:v>1.500000000000001E-2</c:v>
                </c:pt>
                <c:pt idx="14">
                  <c:v>1.6500000000000015E-2</c:v>
                </c:pt>
                <c:pt idx="15">
                  <c:v>1.8000000000000016E-2</c:v>
                </c:pt>
                <c:pt idx="16">
                  <c:v>1.8750000000000003E-2</c:v>
                </c:pt>
                <c:pt idx="17">
                  <c:v>2.1000000000000012E-2</c:v>
                </c:pt>
                <c:pt idx="18">
                  <c:v>2.325E-2</c:v>
                </c:pt>
                <c:pt idx="19">
                  <c:v>2.5500000000000002E-2</c:v>
                </c:pt>
                <c:pt idx="20">
                  <c:v>2.7750000000000011E-2</c:v>
                </c:pt>
                <c:pt idx="21">
                  <c:v>3.0750000000000006E-2</c:v>
                </c:pt>
                <c:pt idx="22">
                  <c:v>3.2250000000000015E-2</c:v>
                </c:pt>
                <c:pt idx="23">
                  <c:v>3.4499999999999996E-2</c:v>
                </c:pt>
                <c:pt idx="24">
                  <c:v>3.7500000000000006E-2</c:v>
                </c:pt>
                <c:pt idx="25">
                  <c:v>3.9750000000000001E-2</c:v>
                </c:pt>
                <c:pt idx="26">
                  <c:v>4.2000000000000023E-2</c:v>
                </c:pt>
                <c:pt idx="27">
                  <c:v>4.5000000000000012E-2</c:v>
                </c:pt>
                <c:pt idx="28">
                  <c:v>4.7249999999999986E-2</c:v>
                </c:pt>
                <c:pt idx="29">
                  <c:v>4.9500000000000023E-2</c:v>
                </c:pt>
                <c:pt idx="30">
                  <c:v>5.1749999999999997E-2</c:v>
                </c:pt>
                <c:pt idx="31">
                  <c:v>5.2500000000000012E-2</c:v>
                </c:pt>
                <c:pt idx="32">
                  <c:v>5.4750000000000035E-2</c:v>
                </c:pt>
                <c:pt idx="33">
                  <c:v>5.7000000000000023E-2</c:v>
                </c:pt>
                <c:pt idx="34">
                  <c:v>5.9249999999999997E-2</c:v>
                </c:pt>
                <c:pt idx="35">
                  <c:v>6.1500000000000013E-2</c:v>
                </c:pt>
                <c:pt idx="36">
                  <c:v>6.3750000000000001E-2</c:v>
                </c:pt>
                <c:pt idx="37">
                  <c:v>6.6000000000000003E-2</c:v>
                </c:pt>
                <c:pt idx="38">
                  <c:v>6.674999999999999E-2</c:v>
                </c:pt>
                <c:pt idx="39">
                  <c:v>6.8999999999999992E-2</c:v>
                </c:pt>
                <c:pt idx="40">
                  <c:v>7.1249999999999966E-2</c:v>
                </c:pt>
                <c:pt idx="41">
                  <c:v>7.2750000000000023E-2</c:v>
                </c:pt>
                <c:pt idx="42">
                  <c:v>7.5000000000000011E-2</c:v>
                </c:pt>
                <c:pt idx="43">
                  <c:v>7.7250000000000013E-2</c:v>
                </c:pt>
                <c:pt idx="44">
                  <c:v>7.8750000000000014E-2</c:v>
                </c:pt>
                <c:pt idx="45">
                  <c:v>8.0250000000000044E-2</c:v>
                </c:pt>
                <c:pt idx="46">
                  <c:v>8.1750000000000045E-2</c:v>
                </c:pt>
                <c:pt idx="47">
                  <c:v>8.4000000000000047E-2</c:v>
                </c:pt>
                <c:pt idx="48">
                  <c:v>8.5500000000000048E-2</c:v>
                </c:pt>
                <c:pt idx="49">
                  <c:v>8.7000000000000022E-2</c:v>
                </c:pt>
                <c:pt idx="50">
                  <c:v>8.9250000000000065E-2</c:v>
                </c:pt>
                <c:pt idx="51">
                  <c:v>9.1500000000000026E-2</c:v>
                </c:pt>
                <c:pt idx="52">
                  <c:v>9.1500000000000026E-2</c:v>
                </c:pt>
                <c:pt idx="53">
                  <c:v>9.3750000000000097E-2</c:v>
                </c:pt>
                <c:pt idx="54">
                  <c:v>9.6000000000000044E-2</c:v>
                </c:pt>
                <c:pt idx="55">
                  <c:v>9.7500000000000045E-2</c:v>
                </c:pt>
                <c:pt idx="56">
                  <c:v>9.9000000000000046E-2</c:v>
                </c:pt>
                <c:pt idx="57">
                  <c:v>0.10124999999999998</c:v>
                </c:pt>
                <c:pt idx="58">
                  <c:v>0.10349999999999998</c:v>
                </c:pt>
                <c:pt idx="59">
                  <c:v>0.10575000000000002</c:v>
                </c:pt>
                <c:pt idx="60">
                  <c:v>0.10800000000000007</c:v>
                </c:pt>
                <c:pt idx="61">
                  <c:v>0.11024999999999995</c:v>
                </c:pt>
                <c:pt idx="62">
                  <c:v>0.11249999999999998</c:v>
                </c:pt>
                <c:pt idx="63">
                  <c:v>0.114</c:v>
                </c:pt>
                <c:pt idx="64">
                  <c:v>0.11625000000000002</c:v>
                </c:pt>
                <c:pt idx="65">
                  <c:v>0.11775000000000002</c:v>
                </c:pt>
                <c:pt idx="66">
                  <c:v>0.12000000000000002</c:v>
                </c:pt>
                <c:pt idx="67">
                  <c:v>0.12225000000000007</c:v>
                </c:pt>
                <c:pt idx="68">
                  <c:v>0.12375000000000005</c:v>
                </c:pt>
                <c:pt idx="69">
                  <c:v>0.126</c:v>
                </c:pt>
                <c:pt idx="70">
                  <c:v>0.1275</c:v>
                </c:pt>
                <c:pt idx="71">
                  <c:v>0.12975</c:v>
                </c:pt>
                <c:pt idx="72">
                  <c:v>0.13200000000000001</c:v>
                </c:pt>
                <c:pt idx="73">
                  <c:v>0.13350000000000001</c:v>
                </c:pt>
                <c:pt idx="74">
                  <c:v>0.13575000000000001</c:v>
                </c:pt>
                <c:pt idx="75">
                  <c:v>0.13725000000000001</c:v>
                </c:pt>
                <c:pt idx="76">
                  <c:v>0.13875000000000001</c:v>
                </c:pt>
                <c:pt idx="77">
                  <c:v>0.14025000000000001</c:v>
                </c:pt>
                <c:pt idx="78">
                  <c:v>0.14175000000000001</c:v>
                </c:pt>
                <c:pt idx="79">
                  <c:v>0.14250000000000004</c:v>
                </c:pt>
                <c:pt idx="80">
                  <c:v>0.14325000000000004</c:v>
                </c:pt>
                <c:pt idx="81">
                  <c:v>0.1447500000000001</c:v>
                </c:pt>
                <c:pt idx="82">
                  <c:v>0.1462500000000001</c:v>
                </c:pt>
                <c:pt idx="83">
                  <c:v>0.1477500000000001</c:v>
                </c:pt>
                <c:pt idx="84">
                  <c:v>0.14925000000000013</c:v>
                </c:pt>
                <c:pt idx="85">
                  <c:v>0.15075000000000011</c:v>
                </c:pt>
                <c:pt idx="86">
                  <c:v>0.15225000000000014</c:v>
                </c:pt>
                <c:pt idx="87">
                  <c:v>0.15300000000000011</c:v>
                </c:pt>
                <c:pt idx="88">
                  <c:v>0.15300000000000011</c:v>
                </c:pt>
                <c:pt idx="89">
                  <c:v>0.15450000000000014</c:v>
                </c:pt>
                <c:pt idx="90">
                  <c:v>0.15600000000000011</c:v>
                </c:pt>
                <c:pt idx="91">
                  <c:v>0.15750000000000011</c:v>
                </c:pt>
                <c:pt idx="92">
                  <c:v>0.15900000000000011</c:v>
                </c:pt>
                <c:pt idx="93">
                  <c:v>0.1605</c:v>
                </c:pt>
                <c:pt idx="94">
                  <c:v>0.16200000000000001</c:v>
                </c:pt>
                <c:pt idx="95">
                  <c:v>0.16350000000000001</c:v>
                </c:pt>
                <c:pt idx="96">
                  <c:v>0.16500000000000004</c:v>
                </c:pt>
                <c:pt idx="97">
                  <c:v>0.16650000000000001</c:v>
                </c:pt>
                <c:pt idx="98">
                  <c:v>0.16725000000000001</c:v>
                </c:pt>
                <c:pt idx="99">
                  <c:v>0.17025000000000001</c:v>
                </c:pt>
                <c:pt idx="100">
                  <c:v>0.17325000000000004</c:v>
                </c:pt>
                <c:pt idx="101">
                  <c:v>0.17475000000000004</c:v>
                </c:pt>
                <c:pt idx="102">
                  <c:v>0.1770000000000001</c:v>
                </c:pt>
                <c:pt idx="103">
                  <c:v>0.17925000000000013</c:v>
                </c:pt>
                <c:pt idx="104">
                  <c:v>0.18150000000000011</c:v>
                </c:pt>
                <c:pt idx="105">
                  <c:v>0.18300000000000011</c:v>
                </c:pt>
                <c:pt idx="106">
                  <c:v>0.18525000000000011</c:v>
                </c:pt>
                <c:pt idx="107">
                  <c:v>0.18675000000000011</c:v>
                </c:pt>
                <c:pt idx="108">
                  <c:v>0.18825000000000011</c:v>
                </c:pt>
                <c:pt idx="109">
                  <c:v>0.1905</c:v>
                </c:pt>
                <c:pt idx="110">
                  <c:v>0.19275000000000003</c:v>
                </c:pt>
                <c:pt idx="111">
                  <c:v>0.19425000000000001</c:v>
                </c:pt>
                <c:pt idx="112">
                  <c:v>0.19725000000000001</c:v>
                </c:pt>
                <c:pt idx="113">
                  <c:v>0.19950000000000001</c:v>
                </c:pt>
                <c:pt idx="114">
                  <c:v>0.20250000000000001</c:v>
                </c:pt>
                <c:pt idx="115">
                  <c:v>0.20550000000000004</c:v>
                </c:pt>
                <c:pt idx="116">
                  <c:v>0.20775000000000013</c:v>
                </c:pt>
                <c:pt idx="117">
                  <c:v>0.2107500000000001</c:v>
                </c:pt>
                <c:pt idx="118">
                  <c:v>0.21375000000000011</c:v>
                </c:pt>
                <c:pt idx="119">
                  <c:v>0.21600000000000014</c:v>
                </c:pt>
                <c:pt idx="120">
                  <c:v>0.21825000000000014</c:v>
                </c:pt>
                <c:pt idx="121">
                  <c:v>0.2205</c:v>
                </c:pt>
                <c:pt idx="122">
                  <c:v>0.22275</c:v>
                </c:pt>
                <c:pt idx="123">
                  <c:v>0.22500000000000001</c:v>
                </c:pt>
                <c:pt idx="124">
                  <c:v>0.22725000000000001</c:v>
                </c:pt>
                <c:pt idx="125">
                  <c:v>0.22950000000000001</c:v>
                </c:pt>
                <c:pt idx="126">
                  <c:v>0.23250000000000001</c:v>
                </c:pt>
                <c:pt idx="127">
                  <c:v>0.23475000000000001</c:v>
                </c:pt>
                <c:pt idx="128">
                  <c:v>0.23700000000000004</c:v>
                </c:pt>
                <c:pt idx="129">
                  <c:v>0.2392500000000001</c:v>
                </c:pt>
                <c:pt idx="130">
                  <c:v>0.24150000000000013</c:v>
                </c:pt>
                <c:pt idx="131">
                  <c:v>0.24375000000000011</c:v>
                </c:pt>
                <c:pt idx="132">
                  <c:v>0.24675000000000008</c:v>
                </c:pt>
                <c:pt idx="133">
                  <c:v>0.24900000000000011</c:v>
                </c:pt>
                <c:pt idx="134">
                  <c:v>0.252</c:v>
                </c:pt>
                <c:pt idx="135">
                  <c:v>0.255</c:v>
                </c:pt>
                <c:pt idx="136">
                  <c:v>0.25724999999999998</c:v>
                </c:pt>
                <c:pt idx="137">
                  <c:v>0.26024999999999998</c:v>
                </c:pt>
                <c:pt idx="138">
                  <c:v>0.26324999999999998</c:v>
                </c:pt>
                <c:pt idx="139">
                  <c:v>0.26550000000000001</c:v>
                </c:pt>
                <c:pt idx="140">
                  <c:v>0.26850000000000002</c:v>
                </c:pt>
                <c:pt idx="141">
                  <c:v>0.27075000000000005</c:v>
                </c:pt>
                <c:pt idx="142">
                  <c:v>0.27375000000000005</c:v>
                </c:pt>
                <c:pt idx="143">
                  <c:v>0.27675000000000005</c:v>
                </c:pt>
                <c:pt idx="144">
                  <c:v>0.27900000000000008</c:v>
                </c:pt>
                <c:pt idx="145">
                  <c:v>0.27975</c:v>
                </c:pt>
                <c:pt idx="146">
                  <c:v>0.28275</c:v>
                </c:pt>
                <c:pt idx="147">
                  <c:v>0.2850000000000002</c:v>
                </c:pt>
                <c:pt idx="148">
                  <c:v>0.28800000000000026</c:v>
                </c:pt>
                <c:pt idx="149">
                  <c:v>0.29025000000000001</c:v>
                </c:pt>
                <c:pt idx="150">
                  <c:v>0.29025000000000001</c:v>
                </c:pt>
                <c:pt idx="151">
                  <c:v>0.2925000000000002</c:v>
                </c:pt>
                <c:pt idx="152">
                  <c:v>0.29475000000000001</c:v>
                </c:pt>
                <c:pt idx="153">
                  <c:v>0.29775000000000001</c:v>
                </c:pt>
                <c:pt idx="154">
                  <c:v>0.30000000000000027</c:v>
                </c:pt>
                <c:pt idx="155">
                  <c:v>0.30225000000000002</c:v>
                </c:pt>
                <c:pt idx="156">
                  <c:v>0.30450000000000027</c:v>
                </c:pt>
                <c:pt idx="157">
                  <c:v>0.30600000000000027</c:v>
                </c:pt>
                <c:pt idx="158">
                  <c:v>0.30750000000000022</c:v>
                </c:pt>
                <c:pt idx="159">
                  <c:v>0.30900000000000027</c:v>
                </c:pt>
                <c:pt idx="160">
                  <c:v>0.31050000000000022</c:v>
                </c:pt>
                <c:pt idx="161">
                  <c:v>0.31200000000000022</c:v>
                </c:pt>
                <c:pt idx="162">
                  <c:v>0.31350000000000028</c:v>
                </c:pt>
                <c:pt idx="163">
                  <c:v>0.31500000000000022</c:v>
                </c:pt>
                <c:pt idx="164">
                  <c:v>0.31500000000000022</c:v>
                </c:pt>
                <c:pt idx="165">
                  <c:v>0.31575000000000025</c:v>
                </c:pt>
                <c:pt idx="166">
                  <c:v>0.3172500000000002</c:v>
                </c:pt>
                <c:pt idx="167">
                  <c:v>0.31800000000000023</c:v>
                </c:pt>
                <c:pt idx="168">
                  <c:v>0.31950000000000023</c:v>
                </c:pt>
                <c:pt idx="169">
                  <c:v>0.3202500000000002</c:v>
                </c:pt>
                <c:pt idx="170">
                  <c:v>0.3202500000000002</c:v>
                </c:pt>
                <c:pt idx="171">
                  <c:v>0.3202500000000002</c:v>
                </c:pt>
                <c:pt idx="172">
                  <c:v>0.3232500000000002</c:v>
                </c:pt>
                <c:pt idx="173">
                  <c:v>0.32475000000000021</c:v>
                </c:pt>
                <c:pt idx="174">
                  <c:v>0.32625000000000021</c:v>
                </c:pt>
                <c:pt idx="175">
                  <c:v>0.32850000000000035</c:v>
                </c:pt>
                <c:pt idx="176">
                  <c:v>0.3300000000000004</c:v>
                </c:pt>
                <c:pt idx="177">
                  <c:v>0.33150000000000035</c:v>
                </c:pt>
                <c:pt idx="178">
                  <c:v>0.33300000000000035</c:v>
                </c:pt>
                <c:pt idx="179">
                  <c:v>0.33450000000000035</c:v>
                </c:pt>
                <c:pt idx="180">
                  <c:v>0.33450000000000035</c:v>
                </c:pt>
                <c:pt idx="181">
                  <c:v>0.33450000000000035</c:v>
                </c:pt>
                <c:pt idx="182">
                  <c:v>0.33600000000000035</c:v>
                </c:pt>
                <c:pt idx="183">
                  <c:v>0.33675000000000027</c:v>
                </c:pt>
                <c:pt idx="184">
                  <c:v>0.33750000000000036</c:v>
                </c:pt>
                <c:pt idx="185">
                  <c:v>0.33900000000000036</c:v>
                </c:pt>
                <c:pt idx="186">
                  <c:v>0.33975000000000022</c:v>
                </c:pt>
                <c:pt idx="187">
                  <c:v>0.34125000000000005</c:v>
                </c:pt>
                <c:pt idx="188">
                  <c:v>0.34200000000000008</c:v>
                </c:pt>
                <c:pt idx="189">
                  <c:v>0.34350000000000008</c:v>
                </c:pt>
                <c:pt idx="190">
                  <c:v>0.34500000000000008</c:v>
                </c:pt>
                <c:pt idx="191">
                  <c:v>0.34575</c:v>
                </c:pt>
                <c:pt idx="192">
                  <c:v>0.34725</c:v>
                </c:pt>
                <c:pt idx="193">
                  <c:v>0.3480000000000002</c:v>
                </c:pt>
                <c:pt idx="194">
                  <c:v>0.34875000000000006</c:v>
                </c:pt>
                <c:pt idx="195">
                  <c:v>0.35025000000000001</c:v>
                </c:pt>
                <c:pt idx="196">
                  <c:v>0.3510000000000002</c:v>
                </c:pt>
                <c:pt idx="197">
                  <c:v>0.3525000000000002</c:v>
                </c:pt>
                <c:pt idx="198">
                  <c:v>0.35325000000000006</c:v>
                </c:pt>
                <c:pt idx="199">
                  <c:v>0.35475000000000001</c:v>
                </c:pt>
                <c:pt idx="200">
                  <c:v>0.3555000000000002</c:v>
                </c:pt>
                <c:pt idx="201">
                  <c:v>0.35625000000000001</c:v>
                </c:pt>
                <c:pt idx="202">
                  <c:v>0.35775000000000001</c:v>
                </c:pt>
                <c:pt idx="203">
                  <c:v>0.35850000000000026</c:v>
                </c:pt>
                <c:pt idx="204">
                  <c:v>0.35925000000000001</c:v>
                </c:pt>
                <c:pt idx="205">
                  <c:v>0.36000000000000026</c:v>
                </c:pt>
                <c:pt idx="206">
                  <c:v>0.36150000000000027</c:v>
                </c:pt>
                <c:pt idx="207">
                  <c:v>0.36300000000000027</c:v>
                </c:pt>
                <c:pt idx="208">
                  <c:v>0.36450000000000027</c:v>
                </c:pt>
                <c:pt idx="209">
                  <c:v>0.36600000000000027</c:v>
                </c:pt>
                <c:pt idx="210">
                  <c:v>0.36750000000000027</c:v>
                </c:pt>
                <c:pt idx="211">
                  <c:v>0.36900000000000027</c:v>
                </c:pt>
                <c:pt idx="212">
                  <c:v>0.37050000000000022</c:v>
                </c:pt>
                <c:pt idx="213">
                  <c:v>0.37200000000000022</c:v>
                </c:pt>
                <c:pt idx="214">
                  <c:v>0.37425000000000008</c:v>
                </c:pt>
                <c:pt idx="215">
                  <c:v>0.37575000000000008</c:v>
                </c:pt>
                <c:pt idx="216">
                  <c:v>0.37575000000000008</c:v>
                </c:pt>
                <c:pt idx="217">
                  <c:v>0.3772500000000002</c:v>
                </c:pt>
                <c:pt idx="218">
                  <c:v>0.37950000000000023</c:v>
                </c:pt>
                <c:pt idx="219">
                  <c:v>0.38175000000000026</c:v>
                </c:pt>
                <c:pt idx="220">
                  <c:v>0.3832500000000002</c:v>
                </c:pt>
                <c:pt idx="221">
                  <c:v>0.38550000000000034</c:v>
                </c:pt>
                <c:pt idx="222">
                  <c:v>0.38700000000000023</c:v>
                </c:pt>
                <c:pt idx="223">
                  <c:v>0.38925000000000021</c:v>
                </c:pt>
                <c:pt idx="224">
                  <c:v>0.39075000000000026</c:v>
                </c:pt>
                <c:pt idx="225">
                  <c:v>0.39150000000000035</c:v>
                </c:pt>
                <c:pt idx="226">
                  <c:v>0.39450000000000035</c:v>
                </c:pt>
                <c:pt idx="227">
                  <c:v>0.39675000000000027</c:v>
                </c:pt>
                <c:pt idx="228">
                  <c:v>0.39975000000000027</c:v>
                </c:pt>
                <c:pt idx="229">
                  <c:v>0.40200000000000008</c:v>
                </c:pt>
                <c:pt idx="230">
                  <c:v>0.40500000000000008</c:v>
                </c:pt>
                <c:pt idx="231">
                  <c:v>0.40800000000000008</c:v>
                </c:pt>
                <c:pt idx="232">
                  <c:v>0.4110000000000002</c:v>
                </c:pt>
                <c:pt idx="233">
                  <c:v>0.4140000000000002</c:v>
                </c:pt>
                <c:pt idx="234">
                  <c:v>0.4170000000000002</c:v>
                </c:pt>
                <c:pt idx="235">
                  <c:v>0.42000000000000021</c:v>
                </c:pt>
                <c:pt idx="236">
                  <c:v>0.42300000000000026</c:v>
                </c:pt>
                <c:pt idx="237">
                  <c:v>0.42600000000000027</c:v>
                </c:pt>
                <c:pt idx="238">
                  <c:v>0.42825000000000002</c:v>
                </c:pt>
                <c:pt idx="239">
                  <c:v>0.43050000000000027</c:v>
                </c:pt>
                <c:pt idx="240">
                  <c:v>0.43275000000000002</c:v>
                </c:pt>
                <c:pt idx="241">
                  <c:v>0.43500000000000022</c:v>
                </c:pt>
                <c:pt idx="242">
                  <c:v>0.43800000000000022</c:v>
                </c:pt>
                <c:pt idx="243">
                  <c:v>0.44024999999999992</c:v>
                </c:pt>
                <c:pt idx="244">
                  <c:v>0.4425</c:v>
                </c:pt>
                <c:pt idx="245">
                  <c:v>0.44474999999999998</c:v>
                </c:pt>
                <c:pt idx="246">
                  <c:v>0.44775000000000004</c:v>
                </c:pt>
                <c:pt idx="247">
                  <c:v>0.45</c:v>
                </c:pt>
                <c:pt idx="248">
                  <c:v>0.45225000000000004</c:v>
                </c:pt>
                <c:pt idx="249">
                  <c:v>0.45525000000000004</c:v>
                </c:pt>
                <c:pt idx="250">
                  <c:v>0.45750000000000002</c:v>
                </c:pt>
                <c:pt idx="251">
                  <c:v>0.45975000000000005</c:v>
                </c:pt>
                <c:pt idx="252">
                  <c:v>0.46200000000000002</c:v>
                </c:pt>
                <c:pt idx="253">
                  <c:v>0.46350000000000002</c:v>
                </c:pt>
                <c:pt idx="254">
                  <c:v>0.46575</c:v>
                </c:pt>
                <c:pt idx="255">
                  <c:v>0.46725</c:v>
                </c:pt>
                <c:pt idx="256">
                  <c:v>0.46875000000000006</c:v>
                </c:pt>
                <c:pt idx="257">
                  <c:v>0.47025</c:v>
                </c:pt>
                <c:pt idx="258">
                  <c:v>0.47175</c:v>
                </c:pt>
                <c:pt idx="259">
                  <c:v>0.4740000000000002</c:v>
                </c:pt>
                <c:pt idx="260">
                  <c:v>0.47550000000000026</c:v>
                </c:pt>
                <c:pt idx="261">
                  <c:v>0.4770000000000002</c:v>
                </c:pt>
                <c:pt idx="262">
                  <c:v>0.4785000000000002</c:v>
                </c:pt>
                <c:pt idx="263">
                  <c:v>0.47925000000000001</c:v>
                </c:pt>
                <c:pt idx="264">
                  <c:v>0.48225000000000007</c:v>
                </c:pt>
                <c:pt idx="265">
                  <c:v>0.48450000000000026</c:v>
                </c:pt>
                <c:pt idx="266">
                  <c:v>0.48675000000000002</c:v>
                </c:pt>
                <c:pt idx="267">
                  <c:v>0.48825000000000002</c:v>
                </c:pt>
                <c:pt idx="268">
                  <c:v>0.48975000000000007</c:v>
                </c:pt>
                <c:pt idx="269">
                  <c:v>0.49200000000000027</c:v>
                </c:pt>
                <c:pt idx="270">
                  <c:v>0.49350000000000016</c:v>
                </c:pt>
                <c:pt idx="271">
                  <c:v>0.49500000000000022</c:v>
                </c:pt>
                <c:pt idx="272">
                  <c:v>0.49725000000000008</c:v>
                </c:pt>
                <c:pt idx="273">
                  <c:v>0.49875000000000008</c:v>
                </c:pt>
                <c:pt idx="274">
                  <c:v>0.50024999999999997</c:v>
                </c:pt>
                <c:pt idx="275">
                  <c:v>0.50175000000000003</c:v>
                </c:pt>
                <c:pt idx="276">
                  <c:v>0.504</c:v>
                </c:pt>
                <c:pt idx="277">
                  <c:v>0.50625000000000009</c:v>
                </c:pt>
                <c:pt idx="278">
                  <c:v>0.50774999999999992</c:v>
                </c:pt>
                <c:pt idx="279">
                  <c:v>0.51</c:v>
                </c:pt>
                <c:pt idx="280">
                  <c:v>0.51150000000000007</c:v>
                </c:pt>
                <c:pt idx="281">
                  <c:v>0.51300000000000001</c:v>
                </c:pt>
                <c:pt idx="282">
                  <c:v>0.51449999999999996</c:v>
                </c:pt>
                <c:pt idx="283">
                  <c:v>0.51675000000000004</c:v>
                </c:pt>
                <c:pt idx="284">
                  <c:v>0.5182500000000001</c:v>
                </c:pt>
                <c:pt idx="285">
                  <c:v>0.51900000000000002</c:v>
                </c:pt>
                <c:pt idx="286">
                  <c:v>0.52049999999999996</c:v>
                </c:pt>
                <c:pt idx="287">
                  <c:v>0.52124999999999988</c:v>
                </c:pt>
                <c:pt idx="288">
                  <c:v>0.52275000000000005</c:v>
                </c:pt>
                <c:pt idx="289">
                  <c:v>0.52424999999999999</c:v>
                </c:pt>
                <c:pt idx="290">
                  <c:v>0.52500000000000002</c:v>
                </c:pt>
                <c:pt idx="291">
                  <c:v>0.52649999999999997</c:v>
                </c:pt>
                <c:pt idx="292">
                  <c:v>0.52800000000000002</c:v>
                </c:pt>
                <c:pt idx="293">
                  <c:v>0.52949999999999997</c:v>
                </c:pt>
                <c:pt idx="294">
                  <c:v>0.53024999999999989</c:v>
                </c:pt>
                <c:pt idx="295">
                  <c:v>0.53174999999999994</c:v>
                </c:pt>
                <c:pt idx="296">
                  <c:v>0.53325000000000011</c:v>
                </c:pt>
                <c:pt idx="297">
                  <c:v>0.5347500000000005</c:v>
                </c:pt>
                <c:pt idx="298">
                  <c:v>0.53549999999999998</c:v>
                </c:pt>
                <c:pt idx="299">
                  <c:v>0.53699999999999992</c:v>
                </c:pt>
                <c:pt idx="300">
                  <c:v>0.53849999999999998</c:v>
                </c:pt>
                <c:pt idx="301">
                  <c:v>0.53925000000000001</c:v>
                </c:pt>
                <c:pt idx="302">
                  <c:v>0.54074999999999995</c:v>
                </c:pt>
                <c:pt idx="303">
                  <c:v>0.54225000000000001</c:v>
                </c:pt>
                <c:pt idx="304">
                  <c:v>0.54375000000000051</c:v>
                </c:pt>
                <c:pt idx="305">
                  <c:v>0.54525000000000001</c:v>
                </c:pt>
                <c:pt idx="306">
                  <c:v>0.54749999999999988</c:v>
                </c:pt>
                <c:pt idx="307">
                  <c:v>0.54975000000000041</c:v>
                </c:pt>
                <c:pt idx="308">
                  <c:v>0.55125000000000002</c:v>
                </c:pt>
                <c:pt idx="309">
                  <c:v>0.5535000000000001</c:v>
                </c:pt>
                <c:pt idx="310">
                  <c:v>0.5535000000000001</c:v>
                </c:pt>
                <c:pt idx="311">
                  <c:v>0.55575000000000052</c:v>
                </c:pt>
                <c:pt idx="312">
                  <c:v>0.55575000000000052</c:v>
                </c:pt>
                <c:pt idx="313">
                  <c:v>0.55725000000000002</c:v>
                </c:pt>
                <c:pt idx="314">
                  <c:v>0.5595</c:v>
                </c:pt>
                <c:pt idx="315">
                  <c:v>0.56099999999999994</c:v>
                </c:pt>
                <c:pt idx="316">
                  <c:v>0.56324999999999992</c:v>
                </c:pt>
                <c:pt idx="317">
                  <c:v>0.5655</c:v>
                </c:pt>
                <c:pt idx="318">
                  <c:v>0.56775000000000042</c:v>
                </c:pt>
                <c:pt idx="319">
                  <c:v>0.56999999999999995</c:v>
                </c:pt>
                <c:pt idx="320">
                  <c:v>0.57224999999999993</c:v>
                </c:pt>
                <c:pt idx="321">
                  <c:v>0.57224999999999993</c:v>
                </c:pt>
                <c:pt idx="322">
                  <c:v>0.57450000000000001</c:v>
                </c:pt>
                <c:pt idx="323">
                  <c:v>0.57750000000000001</c:v>
                </c:pt>
                <c:pt idx="324">
                  <c:v>0.58049999999999957</c:v>
                </c:pt>
                <c:pt idx="325">
                  <c:v>0.58349999999999957</c:v>
                </c:pt>
                <c:pt idx="326">
                  <c:v>0.58349999999999957</c:v>
                </c:pt>
                <c:pt idx="327">
                  <c:v>0.58649999999999958</c:v>
                </c:pt>
                <c:pt idx="328">
                  <c:v>0.58949999999999958</c:v>
                </c:pt>
                <c:pt idx="329">
                  <c:v>0.59249999999999958</c:v>
                </c:pt>
                <c:pt idx="330">
                  <c:v>0.59475</c:v>
                </c:pt>
                <c:pt idx="331">
                  <c:v>0.59700000000000009</c:v>
                </c:pt>
                <c:pt idx="332">
                  <c:v>0.59925000000000006</c:v>
                </c:pt>
                <c:pt idx="333">
                  <c:v>0.60149999999999992</c:v>
                </c:pt>
                <c:pt idx="334">
                  <c:v>0.60449999999999993</c:v>
                </c:pt>
                <c:pt idx="335">
                  <c:v>0.60675000000000046</c:v>
                </c:pt>
                <c:pt idx="336">
                  <c:v>0.60975000000000035</c:v>
                </c:pt>
                <c:pt idx="337">
                  <c:v>0.61200000000000043</c:v>
                </c:pt>
                <c:pt idx="338">
                  <c:v>0.61350000000000005</c:v>
                </c:pt>
                <c:pt idx="339">
                  <c:v>0.61575000000000046</c:v>
                </c:pt>
                <c:pt idx="340">
                  <c:v>0.61800000000000055</c:v>
                </c:pt>
                <c:pt idx="341">
                  <c:v>0.62025000000000052</c:v>
                </c:pt>
                <c:pt idx="342">
                  <c:v>0.62250000000000005</c:v>
                </c:pt>
                <c:pt idx="343">
                  <c:v>0.62475000000000058</c:v>
                </c:pt>
                <c:pt idx="344">
                  <c:v>0.62700000000000056</c:v>
                </c:pt>
                <c:pt idx="345">
                  <c:v>0.62925000000000053</c:v>
                </c:pt>
                <c:pt idx="346">
                  <c:v>0.63150000000000051</c:v>
                </c:pt>
                <c:pt idx="347">
                  <c:v>0.6337500000000007</c:v>
                </c:pt>
                <c:pt idx="348">
                  <c:v>0.6367500000000007</c:v>
                </c:pt>
                <c:pt idx="349">
                  <c:v>0.63900000000000046</c:v>
                </c:pt>
                <c:pt idx="350">
                  <c:v>0.64125000000000032</c:v>
                </c:pt>
                <c:pt idx="351">
                  <c:v>0.64425000000000043</c:v>
                </c:pt>
                <c:pt idx="352">
                  <c:v>0.64650000000000041</c:v>
                </c:pt>
                <c:pt idx="353">
                  <c:v>0.64950000000000041</c:v>
                </c:pt>
                <c:pt idx="354">
                  <c:v>0.65175000000000061</c:v>
                </c:pt>
                <c:pt idx="355">
                  <c:v>0.65400000000000058</c:v>
                </c:pt>
                <c:pt idx="356">
                  <c:v>0.65700000000000058</c:v>
                </c:pt>
                <c:pt idx="357">
                  <c:v>0.65925000000000045</c:v>
                </c:pt>
                <c:pt idx="358">
                  <c:v>0.66150000000000042</c:v>
                </c:pt>
                <c:pt idx="359">
                  <c:v>0.66375000000000073</c:v>
                </c:pt>
                <c:pt idx="360">
                  <c:v>0.6660000000000007</c:v>
                </c:pt>
                <c:pt idx="361">
                  <c:v>0.66900000000000071</c:v>
                </c:pt>
                <c:pt idx="362">
                  <c:v>0.67125000000000046</c:v>
                </c:pt>
                <c:pt idx="363">
                  <c:v>0.67350000000000054</c:v>
                </c:pt>
                <c:pt idx="364">
                  <c:v>0.67575000000000074</c:v>
                </c:pt>
                <c:pt idx="365">
                  <c:v>0.67800000000000071</c:v>
                </c:pt>
                <c:pt idx="366">
                  <c:v>0.67950000000000044</c:v>
                </c:pt>
                <c:pt idx="367">
                  <c:v>0.68099999999999994</c:v>
                </c:pt>
                <c:pt idx="368">
                  <c:v>0.68250000000000011</c:v>
                </c:pt>
                <c:pt idx="369">
                  <c:v>0.68400000000000005</c:v>
                </c:pt>
                <c:pt idx="370">
                  <c:v>0.6855</c:v>
                </c:pt>
                <c:pt idx="371">
                  <c:v>0.6870000000000005</c:v>
                </c:pt>
                <c:pt idx="372">
                  <c:v>0.6885</c:v>
                </c:pt>
                <c:pt idx="373">
                  <c:v>0.69075000000000053</c:v>
                </c:pt>
                <c:pt idx="374">
                  <c:v>0.69299999999999995</c:v>
                </c:pt>
                <c:pt idx="375">
                  <c:v>0.69525000000000003</c:v>
                </c:pt>
                <c:pt idx="376">
                  <c:v>0.69750000000000012</c:v>
                </c:pt>
                <c:pt idx="377">
                  <c:v>0.69975000000000054</c:v>
                </c:pt>
                <c:pt idx="378">
                  <c:v>0.7020000000000004</c:v>
                </c:pt>
                <c:pt idx="379">
                  <c:v>0.70350000000000001</c:v>
                </c:pt>
                <c:pt idx="380">
                  <c:v>0.70575000000000043</c:v>
                </c:pt>
                <c:pt idx="381">
                  <c:v>0.70724999999999993</c:v>
                </c:pt>
                <c:pt idx="382">
                  <c:v>0.70950000000000002</c:v>
                </c:pt>
                <c:pt idx="383">
                  <c:v>0.71175000000000044</c:v>
                </c:pt>
                <c:pt idx="384">
                  <c:v>0.71400000000000041</c:v>
                </c:pt>
                <c:pt idx="385">
                  <c:v>0.71549999999999991</c:v>
                </c:pt>
                <c:pt idx="386">
                  <c:v>0.71775000000000044</c:v>
                </c:pt>
                <c:pt idx="387">
                  <c:v>0.71924999999999994</c:v>
                </c:pt>
                <c:pt idx="388">
                  <c:v>0.71924999999999994</c:v>
                </c:pt>
                <c:pt idx="389">
                  <c:v>0.72075000000000056</c:v>
                </c:pt>
                <c:pt idx="390">
                  <c:v>0.72300000000000042</c:v>
                </c:pt>
                <c:pt idx="391">
                  <c:v>0.72449999999999992</c:v>
                </c:pt>
                <c:pt idx="392">
                  <c:v>0.72675000000000045</c:v>
                </c:pt>
                <c:pt idx="393">
                  <c:v>0.72824999999999995</c:v>
                </c:pt>
                <c:pt idx="394">
                  <c:v>0.72900000000000054</c:v>
                </c:pt>
                <c:pt idx="395">
                  <c:v>0.73050000000000004</c:v>
                </c:pt>
                <c:pt idx="396">
                  <c:v>0.73200000000000043</c:v>
                </c:pt>
                <c:pt idx="397">
                  <c:v>0.73349999999999993</c:v>
                </c:pt>
                <c:pt idx="398">
                  <c:v>0.73425000000000051</c:v>
                </c:pt>
                <c:pt idx="399">
                  <c:v>0.73575000000000068</c:v>
                </c:pt>
                <c:pt idx="400">
                  <c:v>0.73725000000000041</c:v>
                </c:pt>
                <c:pt idx="401">
                  <c:v>0.73800000000000054</c:v>
                </c:pt>
                <c:pt idx="402">
                  <c:v>0.73800000000000054</c:v>
                </c:pt>
                <c:pt idx="403">
                  <c:v>0.73949999999999994</c:v>
                </c:pt>
                <c:pt idx="404">
                  <c:v>0.74100000000000044</c:v>
                </c:pt>
                <c:pt idx="405">
                  <c:v>0.74175000000000046</c:v>
                </c:pt>
                <c:pt idx="406">
                  <c:v>0.7432500000000003</c:v>
                </c:pt>
                <c:pt idx="407">
                  <c:v>0.74550000000000005</c:v>
                </c:pt>
                <c:pt idx="408">
                  <c:v>0.74775000000000058</c:v>
                </c:pt>
                <c:pt idx="409">
                  <c:v>0.75000000000000044</c:v>
                </c:pt>
                <c:pt idx="410">
                  <c:v>0.7515000000000005</c:v>
                </c:pt>
                <c:pt idx="411">
                  <c:v>0.75375000000000036</c:v>
                </c:pt>
                <c:pt idx="412">
                  <c:v>0.75675000000000048</c:v>
                </c:pt>
                <c:pt idx="413">
                  <c:v>0.75900000000000045</c:v>
                </c:pt>
                <c:pt idx="414">
                  <c:v>0.76049999999999995</c:v>
                </c:pt>
                <c:pt idx="415">
                  <c:v>0.76275000000000026</c:v>
                </c:pt>
                <c:pt idx="416">
                  <c:v>0.76500000000000046</c:v>
                </c:pt>
                <c:pt idx="417">
                  <c:v>0.76725000000000043</c:v>
                </c:pt>
                <c:pt idx="418">
                  <c:v>0.76950000000000041</c:v>
                </c:pt>
                <c:pt idx="419">
                  <c:v>0.7717500000000006</c:v>
                </c:pt>
                <c:pt idx="420">
                  <c:v>0.77400000000000035</c:v>
                </c:pt>
                <c:pt idx="421">
                  <c:v>0.77625000000000033</c:v>
                </c:pt>
                <c:pt idx="422">
                  <c:v>0.77625000000000033</c:v>
                </c:pt>
                <c:pt idx="423">
                  <c:v>0.77850000000000041</c:v>
                </c:pt>
                <c:pt idx="424">
                  <c:v>0.78</c:v>
                </c:pt>
                <c:pt idx="425">
                  <c:v>0.78</c:v>
                </c:pt>
                <c:pt idx="426">
                  <c:v>0.78225000000000011</c:v>
                </c:pt>
                <c:pt idx="427">
                  <c:v>0.78450000000000009</c:v>
                </c:pt>
                <c:pt idx="428">
                  <c:v>0.78600000000000014</c:v>
                </c:pt>
                <c:pt idx="429">
                  <c:v>0.78825000000000012</c:v>
                </c:pt>
                <c:pt idx="430">
                  <c:v>0.79049999999999998</c:v>
                </c:pt>
                <c:pt idx="431">
                  <c:v>0.79275000000000051</c:v>
                </c:pt>
                <c:pt idx="432">
                  <c:v>0.79500000000000004</c:v>
                </c:pt>
                <c:pt idx="433">
                  <c:v>0.79649999999999999</c:v>
                </c:pt>
                <c:pt idx="434">
                  <c:v>0.79874999999999985</c:v>
                </c:pt>
                <c:pt idx="435">
                  <c:v>0.80099999999999993</c:v>
                </c:pt>
                <c:pt idx="436">
                  <c:v>0.80249999999999999</c:v>
                </c:pt>
                <c:pt idx="437">
                  <c:v>0.8040000000000006</c:v>
                </c:pt>
                <c:pt idx="438">
                  <c:v>0.80625000000000002</c:v>
                </c:pt>
                <c:pt idx="439">
                  <c:v>0.8085</c:v>
                </c:pt>
                <c:pt idx="440">
                  <c:v>0.80999999999999994</c:v>
                </c:pt>
                <c:pt idx="441">
                  <c:v>0.81225000000000003</c:v>
                </c:pt>
                <c:pt idx="442">
                  <c:v>0.81449999999999989</c:v>
                </c:pt>
                <c:pt idx="443">
                  <c:v>0.81675000000000031</c:v>
                </c:pt>
                <c:pt idx="444">
                  <c:v>0.81900000000000051</c:v>
                </c:pt>
                <c:pt idx="445">
                  <c:v>0.82125000000000004</c:v>
                </c:pt>
                <c:pt idx="446">
                  <c:v>0.82350000000000001</c:v>
                </c:pt>
                <c:pt idx="447">
                  <c:v>0.82575000000000043</c:v>
                </c:pt>
                <c:pt idx="448">
                  <c:v>0.8280000000000004</c:v>
                </c:pt>
                <c:pt idx="449">
                  <c:v>0.83024999999999993</c:v>
                </c:pt>
                <c:pt idx="450">
                  <c:v>0.83250000000000002</c:v>
                </c:pt>
                <c:pt idx="451">
                  <c:v>0.83475000000000055</c:v>
                </c:pt>
                <c:pt idx="452">
                  <c:v>0.83700000000000041</c:v>
                </c:pt>
                <c:pt idx="453">
                  <c:v>0.83924999999999994</c:v>
                </c:pt>
                <c:pt idx="454">
                  <c:v>0.84150000000000003</c:v>
                </c:pt>
                <c:pt idx="455">
                  <c:v>0.84375000000000044</c:v>
                </c:pt>
                <c:pt idx="456">
                  <c:v>0.84600000000000053</c:v>
                </c:pt>
                <c:pt idx="457">
                  <c:v>0.8482500000000005</c:v>
                </c:pt>
                <c:pt idx="458">
                  <c:v>0.85124999999999995</c:v>
                </c:pt>
                <c:pt idx="459">
                  <c:v>0.85350000000000004</c:v>
                </c:pt>
                <c:pt idx="460">
                  <c:v>0.85575000000000045</c:v>
                </c:pt>
                <c:pt idx="461">
                  <c:v>0.85800000000000043</c:v>
                </c:pt>
                <c:pt idx="462">
                  <c:v>0.8602500000000004</c:v>
                </c:pt>
                <c:pt idx="463">
                  <c:v>0.8602500000000004</c:v>
                </c:pt>
                <c:pt idx="464">
                  <c:v>0.86175000000000046</c:v>
                </c:pt>
                <c:pt idx="465">
                  <c:v>0.86400000000000055</c:v>
                </c:pt>
                <c:pt idx="466">
                  <c:v>0.86625000000000052</c:v>
                </c:pt>
                <c:pt idx="467">
                  <c:v>0.86775000000000047</c:v>
                </c:pt>
                <c:pt idx="468">
                  <c:v>0.87000000000000044</c:v>
                </c:pt>
                <c:pt idx="469">
                  <c:v>0.87150000000000005</c:v>
                </c:pt>
                <c:pt idx="470">
                  <c:v>0.87300000000000055</c:v>
                </c:pt>
                <c:pt idx="471">
                  <c:v>0.87449999999999994</c:v>
                </c:pt>
                <c:pt idx="472">
                  <c:v>0.87525000000000053</c:v>
                </c:pt>
                <c:pt idx="473">
                  <c:v>0.87675000000000058</c:v>
                </c:pt>
                <c:pt idx="474">
                  <c:v>0.8775000000000005</c:v>
                </c:pt>
                <c:pt idx="475">
                  <c:v>0.87900000000000045</c:v>
                </c:pt>
                <c:pt idx="476">
                  <c:v>0.87900000000000045</c:v>
                </c:pt>
                <c:pt idx="477">
                  <c:v>0.87975000000000059</c:v>
                </c:pt>
                <c:pt idx="478">
                  <c:v>0.88125000000000009</c:v>
                </c:pt>
                <c:pt idx="479">
                  <c:v>0.88125000000000009</c:v>
                </c:pt>
                <c:pt idx="480">
                  <c:v>0.88275000000000003</c:v>
                </c:pt>
                <c:pt idx="481">
                  <c:v>0.88424999999999998</c:v>
                </c:pt>
                <c:pt idx="482">
                  <c:v>0.88500000000000001</c:v>
                </c:pt>
                <c:pt idx="483">
                  <c:v>0.88650000000000018</c:v>
                </c:pt>
                <c:pt idx="484">
                  <c:v>0.8879999999999999</c:v>
                </c:pt>
                <c:pt idx="485">
                  <c:v>0.88949999999999996</c:v>
                </c:pt>
                <c:pt idx="486">
                  <c:v>0.89024999999999999</c:v>
                </c:pt>
                <c:pt idx="487">
                  <c:v>0.89174999999999993</c:v>
                </c:pt>
                <c:pt idx="488">
                  <c:v>0.89324999999999999</c:v>
                </c:pt>
                <c:pt idx="489">
                  <c:v>0.89399999999999991</c:v>
                </c:pt>
                <c:pt idx="490">
                  <c:v>0.89550000000000007</c:v>
                </c:pt>
                <c:pt idx="491">
                  <c:v>0.89700000000000002</c:v>
                </c:pt>
                <c:pt idx="492">
                  <c:v>0.89849999999999997</c:v>
                </c:pt>
                <c:pt idx="493">
                  <c:v>0.89999999999999991</c:v>
                </c:pt>
                <c:pt idx="494">
                  <c:v>0.90149999999999997</c:v>
                </c:pt>
                <c:pt idx="495">
                  <c:v>0.90225000000000011</c:v>
                </c:pt>
                <c:pt idx="496">
                  <c:v>0.90299999999999991</c:v>
                </c:pt>
                <c:pt idx="497">
                  <c:v>0.90374999999999994</c:v>
                </c:pt>
                <c:pt idx="498">
                  <c:v>0.90450000000000008</c:v>
                </c:pt>
                <c:pt idx="499">
                  <c:v>0.90524999999999989</c:v>
                </c:pt>
                <c:pt idx="500">
                  <c:v>0.9067500000000005</c:v>
                </c:pt>
                <c:pt idx="501">
                  <c:v>0.90749999999999997</c:v>
                </c:pt>
                <c:pt idx="502">
                  <c:v>0.90825</c:v>
                </c:pt>
                <c:pt idx="503">
                  <c:v>0.90900000000000003</c:v>
                </c:pt>
                <c:pt idx="504">
                  <c:v>0.9097500000000005</c:v>
                </c:pt>
                <c:pt idx="505">
                  <c:v>0.91049999999999998</c:v>
                </c:pt>
                <c:pt idx="506">
                  <c:v>0.91125</c:v>
                </c:pt>
                <c:pt idx="507">
                  <c:v>0.91275000000000051</c:v>
                </c:pt>
                <c:pt idx="508">
                  <c:v>0.91425000000000001</c:v>
                </c:pt>
                <c:pt idx="509">
                  <c:v>0.91574999999999995</c:v>
                </c:pt>
                <c:pt idx="510">
                  <c:v>0.9172499999999999</c:v>
                </c:pt>
                <c:pt idx="511">
                  <c:v>0.91800000000000004</c:v>
                </c:pt>
                <c:pt idx="512">
                  <c:v>0.9195000000000001</c:v>
                </c:pt>
                <c:pt idx="513">
                  <c:v>0.92099999999999993</c:v>
                </c:pt>
                <c:pt idx="514">
                  <c:v>0.92249999999999988</c:v>
                </c:pt>
                <c:pt idx="515">
                  <c:v>0.92400000000000004</c:v>
                </c:pt>
                <c:pt idx="516">
                  <c:v>0.92475000000000041</c:v>
                </c:pt>
                <c:pt idx="517">
                  <c:v>0.92625000000000002</c:v>
                </c:pt>
                <c:pt idx="518">
                  <c:v>0.92775000000000041</c:v>
                </c:pt>
                <c:pt idx="519">
                  <c:v>0.92775000000000041</c:v>
                </c:pt>
                <c:pt idx="520">
                  <c:v>0.92925000000000002</c:v>
                </c:pt>
                <c:pt idx="521">
                  <c:v>0.93075000000000041</c:v>
                </c:pt>
                <c:pt idx="522">
                  <c:v>0.93075000000000041</c:v>
                </c:pt>
                <c:pt idx="523">
                  <c:v>0.93225000000000002</c:v>
                </c:pt>
                <c:pt idx="524">
                  <c:v>0.93375000000000041</c:v>
                </c:pt>
                <c:pt idx="525">
                  <c:v>0.93599999999999994</c:v>
                </c:pt>
                <c:pt idx="526">
                  <c:v>0.93750000000000011</c:v>
                </c:pt>
                <c:pt idx="527">
                  <c:v>0.93975000000000042</c:v>
                </c:pt>
                <c:pt idx="528">
                  <c:v>0.9420000000000005</c:v>
                </c:pt>
                <c:pt idx="529">
                  <c:v>0.94425000000000003</c:v>
                </c:pt>
                <c:pt idx="530">
                  <c:v>0.94650000000000012</c:v>
                </c:pt>
                <c:pt idx="531">
                  <c:v>0.94950000000000001</c:v>
                </c:pt>
                <c:pt idx="532">
                  <c:v>0.95175000000000032</c:v>
                </c:pt>
                <c:pt idx="533">
                  <c:v>0.9540000000000004</c:v>
                </c:pt>
                <c:pt idx="534">
                  <c:v>0.95700000000000041</c:v>
                </c:pt>
                <c:pt idx="535">
                  <c:v>0.96000000000000063</c:v>
                </c:pt>
                <c:pt idx="536">
                  <c:v>0.96225000000000005</c:v>
                </c:pt>
                <c:pt idx="537">
                  <c:v>0.96524999999999983</c:v>
                </c:pt>
                <c:pt idx="538">
                  <c:v>0.96749999999999992</c:v>
                </c:pt>
                <c:pt idx="539">
                  <c:v>0.97050000000000014</c:v>
                </c:pt>
                <c:pt idx="540">
                  <c:v>0.97275000000000045</c:v>
                </c:pt>
                <c:pt idx="541">
                  <c:v>0.97500000000000042</c:v>
                </c:pt>
                <c:pt idx="542">
                  <c:v>0.97724999999999984</c:v>
                </c:pt>
                <c:pt idx="543">
                  <c:v>0.98024999999999951</c:v>
                </c:pt>
                <c:pt idx="544">
                  <c:v>0.98249999999999948</c:v>
                </c:pt>
                <c:pt idx="545">
                  <c:v>0.9854999999999996</c:v>
                </c:pt>
                <c:pt idx="546">
                  <c:v>0.98774999999999991</c:v>
                </c:pt>
                <c:pt idx="547">
                  <c:v>0.99</c:v>
                </c:pt>
                <c:pt idx="548">
                  <c:v>0.99224999999999952</c:v>
                </c:pt>
                <c:pt idx="549">
                  <c:v>0.9944999999999995</c:v>
                </c:pt>
                <c:pt idx="550">
                  <c:v>0.99675000000000002</c:v>
                </c:pt>
                <c:pt idx="551">
                  <c:v>0.99975000000000003</c:v>
                </c:pt>
                <c:pt idx="552">
                  <c:v>1.002</c:v>
                </c:pt>
                <c:pt idx="553">
                  <c:v>1.0049999999999992</c:v>
                </c:pt>
                <c:pt idx="554">
                  <c:v>1.0072500000000002</c:v>
                </c:pt>
                <c:pt idx="555">
                  <c:v>1.0102500000000001</c:v>
                </c:pt>
                <c:pt idx="556">
                  <c:v>1.01325</c:v>
                </c:pt>
                <c:pt idx="557">
                  <c:v>1.0162500000000001</c:v>
                </c:pt>
                <c:pt idx="558">
                  <c:v>1.01925</c:v>
                </c:pt>
                <c:pt idx="559">
                  <c:v>1.0214999999999992</c:v>
                </c:pt>
                <c:pt idx="560">
                  <c:v>1.0229999999999992</c:v>
                </c:pt>
                <c:pt idx="561">
                  <c:v>1.02525</c:v>
                </c:pt>
                <c:pt idx="562">
                  <c:v>1.0267500000000001</c:v>
                </c:pt>
                <c:pt idx="563">
                  <c:v>1.028999999999999</c:v>
                </c:pt>
                <c:pt idx="564">
                  <c:v>1.03125</c:v>
                </c:pt>
                <c:pt idx="565">
                  <c:v>1.0327500000000001</c:v>
                </c:pt>
                <c:pt idx="566">
                  <c:v>1.0342500000000001</c:v>
                </c:pt>
                <c:pt idx="567">
                  <c:v>1.0365000000000002</c:v>
                </c:pt>
                <c:pt idx="568">
                  <c:v>1.038</c:v>
                </c:pt>
                <c:pt idx="569">
                  <c:v>1.0402499999999999</c:v>
                </c:pt>
                <c:pt idx="570">
                  <c:v>1.0417500000000002</c:v>
                </c:pt>
                <c:pt idx="571">
                  <c:v>1.044</c:v>
                </c:pt>
                <c:pt idx="572">
                  <c:v>1.0454999999999992</c:v>
                </c:pt>
                <c:pt idx="573">
                  <c:v>1.046999999999999</c:v>
                </c:pt>
                <c:pt idx="574">
                  <c:v>1.04925</c:v>
                </c:pt>
                <c:pt idx="575">
                  <c:v>1.0507499999999999</c:v>
                </c:pt>
                <c:pt idx="576">
                  <c:v>1.0522499999999999</c:v>
                </c:pt>
                <c:pt idx="577">
                  <c:v>1.0545</c:v>
                </c:pt>
                <c:pt idx="578">
                  <c:v>1.0567499999999999</c:v>
                </c:pt>
                <c:pt idx="579">
                  <c:v>1.0582499999999999</c:v>
                </c:pt>
                <c:pt idx="580">
                  <c:v>1.0604999999999998</c:v>
                </c:pt>
                <c:pt idx="581">
                  <c:v>1.0627500000000001</c:v>
                </c:pt>
                <c:pt idx="582">
                  <c:v>1.0642499999999999</c:v>
                </c:pt>
                <c:pt idx="583">
                  <c:v>1.06575</c:v>
                </c:pt>
                <c:pt idx="584">
                  <c:v>1.0672499999999998</c:v>
                </c:pt>
                <c:pt idx="585">
                  <c:v>1.0687500000000001</c:v>
                </c:pt>
                <c:pt idx="586">
                  <c:v>1.071</c:v>
                </c:pt>
                <c:pt idx="587">
                  <c:v>1.0725</c:v>
                </c:pt>
                <c:pt idx="588">
                  <c:v>1.07325</c:v>
                </c:pt>
                <c:pt idx="589">
                  <c:v>1.0747499999999999</c:v>
                </c:pt>
                <c:pt idx="590">
                  <c:v>1.0754999999999992</c:v>
                </c:pt>
                <c:pt idx="591">
                  <c:v>1.077</c:v>
                </c:pt>
                <c:pt idx="592">
                  <c:v>1.07775</c:v>
                </c:pt>
                <c:pt idx="593">
                  <c:v>1.07775</c:v>
                </c:pt>
                <c:pt idx="594">
                  <c:v>1.0785</c:v>
                </c:pt>
                <c:pt idx="595">
                  <c:v>1.0792499999999998</c:v>
                </c:pt>
                <c:pt idx="596">
                  <c:v>1.081499999999999</c:v>
                </c:pt>
                <c:pt idx="597">
                  <c:v>1.083</c:v>
                </c:pt>
                <c:pt idx="598">
                  <c:v>1.0852499999999998</c:v>
                </c:pt>
                <c:pt idx="599">
                  <c:v>1.0874999999999992</c:v>
                </c:pt>
                <c:pt idx="600">
                  <c:v>1.089</c:v>
                </c:pt>
                <c:pt idx="601">
                  <c:v>1.0912499999999998</c:v>
                </c:pt>
                <c:pt idx="602">
                  <c:v>1.0912499999999998</c:v>
                </c:pt>
                <c:pt idx="603">
                  <c:v>1.0927499999999999</c:v>
                </c:pt>
                <c:pt idx="604">
                  <c:v>1.0927499999999999</c:v>
                </c:pt>
                <c:pt idx="605">
                  <c:v>1.0942500000000011</c:v>
                </c:pt>
                <c:pt idx="606">
                  <c:v>1.09575</c:v>
                </c:pt>
                <c:pt idx="607">
                  <c:v>1.097999999999999</c:v>
                </c:pt>
                <c:pt idx="608">
                  <c:v>1.099499999999999</c:v>
                </c:pt>
                <c:pt idx="609">
                  <c:v>1.1002500000000011</c:v>
                </c:pt>
                <c:pt idx="610">
                  <c:v>1.1017499999999998</c:v>
                </c:pt>
                <c:pt idx="611">
                  <c:v>1.1025</c:v>
                </c:pt>
                <c:pt idx="612">
                  <c:v>1.103999999999999</c:v>
                </c:pt>
                <c:pt idx="613">
                  <c:v>1.1047500000000001</c:v>
                </c:pt>
                <c:pt idx="614">
                  <c:v>1.1062500000000008</c:v>
                </c:pt>
                <c:pt idx="615">
                  <c:v>1.1070000000000002</c:v>
                </c:pt>
                <c:pt idx="616">
                  <c:v>1.1084999999999998</c:v>
                </c:pt>
                <c:pt idx="617">
                  <c:v>1.1092500000000001</c:v>
                </c:pt>
                <c:pt idx="618">
                  <c:v>1.1107499999999999</c:v>
                </c:pt>
                <c:pt idx="619">
                  <c:v>1.1115000000000002</c:v>
                </c:pt>
                <c:pt idx="620">
                  <c:v>1.113</c:v>
                </c:pt>
                <c:pt idx="621">
                  <c:v>1.11375</c:v>
                </c:pt>
                <c:pt idx="622">
                  <c:v>1.1152500000000001</c:v>
                </c:pt>
                <c:pt idx="623">
                  <c:v>1.115999999999999</c:v>
                </c:pt>
                <c:pt idx="624">
                  <c:v>1.117499999999999</c:v>
                </c:pt>
                <c:pt idx="625">
                  <c:v>1.1182500000000011</c:v>
                </c:pt>
                <c:pt idx="626">
                  <c:v>1.1197499999999998</c:v>
                </c:pt>
                <c:pt idx="627">
                  <c:v>1.1212500000000001</c:v>
                </c:pt>
                <c:pt idx="628">
                  <c:v>1.121999999999999</c:v>
                </c:pt>
                <c:pt idx="629">
                  <c:v>1.1234999999999991</c:v>
                </c:pt>
                <c:pt idx="630">
                  <c:v>1.1242500000000009</c:v>
                </c:pt>
                <c:pt idx="631">
                  <c:v>1.1257499999999998</c:v>
                </c:pt>
                <c:pt idx="632">
                  <c:v>1.1264999999999998</c:v>
                </c:pt>
                <c:pt idx="633">
                  <c:v>1.127999999999999</c:v>
                </c:pt>
                <c:pt idx="634">
                  <c:v>1.1287500000000001</c:v>
                </c:pt>
                <c:pt idx="635">
                  <c:v>1.1294999999999991</c:v>
                </c:pt>
                <c:pt idx="636">
                  <c:v>1.1302500000000009</c:v>
                </c:pt>
                <c:pt idx="637">
                  <c:v>1.131</c:v>
                </c:pt>
                <c:pt idx="638">
                  <c:v>1.1325000000000001</c:v>
                </c:pt>
                <c:pt idx="639">
                  <c:v>1.1332499999999999</c:v>
                </c:pt>
                <c:pt idx="640">
                  <c:v>1.1340000000000001</c:v>
                </c:pt>
                <c:pt idx="641">
                  <c:v>1.1355</c:v>
                </c:pt>
                <c:pt idx="642">
                  <c:v>1.1362500000000009</c:v>
                </c:pt>
                <c:pt idx="643">
                  <c:v>1.1377499999999998</c:v>
                </c:pt>
                <c:pt idx="644">
                  <c:v>1.1385000000000001</c:v>
                </c:pt>
                <c:pt idx="645">
                  <c:v>1.139999999999999</c:v>
                </c:pt>
                <c:pt idx="646">
                  <c:v>1.140750000000001</c:v>
                </c:pt>
                <c:pt idx="647">
                  <c:v>1.1422500000000009</c:v>
                </c:pt>
                <c:pt idx="648">
                  <c:v>1.14375</c:v>
                </c:pt>
                <c:pt idx="649">
                  <c:v>1.1444999999999999</c:v>
                </c:pt>
                <c:pt idx="650">
                  <c:v>1.1460000000000001</c:v>
                </c:pt>
                <c:pt idx="651">
                  <c:v>1.1482500000000009</c:v>
                </c:pt>
                <c:pt idx="652">
                  <c:v>1.1504999999999999</c:v>
                </c:pt>
                <c:pt idx="653">
                  <c:v>1.1527500000000011</c:v>
                </c:pt>
                <c:pt idx="654">
                  <c:v>1.155</c:v>
                </c:pt>
                <c:pt idx="655">
                  <c:v>1.1572500000000001</c:v>
                </c:pt>
                <c:pt idx="656">
                  <c:v>1.1595000000000002</c:v>
                </c:pt>
                <c:pt idx="657">
                  <c:v>1.1617500000000001</c:v>
                </c:pt>
                <c:pt idx="658">
                  <c:v>1.163999999999999</c:v>
                </c:pt>
                <c:pt idx="659">
                  <c:v>1.1662500000000009</c:v>
                </c:pt>
                <c:pt idx="660">
                  <c:v>1.1662500000000009</c:v>
                </c:pt>
                <c:pt idx="661">
                  <c:v>1.1677499999999998</c:v>
                </c:pt>
                <c:pt idx="662">
                  <c:v>1.1707500000000011</c:v>
                </c:pt>
                <c:pt idx="663">
                  <c:v>1.1737500000000001</c:v>
                </c:pt>
                <c:pt idx="664">
                  <c:v>1.1767500000000009</c:v>
                </c:pt>
                <c:pt idx="665">
                  <c:v>1.1797500000000001</c:v>
                </c:pt>
                <c:pt idx="666">
                  <c:v>1.1827500000000009</c:v>
                </c:pt>
                <c:pt idx="667">
                  <c:v>1.1857499999999999</c:v>
                </c:pt>
                <c:pt idx="668">
                  <c:v>1.1857499999999999</c:v>
                </c:pt>
                <c:pt idx="669">
                  <c:v>1.1879999999999991</c:v>
                </c:pt>
                <c:pt idx="670">
                  <c:v>1.1902500000000009</c:v>
                </c:pt>
                <c:pt idx="671">
                  <c:v>1.1924999999999999</c:v>
                </c:pt>
                <c:pt idx="672">
                  <c:v>1.1947500000000009</c:v>
                </c:pt>
                <c:pt idx="673">
                  <c:v>1.1969999999999998</c:v>
                </c:pt>
                <c:pt idx="674">
                  <c:v>1.1992499999999997</c:v>
                </c:pt>
                <c:pt idx="675">
                  <c:v>1.20225</c:v>
                </c:pt>
                <c:pt idx="676">
                  <c:v>1.2044999999999992</c:v>
                </c:pt>
                <c:pt idx="677">
                  <c:v>1.20675</c:v>
                </c:pt>
                <c:pt idx="678">
                  <c:v>1.208999999999999</c:v>
                </c:pt>
                <c:pt idx="679">
                  <c:v>1.211249999999999</c:v>
                </c:pt>
                <c:pt idx="680">
                  <c:v>1.2134999999999991</c:v>
                </c:pt>
                <c:pt idx="681">
                  <c:v>1.2157499999999992</c:v>
                </c:pt>
                <c:pt idx="682">
                  <c:v>1.2180000000000002</c:v>
                </c:pt>
                <c:pt idx="683">
                  <c:v>1.2202500000000001</c:v>
                </c:pt>
                <c:pt idx="684">
                  <c:v>1.2224999999999993</c:v>
                </c:pt>
                <c:pt idx="685">
                  <c:v>1.224</c:v>
                </c:pt>
                <c:pt idx="686">
                  <c:v>1.2262500000000001</c:v>
                </c:pt>
                <c:pt idx="687">
                  <c:v>1.228499999999999</c:v>
                </c:pt>
                <c:pt idx="688">
                  <c:v>1.23</c:v>
                </c:pt>
                <c:pt idx="689">
                  <c:v>1.2322500000000001</c:v>
                </c:pt>
                <c:pt idx="690">
                  <c:v>1.234499999999999</c:v>
                </c:pt>
                <c:pt idx="691">
                  <c:v>1.2367500000000002</c:v>
                </c:pt>
                <c:pt idx="692">
                  <c:v>1.2389999999999992</c:v>
                </c:pt>
                <c:pt idx="693">
                  <c:v>1.242</c:v>
                </c:pt>
                <c:pt idx="694">
                  <c:v>1.2442499999999999</c:v>
                </c:pt>
                <c:pt idx="695">
                  <c:v>1.2465000000000002</c:v>
                </c:pt>
                <c:pt idx="696">
                  <c:v>1.24875</c:v>
                </c:pt>
                <c:pt idx="697">
                  <c:v>1.250999999999999</c:v>
                </c:pt>
                <c:pt idx="698">
                  <c:v>1.2540000000000002</c:v>
                </c:pt>
                <c:pt idx="699">
                  <c:v>1.2562500000000001</c:v>
                </c:pt>
                <c:pt idx="700">
                  <c:v>1.2585000000000002</c:v>
                </c:pt>
                <c:pt idx="701">
                  <c:v>1.2607500000000003</c:v>
                </c:pt>
                <c:pt idx="702">
                  <c:v>1.2629999999999992</c:v>
                </c:pt>
                <c:pt idx="703">
                  <c:v>1.2644999999999988</c:v>
                </c:pt>
                <c:pt idx="704">
                  <c:v>1.266</c:v>
                </c:pt>
                <c:pt idx="705">
                  <c:v>1.26675</c:v>
                </c:pt>
                <c:pt idx="706">
                  <c:v>1.2682499999999999</c:v>
                </c:pt>
                <c:pt idx="707">
                  <c:v>1.268999999999999</c:v>
                </c:pt>
                <c:pt idx="708">
                  <c:v>1.2705</c:v>
                </c:pt>
                <c:pt idx="709">
                  <c:v>1.27125</c:v>
                </c:pt>
                <c:pt idx="710">
                  <c:v>1.27275</c:v>
                </c:pt>
                <c:pt idx="711">
                  <c:v>1.2742499999999999</c:v>
                </c:pt>
                <c:pt idx="712">
                  <c:v>1.2757499999999991</c:v>
                </c:pt>
                <c:pt idx="713">
                  <c:v>1.2772500000000002</c:v>
                </c:pt>
                <c:pt idx="714">
                  <c:v>1.2787499999999998</c:v>
                </c:pt>
                <c:pt idx="715">
                  <c:v>1.2794999999999992</c:v>
                </c:pt>
                <c:pt idx="716">
                  <c:v>1.2802499999999999</c:v>
                </c:pt>
                <c:pt idx="717">
                  <c:v>1.280999999999999</c:v>
                </c:pt>
                <c:pt idx="718">
                  <c:v>1.2817500000000002</c:v>
                </c:pt>
                <c:pt idx="719">
                  <c:v>1.2824999999999998</c:v>
                </c:pt>
                <c:pt idx="720">
                  <c:v>1.28325</c:v>
                </c:pt>
                <c:pt idx="721">
                  <c:v>1.28325</c:v>
                </c:pt>
                <c:pt idx="722">
                  <c:v>1.284</c:v>
                </c:pt>
                <c:pt idx="723">
                  <c:v>1.285499999999999</c:v>
                </c:pt>
                <c:pt idx="724">
                  <c:v>1.2862499999999999</c:v>
                </c:pt>
                <c:pt idx="725">
                  <c:v>1.28775</c:v>
                </c:pt>
                <c:pt idx="726">
                  <c:v>1.2885</c:v>
                </c:pt>
                <c:pt idx="727">
                  <c:v>1.28925</c:v>
                </c:pt>
                <c:pt idx="728">
                  <c:v>1.2907500000000001</c:v>
                </c:pt>
                <c:pt idx="729">
                  <c:v>1.2922499999999997</c:v>
                </c:pt>
                <c:pt idx="730">
                  <c:v>1.292999999999999</c:v>
                </c:pt>
                <c:pt idx="731">
                  <c:v>1.29375</c:v>
                </c:pt>
                <c:pt idx="732">
                  <c:v>1.2952500000000002</c:v>
                </c:pt>
                <c:pt idx="733">
                  <c:v>1.2967499999999998</c:v>
                </c:pt>
                <c:pt idx="734">
                  <c:v>1.2974999999999992</c:v>
                </c:pt>
                <c:pt idx="735">
                  <c:v>1.298999999999999</c:v>
                </c:pt>
                <c:pt idx="736">
                  <c:v>1.29975</c:v>
                </c:pt>
                <c:pt idx="737">
                  <c:v>1.30125</c:v>
                </c:pt>
                <c:pt idx="738">
                  <c:v>1.3027499999999999</c:v>
                </c:pt>
                <c:pt idx="739">
                  <c:v>1.3027499999999999</c:v>
                </c:pt>
                <c:pt idx="740">
                  <c:v>1.3042500000000001</c:v>
                </c:pt>
                <c:pt idx="741">
                  <c:v>1.304999999999999</c:v>
                </c:pt>
                <c:pt idx="742">
                  <c:v>1.3065</c:v>
                </c:pt>
                <c:pt idx="743">
                  <c:v>1.3080000000000001</c:v>
                </c:pt>
                <c:pt idx="744">
                  <c:v>1.3094999999999992</c:v>
                </c:pt>
                <c:pt idx="745">
                  <c:v>1.3109999999999991</c:v>
                </c:pt>
                <c:pt idx="746">
                  <c:v>1.3125</c:v>
                </c:pt>
                <c:pt idx="747">
                  <c:v>1.3140000000000001</c:v>
                </c:pt>
                <c:pt idx="748">
                  <c:v>1.3162500000000001</c:v>
                </c:pt>
                <c:pt idx="749">
                  <c:v>1.3177500000000002</c:v>
                </c:pt>
                <c:pt idx="750">
                  <c:v>1.31925</c:v>
                </c:pt>
                <c:pt idx="751">
                  <c:v>1.3200000000000003</c:v>
                </c:pt>
                <c:pt idx="752">
                  <c:v>1.321499999999999</c:v>
                </c:pt>
                <c:pt idx="753">
                  <c:v>1.32375</c:v>
                </c:pt>
                <c:pt idx="754">
                  <c:v>1.3260000000000001</c:v>
                </c:pt>
                <c:pt idx="755">
                  <c:v>1.327499999999999</c:v>
                </c:pt>
                <c:pt idx="756">
                  <c:v>1.329</c:v>
                </c:pt>
                <c:pt idx="757">
                  <c:v>1.3304999999999998</c:v>
                </c:pt>
                <c:pt idx="758">
                  <c:v>1.33125</c:v>
                </c:pt>
                <c:pt idx="759">
                  <c:v>1.3327499999999999</c:v>
                </c:pt>
                <c:pt idx="760">
                  <c:v>1.3342499999999999</c:v>
                </c:pt>
                <c:pt idx="761">
                  <c:v>1.33725</c:v>
                </c:pt>
                <c:pt idx="762">
                  <c:v>1.33725</c:v>
                </c:pt>
                <c:pt idx="763">
                  <c:v>1.339499999999999</c:v>
                </c:pt>
                <c:pt idx="764">
                  <c:v>1.339499999999999</c:v>
                </c:pt>
                <c:pt idx="765">
                  <c:v>1.34175</c:v>
                </c:pt>
                <c:pt idx="766">
                  <c:v>1.3440000000000001</c:v>
                </c:pt>
                <c:pt idx="767">
                  <c:v>1.3440000000000001</c:v>
                </c:pt>
                <c:pt idx="768">
                  <c:v>1.3470000000000002</c:v>
                </c:pt>
                <c:pt idx="769">
                  <c:v>1.3492500000000001</c:v>
                </c:pt>
                <c:pt idx="770">
                  <c:v>1.351499999999999</c:v>
                </c:pt>
                <c:pt idx="771">
                  <c:v>1.35375</c:v>
                </c:pt>
                <c:pt idx="772">
                  <c:v>1.3567500000000001</c:v>
                </c:pt>
                <c:pt idx="773">
                  <c:v>1.3567500000000001</c:v>
                </c:pt>
                <c:pt idx="774">
                  <c:v>1.359</c:v>
                </c:pt>
                <c:pt idx="775">
                  <c:v>1.361999999999999</c:v>
                </c:pt>
                <c:pt idx="776">
                  <c:v>1.3650000000000002</c:v>
                </c:pt>
                <c:pt idx="777">
                  <c:v>1.3680000000000001</c:v>
                </c:pt>
                <c:pt idx="778">
                  <c:v>1.3702500000000009</c:v>
                </c:pt>
                <c:pt idx="779">
                  <c:v>1.37175</c:v>
                </c:pt>
                <c:pt idx="780">
                  <c:v>1.3740000000000001</c:v>
                </c:pt>
                <c:pt idx="781">
                  <c:v>1.3740000000000001</c:v>
                </c:pt>
                <c:pt idx="782">
                  <c:v>1.3762500000000009</c:v>
                </c:pt>
                <c:pt idx="783">
                  <c:v>1.3785000000000001</c:v>
                </c:pt>
                <c:pt idx="784">
                  <c:v>1.3807499999999999</c:v>
                </c:pt>
                <c:pt idx="785">
                  <c:v>1.383</c:v>
                </c:pt>
                <c:pt idx="786">
                  <c:v>1.3845000000000001</c:v>
                </c:pt>
                <c:pt idx="787">
                  <c:v>1.3867499999999999</c:v>
                </c:pt>
                <c:pt idx="788">
                  <c:v>1.389</c:v>
                </c:pt>
                <c:pt idx="789">
                  <c:v>1.3912500000000001</c:v>
                </c:pt>
                <c:pt idx="790">
                  <c:v>1.3942500000000007</c:v>
                </c:pt>
                <c:pt idx="791">
                  <c:v>1.3964999999999999</c:v>
                </c:pt>
                <c:pt idx="792">
                  <c:v>1.3995000000000002</c:v>
                </c:pt>
                <c:pt idx="793">
                  <c:v>1.4017499999999992</c:v>
                </c:pt>
                <c:pt idx="794">
                  <c:v>1.4039999999999981</c:v>
                </c:pt>
                <c:pt idx="795">
                  <c:v>1.4039999999999981</c:v>
                </c:pt>
                <c:pt idx="796">
                  <c:v>1.40625</c:v>
                </c:pt>
                <c:pt idx="797">
                  <c:v>1.4092499999999992</c:v>
                </c:pt>
                <c:pt idx="798">
                  <c:v>1.4114999999999986</c:v>
                </c:pt>
                <c:pt idx="799">
                  <c:v>1.414499999999999</c:v>
                </c:pt>
                <c:pt idx="800">
                  <c:v>1.4174999999999986</c:v>
                </c:pt>
                <c:pt idx="801">
                  <c:v>1.4197499999999992</c:v>
                </c:pt>
                <c:pt idx="802">
                  <c:v>1.4219999999999982</c:v>
                </c:pt>
                <c:pt idx="803">
                  <c:v>1.42425</c:v>
                </c:pt>
                <c:pt idx="804">
                  <c:v>1.4264999999999992</c:v>
                </c:pt>
                <c:pt idx="805">
                  <c:v>1.42875</c:v>
                </c:pt>
                <c:pt idx="806">
                  <c:v>1.4309999999999989</c:v>
                </c:pt>
                <c:pt idx="807">
                  <c:v>1.4332499999999992</c:v>
                </c:pt>
                <c:pt idx="808">
                  <c:v>1.4332499999999992</c:v>
                </c:pt>
                <c:pt idx="809">
                  <c:v>1.43625</c:v>
                </c:pt>
                <c:pt idx="810">
                  <c:v>1.439249999999999</c:v>
                </c:pt>
                <c:pt idx="811">
                  <c:v>1.4414999999999993</c:v>
                </c:pt>
                <c:pt idx="812">
                  <c:v>1.4437499999999992</c:v>
                </c:pt>
                <c:pt idx="813">
                  <c:v>1.446</c:v>
                </c:pt>
                <c:pt idx="814">
                  <c:v>1.44825</c:v>
                </c:pt>
                <c:pt idx="815">
                  <c:v>1.448999999999999</c:v>
                </c:pt>
                <c:pt idx="816">
                  <c:v>1.450499999999999</c:v>
                </c:pt>
                <c:pt idx="817">
                  <c:v>1.452</c:v>
                </c:pt>
                <c:pt idx="818">
                  <c:v>1.4534999999999989</c:v>
                </c:pt>
                <c:pt idx="819">
                  <c:v>1.4549999999999992</c:v>
                </c:pt>
                <c:pt idx="820">
                  <c:v>1.456499999999999</c:v>
                </c:pt>
                <c:pt idx="821">
                  <c:v>1.4587499999999998</c:v>
                </c:pt>
                <c:pt idx="822">
                  <c:v>1.46025</c:v>
                </c:pt>
                <c:pt idx="823">
                  <c:v>1.4617499999999992</c:v>
                </c:pt>
                <c:pt idx="824">
                  <c:v>1.464</c:v>
                </c:pt>
                <c:pt idx="825">
                  <c:v>1.4654999999999991</c:v>
                </c:pt>
                <c:pt idx="826">
                  <c:v>1.4677499999999992</c:v>
                </c:pt>
                <c:pt idx="827">
                  <c:v>1.47075</c:v>
                </c:pt>
                <c:pt idx="828">
                  <c:v>1.47075</c:v>
                </c:pt>
                <c:pt idx="829">
                  <c:v>1.472999999999999</c:v>
                </c:pt>
                <c:pt idx="830">
                  <c:v>1.474499999999999</c:v>
                </c:pt>
                <c:pt idx="831">
                  <c:v>1.4767499999999998</c:v>
                </c:pt>
                <c:pt idx="832">
                  <c:v>1.478999999999999</c:v>
                </c:pt>
                <c:pt idx="833">
                  <c:v>1.4804999999999993</c:v>
                </c:pt>
                <c:pt idx="834">
                  <c:v>1.482</c:v>
                </c:pt>
                <c:pt idx="835">
                  <c:v>1.4827500000000002</c:v>
                </c:pt>
                <c:pt idx="836">
                  <c:v>1.4842499999999998</c:v>
                </c:pt>
                <c:pt idx="837">
                  <c:v>1.4849999999999992</c:v>
                </c:pt>
                <c:pt idx="838">
                  <c:v>1.4857499999999992</c:v>
                </c:pt>
                <c:pt idx="839">
                  <c:v>1.48725</c:v>
                </c:pt>
                <c:pt idx="840">
                  <c:v>1.488</c:v>
                </c:pt>
                <c:pt idx="841">
                  <c:v>1.4887499999999998</c:v>
                </c:pt>
                <c:pt idx="842">
                  <c:v>1.4902500000000001</c:v>
                </c:pt>
                <c:pt idx="843">
                  <c:v>1.4909999999999992</c:v>
                </c:pt>
                <c:pt idx="844">
                  <c:v>1.4917499999999992</c:v>
                </c:pt>
                <c:pt idx="845">
                  <c:v>1.4925000000000002</c:v>
                </c:pt>
                <c:pt idx="846">
                  <c:v>1.4932500000000002</c:v>
                </c:pt>
                <c:pt idx="847">
                  <c:v>1.494</c:v>
                </c:pt>
                <c:pt idx="848">
                  <c:v>1.4954999999999992</c:v>
                </c:pt>
                <c:pt idx="849">
                  <c:v>1.4962499999999999</c:v>
                </c:pt>
                <c:pt idx="850">
                  <c:v>1.496999999999999</c:v>
                </c:pt>
                <c:pt idx="851">
                  <c:v>1.4984999999999991</c:v>
                </c:pt>
                <c:pt idx="852">
                  <c:v>1.49925</c:v>
                </c:pt>
                <c:pt idx="853">
                  <c:v>1.5</c:v>
                </c:pt>
              </c:numCache>
            </c:numRef>
          </c:xVal>
          <c:yVal>
            <c:numRef>
              <c:f>Sheet1!$C$3:$C$856</c:f>
              <c:numCache>
                <c:formatCode>General</c:formatCode>
                <c:ptCount val="854"/>
                <c:pt idx="0">
                  <c:v>0</c:v>
                </c:pt>
                <c:pt idx="1">
                  <c:v>19.992971000000001</c:v>
                </c:pt>
                <c:pt idx="2">
                  <c:v>44.637527000000006</c:v>
                </c:pt>
                <c:pt idx="3">
                  <c:v>50.417853999999998</c:v>
                </c:pt>
                <c:pt idx="4">
                  <c:v>68.536147999999983</c:v>
                </c:pt>
                <c:pt idx="5">
                  <c:v>86.379593</c:v>
                </c:pt>
                <c:pt idx="6">
                  <c:v>100.777351</c:v>
                </c:pt>
                <c:pt idx="7">
                  <c:v>105.149452</c:v>
                </c:pt>
                <c:pt idx="8">
                  <c:v>115.739082</c:v>
                </c:pt>
                <c:pt idx="9">
                  <c:v>119.63119500000002</c:v>
                </c:pt>
                <c:pt idx="10">
                  <c:v>127.99261500000006</c:v>
                </c:pt>
                <c:pt idx="11">
                  <c:v>131.26267999999999</c:v>
                </c:pt>
                <c:pt idx="12">
                  <c:v>138.31950399999988</c:v>
                </c:pt>
                <c:pt idx="13">
                  <c:v>140.56282000000004</c:v>
                </c:pt>
                <c:pt idx="14">
                  <c:v>145.62776199999999</c:v>
                </c:pt>
                <c:pt idx="15">
                  <c:v>145.64616399999989</c:v>
                </c:pt>
                <c:pt idx="16">
                  <c:v>154.03530900000001</c:v>
                </c:pt>
                <c:pt idx="17">
                  <c:v>159.010696</c:v>
                </c:pt>
                <c:pt idx="18">
                  <c:v>162.38224800000026</c:v>
                </c:pt>
                <c:pt idx="19">
                  <c:v>167.015289</c:v>
                </c:pt>
                <c:pt idx="20">
                  <c:v>169.39679000000001</c:v>
                </c:pt>
                <c:pt idx="21">
                  <c:v>170.58178700000011</c:v>
                </c:pt>
                <c:pt idx="22">
                  <c:v>170.78080700000001</c:v>
                </c:pt>
                <c:pt idx="23">
                  <c:v>173.22807299999999</c:v>
                </c:pt>
                <c:pt idx="24">
                  <c:v>174.928665</c:v>
                </c:pt>
                <c:pt idx="25">
                  <c:v>178.9301300000001</c:v>
                </c:pt>
                <c:pt idx="26">
                  <c:v>180.9044190000001</c:v>
                </c:pt>
                <c:pt idx="27">
                  <c:v>182.57105999999999</c:v>
                </c:pt>
                <c:pt idx="28">
                  <c:v>183.01295499999998</c:v>
                </c:pt>
                <c:pt idx="29">
                  <c:v>183.63432299999999</c:v>
                </c:pt>
                <c:pt idx="30">
                  <c:v>182.08459499999998</c:v>
                </c:pt>
                <c:pt idx="31">
                  <c:v>182.92832900000022</c:v>
                </c:pt>
                <c:pt idx="32">
                  <c:v>186.67747499999999</c:v>
                </c:pt>
                <c:pt idx="33">
                  <c:v>187.24290499999998</c:v>
                </c:pt>
                <c:pt idx="34">
                  <c:v>190.33631900000012</c:v>
                </c:pt>
                <c:pt idx="35">
                  <c:v>191.93534900000012</c:v>
                </c:pt>
                <c:pt idx="36">
                  <c:v>191.85209700000016</c:v>
                </c:pt>
                <c:pt idx="37">
                  <c:v>193.19795199999999</c:v>
                </c:pt>
                <c:pt idx="38">
                  <c:v>193.97978199999989</c:v>
                </c:pt>
                <c:pt idx="39">
                  <c:v>196.01370199999988</c:v>
                </c:pt>
                <c:pt idx="40">
                  <c:v>196.21333299999998</c:v>
                </c:pt>
                <c:pt idx="41">
                  <c:v>196.155045</c:v>
                </c:pt>
                <c:pt idx="42">
                  <c:v>193.35134900000023</c:v>
                </c:pt>
                <c:pt idx="43">
                  <c:v>191.77105699999998</c:v>
                </c:pt>
                <c:pt idx="44">
                  <c:v>187.34437600000001</c:v>
                </c:pt>
                <c:pt idx="45">
                  <c:v>185.147919</c:v>
                </c:pt>
                <c:pt idx="46">
                  <c:v>185.97041300000001</c:v>
                </c:pt>
                <c:pt idx="47">
                  <c:v>186.63296499999998</c:v>
                </c:pt>
                <c:pt idx="48">
                  <c:v>186.91659499999992</c:v>
                </c:pt>
                <c:pt idx="49">
                  <c:v>185.23777799999999</c:v>
                </c:pt>
                <c:pt idx="50">
                  <c:v>196.30435199999999</c:v>
                </c:pt>
                <c:pt idx="51">
                  <c:v>197.35554500000001</c:v>
                </c:pt>
                <c:pt idx="52">
                  <c:v>195.34594700000011</c:v>
                </c:pt>
                <c:pt idx="53">
                  <c:v>197.53424100000001</c:v>
                </c:pt>
                <c:pt idx="54">
                  <c:v>195.34240700000012</c:v>
                </c:pt>
                <c:pt idx="55">
                  <c:v>196.250519</c:v>
                </c:pt>
                <c:pt idx="56">
                  <c:v>192.329025</c:v>
                </c:pt>
                <c:pt idx="57">
                  <c:v>192.98745700000012</c:v>
                </c:pt>
                <c:pt idx="58">
                  <c:v>192.71591199999995</c:v>
                </c:pt>
                <c:pt idx="59">
                  <c:v>197.23239100000001</c:v>
                </c:pt>
                <c:pt idx="60">
                  <c:v>198.01362599999987</c:v>
                </c:pt>
                <c:pt idx="61">
                  <c:v>197.49316399999998</c:v>
                </c:pt>
                <c:pt idx="62">
                  <c:v>193.54377699999998</c:v>
                </c:pt>
                <c:pt idx="63">
                  <c:v>184.59556599999988</c:v>
                </c:pt>
                <c:pt idx="64">
                  <c:v>181.711197</c:v>
                </c:pt>
                <c:pt idx="65">
                  <c:v>181.182785</c:v>
                </c:pt>
                <c:pt idx="66">
                  <c:v>177.41091900000001</c:v>
                </c:pt>
                <c:pt idx="67">
                  <c:v>175.97988899999999</c:v>
                </c:pt>
                <c:pt idx="68">
                  <c:v>171.35276800000011</c:v>
                </c:pt>
                <c:pt idx="69">
                  <c:v>169.85919200000001</c:v>
                </c:pt>
                <c:pt idx="70">
                  <c:v>177.77554299999989</c:v>
                </c:pt>
                <c:pt idx="71">
                  <c:v>176.51663199999999</c:v>
                </c:pt>
                <c:pt idx="72">
                  <c:v>163.39854400000004</c:v>
                </c:pt>
                <c:pt idx="73">
                  <c:v>162.12814300000011</c:v>
                </c:pt>
                <c:pt idx="74">
                  <c:v>159.01944</c:v>
                </c:pt>
                <c:pt idx="75">
                  <c:v>155.753433</c:v>
                </c:pt>
                <c:pt idx="76">
                  <c:v>154.063019</c:v>
                </c:pt>
                <c:pt idx="77">
                  <c:v>150.08963</c:v>
                </c:pt>
                <c:pt idx="78">
                  <c:v>147.9825440000001</c:v>
                </c:pt>
                <c:pt idx="79">
                  <c:v>139.87876900000001</c:v>
                </c:pt>
                <c:pt idx="80">
                  <c:v>139.32479900000001</c:v>
                </c:pt>
                <c:pt idx="81">
                  <c:v>155.314392</c:v>
                </c:pt>
                <c:pt idx="82">
                  <c:v>148.74397299999987</c:v>
                </c:pt>
                <c:pt idx="83">
                  <c:v>142.83189400000001</c:v>
                </c:pt>
                <c:pt idx="84">
                  <c:v>139.23866299999995</c:v>
                </c:pt>
                <c:pt idx="85">
                  <c:v>135.09626800000001</c:v>
                </c:pt>
                <c:pt idx="86">
                  <c:v>125.256996</c:v>
                </c:pt>
                <c:pt idx="87">
                  <c:v>127.341347</c:v>
                </c:pt>
                <c:pt idx="88">
                  <c:v>143.541718</c:v>
                </c:pt>
                <c:pt idx="89">
                  <c:v>147.49832200000012</c:v>
                </c:pt>
                <c:pt idx="90">
                  <c:v>141.62965399999987</c:v>
                </c:pt>
                <c:pt idx="91">
                  <c:v>137.34539800000007</c:v>
                </c:pt>
                <c:pt idx="92">
                  <c:v>129.159729</c:v>
                </c:pt>
                <c:pt idx="93">
                  <c:v>130.189133</c:v>
                </c:pt>
                <c:pt idx="94">
                  <c:v>131.74058499999987</c:v>
                </c:pt>
                <c:pt idx="95">
                  <c:v>133.403976</c:v>
                </c:pt>
                <c:pt idx="96">
                  <c:v>134.59396399999989</c:v>
                </c:pt>
                <c:pt idx="97">
                  <c:v>135.44467199999988</c:v>
                </c:pt>
                <c:pt idx="98">
                  <c:v>162.86219800000012</c:v>
                </c:pt>
                <c:pt idx="99">
                  <c:v>164.76156599999987</c:v>
                </c:pt>
                <c:pt idx="100">
                  <c:v>164.95515399999999</c:v>
                </c:pt>
                <c:pt idx="101">
                  <c:v>160.79194600000011</c:v>
                </c:pt>
                <c:pt idx="102">
                  <c:v>155.05892900000012</c:v>
                </c:pt>
                <c:pt idx="103">
                  <c:v>154.81487999999999</c:v>
                </c:pt>
                <c:pt idx="104">
                  <c:v>165.02099600000011</c:v>
                </c:pt>
                <c:pt idx="105">
                  <c:v>166.70344499999999</c:v>
                </c:pt>
                <c:pt idx="106">
                  <c:v>165.42221100000012</c:v>
                </c:pt>
                <c:pt idx="107">
                  <c:v>165.20150799999999</c:v>
                </c:pt>
                <c:pt idx="108">
                  <c:v>165.31248500000001</c:v>
                </c:pt>
                <c:pt idx="109">
                  <c:v>170.02209500000001</c:v>
                </c:pt>
                <c:pt idx="110">
                  <c:v>171.85668900000007</c:v>
                </c:pt>
                <c:pt idx="111">
                  <c:v>168.671738</c:v>
                </c:pt>
                <c:pt idx="112">
                  <c:v>173.896591</c:v>
                </c:pt>
                <c:pt idx="113">
                  <c:v>171.10977199999988</c:v>
                </c:pt>
                <c:pt idx="114">
                  <c:v>171.736099</c:v>
                </c:pt>
                <c:pt idx="115">
                  <c:v>171.31956499999987</c:v>
                </c:pt>
                <c:pt idx="116">
                  <c:v>171.54061899999999</c:v>
                </c:pt>
                <c:pt idx="117">
                  <c:v>171.93428</c:v>
                </c:pt>
                <c:pt idx="118">
                  <c:v>181.63208</c:v>
                </c:pt>
                <c:pt idx="119">
                  <c:v>182.96404999999999</c:v>
                </c:pt>
                <c:pt idx="120">
                  <c:v>182.67558299999988</c:v>
                </c:pt>
                <c:pt idx="121">
                  <c:v>184.10409499999992</c:v>
                </c:pt>
                <c:pt idx="122">
                  <c:v>185.35446200000001</c:v>
                </c:pt>
                <c:pt idx="123">
                  <c:v>186.254257</c:v>
                </c:pt>
                <c:pt idx="124">
                  <c:v>186.73350499999984</c:v>
                </c:pt>
                <c:pt idx="125">
                  <c:v>186.79115299999998</c:v>
                </c:pt>
                <c:pt idx="126">
                  <c:v>189.599197</c:v>
                </c:pt>
                <c:pt idx="127">
                  <c:v>188.65580700000001</c:v>
                </c:pt>
                <c:pt idx="128">
                  <c:v>188.860535</c:v>
                </c:pt>
                <c:pt idx="129">
                  <c:v>187.667801</c:v>
                </c:pt>
                <c:pt idx="130">
                  <c:v>188.32897900000012</c:v>
                </c:pt>
                <c:pt idx="131">
                  <c:v>189.03514100000001</c:v>
                </c:pt>
                <c:pt idx="132">
                  <c:v>189.28630100000001</c:v>
                </c:pt>
                <c:pt idx="133">
                  <c:v>188.780518</c:v>
                </c:pt>
                <c:pt idx="134">
                  <c:v>193.344742</c:v>
                </c:pt>
                <c:pt idx="135">
                  <c:v>193.15142800000015</c:v>
                </c:pt>
                <c:pt idx="136">
                  <c:v>194.04892000000001</c:v>
                </c:pt>
                <c:pt idx="137">
                  <c:v>194.5788270000001</c:v>
                </c:pt>
                <c:pt idx="138">
                  <c:v>194.03926099999998</c:v>
                </c:pt>
                <c:pt idx="139">
                  <c:v>192.800781</c:v>
                </c:pt>
                <c:pt idx="140">
                  <c:v>191.80275</c:v>
                </c:pt>
                <c:pt idx="141">
                  <c:v>198.31892400000001</c:v>
                </c:pt>
                <c:pt idx="142">
                  <c:v>196.38687100000001</c:v>
                </c:pt>
                <c:pt idx="143">
                  <c:v>195.82148700000022</c:v>
                </c:pt>
                <c:pt idx="144">
                  <c:v>196.60342399999999</c:v>
                </c:pt>
                <c:pt idx="145">
                  <c:v>195.222534</c:v>
                </c:pt>
                <c:pt idx="146">
                  <c:v>195.78568999999999</c:v>
                </c:pt>
                <c:pt idx="147">
                  <c:v>200.41207900000001</c:v>
                </c:pt>
                <c:pt idx="148">
                  <c:v>200.36949200000001</c:v>
                </c:pt>
                <c:pt idx="149">
                  <c:v>200.607834</c:v>
                </c:pt>
                <c:pt idx="150">
                  <c:v>197.393021</c:v>
                </c:pt>
                <c:pt idx="151">
                  <c:v>199.91378799999998</c:v>
                </c:pt>
                <c:pt idx="152">
                  <c:v>198.19386299999988</c:v>
                </c:pt>
                <c:pt idx="153">
                  <c:v>197.25181599999999</c:v>
                </c:pt>
                <c:pt idx="154">
                  <c:v>191.81596399999998</c:v>
                </c:pt>
                <c:pt idx="155">
                  <c:v>186.09574900000001</c:v>
                </c:pt>
                <c:pt idx="156">
                  <c:v>180.15524300000001</c:v>
                </c:pt>
                <c:pt idx="157">
                  <c:v>178.44632000000001</c:v>
                </c:pt>
                <c:pt idx="158">
                  <c:v>177.74854999999999</c:v>
                </c:pt>
                <c:pt idx="159">
                  <c:v>175.20854199999999</c:v>
                </c:pt>
                <c:pt idx="160">
                  <c:v>172.03337099999999</c:v>
                </c:pt>
                <c:pt idx="161">
                  <c:v>167.74026499999988</c:v>
                </c:pt>
                <c:pt idx="162">
                  <c:v>164.70190399999998</c:v>
                </c:pt>
                <c:pt idx="163">
                  <c:v>157.44262700000004</c:v>
                </c:pt>
                <c:pt idx="164">
                  <c:v>156.81953399999998</c:v>
                </c:pt>
                <c:pt idx="165">
                  <c:v>158.37560999999999</c:v>
                </c:pt>
                <c:pt idx="166">
                  <c:v>149.87472499999998</c:v>
                </c:pt>
                <c:pt idx="167">
                  <c:v>148.40193200000004</c:v>
                </c:pt>
                <c:pt idx="168">
                  <c:v>136.02844200000015</c:v>
                </c:pt>
                <c:pt idx="169">
                  <c:v>129.72782900000001</c:v>
                </c:pt>
                <c:pt idx="170">
                  <c:v>159.60694900000001</c:v>
                </c:pt>
                <c:pt idx="171">
                  <c:v>163.81925999999999</c:v>
                </c:pt>
                <c:pt idx="172">
                  <c:v>166.36369299999998</c:v>
                </c:pt>
                <c:pt idx="173">
                  <c:v>149.03071600000001</c:v>
                </c:pt>
                <c:pt idx="174">
                  <c:v>134.23445099999998</c:v>
                </c:pt>
                <c:pt idx="175">
                  <c:v>135.04492199999999</c:v>
                </c:pt>
                <c:pt idx="176">
                  <c:v>127.03775</c:v>
                </c:pt>
                <c:pt idx="177">
                  <c:v>122.54956799999999</c:v>
                </c:pt>
                <c:pt idx="178">
                  <c:v>124.20562000000002</c:v>
                </c:pt>
                <c:pt idx="179">
                  <c:v>119.05222300000005</c:v>
                </c:pt>
                <c:pt idx="180">
                  <c:v>136.84584000000001</c:v>
                </c:pt>
                <c:pt idx="181">
                  <c:v>139.995529</c:v>
                </c:pt>
                <c:pt idx="182">
                  <c:v>138.45631400000011</c:v>
                </c:pt>
                <c:pt idx="183">
                  <c:v>130.03540000000001</c:v>
                </c:pt>
                <c:pt idx="184">
                  <c:v>130.05384800000004</c:v>
                </c:pt>
                <c:pt idx="185">
                  <c:v>128.254807</c:v>
                </c:pt>
                <c:pt idx="186">
                  <c:v>129.22213700000012</c:v>
                </c:pt>
                <c:pt idx="187">
                  <c:v>130.221878</c:v>
                </c:pt>
                <c:pt idx="188">
                  <c:v>131.49238600000015</c:v>
                </c:pt>
                <c:pt idx="189">
                  <c:v>141.81753499999999</c:v>
                </c:pt>
                <c:pt idx="190">
                  <c:v>143.95579499999999</c:v>
                </c:pt>
                <c:pt idx="191">
                  <c:v>139.64338699999999</c:v>
                </c:pt>
                <c:pt idx="192">
                  <c:v>136.48564100000004</c:v>
                </c:pt>
                <c:pt idx="193">
                  <c:v>136.72033700000011</c:v>
                </c:pt>
                <c:pt idx="194">
                  <c:v>136.86965899999998</c:v>
                </c:pt>
                <c:pt idx="195">
                  <c:v>137.92155499999998</c:v>
                </c:pt>
                <c:pt idx="196">
                  <c:v>138.28169299999999</c:v>
                </c:pt>
                <c:pt idx="197">
                  <c:v>139.06132500000001</c:v>
                </c:pt>
                <c:pt idx="198">
                  <c:v>150.80062900000001</c:v>
                </c:pt>
                <c:pt idx="199">
                  <c:v>148.61595199999988</c:v>
                </c:pt>
                <c:pt idx="200">
                  <c:v>148.516266</c:v>
                </c:pt>
                <c:pt idx="201">
                  <c:v>149.61761499999992</c:v>
                </c:pt>
                <c:pt idx="202">
                  <c:v>150.44242900000012</c:v>
                </c:pt>
                <c:pt idx="203">
                  <c:v>153.523087</c:v>
                </c:pt>
                <c:pt idx="204">
                  <c:v>154.58587600000001</c:v>
                </c:pt>
                <c:pt idx="205">
                  <c:v>155.34494000000001</c:v>
                </c:pt>
                <c:pt idx="206">
                  <c:v>156.24580399999988</c:v>
                </c:pt>
                <c:pt idx="207">
                  <c:v>154.45019500000001</c:v>
                </c:pt>
                <c:pt idx="208">
                  <c:v>156.470215</c:v>
                </c:pt>
                <c:pt idx="209">
                  <c:v>157.78866600000001</c:v>
                </c:pt>
                <c:pt idx="210">
                  <c:v>158.98877000000007</c:v>
                </c:pt>
                <c:pt idx="211">
                  <c:v>160.69413800000001</c:v>
                </c:pt>
                <c:pt idx="212">
                  <c:v>162.61660799999999</c:v>
                </c:pt>
                <c:pt idx="213">
                  <c:v>164.37229900000011</c:v>
                </c:pt>
                <c:pt idx="214">
                  <c:v>163.97045900000001</c:v>
                </c:pt>
                <c:pt idx="215">
                  <c:v>165.270996</c:v>
                </c:pt>
                <c:pt idx="216">
                  <c:v>162.78640700000011</c:v>
                </c:pt>
                <c:pt idx="217">
                  <c:v>169.07244900000012</c:v>
                </c:pt>
                <c:pt idx="218">
                  <c:v>171.00984199999999</c:v>
                </c:pt>
                <c:pt idx="219">
                  <c:v>172.17269899999999</c:v>
                </c:pt>
                <c:pt idx="220">
                  <c:v>173.32194500000011</c:v>
                </c:pt>
                <c:pt idx="221">
                  <c:v>175.13317899999998</c:v>
                </c:pt>
                <c:pt idx="222">
                  <c:v>176.75317399999992</c:v>
                </c:pt>
                <c:pt idx="223">
                  <c:v>178.04399099999998</c:v>
                </c:pt>
                <c:pt idx="224">
                  <c:v>177.62806700000004</c:v>
                </c:pt>
                <c:pt idx="225">
                  <c:v>178.18045000000001</c:v>
                </c:pt>
                <c:pt idx="226">
                  <c:v>180.47669999999999</c:v>
                </c:pt>
                <c:pt idx="227">
                  <c:v>179.46487399999998</c:v>
                </c:pt>
                <c:pt idx="228">
                  <c:v>180.52801500000001</c:v>
                </c:pt>
                <c:pt idx="229">
                  <c:v>181.60952799999998</c:v>
                </c:pt>
                <c:pt idx="230">
                  <c:v>182.50439499999999</c:v>
                </c:pt>
                <c:pt idx="231">
                  <c:v>185.27244600000012</c:v>
                </c:pt>
                <c:pt idx="232">
                  <c:v>187.62617499999999</c:v>
                </c:pt>
                <c:pt idx="233">
                  <c:v>188.95748900000012</c:v>
                </c:pt>
                <c:pt idx="234">
                  <c:v>189.3816680000001</c:v>
                </c:pt>
                <c:pt idx="235">
                  <c:v>188.84831200000011</c:v>
                </c:pt>
                <c:pt idx="236">
                  <c:v>187.68150299999999</c:v>
                </c:pt>
                <c:pt idx="237">
                  <c:v>184.940414</c:v>
                </c:pt>
                <c:pt idx="238">
                  <c:v>190.92433200000011</c:v>
                </c:pt>
                <c:pt idx="239">
                  <c:v>191.704498</c:v>
                </c:pt>
                <c:pt idx="240">
                  <c:v>190.690369</c:v>
                </c:pt>
                <c:pt idx="241">
                  <c:v>191.28436299999998</c:v>
                </c:pt>
                <c:pt idx="242">
                  <c:v>191.620758</c:v>
                </c:pt>
                <c:pt idx="243">
                  <c:v>191.465057</c:v>
                </c:pt>
                <c:pt idx="244">
                  <c:v>195.08279400000001</c:v>
                </c:pt>
                <c:pt idx="245">
                  <c:v>194.566025</c:v>
                </c:pt>
                <c:pt idx="246">
                  <c:v>195.26991299999995</c:v>
                </c:pt>
                <c:pt idx="247">
                  <c:v>195.45439100000004</c:v>
                </c:pt>
                <c:pt idx="248">
                  <c:v>194.61251799999999</c:v>
                </c:pt>
                <c:pt idx="249">
                  <c:v>193.82318100000001</c:v>
                </c:pt>
                <c:pt idx="250">
                  <c:v>197.52839700000015</c:v>
                </c:pt>
                <c:pt idx="251">
                  <c:v>197.689224</c:v>
                </c:pt>
                <c:pt idx="252">
                  <c:v>196.04479999999998</c:v>
                </c:pt>
                <c:pt idx="253">
                  <c:v>194.65921</c:v>
                </c:pt>
                <c:pt idx="254">
                  <c:v>193.30239900000012</c:v>
                </c:pt>
                <c:pt idx="255">
                  <c:v>191.09539800000007</c:v>
                </c:pt>
                <c:pt idx="256">
                  <c:v>189.315842</c:v>
                </c:pt>
                <c:pt idx="257">
                  <c:v>189.415131</c:v>
                </c:pt>
                <c:pt idx="258">
                  <c:v>196.38078300000001</c:v>
                </c:pt>
                <c:pt idx="259">
                  <c:v>197.20105000000001</c:v>
                </c:pt>
                <c:pt idx="260">
                  <c:v>196.62146000000001</c:v>
                </c:pt>
                <c:pt idx="261">
                  <c:v>196.62246700000011</c:v>
                </c:pt>
                <c:pt idx="262">
                  <c:v>192.834473</c:v>
                </c:pt>
                <c:pt idx="263">
                  <c:v>197.77203399999999</c:v>
                </c:pt>
                <c:pt idx="264">
                  <c:v>200.12974499999999</c:v>
                </c:pt>
                <c:pt idx="265">
                  <c:v>196.93840000000012</c:v>
                </c:pt>
                <c:pt idx="266">
                  <c:v>195.01319899999999</c:v>
                </c:pt>
                <c:pt idx="267">
                  <c:v>187.27589399999988</c:v>
                </c:pt>
                <c:pt idx="268">
                  <c:v>182.80049100000011</c:v>
                </c:pt>
                <c:pt idx="269">
                  <c:v>179.59059099999999</c:v>
                </c:pt>
                <c:pt idx="270">
                  <c:v>178.9480290000001</c:v>
                </c:pt>
                <c:pt idx="271">
                  <c:v>173.00294500000001</c:v>
                </c:pt>
                <c:pt idx="272">
                  <c:v>168.39094500000004</c:v>
                </c:pt>
                <c:pt idx="273">
                  <c:v>163.07948299999998</c:v>
                </c:pt>
                <c:pt idx="274">
                  <c:v>161.242142</c:v>
                </c:pt>
                <c:pt idx="275">
                  <c:v>154.16778600000001</c:v>
                </c:pt>
                <c:pt idx="276">
                  <c:v>165.440979</c:v>
                </c:pt>
                <c:pt idx="277">
                  <c:v>157.37675499999995</c:v>
                </c:pt>
                <c:pt idx="278">
                  <c:v>147.46093800000011</c:v>
                </c:pt>
                <c:pt idx="279">
                  <c:v>135.76265000000001</c:v>
                </c:pt>
                <c:pt idx="280">
                  <c:v>137.29058799999999</c:v>
                </c:pt>
                <c:pt idx="281">
                  <c:v>120.042725</c:v>
                </c:pt>
                <c:pt idx="282">
                  <c:v>118.77992999999999</c:v>
                </c:pt>
                <c:pt idx="283">
                  <c:v>116.856514</c:v>
                </c:pt>
                <c:pt idx="284">
                  <c:v>110.62884499999994</c:v>
                </c:pt>
                <c:pt idx="285">
                  <c:v>128.63752700000001</c:v>
                </c:pt>
                <c:pt idx="286">
                  <c:v>130.347534</c:v>
                </c:pt>
                <c:pt idx="287">
                  <c:v>125.33402300000006</c:v>
                </c:pt>
                <c:pt idx="288">
                  <c:v>126.33260300000002</c:v>
                </c:pt>
                <c:pt idx="289">
                  <c:v>127.49073799999998</c:v>
                </c:pt>
                <c:pt idx="290">
                  <c:v>128.09704600000012</c:v>
                </c:pt>
                <c:pt idx="291">
                  <c:v>129.35333300000011</c:v>
                </c:pt>
                <c:pt idx="292">
                  <c:v>130.21614099999999</c:v>
                </c:pt>
                <c:pt idx="293">
                  <c:v>131.88148500000011</c:v>
                </c:pt>
                <c:pt idx="294">
                  <c:v>133.50169399999999</c:v>
                </c:pt>
                <c:pt idx="295">
                  <c:v>133.20306399999987</c:v>
                </c:pt>
                <c:pt idx="296">
                  <c:v>131.14825399999998</c:v>
                </c:pt>
                <c:pt idx="297">
                  <c:v>131.4366</c:v>
                </c:pt>
                <c:pt idx="298">
                  <c:v>131.32380700000004</c:v>
                </c:pt>
                <c:pt idx="299">
                  <c:v>131.40742500000007</c:v>
                </c:pt>
                <c:pt idx="300">
                  <c:v>131.51702900000001</c:v>
                </c:pt>
                <c:pt idx="301">
                  <c:v>131.67877199999998</c:v>
                </c:pt>
                <c:pt idx="302">
                  <c:v>131.43219000000011</c:v>
                </c:pt>
                <c:pt idx="303">
                  <c:v>149.07435599999988</c:v>
                </c:pt>
                <c:pt idx="304">
                  <c:v>150.19168099999999</c:v>
                </c:pt>
                <c:pt idx="305">
                  <c:v>153.15885900000001</c:v>
                </c:pt>
                <c:pt idx="306">
                  <c:v>154.475189</c:v>
                </c:pt>
                <c:pt idx="307">
                  <c:v>156.20075999999995</c:v>
                </c:pt>
                <c:pt idx="308">
                  <c:v>157.811172</c:v>
                </c:pt>
                <c:pt idx="309">
                  <c:v>158.911697</c:v>
                </c:pt>
                <c:pt idx="310">
                  <c:v>154.78170800000001</c:v>
                </c:pt>
                <c:pt idx="311">
                  <c:v>158.10133400000001</c:v>
                </c:pt>
                <c:pt idx="312">
                  <c:v>154.94094800000011</c:v>
                </c:pt>
                <c:pt idx="313">
                  <c:v>158.41589399999998</c:v>
                </c:pt>
                <c:pt idx="314">
                  <c:v>153.50909399999998</c:v>
                </c:pt>
                <c:pt idx="315">
                  <c:v>162.11532600000001</c:v>
                </c:pt>
                <c:pt idx="316">
                  <c:v>163.52409399999999</c:v>
                </c:pt>
                <c:pt idx="317">
                  <c:v>165.19499199999998</c:v>
                </c:pt>
                <c:pt idx="318">
                  <c:v>166.82504300000011</c:v>
                </c:pt>
                <c:pt idx="319">
                  <c:v>168.66293300000001</c:v>
                </c:pt>
                <c:pt idx="320">
                  <c:v>168.22807299999999</c:v>
                </c:pt>
                <c:pt idx="321">
                  <c:v>165.48083500000001</c:v>
                </c:pt>
                <c:pt idx="322">
                  <c:v>169.12185700000001</c:v>
                </c:pt>
                <c:pt idx="323">
                  <c:v>174.87692300000001</c:v>
                </c:pt>
                <c:pt idx="324">
                  <c:v>175.291687</c:v>
                </c:pt>
                <c:pt idx="325">
                  <c:v>178.879425</c:v>
                </c:pt>
                <c:pt idx="326">
                  <c:v>176.373718</c:v>
                </c:pt>
                <c:pt idx="327">
                  <c:v>179.38894700000026</c:v>
                </c:pt>
                <c:pt idx="328">
                  <c:v>176.81811500000001</c:v>
                </c:pt>
                <c:pt idx="329">
                  <c:v>176.35434000000012</c:v>
                </c:pt>
                <c:pt idx="330">
                  <c:v>183.35081500000001</c:v>
                </c:pt>
                <c:pt idx="331">
                  <c:v>184.408005</c:v>
                </c:pt>
                <c:pt idx="332">
                  <c:v>183.47418199999998</c:v>
                </c:pt>
                <c:pt idx="333">
                  <c:v>184.42579700000007</c:v>
                </c:pt>
                <c:pt idx="334">
                  <c:v>184.70739700000001</c:v>
                </c:pt>
                <c:pt idx="335">
                  <c:v>184.834686</c:v>
                </c:pt>
                <c:pt idx="336">
                  <c:v>184.4045559999999</c:v>
                </c:pt>
                <c:pt idx="337">
                  <c:v>191.104401</c:v>
                </c:pt>
                <c:pt idx="338">
                  <c:v>192.21659899999995</c:v>
                </c:pt>
                <c:pt idx="339">
                  <c:v>194.38890100000012</c:v>
                </c:pt>
                <c:pt idx="340">
                  <c:v>192.83429000000001</c:v>
                </c:pt>
                <c:pt idx="341">
                  <c:v>193.84024000000011</c:v>
                </c:pt>
                <c:pt idx="342">
                  <c:v>194.60017399999998</c:v>
                </c:pt>
                <c:pt idx="343">
                  <c:v>193.45835900000012</c:v>
                </c:pt>
                <c:pt idx="344">
                  <c:v>194.00697299999999</c:v>
                </c:pt>
                <c:pt idx="345">
                  <c:v>193.91310099999998</c:v>
                </c:pt>
                <c:pt idx="346">
                  <c:v>193.27528399999989</c:v>
                </c:pt>
                <c:pt idx="347">
                  <c:v>193.83741800000016</c:v>
                </c:pt>
                <c:pt idx="348">
                  <c:v>195.78512599999999</c:v>
                </c:pt>
                <c:pt idx="349">
                  <c:v>195.58645600000011</c:v>
                </c:pt>
                <c:pt idx="350">
                  <c:v>196.40843200000012</c:v>
                </c:pt>
                <c:pt idx="351">
                  <c:v>195.15304599999999</c:v>
                </c:pt>
                <c:pt idx="352">
                  <c:v>195.42431600000012</c:v>
                </c:pt>
                <c:pt idx="353">
                  <c:v>195.05632000000011</c:v>
                </c:pt>
                <c:pt idx="354">
                  <c:v>193.83235200000001</c:v>
                </c:pt>
                <c:pt idx="355">
                  <c:v>198.64218099999999</c:v>
                </c:pt>
                <c:pt idx="356">
                  <c:v>195.68405199999998</c:v>
                </c:pt>
                <c:pt idx="357">
                  <c:v>196.894363</c:v>
                </c:pt>
                <c:pt idx="358">
                  <c:v>197.65982099999999</c:v>
                </c:pt>
                <c:pt idx="359">
                  <c:v>197.64587399999988</c:v>
                </c:pt>
                <c:pt idx="360">
                  <c:v>198.487762</c:v>
                </c:pt>
                <c:pt idx="361">
                  <c:v>196.471191</c:v>
                </c:pt>
                <c:pt idx="362">
                  <c:v>197.815079</c:v>
                </c:pt>
                <c:pt idx="363">
                  <c:v>198.460114</c:v>
                </c:pt>
                <c:pt idx="364">
                  <c:v>196.24221800000001</c:v>
                </c:pt>
                <c:pt idx="365">
                  <c:v>191.653198</c:v>
                </c:pt>
                <c:pt idx="366">
                  <c:v>187.66365099999987</c:v>
                </c:pt>
                <c:pt idx="367">
                  <c:v>184.78105199999999</c:v>
                </c:pt>
                <c:pt idx="368">
                  <c:v>184.30334500000001</c:v>
                </c:pt>
                <c:pt idx="369">
                  <c:v>183.35000600000012</c:v>
                </c:pt>
                <c:pt idx="370">
                  <c:v>181.70616099999998</c:v>
                </c:pt>
                <c:pt idx="371">
                  <c:v>180.123245</c:v>
                </c:pt>
                <c:pt idx="372">
                  <c:v>174.6022190000001</c:v>
                </c:pt>
                <c:pt idx="373">
                  <c:v>185.20253</c:v>
                </c:pt>
                <c:pt idx="374">
                  <c:v>179.018158</c:v>
                </c:pt>
                <c:pt idx="375">
                  <c:v>175.7335659999998</c:v>
                </c:pt>
                <c:pt idx="376">
                  <c:v>172.77604700000001</c:v>
                </c:pt>
                <c:pt idx="377">
                  <c:v>169.84509299999999</c:v>
                </c:pt>
                <c:pt idx="378">
                  <c:v>165.46409600000001</c:v>
                </c:pt>
                <c:pt idx="379">
                  <c:v>162.36799600000012</c:v>
                </c:pt>
                <c:pt idx="380">
                  <c:v>158.47363299999998</c:v>
                </c:pt>
                <c:pt idx="381">
                  <c:v>158.73657199999988</c:v>
                </c:pt>
                <c:pt idx="382">
                  <c:v>164.20813000000001</c:v>
                </c:pt>
                <c:pt idx="383">
                  <c:v>167.04698199999999</c:v>
                </c:pt>
                <c:pt idx="384">
                  <c:v>153.65281700000011</c:v>
                </c:pt>
                <c:pt idx="385">
                  <c:v>152.1651</c:v>
                </c:pt>
                <c:pt idx="386">
                  <c:v>153.10913099999999</c:v>
                </c:pt>
                <c:pt idx="387">
                  <c:v>148.85035700000012</c:v>
                </c:pt>
                <c:pt idx="388">
                  <c:v>148.61651599999988</c:v>
                </c:pt>
                <c:pt idx="389">
                  <c:v>151.34298700000011</c:v>
                </c:pt>
                <c:pt idx="390">
                  <c:v>153.34031700000011</c:v>
                </c:pt>
                <c:pt idx="391">
                  <c:v>151.39546200000001</c:v>
                </c:pt>
                <c:pt idx="392">
                  <c:v>150.14534</c:v>
                </c:pt>
                <c:pt idx="393">
                  <c:v>154.08873000000011</c:v>
                </c:pt>
                <c:pt idx="394">
                  <c:v>151.148178</c:v>
                </c:pt>
                <c:pt idx="395">
                  <c:v>152.225067</c:v>
                </c:pt>
                <c:pt idx="396">
                  <c:v>153.73933399999999</c:v>
                </c:pt>
                <c:pt idx="397">
                  <c:v>155.65370199999998</c:v>
                </c:pt>
                <c:pt idx="398">
                  <c:v>148.548157</c:v>
                </c:pt>
                <c:pt idx="399">
                  <c:v>150.40910299999999</c:v>
                </c:pt>
                <c:pt idx="400">
                  <c:v>152.226212</c:v>
                </c:pt>
                <c:pt idx="401">
                  <c:v>153.82298300000011</c:v>
                </c:pt>
                <c:pt idx="402">
                  <c:v>152.27801499999998</c:v>
                </c:pt>
                <c:pt idx="403">
                  <c:v>155.11961399999987</c:v>
                </c:pt>
                <c:pt idx="404">
                  <c:v>153.37678499999998</c:v>
                </c:pt>
                <c:pt idx="405">
                  <c:v>153.26895099999999</c:v>
                </c:pt>
                <c:pt idx="406">
                  <c:v>153.37936399999998</c:v>
                </c:pt>
                <c:pt idx="407">
                  <c:v>166.93490600000001</c:v>
                </c:pt>
                <c:pt idx="408">
                  <c:v>166.09570299999999</c:v>
                </c:pt>
                <c:pt idx="409">
                  <c:v>167.46777299999999</c:v>
                </c:pt>
                <c:pt idx="410">
                  <c:v>169.35247800000022</c:v>
                </c:pt>
                <c:pt idx="411">
                  <c:v>170.610489</c:v>
                </c:pt>
                <c:pt idx="412">
                  <c:v>172.62986799999999</c:v>
                </c:pt>
                <c:pt idx="413">
                  <c:v>174.1445159999999</c:v>
                </c:pt>
                <c:pt idx="414">
                  <c:v>175.50372299999998</c:v>
                </c:pt>
                <c:pt idx="415">
                  <c:v>176.13906899999998</c:v>
                </c:pt>
                <c:pt idx="416">
                  <c:v>178.09995999999998</c:v>
                </c:pt>
                <c:pt idx="417">
                  <c:v>179.757645</c:v>
                </c:pt>
                <c:pt idx="418">
                  <c:v>179.51570099999998</c:v>
                </c:pt>
                <c:pt idx="419">
                  <c:v>179.14843800000011</c:v>
                </c:pt>
                <c:pt idx="420">
                  <c:v>179.07849100000001</c:v>
                </c:pt>
                <c:pt idx="421">
                  <c:v>184.107101</c:v>
                </c:pt>
                <c:pt idx="422">
                  <c:v>182.118484</c:v>
                </c:pt>
                <c:pt idx="423">
                  <c:v>183.66810599999999</c:v>
                </c:pt>
                <c:pt idx="424">
                  <c:v>184.526657</c:v>
                </c:pt>
                <c:pt idx="425">
                  <c:v>183.69717399999999</c:v>
                </c:pt>
                <c:pt idx="426">
                  <c:v>185.39274600000016</c:v>
                </c:pt>
                <c:pt idx="427">
                  <c:v>185.24220299999999</c:v>
                </c:pt>
                <c:pt idx="428">
                  <c:v>186.27722199999999</c:v>
                </c:pt>
                <c:pt idx="429">
                  <c:v>187.078461</c:v>
                </c:pt>
                <c:pt idx="430">
                  <c:v>187.82186900000011</c:v>
                </c:pt>
                <c:pt idx="431">
                  <c:v>188.19740300000001</c:v>
                </c:pt>
                <c:pt idx="432">
                  <c:v>188.04209900000001</c:v>
                </c:pt>
                <c:pt idx="433">
                  <c:v>187.09819000000007</c:v>
                </c:pt>
                <c:pt idx="434">
                  <c:v>191.76106299999998</c:v>
                </c:pt>
                <c:pt idx="435">
                  <c:v>192.71597299999988</c:v>
                </c:pt>
                <c:pt idx="436">
                  <c:v>192.98387099999999</c:v>
                </c:pt>
                <c:pt idx="437">
                  <c:v>194.00994900000001</c:v>
                </c:pt>
                <c:pt idx="438">
                  <c:v>193.41284200000001</c:v>
                </c:pt>
                <c:pt idx="439">
                  <c:v>194.1714170000001</c:v>
                </c:pt>
                <c:pt idx="440">
                  <c:v>194.658569</c:v>
                </c:pt>
                <c:pt idx="441">
                  <c:v>194.88508600000011</c:v>
                </c:pt>
                <c:pt idx="442">
                  <c:v>194.77513099999999</c:v>
                </c:pt>
                <c:pt idx="443">
                  <c:v>197.11552399999988</c:v>
                </c:pt>
                <c:pt idx="444">
                  <c:v>197.87136800000007</c:v>
                </c:pt>
                <c:pt idx="445">
                  <c:v>196.35406499999999</c:v>
                </c:pt>
                <c:pt idx="446">
                  <c:v>197.50526399999998</c:v>
                </c:pt>
                <c:pt idx="447">
                  <c:v>198.40469399999998</c:v>
                </c:pt>
                <c:pt idx="448">
                  <c:v>198.847092</c:v>
                </c:pt>
                <c:pt idx="449">
                  <c:v>199.62249800000012</c:v>
                </c:pt>
                <c:pt idx="450">
                  <c:v>199.60955799999988</c:v>
                </c:pt>
                <c:pt idx="451">
                  <c:v>199.88597100000001</c:v>
                </c:pt>
                <c:pt idx="452">
                  <c:v>200.56996199999998</c:v>
                </c:pt>
                <c:pt idx="453">
                  <c:v>199.45607000000001</c:v>
                </c:pt>
                <c:pt idx="454">
                  <c:v>199.17181399999998</c:v>
                </c:pt>
                <c:pt idx="455">
                  <c:v>199.92721600000016</c:v>
                </c:pt>
                <c:pt idx="456">
                  <c:v>200.43417399999998</c:v>
                </c:pt>
                <c:pt idx="457">
                  <c:v>200.35836800000016</c:v>
                </c:pt>
                <c:pt idx="458">
                  <c:v>200.58046000000004</c:v>
                </c:pt>
                <c:pt idx="459">
                  <c:v>198.90017700000001</c:v>
                </c:pt>
                <c:pt idx="460">
                  <c:v>195.64814800000011</c:v>
                </c:pt>
                <c:pt idx="461">
                  <c:v>201.40327499999998</c:v>
                </c:pt>
                <c:pt idx="462">
                  <c:v>202.36628700000011</c:v>
                </c:pt>
                <c:pt idx="463">
                  <c:v>200.89361600000001</c:v>
                </c:pt>
                <c:pt idx="464">
                  <c:v>202.74461399999987</c:v>
                </c:pt>
                <c:pt idx="465">
                  <c:v>201.84104900000011</c:v>
                </c:pt>
                <c:pt idx="466">
                  <c:v>201.80715900000001</c:v>
                </c:pt>
                <c:pt idx="467">
                  <c:v>190.35638400000011</c:v>
                </c:pt>
                <c:pt idx="468">
                  <c:v>181.04444900000001</c:v>
                </c:pt>
                <c:pt idx="469">
                  <c:v>174.52824400000011</c:v>
                </c:pt>
                <c:pt idx="470">
                  <c:v>171.93705700000001</c:v>
                </c:pt>
                <c:pt idx="471">
                  <c:v>171.30395499999995</c:v>
                </c:pt>
                <c:pt idx="472">
                  <c:v>161.913849</c:v>
                </c:pt>
                <c:pt idx="473">
                  <c:v>156.29710399999999</c:v>
                </c:pt>
                <c:pt idx="474">
                  <c:v>154.656677</c:v>
                </c:pt>
                <c:pt idx="475">
                  <c:v>151.79305999999988</c:v>
                </c:pt>
                <c:pt idx="476">
                  <c:v>149.54370099999988</c:v>
                </c:pt>
                <c:pt idx="477">
                  <c:v>150.73693800000001</c:v>
                </c:pt>
                <c:pt idx="478">
                  <c:v>145.39239500000011</c:v>
                </c:pt>
                <c:pt idx="479">
                  <c:v>141.71845999999999</c:v>
                </c:pt>
                <c:pt idx="480">
                  <c:v>144.49298100000001</c:v>
                </c:pt>
                <c:pt idx="481">
                  <c:v>155.88043200000016</c:v>
                </c:pt>
                <c:pt idx="482">
                  <c:v>150.11622600000001</c:v>
                </c:pt>
                <c:pt idx="483">
                  <c:v>143.07423399999999</c:v>
                </c:pt>
                <c:pt idx="484">
                  <c:v>137.21125799999999</c:v>
                </c:pt>
                <c:pt idx="485">
                  <c:v>131.19833400000007</c:v>
                </c:pt>
                <c:pt idx="486">
                  <c:v>129.32209800000015</c:v>
                </c:pt>
                <c:pt idx="487">
                  <c:v>125.87989799999994</c:v>
                </c:pt>
                <c:pt idx="488">
                  <c:v>119.02778600000001</c:v>
                </c:pt>
                <c:pt idx="489">
                  <c:v>120.308289</c:v>
                </c:pt>
                <c:pt idx="490">
                  <c:v>136.84960899999999</c:v>
                </c:pt>
                <c:pt idx="491">
                  <c:v>123.62756299999998</c:v>
                </c:pt>
                <c:pt idx="492">
                  <c:v>122.82895699999995</c:v>
                </c:pt>
                <c:pt idx="493">
                  <c:v>120.210487</c:v>
                </c:pt>
                <c:pt idx="494">
                  <c:v>121.84482600000005</c:v>
                </c:pt>
                <c:pt idx="495">
                  <c:v>129.39657600000001</c:v>
                </c:pt>
                <c:pt idx="496">
                  <c:v>132.29127499999998</c:v>
                </c:pt>
                <c:pt idx="497">
                  <c:v>127.30568700000001</c:v>
                </c:pt>
                <c:pt idx="498">
                  <c:v>125.54559300000005</c:v>
                </c:pt>
                <c:pt idx="499">
                  <c:v>126.20423099999999</c:v>
                </c:pt>
                <c:pt idx="500">
                  <c:v>121.08152000000005</c:v>
                </c:pt>
                <c:pt idx="501">
                  <c:v>122.04540299999998</c:v>
                </c:pt>
                <c:pt idx="502">
                  <c:v>123.24064600000005</c:v>
                </c:pt>
                <c:pt idx="503">
                  <c:v>124.44326000000009</c:v>
                </c:pt>
                <c:pt idx="504">
                  <c:v>125.60788700000001</c:v>
                </c:pt>
                <c:pt idx="505">
                  <c:v>127.27132400000002</c:v>
                </c:pt>
                <c:pt idx="506">
                  <c:v>127.44569400000007</c:v>
                </c:pt>
                <c:pt idx="507">
                  <c:v>131.4549410000001</c:v>
                </c:pt>
                <c:pt idx="508">
                  <c:v>133.510696</c:v>
                </c:pt>
                <c:pt idx="509">
                  <c:v>133.49766499999998</c:v>
                </c:pt>
                <c:pt idx="510">
                  <c:v>134.877365</c:v>
                </c:pt>
                <c:pt idx="511">
                  <c:v>136.43365499999987</c:v>
                </c:pt>
                <c:pt idx="512">
                  <c:v>135.69664</c:v>
                </c:pt>
                <c:pt idx="513">
                  <c:v>137.74957299999977</c:v>
                </c:pt>
                <c:pt idx="514">
                  <c:v>139.37640400000001</c:v>
                </c:pt>
                <c:pt idx="515">
                  <c:v>140.35491900000011</c:v>
                </c:pt>
                <c:pt idx="516">
                  <c:v>142.37321499999999</c:v>
                </c:pt>
                <c:pt idx="517">
                  <c:v>144.43711900000011</c:v>
                </c:pt>
                <c:pt idx="518">
                  <c:v>146.31573499999999</c:v>
                </c:pt>
                <c:pt idx="519">
                  <c:v>144.67291299999999</c:v>
                </c:pt>
                <c:pt idx="520">
                  <c:v>147.46360799999999</c:v>
                </c:pt>
                <c:pt idx="521">
                  <c:v>153.28149400000001</c:v>
                </c:pt>
                <c:pt idx="522">
                  <c:v>151.84614600000012</c:v>
                </c:pt>
                <c:pt idx="523">
                  <c:v>153.10792499999999</c:v>
                </c:pt>
                <c:pt idx="524">
                  <c:v>154.25039700000011</c:v>
                </c:pt>
                <c:pt idx="525">
                  <c:v>156.35945100000001</c:v>
                </c:pt>
                <c:pt idx="526">
                  <c:v>158.42785599999999</c:v>
                </c:pt>
                <c:pt idx="527">
                  <c:v>160.28836100000001</c:v>
                </c:pt>
                <c:pt idx="528">
                  <c:v>161.08042900000012</c:v>
                </c:pt>
                <c:pt idx="529">
                  <c:v>163.88482700000012</c:v>
                </c:pt>
                <c:pt idx="530">
                  <c:v>166.51428199999998</c:v>
                </c:pt>
                <c:pt idx="531">
                  <c:v>166.81559799999999</c:v>
                </c:pt>
                <c:pt idx="532">
                  <c:v>168.34574900000001</c:v>
                </c:pt>
                <c:pt idx="533">
                  <c:v>171.09995999999998</c:v>
                </c:pt>
                <c:pt idx="534">
                  <c:v>173.26043700000011</c:v>
                </c:pt>
                <c:pt idx="535">
                  <c:v>171.96673600000011</c:v>
                </c:pt>
                <c:pt idx="536">
                  <c:v>172.421661</c:v>
                </c:pt>
                <c:pt idx="537">
                  <c:v>171.489304</c:v>
                </c:pt>
                <c:pt idx="538">
                  <c:v>170.32978800000001</c:v>
                </c:pt>
                <c:pt idx="539">
                  <c:v>179.35153200000011</c:v>
                </c:pt>
                <c:pt idx="540">
                  <c:v>180.26281700000001</c:v>
                </c:pt>
                <c:pt idx="541">
                  <c:v>179.67449999999999</c:v>
                </c:pt>
                <c:pt idx="542">
                  <c:v>180.68197599999999</c:v>
                </c:pt>
                <c:pt idx="543">
                  <c:v>181.14652999999998</c:v>
                </c:pt>
                <c:pt idx="544">
                  <c:v>181.54997299999988</c:v>
                </c:pt>
                <c:pt idx="545">
                  <c:v>181.456558</c:v>
                </c:pt>
                <c:pt idx="546">
                  <c:v>186.600708</c:v>
                </c:pt>
                <c:pt idx="547">
                  <c:v>186.91845700000007</c:v>
                </c:pt>
                <c:pt idx="548">
                  <c:v>186.22642500000001</c:v>
                </c:pt>
                <c:pt idx="549">
                  <c:v>187.141434</c:v>
                </c:pt>
                <c:pt idx="550">
                  <c:v>187.50933800000001</c:v>
                </c:pt>
                <c:pt idx="551">
                  <c:v>187.89733900000016</c:v>
                </c:pt>
                <c:pt idx="552">
                  <c:v>187.787766</c:v>
                </c:pt>
                <c:pt idx="553">
                  <c:v>190.93187</c:v>
                </c:pt>
                <c:pt idx="554">
                  <c:v>191.07841500000001</c:v>
                </c:pt>
                <c:pt idx="555">
                  <c:v>191.99617000000001</c:v>
                </c:pt>
                <c:pt idx="556">
                  <c:v>192.12181100000001</c:v>
                </c:pt>
                <c:pt idx="557">
                  <c:v>191.82208300000011</c:v>
                </c:pt>
                <c:pt idx="558">
                  <c:v>190.8683620000001</c:v>
                </c:pt>
                <c:pt idx="559">
                  <c:v>196.54805000000002</c:v>
                </c:pt>
                <c:pt idx="560">
                  <c:v>197.51660199999998</c:v>
                </c:pt>
                <c:pt idx="561">
                  <c:v>196.53582800000001</c:v>
                </c:pt>
                <c:pt idx="562">
                  <c:v>197.52336099999999</c:v>
                </c:pt>
                <c:pt idx="563">
                  <c:v>196.91917399999988</c:v>
                </c:pt>
                <c:pt idx="564">
                  <c:v>197.79220599999999</c:v>
                </c:pt>
                <c:pt idx="565">
                  <c:v>198.25502</c:v>
                </c:pt>
                <c:pt idx="566">
                  <c:v>198.29583700000001</c:v>
                </c:pt>
                <c:pt idx="567">
                  <c:v>198.08641100000011</c:v>
                </c:pt>
                <c:pt idx="568">
                  <c:v>197.81335399999998</c:v>
                </c:pt>
                <c:pt idx="569">
                  <c:v>199.36965899999998</c:v>
                </c:pt>
                <c:pt idx="570">
                  <c:v>200.80011000000007</c:v>
                </c:pt>
                <c:pt idx="571">
                  <c:v>201.469391</c:v>
                </c:pt>
                <c:pt idx="572">
                  <c:v>201.84639000000001</c:v>
                </c:pt>
                <c:pt idx="573">
                  <c:v>201.14245600000001</c:v>
                </c:pt>
                <c:pt idx="574">
                  <c:v>202.19306899999998</c:v>
                </c:pt>
                <c:pt idx="575">
                  <c:v>201.26097099999998</c:v>
                </c:pt>
                <c:pt idx="576">
                  <c:v>201.98408499999999</c:v>
                </c:pt>
                <c:pt idx="577">
                  <c:v>201.58725000000001</c:v>
                </c:pt>
                <c:pt idx="578">
                  <c:v>201.63262900000001</c:v>
                </c:pt>
                <c:pt idx="579">
                  <c:v>203.00381499999995</c:v>
                </c:pt>
                <c:pt idx="580">
                  <c:v>201.014816</c:v>
                </c:pt>
                <c:pt idx="581">
                  <c:v>203.19259600000001</c:v>
                </c:pt>
                <c:pt idx="582">
                  <c:v>202.00375399999987</c:v>
                </c:pt>
                <c:pt idx="583">
                  <c:v>198.250473</c:v>
                </c:pt>
                <c:pt idx="584">
                  <c:v>194.26237499999999</c:v>
                </c:pt>
                <c:pt idx="585">
                  <c:v>194.11352499999987</c:v>
                </c:pt>
                <c:pt idx="586">
                  <c:v>190.82243300000022</c:v>
                </c:pt>
                <c:pt idx="587">
                  <c:v>187.68585199999998</c:v>
                </c:pt>
                <c:pt idx="588">
                  <c:v>187.22827100000001</c:v>
                </c:pt>
                <c:pt idx="589">
                  <c:v>178.35618600000012</c:v>
                </c:pt>
                <c:pt idx="590">
                  <c:v>177.71433999999999</c:v>
                </c:pt>
                <c:pt idx="591">
                  <c:v>175.51504499999999</c:v>
                </c:pt>
                <c:pt idx="592">
                  <c:v>167.917587</c:v>
                </c:pt>
                <c:pt idx="593">
                  <c:v>167.62744100000012</c:v>
                </c:pt>
                <c:pt idx="594">
                  <c:v>164.13560499999988</c:v>
                </c:pt>
                <c:pt idx="595">
                  <c:v>161.577271</c:v>
                </c:pt>
                <c:pt idx="596">
                  <c:v>175.68801900000011</c:v>
                </c:pt>
                <c:pt idx="597">
                  <c:v>177.61996499999984</c:v>
                </c:pt>
                <c:pt idx="598">
                  <c:v>176.76585399999988</c:v>
                </c:pt>
                <c:pt idx="599">
                  <c:v>172.780304</c:v>
                </c:pt>
                <c:pt idx="600">
                  <c:v>172.461578</c:v>
                </c:pt>
                <c:pt idx="601">
                  <c:v>166.17069999999998</c:v>
                </c:pt>
                <c:pt idx="602">
                  <c:v>158.400757</c:v>
                </c:pt>
                <c:pt idx="603">
                  <c:v>160.94337499999995</c:v>
                </c:pt>
                <c:pt idx="604">
                  <c:v>155.42832900000022</c:v>
                </c:pt>
                <c:pt idx="605">
                  <c:v>158.29422</c:v>
                </c:pt>
                <c:pt idx="606">
                  <c:v>157.29930099999999</c:v>
                </c:pt>
                <c:pt idx="607">
                  <c:v>153.01023900000001</c:v>
                </c:pt>
                <c:pt idx="608">
                  <c:v>142.27636699999999</c:v>
                </c:pt>
                <c:pt idx="609">
                  <c:v>146.98956299999998</c:v>
                </c:pt>
                <c:pt idx="610">
                  <c:v>128.02404800000011</c:v>
                </c:pt>
                <c:pt idx="611">
                  <c:v>129.27787799999999</c:v>
                </c:pt>
                <c:pt idx="612">
                  <c:v>129.08471700000001</c:v>
                </c:pt>
                <c:pt idx="613">
                  <c:v>123.6253589999999</c:v>
                </c:pt>
                <c:pt idx="614">
                  <c:v>121.76739499999999</c:v>
                </c:pt>
                <c:pt idx="615">
                  <c:v>118.720314</c:v>
                </c:pt>
                <c:pt idx="616">
                  <c:v>119.89978799999994</c:v>
                </c:pt>
                <c:pt idx="617">
                  <c:v>122.086769</c:v>
                </c:pt>
                <c:pt idx="618">
                  <c:v>119.328163</c:v>
                </c:pt>
                <c:pt idx="619">
                  <c:v>120.51923400000005</c:v>
                </c:pt>
                <c:pt idx="620">
                  <c:v>121.336189</c:v>
                </c:pt>
                <c:pt idx="621">
                  <c:v>121.83242</c:v>
                </c:pt>
                <c:pt idx="622">
                  <c:v>137.39114400000011</c:v>
                </c:pt>
                <c:pt idx="623">
                  <c:v>139.016144</c:v>
                </c:pt>
                <c:pt idx="624">
                  <c:v>139.21430999999998</c:v>
                </c:pt>
                <c:pt idx="625">
                  <c:v>134.73033100000001</c:v>
                </c:pt>
                <c:pt idx="626">
                  <c:v>135.17636099999999</c:v>
                </c:pt>
                <c:pt idx="627">
                  <c:v>136.095383</c:v>
                </c:pt>
                <c:pt idx="628">
                  <c:v>135.92962600000001</c:v>
                </c:pt>
                <c:pt idx="629">
                  <c:v>137.77687099999989</c:v>
                </c:pt>
                <c:pt idx="630">
                  <c:v>137.23908999999998</c:v>
                </c:pt>
                <c:pt idx="631">
                  <c:v>137.40914900000001</c:v>
                </c:pt>
                <c:pt idx="632">
                  <c:v>143.54486099999988</c:v>
                </c:pt>
                <c:pt idx="633">
                  <c:v>142.82695000000001</c:v>
                </c:pt>
                <c:pt idx="634">
                  <c:v>142.63574199999999</c:v>
                </c:pt>
                <c:pt idx="635">
                  <c:v>143.09255999999999</c:v>
                </c:pt>
                <c:pt idx="636">
                  <c:v>145.70481899999999</c:v>
                </c:pt>
                <c:pt idx="637">
                  <c:v>147.23461899999998</c:v>
                </c:pt>
                <c:pt idx="638">
                  <c:v>148.50166299999998</c:v>
                </c:pt>
                <c:pt idx="639">
                  <c:v>149.79286199999999</c:v>
                </c:pt>
                <c:pt idx="640">
                  <c:v>150.96264600000012</c:v>
                </c:pt>
                <c:pt idx="641">
                  <c:v>152.05317700000001</c:v>
                </c:pt>
                <c:pt idx="642">
                  <c:v>153.76499899999999</c:v>
                </c:pt>
                <c:pt idx="643">
                  <c:v>152.76503</c:v>
                </c:pt>
                <c:pt idx="644">
                  <c:v>154.334641</c:v>
                </c:pt>
                <c:pt idx="645">
                  <c:v>155.70027199999998</c:v>
                </c:pt>
                <c:pt idx="646">
                  <c:v>156.91325399999988</c:v>
                </c:pt>
                <c:pt idx="647">
                  <c:v>157.99670399999999</c:v>
                </c:pt>
                <c:pt idx="648">
                  <c:v>159.40566999999999</c:v>
                </c:pt>
                <c:pt idx="649">
                  <c:v>158.40249600000016</c:v>
                </c:pt>
                <c:pt idx="650">
                  <c:v>159.16218599999999</c:v>
                </c:pt>
                <c:pt idx="651">
                  <c:v>162.79943800000001</c:v>
                </c:pt>
                <c:pt idx="652">
                  <c:v>164.80642700000016</c:v>
                </c:pt>
                <c:pt idx="653">
                  <c:v>165.36872900000012</c:v>
                </c:pt>
                <c:pt idx="654">
                  <c:v>167.38859600000012</c:v>
                </c:pt>
                <c:pt idx="655">
                  <c:v>169.202179</c:v>
                </c:pt>
                <c:pt idx="656">
                  <c:v>171.07527199999998</c:v>
                </c:pt>
                <c:pt idx="657">
                  <c:v>172.122604</c:v>
                </c:pt>
                <c:pt idx="658">
                  <c:v>172.72315999999998</c:v>
                </c:pt>
                <c:pt idx="659">
                  <c:v>173.680283</c:v>
                </c:pt>
                <c:pt idx="660">
                  <c:v>171.98631300000011</c:v>
                </c:pt>
                <c:pt idx="661">
                  <c:v>175.51945499999988</c:v>
                </c:pt>
                <c:pt idx="662">
                  <c:v>176.905045</c:v>
                </c:pt>
                <c:pt idx="663">
                  <c:v>179.396545</c:v>
                </c:pt>
                <c:pt idx="664">
                  <c:v>180.78755199999998</c:v>
                </c:pt>
                <c:pt idx="665">
                  <c:v>181.32995600000001</c:v>
                </c:pt>
                <c:pt idx="666">
                  <c:v>180.82164000000012</c:v>
                </c:pt>
                <c:pt idx="667">
                  <c:v>179.39395099999999</c:v>
                </c:pt>
                <c:pt idx="668">
                  <c:v>176.64372299999988</c:v>
                </c:pt>
                <c:pt idx="669">
                  <c:v>186.36816400000001</c:v>
                </c:pt>
                <c:pt idx="670">
                  <c:v>186.83618200000001</c:v>
                </c:pt>
                <c:pt idx="671">
                  <c:v>187.07621800000001</c:v>
                </c:pt>
                <c:pt idx="672">
                  <c:v>185.914886</c:v>
                </c:pt>
                <c:pt idx="673">
                  <c:v>186.87402299999999</c:v>
                </c:pt>
                <c:pt idx="674">
                  <c:v>187.32820100000012</c:v>
                </c:pt>
                <c:pt idx="675">
                  <c:v>187.56976299999988</c:v>
                </c:pt>
                <c:pt idx="676">
                  <c:v>191.68403599999999</c:v>
                </c:pt>
                <c:pt idx="677">
                  <c:v>191.420624</c:v>
                </c:pt>
                <c:pt idx="678">
                  <c:v>192.32389800000001</c:v>
                </c:pt>
                <c:pt idx="679">
                  <c:v>193.23266599999988</c:v>
                </c:pt>
                <c:pt idx="680">
                  <c:v>193.69958499999987</c:v>
                </c:pt>
                <c:pt idx="681">
                  <c:v>193.66004900000001</c:v>
                </c:pt>
                <c:pt idx="682">
                  <c:v>192.91645800000001</c:v>
                </c:pt>
                <c:pt idx="683">
                  <c:v>195.798508</c:v>
                </c:pt>
                <c:pt idx="684">
                  <c:v>195.84219400000001</c:v>
                </c:pt>
                <c:pt idx="685">
                  <c:v>196.27624499999999</c:v>
                </c:pt>
                <c:pt idx="686">
                  <c:v>195.97607399999998</c:v>
                </c:pt>
                <c:pt idx="687">
                  <c:v>195.75117499999999</c:v>
                </c:pt>
                <c:pt idx="688">
                  <c:v>196.06785600000001</c:v>
                </c:pt>
                <c:pt idx="689">
                  <c:v>196.68803400000004</c:v>
                </c:pt>
                <c:pt idx="690">
                  <c:v>196.017731</c:v>
                </c:pt>
                <c:pt idx="691">
                  <c:v>196.45901499999999</c:v>
                </c:pt>
                <c:pt idx="692">
                  <c:v>196.31341599999999</c:v>
                </c:pt>
                <c:pt idx="693">
                  <c:v>195.59303299999999</c:v>
                </c:pt>
                <c:pt idx="694">
                  <c:v>197.4444270000001</c:v>
                </c:pt>
                <c:pt idx="695">
                  <c:v>197.07667499999988</c:v>
                </c:pt>
                <c:pt idx="696">
                  <c:v>197.60397299999988</c:v>
                </c:pt>
                <c:pt idx="697">
                  <c:v>197.74446099999992</c:v>
                </c:pt>
                <c:pt idx="698">
                  <c:v>198.48498499999999</c:v>
                </c:pt>
                <c:pt idx="699">
                  <c:v>196.346161</c:v>
                </c:pt>
                <c:pt idx="700">
                  <c:v>191.35549900000012</c:v>
                </c:pt>
                <c:pt idx="701">
                  <c:v>198.75959799999998</c:v>
                </c:pt>
                <c:pt idx="702">
                  <c:v>190.589935</c:v>
                </c:pt>
                <c:pt idx="703">
                  <c:v>181.67924499999998</c:v>
                </c:pt>
                <c:pt idx="704">
                  <c:v>177.88357499999998</c:v>
                </c:pt>
                <c:pt idx="705">
                  <c:v>168.41972399999995</c:v>
                </c:pt>
                <c:pt idx="706">
                  <c:v>166.12382499999998</c:v>
                </c:pt>
                <c:pt idx="707">
                  <c:v>156.24679599999988</c:v>
                </c:pt>
                <c:pt idx="708">
                  <c:v>151.85907</c:v>
                </c:pt>
                <c:pt idx="709">
                  <c:v>146.478577</c:v>
                </c:pt>
                <c:pt idx="710">
                  <c:v>170.64256299999988</c:v>
                </c:pt>
                <c:pt idx="711">
                  <c:v>165.29354899999998</c:v>
                </c:pt>
                <c:pt idx="712">
                  <c:v>161.198578</c:v>
                </c:pt>
                <c:pt idx="713">
                  <c:v>156.717468</c:v>
                </c:pt>
                <c:pt idx="714">
                  <c:v>152.49958799999999</c:v>
                </c:pt>
                <c:pt idx="715">
                  <c:v>146.112717</c:v>
                </c:pt>
                <c:pt idx="716">
                  <c:v>139.62504600000011</c:v>
                </c:pt>
                <c:pt idx="717">
                  <c:v>140.23385599999983</c:v>
                </c:pt>
                <c:pt idx="718">
                  <c:v>135.28076199999998</c:v>
                </c:pt>
                <c:pt idx="719">
                  <c:v>129.71150199999988</c:v>
                </c:pt>
                <c:pt idx="720">
                  <c:v>129.29106099999998</c:v>
                </c:pt>
                <c:pt idx="721">
                  <c:v>129.74565099999987</c:v>
                </c:pt>
                <c:pt idx="722">
                  <c:v>143.47039800000007</c:v>
                </c:pt>
                <c:pt idx="723">
                  <c:v>143.083878</c:v>
                </c:pt>
                <c:pt idx="724">
                  <c:v>135.74089099999998</c:v>
                </c:pt>
                <c:pt idx="725">
                  <c:v>126.516457</c:v>
                </c:pt>
                <c:pt idx="726">
                  <c:v>127.829628</c:v>
                </c:pt>
                <c:pt idx="727">
                  <c:v>129.34587099999999</c:v>
                </c:pt>
                <c:pt idx="728">
                  <c:v>126.77171300000002</c:v>
                </c:pt>
                <c:pt idx="729">
                  <c:v>126.039383</c:v>
                </c:pt>
                <c:pt idx="730">
                  <c:v>118.77076700000001</c:v>
                </c:pt>
                <c:pt idx="731">
                  <c:v>134.353058</c:v>
                </c:pt>
                <c:pt idx="732">
                  <c:v>134.54571499999992</c:v>
                </c:pt>
                <c:pt idx="733">
                  <c:v>133.64410399999988</c:v>
                </c:pt>
                <c:pt idx="734">
                  <c:v>135.38278200000011</c:v>
                </c:pt>
                <c:pt idx="735">
                  <c:v>135.93891900000011</c:v>
                </c:pt>
                <c:pt idx="736">
                  <c:v>137.12875399999999</c:v>
                </c:pt>
                <c:pt idx="737">
                  <c:v>138.52111800000011</c:v>
                </c:pt>
                <c:pt idx="738">
                  <c:v>136.98689300000001</c:v>
                </c:pt>
                <c:pt idx="739">
                  <c:v>140.23506199999989</c:v>
                </c:pt>
                <c:pt idx="740">
                  <c:v>142.08398399999999</c:v>
                </c:pt>
                <c:pt idx="741">
                  <c:v>141.92286700000011</c:v>
                </c:pt>
                <c:pt idx="742">
                  <c:v>136.05252100000001</c:v>
                </c:pt>
                <c:pt idx="743">
                  <c:v>135.64411899999999</c:v>
                </c:pt>
                <c:pt idx="744">
                  <c:v>136.14578199999988</c:v>
                </c:pt>
                <c:pt idx="745">
                  <c:v>134.83299300000004</c:v>
                </c:pt>
                <c:pt idx="746">
                  <c:v>135.75413499999999</c:v>
                </c:pt>
                <c:pt idx="747">
                  <c:v>150.06416299999998</c:v>
                </c:pt>
                <c:pt idx="748">
                  <c:v>149.518967</c:v>
                </c:pt>
                <c:pt idx="749">
                  <c:v>150.85520900000012</c:v>
                </c:pt>
                <c:pt idx="750">
                  <c:v>149.88130200000012</c:v>
                </c:pt>
                <c:pt idx="751">
                  <c:v>149.024124</c:v>
                </c:pt>
                <c:pt idx="752">
                  <c:v>151.78002900000001</c:v>
                </c:pt>
                <c:pt idx="753">
                  <c:v>153.22946199999998</c:v>
                </c:pt>
                <c:pt idx="754">
                  <c:v>154.71577499999984</c:v>
                </c:pt>
                <c:pt idx="755">
                  <c:v>150.58877600000011</c:v>
                </c:pt>
                <c:pt idx="756">
                  <c:v>151.393967</c:v>
                </c:pt>
                <c:pt idx="757">
                  <c:v>152.07560699999999</c:v>
                </c:pt>
                <c:pt idx="758">
                  <c:v>152.46757499999998</c:v>
                </c:pt>
                <c:pt idx="759">
                  <c:v>152.64266999999998</c:v>
                </c:pt>
                <c:pt idx="760">
                  <c:v>149.42776499999999</c:v>
                </c:pt>
                <c:pt idx="761">
                  <c:v>163.80244400000012</c:v>
                </c:pt>
                <c:pt idx="762">
                  <c:v>163.04342700000001</c:v>
                </c:pt>
                <c:pt idx="763">
                  <c:v>165.74346899999998</c:v>
                </c:pt>
                <c:pt idx="764">
                  <c:v>164.696167</c:v>
                </c:pt>
                <c:pt idx="765">
                  <c:v>167.63326999999998</c:v>
                </c:pt>
                <c:pt idx="766">
                  <c:v>169.61731</c:v>
                </c:pt>
                <c:pt idx="767">
                  <c:v>168.02853400000001</c:v>
                </c:pt>
                <c:pt idx="768">
                  <c:v>171.49943500000001</c:v>
                </c:pt>
                <c:pt idx="769">
                  <c:v>172.6347659999999</c:v>
                </c:pt>
                <c:pt idx="770">
                  <c:v>172.210342</c:v>
                </c:pt>
                <c:pt idx="771">
                  <c:v>173.47795099999999</c:v>
                </c:pt>
                <c:pt idx="772">
                  <c:v>174.63555899999992</c:v>
                </c:pt>
                <c:pt idx="773">
                  <c:v>172.778412</c:v>
                </c:pt>
                <c:pt idx="774">
                  <c:v>175.855255</c:v>
                </c:pt>
                <c:pt idx="775">
                  <c:v>174.33091700000011</c:v>
                </c:pt>
                <c:pt idx="776">
                  <c:v>174.74529999999999</c:v>
                </c:pt>
                <c:pt idx="777">
                  <c:v>174.546097</c:v>
                </c:pt>
                <c:pt idx="778">
                  <c:v>183.82699600000012</c:v>
                </c:pt>
                <c:pt idx="779">
                  <c:v>185.200287</c:v>
                </c:pt>
                <c:pt idx="780">
                  <c:v>185.82759100000001</c:v>
                </c:pt>
                <c:pt idx="781">
                  <c:v>183.15450999999999</c:v>
                </c:pt>
                <c:pt idx="782">
                  <c:v>185.444366</c:v>
                </c:pt>
                <c:pt idx="783">
                  <c:v>185.14652999999998</c:v>
                </c:pt>
                <c:pt idx="784">
                  <c:v>186.36511200000001</c:v>
                </c:pt>
                <c:pt idx="785">
                  <c:v>187.26185599999988</c:v>
                </c:pt>
                <c:pt idx="786">
                  <c:v>187.65905799999999</c:v>
                </c:pt>
                <c:pt idx="787">
                  <c:v>188.281723</c:v>
                </c:pt>
                <c:pt idx="788">
                  <c:v>189.12237500000001</c:v>
                </c:pt>
                <c:pt idx="789">
                  <c:v>189.67446899999999</c:v>
                </c:pt>
                <c:pt idx="790">
                  <c:v>190.33023100000011</c:v>
                </c:pt>
                <c:pt idx="791">
                  <c:v>190.56927499999998</c:v>
                </c:pt>
                <c:pt idx="792">
                  <c:v>190.42631500000007</c:v>
                </c:pt>
                <c:pt idx="793">
                  <c:v>194.71331799999999</c:v>
                </c:pt>
                <c:pt idx="794">
                  <c:v>195.33564800000011</c:v>
                </c:pt>
                <c:pt idx="795">
                  <c:v>193.51617399999998</c:v>
                </c:pt>
                <c:pt idx="796">
                  <c:v>195.93769800000001</c:v>
                </c:pt>
                <c:pt idx="797">
                  <c:v>196.21585099999987</c:v>
                </c:pt>
                <c:pt idx="798">
                  <c:v>192.02601600000011</c:v>
                </c:pt>
                <c:pt idx="799">
                  <c:v>191.84802200000001</c:v>
                </c:pt>
                <c:pt idx="800">
                  <c:v>197.51402299999998</c:v>
                </c:pt>
                <c:pt idx="801">
                  <c:v>198.72749300000001</c:v>
                </c:pt>
                <c:pt idx="802">
                  <c:v>198.22685199999998</c:v>
                </c:pt>
                <c:pt idx="803">
                  <c:v>199.03416399999998</c:v>
                </c:pt>
                <c:pt idx="804">
                  <c:v>198.595032</c:v>
                </c:pt>
                <c:pt idx="805">
                  <c:v>199.3658290000001</c:v>
                </c:pt>
                <c:pt idx="806">
                  <c:v>199.65386999999998</c:v>
                </c:pt>
                <c:pt idx="807">
                  <c:v>199.82601900000012</c:v>
                </c:pt>
                <c:pt idx="808">
                  <c:v>192.93609599999999</c:v>
                </c:pt>
                <c:pt idx="809">
                  <c:v>200.07139599999999</c:v>
                </c:pt>
                <c:pt idx="810">
                  <c:v>199.67050199999989</c:v>
                </c:pt>
                <c:pt idx="811">
                  <c:v>191.698013</c:v>
                </c:pt>
                <c:pt idx="812">
                  <c:v>185.66387899999998</c:v>
                </c:pt>
                <c:pt idx="813">
                  <c:v>180.205276</c:v>
                </c:pt>
                <c:pt idx="814">
                  <c:v>173.3910680000001</c:v>
                </c:pt>
                <c:pt idx="815">
                  <c:v>188.44859299999999</c:v>
                </c:pt>
                <c:pt idx="816">
                  <c:v>187.51727299999999</c:v>
                </c:pt>
                <c:pt idx="817">
                  <c:v>186.26371799999998</c:v>
                </c:pt>
                <c:pt idx="818">
                  <c:v>184.17578099999992</c:v>
                </c:pt>
                <c:pt idx="819">
                  <c:v>181.66786199999999</c:v>
                </c:pt>
                <c:pt idx="820">
                  <c:v>186.27288799999999</c:v>
                </c:pt>
                <c:pt idx="821">
                  <c:v>185.949219</c:v>
                </c:pt>
                <c:pt idx="822">
                  <c:v>180.222961</c:v>
                </c:pt>
                <c:pt idx="823">
                  <c:v>174.84866299999999</c:v>
                </c:pt>
                <c:pt idx="824">
                  <c:v>172.63969399999988</c:v>
                </c:pt>
                <c:pt idx="825">
                  <c:v>167.72969099999995</c:v>
                </c:pt>
                <c:pt idx="826">
                  <c:v>181.72601299999999</c:v>
                </c:pt>
                <c:pt idx="827">
                  <c:v>177.88714600000026</c:v>
                </c:pt>
                <c:pt idx="828">
                  <c:v>162.64382899999998</c:v>
                </c:pt>
                <c:pt idx="829">
                  <c:v>165.24407999999988</c:v>
                </c:pt>
                <c:pt idx="830">
                  <c:v>158.37446600000001</c:v>
                </c:pt>
                <c:pt idx="831">
                  <c:v>156.12560999999999</c:v>
                </c:pt>
                <c:pt idx="832">
                  <c:v>149.497681</c:v>
                </c:pt>
                <c:pt idx="833">
                  <c:v>143.68351699999999</c:v>
                </c:pt>
                <c:pt idx="834">
                  <c:v>141.73390199999992</c:v>
                </c:pt>
                <c:pt idx="835">
                  <c:v>131.24569699999998</c:v>
                </c:pt>
                <c:pt idx="836">
                  <c:v>123.39057200000001</c:v>
                </c:pt>
                <c:pt idx="837">
                  <c:v>116.645889</c:v>
                </c:pt>
                <c:pt idx="838">
                  <c:v>116.92785600000002</c:v>
                </c:pt>
                <c:pt idx="839">
                  <c:v>116.59983099999998</c:v>
                </c:pt>
                <c:pt idx="840">
                  <c:v>111.498436</c:v>
                </c:pt>
                <c:pt idx="841">
                  <c:v>112.60382799999998</c:v>
                </c:pt>
                <c:pt idx="842">
                  <c:v>112.1253889999999</c:v>
                </c:pt>
                <c:pt idx="843">
                  <c:v>112.941788</c:v>
                </c:pt>
                <c:pt idx="844">
                  <c:v>128.90318299999998</c:v>
                </c:pt>
                <c:pt idx="845">
                  <c:v>131.675049</c:v>
                </c:pt>
                <c:pt idx="846">
                  <c:v>125.83414500000002</c:v>
                </c:pt>
                <c:pt idx="847">
                  <c:v>126.42312600000002</c:v>
                </c:pt>
                <c:pt idx="848">
                  <c:v>126.98268899999998</c:v>
                </c:pt>
                <c:pt idx="849">
                  <c:v>126.24822200000006</c:v>
                </c:pt>
                <c:pt idx="850">
                  <c:v>125.68200699999994</c:v>
                </c:pt>
                <c:pt idx="851">
                  <c:v>123.61275500000001</c:v>
                </c:pt>
                <c:pt idx="852">
                  <c:v>121.60858899999992</c:v>
                </c:pt>
                <c:pt idx="853">
                  <c:v>121.27259100000001</c:v>
                </c:pt>
              </c:numCache>
            </c:numRef>
          </c:yVal>
          <c:smooth val="0"/>
          <c:extLst>
            <c:ext xmlns:c16="http://schemas.microsoft.com/office/drawing/2014/chart" uri="{C3380CC4-5D6E-409C-BE32-E72D297353CC}">
              <c16:uniqueId val="{00000001-B2BC-422A-9430-70F7681E986A}"/>
            </c:ext>
          </c:extLst>
        </c:ser>
        <c:ser>
          <c:idx val="1"/>
          <c:order val="2"/>
          <c:tx>
            <c:strRef>
              <c:f>Sheet1!$D$2</c:f>
              <c:strCache>
                <c:ptCount val="1"/>
                <c:pt idx="0">
                  <c:v>JC-2 (Fx)</c:v>
                </c:pt>
              </c:strCache>
            </c:strRef>
          </c:tx>
          <c:spPr>
            <a:ln w="19050" cap="rnd">
              <a:solidFill>
                <a:schemeClr val="accent2"/>
              </a:solidFill>
              <a:round/>
            </a:ln>
            <a:effectLst/>
          </c:spPr>
          <c:marker>
            <c:symbol val="none"/>
          </c:marker>
          <c:xVal>
            <c:numRef>
              <c:f>Sheet1!$B$3:$B$856</c:f>
              <c:numCache>
                <c:formatCode>General</c:formatCode>
                <c:ptCount val="854"/>
                <c:pt idx="0">
                  <c:v>0</c:v>
                </c:pt>
                <c:pt idx="1">
                  <c:v>7.5000000000000045E-4</c:v>
                </c:pt>
                <c:pt idx="2">
                  <c:v>1.4999999999999998E-3</c:v>
                </c:pt>
                <c:pt idx="3">
                  <c:v>1.4999999999999998E-3</c:v>
                </c:pt>
                <c:pt idx="4">
                  <c:v>2.9999999999999996E-3</c:v>
                </c:pt>
                <c:pt idx="5">
                  <c:v>3.7500000000000038E-3</c:v>
                </c:pt>
                <c:pt idx="6">
                  <c:v>5.2500000000000038E-3</c:v>
                </c:pt>
                <c:pt idx="7">
                  <c:v>6.0000000000000027E-3</c:v>
                </c:pt>
                <c:pt idx="8">
                  <c:v>8.2500000000000091E-3</c:v>
                </c:pt>
                <c:pt idx="9">
                  <c:v>9.0000000000000028E-3</c:v>
                </c:pt>
                <c:pt idx="10">
                  <c:v>1.0500000000000008E-2</c:v>
                </c:pt>
                <c:pt idx="11">
                  <c:v>1.1250000000000001E-2</c:v>
                </c:pt>
                <c:pt idx="12">
                  <c:v>1.3500000000000012E-2</c:v>
                </c:pt>
                <c:pt idx="13">
                  <c:v>1.500000000000001E-2</c:v>
                </c:pt>
                <c:pt idx="14">
                  <c:v>1.6500000000000015E-2</c:v>
                </c:pt>
                <c:pt idx="15">
                  <c:v>1.8000000000000016E-2</c:v>
                </c:pt>
                <c:pt idx="16">
                  <c:v>1.8750000000000003E-2</c:v>
                </c:pt>
                <c:pt idx="17">
                  <c:v>2.1000000000000012E-2</c:v>
                </c:pt>
                <c:pt idx="18">
                  <c:v>2.325E-2</c:v>
                </c:pt>
                <c:pt idx="19">
                  <c:v>2.5500000000000002E-2</c:v>
                </c:pt>
                <c:pt idx="20">
                  <c:v>2.7750000000000011E-2</c:v>
                </c:pt>
                <c:pt idx="21">
                  <c:v>3.0750000000000006E-2</c:v>
                </c:pt>
                <c:pt idx="22">
                  <c:v>3.2250000000000015E-2</c:v>
                </c:pt>
                <c:pt idx="23">
                  <c:v>3.4499999999999996E-2</c:v>
                </c:pt>
                <c:pt idx="24">
                  <c:v>3.7500000000000006E-2</c:v>
                </c:pt>
                <c:pt idx="25">
                  <c:v>3.9750000000000001E-2</c:v>
                </c:pt>
                <c:pt idx="26">
                  <c:v>4.2000000000000023E-2</c:v>
                </c:pt>
                <c:pt idx="27">
                  <c:v>4.5000000000000012E-2</c:v>
                </c:pt>
                <c:pt idx="28">
                  <c:v>4.7249999999999986E-2</c:v>
                </c:pt>
                <c:pt idx="29">
                  <c:v>4.9500000000000023E-2</c:v>
                </c:pt>
                <c:pt idx="30">
                  <c:v>5.1749999999999997E-2</c:v>
                </c:pt>
                <c:pt idx="31">
                  <c:v>5.2500000000000012E-2</c:v>
                </c:pt>
                <c:pt idx="32">
                  <c:v>5.4750000000000035E-2</c:v>
                </c:pt>
                <c:pt idx="33">
                  <c:v>5.7000000000000023E-2</c:v>
                </c:pt>
                <c:pt idx="34">
                  <c:v>5.9249999999999997E-2</c:v>
                </c:pt>
                <c:pt idx="35">
                  <c:v>6.1500000000000013E-2</c:v>
                </c:pt>
                <c:pt idx="36">
                  <c:v>6.3750000000000001E-2</c:v>
                </c:pt>
                <c:pt idx="37">
                  <c:v>6.6000000000000003E-2</c:v>
                </c:pt>
                <c:pt idx="38">
                  <c:v>6.674999999999999E-2</c:v>
                </c:pt>
                <c:pt idx="39">
                  <c:v>6.8999999999999992E-2</c:v>
                </c:pt>
                <c:pt idx="40">
                  <c:v>7.1249999999999966E-2</c:v>
                </c:pt>
                <c:pt idx="41">
                  <c:v>7.2750000000000023E-2</c:v>
                </c:pt>
                <c:pt idx="42">
                  <c:v>7.5000000000000011E-2</c:v>
                </c:pt>
                <c:pt idx="43">
                  <c:v>7.7250000000000013E-2</c:v>
                </c:pt>
                <c:pt idx="44">
                  <c:v>7.8750000000000014E-2</c:v>
                </c:pt>
                <c:pt idx="45">
                  <c:v>8.0250000000000044E-2</c:v>
                </c:pt>
                <c:pt idx="46">
                  <c:v>8.1750000000000045E-2</c:v>
                </c:pt>
                <c:pt idx="47">
                  <c:v>8.4000000000000047E-2</c:v>
                </c:pt>
                <c:pt idx="48">
                  <c:v>8.5500000000000048E-2</c:v>
                </c:pt>
                <c:pt idx="49">
                  <c:v>8.7000000000000022E-2</c:v>
                </c:pt>
                <c:pt idx="50">
                  <c:v>8.9250000000000065E-2</c:v>
                </c:pt>
                <c:pt idx="51">
                  <c:v>9.1500000000000026E-2</c:v>
                </c:pt>
                <c:pt idx="52">
                  <c:v>9.1500000000000026E-2</c:v>
                </c:pt>
                <c:pt idx="53">
                  <c:v>9.3750000000000097E-2</c:v>
                </c:pt>
                <c:pt idx="54">
                  <c:v>9.6000000000000044E-2</c:v>
                </c:pt>
                <c:pt idx="55">
                  <c:v>9.7500000000000045E-2</c:v>
                </c:pt>
                <c:pt idx="56">
                  <c:v>9.9000000000000046E-2</c:v>
                </c:pt>
                <c:pt idx="57">
                  <c:v>0.10124999999999998</c:v>
                </c:pt>
                <c:pt idx="58">
                  <c:v>0.10349999999999998</c:v>
                </c:pt>
                <c:pt idx="59">
                  <c:v>0.10575000000000002</c:v>
                </c:pt>
                <c:pt idx="60">
                  <c:v>0.10800000000000007</c:v>
                </c:pt>
                <c:pt idx="61">
                  <c:v>0.11024999999999995</c:v>
                </c:pt>
                <c:pt idx="62">
                  <c:v>0.11249999999999998</c:v>
                </c:pt>
                <c:pt idx="63">
                  <c:v>0.114</c:v>
                </c:pt>
                <c:pt idx="64">
                  <c:v>0.11625000000000002</c:v>
                </c:pt>
                <c:pt idx="65">
                  <c:v>0.11775000000000002</c:v>
                </c:pt>
                <c:pt idx="66">
                  <c:v>0.12000000000000002</c:v>
                </c:pt>
                <c:pt idx="67">
                  <c:v>0.12225000000000007</c:v>
                </c:pt>
                <c:pt idx="68">
                  <c:v>0.12375000000000005</c:v>
                </c:pt>
                <c:pt idx="69">
                  <c:v>0.126</c:v>
                </c:pt>
                <c:pt idx="70">
                  <c:v>0.1275</c:v>
                </c:pt>
                <c:pt idx="71">
                  <c:v>0.12975</c:v>
                </c:pt>
                <c:pt idx="72">
                  <c:v>0.13200000000000001</c:v>
                </c:pt>
                <c:pt idx="73">
                  <c:v>0.13350000000000001</c:v>
                </c:pt>
                <c:pt idx="74">
                  <c:v>0.13575000000000001</c:v>
                </c:pt>
                <c:pt idx="75">
                  <c:v>0.13725000000000001</c:v>
                </c:pt>
                <c:pt idx="76">
                  <c:v>0.13875000000000001</c:v>
                </c:pt>
                <c:pt idx="77">
                  <c:v>0.14025000000000001</c:v>
                </c:pt>
                <c:pt idx="78">
                  <c:v>0.14175000000000001</c:v>
                </c:pt>
                <c:pt idx="79">
                  <c:v>0.14250000000000004</c:v>
                </c:pt>
                <c:pt idx="80">
                  <c:v>0.14325000000000004</c:v>
                </c:pt>
                <c:pt idx="81">
                  <c:v>0.1447500000000001</c:v>
                </c:pt>
                <c:pt idx="82">
                  <c:v>0.1462500000000001</c:v>
                </c:pt>
                <c:pt idx="83">
                  <c:v>0.1477500000000001</c:v>
                </c:pt>
                <c:pt idx="84">
                  <c:v>0.14925000000000013</c:v>
                </c:pt>
                <c:pt idx="85">
                  <c:v>0.15075000000000011</c:v>
                </c:pt>
                <c:pt idx="86">
                  <c:v>0.15225000000000014</c:v>
                </c:pt>
                <c:pt idx="87">
                  <c:v>0.15300000000000011</c:v>
                </c:pt>
                <c:pt idx="88">
                  <c:v>0.15300000000000011</c:v>
                </c:pt>
                <c:pt idx="89">
                  <c:v>0.15450000000000014</c:v>
                </c:pt>
                <c:pt idx="90">
                  <c:v>0.15600000000000011</c:v>
                </c:pt>
                <c:pt idx="91">
                  <c:v>0.15750000000000011</c:v>
                </c:pt>
                <c:pt idx="92">
                  <c:v>0.15900000000000011</c:v>
                </c:pt>
                <c:pt idx="93">
                  <c:v>0.1605</c:v>
                </c:pt>
                <c:pt idx="94">
                  <c:v>0.16200000000000001</c:v>
                </c:pt>
                <c:pt idx="95">
                  <c:v>0.16350000000000001</c:v>
                </c:pt>
                <c:pt idx="96">
                  <c:v>0.16500000000000004</c:v>
                </c:pt>
                <c:pt idx="97">
                  <c:v>0.16650000000000001</c:v>
                </c:pt>
                <c:pt idx="98">
                  <c:v>0.16725000000000001</c:v>
                </c:pt>
                <c:pt idx="99">
                  <c:v>0.17025000000000001</c:v>
                </c:pt>
                <c:pt idx="100">
                  <c:v>0.17325000000000004</c:v>
                </c:pt>
                <c:pt idx="101">
                  <c:v>0.17475000000000004</c:v>
                </c:pt>
                <c:pt idx="102">
                  <c:v>0.1770000000000001</c:v>
                </c:pt>
                <c:pt idx="103">
                  <c:v>0.17925000000000013</c:v>
                </c:pt>
                <c:pt idx="104">
                  <c:v>0.18150000000000011</c:v>
                </c:pt>
                <c:pt idx="105">
                  <c:v>0.18300000000000011</c:v>
                </c:pt>
                <c:pt idx="106">
                  <c:v>0.18525000000000011</c:v>
                </c:pt>
                <c:pt idx="107">
                  <c:v>0.18675000000000011</c:v>
                </c:pt>
                <c:pt idx="108">
                  <c:v>0.18825000000000011</c:v>
                </c:pt>
                <c:pt idx="109">
                  <c:v>0.1905</c:v>
                </c:pt>
                <c:pt idx="110">
                  <c:v>0.19275000000000003</c:v>
                </c:pt>
                <c:pt idx="111">
                  <c:v>0.19425000000000001</c:v>
                </c:pt>
                <c:pt idx="112">
                  <c:v>0.19725000000000001</c:v>
                </c:pt>
                <c:pt idx="113">
                  <c:v>0.19950000000000001</c:v>
                </c:pt>
                <c:pt idx="114">
                  <c:v>0.20250000000000001</c:v>
                </c:pt>
                <c:pt idx="115">
                  <c:v>0.20550000000000004</c:v>
                </c:pt>
                <c:pt idx="116">
                  <c:v>0.20775000000000013</c:v>
                </c:pt>
                <c:pt idx="117">
                  <c:v>0.2107500000000001</c:v>
                </c:pt>
                <c:pt idx="118">
                  <c:v>0.21375000000000011</c:v>
                </c:pt>
                <c:pt idx="119">
                  <c:v>0.21600000000000014</c:v>
                </c:pt>
                <c:pt idx="120">
                  <c:v>0.21825000000000014</c:v>
                </c:pt>
                <c:pt idx="121">
                  <c:v>0.2205</c:v>
                </c:pt>
                <c:pt idx="122">
                  <c:v>0.22275</c:v>
                </c:pt>
                <c:pt idx="123">
                  <c:v>0.22500000000000001</c:v>
                </c:pt>
                <c:pt idx="124">
                  <c:v>0.22725000000000001</c:v>
                </c:pt>
                <c:pt idx="125">
                  <c:v>0.22950000000000001</c:v>
                </c:pt>
                <c:pt idx="126">
                  <c:v>0.23250000000000001</c:v>
                </c:pt>
                <c:pt idx="127">
                  <c:v>0.23475000000000001</c:v>
                </c:pt>
                <c:pt idx="128">
                  <c:v>0.23700000000000004</c:v>
                </c:pt>
                <c:pt idx="129">
                  <c:v>0.2392500000000001</c:v>
                </c:pt>
                <c:pt idx="130">
                  <c:v>0.24150000000000013</c:v>
                </c:pt>
                <c:pt idx="131">
                  <c:v>0.24375000000000011</c:v>
                </c:pt>
                <c:pt idx="132">
                  <c:v>0.24675000000000008</c:v>
                </c:pt>
                <c:pt idx="133">
                  <c:v>0.24900000000000011</c:v>
                </c:pt>
                <c:pt idx="134">
                  <c:v>0.252</c:v>
                </c:pt>
                <c:pt idx="135">
                  <c:v>0.255</c:v>
                </c:pt>
                <c:pt idx="136">
                  <c:v>0.25724999999999998</c:v>
                </c:pt>
                <c:pt idx="137">
                  <c:v>0.26024999999999998</c:v>
                </c:pt>
                <c:pt idx="138">
                  <c:v>0.26324999999999998</c:v>
                </c:pt>
                <c:pt idx="139">
                  <c:v>0.26550000000000001</c:v>
                </c:pt>
                <c:pt idx="140">
                  <c:v>0.26850000000000002</c:v>
                </c:pt>
                <c:pt idx="141">
                  <c:v>0.27075000000000005</c:v>
                </c:pt>
                <c:pt idx="142">
                  <c:v>0.27375000000000005</c:v>
                </c:pt>
                <c:pt idx="143">
                  <c:v>0.27675000000000005</c:v>
                </c:pt>
                <c:pt idx="144">
                  <c:v>0.27900000000000008</c:v>
                </c:pt>
                <c:pt idx="145">
                  <c:v>0.27975</c:v>
                </c:pt>
                <c:pt idx="146">
                  <c:v>0.28275</c:v>
                </c:pt>
                <c:pt idx="147">
                  <c:v>0.2850000000000002</c:v>
                </c:pt>
                <c:pt idx="148">
                  <c:v>0.28800000000000026</c:v>
                </c:pt>
                <c:pt idx="149">
                  <c:v>0.29025000000000001</c:v>
                </c:pt>
                <c:pt idx="150">
                  <c:v>0.29025000000000001</c:v>
                </c:pt>
                <c:pt idx="151">
                  <c:v>0.2925000000000002</c:v>
                </c:pt>
                <c:pt idx="152">
                  <c:v>0.29475000000000001</c:v>
                </c:pt>
                <c:pt idx="153">
                  <c:v>0.29775000000000001</c:v>
                </c:pt>
                <c:pt idx="154">
                  <c:v>0.30000000000000027</c:v>
                </c:pt>
                <c:pt idx="155">
                  <c:v>0.30225000000000002</c:v>
                </c:pt>
                <c:pt idx="156">
                  <c:v>0.30450000000000027</c:v>
                </c:pt>
                <c:pt idx="157">
                  <c:v>0.30600000000000027</c:v>
                </c:pt>
                <c:pt idx="158">
                  <c:v>0.30750000000000022</c:v>
                </c:pt>
                <c:pt idx="159">
                  <c:v>0.30900000000000027</c:v>
                </c:pt>
                <c:pt idx="160">
                  <c:v>0.31050000000000022</c:v>
                </c:pt>
                <c:pt idx="161">
                  <c:v>0.31200000000000022</c:v>
                </c:pt>
                <c:pt idx="162">
                  <c:v>0.31350000000000028</c:v>
                </c:pt>
                <c:pt idx="163">
                  <c:v>0.31500000000000022</c:v>
                </c:pt>
                <c:pt idx="164">
                  <c:v>0.31500000000000022</c:v>
                </c:pt>
                <c:pt idx="165">
                  <c:v>0.31575000000000025</c:v>
                </c:pt>
                <c:pt idx="166">
                  <c:v>0.3172500000000002</c:v>
                </c:pt>
                <c:pt idx="167">
                  <c:v>0.31800000000000023</c:v>
                </c:pt>
                <c:pt idx="168">
                  <c:v>0.31950000000000023</c:v>
                </c:pt>
                <c:pt idx="169">
                  <c:v>0.3202500000000002</c:v>
                </c:pt>
                <c:pt idx="170">
                  <c:v>0.3202500000000002</c:v>
                </c:pt>
                <c:pt idx="171">
                  <c:v>0.3202500000000002</c:v>
                </c:pt>
                <c:pt idx="172">
                  <c:v>0.3232500000000002</c:v>
                </c:pt>
                <c:pt idx="173">
                  <c:v>0.32475000000000021</c:v>
                </c:pt>
                <c:pt idx="174">
                  <c:v>0.32625000000000021</c:v>
                </c:pt>
                <c:pt idx="175">
                  <c:v>0.32850000000000035</c:v>
                </c:pt>
                <c:pt idx="176">
                  <c:v>0.3300000000000004</c:v>
                </c:pt>
                <c:pt idx="177">
                  <c:v>0.33150000000000035</c:v>
                </c:pt>
                <c:pt idx="178">
                  <c:v>0.33300000000000035</c:v>
                </c:pt>
                <c:pt idx="179">
                  <c:v>0.33450000000000035</c:v>
                </c:pt>
                <c:pt idx="180">
                  <c:v>0.33450000000000035</c:v>
                </c:pt>
                <c:pt idx="181">
                  <c:v>0.33450000000000035</c:v>
                </c:pt>
                <c:pt idx="182">
                  <c:v>0.33600000000000035</c:v>
                </c:pt>
                <c:pt idx="183">
                  <c:v>0.33675000000000027</c:v>
                </c:pt>
                <c:pt idx="184">
                  <c:v>0.33750000000000036</c:v>
                </c:pt>
                <c:pt idx="185">
                  <c:v>0.33900000000000036</c:v>
                </c:pt>
                <c:pt idx="186">
                  <c:v>0.33975000000000022</c:v>
                </c:pt>
                <c:pt idx="187">
                  <c:v>0.34125000000000005</c:v>
                </c:pt>
                <c:pt idx="188">
                  <c:v>0.34200000000000008</c:v>
                </c:pt>
                <c:pt idx="189">
                  <c:v>0.34350000000000008</c:v>
                </c:pt>
                <c:pt idx="190">
                  <c:v>0.34500000000000008</c:v>
                </c:pt>
                <c:pt idx="191">
                  <c:v>0.34575</c:v>
                </c:pt>
                <c:pt idx="192">
                  <c:v>0.34725</c:v>
                </c:pt>
                <c:pt idx="193">
                  <c:v>0.3480000000000002</c:v>
                </c:pt>
                <c:pt idx="194">
                  <c:v>0.34875000000000006</c:v>
                </c:pt>
                <c:pt idx="195">
                  <c:v>0.35025000000000001</c:v>
                </c:pt>
                <c:pt idx="196">
                  <c:v>0.3510000000000002</c:v>
                </c:pt>
                <c:pt idx="197">
                  <c:v>0.3525000000000002</c:v>
                </c:pt>
                <c:pt idx="198">
                  <c:v>0.35325000000000006</c:v>
                </c:pt>
                <c:pt idx="199">
                  <c:v>0.35475000000000001</c:v>
                </c:pt>
                <c:pt idx="200">
                  <c:v>0.3555000000000002</c:v>
                </c:pt>
                <c:pt idx="201">
                  <c:v>0.35625000000000001</c:v>
                </c:pt>
                <c:pt idx="202">
                  <c:v>0.35775000000000001</c:v>
                </c:pt>
                <c:pt idx="203">
                  <c:v>0.35850000000000026</c:v>
                </c:pt>
                <c:pt idx="204">
                  <c:v>0.35925000000000001</c:v>
                </c:pt>
                <c:pt idx="205">
                  <c:v>0.36000000000000026</c:v>
                </c:pt>
                <c:pt idx="206">
                  <c:v>0.36150000000000027</c:v>
                </c:pt>
                <c:pt idx="207">
                  <c:v>0.36300000000000027</c:v>
                </c:pt>
                <c:pt idx="208">
                  <c:v>0.36450000000000027</c:v>
                </c:pt>
                <c:pt idx="209">
                  <c:v>0.36600000000000027</c:v>
                </c:pt>
                <c:pt idx="210">
                  <c:v>0.36750000000000027</c:v>
                </c:pt>
                <c:pt idx="211">
                  <c:v>0.36900000000000027</c:v>
                </c:pt>
                <c:pt idx="212">
                  <c:v>0.37050000000000022</c:v>
                </c:pt>
                <c:pt idx="213">
                  <c:v>0.37200000000000022</c:v>
                </c:pt>
                <c:pt idx="214">
                  <c:v>0.37425000000000008</c:v>
                </c:pt>
                <c:pt idx="215">
                  <c:v>0.37575000000000008</c:v>
                </c:pt>
                <c:pt idx="216">
                  <c:v>0.37575000000000008</c:v>
                </c:pt>
                <c:pt idx="217">
                  <c:v>0.3772500000000002</c:v>
                </c:pt>
                <c:pt idx="218">
                  <c:v>0.37950000000000023</c:v>
                </c:pt>
                <c:pt idx="219">
                  <c:v>0.38175000000000026</c:v>
                </c:pt>
                <c:pt idx="220">
                  <c:v>0.3832500000000002</c:v>
                </c:pt>
                <c:pt idx="221">
                  <c:v>0.38550000000000034</c:v>
                </c:pt>
                <c:pt idx="222">
                  <c:v>0.38700000000000023</c:v>
                </c:pt>
                <c:pt idx="223">
                  <c:v>0.38925000000000021</c:v>
                </c:pt>
                <c:pt idx="224">
                  <c:v>0.39075000000000026</c:v>
                </c:pt>
                <c:pt idx="225">
                  <c:v>0.39150000000000035</c:v>
                </c:pt>
                <c:pt idx="226">
                  <c:v>0.39450000000000035</c:v>
                </c:pt>
                <c:pt idx="227">
                  <c:v>0.39675000000000027</c:v>
                </c:pt>
                <c:pt idx="228">
                  <c:v>0.39975000000000027</c:v>
                </c:pt>
                <c:pt idx="229">
                  <c:v>0.40200000000000008</c:v>
                </c:pt>
                <c:pt idx="230">
                  <c:v>0.40500000000000008</c:v>
                </c:pt>
                <c:pt idx="231">
                  <c:v>0.40800000000000008</c:v>
                </c:pt>
                <c:pt idx="232">
                  <c:v>0.4110000000000002</c:v>
                </c:pt>
                <c:pt idx="233">
                  <c:v>0.4140000000000002</c:v>
                </c:pt>
                <c:pt idx="234">
                  <c:v>0.4170000000000002</c:v>
                </c:pt>
                <c:pt idx="235">
                  <c:v>0.42000000000000021</c:v>
                </c:pt>
                <c:pt idx="236">
                  <c:v>0.42300000000000026</c:v>
                </c:pt>
                <c:pt idx="237">
                  <c:v>0.42600000000000027</c:v>
                </c:pt>
                <c:pt idx="238">
                  <c:v>0.42825000000000002</c:v>
                </c:pt>
                <c:pt idx="239">
                  <c:v>0.43050000000000027</c:v>
                </c:pt>
                <c:pt idx="240">
                  <c:v>0.43275000000000002</c:v>
                </c:pt>
                <c:pt idx="241">
                  <c:v>0.43500000000000022</c:v>
                </c:pt>
                <c:pt idx="242">
                  <c:v>0.43800000000000022</c:v>
                </c:pt>
                <c:pt idx="243">
                  <c:v>0.44024999999999992</c:v>
                </c:pt>
                <c:pt idx="244">
                  <c:v>0.4425</c:v>
                </c:pt>
                <c:pt idx="245">
                  <c:v>0.44474999999999998</c:v>
                </c:pt>
                <c:pt idx="246">
                  <c:v>0.44775000000000004</c:v>
                </c:pt>
                <c:pt idx="247">
                  <c:v>0.45</c:v>
                </c:pt>
                <c:pt idx="248">
                  <c:v>0.45225000000000004</c:v>
                </c:pt>
                <c:pt idx="249">
                  <c:v>0.45525000000000004</c:v>
                </c:pt>
                <c:pt idx="250">
                  <c:v>0.45750000000000002</c:v>
                </c:pt>
                <c:pt idx="251">
                  <c:v>0.45975000000000005</c:v>
                </c:pt>
                <c:pt idx="252">
                  <c:v>0.46200000000000002</c:v>
                </c:pt>
                <c:pt idx="253">
                  <c:v>0.46350000000000002</c:v>
                </c:pt>
                <c:pt idx="254">
                  <c:v>0.46575</c:v>
                </c:pt>
                <c:pt idx="255">
                  <c:v>0.46725</c:v>
                </c:pt>
                <c:pt idx="256">
                  <c:v>0.46875000000000006</c:v>
                </c:pt>
                <c:pt idx="257">
                  <c:v>0.47025</c:v>
                </c:pt>
                <c:pt idx="258">
                  <c:v>0.47175</c:v>
                </c:pt>
                <c:pt idx="259">
                  <c:v>0.4740000000000002</c:v>
                </c:pt>
                <c:pt idx="260">
                  <c:v>0.47550000000000026</c:v>
                </c:pt>
                <c:pt idx="261">
                  <c:v>0.4770000000000002</c:v>
                </c:pt>
                <c:pt idx="262">
                  <c:v>0.4785000000000002</c:v>
                </c:pt>
                <c:pt idx="263">
                  <c:v>0.47925000000000001</c:v>
                </c:pt>
                <c:pt idx="264">
                  <c:v>0.48225000000000007</c:v>
                </c:pt>
                <c:pt idx="265">
                  <c:v>0.48450000000000026</c:v>
                </c:pt>
                <c:pt idx="266">
                  <c:v>0.48675000000000002</c:v>
                </c:pt>
                <c:pt idx="267">
                  <c:v>0.48825000000000002</c:v>
                </c:pt>
                <c:pt idx="268">
                  <c:v>0.48975000000000007</c:v>
                </c:pt>
                <c:pt idx="269">
                  <c:v>0.49200000000000027</c:v>
                </c:pt>
                <c:pt idx="270">
                  <c:v>0.49350000000000016</c:v>
                </c:pt>
                <c:pt idx="271">
                  <c:v>0.49500000000000022</c:v>
                </c:pt>
                <c:pt idx="272">
                  <c:v>0.49725000000000008</c:v>
                </c:pt>
                <c:pt idx="273">
                  <c:v>0.49875000000000008</c:v>
                </c:pt>
                <c:pt idx="274">
                  <c:v>0.50024999999999997</c:v>
                </c:pt>
                <c:pt idx="275">
                  <c:v>0.50175000000000003</c:v>
                </c:pt>
                <c:pt idx="276">
                  <c:v>0.504</c:v>
                </c:pt>
                <c:pt idx="277">
                  <c:v>0.50625000000000009</c:v>
                </c:pt>
                <c:pt idx="278">
                  <c:v>0.50774999999999992</c:v>
                </c:pt>
                <c:pt idx="279">
                  <c:v>0.51</c:v>
                </c:pt>
                <c:pt idx="280">
                  <c:v>0.51150000000000007</c:v>
                </c:pt>
                <c:pt idx="281">
                  <c:v>0.51300000000000001</c:v>
                </c:pt>
                <c:pt idx="282">
                  <c:v>0.51449999999999996</c:v>
                </c:pt>
                <c:pt idx="283">
                  <c:v>0.51675000000000004</c:v>
                </c:pt>
                <c:pt idx="284">
                  <c:v>0.5182500000000001</c:v>
                </c:pt>
                <c:pt idx="285">
                  <c:v>0.51900000000000002</c:v>
                </c:pt>
                <c:pt idx="286">
                  <c:v>0.52049999999999996</c:v>
                </c:pt>
                <c:pt idx="287">
                  <c:v>0.52124999999999988</c:v>
                </c:pt>
                <c:pt idx="288">
                  <c:v>0.52275000000000005</c:v>
                </c:pt>
                <c:pt idx="289">
                  <c:v>0.52424999999999999</c:v>
                </c:pt>
                <c:pt idx="290">
                  <c:v>0.52500000000000002</c:v>
                </c:pt>
                <c:pt idx="291">
                  <c:v>0.52649999999999997</c:v>
                </c:pt>
                <c:pt idx="292">
                  <c:v>0.52800000000000002</c:v>
                </c:pt>
                <c:pt idx="293">
                  <c:v>0.52949999999999997</c:v>
                </c:pt>
                <c:pt idx="294">
                  <c:v>0.53024999999999989</c:v>
                </c:pt>
                <c:pt idx="295">
                  <c:v>0.53174999999999994</c:v>
                </c:pt>
                <c:pt idx="296">
                  <c:v>0.53325000000000011</c:v>
                </c:pt>
                <c:pt idx="297">
                  <c:v>0.5347500000000005</c:v>
                </c:pt>
                <c:pt idx="298">
                  <c:v>0.53549999999999998</c:v>
                </c:pt>
                <c:pt idx="299">
                  <c:v>0.53699999999999992</c:v>
                </c:pt>
                <c:pt idx="300">
                  <c:v>0.53849999999999998</c:v>
                </c:pt>
                <c:pt idx="301">
                  <c:v>0.53925000000000001</c:v>
                </c:pt>
                <c:pt idx="302">
                  <c:v>0.54074999999999995</c:v>
                </c:pt>
                <c:pt idx="303">
                  <c:v>0.54225000000000001</c:v>
                </c:pt>
                <c:pt idx="304">
                  <c:v>0.54375000000000051</c:v>
                </c:pt>
                <c:pt idx="305">
                  <c:v>0.54525000000000001</c:v>
                </c:pt>
                <c:pt idx="306">
                  <c:v>0.54749999999999988</c:v>
                </c:pt>
                <c:pt idx="307">
                  <c:v>0.54975000000000041</c:v>
                </c:pt>
                <c:pt idx="308">
                  <c:v>0.55125000000000002</c:v>
                </c:pt>
                <c:pt idx="309">
                  <c:v>0.5535000000000001</c:v>
                </c:pt>
                <c:pt idx="310">
                  <c:v>0.5535000000000001</c:v>
                </c:pt>
                <c:pt idx="311">
                  <c:v>0.55575000000000052</c:v>
                </c:pt>
                <c:pt idx="312">
                  <c:v>0.55575000000000052</c:v>
                </c:pt>
                <c:pt idx="313">
                  <c:v>0.55725000000000002</c:v>
                </c:pt>
                <c:pt idx="314">
                  <c:v>0.5595</c:v>
                </c:pt>
                <c:pt idx="315">
                  <c:v>0.56099999999999994</c:v>
                </c:pt>
                <c:pt idx="316">
                  <c:v>0.56324999999999992</c:v>
                </c:pt>
                <c:pt idx="317">
                  <c:v>0.5655</c:v>
                </c:pt>
                <c:pt idx="318">
                  <c:v>0.56775000000000042</c:v>
                </c:pt>
                <c:pt idx="319">
                  <c:v>0.56999999999999995</c:v>
                </c:pt>
                <c:pt idx="320">
                  <c:v>0.57224999999999993</c:v>
                </c:pt>
                <c:pt idx="321">
                  <c:v>0.57224999999999993</c:v>
                </c:pt>
                <c:pt idx="322">
                  <c:v>0.57450000000000001</c:v>
                </c:pt>
                <c:pt idx="323">
                  <c:v>0.57750000000000001</c:v>
                </c:pt>
                <c:pt idx="324">
                  <c:v>0.58049999999999957</c:v>
                </c:pt>
                <c:pt idx="325">
                  <c:v>0.58349999999999957</c:v>
                </c:pt>
                <c:pt idx="326">
                  <c:v>0.58349999999999957</c:v>
                </c:pt>
                <c:pt idx="327">
                  <c:v>0.58649999999999958</c:v>
                </c:pt>
                <c:pt idx="328">
                  <c:v>0.58949999999999958</c:v>
                </c:pt>
                <c:pt idx="329">
                  <c:v>0.59249999999999958</c:v>
                </c:pt>
                <c:pt idx="330">
                  <c:v>0.59475</c:v>
                </c:pt>
                <c:pt idx="331">
                  <c:v>0.59700000000000009</c:v>
                </c:pt>
                <c:pt idx="332">
                  <c:v>0.59925000000000006</c:v>
                </c:pt>
                <c:pt idx="333">
                  <c:v>0.60149999999999992</c:v>
                </c:pt>
                <c:pt idx="334">
                  <c:v>0.60449999999999993</c:v>
                </c:pt>
                <c:pt idx="335">
                  <c:v>0.60675000000000046</c:v>
                </c:pt>
                <c:pt idx="336">
                  <c:v>0.60975000000000035</c:v>
                </c:pt>
                <c:pt idx="337">
                  <c:v>0.61200000000000043</c:v>
                </c:pt>
                <c:pt idx="338">
                  <c:v>0.61350000000000005</c:v>
                </c:pt>
                <c:pt idx="339">
                  <c:v>0.61575000000000046</c:v>
                </c:pt>
                <c:pt idx="340">
                  <c:v>0.61800000000000055</c:v>
                </c:pt>
                <c:pt idx="341">
                  <c:v>0.62025000000000052</c:v>
                </c:pt>
                <c:pt idx="342">
                  <c:v>0.62250000000000005</c:v>
                </c:pt>
                <c:pt idx="343">
                  <c:v>0.62475000000000058</c:v>
                </c:pt>
                <c:pt idx="344">
                  <c:v>0.62700000000000056</c:v>
                </c:pt>
                <c:pt idx="345">
                  <c:v>0.62925000000000053</c:v>
                </c:pt>
                <c:pt idx="346">
                  <c:v>0.63150000000000051</c:v>
                </c:pt>
                <c:pt idx="347">
                  <c:v>0.6337500000000007</c:v>
                </c:pt>
                <c:pt idx="348">
                  <c:v>0.6367500000000007</c:v>
                </c:pt>
                <c:pt idx="349">
                  <c:v>0.63900000000000046</c:v>
                </c:pt>
                <c:pt idx="350">
                  <c:v>0.64125000000000032</c:v>
                </c:pt>
                <c:pt idx="351">
                  <c:v>0.64425000000000043</c:v>
                </c:pt>
                <c:pt idx="352">
                  <c:v>0.64650000000000041</c:v>
                </c:pt>
                <c:pt idx="353">
                  <c:v>0.64950000000000041</c:v>
                </c:pt>
                <c:pt idx="354">
                  <c:v>0.65175000000000061</c:v>
                </c:pt>
                <c:pt idx="355">
                  <c:v>0.65400000000000058</c:v>
                </c:pt>
                <c:pt idx="356">
                  <c:v>0.65700000000000058</c:v>
                </c:pt>
                <c:pt idx="357">
                  <c:v>0.65925000000000045</c:v>
                </c:pt>
                <c:pt idx="358">
                  <c:v>0.66150000000000042</c:v>
                </c:pt>
                <c:pt idx="359">
                  <c:v>0.66375000000000073</c:v>
                </c:pt>
                <c:pt idx="360">
                  <c:v>0.6660000000000007</c:v>
                </c:pt>
                <c:pt idx="361">
                  <c:v>0.66900000000000071</c:v>
                </c:pt>
                <c:pt idx="362">
                  <c:v>0.67125000000000046</c:v>
                </c:pt>
                <c:pt idx="363">
                  <c:v>0.67350000000000054</c:v>
                </c:pt>
                <c:pt idx="364">
                  <c:v>0.67575000000000074</c:v>
                </c:pt>
                <c:pt idx="365">
                  <c:v>0.67800000000000071</c:v>
                </c:pt>
                <c:pt idx="366">
                  <c:v>0.67950000000000044</c:v>
                </c:pt>
                <c:pt idx="367">
                  <c:v>0.68099999999999994</c:v>
                </c:pt>
                <c:pt idx="368">
                  <c:v>0.68250000000000011</c:v>
                </c:pt>
                <c:pt idx="369">
                  <c:v>0.68400000000000005</c:v>
                </c:pt>
                <c:pt idx="370">
                  <c:v>0.6855</c:v>
                </c:pt>
                <c:pt idx="371">
                  <c:v>0.6870000000000005</c:v>
                </c:pt>
                <c:pt idx="372">
                  <c:v>0.6885</c:v>
                </c:pt>
                <c:pt idx="373">
                  <c:v>0.69075000000000053</c:v>
                </c:pt>
                <c:pt idx="374">
                  <c:v>0.69299999999999995</c:v>
                </c:pt>
                <c:pt idx="375">
                  <c:v>0.69525000000000003</c:v>
                </c:pt>
                <c:pt idx="376">
                  <c:v>0.69750000000000012</c:v>
                </c:pt>
                <c:pt idx="377">
                  <c:v>0.69975000000000054</c:v>
                </c:pt>
                <c:pt idx="378">
                  <c:v>0.7020000000000004</c:v>
                </c:pt>
                <c:pt idx="379">
                  <c:v>0.70350000000000001</c:v>
                </c:pt>
                <c:pt idx="380">
                  <c:v>0.70575000000000043</c:v>
                </c:pt>
                <c:pt idx="381">
                  <c:v>0.70724999999999993</c:v>
                </c:pt>
                <c:pt idx="382">
                  <c:v>0.70950000000000002</c:v>
                </c:pt>
                <c:pt idx="383">
                  <c:v>0.71175000000000044</c:v>
                </c:pt>
                <c:pt idx="384">
                  <c:v>0.71400000000000041</c:v>
                </c:pt>
                <c:pt idx="385">
                  <c:v>0.71549999999999991</c:v>
                </c:pt>
                <c:pt idx="386">
                  <c:v>0.71775000000000044</c:v>
                </c:pt>
                <c:pt idx="387">
                  <c:v>0.71924999999999994</c:v>
                </c:pt>
                <c:pt idx="388">
                  <c:v>0.71924999999999994</c:v>
                </c:pt>
                <c:pt idx="389">
                  <c:v>0.72075000000000056</c:v>
                </c:pt>
                <c:pt idx="390">
                  <c:v>0.72300000000000042</c:v>
                </c:pt>
                <c:pt idx="391">
                  <c:v>0.72449999999999992</c:v>
                </c:pt>
                <c:pt idx="392">
                  <c:v>0.72675000000000045</c:v>
                </c:pt>
                <c:pt idx="393">
                  <c:v>0.72824999999999995</c:v>
                </c:pt>
                <c:pt idx="394">
                  <c:v>0.72900000000000054</c:v>
                </c:pt>
                <c:pt idx="395">
                  <c:v>0.73050000000000004</c:v>
                </c:pt>
                <c:pt idx="396">
                  <c:v>0.73200000000000043</c:v>
                </c:pt>
                <c:pt idx="397">
                  <c:v>0.73349999999999993</c:v>
                </c:pt>
                <c:pt idx="398">
                  <c:v>0.73425000000000051</c:v>
                </c:pt>
                <c:pt idx="399">
                  <c:v>0.73575000000000068</c:v>
                </c:pt>
                <c:pt idx="400">
                  <c:v>0.73725000000000041</c:v>
                </c:pt>
                <c:pt idx="401">
                  <c:v>0.73800000000000054</c:v>
                </c:pt>
                <c:pt idx="402">
                  <c:v>0.73800000000000054</c:v>
                </c:pt>
                <c:pt idx="403">
                  <c:v>0.73949999999999994</c:v>
                </c:pt>
                <c:pt idx="404">
                  <c:v>0.74100000000000044</c:v>
                </c:pt>
                <c:pt idx="405">
                  <c:v>0.74175000000000046</c:v>
                </c:pt>
                <c:pt idx="406">
                  <c:v>0.7432500000000003</c:v>
                </c:pt>
                <c:pt idx="407">
                  <c:v>0.74550000000000005</c:v>
                </c:pt>
                <c:pt idx="408">
                  <c:v>0.74775000000000058</c:v>
                </c:pt>
                <c:pt idx="409">
                  <c:v>0.75000000000000044</c:v>
                </c:pt>
                <c:pt idx="410">
                  <c:v>0.7515000000000005</c:v>
                </c:pt>
                <c:pt idx="411">
                  <c:v>0.75375000000000036</c:v>
                </c:pt>
                <c:pt idx="412">
                  <c:v>0.75675000000000048</c:v>
                </c:pt>
                <c:pt idx="413">
                  <c:v>0.75900000000000045</c:v>
                </c:pt>
                <c:pt idx="414">
                  <c:v>0.76049999999999995</c:v>
                </c:pt>
                <c:pt idx="415">
                  <c:v>0.76275000000000026</c:v>
                </c:pt>
                <c:pt idx="416">
                  <c:v>0.76500000000000046</c:v>
                </c:pt>
                <c:pt idx="417">
                  <c:v>0.76725000000000043</c:v>
                </c:pt>
                <c:pt idx="418">
                  <c:v>0.76950000000000041</c:v>
                </c:pt>
                <c:pt idx="419">
                  <c:v>0.7717500000000006</c:v>
                </c:pt>
                <c:pt idx="420">
                  <c:v>0.77400000000000035</c:v>
                </c:pt>
                <c:pt idx="421">
                  <c:v>0.77625000000000033</c:v>
                </c:pt>
                <c:pt idx="422">
                  <c:v>0.77625000000000033</c:v>
                </c:pt>
                <c:pt idx="423">
                  <c:v>0.77850000000000041</c:v>
                </c:pt>
                <c:pt idx="424">
                  <c:v>0.78</c:v>
                </c:pt>
                <c:pt idx="425">
                  <c:v>0.78</c:v>
                </c:pt>
                <c:pt idx="426">
                  <c:v>0.78225000000000011</c:v>
                </c:pt>
                <c:pt idx="427">
                  <c:v>0.78450000000000009</c:v>
                </c:pt>
                <c:pt idx="428">
                  <c:v>0.78600000000000014</c:v>
                </c:pt>
                <c:pt idx="429">
                  <c:v>0.78825000000000012</c:v>
                </c:pt>
                <c:pt idx="430">
                  <c:v>0.79049999999999998</c:v>
                </c:pt>
                <c:pt idx="431">
                  <c:v>0.79275000000000051</c:v>
                </c:pt>
                <c:pt idx="432">
                  <c:v>0.79500000000000004</c:v>
                </c:pt>
                <c:pt idx="433">
                  <c:v>0.79649999999999999</c:v>
                </c:pt>
                <c:pt idx="434">
                  <c:v>0.79874999999999985</c:v>
                </c:pt>
                <c:pt idx="435">
                  <c:v>0.80099999999999993</c:v>
                </c:pt>
                <c:pt idx="436">
                  <c:v>0.80249999999999999</c:v>
                </c:pt>
                <c:pt idx="437">
                  <c:v>0.8040000000000006</c:v>
                </c:pt>
                <c:pt idx="438">
                  <c:v>0.80625000000000002</c:v>
                </c:pt>
                <c:pt idx="439">
                  <c:v>0.8085</c:v>
                </c:pt>
                <c:pt idx="440">
                  <c:v>0.80999999999999994</c:v>
                </c:pt>
                <c:pt idx="441">
                  <c:v>0.81225000000000003</c:v>
                </c:pt>
                <c:pt idx="442">
                  <c:v>0.81449999999999989</c:v>
                </c:pt>
                <c:pt idx="443">
                  <c:v>0.81675000000000031</c:v>
                </c:pt>
                <c:pt idx="444">
                  <c:v>0.81900000000000051</c:v>
                </c:pt>
                <c:pt idx="445">
                  <c:v>0.82125000000000004</c:v>
                </c:pt>
                <c:pt idx="446">
                  <c:v>0.82350000000000001</c:v>
                </c:pt>
                <c:pt idx="447">
                  <c:v>0.82575000000000043</c:v>
                </c:pt>
                <c:pt idx="448">
                  <c:v>0.8280000000000004</c:v>
                </c:pt>
                <c:pt idx="449">
                  <c:v>0.83024999999999993</c:v>
                </c:pt>
                <c:pt idx="450">
                  <c:v>0.83250000000000002</c:v>
                </c:pt>
                <c:pt idx="451">
                  <c:v>0.83475000000000055</c:v>
                </c:pt>
                <c:pt idx="452">
                  <c:v>0.83700000000000041</c:v>
                </c:pt>
                <c:pt idx="453">
                  <c:v>0.83924999999999994</c:v>
                </c:pt>
                <c:pt idx="454">
                  <c:v>0.84150000000000003</c:v>
                </c:pt>
                <c:pt idx="455">
                  <c:v>0.84375000000000044</c:v>
                </c:pt>
                <c:pt idx="456">
                  <c:v>0.84600000000000053</c:v>
                </c:pt>
                <c:pt idx="457">
                  <c:v>0.8482500000000005</c:v>
                </c:pt>
                <c:pt idx="458">
                  <c:v>0.85124999999999995</c:v>
                </c:pt>
                <c:pt idx="459">
                  <c:v>0.85350000000000004</c:v>
                </c:pt>
                <c:pt idx="460">
                  <c:v>0.85575000000000045</c:v>
                </c:pt>
                <c:pt idx="461">
                  <c:v>0.85800000000000043</c:v>
                </c:pt>
                <c:pt idx="462">
                  <c:v>0.8602500000000004</c:v>
                </c:pt>
                <c:pt idx="463">
                  <c:v>0.8602500000000004</c:v>
                </c:pt>
                <c:pt idx="464">
                  <c:v>0.86175000000000046</c:v>
                </c:pt>
                <c:pt idx="465">
                  <c:v>0.86400000000000055</c:v>
                </c:pt>
                <c:pt idx="466">
                  <c:v>0.86625000000000052</c:v>
                </c:pt>
                <c:pt idx="467">
                  <c:v>0.86775000000000047</c:v>
                </c:pt>
                <c:pt idx="468">
                  <c:v>0.87000000000000044</c:v>
                </c:pt>
                <c:pt idx="469">
                  <c:v>0.87150000000000005</c:v>
                </c:pt>
                <c:pt idx="470">
                  <c:v>0.87300000000000055</c:v>
                </c:pt>
                <c:pt idx="471">
                  <c:v>0.87449999999999994</c:v>
                </c:pt>
                <c:pt idx="472">
                  <c:v>0.87525000000000053</c:v>
                </c:pt>
                <c:pt idx="473">
                  <c:v>0.87675000000000058</c:v>
                </c:pt>
                <c:pt idx="474">
                  <c:v>0.8775000000000005</c:v>
                </c:pt>
                <c:pt idx="475">
                  <c:v>0.87900000000000045</c:v>
                </c:pt>
                <c:pt idx="476">
                  <c:v>0.87900000000000045</c:v>
                </c:pt>
                <c:pt idx="477">
                  <c:v>0.87975000000000059</c:v>
                </c:pt>
                <c:pt idx="478">
                  <c:v>0.88125000000000009</c:v>
                </c:pt>
                <c:pt idx="479">
                  <c:v>0.88125000000000009</c:v>
                </c:pt>
                <c:pt idx="480">
                  <c:v>0.88275000000000003</c:v>
                </c:pt>
                <c:pt idx="481">
                  <c:v>0.88424999999999998</c:v>
                </c:pt>
                <c:pt idx="482">
                  <c:v>0.88500000000000001</c:v>
                </c:pt>
                <c:pt idx="483">
                  <c:v>0.88650000000000018</c:v>
                </c:pt>
                <c:pt idx="484">
                  <c:v>0.8879999999999999</c:v>
                </c:pt>
                <c:pt idx="485">
                  <c:v>0.88949999999999996</c:v>
                </c:pt>
                <c:pt idx="486">
                  <c:v>0.89024999999999999</c:v>
                </c:pt>
                <c:pt idx="487">
                  <c:v>0.89174999999999993</c:v>
                </c:pt>
                <c:pt idx="488">
                  <c:v>0.89324999999999999</c:v>
                </c:pt>
                <c:pt idx="489">
                  <c:v>0.89399999999999991</c:v>
                </c:pt>
                <c:pt idx="490">
                  <c:v>0.89550000000000007</c:v>
                </c:pt>
                <c:pt idx="491">
                  <c:v>0.89700000000000002</c:v>
                </c:pt>
                <c:pt idx="492">
                  <c:v>0.89849999999999997</c:v>
                </c:pt>
                <c:pt idx="493">
                  <c:v>0.89999999999999991</c:v>
                </c:pt>
                <c:pt idx="494">
                  <c:v>0.90149999999999997</c:v>
                </c:pt>
                <c:pt idx="495">
                  <c:v>0.90225000000000011</c:v>
                </c:pt>
                <c:pt idx="496">
                  <c:v>0.90299999999999991</c:v>
                </c:pt>
                <c:pt idx="497">
                  <c:v>0.90374999999999994</c:v>
                </c:pt>
                <c:pt idx="498">
                  <c:v>0.90450000000000008</c:v>
                </c:pt>
                <c:pt idx="499">
                  <c:v>0.90524999999999989</c:v>
                </c:pt>
                <c:pt idx="500">
                  <c:v>0.9067500000000005</c:v>
                </c:pt>
                <c:pt idx="501">
                  <c:v>0.90749999999999997</c:v>
                </c:pt>
                <c:pt idx="502">
                  <c:v>0.90825</c:v>
                </c:pt>
                <c:pt idx="503">
                  <c:v>0.90900000000000003</c:v>
                </c:pt>
                <c:pt idx="504">
                  <c:v>0.9097500000000005</c:v>
                </c:pt>
                <c:pt idx="505">
                  <c:v>0.91049999999999998</c:v>
                </c:pt>
                <c:pt idx="506">
                  <c:v>0.91125</c:v>
                </c:pt>
                <c:pt idx="507">
                  <c:v>0.91275000000000051</c:v>
                </c:pt>
                <c:pt idx="508">
                  <c:v>0.91425000000000001</c:v>
                </c:pt>
                <c:pt idx="509">
                  <c:v>0.91574999999999995</c:v>
                </c:pt>
                <c:pt idx="510">
                  <c:v>0.9172499999999999</c:v>
                </c:pt>
                <c:pt idx="511">
                  <c:v>0.91800000000000004</c:v>
                </c:pt>
                <c:pt idx="512">
                  <c:v>0.9195000000000001</c:v>
                </c:pt>
                <c:pt idx="513">
                  <c:v>0.92099999999999993</c:v>
                </c:pt>
                <c:pt idx="514">
                  <c:v>0.92249999999999988</c:v>
                </c:pt>
                <c:pt idx="515">
                  <c:v>0.92400000000000004</c:v>
                </c:pt>
                <c:pt idx="516">
                  <c:v>0.92475000000000041</c:v>
                </c:pt>
                <c:pt idx="517">
                  <c:v>0.92625000000000002</c:v>
                </c:pt>
                <c:pt idx="518">
                  <c:v>0.92775000000000041</c:v>
                </c:pt>
                <c:pt idx="519">
                  <c:v>0.92775000000000041</c:v>
                </c:pt>
                <c:pt idx="520">
                  <c:v>0.92925000000000002</c:v>
                </c:pt>
                <c:pt idx="521">
                  <c:v>0.93075000000000041</c:v>
                </c:pt>
                <c:pt idx="522">
                  <c:v>0.93075000000000041</c:v>
                </c:pt>
                <c:pt idx="523">
                  <c:v>0.93225000000000002</c:v>
                </c:pt>
                <c:pt idx="524">
                  <c:v>0.93375000000000041</c:v>
                </c:pt>
                <c:pt idx="525">
                  <c:v>0.93599999999999994</c:v>
                </c:pt>
                <c:pt idx="526">
                  <c:v>0.93750000000000011</c:v>
                </c:pt>
                <c:pt idx="527">
                  <c:v>0.93975000000000042</c:v>
                </c:pt>
                <c:pt idx="528">
                  <c:v>0.9420000000000005</c:v>
                </c:pt>
                <c:pt idx="529">
                  <c:v>0.94425000000000003</c:v>
                </c:pt>
                <c:pt idx="530">
                  <c:v>0.94650000000000012</c:v>
                </c:pt>
                <c:pt idx="531">
                  <c:v>0.94950000000000001</c:v>
                </c:pt>
                <c:pt idx="532">
                  <c:v>0.95175000000000032</c:v>
                </c:pt>
                <c:pt idx="533">
                  <c:v>0.9540000000000004</c:v>
                </c:pt>
                <c:pt idx="534">
                  <c:v>0.95700000000000041</c:v>
                </c:pt>
                <c:pt idx="535">
                  <c:v>0.96000000000000063</c:v>
                </c:pt>
                <c:pt idx="536">
                  <c:v>0.96225000000000005</c:v>
                </c:pt>
                <c:pt idx="537">
                  <c:v>0.96524999999999983</c:v>
                </c:pt>
                <c:pt idx="538">
                  <c:v>0.96749999999999992</c:v>
                </c:pt>
                <c:pt idx="539">
                  <c:v>0.97050000000000014</c:v>
                </c:pt>
                <c:pt idx="540">
                  <c:v>0.97275000000000045</c:v>
                </c:pt>
                <c:pt idx="541">
                  <c:v>0.97500000000000042</c:v>
                </c:pt>
                <c:pt idx="542">
                  <c:v>0.97724999999999984</c:v>
                </c:pt>
                <c:pt idx="543">
                  <c:v>0.98024999999999951</c:v>
                </c:pt>
                <c:pt idx="544">
                  <c:v>0.98249999999999948</c:v>
                </c:pt>
                <c:pt idx="545">
                  <c:v>0.9854999999999996</c:v>
                </c:pt>
                <c:pt idx="546">
                  <c:v>0.98774999999999991</c:v>
                </c:pt>
                <c:pt idx="547">
                  <c:v>0.99</c:v>
                </c:pt>
                <c:pt idx="548">
                  <c:v>0.99224999999999952</c:v>
                </c:pt>
                <c:pt idx="549">
                  <c:v>0.9944999999999995</c:v>
                </c:pt>
                <c:pt idx="550">
                  <c:v>0.99675000000000002</c:v>
                </c:pt>
                <c:pt idx="551">
                  <c:v>0.99975000000000003</c:v>
                </c:pt>
                <c:pt idx="552">
                  <c:v>1.002</c:v>
                </c:pt>
                <c:pt idx="553">
                  <c:v>1.0049999999999992</c:v>
                </c:pt>
                <c:pt idx="554">
                  <c:v>1.0072500000000002</c:v>
                </c:pt>
                <c:pt idx="555">
                  <c:v>1.0102500000000001</c:v>
                </c:pt>
                <c:pt idx="556">
                  <c:v>1.01325</c:v>
                </c:pt>
                <c:pt idx="557">
                  <c:v>1.0162500000000001</c:v>
                </c:pt>
                <c:pt idx="558">
                  <c:v>1.01925</c:v>
                </c:pt>
                <c:pt idx="559">
                  <c:v>1.0214999999999992</c:v>
                </c:pt>
                <c:pt idx="560">
                  <c:v>1.0229999999999992</c:v>
                </c:pt>
                <c:pt idx="561">
                  <c:v>1.02525</c:v>
                </c:pt>
                <c:pt idx="562">
                  <c:v>1.0267500000000001</c:v>
                </c:pt>
                <c:pt idx="563">
                  <c:v>1.028999999999999</c:v>
                </c:pt>
                <c:pt idx="564">
                  <c:v>1.03125</c:v>
                </c:pt>
                <c:pt idx="565">
                  <c:v>1.0327500000000001</c:v>
                </c:pt>
                <c:pt idx="566">
                  <c:v>1.0342500000000001</c:v>
                </c:pt>
                <c:pt idx="567">
                  <c:v>1.0365000000000002</c:v>
                </c:pt>
                <c:pt idx="568">
                  <c:v>1.038</c:v>
                </c:pt>
                <c:pt idx="569">
                  <c:v>1.0402499999999999</c:v>
                </c:pt>
                <c:pt idx="570">
                  <c:v>1.0417500000000002</c:v>
                </c:pt>
                <c:pt idx="571">
                  <c:v>1.044</c:v>
                </c:pt>
                <c:pt idx="572">
                  <c:v>1.0454999999999992</c:v>
                </c:pt>
                <c:pt idx="573">
                  <c:v>1.046999999999999</c:v>
                </c:pt>
                <c:pt idx="574">
                  <c:v>1.04925</c:v>
                </c:pt>
                <c:pt idx="575">
                  <c:v>1.0507499999999999</c:v>
                </c:pt>
                <c:pt idx="576">
                  <c:v>1.0522499999999999</c:v>
                </c:pt>
                <c:pt idx="577">
                  <c:v>1.0545</c:v>
                </c:pt>
                <c:pt idx="578">
                  <c:v>1.0567499999999999</c:v>
                </c:pt>
                <c:pt idx="579">
                  <c:v>1.0582499999999999</c:v>
                </c:pt>
                <c:pt idx="580">
                  <c:v>1.0604999999999998</c:v>
                </c:pt>
                <c:pt idx="581">
                  <c:v>1.0627500000000001</c:v>
                </c:pt>
                <c:pt idx="582">
                  <c:v>1.0642499999999999</c:v>
                </c:pt>
                <c:pt idx="583">
                  <c:v>1.06575</c:v>
                </c:pt>
                <c:pt idx="584">
                  <c:v>1.0672499999999998</c:v>
                </c:pt>
                <c:pt idx="585">
                  <c:v>1.0687500000000001</c:v>
                </c:pt>
                <c:pt idx="586">
                  <c:v>1.071</c:v>
                </c:pt>
                <c:pt idx="587">
                  <c:v>1.0725</c:v>
                </c:pt>
                <c:pt idx="588">
                  <c:v>1.07325</c:v>
                </c:pt>
                <c:pt idx="589">
                  <c:v>1.0747499999999999</c:v>
                </c:pt>
                <c:pt idx="590">
                  <c:v>1.0754999999999992</c:v>
                </c:pt>
                <c:pt idx="591">
                  <c:v>1.077</c:v>
                </c:pt>
                <c:pt idx="592">
                  <c:v>1.07775</c:v>
                </c:pt>
                <c:pt idx="593">
                  <c:v>1.07775</c:v>
                </c:pt>
                <c:pt idx="594">
                  <c:v>1.0785</c:v>
                </c:pt>
                <c:pt idx="595">
                  <c:v>1.0792499999999998</c:v>
                </c:pt>
                <c:pt idx="596">
                  <c:v>1.081499999999999</c:v>
                </c:pt>
                <c:pt idx="597">
                  <c:v>1.083</c:v>
                </c:pt>
                <c:pt idx="598">
                  <c:v>1.0852499999999998</c:v>
                </c:pt>
                <c:pt idx="599">
                  <c:v>1.0874999999999992</c:v>
                </c:pt>
                <c:pt idx="600">
                  <c:v>1.089</c:v>
                </c:pt>
                <c:pt idx="601">
                  <c:v>1.0912499999999998</c:v>
                </c:pt>
                <c:pt idx="602">
                  <c:v>1.0912499999999998</c:v>
                </c:pt>
                <c:pt idx="603">
                  <c:v>1.0927499999999999</c:v>
                </c:pt>
                <c:pt idx="604">
                  <c:v>1.0927499999999999</c:v>
                </c:pt>
                <c:pt idx="605">
                  <c:v>1.0942500000000011</c:v>
                </c:pt>
                <c:pt idx="606">
                  <c:v>1.09575</c:v>
                </c:pt>
                <c:pt idx="607">
                  <c:v>1.097999999999999</c:v>
                </c:pt>
                <c:pt idx="608">
                  <c:v>1.099499999999999</c:v>
                </c:pt>
                <c:pt idx="609">
                  <c:v>1.1002500000000011</c:v>
                </c:pt>
                <c:pt idx="610">
                  <c:v>1.1017499999999998</c:v>
                </c:pt>
                <c:pt idx="611">
                  <c:v>1.1025</c:v>
                </c:pt>
                <c:pt idx="612">
                  <c:v>1.103999999999999</c:v>
                </c:pt>
                <c:pt idx="613">
                  <c:v>1.1047500000000001</c:v>
                </c:pt>
                <c:pt idx="614">
                  <c:v>1.1062500000000008</c:v>
                </c:pt>
                <c:pt idx="615">
                  <c:v>1.1070000000000002</c:v>
                </c:pt>
                <c:pt idx="616">
                  <c:v>1.1084999999999998</c:v>
                </c:pt>
                <c:pt idx="617">
                  <c:v>1.1092500000000001</c:v>
                </c:pt>
                <c:pt idx="618">
                  <c:v>1.1107499999999999</c:v>
                </c:pt>
                <c:pt idx="619">
                  <c:v>1.1115000000000002</c:v>
                </c:pt>
                <c:pt idx="620">
                  <c:v>1.113</c:v>
                </c:pt>
                <c:pt idx="621">
                  <c:v>1.11375</c:v>
                </c:pt>
                <c:pt idx="622">
                  <c:v>1.1152500000000001</c:v>
                </c:pt>
                <c:pt idx="623">
                  <c:v>1.115999999999999</c:v>
                </c:pt>
                <c:pt idx="624">
                  <c:v>1.117499999999999</c:v>
                </c:pt>
                <c:pt idx="625">
                  <c:v>1.1182500000000011</c:v>
                </c:pt>
                <c:pt idx="626">
                  <c:v>1.1197499999999998</c:v>
                </c:pt>
                <c:pt idx="627">
                  <c:v>1.1212500000000001</c:v>
                </c:pt>
                <c:pt idx="628">
                  <c:v>1.121999999999999</c:v>
                </c:pt>
                <c:pt idx="629">
                  <c:v>1.1234999999999991</c:v>
                </c:pt>
                <c:pt idx="630">
                  <c:v>1.1242500000000009</c:v>
                </c:pt>
                <c:pt idx="631">
                  <c:v>1.1257499999999998</c:v>
                </c:pt>
                <c:pt idx="632">
                  <c:v>1.1264999999999998</c:v>
                </c:pt>
                <c:pt idx="633">
                  <c:v>1.127999999999999</c:v>
                </c:pt>
                <c:pt idx="634">
                  <c:v>1.1287500000000001</c:v>
                </c:pt>
                <c:pt idx="635">
                  <c:v>1.1294999999999991</c:v>
                </c:pt>
                <c:pt idx="636">
                  <c:v>1.1302500000000009</c:v>
                </c:pt>
                <c:pt idx="637">
                  <c:v>1.131</c:v>
                </c:pt>
                <c:pt idx="638">
                  <c:v>1.1325000000000001</c:v>
                </c:pt>
                <c:pt idx="639">
                  <c:v>1.1332499999999999</c:v>
                </c:pt>
                <c:pt idx="640">
                  <c:v>1.1340000000000001</c:v>
                </c:pt>
                <c:pt idx="641">
                  <c:v>1.1355</c:v>
                </c:pt>
                <c:pt idx="642">
                  <c:v>1.1362500000000009</c:v>
                </c:pt>
                <c:pt idx="643">
                  <c:v>1.1377499999999998</c:v>
                </c:pt>
                <c:pt idx="644">
                  <c:v>1.1385000000000001</c:v>
                </c:pt>
                <c:pt idx="645">
                  <c:v>1.139999999999999</c:v>
                </c:pt>
                <c:pt idx="646">
                  <c:v>1.140750000000001</c:v>
                </c:pt>
                <c:pt idx="647">
                  <c:v>1.1422500000000009</c:v>
                </c:pt>
                <c:pt idx="648">
                  <c:v>1.14375</c:v>
                </c:pt>
                <c:pt idx="649">
                  <c:v>1.1444999999999999</c:v>
                </c:pt>
                <c:pt idx="650">
                  <c:v>1.1460000000000001</c:v>
                </c:pt>
                <c:pt idx="651">
                  <c:v>1.1482500000000009</c:v>
                </c:pt>
                <c:pt idx="652">
                  <c:v>1.1504999999999999</c:v>
                </c:pt>
                <c:pt idx="653">
                  <c:v>1.1527500000000011</c:v>
                </c:pt>
                <c:pt idx="654">
                  <c:v>1.155</c:v>
                </c:pt>
                <c:pt idx="655">
                  <c:v>1.1572500000000001</c:v>
                </c:pt>
                <c:pt idx="656">
                  <c:v>1.1595000000000002</c:v>
                </c:pt>
                <c:pt idx="657">
                  <c:v>1.1617500000000001</c:v>
                </c:pt>
                <c:pt idx="658">
                  <c:v>1.163999999999999</c:v>
                </c:pt>
                <c:pt idx="659">
                  <c:v>1.1662500000000009</c:v>
                </c:pt>
                <c:pt idx="660">
                  <c:v>1.1662500000000009</c:v>
                </c:pt>
                <c:pt idx="661">
                  <c:v>1.1677499999999998</c:v>
                </c:pt>
                <c:pt idx="662">
                  <c:v>1.1707500000000011</c:v>
                </c:pt>
                <c:pt idx="663">
                  <c:v>1.1737500000000001</c:v>
                </c:pt>
                <c:pt idx="664">
                  <c:v>1.1767500000000009</c:v>
                </c:pt>
                <c:pt idx="665">
                  <c:v>1.1797500000000001</c:v>
                </c:pt>
                <c:pt idx="666">
                  <c:v>1.1827500000000009</c:v>
                </c:pt>
                <c:pt idx="667">
                  <c:v>1.1857499999999999</c:v>
                </c:pt>
                <c:pt idx="668">
                  <c:v>1.1857499999999999</c:v>
                </c:pt>
                <c:pt idx="669">
                  <c:v>1.1879999999999991</c:v>
                </c:pt>
                <c:pt idx="670">
                  <c:v>1.1902500000000009</c:v>
                </c:pt>
                <c:pt idx="671">
                  <c:v>1.1924999999999999</c:v>
                </c:pt>
                <c:pt idx="672">
                  <c:v>1.1947500000000009</c:v>
                </c:pt>
                <c:pt idx="673">
                  <c:v>1.1969999999999998</c:v>
                </c:pt>
                <c:pt idx="674">
                  <c:v>1.1992499999999997</c:v>
                </c:pt>
                <c:pt idx="675">
                  <c:v>1.20225</c:v>
                </c:pt>
                <c:pt idx="676">
                  <c:v>1.2044999999999992</c:v>
                </c:pt>
                <c:pt idx="677">
                  <c:v>1.20675</c:v>
                </c:pt>
                <c:pt idx="678">
                  <c:v>1.208999999999999</c:v>
                </c:pt>
                <c:pt idx="679">
                  <c:v>1.211249999999999</c:v>
                </c:pt>
                <c:pt idx="680">
                  <c:v>1.2134999999999991</c:v>
                </c:pt>
                <c:pt idx="681">
                  <c:v>1.2157499999999992</c:v>
                </c:pt>
                <c:pt idx="682">
                  <c:v>1.2180000000000002</c:v>
                </c:pt>
                <c:pt idx="683">
                  <c:v>1.2202500000000001</c:v>
                </c:pt>
                <c:pt idx="684">
                  <c:v>1.2224999999999993</c:v>
                </c:pt>
                <c:pt idx="685">
                  <c:v>1.224</c:v>
                </c:pt>
                <c:pt idx="686">
                  <c:v>1.2262500000000001</c:v>
                </c:pt>
                <c:pt idx="687">
                  <c:v>1.228499999999999</c:v>
                </c:pt>
                <c:pt idx="688">
                  <c:v>1.23</c:v>
                </c:pt>
                <c:pt idx="689">
                  <c:v>1.2322500000000001</c:v>
                </c:pt>
                <c:pt idx="690">
                  <c:v>1.234499999999999</c:v>
                </c:pt>
                <c:pt idx="691">
                  <c:v>1.2367500000000002</c:v>
                </c:pt>
                <c:pt idx="692">
                  <c:v>1.2389999999999992</c:v>
                </c:pt>
                <c:pt idx="693">
                  <c:v>1.242</c:v>
                </c:pt>
                <c:pt idx="694">
                  <c:v>1.2442499999999999</c:v>
                </c:pt>
                <c:pt idx="695">
                  <c:v>1.2465000000000002</c:v>
                </c:pt>
                <c:pt idx="696">
                  <c:v>1.24875</c:v>
                </c:pt>
                <c:pt idx="697">
                  <c:v>1.250999999999999</c:v>
                </c:pt>
                <c:pt idx="698">
                  <c:v>1.2540000000000002</c:v>
                </c:pt>
                <c:pt idx="699">
                  <c:v>1.2562500000000001</c:v>
                </c:pt>
                <c:pt idx="700">
                  <c:v>1.2585000000000002</c:v>
                </c:pt>
                <c:pt idx="701">
                  <c:v>1.2607500000000003</c:v>
                </c:pt>
                <c:pt idx="702">
                  <c:v>1.2629999999999992</c:v>
                </c:pt>
                <c:pt idx="703">
                  <c:v>1.2644999999999988</c:v>
                </c:pt>
                <c:pt idx="704">
                  <c:v>1.266</c:v>
                </c:pt>
                <c:pt idx="705">
                  <c:v>1.26675</c:v>
                </c:pt>
                <c:pt idx="706">
                  <c:v>1.2682499999999999</c:v>
                </c:pt>
                <c:pt idx="707">
                  <c:v>1.268999999999999</c:v>
                </c:pt>
                <c:pt idx="708">
                  <c:v>1.2705</c:v>
                </c:pt>
                <c:pt idx="709">
                  <c:v>1.27125</c:v>
                </c:pt>
                <c:pt idx="710">
                  <c:v>1.27275</c:v>
                </c:pt>
                <c:pt idx="711">
                  <c:v>1.2742499999999999</c:v>
                </c:pt>
                <c:pt idx="712">
                  <c:v>1.2757499999999991</c:v>
                </c:pt>
                <c:pt idx="713">
                  <c:v>1.2772500000000002</c:v>
                </c:pt>
                <c:pt idx="714">
                  <c:v>1.2787499999999998</c:v>
                </c:pt>
                <c:pt idx="715">
                  <c:v>1.2794999999999992</c:v>
                </c:pt>
                <c:pt idx="716">
                  <c:v>1.2802499999999999</c:v>
                </c:pt>
                <c:pt idx="717">
                  <c:v>1.280999999999999</c:v>
                </c:pt>
                <c:pt idx="718">
                  <c:v>1.2817500000000002</c:v>
                </c:pt>
                <c:pt idx="719">
                  <c:v>1.2824999999999998</c:v>
                </c:pt>
                <c:pt idx="720">
                  <c:v>1.28325</c:v>
                </c:pt>
                <c:pt idx="721">
                  <c:v>1.28325</c:v>
                </c:pt>
                <c:pt idx="722">
                  <c:v>1.284</c:v>
                </c:pt>
                <c:pt idx="723">
                  <c:v>1.285499999999999</c:v>
                </c:pt>
                <c:pt idx="724">
                  <c:v>1.2862499999999999</c:v>
                </c:pt>
                <c:pt idx="725">
                  <c:v>1.28775</c:v>
                </c:pt>
                <c:pt idx="726">
                  <c:v>1.2885</c:v>
                </c:pt>
                <c:pt idx="727">
                  <c:v>1.28925</c:v>
                </c:pt>
                <c:pt idx="728">
                  <c:v>1.2907500000000001</c:v>
                </c:pt>
                <c:pt idx="729">
                  <c:v>1.2922499999999997</c:v>
                </c:pt>
                <c:pt idx="730">
                  <c:v>1.292999999999999</c:v>
                </c:pt>
                <c:pt idx="731">
                  <c:v>1.29375</c:v>
                </c:pt>
                <c:pt idx="732">
                  <c:v>1.2952500000000002</c:v>
                </c:pt>
                <c:pt idx="733">
                  <c:v>1.2967499999999998</c:v>
                </c:pt>
                <c:pt idx="734">
                  <c:v>1.2974999999999992</c:v>
                </c:pt>
                <c:pt idx="735">
                  <c:v>1.298999999999999</c:v>
                </c:pt>
                <c:pt idx="736">
                  <c:v>1.29975</c:v>
                </c:pt>
                <c:pt idx="737">
                  <c:v>1.30125</c:v>
                </c:pt>
                <c:pt idx="738">
                  <c:v>1.3027499999999999</c:v>
                </c:pt>
                <c:pt idx="739">
                  <c:v>1.3027499999999999</c:v>
                </c:pt>
                <c:pt idx="740">
                  <c:v>1.3042500000000001</c:v>
                </c:pt>
                <c:pt idx="741">
                  <c:v>1.304999999999999</c:v>
                </c:pt>
                <c:pt idx="742">
                  <c:v>1.3065</c:v>
                </c:pt>
                <c:pt idx="743">
                  <c:v>1.3080000000000001</c:v>
                </c:pt>
                <c:pt idx="744">
                  <c:v>1.3094999999999992</c:v>
                </c:pt>
                <c:pt idx="745">
                  <c:v>1.3109999999999991</c:v>
                </c:pt>
                <c:pt idx="746">
                  <c:v>1.3125</c:v>
                </c:pt>
                <c:pt idx="747">
                  <c:v>1.3140000000000001</c:v>
                </c:pt>
                <c:pt idx="748">
                  <c:v>1.3162500000000001</c:v>
                </c:pt>
                <c:pt idx="749">
                  <c:v>1.3177500000000002</c:v>
                </c:pt>
                <c:pt idx="750">
                  <c:v>1.31925</c:v>
                </c:pt>
                <c:pt idx="751">
                  <c:v>1.3200000000000003</c:v>
                </c:pt>
                <c:pt idx="752">
                  <c:v>1.321499999999999</c:v>
                </c:pt>
                <c:pt idx="753">
                  <c:v>1.32375</c:v>
                </c:pt>
                <c:pt idx="754">
                  <c:v>1.3260000000000001</c:v>
                </c:pt>
                <c:pt idx="755">
                  <c:v>1.327499999999999</c:v>
                </c:pt>
                <c:pt idx="756">
                  <c:v>1.329</c:v>
                </c:pt>
                <c:pt idx="757">
                  <c:v>1.3304999999999998</c:v>
                </c:pt>
                <c:pt idx="758">
                  <c:v>1.33125</c:v>
                </c:pt>
                <c:pt idx="759">
                  <c:v>1.3327499999999999</c:v>
                </c:pt>
                <c:pt idx="760">
                  <c:v>1.3342499999999999</c:v>
                </c:pt>
                <c:pt idx="761">
                  <c:v>1.33725</c:v>
                </c:pt>
                <c:pt idx="762">
                  <c:v>1.33725</c:v>
                </c:pt>
                <c:pt idx="763">
                  <c:v>1.339499999999999</c:v>
                </c:pt>
                <c:pt idx="764">
                  <c:v>1.339499999999999</c:v>
                </c:pt>
                <c:pt idx="765">
                  <c:v>1.34175</c:v>
                </c:pt>
                <c:pt idx="766">
                  <c:v>1.3440000000000001</c:v>
                </c:pt>
                <c:pt idx="767">
                  <c:v>1.3440000000000001</c:v>
                </c:pt>
                <c:pt idx="768">
                  <c:v>1.3470000000000002</c:v>
                </c:pt>
                <c:pt idx="769">
                  <c:v>1.3492500000000001</c:v>
                </c:pt>
                <c:pt idx="770">
                  <c:v>1.351499999999999</c:v>
                </c:pt>
                <c:pt idx="771">
                  <c:v>1.35375</c:v>
                </c:pt>
                <c:pt idx="772">
                  <c:v>1.3567500000000001</c:v>
                </c:pt>
                <c:pt idx="773">
                  <c:v>1.3567500000000001</c:v>
                </c:pt>
                <c:pt idx="774">
                  <c:v>1.359</c:v>
                </c:pt>
                <c:pt idx="775">
                  <c:v>1.361999999999999</c:v>
                </c:pt>
                <c:pt idx="776">
                  <c:v>1.3650000000000002</c:v>
                </c:pt>
                <c:pt idx="777">
                  <c:v>1.3680000000000001</c:v>
                </c:pt>
                <c:pt idx="778">
                  <c:v>1.3702500000000009</c:v>
                </c:pt>
                <c:pt idx="779">
                  <c:v>1.37175</c:v>
                </c:pt>
                <c:pt idx="780">
                  <c:v>1.3740000000000001</c:v>
                </c:pt>
                <c:pt idx="781">
                  <c:v>1.3740000000000001</c:v>
                </c:pt>
                <c:pt idx="782">
                  <c:v>1.3762500000000009</c:v>
                </c:pt>
                <c:pt idx="783">
                  <c:v>1.3785000000000001</c:v>
                </c:pt>
                <c:pt idx="784">
                  <c:v>1.3807499999999999</c:v>
                </c:pt>
                <c:pt idx="785">
                  <c:v>1.383</c:v>
                </c:pt>
                <c:pt idx="786">
                  <c:v>1.3845000000000001</c:v>
                </c:pt>
                <c:pt idx="787">
                  <c:v>1.3867499999999999</c:v>
                </c:pt>
                <c:pt idx="788">
                  <c:v>1.389</c:v>
                </c:pt>
                <c:pt idx="789">
                  <c:v>1.3912500000000001</c:v>
                </c:pt>
                <c:pt idx="790">
                  <c:v>1.3942500000000007</c:v>
                </c:pt>
                <c:pt idx="791">
                  <c:v>1.3964999999999999</c:v>
                </c:pt>
                <c:pt idx="792">
                  <c:v>1.3995000000000002</c:v>
                </c:pt>
                <c:pt idx="793">
                  <c:v>1.4017499999999992</c:v>
                </c:pt>
                <c:pt idx="794">
                  <c:v>1.4039999999999981</c:v>
                </c:pt>
                <c:pt idx="795">
                  <c:v>1.4039999999999981</c:v>
                </c:pt>
                <c:pt idx="796">
                  <c:v>1.40625</c:v>
                </c:pt>
                <c:pt idx="797">
                  <c:v>1.4092499999999992</c:v>
                </c:pt>
                <c:pt idx="798">
                  <c:v>1.4114999999999986</c:v>
                </c:pt>
                <c:pt idx="799">
                  <c:v>1.414499999999999</c:v>
                </c:pt>
                <c:pt idx="800">
                  <c:v>1.4174999999999986</c:v>
                </c:pt>
                <c:pt idx="801">
                  <c:v>1.4197499999999992</c:v>
                </c:pt>
                <c:pt idx="802">
                  <c:v>1.4219999999999982</c:v>
                </c:pt>
                <c:pt idx="803">
                  <c:v>1.42425</c:v>
                </c:pt>
                <c:pt idx="804">
                  <c:v>1.4264999999999992</c:v>
                </c:pt>
                <c:pt idx="805">
                  <c:v>1.42875</c:v>
                </c:pt>
                <c:pt idx="806">
                  <c:v>1.4309999999999989</c:v>
                </c:pt>
                <c:pt idx="807">
                  <c:v>1.4332499999999992</c:v>
                </c:pt>
                <c:pt idx="808">
                  <c:v>1.4332499999999992</c:v>
                </c:pt>
                <c:pt idx="809">
                  <c:v>1.43625</c:v>
                </c:pt>
                <c:pt idx="810">
                  <c:v>1.439249999999999</c:v>
                </c:pt>
                <c:pt idx="811">
                  <c:v>1.4414999999999993</c:v>
                </c:pt>
                <c:pt idx="812">
                  <c:v>1.4437499999999992</c:v>
                </c:pt>
                <c:pt idx="813">
                  <c:v>1.446</c:v>
                </c:pt>
                <c:pt idx="814">
                  <c:v>1.44825</c:v>
                </c:pt>
                <c:pt idx="815">
                  <c:v>1.448999999999999</c:v>
                </c:pt>
                <c:pt idx="816">
                  <c:v>1.450499999999999</c:v>
                </c:pt>
                <c:pt idx="817">
                  <c:v>1.452</c:v>
                </c:pt>
                <c:pt idx="818">
                  <c:v>1.4534999999999989</c:v>
                </c:pt>
                <c:pt idx="819">
                  <c:v>1.4549999999999992</c:v>
                </c:pt>
                <c:pt idx="820">
                  <c:v>1.456499999999999</c:v>
                </c:pt>
                <c:pt idx="821">
                  <c:v>1.4587499999999998</c:v>
                </c:pt>
                <c:pt idx="822">
                  <c:v>1.46025</c:v>
                </c:pt>
                <c:pt idx="823">
                  <c:v>1.4617499999999992</c:v>
                </c:pt>
                <c:pt idx="824">
                  <c:v>1.464</c:v>
                </c:pt>
                <c:pt idx="825">
                  <c:v>1.4654999999999991</c:v>
                </c:pt>
                <c:pt idx="826">
                  <c:v>1.4677499999999992</c:v>
                </c:pt>
                <c:pt idx="827">
                  <c:v>1.47075</c:v>
                </c:pt>
                <c:pt idx="828">
                  <c:v>1.47075</c:v>
                </c:pt>
                <c:pt idx="829">
                  <c:v>1.472999999999999</c:v>
                </c:pt>
                <c:pt idx="830">
                  <c:v>1.474499999999999</c:v>
                </c:pt>
                <c:pt idx="831">
                  <c:v>1.4767499999999998</c:v>
                </c:pt>
                <c:pt idx="832">
                  <c:v>1.478999999999999</c:v>
                </c:pt>
                <c:pt idx="833">
                  <c:v>1.4804999999999993</c:v>
                </c:pt>
                <c:pt idx="834">
                  <c:v>1.482</c:v>
                </c:pt>
                <c:pt idx="835">
                  <c:v>1.4827500000000002</c:v>
                </c:pt>
                <c:pt idx="836">
                  <c:v>1.4842499999999998</c:v>
                </c:pt>
                <c:pt idx="837">
                  <c:v>1.4849999999999992</c:v>
                </c:pt>
                <c:pt idx="838">
                  <c:v>1.4857499999999992</c:v>
                </c:pt>
                <c:pt idx="839">
                  <c:v>1.48725</c:v>
                </c:pt>
                <c:pt idx="840">
                  <c:v>1.488</c:v>
                </c:pt>
                <c:pt idx="841">
                  <c:v>1.4887499999999998</c:v>
                </c:pt>
                <c:pt idx="842">
                  <c:v>1.4902500000000001</c:v>
                </c:pt>
                <c:pt idx="843">
                  <c:v>1.4909999999999992</c:v>
                </c:pt>
                <c:pt idx="844">
                  <c:v>1.4917499999999992</c:v>
                </c:pt>
                <c:pt idx="845">
                  <c:v>1.4925000000000002</c:v>
                </c:pt>
                <c:pt idx="846">
                  <c:v>1.4932500000000002</c:v>
                </c:pt>
                <c:pt idx="847">
                  <c:v>1.494</c:v>
                </c:pt>
                <c:pt idx="848">
                  <c:v>1.4954999999999992</c:v>
                </c:pt>
                <c:pt idx="849">
                  <c:v>1.4962499999999999</c:v>
                </c:pt>
                <c:pt idx="850">
                  <c:v>1.496999999999999</c:v>
                </c:pt>
                <c:pt idx="851">
                  <c:v>1.4984999999999991</c:v>
                </c:pt>
                <c:pt idx="852">
                  <c:v>1.49925</c:v>
                </c:pt>
                <c:pt idx="853">
                  <c:v>1.5</c:v>
                </c:pt>
              </c:numCache>
            </c:numRef>
          </c:xVal>
          <c:yVal>
            <c:numRef>
              <c:f>Sheet1!$D$3:$D$856</c:f>
              <c:numCache>
                <c:formatCode>General</c:formatCode>
                <c:ptCount val="854"/>
                <c:pt idx="0">
                  <c:v>0</c:v>
                </c:pt>
                <c:pt idx="1">
                  <c:v>37.730854000000001</c:v>
                </c:pt>
                <c:pt idx="2">
                  <c:v>42.232254000000012</c:v>
                </c:pt>
                <c:pt idx="3">
                  <c:v>63.275658000000028</c:v>
                </c:pt>
                <c:pt idx="4">
                  <c:v>81.095511999999999</c:v>
                </c:pt>
                <c:pt idx="5">
                  <c:v>100.23642700000002</c:v>
                </c:pt>
                <c:pt idx="6">
                  <c:v>104.36019899999998</c:v>
                </c:pt>
                <c:pt idx="7">
                  <c:v>116.185013</c:v>
                </c:pt>
                <c:pt idx="8">
                  <c:v>128.43763700000011</c:v>
                </c:pt>
                <c:pt idx="9">
                  <c:v>140.513397</c:v>
                </c:pt>
                <c:pt idx="10">
                  <c:v>144.17776499999988</c:v>
                </c:pt>
                <c:pt idx="11">
                  <c:v>154.297867</c:v>
                </c:pt>
                <c:pt idx="12">
                  <c:v>157.84982299999999</c:v>
                </c:pt>
                <c:pt idx="13">
                  <c:v>166.75741600000012</c:v>
                </c:pt>
                <c:pt idx="14">
                  <c:v>170.19693000000001</c:v>
                </c:pt>
                <c:pt idx="15">
                  <c:v>178.200943</c:v>
                </c:pt>
                <c:pt idx="16">
                  <c:v>180.70871</c:v>
                </c:pt>
                <c:pt idx="17">
                  <c:v>186.375259</c:v>
                </c:pt>
                <c:pt idx="18">
                  <c:v>194.11054999999999</c:v>
                </c:pt>
                <c:pt idx="19">
                  <c:v>198.39846800000012</c:v>
                </c:pt>
                <c:pt idx="20">
                  <c:v>205.66445899999999</c:v>
                </c:pt>
                <c:pt idx="21">
                  <c:v>212.74674999999999</c:v>
                </c:pt>
                <c:pt idx="22">
                  <c:v>217.82019000000011</c:v>
                </c:pt>
                <c:pt idx="23">
                  <c:v>224.80003400000001</c:v>
                </c:pt>
                <c:pt idx="24">
                  <c:v>229.39663700000011</c:v>
                </c:pt>
                <c:pt idx="25">
                  <c:v>232.696167</c:v>
                </c:pt>
                <c:pt idx="26">
                  <c:v>237.208527</c:v>
                </c:pt>
                <c:pt idx="27">
                  <c:v>240.74261499999992</c:v>
                </c:pt>
                <c:pt idx="28">
                  <c:v>240.65420499999999</c:v>
                </c:pt>
                <c:pt idx="29">
                  <c:v>243.707809</c:v>
                </c:pt>
                <c:pt idx="30">
                  <c:v>245.04690600000001</c:v>
                </c:pt>
                <c:pt idx="31">
                  <c:v>247.07495099999988</c:v>
                </c:pt>
                <c:pt idx="32">
                  <c:v>250.24941999999999</c:v>
                </c:pt>
                <c:pt idx="33">
                  <c:v>252.67927599999987</c:v>
                </c:pt>
                <c:pt idx="34">
                  <c:v>251.20373499999988</c:v>
                </c:pt>
                <c:pt idx="35">
                  <c:v>255.38826000000012</c:v>
                </c:pt>
                <c:pt idx="36">
                  <c:v>259.06597900000003</c:v>
                </c:pt>
                <c:pt idx="37">
                  <c:v>261.37631199999959</c:v>
                </c:pt>
                <c:pt idx="38">
                  <c:v>259.764343</c:v>
                </c:pt>
                <c:pt idx="39">
                  <c:v>262.47671499999956</c:v>
                </c:pt>
                <c:pt idx="40">
                  <c:v>264.69857799999966</c:v>
                </c:pt>
                <c:pt idx="41">
                  <c:v>266.53005999999965</c:v>
                </c:pt>
                <c:pt idx="42">
                  <c:v>267.93630999999942</c:v>
                </c:pt>
                <c:pt idx="43">
                  <c:v>267.79351799999949</c:v>
                </c:pt>
                <c:pt idx="44">
                  <c:v>267.19155899999959</c:v>
                </c:pt>
                <c:pt idx="45">
                  <c:v>269.31814599999979</c:v>
                </c:pt>
                <c:pt idx="46">
                  <c:v>273.07031299999977</c:v>
                </c:pt>
                <c:pt idx="47">
                  <c:v>270.12863199999993</c:v>
                </c:pt>
                <c:pt idx="48">
                  <c:v>267.31454500000001</c:v>
                </c:pt>
                <c:pt idx="49">
                  <c:v>264.98049899999978</c:v>
                </c:pt>
                <c:pt idx="50">
                  <c:v>257.68997200000001</c:v>
                </c:pt>
                <c:pt idx="51">
                  <c:v>238.876801</c:v>
                </c:pt>
                <c:pt idx="52">
                  <c:v>216.531982</c:v>
                </c:pt>
                <c:pt idx="53">
                  <c:v>203.493225</c:v>
                </c:pt>
                <c:pt idx="54">
                  <c:v>204.68718000000001</c:v>
                </c:pt>
                <c:pt idx="55">
                  <c:v>199.892563</c:v>
                </c:pt>
                <c:pt idx="56">
                  <c:v>189.59838900000011</c:v>
                </c:pt>
                <c:pt idx="57">
                  <c:v>188.88896200000011</c:v>
                </c:pt>
                <c:pt idx="58">
                  <c:v>185.56819200000001</c:v>
                </c:pt>
                <c:pt idx="59">
                  <c:v>218.56492600000001</c:v>
                </c:pt>
                <c:pt idx="60">
                  <c:v>197.51440399999998</c:v>
                </c:pt>
                <c:pt idx="61">
                  <c:v>194.96478299999998</c:v>
                </c:pt>
                <c:pt idx="62">
                  <c:v>194.29550199999989</c:v>
                </c:pt>
                <c:pt idx="63">
                  <c:v>184.359802</c:v>
                </c:pt>
                <c:pt idx="64">
                  <c:v>175.84486399999992</c:v>
                </c:pt>
                <c:pt idx="65">
                  <c:v>175.472015</c:v>
                </c:pt>
                <c:pt idx="66">
                  <c:v>171.97254900000001</c:v>
                </c:pt>
                <c:pt idx="67">
                  <c:v>166.83306899999999</c:v>
                </c:pt>
                <c:pt idx="68">
                  <c:v>158.72929399999998</c:v>
                </c:pt>
                <c:pt idx="69">
                  <c:v>159.49464399999999</c:v>
                </c:pt>
                <c:pt idx="70">
                  <c:v>152.97752399999999</c:v>
                </c:pt>
                <c:pt idx="71">
                  <c:v>144.371262</c:v>
                </c:pt>
                <c:pt idx="72">
                  <c:v>143.65443400000001</c:v>
                </c:pt>
                <c:pt idx="73">
                  <c:v>163.316971</c:v>
                </c:pt>
                <c:pt idx="74">
                  <c:v>162.53706399999999</c:v>
                </c:pt>
                <c:pt idx="75">
                  <c:v>154.39382900000001</c:v>
                </c:pt>
                <c:pt idx="76">
                  <c:v>140.185822</c:v>
                </c:pt>
                <c:pt idx="77">
                  <c:v>134.81475799999998</c:v>
                </c:pt>
                <c:pt idx="78">
                  <c:v>130.61364699999999</c:v>
                </c:pt>
                <c:pt idx="79">
                  <c:v>128.10519399999998</c:v>
                </c:pt>
                <c:pt idx="80">
                  <c:v>129.8837280000001</c:v>
                </c:pt>
                <c:pt idx="81">
                  <c:v>151.76290900000001</c:v>
                </c:pt>
                <c:pt idx="82">
                  <c:v>157.14018199999998</c:v>
                </c:pt>
                <c:pt idx="83">
                  <c:v>155.29139700000007</c:v>
                </c:pt>
                <c:pt idx="84">
                  <c:v>159.815628</c:v>
                </c:pt>
                <c:pt idx="85">
                  <c:v>151.8189090000001</c:v>
                </c:pt>
                <c:pt idx="86">
                  <c:v>150.58091700000011</c:v>
                </c:pt>
                <c:pt idx="87">
                  <c:v>151.86244200000016</c:v>
                </c:pt>
                <c:pt idx="88">
                  <c:v>153.22656299999989</c:v>
                </c:pt>
                <c:pt idx="89">
                  <c:v>149.21000699999999</c:v>
                </c:pt>
                <c:pt idx="90">
                  <c:v>149.31028700000007</c:v>
                </c:pt>
                <c:pt idx="91">
                  <c:v>178.570999</c:v>
                </c:pt>
                <c:pt idx="92">
                  <c:v>183.647018</c:v>
                </c:pt>
                <c:pt idx="93">
                  <c:v>183.20245399999999</c:v>
                </c:pt>
                <c:pt idx="94">
                  <c:v>175.24995399999983</c:v>
                </c:pt>
                <c:pt idx="95">
                  <c:v>176.45706200000001</c:v>
                </c:pt>
                <c:pt idx="96">
                  <c:v>177.69444300000001</c:v>
                </c:pt>
                <c:pt idx="97">
                  <c:v>178.00668299999998</c:v>
                </c:pt>
                <c:pt idx="98">
                  <c:v>177.17840600000011</c:v>
                </c:pt>
                <c:pt idx="99">
                  <c:v>176.15005499999998</c:v>
                </c:pt>
                <c:pt idx="100">
                  <c:v>200.72427399999998</c:v>
                </c:pt>
                <c:pt idx="101">
                  <c:v>200.05912800000004</c:v>
                </c:pt>
                <c:pt idx="102">
                  <c:v>198.6982880000001</c:v>
                </c:pt>
                <c:pt idx="103">
                  <c:v>204.01808199999999</c:v>
                </c:pt>
                <c:pt idx="104">
                  <c:v>200.373718</c:v>
                </c:pt>
                <c:pt idx="105">
                  <c:v>206.000992</c:v>
                </c:pt>
                <c:pt idx="106">
                  <c:v>198.50193800000011</c:v>
                </c:pt>
                <c:pt idx="107">
                  <c:v>203.2003480000001</c:v>
                </c:pt>
                <c:pt idx="108">
                  <c:v>210.02128600000012</c:v>
                </c:pt>
                <c:pt idx="109">
                  <c:v>202.65692100000001</c:v>
                </c:pt>
                <c:pt idx="110">
                  <c:v>203.416901</c:v>
                </c:pt>
                <c:pt idx="111">
                  <c:v>210.94868499999998</c:v>
                </c:pt>
                <c:pt idx="112">
                  <c:v>216.85491900000011</c:v>
                </c:pt>
                <c:pt idx="113">
                  <c:v>220.82983400000001</c:v>
                </c:pt>
                <c:pt idx="114">
                  <c:v>218.41044600000012</c:v>
                </c:pt>
                <c:pt idx="115">
                  <c:v>219.42074600000012</c:v>
                </c:pt>
                <c:pt idx="116">
                  <c:v>219.48512300000004</c:v>
                </c:pt>
                <c:pt idx="117">
                  <c:v>226.58235200000001</c:v>
                </c:pt>
                <c:pt idx="118">
                  <c:v>230.757507</c:v>
                </c:pt>
                <c:pt idx="119">
                  <c:v>233.58082600000012</c:v>
                </c:pt>
                <c:pt idx="120">
                  <c:v>235.51061999999999</c:v>
                </c:pt>
                <c:pt idx="121">
                  <c:v>236.88592500000001</c:v>
                </c:pt>
                <c:pt idx="122">
                  <c:v>237.95959499999998</c:v>
                </c:pt>
                <c:pt idx="123">
                  <c:v>246.475189</c:v>
                </c:pt>
                <c:pt idx="124">
                  <c:v>241.97863800000007</c:v>
                </c:pt>
                <c:pt idx="125">
                  <c:v>245.02601600000011</c:v>
                </c:pt>
                <c:pt idx="126">
                  <c:v>247.35113500000011</c:v>
                </c:pt>
                <c:pt idx="127">
                  <c:v>249.16570999999999</c:v>
                </c:pt>
                <c:pt idx="128">
                  <c:v>250.33181800000011</c:v>
                </c:pt>
                <c:pt idx="129">
                  <c:v>259.45153799999963</c:v>
                </c:pt>
                <c:pt idx="130">
                  <c:v>255.18177800000001</c:v>
                </c:pt>
                <c:pt idx="131">
                  <c:v>257.70684799999975</c:v>
                </c:pt>
                <c:pt idx="132">
                  <c:v>260.32687399999975</c:v>
                </c:pt>
                <c:pt idx="133">
                  <c:v>262.60192899999993</c:v>
                </c:pt>
                <c:pt idx="134">
                  <c:v>264.25033599999978</c:v>
                </c:pt>
                <c:pt idx="135">
                  <c:v>263.13574199999999</c:v>
                </c:pt>
                <c:pt idx="136">
                  <c:v>258.96523999999965</c:v>
                </c:pt>
                <c:pt idx="137">
                  <c:v>261.79840099999979</c:v>
                </c:pt>
                <c:pt idx="138">
                  <c:v>259.80432100000002</c:v>
                </c:pt>
                <c:pt idx="139">
                  <c:v>261.98254399999979</c:v>
                </c:pt>
                <c:pt idx="140">
                  <c:v>259.14578200000022</c:v>
                </c:pt>
                <c:pt idx="141">
                  <c:v>260.35314899999975</c:v>
                </c:pt>
                <c:pt idx="142">
                  <c:v>274.69567899999993</c:v>
                </c:pt>
                <c:pt idx="143">
                  <c:v>274.52349899999979</c:v>
                </c:pt>
                <c:pt idx="144">
                  <c:v>272.37460299999998</c:v>
                </c:pt>
                <c:pt idx="145">
                  <c:v>258.01538099999999</c:v>
                </c:pt>
                <c:pt idx="146">
                  <c:v>237.86685199999999</c:v>
                </c:pt>
                <c:pt idx="147">
                  <c:v>225.811859</c:v>
                </c:pt>
                <c:pt idx="148">
                  <c:v>183.02812200000011</c:v>
                </c:pt>
                <c:pt idx="149">
                  <c:v>180.66221600000011</c:v>
                </c:pt>
                <c:pt idx="150">
                  <c:v>197.32917800000001</c:v>
                </c:pt>
                <c:pt idx="151">
                  <c:v>182.94461099999998</c:v>
                </c:pt>
                <c:pt idx="152">
                  <c:v>178.73464999999999</c:v>
                </c:pt>
                <c:pt idx="153">
                  <c:v>172.02523800000012</c:v>
                </c:pt>
                <c:pt idx="154">
                  <c:v>152.03524800000011</c:v>
                </c:pt>
                <c:pt idx="155">
                  <c:v>181.10083</c:v>
                </c:pt>
                <c:pt idx="156">
                  <c:v>184.95394900000011</c:v>
                </c:pt>
                <c:pt idx="157">
                  <c:v>185.49942000000001</c:v>
                </c:pt>
                <c:pt idx="158">
                  <c:v>189.95713800000016</c:v>
                </c:pt>
                <c:pt idx="159">
                  <c:v>188.45628400000001</c:v>
                </c:pt>
                <c:pt idx="160">
                  <c:v>175.80697599999999</c:v>
                </c:pt>
                <c:pt idx="161">
                  <c:v>162.47018399999999</c:v>
                </c:pt>
                <c:pt idx="162">
                  <c:v>161.47985799999998</c:v>
                </c:pt>
                <c:pt idx="163">
                  <c:v>160.52972399999999</c:v>
                </c:pt>
                <c:pt idx="164">
                  <c:v>162.91781599999999</c:v>
                </c:pt>
                <c:pt idx="165">
                  <c:v>147.68351699999999</c:v>
                </c:pt>
                <c:pt idx="166">
                  <c:v>177.00418099999999</c:v>
                </c:pt>
                <c:pt idx="167">
                  <c:v>184.31643700000012</c:v>
                </c:pt>
                <c:pt idx="168">
                  <c:v>184.218018</c:v>
                </c:pt>
                <c:pt idx="169">
                  <c:v>156.8575440000001</c:v>
                </c:pt>
                <c:pt idx="170">
                  <c:v>158.92086800000001</c:v>
                </c:pt>
                <c:pt idx="171">
                  <c:v>177.55282600000015</c:v>
                </c:pt>
                <c:pt idx="172">
                  <c:v>181.97489899999999</c:v>
                </c:pt>
                <c:pt idx="173">
                  <c:v>178.62837200000001</c:v>
                </c:pt>
                <c:pt idx="174">
                  <c:v>181.70515399999988</c:v>
                </c:pt>
                <c:pt idx="175">
                  <c:v>169.27600099999998</c:v>
                </c:pt>
                <c:pt idx="176">
                  <c:v>165.141434</c:v>
                </c:pt>
                <c:pt idx="177">
                  <c:v>167.17077599999988</c:v>
                </c:pt>
                <c:pt idx="178">
                  <c:v>159.314819</c:v>
                </c:pt>
                <c:pt idx="179">
                  <c:v>159.789413</c:v>
                </c:pt>
                <c:pt idx="180">
                  <c:v>161.77029399999998</c:v>
                </c:pt>
                <c:pt idx="181">
                  <c:v>171.53440900000001</c:v>
                </c:pt>
                <c:pt idx="182">
                  <c:v>176.31640600000011</c:v>
                </c:pt>
                <c:pt idx="183">
                  <c:v>174.80455000000001</c:v>
                </c:pt>
                <c:pt idx="184">
                  <c:v>179.25242600000016</c:v>
                </c:pt>
                <c:pt idx="185">
                  <c:v>184.648697</c:v>
                </c:pt>
                <c:pt idx="186">
                  <c:v>181.70515399999988</c:v>
                </c:pt>
                <c:pt idx="187">
                  <c:v>186.95970199999999</c:v>
                </c:pt>
                <c:pt idx="188">
                  <c:v>185.79687499999989</c:v>
                </c:pt>
                <c:pt idx="189">
                  <c:v>183.15068099999999</c:v>
                </c:pt>
                <c:pt idx="190">
                  <c:v>188.76318399999988</c:v>
                </c:pt>
                <c:pt idx="191">
                  <c:v>185.30305499999992</c:v>
                </c:pt>
                <c:pt idx="192">
                  <c:v>187.42970299999999</c:v>
                </c:pt>
                <c:pt idx="193">
                  <c:v>188.78093000000001</c:v>
                </c:pt>
                <c:pt idx="194">
                  <c:v>196.35285900000011</c:v>
                </c:pt>
                <c:pt idx="195">
                  <c:v>186.59515399999998</c:v>
                </c:pt>
                <c:pt idx="196">
                  <c:v>190.75895700000001</c:v>
                </c:pt>
                <c:pt idx="197">
                  <c:v>190.99002100000001</c:v>
                </c:pt>
                <c:pt idx="198">
                  <c:v>193.551804</c:v>
                </c:pt>
                <c:pt idx="199">
                  <c:v>195.86555499999992</c:v>
                </c:pt>
                <c:pt idx="200">
                  <c:v>198.33158900000001</c:v>
                </c:pt>
                <c:pt idx="201">
                  <c:v>199.261292</c:v>
                </c:pt>
                <c:pt idx="202">
                  <c:v>197.35771200000011</c:v>
                </c:pt>
                <c:pt idx="203">
                  <c:v>199.31051600000001</c:v>
                </c:pt>
                <c:pt idx="204">
                  <c:v>198.64317299999988</c:v>
                </c:pt>
                <c:pt idx="205">
                  <c:v>197.8488310000001</c:v>
                </c:pt>
                <c:pt idx="206">
                  <c:v>218.6360470000001</c:v>
                </c:pt>
                <c:pt idx="207">
                  <c:v>215.64686599999987</c:v>
                </c:pt>
                <c:pt idx="208">
                  <c:v>217.92282100000011</c:v>
                </c:pt>
                <c:pt idx="209">
                  <c:v>220.009277</c:v>
                </c:pt>
                <c:pt idx="210">
                  <c:v>222.331085</c:v>
                </c:pt>
                <c:pt idx="211">
                  <c:v>224.78475999999998</c:v>
                </c:pt>
                <c:pt idx="212">
                  <c:v>226.95195000000001</c:v>
                </c:pt>
                <c:pt idx="213">
                  <c:v>228.85536200000001</c:v>
                </c:pt>
                <c:pt idx="214">
                  <c:v>226.764938</c:v>
                </c:pt>
                <c:pt idx="215">
                  <c:v>230.36209100000011</c:v>
                </c:pt>
                <c:pt idx="216">
                  <c:v>233.75996399999988</c:v>
                </c:pt>
                <c:pt idx="217">
                  <c:v>241.59475699999999</c:v>
                </c:pt>
                <c:pt idx="218">
                  <c:v>243.46528599999999</c:v>
                </c:pt>
                <c:pt idx="219">
                  <c:v>242.02629100000001</c:v>
                </c:pt>
                <c:pt idx="220">
                  <c:v>241.915131</c:v>
                </c:pt>
                <c:pt idx="221">
                  <c:v>249.66540499999999</c:v>
                </c:pt>
                <c:pt idx="222">
                  <c:v>251.74302699999998</c:v>
                </c:pt>
                <c:pt idx="223">
                  <c:v>254.79771399999998</c:v>
                </c:pt>
                <c:pt idx="224">
                  <c:v>257.148956</c:v>
                </c:pt>
                <c:pt idx="225">
                  <c:v>258.40856899999977</c:v>
                </c:pt>
                <c:pt idx="226">
                  <c:v>258.56045499999999</c:v>
                </c:pt>
                <c:pt idx="227">
                  <c:v>258.40206899999993</c:v>
                </c:pt>
                <c:pt idx="228">
                  <c:v>260.85684199999997</c:v>
                </c:pt>
                <c:pt idx="229">
                  <c:v>264.3891299999998</c:v>
                </c:pt>
                <c:pt idx="230">
                  <c:v>263.01272599999999</c:v>
                </c:pt>
                <c:pt idx="231">
                  <c:v>265.98278800000003</c:v>
                </c:pt>
                <c:pt idx="232">
                  <c:v>267.543701</c:v>
                </c:pt>
                <c:pt idx="233">
                  <c:v>268.51092499999999</c:v>
                </c:pt>
                <c:pt idx="234">
                  <c:v>259.44824199999999</c:v>
                </c:pt>
                <c:pt idx="235">
                  <c:v>265.72360200000003</c:v>
                </c:pt>
                <c:pt idx="236">
                  <c:v>271.143372</c:v>
                </c:pt>
                <c:pt idx="237">
                  <c:v>271.33145099999979</c:v>
                </c:pt>
                <c:pt idx="238">
                  <c:v>270.44241299999999</c:v>
                </c:pt>
                <c:pt idx="239">
                  <c:v>272.73254399999979</c:v>
                </c:pt>
                <c:pt idx="240">
                  <c:v>274.80343599999975</c:v>
                </c:pt>
                <c:pt idx="241">
                  <c:v>276.52523799999977</c:v>
                </c:pt>
                <c:pt idx="242">
                  <c:v>272.41558799999979</c:v>
                </c:pt>
                <c:pt idx="243">
                  <c:v>267.28689599999979</c:v>
                </c:pt>
                <c:pt idx="244">
                  <c:v>253.65356399999988</c:v>
                </c:pt>
                <c:pt idx="245">
                  <c:v>242.59445199999999</c:v>
                </c:pt>
                <c:pt idx="246">
                  <c:v>245.26106299999998</c:v>
                </c:pt>
                <c:pt idx="247">
                  <c:v>245.23568699999998</c:v>
                </c:pt>
                <c:pt idx="248">
                  <c:v>239.78559899999999</c:v>
                </c:pt>
                <c:pt idx="249">
                  <c:v>255.33682300000001</c:v>
                </c:pt>
                <c:pt idx="250">
                  <c:v>231.740036</c:v>
                </c:pt>
                <c:pt idx="251">
                  <c:v>222.527084</c:v>
                </c:pt>
                <c:pt idx="252">
                  <c:v>213.66360499999988</c:v>
                </c:pt>
                <c:pt idx="253">
                  <c:v>216.10261499999999</c:v>
                </c:pt>
                <c:pt idx="254">
                  <c:v>214.95181300000004</c:v>
                </c:pt>
                <c:pt idx="255">
                  <c:v>212.99955699999998</c:v>
                </c:pt>
                <c:pt idx="256">
                  <c:v>208.76892100000001</c:v>
                </c:pt>
                <c:pt idx="257">
                  <c:v>203.36703500000004</c:v>
                </c:pt>
                <c:pt idx="258">
                  <c:v>189.61407499999987</c:v>
                </c:pt>
                <c:pt idx="259">
                  <c:v>186.11682099999999</c:v>
                </c:pt>
                <c:pt idx="260">
                  <c:v>181.689178</c:v>
                </c:pt>
                <c:pt idx="261">
                  <c:v>193.62127700000011</c:v>
                </c:pt>
                <c:pt idx="262">
                  <c:v>182.61978099999988</c:v>
                </c:pt>
                <c:pt idx="263">
                  <c:v>184.86679100000001</c:v>
                </c:pt>
                <c:pt idx="264">
                  <c:v>186.992874</c:v>
                </c:pt>
                <c:pt idx="265">
                  <c:v>179.44407699999999</c:v>
                </c:pt>
                <c:pt idx="266">
                  <c:v>169.15107700000004</c:v>
                </c:pt>
                <c:pt idx="267">
                  <c:v>162.67289700000001</c:v>
                </c:pt>
                <c:pt idx="268">
                  <c:v>168.3611910000001</c:v>
                </c:pt>
                <c:pt idx="269">
                  <c:v>165.73669399999989</c:v>
                </c:pt>
                <c:pt idx="270">
                  <c:v>183.68515000000002</c:v>
                </c:pt>
                <c:pt idx="271">
                  <c:v>180.2610470000001</c:v>
                </c:pt>
                <c:pt idx="272">
                  <c:v>176.48974600000011</c:v>
                </c:pt>
                <c:pt idx="273">
                  <c:v>177.28106700000001</c:v>
                </c:pt>
                <c:pt idx="274">
                  <c:v>171.66514599999999</c:v>
                </c:pt>
                <c:pt idx="275">
                  <c:v>174.58844000000022</c:v>
                </c:pt>
                <c:pt idx="276">
                  <c:v>181.684631</c:v>
                </c:pt>
                <c:pt idx="277">
                  <c:v>176.21163899999999</c:v>
                </c:pt>
                <c:pt idx="278">
                  <c:v>177.75219700000011</c:v>
                </c:pt>
                <c:pt idx="279">
                  <c:v>174.96702600000012</c:v>
                </c:pt>
                <c:pt idx="280">
                  <c:v>177.52284200000011</c:v>
                </c:pt>
                <c:pt idx="281">
                  <c:v>179.81344600000011</c:v>
                </c:pt>
                <c:pt idx="282">
                  <c:v>182.57902499999992</c:v>
                </c:pt>
                <c:pt idx="283">
                  <c:v>199.58596800000001</c:v>
                </c:pt>
                <c:pt idx="284">
                  <c:v>204.44899000000001</c:v>
                </c:pt>
                <c:pt idx="285">
                  <c:v>201.47732500000001</c:v>
                </c:pt>
                <c:pt idx="286">
                  <c:v>205.67506399999988</c:v>
                </c:pt>
                <c:pt idx="287">
                  <c:v>208.31201200000001</c:v>
                </c:pt>
                <c:pt idx="288">
                  <c:v>209.69252</c:v>
                </c:pt>
                <c:pt idx="289">
                  <c:v>209.98941000000011</c:v>
                </c:pt>
                <c:pt idx="290">
                  <c:v>210.83131400000011</c:v>
                </c:pt>
                <c:pt idx="291">
                  <c:v>210.84431499999999</c:v>
                </c:pt>
                <c:pt idx="292">
                  <c:v>212.88092000000012</c:v>
                </c:pt>
                <c:pt idx="293">
                  <c:v>213.76829499999999</c:v>
                </c:pt>
                <c:pt idx="294">
                  <c:v>215.12088</c:v>
                </c:pt>
                <c:pt idx="295">
                  <c:v>212.00199900000001</c:v>
                </c:pt>
                <c:pt idx="296">
                  <c:v>216.20556599999989</c:v>
                </c:pt>
                <c:pt idx="297">
                  <c:v>222.61987299999987</c:v>
                </c:pt>
                <c:pt idx="298">
                  <c:v>224.91995199999988</c:v>
                </c:pt>
                <c:pt idx="299">
                  <c:v>228.98419200000001</c:v>
                </c:pt>
                <c:pt idx="300">
                  <c:v>232.14996299999987</c:v>
                </c:pt>
                <c:pt idx="301">
                  <c:v>233.975708</c:v>
                </c:pt>
                <c:pt idx="302">
                  <c:v>232.50874300000001</c:v>
                </c:pt>
                <c:pt idx="303">
                  <c:v>231.52127100000001</c:v>
                </c:pt>
                <c:pt idx="304">
                  <c:v>239.059799</c:v>
                </c:pt>
                <c:pt idx="305">
                  <c:v>238.70730599999999</c:v>
                </c:pt>
                <c:pt idx="306">
                  <c:v>242.63296499999998</c:v>
                </c:pt>
                <c:pt idx="307">
                  <c:v>245.75109900000001</c:v>
                </c:pt>
                <c:pt idx="308">
                  <c:v>247.99025</c:v>
                </c:pt>
                <c:pt idx="309">
                  <c:v>247.36663800000011</c:v>
                </c:pt>
                <c:pt idx="310">
                  <c:v>248.468063</c:v>
                </c:pt>
                <c:pt idx="311">
                  <c:v>256.98065199999979</c:v>
                </c:pt>
                <c:pt idx="312">
                  <c:v>256.06097399999999</c:v>
                </c:pt>
                <c:pt idx="313">
                  <c:v>258.32278400000001</c:v>
                </c:pt>
                <c:pt idx="314">
                  <c:v>260.17434700000001</c:v>
                </c:pt>
                <c:pt idx="315">
                  <c:v>258.874908</c:v>
                </c:pt>
                <c:pt idx="316">
                  <c:v>260.66622899999999</c:v>
                </c:pt>
                <c:pt idx="317">
                  <c:v>262.16958599999998</c:v>
                </c:pt>
                <c:pt idx="318">
                  <c:v>270.53198200000003</c:v>
                </c:pt>
                <c:pt idx="319">
                  <c:v>274.16738900000001</c:v>
                </c:pt>
                <c:pt idx="320">
                  <c:v>271.06265300000001</c:v>
                </c:pt>
                <c:pt idx="321">
                  <c:v>273.08429000000001</c:v>
                </c:pt>
                <c:pt idx="322">
                  <c:v>277.97586100000001</c:v>
                </c:pt>
                <c:pt idx="323">
                  <c:v>278.5963129999995</c:v>
                </c:pt>
                <c:pt idx="324">
                  <c:v>278.3615719999998</c:v>
                </c:pt>
                <c:pt idx="325">
                  <c:v>272.39898699999975</c:v>
                </c:pt>
                <c:pt idx="326">
                  <c:v>267.70040899999975</c:v>
                </c:pt>
                <c:pt idx="327">
                  <c:v>266.23120099999966</c:v>
                </c:pt>
                <c:pt idx="328">
                  <c:v>263.27322400000003</c:v>
                </c:pt>
                <c:pt idx="329">
                  <c:v>256.06063799999993</c:v>
                </c:pt>
                <c:pt idx="330">
                  <c:v>252.98948700000011</c:v>
                </c:pt>
                <c:pt idx="331">
                  <c:v>254.067352</c:v>
                </c:pt>
                <c:pt idx="332">
                  <c:v>278.81701699999979</c:v>
                </c:pt>
                <c:pt idx="333">
                  <c:v>280.02810699999958</c:v>
                </c:pt>
                <c:pt idx="334">
                  <c:v>269.78482100000002</c:v>
                </c:pt>
                <c:pt idx="335">
                  <c:v>254.36264000000011</c:v>
                </c:pt>
                <c:pt idx="336">
                  <c:v>236.418823</c:v>
                </c:pt>
                <c:pt idx="337">
                  <c:v>215.338593</c:v>
                </c:pt>
                <c:pt idx="338">
                  <c:v>194.19155899999998</c:v>
                </c:pt>
                <c:pt idx="339">
                  <c:v>201.42927599999999</c:v>
                </c:pt>
                <c:pt idx="340">
                  <c:v>190.04051199999998</c:v>
                </c:pt>
                <c:pt idx="341">
                  <c:v>192.52076700000001</c:v>
                </c:pt>
                <c:pt idx="342">
                  <c:v>193.02629100000001</c:v>
                </c:pt>
                <c:pt idx="343">
                  <c:v>189.623199</c:v>
                </c:pt>
                <c:pt idx="344">
                  <c:v>175.64224200000001</c:v>
                </c:pt>
                <c:pt idx="345">
                  <c:v>170.55874600000016</c:v>
                </c:pt>
                <c:pt idx="346">
                  <c:v>172.38423200000011</c:v>
                </c:pt>
                <c:pt idx="347">
                  <c:v>173.91705299999998</c:v>
                </c:pt>
                <c:pt idx="348">
                  <c:v>176.12638900000007</c:v>
                </c:pt>
                <c:pt idx="349">
                  <c:v>170.26033000000001</c:v>
                </c:pt>
                <c:pt idx="350">
                  <c:v>161.13987699999998</c:v>
                </c:pt>
                <c:pt idx="351">
                  <c:v>164.55285599999999</c:v>
                </c:pt>
                <c:pt idx="352">
                  <c:v>152.200256</c:v>
                </c:pt>
                <c:pt idx="353">
                  <c:v>150.23796099999998</c:v>
                </c:pt>
                <c:pt idx="354">
                  <c:v>147.54588299999998</c:v>
                </c:pt>
                <c:pt idx="355">
                  <c:v>148.10005199999998</c:v>
                </c:pt>
                <c:pt idx="356">
                  <c:v>146.85327100000001</c:v>
                </c:pt>
                <c:pt idx="357">
                  <c:v>150.52929700000001</c:v>
                </c:pt>
                <c:pt idx="358">
                  <c:v>153.41848800000011</c:v>
                </c:pt>
                <c:pt idx="359">
                  <c:v>153.99925199999998</c:v>
                </c:pt>
                <c:pt idx="360">
                  <c:v>148.77165199999988</c:v>
                </c:pt>
                <c:pt idx="361">
                  <c:v>151.89884900000015</c:v>
                </c:pt>
                <c:pt idx="362">
                  <c:v>155.27552799999998</c:v>
                </c:pt>
                <c:pt idx="363">
                  <c:v>146.79119900000001</c:v>
                </c:pt>
                <c:pt idx="364">
                  <c:v>147.94338999999999</c:v>
                </c:pt>
                <c:pt idx="365">
                  <c:v>150.001465</c:v>
                </c:pt>
                <c:pt idx="366">
                  <c:v>153.23901399999988</c:v>
                </c:pt>
                <c:pt idx="367">
                  <c:v>168.68980399999998</c:v>
                </c:pt>
                <c:pt idx="368">
                  <c:v>168.994934</c:v>
                </c:pt>
                <c:pt idx="369">
                  <c:v>173.42602500000001</c:v>
                </c:pt>
                <c:pt idx="370">
                  <c:v>177.43214400000011</c:v>
                </c:pt>
                <c:pt idx="371">
                  <c:v>182.722534</c:v>
                </c:pt>
                <c:pt idx="372">
                  <c:v>187.49993900000001</c:v>
                </c:pt>
                <c:pt idx="373">
                  <c:v>203.148819</c:v>
                </c:pt>
                <c:pt idx="374">
                  <c:v>190.38133200000016</c:v>
                </c:pt>
                <c:pt idx="375">
                  <c:v>191.6985470000001</c:v>
                </c:pt>
                <c:pt idx="376">
                  <c:v>195.95465099999998</c:v>
                </c:pt>
                <c:pt idx="377">
                  <c:v>200.20056199999988</c:v>
                </c:pt>
                <c:pt idx="378">
                  <c:v>204.186295</c:v>
                </c:pt>
                <c:pt idx="379">
                  <c:v>194.23658799999998</c:v>
                </c:pt>
                <c:pt idx="380">
                  <c:v>200.496613</c:v>
                </c:pt>
                <c:pt idx="381">
                  <c:v>198.34033200000007</c:v>
                </c:pt>
                <c:pt idx="382">
                  <c:v>201.01415999999998</c:v>
                </c:pt>
                <c:pt idx="383">
                  <c:v>198.941925</c:v>
                </c:pt>
                <c:pt idx="384">
                  <c:v>203.11915599999989</c:v>
                </c:pt>
                <c:pt idx="385">
                  <c:v>202.33837900000012</c:v>
                </c:pt>
                <c:pt idx="386">
                  <c:v>204.66537499999998</c:v>
                </c:pt>
                <c:pt idx="387">
                  <c:v>206.74687199999988</c:v>
                </c:pt>
                <c:pt idx="388">
                  <c:v>212.4203030000001</c:v>
                </c:pt>
                <c:pt idx="389">
                  <c:v>215.39273100000011</c:v>
                </c:pt>
                <c:pt idx="390">
                  <c:v>214.629547</c:v>
                </c:pt>
                <c:pt idx="391">
                  <c:v>213.89509600000011</c:v>
                </c:pt>
                <c:pt idx="392">
                  <c:v>217.46302800000001</c:v>
                </c:pt>
                <c:pt idx="393">
                  <c:v>221.26127600000001</c:v>
                </c:pt>
                <c:pt idx="394">
                  <c:v>224.224335</c:v>
                </c:pt>
                <c:pt idx="395">
                  <c:v>226.3522640000001</c:v>
                </c:pt>
                <c:pt idx="396">
                  <c:v>230.38755800000001</c:v>
                </c:pt>
                <c:pt idx="397">
                  <c:v>232.84736599999999</c:v>
                </c:pt>
                <c:pt idx="398">
                  <c:v>233.73309299999988</c:v>
                </c:pt>
                <c:pt idx="399">
                  <c:v>237.50235000000001</c:v>
                </c:pt>
                <c:pt idx="400">
                  <c:v>239.79980499999988</c:v>
                </c:pt>
                <c:pt idx="401">
                  <c:v>241.746948</c:v>
                </c:pt>
                <c:pt idx="402">
                  <c:v>241.925568</c:v>
                </c:pt>
                <c:pt idx="403">
                  <c:v>243.68283100000011</c:v>
                </c:pt>
                <c:pt idx="404">
                  <c:v>245.24778699999999</c:v>
                </c:pt>
                <c:pt idx="405">
                  <c:v>247.018494</c:v>
                </c:pt>
                <c:pt idx="406">
                  <c:v>253.53544600000012</c:v>
                </c:pt>
                <c:pt idx="407">
                  <c:v>252.403549</c:v>
                </c:pt>
                <c:pt idx="408">
                  <c:v>253.800262</c:v>
                </c:pt>
                <c:pt idx="409">
                  <c:v>252.76615899999999</c:v>
                </c:pt>
                <c:pt idx="410">
                  <c:v>250.121521</c:v>
                </c:pt>
                <c:pt idx="411">
                  <c:v>252.41713000000001</c:v>
                </c:pt>
                <c:pt idx="412">
                  <c:v>255.81985499999988</c:v>
                </c:pt>
                <c:pt idx="413">
                  <c:v>257.01034499999975</c:v>
                </c:pt>
                <c:pt idx="414">
                  <c:v>263.0664979999998</c:v>
                </c:pt>
                <c:pt idx="415">
                  <c:v>262.11605799999978</c:v>
                </c:pt>
                <c:pt idx="416">
                  <c:v>262.85717799999975</c:v>
                </c:pt>
                <c:pt idx="417">
                  <c:v>260.76769999999999</c:v>
                </c:pt>
                <c:pt idx="418">
                  <c:v>263.134613</c:v>
                </c:pt>
                <c:pt idx="419">
                  <c:v>262.87933299999975</c:v>
                </c:pt>
                <c:pt idx="420">
                  <c:v>263.96722399999999</c:v>
                </c:pt>
                <c:pt idx="421">
                  <c:v>269.66110200000003</c:v>
                </c:pt>
                <c:pt idx="422">
                  <c:v>272.08843999999965</c:v>
                </c:pt>
                <c:pt idx="423">
                  <c:v>269.90560900000003</c:v>
                </c:pt>
                <c:pt idx="424">
                  <c:v>268.22061199999979</c:v>
                </c:pt>
                <c:pt idx="425">
                  <c:v>277.65625</c:v>
                </c:pt>
                <c:pt idx="426">
                  <c:v>279.40859999999958</c:v>
                </c:pt>
                <c:pt idx="427">
                  <c:v>277.56692500000003</c:v>
                </c:pt>
                <c:pt idx="428">
                  <c:v>275.54950000000002</c:v>
                </c:pt>
                <c:pt idx="429">
                  <c:v>277.75952100000001</c:v>
                </c:pt>
                <c:pt idx="430">
                  <c:v>279.55725100000001</c:v>
                </c:pt>
                <c:pt idx="431">
                  <c:v>280.81369000000001</c:v>
                </c:pt>
                <c:pt idx="432">
                  <c:v>280.163635</c:v>
                </c:pt>
                <c:pt idx="433">
                  <c:v>284.38244600000002</c:v>
                </c:pt>
                <c:pt idx="434">
                  <c:v>267.97744799999975</c:v>
                </c:pt>
                <c:pt idx="435">
                  <c:v>256.93402099999975</c:v>
                </c:pt>
                <c:pt idx="436">
                  <c:v>241.45484900000011</c:v>
                </c:pt>
                <c:pt idx="437">
                  <c:v>235.0563350000001</c:v>
                </c:pt>
                <c:pt idx="438">
                  <c:v>270.50418100000002</c:v>
                </c:pt>
                <c:pt idx="439">
                  <c:v>261.01718099999999</c:v>
                </c:pt>
                <c:pt idx="440">
                  <c:v>252.30780000000001</c:v>
                </c:pt>
                <c:pt idx="441">
                  <c:v>240.248413</c:v>
                </c:pt>
                <c:pt idx="442">
                  <c:v>241.56455999999989</c:v>
                </c:pt>
                <c:pt idx="443">
                  <c:v>235.53396599999988</c:v>
                </c:pt>
                <c:pt idx="444">
                  <c:v>231.05305499999992</c:v>
                </c:pt>
                <c:pt idx="445">
                  <c:v>231.21418799999998</c:v>
                </c:pt>
                <c:pt idx="446">
                  <c:v>231.112686</c:v>
                </c:pt>
                <c:pt idx="447">
                  <c:v>219.11502099999998</c:v>
                </c:pt>
                <c:pt idx="448">
                  <c:v>228.57241800000011</c:v>
                </c:pt>
                <c:pt idx="449">
                  <c:v>232.51997399999988</c:v>
                </c:pt>
                <c:pt idx="450">
                  <c:v>197.76498399999988</c:v>
                </c:pt>
                <c:pt idx="451">
                  <c:v>196.62286399999999</c:v>
                </c:pt>
                <c:pt idx="452">
                  <c:v>184.55990600000001</c:v>
                </c:pt>
                <c:pt idx="453">
                  <c:v>181.96212800000012</c:v>
                </c:pt>
                <c:pt idx="454">
                  <c:v>207.56466699999999</c:v>
                </c:pt>
                <c:pt idx="455">
                  <c:v>212.65632600000012</c:v>
                </c:pt>
                <c:pt idx="456">
                  <c:v>194.025024</c:v>
                </c:pt>
                <c:pt idx="457">
                  <c:v>188.36499000000001</c:v>
                </c:pt>
                <c:pt idx="458">
                  <c:v>185.969223</c:v>
                </c:pt>
                <c:pt idx="459">
                  <c:v>157.79437299999998</c:v>
                </c:pt>
                <c:pt idx="460">
                  <c:v>190.21664399999995</c:v>
                </c:pt>
                <c:pt idx="461">
                  <c:v>186.13938899999999</c:v>
                </c:pt>
                <c:pt idx="462">
                  <c:v>174.416382</c:v>
                </c:pt>
                <c:pt idx="463">
                  <c:v>174.46275299999999</c:v>
                </c:pt>
                <c:pt idx="464">
                  <c:v>172.1866</c:v>
                </c:pt>
                <c:pt idx="465">
                  <c:v>173.376724</c:v>
                </c:pt>
                <c:pt idx="466">
                  <c:v>174.37306199999998</c:v>
                </c:pt>
                <c:pt idx="467">
                  <c:v>176.78085299999998</c:v>
                </c:pt>
                <c:pt idx="468">
                  <c:v>179.803009</c:v>
                </c:pt>
                <c:pt idx="469">
                  <c:v>179.10905499999987</c:v>
                </c:pt>
                <c:pt idx="470">
                  <c:v>181.50140400000001</c:v>
                </c:pt>
                <c:pt idx="471">
                  <c:v>183.760727</c:v>
                </c:pt>
                <c:pt idx="472">
                  <c:v>182.10400399999995</c:v>
                </c:pt>
                <c:pt idx="473">
                  <c:v>188.39128100000011</c:v>
                </c:pt>
                <c:pt idx="474">
                  <c:v>190.27410899999998</c:v>
                </c:pt>
                <c:pt idx="475">
                  <c:v>198.52822900000015</c:v>
                </c:pt>
                <c:pt idx="476">
                  <c:v>189.33395399999998</c:v>
                </c:pt>
                <c:pt idx="477">
                  <c:v>191.15835600000011</c:v>
                </c:pt>
                <c:pt idx="478">
                  <c:v>193.04472399999995</c:v>
                </c:pt>
                <c:pt idx="479">
                  <c:v>195.4500890000001</c:v>
                </c:pt>
                <c:pt idx="480">
                  <c:v>197.82360800000001</c:v>
                </c:pt>
                <c:pt idx="481">
                  <c:v>194.68756099999999</c:v>
                </c:pt>
                <c:pt idx="482">
                  <c:v>195.86494400000001</c:v>
                </c:pt>
                <c:pt idx="483">
                  <c:v>197.01449600000001</c:v>
                </c:pt>
                <c:pt idx="484">
                  <c:v>196.14063999999999</c:v>
                </c:pt>
                <c:pt idx="485">
                  <c:v>195.44090299999999</c:v>
                </c:pt>
                <c:pt idx="486">
                  <c:v>209.71974199999988</c:v>
                </c:pt>
                <c:pt idx="487">
                  <c:v>212.27259799999999</c:v>
                </c:pt>
                <c:pt idx="488">
                  <c:v>214.77810700000001</c:v>
                </c:pt>
                <c:pt idx="489">
                  <c:v>217.05708300000001</c:v>
                </c:pt>
                <c:pt idx="490">
                  <c:v>216.126801</c:v>
                </c:pt>
                <c:pt idx="491">
                  <c:v>217.57209800000001</c:v>
                </c:pt>
                <c:pt idx="492">
                  <c:v>220.80305499999992</c:v>
                </c:pt>
                <c:pt idx="493">
                  <c:v>225.34989899999999</c:v>
                </c:pt>
                <c:pt idx="494">
                  <c:v>225.17143200000001</c:v>
                </c:pt>
                <c:pt idx="495">
                  <c:v>231.30789200000001</c:v>
                </c:pt>
                <c:pt idx="496">
                  <c:v>230.571335</c:v>
                </c:pt>
                <c:pt idx="497">
                  <c:v>233.36200000000011</c:v>
                </c:pt>
                <c:pt idx="498">
                  <c:v>231.212143</c:v>
                </c:pt>
                <c:pt idx="499">
                  <c:v>234.783478</c:v>
                </c:pt>
                <c:pt idx="500">
                  <c:v>232.76243600000012</c:v>
                </c:pt>
                <c:pt idx="501">
                  <c:v>236.16429099999999</c:v>
                </c:pt>
                <c:pt idx="502">
                  <c:v>241.23582499999998</c:v>
                </c:pt>
                <c:pt idx="503">
                  <c:v>244.19754</c:v>
                </c:pt>
                <c:pt idx="504">
                  <c:v>243.79217499999999</c:v>
                </c:pt>
                <c:pt idx="505">
                  <c:v>242.98005700000004</c:v>
                </c:pt>
                <c:pt idx="506">
                  <c:v>241.58381700000001</c:v>
                </c:pt>
                <c:pt idx="507">
                  <c:v>249.73927299999988</c:v>
                </c:pt>
                <c:pt idx="508">
                  <c:v>252.90010100000001</c:v>
                </c:pt>
                <c:pt idx="509">
                  <c:v>252.86822500000011</c:v>
                </c:pt>
                <c:pt idx="510">
                  <c:v>241.35186800000011</c:v>
                </c:pt>
                <c:pt idx="511">
                  <c:v>251.63830600000011</c:v>
                </c:pt>
                <c:pt idx="512">
                  <c:v>254.983002</c:v>
                </c:pt>
                <c:pt idx="513">
                  <c:v>262.90365599999978</c:v>
                </c:pt>
                <c:pt idx="514">
                  <c:v>250.91113300000001</c:v>
                </c:pt>
                <c:pt idx="515">
                  <c:v>250.08139000000011</c:v>
                </c:pt>
                <c:pt idx="516">
                  <c:v>251.17146299999999</c:v>
                </c:pt>
                <c:pt idx="517">
                  <c:v>252.59852599999999</c:v>
                </c:pt>
                <c:pt idx="518">
                  <c:v>253.75007600000001</c:v>
                </c:pt>
                <c:pt idx="519">
                  <c:v>253.846878</c:v>
                </c:pt>
                <c:pt idx="520">
                  <c:v>250.67507899999998</c:v>
                </c:pt>
                <c:pt idx="521">
                  <c:v>252.25836200000001</c:v>
                </c:pt>
                <c:pt idx="522">
                  <c:v>254.34767199999999</c:v>
                </c:pt>
                <c:pt idx="523">
                  <c:v>254.17527799999999</c:v>
                </c:pt>
                <c:pt idx="524">
                  <c:v>257.21392799999978</c:v>
                </c:pt>
                <c:pt idx="525">
                  <c:v>255.65770000000001</c:v>
                </c:pt>
                <c:pt idx="526">
                  <c:v>257.858521</c:v>
                </c:pt>
                <c:pt idx="527">
                  <c:v>261.99667399999959</c:v>
                </c:pt>
                <c:pt idx="528">
                  <c:v>259.47811899999942</c:v>
                </c:pt>
                <c:pt idx="529">
                  <c:v>262.25280800000002</c:v>
                </c:pt>
                <c:pt idx="530">
                  <c:v>267.48846399999979</c:v>
                </c:pt>
                <c:pt idx="531">
                  <c:v>265.52554300000003</c:v>
                </c:pt>
                <c:pt idx="532">
                  <c:v>266.09139999999962</c:v>
                </c:pt>
                <c:pt idx="533">
                  <c:v>275.21209700000003</c:v>
                </c:pt>
                <c:pt idx="534">
                  <c:v>276.009277</c:v>
                </c:pt>
                <c:pt idx="535">
                  <c:v>277.87753300000003</c:v>
                </c:pt>
                <c:pt idx="536">
                  <c:v>274.872772</c:v>
                </c:pt>
                <c:pt idx="537">
                  <c:v>272.82821699999965</c:v>
                </c:pt>
                <c:pt idx="538">
                  <c:v>274.54126000000002</c:v>
                </c:pt>
                <c:pt idx="539">
                  <c:v>275.852509</c:v>
                </c:pt>
                <c:pt idx="540">
                  <c:v>277.05813599999965</c:v>
                </c:pt>
                <c:pt idx="541">
                  <c:v>280.71325699999977</c:v>
                </c:pt>
                <c:pt idx="542">
                  <c:v>274.87304699999999</c:v>
                </c:pt>
                <c:pt idx="543">
                  <c:v>278.09097299999979</c:v>
                </c:pt>
                <c:pt idx="544">
                  <c:v>268.45700099999999</c:v>
                </c:pt>
                <c:pt idx="545">
                  <c:v>262.31176799999974</c:v>
                </c:pt>
                <c:pt idx="546">
                  <c:v>253.831604</c:v>
                </c:pt>
                <c:pt idx="547">
                  <c:v>250.131485</c:v>
                </c:pt>
                <c:pt idx="548">
                  <c:v>238.04780600000001</c:v>
                </c:pt>
                <c:pt idx="549">
                  <c:v>214.6875</c:v>
                </c:pt>
                <c:pt idx="550">
                  <c:v>208.69105499999998</c:v>
                </c:pt>
                <c:pt idx="551">
                  <c:v>199.86927800000001</c:v>
                </c:pt>
                <c:pt idx="552">
                  <c:v>200.34545900000001</c:v>
                </c:pt>
                <c:pt idx="553">
                  <c:v>220.39988700000001</c:v>
                </c:pt>
                <c:pt idx="554">
                  <c:v>221.151871</c:v>
                </c:pt>
                <c:pt idx="555">
                  <c:v>211.27415499999984</c:v>
                </c:pt>
                <c:pt idx="556">
                  <c:v>193.02075199999999</c:v>
                </c:pt>
                <c:pt idx="557">
                  <c:v>194.59826700000011</c:v>
                </c:pt>
                <c:pt idx="558">
                  <c:v>216.13623000000001</c:v>
                </c:pt>
                <c:pt idx="559">
                  <c:v>215.79702800000001</c:v>
                </c:pt>
                <c:pt idx="560">
                  <c:v>207.83987399999998</c:v>
                </c:pt>
                <c:pt idx="561">
                  <c:v>208.622253</c:v>
                </c:pt>
                <c:pt idx="562">
                  <c:v>207.535797</c:v>
                </c:pt>
                <c:pt idx="563">
                  <c:v>184.75462299999998</c:v>
                </c:pt>
                <c:pt idx="564">
                  <c:v>160.58480800000001</c:v>
                </c:pt>
                <c:pt idx="565">
                  <c:v>153.81677199999999</c:v>
                </c:pt>
                <c:pt idx="566">
                  <c:v>147.90708900000001</c:v>
                </c:pt>
                <c:pt idx="567">
                  <c:v>148.56994599999999</c:v>
                </c:pt>
                <c:pt idx="568">
                  <c:v>141.69364899999999</c:v>
                </c:pt>
                <c:pt idx="569">
                  <c:v>142.45474200000001</c:v>
                </c:pt>
                <c:pt idx="570">
                  <c:v>161.43516499999998</c:v>
                </c:pt>
                <c:pt idx="571">
                  <c:v>162.74339299999988</c:v>
                </c:pt>
                <c:pt idx="572">
                  <c:v>148.47457899999998</c:v>
                </c:pt>
                <c:pt idx="573">
                  <c:v>140.85795600000012</c:v>
                </c:pt>
                <c:pt idx="574">
                  <c:v>135.46315000000001</c:v>
                </c:pt>
                <c:pt idx="575">
                  <c:v>136.62091100000001</c:v>
                </c:pt>
                <c:pt idx="576">
                  <c:v>134.46688800000001</c:v>
                </c:pt>
                <c:pt idx="577">
                  <c:v>135.27085899999992</c:v>
                </c:pt>
                <c:pt idx="578">
                  <c:v>134.77778599999988</c:v>
                </c:pt>
                <c:pt idx="579">
                  <c:v>131.73130800000001</c:v>
                </c:pt>
                <c:pt idx="580">
                  <c:v>146.40011600000011</c:v>
                </c:pt>
                <c:pt idx="581">
                  <c:v>147.35807800000012</c:v>
                </c:pt>
                <c:pt idx="582">
                  <c:v>143.01139800000001</c:v>
                </c:pt>
                <c:pt idx="583">
                  <c:v>141.590698</c:v>
                </c:pt>
                <c:pt idx="584">
                  <c:v>143.577225</c:v>
                </c:pt>
                <c:pt idx="585">
                  <c:v>152.14759799999999</c:v>
                </c:pt>
                <c:pt idx="586">
                  <c:v>155.98432900000012</c:v>
                </c:pt>
                <c:pt idx="587">
                  <c:v>146.72612000000001</c:v>
                </c:pt>
                <c:pt idx="588">
                  <c:v>149.23901399999988</c:v>
                </c:pt>
                <c:pt idx="589">
                  <c:v>157.12080399999999</c:v>
                </c:pt>
                <c:pt idx="590">
                  <c:v>157.43002300000001</c:v>
                </c:pt>
                <c:pt idx="591">
                  <c:v>160.739746</c:v>
                </c:pt>
                <c:pt idx="592">
                  <c:v>160.71726999999998</c:v>
                </c:pt>
                <c:pt idx="593">
                  <c:v>161.8260800000001</c:v>
                </c:pt>
                <c:pt idx="594">
                  <c:v>157.97376999999992</c:v>
                </c:pt>
                <c:pt idx="595">
                  <c:v>175.07298299999999</c:v>
                </c:pt>
                <c:pt idx="596">
                  <c:v>174.65403700000007</c:v>
                </c:pt>
                <c:pt idx="597">
                  <c:v>178.46792600000012</c:v>
                </c:pt>
                <c:pt idx="598">
                  <c:v>179.68226600000011</c:v>
                </c:pt>
                <c:pt idx="599">
                  <c:v>180.00054900000001</c:v>
                </c:pt>
                <c:pt idx="600">
                  <c:v>183.14703399999999</c:v>
                </c:pt>
                <c:pt idx="601">
                  <c:v>182.895645</c:v>
                </c:pt>
                <c:pt idx="602">
                  <c:v>179.306061</c:v>
                </c:pt>
                <c:pt idx="603">
                  <c:v>181.14285299999995</c:v>
                </c:pt>
                <c:pt idx="604">
                  <c:v>182.975021</c:v>
                </c:pt>
                <c:pt idx="605">
                  <c:v>185.84461999999999</c:v>
                </c:pt>
                <c:pt idx="606">
                  <c:v>188.48046900000011</c:v>
                </c:pt>
                <c:pt idx="607">
                  <c:v>194.1639559999999</c:v>
                </c:pt>
                <c:pt idx="608">
                  <c:v>196.698395</c:v>
                </c:pt>
                <c:pt idx="609">
                  <c:v>205.40055799999999</c:v>
                </c:pt>
                <c:pt idx="610">
                  <c:v>206.070435</c:v>
                </c:pt>
                <c:pt idx="611">
                  <c:v>207.59614600000012</c:v>
                </c:pt>
                <c:pt idx="612">
                  <c:v>209.41525299999998</c:v>
                </c:pt>
                <c:pt idx="613">
                  <c:v>211.87777700000001</c:v>
                </c:pt>
                <c:pt idx="614">
                  <c:v>211.54534900000004</c:v>
                </c:pt>
                <c:pt idx="615">
                  <c:v>218.14866599999988</c:v>
                </c:pt>
                <c:pt idx="616">
                  <c:v>220.940842</c:v>
                </c:pt>
                <c:pt idx="617">
                  <c:v>219.0843200000001</c:v>
                </c:pt>
                <c:pt idx="618">
                  <c:v>221.28393600000001</c:v>
                </c:pt>
                <c:pt idx="619">
                  <c:v>223.19024700000011</c:v>
                </c:pt>
                <c:pt idx="620">
                  <c:v>225.72167999999999</c:v>
                </c:pt>
                <c:pt idx="621">
                  <c:v>224.13871800000001</c:v>
                </c:pt>
                <c:pt idx="622">
                  <c:v>238.76432800000001</c:v>
                </c:pt>
                <c:pt idx="623">
                  <c:v>242.853622</c:v>
                </c:pt>
                <c:pt idx="624">
                  <c:v>245.536697</c:v>
                </c:pt>
                <c:pt idx="625">
                  <c:v>245.12092600000011</c:v>
                </c:pt>
                <c:pt idx="626">
                  <c:v>247.00808700000007</c:v>
                </c:pt>
                <c:pt idx="627">
                  <c:v>248.09693900000011</c:v>
                </c:pt>
                <c:pt idx="628">
                  <c:v>246.33749400000011</c:v>
                </c:pt>
                <c:pt idx="629">
                  <c:v>246.98269700000012</c:v>
                </c:pt>
                <c:pt idx="630">
                  <c:v>241.93699599999999</c:v>
                </c:pt>
                <c:pt idx="631">
                  <c:v>241.977722</c:v>
                </c:pt>
                <c:pt idx="632">
                  <c:v>244.24215699999999</c:v>
                </c:pt>
                <c:pt idx="633">
                  <c:v>246.65258800000001</c:v>
                </c:pt>
                <c:pt idx="634">
                  <c:v>248.69444300000001</c:v>
                </c:pt>
                <c:pt idx="635">
                  <c:v>250.169388</c:v>
                </c:pt>
                <c:pt idx="636">
                  <c:v>250.36853000000011</c:v>
                </c:pt>
                <c:pt idx="637">
                  <c:v>252.08209200000007</c:v>
                </c:pt>
                <c:pt idx="638">
                  <c:v>251.262451</c:v>
                </c:pt>
                <c:pt idx="639">
                  <c:v>264.86987299999998</c:v>
                </c:pt>
                <c:pt idx="640">
                  <c:v>262.98675499999956</c:v>
                </c:pt>
                <c:pt idx="641">
                  <c:v>262.82791099999974</c:v>
                </c:pt>
                <c:pt idx="642">
                  <c:v>260.838684</c:v>
                </c:pt>
                <c:pt idx="643">
                  <c:v>259.290863</c:v>
                </c:pt>
                <c:pt idx="644">
                  <c:v>260.28527799999978</c:v>
                </c:pt>
                <c:pt idx="645">
                  <c:v>262.41363499999977</c:v>
                </c:pt>
                <c:pt idx="646">
                  <c:v>259.05187999999993</c:v>
                </c:pt>
                <c:pt idx="647">
                  <c:v>264.26431299999979</c:v>
                </c:pt>
                <c:pt idx="648">
                  <c:v>262.2737429999998</c:v>
                </c:pt>
                <c:pt idx="649">
                  <c:v>264.64202899999998</c:v>
                </c:pt>
                <c:pt idx="650">
                  <c:v>265.22027599999979</c:v>
                </c:pt>
                <c:pt idx="651">
                  <c:v>265.97796599999975</c:v>
                </c:pt>
                <c:pt idx="652">
                  <c:v>266.18115199999966</c:v>
                </c:pt>
                <c:pt idx="653">
                  <c:v>274.75228900000002</c:v>
                </c:pt>
                <c:pt idx="654">
                  <c:v>271.72488399999997</c:v>
                </c:pt>
                <c:pt idx="655">
                  <c:v>274.07531699999959</c:v>
                </c:pt>
                <c:pt idx="656">
                  <c:v>271.09771699999965</c:v>
                </c:pt>
                <c:pt idx="657">
                  <c:v>279.99978599999974</c:v>
                </c:pt>
                <c:pt idx="658">
                  <c:v>282.41607699999958</c:v>
                </c:pt>
                <c:pt idx="659">
                  <c:v>284.15039100000001</c:v>
                </c:pt>
                <c:pt idx="660">
                  <c:v>277.82824699999975</c:v>
                </c:pt>
                <c:pt idx="661">
                  <c:v>277.88079800000003</c:v>
                </c:pt>
                <c:pt idx="662">
                  <c:v>283.419647</c:v>
                </c:pt>
                <c:pt idx="663">
                  <c:v>277.41537499999959</c:v>
                </c:pt>
                <c:pt idx="664">
                  <c:v>277.76681499999978</c:v>
                </c:pt>
                <c:pt idx="665">
                  <c:v>278.20605499999965</c:v>
                </c:pt>
                <c:pt idx="666">
                  <c:v>276.59802199999979</c:v>
                </c:pt>
                <c:pt idx="667">
                  <c:v>268.83935499999978</c:v>
                </c:pt>
                <c:pt idx="668">
                  <c:v>266.99047899999965</c:v>
                </c:pt>
                <c:pt idx="669">
                  <c:v>274.88742100000002</c:v>
                </c:pt>
                <c:pt idx="670">
                  <c:v>263.90725699999979</c:v>
                </c:pt>
                <c:pt idx="671">
                  <c:v>255.03985599999987</c:v>
                </c:pt>
                <c:pt idx="672">
                  <c:v>250.9202580000001</c:v>
                </c:pt>
                <c:pt idx="673">
                  <c:v>243.953033</c:v>
                </c:pt>
                <c:pt idx="674">
                  <c:v>243.41613800000007</c:v>
                </c:pt>
                <c:pt idx="675">
                  <c:v>215.6424410000001</c:v>
                </c:pt>
                <c:pt idx="676">
                  <c:v>205.76698299999998</c:v>
                </c:pt>
                <c:pt idx="677">
                  <c:v>188.52133200000011</c:v>
                </c:pt>
                <c:pt idx="678">
                  <c:v>206.23277299999998</c:v>
                </c:pt>
                <c:pt idx="679">
                  <c:v>196.12730400000001</c:v>
                </c:pt>
                <c:pt idx="680">
                  <c:v>193.50340299999999</c:v>
                </c:pt>
                <c:pt idx="681">
                  <c:v>197.583832</c:v>
                </c:pt>
                <c:pt idx="682">
                  <c:v>191.7371370000001</c:v>
                </c:pt>
                <c:pt idx="683">
                  <c:v>190.52743500000011</c:v>
                </c:pt>
                <c:pt idx="684">
                  <c:v>213.03537</c:v>
                </c:pt>
                <c:pt idx="685">
                  <c:v>227.87649500000001</c:v>
                </c:pt>
                <c:pt idx="686">
                  <c:v>227.430069</c:v>
                </c:pt>
                <c:pt idx="687">
                  <c:v>216.727722</c:v>
                </c:pt>
                <c:pt idx="688">
                  <c:v>188.67236299999999</c:v>
                </c:pt>
                <c:pt idx="689">
                  <c:v>187.22105399999998</c:v>
                </c:pt>
                <c:pt idx="690">
                  <c:v>183.80433700000012</c:v>
                </c:pt>
                <c:pt idx="691">
                  <c:v>164.48689300000001</c:v>
                </c:pt>
                <c:pt idx="692">
                  <c:v>157.40872200000001</c:v>
                </c:pt>
                <c:pt idx="693">
                  <c:v>156.083023</c:v>
                </c:pt>
                <c:pt idx="694">
                  <c:v>158.571732</c:v>
                </c:pt>
                <c:pt idx="695">
                  <c:v>159.511719</c:v>
                </c:pt>
                <c:pt idx="696">
                  <c:v>148.67999299999988</c:v>
                </c:pt>
                <c:pt idx="697">
                  <c:v>148.908264</c:v>
                </c:pt>
                <c:pt idx="698">
                  <c:v>127.718712</c:v>
                </c:pt>
                <c:pt idx="699">
                  <c:v>127.54988899999998</c:v>
                </c:pt>
                <c:pt idx="700">
                  <c:v>117.545647</c:v>
                </c:pt>
                <c:pt idx="701">
                  <c:v>125.65918699999995</c:v>
                </c:pt>
                <c:pt idx="702">
                  <c:v>117.16278099999994</c:v>
                </c:pt>
                <c:pt idx="703">
                  <c:v>123.51174899999998</c:v>
                </c:pt>
                <c:pt idx="704">
                  <c:v>120.78685</c:v>
                </c:pt>
                <c:pt idx="705">
                  <c:v>111.04328900000006</c:v>
                </c:pt>
                <c:pt idx="706">
                  <c:v>114.85749800000001</c:v>
                </c:pt>
                <c:pt idx="707">
                  <c:v>110.981178</c:v>
                </c:pt>
                <c:pt idx="708">
                  <c:v>164.59674100000001</c:v>
                </c:pt>
                <c:pt idx="709">
                  <c:v>165.53591900000001</c:v>
                </c:pt>
                <c:pt idx="710">
                  <c:v>151.25688199999999</c:v>
                </c:pt>
                <c:pt idx="711">
                  <c:v>146.54719499999999</c:v>
                </c:pt>
                <c:pt idx="712">
                  <c:v>148.949219</c:v>
                </c:pt>
                <c:pt idx="713">
                  <c:v>163.00827000000001</c:v>
                </c:pt>
                <c:pt idx="714">
                  <c:v>166.84549000000001</c:v>
                </c:pt>
                <c:pt idx="715">
                  <c:v>160.35598800000011</c:v>
                </c:pt>
                <c:pt idx="716">
                  <c:v>157.13798499999999</c:v>
                </c:pt>
                <c:pt idx="717">
                  <c:v>151.62539700000011</c:v>
                </c:pt>
                <c:pt idx="718">
                  <c:v>138.527084</c:v>
                </c:pt>
                <c:pt idx="719">
                  <c:v>135.742401</c:v>
                </c:pt>
                <c:pt idx="720">
                  <c:v>130.51351899999995</c:v>
                </c:pt>
                <c:pt idx="721">
                  <c:v>131.51715099999998</c:v>
                </c:pt>
                <c:pt idx="722">
                  <c:v>127.52603099999995</c:v>
                </c:pt>
                <c:pt idx="723">
                  <c:v>124.98719800000002</c:v>
                </c:pt>
                <c:pt idx="724">
                  <c:v>137.88865700000011</c:v>
                </c:pt>
                <c:pt idx="725">
                  <c:v>127.452499</c:v>
                </c:pt>
                <c:pt idx="726">
                  <c:v>129.08732600000019</c:v>
                </c:pt>
                <c:pt idx="727">
                  <c:v>126.59418500000002</c:v>
                </c:pt>
                <c:pt idx="728">
                  <c:v>128.21256999999989</c:v>
                </c:pt>
                <c:pt idx="729">
                  <c:v>131.96533200000007</c:v>
                </c:pt>
                <c:pt idx="730">
                  <c:v>134.481155</c:v>
                </c:pt>
                <c:pt idx="731">
                  <c:v>136.997772</c:v>
                </c:pt>
                <c:pt idx="732">
                  <c:v>139.28831500000001</c:v>
                </c:pt>
                <c:pt idx="733">
                  <c:v>141.49244700000023</c:v>
                </c:pt>
                <c:pt idx="734">
                  <c:v>136.49757399999999</c:v>
                </c:pt>
                <c:pt idx="735">
                  <c:v>134.08651700000001</c:v>
                </c:pt>
                <c:pt idx="736">
                  <c:v>163.51480099999998</c:v>
                </c:pt>
                <c:pt idx="737">
                  <c:v>163.91293300000001</c:v>
                </c:pt>
                <c:pt idx="738">
                  <c:v>163.94842500000001</c:v>
                </c:pt>
                <c:pt idx="739">
                  <c:v>163.20480299999988</c:v>
                </c:pt>
                <c:pt idx="740">
                  <c:v>167.18187</c:v>
                </c:pt>
                <c:pt idx="741">
                  <c:v>175.90896599999999</c:v>
                </c:pt>
                <c:pt idx="742">
                  <c:v>177.69554099999999</c:v>
                </c:pt>
                <c:pt idx="743">
                  <c:v>179.045807</c:v>
                </c:pt>
                <c:pt idx="744">
                  <c:v>180.51242100000007</c:v>
                </c:pt>
                <c:pt idx="745">
                  <c:v>171.2196959999998</c:v>
                </c:pt>
                <c:pt idx="746">
                  <c:v>169.517044</c:v>
                </c:pt>
                <c:pt idx="747">
                  <c:v>202.635086</c:v>
                </c:pt>
                <c:pt idx="748">
                  <c:v>203.366974</c:v>
                </c:pt>
                <c:pt idx="749">
                  <c:v>205.42788700000011</c:v>
                </c:pt>
                <c:pt idx="750">
                  <c:v>207.94589199999999</c:v>
                </c:pt>
                <c:pt idx="751">
                  <c:v>194.23095699999999</c:v>
                </c:pt>
                <c:pt idx="752">
                  <c:v>196.52671800000007</c:v>
                </c:pt>
                <c:pt idx="753">
                  <c:v>195.111435</c:v>
                </c:pt>
                <c:pt idx="754">
                  <c:v>223.35325599999999</c:v>
                </c:pt>
                <c:pt idx="755">
                  <c:v>223.93093900000011</c:v>
                </c:pt>
                <c:pt idx="756">
                  <c:v>226.26478599999987</c:v>
                </c:pt>
                <c:pt idx="757">
                  <c:v>216.42428600000011</c:v>
                </c:pt>
                <c:pt idx="758">
                  <c:v>220.86554000000001</c:v>
                </c:pt>
                <c:pt idx="759">
                  <c:v>224.55030800000011</c:v>
                </c:pt>
                <c:pt idx="760">
                  <c:v>216.00610399999999</c:v>
                </c:pt>
                <c:pt idx="761">
                  <c:v>219.33577</c:v>
                </c:pt>
                <c:pt idx="762">
                  <c:v>222.03044100000011</c:v>
                </c:pt>
                <c:pt idx="763">
                  <c:v>224.49646000000001</c:v>
                </c:pt>
                <c:pt idx="764">
                  <c:v>228.93554700000001</c:v>
                </c:pt>
                <c:pt idx="765">
                  <c:v>228.4067380000001</c:v>
                </c:pt>
                <c:pt idx="766">
                  <c:v>238.27204900000001</c:v>
                </c:pt>
                <c:pt idx="767">
                  <c:v>241.00247200000001</c:v>
                </c:pt>
                <c:pt idx="768">
                  <c:v>242.47160299999999</c:v>
                </c:pt>
                <c:pt idx="769">
                  <c:v>243.231201</c:v>
                </c:pt>
                <c:pt idx="770">
                  <c:v>239.962051</c:v>
                </c:pt>
                <c:pt idx="771">
                  <c:v>255.44821200000001</c:v>
                </c:pt>
                <c:pt idx="772">
                  <c:v>255.61076399999988</c:v>
                </c:pt>
                <c:pt idx="773">
                  <c:v>254.32359299999999</c:v>
                </c:pt>
                <c:pt idx="774">
                  <c:v>253.37731900000011</c:v>
                </c:pt>
                <c:pt idx="775">
                  <c:v>252.18687399999999</c:v>
                </c:pt>
                <c:pt idx="776">
                  <c:v>264.31433099999975</c:v>
                </c:pt>
                <c:pt idx="777">
                  <c:v>264.81436200000002</c:v>
                </c:pt>
                <c:pt idx="778">
                  <c:v>264.22137499999957</c:v>
                </c:pt>
                <c:pt idx="779">
                  <c:v>263.10797100000002</c:v>
                </c:pt>
                <c:pt idx="780">
                  <c:v>261.41098</c:v>
                </c:pt>
                <c:pt idx="781">
                  <c:v>259.15701300000001</c:v>
                </c:pt>
                <c:pt idx="782">
                  <c:v>256.47177099999965</c:v>
                </c:pt>
                <c:pt idx="783">
                  <c:v>237.12176499999998</c:v>
                </c:pt>
                <c:pt idx="784">
                  <c:v>250.533646</c:v>
                </c:pt>
                <c:pt idx="785">
                  <c:v>254.340485</c:v>
                </c:pt>
                <c:pt idx="786">
                  <c:v>257.87347399999999</c:v>
                </c:pt>
                <c:pt idx="787">
                  <c:v>260.54892000000001</c:v>
                </c:pt>
                <c:pt idx="788">
                  <c:v>262.18826300000001</c:v>
                </c:pt>
                <c:pt idx="789">
                  <c:v>252.89866599999999</c:v>
                </c:pt>
                <c:pt idx="790">
                  <c:v>244.54325899999998</c:v>
                </c:pt>
                <c:pt idx="791">
                  <c:v>243.99122600000015</c:v>
                </c:pt>
                <c:pt idx="792">
                  <c:v>282.46044899999993</c:v>
                </c:pt>
                <c:pt idx="793">
                  <c:v>281.62747200000001</c:v>
                </c:pt>
                <c:pt idx="794">
                  <c:v>268.18270899999999</c:v>
                </c:pt>
                <c:pt idx="795">
                  <c:v>267.27505499999978</c:v>
                </c:pt>
                <c:pt idx="796">
                  <c:v>266.42144799999966</c:v>
                </c:pt>
                <c:pt idx="797">
                  <c:v>265.53787199999999</c:v>
                </c:pt>
                <c:pt idx="798">
                  <c:v>264.62475599999999</c:v>
                </c:pt>
                <c:pt idx="799">
                  <c:v>263.64779700000008</c:v>
                </c:pt>
                <c:pt idx="800">
                  <c:v>276.65261800000002</c:v>
                </c:pt>
                <c:pt idx="801">
                  <c:v>270.34466600000036</c:v>
                </c:pt>
                <c:pt idx="802">
                  <c:v>264.01943999999975</c:v>
                </c:pt>
                <c:pt idx="803">
                  <c:v>263.93866000000003</c:v>
                </c:pt>
                <c:pt idx="804">
                  <c:v>264.21624799999978</c:v>
                </c:pt>
                <c:pt idx="805">
                  <c:v>264.50576799999999</c:v>
                </c:pt>
                <c:pt idx="806">
                  <c:v>264.77133199999957</c:v>
                </c:pt>
                <c:pt idx="807">
                  <c:v>263.23532099999977</c:v>
                </c:pt>
                <c:pt idx="808">
                  <c:v>263.89645399999978</c:v>
                </c:pt>
                <c:pt idx="809">
                  <c:v>264.26815799999963</c:v>
                </c:pt>
                <c:pt idx="810">
                  <c:v>264.55511499999977</c:v>
                </c:pt>
                <c:pt idx="811">
                  <c:v>263.24966400000022</c:v>
                </c:pt>
                <c:pt idx="812">
                  <c:v>263.40029899999979</c:v>
                </c:pt>
                <c:pt idx="813">
                  <c:v>263.48223899999965</c:v>
                </c:pt>
                <c:pt idx="814">
                  <c:v>263.553223</c:v>
                </c:pt>
                <c:pt idx="815">
                  <c:v>263.61373899999978</c:v>
                </c:pt>
                <c:pt idx="816">
                  <c:v>263.65982100000036</c:v>
                </c:pt>
                <c:pt idx="817">
                  <c:v>263.68734699999999</c:v>
                </c:pt>
                <c:pt idx="818">
                  <c:v>263.69345099999975</c:v>
                </c:pt>
                <c:pt idx="819">
                  <c:v>263.67602499999975</c:v>
                </c:pt>
                <c:pt idx="820">
                  <c:v>263.63250699999975</c:v>
                </c:pt>
                <c:pt idx="821">
                  <c:v>263.56097399999999</c:v>
                </c:pt>
                <c:pt idx="822">
                  <c:v>263.46026599999999</c:v>
                </c:pt>
                <c:pt idx="823">
                  <c:v>263.33001699999966</c:v>
                </c:pt>
                <c:pt idx="824">
                  <c:v>256.880493</c:v>
                </c:pt>
                <c:pt idx="825">
                  <c:v>252.74847399999999</c:v>
                </c:pt>
                <c:pt idx="826">
                  <c:v>247.86463900000001</c:v>
                </c:pt>
                <c:pt idx="827">
                  <c:v>242.60607899999999</c:v>
                </c:pt>
                <c:pt idx="828">
                  <c:v>237.96504200000001</c:v>
                </c:pt>
                <c:pt idx="829">
                  <c:v>263.328644</c:v>
                </c:pt>
                <c:pt idx="830">
                  <c:v>256.58605999999958</c:v>
                </c:pt>
                <c:pt idx="831">
                  <c:v>253.803482</c:v>
                </c:pt>
                <c:pt idx="832">
                  <c:v>245.16776999999999</c:v>
                </c:pt>
                <c:pt idx="833">
                  <c:v>245.68844600000023</c:v>
                </c:pt>
                <c:pt idx="834">
                  <c:v>246.22276299999999</c:v>
                </c:pt>
                <c:pt idx="835">
                  <c:v>233.52137800000011</c:v>
                </c:pt>
                <c:pt idx="836">
                  <c:v>234.07980299999988</c:v>
                </c:pt>
                <c:pt idx="837">
                  <c:v>234.01693700000001</c:v>
                </c:pt>
                <c:pt idx="838">
                  <c:v>227.08808900000011</c:v>
                </c:pt>
                <c:pt idx="839">
                  <c:v>215.48710600000015</c:v>
                </c:pt>
                <c:pt idx="840">
                  <c:v>214.78819300000001</c:v>
                </c:pt>
                <c:pt idx="841">
                  <c:v>203.60545299999998</c:v>
                </c:pt>
                <c:pt idx="842">
                  <c:v>204.0183870000001</c:v>
                </c:pt>
                <c:pt idx="843">
                  <c:v>204.40171800000007</c:v>
                </c:pt>
                <c:pt idx="844">
                  <c:v>204.60922199999999</c:v>
                </c:pt>
                <c:pt idx="845">
                  <c:v>252.63542200000001</c:v>
                </c:pt>
                <c:pt idx="846">
                  <c:v>206.917877</c:v>
                </c:pt>
                <c:pt idx="847">
                  <c:v>184.93485999999999</c:v>
                </c:pt>
                <c:pt idx="848">
                  <c:v>178.85786400000001</c:v>
                </c:pt>
                <c:pt idx="849">
                  <c:v>174.00471499999998</c:v>
                </c:pt>
                <c:pt idx="850">
                  <c:v>161.46568299999998</c:v>
                </c:pt>
                <c:pt idx="851">
                  <c:v>159.16650399999995</c:v>
                </c:pt>
                <c:pt idx="852">
                  <c:v>149.688095</c:v>
                </c:pt>
                <c:pt idx="853">
                  <c:v>180.798157</c:v>
                </c:pt>
              </c:numCache>
            </c:numRef>
          </c:yVal>
          <c:smooth val="0"/>
          <c:extLst>
            <c:ext xmlns:c16="http://schemas.microsoft.com/office/drawing/2014/chart" uri="{C3380CC4-5D6E-409C-BE32-E72D297353CC}">
              <c16:uniqueId val="{00000002-B2BC-422A-9430-70F7681E986A}"/>
            </c:ext>
          </c:extLst>
        </c:ser>
        <c:ser>
          <c:idx val="2"/>
          <c:order val="3"/>
          <c:tx>
            <c:strRef>
              <c:f>Sheet1!$E$2</c:f>
              <c:strCache>
                <c:ptCount val="1"/>
                <c:pt idx="0">
                  <c:v>Benckmark (Fx)</c:v>
                </c:pt>
              </c:strCache>
            </c:strRef>
          </c:tx>
          <c:spPr>
            <a:ln w="19050" cap="rnd">
              <a:solidFill>
                <a:srgbClr val="FF0000"/>
              </a:solidFill>
              <a:round/>
            </a:ln>
            <a:effectLst/>
          </c:spPr>
          <c:marker>
            <c:symbol val="none"/>
          </c:marker>
          <c:xVal>
            <c:numRef>
              <c:f>Sheet1!$B$3:$B$856</c:f>
              <c:numCache>
                <c:formatCode>General</c:formatCode>
                <c:ptCount val="854"/>
                <c:pt idx="0">
                  <c:v>0</c:v>
                </c:pt>
                <c:pt idx="1">
                  <c:v>7.5000000000000045E-4</c:v>
                </c:pt>
                <c:pt idx="2">
                  <c:v>1.4999999999999998E-3</c:v>
                </c:pt>
                <c:pt idx="3">
                  <c:v>1.4999999999999998E-3</c:v>
                </c:pt>
                <c:pt idx="4">
                  <c:v>2.9999999999999996E-3</c:v>
                </c:pt>
                <c:pt idx="5">
                  <c:v>3.7500000000000038E-3</c:v>
                </c:pt>
                <c:pt idx="6">
                  <c:v>5.2500000000000038E-3</c:v>
                </c:pt>
                <c:pt idx="7">
                  <c:v>6.0000000000000027E-3</c:v>
                </c:pt>
                <c:pt idx="8">
                  <c:v>8.2500000000000091E-3</c:v>
                </c:pt>
                <c:pt idx="9">
                  <c:v>9.0000000000000028E-3</c:v>
                </c:pt>
                <c:pt idx="10">
                  <c:v>1.0500000000000008E-2</c:v>
                </c:pt>
                <c:pt idx="11">
                  <c:v>1.1250000000000001E-2</c:v>
                </c:pt>
                <c:pt idx="12">
                  <c:v>1.3500000000000012E-2</c:v>
                </c:pt>
                <c:pt idx="13">
                  <c:v>1.500000000000001E-2</c:v>
                </c:pt>
                <c:pt idx="14">
                  <c:v>1.6500000000000015E-2</c:v>
                </c:pt>
                <c:pt idx="15">
                  <c:v>1.8000000000000016E-2</c:v>
                </c:pt>
                <c:pt idx="16">
                  <c:v>1.8750000000000003E-2</c:v>
                </c:pt>
                <c:pt idx="17">
                  <c:v>2.1000000000000012E-2</c:v>
                </c:pt>
                <c:pt idx="18">
                  <c:v>2.325E-2</c:v>
                </c:pt>
                <c:pt idx="19">
                  <c:v>2.5500000000000002E-2</c:v>
                </c:pt>
                <c:pt idx="20">
                  <c:v>2.7750000000000011E-2</c:v>
                </c:pt>
                <c:pt idx="21">
                  <c:v>3.0750000000000006E-2</c:v>
                </c:pt>
                <c:pt idx="22">
                  <c:v>3.2250000000000015E-2</c:v>
                </c:pt>
                <c:pt idx="23">
                  <c:v>3.4499999999999996E-2</c:v>
                </c:pt>
                <c:pt idx="24">
                  <c:v>3.7500000000000006E-2</c:v>
                </c:pt>
                <c:pt idx="25">
                  <c:v>3.9750000000000001E-2</c:v>
                </c:pt>
                <c:pt idx="26">
                  <c:v>4.2000000000000023E-2</c:v>
                </c:pt>
                <c:pt idx="27">
                  <c:v>4.5000000000000012E-2</c:v>
                </c:pt>
                <c:pt idx="28">
                  <c:v>4.7249999999999986E-2</c:v>
                </c:pt>
                <c:pt idx="29">
                  <c:v>4.9500000000000023E-2</c:v>
                </c:pt>
                <c:pt idx="30">
                  <c:v>5.1749999999999997E-2</c:v>
                </c:pt>
                <c:pt idx="31">
                  <c:v>5.2500000000000012E-2</c:v>
                </c:pt>
                <c:pt idx="32">
                  <c:v>5.4750000000000035E-2</c:v>
                </c:pt>
                <c:pt idx="33">
                  <c:v>5.7000000000000023E-2</c:v>
                </c:pt>
                <c:pt idx="34">
                  <c:v>5.9249999999999997E-2</c:v>
                </c:pt>
                <c:pt idx="35">
                  <c:v>6.1500000000000013E-2</c:v>
                </c:pt>
                <c:pt idx="36">
                  <c:v>6.3750000000000001E-2</c:v>
                </c:pt>
                <c:pt idx="37">
                  <c:v>6.6000000000000003E-2</c:v>
                </c:pt>
                <c:pt idx="38">
                  <c:v>6.674999999999999E-2</c:v>
                </c:pt>
                <c:pt idx="39">
                  <c:v>6.8999999999999992E-2</c:v>
                </c:pt>
                <c:pt idx="40">
                  <c:v>7.1249999999999966E-2</c:v>
                </c:pt>
                <c:pt idx="41">
                  <c:v>7.2750000000000023E-2</c:v>
                </c:pt>
                <c:pt idx="42">
                  <c:v>7.5000000000000011E-2</c:v>
                </c:pt>
                <c:pt idx="43">
                  <c:v>7.7250000000000013E-2</c:v>
                </c:pt>
                <c:pt idx="44">
                  <c:v>7.8750000000000014E-2</c:v>
                </c:pt>
                <c:pt idx="45">
                  <c:v>8.0250000000000044E-2</c:v>
                </c:pt>
                <c:pt idx="46">
                  <c:v>8.1750000000000045E-2</c:v>
                </c:pt>
                <c:pt idx="47">
                  <c:v>8.4000000000000047E-2</c:v>
                </c:pt>
                <c:pt idx="48">
                  <c:v>8.5500000000000048E-2</c:v>
                </c:pt>
                <c:pt idx="49">
                  <c:v>8.7000000000000022E-2</c:v>
                </c:pt>
                <c:pt idx="50">
                  <c:v>8.9250000000000065E-2</c:v>
                </c:pt>
                <c:pt idx="51">
                  <c:v>9.1500000000000026E-2</c:v>
                </c:pt>
                <c:pt idx="52">
                  <c:v>9.1500000000000026E-2</c:v>
                </c:pt>
                <c:pt idx="53">
                  <c:v>9.3750000000000097E-2</c:v>
                </c:pt>
                <c:pt idx="54">
                  <c:v>9.6000000000000044E-2</c:v>
                </c:pt>
                <c:pt idx="55">
                  <c:v>9.7500000000000045E-2</c:v>
                </c:pt>
                <c:pt idx="56">
                  <c:v>9.9000000000000046E-2</c:v>
                </c:pt>
                <c:pt idx="57">
                  <c:v>0.10124999999999998</c:v>
                </c:pt>
                <c:pt idx="58">
                  <c:v>0.10349999999999998</c:v>
                </c:pt>
                <c:pt idx="59">
                  <c:v>0.10575000000000002</c:v>
                </c:pt>
                <c:pt idx="60">
                  <c:v>0.10800000000000007</c:v>
                </c:pt>
                <c:pt idx="61">
                  <c:v>0.11024999999999995</c:v>
                </c:pt>
                <c:pt idx="62">
                  <c:v>0.11249999999999998</c:v>
                </c:pt>
                <c:pt idx="63">
                  <c:v>0.114</c:v>
                </c:pt>
                <c:pt idx="64">
                  <c:v>0.11625000000000002</c:v>
                </c:pt>
                <c:pt idx="65">
                  <c:v>0.11775000000000002</c:v>
                </c:pt>
                <c:pt idx="66">
                  <c:v>0.12000000000000002</c:v>
                </c:pt>
                <c:pt idx="67">
                  <c:v>0.12225000000000007</c:v>
                </c:pt>
                <c:pt idx="68">
                  <c:v>0.12375000000000005</c:v>
                </c:pt>
                <c:pt idx="69">
                  <c:v>0.126</c:v>
                </c:pt>
                <c:pt idx="70">
                  <c:v>0.1275</c:v>
                </c:pt>
                <c:pt idx="71">
                  <c:v>0.12975</c:v>
                </c:pt>
                <c:pt idx="72">
                  <c:v>0.13200000000000001</c:v>
                </c:pt>
                <c:pt idx="73">
                  <c:v>0.13350000000000001</c:v>
                </c:pt>
                <c:pt idx="74">
                  <c:v>0.13575000000000001</c:v>
                </c:pt>
                <c:pt idx="75">
                  <c:v>0.13725000000000001</c:v>
                </c:pt>
                <c:pt idx="76">
                  <c:v>0.13875000000000001</c:v>
                </c:pt>
                <c:pt idx="77">
                  <c:v>0.14025000000000001</c:v>
                </c:pt>
                <c:pt idx="78">
                  <c:v>0.14175000000000001</c:v>
                </c:pt>
                <c:pt idx="79">
                  <c:v>0.14250000000000004</c:v>
                </c:pt>
                <c:pt idx="80">
                  <c:v>0.14325000000000004</c:v>
                </c:pt>
                <c:pt idx="81">
                  <c:v>0.1447500000000001</c:v>
                </c:pt>
                <c:pt idx="82">
                  <c:v>0.1462500000000001</c:v>
                </c:pt>
                <c:pt idx="83">
                  <c:v>0.1477500000000001</c:v>
                </c:pt>
                <c:pt idx="84">
                  <c:v>0.14925000000000013</c:v>
                </c:pt>
                <c:pt idx="85">
                  <c:v>0.15075000000000011</c:v>
                </c:pt>
                <c:pt idx="86">
                  <c:v>0.15225000000000014</c:v>
                </c:pt>
                <c:pt idx="87">
                  <c:v>0.15300000000000011</c:v>
                </c:pt>
                <c:pt idx="88">
                  <c:v>0.15300000000000011</c:v>
                </c:pt>
                <c:pt idx="89">
                  <c:v>0.15450000000000014</c:v>
                </c:pt>
                <c:pt idx="90">
                  <c:v>0.15600000000000011</c:v>
                </c:pt>
                <c:pt idx="91">
                  <c:v>0.15750000000000011</c:v>
                </c:pt>
                <c:pt idx="92">
                  <c:v>0.15900000000000011</c:v>
                </c:pt>
                <c:pt idx="93">
                  <c:v>0.1605</c:v>
                </c:pt>
                <c:pt idx="94">
                  <c:v>0.16200000000000001</c:v>
                </c:pt>
                <c:pt idx="95">
                  <c:v>0.16350000000000001</c:v>
                </c:pt>
                <c:pt idx="96">
                  <c:v>0.16500000000000004</c:v>
                </c:pt>
                <c:pt idx="97">
                  <c:v>0.16650000000000001</c:v>
                </c:pt>
                <c:pt idx="98">
                  <c:v>0.16725000000000001</c:v>
                </c:pt>
                <c:pt idx="99">
                  <c:v>0.17025000000000001</c:v>
                </c:pt>
                <c:pt idx="100">
                  <c:v>0.17325000000000004</c:v>
                </c:pt>
                <c:pt idx="101">
                  <c:v>0.17475000000000004</c:v>
                </c:pt>
                <c:pt idx="102">
                  <c:v>0.1770000000000001</c:v>
                </c:pt>
                <c:pt idx="103">
                  <c:v>0.17925000000000013</c:v>
                </c:pt>
                <c:pt idx="104">
                  <c:v>0.18150000000000011</c:v>
                </c:pt>
                <c:pt idx="105">
                  <c:v>0.18300000000000011</c:v>
                </c:pt>
                <c:pt idx="106">
                  <c:v>0.18525000000000011</c:v>
                </c:pt>
                <c:pt idx="107">
                  <c:v>0.18675000000000011</c:v>
                </c:pt>
                <c:pt idx="108">
                  <c:v>0.18825000000000011</c:v>
                </c:pt>
                <c:pt idx="109">
                  <c:v>0.1905</c:v>
                </c:pt>
                <c:pt idx="110">
                  <c:v>0.19275000000000003</c:v>
                </c:pt>
                <c:pt idx="111">
                  <c:v>0.19425000000000001</c:v>
                </c:pt>
                <c:pt idx="112">
                  <c:v>0.19725000000000001</c:v>
                </c:pt>
                <c:pt idx="113">
                  <c:v>0.19950000000000001</c:v>
                </c:pt>
                <c:pt idx="114">
                  <c:v>0.20250000000000001</c:v>
                </c:pt>
                <c:pt idx="115">
                  <c:v>0.20550000000000004</c:v>
                </c:pt>
                <c:pt idx="116">
                  <c:v>0.20775000000000013</c:v>
                </c:pt>
                <c:pt idx="117">
                  <c:v>0.2107500000000001</c:v>
                </c:pt>
                <c:pt idx="118">
                  <c:v>0.21375000000000011</c:v>
                </c:pt>
                <c:pt idx="119">
                  <c:v>0.21600000000000014</c:v>
                </c:pt>
                <c:pt idx="120">
                  <c:v>0.21825000000000014</c:v>
                </c:pt>
                <c:pt idx="121">
                  <c:v>0.2205</c:v>
                </c:pt>
                <c:pt idx="122">
                  <c:v>0.22275</c:v>
                </c:pt>
                <c:pt idx="123">
                  <c:v>0.22500000000000001</c:v>
                </c:pt>
                <c:pt idx="124">
                  <c:v>0.22725000000000001</c:v>
                </c:pt>
                <c:pt idx="125">
                  <c:v>0.22950000000000001</c:v>
                </c:pt>
                <c:pt idx="126">
                  <c:v>0.23250000000000001</c:v>
                </c:pt>
                <c:pt idx="127">
                  <c:v>0.23475000000000001</c:v>
                </c:pt>
                <c:pt idx="128">
                  <c:v>0.23700000000000004</c:v>
                </c:pt>
                <c:pt idx="129">
                  <c:v>0.2392500000000001</c:v>
                </c:pt>
                <c:pt idx="130">
                  <c:v>0.24150000000000013</c:v>
                </c:pt>
                <c:pt idx="131">
                  <c:v>0.24375000000000011</c:v>
                </c:pt>
                <c:pt idx="132">
                  <c:v>0.24675000000000008</c:v>
                </c:pt>
                <c:pt idx="133">
                  <c:v>0.24900000000000011</c:v>
                </c:pt>
                <c:pt idx="134">
                  <c:v>0.252</c:v>
                </c:pt>
                <c:pt idx="135">
                  <c:v>0.255</c:v>
                </c:pt>
                <c:pt idx="136">
                  <c:v>0.25724999999999998</c:v>
                </c:pt>
                <c:pt idx="137">
                  <c:v>0.26024999999999998</c:v>
                </c:pt>
                <c:pt idx="138">
                  <c:v>0.26324999999999998</c:v>
                </c:pt>
                <c:pt idx="139">
                  <c:v>0.26550000000000001</c:v>
                </c:pt>
                <c:pt idx="140">
                  <c:v>0.26850000000000002</c:v>
                </c:pt>
                <c:pt idx="141">
                  <c:v>0.27075000000000005</c:v>
                </c:pt>
                <c:pt idx="142">
                  <c:v>0.27375000000000005</c:v>
                </c:pt>
                <c:pt idx="143">
                  <c:v>0.27675000000000005</c:v>
                </c:pt>
                <c:pt idx="144">
                  <c:v>0.27900000000000008</c:v>
                </c:pt>
                <c:pt idx="145">
                  <c:v>0.27975</c:v>
                </c:pt>
                <c:pt idx="146">
                  <c:v>0.28275</c:v>
                </c:pt>
                <c:pt idx="147">
                  <c:v>0.2850000000000002</c:v>
                </c:pt>
                <c:pt idx="148">
                  <c:v>0.28800000000000026</c:v>
                </c:pt>
                <c:pt idx="149">
                  <c:v>0.29025000000000001</c:v>
                </c:pt>
                <c:pt idx="150">
                  <c:v>0.29025000000000001</c:v>
                </c:pt>
                <c:pt idx="151">
                  <c:v>0.2925000000000002</c:v>
                </c:pt>
                <c:pt idx="152">
                  <c:v>0.29475000000000001</c:v>
                </c:pt>
                <c:pt idx="153">
                  <c:v>0.29775000000000001</c:v>
                </c:pt>
                <c:pt idx="154">
                  <c:v>0.30000000000000027</c:v>
                </c:pt>
                <c:pt idx="155">
                  <c:v>0.30225000000000002</c:v>
                </c:pt>
                <c:pt idx="156">
                  <c:v>0.30450000000000027</c:v>
                </c:pt>
                <c:pt idx="157">
                  <c:v>0.30600000000000027</c:v>
                </c:pt>
                <c:pt idx="158">
                  <c:v>0.30750000000000022</c:v>
                </c:pt>
                <c:pt idx="159">
                  <c:v>0.30900000000000027</c:v>
                </c:pt>
                <c:pt idx="160">
                  <c:v>0.31050000000000022</c:v>
                </c:pt>
                <c:pt idx="161">
                  <c:v>0.31200000000000022</c:v>
                </c:pt>
                <c:pt idx="162">
                  <c:v>0.31350000000000028</c:v>
                </c:pt>
                <c:pt idx="163">
                  <c:v>0.31500000000000022</c:v>
                </c:pt>
                <c:pt idx="164">
                  <c:v>0.31500000000000022</c:v>
                </c:pt>
                <c:pt idx="165">
                  <c:v>0.31575000000000025</c:v>
                </c:pt>
                <c:pt idx="166">
                  <c:v>0.3172500000000002</c:v>
                </c:pt>
                <c:pt idx="167">
                  <c:v>0.31800000000000023</c:v>
                </c:pt>
                <c:pt idx="168">
                  <c:v>0.31950000000000023</c:v>
                </c:pt>
                <c:pt idx="169">
                  <c:v>0.3202500000000002</c:v>
                </c:pt>
                <c:pt idx="170">
                  <c:v>0.3202500000000002</c:v>
                </c:pt>
                <c:pt idx="171">
                  <c:v>0.3202500000000002</c:v>
                </c:pt>
                <c:pt idx="172">
                  <c:v>0.3232500000000002</c:v>
                </c:pt>
                <c:pt idx="173">
                  <c:v>0.32475000000000021</c:v>
                </c:pt>
                <c:pt idx="174">
                  <c:v>0.32625000000000021</c:v>
                </c:pt>
                <c:pt idx="175">
                  <c:v>0.32850000000000035</c:v>
                </c:pt>
                <c:pt idx="176">
                  <c:v>0.3300000000000004</c:v>
                </c:pt>
                <c:pt idx="177">
                  <c:v>0.33150000000000035</c:v>
                </c:pt>
                <c:pt idx="178">
                  <c:v>0.33300000000000035</c:v>
                </c:pt>
                <c:pt idx="179">
                  <c:v>0.33450000000000035</c:v>
                </c:pt>
                <c:pt idx="180">
                  <c:v>0.33450000000000035</c:v>
                </c:pt>
                <c:pt idx="181">
                  <c:v>0.33450000000000035</c:v>
                </c:pt>
                <c:pt idx="182">
                  <c:v>0.33600000000000035</c:v>
                </c:pt>
                <c:pt idx="183">
                  <c:v>0.33675000000000027</c:v>
                </c:pt>
                <c:pt idx="184">
                  <c:v>0.33750000000000036</c:v>
                </c:pt>
                <c:pt idx="185">
                  <c:v>0.33900000000000036</c:v>
                </c:pt>
                <c:pt idx="186">
                  <c:v>0.33975000000000022</c:v>
                </c:pt>
                <c:pt idx="187">
                  <c:v>0.34125000000000005</c:v>
                </c:pt>
                <c:pt idx="188">
                  <c:v>0.34200000000000008</c:v>
                </c:pt>
                <c:pt idx="189">
                  <c:v>0.34350000000000008</c:v>
                </c:pt>
                <c:pt idx="190">
                  <c:v>0.34500000000000008</c:v>
                </c:pt>
                <c:pt idx="191">
                  <c:v>0.34575</c:v>
                </c:pt>
                <c:pt idx="192">
                  <c:v>0.34725</c:v>
                </c:pt>
                <c:pt idx="193">
                  <c:v>0.3480000000000002</c:v>
                </c:pt>
                <c:pt idx="194">
                  <c:v>0.34875000000000006</c:v>
                </c:pt>
                <c:pt idx="195">
                  <c:v>0.35025000000000001</c:v>
                </c:pt>
                <c:pt idx="196">
                  <c:v>0.3510000000000002</c:v>
                </c:pt>
                <c:pt idx="197">
                  <c:v>0.3525000000000002</c:v>
                </c:pt>
                <c:pt idx="198">
                  <c:v>0.35325000000000006</c:v>
                </c:pt>
                <c:pt idx="199">
                  <c:v>0.35475000000000001</c:v>
                </c:pt>
                <c:pt idx="200">
                  <c:v>0.3555000000000002</c:v>
                </c:pt>
                <c:pt idx="201">
                  <c:v>0.35625000000000001</c:v>
                </c:pt>
                <c:pt idx="202">
                  <c:v>0.35775000000000001</c:v>
                </c:pt>
                <c:pt idx="203">
                  <c:v>0.35850000000000026</c:v>
                </c:pt>
                <c:pt idx="204">
                  <c:v>0.35925000000000001</c:v>
                </c:pt>
                <c:pt idx="205">
                  <c:v>0.36000000000000026</c:v>
                </c:pt>
                <c:pt idx="206">
                  <c:v>0.36150000000000027</c:v>
                </c:pt>
                <c:pt idx="207">
                  <c:v>0.36300000000000027</c:v>
                </c:pt>
                <c:pt idx="208">
                  <c:v>0.36450000000000027</c:v>
                </c:pt>
                <c:pt idx="209">
                  <c:v>0.36600000000000027</c:v>
                </c:pt>
                <c:pt idx="210">
                  <c:v>0.36750000000000027</c:v>
                </c:pt>
                <c:pt idx="211">
                  <c:v>0.36900000000000027</c:v>
                </c:pt>
                <c:pt idx="212">
                  <c:v>0.37050000000000022</c:v>
                </c:pt>
                <c:pt idx="213">
                  <c:v>0.37200000000000022</c:v>
                </c:pt>
                <c:pt idx="214">
                  <c:v>0.37425000000000008</c:v>
                </c:pt>
                <c:pt idx="215">
                  <c:v>0.37575000000000008</c:v>
                </c:pt>
                <c:pt idx="216">
                  <c:v>0.37575000000000008</c:v>
                </c:pt>
                <c:pt idx="217">
                  <c:v>0.3772500000000002</c:v>
                </c:pt>
                <c:pt idx="218">
                  <c:v>0.37950000000000023</c:v>
                </c:pt>
                <c:pt idx="219">
                  <c:v>0.38175000000000026</c:v>
                </c:pt>
                <c:pt idx="220">
                  <c:v>0.3832500000000002</c:v>
                </c:pt>
                <c:pt idx="221">
                  <c:v>0.38550000000000034</c:v>
                </c:pt>
                <c:pt idx="222">
                  <c:v>0.38700000000000023</c:v>
                </c:pt>
                <c:pt idx="223">
                  <c:v>0.38925000000000021</c:v>
                </c:pt>
                <c:pt idx="224">
                  <c:v>0.39075000000000026</c:v>
                </c:pt>
                <c:pt idx="225">
                  <c:v>0.39150000000000035</c:v>
                </c:pt>
                <c:pt idx="226">
                  <c:v>0.39450000000000035</c:v>
                </c:pt>
                <c:pt idx="227">
                  <c:v>0.39675000000000027</c:v>
                </c:pt>
                <c:pt idx="228">
                  <c:v>0.39975000000000027</c:v>
                </c:pt>
                <c:pt idx="229">
                  <c:v>0.40200000000000008</c:v>
                </c:pt>
                <c:pt idx="230">
                  <c:v>0.40500000000000008</c:v>
                </c:pt>
                <c:pt idx="231">
                  <c:v>0.40800000000000008</c:v>
                </c:pt>
                <c:pt idx="232">
                  <c:v>0.4110000000000002</c:v>
                </c:pt>
                <c:pt idx="233">
                  <c:v>0.4140000000000002</c:v>
                </c:pt>
                <c:pt idx="234">
                  <c:v>0.4170000000000002</c:v>
                </c:pt>
                <c:pt idx="235">
                  <c:v>0.42000000000000021</c:v>
                </c:pt>
                <c:pt idx="236">
                  <c:v>0.42300000000000026</c:v>
                </c:pt>
                <c:pt idx="237">
                  <c:v>0.42600000000000027</c:v>
                </c:pt>
                <c:pt idx="238">
                  <c:v>0.42825000000000002</c:v>
                </c:pt>
                <c:pt idx="239">
                  <c:v>0.43050000000000027</c:v>
                </c:pt>
                <c:pt idx="240">
                  <c:v>0.43275000000000002</c:v>
                </c:pt>
                <c:pt idx="241">
                  <c:v>0.43500000000000022</c:v>
                </c:pt>
                <c:pt idx="242">
                  <c:v>0.43800000000000022</c:v>
                </c:pt>
                <c:pt idx="243">
                  <c:v>0.44024999999999992</c:v>
                </c:pt>
                <c:pt idx="244">
                  <c:v>0.4425</c:v>
                </c:pt>
                <c:pt idx="245">
                  <c:v>0.44474999999999998</c:v>
                </c:pt>
                <c:pt idx="246">
                  <c:v>0.44775000000000004</c:v>
                </c:pt>
                <c:pt idx="247">
                  <c:v>0.45</c:v>
                </c:pt>
                <c:pt idx="248">
                  <c:v>0.45225000000000004</c:v>
                </c:pt>
                <c:pt idx="249">
                  <c:v>0.45525000000000004</c:v>
                </c:pt>
                <c:pt idx="250">
                  <c:v>0.45750000000000002</c:v>
                </c:pt>
                <c:pt idx="251">
                  <c:v>0.45975000000000005</c:v>
                </c:pt>
                <c:pt idx="252">
                  <c:v>0.46200000000000002</c:v>
                </c:pt>
                <c:pt idx="253">
                  <c:v>0.46350000000000002</c:v>
                </c:pt>
                <c:pt idx="254">
                  <c:v>0.46575</c:v>
                </c:pt>
                <c:pt idx="255">
                  <c:v>0.46725</c:v>
                </c:pt>
                <c:pt idx="256">
                  <c:v>0.46875000000000006</c:v>
                </c:pt>
                <c:pt idx="257">
                  <c:v>0.47025</c:v>
                </c:pt>
                <c:pt idx="258">
                  <c:v>0.47175</c:v>
                </c:pt>
                <c:pt idx="259">
                  <c:v>0.4740000000000002</c:v>
                </c:pt>
                <c:pt idx="260">
                  <c:v>0.47550000000000026</c:v>
                </c:pt>
                <c:pt idx="261">
                  <c:v>0.4770000000000002</c:v>
                </c:pt>
                <c:pt idx="262">
                  <c:v>0.4785000000000002</c:v>
                </c:pt>
                <c:pt idx="263">
                  <c:v>0.47925000000000001</c:v>
                </c:pt>
                <c:pt idx="264">
                  <c:v>0.48225000000000007</c:v>
                </c:pt>
                <c:pt idx="265">
                  <c:v>0.48450000000000026</c:v>
                </c:pt>
                <c:pt idx="266">
                  <c:v>0.48675000000000002</c:v>
                </c:pt>
                <c:pt idx="267">
                  <c:v>0.48825000000000002</c:v>
                </c:pt>
                <c:pt idx="268">
                  <c:v>0.48975000000000007</c:v>
                </c:pt>
                <c:pt idx="269">
                  <c:v>0.49200000000000027</c:v>
                </c:pt>
                <c:pt idx="270">
                  <c:v>0.49350000000000016</c:v>
                </c:pt>
                <c:pt idx="271">
                  <c:v>0.49500000000000022</c:v>
                </c:pt>
                <c:pt idx="272">
                  <c:v>0.49725000000000008</c:v>
                </c:pt>
                <c:pt idx="273">
                  <c:v>0.49875000000000008</c:v>
                </c:pt>
                <c:pt idx="274">
                  <c:v>0.50024999999999997</c:v>
                </c:pt>
                <c:pt idx="275">
                  <c:v>0.50175000000000003</c:v>
                </c:pt>
                <c:pt idx="276">
                  <c:v>0.504</c:v>
                </c:pt>
                <c:pt idx="277">
                  <c:v>0.50625000000000009</c:v>
                </c:pt>
                <c:pt idx="278">
                  <c:v>0.50774999999999992</c:v>
                </c:pt>
                <c:pt idx="279">
                  <c:v>0.51</c:v>
                </c:pt>
                <c:pt idx="280">
                  <c:v>0.51150000000000007</c:v>
                </c:pt>
                <c:pt idx="281">
                  <c:v>0.51300000000000001</c:v>
                </c:pt>
                <c:pt idx="282">
                  <c:v>0.51449999999999996</c:v>
                </c:pt>
                <c:pt idx="283">
                  <c:v>0.51675000000000004</c:v>
                </c:pt>
                <c:pt idx="284">
                  <c:v>0.5182500000000001</c:v>
                </c:pt>
                <c:pt idx="285">
                  <c:v>0.51900000000000002</c:v>
                </c:pt>
                <c:pt idx="286">
                  <c:v>0.52049999999999996</c:v>
                </c:pt>
                <c:pt idx="287">
                  <c:v>0.52124999999999988</c:v>
                </c:pt>
                <c:pt idx="288">
                  <c:v>0.52275000000000005</c:v>
                </c:pt>
                <c:pt idx="289">
                  <c:v>0.52424999999999999</c:v>
                </c:pt>
                <c:pt idx="290">
                  <c:v>0.52500000000000002</c:v>
                </c:pt>
                <c:pt idx="291">
                  <c:v>0.52649999999999997</c:v>
                </c:pt>
                <c:pt idx="292">
                  <c:v>0.52800000000000002</c:v>
                </c:pt>
                <c:pt idx="293">
                  <c:v>0.52949999999999997</c:v>
                </c:pt>
                <c:pt idx="294">
                  <c:v>0.53024999999999989</c:v>
                </c:pt>
                <c:pt idx="295">
                  <c:v>0.53174999999999994</c:v>
                </c:pt>
                <c:pt idx="296">
                  <c:v>0.53325000000000011</c:v>
                </c:pt>
                <c:pt idx="297">
                  <c:v>0.5347500000000005</c:v>
                </c:pt>
                <c:pt idx="298">
                  <c:v>0.53549999999999998</c:v>
                </c:pt>
                <c:pt idx="299">
                  <c:v>0.53699999999999992</c:v>
                </c:pt>
                <c:pt idx="300">
                  <c:v>0.53849999999999998</c:v>
                </c:pt>
                <c:pt idx="301">
                  <c:v>0.53925000000000001</c:v>
                </c:pt>
                <c:pt idx="302">
                  <c:v>0.54074999999999995</c:v>
                </c:pt>
                <c:pt idx="303">
                  <c:v>0.54225000000000001</c:v>
                </c:pt>
                <c:pt idx="304">
                  <c:v>0.54375000000000051</c:v>
                </c:pt>
                <c:pt idx="305">
                  <c:v>0.54525000000000001</c:v>
                </c:pt>
                <c:pt idx="306">
                  <c:v>0.54749999999999988</c:v>
                </c:pt>
                <c:pt idx="307">
                  <c:v>0.54975000000000041</c:v>
                </c:pt>
                <c:pt idx="308">
                  <c:v>0.55125000000000002</c:v>
                </c:pt>
                <c:pt idx="309">
                  <c:v>0.5535000000000001</c:v>
                </c:pt>
                <c:pt idx="310">
                  <c:v>0.5535000000000001</c:v>
                </c:pt>
                <c:pt idx="311">
                  <c:v>0.55575000000000052</c:v>
                </c:pt>
                <c:pt idx="312">
                  <c:v>0.55575000000000052</c:v>
                </c:pt>
                <c:pt idx="313">
                  <c:v>0.55725000000000002</c:v>
                </c:pt>
                <c:pt idx="314">
                  <c:v>0.5595</c:v>
                </c:pt>
                <c:pt idx="315">
                  <c:v>0.56099999999999994</c:v>
                </c:pt>
                <c:pt idx="316">
                  <c:v>0.56324999999999992</c:v>
                </c:pt>
                <c:pt idx="317">
                  <c:v>0.5655</c:v>
                </c:pt>
                <c:pt idx="318">
                  <c:v>0.56775000000000042</c:v>
                </c:pt>
                <c:pt idx="319">
                  <c:v>0.56999999999999995</c:v>
                </c:pt>
                <c:pt idx="320">
                  <c:v>0.57224999999999993</c:v>
                </c:pt>
                <c:pt idx="321">
                  <c:v>0.57224999999999993</c:v>
                </c:pt>
                <c:pt idx="322">
                  <c:v>0.57450000000000001</c:v>
                </c:pt>
                <c:pt idx="323">
                  <c:v>0.57750000000000001</c:v>
                </c:pt>
                <c:pt idx="324">
                  <c:v>0.58049999999999957</c:v>
                </c:pt>
                <c:pt idx="325">
                  <c:v>0.58349999999999957</c:v>
                </c:pt>
                <c:pt idx="326">
                  <c:v>0.58349999999999957</c:v>
                </c:pt>
                <c:pt idx="327">
                  <c:v>0.58649999999999958</c:v>
                </c:pt>
                <c:pt idx="328">
                  <c:v>0.58949999999999958</c:v>
                </c:pt>
                <c:pt idx="329">
                  <c:v>0.59249999999999958</c:v>
                </c:pt>
                <c:pt idx="330">
                  <c:v>0.59475</c:v>
                </c:pt>
                <c:pt idx="331">
                  <c:v>0.59700000000000009</c:v>
                </c:pt>
                <c:pt idx="332">
                  <c:v>0.59925000000000006</c:v>
                </c:pt>
                <c:pt idx="333">
                  <c:v>0.60149999999999992</c:v>
                </c:pt>
                <c:pt idx="334">
                  <c:v>0.60449999999999993</c:v>
                </c:pt>
                <c:pt idx="335">
                  <c:v>0.60675000000000046</c:v>
                </c:pt>
                <c:pt idx="336">
                  <c:v>0.60975000000000035</c:v>
                </c:pt>
                <c:pt idx="337">
                  <c:v>0.61200000000000043</c:v>
                </c:pt>
                <c:pt idx="338">
                  <c:v>0.61350000000000005</c:v>
                </c:pt>
                <c:pt idx="339">
                  <c:v>0.61575000000000046</c:v>
                </c:pt>
                <c:pt idx="340">
                  <c:v>0.61800000000000055</c:v>
                </c:pt>
                <c:pt idx="341">
                  <c:v>0.62025000000000052</c:v>
                </c:pt>
                <c:pt idx="342">
                  <c:v>0.62250000000000005</c:v>
                </c:pt>
                <c:pt idx="343">
                  <c:v>0.62475000000000058</c:v>
                </c:pt>
                <c:pt idx="344">
                  <c:v>0.62700000000000056</c:v>
                </c:pt>
                <c:pt idx="345">
                  <c:v>0.62925000000000053</c:v>
                </c:pt>
                <c:pt idx="346">
                  <c:v>0.63150000000000051</c:v>
                </c:pt>
                <c:pt idx="347">
                  <c:v>0.6337500000000007</c:v>
                </c:pt>
                <c:pt idx="348">
                  <c:v>0.6367500000000007</c:v>
                </c:pt>
                <c:pt idx="349">
                  <c:v>0.63900000000000046</c:v>
                </c:pt>
                <c:pt idx="350">
                  <c:v>0.64125000000000032</c:v>
                </c:pt>
                <c:pt idx="351">
                  <c:v>0.64425000000000043</c:v>
                </c:pt>
                <c:pt idx="352">
                  <c:v>0.64650000000000041</c:v>
                </c:pt>
                <c:pt idx="353">
                  <c:v>0.64950000000000041</c:v>
                </c:pt>
                <c:pt idx="354">
                  <c:v>0.65175000000000061</c:v>
                </c:pt>
                <c:pt idx="355">
                  <c:v>0.65400000000000058</c:v>
                </c:pt>
                <c:pt idx="356">
                  <c:v>0.65700000000000058</c:v>
                </c:pt>
                <c:pt idx="357">
                  <c:v>0.65925000000000045</c:v>
                </c:pt>
                <c:pt idx="358">
                  <c:v>0.66150000000000042</c:v>
                </c:pt>
                <c:pt idx="359">
                  <c:v>0.66375000000000073</c:v>
                </c:pt>
                <c:pt idx="360">
                  <c:v>0.6660000000000007</c:v>
                </c:pt>
                <c:pt idx="361">
                  <c:v>0.66900000000000071</c:v>
                </c:pt>
                <c:pt idx="362">
                  <c:v>0.67125000000000046</c:v>
                </c:pt>
                <c:pt idx="363">
                  <c:v>0.67350000000000054</c:v>
                </c:pt>
                <c:pt idx="364">
                  <c:v>0.67575000000000074</c:v>
                </c:pt>
                <c:pt idx="365">
                  <c:v>0.67800000000000071</c:v>
                </c:pt>
                <c:pt idx="366">
                  <c:v>0.67950000000000044</c:v>
                </c:pt>
                <c:pt idx="367">
                  <c:v>0.68099999999999994</c:v>
                </c:pt>
                <c:pt idx="368">
                  <c:v>0.68250000000000011</c:v>
                </c:pt>
                <c:pt idx="369">
                  <c:v>0.68400000000000005</c:v>
                </c:pt>
                <c:pt idx="370">
                  <c:v>0.6855</c:v>
                </c:pt>
                <c:pt idx="371">
                  <c:v>0.6870000000000005</c:v>
                </c:pt>
                <c:pt idx="372">
                  <c:v>0.6885</c:v>
                </c:pt>
                <c:pt idx="373">
                  <c:v>0.69075000000000053</c:v>
                </c:pt>
                <c:pt idx="374">
                  <c:v>0.69299999999999995</c:v>
                </c:pt>
                <c:pt idx="375">
                  <c:v>0.69525000000000003</c:v>
                </c:pt>
                <c:pt idx="376">
                  <c:v>0.69750000000000012</c:v>
                </c:pt>
                <c:pt idx="377">
                  <c:v>0.69975000000000054</c:v>
                </c:pt>
                <c:pt idx="378">
                  <c:v>0.7020000000000004</c:v>
                </c:pt>
                <c:pt idx="379">
                  <c:v>0.70350000000000001</c:v>
                </c:pt>
                <c:pt idx="380">
                  <c:v>0.70575000000000043</c:v>
                </c:pt>
                <c:pt idx="381">
                  <c:v>0.70724999999999993</c:v>
                </c:pt>
                <c:pt idx="382">
                  <c:v>0.70950000000000002</c:v>
                </c:pt>
                <c:pt idx="383">
                  <c:v>0.71175000000000044</c:v>
                </c:pt>
                <c:pt idx="384">
                  <c:v>0.71400000000000041</c:v>
                </c:pt>
                <c:pt idx="385">
                  <c:v>0.71549999999999991</c:v>
                </c:pt>
                <c:pt idx="386">
                  <c:v>0.71775000000000044</c:v>
                </c:pt>
                <c:pt idx="387">
                  <c:v>0.71924999999999994</c:v>
                </c:pt>
                <c:pt idx="388">
                  <c:v>0.71924999999999994</c:v>
                </c:pt>
                <c:pt idx="389">
                  <c:v>0.72075000000000056</c:v>
                </c:pt>
                <c:pt idx="390">
                  <c:v>0.72300000000000042</c:v>
                </c:pt>
                <c:pt idx="391">
                  <c:v>0.72449999999999992</c:v>
                </c:pt>
                <c:pt idx="392">
                  <c:v>0.72675000000000045</c:v>
                </c:pt>
                <c:pt idx="393">
                  <c:v>0.72824999999999995</c:v>
                </c:pt>
                <c:pt idx="394">
                  <c:v>0.72900000000000054</c:v>
                </c:pt>
                <c:pt idx="395">
                  <c:v>0.73050000000000004</c:v>
                </c:pt>
                <c:pt idx="396">
                  <c:v>0.73200000000000043</c:v>
                </c:pt>
                <c:pt idx="397">
                  <c:v>0.73349999999999993</c:v>
                </c:pt>
                <c:pt idx="398">
                  <c:v>0.73425000000000051</c:v>
                </c:pt>
                <c:pt idx="399">
                  <c:v>0.73575000000000068</c:v>
                </c:pt>
                <c:pt idx="400">
                  <c:v>0.73725000000000041</c:v>
                </c:pt>
                <c:pt idx="401">
                  <c:v>0.73800000000000054</c:v>
                </c:pt>
                <c:pt idx="402">
                  <c:v>0.73800000000000054</c:v>
                </c:pt>
                <c:pt idx="403">
                  <c:v>0.73949999999999994</c:v>
                </c:pt>
                <c:pt idx="404">
                  <c:v>0.74100000000000044</c:v>
                </c:pt>
                <c:pt idx="405">
                  <c:v>0.74175000000000046</c:v>
                </c:pt>
                <c:pt idx="406">
                  <c:v>0.7432500000000003</c:v>
                </c:pt>
                <c:pt idx="407">
                  <c:v>0.74550000000000005</c:v>
                </c:pt>
                <c:pt idx="408">
                  <c:v>0.74775000000000058</c:v>
                </c:pt>
                <c:pt idx="409">
                  <c:v>0.75000000000000044</c:v>
                </c:pt>
                <c:pt idx="410">
                  <c:v>0.7515000000000005</c:v>
                </c:pt>
                <c:pt idx="411">
                  <c:v>0.75375000000000036</c:v>
                </c:pt>
                <c:pt idx="412">
                  <c:v>0.75675000000000048</c:v>
                </c:pt>
                <c:pt idx="413">
                  <c:v>0.75900000000000045</c:v>
                </c:pt>
                <c:pt idx="414">
                  <c:v>0.76049999999999995</c:v>
                </c:pt>
                <c:pt idx="415">
                  <c:v>0.76275000000000026</c:v>
                </c:pt>
                <c:pt idx="416">
                  <c:v>0.76500000000000046</c:v>
                </c:pt>
                <c:pt idx="417">
                  <c:v>0.76725000000000043</c:v>
                </c:pt>
                <c:pt idx="418">
                  <c:v>0.76950000000000041</c:v>
                </c:pt>
                <c:pt idx="419">
                  <c:v>0.7717500000000006</c:v>
                </c:pt>
                <c:pt idx="420">
                  <c:v>0.77400000000000035</c:v>
                </c:pt>
                <c:pt idx="421">
                  <c:v>0.77625000000000033</c:v>
                </c:pt>
                <c:pt idx="422">
                  <c:v>0.77625000000000033</c:v>
                </c:pt>
                <c:pt idx="423">
                  <c:v>0.77850000000000041</c:v>
                </c:pt>
                <c:pt idx="424">
                  <c:v>0.78</c:v>
                </c:pt>
                <c:pt idx="425">
                  <c:v>0.78</c:v>
                </c:pt>
                <c:pt idx="426">
                  <c:v>0.78225000000000011</c:v>
                </c:pt>
                <c:pt idx="427">
                  <c:v>0.78450000000000009</c:v>
                </c:pt>
                <c:pt idx="428">
                  <c:v>0.78600000000000014</c:v>
                </c:pt>
                <c:pt idx="429">
                  <c:v>0.78825000000000012</c:v>
                </c:pt>
                <c:pt idx="430">
                  <c:v>0.79049999999999998</c:v>
                </c:pt>
                <c:pt idx="431">
                  <c:v>0.79275000000000051</c:v>
                </c:pt>
                <c:pt idx="432">
                  <c:v>0.79500000000000004</c:v>
                </c:pt>
                <c:pt idx="433">
                  <c:v>0.79649999999999999</c:v>
                </c:pt>
                <c:pt idx="434">
                  <c:v>0.79874999999999985</c:v>
                </c:pt>
                <c:pt idx="435">
                  <c:v>0.80099999999999993</c:v>
                </c:pt>
                <c:pt idx="436">
                  <c:v>0.80249999999999999</c:v>
                </c:pt>
                <c:pt idx="437">
                  <c:v>0.8040000000000006</c:v>
                </c:pt>
                <c:pt idx="438">
                  <c:v>0.80625000000000002</c:v>
                </c:pt>
                <c:pt idx="439">
                  <c:v>0.8085</c:v>
                </c:pt>
                <c:pt idx="440">
                  <c:v>0.80999999999999994</c:v>
                </c:pt>
                <c:pt idx="441">
                  <c:v>0.81225000000000003</c:v>
                </c:pt>
                <c:pt idx="442">
                  <c:v>0.81449999999999989</c:v>
                </c:pt>
                <c:pt idx="443">
                  <c:v>0.81675000000000031</c:v>
                </c:pt>
                <c:pt idx="444">
                  <c:v>0.81900000000000051</c:v>
                </c:pt>
                <c:pt idx="445">
                  <c:v>0.82125000000000004</c:v>
                </c:pt>
                <c:pt idx="446">
                  <c:v>0.82350000000000001</c:v>
                </c:pt>
                <c:pt idx="447">
                  <c:v>0.82575000000000043</c:v>
                </c:pt>
                <c:pt idx="448">
                  <c:v>0.8280000000000004</c:v>
                </c:pt>
                <c:pt idx="449">
                  <c:v>0.83024999999999993</c:v>
                </c:pt>
                <c:pt idx="450">
                  <c:v>0.83250000000000002</c:v>
                </c:pt>
                <c:pt idx="451">
                  <c:v>0.83475000000000055</c:v>
                </c:pt>
                <c:pt idx="452">
                  <c:v>0.83700000000000041</c:v>
                </c:pt>
                <c:pt idx="453">
                  <c:v>0.83924999999999994</c:v>
                </c:pt>
                <c:pt idx="454">
                  <c:v>0.84150000000000003</c:v>
                </c:pt>
                <c:pt idx="455">
                  <c:v>0.84375000000000044</c:v>
                </c:pt>
                <c:pt idx="456">
                  <c:v>0.84600000000000053</c:v>
                </c:pt>
                <c:pt idx="457">
                  <c:v>0.8482500000000005</c:v>
                </c:pt>
                <c:pt idx="458">
                  <c:v>0.85124999999999995</c:v>
                </c:pt>
                <c:pt idx="459">
                  <c:v>0.85350000000000004</c:v>
                </c:pt>
                <c:pt idx="460">
                  <c:v>0.85575000000000045</c:v>
                </c:pt>
                <c:pt idx="461">
                  <c:v>0.85800000000000043</c:v>
                </c:pt>
                <c:pt idx="462">
                  <c:v>0.8602500000000004</c:v>
                </c:pt>
                <c:pt idx="463">
                  <c:v>0.8602500000000004</c:v>
                </c:pt>
                <c:pt idx="464">
                  <c:v>0.86175000000000046</c:v>
                </c:pt>
                <c:pt idx="465">
                  <c:v>0.86400000000000055</c:v>
                </c:pt>
                <c:pt idx="466">
                  <c:v>0.86625000000000052</c:v>
                </c:pt>
                <c:pt idx="467">
                  <c:v>0.86775000000000047</c:v>
                </c:pt>
                <c:pt idx="468">
                  <c:v>0.87000000000000044</c:v>
                </c:pt>
                <c:pt idx="469">
                  <c:v>0.87150000000000005</c:v>
                </c:pt>
                <c:pt idx="470">
                  <c:v>0.87300000000000055</c:v>
                </c:pt>
                <c:pt idx="471">
                  <c:v>0.87449999999999994</c:v>
                </c:pt>
                <c:pt idx="472">
                  <c:v>0.87525000000000053</c:v>
                </c:pt>
                <c:pt idx="473">
                  <c:v>0.87675000000000058</c:v>
                </c:pt>
                <c:pt idx="474">
                  <c:v>0.8775000000000005</c:v>
                </c:pt>
                <c:pt idx="475">
                  <c:v>0.87900000000000045</c:v>
                </c:pt>
                <c:pt idx="476">
                  <c:v>0.87900000000000045</c:v>
                </c:pt>
                <c:pt idx="477">
                  <c:v>0.87975000000000059</c:v>
                </c:pt>
                <c:pt idx="478">
                  <c:v>0.88125000000000009</c:v>
                </c:pt>
                <c:pt idx="479">
                  <c:v>0.88125000000000009</c:v>
                </c:pt>
                <c:pt idx="480">
                  <c:v>0.88275000000000003</c:v>
                </c:pt>
                <c:pt idx="481">
                  <c:v>0.88424999999999998</c:v>
                </c:pt>
                <c:pt idx="482">
                  <c:v>0.88500000000000001</c:v>
                </c:pt>
                <c:pt idx="483">
                  <c:v>0.88650000000000018</c:v>
                </c:pt>
                <c:pt idx="484">
                  <c:v>0.8879999999999999</c:v>
                </c:pt>
                <c:pt idx="485">
                  <c:v>0.88949999999999996</c:v>
                </c:pt>
                <c:pt idx="486">
                  <c:v>0.89024999999999999</c:v>
                </c:pt>
                <c:pt idx="487">
                  <c:v>0.89174999999999993</c:v>
                </c:pt>
                <c:pt idx="488">
                  <c:v>0.89324999999999999</c:v>
                </c:pt>
                <c:pt idx="489">
                  <c:v>0.89399999999999991</c:v>
                </c:pt>
                <c:pt idx="490">
                  <c:v>0.89550000000000007</c:v>
                </c:pt>
                <c:pt idx="491">
                  <c:v>0.89700000000000002</c:v>
                </c:pt>
                <c:pt idx="492">
                  <c:v>0.89849999999999997</c:v>
                </c:pt>
                <c:pt idx="493">
                  <c:v>0.89999999999999991</c:v>
                </c:pt>
                <c:pt idx="494">
                  <c:v>0.90149999999999997</c:v>
                </c:pt>
                <c:pt idx="495">
                  <c:v>0.90225000000000011</c:v>
                </c:pt>
                <c:pt idx="496">
                  <c:v>0.90299999999999991</c:v>
                </c:pt>
                <c:pt idx="497">
                  <c:v>0.90374999999999994</c:v>
                </c:pt>
                <c:pt idx="498">
                  <c:v>0.90450000000000008</c:v>
                </c:pt>
                <c:pt idx="499">
                  <c:v>0.90524999999999989</c:v>
                </c:pt>
                <c:pt idx="500">
                  <c:v>0.9067500000000005</c:v>
                </c:pt>
                <c:pt idx="501">
                  <c:v>0.90749999999999997</c:v>
                </c:pt>
                <c:pt idx="502">
                  <c:v>0.90825</c:v>
                </c:pt>
                <c:pt idx="503">
                  <c:v>0.90900000000000003</c:v>
                </c:pt>
                <c:pt idx="504">
                  <c:v>0.9097500000000005</c:v>
                </c:pt>
                <c:pt idx="505">
                  <c:v>0.91049999999999998</c:v>
                </c:pt>
                <c:pt idx="506">
                  <c:v>0.91125</c:v>
                </c:pt>
                <c:pt idx="507">
                  <c:v>0.91275000000000051</c:v>
                </c:pt>
                <c:pt idx="508">
                  <c:v>0.91425000000000001</c:v>
                </c:pt>
                <c:pt idx="509">
                  <c:v>0.91574999999999995</c:v>
                </c:pt>
                <c:pt idx="510">
                  <c:v>0.9172499999999999</c:v>
                </c:pt>
                <c:pt idx="511">
                  <c:v>0.91800000000000004</c:v>
                </c:pt>
                <c:pt idx="512">
                  <c:v>0.9195000000000001</c:v>
                </c:pt>
                <c:pt idx="513">
                  <c:v>0.92099999999999993</c:v>
                </c:pt>
                <c:pt idx="514">
                  <c:v>0.92249999999999988</c:v>
                </c:pt>
                <c:pt idx="515">
                  <c:v>0.92400000000000004</c:v>
                </c:pt>
                <c:pt idx="516">
                  <c:v>0.92475000000000041</c:v>
                </c:pt>
                <c:pt idx="517">
                  <c:v>0.92625000000000002</c:v>
                </c:pt>
                <c:pt idx="518">
                  <c:v>0.92775000000000041</c:v>
                </c:pt>
                <c:pt idx="519">
                  <c:v>0.92775000000000041</c:v>
                </c:pt>
                <c:pt idx="520">
                  <c:v>0.92925000000000002</c:v>
                </c:pt>
                <c:pt idx="521">
                  <c:v>0.93075000000000041</c:v>
                </c:pt>
                <c:pt idx="522">
                  <c:v>0.93075000000000041</c:v>
                </c:pt>
                <c:pt idx="523">
                  <c:v>0.93225000000000002</c:v>
                </c:pt>
                <c:pt idx="524">
                  <c:v>0.93375000000000041</c:v>
                </c:pt>
                <c:pt idx="525">
                  <c:v>0.93599999999999994</c:v>
                </c:pt>
                <c:pt idx="526">
                  <c:v>0.93750000000000011</c:v>
                </c:pt>
                <c:pt idx="527">
                  <c:v>0.93975000000000042</c:v>
                </c:pt>
                <c:pt idx="528">
                  <c:v>0.9420000000000005</c:v>
                </c:pt>
                <c:pt idx="529">
                  <c:v>0.94425000000000003</c:v>
                </c:pt>
                <c:pt idx="530">
                  <c:v>0.94650000000000012</c:v>
                </c:pt>
                <c:pt idx="531">
                  <c:v>0.94950000000000001</c:v>
                </c:pt>
                <c:pt idx="532">
                  <c:v>0.95175000000000032</c:v>
                </c:pt>
                <c:pt idx="533">
                  <c:v>0.9540000000000004</c:v>
                </c:pt>
                <c:pt idx="534">
                  <c:v>0.95700000000000041</c:v>
                </c:pt>
                <c:pt idx="535">
                  <c:v>0.96000000000000063</c:v>
                </c:pt>
                <c:pt idx="536">
                  <c:v>0.96225000000000005</c:v>
                </c:pt>
                <c:pt idx="537">
                  <c:v>0.96524999999999983</c:v>
                </c:pt>
                <c:pt idx="538">
                  <c:v>0.96749999999999992</c:v>
                </c:pt>
                <c:pt idx="539">
                  <c:v>0.97050000000000014</c:v>
                </c:pt>
                <c:pt idx="540">
                  <c:v>0.97275000000000045</c:v>
                </c:pt>
                <c:pt idx="541">
                  <c:v>0.97500000000000042</c:v>
                </c:pt>
                <c:pt idx="542">
                  <c:v>0.97724999999999984</c:v>
                </c:pt>
                <c:pt idx="543">
                  <c:v>0.98024999999999951</c:v>
                </c:pt>
                <c:pt idx="544">
                  <c:v>0.98249999999999948</c:v>
                </c:pt>
                <c:pt idx="545">
                  <c:v>0.9854999999999996</c:v>
                </c:pt>
                <c:pt idx="546">
                  <c:v>0.98774999999999991</c:v>
                </c:pt>
                <c:pt idx="547">
                  <c:v>0.99</c:v>
                </c:pt>
                <c:pt idx="548">
                  <c:v>0.99224999999999952</c:v>
                </c:pt>
                <c:pt idx="549">
                  <c:v>0.9944999999999995</c:v>
                </c:pt>
                <c:pt idx="550">
                  <c:v>0.99675000000000002</c:v>
                </c:pt>
                <c:pt idx="551">
                  <c:v>0.99975000000000003</c:v>
                </c:pt>
                <c:pt idx="552">
                  <c:v>1.002</c:v>
                </c:pt>
                <c:pt idx="553">
                  <c:v>1.0049999999999992</c:v>
                </c:pt>
                <c:pt idx="554">
                  <c:v>1.0072500000000002</c:v>
                </c:pt>
                <c:pt idx="555">
                  <c:v>1.0102500000000001</c:v>
                </c:pt>
                <c:pt idx="556">
                  <c:v>1.01325</c:v>
                </c:pt>
                <c:pt idx="557">
                  <c:v>1.0162500000000001</c:v>
                </c:pt>
                <c:pt idx="558">
                  <c:v>1.01925</c:v>
                </c:pt>
                <c:pt idx="559">
                  <c:v>1.0214999999999992</c:v>
                </c:pt>
                <c:pt idx="560">
                  <c:v>1.0229999999999992</c:v>
                </c:pt>
                <c:pt idx="561">
                  <c:v>1.02525</c:v>
                </c:pt>
                <c:pt idx="562">
                  <c:v>1.0267500000000001</c:v>
                </c:pt>
                <c:pt idx="563">
                  <c:v>1.028999999999999</c:v>
                </c:pt>
                <c:pt idx="564">
                  <c:v>1.03125</c:v>
                </c:pt>
                <c:pt idx="565">
                  <c:v>1.0327500000000001</c:v>
                </c:pt>
                <c:pt idx="566">
                  <c:v>1.0342500000000001</c:v>
                </c:pt>
                <c:pt idx="567">
                  <c:v>1.0365000000000002</c:v>
                </c:pt>
                <c:pt idx="568">
                  <c:v>1.038</c:v>
                </c:pt>
                <c:pt idx="569">
                  <c:v>1.0402499999999999</c:v>
                </c:pt>
                <c:pt idx="570">
                  <c:v>1.0417500000000002</c:v>
                </c:pt>
                <c:pt idx="571">
                  <c:v>1.044</c:v>
                </c:pt>
                <c:pt idx="572">
                  <c:v>1.0454999999999992</c:v>
                </c:pt>
                <c:pt idx="573">
                  <c:v>1.046999999999999</c:v>
                </c:pt>
                <c:pt idx="574">
                  <c:v>1.04925</c:v>
                </c:pt>
                <c:pt idx="575">
                  <c:v>1.0507499999999999</c:v>
                </c:pt>
                <c:pt idx="576">
                  <c:v>1.0522499999999999</c:v>
                </c:pt>
                <c:pt idx="577">
                  <c:v>1.0545</c:v>
                </c:pt>
                <c:pt idx="578">
                  <c:v>1.0567499999999999</c:v>
                </c:pt>
                <c:pt idx="579">
                  <c:v>1.0582499999999999</c:v>
                </c:pt>
                <c:pt idx="580">
                  <c:v>1.0604999999999998</c:v>
                </c:pt>
                <c:pt idx="581">
                  <c:v>1.0627500000000001</c:v>
                </c:pt>
                <c:pt idx="582">
                  <c:v>1.0642499999999999</c:v>
                </c:pt>
                <c:pt idx="583">
                  <c:v>1.06575</c:v>
                </c:pt>
                <c:pt idx="584">
                  <c:v>1.0672499999999998</c:v>
                </c:pt>
                <c:pt idx="585">
                  <c:v>1.0687500000000001</c:v>
                </c:pt>
                <c:pt idx="586">
                  <c:v>1.071</c:v>
                </c:pt>
                <c:pt idx="587">
                  <c:v>1.0725</c:v>
                </c:pt>
                <c:pt idx="588">
                  <c:v>1.07325</c:v>
                </c:pt>
                <c:pt idx="589">
                  <c:v>1.0747499999999999</c:v>
                </c:pt>
                <c:pt idx="590">
                  <c:v>1.0754999999999992</c:v>
                </c:pt>
                <c:pt idx="591">
                  <c:v>1.077</c:v>
                </c:pt>
                <c:pt idx="592">
                  <c:v>1.07775</c:v>
                </c:pt>
                <c:pt idx="593">
                  <c:v>1.07775</c:v>
                </c:pt>
                <c:pt idx="594">
                  <c:v>1.0785</c:v>
                </c:pt>
                <c:pt idx="595">
                  <c:v>1.0792499999999998</c:v>
                </c:pt>
                <c:pt idx="596">
                  <c:v>1.081499999999999</c:v>
                </c:pt>
                <c:pt idx="597">
                  <c:v>1.083</c:v>
                </c:pt>
                <c:pt idx="598">
                  <c:v>1.0852499999999998</c:v>
                </c:pt>
                <c:pt idx="599">
                  <c:v>1.0874999999999992</c:v>
                </c:pt>
                <c:pt idx="600">
                  <c:v>1.089</c:v>
                </c:pt>
                <c:pt idx="601">
                  <c:v>1.0912499999999998</c:v>
                </c:pt>
                <c:pt idx="602">
                  <c:v>1.0912499999999998</c:v>
                </c:pt>
                <c:pt idx="603">
                  <c:v>1.0927499999999999</c:v>
                </c:pt>
                <c:pt idx="604">
                  <c:v>1.0927499999999999</c:v>
                </c:pt>
                <c:pt idx="605">
                  <c:v>1.0942500000000011</c:v>
                </c:pt>
                <c:pt idx="606">
                  <c:v>1.09575</c:v>
                </c:pt>
                <c:pt idx="607">
                  <c:v>1.097999999999999</c:v>
                </c:pt>
                <c:pt idx="608">
                  <c:v>1.099499999999999</c:v>
                </c:pt>
                <c:pt idx="609">
                  <c:v>1.1002500000000011</c:v>
                </c:pt>
                <c:pt idx="610">
                  <c:v>1.1017499999999998</c:v>
                </c:pt>
                <c:pt idx="611">
                  <c:v>1.1025</c:v>
                </c:pt>
                <c:pt idx="612">
                  <c:v>1.103999999999999</c:v>
                </c:pt>
                <c:pt idx="613">
                  <c:v>1.1047500000000001</c:v>
                </c:pt>
                <c:pt idx="614">
                  <c:v>1.1062500000000008</c:v>
                </c:pt>
                <c:pt idx="615">
                  <c:v>1.1070000000000002</c:v>
                </c:pt>
                <c:pt idx="616">
                  <c:v>1.1084999999999998</c:v>
                </c:pt>
                <c:pt idx="617">
                  <c:v>1.1092500000000001</c:v>
                </c:pt>
                <c:pt idx="618">
                  <c:v>1.1107499999999999</c:v>
                </c:pt>
                <c:pt idx="619">
                  <c:v>1.1115000000000002</c:v>
                </c:pt>
                <c:pt idx="620">
                  <c:v>1.113</c:v>
                </c:pt>
                <c:pt idx="621">
                  <c:v>1.11375</c:v>
                </c:pt>
                <c:pt idx="622">
                  <c:v>1.1152500000000001</c:v>
                </c:pt>
                <c:pt idx="623">
                  <c:v>1.115999999999999</c:v>
                </c:pt>
                <c:pt idx="624">
                  <c:v>1.117499999999999</c:v>
                </c:pt>
                <c:pt idx="625">
                  <c:v>1.1182500000000011</c:v>
                </c:pt>
                <c:pt idx="626">
                  <c:v>1.1197499999999998</c:v>
                </c:pt>
                <c:pt idx="627">
                  <c:v>1.1212500000000001</c:v>
                </c:pt>
                <c:pt idx="628">
                  <c:v>1.121999999999999</c:v>
                </c:pt>
                <c:pt idx="629">
                  <c:v>1.1234999999999991</c:v>
                </c:pt>
                <c:pt idx="630">
                  <c:v>1.1242500000000009</c:v>
                </c:pt>
                <c:pt idx="631">
                  <c:v>1.1257499999999998</c:v>
                </c:pt>
                <c:pt idx="632">
                  <c:v>1.1264999999999998</c:v>
                </c:pt>
                <c:pt idx="633">
                  <c:v>1.127999999999999</c:v>
                </c:pt>
                <c:pt idx="634">
                  <c:v>1.1287500000000001</c:v>
                </c:pt>
                <c:pt idx="635">
                  <c:v>1.1294999999999991</c:v>
                </c:pt>
                <c:pt idx="636">
                  <c:v>1.1302500000000009</c:v>
                </c:pt>
                <c:pt idx="637">
                  <c:v>1.131</c:v>
                </c:pt>
                <c:pt idx="638">
                  <c:v>1.1325000000000001</c:v>
                </c:pt>
                <c:pt idx="639">
                  <c:v>1.1332499999999999</c:v>
                </c:pt>
                <c:pt idx="640">
                  <c:v>1.1340000000000001</c:v>
                </c:pt>
                <c:pt idx="641">
                  <c:v>1.1355</c:v>
                </c:pt>
                <c:pt idx="642">
                  <c:v>1.1362500000000009</c:v>
                </c:pt>
                <c:pt idx="643">
                  <c:v>1.1377499999999998</c:v>
                </c:pt>
                <c:pt idx="644">
                  <c:v>1.1385000000000001</c:v>
                </c:pt>
                <c:pt idx="645">
                  <c:v>1.139999999999999</c:v>
                </c:pt>
                <c:pt idx="646">
                  <c:v>1.140750000000001</c:v>
                </c:pt>
                <c:pt idx="647">
                  <c:v>1.1422500000000009</c:v>
                </c:pt>
                <c:pt idx="648">
                  <c:v>1.14375</c:v>
                </c:pt>
                <c:pt idx="649">
                  <c:v>1.1444999999999999</c:v>
                </c:pt>
                <c:pt idx="650">
                  <c:v>1.1460000000000001</c:v>
                </c:pt>
                <c:pt idx="651">
                  <c:v>1.1482500000000009</c:v>
                </c:pt>
                <c:pt idx="652">
                  <c:v>1.1504999999999999</c:v>
                </c:pt>
                <c:pt idx="653">
                  <c:v>1.1527500000000011</c:v>
                </c:pt>
                <c:pt idx="654">
                  <c:v>1.155</c:v>
                </c:pt>
                <c:pt idx="655">
                  <c:v>1.1572500000000001</c:v>
                </c:pt>
                <c:pt idx="656">
                  <c:v>1.1595000000000002</c:v>
                </c:pt>
                <c:pt idx="657">
                  <c:v>1.1617500000000001</c:v>
                </c:pt>
                <c:pt idx="658">
                  <c:v>1.163999999999999</c:v>
                </c:pt>
                <c:pt idx="659">
                  <c:v>1.1662500000000009</c:v>
                </c:pt>
                <c:pt idx="660">
                  <c:v>1.1662500000000009</c:v>
                </c:pt>
                <c:pt idx="661">
                  <c:v>1.1677499999999998</c:v>
                </c:pt>
                <c:pt idx="662">
                  <c:v>1.1707500000000011</c:v>
                </c:pt>
                <c:pt idx="663">
                  <c:v>1.1737500000000001</c:v>
                </c:pt>
                <c:pt idx="664">
                  <c:v>1.1767500000000009</c:v>
                </c:pt>
                <c:pt idx="665">
                  <c:v>1.1797500000000001</c:v>
                </c:pt>
                <c:pt idx="666">
                  <c:v>1.1827500000000009</c:v>
                </c:pt>
                <c:pt idx="667">
                  <c:v>1.1857499999999999</c:v>
                </c:pt>
                <c:pt idx="668">
                  <c:v>1.1857499999999999</c:v>
                </c:pt>
                <c:pt idx="669">
                  <c:v>1.1879999999999991</c:v>
                </c:pt>
                <c:pt idx="670">
                  <c:v>1.1902500000000009</c:v>
                </c:pt>
                <c:pt idx="671">
                  <c:v>1.1924999999999999</c:v>
                </c:pt>
                <c:pt idx="672">
                  <c:v>1.1947500000000009</c:v>
                </c:pt>
                <c:pt idx="673">
                  <c:v>1.1969999999999998</c:v>
                </c:pt>
                <c:pt idx="674">
                  <c:v>1.1992499999999997</c:v>
                </c:pt>
                <c:pt idx="675">
                  <c:v>1.20225</c:v>
                </c:pt>
                <c:pt idx="676">
                  <c:v>1.2044999999999992</c:v>
                </c:pt>
                <c:pt idx="677">
                  <c:v>1.20675</c:v>
                </c:pt>
                <c:pt idx="678">
                  <c:v>1.208999999999999</c:v>
                </c:pt>
                <c:pt idx="679">
                  <c:v>1.211249999999999</c:v>
                </c:pt>
                <c:pt idx="680">
                  <c:v>1.2134999999999991</c:v>
                </c:pt>
                <c:pt idx="681">
                  <c:v>1.2157499999999992</c:v>
                </c:pt>
                <c:pt idx="682">
                  <c:v>1.2180000000000002</c:v>
                </c:pt>
                <c:pt idx="683">
                  <c:v>1.2202500000000001</c:v>
                </c:pt>
                <c:pt idx="684">
                  <c:v>1.2224999999999993</c:v>
                </c:pt>
                <c:pt idx="685">
                  <c:v>1.224</c:v>
                </c:pt>
                <c:pt idx="686">
                  <c:v>1.2262500000000001</c:v>
                </c:pt>
                <c:pt idx="687">
                  <c:v>1.228499999999999</c:v>
                </c:pt>
                <c:pt idx="688">
                  <c:v>1.23</c:v>
                </c:pt>
                <c:pt idx="689">
                  <c:v>1.2322500000000001</c:v>
                </c:pt>
                <c:pt idx="690">
                  <c:v>1.234499999999999</c:v>
                </c:pt>
                <c:pt idx="691">
                  <c:v>1.2367500000000002</c:v>
                </c:pt>
                <c:pt idx="692">
                  <c:v>1.2389999999999992</c:v>
                </c:pt>
                <c:pt idx="693">
                  <c:v>1.242</c:v>
                </c:pt>
                <c:pt idx="694">
                  <c:v>1.2442499999999999</c:v>
                </c:pt>
                <c:pt idx="695">
                  <c:v>1.2465000000000002</c:v>
                </c:pt>
                <c:pt idx="696">
                  <c:v>1.24875</c:v>
                </c:pt>
                <c:pt idx="697">
                  <c:v>1.250999999999999</c:v>
                </c:pt>
                <c:pt idx="698">
                  <c:v>1.2540000000000002</c:v>
                </c:pt>
                <c:pt idx="699">
                  <c:v>1.2562500000000001</c:v>
                </c:pt>
                <c:pt idx="700">
                  <c:v>1.2585000000000002</c:v>
                </c:pt>
                <c:pt idx="701">
                  <c:v>1.2607500000000003</c:v>
                </c:pt>
                <c:pt idx="702">
                  <c:v>1.2629999999999992</c:v>
                </c:pt>
                <c:pt idx="703">
                  <c:v>1.2644999999999988</c:v>
                </c:pt>
                <c:pt idx="704">
                  <c:v>1.266</c:v>
                </c:pt>
                <c:pt idx="705">
                  <c:v>1.26675</c:v>
                </c:pt>
                <c:pt idx="706">
                  <c:v>1.2682499999999999</c:v>
                </c:pt>
                <c:pt idx="707">
                  <c:v>1.268999999999999</c:v>
                </c:pt>
                <c:pt idx="708">
                  <c:v>1.2705</c:v>
                </c:pt>
                <c:pt idx="709">
                  <c:v>1.27125</c:v>
                </c:pt>
                <c:pt idx="710">
                  <c:v>1.27275</c:v>
                </c:pt>
                <c:pt idx="711">
                  <c:v>1.2742499999999999</c:v>
                </c:pt>
                <c:pt idx="712">
                  <c:v>1.2757499999999991</c:v>
                </c:pt>
                <c:pt idx="713">
                  <c:v>1.2772500000000002</c:v>
                </c:pt>
                <c:pt idx="714">
                  <c:v>1.2787499999999998</c:v>
                </c:pt>
                <c:pt idx="715">
                  <c:v>1.2794999999999992</c:v>
                </c:pt>
                <c:pt idx="716">
                  <c:v>1.2802499999999999</c:v>
                </c:pt>
                <c:pt idx="717">
                  <c:v>1.280999999999999</c:v>
                </c:pt>
                <c:pt idx="718">
                  <c:v>1.2817500000000002</c:v>
                </c:pt>
                <c:pt idx="719">
                  <c:v>1.2824999999999998</c:v>
                </c:pt>
                <c:pt idx="720">
                  <c:v>1.28325</c:v>
                </c:pt>
                <c:pt idx="721">
                  <c:v>1.28325</c:v>
                </c:pt>
                <c:pt idx="722">
                  <c:v>1.284</c:v>
                </c:pt>
                <c:pt idx="723">
                  <c:v>1.285499999999999</c:v>
                </c:pt>
                <c:pt idx="724">
                  <c:v>1.2862499999999999</c:v>
                </c:pt>
                <c:pt idx="725">
                  <c:v>1.28775</c:v>
                </c:pt>
                <c:pt idx="726">
                  <c:v>1.2885</c:v>
                </c:pt>
                <c:pt idx="727">
                  <c:v>1.28925</c:v>
                </c:pt>
                <c:pt idx="728">
                  <c:v>1.2907500000000001</c:v>
                </c:pt>
                <c:pt idx="729">
                  <c:v>1.2922499999999997</c:v>
                </c:pt>
                <c:pt idx="730">
                  <c:v>1.292999999999999</c:v>
                </c:pt>
                <c:pt idx="731">
                  <c:v>1.29375</c:v>
                </c:pt>
                <c:pt idx="732">
                  <c:v>1.2952500000000002</c:v>
                </c:pt>
                <c:pt idx="733">
                  <c:v>1.2967499999999998</c:v>
                </c:pt>
                <c:pt idx="734">
                  <c:v>1.2974999999999992</c:v>
                </c:pt>
                <c:pt idx="735">
                  <c:v>1.298999999999999</c:v>
                </c:pt>
                <c:pt idx="736">
                  <c:v>1.29975</c:v>
                </c:pt>
                <c:pt idx="737">
                  <c:v>1.30125</c:v>
                </c:pt>
                <c:pt idx="738">
                  <c:v>1.3027499999999999</c:v>
                </c:pt>
                <c:pt idx="739">
                  <c:v>1.3027499999999999</c:v>
                </c:pt>
                <c:pt idx="740">
                  <c:v>1.3042500000000001</c:v>
                </c:pt>
                <c:pt idx="741">
                  <c:v>1.304999999999999</c:v>
                </c:pt>
                <c:pt idx="742">
                  <c:v>1.3065</c:v>
                </c:pt>
                <c:pt idx="743">
                  <c:v>1.3080000000000001</c:v>
                </c:pt>
                <c:pt idx="744">
                  <c:v>1.3094999999999992</c:v>
                </c:pt>
                <c:pt idx="745">
                  <c:v>1.3109999999999991</c:v>
                </c:pt>
                <c:pt idx="746">
                  <c:v>1.3125</c:v>
                </c:pt>
                <c:pt idx="747">
                  <c:v>1.3140000000000001</c:v>
                </c:pt>
                <c:pt idx="748">
                  <c:v>1.3162500000000001</c:v>
                </c:pt>
                <c:pt idx="749">
                  <c:v>1.3177500000000002</c:v>
                </c:pt>
                <c:pt idx="750">
                  <c:v>1.31925</c:v>
                </c:pt>
                <c:pt idx="751">
                  <c:v>1.3200000000000003</c:v>
                </c:pt>
                <c:pt idx="752">
                  <c:v>1.321499999999999</c:v>
                </c:pt>
                <c:pt idx="753">
                  <c:v>1.32375</c:v>
                </c:pt>
                <c:pt idx="754">
                  <c:v>1.3260000000000001</c:v>
                </c:pt>
                <c:pt idx="755">
                  <c:v>1.327499999999999</c:v>
                </c:pt>
                <c:pt idx="756">
                  <c:v>1.329</c:v>
                </c:pt>
                <c:pt idx="757">
                  <c:v>1.3304999999999998</c:v>
                </c:pt>
                <c:pt idx="758">
                  <c:v>1.33125</c:v>
                </c:pt>
                <c:pt idx="759">
                  <c:v>1.3327499999999999</c:v>
                </c:pt>
                <c:pt idx="760">
                  <c:v>1.3342499999999999</c:v>
                </c:pt>
                <c:pt idx="761">
                  <c:v>1.33725</c:v>
                </c:pt>
                <c:pt idx="762">
                  <c:v>1.33725</c:v>
                </c:pt>
                <c:pt idx="763">
                  <c:v>1.339499999999999</c:v>
                </c:pt>
                <c:pt idx="764">
                  <c:v>1.339499999999999</c:v>
                </c:pt>
                <c:pt idx="765">
                  <c:v>1.34175</c:v>
                </c:pt>
                <c:pt idx="766">
                  <c:v>1.3440000000000001</c:v>
                </c:pt>
                <c:pt idx="767">
                  <c:v>1.3440000000000001</c:v>
                </c:pt>
                <c:pt idx="768">
                  <c:v>1.3470000000000002</c:v>
                </c:pt>
                <c:pt idx="769">
                  <c:v>1.3492500000000001</c:v>
                </c:pt>
                <c:pt idx="770">
                  <c:v>1.351499999999999</c:v>
                </c:pt>
                <c:pt idx="771">
                  <c:v>1.35375</c:v>
                </c:pt>
                <c:pt idx="772">
                  <c:v>1.3567500000000001</c:v>
                </c:pt>
                <c:pt idx="773">
                  <c:v>1.3567500000000001</c:v>
                </c:pt>
                <c:pt idx="774">
                  <c:v>1.359</c:v>
                </c:pt>
                <c:pt idx="775">
                  <c:v>1.361999999999999</c:v>
                </c:pt>
                <c:pt idx="776">
                  <c:v>1.3650000000000002</c:v>
                </c:pt>
                <c:pt idx="777">
                  <c:v>1.3680000000000001</c:v>
                </c:pt>
                <c:pt idx="778">
                  <c:v>1.3702500000000009</c:v>
                </c:pt>
                <c:pt idx="779">
                  <c:v>1.37175</c:v>
                </c:pt>
                <c:pt idx="780">
                  <c:v>1.3740000000000001</c:v>
                </c:pt>
                <c:pt idx="781">
                  <c:v>1.3740000000000001</c:v>
                </c:pt>
                <c:pt idx="782">
                  <c:v>1.3762500000000009</c:v>
                </c:pt>
                <c:pt idx="783">
                  <c:v>1.3785000000000001</c:v>
                </c:pt>
                <c:pt idx="784">
                  <c:v>1.3807499999999999</c:v>
                </c:pt>
                <c:pt idx="785">
                  <c:v>1.383</c:v>
                </c:pt>
                <c:pt idx="786">
                  <c:v>1.3845000000000001</c:v>
                </c:pt>
                <c:pt idx="787">
                  <c:v>1.3867499999999999</c:v>
                </c:pt>
                <c:pt idx="788">
                  <c:v>1.389</c:v>
                </c:pt>
                <c:pt idx="789">
                  <c:v>1.3912500000000001</c:v>
                </c:pt>
                <c:pt idx="790">
                  <c:v>1.3942500000000007</c:v>
                </c:pt>
                <c:pt idx="791">
                  <c:v>1.3964999999999999</c:v>
                </c:pt>
                <c:pt idx="792">
                  <c:v>1.3995000000000002</c:v>
                </c:pt>
                <c:pt idx="793">
                  <c:v>1.4017499999999992</c:v>
                </c:pt>
                <c:pt idx="794">
                  <c:v>1.4039999999999981</c:v>
                </c:pt>
                <c:pt idx="795">
                  <c:v>1.4039999999999981</c:v>
                </c:pt>
                <c:pt idx="796">
                  <c:v>1.40625</c:v>
                </c:pt>
                <c:pt idx="797">
                  <c:v>1.4092499999999992</c:v>
                </c:pt>
                <c:pt idx="798">
                  <c:v>1.4114999999999986</c:v>
                </c:pt>
                <c:pt idx="799">
                  <c:v>1.414499999999999</c:v>
                </c:pt>
                <c:pt idx="800">
                  <c:v>1.4174999999999986</c:v>
                </c:pt>
                <c:pt idx="801">
                  <c:v>1.4197499999999992</c:v>
                </c:pt>
                <c:pt idx="802">
                  <c:v>1.4219999999999982</c:v>
                </c:pt>
                <c:pt idx="803">
                  <c:v>1.42425</c:v>
                </c:pt>
                <c:pt idx="804">
                  <c:v>1.4264999999999992</c:v>
                </c:pt>
                <c:pt idx="805">
                  <c:v>1.42875</c:v>
                </c:pt>
                <c:pt idx="806">
                  <c:v>1.4309999999999989</c:v>
                </c:pt>
                <c:pt idx="807">
                  <c:v>1.4332499999999992</c:v>
                </c:pt>
                <c:pt idx="808">
                  <c:v>1.4332499999999992</c:v>
                </c:pt>
                <c:pt idx="809">
                  <c:v>1.43625</c:v>
                </c:pt>
                <c:pt idx="810">
                  <c:v>1.439249999999999</c:v>
                </c:pt>
                <c:pt idx="811">
                  <c:v>1.4414999999999993</c:v>
                </c:pt>
                <c:pt idx="812">
                  <c:v>1.4437499999999992</c:v>
                </c:pt>
                <c:pt idx="813">
                  <c:v>1.446</c:v>
                </c:pt>
                <c:pt idx="814">
                  <c:v>1.44825</c:v>
                </c:pt>
                <c:pt idx="815">
                  <c:v>1.448999999999999</c:v>
                </c:pt>
                <c:pt idx="816">
                  <c:v>1.450499999999999</c:v>
                </c:pt>
                <c:pt idx="817">
                  <c:v>1.452</c:v>
                </c:pt>
                <c:pt idx="818">
                  <c:v>1.4534999999999989</c:v>
                </c:pt>
                <c:pt idx="819">
                  <c:v>1.4549999999999992</c:v>
                </c:pt>
                <c:pt idx="820">
                  <c:v>1.456499999999999</c:v>
                </c:pt>
                <c:pt idx="821">
                  <c:v>1.4587499999999998</c:v>
                </c:pt>
                <c:pt idx="822">
                  <c:v>1.46025</c:v>
                </c:pt>
                <c:pt idx="823">
                  <c:v>1.4617499999999992</c:v>
                </c:pt>
                <c:pt idx="824">
                  <c:v>1.464</c:v>
                </c:pt>
                <c:pt idx="825">
                  <c:v>1.4654999999999991</c:v>
                </c:pt>
                <c:pt idx="826">
                  <c:v>1.4677499999999992</c:v>
                </c:pt>
                <c:pt idx="827">
                  <c:v>1.47075</c:v>
                </c:pt>
                <c:pt idx="828">
                  <c:v>1.47075</c:v>
                </c:pt>
                <c:pt idx="829">
                  <c:v>1.472999999999999</c:v>
                </c:pt>
                <c:pt idx="830">
                  <c:v>1.474499999999999</c:v>
                </c:pt>
                <c:pt idx="831">
                  <c:v>1.4767499999999998</c:v>
                </c:pt>
                <c:pt idx="832">
                  <c:v>1.478999999999999</c:v>
                </c:pt>
                <c:pt idx="833">
                  <c:v>1.4804999999999993</c:v>
                </c:pt>
                <c:pt idx="834">
                  <c:v>1.482</c:v>
                </c:pt>
                <c:pt idx="835">
                  <c:v>1.4827500000000002</c:v>
                </c:pt>
                <c:pt idx="836">
                  <c:v>1.4842499999999998</c:v>
                </c:pt>
                <c:pt idx="837">
                  <c:v>1.4849999999999992</c:v>
                </c:pt>
                <c:pt idx="838">
                  <c:v>1.4857499999999992</c:v>
                </c:pt>
                <c:pt idx="839">
                  <c:v>1.48725</c:v>
                </c:pt>
                <c:pt idx="840">
                  <c:v>1.488</c:v>
                </c:pt>
                <c:pt idx="841">
                  <c:v>1.4887499999999998</c:v>
                </c:pt>
                <c:pt idx="842">
                  <c:v>1.4902500000000001</c:v>
                </c:pt>
                <c:pt idx="843">
                  <c:v>1.4909999999999992</c:v>
                </c:pt>
                <c:pt idx="844">
                  <c:v>1.4917499999999992</c:v>
                </c:pt>
                <c:pt idx="845">
                  <c:v>1.4925000000000002</c:v>
                </c:pt>
                <c:pt idx="846">
                  <c:v>1.4932500000000002</c:v>
                </c:pt>
                <c:pt idx="847">
                  <c:v>1.494</c:v>
                </c:pt>
                <c:pt idx="848">
                  <c:v>1.4954999999999992</c:v>
                </c:pt>
                <c:pt idx="849">
                  <c:v>1.4962499999999999</c:v>
                </c:pt>
                <c:pt idx="850">
                  <c:v>1.496999999999999</c:v>
                </c:pt>
                <c:pt idx="851">
                  <c:v>1.4984999999999991</c:v>
                </c:pt>
                <c:pt idx="852">
                  <c:v>1.49925</c:v>
                </c:pt>
                <c:pt idx="853">
                  <c:v>1.5</c:v>
                </c:pt>
              </c:numCache>
            </c:numRef>
          </c:xVal>
          <c:yVal>
            <c:numRef>
              <c:f>Sheet1!$E$3:$E$856</c:f>
              <c:numCache>
                <c:formatCode>General</c:formatCode>
                <c:ptCount val="854"/>
                <c:pt idx="0">
                  <c:v>0</c:v>
                </c:pt>
                <c:pt idx="1">
                  <c:v>39.448863999999993</c:v>
                </c:pt>
                <c:pt idx="2">
                  <c:v>89.338615000000004</c:v>
                </c:pt>
                <c:pt idx="3">
                  <c:v>124.509811</c:v>
                </c:pt>
                <c:pt idx="4">
                  <c:v>155.09080499999999</c:v>
                </c:pt>
                <c:pt idx="5">
                  <c:v>162.13580299999998</c:v>
                </c:pt>
                <c:pt idx="6">
                  <c:v>184.89727800000011</c:v>
                </c:pt>
                <c:pt idx="7">
                  <c:v>190.44250499999998</c:v>
                </c:pt>
                <c:pt idx="8">
                  <c:v>207.67806999999999</c:v>
                </c:pt>
                <c:pt idx="9">
                  <c:v>211.72042800000011</c:v>
                </c:pt>
                <c:pt idx="10">
                  <c:v>224.62930299999999</c:v>
                </c:pt>
                <c:pt idx="11">
                  <c:v>233.27174399999998</c:v>
                </c:pt>
                <c:pt idx="12">
                  <c:v>242.47994999999997</c:v>
                </c:pt>
                <c:pt idx="13">
                  <c:v>246.26547199999999</c:v>
                </c:pt>
                <c:pt idx="14">
                  <c:v>252.67120399999999</c:v>
                </c:pt>
                <c:pt idx="15">
                  <c:v>255.85141000000016</c:v>
                </c:pt>
                <c:pt idx="16">
                  <c:v>257.95336899999978</c:v>
                </c:pt>
                <c:pt idx="17">
                  <c:v>258.82644699999975</c:v>
                </c:pt>
                <c:pt idx="18">
                  <c:v>261.14331099999993</c:v>
                </c:pt>
                <c:pt idx="19">
                  <c:v>262.18917800000003</c:v>
                </c:pt>
                <c:pt idx="20">
                  <c:v>261.92721599999965</c:v>
                </c:pt>
                <c:pt idx="21">
                  <c:v>262.48001099999965</c:v>
                </c:pt>
                <c:pt idx="22">
                  <c:v>262.44592299999999</c:v>
                </c:pt>
                <c:pt idx="23">
                  <c:v>263.04162600000001</c:v>
                </c:pt>
                <c:pt idx="24">
                  <c:v>262.40356399999979</c:v>
                </c:pt>
                <c:pt idx="25">
                  <c:v>262.62991299999999</c:v>
                </c:pt>
                <c:pt idx="26">
                  <c:v>269.86166400000002</c:v>
                </c:pt>
                <c:pt idx="27">
                  <c:v>271.93557699999957</c:v>
                </c:pt>
                <c:pt idx="28">
                  <c:v>272.74939000000001</c:v>
                </c:pt>
                <c:pt idx="29">
                  <c:v>273.08007799999979</c:v>
                </c:pt>
                <c:pt idx="30">
                  <c:v>272.86688199999998</c:v>
                </c:pt>
                <c:pt idx="31">
                  <c:v>272.23211699999956</c:v>
                </c:pt>
                <c:pt idx="32">
                  <c:v>272.47332799999958</c:v>
                </c:pt>
                <c:pt idx="33">
                  <c:v>276.15579200000002</c:v>
                </c:pt>
                <c:pt idx="34">
                  <c:v>275.22320599999978</c:v>
                </c:pt>
                <c:pt idx="35">
                  <c:v>275.32843000000003</c:v>
                </c:pt>
                <c:pt idx="36">
                  <c:v>274.88265999999999</c:v>
                </c:pt>
                <c:pt idx="37">
                  <c:v>276.66656499999999</c:v>
                </c:pt>
                <c:pt idx="38">
                  <c:v>276.94699100000003</c:v>
                </c:pt>
                <c:pt idx="39">
                  <c:v>276.15985100000023</c:v>
                </c:pt>
                <c:pt idx="40">
                  <c:v>276.21243299999975</c:v>
                </c:pt>
                <c:pt idx="41">
                  <c:v>270.4335329999995</c:v>
                </c:pt>
                <c:pt idx="42">
                  <c:v>271.47030599999965</c:v>
                </c:pt>
                <c:pt idx="43">
                  <c:v>274.75610399999965</c:v>
                </c:pt>
                <c:pt idx="44">
                  <c:v>271.56591799999978</c:v>
                </c:pt>
                <c:pt idx="45">
                  <c:v>274.94988999999998</c:v>
                </c:pt>
                <c:pt idx="46">
                  <c:v>270.74688700000002</c:v>
                </c:pt>
                <c:pt idx="47">
                  <c:v>274.11544800000001</c:v>
                </c:pt>
                <c:pt idx="48">
                  <c:v>266.37417599999975</c:v>
                </c:pt>
                <c:pt idx="49">
                  <c:v>262.76831099999958</c:v>
                </c:pt>
                <c:pt idx="50">
                  <c:v>260.17672700000003</c:v>
                </c:pt>
                <c:pt idx="51">
                  <c:v>275.71569799999975</c:v>
                </c:pt>
                <c:pt idx="52">
                  <c:v>272.91128499999979</c:v>
                </c:pt>
                <c:pt idx="53">
                  <c:v>271.98214699999966</c:v>
                </c:pt>
                <c:pt idx="54">
                  <c:v>264.56961100000001</c:v>
                </c:pt>
                <c:pt idx="55">
                  <c:v>255.94538900000001</c:v>
                </c:pt>
                <c:pt idx="56">
                  <c:v>248.01745600000001</c:v>
                </c:pt>
                <c:pt idx="57">
                  <c:v>237.798676</c:v>
                </c:pt>
                <c:pt idx="58">
                  <c:v>213.94047499999999</c:v>
                </c:pt>
                <c:pt idx="59">
                  <c:v>199.52943400000001</c:v>
                </c:pt>
                <c:pt idx="60">
                  <c:v>182.28192100000001</c:v>
                </c:pt>
                <c:pt idx="61">
                  <c:v>176.91149900000011</c:v>
                </c:pt>
                <c:pt idx="62">
                  <c:v>165.00335699999999</c:v>
                </c:pt>
                <c:pt idx="63">
                  <c:v>155.48066700000001</c:v>
                </c:pt>
                <c:pt idx="64">
                  <c:v>187.50117499999999</c:v>
                </c:pt>
                <c:pt idx="65">
                  <c:v>165.095383</c:v>
                </c:pt>
                <c:pt idx="66">
                  <c:v>163.84121700000011</c:v>
                </c:pt>
                <c:pt idx="67">
                  <c:v>159.54595899999998</c:v>
                </c:pt>
                <c:pt idx="68">
                  <c:v>147.96954299999999</c:v>
                </c:pt>
                <c:pt idx="69">
                  <c:v>164.92160000000001</c:v>
                </c:pt>
                <c:pt idx="70">
                  <c:v>168.009491</c:v>
                </c:pt>
                <c:pt idx="71">
                  <c:v>163.57929999999999</c:v>
                </c:pt>
                <c:pt idx="72">
                  <c:v>157.664536</c:v>
                </c:pt>
                <c:pt idx="73">
                  <c:v>156.39988700000001</c:v>
                </c:pt>
                <c:pt idx="74">
                  <c:v>156.66651899999999</c:v>
                </c:pt>
                <c:pt idx="75">
                  <c:v>149.94158899999999</c:v>
                </c:pt>
                <c:pt idx="76">
                  <c:v>165.62451199999998</c:v>
                </c:pt>
                <c:pt idx="77">
                  <c:v>160.70045499999998</c:v>
                </c:pt>
                <c:pt idx="78">
                  <c:v>163.34227000000001</c:v>
                </c:pt>
                <c:pt idx="79">
                  <c:v>156.25505099999998</c:v>
                </c:pt>
                <c:pt idx="80">
                  <c:v>168.58148200000011</c:v>
                </c:pt>
                <c:pt idx="81">
                  <c:v>165.49140900000012</c:v>
                </c:pt>
                <c:pt idx="82">
                  <c:v>159.45297200000007</c:v>
                </c:pt>
                <c:pt idx="83">
                  <c:v>158.53048700000011</c:v>
                </c:pt>
                <c:pt idx="84">
                  <c:v>159.671097</c:v>
                </c:pt>
                <c:pt idx="85">
                  <c:v>174.108215</c:v>
                </c:pt>
                <c:pt idx="86">
                  <c:v>168.60212700000011</c:v>
                </c:pt>
                <c:pt idx="87">
                  <c:v>167.78945899999999</c:v>
                </c:pt>
                <c:pt idx="88">
                  <c:v>161.80491599999999</c:v>
                </c:pt>
                <c:pt idx="89">
                  <c:v>162.49220300000007</c:v>
                </c:pt>
                <c:pt idx="90">
                  <c:v>164.65953099999999</c:v>
                </c:pt>
                <c:pt idx="91">
                  <c:v>166.61439499999992</c:v>
                </c:pt>
                <c:pt idx="92">
                  <c:v>168.36357099999998</c:v>
                </c:pt>
                <c:pt idx="93">
                  <c:v>166.67712399999999</c:v>
                </c:pt>
                <c:pt idx="94">
                  <c:v>182.47236599999999</c:v>
                </c:pt>
                <c:pt idx="95">
                  <c:v>182.494766</c:v>
                </c:pt>
                <c:pt idx="96">
                  <c:v>181.43696600000001</c:v>
                </c:pt>
                <c:pt idx="97">
                  <c:v>180.63610800000001</c:v>
                </c:pt>
                <c:pt idx="98">
                  <c:v>181.62556499999988</c:v>
                </c:pt>
                <c:pt idx="99">
                  <c:v>184.58039900000011</c:v>
                </c:pt>
                <c:pt idx="100">
                  <c:v>184.74372899999995</c:v>
                </c:pt>
                <c:pt idx="101">
                  <c:v>179.37722800000012</c:v>
                </c:pt>
                <c:pt idx="102">
                  <c:v>174.40776099999999</c:v>
                </c:pt>
                <c:pt idx="103">
                  <c:v>171.57089199999999</c:v>
                </c:pt>
                <c:pt idx="104">
                  <c:v>191.80171200000001</c:v>
                </c:pt>
                <c:pt idx="105">
                  <c:v>198.03323399999999</c:v>
                </c:pt>
                <c:pt idx="106">
                  <c:v>195.477722</c:v>
                </c:pt>
                <c:pt idx="107">
                  <c:v>203.45100400000001</c:v>
                </c:pt>
                <c:pt idx="108">
                  <c:v>204.47166399999998</c:v>
                </c:pt>
                <c:pt idx="109">
                  <c:v>201.996689</c:v>
                </c:pt>
                <c:pt idx="110">
                  <c:v>219.38668800000011</c:v>
                </c:pt>
                <c:pt idx="111">
                  <c:v>216.24839800000001</c:v>
                </c:pt>
                <c:pt idx="112">
                  <c:v>219.91218599999999</c:v>
                </c:pt>
                <c:pt idx="113">
                  <c:v>240.09732100000011</c:v>
                </c:pt>
                <c:pt idx="114">
                  <c:v>243.56068399999998</c:v>
                </c:pt>
                <c:pt idx="115">
                  <c:v>243.26000999999999</c:v>
                </c:pt>
                <c:pt idx="116">
                  <c:v>243.448059</c:v>
                </c:pt>
                <c:pt idx="117">
                  <c:v>244.77580299999988</c:v>
                </c:pt>
                <c:pt idx="118">
                  <c:v>244.91390999999999</c:v>
                </c:pt>
                <c:pt idx="119">
                  <c:v>255.12384</c:v>
                </c:pt>
                <c:pt idx="120">
                  <c:v>255.45938100000001</c:v>
                </c:pt>
                <c:pt idx="121">
                  <c:v>255.157364</c:v>
                </c:pt>
                <c:pt idx="122">
                  <c:v>250.00398299999998</c:v>
                </c:pt>
                <c:pt idx="123">
                  <c:v>253.09162900000001</c:v>
                </c:pt>
                <c:pt idx="124">
                  <c:v>252.983383</c:v>
                </c:pt>
                <c:pt idx="125">
                  <c:v>248.36769100000001</c:v>
                </c:pt>
                <c:pt idx="126">
                  <c:v>246.87004100000001</c:v>
                </c:pt>
                <c:pt idx="127">
                  <c:v>262.10412600000001</c:v>
                </c:pt>
                <c:pt idx="128">
                  <c:v>263.76419099999993</c:v>
                </c:pt>
                <c:pt idx="129">
                  <c:v>263.98422199999999</c:v>
                </c:pt>
                <c:pt idx="130">
                  <c:v>263.84542800000008</c:v>
                </c:pt>
                <c:pt idx="131">
                  <c:v>259.75100699999979</c:v>
                </c:pt>
                <c:pt idx="132">
                  <c:v>262.68890399999975</c:v>
                </c:pt>
                <c:pt idx="133">
                  <c:v>261.31695599999978</c:v>
                </c:pt>
                <c:pt idx="134">
                  <c:v>262.12554899999975</c:v>
                </c:pt>
                <c:pt idx="135">
                  <c:v>265.12115499999965</c:v>
                </c:pt>
                <c:pt idx="136">
                  <c:v>264.21224999999993</c:v>
                </c:pt>
                <c:pt idx="137">
                  <c:v>263.1239319999998</c:v>
                </c:pt>
                <c:pt idx="138">
                  <c:v>263.17028800000008</c:v>
                </c:pt>
                <c:pt idx="139">
                  <c:v>263.759277</c:v>
                </c:pt>
                <c:pt idx="140">
                  <c:v>259.26873799999959</c:v>
                </c:pt>
                <c:pt idx="141">
                  <c:v>258.34994500000022</c:v>
                </c:pt>
                <c:pt idx="142">
                  <c:v>267.40988199999998</c:v>
                </c:pt>
                <c:pt idx="143">
                  <c:v>269.04330399999975</c:v>
                </c:pt>
                <c:pt idx="144">
                  <c:v>265.46182299999975</c:v>
                </c:pt>
                <c:pt idx="145">
                  <c:v>269.15597500000001</c:v>
                </c:pt>
                <c:pt idx="146">
                  <c:v>266.34033199999999</c:v>
                </c:pt>
                <c:pt idx="147">
                  <c:v>257.90362499999975</c:v>
                </c:pt>
                <c:pt idx="148">
                  <c:v>235.67416399999988</c:v>
                </c:pt>
                <c:pt idx="149">
                  <c:v>221.55242900000022</c:v>
                </c:pt>
                <c:pt idx="150">
                  <c:v>237.393677</c:v>
                </c:pt>
                <c:pt idx="151">
                  <c:v>239.79969799999998</c:v>
                </c:pt>
                <c:pt idx="152">
                  <c:v>237.03274500000001</c:v>
                </c:pt>
                <c:pt idx="153">
                  <c:v>220.94946299999998</c:v>
                </c:pt>
                <c:pt idx="154">
                  <c:v>205.632462</c:v>
                </c:pt>
                <c:pt idx="155">
                  <c:v>193.69046</c:v>
                </c:pt>
                <c:pt idx="156">
                  <c:v>181.634399</c:v>
                </c:pt>
                <c:pt idx="157">
                  <c:v>178.51498399999988</c:v>
                </c:pt>
                <c:pt idx="158">
                  <c:v>215.03010599999999</c:v>
                </c:pt>
                <c:pt idx="159">
                  <c:v>215.63790900000001</c:v>
                </c:pt>
                <c:pt idx="160">
                  <c:v>196.76844800000012</c:v>
                </c:pt>
                <c:pt idx="161">
                  <c:v>182.18441800000011</c:v>
                </c:pt>
                <c:pt idx="162">
                  <c:v>179.705826</c:v>
                </c:pt>
                <c:pt idx="163">
                  <c:v>173.51588399999989</c:v>
                </c:pt>
                <c:pt idx="164">
                  <c:v>187.74665799999988</c:v>
                </c:pt>
                <c:pt idx="165">
                  <c:v>192.00476099999995</c:v>
                </c:pt>
                <c:pt idx="166">
                  <c:v>191.88720700000022</c:v>
                </c:pt>
                <c:pt idx="167">
                  <c:v>191.23867799999999</c:v>
                </c:pt>
                <c:pt idx="168">
                  <c:v>191.85653700000012</c:v>
                </c:pt>
                <c:pt idx="169">
                  <c:v>189.44278</c:v>
                </c:pt>
                <c:pt idx="170">
                  <c:v>188.39277600000011</c:v>
                </c:pt>
                <c:pt idx="171">
                  <c:v>188.53755199999998</c:v>
                </c:pt>
                <c:pt idx="172">
                  <c:v>202.685181</c:v>
                </c:pt>
                <c:pt idx="173">
                  <c:v>203.23799099999999</c:v>
                </c:pt>
                <c:pt idx="174">
                  <c:v>203.84907499999989</c:v>
                </c:pt>
                <c:pt idx="175">
                  <c:v>204.88835100000011</c:v>
                </c:pt>
                <c:pt idx="176">
                  <c:v>205.65574599999999</c:v>
                </c:pt>
                <c:pt idx="177">
                  <c:v>196.97641000000004</c:v>
                </c:pt>
                <c:pt idx="178">
                  <c:v>196.33789100000001</c:v>
                </c:pt>
                <c:pt idx="179">
                  <c:v>193.27261399999998</c:v>
                </c:pt>
                <c:pt idx="180">
                  <c:v>226.89538600000012</c:v>
                </c:pt>
                <c:pt idx="181">
                  <c:v>230.215317</c:v>
                </c:pt>
                <c:pt idx="182">
                  <c:v>229.22834800000015</c:v>
                </c:pt>
                <c:pt idx="183">
                  <c:v>228.88845800000016</c:v>
                </c:pt>
                <c:pt idx="184">
                  <c:v>229.26266499999988</c:v>
                </c:pt>
                <c:pt idx="185">
                  <c:v>226.48938000000001</c:v>
                </c:pt>
                <c:pt idx="186">
                  <c:v>238.27243000000001</c:v>
                </c:pt>
                <c:pt idx="187">
                  <c:v>242.14347799999999</c:v>
                </c:pt>
                <c:pt idx="188">
                  <c:v>241.55535900000001</c:v>
                </c:pt>
                <c:pt idx="189">
                  <c:v>238.16400099999998</c:v>
                </c:pt>
                <c:pt idx="190">
                  <c:v>239.64239499999999</c:v>
                </c:pt>
                <c:pt idx="191">
                  <c:v>243.65248100000011</c:v>
                </c:pt>
                <c:pt idx="192">
                  <c:v>240.93313599999999</c:v>
                </c:pt>
                <c:pt idx="193">
                  <c:v>245.21752899999998</c:v>
                </c:pt>
                <c:pt idx="194">
                  <c:v>246.28556799999998</c:v>
                </c:pt>
                <c:pt idx="195">
                  <c:v>241.385513</c:v>
                </c:pt>
                <c:pt idx="196">
                  <c:v>246.35650600000011</c:v>
                </c:pt>
                <c:pt idx="197">
                  <c:v>239.74739099999999</c:v>
                </c:pt>
                <c:pt idx="198">
                  <c:v>245.09999099999999</c:v>
                </c:pt>
                <c:pt idx="199">
                  <c:v>254.84309399999998</c:v>
                </c:pt>
                <c:pt idx="200">
                  <c:v>254.97207599999999</c:v>
                </c:pt>
                <c:pt idx="201">
                  <c:v>257.62701399999975</c:v>
                </c:pt>
                <c:pt idx="202">
                  <c:v>256.51299999999975</c:v>
                </c:pt>
                <c:pt idx="203">
                  <c:v>256.86788900000022</c:v>
                </c:pt>
                <c:pt idx="204">
                  <c:v>255.98886100000001</c:v>
                </c:pt>
                <c:pt idx="205">
                  <c:v>254.17314099999999</c:v>
                </c:pt>
                <c:pt idx="206">
                  <c:v>251.97105399999998</c:v>
                </c:pt>
                <c:pt idx="207">
                  <c:v>266.33364899999975</c:v>
                </c:pt>
                <c:pt idx="208">
                  <c:v>268.33697499999965</c:v>
                </c:pt>
                <c:pt idx="209">
                  <c:v>265.84246800000022</c:v>
                </c:pt>
                <c:pt idx="210">
                  <c:v>264.841431</c:v>
                </c:pt>
                <c:pt idx="211">
                  <c:v>261.04217499999999</c:v>
                </c:pt>
                <c:pt idx="212">
                  <c:v>258.77371199999965</c:v>
                </c:pt>
                <c:pt idx="213">
                  <c:v>250.66221600000011</c:v>
                </c:pt>
                <c:pt idx="214">
                  <c:v>244.96444700000012</c:v>
                </c:pt>
                <c:pt idx="215">
                  <c:v>258.80920400000002</c:v>
                </c:pt>
                <c:pt idx="216">
                  <c:v>245.02127100000001</c:v>
                </c:pt>
                <c:pt idx="217">
                  <c:v>237.7522890000001</c:v>
                </c:pt>
                <c:pt idx="218">
                  <c:v>223.39561499999999</c:v>
                </c:pt>
                <c:pt idx="219">
                  <c:v>221.28681900000001</c:v>
                </c:pt>
                <c:pt idx="220">
                  <c:v>202.051254</c:v>
                </c:pt>
                <c:pt idx="221">
                  <c:v>196.41180399999999</c:v>
                </c:pt>
                <c:pt idx="222">
                  <c:v>183.34793100000007</c:v>
                </c:pt>
                <c:pt idx="223">
                  <c:v>175.53804000000011</c:v>
                </c:pt>
                <c:pt idx="224">
                  <c:v>164.43383800000001</c:v>
                </c:pt>
                <c:pt idx="225">
                  <c:v>158.29449499999998</c:v>
                </c:pt>
                <c:pt idx="226">
                  <c:v>195.85908499999999</c:v>
                </c:pt>
                <c:pt idx="227">
                  <c:v>199.46752900000001</c:v>
                </c:pt>
                <c:pt idx="228">
                  <c:v>205.35150100000001</c:v>
                </c:pt>
                <c:pt idx="229">
                  <c:v>199.27943399999998</c:v>
                </c:pt>
                <c:pt idx="230">
                  <c:v>184.522873</c:v>
                </c:pt>
                <c:pt idx="231">
                  <c:v>171.730042</c:v>
                </c:pt>
                <c:pt idx="232">
                  <c:v>162.317612</c:v>
                </c:pt>
                <c:pt idx="233">
                  <c:v>162.57231100000001</c:v>
                </c:pt>
                <c:pt idx="234">
                  <c:v>153.86094700000015</c:v>
                </c:pt>
                <c:pt idx="235">
                  <c:v>159.49437</c:v>
                </c:pt>
                <c:pt idx="236">
                  <c:v>162.06184400000001</c:v>
                </c:pt>
                <c:pt idx="237">
                  <c:v>153.44929499999998</c:v>
                </c:pt>
                <c:pt idx="238">
                  <c:v>152.30213900000015</c:v>
                </c:pt>
                <c:pt idx="239">
                  <c:v>148.35714700000023</c:v>
                </c:pt>
                <c:pt idx="240">
                  <c:v>148.17132599999999</c:v>
                </c:pt>
                <c:pt idx="241">
                  <c:v>146.53190599999999</c:v>
                </c:pt>
                <c:pt idx="242">
                  <c:v>146.84182700000011</c:v>
                </c:pt>
                <c:pt idx="243">
                  <c:v>146.85276800000011</c:v>
                </c:pt>
                <c:pt idx="244">
                  <c:v>146.623322</c:v>
                </c:pt>
                <c:pt idx="245">
                  <c:v>165.27784700000001</c:v>
                </c:pt>
                <c:pt idx="246">
                  <c:v>162.75468399999988</c:v>
                </c:pt>
                <c:pt idx="247">
                  <c:v>159.35414100000011</c:v>
                </c:pt>
                <c:pt idx="248">
                  <c:v>158.42802400000011</c:v>
                </c:pt>
                <c:pt idx="249">
                  <c:v>158.89222700000022</c:v>
                </c:pt>
                <c:pt idx="250">
                  <c:v>157.26515199999992</c:v>
                </c:pt>
                <c:pt idx="251">
                  <c:v>184.70667999999998</c:v>
                </c:pt>
                <c:pt idx="252">
                  <c:v>181.34289600000011</c:v>
                </c:pt>
                <c:pt idx="253">
                  <c:v>173.41243000000011</c:v>
                </c:pt>
                <c:pt idx="254">
                  <c:v>173.21678199999988</c:v>
                </c:pt>
                <c:pt idx="255">
                  <c:v>171.99154700000011</c:v>
                </c:pt>
                <c:pt idx="256">
                  <c:v>172.48445100000001</c:v>
                </c:pt>
                <c:pt idx="257">
                  <c:v>173.77680999999998</c:v>
                </c:pt>
                <c:pt idx="258">
                  <c:v>174.85611000000011</c:v>
                </c:pt>
                <c:pt idx="259">
                  <c:v>175.47840900000011</c:v>
                </c:pt>
                <c:pt idx="260">
                  <c:v>175.48164400000007</c:v>
                </c:pt>
                <c:pt idx="261">
                  <c:v>167.15770000000001</c:v>
                </c:pt>
                <c:pt idx="262">
                  <c:v>196.59356699999998</c:v>
                </c:pt>
                <c:pt idx="263">
                  <c:v>200.701279</c:v>
                </c:pt>
                <c:pt idx="264">
                  <c:v>200.65618900000001</c:v>
                </c:pt>
                <c:pt idx="265">
                  <c:v>201.667542</c:v>
                </c:pt>
                <c:pt idx="266">
                  <c:v>202.80389399999999</c:v>
                </c:pt>
                <c:pt idx="267">
                  <c:v>204.285706</c:v>
                </c:pt>
                <c:pt idx="268">
                  <c:v>201.425873</c:v>
                </c:pt>
                <c:pt idx="269">
                  <c:v>203.58131400000011</c:v>
                </c:pt>
                <c:pt idx="270">
                  <c:v>202.72628800000001</c:v>
                </c:pt>
                <c:pt idx="271">
                  <c:v>212.43409700000001</c:v>
                </c:pt>
                <c:pt idx="272">
                  <c:v>214.583023</c:v>
                </c:pt>
                <c:pt idx="273">
                  <c:v>216.41766399999995</c:v>
                </c:pt>
                <c:pt idx="274">
                  <c:v>216.29222100000001</c:v>
                </c:pt>
                <c:pt idx="275">
                  <c:v>217.30867000000001</c:v>
                </c:pt>
                <c:pt idx="276">
                  <c:v>224.23268099999999</c:v>
                </c:pt>
                <c:pt idx="277">
                  <c:v>225.34925799999999</c:v>
                </c:pt>
                <c:pt idx="278">
                  <c:v>225.85986299999999</c:v>
                </c:pt>
                <c:pt idx="279">
                  <c:v>227.06173700000011</c:v>
                </c:pt>
                <c:pt idx="280">
                  <c:v>229.33480800000001</c:v>
                </c:pt>
                <c:pt idx="281">
                  <c:v>231.36752300000001</c:v>
                </c:pt>
                <c:pt idx="282">
                  <c:v>232.869888</c:v>
                </c:pt>
                <c:pt idx="283">
                  <c:v>244.09208700000011</c:v>
                </c:pt>
                <c:pt idx="284">
                  <c:v>247.94618199999999</c:v>
                </c:pt>
                <c:pt idx="285">
                  <c:v>249.437622</c:v>
                </c:pt>
                <c:pt idx="286">
                  <c:v>252.886505</c:v>
                </c:pt>
                <c:pt idx="287">
                  <c:v>247.602676</c:v>
                </c:pt>
                <c:pt idx="288">
                  <c:v>244.98205600000011</c:v>
                </c:pt>
                <c:pt idx="289">
                  <c:v>242.21519499999988</c:v>
                </c:pt>
                <c:pt idx="290">
                  <c:v>244.02435299999999</c:v>
                </c:pt>
                <c:pt idx="291">
                  <c:v>259.612976</c:v>
                </c:pt>
                <c:pt idx="292">
                  <c:v>261.15725700000002</c:v>
                </c:pt>
                <c:pt idx="293">
                  <c:v>261.82519499999978</c:v>
                </c:pt>
                <c:pt idx="294">
                  <c:v>261.2057499999998</c:v>
                </c:pt>
                <c:pt idx="295">
                  <c:v>259.5500179999998</c:v>
                </c:pt>
                <c:pt idx="296">
                  <c:v>256.83755499999978</c:v>
                </c:pt>
                <c:pt idx="297">
                  <c:v>249.138519</c:v>
                </c:pt>
                <c:pt idx="298">
                  <c:v>262.195404</c:v>
                </c:pt>
                <c:pt idx="299">
                  <c:v>262.91815199999957</c:v>
                </c:pt>
                <c:pt idx="300">
                  <c:v>262.04476899999997</c:v>
                </c:pt>
                <c:pt idx="301">
                  <c:v>262.39590500000003</c:v>
                </c:pt>
                <c:pt idx="302">
                  <c:v>260.822968</c:v>
                </c:pt>
                <c:pt idx="303">
                  <c:v>260.75854500000003</c:v>
                </c:pt>
                <c:pt idx="304">
                  <c:v>257.558807</c:v>
                </c:pt>
                <c:pt idx="305">
                  <c:v>255.18713400000001</c:v>
                </c:pt>
                <c:pt idx="306">
                  <c:v>248.147141</c:v>
                </c:pt>
                <c:pt idx="307">
                  <c:v>253.77011099999999</c:v>
                </c:pt>
                <c:pt idx="308">
                  <c:v>233.669388</c:v>
                </c:pt>
                <c:pt idx="309">
                  <c:v>225.430115</c:v>
                </c:pt>
                <c:pt idx="310">
                  <c:v>216.64479099999988</c:v>
                </c:pt>
                <c:pt idx="311">
                  <c:v>208.23829700000007</c:v>
                </c:pt>
                <c:pt idx="312">
                  <c:v>208.43756099999999</c:v>
                </c:pt>
                <c:pt idx="313">
                  <c:v>179.69409199999998</c:v>
                </c:pt>
                <c:pt idx="314">
                  <c:v>170.03312700000001</c:v>
                </c:pt>
                <c:pt idx="315">
                  <c:v>161.91470299999995</c:v>
                </c:pt>
                <c:pt idx="316">
                  <c:v>202.45748900000012</c:v>
                </c:pt>
                <c:pt idx="317">
                  <c:v>195.27728299999998</c:v>
                </c:pt>
                <c:pt idx="318">
                  <c:v>192.683899</c:v>
                </c:pt>
                <c:pt idx="319">
                  <c:v>191.62092600000011</c:v>
                </c:pt>
                <c:pt idx="320">
                  <c:v>182.27879299999998</c:v>
                </c:pt>
                <c:pt idx="321">
                  <c:v>169.85316499999999</c:v>
                </c:pt>
                <c:pt idx="322">
                  <c:v>184.994415</c:v>
                </c:pt>
                <c:pt idx="323">
                  <c:v>182.68811000000011</c:v>
                </c:pt>
                <c:pt idx="324">
                  <c:v>181.42179900000011</c:v>
                </c:pt>
                <c:pt idx="325">
                  <c:v>177.85992400000001</c:v>
                </c:pt>
                <c:pt idx="326">
                  <c:v>178.24067699999998</c:v>
                </c:pt>
                <c:pt idx="327">
                  <c:v>177.15872200000001</c:v>
                </c:pt>
                <c:pt idx="328">
                  <c:v>177.33686800000001</c:v>
                </c:pt>
                <c:pt idx="329">
                  <c:v>170.026871</c:v>
                </c:pt>
                <c:pt idx="330">
                  <c:v>184.647324</c:v>
                </c:pt>
                <c:pt idx="331">
                  <c:v>179.28627</c:v>
                </c:pt>
                <c:pt idx="332">
                  <c:v>176.54321299999998</c:v>
                </c:pt>
                <c:pt idx="333">
                  <c:v>195.812622</c:v>
                </c:pt>
                <c:pt idx="334">
                  <c:v>198.86466999999999</c:v>
                </c:pt>
                <c:pt idx="335">
                  <c:v>200.541</c:v>
                </c:pt>
                <c:pt idx="336">
                  <c:v>201.27101099999999</c:v>
                </c:pt>
                <c:pt idx="337">
                  <c:v>200.92485000000002</c:v>
                </c:pt>
                <c:pt idx="338">
                  <c:v>199.64056399999987</c:v>
                </c:pt>
                <c:pt idx="339">
                  <c:v>199.06614700000011</c:v>
                </c:pt>
                <c:pt idx="340">
                  <c:v>207.040649</c:v>
                </c:pt>
                <c:pt idx="341">
                  <c:v>202.59011800000007</c:v>
                </c:pt>
                <c:pt idx="342">
                  <c:v>199.66336099999998</c:v>
                </c:pt>
                <c:pt idx="343">
                  <c:v>219.89103700000015</c:v>
                </c:pt>
                <c:pt idx="344">
                  <c:v>218.77967799999988</c:v>
                </c:pt>
                <c:pt idx="345">
                  <c:v>222.32063300000004</c:v>
                </c:pt>
                <c:pt idx="346">
                  <c:v>220.31585699999999</c:v>
                </c:pt>
                <c:pt idx="347">
                  <c:v>221.34994499999999</c:v>
                </c:pt>
                <c:pt idx="348">
                  <c:v>221.93711900000011</c:v>
                </c:pt>
                <c:pt idx="349">
                  <c:v>216.98588599999999</c:v>
                </c:pt>
                <c:pt idx="350">
                  <c:v>218.03906299999989</c:v>
                </c:pt>
                <c:pt idx="351">
                  <c:v>222.21134900000001</c:v>
                </c:pt>
                <c:pt idx="352">
                  <c:v>223.486603</c:v>
                </c:pt>
                <c:pt idx="353">
                  <c:v>219.73202499999999</c:v>
                </c:pt>
                <c:pt idx="354">
                  <c:v>232.59553499999998</c:v>
                </c:pt>
                <c:pt idx="355">
                  <c:v>236.59483299999999</c:v>
                </c:pt>
                <c:pt idx="356">
                  <c:v>234.323914</c:v>
                </c:pt>
                <c:pt idx="357">
                  <c:v>237.778458</c:v>
                </c:pt>
                <c:pt idx="358">
                  <c:v>235.03979499999988</c:v>
                </c:pt>
                <c:pt idx="359">
                  <c:v>238.65936299999998</c:v>
                </c:pt>
                <c:pt idx="360">
                  <c:v>238.43585199999998</c:v>
                </c:pt>
                <c:pt idx="361">
                  <c:v>232.20338399999989</c:v>
                </c:pt>
                <c:pt idx="362">
                  <c:v>236.057175</c:v>
                </c:pt>
                <c:pt idx="363">
                  <c:v>232.12359599999988</c:v>
                </c:pt>
                <c:pt idx="364">
                  <c:v>248.26527399999998</c:v>
                </c:pt>
                <c:pt idx="365">
                  <c:v>250.34359699999999</c:v>
                </c:pt>
                <c:pt idx="366">
                  <c:v>252.298889</c:v>
                </c:pt>
                <c:pt idx="367">
                  <c:v>253.28080700000001</c:v>
                </c:pt>
                <c:pt idx="368">
                  <c:v>247.509918</c:v>
                </c:pt>
                <c:pt idx="369">
                  <c:v>251.686172</c:v>
                </c:pt>
                <c:pt idx="370">
                  <c:v>246.99482700000004</c:v>
                </c:pt>
                <c:pt idx="371">
                  <c:v>245.25572199999999</c:v>
                </c:pt>
                <c:pt idx="372">
                  <c:v>244.28823900000012</c:v>
                </c:pt>
                <c:pt idx="373">
                  <c:v>261.50796500000001</c:v>
                </c:pt>
                <c:pt idx="374">
                  <c:v>262.99572799999964</c:v>
                </c:pt>
                <c:pt idx="375">
                  <c:v>262.75860599999999</c:v>
                </c:pt>
                <c:pt idx="376">
                  <c:v>259.93878199999978</c:v>
                </c:pt>
                <c:pt idx="377">
                  <c:v>256.39514199999979</c:v>
                </c:pt>
                <c:pt idx="378">
                  <c:v>254.430283</c:v>
                </c:pt>
                <c:pt idx="379">
                  <c:v>252.609207</c:v>
                </c:pt>
                <c:pt idx="380">
                  <c:v>266.67871099999979</c:v>
                </c:pt>
                <c:pt idx="381">
                  <c:v>265.43926999999979</c:v>
                </c:pt>
                <c:pt idx="382">
                  <c:v>264.08029199999999</c:v>
                </c:pt>
                <c:pt idx="383">
                  <c:v>261.60086100000024</c:v>
                </c:pt>
                <c:pt idx="384">
                  <c:v>252.81468199999998</c:v>
                </c:pt>
                <c:pt idx="385">
                  <c:v>209.55186499999999</c:v>
                </c:pt>
                <c:pt idx="386">
                  <c:v>202.87870800000007</c:v>
                </c:pt>
                <c:pt idx="387">
                  <c:v>240.95065299999999</c:v>
                </c:pt>
                <c:pt idx="388">
                  <c:v>245.88099700000012</c:v>
                </c:pt>
                <c:pt idx="389">
                  <c:v>249.85179100000011</c:v>
                </c:pt>
                <c:pt idx="390">
                  <c:v>227.89576700000001</c:v>
                </c:pt>
                <c:pt idx="391">
                  <c:v>232.43315099999998</c:v>
                </c:pt>
                <c:pt idx="392">
                  <c:v>237.44349700000001</c:v>
                </c:pt>
                <c:pt idx="393">
                  <c:v>240.37300099999999</c:v>
                </c:pt>
                <c:pt idx="394">
                  <c:v>243.9887240000001</c:v>
                </c:pt>
                <c:pt idx="395">
                  <c:v>228.906204</c:v>
                </c:pt>
                <c:pt idx="396">
                  <c:v>233.04806499999998</c:v>
                </c:pt>
                <c:pt idx="397">
                  <c:v>218.49205000000001</c:v>
                </c:pt>
                <c:pt idx="398">
                  <c:v>220.47045900000001</c:v>
                </c:pt>
                <c:pt idx="399">
                  <c:v>221.28891000000004</c:v>
                </c:pt>
                <c:pt idx="400">
                  <c:v>217.18234300000012</c:v>
                </c:pt>
                <c:pt idx="401">
                  <c:v>237.18008399999999</c:v>
                </c:pt>
                <c:pt idx="402">
                  <c:v>252.84039300000001</c:v>
                </c:pt>
                <c:pt idx="403">
                  <c:v>236.660492</c:v>
                </c:pt>
                <c:pt idx="404">
                  <c:v>227.97198499999999</c:v>
                </c:pt>
                <c:pt idx="405">
                  <c:v>233.01834100000011</c:v>
                </c:pt>
                <c:pt idx="406">
                  <c:v>242.654099</c:v>
                </c:pt>
                <c:pt idx="407">
                  <c:v>250.24636799999999</c:v>
                </c:pt>
                <c:pt idx="408">
                  <c:v>255.77714499999999</c:v>
                </c:pt>
                <c:pt idx="409">
                  <c:v>253.03459199999998</c:v>
                </c:pt>
                <c:pt idx="410">
                  <c:v>241.831558</c:v>
                </c:pt>
                <c:pt idx="411">
                  <c:v>246.43362399999998</c:v>
                </c:pt>
                <c:pt idx="412">
                  <c:v>238.54791299999999</c:v>
                </c:pt>
                <c:pt idx="413">
                  <c:v>250.84899900000011</c:v>
                </c:pt>
                <c:pt idx="414">
                  <c:v>252.52099600000011</c:v>
                </c:pt>
                <c:pt idx="415">
                  <c:v>254.02439900000007</c:v>
                </c:pt>
                <c:pt idx="416">
                  <c:v>253.161621</c:v>
                </c:pt>
                <c:pt idx="417">
                  <c:v>255.94931</c:v>
                </c:pt>
                <c:pt idx="418">
                  <c:v>252.86827100000011</c:v>
                </c:pt>
                <c:pt idx="419">
                  <c:v>254.08805800000007</c:v>
                </c:pt>
                <c:pt idx="420">
                  <c:v>253.13746599999999</c:v>
                </c:pt>
                <c:pt idx="421">
                  <c:v>261.06356799999975</c:v>
                </c:pt>
                <c:pt idx="422">
                  <c:v>261.819275</c:v>
                </c:pt>
                <c:pt idx="423">
                  <c:v>262.04544099999998</c:v>
                </c:pt>
                <c:pt idx="424">
                  <c:v>261.72409099999999</c:v>
                </c:pt>
                <c:pt idx="425">
                  <c:v>260.07339499999978</c:v>
                </c:pt>
                <c:pt idx="426">
                  <c:v>252.36608900000004</c:v>
                </c:pt>
                <c:pt idx="427">
                  <c:v>256.40319799999958</c:v>
                </c:pt>
                <c:pt idx="428">
                  <c:v>250.96339399999999</c:v>
                </c:pt>
                <c:pt idx="429">
                  <c:v>249.23951699999998</c:v>
                </c:pt>
                <c:pt idx="430">
                  <c:v>259.41531399999957</c:v>
                </c:pt>
                <c:pt idx="431">
                  <c:v>260.657196</c:v>
                </c:pt>
                <c:pt idx="432">
                  <c:v>259.92022699999978</c:v>
                </c:pt>
                <c:pt idx="433">
                  <c:v>264.69958500000001</c:v>
                </c:pt>
                <c:pt idx="434">
                  <c:v>263.18133499999965</c:v>
                </c:pt>
                <c:pt idx="435">
                  <c:v>262.94354199999975</c:v>
                </c:pt>
                <c:pt idx="436">
                  <c:v>258.28680399999979</c:v>
                </c:pt>
                <c:pt idx="437">
                  <c:v>257.17462200000023</c:v>
                </c:pt>
                <c:pt idx="438">
                  <c:v>255.31436199999999</c:v>
                </c:pt>
                <c:pt idx="439">
                  <c:v>252.71649199999999</c:v>
                </c:pt>
                <c:pt idx="440">
                  <c:v>254.62022400000001</c:v>
                </c:pt>
                <c:pt idx="441">
                  <c:v>252.80542000000011</c:v>
                </c:pt>
                <c:pt idx="442">
                  <c:v>247.74052399999988</c:v>
                </c:pt>
                <c:pt idx="443">
                  <c:v>247.80995199999998</c:v>
                </c:pt>
                <c:pt idx="444">
                  <c:v>251.20576499999987</c:v>
                </c:pt>
                <c:pt idx="445">
                  <c:v>228.65954600000001</c:v>
                </c:pt>
                <c:pt idx="446">
                  <c:v>211.20204200000001</c:v>
                </c:pt>
                <c:pt idx="447">
                  <c:v>204.69897499999999</c:v>
                </c:pt>
                <c:pt idx="448">
                  <c:v>217.28457599999987</c:v>
                </c:pt>
                <c:pt idx="449">
                  <c:v>200.60780299999999</c:v>
                </c:pt>
                <c:pt idx="450">
                  <c:v>180.44515999999999</c:v>
                </c:pt>
                <c:pt idx="451">
                  <c:v>175.82176200000001</c:v>
                </c:pt>
                <c:pt idx="452">
                  <c:v>172.14550799999998</c:v>
                </c:pt>
                <c:pt idx="453">
                  <c:v>159.33103900000012</c:v>
                </c:pt>
                <c:pt idx="454">
                  <c:v>146.58560199999999</c:v>
                </c:pt>
                <c:pt idx="455">
                  <c:v>140.59295700000001</c:v>
                </c:pt>
                <c:pt idx="456">
                  <c:v>140.14503499999998</c:v>
                </c:pt>
                <c:pt idx="457">
                  <c:v>135.729736</c:v>
                </c:pt>
                <c:pt idx="458">
                  <c:v>129.42335499999999</c:v>
                </c:pt>
                <c:pt idx="459">
                  <c:v>127.65072600000001</c:v>
                </c:pt>
                <c:pt idx="460">
                  <c:v>159.32063300000004</c:v>
                </c:pt>
                <c:pt idx="461">
                  <c:v>164.19903600000001</c:v>
                </c:pt>
                <c:pt idx="462">
                  <c:v>157.36618000000001</c:v>
                </c:pt>
                <c:pt idx="463">
                  <c:v>156.54278600000001</c:v>
                </c:pt>
                <c:pt idx="464">
                  <c:v>156.23884600000011</c:v>
                </c:pt>
                <c:pt idx="465">
                  <c:v>157.68791200000001</c:v>
                </c:pt>
                <c:pt idx="466">
                  <c:v>158.48393200000001</c:v>
                </c:pt>
                <c:pt idx="467">
                  <c:v>161.66606099999998</c:v>
                </c:pt>
                <c:pt idx="468">
                  <c:v>161.50151099999999</c:v>
                </c:pt>
                <c:pt idx="469">
                  <c:v>163.58297700000011</c:v>
                </c:pt>
                <c:pt idx="470">
                  <c:v>152.05621300000001</c:v>
                </c:pt>
                <c:pt idx="471">
                  <c:v>150.429688</c:v>
                </c:pt>
                <c:pt idx="472">
                  <c:v>152.05789200000001</c:v>
                </c:pt>
                <c:pt idx="473">
                  <c:v>153.258545</c:v>
                </c:pt>
                <c:pt idx="474">
                  <c:v>152.931152</c:v>
                </c:pt>
                <c:pt idx="475">
                  <c:v>150.51472499999988</c:v>
                </c:pt>
                <c:pt idx="476">
                  <c:v>149.98449700000012</c:v>
                </c:pt>
                <c:pt idx="477">
                  <c:v>148.51803600000011</c:v>
                </c:pt>
                <c:pt idx="478">
                  <c:v>172.7564090000001</c:v>
                </c:pt>
                <c:pt idx="479">
                  <c:v>177.29150399999995</c:v>
                </c:pt>
                <c:pt idx="480">
                  <c:v>179.92337000000001</c:v>
                </c:pt>
                <c:pt idx="481">
                  <c:v>176.64324999999999</c:v>
                </c:pt>
                <c:pt idx="482">
                  <c:v>179.039108</c:v>
                </c:pt>
                <c:pt idx="483">
                  <c:v>181.01864599999999</c:v>
                </c:pt>
                <c:pt idx="484">
                  <c:v>181.22122200000001</c:v>
                </c:pt>
                <c:pt idx="485">
                  <c:v>183.06225599999999</c:v>
                </c:pt>
                <c:pt idx="486">
                  <c:v>184.55432100000004</c:v>
                </c:pt>
                <c:pt idx="487">
                  <c:v>185.63409399999998</c:v>
                </c:pt>
                <c:pt idx="488">
                  <c:v>186.28727700000007</c:v>
                </c:pt>
                <c:pt idx="489">
                  <c:v>186.79177899999999</c:v>
                </c:pt>
                <c:pt idx="490">
                  <c:v>196.54196199999998</c:v>
                </c:pt>
                <c:pt idx="491">
                  <c:v>199.01658599999988</c:v>
                </c:pt>
                <c:pt idx="492">
                  <c:v>200.461792</c:v>
                </c:pt>
                <c:pt idx="493">
                  <c:v>203.32643100000016</c:v>
                </c:pt>
                <c:pt idx="494">
                  <c:v>206.11947599999988</c:v>
                </c:pt>
                <c:pt idx="495">
                  <c:v>206.42547600000012</c:v>
                </c:pt>
                <c:pt idx="496">
                  <c:v>202.547989</c:v>
                </c:pt>
                <c:pt idx="497">
                  <c:v>203.34248400000001</c:v>
                </c:pt>
                <c:pt idx="498">
                  <c:v>202.02737400000001</c:v>
                </c:pt>
                <c:pt idx="499">
                  <c:v>198.93858299999999</c:v>
                </c:pt>
                <c:pt idx="500">
                  <c:v>224.18071</c:v>
                </c:pt>
                <c:pt idx="501">
                  <c:v>226.57888800000001</c:v>
                </c:pt>
                <c:pt idx="502">
                  <c:v>225.855255</c:v>
                </c:pt>
                <c:pt idx="503">
                  <c:v>230.68547100000001</c:v>
                </c:pt>
                <c:pt idx="504">
                  <c:v>226.334473</c:v>
                </c:pt>
                <c:pt idx="505">
                  <c:v>232.096542</c:v>
                </c:pt>
                <c:pt idx="506">
                  <c:v>235.67683399999999</c:v>
                </c:pt>
                <c:pt idx="507">
                  <c:v>238.118393</c:v>
                </c:pt>
                <c:pt idx="508">
                  <c:v>239.62901299999999</c:v>
                </c:pt>
                <c:pt idx="509">
                  <c:v>240.609039</c:v>
                </c:pt>
                <c:pt idx="510">
                  <c:v>240.884567</c:v>
                </c:pt>
                <c:pt idx="511">
                  <c:v>240.68743900000015</c:v>
                </c:pt>
                <c:pt idx="512">
                  <c:v>246.2323300000001</c:v>
                </c:pt>
                <c:pt idx="513">
                  <c:v>242.393158</c:v>
                </c:pt>
                <c:pt idx="514">
                  <c:v>247.91696199999998</c:v>
                </c:pt>
                <c:pt idx="515">
                  <c:v>244.60043300000001</c:v>
                </c:pt>
                <c:pt idx="516">
                  <c:v>242.00683599999999</c:v>
                </c:pt>
                <c:pt idx="517">
                  <c:v>246.02780200000001</c:v>
                </c:pt>
                <c:pt idx="518">
                  <c:v>244.60830700000011</c:v>
                </c:pt>
                <c:pt idx="519">
                  <c:v>254.92224100000016</c:v>
                </c:pt>
                <c:pt idx="520">
                  <c:v>257.11535599999979</c:v>
                </c:pt>
                <c:pt idx="521">
                  <c:v>257.68029799999999</c:v>
                </c:pt>
                <c:pt idx="522">
                  <c:v>257.02395599999966</c:v>
                </c:pt>
                <c:pt idx="523">
                  <c:v>254.791122</c:v>
                </c:pt>
                <c:pt idx="524">
                  <c:v>252.210297</c:v>
                </c:pt>
                <c:pt idx="525">
                  <c:v>248.23884600000011</c:v>
                </c:pt>
                <c:pt idx="526">
                  <c:v>259.54007000000001</c:v>
                </c:pt>
                <c:pt idx="527">
                  <c:v>257.967804</c:v>
                </c:pt>
                <c:pt idx="528">
                  <c:v>265.63900799999999</c:v>
                </c:pt>
                <c:pt idx="529">
                  <c:v>268.34045400000002</c:v>
                </c:pt>
                <c:pt idx="530">
                  <c:v>266.14096100000023</c:v>
                </c:pt>
                <c:pt idx="531">
                  <c:v>265.98419199999978</c:v>
                </c:pt>
                <c:pt idx="532">
                  <c:v>263.35232500000001</c:v>
                </c:pt>
                <c:pt idx="533">
                  <c:v>261.93151899999941</c:v>
                </c:pt>
                <c:pt idx="534">
                  <c:v>259.96850599999965</c:v>
                </c:pt>
                <c:pt idx="535">
                  <c:v>256.83517499999965</c:v>
                </c:pt>
                <c:pt idx="536">
                  <c:v>246.39698800000011</c:v>
                </c:pt>
                <c:pt idx="537">
                  <c:v>271.44131499999958</c:v>
                </c:pt>
                <c:pt idx="538">
                  <c:v>266.181061</c:v>
                </c:pt>
                <c:pt idx="539">
                  <c:v>257.07226600000001</c:v>
                </c:pt>
                <c:pt idx="540">
                  <c:v>260.08532699999978</c:v>
                </c:pt>
                <c:pt idx="541">
                  <c:v>239.66641200000001</c:v>
                </c:pt>
                <c:pt idx="542">
                  <c:v>217.20657299999988</c:v>
                </c:pt>
                <c:pt idx="543">
                  <c:v>215.537094</c:v>
                </c:pt>
                <c:pt idx="544">
                  <c:v>190.565414</c:v>
                </c:pt>
                <c:pt idx="545">
                  <c:v>226.19367999999992</c:v>
                </c:pt>
                <c:pt idx="546">
                  <c:v>230.71966599999976</c:v>
                </c:pt>
                <c:pt idx="547">
                  <c:v>226.46221900000012</c:v>
                </c:pt>
                <c:pt idx="548">
                  <c:v>229.74504099999999</c:v>
                </c:pt>
                <c:pt idx="549">
                  <c:v>214.696991</c:v>
                </c:pt>
                <c:pt idx="550">
                  <c:v>216.672943</c:v>
                </c:pt>
                <c:pt idx="551">
                  <c:v>214.98138400000011</c:v>
                </c:pt>
                <c:pt idx="552">
                  <c:v>217.76010099999999</c:v>
                </c:pt>
                <c:pt idx="553">
                  <c:v>214.66781599999999</c:v>
                </c:pt>
                <c:pt idx="554">
                  <c:v>200.33696</c:v>
                </c:pt>
                <c:pt idx="555">
                  <c:v>200.58606</c:v>
                </c:pt>
                <c:pt idx="556">
                  <c:v>201.08306899999999</c:v>
                </c:pt>
                <c:pt idx="557">
                  <c:v>202.53567499999988</c:v>
                </c:pt>
                <c:pt idx="558">
                  <c:v>196.17887899999999</c:v>
                </c:pt>
                <c:pt idx="559">
                  <c:v>193.70371999999998</c:v>
                </c:pt>
                <c:pt idx="560">
                  <c:v>200.26809700000001</c:v>
                </c:pt>
                <c:pt idx="561">
                  <c:v>202.757858</c:v>
                </c:pt>
                <c:pt idx="562">
                  <c:v>204.30387899999999</c:v>
                </c:pt>
                <c:pt idx="563">
                  <c:v>205.89460800000001</c:v>
                </c:pt>
                <c:pt idx="564">
                  <c:v>207.569412</c:v>
                </c:pt>
                <c:pt idx="565">
                  <c:v>208.45800800000012</c:v>
                </c:pt>
                <c:pt idx="566">
                  <c:v>209.57145700000001</c:v>
                </c:pt>
                <c:pt idx="567">
                  <c:v>204.13957199999987</c:v>
                </c:pt>
                <c:pt idx="568">
                  <c:v>205.56500199999999</c:v>
                </c:pt>
                <c:pt idx="569">
                  <c:v>206.98945599999999</c:v>
                </c:pt>
                <c:pt idx="570">
                  <c:v>208.30288700000011</c:v>
                </c:pt>
                <c:pt idx="571">
                  <c:v>211.76452599999988</c:v>
                </c:pt>
                <c:pt idx="572">
                  <c:v>216.09141500000001</c:v>
                </c:pt>
                <c:pt idx="573">
                  <c:v>217.27090499999989</c:v>
                </c:pt>
                <c:pt idx="574">
                  <c:v>219.67651399999988</c:v>
                </c:pt>
                <c:pt idx="575">
                  <c:v>221.24357599999976</c:v>
                </c:pt>
                <c:pt idx="576">
                  <c:v>220.55940200000001</c:v>
                </c:pt>
                <c:pt idx="577">
                  <c:v>222.87908899999999</c:v>
                </c:pt>
                <c:pt idx="578">
                  <c:v>224.869812</c:v>
                </c:pt>
                <c:pt idx="579">
                  <c:v>226.05163600000012</c:v>
                </c:pt>
                <c:pt idx="580">
                  <c:v>227.17979399999987</c:v>
                </c:pt>
                <c:pt idx="581">
                  <c:v>227.44850199999999</c:v>
                </c:pt>
                <c:pt idx="582">
                  <c:v>224.18855299999998</c:v>
                </c:pt>
                <c:pt idx="583">
                  <c:v>236.00775099999998</c:v>
                </c:pt>
                <c:pt idx="584">
                  <c:v>238.26658599999988</c:v>
                </c:pt>
                <c:pt idx="585">
                  <c:v>239.31915299999989</c:v>
                </c:pt>
                <c:pt idx="586">
                  <c:v>238.84840400000004</c:v>
                </c:pt>
                <c:pt idx="587">
                  <c:v>239.76602199999999</c:v>
                </c:pt>
                <c:pt idx="588">
                  <c:v>242.01608299999998</c:v>
                </c:pt>
                <c:pt idx="589">
                  <c:v>243.75097700000001</c:v>
                </c:pt>
                <c:pt idx="590">
                  <c:v>244.63459799999998</c:v>
                </c:pt>
                <c:pt idx="591">
                  <c:v>244.30990600000001</c:v>
                </c:pt>
                <c:pt idx="592">
                  <c:v>254.69598399999998</c:v>
                </c:pt>
                <c:pt idx="593">
                  <c:v>254.413422</c:v>
                </c:pt>
                <c:pt idx="594">
                  <c:v>254.48556499999998</c:v>
                </c:pt>
                <c:pt idx="595">
                  <c:v>254.81285099999999</c:v>
                </c:pt>
                <c:pt idx="596">
                  <c:v>255.025589</c:v>
                </c:pt>
                <c:pt idx="597">
                  <c:v>251.93107599999999</c:v>
                </c:pt>
                <c:pt idx="598">
                  <c:v>251.17224100000001</c:v>
                </c:pt>
                <c:pt idx="599">
                  <c:v>244.947632</c:v>
                </c:pt>
                <c:pt idx="600">
                  <c:v>259.27853399999958</c:v>
                </c:pt>
                <c:pt idx="601">
                  <c:v>257.96579000000003</c:v>
                </c:pt>
                <c:pt idx="602">
                  <c:v>261.26092499999999</c:v>
                </c:pt>
                <c:pt idx="603">
                  <c:v>259.18139599999978</c:v>
                </c:pt>
                <c:pt idx="604">
                  <c:v>262.55883799999975</c:v>
                </c:pt>
                <c:pt idx="605">
                  <c:v>259.33932499999975</c:v>
                </c:pt>
                <c:pt idx="606">
                  <c:v>263.11688199999998</c:v>
                </c:pt>
                <c:pt idx="607">
                  <c:v>262.99151599999942</c:v>
                </c:pt>
                <c:pt idx="608">
                  <c:v>262.03646899999978</c:v>
                </c:pt>
                <c:pt idx="609">
                  <c:v>259.529877</c:v>
                </c:pt>
                <c:pt idx="610">
                  <c:v>252.424713</c:v>
                </c:pt>
                <c:pt idx="611">
                  <c:v>257.60613999999958</c:v>
                </c:pt>
                <c:pt idx="612">
                  <c:v>249.02740500000004</c:v>
                </c:pt>
                <c:pt idx="613">
                  <c:v>265.6083069999998</c:v>
                </c:pt>
                <c:pt idx="614">
                  <c:v>261.69601399999965</c:v>
                </c:pt>
                <c:pt idx="615">
                  <c:v>257.88641399999977</c:v>
                </c:pt>
                <c:pt idx="616">
                  <c:v>251.344086</c:v>
                </c:pt>
                <c:pt idx="617">
                  <c:v>242.70158399999988</c:v>
                </c:pt>
                <c:pt idx="618">
                  <c:v>234.109116</c:v>
                </c:pt>
                <c:pt idx="619">
                  <c:v>229.611389</c:v>
                </c:pt>
                <c:pt idx="620">
                  <c:v>226.334656</c:v>
                </c:pt>
                <c:pt idx="621">
                  <c:v>226.30754100000001</c:v>
                </c:pt>
                <c:pt idx="622">
                  <c:v>221.41694600000011</c:v>
                </c:pt>
                <c:pt idx="623">
                  <c:v>217.330612</c:v>
                </c:pt>
                <c:pt idx="624">
                  <c:v>213.37901299999999</c:v>
                </c:pt>
                <c:pt idx="625">
                  <c:v>206.14314299999998</c:v>
                </c:pt>
                <c:pt idx="626">
                  <c:v>190.10166899999999</c:v>
                </c:pt>
                <c:pt idx="627">
                  <c:v>187.290131</c:v>
                </c:pt>
                <c:pt idx="628">
                  <c:v>184.48045300000001</c:v>
                </c:pt>
                <c:pt idx="629">
                  <c:v>203.64837600000001</c:v>
                </c:pt>
                <c:pt idx="630">
                  <c:v>205.14007599999988</c:v>
                </c:pt>
                <c:pt idx="631">
                  <c:v>202.58192400000001</c:v>
                </c:pt>
                <c:pt idx="632">
                  <c:v>187.82012900000012</c:v>
                </c:pt>
                <c:pt idx="633">
                  <c:v>186.51992799999999</c:v>
                </c:pt>
                <c:pt idx="634">
                  <c:v>179.37956199999988</c:v>
                </c:pt>
                <c:pt idx="635">
                  <c:v>176.67349199999998</c:v>
                </c:pt>
                <c:pt idx="636">
                  <c:v>176.18014500000001</c:v>
                </c:pt>
                <c:pt idx="637">
                  <c:v>175.58725000000001</c:v>
                </c:pt>
                <c:pt idx="638">
                  <c:v>197.25732400000001</c:v>
                </c:pt>
                <c:pt idx="639">
                  <c:v>200.29286199999999</c:v>
                </c:pt>
                <c:pt idx="640">
                  <c:v>198.18235800000011</c:v>
                </c:pt>
                <c:pt idx="641">
                  <c:v>194.35890200000011</c:v>
                </c:pt>
                <c:pt idx="642">
                  <c:v>194.17947399999989</c:v>
                </c:pt>
                <c:pt idx="643">
                  <c:v>194.44662499999998</c:v>
                </c:pt>
                <c:pt idx="644">
                  <c:v>194.64697299999995</c:v>
                </c:pt>
                <c:pt idx="645">
                  <c:v>200.99021900000011</c:v>
                </c:pt>
                <c:pt idx="646">
                  <c:v>204.04069499999989</c:v>
                </c:pt>
                <c:pt idx="647">
                  <c:v>204.695313</c:v>
                </c:pt>
                <c:pt idx="648">
                  <c:v>203.08120700000012</c:v>
                </c:pt>
                <c:pt idx="649">
                  <c:v>203.3252260000001</c:v>
                </c:pt>
                <c:pt idx="650">
                  <c:v>203.62918099999999</c:v>
                </c:pt>
                <c:pt idx="651">
                  <c:v>200.52163700000011</c:v>
                </c:pt>
                <c:pt idx="652">
                  <c:v>200.45649700000016</c:v>
                </c:pt>
                <c:pt idx="653">
                  <c:v>202.2745359999999</c:v>
                </c:pt>
                <c:pt idx="654">
                  <c:v>203.47508199999999</c:v>
                </c:pt>
                <c:pt idx="655">
                  <c:v>201.93237300000001</c:v>
                </c:pt>
                <c:pt idx="656">
                  <c:v>201.74310299999988</c:v>
                </c:pt>
                <c:pt idx="657">
                  <c:v>200.48983800000011</c:v>
                </c:pt>
                <c:pt idx="658">
                  <c:v>201.19270299999999</c:v>
                </c:pt>
                <c:pt idx="659">
                  <c:v>201.24327099999988</c:v>
                </c:pt>
                <c:pt idx="660">
                  <c:v>196.54431199999999</c:v>
                </c:pt>
                <c:pt idx="661">
                  <c:v>218.50895700000001</c:v>
                </c:pt>
                <c:pt idx="662">
                  <c:v>222.220978</c:v>
                </c:pt>
                <c:pt idx="663">
                  <c:v>225.012405</c:v>
                </c:pt>
                <c:pt idx="664">
                  <c:v>228.12338299999999</c:v>
                </c:pt>
                <c:pt idx="665">
                  <c:v>231.396759</c:v>
                </c:pt>
                <c:pt idx="666">
                  <c:v>230.453262</c:v>
                </c:pt>
                <c:pt idx="667">
                  <c:v>233.84535199999999</c:v>
                </c:pt>
                <c:pt idx="668">
                  <c:v>232.15947</c:v>
                </c:pt>
                <c:pt idx="669">
                  <c:v>232.83776900000001</c:v>
                </c:pt>
                <c:pt idx="670">
                  <c:v>233.19769299999999</c:v>
                </c:pt>
                <c:pt idx="671">
                  <c:v>230.74159199999988</c:v>
                </c:pt>
                <c:pt idx="672">
                  <c:v>231.89439400000001</c:v>
                </c:pt>
                <c:pt idx="673">
                  <c:v>239.87243700000022</c:v>
                </c:pt>
                <c:pt idx="674">
                  <c:v>241.20282</c:v>
                </c:pt>
                <c:pt idx="675">
                  <c:v>241.286697</c:v>
                </c:pt>
                <c:pt idx="676">
                  <c:v>244.36526499999999</c:v>
                </c:pt>
                <c:pt idx="677">
                  <c:v>243.54093900000001</c:v>
                </c:pt>
                <c:pt idx="678">
                  <c:v>246.95576499999999</c:v>
                </c:pt>
                <c:pt idx="679">
                  <c:v>245.43151900000001</c:v>
                </c:pt>
                <c:pt idx="680">
                  <c:v>249.13026399999998</c:v>
                </c:pt>
                <c:pt idx="681">
                  <c:v>247.534424</c:v>
                </c:pt>
                <c:pt idx="682">
                  <c:v>251.54220599999999</c:v>
                </c:pt>
                <c:pt idx="683">
                  <c:v>253.52302599999999</c:v>
                </c:pt>
                <c:pt idx="684">
                  <c:v>253.31443800000011</c:v>
                </c:pt>
                <c:pt idx="685">
                  <c:v>254.08390800000001</c:v>
                </c:pt>
                <c:pt idx="686">
                  <c:v>254.12301600000001</c:v>
                </c:pt>
                <c:pt idx="687">
                  <c:v>252.65107700000004</c:v>
                </c:pt>
                <c:pt idx="688">
                  <c:v>255.62065099999998</c:v>
                </c:pt>
                <c:pt idx="689">
                  <c:v>258.42144799999966</c:v>
                </c:pt>
                <c:pt idx="690">
                  <c:v>259.88525399999975</c:v>
                </c:pt>
                <c:pt idx="691">
                  <c:v>260.52120999999966</c:v>
                </c:pt>
                <c:pt idx="692">
                  <c:v>260.11389200000002</c:v>
                </c:pt>
                <c:pt idx="693">
                  <c:v>257.97540300000003</c:v>
                </c:pt>
                <c:pt idx="694">
                  <c:v>249.76939399999998</c:v>
                </c:pt>
                <c:pt idx="695">
                  <c:v>247.31663499999999</c:v>
                </c:pt>
                <c:pt idx="696">
                  <c:v>243.16262800000001</c:v>
                </c:pt>
                <c:pt idx="697">
                  <c:v>262.32965100000001</c:v>
                </c:pt>
                <c:pt idx="698">
                  <c:v>260.137024</c:v>
                </c:pt>
                <c:pt idx="699">
                  <c:v>260.19519000000003</c:v>
                </c:pt>
                <c:pt idx="700">
                  <c:v>259.93063399999966</c:v>
                </c:pt>
                <c:pt idx="701">
                  <c:v>257.52108799999979</c:v>
                </c:pt>
                <c:pt idx="702">
                  <c:v>256.59558099999975</c:v>
                </c:pt>
                <c:pt idx="703">
                  <c:v>255.370071</c:v>
                </c:pt>
                <c:pt idx="704">
                  <c:v>253.73390199999992</c:v>
                </c:pt>
                <c:pt idx="705">
                  <c:v>251.706345</c:v>
                </c:pt>
                <c:pt idx="706">
                  <c:v>246.556656</c:v>
                </c:pt>
                <c:pt idx="707">
                  <c:v>242.76861600000001</c:v>
                </c:pt>
                <c:pt idx="708">
                  <c:v>269.63839699999966</c:v>
                </c:pt>
                <c:pt idx="709">
                  <c:v>270.37734999999975</c:v>
                </c:pt>
                <c:pt idx="710">
                  <c:v>267.25262500000002</c:v>
                </c:pt>
                <c:pt idx="711">
                  <c:v>241.45352199999999</c:v>
                </c:pt>
                <c:pt idx="712">
                  <c:v>226.76365699999988</c:v>
                </c:pt>
                <c:pt idx="713">
                  <c:v>209.37339800000001</c:v>
                </c:pt>
                <c:pt idx="714">
                  <c:v>200.67202800000001</c:v>
                </c:pt>
                <c:pt idx="715">
                  <c:v>188.3419190000001</c:v>
                </c:pt>
                <c:pt idx="716">
                  <c:v>191.99543800000012</c:v>
                </c:pt>
                <c:pt idx="717">
                  <c:v>178.28053299999999</c:v>
                </c:pt>
                <c:pt idx="718">
                  <c:v>179.72099299999999</c:v>
                </c:pt>
                <c:pt idx="719">
                  <c:v>192.18473800000001</c:v>
                </c:pt>
                <c:pt idx="720">
                  <c:v>169.28614800000011</c:v>
                </c:pt>
                <c:pt idx="721">
                  <c:v>161.861557</c:v>
                </c:pt>
                <c:pt idx="722">
                  <c:v>156.50694300000001</c:v>
                </c:pt>
                <c:pt idx="723">
                  <c:v>155.48555000000002</c:v>
                </c:pt>
                <c:pt idx="724">
                  <c:v>176.34715299999999</c:v>
                </c:pt>
                <c:pt idx="725">
                  <c:v>178.895355</c:v>
                </c:pt>
                <c:pt idx="726">
                  <c:v>173.57435599999988</c:v>
                </c:pt>
                <c:pt idx="727">
                  <c:v>174.74169899999998</c:v>
                </c:pt>
                <c:pt idx="728">
                  <c:v>175.84874000000011</c:v>
                </c:pt>
                <c:pt idx="729">
                  <c:v>166.05706800000004</c:v>
                </c:pt>
                <c:pt idx="730">
                  <c:v>168.65756199999998</c:v>
                </c:pt>
                <c:pt idx="731">
                  <c:v>165.02763400000001</c:v>
                </c:pt>
                <c:pt idx="732">
                  <c:v>167.586624</c:v>
                </c:pt>
                <c:pt idx="733">
                  <c:v>165.36933900000011</c:v>
                </c:pt>
                <c:pt idx="734">
                  <c:v>165.53010599999999</c:v>
                </c:pt>
                <c:pt idx="735">
                  <c:v>165.48963900000001</c:v>
                </c:pt>
                <c:pt idx="736">
                  <c:v>170.117828</c:v>
                </c:pt>
                <c:pt idx="737">
                  <c:v>174.97576899999999</c:v>
                </c:pt>
                <c:pt idx="738">
                  <c:v>170.05203200000011</c:v>
                </c:pt>
                <c:pt idx="739">
                  <c:v>169.73345899999998</c:v>
                </c:pt>
                <c:pt idx="740">
                  <c:v>171.006821</c:v>
                </c:pt>
                <c:pt idx="741">
                  <c:v>171.22724900000011</c:v>
                </c:pt>
                <c:pt idx="742">
                  <c:v>171.36917099999999</c:v>
                </c:pt>
                <c:pt idx="743">
                  <c:v>170.68249500000007</c:v>
                </c:pt>
                <c:pt idx="744">
                  <c:v>171.57316599999987</c:v>
                </c:pt>
                <c:pt idx="745">
                  <c:v>172.84922800000001</c:v>
                </c:pt>
                <c:pt idx="746">
                  <c:v>173.76483199999998</c:v>
                </c:pt>
                <c:pt idx="747">
                  <c:v>171.80262800000011</c:v>
                </c:pt>
                <c:pt idx="748">
                  <c:v>185.02099600000011</c:v>
                </c:pt>
                <c:pt idx="749">
                  <c:v>186.63081399999999</c:v>
                </c:pt>
                <c:pt idx="750">
                  <c:v>182.13035600000001</c:v>
                </c:pt>
                <c:pt idx="751">
                  <c:v>181.18379199999998</c:v>
                </c:pt>
                <c:pt idx="752">
                  <c:v>180.221802</c:v>
                </c:pt>
                <c:pt idx="753">
                  <c:v>181.36102300000007</c:v>
                </c:pt>
                <c:pt idx="754">
                  <c:v>182.13626099999999</c:v>
                </c:pt>
                <c:pt idx="755">
                  <c:v>180.34021000000001</c:v>
                </c:pt>
                <c:pt idx="756">
                  <c:v>180.69650299999998</c:v>
                </c:pt>
                <c:pt idx="757">
                  <c:v>196.74319499999987</c:v>
                </c:pt>
                <c:pt idx="758">
                  <c:v>200.287689</c:v>
                </c:pt>
                <c:pt idx="759">
                  <c:v>202.55775499999999</c:v>
                </c:pt>
                <c:pt idx="760">
                  <c:v>204.5445559999998</c:v>
                </c:pt>
                <c:pt idx="761">
                  <c:v>206.111008</c:v>
                </c:pt>
                <c:pt idx="762">
                  <c:v>207.01451099999989</c:v>
                </c:pt>
                <c:pt idx="763">
                  <c:v>207.41842700000012</c:v>
                </c:pt>
                <c:pt idx="764">
                  <c:v>212.21502699999999</c:v>
                </c:pt>
                <c:pt idx="765">
                  <c:v>215.55020100000004</c:v>
                </c:pt>
                <c:pt idx="766">
                  <c:v>213.38801600000019</c:v>
                </c:pt>
                <c:pt idx="767">
                  <c:v>214.91127</c:v>
                </c:pt>
                <c:pt idx="768">
                  <c:v>219.79267899999999</c:v>
                </c:pt>
                <c:pt idx="769">
                  <c:v>221.34861800000004</c:v>
                </c:pt>
                <c:pt idx="770">
                  <c:v>222.22241200000011</c:v>
                </c:pt>
                <c:pt idx="771">
                  <c:v>223.04246499999999</c:v>
                </c:pt>
                <c:pt idx="772">
                  <c:v>221.60171499999998</c:v>
                </c:pt>
                <c:pt idx="773">
                  <c:v>223.995102</c:v>
                </c:pt>
                <c:pt idx="774">
                  <c:v>224.46034200000011</c:v>
                </c:pt>
                <c:pt idx="775">
                  <c:v>224.29411299999998</c:v>
                </c:pt>
                <c:pt idx="776">
                  <c:v>220.80036900000007</c:v>
                </c:pt>
                <c:pt idx="777">
                  <c:v>220.84780900000001</c:v>
                </c:pt>
                <c:pt idx="778">
                  <c:v>238.51791399999999</c:v>
                </c:pt>
                <c:pt idx="779">
                  <c:v>241.91485599999987</c:v>
                </c:pt>
                <c:pt idx="780">
                  <c:v>243.7465059999999</c:v>
                </c:pt>
                <c:pt idx="781">
                  <c:v>244.70822100000001</c:v>
                </c:pt>
                <c:pt idx="782">
                  <c:v>244.573318</c:v>
                </c:pt>
                <c:pt idx="783">
                  <c:v>243.77972399999987</c:v>
                </c:pt>
                <c:pt idx="784">
                  <c:v>254.96579</c:v>
                </c:pt>
                <c:pt idx="785">
                  <c:v>253.79058799999999</c:v>
                </c:pt>
                <c:pt idx="786">
                  <c:v>253.77745099999999</c:v>
                </c:pt>
                <c:pt idx="787">
                  <c:v>252.860962</c:v>
                </c:pt>
                <c:pt idx="788">
                  <c:v>251.10084499999999</c:v>
                </c:pt>
                <c:pt idx="789">
                  <c:v>248.63578799999999</c:v>
                </c:pt>
                <c:pt idx="790">
                  <c:v>246.407623</c:v>
                </c:pt>
                <c:pt idx="791">
                  <c:v>244.66018700000001</c:v>
                </c:pt>
                <c:pt idx="792">
                  <c:v>257.74951199999975</c:v>
                </c:pt>
                <c:pt idx="793">
                  <c:v>260.15625</c:v>
                </c:pt>
                <c:pt idx="794">
                  <c:v>259.60201999999975</c:v>
                </c:pt>
                <c:pt idx="795">
                  <c:v>260.32034299999975</c:v>
                </c:pt>
                <c:pt idx="796">
                  <c:v>260.2485049999998</c:v>
                </c:pt>
                <c:pt idx="797">
                  <c:v>259.72665399999966</c:v>
                </c:pt>
                <c:pt idx="798">
                  <c:v>283.78735399999965</c:v>
                </c:pt>
                <c:pt idx="799">
                  <c:v>284.98638899999958</c:v>
                </c:pt>
                <c:pt idx="800">
                  <c:v>280.73623699999956</c:v>
                </c:pt>
                <c:pt idx="801">
                  <c:v>274.66967799999998</c:v>
                </c:pt>
                <c:pt idx="802">
                  <c:v>263.64321899999999</c:v>
                </c:pt>
                <c:pt idx="803">
                  <c:v>256.69177199999979</c:v>
                </c:pt>
                <c:pt idx="804">
                  <c:v>254.04305999999988</c:v>
                </c:pt>
                <c:pt idx="805">
                  <c:v>263.62982200000022</c:v>
                </c:pt>
                <c:pt idx="806">
                  <c:v>262.73422199999999</c:v>
                </c:pt>
                <c:pt idx="807">
                  <c:v>257.875427</c:v>
                </c:pt>
                <c:pt idx="808">
                  <c:v>266.01303099999978</c:v>
                </c:pt>
                <c:pt idx="809">
                  <c:v>267.66430700000001</c:v>
                </c:pt>
                <c:pt idx="810">
                  <c:v>264.02917499999978</c:v>
                </c:pt>
                <c:pt idx="811">
                  <c:v>262.46386699999999</c:v>
                </c:pt>
                <c:pt idx="812">
                  <c:v>247.77470399999987</c:v>
                </c:pt>
                <c:pt idx="813">
                  <c:v>237.03730800000011</c:v>
                </c:pt>
                <c:pt idx="814">
                  <c:v>222.91662600000001</c:v>
                </c:pt>
                <c:pt idx="815">
                  <c:v>237.62353499999998</c:v>
                </c:pt>
                <c:pt idx="816">
                  <c:v>236.56105000000002</c:v>
                </c:pt>
                <c:pt idx="817">
                  <c:v>234.11997999999988</c:v>
                </c:pt>
                <c:pt idx="818">
                  <c:v>228.44744900000012</c:v>
                </c:pt>
                <c:pt idx="819">
                  <c:v>216.02508499999999</c:v>
                </c:pt>
                <c:pt idx="820">
                  <c:v>203.61779799999999</c:v>
                </c:pt>
                <c:pt idx="821">
                  <c:v>189.82891800000016</c:v>
                </c:pt>
                <c:pt idx="822">
                  <c:v>203.75091599999999</c:v>
                </c:pt>
                <c:pt idx="823">
                  <c:v>199.06025700000001</c:v>
                </c:pt>
                <c:pt idx="824">
                  <c:v>189.42887900000011</c:v>
                </c:pt>
                <c:pt idx="825">
                  <c:v>186.0261990000001</c:v>
                </c:pt>
                <c:pt idx="826">
                  <c:v>216.61552399999988</c:v>
                </c:pt>
                <c:pt idx="827">
                  <c:v>215.03529399999999</c:v>
                </c:pt>
                <c:pt idx="828">
                  <c:v>196.86813400000011</c:v>
                </c:pt>
                <c:pt idx="829">
                  <c:v>194.45127900000011</c:v>
                </c:pt>
                <c:pt idx="830">
                  <c:v>191.383163</c:v>
                </c:pt>
                <c:pt idx="831">
                  <c:v>179.44276399999998</c:v>
                </c:pt>
                <c:pt idx="832">
                  <c:v>176.23533599999999</c:v>
                </c:pt>
                <c:pt idx="833">
                  <c:v>197.04338099999998</c:v>
                </c:pt>
                <c:pt idx="834">
                  <c:v>199.61622600000001</c:v>
                </c:pt>
                <c:pt idx="835">
                  <c:v>200.60369899999998</c:v>
                </c:pt>
                <c:pt idx="836">
                  <c:v>201.09730500000001</c:v>
                </c:pt>
                <c:pt idx="837">
                  <c:v>198.94316099999998</c:v>
                </c:pt>
                <c:pt idx="838">
                  <c:v>190.399902</c:v>
                </c:pt>
                <c:pt idx="839">
                  <c:v>189.95550499999999</c:v>
                </c:pt>
                <c:pt idx="840">
                  <c:v>186.17262299999999</c:v>
                </c:pt>
                <c:pt idx="841">
                  <c:v>187.3678440000001</c:v>
                </c:pt>
                <c:pt idx="842">
                  <c:v>188.46992499999999</c:v>
                </c:pt>
                <c:pt idx="843">
                  <c:v>189.40892000000011</c:v>
                </c:pt>
                <c:pt idx="844">
                  <c:v>190.21368399999977</c:v>
                </c:pt>
                <c:pt idx="845">
                  <c:v>180.787811</c:v>
                </c:pt>
                <c:pt idx="846">
                  <c:v>177.01589999999999</c:v>
                </c:pt>
                <c:pt idx="847">
                  <c:v>182.28846700000011</c:v>
                </c:pt>
                <c:pt idx="848">
                  <c:v>170.82666</c:v>
                </c:pt>
                <c:pt idx="849">
                  <c:v>204.54840100000001</c:v>
                </c:pt>
                <c:pt idx="850">
                  <c:v>206.05111700000012</c:v>
                </c:pt>
                <c:pt idx="851">
                  <c:v>207.19520600000001</c:v>
                </c:pt>
                <c:pt idx="852">
                  <c:v>208.14291399999999</c:v>
                </c:pt>
                <c:pt idx="853">
                  <c:v>224.50465399999987</c:v>
                </c:pt>
              </c:numCache>
            </c:numRef>
          </c:yVal>
          <c:smooth val="0"/>
          <c:extLst>
            <c:ext xmlns:c16="http://schemas.microsoft.com/office/drawing/2014/chart" uri="{C3380CC4-5D6E-409C-BE32-E72D297353CC}">
              <c16:uniqueId val="{00000003-B2BC-422A-9430-70F7681E986A}"/>
            </c:ext>
          </c:extLst>
        </c:ser>
        <c:ser>
          <c:idx val="3"/>
          <c:order val="4"/>
          <c:tx>
            <c:strRef>
              <c:f>Sheet1!$F$2</c:f>
              <c:strCache>
                <c:ptCount val="1"/>
                <c:pt idx="0">
                  <c:v>ZA (Fx)</c:v>
                </c:pt>
              </c:strCache>
            </c:strRef>
          </c:tx>
          <c:spPr>
            <a:ln w="19050" cap="rnd">
              <a:solidFill>
                <a:schemeClr val="accent4"/>
              </a:solidFill>
              <a:round/>
            </a:ln>
            <a:effectLst/>
          </c:spPr>
          <c:marker>
            <c:symbol val="none"/>
          </c:marker>
          <c:xVal>
            <c:numRef>
              <c:f>Sheet1!$B$3:$B$856</c:f>
              <c:numCache>
                <c:formatCode>General</c:formatCode>
                <c:ptCount val="854"/>
                <c:pt idx="0">
                  <c:v>0</c:v>
                </c:pt>
                <c:pt idx="1">
                  <c:v>7.5000000000000045E-4</c:v>
                </c:pt>
                <c:pt idx="2">
                  <c:v>1.4999999999999998E-3</c:v>
                </c:pt>
                <c:pt idx="3">
                  <c:v>1.4999999999999998E-3</c:v>
                </c:pt>
                <c:pt idx="4">
                  <c:v>2.9999999999999996E-3</c:v>
                </c:pt>
                <c:pt idx="5">
                  <c:v>3.7500000000000038E-3</c:v>
                </c:pt>
                <c:pt idx="6">
                  <c:v>5.2500000000000038E-3</c:v>
                </c:pt>
                <c:pt idx="7">
                  <c:v>6.0000000000000027E-3</c:v>
                </c:pt>
                <c:pt idx="8">
                  <c:v>8.2500000000000091E-3</c:v>
                </c:pt>
                <c:pt idx="9">
                  <c:v>9.0000000000000028E-3</c:v>
                </c:pt>
                <c:pt idx="10">
                  <c:v>1.0500000000000008E-2</c:v>
                </c:pt>
                <c:pt idx="11">
                  <c:v>1.1250000000000001E-2</c:v>
                </c:pt>
                <c:pt idx="12">
                  <c:v>1.3500000000000012E-2</c:v>
                </c:pt>
                <c:pt idx="13">
                  <c:v>1.500000000000001E-2</c:v>
                </c:pt>
                <c:pt idx="14">
                  <c:v>1.6500000000000015E-2</c:v>
                </c:pt>
                <c:pt idx="15">
                  <c:v>1.8000000000000016E-2</c:v>
                </c:pt>
                <c:pt idx="16">
                  <c:v>1.8750000000000003E-2</c:v>
                </c:pt>
                <c:pt idx="17">
                  <c:v>2.1000000000000012E-2</c:v>
                </c:pt>
                <c:pt idx="18">
                  <c:v>2.325E-2</c:v>
                </c:pt>
                <c:pt idx="19">
                  <c:v>2.5500000000000002E-2</c:v>
                </c:pt>
                <c:pt idx="20">
                  <c:v>2.7750000000000011E-2</c:v>
                </c:pt>
                <c:pt idx="21">
                  <c:v>3.0750000000000006E-2</c:v>
                </c:pt>
                <c:pt idx="22">
                  <c:v>3.2250000000000015E-2</c:v>
                </c:pt>
                <c:pt idx="23">
                  <c:v>3.4499999999999996E-2</c:v>
                </c:pt>
                <c:pt idx="24">
                  <c:v>3.7500000000000006E-2</c:v>
                </c:pt>
                <c:pt idx="25">
                  <c:v>3.9750000000000001E-2</c:v>
                </c:pt>
                <c:pt idx="26">
                  <c:v>4.2000000000000023E-2</c:v>
                </c:pt>
                <c:pt idx="27">
                  <c:v>4.5000000000000012E-2</c:v>
                </c:pt>
                <c:pt idx="28">
                  <c:v>4.7249999999999986E-2</c:v>
                </c:pt>
                <c:pt idx="29">
                  <c:v>4.9500000000000023E-2</c:v>
                </c:pt>
                <c:pt idx="30">
                  <c:v>5.1749999999999997E-2</c:v>
                </c:pt>
                <c:pt idx="31">
                  <c:v>5.2500000000000012E-2</c:v>
                </c:pt>
                <c:pt idx="32">
                  <c:v>5.4750000000000035E-2</c:v>
                </c:pt>
                <c:pt idx="33">
                  <c:v>5.7000000000000023E-2</c:v>
                </c:pt>
                <c:pt idx="34">
                  <c:v>5.9249999999999997E-2</c:v>
                </c:pt>
                <c:pt idx="35">
                  <c:v>6.1500000000000013E-2</c:v>
                </c:pt>
                <c:pt idx="36">
                  <c:v>6.3750000000000001E-2</c:v>
                </c:pt>
                <c:pt idx="37">
                  <c:v>6.6000000000000003E-2</c:v>
                </c:pt>
                <c:pt idx="38">
                  <c:v>6.674999999999999E-2</c:v>
                </c:pt>
                <c:pt idx="39">
                  <c:v>6.8999999999999992E-2</c:v>
                </c:pt>
                <c:pt idx="40">
                  <c:v>7.1249999999999966E-2</c:v>
                </c:pt>
                <c:pt idx="41">
                  <c:v>7.2750000000000023E-2</c:v>
                </c:pt>
                <c:pt idx="42">
                  <c:v>7.5000000000000011E-2</c:v>
                </c:pt>
                <c:pt idx="43">
                  <c:v>7.7250000000000013E-2</c:v>
                </c:pt>
                <c:pt idx="44">
                  <c:v>7.8750000000000014E-2</c:v>
                </c:pt>
                <c:pt idx="45">
                  <c:v>8.0250000000000044E-2</c:v>
                </c:pt>
                <c:pt idx="46">
                  <c:v>8.1750000000000045E-2</c:v>
                </c:pt>
                <c:pt idx="47">
                  <c:v>8.4000000000000047E-2</c:v>
                </c:pt>
                <c:pt idx="48">
                  <c:v>8.5500000000000048E-2</c:v>
                </c:pt>
                <c:pt idx="49">
                  <c:v>8.7000000000000022E-2</c:v>
                </c:pt>
                <c:pt idx="50">
                  <c:v>8.9250000000000065E-2</c:v>
                </c:pt>
                <c:pt idx="51">
                  <c:v>9.1500000000000026E-2</c:v>
                </c:pt>
                <c:pt idx="52">
                  <c:v>9.1500000000000026E-2</c:v>
                </c:pt>
                <c:pt idx="53">
                  <c:v>9.3750000000000097E-2</c:v>
                </c:pt>
                <c:pt idx="54">
                  <c:v>9.6000000000000044E-2</c:v>
                </c:pt>
                <c:pt idx="55">
                  <c:v>9.7500000000000045E-2</c:v>
                </c:pt>
                <c:pt idx="56">
                  <c:v>9.9000000000000046E-2</c:v>
                </c:pt>
                <c:pt idx="57">
                  <c:v>0.10124999999999998</c:v>
                </c:pt>
                <c:pt idx="58">
                  <c:v>0.10349999999999998</c:v>
                </c:pt>
                <c:pt idx="59">
                  <c:v>0.10575000000000002</c:v>
                </c:pt>
                <c:pt idx="60">
                  <c:v>0.10800000000000007</c:v>
                </c:pt>
                <c:pt idx="61">
                  <c:v>0.11024999999999995</c:v>
                </c:pt>
                <c:pt idx="62">
                  <c:v>0.11249999999999998</c:v>
                </c:pt>
                <c:pt idx="63">
                  <c:v>0.114</c:v>
                </c:pt>
                <c:pt idx="64">
                  <c:v>0.11625000000000002</c:v>
                </c:pt>
                <c:pt idx="65">
                  <c:v>0.11775000000000002</c:v>
                </c:pt>
                <c:pt idx="66">
                  <c:v>0.12000000000000002</c:v>
                </c:pt>
                <c:pt idx="67">
                  <c:v>0.12225000000000007</c:v>
                </c:pt>
                <c:pt idx="68">
                  <c:v>0.12375000000000005</c:v>
                </c:pt>
                <c:pt idx="69">
                  <c:v>0.126</c:v>
                </c:pt>
                <c:pt idx="70">
                  <c:v>0.1275</c:v>
                </c:pt>
                <c:pt idx="71">
                  <c:v>0.12975</c:v>
                </c:pt>
                <c:pt idx="72">
                  <c:v>0.13200000000000001</c:v>
                </c:pt>
                <c:pt idx="73">
                  <c:v>0.13350000000000001</c:v>
                </c:pt>
                <c:pt idx="74">
                  <c:v>0.13575000000000001</c:v>
                </c:pt>
                <c:pt idx="75">
                  <c:v>0.13725000000000001</c:v>
                </c:pt>
                <c:pt idx="76">
                  <c:v>0.13875000000000001</c:v>
                </c:pt>
                <c:pt idx="77">
                  <c:v>0.14025000000000001</c:v>
                </c:pt>
                <c:pt idx="78">
                  <c:v>0.14175000000000001</c:v>
                </c:pt>
                <c:pt idx="79">
                  <c:v>0.14250000000000004</c:v>
                </c:pt>
                <c:pt idx="80">
                  <c:v>0.14325000000000004</c:v>
                </c:pt>
                <c:pt idx="81">
                  <c:v>0.1447500000000001</c:v>
                </c:pt>
                <c:pt idx="82">
                  <c:v>0.1462500000000001</c:v>
                </c:pt>
                <c:pt idx="83">
                  <c:v>0.1477500000000001</c:v>
                </c:pt>
                <c:pt idx="84">
                  <c:v>0.14925000000000013</c:v>
                </c:pt>
                <c:pt idx="85">
                  <c:v>0.15075000000000011</c:v>
                </c:pt>
                <c:pt idx="86">
                  <c:v>0.15225000000000014</c:v>
                </c:pt>
                <c:pt idx="87">
                  <c:v>0.15300000000000011</c:v>
                </c:pt>
                <c:pt idx="88">
                  <c:v>0.15300000000000011</c:v>
                </c:pt>
                <c:pt idx="89">
                  <c:v>0.15450000000000014</c:v>
                </c:pt>
                <c:pt idx="90">
                  <c:v>0.15600000000000011</c:v>
                </c:pt>
                <c:pt idx="91">
                  <c:v>0.15750000000000011</c:v>
                </c:pt>
                <c:pt idx="92">
                  <c:v>0.15900000000000011</c:v>
                </c:pt>
                <c:pt idx="93">
                  <c:v>0.1605</c:v>
                </c:pt>
                <c:pt idx="94">
                  <c:v>0.16200000000000001</c:v>
                </c:pt>
                <c:pt idx="95">
                  <c:v>0.16350000000000001</c:v>
                </c:pt>
                <c:pt idx="96">
                  <c:v>0.16500000000000004</c:v>
                </c:pt>
                <c:pt idx="97">
                  <c:v>0.16650000000000001</c:v>
                </c:pt>
                <c:pt idx="98">
                  <c:v>0.16725000000000001</c:v>
                </c:pt>
                <c:pt idx="99">
                  <c:v>0.17025000000000001</c:v>
                </c:pt>
                <c:pt idx="100">
                  <c:v>0.17325000000000004</c:v>
                </c:pt>
                <c:pt idx="101">
                  <c:v>0.17475000000000004</c:v>
                </c:pt>
                <c:pt idx="102">
                  <c:v>0.1770000000000001</c:v>
                </c:pt>
                <c:pt idx="103">
                  <c:v>0.17925000000000013</c:v>
                </c:pt>
                <c:pt idx="104">
                  <c:v>0.18150000000000011</c:v>
                </c:pt>
                <c:pt idx="105">
                  <c:v>0.18300000000000011</c:v>
                </c:pt>
                <c:pt idx="106">
                  <c:v>0.18525000000000011</c:v>
                </c:pt>
                <c:pt idx="107">
                  <c:v>0.18675000000000011</c:v>
                </c:pt>
                <c:pt idx="108">
                  <c:v>0.18825000000000011</c:v>
                </c:pt>
                <c:pt idx="109">
                  <c:v>0.1905</c:v>
                </c:pt>
                <c:pt idx="110">
                  <c:v>0.19275000000000003</c:v>
                </c:pt>
                <c:pt idx="111">
                  <c:v>0.19425000000000001</c:v>
                </c:pt>
                <c:pt idx="112">
                  <c:v>0.19725000000000001</c:v>
                </c:pt>
                <c:pt idx="113">
                  <c:v>0.19950000000000001</c:v>
                </c:pt>
                <c:pt idx="114">
                  <c:v>0.20250000000000001</c:v>
                </c:pt>
                <c:pt idx="115">
                  <c:v>0.20550000000000004</c:v>
                </c:pt>
                <c:pt idx="116">
                  <c:v>0.20775000000000013</c:v>
                </c:pt>
                <c:pt idx="117">
                  <c:v>0.2107500000000001</c:v>
                </c:pt>
                <c:pt idx="118">
                  <c:v>0.21375000000000011</c:v>
                </c:pt>
                <c:pt idx="119">
                  <c:v>0.21600000000000014</c:v>
                </c:pt>
                <c:pt idx="120">
                  <c:v>0.21825000000000014</c:v>
                </c:pt>
                <c:pt idx="121">
                  <c:v>0.2205</c:v>
                </c:pt>
                <c:pt idx="122">
                  <c:v>0.22275</c:v>
                </c:pt>
                <c:pt idx="123">
                  <c:v>0.22500000000000001</c:v>
                </c:pt>
                <c:pt idx="124">
                  <c:v>0.22725000000000001</c:v>
                </c:pt>
                <c:pt idx="125">
                  <c:v>0.22950000000000001</c:v>
                </c:pt>
                <c:pt idx="126">
                  <c:v>0.23250000000000001</c:v>
                </c:pt>
                <c:pt idx="127">
                  <c:v>0.23475000000000001</c:v>
                </c:pt>
                <c:pt idx="128">
                  <c:v>0.23700000000000004</c:v>
                </c:pt>
                <c:pt idx="129">
                  <c:v>0.2392500000000001</c:v>
                </c:pt>
                <c:pt idx="130">
                  <c:v>0.24150000000000013</c:v>
                </c:pt>
                <c:pt idx="131">
                  <c:v>0.24375000000000011</c:v>
                </c:pt>
                <c:pt idx="132">
                  <c:v>0.24675000000000008</c:v>
                </c:pt>
                <c:pt idx="133">
                  <c:v>0.24900000000000011</c:v>
                </c:pt>
                <c:pt idx="134">
                  <c:v>0.252</c:v>
                </c:pt>
                <c:pt idx="135">
                  <c:v>0.255</c:v>
                </c:pt>
                <c:pt idx="136">
                  <c:v>0.25724999999999998</c:v>
                </c:pt>
                <c:pt idx="137">
                  <c:v>0.26024999999999998</c:v>
                </c:pt>
                <c:pt idx="138">
                  <c:v>0.26324999999999998</c:v>
                </c:pt>
                <c:pt idx="139">
                  <c:v>0.26550000000000001</c:v>
                </c:pt>
                <c:pt idx="140">
                  <c:v>0.26850000000000002</c:v>
                </c:pt>
                <c:pt idx="141">
                  <c:v>0.27075000000000005</c:v>
                </c:pt>
                <c:pt idx="142">
                  <c:v>0.27375000000000005</c:v>
                </c:pt>
                <c:pt idx="143">
                  <c:v>0.27675000000000005</c:v>
                </c:pt>
                <c:pt idx="144">
                  <c:v>0.27900000000000008</c:v>
                </c:pt>
                <c:pt idx="145">
                  <c:v>0.27975</c:v>
                </c:pt>
                <c:pt idx="146">
                  <c:v>0.28275</c:v>
                </c:pt>
                <c:pt idx="147">
                  <c:v>0.2850000000000002</c:v>
                </c:pt>
                <c:pt idx="148">
                  <c:v>0.28800000000000026</c:v>
                </c:pt>
                <c:pt idx="149">
                  <c:v>0.29025000000000001</c:v>
                </c:pt>
                <c:pt idx="150">
                  <c:v>0.29025000000000001</c:v>
                </c:pt>
                <c:pt idx="151">
                  <c:v>0.2925000000000002</c:v>
                </c:pt>
                <c:pt idx="152">
                  <c:v>0.29475000000000001</c:v>
                </c:pt>
                <c:pt idx="153">
                  <c:v>0.29775000000000001</c:v>
                </c:pt>
                <c:pt idx="154">
                  <c:v>0.30000000000000027</c:v>
                </c:pt>
                <c:pt idx="155">
                  <c:v>0.30225000000000002</c:v>
                </c:pt>
                <c:pt idx="156">
                  <c:v>0.30450000000000027</c:v>
                </c:pt>
                <c:pt idx="157">
                  <c:v>0.30600000000000027</c:v>
                </c:pt>
                <c:pt idx="158">
                  <c:v>0.30750000000000022</c:v>
                </c:pt>
                <c:pt idx="159">
                  <c:v>0.30900000000000027</c:v>
                </c:pt>
                <c:pt idx="160">
                  <c:v>0.31050000000000022</c:v>
                </c:pt>
                <c:pt idx="161">
                  <c:v>0.31200000000000022</c:v>
                </c:pt>
                <c:pt idx="162">
                  <c:v>0.31350000000000028</c:v>
                </c:pt>
                <c:pt idx="163">
                  <c:v>0.31500000000000022</c:v>
                </c:pt>
                <c:pt idx="164">
                  <c:v>0.31500000000000022</c:v>
                </c:pt>
                <c:pt idx="165">
                  <c:v>0.31575000000000025</c:v>
                </c:pt>
                <c:pt idx="166">
                  <c:v>0.3172500000000002</c:v>
                </c:pt>
                <c:pt idx="167">
                  <c:v>0.31800000000000023</c:v>
                </c:pt>
                <c:pt idx="168">
                  <c:v>0.31950000000000023</c:v>
                </c:pt>
                <c:pt idx="169">
                  <c:v>0.3202500000000002</c:v>
                </c:pt>
                <c:pt idx="170">
                  <c:v>0.3202500000000002</c:v>
                </c:pt>
                <c:pt idx="171">
                  <c:v>0.3202500000000002</c:v>
                </c:pt>
                <c:pt idx="172">
                  <c:v>0.3232500000000002</c:v>
                </c:pt>
                <c:pt idx="173">
                  <c:v>0.32475000000000021</c:v>
                </c:pt>
                <c:pt idx="174">
                  <c:v>0.32625000000000021</c:v>
                </c:pt>
                <c:pt idx="175">
                  <c:v>0.32850000000000035</c:v>
                </c:pt>
                <c:pt idx="176">
                  <c:v>0.3300000000000004</c:v>
                </c:pt>
                <c:pt idx="177">
                  <c:v>0.33150000000000035</c:v>
                </c:pt>
                <c:pt idx="178">
                  <c:v>0.33300000000000035</c:v>
                </c:pt>
                <c:pt idx="179">
                  <c:v>0.33450000000000035</c:v>
                </c:pt>
                <c:pt idx="180">
                  <c:v>0.33450000000000035</c:v>
                </c:pt>
                <c:pt idx="181">
                  <c:v>0.33450000000000035</c:v>
                </c:pt>
                <c:pt idx="182">
                  <c:v>0.33600000000000035</c:v>
                </c:pt>
                <c:pt idx="183">
                  <c:v>0.33675000000000027</c:v>
                </c:pt>
                <c:pt idx="184">
                  <c:v>0.33750000000000036</c:v>
                </c:pt>
                <c:pt idx="185">
                  <c:v>0.33900000000000036</c:v>
                </c:pt>
                <c:pt idx="186">
                  <c:v>0.33975000000000022</c:v>
                </c:pt>
                <c:pt idx="187">
                  <c:v>0.34125000000000005</c:v>
                </c:pt>
                <c:pt idx="188">
                  <c:v>0.34200000000000008</c:v>
                </c:pt>
                <c:pt idx="189">
                  <c:v>0.34350000000000008</c:v>
                </c:pt>
                <c:pt idx="190">
                  <c:v>0.34500000000000008</c:v>
                </c:pt>
                <c:pt idx="191">
                  <c:v>0.34575</c:v>
                </c:pt>
                <c:pt idx="192">
                  <c:v>0.34725</c:v>
                </c:pt>
                <c:pt idx="193">
                  <c:v>0.3480000000000002</c:v>
                </c:pt>
                <c:pt idx="194">
                  <c:v>0.34875000000000006</c:v>
                </c:pt>
                <c:pt idx="195">
                  <c:v>0.35025000000000001</c:v>
                </c:pt>
                <c:pt idx="196">
                  <c:v>0.3510000000000002</c:v>
                </c:pt>
                <c:pt idx="197">
                  <c:v>0.3525000000000002</c:v>
                </c:pt>
                <c:pt idx="198">
                  <c:v>0.35325000000000006</c:v>
                </c:pt>
                <c:pt idx="199">
                  <c:v>0.35475000000000001</c:v>
                </c:pt>
                <c:pt idx="200">
                  <c:v>0.3555000000000002</c:v>
                </c:pt>
                <c:pt idx="201">
                  <c:v>0.35625000000000001</c:v>
                </c:pt>
                <c:pt idx="202">
                  <c:v>0.35775000000000001</c:v>
                </c:pt>
                <c:pt idx="203">
                  <c:v>0.35850000000000026</c:v>
                </c:pt>
                <c:pt idx="204">
                  <c:v>0.35925000000000001</c:v>
                </c:pt>
                <c:pt idx="205">
                  <c:v>0.36000000000000026</c:v>
                </c:pt>
                <c:pt idx="206">
                  <c:v>0.36150000000000027</c:v>
                </c:pt>
                <c:pt idx="207">
                  <c:v>0.36300000000000027</c:v>
                </c:pt>
                <c:pt idx="208">
                  <c:v>0.36450000000000027</c:v>
                </c:pt>
                <c:pt idx="209">
                  <c:v>0.36600000000000027</c:v>
                </c:pt>
                <c:pt idx="210">
                  <c:v>0.36750000000000027</c:v>
                </c:pt>
                <c:pt idx="211">
                  <c:v>0.36900000000000027</c:v>
                </c:pt>
                <c:pt idx="212">
                  <c:v>0.37050000000000022</c:v>
                </c:pt>
                <c:pt idx="213">
                  <c:v>0.37200000000000022</c:v>
                </c:pt>
                <c:pt idx="214">
                  <c:v>0.37425000000000008</c:v>
                </c:pt>
                <c:pt idx="215">
                  <c:v>0.37575000000000008</c:v>
                </c:pt>
                <c:pt idx="216">
                  <c:v>0.37575000000000008</c:v>
                </c:pt>
                <c:pt idx="217">
                  <c:v>0.3772500000000002</c:v>
                </c:pt>
                <c:pt idx="218">
                  <c:v>0.37950000000000023</c:v>
                </c:pt>
                <c:pt idx="219">
                  <c:v>0.38175000000000026</c:v>
                </c:pt>
                <c:pt idx="220">
                  <c:v>0.3832500000000002</c:v>
                </c:pt>
                <c:pt idx="221">
                  <c:v>0.38550000000000034</c:v>
                </c:pt>
                <c:pt idx="222">
                  <c:v>0.38700000000000023</c:v>
                </c:pt>
                <c:pt idx="223">
                  <c:v>0.38925000000000021</c:v>
                </c:pt>
                <c:pt idx="224">
                  <c:v>0.39075000000000026</c:v>
                </c:pt>
                <c:pt idx="225">
                  <c:v>0.39150000000000035</c:v>
                </c:pt>
                <c:pt idx="226">
                  <c:v>0.39450000000000035</c:v>
                </c:pt>
                <c:pt idx="227">
                  <c:v>0.39675000000000027</c:v>
                </c:pt>
                <c:pt idx="228">
                  <c:v>0.39975000000000027</c:v>
                </c:pt>
                <c:pt idx="229">
                  <c:v>0.40200000000000008</c:v>
                </c:pt>
                <c:pt idx="230">
                  <c:v>0.40500000000000008</c:v>
                </c:pt>
                <c:pt idx="231">
                  <c:v>0.40800000000000008</c:v>
                </c:pt>
                <c:pt idx="232">
                  <c:v>0.4110000000000002</c:v>
                </c:pt>
                <c:pt idx="233">
                  <c:v>0.4140000000000002</c:v>
                </c:pt>
                <c:pt idx="234">
                  <c:v>0.4170000000000002</c:v>
                </c:pt>
                <c:pt idx="235">
                  <c:v>0.42000000000000021</c:v>
                </c:pt>
                <c:pt idx="236">
                  <c:v>0.42300000000000026</c:v>
                </c:pt>
                <c:pt idx="237">
                  <c:v>0.42600000000000027</c:v>
                </c:pt>
                <c:pt idx="238">
                  <c:v>0.42825000000000002</c:v>
                </c:pt>
                <c:pt idx="239">
                  <c:v>0.43050000000000027</c:v>
                </c:pt>
                <c:pt idx="240">
                  <c:v>0.43275000000000002</c:v>
                </c:pt>
                <c:pt idx="241">
                  <c:v>0.43500000000000022</c:v>
                </c:pt>
                <c:pt idx="242">
                  <c:v>0.43800000000000022</c:v>
                </c:pt>
                <c:pt idx="243">
                  <c:v>0.44024999999999992</c:v>
                </c:pt>
                <c:pt idx="244">
                  <c:v>0.4425</c:v>
                </c:pt>
                <c:pt idx="245">
                  <c:v>0.44474999999999998</c:v>
                </c:pt>
                <c:pt idx="246">
                  <c:v>0.44775000000000004</c:v>
                </c:pt>
                <c:pt idx="247">
                  <c:v>0.45</c:v>
                </c:pt>
                <c:pt idx="248">
                  <c:v>0.45225000000000004</c:v>
                </c:pt>
                <c:pt idx="249">
                  <c:v>0.45525000000000004</c:v>
                </c:pt>
                <c:pt idx="250">
                  <c:v>0.45750000000000002</c:v>
                </c:pt>
                <c:pt idx="251">
                  <c:v>0.45975000000000005</c:v>
                </c:pt>
                <c:pt idx="252">
                  <c:v>0.46200000000000002</c:v>
                </c:pt>
                <c:pt idx="253">
                  <c:v>0.46350000000000002</c:v>
                </c:pt>
                <c:pt idx="254">
                  <c:v>0.46575</c:v>
                </c:pt>
                <c:pt idx="255">
                  <c:v>0.46725</c:v>
                </c:pt>
                <c:pt idx="256">
                  <c:v>0.46875000000000006</c:v>
                </c:pt>
                <c:pt idx="257">
                  <c:v>0.47025</c:v>
                </c:pt>
                <c:pt idx="258">
                  <c:v>0.47175</c:v>
                </c:pt>
                <c:pt idx="259">
                  <c:v>0.4740000000000002</c:v>
                </c:pt>
                <c:pt idx="260">
                  <c:v>0.47550000000000026</c:v>
                </c:pt>
                <c:pt idx="261">
                  <c:v>0.4770000000000002</c:v>
                </c:pt>
                <c:pt idx="262">
                  <c:v>0.4785000000000002</c:v>
                </c:pt>
                <c:pt idx="263">
                  <c:v>0.47925000000000001</c:v>
                </c:pt>
                <c:pt idx="264">
                  <c:v>0.48225000000000007</c:v>
                </c:pt>
                <c:pt idx="265">
                  <c:v>0.48450000000000026</c:v>
                </c:pt>
                <c:pt idx="266">
                  <c:v>0.48675000000000002</c:v>
                </c:pt>
                <c:pt idx="267">
                  <c:v>0.48825000000000002</c:v>
                </c:pt>
                <c:pt idx="268">
                  <c:v>0.48975000000000007</c:v>
                </c:pt>
                <c:pt idx="269">
                  <c:v>0.49200000000000027</c:v>
                </c:pt>
                <c:pt idx="270">
                  <c:v>0.49350000000000016</c:v>
                </c:pt>
                <c:pt idx="271">
                  <c:v>0.49500000000000022</c:v>
                </c:pt>
                <c:pt idx="272">
                  <c:v>0.49725000000000008</c:v>
                </c:pt>
                <c:pt idx="273">
                  <c:v>0.49875000000000008</c:v>
                </c:pt>
                <c:pt idx="274">
                  <c:v>0.50024999999999997</c:v>
                </c:pt>
                <c:pt idx="275">
                  <c:v>0.50175000000000003</c:v>
                </c:pt>
                <c:pt idx="276">
                  <c:v>0.504</c:v>
                </c:pt>
                <c:pt idx="277">
                  <c:v>0.50625000000000009</c:v>
                </c:pt>
                <c:pt idx="278">
                  <c:v>0.50774999999999992</c:v>
                </c:pt>
                <c:pt idx="279">
                  <c:v>0.51</c:v>
                </c:pt>
                <c:pt idx="280">
                  <c:v>0.51150000000000007</c:v>
                </c:pt>
                <c:pt idx="281">
                  <c:v>0.51300000000000001</c:v>
                </c:pt>
                <c:pt idx="282">
                  <c:v>0.51449999999999996</c:v>
                </c:pt>
                <c:pt idx="283">
                  <c:v>0.51675000000000004</c:v>
                </c:pt>
                <c:pt idx="284">
                  <c:v>0.5182500000000001</c:v>
                </c:pt>
                <c:pt idx="285">
                  <c:v>0.51900000000000002</c:v>
                </c:pt>
                <c:pt idx="286">
                  <c:v>0.52049999999999996</c:v>
                </c:pt>
                <c:pt idx="287">
                  <c:v>0.52124999999999988</c:v>
                </c:pt>
                <c:pt idx="288">
                  <c:v>0.52275000000000005</c:v>
                </c:pt>
                <c:pt idx="289">
                  <c:v>0.52424999999999999</c:v>
                </c:pt>
                <c:pt idx="290">
                  <c:v>0.52500000000000002</c:v>
                </c:pt>
                <c:pt idx="291">
                  <c:v>0.52649999999999997</c:v>
                </c:pt>
                <c:pt idx="292">
                  <c:v>0.52800000000000002</c:v>
                </c:pt>
                <c:pt idx="293">
                  <c:v>0.52949999999999997</c:v>
                </c:pt>
                <c:pt idx="294">
                  <c:v>0.53024999999999989</c:v>
                </c:pt>
                <c:pt idx="295">
                  <c:v>0.53174999999999994</c:v>
                </c:pt>
                <c:pt idx="296">
                  <c:v>0.53325000000000011</c:v>
                </c:pt>
                <c:pt idx="297">
                  <c:v>0.5347500000000005</c:v>
                </c:pt>
                <c:pt idx="298">
                  <c:v>0.53549999999999998</c:v>
                </c:pt>
                <c:pt idx="299">
                  <c:v>0.53699999999999992</c:v>
                </c:pt>
                <c:pt idx="300">
                  <c:v>0.53849999999999998</c:v>
                </c:pt>
                <c:pt idx="301">
                  <c:v>0.53925000000000001</c:v>
                </c:pt>
                <c:pt idx="302">
                  <c:v>0.54074999999999995</c:v>
                </c:pt>
                <c:pt idx="303">
                  <c:v>0.54225000000000001</c:v>
                </c:pt>
                <c:pt idx="304">
                  <c:v>0.54375000000000051</c:v>
                </c:pt>
                <c:pt idx="305">
                  <c:v>0.54525000000000001</c:v>
                </c:pt>
                <c:pt idx="306">
                  <c:v>0.54749999999999988</c:v>
                </c:pt>
                <c:pt idx="307">
                  <c:v>0.54975000000000041</c:v>
                </c:pt>
                <c:pt idx="308">
                  <c:v>0.55125000000000002</c:v>
                </c:pt>
                <c:pt idx="309">
                  <c:v>0.5535000000000001</c:v>
                </c:pt>
                <c:pt idx="310">
                  <c:v>0.5535000000000001</c:v>
                </c:pt>
                <c:pt idx="311">
                  <c:v>0.55575000000000052</c:v>
                </c:pt>
                <c:pt idx="312">
                  <c:v>0.55575000000000052</c:v>
                </c:pt>
                <c:pt idx="313">
                  <c:v>0.55725000000000002</c:v>
                </c:pt>
                <c:pt idx="314">
                  <c:v>0.5595</c:v>
                </c:pt>
                <c:pt idx="315">
                  <c:v>0.56099999999999994</c:v>
                </c:pt>
                <c:pt idx="316">
                  <c:v>0.56324999999999992</c:v>
                </c:pt>
                <c:pt idx="317">
                  <c:v>0.5655</c:v>
                </c:pt>
                <c:pt idx="318">
                  <c:v>0.56775000000000042</c:v>
                </c:pt>
                <c:pt idx="319">
                  <c:v>0.56999999999999995</c:v>
                </c:pt>
                <c:pt idx="320">
                  <c:v>0.57224999999999993</c:v>
                </c:pt>
                <c:pt idx="321">
                  <c:v>0.57224999999999993</c:v>
                </c:pt>
                <c:pt idx="322">
                  <c:v>0.57450000000000001</c:v>
                </c:pt>
                <c:pt idx="323">
                  <c:v>0.57750000000000001</c:v>
                </c:pt>
                <c:pt idx="324">
                  <c:v>0.58049999999999957</c:v>
                </c:pt>
                <c:pt idx="325">
                  <c:v>0.58349999999999957</c:v>
                </c:pt>
                <c:pt idx="326">
                  <c:v>0.58349999999999957</c:v>
                </c:pt>
                <c:pt idx="327">
                  <c:v>0.58649999999999958</c:v>
                </c:pt>
                <c:pt idx="328">
                  <c:v>0.58949999999999958</c:v>
                </c:pt>
                <c:pt idx="329">
                  <c:v>0.59249999999999958</c:v>
                </c:pt>
                <c:pt idx="330">
                  <c:v>0.59475</c:v>
                </c:pt>
                <c:pt idx="331">
                  <c:v>0.59700000000000009</c:v>
                </c:pt>
                <c:pt idx="332">
                  <c:v>0.59925000000000006</c:v>
                </c:pt>
                <c:pt idx="333">
                  <c:v>0.60149999999999992</c:v>
                </c:pt>
                <c:pt idx="334">
                  <c:v>0.60449999999999993</c:v>
                </c:pt>
                <c:pt idx="335">
                  <c:v>0.60675000000000046</c:v>
                </c:pt>
                <c:pt idx="336">
                  <c:v>0.60975000000000035</c:v>
                </c:pt>
                <c:pt idx="337">
                  <c:v>0.61200000000000043</c:v>
                </c:pt>
                <c:pt idx="338">
                  <c:v>0.61350000000000005</c:v>
                </c:pt>
                <c:pt idx="339">
                  <c:v>0.61575000000000046</c:v>
                </c:pt>
                <c:pt idx="340">
                  <c:v>0.61800000000000055</c:v>
                </c:pt>
                <c:pt idx="341">
                  <c:v>0.62025000000000052</c:v>
                </c:pt>
                <c:pt idx="342">
                  <c:v>0.62250000000000005</c:v>
                </c:pt>
                <c:pt idx="343">
                  <c:v>0.62475000000000058</c:v>
                </c:pt>
                <c:pt idx="344">
                  <c:v>0.62700000000000056</c:v>
                </c:pt>
                <c:pt idx="345">
                  <c:v>0.62925000000000053</c:v>
                </c:pt>
                <c:pt idx="346">
                  <c:v>0.63150000000000051</c:v>
                </c:pt>
                <c:pt idx="347">
                  <c:v>0.6337500000000007</c:v>
                </c:pt>
                <c:pt idx="348">
                  <c:v>0.6367500000000007</c:v>
                </c:pt>
                <c:pt idx="349">
                  <c:v>0.63900000000000046</c:v>
                </c:pt>
                <c:pt idx="350">
                  <c:v>0.64125000000000032</c:v>
                </c:pt>
                <c:pt idx="351">
                  <c:v>0.64425000000000043</c:v>
                </c:pt>
                <c:pt idx="352">
                  <c:v>0.64650000000000041</c:v>
                </c:pt>
                <c:pt idx="353">
                  <c:v>0.64950000000000041</c:v>
                </c:pt>
                <c:pt idx="354">
                  <c:v>0.65175000000000061</c:v>
                </c:pt>
                <c:pt idx="355">
                  <c:v>0.65400000000000058</c:v>
                </c:pt>
                <c:pt idx="356">
                  <c:v>0.65700000000000058</c:v>
                </c:pt>
                <c:pt idx="357">
                  <c:v>0.65925000000000045</c:v>
                </c:pt>
                <c:pt idx="358">
                  <c:v>0.66150000000000042</c:v>
                </c:pt>
                <c:pt idx="359">
                  <c:v>0.66375000000000073</c:v>
                </c:pt>
                <c:pt idx="360">
                  <c:v>0.6660000000000007</c:v>
                </c:pt>
                <c:pt idx="361">
                  <c:v>0.66900000000000071</c:v>
                </c:pt>
                <c:pt idx="362">
                  <c:v>0.67125000000000046</c:v>
                </c:pt>
                <c:pt idx="363">
                  <c:v>0.67350000000000054</c:v>
                </c:pt>
                <c:pt idx="364">
                  <c:v>0.67575000000000074</c:v>
                </c:pt>
                <c:pt idx="365">
                  <c:v>0.67800000000000071</c:v>
                </c:pt>
                <c:pt idx="366">
                  <c:v>0.67950000000000044</c:v>
                </c:pt>
                <c:pt idx="367">
                  <c:v>0.68099999999999994</c:v>
                </c:pt>
                <c:pt idx="368">
                  <c:v>0.68250000000000011</c:v>
                </c:pt>
                <c:pt idx="369">
                  <c:v>0.68400000000000005</c:v>
                </c:pt>
                <c:pt idx="370">
                  <c:v>0.6855</c:v>
                </c:pt>
                <c:pt idx="371">
                  <c:v>0.6870000000000005</c:v>
                </c:pt>
                <c:pt idx="372">
                  <c:v>0.6885</c:v>
                </c:pt>
                <c:pt idx="373">
                  <c:v>0.69075000000000053</c:v>
                </c:pt>
                <c:pt idx="374">
                  <c:v>0.69299999999999995</c:v>
                </c:pt>
                <c:pt idx="375">
                  <c:v>0.69525000000000003</c:v>
                </c:pt>
                <c:pt idx="376">
                  <c:v>0.69750000000000012</c:v>
                </c:pt>
                <c:pt idx="377">
                  <c:v>0.69975000000000054</c:v>
                </c:pt>
                <c:pt idx="378">
                  <c:v>0.7020000000000004</c:v>
                </c:pt>
                <c:pt idx="379">
                  <c:v>0.70350000000000001</c:v>
                </c:pt>
                <c:pt idx="380">
                  <c:v>0.70575000000000043</c:v>
                </c:pt>
                <c:pt idx="381">
                  <c:v>0.70724999999999993</c:v>
                </c:pt>
                <c:pt idx="382">
                  <c:v>0.70950000000000002</c:v>
                </c:pt>
                <c:pt idx="383">
                  <c:v>0.71175000000000044</c:v>
                </c:pt>
                <c:pt idx="384">
                  <c:v>0.71400000000000041</c:v>
                </c:pt>
                <c:pt idx="385">
                  <c:v>0.71549999999999991</c:v>
                </c:pt>
                <c:pt idx="386">
                  <c:v>0.71775000000000044</c:v>
                </c:pt>
                <c:pt idx="387">
                  <c:v>0.71924999999999994</c:v>
                </c:pt>
                <c:pt idx="388">
                  <c:v>0.71924999999999994</c:v>
                </c:pt>
                <c:pt idx="389">
                  <c:v>0.72075000000000056</c:v>
                </c:pt>
                <c:pt idx="390">
                  <c:v>0.72300000000000042</c:v>
                </c:pt>
                <c:pt idx="391">
                  <c:v>0.72449999999999992</c:v>
                </c:pt>
                <c:pt idx="392">
                  <c:v>0.72675000000000045</c:v>
                </c:pt>
                <c:pt idx="393">
                  <c:v>0.72824999999999995</c:v>
                </c:pt>
                <c:pt idx="394">
                  <c:v>0.72900000000000054</c:v>
                </c:pt>
                <c:pt idx="395">
                  <c:v>0.73050000000000004</c:v>
                </c:pt>
                <c:pt idx="396">
                  <c:v>0.73200000000000043</c:v>
                </c:pt>
                <c:pt idx="397">
                  <c:v>0.73349999999999993</c:v>
                </c:pt>
                <c:pt idx="398">
                  <c:v>0.73425000000000051</c:v>
                </c:pt>
                <c:pt idx="399">
                  <c:v>0.73575000000000068</c:v>
                </c:pt>
                <c:pt idx="400">
                  <c:v>0.73725000000000041</c:v>
                </c:pt>
                <c:pt idx="401">
                  <c:v>0.73800000000000054</c:v>
                </c:pt>
                <c:pt idx="402">
                  <c:v>0.73800000000000054</c:v>
                </c:pt>
                <c:pt idx="403">
                  <c:v>0.73949999999999994</c:v>
                </c:pt>
                <c:pt idx="404">
                  <c:v>0.74100000000000044</c:v>
                </c:pt>
                <c:pt idx="405">
                  <c:v>0.74175000000000046</c:v>
                </c:pt>
                <c:pt idx="406">
                  <c:v>0.7432500000000003</c:v>
                </c:pt>
                <c:pt idx="407">
                  <c:v>0.74550000000000005</c:v>
                </c:pt>
                <c:pt idx="408">
                  <c:v>0.74775000000000058</c:v>
                </c:pt>
                <c:pt idx="409">
                  <c:v>0.75000000000000044</c:v>
                </c:pt>
                <c:pt idx="410">
                  <c:v>0.7515000000000005</c:v>
                </c:pt>
                <c:pt idx="411">
                  <c:v>0.75375000000000036</c:v>
                </c:pt>
                <c:pt idx="412">
                  <c:v>0.75675000000000048</c:v>
                </c:pt>
                <c:pt idx="413">
                  <c:v>0.75900000000000045</c:v>
                </c:pt>
                <c:pt idx="414">
                  <c:v>0.76049999999999995</c:v>
                </c:pt>
                <c:pt idx="415">
                  <c:v>0.76275000000000026</c:v>
                </c:pt>
                <c:pt idx="416">
                  <c:v>0.76500000000000046</c:v>
                </c:pt>
                <c:pt idx="417">
                  <c:v>0.76725000000000043</c:v>
                </c:pt>
                <c:pt idx="418">
                  <c:v>0.76950000000000041</c:v>
                </c:pt>
                <c:pt idx="419">
                  <c:v>0.7717500000000006</c:v>
                </c:pt>
                <c:pt idx="420">
                  <c:v>0.77400000000000035</c:v>
                </c:pt>
                <c:pt idx="421">
                  <c:v>0.77625000000000033</c:v>
                </c:pt>
                <c:pt idx="422">
                  <c:v>0.77625000000000033</c:v>
                </c:pt>
                <c:pt idx="423">
                  <c:v>0.77850000000000041</c:v>
                </c:pt>
                <c:pt idx="424">
                  <c:v>0.78</c:v>
                </c:pt>
                <c:pt idx="425">
                  <c:v>0.78</c:v>
                </c:pt>
                <c:pt idx="426">
                  <c:v>0.78225000000000011</c:v>
                </c:pt>
                <c:pt idx="427">
                  <c:v>0.78450000000000009</c:v>
                </c:pt>
                <c:pt idx="428">
                  <c:v>0.78600000000000014</c:v>
                </c:pt>
                <c:pt idx="429">
                  <c:v>0.78825000000000012</c:v>
                </c:pt>
                <c:pt idx="430">
                  <c:v>0.79049999999999998</c:v>
                </c:pt>
                <c:pt idx="431">
                  <c:v>0.79275000000000051</c:v>
                </c:pt>
                <c:pt idx="432">
                  <c:v>0.79500000000000004</c:v>
                </c:pt>
                <c:pt idx="433">
                  <c:v>0.79649999999999999</c:v>
                </c:pt>
                <c:pt idx="434">
                  <c:v>0.79874999999999985</c:v>
                </c:pt>
                <c:pt idx="435">
                  <c:v>0.80099999999999993</c:v>
                </c:pt>
                <c:pt idx="436">
                  <c:v>0.80249999999999999</c:v>
                </c:pt>
                <c:pt idx="437">
                  <c:v>0.8040000000000006</c:v>
                </c:pt>
                <c:pt idx="438">
                  <c:v>0.80625000000000002</c:v>
                </c:pt>
                <c:pt idx="439">
                  <c:v>0.8085</c:v>
                </c:pt>
                <c:pt idx="440">
                  <c:v>0.80999999999999994</c:v>
                </c:pt>
                <c:pt idx="441">
                  <c:v>0.81225000000000003</c:v>
                </c:pt>
                <c:pt idx="442">
                  <c:v>0.81449999999999989</c:v>
                </c:pt>
                <c:pt idx="443">
                  <c:v>0.81675000000000031</c:v>
                </c:pt>
                <c:pt idx="444">
                  <c:v>0.81900000000000051</c:v>
                </c:pt>
                <c:pt idx="445">
                  <c:v>0.82125000000000004</c:v>
                </c:pt>
                <c:pt idx="446">
                  <c:v>0.82350000000000001</c:v>
                </c:pt>
                <c:pt idx="447">
                  <c:v>0.82575000000000043</c:v>
                </c:pt>
                <c:pt idx="448">
                  <c:v>0.8280000000000004</c:v>
                </c:pt>
                <c:pt idx="449">
                  <c:v>0.83024999999999993</c:v>
                </c:pt>
                <c:pt idx="450">
                  <c:v>0.83250000000000002</c:v>
                </c:pt>
                <c:pt idx="451">
                  <c:v>0.83475000000000055</c:v>
                </c:pt>
                <c:pt idx="452">
                  <c:v>0.83700000000000041</c:v>
                </c:pt>
                <c:pt idx="453">
                  <c:v>0.83924999999999994</c:v>
                </c:pt>
                <c:pt idx="454">
                  <c:v>0.84150000000000003</c:v>
                </c:pt>
                <c:pt idx="455">
                  <c:v>0.84375000000000044</c:v>
                </c:pt>
                <c:pt idx="456">
                  <c:v>0.84600000000000053</c:v>
                </c:pt>
                <c:pt idx="457">
                  <c:v>0.8482500000000005</c:v>
                </c:pt>
                <c:pt idx="458">
                  <c:v>0.85124999999999995</c:v>
                </c:pt>
                <c:pt idx="459">
                  <c:v>0.85350000000000004</c:v>
                </c:pt>
                <c:pt idx="460">
                  <c:v>0.85575000000000045</c:v>
                </c:pt>
                <c:pt idx="461">
                  <c:v>0.85800000000000043</c:v>
                </c:pt>
                <c:pt idx="462">
                  <c:v>0.8602500000000004</c:v>
                </c:pt>
                <c:pt idx="463">
                  <c:v>0.8602500000000004</c:v>
                </c:pt>
                <c:pt idx="464">
                  <c:v>0.86175000000000046</c:v>
                </c:pt>
                <c:pt idx="465">
                  <c:v>0.86400000000000055</c:v>
                </c:pt>
                <c:pt idx="466">
                  <c:v>0.86625000000000052</c:v>
                </c:pt>
                <c:pt idx="467">
                  <c:v>0.86775000000000047</c:v>
                </c:pt>
                <c:pt idx="468">
                  <c:v>0.87000000000000044</c:v>
                </c:pt>
                <c:pt idx="469">
                  <c:v>0.87150000000000005</c:v>
                </c:pt>
                <c:pt idx="470">
                  <c:v>0.87300000000000055</c:v>
                </c:pt>
                <c:pt idx="471">
                  <c:v>0.87449999999999994</c:v>
                </c:pt>
                <c:pt idx="472">
                  <c:v>0.87525000000000053</c:v>
                </c:pt>
                <c:pt idx="473">
                  <c:v>0.87675000000000058</c:v>
                </c:pt>
                <c:pt idx="474">
                  <c:v>0.8775000000000005</c:v>
                </c:pt>
                <c:pt idx="475">
                  <c:v>0.87900000000000045</c:v>
                </c:pt>
                <c:pt idx="476">
                  <c:v>0.87900000000000045</c:v>
                </c:pt>
                <c:pt idx="477">
                  <c:v>0.87975000000000059</c:v>
                </c:pt>
                <c:pt idx="478">
                  <c:v>0.88125000000000009</c:v>
                </c:pt>
                <c:pt idx="479">
                  <c:v>0.88125000000000009</c:v>
                </c:pt>
                <c:pt idx="480">
                  <c:v>0.88275000000000003</c:v>
                </c:pt>
                <c:pt idx="481">
                  <c:v>0.88424999999999998</c:v>
                </c:pt>
                <c:pt idx="482">
                  <c:v>0.88500000000000001</c:v>
                </c:pt>
                <c:pt idx="483">
                  <c:v>0.88650000000000018</c:v>
                </c:pt>
                <c:pt idx="484">
                  <c:v>0.8879999999999999</c:v>
                </c:pt>
                <c:pt idx="485">
                  <c:v>0.88949999999999996</c:v>
                </c:pt>
                <c:pt idx="486">
                  <c:v>0.89024999999999999</c:v>
                </c:pt>
                <c:pt idx="487">
                  <c:v>0.89174999999999993</c:v>
                </c:pt>
                <c:pt idx="488">
                  <c:v>0.89324999999999999</c:v>
                </c:pt>
                <c:pt idx="489">
                  <c:v>0.89399999999999991</c:v>
                </c:pt>
                <c:pt idx="490">
                  <c:v>0.89550000000000007</c:v>
                </c:pt>
                <c:pt idx="491">
                  <c:v>0.89700000000000002</c:v>
                </c:pt>
                <c:pt idx="492">
                  <c:v>0.89849999999999997</c:v>
                </c:pt>
                <c:pt idx="493">
                  <c:v>0.89999999999999991</c:v>
                </c:pt>
                <c:pt idx="494">
                  <c:v>0.90149999999999997</c:v>
                </c:pt>
                <c:pt idx="495">
                  <c:v>0.90225000000000011</c:v>
                </c:pt>
                <c:pt idx="496">
                  <c:v>0.90299999999999991</c:v>
                </c:pt>
                <c:pt idx="497">
                  <c:v>0.90374999999999994</c:v>
                </c:pt>
                <c:pt idx="498">
                  <c:v>0.90450000000000008</c:v>
                </c:pt>
                <c:pt idx="499">
                  <c:v>0.90524999999999989</c:v>
                </c:pt>
                <c:pt idx="500">
                  <c:v>0.9067500000000005</c:v>
                </c:pt>
                <c:pt idx="501">
                  <c:v>0.90749999999999997</c:v>
                </c:pt>
                <c:pt idx="502">
                  <c:v>0.90825</c:v>
                </c:pt>
                <c:pt idx="503">
                  <c:v>0.90900000000000003</c:v>
                </c:pt>
                <c:pt idx="504">
                  <c:v>0.9097500000000005</c:v>
                </c:pt>
                <c:pt idx="505">
                  <c:v>0.91049999999999998</c:v>
                </c:pt>
                <c:pt idx="506">
                  <c:v>0.91125</c:v>
                </c:pt>
                <c:pt idx="507">
                  <c:v>0.91275000000000051</c:v>
                </c:pt>
                <c:pt idx="508">
                  <c:v>0.91425000000000001</c:v>
                </c:pt>
                <c:pt idx="509">
                  <c:v>0.91574999999999995</c:v>
                </c:pt>
                <c:pt idx="510">
                  <c:v>0.9172499999999999</c:v>
                </c:pt>
                <c:pt idx="511">
                  <c:v>0.91800000000000004</c:v>
                </c:pt>
                <c:pt idx="512">
                  <c:v>0.9195000000000001</c:v>
                </c:pt>
                <c:pt idx="513">
                  <c:v>0.92099999999999993</c:v>
                </c:pt>
                <c:pt idx="514">
                  <c:v>0.92249999999999988</c:v>
                </c:pt>
                <c:pt idx="515">
                  <c:v>0.92400000000000004</c:v>
                </c:pt>
                <c:pt idx="516">
                  <c:v>0.92475000000000041</c:v>
                </c:pt>
                <c:pt idx="517">
                  <c:v>0.92625000000000002</c:v>
                </c:pt>
                <c:pt idx="518">
                  <c:v>0.92775000000000041</c:v>
                </c:pt>
                <c:pt idx="519">
                  <c:v>0.92775000000000041</c:v>
                </c:pt>
                <c:pt idx="520">
                  <c:v>0.92925000000000002</c:v>
                </c:pt>
                <c:pt idx="521">
                  <c:v>0.93075000000000041</c:v>
                </c:pt>
                <c:pt idx="522">
                  <c:v>0.93075000000000041</c:v>
                </c:pt>
                <c:pt idx="523">
                  <c:v>0.93225000000000002</c:v>
                </c:pt>
                <c:pt idx="524">
                  <c:v>0.93375000000000041</c:v>
                </c:pt>
                <c:pt idx="525">
                  <c:v>0.93599999999999994</c:v>
                </c:pt>
                <c:pt idx="526">
                  <c:v>0.93750000000000011</c:v>
                </c:pt>
                <c:pt idx="527">
                  <c:v>0.93975000000000042</c:v>
                </c:pt>
                <c:pt idx="528">
                  <c:v>0.9420000000000005</c:v>
                </c:pt>
                <c:pt idx="529">
                  <c:v>0.94425000000000003</c:v>
                </c:pt>
                <c:pt idx="530">
                  <c:v>0.94650000000000012</c:v>
                </c:pt>
                <c:pt idx="531">
                  <c:v>0.94950000000000001</c:v>
                </c:pt>
                <c:pt idx="532">
                  <c:v>0.95175000000000032</c:v>
                </c:pt>
                <c:pt idx="533">
                  <c:v>0.9540000000000004</c:v>
                </c:pt>
                <c:pt idx="534">
                  <c:v>0.95700000000000041</c:v>
                </c:pt>
                <c:pt idx="535">
                  <c:v>0.96000000000000063</c:v>
                </c:pt>
                <c:pt idx="536">
                  <c:v>0.96225000000000005</c:v>
                </c:pt>
                <c:pt idx="537">
                  <c:v>0.96524999999999983</c:v>
                </c:pt>
                <c:pt idx="538">
                  <c:v>0.96749999999999992</c:v>
                </c:pt>
                <c:pt idx="539">
                  <c:v>0.97050000000000014</c:v>
                </c:pt>
                <c:pt idx="540">
                  <c:v>0.97275000000000045</c:v>
                </c:pt>
                <c:pt idx="541">
                  <c:v>0.97500000000000042</c:v>
                </c:pt>
                <c:pt idx="542">
                  <c:v>0.97724999999999984</c:v>
                </c:pt>
                <c:pt idx="543">
                  <c:v>0.98024999999999951</c:v>
                </c:pt>
                <c:pt idx="544">
                  <c:v>0.98249999999999948</c:v>
                </c:pt>
                <c:pt idx="545">
                  <c:v>0.9854999999999996</c:v>
                </c:pt>
                <c:pt idx="546">
                  <c:v>0.98774999999999991</c:v>
                </c:pt>
                <c:pt idx="547">
                  <c:v>0.99</c:v>
                </c:pt>
                <c:pt idx="548">
                  <c:v>0.99224999999999952</c:v>
                </c:pt>
                <c:pt idx="549">
                  <c:v>0.9944999999999995</c:v>
                </c:pt>
                <c:pt idx="550">
                  <c:v>0.99675000000000002</c:v>
                </c:pt>
                <c:pt idx="551">
                  <c:v>0.99975000000000003</c:v>
                </c:pt>
                <c:pt idx="552">
                  <c:v>1.002</c:v>
                </c:pt>
                <c:pt idx="553">
                  <c:v>1.0049999999999992</c:v>
                </c:pt>
                <c:pt idx="554">
                  <c:v>1.0072500000000002</c:v>
                </c:pt>
                <c:pt idx="555">
                  <c:v>1.0102500000000001</c:v>
                </c:pt>
                <c:pt idx="556">
                  <c:v>1.01325</c:v>
                </c:pt>
                <c:pt idx="557">
                  <c:v>1.0162500000000001</c:v>
                </c:pt>
                <c:pt idx="558">
                  <c:v>1.01925</c:v>
                </c:pt>
                <c:pt idx="559">
                  <c:v>1.0214999999999992</c:v>
                </c:pt>
                <c:pt idx="560">
                  <c:v>1.0229999999999992</c:v>
                </c:pt>
                <c:pt idx="561">
                  <c:v>1.02525</c:v>
                </c:pt>
                <c:pt idx="562">
                  <c:v>1.0267500000000001</c:v>
                </c:pt>
                <c:pt idx="563">
                  <c:v>1.028999999999999</c:v>
                </c:pt>
                <c:pt idx="564">
                  <c:v>1.03125</c:v>
                </c:pt>
                <c:pt idx="565">
                  <c:v>1.0327500000000001</c:v>
                </c:pt>
                <c:pt idx="566">
                  <c:v>1.0342500000000001</c:v>
                </c:pt>
                <c:pt idx="567">
                  <c:v>1.0365000000000002</c:v>
                </c:pt>
                <c:pt idx="568">
                  <c:v>1.038</c:v>
                </c:pt>
                <c:pt idx="569">
                  <c:v>1.0402499999999999</c:v>
                </c:pt>
                <c:pt idx="570">
                  <c:v>1.0417500000000002</c:v>
                </c:pt>
                <c:pt idx="571">
                  <c:v>1.044</c:v>
                </c:pt>
                <c:pt idx="572">
                  <c:v>1.0454999999999992</c:v>
                </c:pt>
                <c:pt idx="573">
                  <c:v>1.046999999999999</c:v>
                </c:pt>
                <c:pt idx="574">
                  <c:v>1.04925</c:v>
                </c:pt>
                <c:pt idx="575">
                  <c:v>1.0507499999999999</c:v>
                </c:pt>
                <c:pt idx="576">
                  <c:v>1.0522499999999999</c:v>
                </c:pt>
                <c:pt idx="577">
                  <c:v>1.0545</c:v>
                </c:pt>
                <c:pt idx="578">
                  <c:v>1.0567499999999999</c:v>
                </c:pt>
                <c:pt idx="579">
                  <c:v>1.0582499999999999</c:v>
                </c:pt>
                <c:pt idx="580">
                  <c:v>1.0604999999999998</c:v>
                </c:pt>
                <c:pt idx="581">
                  <c:v>1.0627500000000001</c:v>
                </c:pt>
                <c:pt idx="582">
                  <c:v>1.0642499999999999</c:v>
                </c:pt>
                <c:pt idx="583">
                  <c:v>1.06575</c:v>
                </c:pt>
                <c:pt idx="584">
                  <c:v>1.0672499999999998</c:v>
                </c:pt>
                <c:pt idx="585">
                  <c:v>1.0687500000000001</c:v>
                </c:pt>
                <c:pt idx="586">
                  <c:v>1.071</c:v>
                </c:pt>
                <c:pt idx="587">
                  <c:v>1.0725</c:v>
                </c:pt>
                <c:pt idx="588">
                  <c:v>1.07325</c:v>
                </c:pt>
                <c:pt idx="589">
                  <c:v>1.0747499999999999</c:v>
                </c:pt>
                <c:pt idx="590">
                  <c:v>1.0754999999999992</c:v>
                </c:pt>
                <c:pt idx="591">
                  <c:v>1.077</c:v>
                </c:pt>
                <c:pt idx="592">
                  <c:v>1.07775</c:v>
                </c:pt>
                <c:pt idx="593">
                  <c:v>1.07775</c:v>
                </c:pt>
                <c:pt idx="594">
                  <c:v>1.0785</c:v>
                </c:pt>
                <c:pt idx="595">
                  <c:v>1.0792499999999998</c:v>
                </c:pt>
                <c:pt idx="596">
                  <c:v>1.081499999999999</c:v>
                </c:pt>
                <c:pt idx="597">
                  <c:v>1.083</c:v>
                </c:pt>
                <c:pt idx="598">
                  <c:v>1.0852499999999998</c:v>
                </c:pt>
                <c:pt idx="599">
                  <c:v>1.0874999999999992</c:v>
                </c:pt>
                <c:pt idx="600">
                  <c:v>1.089</c:v>
                </c:pt>
                <c:pt idx="601">
                  <c:v>1.0912499999999998</c:v>
                </c:pt>
                <c:pt idx="602">
                  <c:v>1.0912499999999998</c:v>
                </c:pt>
                <c:pt idx="603">
                  <c:v>1.0927499999999999</c:v>
                </c:pt>
                <c:pt idx="604">
                  <c:v>1.0927499999999999</c:v>
                </c:pt>
                <c:pt idx="605">
                  <c:v>1.0942500000000011</c:v>
                </c:pt>
                <c:pt idx="606">
                  <c:v>1.09575</c:v>
                </c:pt>
                <c:pt idx="607">
                  <c:v>1.097999999999999</c:v>
                </c:pt>
                <c:pt idx="608">
                  <c:v>1.099499999999999</c:v>
                </c:pt>
                <c:pt idx="609">
                  <c:v>1.1002500000000011</c:v>
                </c:pt>
                <c:pt idx="610">
                  <c:v>1.1017499999999998</c:v>
                </c:pt>
                <c:pt idx="611">
                  <c:v>1.1025</c:v>
                </c:pt>
                <c:pt idx="612">
                  <c:v>1.103999999999999</c:v>
                </c:pt>
                <c:pt idx="613">
                  <c:v>1.1047500000000001</c:v>
                </c:pt>
                <c:pt idx="614">
                  <c:v>1.1062500000000008</c:v>
                </c:pt>
                <c:pt idx="615">
                  <c:v>1.1070000000000002</c:v>
                </c:pt>
                <c:pt idx="616">
                  <c:v>1.1084999999999998</c:v>
                </c:pt>
                <c:pt idx="617">
                  <c:v>1.1092500000000001</c:v>
                </c:pt>
                <c:pt idx="618">
                  <c:v>1.1107499999999999</c:v>
                </c:pt>
                <c:pt idx="619">
                  <c:v>1.1115000000000002</c:v>
                </c:pt>
                <c:pt idx="620">
                  <c:v>1.113</c:v>
                </c:pt>
                <c:pt idx="621">
                  <c:v>1.11375</c:v>
                </c:pt>
                <c:pt idx="622">
                  <c:v>1.1152500000000001</c:v>
                </c:pt>
                <c:pt idx="623">
                  <c:v>1.115999999999999</c:v>
                </c:pt>
                <c:pt idx="624">
                  <c:v>1.117499999999999</c:v>
                </c:pt>
                <c:pt idx="625">
                  <c:v>1.1182500000000011</c:v>
                </c:pt>
                <c:pt idx="626">
                  <c:v>1.1197499999999998</c:v>
                </c:pt>
                <c:pt idx="627">
                  <c:v>1.1212500000000001</c:v>
                </c:pt>
                <c:pt idx="628">
                  <c:v>1.121999999999999</c:v>
                </c:pt>
                <c:pt idx="629">
                  <c:v>1.1234999999999991</c:v>
                </c:pt>
                <c:pt idx="630">
                  <c:v>1.1242500000000009</c:v>
                </c:pt>
                <c:pt idx="631">
                  <c:v>1.1257499999999998</c:v>
                </c:pt>
                <c:pt idx="632">
                  <c:v>1.1264999999999998</c:v>
                </c:pt>
                <c:pt idx="633">
                  <c:v>1.127999999999999</c:v>
                </c:pt>
                <c:pt idx="634">
                  <c:v>1.1287500000000001</c:v>
                </c:pt>
                <c:pt idx="635">
                  <c:v>1.1294999999999991</c:v>
                </c:pt>
                <c:pt idx="636">
                  <c:v>1.1302500000000009</c:v>
                </c:pt>
                <c:pt idx="637">
                  <c:v>1.131</c:v>
                </c:pt>
                <c:pt idx="638">
                  <c:v>1.1325000000000001</c:v>
                </c:pt>
                <c:pt idx="639">
                  <c:v>1.1332499999999999</c:v>
                </c:pt>
                <c:pt idx="640">
                  <c:v>1.1340000000000001</c:v>
                </c:pt>
                <c:pt idx="641">
                  <c:v>1.1355</c:v>
                </c:pt>
                <c:pt idx="642">
                  <c:v>1.1362500000000009</c:v>
                </c:pt>
                <c:pt idx="643">
                  <c:v>1.1377499999999998</c:v>
                </c:pt>
                <c:pt idx="644">
                  <c:v>1.1385000000000001</c:v>
                </c:pt>
                <c:pt idx="645">
                  <c:v>1.139999999999999</c:v>
                </c:pt>
                <c:pt idx="646">
                  <c:v>1.140750000000001</c:v>
                </c:pt>
                <c:pt idx="647">
                  <c:v>1.1422500000000009</c:v>
                </c:pt>
                <c:pt idx="648">
                  <c:v>1.14375</c:v>
                </c:pt>
                <c:pt idx="649">
                  <c:v>1.1444999999999999</c:v>
                </c:pt>
                <c:pt idx="650">
                  <c:v>1.1460000000000001</c:v>
                </c:pt>
                <c:pt idx="651">
                  <c:v>1.1482500000000009</c:v>
                </c:pt>
                <c:pt idx="652">
                  <c:v>1.1504999999999999</c:v>
                </c:pt>
                <c:pt idx="653">
                  <c:v>1.1527500000000011</c:v>
                </c:pt>
                <c:pt idx="654">
                  <c:v>1.155</c:v>
                </c:pt>
                <c:pt idx="655">
                  <c:v>1.1572500000000001</c:v>
                </c:pt>
                <c:pt idx="656">
                  <c:v>1.1595000000000002</c:v>
                </c:pt>
                <c:pt idx="657">
                  <c:v>1.1617500000000001</c:v>
                </c:pt>
                <c:pt idx="658">
                  <c:v>1.163999999999999</c:v>
                </c:pt>
                <c:pt idx="659">
                  <c:v>1.1662500000000009</c:v>
                </c:pt>
                <c:pt idx="660">
                  <c:v>1.1662500000000009</c:v>
                </c:pt>
                <c:pt idx="661">
                  <c:v>1.1677499999999998</c:v>
                </c:pt>
                <c:pt idx="662">
                  <c:v>1.1707500000000011</c:v>
                </c:pt>
                <c:pt idx="663">
                  <c:v>1.1737500000000001</c:v>
                </c:pt>
                <c:pt idx="664">
                  <c:v>1.1767500000000009</c:v>
                </c:pt>
                <c:pt idx="665">
                  <c:v>1.1797500000000001</c:v>
                </c:pt>
                <c:pt idx="666">
                  <c:v>1.1827500000000009</c:v>
                </c:pt>
                <c:pt idx="667">
                  <c:v>1.1857499999999999</c:v>
                </c:pt>
                <c:pt idx="668">
                  <c:v>1.1857499999999999</c:v>
                </c:pt>
                <c:pt idx="669">
                  <c:v>1.1879999999999991</c:v>
                </c:pt>
                <c:pt idx="670">
                  <c:v>1.1902500000000009</c:v>
                </c:pt>
                <c:pt idx="671">
                  <c:v>1.1924999999999999</c:v>
                </c:pt>
                <c:pt idx="672">
                  <c:v>1.1947500000000009</c:v>
                </c:pt>
                <c:pt idx="673">
                  <c:v>1.1969999999999998</c:v>
                </c:pt>
                <c:pt idx="674">
                  <c:v>1.1992499999999997</c:v>
                </c:pt>
                <c:pt idx="675">
                  <c:v>1.20225</c:v>
                </c:pt>
                <c:pt idx="676">
                  <c:v>1.2044999999999992</c:v>
                </c:pt>
                <c:pt idx="677">
                  <c:v>1.20675</c:v>
                </c:pt>
                <c:pt idx="678">
                  <c:v>1.208999999999999</c:v>
                </c:pt>
                <c:pt idx="679">
                  <c:v>1.211249999999999</c:v>
                </c:pt>
                <c:pt idx="680">
                  <c:v>1.2134999999999991</c:v>
                </c:pt>
                <c:pt idx="681">
                  <c:v>1.2157499999999992</c:v>
                </c:pt>
                <c:pt idx="682">
                  <c:v>1.2180000000000002</c:v>
                </c:pt>
                <c:pt idx="683">
                  <c:v>1.2202500000000001</c:v>
                </c:pt>
                <c:pt idx="684">
                  <c:v>1.2224999999999993</c:v>
                </c:pt>
                <c:pt idx="685">
                  <c:v>1.224</c:v>
                </c:pt>
                <c:pt idx="686">
                  <c:v>1.2262500000000001</c:v>
                </c:pt>
                <c:pt idx="687">
                  <c:v>1.228499999999999</c:v>
                </c:pt>
                <c:pt idx="688">
                  <c:v>1.23</c:v>
                </c:pt>
                <c:pt idx="689">
                  <c:v>1.2322500000000001</c:v>
                </c:pt>
                <c:pt idx="690">
                  <c:v>1.234499999999999</c:v>
                </c:pt>
                <c:pt idx="691">
                  <c:v>1.2367500000000002</c:v>
                </c:pt>
                <c:pt idx="692">
                  <c:v>1.2389999999999992</c:v>
                </c:pt>
                <c:pt idx="693">
                  <c:v>1.242</c:v>
                </c:pt>
                <c:pt idx="694">
                  <c:v>1.2442499999999999</c:v>
                </c:pt>
                <c:pt idx="695">
                  <c:v>1.2465000000000002</c:v>
                </c:pt>
                <c:pt idx="696">
                  <c:v>1.24875</c:v>
                </c:pt>
                <c:pt idx="697">
                  <c:v>1.250999999999999</c:v>
                </c:pt>
                <c:pt idx="698">
                  <c:v>1.2540000000000002</c:v>
                </c:pt>
                <c:pt idx="699">
                  <c:v>1.2562500000000001</c:v>
                </c:pt>
                <c:pt idx="700">
                  <c:v>1.2585000000000002</c:v>
                </c:pt>
                <c:pt idx="701">
                  <c:v>1.2607500000000003</c:v>
                </c:pt>
                <c:pt idx="702">
                  <c:v>1.2629999999999992</c:v>
                </c:pt>
                <c:pt idx="703">
                  <c:v>1.2644999999999988</c:v>
                </c:pt>
                <c:pt idx="704">
                  <c:v>1.266</c:v>
                </c:pt>
                <c:pt idx="705">
                  <c:v>1.26675</c:v>
                </c:pt>
                <c:pt idx="706">
                  <c:v>1.2682499999999999</c:v>
                </c:pt>
                <c:pt idx="707">
                  <c:v>1.268999999999999</c:v>
                </c:pt>
                <c:pt idx="708">
                  <c:v>1.2705</c:v>
                </c:pt>
                <c:pt idx="709">
                  <c:v>1.27125</c:v>
                </c:pt>
                <c:pt idx="710">
                  <c:v>1.27275</c:v>
                </c:pt>
                <c:pt idx="711">
                  <c:v>1.2742499999999999</c:v>
                </c:pt>
                <c:pt idx="712">
                  <c:v>1.2757499999999991</c:v>
                </c:pt>
                <c:pt idx="713">
                  <c:v>1.2772500000000002</c:v>
                </c:pt>
                <c:pt idx="714">
                  <c:v>1.2787499999999998</c:v>
                </c:pt>
                <c:pt idx="715">
                  <c:v>1.2794999999999992</c:v>
                </c:pt>
                <c:pt idx="716">
                  <c:v>1.2802499999999999</c:v>
                </c:pt>
                <c:pt idx="717">
                  <c:v>1.280999999999999</c:v>
                </c:pt>
                <c:pt idx="718">
                  <c:v>1.2817500000000002</c:v>
                </c:pt>
                <c:pt idx="719">
                  <c:v>1.2824999999999998</c:v>
                </c:pt>
                <c:pt idx="720">
                  <c:v>1.28325</c:v>
                </c:pt>
                <c:pt idx="721">
                  <c:v>1.28325</c:v>
                </c:pt>
                <c:pt idx="722">
                  <c:v>1.284</c:v>
                </c:pt>
                <c:pt idx="723">
                  <c:v>1.285499999999999</c:v>
                </c:pt>
                <c:pt idx="724">
                  <c:v>1.2862499999999999</c:v>
                </c:pt>
                <c:pt idx="725">
                  <c:v>1.28775</c:v>
                </c:pt>
                <c:pt idx="726">
                  <c:v>1.2885</c:v>
                </c:pt>
                <c:pt idx="727">
                  <c:v>1.28925</c:v>
                </c:pt>
                <c:pt idx="728">
                  <c:v>1.2907500000000001</c:v>
                </c:pt>
                <c:pt idx="729">
                  <c:v>1.2922499999999997</c:v>
                </c:pt>
                <c:pt idx="730">
                  <c:v>1.292999999999999</c:v>
                </c:pt>
                <c:pt idx="731">
                  <c:v>1.29375</c:v>
                </c:pt>
                <c:pt idx="732">
                  <c:v>1.2952500000000002</c:v>
                </c:pt>
                <c:pt idx="733">
                  <c:v>1.2967499999999998</c:v>
                </c:pt>
                <c:pt idx="734">
                  <c:v>1.2974999999999992</c:v>
                </c:pt>
                <c:pt idx="735">
                  <c:v>1.298999999999999</c:v>
                </c:pt>
                <c:pt idx="736">
                  <c:v>1.29975</c:v>
                </c:pt>
                <c:pt idx="737">
                  <c:v>1.30125</c:v>
                </c:pt>
                <c:pt idx="738">
                  <c:v>1.3027499999999999</c:v>
                </c:pt>
                <c:pt idx="739">
                  <c:v>1.3027499999999999</c:v>
                </c:pt>
                <c:pt idx="740">
                  <c:v>1.3042500000000001</c:v>
                </c:pt>
                <c:pt idx="741">
                  <c:v>1.304999999999999</c:v>
                </c:pt>
                <c:pt idx="742">
                  <c:v>1.3065</c:v>
                </c:pt>
                <c:pt idx="743">
                  <c:v>1.3080000000000001</c:v>
                </c:pt>
                <c:pt idx="744">
                  <c:v>1.3094999999999992</c:v>
                </c:pt>
                <c:pt idx="745">
                  <c:v>1.3109999999999991</c:v>
                </c:pt>
                <c:pt idx="746">
                  <c:v>1.3125</c:v>
                </c:pt>
                <c:pt idx="747">
                  <c:v>1.3140000000000001</c:v>
                </c:pt>
                <c:pt idx="748">
                  <c:v>1.3162500000000001</c:v>
                </c:pt>
                <c:pt idx="749">
                  <c:v>1.3177500000000002</c:v>
                </c:pt>
                <c:pt idx="750">
                  <c:v>1.31925</c:v>
                </c:pt>
                <c:pt idx="751">
                  <c:v>1.3200000000000003</c:v>
                </c:pt>
                <c:pt idx="752">
                  <c:v>1.321499999999999</c:v>
                </c:pt>
                <c:pt idx="753">
                  <c:v>1.32375</c:v>
                </c:pt>
                <c:pt idx="754">
                  <c:v>1.3260000000000001</c:v>
                </c:pt>
                <c:pt idx="755">
                  <c:v>1.327499999999999</c:v>
                </c:pt>
                <c:pt idx="756">
                  <c:v>1.329</c:v>
                </c:pt>
                <c:pt idx="757">
                  <c:v>1.3304999999999998</c:v>
                </c:pt>
                <c:pt idx="758">
                  <c:v>1.33125</c:v>
                </c:pt>
                <c:pt idx="759">
                  <c:v>1.3327499999999999</c:v>
                </c:pt>
                <c:pt idx="760">
                  <c:v>1.3342499999999999</c:v>
                </c:pt>
                <c:pt idx="761">
                  <c:v>1.33725</c:v>
                </c:pt>
                <c:pt idx="762">
                  <c:v>1.33725</c:v>
                </c:pt>
                <c:pt idx="763">
                  <c:v>1.339499999999999</c:v>
                </c:pt>
                <c:pt idx="764">
                  <c:v>1.339499999999999</c:v>
                </c:pt>
                <c:pt idx="765">
                  <c:v>1.34175</c:v>
                </c:pt>
                <c:pt idx="766">
                  <c:v>1.3440000000000001</c:v>
                </c:pt>
                <c:pt idx="767">
                  <c:v>1.3440000000000001</c:v>
                </c:pt>
                <c:pt idx="768">
                  <c:v>1.3470000000000002</c:v>
                </c:pt>
                <c:pt idx="769">
                  <c:v>1.3492500000000001</c:v>
                </c:pt>
                <c:pt idx="770">
                  <c:v>1.351499999999999</c:v>
                </c:pt>
                <c:pt idx="771">
                  <c:v>1.35375</c:v>
                </c:pt>
                <c:pt idx="772">
                  <c:v>1.3567500000000001</c:v>
                </c:pt>
                <c:pt idx="773">
                  <c:v>1.3567500000000001</c:v>
                </c:pt>
                <c:pt idx="774">
                  <c:v>1.359</c:v>
                </c:pt>
                <c:pt idx="775">
                  <c:v>1.361999999999999</c:v>
                </c:pt>
                <c:pt idx="776">
                  <c:v>1.3650000000000002</c:v>
                </c:pt>
                <c:pt idx="777">
                  <c:v>1.3680000000000001</c:v>
                </c:pt>
                <c:pt idx="778">
                  <c:v>1.3702500000000009</c:v>
                </c:pt>
                <c:pt idx="779">
                  <c:v>1.37175</c:v>
                </c:pt>
                <c:pt idx="780">
                  <c:v>1.3740000000000001</c:v>
                </c:pt>
                <c:pt idx="781">
                  <c:v>1.3740000000000001</c:v>
                </c:pt>
                <c:pt idx="782">
                  <c:v>1.3762500000000009</c:v>
                </c:pt>
                <c:pt idx="783">
                  <c:v>1.3785000000000001</c:v>
                </c:pt>
                <c:pt idx="784">
                  <c:v>1.3807499999999999</c:v>
                </c:pt>
                <c:pt idx="785">
                  <c:v>1.383</c:v>
                </c:pt>
                <c:pt idx="786">
                  <c:v>1.3845000000000001</c:v>
                </c:pt>
                <c:pt idx="787">
                  <c:v>1.3867499999999999</c:v>
                </c:pt>
                <c:pt idx="788">
                  <c:v>1.389</c:v>
                </c:pt>
                <c:pt idx="789">
                  <c:v>1.3912500000000001</c:v>
                </c:pt>
                <c:pt idx="790">
                  <c:v>1.3942500000000007</c:v>
                </c:pt>
                <c:pt idx="791">
                  <c:v>1.3964999999999999</c:v>
                </c:pt>
                <c:pt idx="792">
                  <c:v>1.3995000000000002</c:v>
                </c:pt>
                <c:pt idx="793">
                  <c:v>1.4017499999999992</c:v>
                </c:pt>
                <c:pt idx="794">
                  <c:v>1.4039999999999981</c:v>
                </c:pt>
                <c:pt idx="795">
                  <c:v>1.4039999999999981</c:v>
                </c:pt>
                <c:pt idx="796">
                  <c:v>1.40625</c:v>
                </c:pt>
                <c:pt idx="797">
                  <c:v>1.4092499999999992</c:v>
                </c:pt>
                <c:pt idx="798">
                  <c:v>1.4114999999999986</c:v>
                </c:pt>
                <c:pt idx="799">
                  <c:v>1.414499999999999</c:v>
                </c:pt>
                <c:pt idx="800">
                  <c:v>1.4174999999999986</c:v>
                </c:pt>
                <c:pt idx="801">
                  <c:v>1.4197499999999992</c:v>
                </c:pt>
                <c:pt idx="802">
                  <c:v>1.4219999999999982</c:v>
                </c:pt>
                <c:pt idx="803">
                  <c:v>1.42425</c:v>
                </c:pt>
                <c:pt idx="804">
                  <c:v>1.4264999999999992</c:v>
                </c:pt>
                <c:pt idx="805">
                  <c:v>1.42875</c:v>
                </c:pt>
                <c:pt idx="806">
                  <c:v>1.4309999999999989</c:v>
                </c:pt>
                <c:pt idx="807">
                  <c:v>1.4332499999999992</c:v>
                </c:pt>
                <c:pt idx="808">
                  <c:v>1.4332499999999992</c:v>
                </c:pt>
                <c:pt idx="809">
                  <c:v>1.43625</c:v>
                </c:pt>
                <c:pt idx="810">
                  <c:v>1.439249999999999</c:v>
                </c:pt>
                <c:pt idx="811">
                  <c:v>1.4414999999999993</c:v>
                </c:pt>
                <c:pt idx="812">
                  <c:v>1.4437499999999992</c:v>
                </c:pt>
                <c:pt idx="813">
                  <c:v>1.446</c:v>
                </c:pt>
                <c:pt idx="814">
                  <c:v>1.44825</c:v>
                </c:pt>
                <c:pt idx="815">
                  <c:v>1.448999999999999</c:v>
                </c:pt>
                <c:pt idx="816">
                  <c:v>1.450499999999999</c:v>
                </c:pt>
                <c:pt idx="817">
                  <c:v>1.452</c:v>
                </c:pt>
                <c:pt idx="818">
                  <c:v>1.4534999999999989</c:v>
                </c:pt>
                <c:pt idx="819">
                  <c:v>1.4549999999999992</c:v>
                </c:pt>
                <c:pt idx="820">
                  <c:v>1.456499999999999</c:v>
                </c:pt>
                <c:pt idx="821">
                  <c:v>1.4587499999999998</c:v>
                </c:pt>
                <c:pt idx="822">
                  <c:v>1.46025</c:v>
                </c:pt>
                <c:pt idx="823">
                  <c:v>1.4617499999999992</c:v>
                </c:pt>
                <c:pt idx="824">
                  <c:v>1.464</c:v>
                </c:pt>
                <c:pt idx="825">
                  <c:v>1.4654999999999991</c:v>
                </c:pt>
                <c:pt idx="826">
                  <c:v>1.4677499999999992</c:v>
                </c:pt>
                <c:pt idx="827">
                  <c:v>1.47075</c:v>
                </c:pt>
                <c:pt idx="828">
                  <c:v>1.47075</c:v>
                </c:pt>
                <c:pt idx="829">
                  <c:v>1.472999999999999</c:v>
                </c:pt>
                <c:pt idx="830">
                  <c:v>1.474499999999999</c:v>
                </c:pt>
                <c:pt idx="831">
                  <c:v>1.4767499999999998</c:v>
                </c:pt>
                <c:pt idx="832">
                  <c:v>1.478999999999999</c:v>
                </c:pt>
                <c:pt idx="833">
                  <c:v>1.4804999999999993</c:v>
                </c:pt>
                <c:pt idx="834">
                  <c:v>1.482</c:v>
                </c:pt>
                <c:pt idx="835">
                  <c:v>1.4827500000000002</c:v>
                </c:pt>
                <c:pt idx="836">
                  <c:v>1.4842499999999998</c:v>
                </c:pt>
                <c:pt idx="837">
                  <c:v>1.4849999999999992</c:v>
                </c:pt>
                <c:pt idx="838">
                  <c:v>1.4857499999999992</c:v>
                </c:pt>
                <c:pt idx="839">
                  <c:v>1.48725</c:v>
                </c:pt>
                <c:pt idx="840">
                  <c:v>1.488</c:v>
                </c:pt>
                <c:pt idx="841">
                  <c:v>1.4887499999999998</c:v>
                </c:pt>
                <c:pt idx="842">
                  <c:v>1.4902500000000001</c:v>
                </c:pt>
                <c:pt idx="843">
                  <c:v>1.4909999999999992</c:v>
                </c:pt>
                <c:pt idx="844">
                  <c:v>1.4917499999999992</c:v>
                </c:pt>
                <c:pt idx="845">
                  <c:v>1.4925000000000002</c:v>
                </c:pt>
                <c:pt idx="846">
                  <c:v>1.4932500000000002</c:v>
                </c:pt>
                <c:pt idx="847">
                  <c:v>1.494</c:v>
                </c:pt>
                <c:pt idx="848">
                  <c:v>1.4954999999999992</c:v>
                </c:pt>
                <c:pt idx="849">
                  <c:v>1.4962499999999999</c:v>
                </c:pt>
                <c:pt idx="850">
                  <c:v>1.496999999999999</c:v>
                </c:pt>
                <c:pt idx="851">
                  <c:v>1.4984999999999991</c:v>
                </c:pt>
                <c:pt idx="852">
                  <c:v>1.49925</c:v>
                </c:pt>
                <c:pt idx="853">
                  <c:v>1.5</c:v>
                </c:pt>
              </c:numCache>
            </c:numRef>
          </c:xVal>
          <c:yVal>
            <c:numRef>
              <c:f>Sheet1!$F$3:$F$856</c:f>
              <c:numCache>
                <c:formatCode>General</c:formatCode>
                <c:ptCount val="854"/>
                <c:pt idx="0">
                  <c:v>0</c:v>
                </c:pt>
                <c:pt idx="1">
                  <c:v>25.179770000000001</c:v>
                </c:pt>
                <c:pt idx="2">
                  <c:v>56.208221000000002</c:v>
                </c:pt>
                <c:pt idx="3">
                  <c:v>65.060676999999998</c:v>
                </c:pt>
                <c:pt idx="4">
                  <c:v>93.794746000000004</c:v>
                </c:pt>
                <c:pt idx="5">
                  <c:v>112.843727</c:v>
                </c:pt>
                <c:pt idx="6">
                  <c:v>131.93696600000001</c:v>
                </c:pt>
                <c:pt idx="7">
                  <c:v>139.66558799999999</c:v>
                </c:pt>
                <c:pt idx="8">
                  <c:v>153.915131</c:v>
                </c:pt>
                <c:pt idx="9">
                  <c:v>160.64444</c:v>
                </c:pt>
                <c:pt idx="10">
                  <c:v>171.80842600000022</c:v>
                </c:pt>
                <c:pt idx="11">
                  <c:v>178.34551999999999</c:v>
                </c:pt>
                <c:pt idx="12">
                  <c:v>188.25474499999999</c:v>
                </c:pt>
                <c:pt idx="13">
                  <c:v>194.49110400000001</c:v>
                </c:pt>
                <c:pt idx="14">
                  <c:v>202.15907299999998</c:v>
                </c:pt>
                <c:pt idx="15">
                  <c:v>210.375259</c:v>
                </c:pt>
                <c:pt idx="16">
                  <c:v>217.68556199999998</c:v>
                </c:pt>
                <c:pt idx="17">
                  <c:v>224.286362</c:v>
                </c:pt>
                <c:pt idx="18">
                  <c:v>230.69075000000001</c:v>
                </c:pt>
                <c:pt idx="19">
                  <c:v>237.05159</c:v>
                </c:pt>
                <c:pt idx="20">
                  <c:v>241.10218800000001</c:v>
                </c:pt>
                <c:pt idx="21">
                  <c:v>244.63351399999988</c:v>
                </c:pt>
                <c:pt idx="22">
                  <c:v>249.38304100000011</c:v>
                </c:pt>
                <c:pt idx="23">
                  <c:v>252.52092000000007</c:v>
                </c:pt>
                <c:pt idx="24">
                  <c:v>257.83895899999965</c:v>
                </c:pt>
                <c:pt idx="25">
                  <c:v>266.03256199999993</c:v>
                </c:pt>
                <c:pt idx="26">
                  <c:v>270.58612099999965</c:v>
                </c:pt>
                <c:pt idx="27">
                  <c:v>273.30868500000008</c:v>
                </c:pt>
                <c:pt idx="28">
                  <c:v>273.87991299999999</c:v>
                </c:pt>
                <c:pt idx="29">
                  <c:v>277.74920700000001</c:v>
                </c:pt>
                <c:pt idx="30">
                  <c:v>280.50570699999975</c:v>
                </c:pt>
                <c:pt idx="31">
                  <c:v>283.71981799999975</c:v>
                </c:pt>
                <c:pt idx="32">
                  <c:v>292.33621199999965</c:v>
                </c:pt>
                <c:pt idx="33">
                  <c:v>296.17550699999993</c:v>
                </c:pt>
                <c:pt idx="34">
                  <c:v>296.07177699999966</c:v>
                </c:pt>
                <c:pt idx="35">
                  <c:v>300.26376299999993</c:v>
                </c:pt>
                <c:pt idx="36">
                  <c:v>296.12551899999966</c:v>
                </c:pt>
                <c:pt idx="37">
                  <c:v>296.71136499999977</c:v>
                </c:pt>
                <c:pt idx="38">
                  <c:v>293.912689</c:v>
                </c:pt>
                <c:pt idx="39">
                  <c:v>270.97619599999956</c:v>
                </c:pt>
                <c:pt idx="40">
                  <c:v>267.49227899999966</c:v>
                </c:pt>
                <c:pt idx="41">
                  <c:v>255.833145</c:v>
                </c:pt>
                <c:pt idx="42">
                  <c:v>246.39222700000022</c:v>
                </c:pt>
                <c:pt idx="43">
                  <c:v>238.99092100000001</c:v>
                </c:pt>
                <c:pt idx="44">
                  <c:v>236.96121200000007</c:v>
                </c:pt>
                <c:pt idx="45">
                  <c:v>232.94557199999988</c:v>
                </c:pt>
                <c:pt idx="46">
                  <c:v>224.07568399999988</c:v>
                </c:pt>
                <c:pt idx="47">
                  <c:v>246.73292499999999</c:v>
                </c:pt>
                <c:pt idx="48">
                  <c:v>234.34983800000001</c:v>
                </c:pt>
                <c:pt idx="49">
                  <c:v>236.85095200000001</c:v>
                </c:pt>
                <c:pt idx="50">
                  <c:v>221.18600499999999</c:v>
                </c:pt>
                <c:pt idx="51">
                  <c:v>211.128174</c:v>
                </c:pt>
                <c:pt idx="52">
                  <c:v>207.89735400000001</c:v>
                </c:pt>
                <c:pt idx="53">
                  <c:v>197.93310499999998</c:v>
                </c:pt>
                <c:pt idx="54">
                  <c:v>195.25105299999998</c:v>
                </c:pt>
                <c:pt idx="55">
                  <c:v>194.63424700000004</c:v>
                </c:pt>
                <c:pt idx="56">
                  <c:v>186.147141</c:v>
                </c:pt>
                <c:pt idx="57">
                  <c:v>179.44911199999999</c:v>
                </c:pt>
                <c:pt idx="58">
                  <c:v>179.67565899999988</c:v>
                </c:pt>
                <c:pt idx="59">
                  <c:v>163.41499299999998</c:v>
                </c:pt>
                <c:pt idx="60">
                  <c:v>163.41076699999999</c:v>
                </c:pt>
                <c:pt idx="61">
                  <c:v>163.32771300000007</c:v>
                </c:pt>
                <c:pt idx="62">
                  <c:v>153.85752900000011</c:v>
                </c:pt>
                <c:pt idx="63">
                  <c:v>149.64955099999983</c:v>
                </c:pt>
                <c:pt idx="64">
                  <c:v>177.00943000000001</c:v>
                </c:pt>
                <c:pt idx="65">
                  <c:v>157.42878700000011</c:v>
                </c:pt>
                <c:pt idx="66">
                  <c:v>157.37020900000007</c:v>
                </c:pt>
                <c:pt idx="67">
                  <c:v>155.64353899999998</c:v>
                </c:pt>
                <c:pt idx="68">
                  <c:v>150.99890100000007</c:v>
                </c:pt>
                <c:pt idx="69">
                  <c:v>150.686172</c:v>
                </c:pt>
                <c:pt idx="70">
                  <c:v>145.41313199999999</c:v>
                </c:pt>
                <c:pt idx="71">
                  <c:v>144.0089420000001</c:v>
                </c:pt>
                <c:pt idx="72">
                  <c:v>131.53507999999999</c:v>
                </c:pt>
                <c:pt idx="73">
                  <c:v>131.94967699999998</c:v>
                </c:pt>
                <c:pt idx="74">
                  <c:v>130.83479299999999</c:v>
                </c:pt>
                <c:pt idx="75">
                  <c:v>131.31465099999988</c:v>
                </c:pt>
                <c:pt idx="76">
                  <c:v>131.71339399999988</c:v>
                </c:pt>
                <c:pt idx="77">
                  <c:v>149.74670399999988</c:v>
                </c:pt>
                <c:pt idx="78">
                  <c:v>132.74066199999987</c:v>
                </c:pt>
                <c:pt idx="79">
                  <c:v>126.182205</c:v>
                </c:pt>
                <c:pt idx="80">
                  <c:v>124.67546099999994</c:v>
                </c:pt>
                <c:pt idx="81">
                  <c:v>113.89907799999995</c:v>
                </c:pt>
                <c:pt idx="82">
                  <c:v>102.321518</c:v>
                </c:pt>
                <c:pt idx="83">
                  <c:v>140.94546499999998</c:v>
                </c:pt>
                <c:pt idx="84">
                  <c:v>139.11762999999999</c:v>
                </c:pt>
                <c:pt idx="85">
                  <c:v>138.24027999999998</c:v>
                </c:pt>
                <c:pt idx="86">
                  <c:v>141.6521000000001</c:v>
                </c:pt>
                <c:pt idx="87">
                  <c:v>141.69276399999998</c:v>
                </c:pt>
                <c:pt idx="88">
                  <c:v>135.41154499999999</c:v>
                </c:pt>
                <c:pt idx="89">
                  <c:v>125.36566900000005</c:v>
                </c:pt>
                <c:pt idx="90">
                  <c:v>125.210892</c:v>
                </c:pt>
                <c:pt idx="91">
                  <c:v>126.53074599999998</c:v>
                </c:pt>
                <c:pt idx="92">
                  <c:v>156.56141700000012</c:v>
                </c:pt>
                <c:pt idx="93">
                  <c:v>151.87738000000004</c:v>
                </c:pt>
                <c:pt idx="94">
                  <c:v>141.82893400000012</c:v>
                </c:pt>
                <c:pt idx="95">
                  <c:v>142.660889</c:v>
                </c:pt>
                <c:pt idx="96">
                  <c:v>139.69709800000001</c:v>
                </c:pt>
                <c:pt idx="97">
                  <c:v>139.52065999999999</c:v>
                </c:pt>
                <c:pt idx="98">
                  <c:v>138.847702</c:v>
                </c:pt>
                <c:pt idx="99">
                  <c:v>137.696045</c:v>
                </c:pt>
                <c:pt idx="100">
                  <c:v>131.61029099999999</c:v>
                </c:pt>
                <c:pt idx="101">
                  <c:v>129.82598900000011</c:v>
                </c:pt>
                <c:pt idx="102">
                  <c:v>132.58685299999999</c:v>
                </c:pt>
                <c:pt idx="103">
                  <c:v>126.73545799999998</c:v>
                </c:pt>
                <c:pt idx="104">
                  <c:v>158.81698600000001</c:v>
                </c:pt>
                <c:pt idx="105">
                  <c:v>154.35905499999998</c:v>
                </c:pt>
                <c:pt idx="106">
                  <c:v>141.29276999999999</c:v>
                </c:pt>
                <c:pt idx="107">
                  <c:v>142.80358899999999</c:v>
                </c:pt>
                <c:pt idx="108">
                  <c:v>136.31399499999998</c:v>
                </c:pt>
                <c:pt idx="109">
                  <c:v>138.95822100000012</c:v>
                </c:pt>
                <c:pt idx="110">
                  <c:v>142.53488199999998</c:v>
                </c:pt>
                <c:pt idx="111">
                  <c:v>141.900589</c:v>
                </c:pt>
                <c:pt idx="112">
                  <c:v>146.64865099999992</c:v>
                </c:pt>
                <c:pt idx="113">
                  <c:v>145.79373199999998</c:v>
                </c:pt>
                <c:pt idx="114">
                  <c:v>147.632904</c:v>
                </c:pt>
                <c:pt idx="115">
                  <c:v>153.13975499999984</c:v>
                </c:pt>
                <c:pt idx="116">
                  <c:v>150.62614400000001</c:v>
                </c:pt>
                <c:pt idx="117">
                  <c:v>152.75830100000007</c:v>
                </c:pt>
                <c:pt idx="118">
                  <c:v>153.91867099999999</c:v>
                </c:pt>
                <c:pt idx="119">
                  <c:v>155.25630200000001</c:v>
                </c:pt>
                <c:pt idx="120">
                  <c:v>158.12304700000001</c:v>
                </c:pt>
                <c:pt idx="121">
                  <c:v>161.96818500000001</c:v>
                </c:pt>
                <c:pt idx="122">
                  <c:v>161.32714800000022</c:v>
                </c:pt>
                <c:pt idx="123">
                  <c:v>169.71382099999988</c:v>
                </c:pt>
                <c:pt idx="124">
                  <c:v>167.95463599999999</c:v>
                </c:pt>
                <c:pt idx="125">
                  <c:v>173.33612100000011</c:v>
                </c:pt>
                <c:pt idx="126">
                  <c:v>175.1026</c:v>
                </c:pt>
                <c:pt idx="127">
                  <c:v>198.78916899999999</c:v>
                </c:pt>
                <c:pt idx="128">
                  <c:v>197.61236600000001</c:v>
                </c:pt>
                <c:pt idx="129">
                  <c:v>200.98870800000012</c:v>
                </c:pt>
                <c:pt idx="130">
                  <c:v>203.50105299999998</c:v>
                </c:pt>
                <c:pt idx="131">
                  <c:v>202.92337000000001</c:v>
                </c:pt>
                <c:pt idx="132">
                  <c:v>203.35694900000016</c:v>
                </c:pt>
                <c:pt idx="133">
                  <c:v>196.953979</c:v>
                </c:pt>
                <c:pt idx="134">
                  <c:v>194.98187300000001</c:v>
                </c:pt>
                <c:pt idx="135">
                  <c:v>197.47668499999995</c:v>
                </c:pt>
                <c:pt idx="136">
                  <c:v>199.52354399999999</c:v>
                </c:pt>
                <c:pt idx="137">
                  <c:v>195.46958899999998</c:v>
                </c:pt>
                <c:pt idx="138">
                  <c:v>213.941879</c:v>
                </c:pt>
                <c:pt idx="139">
                  <c:v>216.57615699999999</c:v>
                </c:pt>
                <c:pt idx="140">
                  <c:v>219.31933599999999</c:v>
                </c:pt>
                <c:pt idx="141">
                  <c:v>221.86691300000001</c:v>
                </c:pt>
                <c:pt idx="142">
                  <c:v>220.80810500000001</c:v>
                </c:pt>
                <c:pt idx="143">
                  <c:v>219.22792100000001</c:v>
                </c:pt>
                <c:pt idx="144">
                  <c:v>215.63998399999988</c:v>
                </c:pt>
                <c:pt idx="145">
                  <c:v>217.152557</c:v>
                </c:pt>
                <c:pt idx="146">
                  <c:v>246.75091599999999</c:v>
                </c:pt>
                <c:pt idx="147">
                  <c:v>247.40510599999999</c:v>
                </c:pt>
                <c:pt idx="148">
                  <c:v>252.256744</c:v>
                </c:pt>
                <c:pt idx="149">
                  <c:v>256.35308800000001</c:v>
                </c:pt>
                <c:pt idx="150">
                  <c:v>259.14312699999999</c:v>
                </c:pt>
                <c:pt idx="151">
                  <c:v>256.73834199999965</c:v>
                </c:pt>
                <c:pt idx="152">
                  <c:v>255.78241000000011</c:v>
                </c:pt>
                <c:pt idx="153">
                  <c:v>243.67417899999998</c:v>
                </c:pt>
                <c:pt idx="154">
                  <c:v>259.66806000000008</c:v>
                </c:pt>
                <c:pt idx="155">
                  <c:v>261.11840799999999</c:v>
                </c:pt>
                <c:pt idx="156">
                  <c:v>264.46963499999993</c:v>
                </c:pt>
                <c:pt idx="157">
                  <c:v>267.50186200000002</c:v>
                </c:pt>
                <c:pt idx="158">
                  <c:v>266.63766500000008</c:v>
                </c:pt>
                <c:pt idx="159">
                  <c:v>259.62536599999999</c:v>
                </c:pt>
                <c:pt idx="160">
                  <c:v>262.14340199999998</c:v>
                </c:pt>
                <c:pt idx="161">
                  <c:v>265.59213299999965</c:v>
                </c:pt>
                <c:pt idx="162">
                  <c:v>270.70211799999959</c:v>
                </c:pt>
                <c:pt idx="163">
                  <c:v>281.18249500000002</c:v>
                </c:pt>
                <c:pt idx="164">
                  <c:v>281.48052999999965</c:v>
                </c:pt>
                <c:pt idx="165">
                  <c:v>288.85751299999993</c:v>
                </c:pt>
                <c:pt idx="166">
                  <c:v>291.70382699999999</c:v>
                </c:pt>
                <c:pt idx="167">
                  <c:v>287.61096199999997</c:v>
                </c:pt>
                <c:pt idx="168">
                  <c:v>291.05145299999975</c:v>
                </c:pt>
                <c:pt idx="169">
                  <c:v>290.72415199999978</c:v>
                </c:pt>
                <c:pt idx="170">
                  <c:v>289.503601</c:v>
                </c:pt>
                <c:pt idx="171">
                  <c:v>292.412781</c:v>
                </c:pt>
                <c:pt idx="172">
                  <c:v>295.58358799999979</c:v>
                </c:pt>
                <c:pt idx="173">
                  <c:v>286.100708</c:v>
                </c:pt>
                <c:pt idx="174">
                  <c:v>275.394836</c:v>
                </c:pt>
                <c:pt idx="175">
                  <c:v>270.8105769999998</c:v>
                </c:pt>
                <c:pt idx="176">
                  <c:v>261.42880199999979</c:v>
                </c:pt>
                <c:pt idx="177">
                  <c:v>269.10797100000002</c:v>
                </c:pt>
                <c:pt idx="178">
                  <c:v>269.97018399999979</c:v>
                </c:pt>
                <c:pt idx="179">
                  <c:v>260.062836</c:v>
                </c:pt>
                <c:pt idx="180">
                  <c:v>231.32461499999999</c:v>
                </c:pt>
                <c:pt idx="181">
                  <c:v>212.41909799999999</c:v>
                </c:pt>
                <c:pt idx="182">
                  <c:v>191.26991299999995</c:v>
                </c:pt>
                <c:pt idx="183">
                  <c:v>173.65403700000007</c:v>
                </c:pt>
                <c:pt idx="184">
                  <c:v>229.06088299999999</c:v>
                </c:pt>
                <c:pt idx="185">
                  <c:v>219.612686</c:v>
                </c:pt>
                <c:pt idx="186">
                  <c:v>205.177841</c:v>
                </c:pt>
                <c:pt idx="187">
                  <c:v>192.72280900000001</c:v>
                </c:pt>
                <c:pt idx="188">
                  <c:v>191.74522399999998</c:v>
                </c:pt>
                <c:pt idx="189">
                  <c:v>184.376465</c:v>
                </c:pt>
                <c:pt idx="190">
                  <c:v>163.13813800000011</c:v>
                </c:pt>
                <c:pt idx="191">
                  <c:v>172.17297399999998</c:v>
                </c:pt>
                <c:pt idx="192">
                  <c:v>158.06646700000007</c:v>
                </c:pt>
                <c:pt idx="193">
                  <c:v>158.22283900000011</c:v>
                </c:pt>
                <c:pt idx="194">
                  <c:v>156.03970299999995</c:v>
                </c:pt>
                <c:pt idx="195">
                  <c:v>142.86564600000011</c:v>
                </c:pt>
                <c:pt idx="196">
                  <c:v>137.25056499999988</c:v>
                </c:pt>
                <c:pt idx="197">
                  <c:v>136.37127700000011</c:v>
                </c:pt>
                <c:pt idx="198">
                  <c:v>127.57597399999995</c:v>
                </c:pt>
                <c:pt idx="199">
                  <c:v>112.765518</c:v>
                </c:pt>
                <c:pt idx="200">
                  <c:v>102.42466000000007</c:v>
                </c:pt>
                <c:pt idx="201">
                  <c:v>101.12751799999998</c:v>
                </c:pt>
                <c:pt idx="202">
                  <c:v>90.475043999999983</c:v>
                </c:pt>
                <c:pt idx="203">
                  <c:v>87.944839000000059</c:v>
                </c:pt>
                <c:pt idx="204">
                  <c:v>134.68888900000007</c:v>
                </c:pt>
                <c:pt idx="205">
                  <c:v>129.64898700000001</c:v>
                </c:pt>
                <c:pt idx="206">
                  <c:v>132.60278299999999</c:v>
                </c:pt>
                <c:pt idx="207">
                  <c:v>123.71682699999999</c:v>
                </c:pt>
                <c:pt idx="208">
                  <c:v>117.38739</c:v>
                </c:pt>
                <c:pt idx="209">
                  <c:v>100.03257000000001</c:v>
                </c:pt>
                <c:pt idx="210">
                  <c:v>98.612174999999979</c:v>
                </c:pt>
                <c:pt idx="211">
                  <c:v>97.061203000000077</c:v>
                </c:pt>
                <c:pt idx="212">
                  <c:v>103.87473300000001</c:v>
                </c:pt>
                <c:pt idx="213">
                  <c:v>106.927971</c:v>
                </c:pt>
                <c:pt idx="214">
                  <c:v>94.621155000000002</c:v>
                </c:pt>
                <c:pt idx="215">
                  <c:v>93.562636999999981</c:v>
                </c:pt>
                <c:pt idx="216">
                  <c:v>92.580124000000026</c:v>
                </c:pt>
                <c:pt idx="217">
                  <c:v>89.162147999999988</c:v>
                </c:pt>
                <c:pt idx="218">
                  <c:v>84.810103999999995</c:v>
                </c:pt>
                <c:pt idx="219">
                  <c:v>83.095589000000004</c:v>
                </c:pt>
                <c:pt idx="220">
                  <c:v>81.16198</c:v>
                </c:pt>
                <c:pt idx="221">
                  <c:v>77.805045999999948</c:v>
                </c:pt>
                <c:pt idx="222">
                  <c:v>140.67068499999988</c:v>
                </c:pt>
                <c:pt idx="223">
                  <c:v>136.97706600000001</c:v>
                </c:pt>
                <c:pt idx="224">
                  <c:v>137.79952999999998</c:v>
                </c:pt>
                <c:pt idx="225">
                  <c:v>134.94278</c:v>
                </c:pt>
                <c:pt idx="226">
                  <c:v>135.254898</c:v>
                </c:pt>
                <c:pt idx="227">
                  <c:v>128.24674999999999</c:v>
                </c:pt>
                <c:pt idx="228">
                  <c:v>122.766716</c:v>
                </c:pt>
                <c:pt idx="229">
                  <c:v>123.37104799999994</c:v>
                </c:pt>
                <c:pt idx="230">
                  <c:v>120.596794</c:v>
                </c:pt>
                <c:pt idx="231">
                  <c:v>120.598595</c:v>
                </c:pt>
                <c:pt idx="232">
                  <c:v>156.75961299999992</c:v>
                </c:pt>
                <c:pt idx="233">
                  <c:v>159.26351899999995</c:v>
                </c:pt>
                <c:pt idx="234">
                  <c:v>163.023483</c:v>
                </c:pt>
                <c:pt idx="235">
                  <c:v>166.14814800000011</c:v>
                </c:pt>
                <c:pt idx="236">
                  <c:v>167.19378699999999</c:v>
                </c:pt>
                <c:pt idx="237">
                  <c:v>163.101913</c:v>
                </c:pt>
                <c:pt idx="238">
                  <c:v>158.116928</c:v>
                </c:pt>
                <c:pt idx="239">
                  <c:v>148.49461399999998</c:v>
                </c:pt>
                <c:pt idx="240">
                  <c:v>150.79505899999998</c:v>
                </c:pt>
                <c:pt idx="241">
                  <c:v>154.28878800000001</c:v>
                </c:pt>
                <c:pt idx="242">
                  <c:v>157.394699</c:v>
                </c:pt>
                <c:pt idx="243">
                  <c:v>160.12873800000011</c:v>
                </c:pt>
                <c:pt idx="244">
                  <c:v>162.71459999999988</c:v>
                </c:pt>
                <c:pt idx="245">
                  <c:v>164.86181600000012</c:v>
                </c:pt>
                <c:pt idx="246">
                  <c:v>167.30802900000012</c:v>
                </c:pt>
                <c:pt idx="247">
                  <c:v>172.8711090000001</c:v>
                </c:pt>
                <c:pt idx="248">
                  <c:v>173.28273000000004</c:v>
                </c:pt>
                <c:pt idx="249">
                  <c:v>176.79675299999988</c:v>
                </c:pt>
                <c:pt idx="250">
                  <c:v>175.02734400000011</c:v>
                </c:pt>
                <c:pt idx="251">
                  <c:v>177.85914600000015</c:v>
                </c:pt>
                <c:pt idx="252">
                  <c:v>180.47376999999992</c:v>
                </c:pt>
                <c:pt idx="253">
                  <c:v>183.15126000000001</c:v>
                </c:pt>
                <c:pt idx="254">
                  <c:v>196.208878</c:v>
                </c:pt>
                <c:pt idx="255">
                  <c:v>195.24995399999983</c:v>
                </c:pt>
                <c:pt idx="256">
                  <c:v>203.21455399999977</c:v>
                </c:pt>
                <c:pt idx="257">
                  <c:v>199.57287600000001</c:v>
                </c:pt>
                <c:pt idx="258">
                  <c:v>202.82368499999998</c:v>
                </c:pt>
                <c:pt idx="259">
                  <c:v>205.66653399999998</c:v>
                </c:pt>
                <c:pt idx="260">
                  <c:v>207.323669</c:v>
                </c:pt>
                <c:pt idx="261">
                  <c:v>215.33596800000001</c:v>
                </c:pt>
                <c:pt idx="262">
                  <c:v>216.41223100000011</c:v>
                </c:pt>
                <c:pt idx="263">
                  <c:v>219.92762800000011</c:v>
                </c:pt>
                <c:pt idx="264">
                  <c:v>220.99224900000016</c:v>
                </c:pt>
                <c:pt idx="265">
                  <c:v>220.77658099999988</c:v>
                </c:pt>
                <c:pt idx="266">
                  <c:v>224.36270100000004</c:v>
                </c:pt>
                <c:pt idx="267">
                  <c:v>226.77018699999999</c:v>
                </c:pt>
                <c:pt idx="268">
                  <c:v>230.33068800000001</c:v>
                </c:pt>
                <c:pt idx="269">
                  <c:v>231.93035900000001</c:v>
                </c:pt>
                <c:pt idx="270">
                  <c:v>235.49757399999999</c:v>
                </c:pt>
                <c:pt idx="271">
                  <c:v>233.78714000000011</c:v>
                </c:pt>
                <c:pt idx="272">
                  <c:v>232.416245</c:v>
                </c:pt>
                <c:pt idx="273">
                  <c:v>237.66691599999999</c:v>
                </c:pt>
                <c:pt idx="274">
                  <c:v>239.60345499999988</c:v>
                </c:pt>
                <c:pt idx="275">
                  <c:v>242.60195899999999</c:v>
                </c:pt>
                <c:pt idx="276">
                  <c:v>246.38134800000026</c:v>
                </c:pt>
                <c:pt idx="277">
                  <c:v>257.78155499999963</c:v>
                </c:pt>
                <c:pt idx="278">
                  <c:v>259.09054599999979</c:v>
                </c:pt>
                <c:pt idx="279">
                  <c:v>255.74533099999999</c:v>
                </c:pt>
                <c:pt idx="280">
                  <c:v>259.759705</c:v>
                </c:pt>
                <c:pt idx="281">
                  <c:v>263.653503</c:v>
                </c:pt>
                <c:pt idx="282">
                  <c:v>267.22183199999978</c:v>
                </c:pt>
                <c:pt idx="283">
                  <c:v>270.30114699999979</c:v>
                </c:pt>
                <c:pt idx="284">
                  <c:v>259.55783100000002</c:v>
                </c:pt>
                <c:pt idx="285">
                  <c:v>260.06933599999979</c:v>
                </c:pt>
                <c:pt idx="286">
                  <c:v>286.05505399999993</c:v>
                </c:pt>
                <c:pt idx="287">
                  <c:v>285.70581099999993</c:v>
                </c:pt>
                <c:pt idx="288">
                  <c:v>288.79983499999975</c:v>
                </c:pt>
                <c:pt idx="289">
                  <c:v>281.06564300000002</c:v>
                </c:pt>
                <c:pt idx="290">
                  <c:v>281.50344799999999</c:v>
                </c:pt>
                <c:pt idx="291">
                  <c:v>290.21234099999975</c:v>
                </c:pt>
                <c:pt idx="292">
                  <c:v>295.114105</c:v>
                </c:pt>
                <c:pt idx="293">
                  <c:v>283.585083</c:v>
                </c:pt>
                <c:pt idx="294">
                  <c:v>287.48220799999979</c:v>
                </c:pt>
                <c:pt idx="295">
                  <c:v>281.85928300000023</c:v>
                </c:pt>
                <c:pt idx="296">
                  <c:v>264.97735599999965</c:v>
                </c:pt>
                <c:pt idx="297">
                  <c:v>264.97561599999977</c:v>
                </c:pt>
                <c:pt idx="298">
                  <c:v>265.41216999999978</c:v>
                </c:pt>
                <c:pt idx="299">
                  <c:v>315.07177699999966</c:v>
                </c:pt>
                <c:pt idx="300">
                  <c:v>295.90234400000003</c:v>
                </c:pt>
                <c:pt idx="301">
                  <c:v>288.39077799999978</c:v>
                </c:pt>
                <c:pt idx="302">
                  <c:v>288.50253300000003</c:v>
                </c:pt>
                <c:pt idx="303">
                  <c:v>284.630585</c:v>
                </c:pt>
                <c:pt idx="304">
                  <c:v>275.67068500000022</c:v>
                </c:pt>
                <c:pt idx="305">
                  <c:v>271.82754499999999</c:v>
                </c:pt>
                <c:pt idx="306">
                  <c:v>264.094269</c:v>
                </c:pt>
                <c:pt idx="307">
                  <c:v>293.69586199999998</c:v>
                </c:pt>
                <c:pt idx="308">
                  <c:v>290.36883499999999</c:v>
                </c:pt>
                <c:pt idx="309">
                  <c:v>285.11938500000002</c:v>
                </c:pt>
                <c:pt idx="310">
                  <c:v>281.82437099999999</c:v>
                </c:pt>
                <c:pt idx="311">
                  <c:v>247.51385499999984</c:v>
                </c:pt>
                <c:pt idx="312">
                  <c:v>230.343491</c:v>
                </c:pt>
                <c:pt idx="313">
                  <c:v>223.16374199999998</c:v>
                </c:pt>
                <c:pt idx="314">
                  <c:v>223.31539900000001</c:v>
                </c:pt>
                <c:pt idx="315">
                  <c:v>214.17073099999999</c:v>
                </c:pt>
                <c:pt idx="316">
                  <c:v>255.02566499999998</c:v>
                </c:pt>
                <c:pt idx="317">
                  <c:v>251.765839</c:v>
                </c:pt>
                <c:pt idx="318">
                  <c:v>252.59539800000007</c:v>
                </c:pt>
                <c:pt idx="319">
                  <c:v>236.81555199999988</c:v>
                </c:pt>
                <c:pt idx="320">
                  <c:v>195.01316799999998</c:v>
                </c:pt>
                <c:pt idx="321">
                  <c:v>192.136719</c:v>
                </c:pt>
                <c:pt idx="322">
                  <c:v>171.88105800000011</c:v>
                </c:pt>
                <c:pt idx="323">
                  <c:v>150.74085999999988</c:v>
                </c:pt>
                <c:pt idx="324">
                  <c:v>136.309158</c:v>
                </c:pt>
                <c:pt idx="325">
                  <c:v>121.37426000000002</c:v>
                </c:pt>
                <c:pt idx="326">
                  <c:v>105.05223799999995</c:v>
                </c:pt>
                <c:pt idx="327">
                  <c:v>98.052482999999896</c:v>
                </c:pt>
                <c:pt idx="328">
                  <c:v>99.279404</c:v>
                </c:pt>
                <c:pt idx="329">
                  <c:v>95.891082999999981</c:v>
                </c:pt>
                <c:pt idx="330">
                  <c:v>89.984031999999999</c:v>
                </c:pt>
                <c:pt idx="331">
                  <c:v>93.715126000000026</c:v>
                </c:pt>
                <c:pt idx="332">
                  <c:v>80.093430000000012</c:v>
                </c:pt>
                <c:pt idx="333">
                  <c:v>120.95113400000002</c:v>
                </c:pt>
                <c:pt idx="334">
                  <c:v>113.62645000000001</c:v>
                </c:pt>
                <c:pt idx="335">
                  <c:v>109.315918</c:v>
                </c:pt>
                <c:pt idx="336">
                  <c:v>94.220634000000004</c:v>
                </c:pt>
                <c:pt idx="337">
                  <c:v>98.075797999999907</c:v>
                </c:pt>
                <c:pt idx="338">
                  <c:v>86.487578999999982</c:v>
                </c:pt>
                <c:pt idx="339">
                  <c:v>87.198531999999958</c:v>
                </c:pt>
                <c:pt idx="340">
                  <c:v>89.233695999999995</c:v>
                </c:pt>
                <c:pt idx="341">
                  <c:v>84.62020099999998</c:v>
                </c:pt>
                <c:pt idx="342">
                  <c:v>86.213943000000057</c:v>
                </c:pt>
                <c:pt idx="343">
                  <c:v>118.86674499999998</c:v>
                </c:pt>
                <c:pt idx="344">
                  <c:v>117.518196</c:v>
                </c:pt>
                <c:pt idx="345">
                  <c:v>118.87181099999998</c:v>
                </c:pt>
                <c:pt idx="346">
                  <c:v>118.286575</c:v>
                </c:pt>
                <c:pt idx="347">
                  <c:v>115.63508599999994</c:v>
                </c:pt>
                <c:pt idx="348">
                  <c:v>112.77913700000001</c:v>
                </c:pt>
                <c:pt idx="349">
                  <c:v>115.31915300000006</c:v>
                </c:pt>
                <c:pt idx="350">
                  <c:v>133.68983499999999</c:v>
                </c:pt>
                <c:pt idx="351">
                  <c:v>124.296791</c:v>
                </c:pt>
                <c:pt idx="352">
                  <c:v>122.26565600000002</c:v>
                </c:pt>
                <c:pt idx="353">
                  <c:v>120.66703800000001</c:v>
                </c:pt>
                <c:pt idx="354">
                  <c:v>116.00811</c:v>
                </c:pt>
                <c:pt idx="355">
                  <c:v>117.25147200000001</c:v>
                </c:pt>
                <c:pt idx="356">
                  <c:v>117.83322099999999</c:v>
                </c:pt>
                <c:pt idx="357">
                  <c:v>117.91931900000006</c:v>
                </c:pt>
                <c:pt idx="358">
                  <c:v>118.19651</c:v>
                </c:pt>
                <c:pt idx="359">
                  <c:v>117.91037</c:v>
                </c:pt>
                <c:pt idx="360">
                  <c:v>117.701088</c:v>
                </c:pt>
                <c:pt idx="361">
                  <c:v>117.29319000000002</c:v>
                </c:pt>
                <c:pt idx="362">
                  <c:v>144.54655499999987</c:v>
                </c:pt>
                <c:pt idx="363">
                  <c:v>134.91479499999988</c:v>
                </c:pt>
                <c:pt idx="364">
                  <c:v>135.64189099999999</c:v>
                </c:pt>
                <c:pt idx="365">
                  <c:v>133.66563399999998</c:v>
                </c:pt>
                <c:pt idx="366">
                  <c:v>133.545288</c:v>
                </c:pt>
                <c:pt idx="367">
                  <c:v>136.12229900000011</c:v>
                </c:pt>
                <c:pt idx="368">
                  <c:v>137.48365799999999</c:v>
                </c:pt>
                <c:pt idx="369">
                  <c:v>136.54040499999999</c:v>
                </c:pt>
                <c:pt idx="370">
                  <c:v>142.35672000000011</c:v>
                </c:pt>
                <c:pt idx="371">
                  <c:v>141.20332299999998</c:v>
                </c:pt>
                <c:pt idx="372">
                  <c:v>166.38728300000011</c:v>
                </c:pt>
                <c:pt idx="373">
                  <c:v>164.89889500000001</c:v>
                </c:pt>
                <c:pt idx="374">
                  <c:v>167.596405</c:v>
                </c:pt>
                <c:pt idx="375">
                  <c:v>171.49472</c:v>
                </c:pt>
                <c:pt idx="376">
                  <c:v>173.46134900000015</c:v>
                </c:pt>
                <c:pt idx="377">
                  <c:v>173.627151</c:v>
                </c:pt>
                <c:pt idx="378">
                  <c:v>175.64018199999998</c:v>
                </c:pt>
                <c:pt idx="379">
                  <c:v>179.93986499999988</c:v>
                </c:pt>
                <c:pt idx="380">
                  <c:v>190.804169</c:v>
                </c:pt>
                <c:pt idx="381">
                  <c:v>192.025879</c:v>
                </c:pt>
                <c:pt idx="382">
                  <c:v>196.26748700000007</c:v>
                </c:pt>
                <c:pt idx="383">
                  <c:v>200.52436800000001</c:v>
                </c:pt>
                <c:pt idx="384">
                  <c:v>200.91751099999999</c:v>
                </c:pt>
                <c:pt idx="385">
                  <c:v>202.09518399999999</c:v>
                </c:pt>
                <c:pt idx="386">
                  <c:v>207.11285399999988</c:v>
                </c:pt>
                <c:pt idx="387">
                  <c:v>211.7745359999999</c:v>
                </c:pt>
                <c:pt idx="388">
                  <c:v>211.43926999999999</c:v>
                </c:pt>
                <c:pt idx="389">
                  <c:v>213.67285199999998</c:v>
                </c:pt>
                <c:pt idx="390">
                  <c:v>216.10900899999999</c:v>
                </c:pt>
                <c:pt idx="391">
                  <c:v>221.728531</c:v>
                </c:pt>
                <c:pt idx="392">
                  <c:v>222.28015099999999</c:v>
                </c:pt>
                <c:pt idx="393">
                  <c:v>215.272919</c:v>
                </c:pt>
                <c:pt idx="394">
                  <c:v>217.73637399999998</c:v>
                </c:pt>
                <c:pt idx="395">
                  <c:v>215.27387999999988</c:v>
                </c:pt>
                <c:pt idx="396">
                  <c:v>217.429733</c:v>
                </c:pt>
                <c:pt idx="397">
                  <c:v>220.51739499999999</c:v>
                </c:pt>
                <c:pt idx="398">
                  <c:v>220.67321799999999</c:v>
                </c:pt>
                <c:pt idx="399">
                  <c:v>224.52690100000001</c:v>
                </c:pt>
                <c:pt idx="400">
                  <c:v>222.943848</c:v>
                </c:pt>
                <c:pt idx="401">
                  <c:v>226.14408899999998</c:v>
                </c:pt>
                <c:pt idx="402">
                  <c:v>229.19352699999999</c:v>
                </c:pt>
                <c:pt idx="403">
                  <c:v>232.129166</c:v>
                </c:pt>
                <c:pt idx="404">
                  <c:v>247.53672800000001</c:v>
                </c:pt>
                <c:pt idx="405">
                  <c:v>248.88970900000001</c:v>
                </c:pt>
                <c:pt idx="406">
                  <c:v>251.38391100000001</c:v>
                </c:pt>
                <c:pt idx="407">
                  <c:v>254.37254300000001</c:v>
                </c:pt>
                <c:pt idx="408">
                  <c:v>257.82244900000001</c:v>
                </c:pt>
                <c:pt idx="409">
                  <c:v>256.29815699999949</c:v>
                </c:pt>
                <c:pt idx="410">
                  <c:v>259.10446200000035</c:v>
                </c:pt>
                <c:pt idx="411">
                  <c:v>246.84483299999999</c:v>
                </c:pt>
                <c:pt idx="412">
                  <c:v>244.62814300000011</c:v>
                </c:pt>
                <c:pt idx="413">
                  <c:v>248.46916199999998</c:v>
                </c:pt>
                <c:pt idx="414">
                  <c:v>252.164368</c:v>
                </c:pt>
                <c:pt idx="415">
                  <c:v>255.75166299999998</c:v>
                </c:pt>
                <c:pt idx="416">
                  <c:v>258.83477800000003</c:v>
                </c:pt>
                <c:pt idx="417">
                  <c:v>262.69122299999975</c:v>
                </c:pt>
                <c:pt idx="418">
                  <c:v>266.79553199999958</c:v>
                </c:pt>
                <c:pt idx="419">
                  <c:v>281.90878300000003</c:v>
                </c:pt>
                <c:pt idx="420">
                  <c:v>280.53124999999977</c:v>
                </c:pt>
                <c:pt idx="421">
                  <c:v>281.47943099999975</c:v>
                </c:pt>
                <c:pt idx="422">
                  <c:v>286.32900999999993</c:v>
                </c:pt>
                <c:pt idx="423">
                  <c:v>278.04373199999975</c:v>
                </c:pt>
                <c:pt idx="424">
                  <c:v>279.57586700000002</c:v>
                </c:pt>
                <c:pt idx="425">
                  <c:v>275.88430799999975</c:v>
                </c:pt>
                <c:pt idx="426">
                  <c:v>274.85534699999999</c:v>
                </c:pt>
                <c:pt idx="427">
                  <c:v>270.210083</c:v>
                </c:pt>
                <c:pt idx="428">
                  <c:v>303.59851099999958</c:v>
                </c:pt>
                <c:pt idx="429">
                  <c:v>302.63696299999975</c:v>
                </c:pt>
                <c:pt idx="430">
                  <c:v>290.72161899999958</c:v>
                </c:pt>
                <c:pt idx="431">
                  <c:v>290.90377799999965</c:v>
                </c:pt>
                <c:pt idx="432">
                  <c:v>298.37533599999978</c:v>
                </c:pt>
                <c:pt idx="433">
                  <c:v>296.81051599999978</c:v>
                </c:pt>
                <c:pt idx="434">
                  <c:v>297.75613399999958</c:v>
                </c:pt>
                <c:pt idx="435">
                  <c:v>289.51339699999966</c:v>
                </c:pt>
                <c:pt idx="436">
                  <c:v>283.054596</c:v>
                </c:pt>
                <c:pt idx="437">
                  <c:v>277.09997600000003</c:v>
                </c:pt>
                <c:pt idx="438">
                  <c:v>268.55902099999997</c:v>
                </c:pt>
                <c:pt idx="439">
                  <c:v>300.87136799999979</c:v>
                </c:pt>
                <c:pt idx="440">
                  <c:v>295.6809389999998</c:v>
                </c:pt>
                <c:pt idx="441">
                  <c:v>295.089966</c:v>
                </c:pt>
                <c:pt idx="442">
                  <c:v>294.99606299999965</c:v>
                </c:pt>
                <c:pt idx="443">
                  <c:v>285.77758799999975</c:v>
                </c:pt>
                <c:pt idx="444">
                  <c:v>259.2186279999998</c:v>
                </c:pt>
                <c:pt idx="445">
                  <c:v>240.85058599999999</c:v>
                </c:pt>
                <c:pt idx="446">
                  <c:v>227.38026400000001</c:v>
                </c:pt>
                <c:pt idx="447">
                  <c:v>225.941101</c:v>
                </c:pt>
                <c:pt idx="448">
                  <c:v>215.87231400000007</c:v>
                </c:pt>
                <c:pt idx="449">
                  <c:v>202.64434800000001</c:v>
                </c:pt>
                <c:pt idx="450">
                  <c:v>200.15638700000011</c:v>
                </c:pt>
                <c:pt idx="451">
                  <c:v>222.80450399999998</c:v>
                </c:pt>
                <c:pt idx="452">
                  <c:v>220.096024</c:v>
                </c:pt>
                <c:pt idx="453">
                  <c:v>163.91979999999998</c:v>
                </c:pt>
                <c:pt idx="454">
                  <c:v>149.16430700000001</c:v>
                </c:pt>
                <c:pt idx="455">
                  <c:v>142.09367399999988</c:v>
                </c:pt>
                <c:pt idx="456">
                  <c:v>129.55217000000007</c:v>
                </c:pt>
                <c:pt idx="457">
                  <c:v>129.65652499999999</c:v>
                </c:pt>
                <c:pt idx="458">
                  <c:v>124.085815</c:v>
                </c:pt>
                <c:pt idx="459">
                  <c:v>126.40263400000002</c:v>
                </c:pt>
                <c:pt idx="460">
                  <c:v>119.91631300000007</c:v>
                </c:pt>
                <c:pt idx="461">
                  <c:v>115.11373099999994</c:v>
                </c:pt>
                <c:pt idx="462">
                  <c:v>109.14846</c:v>
                </c:pt>
                <c:pt idx="463">
                  <c:v>103.832954</c:v>
                </c:pt>
                <c:pt idx="464">
                  <c:v>96.614211999999995</c:v>
                </c:pt>
                <c:pt idx="465">
                  <c:v>112.6825789999999</c:v>
                </c:pt>
                <c:pt idx="466">
                  <c:v>116.94345100000002</c:v>
                </c:pt>
                <c:pt idx="467">
                  <c:v>117.20178199999998</c:v>
                </c:pt>
                <c:pt idx="468">
                  <c:v>117.94263500000002</c:v>
                </c:pt>
                <c:pt idx="469">
                  <c:v>118.18202999999998</c:v>
                </c:pt>
                <c:pt idx="470">
                  <c:v>102.62903599999994</c:v>
                </c:pt>
                <c:pt idx="471">
                  <c:v>90.20843499999998</c:v>
                </c:pt>
                <c:pt idx="472">
                  <c:v>80.47184</c:v>
                </c:pt>
                <c:pt idx="473">
                  <c:v>75.234695000000059</c:v>
                </c:pt>
                <c:pt idx="474">
                  <c:v>74.420012999999983</c:v>
                </c:pt>
                <c:pt idx="475">
                  <c:v>69.396133000000006</c:v>
                </c:pt>
                <c:pt idx="476">
                  <c:v>70.701172</c:v>
                </c:pt>
                <c:pt idx="477">
                  <c:v>71.16739699999998</c:v>
                </c:pt>
                <c:pt idx="478">
                  <c:v>72.160506999999981</c:v>
                </c:pt>
                <c:pt idx="479">
                  <c:v>111.08841700000001</c:v>
                </c:pt>
                <c:pt idx="480">
                  <c:v>83.681029999999993</c:v>
                </c:pt>
                <c:pt idx="481">
                  <c:v>80.589661000000007</c:v>
                </c:pt>
                <c:pt idx="482">
                  <c:v>81.145149000000004</c:v>
                </c:pt>
                <c:pt idx="483">
                  <c:v>85.869140999999999</c:v>
                </c:pt>
                <c:pt idx="484">
                  <c:v>83.289253000000059</c:v>
                </c:pt>
                <c:pt idx="485">
                  <c:v>78.115073999999979</c:v>
                </c:pt>
                <c:pt idx="486">
                  <c:v>78.681334999999947</c:v>
                </c:pt>
                <c:pt idx="487">
                  <c:v>73.313323999999994</c:v>
                </c:pt>
                <c:pt idx="488">
                  <c:v>62.920635000000011</c:v>
                </c:pt>
                <c:pt idx="489">
                  <c:v>63.372974000000006</c:v>
                </c:pt>
                <c:pt idx="490">
                  <c:v>63.674217000000006</c:v>
                </c:pt>
                <c:pt idx="491">
                  <c:v>60.968109000000013</c:v>
                </c:pt>
                <c:pt idx="492">
                  <c:v>75.320197999999948</c:v>
                </c:pt>
                <c:pt idx="493">
                  <c:v>70.183410999999978</c:v>
                </c:pt>
                <c:pt idx="494">
                  <c:v>70.080214999999995</c:v>
                </c:pt>
                <c:pt idx="495">
                  <c:v>70.952834999999979</c:v>
                </c:pt>
                <c:pt idx="496">
                  <c:v>72.290306000000001</c:v>
                </c:pt>
                <c:pt idx="497">
                  <c:v>74.124816999999979</c:v>
                </c:pt>
                <c:pt idx="498">
                  <c:v>87.734505000000027</c:v>
                </c:pt>
                <c:pt idx="499">
                  <c:v>88.891495000000006</c:v>
                </c:pt>
                <c:pt idx="500">
                  <c:v>89.907387</c:v>
                </c:pt>
                <c:pt idx="501">
                  <c:v>88.368056999999979</c:v>
                </c:pt>
                <c:pt idx="502">
                  <c:v>89.096610999999996</c:v>
                </c:pt>
                <c:pt idx="503">
                  <c:v>85.648009999999999</c:v>
                </c:pt>
                <c:pt idx="504">
                  <c:v>85.824332999999896</c:v>
                </c:pt>
                <c:pt idx="505">
                  <c:v>85.943573000000058</c:v>
                </c:pt>
                <c:pt idx="506">
                  <c:v>85.625457999999895</c:v>
                </c:pt>
                <c:pt idx="507">
                  <c:v>85.057213000000075</c:v>
                </c:pt>
                <c:pt idx="508">
                  <c:v>84.735732999999925</c:v>
                </c:pt>
                <c:pt idx="509">
                  <c:v>83.652724999999947</c:v>
                </c:pt>
                <c:pt idx="510">
                  <c:v>80.514168000000026</c:v>
                </c:pt>
                <c:pt idx="511">
                  <c:v>109.530815</c:v>
                </c:pt>
                <c:pt idx="512">
                  <c:v>110.219307</c:v>
                </c:pt>
                <c:pt idx="513">
                  <c:v>106.004707</c:v>
                </c:pt>
                <c:pt idx="514">
                  <c:v>106.81192000000006</c:v>
                </c:pt>
                <c:pt idx="515">
                  <c:v>107.529518</c:v>
                </c:pt>
                <c:pt idx="516">
                  <c:v>108.519875</c:v>
                </c:pt>
                <c:pt idx="517">
                  <c:v>109.857941</c:v>
                </c:pt>
                <c:pt idx="518">
                  <c:v>111.77079799999994</c:v>
                </c:pt>
                <c:pt idx="519">
                  <c:v>113.55750300000005</c:v>
                </c:pt>
                <c:pt idx="520">
                  <c:v>131.107742</c:v>
                </c:pt>
                <c:pt idx="521">
                  <c:v>131.43412800000004</c:v>
                </c:pt>
                <c:pt idx="522">
                  <c:v>134.90046700000011</c:v>
                </c:pt>
                <c:pt idx="523">
                  <c:v>131.50590499999998</c:v>
                </c:pt>
                <c:pt idx="524">
                  <c:v>134.48770100000004</c:v>
                </c:pt>
                <c:pt idx="525">
                  <c:v>134.530182</c:v>
                </c:pt>
                <c:pt idx="526">
                  <c:v>137.59339900000001</c:v>
                </c:pt>
                <c:pt idx="527">
                  <c:v>138.06639100000001</c:v>
                </c:pt>
                <c:pt idx="528">
                  <c:v>139.08291600000015</c:v>
                </c:pt>
                <c:pt idx="529">
                  <c:v>143.55297900000011</c:v>
                </c:pt>
                <c:pt idx="530">
                  <c:v>154.41198700000001</c:v>
                </c:pt>
                <c:pt idx="531">
                  <c:v>157.78128100000001</c:v>
                </c:pt>
                <c:pt idx="532">
                  <c:v>155.22590600000001</c:v>
                </c:pt>
                <c:pt idx="533">
                  <c:v>153.42126500000001</c:v>
                </c:pt>
                <c:pt idx="534">
                  <c:v>158.02726700000011</c:v>
                </c:pt>
                <c:pt idx="535">
                  <c:v>155.39645400000001</c:v>
                </c:pt>
                <c:pt idx="536">
                  <c:v>158.79327399999988</c:v>
                </c:pt>
                <c:pt idx="537">
                  <c:v>162.72949199999999</c:v>
                </c:pt>
                <c:pt idx="538">
                  <c:v>164.08595299999999</c:v>
                </c:pt>
                <c:pt idx="539">
                  <c:v>167.62557999999999</c:v>
                </c:pt>
                <c:pt idx="540">
                  <c:v>148.88267500000001</c:v>
                </c:pt>
                <c:pt idx="541">
                  <c:v>149.52226300000001</c:v>
                </c:pt>
                <c:pt idx="542">
                  <c:v>148.87030000000001</c:v>
                </c:pt>
                <c:pt idx="543">
                  <c:v>149.3051300000001</c:v>
                </c:pt>
                <c:pt idx="544">
                  <c:v>149.70754999999997</c:v>
                </c:pt>
                <c:pt idx="545">
                  <c:v>176.84870900000001</c:v>
                </c:pt>
                <c:pt idx="546">
                  <c:v>180.14317299999988</c:v>
                </c:pt>
                <c:pt idx="547">
                  <c:v>175.72801200000001</c:v>
                </c:pt>
                <c:pt idx="548">
                  <c:v>179.25900299999998</c:v>
                </c:pt>
                <c:pt idx="549">
                  <c:v>178.35385099999999</c:v>
                </c:pt>
                <c:pt idx="550">
                  <c:v>181.62034600000015</c:v>
                </c:pt>
                <c:pt idx="551">
                  <c:v>182.16214000000011</c:v>
                </c:pt>
                <c:pt idx="552">
                  <c:v>184.93879700000011</c:v>
                </c:pt>
                <c:pt idx="553">
                  <c:v>187.439941</c:v>
                </c:pt>
                <c:pt idx="554">
                  <c:v>191.12402299999999</c:v>
                </c:pt>
                <c:pt idx="555">
                  <c:v>192.63197299999999</c:v>
                </c:pt>
                <c:pt idx="556">
                  <c:v>196.16258199999999</c:v>
                </c:pt>
                <c:pt idx="557">
                  <c:v>195.02603100000007</c:v>
                </c:pt>
                <c:pt idx="558">
                  <c:v>197.27101099999999</c:v>
                </c:pt>
                <c:pt idx="559">
                  <c:v>199.455963</c:v>
                </c:pt>
                <c:pt idx="560">
                  <c:v>201.48318499999999</c:v>
                </c:pt>
                <c:pt idx="561">
                  <c:v>214.72581499999998</c:v>
                </c:pt>
                <c:pt idx="562">
                  <c:v>210.68696600000001</c:v>
                </c:pt>
                <c:pt idx="563">
                  <c:v>212.82663000000011</c:v>
                </c:pt>
                <c:pt idx="564">
                  <c:v>215.51589999999999</c:v>
                </c:pt>
                <c:pt idx="565">
                  <c:v>218.187805</c:v>
                </c:pt>
                <c:pt idx="566">
                  <c:v>220.92123400000011</c:v>
                </c:pt>
                <c:pt idx="567">
                  <c:v>223.89492800000011</c:v>
                </c:pt>
                <c:pt idx="568">
                  <c:v>223.48555000000002</c:v>
                </c:pt>
                <c:pt idx="569">
                  <c:v>226.92581200000001</c:v>
                </c:pt>
                <c:pt idx="570">
                  <c:v>230.19319199999998</c:v>
                </c:pt>
                <c:pt idx="571">
                  <c:v>233.19569399999995</c:v>
                </c:pt>
                <c:pt idx="572">
                  <c:v>235.98725900000011</c:v>
                </c:pt>
                <c:pt idx="573">
                  <c:v>238.39138800000012</c:v>
                </c:pt>
                <c:pt idx="574">
                  <c:v>243.38708500000001</c:v>
                </c:pt>
                <c:pt idx="575">
                  <c:v>245.26769999999999</c:v>
                </c:pt>
                <c:pt idx="576">
                  <c:v>244.559189</c:v>
                </c:pt>
                <c:pt idx="577">
                  <c:v>247.872604</c:v>
                </c:pt>
                <c:pt idx="578">
                  <c:v>250.35170000000011</c:v>
                </c:pt>
                <c:pt idx="579">
                  <c:v>254.49327099999999</c:v>
                </c:pt>
                <c:pt idx="580">
                  <c:v>257.674103</c:v>
                </c:pt>
                <c:pt idx="581">
                  <c:v>250.74438499999988</c:v>
                </c:pt>
                <c:pt idx="582">
                  <c:v>253.45681800000011</c:v>
                </c:pt>
                <c:pt idx="583">
                  <c:v>256.204498</c:v>
                </c:pt>
                <c:pt idx="584">
                  <c:v>269.74841300000003</c:v>
                </c:pt>
                <c:pt idx="585">
                  <c:v>267.83770799999979</c:v>
                </c:pt>
                <c:pt idx="586">
                  <c:v>268.27453599999978</c:v>
                </c:pt>
                <c:pt idx="587">
                  <c:v>270.02957199999975</c:v>
                </c:pt>
                <c:pt idx="588">
                  <c:v>268.42990099999975</c:v>
                </c:pt>
                <c:pt idx="589">
                  <c:v>258.73144499999978</c:v>
                </c:pt>
                <c:pt idx="590">
                  <c:v>260.32369999999975</c:v>
                </c:pt>
                <c:pt idx="591">
                  <c:v>261.48327599999965</c:v>
                </c:pt>
                <c:pt idx="592">
                  <c:v>261.78750599999978</c:v>
                </c:pt>
                <c:pt idx="593">
                  <c:v>280.65005500000001</c:v>
                </c:pt>
                <c:pt idx="594">
                  <c:v>278.88717699999978</c:v>
                </c:pt>
                <c:pt idx="595">
                  <c:v>279.47226000000001</c:v>
                </c:pt>
                <c:pt idx="596">
                  <c:v>282.14077800000001</c:v>
                </c:pt>
                <c:pt idx="597">
                  <c:v>284.91070599999978</c:v>
                </c:pt>
                <c:pt idx="598">
                  <c:v>286.158569</c:v>
                </c:pt>
                <c:pt idx="599">
                  <c:v>288.68689000000001</c:v>
                </c:pt>
                <c:pt idx="600">
                  <c:v>269.67163099999999</c:v>
                </c:pt>
                <c:pt idx="601">
                  <c:v>269.21414199999975</c:v>
                </c:pt>
                <c:pt idx="602">
                  <c:v>269.35110499999979</c:v>
                </c:pt>
                <c:pt idx="603">
                  <c:v>269.91897599999965</c:v>
                </c:pt>
                <c:pt idx="604">
                  <c:v>269.81674199999975</c:v>
                </c:pt>
                <c:pt idx="605">
                  <c:v>261.56042500000001</c:v>
                </c:pt>
                <c:pt idx="606">
                  <c:v>287.97787499999993</c:v>
                </c:pt>
                <c:pt idx="607">
                  <c:v>289.05660999999975</c:v>
                </c:pt>
                <c:pt idx="608">
                  <c:v>286.790863</c:v>
                </c:pt>
                <c:pt idx="609">
                  <c:v>289.18277</c:v>
                </c:pt>
                <c:pt idx="610">
                  <c:v>287.32501199999979</c:v>
                </c:pt>
                <c:pt idx="611">
                  <c:v>287.05310100000003</c:v>
                </c:pt>
                <c:pt idx="612">
                  <c:v>285.20098899999999</c:v>
                </c:pt>
                <c:pt idx="613">
                  <c:v>284.93054199999978</c:v>
                </c:pt>
                <c:pt idx="614">
                  <c:v>284.9208069999998</c:v>
                </c:pt>
                <c:pt idx="615">
                  <c:v>278.50817899999959</c:v>
                </c:pt>
                <c:pt idx="616">
                  <c:v>253.12800600000011</c:v>
                </c:pt>
                <c:pt idx="617">
                  <c:v>292.58468599999998</c:v>
                </c:pt>
                <c:pt idx="618">
                  <c:v>293.13012699999979</c:v>
                </c:pt>
                <c:pt idx="619">
                  <c:v>282.10333299999979</c:v>
                </c:pt>
                <c:pt idx="620">
                  <c:v>285.20385700000003</c:v>
                </c:pt>
                <c:pt idx="621">
                  <c:v>272.2475589999998</c:v>
                </c:pt>
                <c:pt idx="622">
                  <c:v>238.94123800000011</c:v>
                </c:pt>
                <c:pt idx="623">
                  <c:v>206.21754499999992</c:v>
                </c:pt>
                <c:pt idx="624">
                  <c:v>195.19146700000007</c:v>
                </c:pt>
                <c:pt idx="625">
                  <c:v>185.90725700000004</c:v>
                </c:pt>
                <c:pt idx="626">
                  <c:v>186.70889299999999</c:v>
                </c:pt>
                <c:pt idx="627">
                  <c:v>201.38369800000001</c:v>
                </c:pt>
                <c:pt idx="628">
                  <c:v>168.72195399999998</c:v>
                </c:pt>
                <c:pt idx="629">
                  <c:v>139.81646700000007</c:v>
                </c:pt>
                <c:pt idx="630">
                  <c:v>139.17877199999998</c:v>
                </c:pt>
                <c:pt idx="631">
                  <c:v>139.11425799999998</c:v>
                </c:pt>
                <c:pt idx="632">
                  <c:v>139.45124800000022</c:v>
                </c:pt>
                <c:pt idx="633">
                  <c:v>134.75622600000011</c:v>
                </c:pt>
                <c:pt idx="634">
                  <c:v>134.246307</c:v>
                </c:pt>
                <c:pt idx="635">
                  <c:v>129.60571299999998</c:v>
                </c:pt>
                <c:pt idx="636">
                  <c:v>122.52522999999999</c:v>
                </c:pt>
                <c:pt idx="637">
                  <c:v>115.005112</c:v>
                </c:pt>
                <c:pt idx="638">
                  <c:v>114.98403900000002</c:v>
                </c:pt>
                <c:pt idx="639">
                  <c:v>127.472099</c:v>
                </c:pt>
                <c:pt idx="640">
                  <c:v>109.08631099999998</c:v>
                </c:pt>
                <c:pt idx="641">
                  <c:v>99.278548999999941</c:v>
                </c:pt>
                <c:pt idx="642">
                  <c:v>81.053939999999983</c:v>
                </c:pt>
                <c:pt idx="643">
                  <c:v>82.561981000000003</c:v>
                </c:pt>
                <c:pt idx="644">
                  <c:v>73.741028000000057</c:v>
                </c:pt>
                <c:pt idx="645">
                  <c:v>74.28130299999998</c:v>
                </c:pt>
                <c:pt idx="646">
                  <c:v>119.051086</c:v>
                </c:pt>
                <c:pt idx="647">
                  <c:v>115.76320600000005</c:v>
                </c:pt>
                <c:pt idx="648">
                  <c:v>110.038612</c:v>
                </c:pt>
                <c:pt idx="649">
                  <c:v>109.66152200000002</c:v>
                </c:pt>
                <c:pt idx="650">
                  <c:v>109.16642</c:v>
                </c:pt>
                <c:pt idx="651">
                  <c:v>110.57221199999998</c:v>
                </c:pt>
                <c:pt idx="652">
                  <c:v>110.34529900000005</c:v>
                </c:pt>
                <c:pt idx="653">
                  <c:v>110.020966</c:v>
                </c:pt>
                <c:pt idx="654">
                  <c:v>109.84435300000005</c:v>
                </c:pt>
                <c:pt idx="655">
                  <c:v>109.49998500000002</c:v>
                </c:pt>
                <c:pt idx="656">
                  <c:v>107.67591099999994</c:v>
                </c:pt>
                <c:pt idx="657">
                  <c:v>106.76458000000002</c:v>
                </c:pt>
                <c:pt idx="658">
                  <c:v>105.84896900000005</c:v>
                </c:pt>
                <c:pt idx="659">
                  <c:v>104.968796</c:v>
                </c:pt>
                <c:pt idx="660">
                  <c:v>103.33532700000001</c:v>
                </c:pt>
                <c:pt idx="661">
                  <c:v>96.669089999999983</c:v>
                </c:pt>
                <c:pt idx="662">
                  <c:v>133.46456899999998</c:v>
                </c:pt>
                <c:pt idx="663">
                  <c:v>134.16722100000001</c:v>
                </c:pt>
                <c:pt idx="664">
                  <c:v>134.55290200000007</c:v>
                </c:pt>
                <c:pt idx="665">
                  <c:v>122.32199900000002</c:v>
                </c:pt>
                <c:pt idx="666">
                  <c:v>121.586899</c:v>
                </c:pt>
                <c:pt idx="667">
                  <c:v>143.638214</c:v>
                </c:pt>
                <c:pt idx="668">
                  <c:v>131.873199</c:v>
                </c:pt>
                <c:pt idx="669">
                  <c:v>129.215836</c:v>
                </c:pt>
                <c:pt idx="670">
                  <c:v>115.35183000000001</c:v>
                </c:pt>
                <c:pt idx="671">
                  <c:v>116.59946400000005</c:v>
                </c:pt>
                <c:pt idx="672">
                  <c:v>117.60704800000001</c:v>
                </c:pt>
                <c:pt idx="673">
                  <c:v>118.52421600000002</c:v>
                </c:pt>
                <c:pt idx="674">
                  <c:v>119.303505</c:v>
                </c:pt>
                <c:pt idx="675">
                  <c:v>119.952805</c:v>
                </c:pt>
                <c:pt idx="676">
                  <c:v>120.391136</c:v>
                </c:pt>
                <c:pt idx="677">
                  <c:v>120.55626700000002</c:v>
                </c:pt>
                <c:pt idx="678">
                  <c:v>120.766548</c:v>
                </c:pt>
                <c:pt idx="679">
                  <c:v>139.27017199999995</c:v>
                </c:pt>
                <c:pt idx="680">
                  <c:v>134.39857499999999</c:v>
                </c:pt>
                <c:pt idx="681">
                  <c:v>127.48629800000002</c:v>
                </c:pt>
                <c:pt idx="682">
                  <c:v>128.38256800000011</c:v>
                </c:pt>
                <c:pt idx="683">
                  <c:v>128.37951699999999</c:v>
                </c:pt>
                <c:pt idx="684">
                  <c:v>130.54646299999999</c:v>
                </c:pt>
                <c:pt idx="685">
                  <c:v>163.60749800000011</c:v>
                </c:pt>
                <c:pt idx="686">
                  <c:v>168.82090800000012</c:v>
                </c:pt>
                <c:pt idx="687">
                  <c:v>159.10446199999998</c:v>
                </c:pt>
                <c:pt idx="688">
                  <c:v>152.24195899999998</c:v>
                </c:pt>
                <c:pt idx="689">
                  <c:v>153.89660599999999</c:v>
                </c:pt>
                <c:pt idx="690">
                  <c:v>156.55737300000001</c:v>
                </c:pt>
                <c:pt idx="691">
                  <c:v>159.54319799999999</c:v>
                </c:pt>
                <c:pt idx="692">
                  <c:v>158.29631000000001</c:v>
                </c:pt>
                <c:pt idx="693">
                  <c:v>161.15138200000001</c:v>
                </c:pt>
                <c:pt idx="694">
                  <c:v>164.05827300000001</c:v>
                </c:pt>
                <c:pt idx="695">
                  <c:v>148.70989999999998</c:v>
                </c:pt>
                <c:pt idx="696">
                  <c:v>161.48175000000001</c:v>
                </c:pt>
                <c:pt idx="697">
                  <c:v>162.61160299999995</c:v>
                </c:pt>
                <c:pt idx="698">
                  <c:v>161.58685299999999</c:v>
                </c:pt>
                <c:pt idx="699">
                  <c:v>160.54795799999999</c:v>
                </c:pt>
                <c:pt idx="700">
                  <c:v>163.293396</c:v>
                </c:pt>
                <c:pt idx="701">
                  <c:v>176.32154800000012</c:v>
                </c:pt>
                <c:pt idx="702">
                  <c:v>173.55830400000011</c:v>
                </c:pt>
                <c:pt idx="703">
                  <c:v>174.207886</c:v>
                </c:pt>
                <c:pt idx="704">
                  <c:v>176.60881000000001</c:v>
                </c:pt>
                <c:pt idx="705">
                  <c:v>172.574127</c:v>
                </c:pt>
                <c:pt idx="706">
                  <c:v>173.11947599999988</c:v>
                </c:pt>
                <c:pt idx="707">
                  <c:v>174.17277499999992</c:v>
                </c:pt>
                <c:pt idx="708">
                  <c:v>174.31784100000004</c:v>
                </c:pt>
                <c:pt idx="709">
                  <c:v>174.79527299999998</c:v>
                </c:pt>
                <c:pt idx="710">
                  <c:v>175.74485799999988</c:v>
                </c:pt>
                <c:pt idx="711">
                  <c:v>176.48019400000001</c:v>
                </c:pt>
                <c:pt idx="712">
                  <c:v>177.04020700000001</c:v>
                </c:pt>
                <c:pt idx="713">
                  <c:v>177.47308299999995</c:v>
                </c:pt>
                <c:pt idx="714">
                  <c:v>206.50337199999998</c:v>
                </c:pt>
                <c:pt idx="715">
                  <c:v>209.165482</c:v>
                </c:pt>
                <c:pt idx="716">
                  <c:v>211.578461</c:v>
                </c:pt>
                <c:pt idx="717">
                  <c:v>214.18132000000011</c:v>
                </c:pt>
                <c:pt idx="718">
                  <c:v>214.54435699999999</c:v>
                </c:pt>
                <c:pt idx="719">
                  <c:v>209.66035499999998</c:v>
                </c:pt>
                <c:pt idx="720">
                  <c:v>212.19569399999995</c:v>
                </c:pt>
                <c:pt idx="721">
                  <c:v>215.49693300000001</c:v>
                </c:pt>
                <c:pt idx="722">
                  <c:v>218.84744300000011</c:v>
                </c:pt>
                <c:pt idx="723">
                  <c:v>222.25186199999999</c:v>
                </c:pt>
                <c:pt idx="724">
                  <c:v>225.63108800000001</c:v>
                </c:pt>
                <c:pt idx="725">
                  <c:v>228.50117499999999</c:v>
                </c:pt>
                <c:pt idx="726">
                  <c:v>228.33940100000001</c:v>
                </c:pt>
                <c:pt idx="727">
                  <c:v>229.10275299999998</c:v>
                </c:pt>
                <c:pt idx="728">
                  <c:v>231.32128900000012</c:v>
                </c:pt>
                <c:pt idx="729">
                  <c:v>233.546097</c:v>
                </c:pt>
                <c:pt idx="730">
                  <c:v>235.80517599999999</c:v>
                </c:pt>
                <c:pt idx="731">
                  <c:v>238.147324</c:v>
                </c:pt>
                <c:pt idx="732">
                  <c:v>240.68249500000007</c:v>
                </c:pt>
                <c:pt idx="733">
                  <c:v>239.24575799999988</c:v>
                </c:pt>
                <c:pt idx="734">
                  <c:v>242.38224800000026</c:v>
                </c:pt>
                <c:pt idx="735">
                  <c:v>242.01705899999999</c:v>
                </c:pt>
                <c:pt idx="736">
                  <c:v>244.88707000000011</c:v>
                </c:pt>
                <c:pt idx="737">
                  <c:v>242.635132</c:v>
                </c:pt>
                <c:pt idx="738">
                  <c:v>245.97190900000001</c:v>
                </c:pt>
                <c:pt idx="739">
                  <c:v>243.23123200000001</c:v>
                </c:pt>
                <c:pt idx="740">
                  <c:v>245.89259300000001</c:v>
                </c:pt>
                <c:pt idx="741">
                  <c:v>248.24252299999998</c:v>
                </c:pt>
                <c:pt idx="742">
                  <c:v>250.157578</c:v>
                </c:pt>
                <c:pt idx="743">
                  <c:v>250.53201300000001</c:v>
                </c:pt>
                <c:pt idx="744">
                  <c:v>253.25839200000001</c:v>
                </c:pt>
                <c:pt idx="745">
                  <c:v>251.0286870000001</c:v>
                </c:pt>
                <c:pt idx="746">
                  <c:v>247.88391100000001</c:v>
                </c:pt>
                <c:pt idx="747">
                  <c:v>250.98700000000011</c:v>
                </c:pt>
                <c:pt idx="748">
                  <c:v>253.82576</c:v>
                </c:pt>
                <c:pt idx="749">
                  <c:v>256.33871499999958</c:v>
                </c:pt>
                <c:pt idx="750">
                  <c:v>265.84567299999998</c:v>
                </c:pt>
                <c:pt idx="751">
                  <c:v>269.80627399999975</c:v>
                </c:pt>
                <c:pt idx="752">
                  <c:v>270.34622200000001</c:v>
                </c:pt>
                <c:pt idx="753">
                  <c:v>273.41210899999965</c:v>
                </c:pt>
                <c:pt idx="754">
                  <c:v>262.65216099999998</c:v>
                </c:pt>
                <c:pt idx="755">
                  <c:v>263.91290300000003</c:v>
                </c:pt>
                <c:pt idx="756">
                  <c:v>263.68780500000008</c:v>
                </c:pt>
                <c:pt idx="757">
                  <c:v>264.90875199999965</c:v>
                </c:pt>
                <c:pt idx="758">
                  <c:v>265.25878899999975</c:v>
                </c:pt>
                <c:pt idx="759">
                  <c:v>293.56948899999998</c:v>
                </c:pt>
                <c:pt idx="760">
                  <c:v>282.15945399999998</c:v>
                </c:pt>
                <c:pt idx="761">
                  <c:v>283.72143599999958</c:v>
                </c:pt>
                <c:pt idx="762">
                  <c:v>284.91607699999958</c:v>
                </c:pt>
                <c:pt idx="763">
                  <c:v>278.82052599999975</c:v>
                </c:pt>
                <c:pt idx="764">
                  <c:v>278.18417399999993</c:v>
                </c:pt>
                <c:pt idx="765">
                  <c:v>278.52535999999958</c:v>
                </c:pt>
                <c:pt idx="766">
                  <c:v>278.340912</c:v>
                </c:pt>
                <c:pt idx="767">
                  <c:v>277.83911099999978</c:v>
                </c:pt>
                <c:pt idx="768">
                  <c:v>264.00271599999979</c:v>
                </c:pt>
                <c:pt idx="769">
                  <c:v>291.96444700000001</c:v>
                </c:pt>
                <c:pt idx="770">
                  <c:v>293.56381199999993</c:v>
                </c:pt>
                <c:pt idx="771">
                  <c:v>289.20330799999965</c:v>
                </c:pt>
                <c:pt idx="772">
                  <c:v>285.05718999999999</c:v>
                </c:pt>
                <c:pt idx="773">
                  <c:v>286.26141399999977</c:v>
                </c:pt>
                <c:pt idx="774">
                  <c:v>286.73770099999979</c:v>
                </c:pt>
                <c:pt idx="775">
                  <c:v>275.53826899999979</c:v>
                </c:pt>
                <c:pt idx="776">
                  <c:v>274.32492100000002</c:v>
                </c:pt>
                <c:pt idx="777">
                  <c:v>274.74917599999975</c:v>
                </c:pt>
                <c:pt idx="778">
                  <c:v>273.81549100000001</c:v>
                </c:pt>
                <c:pt idx="779">
                  <c:v>304.43139599999949</c:v>
                </c:pt>
                <c:pt idx="780">
                  <c:v>301.85482800000023</c:v>
                </c:pt>
                <c:pt idx="781">
                  <c:v>288.70043899999979</c:v>
                </c:pt>
                <c:pt idx="782">
                  <c:v>284.36828600000001</c:v>
                </c:pt>
                <c:pt idx="783">
                  <c:v>270.23290999999978</c:v>
                </c:pt>
                <c:pt idx="784">
                  <c:v>240.52436800000001</c:v>
                </c:pt>
                <c:pt idx="785">
                  <c:v>233.79817199999999</c:v>
                </c:pt>
                <c:pt idx="786">
                  <c:v>201.79855299999988</c:v>
                </c:pt>
                <c:pt idx="787">
                  <c:v>192.50932299999999</c:v>
                </c:pt>
                <c:pt idx="788">
                  <c:v>215.85096700000011</c:v>
                </c:pt>
                <c:pt idx="789">
                  <c:v>171.3800810000001</c:v>
                </c:pt>
                <c:pt idx="790">
                  <c:v>171.183807</c:v>
                </c:pt>
                <c:pt idx="791">
                  <c:v>168.21925399999984</c:v>
                </c:pt>
                <c:pt idx="792">
                  <c:v>167.17137099999999</c:v>
                </c:pt>
                <c:pt idx="793">
                  <c:v>162.40564000000001</c:v>
                </c:pt>
                <c:pt idx="794">
                  <c:v>156.03375199999988</c:v>
                </c:pt>
                <c:pt idx="795">
                  <c:v>151.564819</c:v>
                </c:pt>
                <c:pt idx="796">
                  <c:v>147.79469299999988</c:v>
                </c:pt>
                <c:pt idx="797">
                  <c:v>138.83741800000016</c:v>
                </c:pt>
                <c:pt idx="798">
                  <c:v>143.55094900000012</c:v>
                </c:pt>
                <c:pt idx="799">
                  <c:v>141.625122</c:v>
                </c:pt>
                <c:pt idx="800">
                  <c:v>141.90194700000012</c:v>
                </c:pt>
                <c:pt idx="801">
                  <c:v>154.9531400000001</c:v>
                </c:pt>
                <c:pt idx="802">
                  <c:v>150.03919999999999</c:v>
                </c:pt>
                <c:pt idx="803">
                  <c:v>146.157364</c:v>
                </c:pt>
                <c:pt idx="804">
                  <c:v>147.38520800000012</c:v>
                </c:pt>
                <c:pt idx="805">
                  <c:v>139.42530800000011</c:v>
                </c:pt>
                <c:pt idx="806">
                  <c:v>139.20588699999999</c:v>
                </c:pt>
                <c:pt idx="807">
                  <c:v>138.793488</c:v>
                </c:pt>
                <c:pt idx="808">
                  <c:v>139.91859399999998</c:v>
                </c:pt>
                <c:pt idx="809">
                  <c:v>141.82406599999999</c:v>
                </c:pt>
                <c:pt idx="810">
                  <c:v>138.48645000000013</c:v>
                </c:pt>
                <c:pt idx="811">
                  <c:v>141.37281800000011</c:v>
                </c:pt>
                <c:pt idx="812">
                  <c:v>132.55758700000001</c:v>
                </c:pt>
                <c:pt idx="813">
                  <c:v>134.55722000000011</c:v>
                </c:pt>
                <c:pt idx="814">
                  <c:v>135.12034600000015</c:v>
                </c:pt>
                <c:pt idx="815">
                  <c:v>135.91578699999999</c:v>
                </c:pt>
                <c:pt idx="816">
                  <c:v>138.46258499999999</c:v>
                </c:pt>
                <c:pt idx="817">
                  <c:v>143.10578899999999</c:v>
                </c:pt>
                <c:pt idx="818">
                  <c:v>133.83918800000001</c:v>
                </c:pt>
                <c:pt idx="819">
                  <c:v>128.54948399999998</c:v>
                </c:pt>
                <c:pt idx="820">
                  <c:v>152.150543</c:v>
                </c:pt>
                <c:pt idx="821">
                  <c:v>137.14224200000001</c:v>
                </c:pt>
                <c:pt idx="822">
                  <c:v>140.067184</c:v>
                </c:pt>
                <c:pt idx="823">
                  <c:v>135.267639</c:v>
                </c:pt>
                <c:pt idx="824">
                  <c:v>119.73714400000006</c:v>
                </c:pt>
                <c:pt idx="825">
                  <c:v>121.42112700000006</c:v>
                </c:pt>
                <c:pt idx="826">
                  <c:v>112.61331199999998</c:v>
                </c:pt>
                <c:pt idx="827">
                  <c:v>117.844795</c:v>
                </c:pt>
                <c:pt idx="828">
                  <c:v>116.721687</c:v>
                </c:pt>
                <c:pt idx="829">
                  <c:v>119.766891</c:v>
                </c:pt>
                <c:pt idx="830">
                  <c:v>119.91939499999999</c:v>
                </c:pt>
                <c:pt idx="831">
                  <c:v>122.68505099999994</c:v>
                </c:pt>
                <c:pt idx="832">
                  <c:v>137.82785000000001</c:v>
                </c:pt>
                <c:pt idx="833">
                  <c:v>139.51087999999999</c:v>
                </c:pt>
                <c:pt idx="834">
                  <c:v>138.76464799999999</c:v>
                </c:pt>
                <c:pt idx="835">
                  <c:v>138.67297399999998</c:v>
                </c:pt>
                <c:pt idx="836">
                  <c:v>135.630325</c:v>
                </c:pt>
                <c:pt idx="837">
                  <c:v>121.333145</c:v>
                </c:pt>
                <c:pt idx="838">
                  <c:v>120.23223900000002</c:v>
                </c:pt>
                <c:pt idx="839">
                  <c:v>120.74197400000006</c:v>
                </c:pt>
                <c:pt idx="840">
                  <c:v>118.15669999999999</c:v>
                </c:pt>
                <c:pt idx="841">
                  <c:v>116.62267300000001</c:v>
                </c:pt>
                <c:pt idx="842">
                  <c:v>115.70017199999998</c:v>
                </c:pt>
                <c:pt idx="843">
                  <c:v>116.90742500000007</c:v>
                </c:pt>
                <c:pt idx="844">
                  <c:v>118.021767</c:v>
                </c:pt>
                <c:pt idx="845">
                  <c:v>119.4636990000001</c:v>
                </c:pt>
                <c:pt idx="846">
                  <c:v>120.79540299999998</c:v>
                </c:pt>
                <c:pt idx="847">
                  <c:v>121.8787309999999</c:v>
                </c:pt>
                <c:pt idx="848">
                  <c:v>138.431793</c:v>
                </c:pt>
                <c:pt idx="849">
                  <c:v>139.33744800000022</c:v>
                </c:pt>
                <c:pt idx="850">
                  <c:v>137.34223900000012</c:v>
                </c:pt>
                <c:pt idx="851">
                  <c:v>139.77026399999988</c:v>
                </c:pt>
                <c:pt idx="852">
                  <c:v>139.08746300000001</c:v>
                </c:pt>
                <c:pt idx="853">
                  <c:v>139.01638800000001</c:v>
                </c:pt>
              </c:numCache>
            </c:numRef>
          </c:yVal>
          <c:smooth val="0"/>
          <c:extLst>
            <c:ext xmlns:c16="http://schemas.microsoft.com/office/drawing/2014/chart" uri="{C3380CC4-5D6E-409C-BE32-E72D297353CC}">
              <c16:uniqueId val="{00000004-B2BC-422A-9430-70F7681E986A}"/>
            </c:ext>
          </c:extLst>
        </c:ser>
        <c:dLbls>
          <c:showLegendKey val="0"/>
          <c:showVal val="0"/>
          <c:showCatName val="0"/>
          <c:showSerName val="0"/>
          <c:showPercent val="0"/>
          <c:showBubbleSize val="0"/>
        </c:dLbls>
        <c:axId val="229898880"/>
        <c:axId val="229909248"/>
      </c:scatterChart>
      <c:valAx>
        <c:axId val="2298988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zh-CN"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latin typeface="Times New Roman" panose="02020603050405020304" pitchFamily="18" charset="0"/>
                    <a:cs typeface="Times New Roman" panose="02020603050405020304" pitchFamily="18" charset="0"/>
                  </a:rPr>
                  <a:t>Length of cut (mm)</a:t>
                </a:r>
                <a:endParaRPr lang="en-GB" sz="10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crossAx val="229909248"/>
        <c:crosses val="autoZero"/>
        <c:crossBetween val="midCat"/>
      </c:valAx>
      <c:valAx>
        <c:axId val="229909248"/>
        <c:scaling>
          <c:orientation val="minMax"/>
          <c:max val="700"/>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lang="zh-CN"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000" b="0" i="0" baseline="0">
                    <a:effectLst/>
                    <a:latin typeface="Times New Roman" panose="02020603050405020304" pitchFamily="18" charset="0"/>
                    <a:cs typeface="Times New Roman" panose="02020603050405020304" pitchFamily="18" charset="0"/>
                  </a:rPr>
                  <a:t>Cutting force (N)</a:t>
                </a:r>
                <a:endParaRPr lang="en-GB" sz="1000">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lang="zh-CN"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zh-CN" altLang="en-US" sz="1000">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9898880"/>
        <c:crosses val="autoZero"/>
        <c:crossBetween val="midCat"/>
        <c:majorUnit val="100"/>
      </c:valAx>
      <c:spPr>
        <a:noFill/>
        <a:ln>
          <a:noFill/>
        </a:ln>
        <a:effectLst/>
      </c:spPr>
    </c:plotArea>
    <c:legend>
      <c:legendPos val="b"/>
      <c:layout>
        <c:manualLayout>
          <c:xMode val="edge"/>
          <c:yMode val="edge"/>
          <c:x val="5.7223598916256377E-2"/>
          <c:y val="0.9015454019239425"/>
          <c:w val="0.9"/>
          <c:h val="9.8454598076057484E-2"/>
        </c:manualLayout>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latin typeface="Times New Roman" panose="02020603050405020304" pitchFamily="18" charset="0"/>
                <a:cs typeface="Times New Roman" panose="02020603050405020304" pitchFamily="18" charset="0"/>
              </a:rPr>
              <a:t>Cutting force in Y direction</a:t>
            </a:r>
            <a:endParaRPr lang="en-GB" sz="1000">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manualLayout>
          <c:layoutTarget val="inner"/>
          <c:xMode val="edge"/>
          <c:yMode val="edge"/>
          <c:x val="0.11144756375715495"/>
          <c:y val="0.10779409670221547"/>
          <c:w val="0.86039216504149352"/>
          <c:h val="0.67003354952531768"/>
        </c:manualLayout>
      </c:layout>
      <c:scatterChart>
        <c:scatterStyle val="lineMarker"/>
        <c:varyColors val="0"/>
        <c:ser>
          <c:idx val="4"/>
          <c:order val="0"/>
          <c:tx>
            <c:v>Cuitino Oritz (Fy)</c:v>
          </c:tx>
          <c:spPr>
            <a:ln w="19050" cap="rnd">
              <a:solidFill>
                <a:schemeClr val="accent6"/>
              </a:solidFill>
              <a:round/>
            </a:ln>
            <a:effectLst/>
          </c:spPr>
          <c:marker>
            <c:symbol val="none"/>
          </c:marker>
          <c:xVal>
            <c:numRef>
              <c:f>Sheet1!$N$2:$N$72828</c:f>
              <c:numCache>
                <c:formatCode>0.00E+00</c:formatCode>
                <c:ptCount val="72827"/>
                <c:pt idx="0" formatCode="General">
                  <c:v>0</c:v>
                </c:pt>
                <c:pt idx="1">
                  <c:v>2.0596899999999999E-5</c:v>
                </c:pt>
                <c:pt idx="2">
                  <c:v>4.1193900000000039E-5</c:v>
                </c:pt>
                <c:pt idx="3">
                  <c:v>6.179090000000008E-5</c:v>
                </c:pt>
                <c:pt idx="4">
                  <c:v>8.2387500000000004E-5</c:v>
                </c:pt>
                <c:pt idx="5" formatCode="General">
                  <c:v>1.0298500000000009E-4</c:v>
                </c:pt>
                <c:pt idx="6" formatCode="General">
                  <c:v>1.2358200000000001E-4</c:v>
                </c:pt>
                <c:pt idx="7" formatCode="General">
                  <c:v>1.4417799999999999E-4</c:v>
                </c:pt>
                <c:pt idx="8" formatCode="General">
                  <c:v>1.647760000000001E-4</c:v>
                </c:pt>
                <c:pt idx="9" formatCode="General">
                  <c:v>1.8537200000000005E-4</c:v>
                </c:pt>
                <c:pt idx="10" formatCode="General">
                  <c:v>2.0596899999999999E-4</c:v>
                </c:pt>
                <c:pt idx="11" formatCode="General">
                  <c:v>2.2656700000000019E-4</c:v>
                </c:pt>
                <c:pt idx="12" formatCode="General">
                  <c:v>2.4716300000000001E-4</c:v>
                </c:pt>
                <c:pt idx="13" formatCode="General">
                  <c:v>2.6776000000000024E-4</c:v>
                </c:pt>
                <c:pt idx="14" formatCode="General">
                  <c:v>2.8835800000000039E-4</c:v>
                </c:pt>
                <c:pt idx="15" formatCode="General">
                  <c:v>3.0895400000000023E-4</c:v>
                </c:pt>
                <c:pt idx="16" formatCode="General">
                  <c:v>3.2955100000000036E-4</c:v>
                </c:pt>
                <c:pt idx="17" formatCode="General">
                  <c:v>3.5014800000000021E-4</c:v>
                </c:pt>
                <c:pt idx="18" formatCode="General">
                  <c:v>3.7074500000000039E-4</c:v>
                </c:pt>
                <c:pt idx="19" formatCode="General">
                  <c:v>3.9134300000000032E-4</c:v>
                </c:pt>
                <c:pt idx="20" formatCode="General">
                  <c:v>4.1193900000000038E-4</c:v>
                </c:pt>
                <c:pt idx="21" formatCode="General">
                  <c:v>4.3253600000000024E-4</c:v>
                </c:pt>
                <c:pt idx="22" formatCode="General">
                  <c:v>4.5313300000000058E-4</c:v>
                </c:pt>
                <c:pt idx="23" formatCode="General">
                  <c:v>4.7373000000000039E-4</c:v>
                </c:pt>
                <c:pt idx="24" formatCode="General">
                  <c:v>4.9432700000000078E-4</c:v>
                </c:pt>
                <c:pt idx="25" formatCode="General">
                  <c:v>5.1492400000000091E-4</c:v>
                </c:pt>
                <c:pt idx="26" formatCode="General">
                  <c:v>5.3552100000000039E-4</c:v>
                </c:pt>
                <c:pt idx="27" formatCode="General">
                  <c:v>5.5611800000000019E-4</c:v>
                </c:pt>
                <c:pt idx="28" formatCode="General">
                  <c:v>5.76715E-4</c:v>
                </c:pt>
                <c:pt idx="29" formatCode="General">
                  <c:v>5.9731200000000078E-4</c:v>
                </c:pt>
                <c:pt idx="30" formatCode="General">
                  <c:v>6.1790800000000045E-4</c:v>
                </c:pt>
                <c:pt idx="31" formatCode="General">
                  <c:v>6.3850600000000049E-4</c:v>
                </c:pt>
                <c:pt idx="32" formatCode="General">
                  <c:v>6.5910200000000071E-4</c:v>
                </c:pt>
                <c:pt idx="33" formatCode="General">
                  <c:v>6.7969900000000062E-4</c:v>
                </c:pt>
                <c:pt idx="34" formatCode="General">
                  <c:v>7.0029700000000033E-4</c:v>
                </c:pt>
                <c:pt idx="35" formatCode="General">
                  <c:v>7.2089300000000034E-4</c:v>
                </c:pt>
                <c:pt idx="36" formatCode="General">
                  <c:v>7.4149100000000037E-4</c:v>
                </c:pt>
                <c:pt idx="37" formatCode="General">
                  <c:v>7.620900000000001E-4</c:v>
                </c:pt>
                <c:pt idx="38" formatCode="General">
                  <c:v>7.8268500000000041E-4</c:v>
                </c:pt>
                <c:pt idx="39" formatCode="General">
                  <c:v>8.0328000000000083E-4</c:v>
                </c:pt>
                <c:pt idx="40" formatCode="General">
                  <c:v>8.2387500000000017E-4</c:v>
                </c:pt>
                <c:pt idx="41" formatCode="General">
                  <c:v>8.4447800000000072E-4</c:v>
                </c:pt>
                <c:pt idx="42" formatCode="General">
                  <c:v>8.6507300000000114E-4</c:v>
                </c:pt>
                <c:pt idx="43" formatCode="General">
                  <c:v>8.8566700000000122E-4</c:v>
                </c:pt>
                <c:pt idx="44" formatCode="General">
                  <c:v>9.0626200000000078E-4</c:v>
                </c:pt>
                <c:pt idx="45" formatCode="General">
                  <c:v>9.2686500000000046E-4</c:v>
                </c:pt>
                <c:pt idx="46" formatCode="General">
                  <c:v>9.4746000000000077E-4</c:v>
                </c:pt>
                <c:pt idx="47" formatCode="General">
                  <c:v>9.6805500000000076E-4</c:v>
                </c:pt>
                <c:pt idx="48" formatCode="General">
                  <c:v>9.8865700000000129E-4</c:v>
                </c:pt>
                <c:pt idx="49" formatCode="General">
                  <c:v>1.0092499999999999E-3</c:v>
                </c:pt>
                <c:pt idx="50" formatCode="General">
                  <c:v>1.0298499999999999E-3</c:v>
                </c:pt>
                <c:pt idx="51" formatCode="General">
                  <c:v>1.0504399999999999E-3</c:v>
                </c:pt>
                <c:pt idx="52" formatCode="General">
                  <c:v>1.0710500000000009E-3</c:v>
                </c:pt>
                <c:pt idx="53" formatCode="General">
                  <c:v>1.0916400000000001E-3</c:v>
                </c:pt>
                <c:pt idx="54" formatCode="General">
                  <c:v>1.1122400000000009E-3</c:v>
                </c:pt>
                <c:pt idx="55" formatCode="General">
                  <c:v>1.1328300000000009E-3</c:v>
                </c:pt>
                <c:pt idx="56" formatCode="General">
                  <c:v>1.1534300000000009E-3</c:v>
                </c:pt>
                <c:pt idx="57" formatCode="General">
                  <c:v>1.1740300000000017E-3</c:v>
                </c:pt>
                <c:pt idx="58" formatCode="General">
                  <c:v>1.1946200000000008E-3</c:v>
                </c:pt>
                <c:pt idx="59" formatCode="General">
                  <c:v>1.2152199999999999E-3</c:v>
                </c:pt>
                <c:pt idx="60" formatCode="General">
                  <c:v>1.2358199999999999E-3</c:v>
                </c:pt>
                <c:pt idx="61" formatCode="General">
                  <c:v>1.2564200000000001E-3</c:v>
                </c:pt>
                <c:pt idx="62" formatCode="General">
                  <c:v>1.2770100000000009E-3</c:v>
                </c:pt>
                <c:pt idx="63" formatCode="General">
                  <c:v>1.2976000000000001E-3</c:v>
                </c:pt>
                <c:pt idx="64" formatCode="General">
                  <c:v>1.3182100000000015E-3</c:v>
                </c:pt>
                <c:pt idx="65" formatCode="General">
                  <c:v>1.3388000000000009E-3</c:v>
                </c:pt>
                <c:pt idx="66" formatCode="General">
                  <c:v>1.3594000000000008E-3</c:v>
                </c:pt>
                <c:pt idx="67" formatCode="General">
                  <c:v>1.37999E-3</c:v>
                </c:pt>
                <c:pt idx="68" formatCode="General">
                  <c:v>1.4005999999999999E-3</c:v>
                </c:pt>
                <c:pt idx="69" formatCode="General">
                  <c:v>1.4211899999999999E-3</c:v>
                </c:pt>
                <c:pt idx="70" formatCode="General">
                  <c:v>1.4417899999999999E-3</c:v>
                </c:pt>
                <c:pt idx="71" formatCode="General">
                  <c:v>1.46239E-3</c:v>
                </c:pt>
                <c:pt idx="72" formatCode="General">
                  <c:v>1.4829800000000009E-3</c:v>
                </c:pt>
                <c:pt idx="73" formatCode="General">
                  <c:v>1.5035800000000009E-3</c:v>
                </c:pt>
                <c:pt idx="74" formatCode="General">
                  <c:v>1.5241700000000009E-3</c:v>
                </c:pt>
                <c:pt idx="75" formatCode="General">
                  <c:v>1.5447700000000009E-3</c:v>
                </c:pt>
                <c:pt idx="76" formatCode="General">
                  <c:v>1.5653700000000008E-3</c:v>
                </c:pt>
                <c:pt idx="77" formatCode="General">
                  <c:v>1.58596E-3</c:v>
                </c:pt>
                <c:pt idx="78" formatCode="General">
                  <c:v>1.6065600000000001E-3</c:v>
                </c:pt>
                <c:pt idx="79" formatCode="General">
                  <c:v>1.6271600000000001E-3</c:v>
                </c:pt>
                <c:pt idx="80" formatCode="General">
                  <c:v>1.6477600000000001E-3</c:v>
                </c:pt>
                <c:pt idx="81" formatCode="General">
                  <c:v>1.6683500000000023E-3</c:v>
                </c:pt>
                <c:pt idx="82" formatCode="General">
                  <c:v>1.6889500000000018E-3</c:v>
                </c:pt>
                <c:pt idx="83" formatCode="General">
                  <c:v>1.7095500000000009E-3</c:v>
                </c:pt>
                <c:pt idx="84" formatCode="General">
                  <c:v>1.7301500000000017E-3</c:v>
                </c:pt>
                <c:pt idx="85" formatCode="General">
                  <c:v>1.7507400000000008E-3</c:v>
                </c:pt>
                <c:pt idx="86" formatCode="General">
                  <c:v>1.7713300000000009E-3</c:v>
                </c:pt>
                <c:pt idx="87" formatCode="General">
                  <c:v>1.7919399999999999E-3</c:v>
                </c:pt>
                <c:pt idx="88" formatCode="General">
                  <c:v>1.812530000000001E-3</c:v>
                </c:pt>
                <c:pt idx="89" formatCode="General">
                  <c:v>1.833130000000001E-3</c:v>
                </c:pt>
                <c:pt idx="90" formatCode="General">
                  <c:v>1.8537200000000001E-3</c:v>
                </c:pt>
                <c:pt idx="91" formatCode="General">
                  <c:v>1.8743200000000009E-3</c:v>
                </c:pt>
                <c:pt idx="92" formatCode="General">
                  <c:v>1.8949200000000009E-3</c:v>
                </c:pt>
                <c:pt idx="93" formatCode="General">
                  <c:v>1.9155200000000009E-3</c:v>
                </c:pt>
                <c:pt idx="94" formatCode="General">
                  <c:v>1.9361200000000017E-3</c:v>
                </c:pt>
                <c:pt idx="95" formatCode="General">
                  <c:v>1.9567100000000017E-3</c:v>
                </c:pt>
                <c:pt idx="96" formatCode="General">
                  <c:v>1.9773100000000017E-3</c:v>
                </c:pt>
                <c:pt idx="97" formatCode="General">
                  <c:v>1.9978999999999999E-3</c:v>
                </c:pt>
                <c:pt idx="98" formatCode="General">
                  <c:v>2.0185099999999998E-3</c:v>
                </c:pt>
                <c:pt idx="99" formatCode="General">
                  <c:v>2.0390999999999999E-3</c:v>
                </c:pt>
                <c:pt idx="100" formatCode="General">
                  <c:v>2.0596999999999998E-3</c:v>
                </c:pt>
                <c:pt idx="101" formatCode="General">
                  <c:v>2.080290000000002E-3</c:v>
                </c:pt>
                <c:pt idx="102" formatCode="General">
                  <c:v>2.100890000000002E-3</c:v>
                </c:pt>
                <c:pt idx="103" formatCode="General">
                  <c:v>2.1214900000000019E-3</c:v>
                </c:pt>
                <c:pt idx="104" formatCode="General">
                  <c:v>2.1420800000000002E-3</c:v>
                </c:pt>
                <c:pt idx="105" formatCode="General">
                  <c:v>2.1626800000000002E-3</c:v>
                </c:pt>
                <c:pt idx="106" formatCode="General">
                  <c:v>2.1832800000000019E-3</c:v>
                </c:pt>
                <c:pt idx="107" formatCode="General">
                  <c:v>2.2038700000000019E-3</c:v>
                </c:pt>
                <c:pt idx="108" formatCode="General">
                  <c:v>2.2244700000000018E-3</c:v>
                </c:pt>
                <c:pt idx="109" formatCode="General">
                  <c:v>2.2450600000000018E-3</c:v>
                </c:pt>
                <c:pt idx="110" formatCode="General">
                  <c:v>2.2656700000000017E-3</c:v>
                </c:pt>
                <c:pt idx="111" formatCode="General">
                  <c:v>2.2862600000000018E-3</c:v>
                </c:pt>
                <c:pt idx="112" formatCode="General">
                  <c:v>2.30686E-3</c:v>
                </c:pt>
                <c:pt idx="113" formatCode="General">
                  <c:v>2.32745E-3</c:v>
                </c:pt>
                <c:pt idx="114" formatCode="General">
                  <c:v>2.34805E-3</c:v>
                </c:pt>
                <c:pt idx="115" formatCode="General">
                  <c:v>2.3686499999999982E-3</c:v>
                </c:pt>
                <c:pt idx="116" formatCode="General">
                  <c:v>2.3892399999999999E-3</c:v>
                </c:pt>
                <c:pt idx="117" formatCode="General">
                  <c:v>2.4098499999999981E-3</c:v>
                </c:pt>
                <c:pt idx="118" formatCode="General">
                  <c:v>2.4304399999999999E-3</c:v>
                </c:pt>
                <c:pt idx="119" formatCode="General">
                  <c:v>2.4510399999999998E-3</c:v>
                </c:pt>
                <c:pt idx="120" formatCode="General">
                  <c:v>2.4716299999999998E-3</c:v>
                </c:pt>
                <c:pt idx="121" formatCode="General">
                  <c:v>2.4922399999999997E-3</c:v>
                </c:pt>
                <c:pt idx="122" formatCode="General">
                  <c:v>2.5128300000000002E-3</c:v>
                </c:pt>
                <c:pt idx="123" formatCode="General">
                  <c:v>2.5334200000000019E-3</c:v>
                </c:pt>
                <c:pt idx="124" formatCode="General">
                  <c:v>2.5540200000000019E-3</c:v>
                </c:pt>
                <c:pt idx="125" formatCode="General">
                  <c:v>2.5746200000000019E-3</c:v>
                </c:pt>
                <c:pt idx="126" formatCode="General">
                  <c:v>2.5952200000000001E-3</c:v>
                </c:pt>
                <c:pt idx="127" formatCode="General">
                  <c:v>2.6158100000000001E-3</c:v>
                </c:pt>
                <c:pt idx="128" formatCode="General">
                  <c:v>2.6364100000000001E-3</c:v>
                </c:pt>
                <c:pt idx="129" formatCode="General">
                  <c:v>2.6570100000000017E-3</c:v>
                </c:pt>
                <c:pt idx="130" formatCode="General">
                  <c:v>2.6776100000000017E-3</c:v>
                </c:pt>
                <c:pt idx="131" formatCode="General">
                  <c:v>2.6982000000000017E-3</c:v>
                </c:pt>
                <c:pt idx="132" formatCode="General">
                  <c:v>2.7187900000000035E-3</c:v>
                </c:pt>
                <c:pt idx="133" formatCode="General">
                  <c:v>2.7394000000000012E-3</c:v>
                </c:pt>
                <c:pt idx="134" formatCode="General">
                  <c:v>2.7599900000000025E-3</c:v>
                </c:pt>
                <c:pt idx="135" formatCode="General">
                  <c:v>2.7805900000000047E-3</c:v>
                </c:pt>
                <c:pt idx="136" formatCode="General">
                  <c:v>2.8011799999999999E-3</c:v>
                </c:pt>
                <c:pt idx="137" formatCode="General">
                  <c:v>2.8217799999999999E-3</c:v>
                </c:pt>
                <c:pt idx="138" formatCode="General">
                  <c:v>2.8423799999999998E-3</c:v>
                </c:pt>
                <c:pt idx="139" formatCode="General">
                  <c:v>2.8629699999999998E-3</c:v>
                </c:pt>
                <c:pt idx="140" formatCode="General">
                  <c:v>2.8835800000000019E-3</c:v>
                </c:pt>
                <c:pt idx="141" formatCode="General">
                  <c:v>2.9041700000000019E-3</c:v>
                </c:pt>
                <c:pt idx="142" formatCode="General">
                  <c:v>2.9247700000000019E-3</c:v>
                </c:pt>
                <c:pt idx="143" formatCode="General">
                  <c:v>2.9453600000000019E-3</c:v>
                </c:pt>
                <c:pt idx="144" formatCode="General">
                  <c:v>2.9659600000000019E-3</c:v>
                </c:pt>
                <c:pt idx="145" formatCode="General">
                  <c:v>2.9865600000000018E-3</c:v>
                </c:pt>
                <c:pt idx="146" formatCode="General">
                  <c:v>3.0071600000000035E-3</c:v>
                </c:pt>
                <c:pt idx="147" formatCode="General">
                  <c:v>3.0277500000000018E-3</c:v>
                </c:pt>
                <c:pt idx="148" formatCode="General">
                  <c:v>3.0483500000000018E-3</c:v>
                </c:pt>
                <c:pt idx="149" formatCode="General">
                  <c:v>3.0689500000000017E-3</c:v>
                </c:pt>
                <c:pt idx="150" formatCode="General">
                  <c:v>3.0895400000000017E-3</c:v>
                </c:pt>
                <c:pt idx="151" formatCode="General">
                  <c:v>3.1101400000000017E-3</c:v>
                </c:pt>
                <c:pt idx="152" formatCode="General">
                  <c:v>3.1307400000000012E-3</c:v>
                </c:pt>
                <c:pt idx="153" formatCode="General">
                  <c:v>3.1513400000000012E-3</c:v>
                </c:pt>
                <c:pt idx="154" formatCode="General">
                  <c:v>3.1719300000000021E-3</c:v>
                </c:pt>
                <c:pt idx="155" formatCode="General">
                  <c:v>3.1925199999999999E-3</c:v>
                </c:pt>
                <c:pt idx="156" formatCode="General">
                  <c:v>3.2131300000000046E-3</c:v>
                </c:pt>
                <c:pt idx="157" formatCode="General">
                  <c:v>3.2337200000000037E-3</c:v>
                </c:pt>
                <c:pt idx="158" formatCode="General">
                  <c:v>3.2543200000000037E-3</c:v>
                </c:pt>
                <c:pt idx="159" formatCode="General">
                  <c:v>3.274910000000002E-3</c:v>
                </c:pt>
                <c:pt idx="160" formatCode="General">
                  <c:v>3.2955100000000019E-3</c:v>
                </c:pt>
                <c:pt idx="161" formatCode="General">
                  <c:v>3.3161100000000002E-3</c:v>
                </c:pt>
                <c:pt idx="162" formatCode="General">
                  <c:v>3.3367100000000001E-3</c:v>
                </c:pt>
                <c:pt idx="163" formatCode="General">
                  <c:v>3.3573100000000018E-3</c:v>
                </c:pt>
                <c:pt idx="164" formatCode="General">
                  <c:v>3.3779000000000018E-3</c:v>
                </c:pt>
                <c:pt idx="165" formatCode="General">
                  <c:v>3.3985000000000018E-3</c:v>
                </c:pt>
                <c:pt idx="166" formatCode="General">
                  <c:v>3.4190900000000018E-3</c:v>
                </c:pt>
                <c:pt idx="167" formatCode="General">
                  <c:v>3.4396900000000018E-3</c:v>
                </c:pt>
                <c:pt idx="168" formatCode="General">
                  <c:v>3.4602900000000034E-3</c:v>
                </c:pt>
                <c:pt idx="169" formatCode="General">
                  <c:v>3.4808900000000025E-3</c:v>
                </c:pt>
                <c:pt idx="170" formatCode="General">
                  <c:v>3.5014800000000017E-3</c:v>
                </c:pt>
                <c:pt idx="171" formatCode="General">
                  <c:v>3.5220799999999999E-3</c:v>
                </c:pt>
                <c:pt idx="172" formatCode="General">
                  <c:v>3.5426799999999999E-3</c:v>
                </c:pt>
                <c:pt idx="173" formatCode="General">
                  <c:v>3.5632700000000021E-3</c:v>
                </c:pt>
                <c:pt idx="174" formatCode="General">
                  <c:v>3.583870000000002E-3</c:v>
                </c:pt>
                <c:pt idx="175" formatCode="General">
                  <c:v>3.604470000000002E-3</c:v>
                </c:pt>
                <c:pt idx="176" formatCode="General">
                  <c:v>3.6250700000000019E-3</c:v>
                </c:pt>
                <c:pt idx="177" formatCode="General">
                  <c:v>3.645660000000002E-3</c:v>
                </c:pt>
                <c:pt idx="178" formatCode="General">
                  <c:v>3.6662499999999998E-3</c:v>
                </c:pt>
                <c:pt idx="179" formatCode="General">
                  <c:v>3.6868600000000019E-3</c:v>
                </c:pt>
                <c:pt idx="180" formatCode="General">
                  <c:v>3.7074500000000019E-3</c:v>
                </c:pt>
                <c:pt idx="181" formatCode="General">
                  <c:v>3.7280500000000018E-3</c:v>
                </c:pt>
                <c:pt idx="182" formatCode="General">
                  <c:v>3.7486400000000019E-3</c:v>
                </c:pt>
                <c:pt idx="183" formatCode="General">
                  <c:v>3.7692400000000018E-3</c:v>
                </c:pt>
                <c:pt idx="184" formatCode="General">
                  <c:v>3.7898400000000018E-3</c:v>
                </c:pt>
                <c:pt idx="185" formatCode="General">
                  <c:v>3.81044E-3</c:v>
                </c:pt>
                <c:pt idx="186" formatCode="General">
                  <c:v>3.83104E-3</c:v>
                </c:pt>
                <c:pt idx="187" formatCode="General">
                  <c:v>3.8516300000000017E-3</c:v>
                </c:pt>
                <c:pt idx="188" formatCode="General">
                  <c:v>3.8722299999999999E-3</c:v>
                </c:pt>
                <c:pt idx="189" formatCode="General">
                  <c:v>3.89282E-3</c:v>
                </c:pt>
                <c:pt idx="190" formatCode="General">
                  <c:v>3.9134199999999999E-3</c:v>
                </c:pt>
                <c:pt idx="191" formatCode="General">
                  <c:v>3.9340199999999999E-3</c:v>
                </c:pt>
                <c:pt idx="192" formatCode="General">
                  <c:v>3.9546099999999999E-3</c:v>
                </c:pt>
                <c:pt idx="193" formatCode="General">
                  <c:v>3.9752099999999999E-3</c:v>
                </c:pt>
                <c:pt idx="194" formatCode="General">
                  <c:v>3.9958099999999998E-3</c:v>
                </c:pt>
                <c:pt idx="195" formatCode="General">
                  <c:v>4.0164100000000024E-3</c:v>
                </c:pt>
                <c:pt idx="196" formatCode="General">
                  <c:v>4.0370000000000024E-3</c:v>
                </c:pt>
                <c:pt idx="197" formatCode="General">
                  <c:v>4.0575999999999997E-3</c:v>
                </c:pt>
                <c:pt idx="198" formatCode="General">
                  <c:v>4.078200000000004E-3</c:v>
                </c:pt>
                <c:pt idx="199" formatCode="General">
                  <c:v>4.0987899999999997E-3</c:v>
                </c:pt>
                <c:pt idx="200" formatCode="General">
                  <c:v>4.1193899999999997E-3</c:v>
                </c:pt>
                <c:pt idx="201" formatCode="General">
                  <c:v>4.1399800000000014E-3</c:v>
                </c:pt>
                <c:pt idx="202" formatCode="General">
                  <c:v>4.1605899999999961E-3</c:v>
                </c:pt>
                <c:pt idx="203" formatCode="General">
                  <c:v>4.1811800000000014E-3</c:v>
                </c:pt>
                <c:pt idx="204" formatCode="General">
                  <c:v>4.2017800000000039E-3</c:v>
                </c:pt>
                <c:pt idx="205" formatCode="General">
                  <c:v>4.2223700000000013E-3</c:v>
                </c:pt>
                <c:pt idx="206" formatCode="General">
                  <c:v>4.2429700000000004E-3</c:v>
                </c:pt>
                <c:pt idx="207" formatCode="General">
                  <c:v>4.2635700000000004E-3</c:v>
                </c:pt>
                <c:pt idx="208" formatCode="General">
                  <c:v>4.2841700000000003E-3</c:v>
                </c:pt>
                <c:pt idx="209" formatCode="General">
                  <c:v>4.3047700000000003E-3</c:v>
                </c:pt>
                <c:pt idx="210" formatCode="General">
                  <c:v>4.3253600000000003E-3</c:v>
                </c:pt>
                <c:pt idx="211" formatCode="General">
                  <c:v>4.3459600000000003E-3</c:v>
                </c:pt>
                <c:pt idx="212" formatCode="General">
                  <c:v>4.3665500000000003E-3</c:v>
                </c:pt>
                <c:pt idx="213" formatCode="General">
                  <c:v>4.3871500000000003E-3</c:v>
                </c:pt>
                <c:pt idx="214" formatCode="General">
                  <c:v>4.4077500000000037E-3</c:v>
                </c:pt>
                <c:pt idx="215" formatCode="General">
                  <c:v>4.4283500000000036E-3</c:v>
                </c:pt>
                <c:pt idx="216" formatCode="General">
                  <c:v>4.4489400000000037E-3</c:v>
                </c:pt>
                <c:pt idx="217" formatCode="General">
                  <c:v>4.4695400000000036E-3</c:v>
                </c:pt>
                <c:pt idx="218" formatCode="General">
                  <c:v>4.4901400000000036E-3</c:v>
                </c:pt>
                <c:pt idx="219" formatCode="General">
                  <c:v>4.5107300000000001E-3</c:v>
                </c:pt>
                <c:pt idx="220" formatCode="General">
                  <c:v>4.5313300000000035E-3</c:v>
                </c:pt>
                <c:pt idx="221" formatCode="General">
                  <c:v>4.55193E-3</c:v>
                </c:pt>
                <c:pt idx="222" formatCode="General">
                  <c:v>4.57253E-3</c:v>
                </c:pt>
                <c:pt idx="223" formatCode="General">
                  <c:v>4.5931200000000035E-3</c:v>
                </c:pt>
                <c:pt idx="224" formatCode="General">
                  <c:v>4.61371E-3</c:v>
                </c:pt>
                <c:pt idx="225" formatCode="General">
                  <c:v>4.6343199999999999E-3</c:v>
                </c:pt>
                <c:pt idx="226" formatCode="General">
                  <c:v>4.6549099999999965E-3</c:v>
                </c:pt>
                <c:pt idx="227" formatCode="General">
                  <c:v>4.6755099999999999E-3</c:v>
                </c:pt>
                <c:pt idx="228" formatCode="General">
                  <c:v>4.6960999999999999E-3</c:v>
                </c:pt>
                <c:pt idx="229" formatCode="General">
                  <c:v>4.7167100000000024E-3</c:v>
                </c:pt>
                <c:pt idx="230" formatCode="General">
                  <c:v>4.7373000000000024E-3</c:v>
                </c:pt>
                <c:pt idx="231" formatCode="General">
                  <c:v>4.7578999999999998E-3</c:v>
                </c:pt>
                <c:pt idx="232" formatCode="General">
                  <c:v>4.7785000000000024E-3</c:v>
                </c:pt>
                <c:pt idx="233" formatCode="General">
                  <c:v>4.7990900000000041E-3</c:v>
                </c:pt>
                <c:pt idx="234" formatCode="General">
                  <c:v>4.8196900000000041E-3</c:v>
                </c:pt>
                <c:pt idx="235" formatCode="General">
                  <c:v>4.8402800000000024E-3</c:v>
                </c:pt>
                <c:pt idx="236" formatCode="General">
                  <c:v>4.8608799999999997E-3</c:v>
                </c:pt>
                <c:pt idx="237" formatCode="General">
                  <c:v>4.8814800000000014E-3</c:v>
                </c:pt>
                <c:pt idx="238" formatCode="General">
                  <c:v>4.9020800000000014E-3</c:v>
                </c:pt>
                <c:pt idx="239" formatCode="General">
                  <c:v>4.9226700000000014E-3</c:v>
                </c:pt>
                <c:pt idx="240" formatCode="General">
                  <c:v>4.9432700000000074E-3</c:v>
                </c:pt>
                <c:pt idx="241" formatCode="General">
                  <c:v>4.9638700000000004E-3</c:v>
                </c:pt>
                <c:pt idx="242" formatCode="General">
                  <c:v>4.9844600000000039E-3</c:v>
                </c:pt>
                <c:pt idx="243" formatCode="General">
                  <c:v>5.0050600000000039E-3</c:v>
                </c:pt>
                <c:pt idx="244" formatCode="General">
                  <c:v>5.0256600000000038E-3</c:v>
                </c:pt>
                <c:pt idx="245" formatCode="General">
                  <c:v>5.0462500000000039E-3</c:v>
                </c:pt>
                <c:pt idx="246" formatCode="General">
                  <c:v>5.0668500000000003E-3</c:v>
                </c:pt>
                <c:pt idx="247" formatCode="General">
                  <c:v>5.0874500000000003E-3</c:v>
                </c:pt>
                <c:pt idx="248" formatCode="General">
                  <c:v>5.1080500000000003E-3</c:v>
                </c:pt>
                <c:pt idx="249" formatCode="General">
                  <c:v>5.1286400000000038E-3</c:v>
                </c:pt>
                <c:pt idx="250" formatCode="General">
                  <c:v>5.1492400000000072E-3</c:v>
                </c:pt>
                <c:pt idx="251" formatCode="General">
                  <c:v>5.1698300000000003E-3</c:v>
                </c:pt>
                <c:pt idx="252" formatCode="General">
                  <c:v>5.1904300000000002E-3</c:v>
                </c:pt>
                <c:pt idx="253" formatCode="General">
                  <c:v>5.2110300000000036E-3</c:v>
                </c:pt>
                <c:pt idx="254" formatCode="General">
                  <c:v>5.2316200000000071E-3</c:v>
                </c:pt>
                <c:pt idx="255" formatCode="General">
                  <c:v>5.2522300000000036E-3</c:v>
                </c:pt>
                <c:pt idx="256" formatCode="General">
                  <c:v>5.2728200000000036E-3</c:v>
                </c:pt>
                <c:pt idx="257" formatCode="General">
                  <c:v>5.2934200000000035E-3</c:v>
                </c:pt>
                <c:pt idx="258" formatCode="General">
                  <c:v>5.3140100000000001E-3</c:v>
                </c:pt>
                <c:pt idx="259" formatCode="General">
                  <c:v>5.3346200000000035E-3</c:v>
                </c:pt>
                <c:pt idx="260" formatCode="General">
                  <c:v>5.3552100000000035E-3</c:v>
                </c:pt>
                <c:pt idx="261" formatCode="General">
                  <c:v>5.3758000000000035E-3</c:v>
                </c:pt>
                <c:pt idx="262" formatCode="General">
                  <c:v>5.3964000000000035E-3</c:v>
                </c:pt>
                <c:pt idx="263" formatCode="General">
                  <c:v>5.4170000000000034E-3</c:v>
                </c:pt>
                <c:pt idx="264" formatCode="General">
                  <c:v>5.437600000000006E-3</c:v>
                </c:pt>
                <c:pt idx="265" formatCode="General">
                  <c:v>5.4581899999999999E-3</c:v>
                </c:pt>
                <c:pt idx="266" formatCode="General">
                  <c:v>5.4787900000000059E-3</c:v>
                </c:pt>
                <c:pt idx="267" formatCode="General">
                  <c:v>5.4993900000000042E-3</c:v>
                </c:pt>
                <c:pt idx="268" formatCode="General">
                  <c:v>5.5199800000000033E-3</c:v>
                </c:pt>
                <c:pt idx="269" formatCode="General">
                  <c:v>5.5405800000000024E-3</c:v>
                </c:pt>
                <c:pt idx="270" formatCode="General">
                  <c:v>5.5611800000000024E-3</c:v>
                </c:pt>
                <c:pt idx="271" formatCode="General">
                  <c:v>5.5817800000000058E-3</c:v>
                </c:pt>
                <c:pt idx="272" formatCode="General">
                  <c:v>5.6023700000000023E-3</c:v>
                </c:pt>
                <c:pt idx="273" formatCode="General">
                  <c:v>5.6229699999999997E-3</c:v>
                </c:pt>
                <c:pt idx="274" formatCode="General">
                  <c:v>5.6435599999999997E-3</c:v>
                </c:pt>
                <c:pt idx="275" formatCode="General">
                  <c:v>5.6641599999999962E-3</c:v>
                </c:pt>
                <c:pt idx="276" formatCode="General">
                  <c:v>5.6847599999999996E-3</c:v>
                </c:pt>
                <c:pt idx="277" formatCode="General">
                  <c:v>5.7053600000000039E-3</c:v>
                </c:pt>
                <c:pt idx="278" formatCode="General">
                  <c:v>5.7259600000000004E-3</c:v>
                </c:pt>
                <c:pt idx="279" formatCode="General">
                  <c:v>5.7465500000000039E-3</c:v>
                </c:pt>
                <c:pt idx="280" formatCode="General">
                  <c:v>5.7671500000000004E-3</c:v>
                </c:pt>
                <c:pt idx="281" formatCode="General">
                  <c:v>5.7877400000000039E-3</c:v>
                </c:pt>
                <c:pt idx="282" formatCode="General">
                  <c:v>5.8083500000000038E-3</c:v>
                </c:pt>
                <c:pt idx="283" formatCode="General">
                  <c:v>5.8289400000000003E-3</c:v>
                </c:pt>
                <c:pt idx="284" formatCode="General">
                  <c:v>5.8495400000000038E-3</c:v>
                </c:pt>
                <c:pt idx="285" formatCode="General">
                  <c:v>5.8701300000000003E-3</c:v>
                </c:pt>
                <c:pt idx="286" formatCode="General">
                  <c:v>5.8907300000000003E-3</c:v>
                </c:pt>
                <c:pt idx="287" formatCode="General">
                  <c:v>5.9113300000000037E-3</c:v>
                </c:pt>
                <c:pt idx="288" formatCode="General">
                  <c:v>5.9319200000000081E-3</c:v>
                </c:pt>
                <c:pt idx="289" formatCode="General">
                  <c:v>5.9525200000000037E-3</c:v>
                </c:pt>
                <c:pt idx="290" formatCode="General">
                  <c:v>5.9731200000000071E-3</c:v>
                </c:pt>
                <c:pt idx="291" formatCode="General">
                  <c:v>5.9937200000000071E-3</c:v>
                </c:pt>
                <c:pt idx="292" formatCode="General">
                  <c:v>6.0143100000000001E-3</c:v>
                </c:pt>
                <c:pt idx="293" formatCode="General">
                  <c:v>6.0349000000000002E-3</c:v>
                </c:pt>
                <c:pt idx="294" formatCode="General">
                  <c:v>6.0555100000000001E-3</c:v>
                </c:pt>
                <c:pt idx="295" formatCode="General">
                  <c:v>6.0761000000000035E-3</c:v>
                </c:pt>
                <c:pt idx="296" formatCode="General">
                  <c:v>6.0967000000000035E-3</c:v>
                </c:pt>
                <c:pt idx="297" formatCode="General">
                  <c:v>6.1172900000000035E-3</c:v>
                </c:pt>
                <c:pt idx="298" formatCode="General">
                  <c:v>6.1378900000000035E-3</c:v>
                </c:pt>
                <c:pt idx="299" formatCode="General">
                  <c:v>6.1584900000000034E-3</c:v>
                </c:pt>
                <c:pt idx="300" formatCode="General">
                  <c:v>6.1790800000000035E-3</c:v>
                </c:pt>
                <c:pt idx="301" formatCode="General">
                  <c:v>6.199690000000006E-3</c:v>
                </c:pt>
                <c:pt idx="302" formatCode="General">
                  <c:v>6.2202800000000034E-3</c:v>
                </c:pt>
                <c:pt idx="303" formatCode="General">
                  <c:v>6.2408800000000033E-3</c:v>
                </c:pt>
                <c:pt idx="304" formatCode="General">
                  <c:v>6.2614700000000042E-3</c:v>
                </c:pt>
                <c:pt idx="305" formatCode="General">
                  <c:v>6.2820700000000024E-3</c:v>
                </c:pt>
                <c:pt idx="306" formatCode="General">
                  <c:v>6.3026700000000024E-3</c:v>
                </c:pt>
                <c:pt idx="307" formatCode="General">
                  <c:v>6.3232700000000024E-3</c:v>
                </c:pt>
                <c:pt idx="308" formatCode="General">
                  <c:v>6.3438600000000041E-3</c:v>
                </c:pt>
                <c:pt idx="309" formatCode="General">
                  <c:v>6.3644599999999997E-3</c:v>
                </c:pt>
                <c:pt idx="310" formatCode="General">
                  <c:v>6.385060000000004E-3</c:v>
                </c:pt>
                <c:pt idx="311" formatCode="General">
                  <c:v>6.405650000000004E-3</c:v>
                </c:pt>
                <c:pt idx="312" formatCode="General">
                  <c:v>6.426250000000004E-3</c:v>
                </c:pt>
                <c:pt idx="313" formatCode="General">
                  <c:v>6.446850000000004E-3</c:v>
                </c:pt>
                <c:pt idx="314" formatCode="General">
                  <c:v>6.4674500000000013E-3</c:v>
                </c:pt>
                <c:pt idx="315" formatCode="General">
                  <c:v>6.4880400000000074E-3</c:v>
                </c:pt>
                <c:pt idx="316" formatCode="General">
                  <c:v>6.5086400000000074E-3</c:v>
                </c:pt>
                <c:pt idx="317" formatCode="General">
                  <c:v>6.5292400000000073E-3</c:v>
                </c:pt>
                <c:pt idx="318" formatCode="General">
                  <c:v>6.5498300000000039E-3</c:v>
                </c:pt>
                <c:pt idx="319" formatCode="General">
                  <c:v>6.5704300000000038E-3</c:v>
                </c:pt>
                <c:pt idx="320" formatCode="General">
                  <c:v>6.5910200000000039E-3</c:v>
                </c:pt>
                <c:pt idx="321" formatCode="General">
                  <c:v>6.6116300000000038E-3</c:v>
                </c:pt>
                <c:pt idx="322" formatCode="General">
                  <c:v>6.6322200000000038E-3</c:v>
                </c:pt>
                <c:pt idx="323" formatCode="General">
                  <c:v>6.6528200000000003E-3</c:v>
                </c:pt>
                <c:pt idx="324" formatCode="General">
                  <c:v>6.6734100000000037E-3</c:v>
                </c:pt>
                <c:pt idx="325" formatCode="General">
                  <c:v>6.6940099999999985E-3</c:v>
                </c:pt>
                <c:pt idx="326" formatCode="General">
                  <c:v>6.7146100000000037E-3</c:v>
                </c:pt>
                <c:pt idx="327" formatCode="General">
                  <c:v>6.7352000000000072E-3</c:v>
                </c:pt>
                <c:pt idx="328" formatCode="General">
                  <c:v>6.7558100000000036E-3</c:v>
                </c:pt>
                <c:pt idx="329" formatCode="General">
                  <c:v>6.7764000000000071E-3</c:v>
                </c:pt>
                <c:pt idx="330" formatCode="General">
                  <c:v>6.7970000000000036E-3</c:v>
                </c:pt>
                <c:pt idx="331" formatCode="General">
                  <c:v>6.8175900000000001E-3</c:v>
                </c:pt>
                <c:pt idx="332" formatCode="General">
                  <c:v>6.8381900000000035E-3</c:v>
                </c:pt>
                <c:pt idx="333" formatCode="General">
                  <c:v>6.8587900000000035E-3</c:v>
                </c:pt>
                <c:pt idx="334" formatCode="General">
                  <c:v>6.879380000000007E-3</c:v>
                </c:pt>
                <c:pt idx="335" formatCode="General">
                  <c:v>6.8999800000000035E-3</c:v>
                </c:pt>
                <c:pt idx="336" formatCode="General">
                  <c:v>6.9205800000000034E-3</c:v>
                </c:pt>
                <c:pt idx="337" formatCode="General">
                  <c:v>6.941180000000006E-3</c:v>
                </c:pt>
                <c:pt idx="338" formatCode="General">
                  <c:v>6.961770000000006E-3</c:v>
                </c:pt>
                <c:pt idx="339" formatCode="General">
                  <c:v>6.982360000000006E-3</c:v>
                </c:pt>
                <c:pt idx="340" formatCode="General">
                  <c:v>7.0029700000000033E-3</c:v>
                </c:pt>
                <c:pt idx="341" formatCode="General">
                  <c:v>7.0235599999999999E-3</c:v>
                </c:pt>
                <c:pt idx="342" formatCode="General">
                  <c:v>7.0441599999999998E-3</c:v>
                </c:pt>
                <c:pt idx="343" formatCode="General">
                  <c:v>7.0647500000000033E-3</c:v>
                </c:pt>
                <c:pt idx="344" formatCode="General">
                  <c:v>7.0853500000000059E-3</c:v>
                </c:pt>
                <c:pt idx="345" formatCode="General">
                  <c:v>7.1059500000000024E-3</c:v>
                </c:pt>
                <c:pt idx="346" formatCode="General">
                  <c:v>7.1265399999999998E-3</c:v>
                </c:pt>
                <c:pt idx="347" formatCode="General">
                  <c:v>7.1471500000000014E-3</c:v>
                </c:pt>
                <c:pt idx="348" formatCode="General">
                  <c:v>7.1677399999999997E-3</c:v>
                </c:pt>
                <c:pt idx="349" formatCode="General">
                  <c:v>7.188340000000004E-3</c:v>
                </c:pt>
                <c:pt idx="350" formatCode="General">
                  <c:v>7.2089300000000014E-3</c:v>
                </c:pt>
                <c:pt idx="351" formatCode="General">
                  <c:v>7.2295300000000014E-3</c:v>
                </c:pt>
                <c:pt idx="352" formatCode="General">
                  <c:v>7.2501300000000013E-3</c:v>
                </c:pt>
                <c:pt idx="353" formatCode="General">
                  <c:v>7.2707300000000039E-3</c:v>
                </c:pt>
                <c:pt idx="354" formatCode="General">
                  <c:v>7.2913200000000074E-3</c:v>
                </c:pt>
                <c:pt idx="355" formatCode="General">
                  <c:v>7.3119200000000039E-3</c:v>
                </c:pt>
                <c:pt idx="356" formatCode="General">
                  <c:v>7.3325200000000038E-3</c:v>
                </c:pt>
                <c:pt idx="357" formatCode="General">
                  <c:v>7.3531100000000004E-3</c:v>
                </c:pt>
                <c:pt idx="358" formatCode="General">
                  <c:v>7.3737100000000038E-3</c:v>
                </c:pt>
                <c:pt idx="359" formatCode="General">
                  <c:v>7.3943100000000003E-3</c:v>
                </c:pt>
                <c:pt idx="360" formatCode="General">
                  <c:v>7.4149100000000003E-3</c:v>
                </c:pt>
                <c:pt idx="361" formatCode="General">
                  <c:v>7.4355000000000037E-3</c:v>
                </c:pt>
                <c:pt idx="362" formatCode="General">
                  <c:v>7.4560900000000081E-3</c:v>
                </c:pt>
                <c:pt idx="363" formatCode="General">
                  <c:v>7.476700000000008E-3</c:v>
                </c:pt>
                <c:pt idx="364" formatCode="General">
                  <c:v>7.4972900000000071E-3</c:v>
                </c:pt>
                <c:pt idx="365" formatCode="General">
                  <c:v>7.5179299999999999E-3</c:v>
                </c:pt>
                <c:pt idx="366" formatCode="General">
                  <c:v>7.5384700000000046E-3</c:v>
                </c:pt>
                <c:pt idx="367" formatCode="General">
                  <c:v>7.5591000000000035E-3</c:v>
                </c:pt>
                <c:pt idx="368" formatCode="General">
                  <c:v>7.5796500000000081E-3</c:v>
                </c:pt>
                <c:pt idx="369" formatCode="General">
                  <c:v>7.6002700000000036E-3</c:v>
                </c:pt>
                <c:pt idx="370" formatCode="General">
                  <c:v>7.6208999999999999E-3</c:v>
                </c:pt>
                <c:pt idx="371" formatCode="General">
                  <c:v>7.6414500000000036E-3</c:v>
                </c:pt>
                <c:pt idx="372" formatCode="General">
                  <c:v>7.6620799999999999E-3</c:v>
                </c:pt>
                <c:pt idx="373" formatCode="General">
                  <c:v>7.6827000000000024E-3</c:v>
                </c:pt>
                <c:pt idx="374" formatCode="General">
                  <c:v>7.703250000000007E-3</c:v>
                </c:pt>
                <c:pt idx="375" formatCode="General">
                  <c:v>7.7238700000000033E-3</c:v>
                </c:pt>
                <c:pt idx="376" formatCode="General">
                  <c:v>7.7444200000000036E-3</c:v>
                </c:pt>
                <c:pt idx="377" formatCode="General">
                  <c:v>7.7650500000000034E-3</c:v>
                </c:pt>
                <c:pt idx="378" formatCode="General">
                  <c:v>7.7856700000000067E-3</c:v>
                </c:pt>
                <c:pt idx="379" formatCode="General">
                  <c:v>7.806230000000006E-3</c:v>
                </c:pt>
                <c:pt idx="380" formatCode="General">
                  <c:v>7.8268500000000032E-3</c:v>
                </c:pt>
                <c:pt idx="381" formatCode="General">
                  <c:v>7.8474700000000022E-3</c:v>
                </c:pt>
                <c:pt idx="382" formatCode="General">
                  <c:v>7.8680299999999998E-3</c:v>
                </c:pt>
                <c:pt idx="383" formatCode="General">
                  <c:v>7.8886500000000075E-3</c:v>
                </c:pt>
                <c:pt idx="384" formatCode="General">
                  <c:v>7.9092000000000086E-3</c:v>
                </c:pt>
                <c:pt idx="385" formatCode="General">
                  <c:v>7.9298200000000076E-3</c:v>
                </c:pt>
                <c:pt idx="386" formatCode="General">
                  <c:v>7.9504500000000065E-3</c:v>
                </c:pt>
                <c:pt idx="387" formatCode="General">
                  <c:v>7.9710000000000111E-3</c:v>
                </c:pt>
                <c:pt idx="388" formatCode="General">
                  <c:v>7.9916200000000083E-3</c:v>
                </c:pt>
                <c:pt idx="389" formatCode="General">
                  <c:v>8.0122500000000072E-3</c:v>
                </c:pt>
                <c:pt idx="390" formatCode="General">
                  <c:v>8.0328000000000066E-3</c:v>
                </c:pt>
                <c:pt idx="391" formatCode="General">
                  <c:v>8.0534200000000073E-3</c:v>
                </c:pt>
                <c:pt idx="392" formatCode="General">
                  <c:v>8.0739800000000066E-3</c:v>
                </c:pt>
                <c:pt idx="393" formatCode="General">
                  <c:v>8.0946000000000004E-3</c:v>
                </c:pt>
                <c:pt idx="394" formatCode="General">
                  <c:v>8.1152300000000028E-3</c:v>
                </c:pt>
                <c:pt idx="395" formatCode="General">
                  <c:v>8.1357800000000091E-3</c:v>
                </c:pt>
                <c:pt idx="396" formatCode="General">
                  <c:v>8.1564000000000116E-3</c:v>
                </c:pt>
                <c:pt idx="397" formatCode="General">
                  <c:v>8.1770200000000001E-3</c:v>
                </c:pt>
                <c:pt idx="398" formatCode="General">
                  <c:v>8.1975700000000012E-3</c:v>
                </c:pt>
                <c:pt idx="399" formatCode="General">
                  <c:v>8.2182000000000002E-3</c:v>
                </c:pt>
                <c:pt idx="400" formatCode="General">
                  <c:v>8.2387500000000013E-3</c:v>
                </c:pt>
                <c:pt idx="401" formatCode="General">
                  <c:v>8.2593800000000089E-3</c:v>
                </c:pt>
                <c:pt idx="402" formatCode="General">
                  <c:v>8.2800000000000026E-3</c:v>
                </c:pt>
                <c:pt idx="403" formatCode="General">
                  <c:v>8.3005500000000072E-3</c:v>
                </c:pt>
                <c:pt idx="404" formatCode="General">
                  <c:v>8.3211800000000027E-3</c:v>
                </c:pt>
                <c:pt idx="405" formatCode="General">
                  <c:v>8.3418000000000034E-3</c:v>
                </c:pt>
                <c:pt idx="406" formatCode="General">
                  <c:v>8.3623500000000114E-3</c:v>
                </c:pt>
                <c:pt idx="407" formatCode="General">
                  <c:v>8.3829800000000156E-3</c:v>
                </c:pt>
                <c:pt idx="408" formatCode="General">
                  <c:v>8.4035200000000046E-3</c:v>
                </c:pt>
                <c:pt idx="409" formatCode="General">
                  <c:v>8.42415E-3</c:v>
                </c:pt>
                <c:pt idx="410" formatCode="General">
                  <c:v>8.4447700000000007E-3</c:v>
                </c:pt>
                <c:pt idx="411" formatCode="General">
                  <c:v>8.465330000000014E-3</c:v>
                </c:pt>
                <c:pt idx="412" formatCode="General">
                  <c:v>8.4859500000000077E-3</c:v>
                </c:pt>
                <c:pt idx="413" formatCode="General">
                  <c:v>8.5065700000000067E-3</c:v>
                </c:pt>
                <c:pt idx="414" formatCode="General">
                  <c:v>8.5271200000000009E-3</c:v>
                </c:pt>
                <c:pt idx="415" formatCode="General">
                  <c:v>8.5477500000000015E-3</c:v>
                </c:pt>
                <c:pt idx="416" formatCode="General">
                  <c:v>8.5683000000000027E-3</c:v>
                </c:pt>
                <c:pt idx="417" formatCode="General">
                  <c:v>8.5889300000000068E-3</c:v>
                </c:pt>
                <c:pt idx="418" formatCode="General">
                  <c:v>8.6095500000000075E-3</c:v>
                </c:pt>
                <c:pt idx="419" formatCode="General">
                  <c:v>8.6301000000000034E-3</c:v>
                </c:pt>
                <c:pt idx="420" formatCode="General">
                  <c:v>8.6507200000000006E-3</c:v>
                </c:pt>
                <c:pt idx="421" formatCode="General">
                  <c:v>8.6713500000000013E-3</c:v>
                </c:pt>
                <c:pt idx="422" formatCode="General">
                  <c:v>8.6919000000000007E-3</c:v>
                </c:pt>
                <c:pt idx="423" formatCode="General">
                  <c:v>8.7125300000000117E-3</c:v>
                </c:pt>
                <c:pt idx="424" formatCode="General">
                  <c:v>8.7330800000000007E-3</c:v>
                </c:pt>
                <c:pt idx="425" formatCode="General">
                  <c:v>8.7537000000000066E-3</c:v>
                </c:pt>
                <c:pt idx="426" formatCode="General">
                  <c:v>8.7743200000000004E-3</c:v>
                </c:pt>
                <c:pt idx="427" formatCode="General">
                  <c:v>8.7948700000000015E-3</c:v>
                </c:pt>
                <c:pt idx="428" formatCode="General">
                  <c:v>8.815500000000016E-3</c:v>
                </c:pt>
                <c:pt idx="429" formatCode="General">
                  <c:v>8.836130000000008E-3</c:v>
                </c:pt>
                <c:pt idx="430" formatCode="General">
                  <c:v>8.8566700000000075E-3</c:v>
                </c:pt>
                <c:pt idx="431" formatCode="General">
                  <c:v>8.8773000000000046E-3</c:v>
                </c:pt>
                <c:pt idx="432" formatCode="General">
                  <c:v>8.8978500000000075E-3</c:v>
                </c:pt>
                <c:pt idx="433" formatCode="General">
                  <c:v>8.9184800000000116E-3</c:v>
                </c:pt>
                <c:pt idx="434" formatCode="General">
                  <c:v>8.9391000000000088E-3</c:v>
                </c:pt>
                <c:pt idx="435" formatCode="General">
                  <c:v>8.9596500000000117E-3</c:v>
                </c:pt>
                <c:pt idx="436" formatCode="General">
                  <c:v>8.9802800000000089E-3</c:v>
                </c:pt>
                <c:pt idx="437" formatCode="General">
                  <c:v>9.0009000000000026E-3</c:v>
                </c:pt>
                <c:pt idx="438" formatCode="General">
                  <c:v>9.0214500000000072E-3</c:v>
                </c:pt>
                <c:pt idx="439" formatCode="General">
                  <c:v>9.0420700000000027E-3</c:v>
                </c:pt>
                <c:pt idx="440" formatCode="General">
                  <c:v>9.0626300000000142E-3</c:v>
                </c:pt>
                <c:pt idx="441" formatCode="General">
                  <c:v>9.0832500000000028E-3</c:v>
                </c:pt>
                <c:pt idx="442" formatCode="General">
                  <c:v>9.10387E-3</c:v>
                </c:pt>
                <c:pt idx="443" formatCode="General">
                  <c:v>9.1244300000000028E-3</c:v>
                </c:pt>
                <c:pt idx="444" formatCode="General">
                  <c:v>9.145050000000007E-3</c:v>
                </c:pt>
                <c:pt idx="445" formatCode="General">
                  <c:v>9.1656800000000163E-3</c:v>
                </c:pt>
                <c:pt idx="446" formatCode="General">
                  <c:v>9.186230000000007E-3</c:v>
                </c:pt>
                <c:pt idx="447" formatCode="General">
                  <c:v>9.2068500000000008E-3</c:v>
                </c:pt>
                <c:pt idx="448" formatCode="General">
                  <c:v>9.2274000000000002E-3</c:v>
                </c:pt>
                <c:pt idx="449" formatCode="General">
                  <c:v>9.2480200000000009E-3</c:v>
                </c:pt>
                <c:pt idx="450" formatCode="General">
                  <c:v>9.2686500000000067E-3</c:v>
                </c:pt>
                <c:pt idx="451" formatCode="General">
                  <c:v>9.2892000000000027E-3</c:v>
                </c:pt>
                <c:pt idx="452" formatCode="General">
                  <c:v>9.309830000000012E-3</c:v>
                </c:pt>
                <c:pt idx="453" formatCode="General">
                  <c:v>9.3304500000000075E-3</c:v>
                </c:pt>
                <c:pt idx="454" formatCode="General">
                  <c:v>9.3510000000000155E-3</c:v>
                </c:pt>
                <c:pt idx="455" formatCode="General">
                  <c:v>9.3716300000000075E-3</c:v>
                </c:pt>
                <c:pt idx="456" formatCode="General">
                  <c:v>9.392170000000007E-3</c:v>
                </c:pt>
                <c:pt idx="457" formatCode="General">
                  <c:v>9.4128000000000094E-3</c:v>
                </c:pt>
                <c:pt idx="458" formatCode="General">
                  <c:v>9.4334300000000117E-3</c:v>
                </c:pt>
                <c:pt idx="459" formatCode="General">
                  <c:v>9.4539700000000008E-3</c:v>
                </c:pt>
                <c:pt idx="460" formatCode="General">
                  <c:v>9.4746000000000066E-3</c:v>
                </c:pt>
                <c:pt idx="461" formatCode="General">
                  <c:v>9.4952200000000091E-3</c:v>
                </c:pt>
                <c:pt idx="462" formatCode="General">
                  <c:v>9.5157800000000119E-3</c:v>
                </c:pt>
                <c:pt idx="463" formatCode="General">
                  <c:v>9.5364000000000091E-3</c:v>
                </c:pt>
                <c:pt idx="464" formatCode="General">
                  <c:v>9.557030000000008E-3</c:v>
                </c:pt>
                <c:pt idx="465" formatCode="General">
                  <c:v>9.5775800000000091E-3</c:v>
                </c:pt>
                <c:pt idx="466" formatCode="General">
                  <c:v>9.5982000000000012E-3</c:v>
                </c:pt>
                <c:pt idx="467" formatCode="General">
                  <c:v>9.6187500000000006E-3</c:v>
                </c:pt>
                <c:pt idx="468" formatCode="General">
                  <c:v>9.6393700000000013E-3</c:v>
                </c:pt>
                <c:pt idx="469" formatCode="General">
                  <c:v>9.6600000000000089E-3</c:v>
                </c:pt>
                <c:pt idx="470" formatCode="General">
                  <c:v>9.6805500000000048E-3</c:v>
                </c:pt>
                <c:pt idx="471" formatCode="General">
                  <c:v>9.7011700000000003E-3</c:v>
                </c:pt>
                <c:pt idx="472" formatCode="General">
                  <c:v>9.7218000000000009E-3</c:v>
                </c:pt>
                <c:pt idx="473" formatCode="General">
                  <c:v>9.7423500000000003E-3</c:v>
                </c:pt>
                <c:pt idx="474" formatCode="General">
                  <c:v>9.7629800000000079E-3</c:v>
                </c:pt>
                <c:pt idx="475" formatCode="General">
                  <c:v>9.7835300000000073E-3</c:v>
                </c:pt>
                <c:pt idx="476" formatCode="General">
                  <c:v>9.8041500000000028E-3</c:v>
                </c:pt>
                <c:pt idx="477" formatCode="General">
                  <c:v>9.82477E-3</c:v>
                </c:pt>
                <c:pt idx="478" formatCode="General">
                  <c:v>9.8453200000000046E-3</c:v>
                </c:pt>
                <c:pt idx="479" formatCode="General">
                  <c:v>9.8659500000000139E-3</c:v>
                </c:pt>
                <c:pt idx="480" formatCode="General">
                  <c:v>9.8865700000000077E-3</c:v>
                </c:pt>
                <c:pt idx="481" formatCode="General">
                  <c:v>9.907130000000007E-3</c:v>
                </c:pt>
                <c:pt idx="482" formatCode="General">
                  <c:v>9.9277500000000008E-3</c:v>
                </c:pt>
                <c:pt idx="483" formatCode="General">
                  <c:v>9.9483000000000002E-3</c:v>
                </c:pt>
                <c:pt idx="484" formatCode="General">
                  <c:v>9.9689300000000078E-3</c:v>
                </c:pt>
                <c:pt idx="485" formatCode="General">
                  <c:v>9.9895500000000154E-3</c:v>
                </c:pt>
                <c:pt idx="486" formatCode="General">
                  <c:v>1.0010099999999999E-2</c:v>
                </c:pt>
                <c:pt idx="487" formatCode="General">
                  <c:v>1.00307E-2</c:v>
                </c:pt>
                <c:pt idx="488" formatCode="General">
                  <c:v>1.00514E-2</c:v>
                </c:pt>
                <c:pt idx="489" formatCode="General">
                  <c:v>1.00719E-2</c:v>
                </c:pt>
                <c:pt idx="490" formatCode="General">
                  <c:v>1.0092500000000001E-2</c:v>
                </c:pt>
                <c:pt idx="491" formatCode="General">
                  <c:v>1.01131E-2</c:v>
                </c:pt>
                <c:pt idx="492" formatCode="General">
                  <c:v>1.0133700000000001E-2</c:v>
                </c:pt>
                <c:pt idx="493" formatCode="General">
                  <c:v>1.01543E-2</c:v>
                </c:pt>
                <c:pt idx="494" formatCode="General">
                  <c:v>1.0174899999999999E-2</c:v>
                </c:pt>
                <c:pt idx="495" formatCode="General">
                  <c:v>1.0195500000000001E-2</c:v>
                </c:pt>
                <c:pt idx="496" formatCode="General">
                  <c:v>1.0216100000000001E-2</c:v>
                </c:pt>
                <c:pt idx="497" formatCode="General">
                  <c:v>1.02367E-2</c:v>
                </c:pt>
                <c:pt idx="498" formatCode="General">
                  <c:v>1.0257299999999992E-2</c:v>
                </c:pt>
                <c:pt idx="499" formatCode="General">
                  <c:v>1.02778E-2</c:v>
                </c:pt>
                <c:pt idx="500" formatCode="General">
                  <c:v>1.02985E-2</c:v>
                </c:pt>
                <c:pt idx="501" formatCode="General">
                  <c:v>1.0319099999999998E-2</c:v>
                </c:pt>
                <c:pt idx="502" formatCode="General">
                  <c:v>1.03397E-2</c:v>
                </c:pt>
                <c:pt idx="503" formatCode="General">
                  <c:v>1.0360299999999999E-2</c:v>
                </c:pt>
                <c:pt idx="504" formatCode="General">
                  <c:v>1.03809E-2</c:v>
                </c:pt>
                <c:pt idx="505" formatCode="General">
                  <c:v>1.0401500000000006E-2</c:v>
                </c:pt>
                <c:pt idx="506" formatCode="General">
                  <c:v>1.0422100000000009E-2</c:v>
                </c:pt>
                <c:pt idx="507" formatCode="General">
                  <c:v>1.0442600000000003E-2</c:v>
                </c:pt>
                <c:pt idx="508" formatCode="General">
                  <c:v>1.0463200000000001E-2</c:v>
                </c:pt>
                <c:pt idx="509" formatCode="General">
                  <c:v>1.0483900000000001E-2</c:v>
                </c:pt>
                <c:pt idx="510" formatCode="General">
                  <c:v>1.0504400000000007E-2</c:v>
                </c:pt>
                <c:pt idx="511" formatCode="General">
                  <c:v>1.0525000000000001E-2</c:v>
                </c:pt>
                <c:pt idx="512" formatCode="General">
                  <c:v>1.0545700000000003E-2</c:v>
                </c:pt>
                <c:pt idx="513" formatCode="General">
                  <c:v>1.05662E-2</c:v>
                </c:pt>
                <c:pt idx="514" formatCode="General">
                  <c:v>1.0586800000000009E-2</c:v>
                </c:pt>
                <c:pt idx="515" formatCode="General">
                  <c:v>1.0607399999999999E-2</c:v>
                </c:pt>
                <c:pt idx="516" formatCode="General">
                  <c:v>1.0628E-2</c:v>
                </c:pt>
                <c:pt idx="517" formatCode="General">
                  <c:v>1.0648700000000001E-2</c:v>
                </c:pt>
                <c:pt idx="518" formatCode="General">
                  <c:v>1.06692E-2</c:v>
                </c:pt>
                <c:pt idx="519" formatCode="General">
                  <c:v>1.0689799999999999E-2</c:v>
                </c:pt>
                <c:pt idx="520" formatCode="General">
                  <c:v>1.0710400000000005E-2</c:v>
                </c:pt>
                <c:pt idx="521" formatCode="General">
                  <c:v>1.0730999999999999E-2</c:v>
                </c:pt>
                <c:pt idx="522" formatCode="General">
                  <c:v>1.07516E-2</c:v>
                </c:pt>
                <c:pt idx="523" formatCode="General">
                  <c:v>1.0772199999999999E-2</c:v>
                </c:pt>
                <c:pt idx="524" formatCode="General">
                  <c:v>1.0792800000000003E-2</c:v>
                </c:pt>
                <c:pt idx="525" formatCode="General">
                  <c:v>1.0813400000000001E-2</c:v>
                </c:pt>
                <c:pt idx="526" formatCode="General">
                  <c:v>1.0834E-2</c:v>
                </c:pt>
                <c:pt idx="527" formatCode="General">
                  <c:v>1.0854600000000001E-2</c:v>
                </c:pt>
                <c:pt idx="528" formatCode="General">
                  <c:v>1.08752E-2</c:v>
                </c:pt>
                <c:pt idx="529" formatCode="General">
                  <c:v>1.0895800000000001E-2</c:v>
                </c:pt>
                <c:pt idx="530" formatCode="General">
                  <c:v>1.0916400000000001E-2</c:v>
                </c:pt>
                <c:pt idx="531" formatCode="General">
                  <c:v>1.0936899999999999E-2</c:v>
                </c:pt>
                <c:pt idx="532" formatCode="General">
                  <c:v>1.09576E-2</c:v>
                </c:pt>
                <c:pt idx="533" formatCode="General">
                  <c:v>1.0978199999999999E-2</c:v>
                </c:pt>
                <c:pt idx="534" formatCode="General">
                  <c:v>1.0998800000000001E-2</c:v>
                </c:pt>
                <c:pt idx="535" formatCode="General">
                  <c:v>1.10194E-2</c:v>
                </c:pt>
                <c:pt idx="536" formatCode="General">
                  <c:v>1.1039999999999998E-2</c:v>
                </c:pt>
                <c:pt idx="537" formatCode="General">
                  <c:v>1.106050000000001E-2</c:v>
                </c:pt>
                <c:pt idx="538" formatCode="General">
                  <c:v>1.1081200000000001E-2</c:v>
                </c:pt>
                <c:pt idx="539" formatCode="General">
                  <c:v>1.1101700000000009E-2</c:v>
                </c:pt>
                <c:pt idx="540" formatCode="General">
                  <c:v>1.1122400000000006E-2</c:v>
                </c:pt>
                <c:pt idx="541" formatCode="General">
                  <c:v>1.1143000000000009E-2</c:v>
                </c:pt>
                <c:pt idx="542" formatCode="General">
                  <c:v>1.116350000000001E-2</c:v>
                </c:pt>
                <c:pt idx="543" formatCode="General">
                  <c:v>1.1184100000000011E-2</c:v>
                </c:pt>
                <c:pt idx="544" formatCode="General">
                  <c:v>1.1204800000000008E-2</c:v>
                </c:pt>
                <c:pt idx="545" formatCode="General">
                  <c:v>1.1225300000000007E-2</c:v>
                </c:pt>
                <c:pt idx="546" formatCode="General">
                  <c:v>1.1246000000000008E-2</c:v>
                </c:pt>
                <c:pt idx="547" formatCode="General">
                  <c:v>1.1266500000000011E-2</c:v>
                </c:pt>
                <c:pt idx="548" formatCode="General">
                  <c:v>1.1287100000000008E-2</c:v>
                </c:pt>
                <c:pt idx="549" formatCode="General">
                  <c:v>1.1307700000000009E-2</c:v>
                </c:pt>
                <c:pt idx="550" formatCode="General">
                  <c:v>1.1328299999999999E-2</c:v>
                </c:pt>
                <c:pt idx="551" formatCode="General">
                  <c:v>1.13489E-2</c:v>
                </c:pt>
                <c:pt idx="552" formatCode="General">
                  <c:v>1.1369600000000001E-2</c:v>
                </c:pt>
                <c:pt idx="553" formatCode="General">
                  <c:v>1.1390100000000009E-2</c:v>
                </c:pt>
                <c:pt idx="554" formatCode="General">
                  <c:v>1.1410699999999999E-2</c:v>
                </c:pt>
                <c:pt idx="555" formatCode="General">
                  <c:v>1.1431300000000005E-2</c:v>
                </c:pt>
                <c:pt idx="556" formatCode="General">
                  <c:v>1.1451900000000001E-2</c:v>
                </c:pt>
                <c:pt idx="557" formatCode="General">
                  <c:v>1.1472500000000009E-2</c:v>
                </c:pt>
                <c:pt idx="558" formatCode="General">
                  <c:v>1.1493099999999999E-2</c:v>
                </c:pt>
                <c:pt idx="559" formatCode="General">
                  <c:v>1.1513700000000003E-2</c:v>
                </c:pt>
                <c:pt idx="560" formatCode="General">
                  <c:v>1.1534300000000001E-2</c:v>
                </c:pt>
                <c:pt idx="561" formatCode="General">
                  <c:v>1.15549E-2</c:v>
                </c:pt>
                <c:pt idx="562" formatCode="General">
                  <c:v>1.1575500000000009E-2</c:v>
                </c:pt>
                <c:pt idx="563" formatCode="General">
                  <c:v>1.1596100000000003E-2</c:v>
                </c:pt>
                <c:pt idx="564" formatCode="General">
                  <c:v>1.1616700000000001E-2</c:v>
                </c:pt>
                <c:pt idx="565" formatCode="General">
                  <c:v>1.1637300000000001E-2</c:v>
                </c:pt>
                <c:pt idx="566" formatCode="General">
                  <c:v>1.1657799999999999E-2</c:v>
                </c:pt>
                <c:pt idx="567" formatCode="General">
                  <c:v>1.1678500000000001E-2</c:v>
                </c:pt>
                <c:pt idx="568" formatCode="General">
                  <c:v>1.1699100000000007E-2</c:v>
                </c:pt>
                <c:pt idx="569" formatCode="General">
                  <c:v>1.17196E-2</c:v>
                </c:pt>
                <c:pt idx="570" formatCode="General">
                  <c:v>1.1740300000000011E-2</c:v>
                </c:pt>
                <c:pt idx="571" formatCode="General">
                  <c:v>1.1760800000000017E-2</c:v>
                </c:pt>
                <c:pt idx="572" formatCode="General">
                  <c:v>1.178140000000001E-2</c:v>
                </c:pt>
                <c:pt idx="573" formatCode="General">
                  <c:v>1.180210000000001E-2</c:v>
                </c:pt>
                <c:pt idx="574" formatCode="General">
                  <c:v>1.1822600000000009E-2</c:v>
                </c:pt>
                <c:pt idx="575" formatCode="General">
                  <c:v>1.1843299999999999E-2</c:v>
                </c:pt>
                <c:pt idx="576" formatCode="General">
                  <c:v>1.1863900000000009E-2</c:v>
                </c:pt>
                <c:pt idx="577" formatCode="General">
                  <c:v>1.188440000000001E-2</c:v>
                </c:pt>
                <c:pt idx="578" formatCode="General">
                  <c:v>1.1905000000000011E-2</c:v>
                </c:pt>
                <c:pt idx="579" formatCode="General">
                  <c:v>1.1925700000000008E-2</c:v>
                </c:pt>
                <c:pt idx="580" formatCode="General">
                  <c:v>1.1946200000000008E-2</c:v>
                </c:pt>
                <c:pt idx="581" formatCode="General">
                  <c:v>1.1966900000000001E-2</c:v>
                </c:pt>
                <c:pt idx="582" formatCode="General">
                  <c:v>1.1987400000000011E-2</c:v>
                </c:pt>
                <c:pt idx="583" formatCode="General">
                  <c:v>1.2008E-2</c:v>
                </c:pt>
                <c:pt idx="584" formatCode="General">
                  <c:v>1.20287E-2</c:v>
                </c:pt>
                <c:pt idx="585" formatCode="General">
                  <c:v>1.2049199999999999E-2</c:v>
                </c:pt>
                <c:pt idx="586" formatCode="General">
                  <c:v>1.20698E-2</c:v>
                </c:pt>
                <c:pt idx="587" formatCode="General">
                  <c:v>1.2090500000000001E-2</c:v>
                </c:pt>
                <c:pt idx="588" formatCode="General">
                  <c:v>1.2111E-2</c:v>
                </c:pt>
                <c:pt idx="589" formatCode="General">
                  <c:v>1.2131599999999999E-2</c:v>
                </c:pt>
                <c:pt idx="590" formatCode="General">
                  <c:v>1.2152199999999998E-2</c:v>
                </c:pt>
                <c:pt idx="591" formatCode="General">
                  <c:v>1.2172799999999998E-2</c:v>
                </c:pt>
                <c:pt idx="592" formatCode="General">
                  <c:v>1.21934E-2</c:v>
                </c:pt>
                <c:pt idx="593" formatCode="General">
                  <c:v>1.2213999999999996E-2</c:v>
                </c:pt>
                <c:pt idx="594" formatCode="General">
                  <c:v>1.2234599999999998E-2</c:v>
                </c:pt>
                <c:pt idx="595" formatCode="General">
                  <c:v>1.2255199999999999E-2</c:v>
                </c:pt>
                <c:pt idx="596" formatCode="General">
                  <c:v>1.22758E-2</c:v>
                </c:pt>
                <c:pt idx="597" formatCode="General">
                  <c:v>1.2296399999999996E-2</c:v>
                </c:pt>
                <c:pt idx="598" formatCode="General">
                  <c:v>1.2317E-2</c:v>
                </c:pt>
                <c:pt idx="599" formatCode="General">
                  <c:v>1.2337599999999999E-2</c:v>
                </c:pt>
                <c:pt idx="600" formatCode="General">
                  <c:v>1.2358199999999998E-2</c:v>
                </c:pt>
                <c:pt idx="601" formatCode="General">
                  <c:v>1.2378800000000001E-2</c:v>
                </c:pt>
                <c:pt idx="602" formatCode="General">
                  <c:v>1.23994E-2</c:v>
                </c:pt>
                <c:pt idx="603" formatCode="General">
                  <c:v>1.242E-2</c:v>
                </c:pt>
                <c:pt idx="604" formatCode="General">
                  <c:v>1.2440600000000001E-2</c:v>
                </c:pt>
                <c:pt idx="605" formatCode="General">
                  <c:v>1.24612E-2</c:v>
                </c:pt>
                <c:pt idx="606" formatCode="General">
                  <c:v>1.2481700000000005E-2</c:v>
                </c:pt>
                <c:pt idx="607" formatCode="General">
                  <c:v>1.2502299999999999E-2</c:v>
                </c:pt>
                <c:pt idx="608" formatCode="General">
                  <c:v>1.2522999999999999E-2</c:v>
                </c:pt>
                <c:pt idx="609" formatCode="General">
                  <c:v>1.254350000000001E-2</c:v>
                </c:pt>
                <c:pt idx="610" formatCode="General">
                  <c:v>1.2564100000000003E-2</c:v>
                </c:pt>
                <c:pt idx="611" formatCode="General">
                  <c:v>1.2584800000000009E-2</c:v>
                </c:pt>
                <c:pt idx="612" formatCode="General">
                  <c:v>1.26053E-2</c:v>
                </c:pt>
                <c:pt idx="613" formatCode="General">
                  <c:v>1.2625900000000001E-2</c:v>
                </c:pt>
                <c:pt idx="614" formatCode="General">
                  <c:v>1.2646500000000001E-2</c:v>
                </c:pt>
                <c:pt idx="615" formatCode="General">
                  <c:v>1.2667100000000001E-2</c:v>
                </c:pt>
                <c:pt idx="616" formatCode="General">
                  <c:v>1.2687800000000001E-2</c:v>
                </c:pt>
                <c:pt idx="617" formatCode="General">
                  <c:v>1.27083E-2</c:v>
                </c:pt>
                <c:pt idx="618" formatCode="General">
                  <c:v>1.27289E-2</c:v>
                </c:pt>
                <c:pt idx="619" formatCode="General">
                  <c:v>1.2749500000000009E-2</c:v>
                </c:pt>
                <c:pt idx="620" formatCode="General">
                  <c:v>1.2770100000000001E-2</c:v>
                </c:pt>
                <c:pt idx="621" formatCode="General">
                  <c:v>1.27907E-2</c:v>
                </c:pt>
                <c:pt idx="622" formatCode="General">
                  <c:v>1.2811299999999998E-2</c:v>
                </c:pt>
                <c:pt idx="623" formatCode="General">
                  <c:v>1.28319E-2</c:v>
                </c:pt>
                <c:pt idx="624" formatCode="General">
                  <c:v>1.2852499999999999E-2</c:v>
                </c:pt>
                <c:pt idx="625" formatCode="General">
                  <c:v>1.28731E-2</c:v>
                </c:pt>
                <c:pt idx="626" formatCode="General">
                  <c:v>1.2893699999999998E-2</c:v>
                </c:pt>
                <c:pt idx="627" formatCode="General">
                  <c:v>1.29143E-2</c:v>
                </c:pt>
                <c:pt idx="628" formatCode="General">
                  <c:v>1.2934899999999999E-2</c:v>
                </c:pt>
                <c:pt idx="629" formatCode="General">
                  <c:v>1.2955500000000003E-2</c:v>
                </c:pt>
                <c:pt idx="630" formatCode="General">
                  <c:v>1.2976E-2</c:v>
                </c:pt>
                <c:pt idx="631" formatCode="General">
                  <c:v>1.29967E-2</c:v>
                </c:pt>
                <c:pt idx="632" formatCode="General">
                  <c:v>1.3017299999999996E-2</c:v>
                </c:pt>
                <c:pt idx="633" formatCode="General">
                  <c:v>1.30379E-2</c:v>
                </c:pt>
                <c:pt idx="634" formatCode="General">
                  <c:v>1.3058500000000001E-2</c:v>
                </c:pt>
                <c:pt idx="635" formatCode="General">
                  <c:v>1.30791E-2</c:v>
                </c:pt>
                <c:pt idx="636" formatCode="General">
                  <c:v>1.3099599999999999E-2</c:v>
                </c:pt>
                <c:pt idx="637" formatCode="General">
                  <c:v>1.3120300000000001E-2</c:v>
                </c:pt>
                <c:pt idx="638" formatCode="General">
                  <c:v>1.3140800000000008E-2</c:v>
                </c:pt>
                <c:pt idx="639" formatCode="General">
                  <c:v>1.3161500000000012E-2</c:v>
                </c:pt>
                <c:pt idx="640" formatCode="General">
                  <c:v>1.3182100000000009E-2</c:v>
                </c:pt>
                <c:pt idx="641" formatCode="General">
                  <c:v>1.3202600000000005E-2</c:v>
                </c:pt>
                <c:pt idx="642" formatCode="General">
                  <c:v>1.3223300000000009E-2</c:v>
                </c:pt>
                <c:pt idx="643" formatCode="General">
                  <c:v>1.3243900000000001E-2</c:v>
                </c:pt>
                <c:pt idx="644" formatCode="General">
                  <c:v>1.326440000000001E-2</c:v>
                </c:pt>
                <c:pt idx="645" formatCode="General">
                  <c:v>1.3285099999999999E-2</c:v>
                </c:pt>
                <c:pt idx="646" formatCode="General">
                  <c:v>1.3305600000000001E-2</c:v>
                </c:pt>
                <c:pt idx="647" formatCode="General">
                  <c:v>1.33262E-2</c:v>
                </c:pt>
                <c:pt idx="648" formatCode="General">
                  <c:v>1.33469E-2</c:v>
                </c:pt>
                <c:pt idx="649" formatCode="General">
                  <c:v>1.3367400000000003E-2</c:v>
                </c:pt>
                <c:pt idx="650" formatCode="General">
                  <c:v>1.3388000000000001E-2</c:v>
                </c:pt>
                <c:pt idx="651" formatCode="General">
                  <c:v>1.3408600000000001E-2</c:v>
                </c:pt>
                <c:pt idx="652" formatCode="General">
                  <c:v>1.3429200000000001E-2</c:v>
                </c:pt>
                <c:pt idx="653" formatCode="General">
                  <c:v>1.3449800000000001E-2</c:v>
                </c:pt>
                <c:pt idx="654" formatCode="General">
                  <c:v>1.3470400000000009E-2</c:v>
                </c:pt>
                <c:pt idx="655" formatCode="General">
                  <c:v>1.3491000000000001E-2</c:v>
                </c:pt>
                <c:pt idx="656" formatCode="General">
                  <c:v>1.35116E-2</c:v>
                </c:pt>
                <c:pt idx="657" formatCode="General">
                  <c:v>1.3532199999999999E-2</c:v>
                </c:pt>
                <c:pt idx="658" formatCode="General">
                  <c:v>1.3552800000000009E-2</c:v>
                </c:pt>
                <c:pt idx="659" formatCode="General">
                  <c:v>1.3573399999999999E-2</c:v>
                </c:pt>
                <c:pt idx="660" formatCode="General">
                  <c:v>1.3594E-2</c:v>
                </c:pt>
                <c:pt idx="661" formatCode="General">
                  <c:v>1.3614600000000001E-2</c:v>
                </c:pt>
                <c:pt idx="662" formatCode="General">
                  <c:v>1.36352E-2</c:v>
                </c:pt>
                <c:pt idx="663" formatCode="General">
                  <c:v>1.3655799999999999E-2</c:v>
                </c:pt>
                <c:pt idx="664" formatCode="General">
                  <c:v>1.3676400000000003E-2</c:v>
                </c:pt>
                <c:pt idx="665" formatCode="General">
                  <c:v>1.3697000000000001E-2</c:v>
                </c:pt>
                <c:pt idx="666" formatCode="General">
                  <c:v>1.37176E-2</c:v>
                </c:pt>
                <c:pt idx="667" formatCode="General">
                  <c:v>1.3738199999999999E-2</c:v>
                </c:pt>
                <c:pt idx="668" formatCode="General">
                  <c:v>1.37587E-2</c:v>
                </c:pt>
                <c:pt idx="669" formatCode="General">
                  <c:v>1.3779400000000001E-2</c:v>
                </c:pt>
                <c:pt idx="670" formatCode="General">
                  <c:v>1.37999E-2</c:v>
                </c:pt>
                <c:pt idx="671" formatCode="General">
                  <c:v>1.382050000000001E-2</c:v>
                </c:pt>
                <c:pt idx="672" formatCode="General">
                  <c:v>1.3841200000000001E-2</c:v>
                </c:pt>
                <c:pt idx="673" formatCode="General">
                  <c:v>1.3861700000000008E-2</c:v>
                </c:pt>
                <c:pt idx="674" formatCode="General">
                  <c:v>1.388240000000001E-2</c:v>
                </c:pt>
                <c:pt idx="675" formatCode="General">
                  <c:v>1.3903000000000009E-2</c:v>
                </c:pt>
                <c:pt idx="676" formatCode="General">
                  <c:v>1.3923500000000017E-2</c:v>
                </c:pt>
                <c:pt idx="677" formatCode="General">
                  <c:v>1.3944100000000008E-2</c:v>
                </c:pt>
                <c:pt idx="678" formatCode="General">
                  <c:v>1.3964700000000009E-2</c:v>
                </c:pt>
                <c:pt idx="679" formatCode="General">
                  <c:v>1.398530000000001E-2</c:v>
                </c:pt>
                <c:pt idx="680" formatCode="General">
                  <c:v>1.40059E-2</c:v>
                </c:pt>
                <c:pt idx="681" formatCode="General">
                  <c:v>1.4026500000000001E-2</c:v>
                </c:pt>
                <c:pt idx="682" formatCode="General">
                  <c:v>1.40471E-2</c:v>
                </c:pt>
                <c:pt idx="683" formatCode="General">
                  <c:v>1.40678E-2</c:v>
                </c:pt>
                <c:pt idx="684" formatCode="General">
                  <c:v>1.40883E-2</c:v>
                </c:pt>
                <c:pt idx="685" formatCode="General">
                  <c:v>1.4108899999999999E-2</c:v>
                </c:pt>
                <c:pt idx="686" formatCode="General">
                  <c:v>1.4129500000000001E-2</c:v>
                </c:pt>
                <c:pt idx="687" formatCode="General">
                  <c:v>1.4150100000000001E-2</c:v>
                </c:pt>
                <c:pt idx="688" formatCode="General">
                  <c:v>1.41707E-2</c:v>
                </c:pt>
                <c:pt idx="689" formatCode="General">
                  <c:v>1.4191299999999994E-2</c:v>
                </c:pt>
                <c:pt idx="690" formatCode="General">
                  <c:v>1.42119E-2</c:v>
                </c:pt>
                <c:pt idx="691" formatCode="General">
                  <c:v>1.42325E-2</c:v>
                </c:pt>
                <c:pt idx="692" formatCode="General">
                  <c:v>1.4253099999999998E-2</c:v>
                </c:pt>
                <c:pt idx="693" formatCode="General">
                  <c:v>1.42737E-2</c:v>
                </c:pt>
                <c:pt idx="694" formatCode="General">
                  <c:v>1.4294299999999998E-2</c:v>
                </c:pt>
                <c:pt idx="695" formatCode="General">
                  <c:v>1.4314899999999998E-2</c:v>
                </c:pt>
                <c:pt idx="696" formatCode="General">
                  <c:v>1.4335499999999998E-2</c:v>
                </c:pt>
                <c:pt idx="697" formatCode="General">
                  <c:v>1.4355999999999996E-2</c:v>
                </c:pt>
                <c:pt idx="698" formatCode="General">
                  <c:v>1.4376699999999996E-2</c:v>
                </c:pt>
                <c:pt idx="699" formatCode="General">
                  <c:v>1.4397299999999993E-2</c:v>
                </c:pt>
                <c:pt idx="700" formatCode="General">
                  <c:v>1.4417899999999999E-2</c:v>
                </c:pt>
                <c:pt idx="701" formatCode="General">
                  <c:v>1.44385E-2</c:v>
                </c:pt>
                <c:pt idx="702" formatCode="General">
                  <c:v>1.4459099999999996E-2</c:v>
                </c:pt>
                <c:pt idx="703" formatCode="General">
                  <c:v>1.44797E-2</c:v>
                </c:pt>
                <c:pt idx="704" formatCode="General">
                  <c:v>1.4500300000000001E-2</c:v>
                </c:pt>
                <c:pt idx="705" formatCode="General">
                  <c:v>1.4520800000000009E-2</c:v>
                </c:pt>
                <c:pt idx="706" formatCode="General">
                  <c:v>1.4541500000000009E-2</c:v>
                </c:pt>
                <c:pt idx="707" formatCode="General">
                  <c:v>1.4562100000000001E-2</c:v>
                </c:pt>
                <c:pt idx="708" formatCode="General">
                  <c:v>1.4582600000000001E-2</c:v>
                </c:pt>
                <c:pt idx="709" formatCode="General">
                  <c:v>1.46032E-2</c:v>
                </c:pt>
                <c:pt idx="710" formatCode="General">
                  <c:v>1.46239E-2</c:v>
                </c:pt>
                <c:pt idx="711" formatCode="General">
                  <c:v>1.4644400000000005E-2</c:v>
                </c:pt>
                <c:pt idx="712" formatCode="General">
                  <c:v>1.4664999999999999E-2</c:v>
                </c:pt>
                <c:pt idx="713" formatCode="General">
                  <c:v>1.46856E-2</c:v>
                </c:pt>
                <c:pt idx="714" formatCode="General">
                  <c:v>1.4706199999999999E-2</c:v>
                </c:pt>
                <c:pt idx="715" formatCode="General">
                  <c:v>1.4726800000000003E-2</c:v>
                </c:pt>
                <c:pt idx="716" formatCode="General">
                  <c:v>1.4747400000000001E-2</c:v>
                </c:pt>
                <c:pt idx="717" formatCode="General">
                  <c:v>1.4768E-2</c:v>
                </c:pt>
                <c:pt idx="718" formatCode="General">
                  <c:v>1.4788600000000001E-2</c:v>
                </c:pt>
                <c:pt idx="719" formatCode="General">
                  <c:v>1.48092E-2</c:v>
                </c:pt>
                <c:pt idx="720" formatCode="General">
                  <c:v>1.4829800000000001E-2</c:v>
                </c:pt>
                <c:pt idx="721" formatCode="General">
                  <c:v>1.4850400000000001E-2</c:v>
                </c:pt>
                <c:pt idx="722" formatCode="General">
                  <c:v>1.4871000000000001E-2</c:v>
                </c:pt>
                <c:pt idx="723" formatCode="General">
                  <c:v>1.48916E-2</c:v>
                </c:pt>
                <c:pt idx="724" formatCode="General">
                  <c:v>1.4912199999999999E-2</c:v>
                </c:pt>
                <c:pt idx="725" formatCode="General">
                  <c:v>1.4932800000000001E-2</c:v>
                </c:pt>
                <c:pt idx="726" formatCode="General">
                  <c:v>1.49534E-2</c:v>
                </c:pt>
                <c:pt idx="727" formatCode="General">
                  <c:v>1.4973999999999998E-2</c:v>
                </c:pt>
                <c:pt idx="728" formatCode="General">
                  <c:v>1.49946E-2</c:v>
                </c:pt>
                <c:pt idx="729" formatCode="General">
                  <c:v>1.50151E-2</c:v>
                </c:pt>
                <c:pt idx="730" formatCode="General">
                  <c:v>1.50358E-2</c:v>
                </c:pt>
                <c:pt idx="731" formatCode="General">
                  <c:v>1.5056399999999998E-2</c:v>
                </c:pt>
                <c:pt idx="732" formatCode="General">
                  <c:v>1.5076899999999999E-2</c:v>
                </c:pt>
                <c:pt idx="733" formatCode="General">
                  <c:v>1.5097599999999999E-2</c:v>
                </c:pt>
                <c:pt idx="734" formatCode="General">
                  <c:v>1.5118199999999998E-2</c:v>
                </c:pt>
                <c:pt idx="735" formatCode="General">
                  <c:v>1.51387E-2</c:v>
                </c:pt>
                <c:pt idx="736" formatCode="General">
                  <c:v>1.51594E-2</c:v>
                </c:pt>
                <c:pt idx="737" formatCode="General">
                  <c:v>1.51799E-2</c:v>
                </c:pt>
                <c:pt idx="738" formatCode="General">
                  <c:v>1.5200500000000013E-2</c:v>
                </c:pt>
                <c:pt idx="739" formatCode="General">
                  <c:v>1.5221200000000001E-2</c:v>
                </c:pt>
                <c:pt idx="740" formatCode="General">
                  <c:v>1.5241700000000009E-2</c:v>
                </c:pt>
                <c:pt idx="741" formatCode="General">
                  <c:v>1.5262400000000009E-2</c:v>
                </c:pt>
                <c:pt idx="742" formatCode="General">
                  <c:v>1.5283000000000001E-2</c:v>
                </c:pt>
                <c:pt idx="743" formatCode="General">
                  <c:v>1.5303500000000006E-2</c:v>
                </c:pt>
                <c:pt idx="744" formatCode="General">
                  <c:v>1.5324200000000001E-2</c:v>
                </c:pt>
                <c:pt idx="745" formatCode="General">
                  <c:v>1.5344699999999999E-2</c:v>
                </c:pt>
                <c:pt idx="746" formatCode="General">
                  <c:v>1.5365300000000005E-2</c:v>
                </c:pt>
                <c:pt idx="747" formatCode="General">
                  <c:v>1.5386000000000007E-2</c:v>
                </c:pt>
                <c:pt idx="748" formatCode="General">
                  <c:v>1.5406500000000009E-2</c:v>
                </c:pt>
                <c:pt idx="749" formatCode="General">
                  <c:v>1.5427099999999999E-2</c:v>
                </c:pt>
                <c:pt idx="750" formatCode="General">
                  <c:v>1.5447700000000003E-2</c:v>
                </c:pt>
                <c:pt idx="751" formatCode="General">
                  <c:v>1.5468300000000001E-2</c:v>
                </c:pt>
                <c:pt idx="752" formatCode="General">
                  <c:v>1.54889E-2</c:v>
                </c:pt>
                <c:pt idx="753" formatCode="General">
                  <c:v>1.5509500000000009E-2</c:v>
                </c:pt>
                <c:pt idx="754" formatCode="General">
                  <c:v>1.5530100000000003E-2</c:v>
                </c:pt>
                <c:pt idx="755" formatCode="General">
                  <c:v>1.5550700000000001E-2</c:v>
                </c:pt>
                <c:pt idx="756" formatCode="General">
                  <c:v>1.5571300000000001E-2</c:v>
                </c:pt>
                <c:pt idx="757" formatCode="General">
                  <c:v>1.5591900000000001E-2</c:v>
                </c:pt>
                <c:pt idx="758" formatCode="General">
                  <c:v>1.5612500000000001E-2</c:v>
                </c:pt>
                <c:pt idx="759" formatCode="General">
                  <c:v>1.56331E-2</c:v>
                </c:pt>
                <c:pt idx="760" formatCode="General">
                  <c:v>1.56537E-2</c:v>
                </c:pt>
                <c:pt idx="761" formatCode="General">
                  <c:v>1.5674299999999999E-2</c:v>
                </c:pt>
                <c:pt idx="762" formatCode="General">
                  <c:v>1.5694900000000001E-2</c:v>
                </c:pt>
                <c:pt idx="763" formatCode="General">
                  <c:v>1.57155E-2</c:v>
                </c:pt>
                <c:pt idx="764" formatCode="General">
                  <c:v>1.5736099999999999E-2</c:v>
                </c:pt>
                <c:pt idx="765" formatCode="General">
                  <c:v>1.5756699999999998E-2</c:v>
                </c:pt>
                <c:pt idx="766" formatCode="General">
                  <c:v>1.5777300000000001E-2</c:v>
                </c:pt>
                <c:pt idx="767" formatCode="General">
                  <c:v>1.5797800000000001E-2</c:v>
                </c:pt>
                <c:pt idx="768" formatCode="General">
                  <c:v>1.5818499999999999E-2</c:v>
                </c:pt>
                <c:pt idx="769" formatCode="General">
                  <c:v>1.5838999999999999E-2</c:v>
                </c:pt>
                <c:pt idx="770" formatCode="General">
                  <c:v>1.5859600000000001E-2</c:v>
                </c:pt>
                <c:pt idx="771" formatCode="General">
                  <c:v>1.5880300000000003E-2</c:v>
                </c:pt>
                <c:pt idx="772" formatCode="General">
                  <c:v>1.5900800000000014E-2</c:v>
                </c:pt>
                <c:pt idx="773" formatCode="General">
                  <c:v>1.5921400000000013E-2</c:v>
                </c:pt>
                <c:pt idx="774" formatCode="General">
                  <c:v>1.5942100000000015E-2</c:v>
                </c:pt>
                <c:pt idx="775" formatCode="General">
                  <c:v>1.59626E-2</c:v>
                </c:pt>
                <c:pt idx="776" formatCode="General">
                  <c:v>1.5983200000000003E-2</c:v>
                </c:pt>
                <c:pt idx="777" formatCode="General">
                  <c:v>1.6003800000000012E-2</c:v>
                </c:pt>
                <c:pt idx="778" formatCode="General">
                  <c:v>1.6024400000000001E-2</c:v>
                </c:pt>
                <c:pt idx="779" formatCode="General">
                  <c:v>1.6045100000000014E-2</c:v>
                </c:pt>
                <c:pt idx="780" formatCode="General">
                  <c:v>1.6065600000000003E-2</c:v>
                </c:pt>
                <c:pt idx="781" formatCode="General">
                  <c:v>1.6086200000000002E-2</c:v>
                </c:pt>
                <c:pt idx="782" formatCode="General">
                  <c:v>1.6106800000000015E-2</c:v>
                </c:pt>
                <c:pt idx="783" formatCode="General">
                  <c:v>1.6127400000000014E-2</c:v>
                </c:pt>
                <c:pt idx="784" formatCode="General">
                  <c:v>1.6147999999999999E-2</c:v>
                </c:pt>
                <c:pt idx="785" formatCode="General">
                  <c:v>1.6168600000000005E-2</c:v>
                </c:pt>
                <c:pt idx="786" formatCode="General">
                  <c:v>1.6189200000000001E-2</c:v>
                </c:pt>
                <c:pt idx="787" formatCode="General">
                  <c:v>1.6209800000000003E-2</c:v>
                </c:pt>
                <c:pt idx="788" formatCode="General">
                  <c:v>1.6230399999999999E-2</c:v>
                </c:pt>
                <c:pt idx="789" formatCode="General">
                  <c:v>1.6251000000000005E-2</c:v>
                </c:pt>
                <c:pt idx="790" formatCode="General">
                  <c:v>1.6271600000000001E-2</c:v>
                </c:pt>
                <c:pt idx="791" formatCode="General">
                  <c:v>1.62922E-2</c:v>
                </c:pt>
                <c:pt idx="792" formatCode="General">
                  <c:v>1.6312799999999999E-2</c:v>
                </c:pt>
                <c:pt idx="793" formatCode="General">
                  <c:v>1.6333299999999999E-2</c:v>
                </c:pt>
                <c:pt idx="794" formatCode="General">
                  <c:v>1.6354E-2</c:v>
                </c:pt>
                <c:pt idx="795" formatCode="General">
                  <c:v>1.63746E-2</c:v>
                </c:pt>
                <c:pt idx="796" formatCode="General">
                  <c:v>1.6395099999999999E-2</c:v>
                </c:pt>
                <c:pt idx="797" formatCode="General">
                  <c:v>1.6415800000000001E-2</c:v>
                </c:pt>
                <c:pt idx="798" formatCode="General">
                  <c:v>1.64364E-2</c:v>
                </c:pt>
                <c:pt idx="799" formatCode="General">
                  <c:v>1.6456999999999999E-2</c:v>
                </c:pt>
                <c:pt idx="800" formatCode="General">
                  <c:v>1.6477600000000002E-2</c:v>
                </c:pt>
                <c:pt idx="801" formatCode="General">
                  <c:v>1.6498100000000005E-2</c:v>
                </c:pt>
                <c:pt idx="802" formatCode="General">
                  <c:v>1.6518800000000007E-2</c:v>
                </c:pt>
                <c:pt idx="803" formatCode="General">
                  <c:v>1.6539399999999999E-2</c:v>
                </c:pt>
                <c:pt idx="804" formatCode="General">
                  <c:v>1.6559899999999999E-2</c:v>
                </c:pt>
                <c:pt idx="805" formatCode="General">
                  <c:v>1.6580600000000015E-2</c:v>
                </c:pt>
                <c:pt idx="806" formatCode="General">
                  <c:v>1.6601200000000003E-2</c:v>
                </c:pt>
                <c:pt idx="807" formatCode="General">
                  <c:v>1.6621700000000014E-2</c:v>
                </c:pt>
                <c:pt idx="808" formatCode="General">
                  <c:v>1.6642400000000016E-2</c:v>
                </c:pt>
                <c:pt idx="809" formatCode="General">
                  <c:v>1.6662900000000001E-2</c:v>
                </c:pt>
                <c:pt idx="810" formatCode="General">
                  <c:v>1.6683500000000014E-2</c:v>
                </c:pt>
                <c:pt idx="811" formatCode="General">
                  <c:v>1.6704100000000013E-2</c:v>
                </c:pt>
                <c:pt idx="812" formatCode="General">
                  <c:v>1.6724700000000012E-2</c:v>
                </c:pt>
                <c:pt idx="813" formatCode="General">
                  <c:v>1.6745300000000001E-2</c:v>
                </c:pt>
                <c:pt idx="814" formatCode="General">
                  <c:v>1.6766000000000014E-2</c:v>
                </c:pt>
                <c:pt idx="815" formatCode="General">
                  <c:v>1.6786500000000013E-2</c:v>
                </c:pt>
                <c:pt idx="816" formatCode="General">
                  <c:v>1.6807100000000012E-2</c:v>
                </c:pt>
                <c:pt idx="817" formatCode="General">
                  <c:v>1.6827700000000015E-2</c:v>
                </c:pt>
                <c:pt idx="818" formatCode="General">
                  <c:v>1.6848300000000014E-2</c:v>
                </c:pt>
                <c:pt idx="819" formatCode="General">
                  <c:v>1.6868900000000003E-2</c:v>
                </c:pt>
                <c:pt idx="820" formatCode="General">
                  <c:v>1.6889500000000016E-2</c:v>
                </c:pt>
                <c:pt idx="821" formatCode="General">
                  <c:v>1.6910100000000015E-2</c:v>
                </c:pt>
                <c:pt idx="822" formatCode="General">
                  <c:v>1.6930700000000003E-2</c:v>
                </c:pt>
                <c:pt idx="823" formatCode="General">
                  <c:v>1.6951299999999999E-2</c:v>
                </c:pt>
                <c:pt idx="824" formatCode="General">
                  <c:v>1.6971900000000005E-2</c:v>
                </c:pt>
                <c:pt idx="825" formatCode="General">
                  <c:v>1.6992500000000015E-2</c:v>
                </c:pt>
                <c:pt idx="826" formatCode="General">
                  <c:v>1.70131E-2</c:v>
                </c:pt>
                <c:pt idx="827" formatCode="General">
                  <c:v>1.7033699999999999E-2</c:v>
                </c:pt>
                <c:pt idx="828" formatCode="General">
                  <c:v>1.7054199999999999E-2</c:v>
                </c:pt>
                <c:pt idx="829" formatCode="General">
                  <c:v>1.70749E-2</c:v>
                </c:pt>
                <c:pt idx="830" formatCode="General">
                  <c:v>1.70955E-2</c:v>
                </c:pt>
                <c:pt idx="831" formatCode="General">
                  <c:v>1.7115999999999999E-2</c:v>
                </c:pt>
                <c:pt idx="832" formatCode="General">
                  <c:v>1.7136700000000001E-2</c:v>
                </c:pt>
                <c:pt idx="833" formatCode="General">
                  <c:v>1.71573E-2</c:v>
                </c:pt>
                <c:pt idx="834" formatCode="General">
                  <c:v>1.7177899999999999E-2</c:v>
                </c:pt>
                <c:pt idx="835" formatCode="General">
                  <c:v>1.7198499999999999E-2</c:v>
                </c:pt>
                <c:pt idx="836" formatCode="General">
                  <c:v>1.7219000000000002E-2</c:v>
                </c:pt>
                <c:pt idx="837" formatCode="General">
                  <c:v>1.72397E-2</c:v>
                </c:pt>
                <c:pt idx="838" formatCode="General">
                  <c:v>1.7260299999999999E-2</c:v>
                </c:pt>
                <c:pt idx="839" formatCode="General">
                  <c:v>1.7280799999999999E-2</c:v>
                </c:pt>
                <c:pt idx="840" formatCode="General">
                  <c:v>1.7301400000000005E-2</c:v>
                </c:pt>
                <c:pt idx="841" formatCode="General">
                  <c:v>1.7322100000000003E-2</c:v>
                </c:pt>
                <c:pt idx="842" formatCode="General">
                  <c:v>1.73426E-2</c:v>
                </c:pt>
                <c:pt idx="843" formatCode="General">
                  <c:v>1.7363300000000005E-2</c:v>
                </c:pt>
                <c:pt idx="844" formatCode="General">
                  <c:v>1.7383800000000001E-2</c:v>
                </c:pt>
                <c:pt idx="845" formatCode="General">
                  <c:v>1.74044E-2</c:v>
                </c:pt>
                <c:pt idx="846" formatCode="General">
                  <c:v>1.7425099999999999E-2</c:v>
                </c:pt>
                <c:pt idx="847" formatCode="General">
                  <c:v>1.7445600000000002E-2</c:v>
                </c:pt>
                <c:pt idx="848" formatCode="General">
                  <c:v>1.7466200000000001E-2</c:v>
                </c:pt>
                <c:pt idx="849" formatCode="General">
                  <c:v>1.7486800000000007E-2</c:v>
                </c:pt>
                <c:pt idx="850" formatCode="General">
                  <c:v>1.7507399999999999E-2</c:v>
                </c:pt>
                <c:pt idx="851" formatCode="General">
                  <c:v>1.7527999999999998E-2</c:v>
                </c:pt>
                <c:pt idx="852" formatCode="General">
                  <c:v>1.7548600000000001E-2</c:v>
                </c:pt>
                <c:pt idx="853" formatCode="General">
                  <c:v>1.75692E-2</c:v>
                </c:pt>
                <c:pt idx="854" formatCode="General">
                  <c:v>1.7589799999999999E-2</c:v>
                </c:pt>
                <c:pt idx="855" formatCode="General">
                  <c:v>1.7610399999999998E-2</c:v>
                </c:pt>
                <c:pt idx="856" formatCode="General">
                  <c:v>1.7631000000000001E-2</c:v>
                </c:pt>
                <c:pt idx="857" formatCode="General">
                  <c:v>1.76516E-2</c:v>
                </c:pt>
                <c:pt idx="858" formatCode="General">
                  <c:v>1.7672199999999999E-2</c:v>
                </c:pt>
                <c:pt idx="859" formatCode="General">
                  <c:v>1.7692800000000005E-2</c:v>
                </c:pt>
                <c:pt idx="860" formatCode="General">
                  <c:v>1.7713300000000001E-2</c:v>
                </c:pt>
                <c:pt idx="861" formatCode="General">
                  <c:v>1.7734E-2</c:v>
                </c:pt>
                <c:pt idx="862" formatCode="General">
                  <c:v>1.7754599999999999E-2</c:v>
                </c:pt>
                <c:pt idx="863" formatCode="General">
                  <c:v>1.7775199999999998E-2</c:v>
                </c:pt>
                <c:pt idx="864" formatCode="General">
                  <c:v>1.7795800000000001E-2</c:v>
                </c:pt>
                <c:pt idx="865" formatCode="General">
                  <c:v>1.78164E-2</c:v>
                </c:pt>
                <c:pt idx="866" formatCode="General">
                  <c:v>1.7836999999999999E-2</c:v>
                </c:pt>
                <c:pt idx="867" formatCode="General">
                  <c:v>1.7857600000000001E-2</c:v>
                </c:pt>
                <c:pt idx="868" formatCode="General">
                  <c:v>1.7878100000000001E-2</c:v>
                </c:pt>
                <c:pt idx="869" formatCode="General">
                  <c:v>1.78987E-2</c:v>
                </c:pt>
                <c:pt idx="870" formatCode="General">
                  <c:v>1.7919399999999999E-2</c:v>
                </c:pt>
                <c:pt idx="871" formatCode="General">
                  <c:v>1.7939900000000002E-2</c:v>
                </c:pt>
                <c:pt idx="872" formatCode="General">
                  <c:v>1.79606E-2</c:v>
                </c:pt>
                <c:pt idx="873" formatCode="General">
                  <c:v>1.7981200000000003E-2</c:v>
                </c:pt>
                <c:pt idx="874" formatCode="General">
                  <c:v>1.8001699999999999E-2</c:v>
                </c:pt>
                <c:pt idx="875" formatCode="General">
                  <c:v>1.8022300000000005E-2</c:v>
                </c:pt>
                <c:pt idx="876" formatCode="General">
                  <c:v>1.8042900000000001E-2</c:v>
                </c:pt>
                <c:pt idx="877" formatCode="General">
                  <c:v>1.8063500000000014E-2</c:v>
                </c:pt>
                <c:pt idx="878" formatCode="General">
                  <c:v>1.8084099999999999E-2</c:v>
                </c:pt>
                <c:pt idx="879" formatCode="General">
                  <c:v>1.8104700000000001E-2</c:v>
                </c:pt>
                <c:pt idx="880" formatCode="General">
                  <c:v>1.81253E-2</c:v>
                </c:pt>
                <c:pt idx="881" formatCode="General">
                  <c:v>1.8145999999999999E-2</c:v>
                </c:pt>
                <c:pt idx="882" formatCode="General">
                  <c:v>1.8166500000000012E-2</c:v>
                </c:pt>
                <c:pt idx="883" formatCode="General">
                  <c:v>1.8187100000000001E-2</c:v>
                </c:pt>
                <c:pt idx="884" formatCode="General">
                  <c:v>1.8207700000000007E-2</c:v>
                </c:pt>
                <c:pt idx="885" formatCode="General">
                  <c:v>1.8228299999999999E-2</c:v>
                </c:pt>
                <c:pt idx="886" formatCode="General">
                  <c:v>1.8248900000000002E-2</c:v>
                </c:pt>
                <c:pt idx="887" formatCode="General">
                  <c:v>1.8269500000000015E-2</c:v>
                </c:pt>
                <c:pt idx="888" formatCode="General">
                  <c:v>1.8290100000000014E-2</c:v>
                </c:pt>
                <c:pt idx="889" formatCode="General">
                  <c:v>1.8310699999999999E-2</c:v>
                </c:pt>
                <c:pt idx="890" formatCode="General">
                  <c:v>1.8331299999999998E-2</c:v>
                </c:pt>
                <c:pt idx="891" formatCode="General">
                  <c:v>1.8351900000000001E-2</c:v>
                </c:pt>
                <c:pt idx="892" formatCode="General">
                  <c:v>1.8372500000000003E-2</c:v>
                </c:pt>
                <c:pt idx="893" formatCode="General">
                  <c:v>1.8393099999999999E-2</c:v>
                </c:pt>
                <c:pt idx="894" formatCode="General">
                  <c:v>1.8413700000000005E-2</c:v>
                </c:pt>
                <c:pt idx="895" formatCode="General">
                  <c:v>1.8434200000000001E-2</c:v>
                </c:pt>
                <c:pt idx="896" formatCode="General">
                  <c:v>1.84549E-2</c:v>
                </c:pt>
                <c:pt idx="897" formatCode="General">
                  <c:v>1.8475499999999999E-2</c:v>
                </c:pt>
                <c:pt idx="898" formatCode="General">
                  <c:v>1.8495999999999999E-2</c:v>
                </c:pt>
                <c:pt idx="899" formatCode="General">
                  <c:v>1.8516700000000001E-2</c:v>
                </c:pt>
                <c:pt idx="900" formatCode="General">
                  <c:v>1.85372E-2</c:v>
                </c:pt>
                <c:pt idx="901" formatCode="General">
                  <c:v>1.8557899999999999E-2</c:v>
                </c:pt>
                <c:pt idx="902" formatCode="General">
                  <c:v>1.8578500000000001E-2</c:v>
                </c:pt>
                <c:pt idx="903" formatCode="General">
                  <c:v>1.8599000000000001E-2</c:v>
                </c:pt>
                <c:pt idx="904" formatCode="General">
                  <c:v>1.8619699999999999E-2</c:v>
                </c:pt>
                <c:pt idx="905" formatCode="General">
                  <c:v>1.8640300000000012E-2</c:v>
                </c:pt>
                <c:pt idx="906" formatCode="General">
                  <c:v>1.8660800000000016E-2</c:v>
                </c:pt>
                <c:pt idx="907" formatCode="General">
                  <c:v>1.8681400000000015E-2</c:v>
                </c:pt>
                <c:pt idx="908" formatCode="General">
                  <c:v>1.8702000000000014E-2</c:v>
                </c:pt>
                <c:pt idx="909" formatCode="General">
                  <c:v>1.8722600000000013E-2</c:v>
                </c:pt>
                <c:pt idx="910" formatCode="General">
                  <c:v>1.8743300000000001E-2</c:v>
                </c:pt>
                <c:pt idx="911" formatCode="General">
                  <c:v>1.8763800000000014E-2</c:v>
                </c:pt>
                <c:pt idx="912" formatCode="General">
                  <c:v>1.8784400000000014E-2</c:v>
                </c:pt>
                <c:pt idx="913" formatCode="General">
                  <c:v>1.8804999999999999E-2</c:v>
                </c:pt>
                <c:pt idx="914" formatCode="General">
                  <c:v>1.8825600000000001E-2</c:v>
                </c:pt>
                <c:pt idx="915" formatCode="General">
                  <c:v>1.88462E-2</c:v>
                </c:pt>
                <c:pt idx="916" formatCode="General">
                  <c:v>1.8866800000000013E-2</c:v>
                </c:pt>
                <c:pt idx="917" formatCode="General">
                  <c:v>1.8887400000000013E-2</c:v>
                </c:pt>
                <c:pt idx="918" formatCode="General">
                  <c:v>1.8908000000000001E-2</c:v>
                </c:pt>
                <c:pt idx="919" formatCode="General">
                  <c:v>1.89286E-2</c:v>
                </c:pt>
                <c:pt idx="920" formatCode="General">
                  <c:v>1.8949200000000003E-2</c:v>
                </c:pt>
                <c:pt idx="921" formatCode="General">
                  <c:v>1.8969800000000012E-2</c:v>
                </c:pt>
                <c:pt idx="922" formatCode="General">
                  <c:v>1.8990400000000001E-2</c:v>
                </c:pt>
                <c:pt idx="923" formatCode="General">
                  <c:v>1.9011000000000014E-2</c:v>
                </c:pt>
                <c:pt idx="924" formatCode="General">
                  <c:v>1.9031600000000003E-2</c:v>
                </c:pt>
                <c:pt idx="925" formatCode="General">
                  <c:v>1.9052200000000002E-2</c:v>
                </c:pt>
                <c:pt idx="926" formatCode="General">
                  <c:v>1.9072800000000015E-2</c:v>
                </c:pt>
                <c:pt idx="927" formatCode="General">
                  <c:v>1.9093400000000003E-2</c:v>
                </c:pt>
                <c:pt idx="928" formatCode="General">
                  <c:v>1.9113999999999999E-2</c:v>
                </c:pt>
                <c:pt idx="929" formatCode="General">
                  <c:v>1.9134600000000005E-2</c:v>
                </c:pt>
                <c:pt idx="930" formatCode="General">
                  <c:v>1.9155200000000001E-2</c:v>
                </c:pt>
                <c:pt idx="931" formatCode="General">
                  <c:v>1.9175800000000003E-2</c:v>
                </c:pt>
                <c:pt idx="932" formatCode="General">
                  <c:v>1.9196399999999999E-2</c:v>
                </c:pt>
                <c:pt idx="933" formatCode="General">
                  <c:v>1.9216900000000002E-2</c:v>
                </c:pt>
                <c:pt idx="934" formatCode="General">
                  <c:v>1.9237600000000001E-2</c:v>
                </c:pt>
                <c:pt idx="935" formatCode="General">
                  <c:v>1.9258100000000014E-2</c:v>
                </c:pt>
                <c:pt idx="936" formatCode="General">
                  <c:v>1.9278699999999999E-2</c:v>
                </c:pt>
                <c:pt idx="937" formatCode="General">
                  <c:v>1.9299400000000001E-2</c:v>
                </c:pt>
                <c:pt idx="938" formatCode="General">
                  <c:v>1.9319900000000001E-2</c:v>
                </c:pt>
                <c:pt idx="939" formatCode="General">
                  <c:v>1.9340600000000013E-2</c:v>
                </c:pt>
                <c:pt idx="940" formatCode="General">
                  <c:v>1.9361200000000005E-2</c:v>
                </c:pt>
                <c:pt idx="941" formatCode="General">
                  <c:v>1.9381700000000016E-2</c:v>
                </c:pt>
                <c:pt idx="942" formatCode="General">
                  <c:v>1.9402300000000015E-2</c:v>
                </c:pt>
                <c:pt idx="943" formatCode="General">
                  <c:v>1.9422900000000014E-2</c:v>
                </c:pt>
                <c:pt idx="944" formatCode="General">
                  <c:v>1.9443500000000016E-2</c:v>
                </c:pt>
                <c:pt idx="945" formatCode="General">
                  <c:v>1.9464200000000001E-2</c:v>
                </c:pt>
                <c:pt idx="946" formatCode="General">
                  <c:v>1.9484700000000015E-2</c:v>
                </c:pt>
                <c:pt idx="947" formatCode="General">
                  <c:v>1.9505300000000014E-2</c:v>
                </c:pt>
                <c:pt idx="948" formatCode="General">
                  <c:v>1.9526000000000016E-2</c:v>
                </c:pt>
                <c:pt idx="949" formatCode="General">
                  <c:v>1.9546500000000019E-2</c:v>
                </c:pt>
                <c:pt idx="950" formatCode="General">
                  <c:v>1.9567100000000014E-2</c:v>
                </c:pt>
                <c:pt idx="951" formatCode="General">
                  <c:v>1.9587700000000013E-2</c:v>
                </c:pt>
                <c:pt idx="952" formatCode="General">
                  <c:v>1.9608300000000013E-2</c:v>
                </c:pt>
                <c:pt idx="953" formatCode="General">
                  <c:v>1.9628900000000001E-2</c:v>
                </c:pt>
                <c:pt idx="954" formatCode="General">
                  <c:v>1.9649500000000014E-2</c:v>
                </c:pt>
                <c:pt idx="955" formatCode="General">
                  <c:v>1.9670100000000013E-2</c:v>
                </c:pt>
                <c:pt idx="956" formatCode="General">
                  <c:v>1.9690700000000012E-2</c:v>
                </c:pt>
                <c:pt idx="957" formatCode="General">
                  <c:v>1.9711300000000001E-2</c:v>
                </c:pt>
                <c:pt idx="958" formatCode="General">
                  <c:v>1.9731900000000014E-2</c:v>
                </c:pt>
                <c:pt idx="959" formatCode="General">
                  <c:v>1.9752500000000017E-2</c:v>
                </c:pt>
                <c:pt idx="960" formatCode="General">
                  <c:v>1.9773100000000012E-2</c:v>
                </c:pt>
                <c:pt idx="961" formatCode="General">
                  <c:v>1.9793700000000015E-2</c:v>
                </c:pt>
                <c:pt idx="962" formatCode="General">
                  <c:v>1.9814300000000003E-2</c:v>
                </c:pt>
                <c:pt idx="963" formatCode="General">
                  <c:v>1.9834900000000003E-2</c:v>
                </c:pt>
                <c:pt idx="964" formatCode="General">
                  <c:v>1.9855500000000015E-2</c:v>
                </c:pt>
                <c:pt idx="965" formatCode="General">
                  <c:v>1.9876000000000001E-2</c:v>
                </c:pt>
                <c:pt idx="966" formatCode="General">
                  <c:v>1.9896700000000003E-2</c:v>
                </c:pt>
                <c:pt idx="967" formatCode="General">
                  <c:v>1.9917200000000003E-2</c:v>
                </c:pt>
                <c:pt idx="968" formatCode="General">
                  <c:v>1.9937900000000001E-2</c:v>
                </c:pt>
                <c:pt idx="969" formatCode="General">
                  <c:v>1.9958500000000014E-2</c:v>
                </c:pt>
                <c:pt idx="970" formatCode="General">
                  <c:v>1.9979000000000014E-2</c:v>
                </c:pt>
                <c:pt idx="971" formatCode="General">
                  <c:v>1.9999600000000003E-2</c:v>
                </c:pt>
                <c:pt idx="972" formatCode="General">
                  <c:v>2.0020300000000001E-2</c:v>
                </c:pt>
                <c:pt idx="973" formatCode="General">
                  <c:v>2.0040800000000011E-2</c:v>
                </c:pt>
                <c:pt idx="974" formatCode="General">
                  <c:v>2.0061499999999993E-2</c:v>
                </c:pt>
                <c:pt idx="975" formatCode="General">
                  <c:v>2.0082000000000006E-2</c:v>
                </c:pt>
                <c:pt idx="976" formatCode="General">
                  <c:v>2.0102599999999984E-2</c:v>
                </c:pt>
                <c:pt idx="977" formatCode="General">
                  <c:v>2.0123200000000001E-2</c:v>
                </c:pt>
                <c:pt idx="978" formatCode="General">
                  <c:v>2.014380000000001E-2</c:v>
                </c:pt>
                <c:pt idx="979" formatCode="General">
                  <c:v>2.0164399999999982E-2</c:v>
                </c:pt>
                <c:pt idx="980" formatCode="General">
                  <c:v>2.0185000000000002E-2</c:v>
                </c:pt>
                <c:pt idx="981" formatCode="General">
                  <c:v>2.0205600000000011E-2</c:v>
                </c:pt>
                <c:pt idx="982" formatCode="General">
                  <c:v>2.02262E-2</c:v>
                </c:pt>
                <c:pt idx="983" formatCode="General">
                  <c:v>2.0246799999999999E-2</c:v>
                </c:pt>
                <c:pt idx="984" formatCode="General">
                  <c:v>2.0267400000000001E-2</c:v>
                </c:pt>
                <c:pt idx="985" formatCode="General">
                  <c:v>2.0288E-2</c:v>
                </c:pt>
                <c:pt idx="986" formatCode="General">
                  <c:v>2.03086E-2</c:v>
                </c:pt>
                <c:pt idx="987" formatCode="General">
                  <c:v>2.0329199999999988E-2</c:v>
                </c:pt>
                <c:pt idx="988" formatCode="General">
                  <c:v>2.0349800000000001E-2</c:v>
                </c:pt>
                <c:pt idx="989" formatCode="General">
                  <c:v>2.03704E-2</c:v>
                </c:pt>
                <c:pt idx="990" formatCode="General">
                  <c:v>2.0390999999999989E-2</c:v>
                </c:pt>
                <c:pt idx="991" formatCode="General">
                  <c:v>2.0411499999999999E-2</c:v>
                </c:pt>
                <c:pt idx="992" formatCode="General">
                  <c:v>2.0432200000000018E-2</c:v>
                </c:pt>
                <c:pt idx="993" formatCode="General">
                  <c:v>2.0452800000000011E-2</c:v>
                </c:pt>
                <c:pt idx="994" formatCode="General">
                  <c:v>2.0473300000000035E-2</c:v>
                </c:pt>
                <c:pt idx="995" formatCode="General">
                  <c:v>2.0494000000000002E-2</c:v>
                </c:pt>
                <c:pt idx="996" formatCode="General">
                  <c:v>2.0514599999999984E-2</c:v>
                </c:pt>
                <c:pt idx="997" formatCode="General">
                  <c:v>2.0535200000000017E-2</c:v>
                </c:pt>
                <c:pt idx="998" formatCode="General">
                  <c:v>2.0555799999999999E-2</c:v>
                </c:pt>
                <c:pt idx="999" formatCode="General">
                  <c:v>2.0576299999999999E-2</c:v>
                </c:pt>
                <c:pt idx="1000" formatCode="General">
                  <c:v>2.0596900000000001E-2</c:v>
                </c:pt>
                <c:pt idx="1001" formatCode="General">
                  <c:v>2.061760000000001E-2</c:v>
                </c:pt>
                <c:pt idx="1002" formatCode="General">
                  <c:v>2.0638100000000017E-2</c:v>
                </c:pt>
                <c:pt idx="1003" formatCode="General">
                  <c:v>2.0658800000000001E-2</c:v>
                </c:pt>
                <c:pt idx="1004" formatCode="General">
                  <c:v>2.0679400000000011E-2</c:v>
                </c:pt>
                <c:pt idx="1005" formatCode="General">
                  <c:v>2.0699900000000018E-2</c:v>
                </c:pt>
                <c:pt idx="1006" formatCode="General">
                  <c:v>2.0720599999999981E-2</c:v>
                </c:pt>
                <c:pt idx="1007" formatCode="General">
                  <c:v>2.0741099999999998E-2</c:v>
                </c:pt>
                <c:pt idx="1008" formatCode="General">
                  <c:v>2.0761700000000001E-2</c:v>
                </c:pt>
                <c:pt idx="1009" formatCode="General">
                  <c:v>2.078230000000001E-2</c:v>
                </c:pt>
                <c:pt idx="1010" formatCode="General">
                  <c:v>2.0802899999999999E-2</c:v>
                </c:pt>
                <c:pt idx="1011" formatCode="General">
                  <c:v>2.0823500000000002E-2</c:v>
                </c:pt>
                <c:pt idx="1012" formatCode="General">
                  <c:v>2.0844200000000018E-2</c:v>
                </c:pt>
                <c:pt idx="1013" formatCode="General">
                  <c:v>2.08647E-2</c:v>
                </c:pt>
                <c:pt idx="1014" formatCode="General">
                  <c:v>2.088530000000002E-2</c:v>
                </c:pt>
                <c:pt idx="1015" formatCode="General">
                  <c:v>2.0905900000000012E-2</c:v>
                </c:pt>
                <c:pt idx="1016" formatCode="General">
                  <c:v>2.0926499999999983E-2</c:v>
                </c:pt>
                <c:pt idx="1017" formatCode="General">
                  <c:v>2.0947100000000017E-2</c:v>
                </c:pt>
                <c:pt idx="1018" formatCode="General">
                  <c:v>2.0967699999999988E-2</c:v>
                </c:pt>
                <c:pt idx="1019" formatCode="General">
                  <c:v>2.0988300000000001E-2</c:v>
                </c:pt>
                <c:pt idx="1020" formatCode="General">
                  <c:v>2.1008900000000018E-2</c:v>
                </c:pt>
                <c:pt idx="1021" formatCode="General">
                  <c:v>2.10295E-2</c:v>
                </c:pt>
                <c:pt idx="1022" formatCode="General">
                  <c:v>2.1050099999999999E-2</c:v>
                </c:pt>
                <c:pt idx="1023" formatCode="General">
                  <c:v>2.1070599999999998E-2</c:v>
                </c:pt>
                <c:pt idx="1024" formatCode="General">
                  <c:v>2.1091300000000028E-2</c:v>
                </c:pt>
                <c:pt idx="1025" formatCode="General">
                  <c:v>2.1111899999999999E-2</c:v>
                </c:pt>
                <c:pt idx="1026" formatCode="General">
                  <c:v>2.1132499999999988E-2</c:v>
                </c:pt>
                <c:pt idx="1027" formatCode="General">
                  <c:v>2.1153100000000001E-2</c:v>
                </c:pt>
                <c:pt idx="1028" formatCode="General">
                  <c:v>2.1173700000000018E-2</c:v>
                </c:pt>
                <c:pt idx="1029" formatCode="General">
                  <c:v>2.1194299999999989E-2</c:v>
                </c:pt>
                <c:pt idx="1030" formatCode="General">
                  <c:v>2.1214899999999998E-2</c:v>
                </c:pt>
                <c:pt idx="1031" formatCode="General">
                  <c:v>2.1235400000000012E-2</c:v>
                </c:pt>
                <c:pt idx="1032" formatCode="General">
                  <c:v>2.125610000000001E-2</c:v>
                </c:pt>
                <c:pt idx="1033" formatCode="General">
                  <c:v>2.1276699999999999E-2</c:v>
                </c:pt>
                <c:pt idx="1034" formatCode="General">
                  <c:v>2.1297200000000013E-2</c:v>
                </c:pt>
                <c:pt idx="1035" formatCode="General">
                  <c:v>2.1317800000000001E-2</c:v>
                </c:pt>
                <c:pt idx="1036" formatCode="General">
                  <c:v>2.13385E-2</c:v>
                </c:pt>
                <c:pt idx="1037" formatCode="General">
                  <c:v>2.1359000000000006E-2</c:v>
                </c:pt>
                <c:pt idx="1038" formatCode="General">
                  <c:v>2.1379599999999999E-2</c:v>
                </c:pt>
                <c:pt idx="1039" formatCode="General">
                  <c:v>2.1400300000000018E-2</c:v>
                </c:pt>
                <c:pt idx="1040" formatCode="General">
                  <c:v>2.1420800000000011E-2</c:v>
                </c:pt>
                <c:pt idx="1041" formatCode="General">
                  <c:v>2.1441499999999999E-2</c:v>
                </c:pt>
                <c:pt idx="1042" formatCode="General">
                  <c:v>2.1462000000000002E-2</c:v>
                </c:pt>
                <c:pt idx="1043" formatCode="General">
                  <c:v>2.1482600000000011E-2</c:v>
                </c:pt>
                <c:pt idx="1044" formatCode="General">
                  <c:v>2.1503200000000017E-2</c:v>
                </c:pt>
                <c:pt idx="1045" formatCode="General">
                  <c:v>2.1523799999999999E-2</c:v>
                </c:pt>
                <c:pt idx="1046" formatCode="General">
                  <c:v>2.1544399999999998E-2</c:v>
                </c:pt>
                <c:pt idx="1047" formatCode="General">
                  <c:v>2.1565000000000001E-2</c:v>
                </c:pt>
                <c:pt idx="1048" formatCode="General">
                  <c:v>2.158560000000001E-2</c:v>
                </c:pt>
                <c:pt idx="1049" formatCode="General">
                  <c:v>2.1606199999999999E-2</c:v>
                </c:pt>
                <c:pt idx="1050" formatCode="General">
                  <c:v>2.1626800000000002E-2</c:v>
                </c:pt>
                <c:pt idx="1051" formatCode="General">
                  <c:v>2.1647400000000011E-2</c:v>
                </c:pt>
                <c:pt idx="1052" formatCode="General">
                  <c:v>2.1668E-2</c:v>
                </c:pt>
                <c:pt idx="1053" formatCode="General">
                  <c:v>2.1688599999999999E-2</c:v>
                </c:pt>
                <c:pt idx="1054" formatCode="General">
                  <c:v>2.1709200000000012E-2</c:v>
                </c:pt>
                <c:pt idx="1055" formatCode="General">
                  <c:v>2.1729800000000001E-2</c:v>
                </c:pt>
                <c:pt idx="1056" formatCode="General">
                  <c:v>2.17504E-2</c:v>
                </c:pt>
                <c:pt idx="1057" formatCode="General">
                  <c:v>2.1771000000000013E-2</c:v>
                </c:pt>
                <c:pt idx="1058" formatCode="General">
                  <c:v>2.1791499999999998E-2</c:v>
                </c:pt>
                <c:pt idx="1059" formatCode="General">
                  <c:v>2.1812200000000018E-2</c:v>
                </c:pt>
                <c:pt idx="1060" formatCode="General">
                  <c:v>2.183280000000002E-2</c:v>
                </c:pt>
                <c:pt idx="1061" formatCode="General">
                  <c:v>2.1853400000000002E-2</c:v>
                </c:pt>
                <c:pt idx="1062" formatCode="General">
                  <c:v>2.1874000000000018E-2</c:v>
                </c:pt>
                <c:pt idx="1063" formatCode="General">
                  <c:v>2.1894600000000011E-2</c:v>
                </c:pt>
                <c:pt idx="1064" formatCode="General">
                  <c:v>2.1915199999999999E-2</c:v>
                </c:pt>
                <c:pt idx="1065" formatCode="General">
                  <c:v>2.1935800000000016E-2</c:v>
                </c:pt>
                <c:pt idx="1066" formatCode="General">
                  <c:v>2.1956300000000002E-2</c:v>
                </c:pt>
                <c:pt idx="1067" formatCode="General">
                  <c:v>2.1976900000000018E-2</c:v>
                </c:pt>
                <c:pt idx="1068" formatCode="General">
                  <c:v>2.1997599999999999E-2</c:v>
                </c:pt>
                <c:pt idx="1069" formatCode="General">
                  <c:v>2.2018099999999999E-2</c:v>
                </c:pt>
                <c:pt idx="1070" formatCode="General">
                  <c:v>2.2038800000000018E-2</c:v>
                </c:pt>
                <c:pt idx="1071" formatCode="General">
                  <c:v>2.205940000000001E-2</c:v>
                </c:pt>
                <c:pt idx="1072" formatCode="General">
                  <c:v>2.2079900000000031E-2</c:v>
                </c:pt>
                <c:pt idx="1073" formatCode="General">
                  <c:v>2.2100499999999988E-2</c:v>
                </c:pt>
                <c:pt idx="1074" formatCode="General">
                  <c:v>2.2121100000000001E-2</c:v>
                </c:pt>
                <c:pt idx="1075" formatCode="General">
                  <c:v>2.2141700000000018E-2</c:v>
                </c:pt>
                <c:pt idx="1076" formatCode="General">
                  <c:v>2.2162299999999989E-2</c:v>
                </c:pt>
                <c:pt idx="1077" formatCode="General">
                  <c:v>2.2182899999999998E-2</c:v>
                </c:pt>
                <c:pt idx="1078" formatCode="General">
                  <c:v>2.2203500000000018E-2</c:v>
                </c:pt>
                <c:pt idx="1079" formatCode="General">
                  <c:v>2.2224200000000006E-2</c:v>
                </c:pt>
                <c:pt idx="1080" formatCode="General">
                  <c:v>2.2244699999999999E-2</c:v>
                </c:pt>
                <c:pt idx="1081" formatCode="General">
                  <c:v>2.2265300000000016E-2</c:v>
                </c:pt>
                <c:pt idx="1082" formatCode="General">
                  <c:v>2.2285900000000036E-2</c:v>
                </c:pt>
                <c:pt idx="1083" formatCode="General">
                  <c:v>2.23065E-2</c:v>
                </c:pt>
                <c:pt idx="1084" formatCode="General">
                  <c:v>2.2327099999999999E-2</c:v>
                </c:pt>
                <c:pt idx="1085" formatCode="General">
                  <c:v>2.2347700000000012E-2</c:v>
                </c:pt>
                <c:pt idx="1086" formatCode="General">
                  <c:v>2.2368300000000001E-2</c:v>
                </c:pt>
                <c:pt idx="1087" formatCode="General">
                  <c:v>2.238890000000001E-2</c:v>
                </c:pt>
                <c:pt idx="1088" formatCode="General">
                  <c:v>2.2409499999999999E-2</c:v>
                </c:pt>
                <c:pt idx="1089" formatCode="General">
                  <c:v>2.2430100000000019E-2</c:v>
                </c:pt>
                <c:pt idx="1090" formatCode="General">
                  <c:v>2.2450700000000011E-2</c:v>
                </c:pt>
                <c:pt idx="1091" formatCode="General">
                  <c:v>2.2471300000000041E-2</c:v>
                </c:pt>
                <c:pt idx="1092" formatCode="General">
                  <c:v>2.249190000000002E-2</c:v>
                </c:pt>
                <c:pt idx="1093" formatCode="General">
                  <c:v>2.2512399999999998E-2</c:v>
                </c:pt>
                <c:pt idx="1094" formatCode="General">
                  <c:v>2.2533100000000028E-2</c:v>
                </c:pt>
                <c:pt idx="1095" formatCode="General">
                  <c:v>2.2553699999999999E-2</c:v>
                </c:pt>
                <c:pt idx="1096" formatCode="General">
                  <c:v>2.2574199999999999E-2</c:v>
                </c:pt>
                <c:pt idx="1097" formatCode="General">
                  <c:v>2.2594900000000001E-2</c:v>
                </c:pt>
                <c:pt idx="1098" formatCode="General">
                  <c:v>2.2615400000000011E-2</c:v>
                </c:pt>
                <c:pt idx="1099" formatCode="General">
                  <c:v>2.263610000000002E-2</c:v>
                </c:pt>
                <c:pt idx="1100" formatCode="General">
                  <c:v>2.2656699999999998E-2</c:v>
                </c:pt>
                <c:pt idx="1101" formatCode="General">
                  <c:v>2.2677200000000036E-2</c:v>
                </c:pt>
                <c:pt idx="1102" formatCode="General">
                  <c:v>2.2697800000000025E-2</c:v>
                </c:pt>
                <c:pt idx="1103" formatCode="General">
                  <c:v>2.2718499999999982E-2</c:v>
                </c:pt>
                <c:pt idx="1104" formatCode="General">
                  <c:v>2.2739000000000013E-2</c:v>
                </c:pt>
                <c:pt idx="1105" formatCode="General">
                  <c:v>2.2759600000000001E-2</c:v>
                </c:pt>
                <c:pt idx="1106" formatCode="General">
                  <c:v>2.2780200000000018E-2</c:v>
                </c:pt>
                <c:pt idx="1107" formatCode="General">
                  <c:v>2.280080000000002E-2</c:v>
                </c:pt>
                <c:pt idx="1108" formatCode="General">
                  <c:v>2.2821500000000012E-2</c:v>
                </c:pt>
                <c:pt idx="1109" formatCode="General">
                  <c:v>2.2842000000000019E-2</c:v>
                </c:pt>
                <c:pt idx="1110" formatCode="General">
                  <c:v>2.2862600000000011E-2</c:v>
                </c:pt>
                <c:pt idx="1111" formatCode="General">
                  <c:v>2.2883300000000037E-2</c:v>
                </c:pt>
                <c:pt idx="1112" formatCode="General">
                  <c:v>2.2903800000000016E-2</c:v>
                </c:pt>
                <c:pt idx="1113" formatCode="General">
                  <c:v>2.2924399999999998E-2</c:v>
                </c:pt>
                <c:pt idx="1114" formatCode="General">
                  <c:v>2.2945000000000017E-2</c:v>
                </c:pt>
                <c:pt idx="1115" formatCode="General">
                  <c:v>2.2965599999999989E-2</c:v>
                </c:pt>
                <c:pt idx="1116" formatCode="General">
                  <c:v>2.2986199999999998E-2</c:v>
                </c:pt>
                <c:pt idx="1117" formatCode="General">
                  <c:v>2.3006800000000001E-2</c:v>
                </c:pt>
                <c:pt idx="1118" formatCode="General">
                  <c:v>2.3027399999999993E-2</c:v>
                </c:pt>
                <c:pt idx="1119" formatCode="General">
                  <c:v>2.3047999999999999E-2</c:v>
                </c:pt>
                <c:pt idx="1120" formatCode="General">
                  <c:v>2.3068599999999981E-2</c:v>
                </c:pt>
                <c:pt idx="1121" formatCode="General">
                  <c:v>2.3089200000000011E-2</c:v>
                </c:pt>
                <c:pt idx="1122" formatCode="General">
                  <c:v>2.31098E-2</c:v>
                </c:pt>
                <c:pt idx="1123" formatCode="General">
                  <c:v>2.3130399999999999E-2</c:v>
                </c:pt>
                <c:pt idx="1124" formatCode="General">
                  <c:v>2.3151000000000001E-2</c:v>
                </c:pt>
                <c:pt idx="1125" formatCode="General">
                  <c:v>2.3171500000000001E-2</c:v>
                </c:pt>
                <c:pt idx="1126" formatCode="General">
                  <c:v>2.31922E-2</c:v>
                </c:pt>
                <c:pt idx="1127" formatCode="General">
                  <c:v>2.3212799999999988E-2</c:v>
                </c:pt>
                <c:pt idx="1128" formatCode="General">
                  <c:v>2.3233400000000001E-2</c:v>
                </c:pt>
                <c:pt idx="1129" formatCode="General">
                  <c:v>2.3254E-2</c:v>
                </c:pt>
                <c:pt idx="1130" formatCode="General">
                  <c:v>2.32745E-2</c:v>
                </c:pt>
                <c:pt idx="1131" formatCode="General">
                  <c:v>2.3295199999999999E-2</c:v>
                </c:pt>
                <c:pt idx="1132" formatCode="General">
                  <c:v>2.3315800000000001E-2</c:v>
                </c:pt>
                <c:pt idx="1133" formatCode="General">
                  <c:v>2.3336300000000001E-2</c:v>
                </c:pt>
                <c:pt idx="1134" formatCode="General">
                  <c:v>2.33569E-2</c:v>
                </c:pt>
                <c:pt idx="1135" formatCode="General">
                  <c:v>2.3377599999999988E-2</c:v>
                </c:pt>
                <c:pt idx="1136" formatCode="General">
                  <c:v>2.3398099999999984E-2</c:v>
                </c:pt>
                <c:pt idx="1137" formatCode="General">
                  <c:v>2.34188E-2</c:v>
                </c:pt>
                <c:pt idx="1138" formatCode="General">
                  <c:v>2.3439300000000027E-2</c:v>
                </c:pt>
                <c:pt idx="1139" formatCode="General">
                  <c:v>2.3459899999999999E-2</c:v>
                </c:pt>
                <c:pt idx="1140" formatCode="General">
                  <c:v>2.3480600000000001E-2</c:v>
                </c:pt>
                <c:pt idx="1141" formatCode="General">
                  <c:v>2.35011E-2</c:v>
                </c:pt>
                <c:pt idx="1142" formatCode="General">
                  <c:v>2.35217E-2</c:v>
                </c:pt>
                <c:pt idx="1143" formatCode="General">
                  <c:v>2.3542399999999998E-2</c:v>
                </c:pt>
                <c:pt idx="1144" formatCode="General">
                  <c:v>2.3562899999999984E-2</c:v>
                </c:pt>
                <c:pt idx="1145" formatCode="General">
                  <c:v>2.35835E-2</c:v>
                </c:pt>
                <c:pt idx="1146" formatCode="General">
                  <c:v>2.3604099999999989E-2</c:v>
                </c:pt>
                <c:pt idx="1147" formatCode="General">
                  <c:v>2.3624699999999981E-2</c:v>
                </c:pt>
                <c:pt idx="1148" formatCode="General">
                  <c:v>2.3645300000000018E-2</c:v>
                </c:pt>
                <c:pt idx="1149" formatCode="General">
                  <c:v>2.3665900000000011E-2</c:v>
                </c:pt>
                <c:pt idx="1150" formatCode="General">
                  <c:v>2.3686499999999982E-2</c:v>
                </c:pt>
                <c:pt idx="1151" formatCode="General">
                  <c:v>2.3707099999999998E-2</c:v>
                </c:pt>
                <c:pt idx="1152" formatCode="General">
                  <c:v>2.3727699999999987E-2</c:v>
                </c:pt>
                <c:pt idx="1153" formatCode="General">
                  <c:v>2.37483E-2</c:v>
                </c:pt>
                <c:pt idx="1154" formatCode="General">
                  <c:v>2.3768899999999975E-2</c:v>
                </c:pt>
                <c:pt idx="1155" formatCode="General">
                  <c:v>2.3789499999999988E-2</c:v>
                </c:pt>
                <c:pt idx="1156" formatCode="General">
                  <c:v>2.3810100000000001E-2</c:v>
                </c:pt>
                <c:pt idx="1157" formatCode="General">
                  <c:v>2.383070000000001E-2</c:v>
                </c:pt>
                <c:pt idx="1158" formatCode="General">
                  <c:v>2.3851299999999999E-2</c:v>
                </c:pt>
                <c:pt idx="1159" formatCode="General">
                  <c:v>2.3871900000000019E-2</c:v>
                </c:pt>
                <c:pt idx="1160" formatCode="General">
                  <c:v>2.3892500000000001E-2</c:v>
                </c:pt>
                <c:pt idx="1161" formatCode="General">
                  <c:v>2.39131E-2</c:v>
                </c:pt>
                <c:pt idx="1162" formatCode="General">
                  <c:v>2.3933599999999989E-2</c:v>
                </c:pt>
                <c:pt idx="1163" formatCode="General">
                  <c:v>2.3954199999999981E-2</c:v>
                </c:pt>
                <c:pt idx="1164" formatCode="General">
                  <c:v>2.39749E-2</c:v>
                </c:pt>
                <c:pt idx="1165" formatCode="General">
                  <c:v>2.3995399999999997E-2</c:v>
                </c:pt>
                <c:pt idx="1166" formatCode="General">
                  <c:v>2.4015999999999999E-2</c:v>
                </c:pt>
                <c:pt idx="1167" formatCode="General">
                  <c:v>2.4036700000000001E-2</c:v>
                </c:pt>
                <c:pt idx="1168" formatCode="General">
                  <c:v>2.4057200000000011E-2</c:v>
                </c:pt>
                <c:pt idx="1169" formatCode="General">
                  <c:v>2.4077800000000024E-2</c:v>
                </c:pt>
                <c:pt idx="1170" formatCode="General">
                  <c:v>2.4098499999999981E-2</c:v>
                </c:pt>
                <c:pt idx="1171" formatCode="General">
                  <c:v>2.4118999999999988E-2</c:v>
                </c:pt>
                <c:pt idx="1172" formatCode="General">
                  <c:v>2.4139600000000001E-2</c:v>
                </c:pt>
                <c:pt idx="1173" formatCode="General">
                  <c:v>2.41602E-2</c:v>
                </c:pt>
                <c:pt idx="1174" formatCode="General">
                  <c:v>2.4180799999999988E-2</c:v>
                </c:pt>
                <c:pt idx="1175" formatCode="General">
                  <c:v>2.4201400000000001E-2</c:v>
                </c:pt>
                <c:pt idx="1176" formatCode="General">
                  <c:v>2.4222E-2</c:v>
                </c:pt>
                <c:pt idx="1177" formatCode="General">
                  <c:v>2.42426E-2</c:v>
                </c:pt>
                <c:pt idx="1178" formatCode="General">
                  <c:v>2.4263199999999999E-2</c:v>
                </c:pt>
                <c:pt idx="1179" formatCode="General">
                  <c:v>2.4283800000000019E-2</c:v>
                </c:pt>
                <c:pt idx="1180" formatCode="General">
                  <c:v>2.4304399999999997E-2</c:v>
                </c:pt>
                <c:pt idx="1181" formatCode="General">
                  <c:v>2.4324999999999982E-2</c:v>
                </c:pt>
                <c:pt idx="1182" formatCode="General">
                  <c:v>2.4345599999999988E-2</c:v>
                </c:pt>
                <c:pt idx="1183" formatCode="General">
                  <c:v>2.4366199999999984E-2</c:v>
                </c:pt>
                <c:pt idx="1184" formatCode="General">
                  <c:v>2.43868E-2</c:v>
                </c:pt>
                <c:pt idx="1185" formatCode="General">
                  <c:v>2.4407400000000006E-2</c:v>
                </c:pt>
                <c:pt idx="1186" formatCode="General">
                  <c:v>2.4427999999999998E-2</c:v>
                </c:pt>
                <c:pt idx="1187" formatCode="General">
                  <c:v>2.4448600000000001E-2</c:v>
                </c:pt>
                <c:pt idx="1188" formatCode="General">
                  <c:v>2.446920000000001E-2</c:v>
                </c:pt>
                <c:pt idx="1189" formatCode="General">
                  <c:v>2.4489700000000017E-2</c:v>
                </c:pt>
                <c:pt idx="1190" formatCode="General">
                  <c:v>2.4510399999999998E-2</c:v>
                </c:pt>
                <c:pt idx="1191" formatCode="General">
                  <c:v>2.4531000000000011E-2</c:v>
                </c:pt>
                <c:pt idx="1192" formatCode="General">
                  <c:v>2.45515E-2</c:v>
                </c:pt>
                <c:pt idx="1193" formatCode="General">
                  <c:v>2.4572199999999999E-2</c:v>
                </c:pt>
                <c:pt idx="1194" formatCode="General">
                  <c:v>2.4592799999999988E-2</c:v>
                </c:pt>
                <c:pt idx="1195" formatCode="General">
                  <c:v>2.4613300000000018E-2</c:v>
                </c:pt>
                <c:pt idx="1196" formatCode="General">
                  <c:v>2.4634000000000017E-2</c:v>
                </c:pt>
                <c:pt idx="1197" formatCode="General">
                  <c:v>2.4654499999999982E-2</c:v>
                </c:pt>
                <c:pt idx="1198" formatCode="General">
                  <c:v>2.4675100000000016E-2</c:v>
                </c:pt>
                <c:pt idx="1199" formatCode="General">
                  <c:v>2.4695800000000018E-2</c:v>
                </c:pt>
                <c:pt idx="1200" formatCode="General">
                  <c:v>2.47163E-2</c:v>
                </c:pt>
                <c:pt idx="1201" formatCode="General">
                  <c:v>2.4736999999999999E-2</c:v>
                </c:pt>
                <c:pt idx="1202" formatCode="General">
                  <c:v>2.4757600000000001E-2</c:v>
                </c:pt>
                <c:pt idx="1203" formatCode="General">
                  <c:v>2.4778100000000001E-2</c:v>
                </c:pt>
                <c:pt idx="1204" formatCode="General">
                  <c:v>2.4798799999999982E-2</c:v>
                </c:pt>
                <c:pt idx="1205" formatCode="General">
                  <c:v>2.4819299999999999E-2</c:v>
                </c:pt>
                <c:pt idx="1206" formatCode="General">
                  <c:v>2.4839900000000019E-2</c:v>
                </c:pt>
                <c:pt idx="1207" formatCode="General">
                  <c:v>2.4860500000000001E-2</c:v>
                </c:pt>
                <c:pt idx="1208" formatCode="General">
                  <c:v>2.4881100000000024E-2</c:v>
                </c:pt>
                <c:pt idx="1209" formatCode="General">
                  <c:v>2.4901699999999999E-2</c:v>
                </c:pt>
                <c:pt idx="1210" formatCode="General">
                  <c:v>2.4922399999999997E-2</c:v>
                </c:pt>
                <c:pt idx="1211" formatCode="General">
                  <c:v>2.49429E-2</c:v>
                </c:pt>
                <c:pt idx="1212" formatCode="General">
                  <c:v>2.49635E-2</c:v>
                </c:pt>
                <c:pt idx="1213" formatCode="General">
                  <c:v>2.4984099999999988E-2</c:v>
                </c:pt>
                <c:pt idx="1214" formatCode="General">
                  <c:v>2.5004700000000001E-2</c:v>
                </c:pt>
                <c:pt idx="1215" formatCode="General">
                  <c:v>2.5025300000000018E-2</c:v>
                </c:pt>
                <c:pt idx="1216" formatCode="General">
                  <c:v>2.504590000000002E-2</c:v>
                </c:pt>
                <c:pt idx="1217" formatCode="General">
                  <c:v>2.5066499999999981E-2</c:v>
                </c:pt>
                <c:pt idx="1218" formatCode="General">
                  <c:v>2.5087100000000018E-2</c:v>
                </c:pt>
                <c:pt idx="1219" formatCode="General">
                  <c:v>2.5107700000000011E-2</c:v>
                </c:pt>
                <c:pt idx="1220" formatCode="General">
                  <c:v>2.5128299999999982E-2</c:v>
                </c:pt>
                <c:pt idx="1221" formatCode="General">
                  <c:v>2.5148799999999989E-2</c:v>
                </c:pt>
                <c:pt idx="1222" formatCode="General">
                  <c:v>2.5169499999999984E-2</c:v>
                </c:pt>
                <c:pt idx="1223" formatCode="General">
                  <c:v>2.51901E-2</c:v>
                </c:pt>
                <c:pt idx="1224" formatCode="General">
                  <c:v>2.5210699999999999E-2</c:v>
                </c:pt>
                <c:pt idx="1225" formatCode="General">
                  <c:v>2.5231300000000029E-2</c:v>
                </c:pt>
                <c:pt idx="1226" formatCode="General">
                  <c:v>2.5251900000000018E-2</c:v>
                </c:pt>
                <c:pt idx="1227" formatCode="General">
                  <c:v>2.52724E-2</c:v>
                </c:pt>
                <c:pt idx="1228" formatCode="General">
                  <c:v>2.5293099999999999E-2</c:v>
                </c:pt>
                <c:pt idx="1229" formatCode="General">
                  <c:v>2.5313599999999988E-2</c:v>
                </c:pt>
                <c:pt idx="1230" formatCode="General">
                  <c:v>2.5334300000000011E-2</c:v>
                </c:pt>
                <c:pt idx="1231" formatCode="General">
                  <c:v>2.53549E-2</c:v>
                </c:pt>
                <c:pt idx="1232" formatCode="General">
                  <c:v>2.5375400000000006E-2</c:v>
                </c:pt>
                <c:pt idx="1233" formatCode="General">
                  <c:v>2.5396100000000001E-2</c:v>
                </c:pt>
                <c:pt idx="1234" formatCode="General">
                  <c:v>2.54167E-2</c:v>
                </c:pt>
                <c:pt idx="1235" formatCode="General">
                  <c:v>2.5437200000000035E-2</c:v>
                </c:pt>
                <c:pt idx="1236" formatCode="General">
                  <c:v>2.5457900000000012E-2</c:v>
                </c:pt>
                <c:pt idx="1237" formatCode="General">
                  <c:v>2.5478400000000002E-2</c:v>
                </c:pt>
                <c:pt idx="1238" formatCode="General">
                  <c:v>2.5499000000000011E-2</c:v>
                </c:pt>
                <c:pt idx="1239" formatCode="General">
                  <c:v>2.5519699999999989E-2</c:v>
                </c:pt>
                <c:pt idx="1240" formatCode="General">
                  <c:v>2.5540199999999999E-2</c:v>
                </c:pt>
                <c:pt idx="1241" formatCode="General">
                  <c:v>2.5560799999999988E-2</c:v>
                </c:pt>
                <c:pt idx="1242" formatCode="General">
                  <c:v>2.558150000000001E-2</c:v>
                </c:pt>
                <c:pt idx="1243" formatCode="General">
                  <c:v>2.5602000000000017E-2</c:v>
                </c:pt>
                <c:pt idx="1244" formatCode="General">
                  <c:v>2.5622599999999988E-2</c:v>
                </c:pt>
                <c:pt idx="1245" formatCode="General">
                  <c:v>2.5643200000000026E-2</c:v>
                </c:pt>
                <c:pt idx="1246" formatCode="General">
                  <c:v>2.5663800000000018E-2</c:v>
                </c:pt>
                <c:pt idx="1247" formatCode="General">
                  <c:v>2.56844E-2</c:v>
                </c:pt>
                <c:pt idx="1248" formatCode="General">
                  <c:v>2.5704999999999999E-2</c:v>
                </c:pt>
                <c:pt idx="1249" formatCode="General">
                  <c:v>2.5725600000000001E-2</c:v>
                </c:pt>
                <c:pt idx="1250" formatCode="General">
                  <c:v>2.57462E-2</c:v>
                </c:pt>
                <c:pt idx="1251" formatCode="General">
                  <c:v>2.5766799999999982E-2</c:v>
                </c:pt>
                <c:pt idx="1252" formatCode="General">
                  <c:v>2.5787400000000002E-2</c:v>
                </c:pt>
                <c:pt idx="1253" formatCode="General">
                  <c:v>2.5808000000000001E-2</c:v>
                </c:pt>
                <c:pt idx="1254" formatCode="General">
                  <c:v>2.58286E-2</c:v>
                </c:pt>
                <c:pt idx="1255" formatCode="General">
                  <c:v>2.5849200000000024E-2</c:v>
                </c:pt>
                <c:pt idx="1256" formatCode="General">
                  <c:v>2.5869799999999998E-2</c:v>
                </c:pt>
                <c:pt idx="1257" formatCode="General">
                  <c:v>2.5890400000000001E-2</c:v>
                </c:pt>
                <c:pt idx="1258" formatCode="General">
                  <c:v>2.591100000000001E-2</c:v>
                </c:pt>
                <c:pt idx="1259" formatCode="General">
                  <c:v>2.5931599999999999E-2</c:v>
                </c:pt>
                <c:pt idx="1260" formatCode="General">
                  <c:v>2.5952200000000002E-2</c:v>
                </c:pt>
                <c:pt idx="1261" formatCode="General">
                  <c:v>2.5972700000000001E-2</c:v>
                </c:pt>
                <c:pt idx="1262" formatCode="General">
                  <c:v>2.59934E-2</c:v>
                </c:pt>
                <c:pt idx="1263" formatCode="General">
                  <c:v>2.6014000000000002E-2</c:v>
                </c:pt>
                <c:pt idx="1264" formatCode="General">
                  <c:v>2.6034499999999999E-2</c:v>
                </c:pt>
                <c:pt idx="1265" formatCode="General">
                  <c:v>2.6055100000000019E-2</c:v>
                </c:pt>
                <c:pt idx="1266" formatCode="General">
                  <c:v>2.6075800000000034E-2</c:v>
                </c:pt>
                <c:pt idx="1267" formatCode="General">
                  <c:v>2.6096299999999999E-2</c:v>
                </c:pt>
                <c:pt idx="1268" formatCode="General">
                  <c:v>2.6116899999999998E-2</c:v>
                </c:pt>
                <c:pt idx="1269" formatCode="General">
                  <c:v>2.6137600000000018E-2</c:v>
                </c:pt>
                <c:pt idx="1270" formatCode="General">
                  <c:v>2.61581E-2</c:v>
                </c:pt>
                <c:pt idx="1271" formatCode="General">
                  <c:v>2.6178699999999999E-2</c:v>
                </c:pt>
                <c:pt idx="1272" formatCode="General">
                  <c:v>2.6199299999999998E-2</c:v>
                </c:pt>
                <c:pt idx="1273" formatCode="General">
                  <c:v>2.6219900000000018E-2</c:v>
                </c:pt>
                <c:pt idx="1274" formatCode="General">
                  <c:v>2.624050000000001E-2</c:v>
                </c:pt>
                <c:pt idx="1275" formatCode="General">
                  <c:v>2.6261099999999999E-2</c:v>
                </c:pt>
                <c:pt idx="1276" formatCode="General">
                  <c:v>2.6281700000000019E-2</c:v>
                </c:pt>
                <c:pt idx="1277" formatCode="General">
                  <c:v>2.6302300000000011E-2</c:v>
                </c:pt>
                <c:pt idx="1278" formatCode="General">
                  <c:v>2.63229E-2</c:v>
                </c:pt>
                <c:pt idx="1279" formatCode="General">
                  <c:v>2.6343499999999999E-2</c:v>
                </c:pt>
                <c:pt idx="1280" formatCode="General">
                  <c:v>2.6364100000000001E-2</c:v>
                </c:pt>
                <c:pt idx="1281" formatCode="General">
                  <c:v>2.6384700000000001E-2</c:v>
                </c:pt>
                <c:pt idx="1282" formatCode="General">
                  <c:v>2.6405300000000034E-2</c:v>
                </c:pt>
                <c:pt idx="1283" formatCode="General">
                  <c:v>2.6425900000000013E-2</c:v>
                </c:pt>
                <c:pt idx="1284" formatCode="General">
                  <c:v>2.6446500000000001E-2</c:v>
                </c:pt>
                <c:pt idx="1285" formatCode="General">
                  <c:v>2.6467100000000018E-2</c:v>
                </c:pt>
                <c:pt idx="1286" formatCode="General">
                  <c:v>2.648770000000002E-2</c:v>
                </c:pt>
                <c:pt idx="1287" formatCode="General">
                  <c:v>2.6508299999999999E-2</c:v>
                </c:pt>
                <c:pt idx="1288" formatCode="General">
                  <c:v>2.6528799999999988E-2</c:v>
                </c:pt>
                <c:pt idx="1289" formatCode="General">
                  <c:v>2.6549500000000011E-2</c:v>
                </c:pt>
                <c:pt idx="1290" formatCode="General">
                  <c:v>2.6570099999999999E-2</c:v>
                </c:pt>
                <c:pt idx="1291" formatCode="General">
                  <c:v>2.6590599999999989E-2</c:v>
                </c:pt>
                <c:pt idx="1292" formatCode="General">
                  <c:v>2.6611300000000029E-2</c:v>
                </c:pt>
                <c:pt idx="1293" formatCode="General">
                  <c:v>2.6631900000000042E-2</c:v>
                </c:pt>
                <c:pt idx="1294" formatCode="General">
                  <c:v>2.66524E-2</c:v>
                </c:pt>
                <c:pt idx="1295" formatCode="General">
                  <c:v>2.6673100000000029E-2</c:v>
                </c:pt>
                <c:pt idx="1296" formatCode="General">
                  <c:v>2.6693600000000019E-2</c:v>
                </c:pt>
                <c:pt idx="1297" formatCode="General">
                  <c:v>2.671430000000001E-2</c:v>
                </c:pt>
                <c:pt idx="1298" formatCode="General">
                  <c:v>2.6734899999999999E-2</c:v>
                </c:pt>
                <c:pt idx="1299" formatCode="General">
                  <c:v>2.6755400000000002E-2</c:v>
                </c:pt>
                <c:pt idx="1300" formatCode="General">
                  <c:v>2.6776000000000001E-2</c:v>
                </c:pt>
                <c:pt idx="1301" formatCode="General">
                  <c:v>2.67967E-2</c:v>
                </c:pt>
                <c:pt idx="1302" formatCode="General">
                  <c:v>2.6817200000000024E-2</c:v>
                </c:pt>
                <c:pt idx="1303" formatCode="General">
                  <c:v>2.6837800000000023E-2</c:v>
                </c:pt>
                <c:pt idx="1304" formatCode="General">
                  <c:v>2.6858400000000001E-2</c:v>
                </c:pt>
                <c:pt idx="1305" formatCode="General">
                  <c:v>2.6879000000000035E-2</c:v>
                </c:pt>
                <c:pt idx="1306" formatCode="General">
                  <c:v>2.6899700000000012E-2</c:v>
                </c:pt>
                <c:pt idx="1307" formatCode="General">
                  <c:v>2.6920199999999998E-2</c:v>
                </c:pt>
                <c:pt idx="1308" formatCode="General">
                  <c:v>2.6940800000000011E-2</c:v>
                </c:pt>
                <c:pt idx="1309" formatCode="General">
                  <c:v>2.69614E-2</c:v>
                </c:pt>
                <c:pt idx="1310" formatCode="General">
                  <c:v>2.6982000000000006E-2</c:v>
                </c:pt>
                <c:pt idx="1311" formatCode="General">
                  <c:v>2.7002600000000012E-2</c:v>
                </c:pt>
                <c:pt idx="1312" formatCode="General">
                  <c:v>2.7023200000000018E-2</c:v>
                </c:pt>
                <c:pt idx="1313" formatCode="General">
                  <c:v>2.7043800000000034E-2</c:v>
                </c:pt>
                <c:pt idx="1314" formatCode="General">
                  <c:v>2.7064399999999999E-2</c:v>
                </c:pt>
                <c:pt idx="1315" formatCode="General">
                  <c:v>2.7085000000000019E-2</c:v>
                </c:pt>
                <c:pt idx="1316" formatCode="General">
                  <c:v>2.7105600000000018E-2</c:v>
                </c:pt>
                <c:pt idx="1317" formatCode="General">
                  <c:v>2.71262E-2</c:v>
                </c:pt>
                <c:pt idx="1318" formatCode="General">
                  <c:v>2.7146799999999999E-2</c:v>
                </c:pt>
                <c:pt idx="1319" formatCode="General">
                  <c:v>2.7167400000000001E-2</c:v>
                </c:pt>
                <c:pt idx="1320" formatCode="General">
                  <c:v>2.7187900000000018E-2</c:v>
                </c:pt>
                <c:pt idx="1321" formatCode="General">
                  <c:v>2.7208599999999999E-2</c:v>
                </c:pt>
                <c:pt idx="1322" formatCode="General">
                  <c:v>2.7229200000000016E-2</c:v>
                </c:pt>
                <c:pt idx="1323" formatCode="General">
                  <c:v>2.7249700000000019E-2</c:v>
                </c:pt>
                <c:pt idx="1324" formatCode="General">
                  <c:v>2.7270400000000018E-2</c:v>
                </c:pt>
                <c:pt idx="1325" formatCode="General">
                  <c:v>2.7291000000000024E-2</c:v>
                </c:pt>
                <c:pt idx="1326" formatCode="General">
                  <c:v>2.7311599999999998E-2</c:v>
                </c:pt>
                <c:pt idx="1327" formatCode="General">
                  <c:v>2.7332200000000018E-2</c:v>
                </c:pt>
                <c:pt idx="1328" formatCode="General">
                  <c:v>2.7352700000000001E-2</c:v>
                </c:pt>
                <c:pt idx="1329" formatCode="General">
                  <c:v>2.7373400000000016E-2</c:v>
                </c:pt>
                <c:pt idx="1330" formatCode="General">
                  <c:v>2.7394000000000002E-2</c:v>
                </c:pt>
                <c:pt idx="1331" formatCode="General">
                  <c:v>2.7414500000000001E-2</c:v>
                </c:pt>
                <c:pt idx="1332" formatCode="General">
                  <c:v>2.7435100000000035E-2</c:v>
                </c:pt>
                <c:pt idx="1333" formatCode="General">
                  <c:v>2.7455800000000016E-2</c:v>
                </c:pt>
                <c:pt idx="1334" formatCode="General">
                  <c:v>2.7476300000000019E-2</c:v>
                </c:pt>
                <c:pt idx="1335" formatCode="General">
                  <c:v>2.7497000000000018E-2</c:v>
                </c:pt>
                <c:pt idx="1336" formatCode="General">
                  <c:v>2.7517500000000011E-2</c:v>
                </c:pt>
                <c:pt idx="1337" formatCode="General">
                  <c:v>2.7538099999999999E-2</c:v>
                </c:pt>
                <c:pt idx="1338" formatCode="General">
                  <c:v>2.7558800000000001E-2</c:v>
                </c:pt>
                <c:pt idx="1339" formatCode="General">
                  <c:v>2.7579300000000029E-2</c:v>
                </c:pt>
                <c:pt idx="1340" formatCode="General">
                  <c:v>2.7599900000000017E-2</c:v>
                </c:pt>
                <c:pt idx="1341" formatCode="General">
                  <c:v>2.7620599999999999E-2</c:v>
                </c:pt>
                <c:pt idx="1342" formatCode="General">
                  <c:v>2.7641100000000023E-2</c:v>
                </c:pt>
                <c:pt idx="1343" formatCode="General">
                  <c:v>2.7661700000000018E-2</c:v>
                </c:pt>
                <c:pt idx="1344" formatCode="General">
                  <c:v>2.7682300000000035E-2</c:v>
                </c:pt>
                <c:pt idx="1345" formatCode="General">
                  <c:v>2.7702899999999999E-2</c:v>
                </c:pt>
                <c:pt idx="1346" formatCode="General">
                  <c:v>2.7723500000000002E-2</c:v>
                </c:pt>
                <c:pt idx="1347" formatCode="General">
                  <c:v>2.7744100000000011E-2</c:v>
                </c:pt>
                <c:pt idx="1348" formatCode="General">
                  <c:v>2.77647E-2</c:v>
                </c:pt>
                <c:pt idx="1349" formatCode="General">
                  <c:v>2.778530000000002E-2</c:v>
                </c:pt>
                <c:pt idx="1350" formatCode="General">
                  <c:v>2.7805900000000036E-2</c:v>
                </c:pt>
                <c:pt idx="1351" formatCode="General">
                  <c:v>2.7826500000000001E-2</c:v>
                </c:pt>
                <c:pt idx="1352" formatCode="General">
                  <c:v>2.7847000000000035E-2</c:v>
                </c:pt>
                <c:pt idx="1353" formatCode="General">
                  <c:v>2.7867700000000013E-2</c:v>
                </c:pt>
                <c:pt idx="1354" formatCode="General">
                  <c:v>2.7888300000000026E-2</c:v>
                </c:pt>
                <c:pt idx="1355" formatCode="General">
                  <c:v>2.7908900000000018E-2</c:v>
                </c:pt>
                <c:pt idx="1356" formatCode="General">
                  <c:v>2.7929499999999993E-2</c:v>
                </c:pt>
                <c:pt idx="1357" formatCode="General">
                  <c:v>2.7950099999999999E-2</c:v>
                </c:pt>
                <c:pt idx="1358" formatCode="General">
                  <c:v>2.7970700000000018E-2</c:v>
                </c:pt>
                <c:pt idx="1359" formatCode="General">
                  <c:v>2.7991300000000028E-2</c:v>
                </c:pt>
                <c:pt idx="1360" formatCode="General">
                  <c:v>2.801180000000001E-2</c:v>
                </c:pt>
                <c:pt idx="1361" formatCode="General">
                  <c:v>2.8032499999999988E-2</c:v>
                </c:pt>
                <c:pt idx="1362" formatCode="General">
                  <c:v>2.8053100000000011E-2</c:v>
                </c:pt>
                <c:pt idx="1363" formatCode="General">
                  <c:v>2.8073600000000011E-2</c:v>
                </c:pt>
                <c:pt idx="1364" formatCode="General">
                  <c:v>2.8094299999999989E-2</c:v>
                </c:pt>
                <c:pt idx="1365" formatCode="General">
                  <c:v>2.8114899999999984E-2</c:v>
                </c:pt>
                <c:pt idx="1366" formatCode="General">
                  <c:v>2.8135400000000001E-2</c:v>
                </c:pt>
                <c:pt idx="1367" formatCode="General">
                  <c:v>2.8155999999999997E-2</c:v>
                </c:pt>
                <c:pt idx="1368" formatCode="General">
                  <c:v>2.81766E-2</c:v>
                </c:pt>
                <c:pt idx="1369" formatCode="General">
                  <c:v>2.8197199999999988E-2</c:v>
                </c:pt>
                <c:pt idx="1370" formatCode="General">
                  <c:v>2.8217800000000001E-2</c:v>
                </c:pt>
                <c:pt idx="1371" formatCode="General">
                  <c:v>2.82384E-2</c:v>
                </c:pt>
                <c:pt idx="1372" formatCode="General">
                  <c:v>2.8258999999999989E-2</c:v>
                </c:pt>
                <c:pt idx="1373" formatCode="General">
                  <c:v>2.8279599999999998E-2</c:v>
                </c:pt>
                <c:pt idx="1374" formatCode="General">
                  <c:v>2.8300200000000001E-2</c:v>
                </c:pt>
                <c:pt idx="1375" formatCode="General">
                  <c:v>2.8320799999999986E-2</c:v>
                </c:pt>
                <c:pt idx="1376" formatCode="General">
                  <c:v>2.8341399999999999E-2</c:v>
                </c:pt>
                <c:pt idx="1377" formatCode="General">
                  <c:v>2.8361999999999998E-2</c:v>
                </c:pt>
                <c:pt idx="1378" formatCode="General">
                  <c:v>2.8382599999999987E-2</c:v>
                </c:pt>
                <c:pt idx="1379" formatCode="General">
                  <c:v>2.8403200000000017E-2</c:v>
                </c:pt>
                <c:pt idx="1380" formatCode="General">
                  <c:v>2.8423799999999999E-2</c:v>
                </c:pt>
                <c:pt idx="1381" formatCode="General">
                  <c:v>2.8444399999999998E-2</c:v>
                </c:pt>
                <c:pt idx="1382" formatCode="General">
                  <c:v>2.8465000000000001E-2</c:v>
                </c:pt>
                <c:pt idx="1383" formatCode="General">
                  <c:v>2.848560000000001E-2</c:v>
                </c:pt>
                <c:pt idx="1384" formatCode="General">
                  <c:v>2.8506099999999982E-2</c:v>
                </c:pt>
                <c:pt idx="1385" formatCode="General">
                  <c:v>2.8526799999999984E-2</c:v>
                </c:pt>
                <c:pt idx="1386" formatCode="General">
                  <c:v>2.8547400000000001E-2</c:v>
                </c:pt>
                <c:pt idx="1387" formatCode="General">
                  <c:v>2.85679E-2</c:v>
                </c:pt>
                <c:pt idx="1388" formatCode="General">
                  <c:v>2.8588599999999981E-2</c:v>
                </c:pt>
                <c:pt idx="1389" formatCode="General">
                  <c:v>2.8609200000000012E-2</c:v>
                </c:pt>
                <c:pt idx="1390" formatCode="General">
                  <c:v>2.8629700000000001E-2</c:v>
                </c:pt>
                <c:pt idx="1391" formatCode="General">
                  <c:v>2.8650399999999999E-2</c:v>
                </c:pt>
                <c:pt idx="1392" formatCode="General">
                  <c:v>2.8671000000000012E-2</c:v>
                </c:pt>
                <c:pt idx="1393" formatCode="General">
                  <c:v>2.8691500000000002E-2</c:v>
                </c:pt>
                <c:pt idx="1394" formatCode="General">
                  <c:v>2.87122E-2</c:v>
                </c:pt>
                <c:pt idx="1395" formatCode="General">
                  <c:v>2.87327E-2</c:v>
                </c:pt>
                <c:pt idx="1396" formatCode="General">
                  <c:v>2.8753299999999999E-2</c:v>
                </c:pt>
                <c:pt idx="1397" formatCode="General">
                  <c:v>2.8774000000000001E-2</c:v>
                </c:pt>
                <c:pt idx="1398" formatCode="General">
                  <c:v>2.8794499999999983E-2</c:v>
                </c:pt>
                <c:pt idx="1399" formatCode="General">
                  <c:v>2.8815199999999999E-2</c:v>
                </c:pt>
                <c:pt idx="1400" formatCode="General">
                  <c:v>2.8835800000000019E-2</c:v>
                </c:pt>
                <c:pt idx="1401" formatCode="General">
                  <c:v>2.8856300000000001E-2</c:v>
                </c:pt>
                <c:pt idx="1402" formatCode="General">
                  <c:v>2.8876900000000018E-2</c:v>
                </c:pt>
                <c:pt idx="1403" formatCode="General">
                  <c:v>2.889750000000001E-2</c:v>
                </c:pt>
                <c:pt idx="1404" formatCode="General">
                  <c:v>2.8918099999999981E-2</c:v>
                </c:pt>
                <c:pt idx="1405" formatCode="General">
                  <c:v>2.8938700000000001E-2</c:v>
                </c:pt>
                <c:pt idx="1406" formatCode="General">
                  <c:v>2.8959300000000011E-2</c:v>
                </c:pt>
                <c:pt idx="1407" formatCode="General">
                  <c:v>2.8979899999999999E-2</c:v>
                </c:pt>
                <c:pt idx="1408" formatCode="General">
                  <c:v>2.9000600000000001E-2</c:v>
                </c:pt>
                <c:pt idx="1409" formatCode="General">
                  <c:v>2.9021100000000011E-2</c:v>
                </c:pt>
                <c:pt idx="1410" formatCode="General">
                  <c:v>2.9041700000000018E-2</c:v>
                </c:pt>
                <c:pt idx="1411" formatCode="General">
                  <c:v>2.9062299999999989E-2</c:v>
                </c:pt>
                <c:pt idx="1412" formatCode="General">
                  <c:v>2.9082899999999998E-2</c:v>
                </c:pt>
                <c:pt idx="1413" formatCode="General">
                  <c:v>2.9103500000000001E-2</c:v>
                </c:pt>
                <c:pt idx="1414" formatCode="General">
                  <c:v>2.9124099999999986E-2</c:v>
                </c:pt>
                <c:pt idx="1415" formatCode="General">
                  <c:v>2.9144699999999982E-2</c:v>
                </c:pt>
                <c:pt idx="1416" formatCode="General">
                  <c:v>2.9165300000000002E-2</c:v>
                </c:pt>
                <c:pt idx="1417" formatCode="General">
                  <c:v>2.9185900000000011E-2</c:v>
                </c:pt>
                <c:pt idx="1418" formatCode="General">
                  <c:v>2.92065E-2</c:v>
                </c:pt>
                <c:pt idx="1419" formatCode="General">
                  <c:v>2.9227099999999999E-2</c:v>
                </c:pt>
                <c:pt idx="1420" formatCode="General">
                  <c:v>2.9247700000000012E-2</c:v>
                </c:pt>
                <c:pt idx="1421" formatCode="General">
                  <c:v>2.9268300000000001E-2</c:v>
                </c:pt>
                <c:pt idx="1422" formatCode="General">
                  <c:v>2.9288900000000017E-2</c:v>
                </c:pt>
                <c:pt idx="1423" formatCode="General">
                  <c:v>2.9309499999999988E-2</c:v>
                </c:pt>
                <c:pt idx="1424" formatCode="General">
                  <c:v>2.9330100000000001E-2</c:v>
                </c:pt>
                <c:pt idx="1425" formatCode="General">
                  <c:v>2.9350599999999987E-2</c:v>
                </c:pt>
                <c:pt idx="1426" formatCode="General">
                  <c:v>2.937130000000002E-2</c:v>
                </c:pt>
                <c:pt idx="1427" formatCode="General">
                  <c:v>2.9391799999999999E-2</c:v>
                </c:pt>
                <c:pt idx="1428" formatCode="General">
                  <c:v>2.9412500000000001E-2</c:v>
                </c:pt>
                <c:pt idx="1429" formatCode="General">
                  <c:v>2.9433100000000028E-2</c:v>
                </c:pt>
                <c:pt idx="1430" formatCode="General">
                  <c:v>2.945360000000001E-2</c:v>
                </c:pt>
                <c:pt idx="1431" formatCode="General">
                  <c:v>2.9474300000000016E-2</c:v>
                </c:pt>
                <c:pt idx="1432" formatCode="General">
                  <c:v>2.9494900000000011E-2</c:v>
                </c:pt>
                <c:pt idx="1433" formatCode="General">
                  <c:v>2.9515400000000001E-2</c:v>
                </c:pt>
                <c:pt idx="1434" formatCode="General">
                  <c:v>2.9536E-2</c:v>
                </c:pt>
                <c:pt idx="1435" formatCode="General">
                  <c:v>2.9556599999999981E-2</c:v>
                </c:pt>
                <c:pt idx="1436" formatCode="General">
                  <c:v>2.9577200000000012E-2</c:v>
                </c:pt>
                <c:pt idx="1437" formatCode="General">
                  <c:v>2.959790000000001E-2</c:v>
                </c:pt>
                <c:pt idx="1438" formatCode="General">
                  <c:v>2.96184E-2</c:v>
                </c:pt>
                <c:pt idx="1439" formatCode="General">
                  <c:v>2.9639000000000013E-2</c:v>
                </c:pt>
                <c:pt idx="1440" formatCode="General">
                  <c:v>2.9659700000000011E-2</c:v>
                </c:pt>
                <c:pt idx="1441" formatCode="General">
                  <c:v>2.9680200000000018E-2</c:v>
                </c:pt>
                <c:pt idx="1442" formatCode="General">
                  <c:v>2.9700799999999989E-2</c:v>
                </c:pt>
                <c:pt idx="1443" formatCode="General">
                  <c:v>2.9721399999999999E-2</c:v>
                </c:pt>
                <c:pt idx="1444" formatCode="General">
                  <c:v>2.9742000000000001E-2</c:v>
                </c:pt>
                <c:pt idx="1445" formatCode="General">
                  <c:v>2.9762599999999986E-2</c:v>
                </c:pt>
                <c:pt idx="1446" formatCode="General">
                  <c:v>2.9783199999999999E-2</c:v>
                </c:pt>
                <c:pt idx="1447" formatCode="General">
                  <c:v>2.9803800000000016E-2</c:v>
                </c:pt>
                <c:pt idx="1448" formatCode="General">
                  <c:v>2.9824399999999997E-2</c:v>
                </c:pt>
                <c:pt idx="1449" formatCode="General">
                  <c:v>2.9845000000000017E-2</c:v>
                </c:pt>
                <c:pt idx="1450" formatCode="General">
                  <c:v>2.9865599999999999E-2</c:v>
                </c:pt>
                <c:pt idx="1451" formatCode="General">
                  <c:v>2.9886200000000012E-2</c:v>
                </c:pt>
                <c:pt idx="1452" formatCode="General">
                  <c:v>2.9906800000000001E-2</c:v>
                </c:pt>
                <c:pt idx="1453" formatCode="General">
                  <c:v>2.99274E-2</c:v>
                </c:pt>
                <c:pt idx="1454" formatCode="General">
                  <c:v>2.9947999999999999E-2</c:v>
                </c:pt>
                <c:pt idx="1455" formatCode="General">
                  <c:v>2.9968599999999984E-2</c:v>
                </c:pt>
                <c:pt idx="1456" formatCode="General">
                  <c:v>2.9989200000000011E-2</c:v>
                </c:pt>
                <c:pt idx="1457" formatCode="General">
                  <c:v>3.0009800000000024E-2</c:v>
                </c:pt>
                <c:pt idx="1458" formatCode="General">
                  <c:v>3.0030400000000002E-2</c:v>
                </c:pt>
                <c:pt idx="1459" formatCode="General">
                  <c:v>3.0050899999999998E-2</c:v>
                </c:pt>
                <c:pt idx="1460" formatCode="General">
                  <c:v>3.0071600000000025E-2</c:v>
                </c:pt>
                <c:pt idx="1461" formatCode="General">
                  <c:v>3.0092200000000006E-2</c:v>
                </c:pt>
                <c:pt idx="1462" formatCode="General">
                  <c:v>3.0112699999999982E-2</c:v>
                </c:pt>
                <c:pt idx="1463" formatCode="General">
                  <c:v>3.0133400000000001E-2</c:v>
                </c:pt>
                <c:pt idx="1464" formatCode="General">
                  <c:v>3.0154E-2</c:v>
                </c:pt>
                <c:pt idx="1465" formatCode="General">
                  <c:v>3.01745E-2</c:v>
                </c:pt>
                <c:pt idx="1466" formatCode="General">
                  <c:v>3.0195199999999998E-2</c:v>
                </c:pt>
                <c:pt idx="1467" formatCode="General">
                  <c:v>3.0215700000000012E-2</c:v>
                </c:pt>
                <c:pt idx="1468" formatCode="General">
                  <c:v>3.0236300000000025E-2</c:v>
                </c:pt>
                <c:pt idx="1469" formatCode="General">
                  <c:v>3.0256900000000017E-2</c:v>
                </c:pt>
                <c:pt idx="1470" formatCode="General">
                  <c:v>3.0277499999999999E-2</c:v>
                </c:pt>
                <c:pt idx="1471" formatCode="General">
                  <c:v>3.0298100000000001E-2</c:v>
                </c:pt>
                <c:pt idx="1472" formatCode="General">
                  <c:v>3.0318700000000001E-2</c:v>
                </c:pt>
                <c:pt idx="1473" formatCode="General">
                  <c:v>3.0339300000000027E-2</c:v>
                </c:pt>
                <c:pt idx="1474" formatCode="General">
                  <c:v>3.0359899999999999E-2</c:v>
                </c:pt>
                <c:pt idx="1475" formatCode="General">
                  <c:v>3.0380500000000001E-2</c:v>
                </c:pt>
                <c:pt idx="1476" formatCode="General">
                  <c:v>3.0401100000000028E-2</c:v>
                </c:pt>
                <c:pt idx="1477" formatCode="General">
                  <c:v>3.0421699999999999E-2</c:v>
                </c:pt>
                <c:pt idx="1478" formatCode="General">
                  <c:v>3.0442300000000016E-2</c:v>
                </c:pt>
                <c:pt idx="1479" formatCode="General">
                  <c:v>3.0462900000000001E-2</c:v>
                </c:pt>
                <c:pt idx="1480" formatCode="General">
                  <c:v>3.0483500000000018E-2</c:v>
                </c:pt>
                <c:pt idx="1481" formatCode="General">
                  <c:v>3.0504099999999989E-2</c:v>
                </c:pt>
                <c:pt idx="1482" formatCode="General">
                  <c:v>3.0524699999999981E-2</c:v>
                </c:pt>
                <c:pt idx="1483" formatCode="General">
                  <c:v>3.0545300000000018E-2</c:v>
                </c:pt>
                <c:pt idx="1484" formatCode="General">
                  <c:v>3.056590000000001E-2</c:v>
                </c:pt>
                <c:pt idx="1485" formatCode="General">
                  <c:v>3.0586499999999982E-2</c:v>
                </c:pt>
                <c:pt idx="1486" formatCode="General">
                  <c:v>3.0607000000000013E-2</c:v>
                </c:pt>
                <c:pt idx="1487" formatCode="General">
                  <c:v>3.0627700000000011E-2</c:v>
                </c:pt>
                <c:pt idx="1488" formatCode="General">
                  <c:v>3.0648300000000024E-2</c:v>
                </c:pt>
                <c:pt idx="1489" formatCode="General">
                  <c:v>3.0668800000000006E-2</c:v>
                </c:pt>
                <c:pt idx="1490" formatCode="General">
                  <c:v>3.0689500000000012E-2</c:v>
                </c:pt>
                <c:pt idx="1491" formatCode="General">
                  <c:v>3.0710100000000001E-2</c:v>
                </c:pt>
                <c:pt idx="1492" formatCode="General">
                  <c:v>3.0730600000000011E-2</c:v>
                </c:pt>
                <c:pt idx="1493" formatCode="General">
                  <c:v>3.0751299999999999E-2</c:v>
                </c:pt>
                <c:pt idx="1494" formatCode="General">
                  <c:v>3.0771800000000016E-2</c:v>
                </c:pt>
                <c:pt idx="1495" formatCode="General">
                  <c:v>3.0792399999999998E-2</c:v>
                </c:pt>
                <c:pt idx="1496" formatCode="General">
                  <c:v>3.081310000000002E-2</c:v>
                </c:pt>
                <c:pt idx="1497" formatCode="General">
                  <c:v>3.0833600000000023E-2</c:v>
                </c:pt>
                <c:pt idx="1498" formatCode="General">
                  <c:v>3.0854199999999998E-2</c:v>
                </c:pt>
                <c:pt idx="1499" formatCode="General">
                  <c:v>3.0874900000000028E-2</c:v>
                </c:pt>
                <c:pt idx="1500" formatCode="General">
                  <c:v>3.089540000000001E-2</c:v>
                </c:pt>
                <c:pt idx="1501" formatCode="General">
                  <c:v>3.0916099999999988E-2</c:v>
                </c:pt>
                <c:pt idx="1502" formatCode="General">
                  <c:v>3.0936600000000002E-2</c:v>
                </c:pt>
                <c:pt idx="1503" formatCode="General">
                  <c:v>3.0957200000000011E-2</c:v>
                </c:pt>
                <c:pt idx="1504" formatCode="General">
                  <c:v>3.0977800000000024E-2</c:v>
                </c:pt>
                <c:pt idx="1505" formatCode="General">
                  <c:v>3.0998399999999999E-2</c:v>
                </c:pt>
                <c:pt idx="1506" formatCode="General">
                  <c:v>3.1019000000000012E-2</c:v>
                </c:pt>
                <c:pt idx="1507" formatCode="General">
                  <c:v>3.1039600000000025E-2</c:v>
                </c:pt>
                <c:pt idx="1508" formatCode="General">
                  <c:v>3.1060200000000017E-2</c:v>
                </c:pt>
                <c:pt idx="1509" formatCode="General">
                  <c:v>3.1080800000000013E-2</c:v>
                </c:pt>
                <c:pt idx="1510" formatCode="General">
                  <c:v>3.1101400000000001E-2</c:v>
                </c:pt>
                <c:pt idx="1511" formatCode="General">
                  <c:v>3.1122E-2</c:v>
                </c:pt>
                <c:pt idx="1512" formatCode="General">
                  <c:v>3.1142599999999993E-2</c:v>
                </c:pt>
                <c:pt idx="1513" formatCode="General">
                  <c:v>3.1163199999999999E-2</c:v>
                </c:pt>
                <c:pt idx="1514" formatCode="General">
                  <c:v>3.1183800000000018E-2</c:v>
                </c:pt>
                <c:pt idx="1515" formatCode="General">
                  <c:v>3.1204400000000011E-2</c:v>
                </c:pt>
                <c:pt idx="1516" formatCode="General">
                  <c:v>3.1224999999999999E-2</c:v>
                </c:pt>
                <c:pt idx="1517" formatCode="General">
                  <c:v>3.1245600000000016E-2</c:v>
                </c:pt>
                <c:pt idx="1518" formatCode="General">
                  <c:v>3.1266099999999998E-2</c:v>
                </c:pt>
                <c:pt idx="1519" formatCode="General">
                  <c:v>3.128680000000001E-2</c:v>
                </c:pt>
                <c:pt idx="1520" formatCode="General">
                  <c:v>3.1307399999999999E-2</c:v>
                </c:pt>
                <c:pt idx="1521" formatCode="General">
                  <c:v>3.1327899999999999E-2</c:v>
                </c:pt>
                <c:pt idx="1522" formatCode="General">
                  <c:v>3.1348599999999997E-2</c:v>
                </c:pt>
                <c:pt idx="1523" formatCode="General">
                  <c:v>3.13692E-2</c:v>
                </c:pt>
                <c:pt idx="1524" formatCode="General">
                  <c:v>3.1389800000000002E-2</c:v>
                </c:pt>
                <c:pt idx="1525" formatCode="General">
                  <c:v>3.1410400000000005E-2</c:v>
                </c:pt>
                <c:pt idx="1526" formatCode="General">
                  <c:v>3.1430900000000025E-2</c:v>
                </c:pt>
                <c:pt idx="1527" formatCode="General">
                  <c:v>3.1451500000000028E-2</c:v>
                </c:pt>
                <c:pt idx="1528" formatCode="General">
                  <c:v>3.1472200000000027E-2</c:v>
                </c:pt>
                <c:pt idx="1529" formatCode="General">
                  <c:v>3.1492699999999998E-2</c:v>
                </c:pt>
                <c:pt idx="1530" formatCode="General">
                  <c:v>3.1513400000000004E-2</c:v>
                </c:pt>
                <c:pt idx="1531" formatCode="General">
                  <c:v>3.1534000000000006E-2</c:v>
                </c:pt>
                <c:pt idx="1532" formatCode="General">
                  <c:v>3.1554499999999985E-2</c:v>
                </c:pt>
                <c:pt idx="1533" formatCode="General">
                  <c:v>3.1575200000000025E-2</c:v>
                </c:pt>
                <c:pt idx="1534" formatCode="General">
                  <c:v>3.1595699999999997E-2</c:v>
                </c:pt>
                <c:pt idx="1535" formatCode="General">
                  <c:v>3.1616300000000028E-2</c:v>
                </c:pt>
                <c:pt idx="1536" formatCode="General">
                  <c:v>3.163690000000003E-2</c:v>
                </c:pt>
                <c:pt idx="1537" formatCode="General">
                  <c:v>3.1657499999999998E-2</c:v>
                </c:pt>
                <c:pt idx="1538" formatCode="General">
                  <c:v>3.1678100000000028E-2</c:v>
                </c:pt>
                <c:pt idx="1539" formatCode="General">
                  <c:v>3.1698799999999999E-2</c:v>
                </c:pt>
                <c:pt idx="1540" formatCode="General">
                  <c:v>3.1719299999999999E-2</c:v>
                </c:pt>
                <c:pt idx="1541" formatCode="General">
                  <c:v>3.1739900000000029E-2</c:v>
                </c:pt>
                <c:pt idx="1542" formatCode="General">
                  <c:v>3.1760499999999997E-2</c:v>
                </c:pt>
                <c:pt idx="1543" formatCode="General">
                  <c:v>3.1781100000000027E-2</c:v>
                </c:pt>
                <c:pt idx="1544" formatCode="General">
                  <c:v>3.1801700000000037E-2</c:v>
                </c:pt>
                <c:pt idx="1545" formatCode="General">
                  <c:v>3.1822299999999998E-2</c:v>
                </c:pt>
                <c:pt idx="1546" formatCode="General">
                  <c:v>3.1842900000000028E-2</c:v>
                </c:pt>
                <c:pt idx="1547" formatCode="General">
                  <c:v>3.186350000000001E-2</c:v>
                </c:pt>
                <c:pt idx="1548" formatCode="General">
                  <c:v>3.1884099999999999E-2</c:v>
                </c:pt>
                <c:pt idx="1549" formatCode="General">
                  <c:v>3.1904700000000001E-2</c:v>
                </c:pt>
                <c:pt idx="1550" formatCode="General">
                  <c:v>3.1925200000000001E-2</c:v>
                </c:pt>
                <c:pt idx="1551" formatCode="General">
                  <c:v>3.1945899999999999E-2</c:v>
                </c:pt>
                <c:pt idx="1552" formatCode="General">
                  <c:v>3.1966500000000002E-2</c:v>
                </c:pt>
                <c:pt idx="1553" formatCode="General">
                  <c:v>3.1987000000000002E-2</c:v>
                </c:pt>
                <c:pt idx="1554" formatCode="General">
                  <c:v>3.2007700000000028E-2</c:v>
                </c:pt>
                <c:pt idx="1555" formatCode="General">
                  <c:v>3.2028300000000016E-2</c:v>
                </c:pt>
                <c:pt idx="1556" formatCode="General">
                  <c:v>3.2048899999999998E-2</c:v>
                </c:pt>
                <c:pt idx="1557" formatCode="General">
                  <c:v>3.2069500000000001E-2</c:v>
                </c:pt>
                <c:pt idx="1558" formatCode="General">
                  <c:v>3.2090000000000014E-2</c:v>
                </c:pt>
                <c:pt idx="1559" formatCode="General">
                  <c:v>3.2110699999999999E-2</c:v>
                </c:pt>
                <c:pt idx="1560" formatCode="General">
                  <c:v>3.2131300000000029E-2</c:v>
                </c:pt>
                <c:pt idx="1561" formatCode="General">
                  <c:v>3.2151800000000015E-2</c:v>
                </c:pt>
                <c:pt idx="1562" formatCode="General">
                  <c:v>3.21725E-2</c:v>
                </c:pt>
                <c:pt idx="1563" formatCode="General">
                  <c:v>3.2193100000000002E-2</c:v>
                </c:pt>
                <c:pt idx="1564" formatCode="General">
                  <c:v>3.2213600000000016E-2</c:v>
                </c:pt>
                <c:pt idx="1565" formatCode="General">
                  <c:v>3.2234300000000028E-2</c:v>
                </c:pt>
                <c:pt idx="1566" formatCode="General">
                  <c:v>3.2254800000000028E-2</c:v>
                </c:pt>
                <c:pt idx="1567" formatCode="General">
                  <c:v>3.227540000000003E-2</c:v>
                </c:pt>
                <c:pt idx="1568" formatCode="General">
                  <c:v>3.2296100000000001E-2</c:v>
                </c:pt>
                <c:pt idx="1569" formatCode="General">
                  <c:v>3.2316600000000001E-2</c:v>
                </c:pt>
                <c:pt idx="1570" formatCode="General">
                  <c:v>3.2337200000000031E-2</c:v>
                </c:pt>
                <c:pt idx="1571" formatCode="General">
                  <c:v>3.2357799999999999E-2</c:v>
                </c:pt>
                <c:pt idx="1572" formatCode="General">
                  <c:v>3.2378400000000002E-2</c:v>
                </c:pt>
                <c:pt idx="1573" formatCode="General">
                  <c:v>3.2398999999999997E-2</c:v>
                </c:pt>
                <c:pt idx="1574" formatCode="General">
                  <c:v>3.2419600000000028E-2</c:v>
                </c:pt>
                <c:pt idx="1575" formatCode="General">
                  <c:v>3.2440200000000037E-2</c:v>
                </c:pt>
                <c:pt idx="1576" formatCode="General">
                  <c:v>3.2460799999999998E-2</c:v>
                </c:pt>
                <c:pt idx="1577" formatCode="General">
                  <c:v>3.2481400000000028E-2</c:v>
                </c:pt>
                <c:pt idx="1578" formatCode="General">
                  <c:v>3.250200000000001E-2</c:v>
                </c:pt>
                <c:pt idx="1579" formatCode="General">
                  <c:v>3.2522599999999999E-2</c:v>
                </c:pt>
                <c:pt idx="1580" formatCode="General">
                  <c:v>3.2543200000000029E-2</c:v>
                </c:pt>
                <c:pt idx="1581" formatCode="General">
                  <c:v>3.2563799999999997E-2</c:v>
                </c:pt>
                <c:pt idx="1582" formatCode="General">
                  <c:v>3.2584399999999999E-2</c:v>
                </c:pt>
                <c:pt idx="1583" formatCode="General">
                  <c:v>3.2605000000000037E-2</c:v>
                </c:pt>
                <c:pt idx="1584" formatCode="General">
                  <c:v>3.2625599999999998E-2</c:v>
                </c:pt>
                <c:pt idx="1585" formatCode="General">
                  <c:v>3.2646200000000028E-2</c:v>
                </c:pt>
                <c:pt idx="1586" formatCode="General">
                  <c:v>3.266680000000001E-2</c:v>
                </c:pt>
                <c:pt idx="1587" formatCode="General">
                  <c:v>3.2687400000000012E-2</c:v>
                </c:pt>
                <c:pt idx="1588" formatCode="General">
                  <c:v>3.2707900000000026E-2</c:v>
                </c:pt>
                <c:pt idx="1589" formatCode="General">
                  <c:v>3.2728599999999997E-2</c:v>
                </c:pt>
                <c:pt idx="1590" formatCode="General">
                  <c:v>3.2749100000000031E-2</c:v>
                </c:pt>
                <c:pt idx="1591" formatCode="General">
                  <c:v>3.2769699999999999E-2</c:v>
                </c:pt>
                <c:pt idx="1592" formatCode="General">
                  <c:v>3.2790400000000004E-2</c:v>
                </c:pt>
                <c:pt idx="1593" formatCode="General">
                  <c:v>3.2810900000000025E-2</c:v>
                </c:pt>
                <c:pt idx="1594" formatCode="General">
                  <c:v>3.2831500000000041E-2</c:v>
                </c:pt>
                <c:pt idx="1595" formatCode="General">
                  <c:v>3.2852200000000012E-2</c:v>
                </c:pt>
                <c:pt idx="1596" formatCode="General">
                  <c:v>3.2872700000000026E-2</c:v>
                </c:pt>
                <c:pt idx="1597" formatCode="General">
                  <c:v>3.2893300000000042E-2</c:v>
                </c:pt>
                <c:pt idx="1598" formatCode="General">
                  <c:v>3.2913900000000031E-2</c:v>
                </c:pt>
                <c:pt idx="1599" formatCode="General">
                  <c:v>3.2934499999999998E-2</c:v>
                </c:pt>
                <c:pt idx="1600" formatCode="General">
                  <c:v>3.2955200000000025E-2</c:v>
                </c:pt>
                <c:pt idx="1601" formatCode="General">
                  <c:v>3.2975700000000024E-2</c:v>
                </c:pt>
                <c:pt idx="1602" formatCode="General">
                  <c:v>3.2996299999999999E-2</c:v>
                </c:pt>
                <c:pt idx="1603" formatCode="General">
                  <c:v>3.3016900000000002E-2</c:v>
                </c:pt>
                <c:pt idx="1604" formatCode="General">
                  <c:v>3.3037499999999997E-2</c:v>
                </c:pt>
                <c:pt idx="1605" formatCode="General">
                  <c:v>3.30581E-2</c:v>
                </c:pt>
                <c:pt idx="1606" formatCode="General">
                  <c:v>3.3078700000000009E-2</c:v>
                </c:pt>
                <c:pt idx="1607" formatCode="General">
                  <c:v>3.3099299999999998E-2</c:v>
                </c:pt>
                <c:pt idx="1608" formatCode="General">
                  <c:v>3.3119900000000001E-2</c:v>
                </c:pt>
                <c:pt idx="1609" formatCode="General">
                  <c:v>3.3140500000000003E-2</c:v>
                </c:pt>
                <c:pt idx="1610" formatCode="General">
                  <c:v>3.3161099999999999E-2</c:v>
                </c:pt>
                <c:pt idx="1611" formatCode="General">
                  <c:v>3.3181700000000001E-2</c:v>
                </c:pt>
                <c:pt idx="1612" formatCode="General">
                  <c:v>3.3202299999999997E-2</c:v>
                </c:pt>
                <c:pt idx="1613" formatCode="General">
                  <c:v>3.32229E-2</c:v>
                </c:pt>
                <c:pt idx="1614" formatCode="General">
                  <c:v>3.3243399999999999E-2</c:v>
                </c:pt>
                <c:pt idx="1615" formatCode="General">
                  <c:v>3.3264099999999998E-2</c:v>
                </c:pt>
                <c:pt idx="1616" formatCode="General">
                  <c:v>3.32847E-2</c:v>
                </c:pt>
                <c:pt idx="1617" formatCode="General">
                  <c:v>3.330530000000001E-2</c:v>
                </c:pt>
                <c:pt idx="1618" formatCode="General">
                  <c:v>3.3325899999999999E-2</c:v>
                </c:pt>
                <c:pt idx="1619" formatCode="General">
                  <c:v>3.3346500000000001E-2</c:v>
                </c:pt>
                <c:pt idx="1620" formatCode="General">
                  <c:v>3.3367000000000001E-2</c:v>
                </c:pt>
                <c:pt idx="1621" formatCode="General">
                  <c:v>3.3387699999999999E-2</c:v>
                </c:pt>
                <c:pt idx="1622" formatCode="General">
                  <c:v>3.3408300000000002E-2</c:v>
                </c:pt>
                <c:pt idx="1623" formatCode="General">
                  <c:v>3.3428899999999998E-2</c:v>
                </c:pt>
                <c:pt idx="1624" formatCode="General">
                  <c:v>3.34495E-2</c:v>
                </c:pt>
                <c:pt idx="1625" formatCode="General">
                  <c:v>3.3470000000000014E-2</c:v>
                </c:pt>
                <c:pt idx="1626" formatCode="General">
                  <c:v>3.3490699999999998E-2</c:v>
                </c:pt>
                <c:pt idx="1627" formatCode="General">
                  <c:v>3.3511300000000001E-2</c:v>
                </c:pt>
                <c:pt idx="1628" formatCode="General">
                  <c:v>3.3531800000000014E-2</c:v>
                </c:pt>
                <c:pt idx="1629" formatCode="General">
                  <c:v>3.3552400000000003E-2</c:v>
                </c:pt>
                <c:pt idx="1630" formatCode="General">
                  <c:v>3.3573100000000002E-2</c:v>
                </c:pt>
                <c:pt idx="1631" formatCode="General">
                  <c:v>3.3593600000000001E-2</c:v>
                </c:pt>
                <c:pt idx="1632" formatCode="General">
                  <c:v>3.36143E-2</c:v>
                </c:pt>
                <c:pt idx="1633" formatCode="General">
                  <c:v>3.3634799999999999E-2</c:v>
                </c:pt>
                <c:pt idx="1634" formatCode="General">
                  <c:v>3.3655400000000002E-2</c:v>
                </c:pt>
                <c:pt idx="1635" formatCode="General">
                  <c:v>3.36761E-2</c:v>
                </c:pt>
                <c:pt idx="1636" formatCode="General">
                  <c:v>3.36966E-2</c:v>
                </c:pt>
                <c:pt idx="1637" formatCode="General">
                  <c:v>3.371720000000001E-2</c:v>
                </c:pt>
                <c:pt idx="1638" formatCode="General">
                  <c:v>3.3737799999999998E-2</c:v>
                </c:pt>
                <c:pt idx="1639" formatCode="General">
                  <c:v>3.3758399999999994E-2</c:v>
                </c:pt>
                <c:pt idx="1640" formatCode="General">
                  <c:v>3.377900000000001E-2</c:v>
                </c:pt>
                <c:pt idx="1641" formatCode="General">
                  <c:v>3.3799599999999999E-2</c:v>
                </c:pt>
                <c:pt idx="1642" formatCode="General">
                  <c:v>3.3820200000000002E-2</c:v>
                </c:pt>
                <c:pt idx="1643" formatCode="General">
                  <c:v>3.3840799999999997E-2</c:v>
                </c:pt>
                <c:pt idx="1644" formatCode="General">
                  <c:v>3.38614E-2</c:v>
                </c:pt>
                <c:pt idx="1645" formatCode="General">
                  <c:v>3.3882000000000002E-2</c:v>
                </c:pt>
                <c:pt idx="1646" formatCode="General">
                  <c:v>3.3902599999999998E-2</c:v>
                </c:pt>
                <c:pt idx="1647" formatCode="General">
                  <c:v>3.3923200000000001E-2</c:v>
                </c:pt>
                <c:pt idx="1648" formatCode="General">
                  <c:v>3.394380000000001E-2</c:v>
                </c:pt>
                <c:pt idx="1649" formatCode="General">
                  <c:v>3.3964399999999999E-2</c:v>
                </c:pt>
                <c:pt idx="1650" formatCode="General">
                  <c:v>3.3985000000000001E-2</c:v>
                </c:pt>
                <c:pt idx="1651" formatCode="General">
                  <c:v>3.4005599999999997E-2</c:v>
                </c:pt>
                <c:pt idx="1652" formatCode="General">
                  <c:v>3.4026099999999997E-2</c:v>
                </c:pt>
                <c:pt idx="1653" formatCode="General">
                  <c:v>3.4046800000000002E-2</c:v>
                </c:pt>
                <c:pt idx="1654" formatCode="General">
                  <c:v>3.4067399999999998E-2</c:v>
                </c:pt>
                <c:pt idx="1655" formatCode="General">
                  <c:v>3.4088E-2</c:v>
                </c:pt>
                <c:pt idx="1656" formatCode="General">
                  <c:v>3.4108600000000003E-2</c:v>
                </c:pt>
                <c:pt idx="1657" formatCode="General">
                  <c:v>3.4129100000000002E-2</c:v>
                </c:pt>
                <c:pt idx="1658" formatCode="General">
                  <c:v>3.4149800000000001E-2</c:v>
                </c:pt>
                <c:pt idx="1659" formatCode="General">
                  <c:v>3.4170400000000004E-2</c:v>
                </c:pt>
                <c:pt idx="1660" formatCode="General">
                  <c:v>3.4190900000000003E-2</c:v>
                </c:pt>
                <c:pt idx="1661" formatCode="General">
                  <c:v>3.4211499999999999E-2</c:v>
                </c:pt>
                <c:pt idx="1662" formatCode="General">
                  <c:v>3.4232200000000011E-2</c:v>
                </c:pt>
                <c:pt idx="1663" formatCode="General">
                  <c:v>3.4252699999999997E-2</c:v>
                </c:pt>
                <c:pt idx="1664" formatCode="General">
                  <c:v>3.4273400000000002E-2</c:v>
                </c:pt>
                <c:pt idx="1665" formatCode="General">
                  <c:v>3.4293900000000002E-2</c:v>
                </c:pt>
                <c:pt idx="1666" formatCode="General">
                  <c:v>3.4314499999999984E-2</c:v>
                </c:pt>
                <c:pt idx="1667" formatCode="General">
                  <c:v>3.4335200000000031E-2</c:v>
                </c:pt>
                <c:pt idx="1668" formatCode="General">
                  <c:v>3.4355700000000003E-2</c:v>
                </c:pt>
                <c:pt idx="1669" formatCode="General">
                  <c:v>3.4376299999999999E-2</c:v>
                </c:pt>
                <c:pt idx="1670" formatCode="General">
                  <c:v>3.4396999999999997E-2</c:v>
                </c:pt>
                <c:pt idx="1671" formatCode="General">
                  <c:v>3.4417499999999997E-2</c:v>
                </c:pt>
                <c:pt idx="1672" formatCode="General">
                  <c:v>3.4438099999999999E-2</c:v>
                </c:pt>
                <c:pt idx="1673" formatCode="General">
                  <c:v>3.4458700000000002E-2</c:v>
                </c:pt>
                <c:pt idx="1674" formatCode="General">
                  <c:v>3.4479300000000025E-2</c:v>
                </c:pt>
                <c:pt idx="1675" formatCode="General">
                  <c:v>3.4499900000000028E-2</c:v>
                </c:pt>
                <c:pt idx="1676" formatCode="General">
                  <c:v>3.4520500000000003E-2</c:v>
                </c:pt>
                <c:pt idx="1677" formatCode="General">
                  <c:v>3.4541099999999998E-2</c:v>
                </c:pt>
                <c:pt idx="1678" formatCode="General">
                  <c:v>3.4561700000000001E-2</c:v>
                </c:pt>
                <c:pt idx="1679" formatCode="General">
                  <c:v>3.458230000000001E-2</c:v>
                </c:pt>
                <c:pt idx="1680" formatCode="General">
                  <c:v>3.4602899999999999E-2</c:v>
                </c:pt>
                <c:pt idx="1681" formatCode="General">
                  <c:v>3.4623500000000001E-2</c:v>
                </c:pt>
                <c:pt idx="1682" formatCode="General">
                  <c:v>3.4644099999999997E-2</c:v>
                </c:pt>
                <c:pt idx="1683" formatCode="General">
                  <c:v>3.46647E-2</c:v>
                </c:pt>
                <c:pt idx="1684" formatCode="General">
                  <c:v>3.4685300000000037E-2</c:v>
                </c:pt>
                <c:pt idx="1685" formatCode="General">
                  <c:v>3.4705899999999998E-2</c:v>
                </c:pt>
                <c:pt idx="1686" formatCode="General">
                  <c:v>3.47265E-2</c:v>
                </c:pt>
                <c:pt idx="1687" formatCode="General">
                  <c:v>3.474710000000001E-2</c:v>
                </c:pt>
                <c:pt idx="1688" formatCode="General">
                  <c:v>3.4767699999999999E-2</c:v>
                </c:pt>
                <c:pt idx="1689" formatCode="General">
                  <c:v>3.4788199999999998E-2</c:v>
                </c:pt>
                <c:pt idx="1690" formatCode="General">
                  <c:v>3.4808800000000001E-2</c:v>
                </c:pt>
                <c:pt idx="1691" formatCode="General">
                  <c:v>3.4829499999999999E-2</c:v>
                </c:pt>
                <c:pt idx="1692" formatCode="General">
                  <c:v>3.4850000000000006E-2</c:v>
                </c:pt>
                <c:pt idx="1693" formatCode="General">
                  <c:v>3.4870699999999998E-2</c:v>
                </c:pt>
                <c:pt idx="1694" formatCode="General">
                  <c:v>3.4891300000000028E-2</c:v>
                </c:pt>
                <c:pt idx="1695" formatCode="General">
                  <c:v>3.4911800000000014E-2</c:v>
                </c:pt>
                <c:pt idx="1696" formatCode="General">
                  <c:v>3.4932400000000002E-2</c:v>
                </c:pt>
                <c:pt idx="1697" formatCode="General">
                  <c:v>3.4952999999999998E-2</c:v>
                </c:pt>
                <c:pt idx="1698" formatCode="General">
                  <c:v>3.4973600000000014E-2</c:v>
                </c:pt>
                <c:pt idx="1699" formatCode="General">
                  <c:v>3.4994200000000003E-2</c:v>
                </c:pt>
                <c:pt idx="1700" formatCode="General">
                  <c:v>3.5014799999999999E-2</c:v>
                </c:pt>
                <c:pt idx="1701" formatCode="General">
                  <c:v>3.5035400000000015E-2</c:v>
                </c:pt>
                <c:pt idx="1702" formatCode="General">
                  <c:v>3.50561E-2</c:v>
                </c:pt>
                <c:pt idx="1703" formatCode="General">
                  <c:v>3.5076599999999999E-2</c:v>
                </c:pt>
                <c:pt idx="1704" formatCode="General">
                  <c:v>3.5097200000000016E-2</c:v>
                </c:pt>
                <c:pt idx="1705" formatCode="General">
                  <c:v>3.5117799999999998E-2</c:v>
                </c:pt>
                <c:pt idx="1706" formatCode="General">
                  <c:v>3.51384E-2</c:v>
                </c:pt>
                <c:pt idx="1707" formatCode="General">
                  <c:v>3.515900000000001E-2</c:v>
                </c:pt>
                <c:pt idx="1708" formatCode="General">
                  <c:v>3.5179599999999998E-2</c:v>
                </c:pt>
                <c:pt idx="1709" formatCode="General">
                  <c:v>3.5200200000000029E-2</c:v>
                </c:pt>
                <c:pt idx="1710" formatCode="General">
                  <c:v>3.5220799999999997E-2</c:v>
                </c:pt>
                <c:pt idx="1711" formatCode="General">
                  <c:v>3.5241400000000006E-2</c:v>
                </c:pt>
                <c:pt idx="1712" formatCode="General">
                  <c:v>3.5262000000000002E-2</c:v>
                </c:pt>
                <c:pt idx="1713" formatCode="General">
                  <c:v>3.5282500000000001E-2</c:v>
                </c:pt>
                <c:pt idx="1714" formatCode="General">
                  <c:v>3.5303200000000028E-2</c:v>
                </c:pt>
                <c:pt idx="1715" formatCode="General">
                  <c:v>3.5323800000000002E-2</c:v>
                </c:pt>
                <c:pt idx="1716" formatCode="General">
                  <c:v>3.5344399999999998E-2</c:v>
                </c:pt>
                <c:pt idx="1717" formatCode="General">
                  <c:v>3.5365000000000001E-2</c:v>
                </c:pt>
                <c:pt idx="1718" formatCode="General">
                  <c:v>3.538560000000001E-2</c:v>
                </c:pt>
                <c:pt idx="1719" formatCode="General">
                  <c:v>3.540610000000001E-2</c:v>
                </c:pt>
                <c:pt idx="1720" formatCode="General">
                  <c:v>3.5426800000000001E-2</c:v>
                </c:pt>
                <c:pt idx="1721" formatCode="General">
                  <c:v>3.5447300000000029E-2</c:v>
                </c:pt>
                <c:pt idx="1722" formatCode="General">
                  <c:v>3.5467900000000011E-2</c:v>
                </c:pt>
                <c:pt idx="1723" formatCode="General">
                  <c:v>3.5488600000000002E-2</c:v>
                </c:pt>
                <c:pt idx="1724" formatCode="General">
                  <c:v>3.5509100000000002E-2</c:v>
                </c:pt>
                <c:pt idx="1725" formatCode="General">
                  <c:v>3.55298E-2</c:v>
                </c:pt>
                <c:pt idx="1726" formatCode="General">
                  <c:v>3.5550400000000003E-2</c:v>
                </c:pt>
                <c:pt idx="1727" formatCode="General">
                  <c:v>3.5570900000000016E-2</c:v>
                </c:pt>
                <c:pt idx="1728" formatCode="General">
                  <c:v>3.5591600000000001E-2</c:v>
                </c:pt>
                <c:pt idx="1729" formatCode="General">
                  <c:v>3.5612100000000001E-2</c:v>
                </c:pt>
                <c:pt idx="1730" formatCode="General">
                  <c:v>3.5632700000000031E-2</c:v>
                </c:pt>
                <c:pt idx="1731" formatCode="General">
                  <c:v>3.5653300000000027E-2</c:v>
                </c:pt>
                <c:pt idx="1732" formatCode="General">
                  <c:v>3.5673900000000029E-2</c:v>
                </c:pt>
                <c:pt idx="1733" formatCode="General">
                  <c:v>3.5694499999999997E-2</c:v>
                </c:pt>
                <c:pt idx="1734" formatCode="General">
                  <c:v>3.5715200000000016E-2</c:v>
                </c:pt>
                <c:pt idx="1735" formatCode="General">
                  <c:v>3.5735700000000002E-2</c:v>
                </c:pt>
                <c:pt idx="1736" formatCode="General">
                  <c:v>3.5756299999999998E-2</c:v>
                </c:pt>
                <c:pt idx="1737" formatCode="General">
                  <c:v>3.5776900000000014E-2</c:v>
                </c:pt>
                <c:pt idx="1738" formatCode="General">
                  <c:v>3.5797500000000003E-2</c:v>
                </c:pt>
                <c:pt idx="1739" formatCode="General">
                  <c:v>3.5818099999999999E-2</c:v>
                </c:pt>
                <c:pt idx="1740" formatCode="General">
                  <c:v>3.5838700000000015E-2</c:v>
                </c:pt>
                <c:pt idx="1741" formatCode="General">
                  <c:v>3.5859300000000024E-2</c:v>
                </c:pt>
                <c:pt idx="1742" formatCode="General">
                  <c:v>3.5879900000000034E-2</c:v>
                </c:pt>
                <c:pt idx="1743" formatCode="General">
                  <c:v>3.5900500000000002E-2</c:v>
                </c:pt>
                <c:pt idx="1744" formatCode="General">
                  <c:v>3.5921099999999997E-2</c:v>
                </c:pt>
                <c:pt idx="1745" formatCode="General">
                  <c:v>3.5941700000000028E-2</c:v>
                </c:pt>
                <c:pt idx="1746" formatCode="General">
                  <c:v>3.596230000000001E-2</c:v>
                </c:pt>
                <c:pt idx="1747" formatCode="General">
                  <c:v>3.5982899999999998E-2</c:v>
                </c:pt>
                <c:pt idx="1748" formatCode="General">
                  <c:v>3.6003500000000029E-2</c:v>
                </c:pt>
                <c:pt idx="1749" formatCode="General">
                  <c:v>3.602410000000001E-2</c:v>
                </c:pt>
                <c:pt idx="1750" formatCode="General">
                  <c:v>3.6044699999999999E-2</c:v>
                </c:pt>
                <c:pt idx="1751" formatCode="General">
                  <c:v>3.6065300000000029E-2</c:v>
                </c:pt>
                <c:pt idx="1752" formatCode="General">
                  <c:v>3.6085900000000025E-2</c:v>
                </c:pt>
                <c:pt idx="1753" formatCode="General">
                  <c:v>3.61065E-2</c:v>
                </c:pt>
                <c:pt idx="1754" formatCode="General">
                  <c:v>3.6126999999999999E-2</c:v>
                </c:pt>
                <c:pt idx="1755" formatCode="General">
                  <c:v>3.6147699999999998E-2</c:v>
                </c:pt>
                <c:pt idx="1756" formatCode="General">
                  <c:v>3.6168199999999998E-2</c:v>
                </c:pt>
                <c:pt idx="1757" formatCode="General">
                  <c:v>3.618890000000001E-2</c:v>
                </c:pt>
                <c:pt idx="1758" formatCode="General">
                  <c:v>3.6209499999999999E-2</c:v>
                </c:pt>
                <c:pt idx="1759" formatCode="General">
                  <c:v>3.6229999999999998E-2</c:v>
                </c:pt>
                <c:pt idx="1760" formatCode="General">
                  <c:v>3.6250699999999997E-2</c:v>
                </c:pt>
                <c:pt idx="1761" formatCode="General">
                  <c:v>3.6271300000000041E-2</c:v>
                </c:pt>
                <c:pt idx="1762" formatCode="General">
                  <c:v>3.6291800000000027E-2</c:v>
                </c:pt>
                <c:pt idx="1763" formatCode="General">
                  <c:v>3.6312400000000002E-2</c:v>
                </c:pt>
                <c:pt idx="1764" formatCode="General">
                  <c:v>3.6333000000000025E-2</c:v>
                </c:pt>
                <c:pt idx="1765" formatCode="General">
                  <c:v>3.6353600000000014E-2</c:v>
                </c:pt>
                <c:pt idx="1766" formatCode="General">
                  <c:v>3.6374299999999998E-2</c:v>
                </c:pt>
                <c:pt idx="1767" formatCode="General">
                  <c:v>3.6394799999999998E-2</c:v>
                </c:pt>
                <c:pt idx="1768" formatCode="General">
                  <c:v>3.6415400000000014E-2</c:v>
                </c:pt>
                <c:pt idx="1769" formatCode="General">
                  <c:v>3.6436099999999999E-2</c:v>
                </c:pt>
                <c:pt idx="1770" formatCode="General">
                  <c:v>3.6456599999999999E-2</c:v>
                </c:pt>
                <c:pt idx="1771" formatCode="General">
                  <c:v>3.6477200000000029E-2</c:v>
                </c:pt>
                <c:pt idx="1772" formatCode="General">
                  <c:v>3.6497800000000025E-2</c:v>
                </c:pt>
                <c:pt idx="1773" formatCode="General">
                  <c:v>3.6518399999999999E-2</c:v>
                </c:pt>
                <c:pt idx="1774" formatCode="General">
                  <c:v>3.6539000000000016E-2</c:v>
                </c:pt>
                <c:pt idx="1775" formatCode="General">
                  <c:v>3.6559599999999998E-2</c:v>
                </c:pt>
                <c:pt idx="1776" formatCode="General">
                  <c:v>3.6580200000000028E-2</c:v>
                </c:pt>
                <c:pt idx="1777" formatCode="General">
                  <c:v>3.6600800000000031E-2</c:v>
                </c:pt>
                <c:pt idx="1778" formatCode="General">
                  <c:v>3.6621400000000005E-2</c:v>
                </c:pt>
                <c:pt idx="1779" formatCode="General">
                  <c:v>3.6642000000000029E-2</c:v>
                </c:pt>
                <c:pt idx="1780" formatCode="General">
                  <c:v>3.6662599999999997E-2</c:v>
                </c:pt>
                <c:pt idx="1781" formatCode="General">
                  <c:v>3.6683200000000034E-2</c:v>
                </c:pt>
                <c:pt idx="1782" formatCode="General">
                  <c:v>3.6703800000000029E-2</c:v>
                </c:pt>
                <c:pt idx="1783" formatCode="General">
                  <c:v>3.6724399999999997E-2</c:v>
                </c:pt>
                <c:pt idx="1784" formatCode="General">
                  <c:v>3.6745000000000028E-2</c:v>
                </c:pt>
                <c:pt idx="1785" formatCode="General">
                  <c:v>3.6765600000000002E-2</c:v>
                </c:pt>
                <c:pt idx="1786" formatCode="General">
                  <c:v>3.6786199999999998E-2</c:v>
                </c:pt>
                <c:pt idx="1787" formatCode="General">
                  <c:v>3.6806800000000028E-2</c:v>
                </c:pt>
                <c:pt idx="1788" formatCode="General">
                  <c:v>3.6827300000000028E-2</c:v>
                </c:pt>
                <c:pt idx="1789" formatCode="General">
                  <c:v>3.6847900000000038E-2</c:v>
                </c:pt>
                <c:pt idx="1790" formatCode="General">
                  <c:v>3.6868600000000001E-2</c:v>
                </c:pt>
                <c:pt idx="1791" formatCode="General">
                  <c:v>3.6889100000000029E-2</c:v>
                </c:pt>
                <c:pt idx="1792" formatCode="General">
                  <c:v>3.6909700000000011E-2</c:v>
                </c:pt>
                <c:pt idx="1793" formatCode="General">
                  <c:v>3.6930400000000002E-2</c:v>
                </c:pt>
                <c:pt idx="1794" formatCode="General">
                  <c:v>3.6950900000000002E-2</c:v>
                </c:pt>
                <c:pt idx="1795" formatCode="General">
                  <c:v>3.6971600000000028E-2</c:v>
                </c:pt>
                <c:pt idx="1796" formatCode="General">
                  <c:v>3.69921E-2</c:v>
                </c:pt>
                <c:pt idx="1797" formatCode="General">
                  <c:v>3.7012700000000016E-2</c:v>
                </c:pt>
                <c:pt idx="1798" formatCode="General">
                  <c:v>3.7033300000000026E-2</c:v>
                </c:pt>
                <c:pt idx="1799" formatCode="General">
                  <c:v>3.7053900000000028E-2</c:v>
                </c:pt>
                <c:pt idx="1800" formatCode="General">
                  <c:v>3.7074500000000031E-2</c:v>
                </c:pt>
                <c:pt idx="1801" formatCode="General">
                  <c:v>3.7095100000000027E-2</c:v>
                </c:pt>
                <c:pt idx="1802" formatCode="General">
                  <c:v>3.7115700000000001E-2</c:v>
                </c:pt>
                <c:pt idx="1803" formatCode="General">
                  <c:v>3.7136300000000025E-2</c:v>
                </c:pt>
                <c:pt idx="1804" formatCode="General">
                  <c:v>3.7156900000000014E-2</c:v>
                </c:pt>
                <c:pt idx="1805" formatCode="General">
                  <c:v>3.7177500000000002E-2</c:v>
                </c:pt>
                <c:pt idx="1806" formatCode="General">
                  <c:v>3.7198099999999998E-2</c:v>
                </c:pt>
                <c:pt idx="1807" formatCode="General">
                  <c:v>3.7218700000000014E-2</c:v>
                </c:pt>
                <c:pt idx="1808" formatCode="General">
                  <c:v>3.7239300000000052E-2</c:v>
                </c:pt>
                <c:pt idx="1809" formatCode="General">
                  <c:v>3.7259900000000026E-2</c:v>
                </c:pt>
                <c:pt idx="1810" formatCode="General">
                  <c:v>3.7280500000000015E-2</c:v>
                </c:pt>
                <c:pt idx="1811" formatCode="General">
                  <c:v>3.7301100000000025E-2</c:v>
                </c:pt>
                <c:pt idx="1812" formatCode="General">
                  <c:v>3.732160000000001E-2</c:v>
                </c:pt>
                <c:pt idx="1813" formatCode="General">
                  <c:v>3.7342300000000016E-2</c:v>
                </c:pt>
                <c:pt idx="1814" formatCode="General">
                  <c:v>3.7362899999999998E-2</c:v>
                </c:pt>
                <c:pt idx="1815" formatCode="General">
                  <c:v>3.7383400000000011E-2</c:v>
                </c:pt>
                <c:pt idx="1816" formatCode="General">
                  <c:v>3.740410000000003E-2</c:v>
                </c:pt>
                <c:pt idx="1817" formatCode="General">
                  <c:v>3.7424699999999998E-2</c:v>
                </c:pt>
                <c:pt idx="1818" formatCode="General">
                  <c:v>3.7445300000000042E-2</c:v>
                </c:pt>
                <c:pt idx="1819" formatCode="General">
                  <c:v>3.7465900000000031E-2</c:v>
                </c:pt>
                <c:pt idx="1820" formatCode="General">
                  <c:v>3.748640000000001E-2</c:v>
                </c:pt>
                <c:pt idx="1821" formatCode="General">
                  <c:v>3.7506999999999999E-2</c:v>
                </c:pt>
                <c:pt idx="1822" formatCode="General">
                  <c:v>3.7527699999999997E-2</c:v>
                </c:pt>
                <c:pt idx="1823" formatCode="General">
                  <c:v>3.7548199999999997E-2</c:v>
                </c:pt>
                <c:pt idx="1824" formatCode="General">
                  <c:v>3.7568799999999999E-2</c:v>
                </c:pt>
                <c:pt idx="1825" formatCode="General">
                  <c:v>3.7589499999999998E-2</c:v>
                </c:pt>
                <c:pt idx="1826" formatCode="General">
                  <c:v>3.7610000000000011E-2</c:v>
                </c:pt>
                <c:pt idx="1827" formatCode="General">
                  <c:v>3.7630700000000038E-2</c:v>
                </c:pt>
                <c:pt idx="1828" formatCode="General">
                  <c:v>3.7651200000000051E-2</c:v>
                </c:pt>
                <c:pt idx="1829" formatCode="General">
                  <c:v>3.7671800000000026E-2</c:v>
                </c:pt>
                <c:pt idx="1830" formatCode="General">
                  <c:v>3.7692400000000001E-2</c:v>
                </c:pt>
                <c:pt idx="1831" formatCode="General">
                  <c:v>3.7713000000000031E-2</c:v>
                </c:pt>
                <c:pt idx="1832" formatCode="General">
                  <c:v>3.7733599999999999E-2</c:v>
                </c:pt>
                <c:pt idx="1833" formatCode="General">
                  <c:v>3.7754200000000002E-2</c:v>
                </c:pt>
                <c:pt idx="1834" formatCode="General">
                  <c:v>3.7774800000000025E-2</c:v>
                </c:pt>
                <c:pt idx="1835" formatCode="General">
                  <c:v>3.77954E-2</c:v>
                </c:pt>
                <c:pt idx="1836" formatCode="General">
                  <c:v>3.7816000000000002E-2</c:v>
                </c:pt>
                <c:pt idx="1837" formatCode="General">
                  <c:v>3.7836600000000026E-2</c:v>
                </c:pt>
                <c:pt idx="1838" formatCode="General">
                  <c:v>3.7857200000000028E-2</c:v>
                </c:pt>
                <c:pt idx="1839" formatCode="General">
                  <c:v>3.7877800000000052E-2</c:v>
                </c:pt>
                <c:pt idx="1840" formatCode="General">
                  <c:v>3.7898400000000006E-2</c:v>
                </c:pt>
                <c:pt idx="1841" formatCode="General">
                  <c:v>3.7919000000000001E-2</c:v>
                </c:pt>
                <c:pt idx="1842" formatCode="General">
                  <c:v>3.7939600000000025E-2</c:v>
                </c:pt>
                <c:pt idx="1843" formatCode="General">
                  <c:v>3.7960199999999999E-2</c:v>
                </c:pt>
                <c:pt idx="1844" formatCode="General">
                  <c:v>3.7980800000000002E-2</c:v>
                </c:pt>
                <c:pt idx="1845" formatCode="General">
                  <c:v>3.8001400000000005E-2</c:v>
                </c:pt>
                <c:pt idx="1846" formatCode="General">
                  <c:v>3.8022E-2</c:v>
                </c:pt>
                <c:pt idx="1847" formatCode="General">
                  <c:v>3.80425E-2</c:v>
                </c:pt>
                <c:pt idx="1848" formatCode="General">
                  <c:v>3.8063199999999998E-2</c:v>
                </c:pt>
                <c:pt idx="1849" formatCode="General">
                  <c:v>3.8083800000000029E-2</c:v>
                </c:pt>
                <c:pt idx="1850" formatCode="General">
                  <c:v>3.8104399999999997E-2</c:v>
                </c:pt>
                <c:pt idx="1851" formatCode="General">
                  <c:v>3.8124999999999985E-2</c:v>
                </c:pt>
                <c:pt idx="1852" formatCode="General">
                  <c:v>3.8145600000000002E-2</c:v>
                </c:pt>
                <c:pt idx="1853" formatCode="General">
                  <c:v>3.8166199999999997E-2</c:v>
                </c:pt>
                <c:pt idx="1854" formatCode="General">
                  <c:v>3.81868E-2</c:v>
                </c:pt>
                <c:pt idx="1855" formatCode="General">
                  <c:v>3.8207300000000027E-2</c:v>
                </c:pt>
                <c:pt idx="1856" formatCode="General">
                  <c:v>3.8227900000000002E-2</c:v>
                </c:pt>
                <c:pt idx="1857" formatCode="General">
                  <c:v>3.8248600000000001E-2</c:v>
                </c:pt>
                <c:pt idx="1858" formatCode="General">
                  <c:v>3.82691E-2</c:v>
                </c:pt>
                <c:pt idx="1859" formatCode="General">
                  <c:v>3.8289799999999999E-2</c:v>
                </c:pt>
                <c:pt idx="1860" formatCode="General">
                  <c:v>3.8310399999999994E-2</c:v>
                </c:pt>
                <c:pt idx="1861" formatCode="General">
                  <c:v>3.8330900000000001E-2</c:v>
                </c:pt>
                <c:pt idx="1862" formatCode="General">
                  <c:v>3.83516E-2</c:v>
                </c:pt>
                <c:pt idx="1863" formatCode="General">
                  <c:v>3.8372099999999999E-2</c:v>
                </c:pt>
                <c:pt idx="1864" formatCode="General">
                  <c:v>3.8392700000000002E-2</c:v>
                </c:pt>
                <c:pt idx="1865" formatCode="General">
                  <c:v>3.8413300000000011E-2</c:v>
                </c:pt>
                <c:pt idx="1866" formatCode="General">
                  <c:v>3.8433900000000028E-2</c:v>
                </c:pt>
                <c:pt idx="1867" formatCode="General">
                  <c:v>3.8454500000000003E-2</c:v>
                </c:pt>
                <c:pt idx="1868" formatCode="General">
                  <c:v>3.8475200000000029E-2</c:v>
                </c:pt>
                <c:pt idx="1869" formatCode="General">
                  <c:v>3.8495700000000001E-2</c:v>
                </c:pt>
                <c:pt idx="1870" formatCode="General">
                  <c:v>3.8516300000000003E-2</c:v>
                </c:pt>
                <c:pt idx="1871" formatCode="General">
                  <c:v>3.8536899999999999E-2</c:v>
                </c:pt>
                <c:pt idx="1872" formatCode="General">
                  <c:v>3.8557500000000001E-2</c:v>
                </c:pt>
                <c:pt idx="1873" formatCode="General">
                  <c:v>3.8578099999999997E-2</c:v>
                </c:pt>
                <c:pt idx="1874" formatCode="General">
                  <c:v>3.85987E-2</c:v>
                </c:pt>
                <c:pt idx="1875" formatCode="General">
                  <c:v>3.8619300000000002E-2</c:v>
                </c:pt>
                <c:pt idx="1876" formatCode="General">
                  <c:v>3.8639900000000026E-2</c:v>
                </c:pt>
                <c:pt idx="1877" formatCode="General">
                  <c:v>3.86605E-2</c:v>
                </c:pt>
                <c:pt idx="1878" formatCode="General">
                  <c:v>3.8681100000000031E-2</c:v>
                </c:pt>
                <c:pt idx="1879" formatCode="General">
                  <c:v>3.870160000000001E-2</c:v>
                </c:pt>
                <c:pt idx="1880" formatCode="General">
                  <c:v>3.8722300000000001E-2</c:v>
                </c:pt>
                <c:pt idx="1881" formatCode="General">
                  <c:v>3.8742899999999997E-2</c:v>
                </c:pt>
                <c:pt idx="1882" formatCode="General">
                  <c:v>3.8763499999999979E-2</c:v>
                </c:pt>
                <c:pt idx="1883" formatCode="General">
                  <c:v>3.8784100000000002E-2</c:v>
                </c:pt>
                <c:pt idx="1884" formatCode="General">
                  <c:v>3.8804699999999998E-2</c:v>
                </c:pt>
                <c:pt idx="1885" formatCode="General">
                  <c:v>3.8825300000000028E-2</c:v>
                </c:pt>
                <c:pt idx="1886" formatCode="General">
                  <c:v>3.884590000000003E-2</c:v>
                </c:pt>
                <c:pt idx="1887" formatCode="General">
                  <c:v>3.8866399999999995E-2</c:v>
                </c:pt>
                <c:pt idx="1888" formatCode="General">
                  <c:v>3.8887100000000029E-2</c:v>
                </c:pt>
                <c:pt idx="1889" formatCode="General">
                  <c:v>3.890770000000001E-2</c:v>
                </c:pt>
                <c:pt idx="1890" formatCode="General">
                  <c:v>3.8928200000000003E-2</c:v>
                </c:pt>
                <c:pt idx="1891" formatCode="General">
                  <c:v>3.8948799999999999E-2</c:v>
                </c:pt>
                <c:pt idx="1892" formatCode="General">
                  <c:v>3.8969499999999997E-2</c:v>
                </c:pt>
                <c:pt idx="1893" formatCode="General">
                  <c:v>3.8989999999999997E-2</c:v>
                </c:pt>
                <c:pt idx="1894" formatCode="General">
                  <c:v>3.9010599999999999E-2</c:v>
                </c:pt>
                <c:pt idx="1895" formatCode="General">
                  <c:v>3.9031200000000037E-2</c:v>
                </c:pt>
                <c:pt idx="1896" formatCode="General">
                  <c:v>3.9051799999999998E-2</c:v>
                </c:pt>
                <c:pt idx="1897" formatCode="General">
                  <c:v>3.907250000000001E-2</c:v>
                </c:pt>
                <c:pt idx="1898" formatCode="General">
                  <c:v>3.9093000000000031E-2</c:v>
                </c:pt>
                <c:pt idx="1899" formatCode="General">
                  <c:v>3.9113599999999998E-2</c:v>
                </c:pt>
                <c:pt idx="1900" formatCode="General">
                  <c:v>3.9134200000000001E-2</c:v>
                </c:pt>
                <c:pt idx="1901" formatCode="General">
                  <c:v>3.9154799999999997E-2</c:v>
                </c:pt>
                <c:pt idx="1902" formatCode="General">
                  <c:v>3.9175399999999999E-2</c:v>
                </c:pt>
                <c:pt idx="1903" formatCode="General">
                  <c:v>3.9196000000000002E-2</c:v>
                </c:pt>
                <c:pt idx="1904" formatCode="General">
                  <c:v>3.9216599999999997E-2</c:v>
                </c:pt>
                <c:pt idx="1905" formatCode="General">
                  <c:v>3.9237200000000028E-2</c:v>
                </c:pt>
                <c:pt idx="1906" formatCode="General">
                  <c:v>3.9257800000000002E-2</c:v>
                </c:pt>
                <c:pt idx="1907" formatCode="General">
                  <c:v>3.9278400000000005E-2</c:v>
                </c:pt>
                <c:pt idx="1908" formatCode="General">
                  <c:v>3.9299000000000001E-2</c:v>
                </c:pt>
                <c:pt idx="1909" formatCode="General">
                  <c:v>3.9319600000000003E-2</c:v>
                </c:pt>
                <c:pt idx="1910" formatCode="General">
                  <c:v>3.9340199999999999E-2</c:v>
                </c:pt>
                <c:pt idx="1911" formatCode="General">
                  <c:v>3.9360800000000001E-2</c:v>
                </c:pt>
                <c:pt idx="1912" formatCode="General">
                  <c:v>3.9381400000000004E-2</c:v>
                </c:pt>
                <c:pt idx="1913" formatCode="General">
                  <c:v>3.9402000000000006E-2</c:v>
                </c:pt>
                <c:pt idx="1914" formatCode="General">
                  <c:v>3.9422499999999999E-2</c:v>
                </c:pt>
                <c:pt idx="1915" formatCode="General">
                  <c:v>3.9443200000000025E-2</c:v>
                </c:pt>
                <c:pt idx="1916" formatCode="General">
                  <c:v>3.9463800000000028E-2</c:v>
                </c:pt>
                <c:pt idx="1917" formatCode="General">
                  <c:v>3.9484300000000028E-2</c:v>
                </c:pt>
                <c:pt idx="1918" formatCode="General">
                  <c:v>3.9504999999999998E-2</c:v>
                </c:pt>
                <c:pt idx="1919" formatCode="General">
                  <c:v>3.9525499999999998E-2</c:v>
                </c:pt>
                <c:pt idx="1920" formatCode="General">
                  <c:v>3.9546199999999997E-2</c:v>
                </c:pt>
                <c:pt idx="1921" formatCode="General">
                  <c:v>3.9566799999999985E-2</c:v>
                </c:pt>
                <c:pt idx="1922" formatCode="General">
                  <c:v>3.9587299999999999E-2</c:v>
                </c:pt>
                <c:pt idx="1923" formatCode="General">
                  <c:v>3.9607900000000029E-2</c:v>
                </c:pt>
                <c:pt idx="1924" formatCode="General">
                  <c:v>3.96286E-2</c:v>
                </c:pt>
                <c:pt idx="1925" formatCode="General">
                  <c:v>3.9649100000000027E-2</c:v>
                </c:pt>
                <c:pt idx="1926" formatCode="General">
                  <c:v>3.9669700000000002E-2</c:v>
                </c:pt>
                <c:pt idx="1927" formatCode="General">
                  <c:v>3.9690299999999998E-2</c:v>
                </c:pt>
                <c:pt idx="1928" formatCode="General">
                  <c:v>3.97109E-2</c:v>
                </c:pt>
                <c:pt idx="1929" formatCode="General">
                  <c:v>3.9731599999999999E-2</c:v>
                </c:pt>
                <c:pt idx="1930" formatCode="General">
                  <c:v>3.9752099999999999E-2</c:v>
                </c:pt>
                <c:pt idx="1931" formatCode="General">
                  <c:v>3.9772700000000001E-2</c:v>
                </c:pt>
                <c:pt idx="1932" formatCode="General">
                  <c:v>3.9793300000000011E-2</c:v>
                </c:pt>
                <c:pt idx="1933" formatCode="General">
                  <c:v>3.9813899999999999E-2</c:v>
                </c:pt>
                <c:pt idx="1934" formatCode="General">
                  <c:v>3.9834500000000002E-2</c:v>
                </c:pt>
                <c:pt idx="1935" formatCode="General">
                  <c:v>3.9855100000000011E-2</c:v>
                </c:pt>
                <c:pt idx="1936" formatCode="General">
                  <c:v>3.9875700000000028E-2</c:v>
                </c:pt>
                <c:pt idx="1937" formatCode="General">
                  <c:v>3.9896300000000016E-2</c:v>
                </c:pt>
                <c:pt idx="1938" formatCode="General">
                  <c:v>3.9916899999999998E-2</c:v>
                </c:pt>
                <c:pt idx="1939" formatCode="General">
                  <c:v>3.9937500000000001E-2</c:v>
                </c:pt>
                <c:pt idx="1940" formatCode="General">
                  <c:v>3.9958100000000003E-2</c:v>
                </c:pt>
                <c:pt idx="1941" formatCode="General">
                  <c:v>3.9978699999999999E-2</c:v>
                </c:pt>
                <c:pt idx="1942" formatCode="General">
                  <c:v>3.9999300000000002E-2</c:v>
                </c:pt>
                <c:pt idx="1943" formatCode="General">
                  <c:v>4.0019899999999997E-2</c:v>
                </c:pt>
                <c:pt idx="1944" formatCode="General">
                  <c:v>4.00405E-2</c:v>
                </c:pt>
                <c:pt idx="1945" formatCode="General">
                  <c:v>4.0061100000000002E-2</c:v>
                </c:pt>
                <c:pt idx="1946" formatCode="General">
                  <c:v>4.0081700000000012E-2</c:v>
                </c:pt>
                <c:pt idx="1947" formatCode="General">
                  <c:v>4.0102300000000014E-2</c:v>
                </c:pt>
                <c:pt idx="1948" formatCode="General">
                  <c:v>4.0122900000000003E-2</c:v>
                </c:pt>
                <c:pt idx="1949" formatCode="General">
                  <c:v>4.0143400000000003E-2</c:v>
                </c:pt>
                <c:pt idx="1950" formatCode="General">
                  <c:v>4.0164100000000001E-2</c:v>
                </c:pt>
                <c:pt idx="1951" formatCode="General">
                  <c:v>4.0184600000000022E-2</c:v>
                </c:pt>
                <c:pt idx="1952" formatCode="General">
                  <c:v>4.0205299999999985E-2</c:v>
                </c:pt>
                <c:pt idx="1953" formatCode="General">
                  <c:v>4.0225899999999967E-2</c:v>
                </c:pt>
                <c:pt idx="1954" formatCode="General">
                  <c:v>4.0246400000000002E-2</c:v>
                </c:pt>
                <c:pt idx="1955" formatCode="General">
                  <c:v>4.02671E-2</c:v>
                </c:pt>
                <c:pt idx="1956" formatCode="General">
                  <c:v>4.0287700000000003E-2</c:v>
                </c:pt>
                <c:pt idx="1957" formatCode="General">
                  <c:v>4.0308200000000023E-2</c:v>
                </c:pt>
                <c:pt idx="1958" formatCode="General">
                  <c:v>4.0328799999999998E-2</c:v>
                </c:pt>
                <c:pt idx="1959" formatCode="General">
                  <c:v>4.0349400000000001E-2</c:v>
                </c:pt>
                <c:pt idx="1960" formatCode="General">
                  <c:v>4.0370000000000003E-2</c:v>
                </c:pt>
                <c:pt idx="1961" formatCode="General">
                  <c:v>4.0390700000000036E-2</c:v>
                </c:pt>
                <c:pt idx="1962" formatCode="General">
                  <c:v>4.0411200000000022E-2</c:v>
                </c:pt>
                <c:pt idx="1963" formatCode="General">
                  <c:v>4.0431799999999997E-2</c:v>
                </c:pt>
                <c:pt idx="1964" formatCode="General">
                  <c:v>4.0452500000000023E-2</c:v>
                </c:pt>
                <c:pt idx="1965" formatCode="General">
                  <c:v>4.0473000000000002E-2</c:v>
                </c:pt>
                <c:pt idx="1966" formatCode="General">
                  <c:v>4.0493600000000046E-2</c:v>
                </c:pt>
                <c:pt idx="1967" formatCode="General">
                  <c:v>4.0514200000000014E-2</c:v>
                </c:pt>
                <c:pt idx="1968" formatCode="General">
                  <c:v>4.0534800000000003E-2</c:v>
                </c:pt>
                <c:pt idx="1969" formatCode="General">
                  <c:v>4.0555399999999985E-2</c:v>
                </c:pt>
                <c:pt idx="1970" formatCode="General">
                  <c:v>4.0576000000000001E-2</c:v>
                </c:pt>
                <c:pt idx="1971" formatCode="General">
                  <c:v>4.0596600000000031E-2</c:v>
                </c:pt>
                <c:pt idx="1972" formatCode="General">
                  <c:v>4.0617199999999999E-2</c:v>
                </c:pt>
                <c:pt idx="1973" formatCode="General">
                  <c:v>4.0637800000000002E-2</c:v>
                </c:pt>
                <c:pt idx="1974" formatCode="General">
                  <c:v>4.0658399999999977E-2</c:v>
                </c:pt>
                <c:pt idx="1975" formatCode="General">
                  <c:v>4.0678999999999986E-2</c:v>
                </c:pt>
                <c:pt idx="1976" formatCode="General">
                  <c:v>4.0699600000000002E-2</c:v>
                </c:pt>
                <c:pt idx="1977" formatCode="General">
                  <c:v>4.0720199999999998E-2</c:v>
                </c:pt>
                <c:pt idx="1978" formatCode="General">
                  <c:v>4.0740800000000001E-2</c:v>
                </c:pt>
                <c:pt idx="1979" formatCode="General">
                  <c:v>4.0761400000000038E-2</c:v>
                </c:pt>
                <c:pt idx="1980" formatCode="General">
                  <c:v>4.078200000000004E-2</c:v>
                </c:pt>
                <c:pt idx="1981" formatCode="General">
                  <c:v>4.0802500000000033E-2</c:v>
                </c:pt>
                <c:pt idx="1982" formatCode="General">
                  <c:v>4.0823199999999997E-2</c:v>
                </c:pt>
                <c:pt idx="1983" formatCode="General">
                  <c:v>4.08438E-2</c:v>
                </c:pt>
                <c:pt idx="1984" formatCode="General">
                  <c:v>4.0864400000000037E-2</c:v>
                </c:pt>
                <c:pt idx="1985" formatCode="General">
                  <c:v>4.0885000000000012E-2</c:v>
                </c:pt>
                <c:pt idx="1986" formatCode="General">
                  <c:v>4.0905499999999997E-2</c:v>
                </c:pt>
                <c:pt idx="1987" formatCode="General">
                  <c:v>4.0926200000000003E-2</c:v>
                </c:pt>
                <c:pt idx="1988" formatCode="General">
                  <c:v>4.0946799999999998E-2</c:v>
                </c:pt>
                <c:pt idx="1989" formatCode="General">
                  <c:v>4.0967300000000012E-2</c:v>
                </c:pt>
                <c:pt idx="1990" formatCode="General">
                  <c:v>4.0987900000000022E-2</c:v>
                </c:pt>
                <c:pt idx="1991" formatCode="General">
                  <c:v>4.1008599999999985E-2</c:v>
                </c:pt>
                <c:pt idx="1992" formatCode="General">
                  <c:v>4.1029099999999985E-2</c:v>
                </c:pt>
                <c:pt idx="1993" formatCode="General">
                  <c:v>4.1049699999999995E-2</c:v>
                </c:pt>
                <c:pt idx="1994" formatCode="General">
                  <c:v>4.1070299999999997E-2</c:v>
                </c:pt>
                <c:pt idx="1995" formatCode="General">
                  <c:v>4.1090900000000014E-2</c:v>
                </c:pt>
                <c:pt idx="1996" formatCode="General">
                  <c:v>4.1111499999999995E-2</c:v>
                </c:pt>
                <c:pt idx="1997" formatCode="General">
                  <c:v>4.1132099999999998E-2</c:v>
                </c:pt>
                <c:pt idx="1998" formatCode="General">
                  <c:v>4.11527E-2</c:v>
                </c:pt>
                <c:pt idx="1999" formatCode="General">
                  <c:v>4.1173399999999985E-2</c:v>
                </c:pt>
                <c:pt idx="2000" formatCode="General">
                  <c:v>4.1193899999999999E-2</c:v>
                </c:pt>
                <c:pt idx="2001" formatCode="General">
                  <c:v>4.1214500000000001E-2</c:v>
                </c:pt>
                <c:pt idx="2002" formatCode="General">
                  <c:v>4.1235099999999976E-2</c:v>
                </c:pt>
                <c:pt idx="2003" formatCode="General">
                  <c:v>4.1255699999999985E-2</c:v>
                </c:pt>
                <c:pt idx="2004" formatCode="General">
                  <c:v>4.1276299999999995E-2</c:v>
                </c:pt>
                <c:pt idx="2005" formatCode="General">
                  <c:v>4.1296899999999997E-2</c:v>
                </c:pt>
                <c:pt idx="2006" formatCode="General">
                  <c:v>4.1317500000000014E-2</c:v>
                </c:pt>
                <c:pt idx="2007" formatCode="General">
                  <c:v>4.1338100000000003E-2</c:v>
                </c:pt>
                <c:pt idx="2008" formatCode="General">
                  <c:v>4.1358700000000012E-2</c:v>
                </c:pt>
                <c:pt idx="2009" formatCode="General">
                  <c:v>4.1379299999999987E-2</c:v>
                </c:pt>
                <c:pt idx="2010" formatCode="General">
                  <c:v>4.13998E-2</c:v>
                </c:pt>
                <c:pt idx="2011" formatCode="General">
                  <c:v>4.1420499999999999E-2</c:v>
                </c:pt>
                <c:pt idx="2012" formatCode="General">
                  <c:v>4.1441099999999967E-2</c:v>
                </c:pt>
                <c:pt idx="2013" formatCode="General">
                  <c:v>4.1461700000000004E-2</c:v>
                </c:pt>
                <c:pt idx="2014" formatCode="General">
                  <c:v>4.1482300000000014E-2</c:v>
                </c:pt>
                <c:pt idx="2015" formatCode="General">
                  <c:v>4.1502900000000002E-2</c:v>
                </c:pt>
                <c:pt idx="2016" formatCode="General">
                  <c:v>4.1523400000000002E-2</c:v>
                </c:pt>
                <c:pt idx="2017" formatCode="General">
                  <c:v>4.1544099999999966E-2</c:v>
                </c:pt>
                <c:pt idx="2018" formatCode="General">
                  <c:v>4.1564600000000014E-2</c:v>
                </c:pt>
                <c:pt idx="2019" formatCode="General">
                  <c:v>4.1585199999999968E-2</c:v>
                </c:pt>
                <c:pt idx="2020" formatCode="General">
                  <c:v>4.160589999999996E-2</c:v>
                </c:pt>
                <c:pt idx="2021" formatCode="General">
                  <c:v>4.1626400000000001E-2</c:v>
                </c:pt>
                <c:pt idx="2022" formatCode="General">
                  <c:v>4.1647099999999965E-2</c:v>
                </c:pt>
                <c:pt idx="2023" formatCode="General">
                  <c:v>4.1667700000000002E-2</c:v>
                </c:pt>
                <c:pt idx="2024" formatCode="General">
                  <c:v>4.1688199999999974E-2</c:v>
                </c:pt>
                <c:pt idx="2025" formatCode="General">
                  <c:v>4.1708799999999997E-2</c:v>
                </c:pt>
                <c:pt idx="2026" formatCode="General">
                  <c:v>4.17294E-2</c:v>
                </c:pt>
                <c:pt idx="2027" formatCode="General">
                  <c:v>4.1750000000000002E-2</c:v>
                </c:pt>
                <c:pt idx="2028" formatCode="General">
                  <c:v>4.1770599999999998E-2</c:v>
                </c:pt>
                <c:pt idx="2029" formatCode="General">
                  <c:v>4.1791200000000014E-2</c:v>
                </c:pt>
                <c:pt idx="2030" formatCode="General">
                  <c:v>4.1811799999999996E-2</c:v>
                </c:pt>
                <c:pt idx="2031" formatCode="General">
                  <c:v>4.1832500000000022E-2</c:v>
                </c:pt>
                <c:pt idx="2032" formatCode="General">
                  <c:v>4.1853000000000001E-2</c:v>
                </c:pt>
                <c:pt idx="2033" formatCode="General">
                  <c:v>4.1873599999999997E-2</c:v>
                </c:pt>
                <c:pt idx="2034" formatCode="General">
                  <c:v>4.1894199999999999E-2</c:v>
                </c:pt>
                <c:pt idx="2035" formatCode="General">
                  <c:v>4.1914800000000002E-2</c:v>
                </c:pt>
                <c:pt idx="2036" formatCode="General">
                  <c:v>4.1935399999999977E-2</c:v>
                </c:pt>
                <c:pt idx="2037" formatCode="General">
                  <c:v>4.1956E-2</c:v>
                </c:pt>
                <c:pt idx="2038" formatCode="General">
                  <c:v>4.1976600000000003E-2</c:v>
                </c:pt>
                <c:pt idx="2039" formatCode="General">
                  <c:v>4.1997199999999998E-2</c:v>
                </c:pt>
                <c:pt idx="2040" formatCode="General">
                  <c:v>4.2017800000000036E-2</c:v>
                </c:pt>
                <c:pt idx="2041" formatCode="General">
                  <c:v>4.2038400000000024E-2</c:v>
                </c:pt>
                <c:pt idx="2042" formatCode="General">
                  <c:v>4.2058900000000003E-2</c:v>
                </c:pt>
                <c:pt idx="2043" formatCode="General">
                  <c:v>4.2079600000000002E-2</c:v>
                </c:pt>
                <c:pt idx="2044" formatCode="General">
                  <c:v>4.2100199999999997E-2</c:v>
                </c:pt>
                <c:pt idx="2045" formatCode="General">
                  <c:v>4.21208E-2</c:v>
                </c:pt>
                <c:pt idx="2046" formatCode="General">
                  <c:v>4.2141400000000002E-2</c:v>
                </c:pt>
                <c:pt idx="2047" formatCode="General">
                  <c:v>4.216200000000004E-2</c:v>
                </c:pt>
                <c:pt idx="2048" formatCode="General">
                  <c:v>4.2182500000000032E-2</c:v>
                </c:pt>
                <c:pt idx="2049" formatCode="General">
                  <c:v>4.2203200000000003E-2</c:v>
                </c:pt>
                <c:pt idx="2050" formatCode="General">
                  <c:v>4.2223700000000003E-2</c:v>
                </c:pt>
                <c:pt idx="2051" formatCode="General">
                  <c:v>4.2244299999999985E-2</c:v>
                </c:pt>
                <c:pt idx="2052" formatCode="General">
                  <c:v>4.2265000000000004E-2</c:v>
                </c:pt>
                <c:pt idx="2053" formatCode="General">
                  <c:v>4.2285499999999997E-2</c:v>
                </c:pt>
                <c:pt idx="2054" formatCode="General">
                  <c:v>4.2306200000000058E-2</c:v>
                </c:pt>
                <c:pt idx="2055" formatCode="General">
                  <c:v>4.2326800000000032E-2</c:v>
                </c:pt>
                <c:pt idx="2056" formatCode="General">
                  <c:v>4.2347300000000004E-2</c:v>
                </c:pt>
                <c:pt idx="2057" formatCode="General">
                  <c:v>4.2368000000000038E-2</c:v>
                </c:pt>
                <c:pt idx="2058" formatCode="General">
                  <c:v>4.2388500000000023E-2</c:v>
                </c:pt>
                <c:pt idx="2059" formatCode="General">
                  <c:v>4.2409099999999998E-2</c:v>
                </c:pt>
                <c:pt idx="2060" formatCode="General">
                  <c:v>4.2429700000000001E-2</c:v>
                </c:pt>
                <c:pt idx="2061" formatCode="General">
                  <c:v>4.2450300000000003E-2</c:v>
                </c:pt>
                <c:pt idx="2062" formatCode="General">
                  <c:v>4.2470899999999999E-2</c:v>
                </c:pt>
                <c:pt idx="2063" formatCode="General">
                  <c:v>4.2491600000000032E-2</c:v>
                </c:pt>
                <c:pt idx="2064" formatCode="General">
                  <c:v>4.2512100000000032E-2</c:v>
                </c:pt>
                <c:pt idx="2065" formatCode="General">
                  <c:v>4.2532700000000034E-2</c:v>
                </c:pt>
                <c:pt idx="2066" formatCode="General">
                  <c:v>4.2553399999999998E-2</c:v>
                </c:pt>
                <c:pt idx="2067" formatCode="General">
                  <c:v>4.2573899999999998E-2</c:v>
                </c:pt>
                <c:pt idx="2068" formatCode="General">
                  <c:v>4.2594500000000014E-2</c:v>
                </c:pt>
                <c:pt idx="2069" formatCode="General">
                  <c:v>4.2615099999999996E-2</c:v>
                </c:pt>
                <c:pt idx="2070" formatCode="General">
                  <c:v>4.2635699999999999E-2</c:v>
                </c:pt>
                <c:pt idx="2071" formatCode="General">
                  <c:v>4.2656300000000001E-2</c:v>
                </c:pt>
                <c:pt idx="2072" formatCode="General">
                  <c:v>4.2676899999999997E-2</c:v>
                </c:pt>
                <c:pt idx="2073" formatCode="General">
                  <c:v>4.2697500000000013E-2</c:v>
                </c:pt>
                <c:pt idx="2074" formatCode="General">
                  <c:v>4.2718000000000041E-2</c:v>
                </c:pt>
                <c:pt idx="2075" formatCode="General">
                  <c:v>4.2738700000000039E-2</c:v>
                </c:pt>
                <c:pt idx="2076" formatCode="General">
                  <c:v>4.27593E-2</c:v>
                </c:pt>
                <c:pt idx="2077" formatCode="General">
                  <c:v>4.2779900000000003E-2</c:v>
                </c:pt>
                <c:pt idx="2078" formatCode="General">
                  <c:v>4.2800500000000012E-2</c:v>
                </c:pt>
                <c:pt idx="2079" formatCode="General">
                  <c:v>4.2821100000000001E-2</c:v>
                </c:pt>
                <c:pt idx="2080" formatCode="General">
                  <c:v>4.2841700000000003E-2</c:v>
                </c:pt>
                <c:pt idx="2081" formatCode="General">
                  <c:v>4.2862300000000041E-2</c:v>
                </c:pt>
                <c:pt idx="2082" formatCode="General">
                  <c:v>4.2882800000000033E-2</c:v>
                </c:pt>
                <c:pt idx="2083" formatCode="General">
                  <c:v>4.2903400000000036E-2</c:v>
                </c:pt>
                <c:pt idx="2084" formatCode="General">
                  <c:v>4.29241E-2</c:v>
                </c:pt>
                <c:pt idx="2085" formatCode="General">
                  <c:v>4.2944599999999986E-2</c:v>
                </c:pt>
                <c:pt idx="2086" formatCode="General">
                  <c:v>4.2965300000000012E-2</c:v>
                </c:pt>
                <c:pt idx="2087" formatCode="General">
                  <c:v>4.29859E-2</c:v>
                </c:pt>
                <c:pt idx="2088" formatCode="General">
                  <c:v>4.3006400000000035E-2</c:v>
                </c:pt>
                <c:pt idx="2089" formatCode="General">
                  <c:v>4.3027099999999999E-2</c:v>
                </c:pt>
                <c:pt idx="2090" formatCode="General">
                  <c:v>4.3047700000000001E-2</c:v>
                </c:pt>
                <c:pt idx="2091" formatCode="General">
                  <c:v>4.3068200000000022E-2</c:v>
                </c:pt>
                <c:pt idx="2092" formatCode="General">
                  <c:v>4.3088799999999997E-2</c:v>
                </c:pt>
                <c:pt idx="2093" formatCode="General">
                  <c:v>4.3109399999999985E-2</c:v>
                </c:pt>
                <c:pt idx="2094" formatCode="General">
                  <c:v>4.3130000000000002E-2</c:v>
                </c:pt>
                <c:pt idx="2095" formatCode="General">
                  <c:v>4.3150599999999997E-2</c:v>
                </c:pt>
                <c:pt idx="2096" formatCode="General">
                  <c:v>4.31712E-2</c:v>
                </c:pt>
                <c:pt idx="2097" formatCode="General">
                  <c:v>4.3191799999999995E-2</c:v>
                </c:pt>
                <c:pt idx="2098" formatCode="General">
                  <c:v>4.3212399999999998E-2</c:v>
                </c:pt>
                <c:pt idx="2099" formatCode="General">
                  <c:v>4.3233000000000001E-2</c:v>
                </c:pt>
                <c:pt idx="2100" formatCode="General">
                  <c:v>4.3253600000000003E-2</c:v>
                </c:pt>
                <c:pt idx="2101" formatCode="General">
                  <c:v>4.3274199999999964E-2</c:v>
                </c:pt>
                <c:pt idx="2102" formatCode="General">
                  <c:v>4.3294800000000001E-2</c:v>
                </c:pt>
                <c:pt idx="2103" formatCode="General">
                  <c:v>4.3315399999999997E-2</c:v>
                </c:pt>
                <c:pt idx="2104" formatCode="General">
                  <c:v>4.3336000000000034E-2</c:v>
                </c:pt>
                <c:pt idx="2105" formatCode="General">
                  <c:v>4.3356600000000037E-2</c:v>
                </c:pt>
                <c:pt idx="2106" formatCode="General">
                  <c:v>4.3377199999999998E-2</c:v>
                </c:pt>
                <c:pt idx="2107" formatCode="General">
                  <c:v>4.3397800000000014E-2</c:v>
                </c:pt>
                <c:pt idx="2108" formatCode="General">
                  <c:v>4.3418400000000024E-2</c:v>
                </c:pt>
                <c:pt idx="2109" formatCode="General">
                  <c:v>4.3438999999999998E-2</c:v>
                </c:pt>
                <c:pt idx="2110" formatCode="General">
                  <c:v>4.3459600000000001E-2</c:v>
                </c:pt>
                <c:pt idx="2111" formatCode="General">
                  <c:v>4.3480199999999997E-2</c:v>
                </c:pt>
                <c:pt idx="2112" formatCode="General">
                  <c:v>4.3500700000000003E-2</c:v>
                </c:pt>
                <c:pt idx="2113" formatCode="General">
                  <c:v>4.3521400000000002E-2</c:v>
                </c:pt>
                <c:pt idx="2114" formatCode="General">
                  <c:v>4.3541999999999977E-2</c:v>
                </c:pt>
                <c:pt idx="2115" formatCode="General">
                  <c:v>4.3562600000000042E-2</c:v>
                </c:pt>
                <c:pt idx="2116" formatCode="General">
                  <c:v>4.3583200000000002E-2</c:v>
                </c:pt>
                <c:pt idx="2117" formatCode="General">
                  <c:v>4.3603700000000002E-2</c:v>
                </c:pt>
                <c:pt idx="2118" formatCode="General">
                  <c:v>4.3624299999999977E-2</c:v>
                </c:pt>
                <c:pt idx="2119" formatCode="General">
                  <c:v>4.3644999999999975E-2</c:v>
                </c:pt>
                <c:pt idx="2120" formatCode="General">
                  <c:v>4.3665499999999996E-2</c:v>
                </c:pt>
                <c:pt idx="2121" formatCode="General">
                  <c:v>4.3686099999999999E-2</c:v>
                </c:pt>
                <c:pt idx="2122" formatCode="General">
                  <c:v>4.3706800000000004E-2</c:v>
                </c:pt>
                <c:pt idx="2123" formatCode="General">
                  <c:v>4.3727300000000004E-2</c:v>
                </c:pt>
                <c:pt idx="2124" formatCode="General">
                  <c:v>4.3748000000000002E-2</c:v>
                </c:pt>
                <c:pt idx="2125" formatCode="General">
                  <c:v>4.3768500000000023E-2</c:v>
                </c:pt>
                <c:pt idx="2126" formatCode="General">
                  <c:v>4.3789099999999997E-2</c:v>
                </c:pt>
                <c:pt idx="2127" formatCode="General">
                  <c:v>4.38097E-2</c:v>
                </c:pt>
                <c:pt idx="2128" formatCode="General">
                  <c:v>4.3830300000000003E-2</c:v>
                </c:pt>
                <c:pt idx="2129" formatCode="General">
                  <c:v>4.3850899999999998E-2</c:v>
                </c:pt>
                <c:pt idx="2130" formatCode="General">
                  <c:v>4.3871499999999987E-2</c:v>
                </c:pt>
                <c:pt idx="2131" formatCode="General">
                  <c:v>4.3892100000000024E-2</c:v>
                </c:pt>
                <c:pt idx="2132" formatCode="General">
                  <c:v>4.3912700000000034E-2</c:v>
                </c:pt>
                <c:pt idx="2133" formatCode="General">
                  <c:v>4.3933300000000002E-2</c:v>
                </c:pt>
                <c:pt idx="2134" formatCode="General">
                  <c:v>4.3953899999999997E-2</c:v>
                </c:pt>
                <c:pt idx="2135" formatCode="General">
                  <c:v>4.39745E-2</c:v>
                </c:pt>
                <c:pt idx="2136" formatCode="General">
                  <c:v>4.3995099999999995E-2</c:v>
                </c:pt>
                <c:pt idx="2137" formatCode="General">
                  <c:v>4.4015700000000033E-2</c:v>
                </c:pt>
                <c:pt idx="2138" formatCode="General">
                  <c:v>4.4036300000000035E-2</c:v>
                </c:pt>
                <c:pt idx="2139" formatCode="General">
                  <c:v>4.4056900000000038E-2</c:v>
                </c:pt>
                <c:pt idx="2140" formatCode="General">
                  <c:v>4.4077500000000013E-2</c:v>
                </c:pt>
                <c:pt idx="2141" formatCode="General">
                  <c:v>4.409800000000004E-2</c:v>
                </c:pt>
                <c:pt idx="2142" formatCode="General">
                  <c:v>4.4118700000000038E-2</c:v>
                </c:pt>
                <c:pt idx="2143" formatCode="General">
                  <c:v>4.4139299999999999E-2</c:v>
                </c:pt>
                <c:pt idx="2144" formatCode="General">
                  <c:v>4.4159799999999999E-2</c:v>
                </c:pt>
                <c:pt idx="2145" formatCode="General">
                  <c:v>4.4180500000000004E-2</c:v>
                </c:pt>
                <c:pt idx="2146" formatCode="General">
                  <c:v>4.42011E-2</c:v>
                </c:pt>
                <c:pt idx="2147" formatCode="General">
                  <c:v>4.4221700000000003E-2</c:v>
                </c:pt>
                <c:pt idx="2148" formatCode="General">
                  <c:v>4.4242299999999998E-2</c:v>
                </c:pt>
                <c:pt idx="2149" formatCode="General">
                  <c:v>4.4262800000000033E-2</c:v>
                </c:pt>
                <c:pt idx="2150" formatCode="General">
                  <c:v>4.4283400000000014E-2</c:v>
                </c:pt>
                <c:pt idx="2151" formatCode="General">
                  <c:v>4.4304100000000013E-2</c:v>
                </c:pt>
                <c:pt idx="2152" formatCode="General">
                  <c:v>4.432460000000004E-2</c:v>
                </c:pt>
                <c:pt idx="2153" formatCode="General">
                  <c:v>4.4345200000000022E-2</c:v>
                </c:pt>
                <c:pt idx="2154" formatCode="General">
                  <c:v>4.4365900000000041E-2</c:v>
                </c:pt>
                <c:pt idx="2155" formatCode="General">
                  <c:v>4.4386400000000062E-2</c:v>
                </c:pt>
                <c:pt idx="2156" formatCode="General">
                  <c:v>4.4407100000000033E-2</c:v>
                </c:pt>
                <c:pt idx="2157" formatCode="General">
                  <c:v>4.4427600000000039E-2</c:v>
                </c:pt>
                <c:pt idx="2158" formatCode="General">
                  <c:v>4.4448200000000014E-2</c:v>
                </c:pt>
                <c:pt idx="2159" formatCode="General">
                  <c:v>4.4468800000000024E-2</c:v>
                </c:pt>
                <c:pt idx="2160" formatCode="General">
                  <c:v>4.4489399999999998E-2</c:v>
                </c:pt>
                <c:pt idx="2161" formatCode="General">
                  <c:v>4.4510000000000036E-2</c:v>
                </c:pt>
                <c:pt idx="2162" formatCode="General">
                  <c:v>4.4530600000000031E-2</c:v>
                </c:pt>
                <c:pt idx="2163" formatCode="General">
                  <c:v>4.4551199999999999E-2</c:v>
                </c:pt>
                <c:pt idx="2164" formatCode="General">
                  <c:v>4.4571799999999995E-2</c:v>
                </c:pt>
                <c:pt idx="2165" formatCode="General">
                  <c:v>4.4592400000000074E-2</c:v>
                </c:pt>
                <c:pt idx="2166" formatCode="General">
                  <c:v>4.4613000000000035E-2</c:v>
                </c:pt>
                <c:pt idx="2167" formatCode="General">
                  <c:v>4.4633600000000037E-2</c:v>
                </c:pt>
                <c:pt idx="2168" formatCode="General">
                  <c:v>4.4654199999999998E-2</c:v>
                </c:pt>
                <c:pt idx="2169" formatCode="General">
                  <c:v>4.4674800000000001E-2</c:v>
                </c:pt>
                <c:pt idx="2170" formatCode="General">
                  <c:v>4.4695400000000024E-2</c:v>
                </c:pt>
                <c:pt idx="2171" formatCode="General">
                  <c:v>4.4716000000000075E-2</c:v>
                </c:pt>
                <c:pt idx="2172" formatCode="General">
                  <c:v>4.4736600000000085E-2</c:v>
                </c:pt>
                <c:pt idx="2173" formatCode="General">
                  <c:v>4.4757200000000039E-2</c:v>
                </c:pt>
                <c:pt idx="2174" formatCode="General">
                  <c:v>4.4777800000000013E-2</c:v>
                </c:pt>
                <c:pt idx="2175" formatCode="General">
                  <c:v>4.4798400000000071E-2</c:v>
                </c:pt>
                <c:pt idx="2176" formatCode="General">
                  <c:v>4.481890000000005E-2</c:v>
                </c:pt>
                <c:pt idx="2177" formatCode="General">
                  <c:v>4.4839600000000035E-2</c:v>
                </c:pt>
                <c:pt idx="2178" formatCode="General">
                  <c:v>4.4860200000000038E-2</c:v>
                </c:pt>
                <c:pt idx="2179" formatCode="General">
                  <c:v>4.4880800000000012E-2</c:v>
                </c:pt>
                <c:pt idx="2180" formatCode="General">
                  <c:v>4.4901400000000022E-2</c:v>
                </c:pt>
                <c:pt idx="2181" formatCode="General">
                  <c:v>4.4921900000000001E-2</c:v>
                </c:pt>
                <c:pt idx="2182" formatCode="General">
                  <c:v>4.4942599999999999E-2</c:v>
                </c:pt>
                <c:pt idx="2183" formatCode="General">
                  <c:v>4.496320000000005E-2</c:v>
                </c:pt>
                <c:pt idx="2184" formatCode="General">
                  <c:v>4.4983700000000036E-2</c:v>
                </c:pt>
                <c:pt idx="2185" formatCode="General">
                  <c:v>4.5004300000000004E-2</c:v>
                </c:pt>
                <c:pt idx="2186" formatCode="General">
                  <c:v>4.5025000000000003E-2</c:v>
                </c:pt>
                <c:pt idx="2187" formatCode="General">
                  <c:v>4.5045499999999995E-2</c:v>
                </c:pt>
                <c:pt idx="2188" formatCode="General">
                  <c:v>4.5066200000000056E-2</c:v>
                </c:pt>
                <c:pt idx="2189" formatCode="General">
                  <c:v>4.5086700000000035E-2</c:v>
                </c:pt>
                <c:pt idx="2190" formatCode="General">
                  <c:v>4.5107300000000003E-2</c:v>
                </c:pt>
                <c:pt idx="2191" formatCode="General">
                  <c:v>4.5128000000000001E-2</c:v>
                </c:pt>
                <c:pt idx="2192" formatCode="General">
                  <c:v>4.5148499999999987E-2</c:v>
                </c:pt>
                <c:pt idx="2193" formatCode="General">
                  <c:v>4.5169099999999997E-2</c:v>
                </c:pt>
                <c:pt idx="2194" formatCode="General">
                  <c:v>4.5189699999999999E-2</c:v>
                </c:pt>
                <c:pt idx="2195" formatCode="General">
                  <c:v>4.5210300000000002E-2</c:v>
                </c:pt>
                <c:pt idx="2196" formatCode="General">
                  <c:v>4.5230899999999997E-2</c:v>
                </c:pt>
                <c:pt idx="2197" formatCode="General">
                  <c:v>4.5251499999999986E-2</c:v>
                </c:pt>
                <c:pt idx="2198" formatCode="General">
                  <c:v>4.5272099999999996E-2</c:v>
                </c:pt>
                <c:pt idx="2199" formatCode="General">
                  <c:v>4.5292700000000033E-2</c:v>
                </c:pt>
                <c:pt idx="2200" formatCode="General">
                  <c:v>4.5313300000000035E-2</c:v>
                </c:pt>
                <c:pt idx="2201" formatCode="General">
                  <c:v>4.5333900000000038E-2</c:v>
                </c:pt>
                <c:pt idx="2202" formatCode="General">
                  <c:v>4.5354500000000013E-2</c:v>
                </c:pt>
                <c:pt idx="2203" formatCode="General">
                  <c:v>4.5375099999999995E-2</c:v>
                </c:pt>
                <c:pt idx="2204" formatCode="General">
                  <c:v>4.5395700000000032E-2</c:v>
                </c:pt>
                <c:pt idx="2205" formatCode="General">
                  <c:v>4.5416300000000034E-2</c:v>
                </c:pt>
                <c:pt idx="2206" formatCode="General">
                  <c:v>4.5436900000000037E-2</c:v>
                </c:pt>
                <c:pt idx="2207" formatCode="General">
                  <c:v>4.5457500000000012E-2</c:v>
                </c:pt>
                <c:pt idx="2208" formatCode="General">
                  <c:v>4.5478000000000011E-2</c:v>
                </c:pt>
                <c:pt idx="2209" formatCode="General">
                  <c:v>4.5498700000000024E-2</c:v>
                </c:pt>
                <c:pt idx="2210" formatCode="General">
                  <c:v>4.5519299999999999E-2</c:v>
                </c:pt>
                <c:pt idx="2211" formatCode="General">
                  <c:v>4.5539900000000001E-2</c:v>
                </c:pt>
                <c:pt idx="2212" formatCode="General">
                  <c:v>4.5560500000000004E-2</c:v>
                </c:pt>
                <c:pt idx="2213" formatCode="General">
                  <c:v>4.5581099999999999E-2</c:v>
                </c:pt>
                <c:pt idx="2214" formatCode="General">
                  <c:v>4.5601599999999985E-2</c:v>
                </c:pt>
                <c:pt idx="2215" formatCode="General">
                  <c:v>4.5622299999999998E-2</c:v>
                </c:pt>
                <c:pt idx="2216" formatCode="General">
                  <c:v>4.5642799999999997E-2</c:v>
                </c:pt>
                <c:pt idx="2217" formatCode="General">
                  <c:v>4.5663400000000014E-2</c:v>
                </c:pt>
                <c:pt idx="2218" formatCode="General">
                  <c:v>4.5684099999999998E-2</c:v>
                </c:pt>
                <c:pt idx="2219" formatCode="General">
                  <c:v>4.570460000000004E-2</c:v>
                </c:pt>
                <c:pt idx="2220" formatCode="General">
                  <c:v>4.5725200000000014E-2</c:v>
                </c:pt>
                <c:pt idx="2221" formatCode="General">
                  <c:v>4.5745899999999985E-2</c:v>
                </c:pt>
                <c:pt idx="2222" formatCode="General">
                  <c:v>4.5766400000000061E-2</c:v>
                </c:pt>
                <c:pt idx="2223" formatCode="General">
                  <c:v>4.5787100000000004E-2</c:v>
                </c:pt>
                <c:pt idx="2224" formatCode="General">
                  <c:v>4.5807600000000032E-2</c:v>
                </c:pt>
                <c:pt idx="2225" formatCode="General">
                  <c:v>4.5828199999999986E-2</c:v>
                </c:pt>
                <c:pt idx="2226" formatCode="General">
                  <c:v>4.5848899999999977E-2</c:v>
                </c:pt>
                <c:pt idx="2227" formatCode="General">
                  <c:v>4.5869399999999998E-2</c:v>
                </c:pt>
                <c:pt idx="2228" formatCode="General">
                  <c:v>4.5890000000000035E-2</c:v>
                </c:pt>
                <c:pt idx="2229" formatCode="General">
                  <c:v>4.5910700000000013E-2</c:v>
                </c:pt>
                <c:pt idx="2230" formatCode="General">
                  <c:v>4.5931199999999985E-2</c:v>
                </c:pt>
                <c:pt idx="2231" formatCode="General">
                  <c:v>4.5951799999999987E-2</c:v>
                </c:pt>
                <c:pt idx="2232" formatCode="General">
                  <c:v>4.5972399999999997E-2</c:v>
                </c:pt>
                <c:pt idx="2233" formatCode="General">
                  <c:v>4.5993000000000034E-2</c:v>
                </c:pt>
                <c:pt idx="2234" formatCode="General">
                  <c:v>4.6013600000000036E-2</c:v>
                </c:pt>
                <c:pt idx="2235" formatCode="General">
                  <c:v>4.6034199999999997E-2</c:v>
                </c:pt>
                <c:pt idx="2236" formatCode="General">
                  <c:v>4.6054799999999986E-2</c:v>
                </c:pt>
                <c:pt idx="2237" formatCode="General">
                  <c:v>4.6075399999999975E-2</c:v>
                </c:pt>
                <c:pt idx="2238" formatCode="General">
                  <c:v>4.6095999999999998E-2</c:v>
                </c:pt>
                <c:pt idx="2239" formatCode="General">
                  <c:v>4.6116600000000035E-2</c:v>
                </c:pt>
                <c:pt idx="2240" formatCode="General">
                  <c:v>4.6137200000000003E-2</c:v>
                </c:pt>
                <c:pt idx="2241" formatCode="General">
                  <c:v>4.6157799999999999E-2</c:v>
                </c:pt>
                <c:pt idx="2242" formatCode="General">
                  <c:v>4.617839999999996E-2</c:v>
                </c:pt>
                <c:pt idx="2243" formatCode="General">
                  <c:v>4.6198900000000001E-2</c:v>
                </c:pt>
                <c:pt idx="2244" formatCode="General">
                  <c:v>4.62196E-2</c:v>
                </c:pt>
                <c:pt idx="2245" formatCode="General">
                  <c:v>4.6240199999999961E-2</c:v>
                </c:pt>
                <c:pt idx="2246" formatCode="General">
                  <c:v>4.6260700000000002E-2</c:v>
                </c:pt>
                <c:pt idx="2247" formatCode="General">
                  <c:v>4.62814E-2</c:v>
                </c:pt>
                <c:pt idx="2248" formatCode="General">
                  <c:v>4.63019E-2</c:v>
                </c:pt>
                <c:pt idx="2249" formatCode="General">
                  <c:v>4.6322599999999998E-2</c:v>
                </c:pt>
                <c:pt idx="2250" formatCode="General">
                  <c:v>4.6343200000000001E-2</c:v>
                </c:pt>
                <c:pt idx="2251" formatCode="General">
                  <c:v>4.6363700000000035E-2</c:v>
                </c:pt>
                <c:pt idx="2252" formatCode="General">
                  <c:v>4.6384300000000003E-2</c:v>
                </c:pt>
                <c:pt idx="2253" formatCode="General">
                  <c:v>4.6405000000000002E-2</c:v>
                </c:pt>
                <c:pt idx="2254" formatCode="General">
                  <c:v>4.6425499999999995E-2</c:v>
                </c:pt>
                <c:pt idx="2255" formatCode="General">
                  <c:v>4.6446099999999997E-2</c:v>
                </c:pt>
                <c:pt idx="2256" formatCode="General">
                  <c:v>4.6466700000000034E-2</c:v>
                </c:pt>
                <c:pt idx="2257" formatCode="General">
                  <c:v>4.6487300000000002E-2</c:v>
                </c:pt>
                <c:pt idx="2258" formatCode="General">
                  <c:v>4.6508000000000001E-2</c:v>
                </c:pt>
                <c:pt idx="2259" formatCode="General">
                  <c:v>4.6528499999999987E-2</c:v>
                </c:pt>
                <c:pt idx="2260" formatCode="General">
                  <c:v>4.6549099999999961E-2</c:v>
                </c:pt>
                <c:pt idx="2261" formatCode="General">
                  <c:v>4.6569699999999999E-2</c:v>
                </c:pt>
                <c:pt idx="2262" formatCode="General">
                  <c:v>4.6590300000000001E-2</c:v>
                </c:pt>
                <c:pt idx="2263" formatCode="General">
                  <c:v>4.6610899999999997E-2</c:v>
                </c:pt>
                <c:pt idx="2264" formatCode="General">
                  <c:v>4.6631499999999985E-2</c:v>
                </c:pt>
                <c:pt idx="2265" formatCode="General">
                  <c:v>4.6652099999999995E-2</c:v>
                </c:pt>
                <c:pt idx="2266" formatCode="General">
                  <c:v>4.6672699999999998E-2</c:v>
                </c:pt>
                <c:pt idx="2267" formatCode="General">
                  <c:v>4.66933E-2</c:v>
                </c:pt>
                <c:pt idx="2268" formatCode="General">
                  <c:v>4.6713900000000037E-2</c:v>
                </c:pt>
                <c:pt idx="2269" formatCode="General">
                  <c:v>4.6734500000000012E-2</c:v>
                </c:pt>
                <c:pt idx="2270" formatCode="General">
                  <c:v>4.6755099999999987E-2</c:v>
                </c:pt>
                <c:pt idx="2271" formatCode="General">
                  <c:v>4.6775699999999996E-2</c:v>
                </c:pt>
                <c:pt idx="2272" formatCode="General">
                  <c:v>4.6796300000000034E-2</c:v>
                </c:pt>
                <c:pt idx="2273" formatCode="General">
                  <c:v>4.6816900000000036E-2</c:v>
                </c:pt>
                <c:pt idx="2274" formatCode="General">
                  <c:v>4.6837500000000004E-2</c:v>
                </c:pt>
                <c:pt idx="2275" formatCode="General">
                  <c:v>4.6858000000000004E-2</c:v>
                </c:pt>
                <c:pt idx="2276" formatCode="General">
                  <c:v>4.6878699999999995E-2</c:v>
                </c:pt>
                <c:pt idx="2277" formatCode="General">
                  <c:v>4.6899299999999998E-2</c:v>
                </c:pt>
                <c:pt idx="2278" formatCode="General">
                  <c:v>4.6919799999999998E-2</c:v>
                </c:pt>
                <c:pt idx="2279" formatCode="General">
                  <c:v>4.6940499999999996E-2</c:v>
                </c:pt>
                <c:pt idx="2280" formatCode="General">
                  <c:v>4.6961000000000003E-2</c:v>
                </c:pt>
                <c:pt idx="2281" formatCode="General">
                  <c:v>4.6981599999999978E-2</c:v>
                </c:pt>
                <c:pt idx="2282" formatCode="General">
                  <c:v>4.7002300000000038E-2</c:v>
                </c:pt>
                <c:pt idx="2283" formatCode="General">
                  <c:v>4.7022800000000003E-2</c:v>
                </c:pt>
                <c:pt idx="2284" formatCode="General">
                  <c:v>4.7043399999999999E-2</c:v>
                </c:pt>
                <c:pt idx="2285" formatCode="General">
                  <c:v>4.7064100000000011E-2</c:v>
                </c:pt>
                <c:pt idx="2286" formatCode="General">
                  <c:v>4.7084600000000025E-2</c:v>
                </c:pt>
                <c:pt idx="2287" formatCode="General">
                  <c:v>4.7105200000000014E-2</c:v>
                </c:pt>
                <c:pt idx="2288" formatCode="General">
                  <c:v>4.7125799999999995E-2</c:v>
                </c:pt>
                <c:pt idx="2289" formatCode="General">
                  <c:v>4.7146399999999998E-2</c:v>
                </c:pt>
                <c:pt idx="2290" formatCode="General">
                  <c:v>4.7167000000000014E-2</c:v>
                </c:pt>
                <c:pt idx="2291" formatCode="General">
                  <c:v>4.7187600000000038E-2</c:v>
                </c:pt>
                <c:pt idx="2292" formatCode="General">
                  <c:v>4.7208199999999985E-2</c:v>
                </c:pt>
                <c:pt idx="2293" formatCode="General">
                  <c:v>4.7228799999999987E-2</c:v>
                </c:pt>
                <c:pt idx="2294" formatCode="General">
                  <c:v>4.7249399999999962E-2</c:v>
                </c:pt>
                <c:pt idx="2295" formatCode="General">
                  <c:v>4.727E-2</c:v>
                </c:pt>
                <c:pt idx="2296" formatCode="General">
                  <c:v>4.7290600000000037E-2</c:v>
                </c:pt>
                <c:pt idx="2297" formatCode="General">
                  <c:v>4.7311200000000039E-2</c:v>
                </c:pt>
                <c:pt idx="2298" formatCode="General">
                  <c:v>4.7331800000000014E-2</c:v>
                </c:pt>
                <c:pt idx="2299" formatCode="General">
                  <c:v>4.7352400000000058E-2</c:v>
                </c:pt>
                <c:pt idx="2300" formatCode="General">
                  <c:v>4.7373000000000033E-2</c:v>
                </c:pt>
                <c:pt idx="2301" formatCode="General">
                  <c:v>4.7393600000000084E-2</c:v>
                </c:pt>
                <c:pt idx="2302" formatCode="General">
                  <c:v>4.7414200000000031E-2</c:v>
                </c:pt>
                <c:pt idx="2303" formatCode="General">
                  <c:v>4.7434800000000013E-2</c:v>
                </c:pt>
                <c:pt idx="2304" formatCode="General">
                  <c:v>4.7455400000000023E-2</c:v>
                </c:pt>
                <c:pt idx="2305" formatCode="General">
                  <c:v>4.7475999999999997E-2</c:v>
                </c:pt>
                <c:pt idx="2306" formatCode="General">
                  <c:v>4.7496600000000083E-2</c:v>
                </c:pt>
                <c:pt idx="2307" formatCode="General">
                  <c:v>4.7517200000000037E-2</c:v>
                </c:pt>
                <c:pt idx="2308" formatCode="General">
                  <c:v>4.7537800000000012E-2</c:v>
                </c:pt>
                <c:pt idx="2309" formatCode="General">
                  <c:v>4.7558400000000021E-2</c:v>
                </c:pt>
                <c:pt idx="2310" formatCode="General">
                  <c:v>4.75789E-2</c:v>
                </c:pt>
                <c:pt idx="2311" formatCode="General">
                  <c:v>4.7599599999999999E-2</c:v>
                </c:pt>
                <c:pt idx="2312" formatCode="General">
                  <c:v>4.7620099999999999E-2</c:v>
                </c:pt>
                <c:pt idx="2313" formatCode="General">
                  <c:v>4.7640799999999997E-2</c:v>
                </c:pt>
                <c:pt idx="2314" formatCode="General">
                  <c:v>4.7661400000000013E-2</c:v>
                </c:pt>
                <c:pt idx="2315" formatCode="General">
                  <c:v>4.7681899999999985E-2</c:v>
                </c:pt>
                <c:pt idx="2316" formatCode="General">
                  <c:v>4.7702600000000074E-2</c:v>
                </c:pt>
                <c:pt idx="2317" formatCode="General">
                  <c:v>4.7723200000000035E-2</c:v>
                </c:pt>
                <c:pt idx="2318" formatCode="General">
                  <c:v>4.7743700000000014E-2</c:v>
                </c:pt>
                <c:pt idx="2319" formatCode="General">
                  <c:v>4.7764400000000061E-2</c:v>
                </c:pt>
                <c:pt idx="2320" formatCode="General">
                  <c:v>4.7785000000000022E-2</c:v>
                </c:pt>
                <c:pt idx="2321" formatCode="General">
                  <c:v>4.7805500000000001E-2</c:v>
                </c:pt>
                <c:pt idx="2322" formatCode="General">
                  <c:v>4.7826199999999999E-2</c:v>
                </c:pt>
                <c:pt idx="2323" formatCode="General">
                  <c:v>4.7846700000000013E-2</c:v>
                </c:pt>
                <c:pt idx="2324" formatCode="General">
                  <c:v>4.7867300000000036E-2</c:v>
                </c:pt>
                <c:pt idx="2325" formatCode="General">
                  <c:v>4.7888000000000014E-2</c:v>
                </c:pt>
                <c:pt idx="2326" formatCode="General">
                  <c:v>4.7908500000000014E-2</c:v>
                </c:pt>
                <c:pt idx="2327" formatCode="General">
                  <c:v>4.7929099999999995E-2</c:v>
                </c:pt>
                <c:pt idx="2328" formatCode="General">
                  <c:v>4.7949799999999987E-2</c:v>
                </c:pt>
                <c:pt idx="2329" formatCode="General">
                  <c:v>4.79703E-2</c:v>
                </c:pt>
                <c:pt idx="2330" formatCode="General">
                  <c:v>4.7990900000000038E-2</c:v>
                </c:pt>
                <c:pt idx="2331" formatCode="General">
                  <c:v>4.8011500000000013E-2</c:v>
                </c:pt>
                <c:pt idx="2332" formatCode="General">
                  <c:v>4.8032100000000022E-2</c:v>
                </c:pt>
                <c:pt idx="2333" formatCode="General">
                  <c:v>4.8052700000000004E-2</c:v>
                </c:pt>
                <c:pt idx="2334" formatCode="General">
                  <c:v>4.8073299999999999E-2</c:v>
                </c:pt>
                <c:pt idx="2335" formatCode="General">
                  <c:v>4.8093900000000037E-2</c:v>
                </c:pt>
                <c:pt idx="2336" formatCode="General">
                  <c:v>4.8114400000000022E-2</c:v>
                </c:pt>
                <c:pt idx="2337" formatCode="General">
                  <c:v>4.8135099999999986E-2</c:v>
                </c:pt>
                <c:pt idx="2338" formatCode="General">
                  <c:v>4.8155699999999996E-2</c:v>
                </c:pt>
                <c:pt idx="2339" formatCode="General">
                  <c:v>4.8176200000000002E-2</c:v>
                </c:pt>
                <c:pt idx="2340" formatCode="General">
                  <c:v>4.8196900000000036E-2</c:v>
                </c:pt>
                <c:pt idx="2341" formatCode="General">
                  <c:v>4.8217500000000003E-2</c:v>
                </c:pt>
                <c:pt idx="2342" formatCode="General">
                  <c:v>4.8238099999999999E-2</c:v>
                </c:pt>
                <c:pt idx="2343" formatCode="General">
                  <c:v>4.8258699999999995E-2</c:v>
                </c:pt>
                <c:pt idx="2344" formatCode="General">
                  <c:v>4.8279299999999963E-2</c:v>
                </c:pt>
                <c:pt idx="2345" formatCode="General">
                  <c:v>4.8299799999999997E-2</c:v>
                </c:pt>
                <c:pt idx="2346" formatCode="General">
                  <c:v>4.8320500000000002E-2</c:v>
                </c:pt>
                <c:pt idx="2347" formatCode="General">
                  <c:v>4.8341000000000002E-2</c:v>
                </c:pt>
                <c:pt idx="2348" formatCode="General">
                  <c:v>4.8361599999999998E-2</c:v>
                </c:pt>
                <c:pt idx="2349" formatCode="General">
                  <c:v>4.8382300000000024E-2</c:v>
                </c:pt>
                <c:pt idx="2350" formatCode="General">
                  <c:v>4.8402800000000003E-2</c:v>
                </c:pt>
                <c:pt idx="2351" formatCode="General">
                  <c:v>4.8423500000000001E-2</c:v>
                </c:pt>
                <c:pt idx="2352" formatCode="General">
                  <c:v>4.8444099999999997E-2</c:v>
                </c:pt>
                <c:pt idx="2353" formatCode="General">
                  <c:v>4.8464600000000024E-2</c:v>
                </c:pt>
                <c:pt idx="2354" formatCode="General">
                  <c:v>4.8485199999999985E-2</c:v>
                </c:pt>
                <c:pt idx="2355" formatCode="General">
                  <c:v>4.8505799999999995E-2</c:v>
                </c:pt>
                <c:pt idx="2356" formatCode="General">
                  <c:v>4.8526399999999997E-2</c:v>
                </c:pt>
                <c:pt idx="2357" formatCode="General">
                  <c:v>4.8547099999999996E-2</c:v>
                </c:pt>
                <c:pt idx="2358" formatCode="General">
                  <c:v>4.8567600000000037E-2</c:v>
                </c:pt>
                <c:pt idx="2359" formatCode="General">
                  <c:v>4.8588199999999977E-2</c:v>
                </c:pt>
                <c:pt idx="2360" formatCode="General">
                  <c:v>4.8608899999999976E-2</c:v>
                </c:pt>
                <c:pt idx="2361" formatCode="General">
                  <c:v>4.8629399999999968E-2</c:v>
                </c:pt>
                <c:pt idx="2362" formatCode="General">
                  <c:v>4.8649999999999964E-2</c:v>
                </c:pt>
                <c:pt idx="2363" formatCode="General">
                  <c:v>4.8670600000000001E-2</c:v>
                </c:pt>
                <c:pt idx="2364" formatCode="General">
                  <c:v>4.8691199999999976E-2</c:v>
                </c:pt>
                <c:pt idx="2365" formatCode="General">
                  <c:v>4.8711800000000013E-2</c:v>
                </c:pt>
                <c:pt idx="2366" formatCode="General">
                  <c:v>4.8732400000000058E-2</c:v>
                </c:pt>
                <c:pt idx="2367" formatCode="General">
                  <c:v>4.8753000000000032E-2</c:v>
                </c:pt>
                <c:pt idx="2368" formatCode="General">
                  <c:v>4.8773600000000035E-2</c:v>
                </c:pt>
                <c:pt idx="2369" formatCode="General">
                  <c:v>4.8794200000000038E-2</c:v>
                </c:pt>
                <c:pt idx="2370" formatCode="General">
                  <c:v>4.8814800000000012E-2</c:v>
                </c:pt>
                <c:pt idx="2371" formatCode="General">
                  <c:v>4.8835400000000022E-2</c:v>
                </c:pt>
                <c:pt idx="2372" formatCode="General">
                  <c:v>4.8855999999999997E-2</c:v>
                </c:pt>
                <c:pt idx="2373" formatCode="General">
                  <c:v>4.8876599999999999E-2</c:v>
                </c:pt>
                <c:pt idx="2374" formatCode="General">
                  <c:v>4.8897100000000013E-2</c:v>
                </c:pt>
                <c:pt idx="2375" formatCode="General">
                  <c:v>4.8917800000000004E-2</c:v>
                </c:pt>
                <c:pt idx="2376" formatCode="General">
                  <c:v>4.8938400000000014E-2</c:v>
                </c:pt>
                <c:pt idx="2377" formatCode="General">
                  <c:v>4.89589E-2</c:v>
                </c:pt>
                <c:pt idx="2378" formatCode="General">
                  <c:v>4.8979599999999963E-2</c:v>
                </c:pt>
                <c:pt idx="2379" formatCode="General">
                  <c:v>4.9000100000000012E-2</c:v>
                </c:pt>
                <c:pt idx="2380" formatCode="General">
                  <c:v>4.9020700000000014E-2</c:v>
                </c:pt>
                <c:pt idx="2381" formatCode="General">
                  <c:v>4.9041399999999999E-2</c:v>
                </c:pt>
                <c:pt idx="2382" formatCode="General">
                  <c:v>4.9061899999999999E-2</c:v>
                </c:pt>
                <c:pt idx="2383" formatCode="General">
                  <c:v>4.908250000000005E-2</c:v>
                </c:pt>
                <c:pt idx="2384" formatCode="General">
                  <c:v>4.9103200000000034E-2</c:v>
                </c:pt>
                <c:pt idx="2385" formatCode="General">
                  <c:v>4.9123700000000013E-2</c:v>
                </c:pt>
                <c:pt idx="2386" formatCode="General">
                  <c:v>4.9144300000000002E-2</c:v>
                </c:pt>
                <c:pt idx="2387" formatCode="General">
                  <c:v>4.9164900000000025E-2</c:v>
                </c:pt>
                <c:pt idx="2388" formatCode="General">
                  <c:v>4.91855E-2</c:v>
                </c:pt>
                <c:pt idx="2389" formatCode="General">
                  <c:v>4.9206100000000003E-2</c:v>
                </c:pt>
                <c:pt idx="2390" formatCode="General">
                  <c:v>4.9226700000000012E-2</c:v>
                </c:pt>
                <c:pt idx="2391" formatCode="General">
                  <c:v>4.9247300000000001E-2</c:v>
                </c:pt>
                <c:pt idx="2392" formatCode="General">
                  <c:v>4.9267900000000038E-2</c:v>
                </c:pt>
                <c:pt idx="2393" formatCode="General">
                  <c:v>4.9288500000000013E-2</c:v>
                </c:pt>
                <c:pt idx="2394" formatCode="General">
                  <c:v>4.9309100000000002E-2</c:v>
                </c:pt>
                <c:pt idx="2395" formatCode="General">
                  <c:v>4.9329700000000004E-2</c:v>
                </c:pt>
                <c:pt idx="2396" formatCode="General">
                  <c:v>4.9350300000000014E-2</c:v>
                </c:pt>
                <c:pt idx="2397" formatCode="General">
                  <c:v>4.9370900000000037E-2</c:v>
                </c:pt>
                <c:pt idx="2398" formatCode="General">
                  <c:v>4.939150000000004E-2</c:v>
                </c:pt>
                <c:pt idx="2399" formatCode="General">
                  <c:v>4.9412100000000042E-2</c:v>
                </c:pt>
                <c:pt idx="2400" formatCode="General">
                  <c:v>4.9432700000000065E-2</c:v>
                </c:pt>
                <c:pt idx="2401" formatCode="General">
                  <c:v>4.9453300000000033E-2</c:v>
                </c:pt>
                <c:pt idx="2402" formatCode="General">
                  <c:v>4.9473900000000036E-2</c:v>
                </c:pt>
                <c:pt idx="2403" formatCode="General">
                  <c:v>4.949440000000007E-2</c:v>
                </c:pt>
                <c:pt idx="2404" formatCode="General">
                  <c:v>4.9515100000000013E-2</c:v>
                </c:pt>
                <c:pt idx="2405" formatCode="General">
                  <c:v>4.9535700000000023E-2</c:v>
                </c:pt>
                <c:pt idx="2406" formatCode="General">
                  <c:v>4.9556300000000032E-2</c:v>
                </c:pt>
                <c:pt idx="2407" formatCode="General">
                  <c:v>4.9576900000000035E-2</c:v>
                </c:pt>
                <c:pt idx="2408" formatCode="General">
                  <c:v>4.9597500000000037E-2</c:v>
                </c:pt>
                <c:pt idx="2409" formatCode="General">
                  <c:v>4.9618100000000012E-2</c:v>
                </c:pt>
                <c:pt idx="2410" formatCode="General">
                  <c:v>4.9638700000000022E-2</c:v>
                </c:pt>
                <c:pt idx="2411" formatCode="General">
                  <c:v>4.9659200000000001E-2</c:v>
                </c:pt>
                <c:pt idx="2412" formatCode="General">
                  <c:v>4.9679799999999996E-2</c:v>
                </c:pt>
                <c:pt idx="2413" formatCode="General">
                  <c:v>4.9700500000000036E-2</c:v>
                </c:pt>
                <c:pt idx="2414" formatCode="General">
                  <c:v>4.9721000000000022E-2</c:v>
                </c:pt>
                <c:pt idx="2415" formatCode="General">
                  <c:v>4.9741700000000014E-2</c:v>
                </c:pt>
                <c:pt idx="2416" formatCode="General">
                  <c:v>4.9762300000000072E-2</c:v>
                </c:pt>
                <c:pt idx="2417" formatCode="General">
                  <c:v>4.9782800000000051E-2</c:v>
                </c:pt>
                <c:pt idx="2418" formatCode="General">
                  <c:v>4.9803500000000035E-2</c:v>
                </c:pt>
                <c:pt idx="2419" formatCode="General">
                  <c:v>4.9824000000000014E-2</c:v>
                </c:pt>
                <c:pt idx="2420" formatCode="General">
                  <c:v>4.9844600000000024E-2</c:v>
                </c:pt>
                <c:pt idx="2421" formatCode="General">
                  <c:v>4.9865300000000022E-2</c:v>
                </c:pt>
                <c:pt idx="2422" formatCode="General">
                  <c:v>4.9885800000000001E-2</c:v>
                </c:pt>
                <c:pt idx="2423" formatCode="General">
                  <c:v>4.9906400000000038E-2</c:v>
                </c:pt>
                <c:pt idx="2424" formatCode="General">
                  <c:v>4.9927100000000002E-2</c:v>
                </c:pt>
                <c:pt idx="2425" formatCode="General">
                  <c:v>4.9947600000000036E-2</c:v>
                </c:pt>
                <c:pt idx="2426" formatCode="General">
                  <c:v>4.9968200000000025E-2</c:v>
                </c:pt>
                <c:pt idx="2427" formatCode="General">
                  <c:v>4.9988900000000024E-2</c:v>
                </c:pt>
                <c:pt idx="2428" formatCode="General">
                  <c:v>5.0009400000000002E-2</c:v>
                </c:pt>
                <c:pt idx="2429" formatCode="General">
                  <c:v>5.0029999999999998E-2</c:v>
                </c:pt>
                <c:pt idx="2430" formatCode="General">
                  <c:v>5.0050600000000035E-2</c:v>
                </c:pt>
                <c:pt idx="2431" formatCode="General">
                  <c:v>5.0071200000000003E-2</c:v>
                </c:pt>
                <c:pt idx="2432" formatCode="General">
                  <c:v>5.0091800000000013E-2</c:v>
                </c:pt>
                <c:pt idx="2433" formatCode="General">
                  <c:v>5.0112400000000057E-2</c:v>
                </c:pt>
                <c:pt idx="2434" formatCode="General">
                  <c:v>5.0133000000000004E-2</c:v>
                </c:pt>
                <c:pt idx="2435" formatCode="General">
                  <c:v>5.0153500000000004E-2</c:v>
                </c:pt>
                <c:pt idx="2436" formatCode="General">
                  <c:v>5.0174200000000002E-2</c:v>
                </c:pt>
                <c:pt idx="2437" formatCode="General">
                  <c:v>5.0194800000000012E-2</c:v>
                </c:pt>
                <c:pt idx="2438" formatCode="General">
                  <c:v>5.0215299999999997E-2</c:v>
                </c:pt>
                <c:pt idx="2439" formatCode="General">
                  <c:v>5.0236000000000003E-2</c:v>
                </c:pt>
                <c:pt idx="2440" formatCode="General">
                  <c:v>5.0256599999999998E-2</c:v>
                </c:pt>
                <c:pt idx="2441" formatCode="General">
                  <c:v>5.0277099999999998E-2</c:v>
                </c:pt>
                <c:pt idx="2442" formatCode="General">
                  <c:v>5.0297800000000004E-2</c:v>
                </c:pt>
                <c:pt idx="2443" formatCode="General">
                  <c:v>5.0318400000000041E-2</c:v>
                </c:pt>
                <c:pt idx="2444" formatCode="General">
                  <c:v>5.0339000000000023E-2</c:v>
                </c:pt>
                <c:pt idx="2445" formatCode="General">
                  <c:v>5.0359599999999997E-2</c:v>
                </c:pt>
                <c:pt idx="2446" formatCode="General">
                  <c:v>5.0380100000000004E-2</c:v>
                </c:pt>
                <c:pt idx="2447" formatCode="General">
                  <c:v>5.0400700000000014E-2</c:v>
                </c:pt>
                <c:pt idx="2448" formatCode="General">
                  <c:v>5.0421399999999998E-2</c:v>
                </c:pt>
                <c:pt idx="2449" formatCode="General">
                  <c:v>5.0441899999999977E-2</c:v>
                </c:pt>
                <c:pt idx="2450" formatCode="General">
                  <c:v>5.0462600000000073E-2</c:v>
                </c:pt>
                <c:pt idx="2451" formatCode="General">
                  <c:v>5.0483199999999999E-2</c:v>
                </c:pt>
                <c:pt idx="2452" formatCode="General">
                  <c:v>5.0503700000000012E-2</c:v>
                </c:pt>
                <c:pt idx="2453" formatCode="General">
                  <c:v>5.0524399999999997E-2</c:v>
                </c:pt>
                <c:pt idx="2454" formatCode="General">
                  <c:v>5.0544899999999976E-2</c:v>
                </c:pt>
                <c:pt idx="2455" formatCode="General">
                  <c:v>5.0565499999999999E-2</c:v>
                </c:pt>
                <c:pt idx="2456" formatCode="General">
                  <c:v>5.0586100000000002E-2</c:v>
                </c:pt>
                <c:pt idx="2457" formatCode="General">
                  <c:v>5.0606700000000004E-2</c:v>
                </c:pt>
                <c:pt idx="2458" formatCode="General">
                  <c:v>5.06273E-2</c:v>
                </c:pt>
                <c:pt idx="2459" formatCode="General">
                  <c:v>5.0647999999999999E-2</c:v>
                </c:pt>
                <c:pt idx="2460" formatCode="General">
                  <c:v>5.0668500000000012E-2</c:v>
                </c:pt>
                <c:pt idx="2461" formatCode="General">
                  <c:v>5.0689099999999987E-2</c:v>
                </c:pt>
                <c:pt idx="2462" formatCode="General">
                  <c:v>5.0709700000000003E-2</c:v>
                </c:pt>
                <c:pt idx="2463" formatCode="General">
                  <c:v>5.0730300000000013E-2</c:v>
                </c:pt>
                <c:pt idx="2464" formatCode="General">
                  <c:v>5.0750900000000036E-2</c:v>
                </c:pt>
                <c:pt idx="2465" formatCode="General">
                  <c:v>5.0771500000000004E-2</c:v>
                </c:pt>
                <c:pt idx="2466" formatCode="General">
                  <c:v>5.0792100000000041E-2</c:v>
                </c:pt>
                <c:pt idx="2467" formatCode="General">
                  <c:v>5.0812700000000058E-2</c:v>
                </c:pt>
                <c:pt idx="2468" formatCode="General">
                  <c:v>5.0833300000000033E-2</c:v>
                </c:pt>
                <c:pt idx="2469" formatCode="General">
                  <c:v>5.0853900000000014E-2</c:v>
                </c:pt>
                <c:pt idx="2470" formatCode="General">
                  <c:v>5.0874500000000003E-2</c:v>
                </c:pt>
                <c:pt idx="2471" formatCode="General">
                  <c:v>5.0895100000000013E-2</c:v>
                </c:pt>
                <c:pt idx="2472" formatCode="General">
                  <c:v>5.0915700000000022E-2</c:v>
                </c:pt>
                <c:pt idx="2473" formatCode="General">
                  <c:v>5.0936300000000004E-2</c:v>
                </c:pt>
                <c:pt idx="2474" formatCode="General">
                  <c:v>5.0956899999999999E-2</c:v>
                </c:pt>
                <c:pt idx="2475" formatCode="General">
                  <c:v>5.0977500000000002E-2</c:v>
                </c:pt>
                <c:pt idx="2476" formatCode="General">
                  <c:v>5.0998000000000022E-2</c:v>
                </c:pt>
                <c:pt idx="2477" formatCode="General">
                  <c:v>5.1018700000000014E-2</c:v>
                </c:pt>
                <c:pt idx="2478" formatCode="General">
                  <c:v>5.10392E-2</c:v>
                </c:pt>
                <c:pt idx="2479" formatCode="General">
                  <c:v>5.1059799999999995E-2</c:v>
                </c:pt>
                <c:pt idx="2480" formatCode="General">
                  <c:v>5.1080500000000001E-2</c:v>
                </c:pt>
                <c:pt idx="2481" formatCode="General">
                  <c:v>5.1101000000000001E-2</c:v>
                </c:pt>
                <c:pt idx="2482" formatCode="General">
                  <c:v>5.1121599999999975E-2</c:v>
                </c:pt>
                <c:pt idx="2483" formatCode="General">
                  <c:v>5.1142299999999995E-2</c:v>
                </c:pt>
                <c:pt idx="2484" formatCode="General">
                  <c:v>5.1162800000000001E-2</c:v>
                </c:pt>
                <c:pt idx="2485" formatCode="General">
                  <c:v>5.1183399999999997E-2</c:v>
                </c:pt>
                <c:pt idx="2486" formatCode="General">
                  <c:v>5.1204E-2</c:v>
                </c:pt>
                <c:pt idx="2487" formatCode="General">
                  <c:v>5.1224600000000002E-2</c:v>
                </c:pt>
                <c:pt idx="2488" formatCode="General">
                  <c:v>5.1245199999999935E-2</c:v>
                </c:pt>
                <c:pt idx="2489" formatCode="General">
                  <c:v>5.1265799999999986E-2</c:v>
                </c:pt>
                <c:pt idx="2490" formatCode="General">
                  <c:v>5.1286400000000003E-2</c:v>
                </c:pt>
                <c:pt idx="2491" formatCode="General">
                  <c:v>5.1307000000000012E-2</c:v>
                </c:pt>
                <c:pt idx="2492" formatCode="General">
                  <c:v>5.1327600000000036E-2</c:v>
                </c:pt>
                <c:pt idx="2493" formatCode="General">
                  <c:v>5.1348199999999976E-2</c:v>
                </c:pt>
                <c:pt idx="2494" formatCode="General">
                  <c:v>5.1368799999999999E-2</c:v>
                </c:pt>
                <c:pt idx="2495" formatCode="General">
                  <c:v>5.1389400000000002E-2</c:v>
                </c:pt>
                <c:pt idx="2496" formatCode="General">
                  <c:v>5.1409999999999997E-2</c:v>
                </c:pt>
                <c:pt idx="2497" formatCode="General">
                  <c:v>5.1430600000000014E-2</c:v>
                </c:pt>
                <c:pt idx="2498" formatCode="General">
                  <c:v>5.1451200000000002E-2</c:v>
                </c:pt>
                <c:pt idx="2499" formatCode="General">
                  <c:v>5.1471799999999977E-2</c:v>
                </c:pt>
                <c:pt idx="2500" formatCode="General">
                  <c:v>5.1492400000000056E-2</c:v>
                </c:pt>
                <c:pt idx="2501" formatCode="General">
                  <c:v>5.1513000000000003E-2</c:v>
                </c:pt>
                <c:pt idx="2502" formatCode="General">
                  <c:v>5.1533599999999999E-2</c:v>
                </c:pt>
                <c:pt idx="2503" formatCode="General">
                  <c:v>5.1554200000000001E-2</c:v>
                </c:pt>
                <c:pt idx="2504" formatCode="General">
                  <c:v>5.1574799999999976E-2</c:v>
                </c:pt>
                <c:pt idx="2505" formatCode="General">
                  <c:v>5.1595299999999997E-2</c:v>
                </c:pt>
                <c:pt idx="2506" formatCode="General">
                  <c:v>5.1616000000000002E-2</c:v>
                </c:pt>
                <c:pt idx="2507" formatCode="General">
                  <c:v>5.1636599999999998E-2</c:v>
                </c:pt>
                <c:pt idx="2508" formatCode="General">
                  <c:v>5.16572E-2</c:v>
                </c:pt>
                <c:pt idx="2509" formatCode="General">
                  <c:v>5.1677799999999996E-2</c:v>
                </c:pt>
                <c:pt idx="2510" formatCode="General">
                  <c:v>5.1698299999999996E-2</c:v>
                </c:pt>
                <c:pt idx="2511" formatCode="General">
                  <c:v>5.1719000000000022E-2</c:v>
                </c:pt>
                <c:pt idx="2512" formatCode="General">
                  <c:v>5.1739599999999997E-2</c:v>
                </c:pt>
                <c:pt idx="2513" formatCode="General">
                  <c:v>5.1760100000000003E-2</c:v>
                </c:pt>
                <c:pt idx="2514" formatCode="General">
                  <c:v>5.1780800000000002E-2</c:v>
                </c:pt>
                <c:pt idx="2515" formatCode="General">
                  <c:v>5.1801399999999997E-2</c:v>
                </c:pt>
                <c:pt idx="2516" formatCode="General">
                  <c:v>5.1821899999999976E-2</c:v>
                </c:pt>
                <c:pt idx="2517" formatCode="General">
                  <c:v>5.1842600000000023E-2</c:v>
                </c:pt>
                <c:pt idx="2518" formatCode="General">
                  <c:v>5.1863100000000002E-2</c:v>
                </c:pt>
                <c:pt idx="2519" formatCode="General">
                  <c:v>5.1883700000000012E-2</c:v>
                </c:pt>
                <c:pt idx="2520" formatCode="General">
                  <c:v>5.1904400000000003E-2</c:v>
                </c:pt>
                <c:pt idx="2521" formatCode="General">
                  <c:v>5.1924900000000003E-2</c:v>
                </c:pt>
                <c:pt idx="2522" formatCode="General">
                  <c:v>5.1945499999999985E-2</c:v>
                </c:pt>
                <c:pt idx="2523" formatCode="General">
                  <c:v>5.1966199999999997E-2</c:v>
                </c:pt>
                <c:pt idx="2524" formatCode="General">
                  <c:v>5.1986700000000004E-2</c:v>
                </c:pt>
                <c:pt idx="2525" formatCode="General">
                  <c:v>5.2007300000000013E-2</c:v>
                </c:pt>
                <c:pt idx="2526" formatCode="General">
                  <c:v>5.2028000000000012E-2</c:v>
                </c:pt>
                <c:pt idx="2527" formatCode="General">
                  <c:v>5.2048500000000004E-2</c:v>
                </c:pt>
                <c:pt idx="2528" formatCode="General">
                  <c:v>5.20691E-2</c:v>
                </c:pt>
                <c:pt idx="2529" formatCode="General">
                  <c:v>5.2089700000000003E-2</c:v>
                </c:pt>
                <c:pt idx="2530" formatCode="General">
                  <c:v>5.2110300000000012E-2</c:v>
                </c:pt>
                <c:pt idx="2531" formatCode="General">
                  <c:v>5.2130900000000036E-2</c:v>
                </c:pt>
                <c:pt idx="2532" formatCode="General">
                  <c:v>5.2151500000000003E-2</c:v>
                </c:pt>
                <c:pt idx="2533" formatCode="General">
                  <c:v>5.2172100000000013E-2</c:v>
                </c:pt>
                <c:pt idx="2534" formatCode="General">
                  <c:v>5.2192600000000061E-2</c:v>
                </c:pt>
                <c:pt idx="2535" formatCode="General">
                  <c:v>5.2213300000000004E-2</c:v>
                </c:pt>
                <c:pt idx="2536" formatCode="General">
                  <c:v>5.2233900000000014E-2</c:v>
                </c:pt>
                <c:pt idx="2537" formatCode="General">
                  <c:v>5.2254399999999986E-2</c:v>
                </c:pt>
                <c:pt idx="2538" formatCode="General">
                  <c:v>5.2275099999999977E-2</c:v>
                </c:pt>
                <c:pt idx="2539" formatCode="General">
                  <c:v>5.2295700000000014E-2</c:v>
                </c:pt>
                <c:pt idx="2540" formatCode="General">
                  <c:v>5.2316200000000083E-2</c:v>
                </c:pt>
                <c:pt idx="2541" formatCode="General">
                  <c:v>5.2336900000000061E-2</c:v>
                </c:pt>
                <c:pt idx="2542" formatCode="General">
                  <c:v>5.235740000000004E-2</c:v>
                </c:pt>
                <c:pt idx="2543" formatCode="General">
                  <c:v>5.2378000000000022E-2</c:v>
                </c:pt>
                <c:pt idx="2544" formatCode="General">
                  <c:v>5.2398700000000041E-2</c:v>
                </c:pt>
                <c:pt idx="2545" formatCode="General">
                  <c:v>5.2419199999999999E-2</c:v>
                </c:pt>
                <c:pt idx="2546" formatCode="General">
                  <c:v>5.2439800000000002E-2</c:v>
                </c:pt>
                <c:pt idx="2547" formatCode="General">
                  <c:v>5.2460500000000035E-2</c:v>
                </c:pt>
                <c:pt idx="2548" formatCode="General">
                  <c:v>5.2481000000000014E-2</c:v>
                </c:pt>
                <c:pt idx="2549" formatCode="General">
                  <c:v>5.2501600000000023E-2</c:v>
                </c:pt>
                <c:pt idx="2550" formatCode="General">
                  <c:v>5.2522300000000022E-2</c:v>
                </c:pt>
                <c:pt idx="2551" formatCode="General">
                  <c:v>5.2542800000000001E-2</c:v>
                </c:pt>
                <c:pt idx="2552" formatCode="General">
                  <c:v>5.2563500000000034E-2</c:v>
                </c:pt>
                <c:pt idx="2553" formatCode="General">
                  <c:v>5.2584000000000013E-2</c:v>
                </c:pt>
                <c:pt idx="2554" formatCode="General">
                  <c:v>5.2604600000000022E-2</c:v>
                </c:pt>
                <c:pt idx="2555" formatCode="General">
                  <c:v>5.2625299999999986E-2</c:v>
                </c:pt>
                <c:pt idx="2556" formatCode="General">
                  <c:v>5.2645799999999986E-2</c:v>
                </c:pt>
                <c:pt idx="2557" formatCode="General">
                  <c:v>5.2666400000000037E-2</c:v>
                </c:pt>
                <c:pt idx="2558" formatCode="General">
                  <c:v>5.2687000000000012E-2</c:v>
                </c:pt>
                <c:pt idx="2559" formatCode="General">
                  <c:v>5.2707600000000063E-2</c:v>
                </c:pt>
                <c:pt idx="2560" formatCode="General">
                  <c:v>5.2728200000000024E-2</c:v>
                </c:pt>
                <c:pt idx="2561" formatCode="General">
                  <c:v>5.2748799999999998E-2</c:v>
                </c:pt>
                <c:pt idx="2562" formatCode="General">
                  <c:v>5.276940000000005E-2</c:v>
                </c:pt>
                <c:pt idx="2563" formatCode="General">
                  <c:v>5.2790000000000031E-2</c:v>
                </c:pt>
                <c:pt idx="2564" formatCode="General">
                  <c:v>5.2810600000000062E-2</c:v>
                </c:pt>
                <c:pt idx="2565" formatCode="General">
                  <c:v>5.2831200000000036E-2</c:v>
                </c:pt>
                <c:pt idx="2566" formatCode="General">
                  <c:v>5.2851800000000004E-2</c:v>
                </c:pt>
                <c:pt idx="2567" formatCode="General">
                  <c:v>5.2872400000000042E-2</c:v>
                </c:pt>
                <c:pt idx="2568" formatCode="General">
                  <c:v>5.2893000000000051E-2</c:v>
                </c:pt>
                <c:pt idx="2569" formatCode="General">
                  <c:v>5.2913600000000061E-2</c:v>
                </c:pt>
                <c:pt idx="2570" formatCode="General">
                  <c:v>5.2934200000000035E-2</c:v>
                </c:pt>
                <c:pt idx="2571" formatCode="General">
                  <c:v>5.2954800000000003E-2</c:v>
                </c:pt>
                <c:pt idx="2572" formatCode="General">
                  <c:v>5.2975399999999985E-2</c:v>
                </c:pt>
                <c:pt idx="2573" formatCode="General">
                  <c:v>5.2996000000000057E-2</c:v>
                </c:pt>
                <c:pt idx="2574" formatCode="General">
                  <c:v>5.3016600000000039E-2</c:v>
                </c:pt>
                <c:pt idx="2575" formatCode="General">
                  <c:v>5.3037200000000014E-2</c:v>
                </c:pt>
                <c:pt idx="2576" formatCode="General">
                  <c:v>5.3057800000000002E-2</c:v>
                </c:pt>
                <c:pt idx="2577" formatCode="General">
                  <c:v>5.3078299999999995E-2</c:v>
                </c:pt>
                <c:pt idx="2578" formatCode="General">
                  <c:v>5.3098899999999997E-2</c:v>
                </c:pt>
                <c:pt idx="2579" formatCode="General">
                  <c:v>5.3119600000000003E-2</c:v>
                </c:pt>
                <c:pt idx="2580" formatCode="General">
                  <c:v>5.3140099999999996E-2</c:v>
                </c:pt>
                <c:pt idx="2581" formatCode="General">
                  <c:v>5.3160700000000012E-2</c:v>
                </c:pt>
                <c:pt idx="2582" formatCode="General">
                  <c:v>5.3181399999999997E-2</c:v>
                </c:pt>
                <c:pt idx="2583" formatCode="General">
                  <c:v>5.3201899999999976E-2</c:v>
                </c:pt>
                <c:pt idx="2584" formatCode="General">
                  <c:v>5.3222499999999999E-2</c:v>
                </c:pt>
                <c:pt idx="2585" formatCode="General">
                  <c:v>5.3243099999999995E-2</c:v>
                </c:pt>
                <c:pt idx="2586" formatCode="General">
                  <c:v>5.3263700000000004E-2</c:v>
                </c:pt>
                <c:pt idx="2587" formatCode="General">
                  <c:v>5.32843E-2</c:v>
                </c:pt>
                <c:pt idx="2588" formatCode="General">
                  <c:v>5.3304900000000023E-2</c:v>
                </c:pt>
                <c:pt idx="2589" formatCode="General">
                  <c:v>5.3325499999999998E-2</c:v>
                </c:pt>
                <c:pt idx="2590" formatCode="General">
                  <c:v>5.33461E-2</c:v>
                </c:pt>
                <c:pt idx="2591" formatCode="General">
                  <c:v>5.3366700000000038E-2</c:v>
                </c:pt>
                <c:pt idx="2592" formatCode="General">
                  <c:v>5.3387300000000013E-2</c:v>
                </c:pt>
                <c:pt idx="2593" formatCode="General">
                  <c:v>5.3407900000000022E-2</c:v>
                </c:pt>
                <c:pt idx="2594" formatCode="General">
                  <c:v>5.3428499999999997E-2</c:v>
                </c:pt>
                <c:pt idx="2595" formatCode="General">
                  <c:v>5.3449099999999986E-2</c:v>
                </c:pt>
                <c:pt idx="2596" formatCode="General">
                  <c:v>5.3469700000000002E-2</c:v>
                </c:pt>
                <c:pt idx="2597" formatCode="General">
                  <c:v>5.3490300000000011E-2</c:v>
                </c:pt>
                <c:pt idx="2598" formatCode="General">
                  <c:v>5.3510900000000014E-2</c:v>
                </c:pt>
                <c:pt idx="2599" formatCode="General">
                  <c:v>5.3531500000000003E-2</c:v>
                </c:pt>
                <c:pt idx="2600" formatCode="General">
                  <c:v>5.3552099999999998E-2</c:v>
                </c:pt>
                <c:pt idx="2601" formatCode="General">
                  <c:v>5.3572700000000001E-2</c:v>
                </c:pt>
                <c:pt idx="2602" formatCode="General">
                  <c:v>5.3593300000000003E-2</c:v>
                </c:pt>
                <c:pt idx="2603" formatCode="General">
                  <c:v>5.3613899999999999E-2</c:v>
                </c:pt>
                <c:pt idx="2604" formatCode="General">
                  <c:v>5.3634399999999985E-2</c:v>
                </c:pt>
                <c:pt idx="2605" formatCode="General">
                  <c:v>5.3655099999999976E-2</c:v>
                </c:pt>
                <c:pt idx="2606" formatCode="General">
                  <c:v>5.3675699999999986E-2</c:v>
                </c:pt>
                <c:pt idx="2607" formatCode="General">
                  <c:v>5.3696300000000002E-2</c:v>
                </c:pt>
                <c:pt idx="2608" formatCode="General">
                  <c:v>5.371690000000006E-2</c:v>
                </c:pt>
                <c:pt idx="2609" formatCode="General">
                  <c:v>5.3737400000000039E-2</c:v>
                </c:pt>
                <c:pt idx="2610" formatCode="General">
                  <c:v>5.3758100000000003E-2</c:v>
                </c:pt>
                <c:pt idx="2611" formatCode="General">
                  <c:v>5.3778700000000013E-2</c:v>
                </c:pt>
                <c:pt idx="2612" formatCode="General">
                  <c:v>5.3799199999999998E-2</c:v>
                </c:pt>
                <c:pt idx="2613" formatCode="General">
                  <c:v>5.3819899999999997E-2</c:v>
                </c:pt>
                <c:pt idx="2614" formatCode="General">
                  <c:v>5.3840499999999999E-2</c:v>
                </c:pt>
                <c:pt idx="2615" formatCode="General">
                  <c:v>5.3861000000000013E-2</c:v>
                </c:pt>
                <c:pt idx="2616" formatCode="General">
                  <c:v>5.3881700000000012E-2</c:v>
                </c:pt>
                <c:pt idx="2617" formatCode="General">
                  <c:v>5.3902199999999997E-2</c:v>
                </c:pt>
                <c:pt idx="2618" formatCode="General">
                  <c:v>5.39228E-2</c:v>
                </c:pt>
                <c:pt idx="2619" formatCode="General">
                  <c:v>5.3943499999999998E-2</c:v>
                </c:pt>
                <c:pt idx="2620" formatCode="General">
                  <c:v>5.3964000000000012E-2</c:v>
                </c:pt>
                <c:pt idx="2621" formatCode="General">
                  <c:v>5.3984600000000021E-2</c:v>
                </c:pt>
                <c:pt idx="2622" formatCode="General">
                  <c:v>5.4005300000000013E-2</c:v>
                </c:pt>
                <c:pt idx="2623" formatCode="General">
                  <c:v>5.4025799999999999E-2</c:v>
                </c:pt>
                <c:pt idx="2624" formatCode="General">
                  <c:v>5.4046400000000036E-2</c:v>
                </c:pt>
                <c:pt idx="2625" formatCode="General">
                  <c:v>5.4067000000000046E-2</c:v>
                </c:pt>
                <c:pt idx="2626" formatCode="General">
                  <c:v>5.4087600000000062E-2</c:v>
                </c:pt>
                <c:pt idx="2627" formatCode="General">
                  <c:v>5.4108200000000023E-2</c:v>
                </c:pt>
                <c:pt idx="2628" formatCode="General">
                  <c:v>5.4128799999999998E-2</c:v>
                </c:pt>
                <c:pt idx="2629" formatCode="General">
                  <c:v>5.41494E-2</c:v>
                </c:pt>
                <c:pt idx="2630" formatCode="General">
                  <c:v>5.4170000000000003E-2</c:v>
                </c:pt>
                <c:pt idx="2631" formatCode="General">
                  <c:v>5.4190600000000061E-2</c:v>
                </c:pt>
                <c:pt idx="2632" formatCode="General">
                  <c:v>5.4211200000000036E-2</c:v>
                </c:pt>
                <c:pt idx="2633" formatCode="General">
                  <c:v>5.4231700000000022E-2</c:v>
                </c:pt>
                <c:pt idx="2634" formatCode="General">
                  <c:v>5.4252399999999999E-2</c:v>
                </c:pt>
                <c:pt idx="2635" formatCode="General">
                  <c:v>5.4273000000000002E-2</c:v>
                </c:pt>
                <c:pt idx="2636" formatCode="General">
                  <c:v>5.4293500000000036E-2</c:v>
                </c:pt>
                <c:pt idx="2637" formatCode="General">
                  <c:v>5.4314200000000062E-2</c:v>
                </c:pt>
                <c:pt idx="2638" formatCode="General">
                  <c:v>5.4334800000000037E-2</c:v>
                </c:pt>
                <c:pt idx="2639" formatCode="General">
                  <c:v>5.4355300000000023E-2</c:v>
                </c:pt>
                <c:pt idx="2640" formatCode="General">
                  <c:v>5.4376000000000056E-2</c:v>
                </c:pt>
                <c:pt idx="2641" formatCode="General">
                  <c:v>5.4396500000000084E-2</c:v>
                </c:pt>
                <c:pt idx="2642" formatCode="General">
                  <c:v>5.4417100000000038E-2</c:v>
                </c:pt>
                <c:pt idx="2643" formatCode="General">
                  <c:v>5.4437800000000036E-2</c:v>
                </c:pt>
                <c:pt idx="2644" formatCode="General">
                  <c:v>5.4458300000000022E-2</c:v>
                </c:pt>
                <c:pt idx="2645" formatCode="General">
                  <c:v>5.4479000000000014E-2</c:v>
                </c:pt>
                <c:pt idx="2646" formatCode="General">
                  <c:v>5.4499600000000058E-2</c:v>
                </c:pt>
                <c:pt idx="2647" formatCode="General">
                  <c:v>5.4520100000000002E-2</c:v>
                </c:pt>
                <c:pt idx="2648" formatCode="General">
                  <c:v>5.4540700000000004E-2</c:v>
                </c:pt>
                <c:pt idx="2649" formatCode="General">
                  <c:v>5.4561400000000038E-2</c:v>
                </c:pt>
                <c:pt idx="2650" formatCode="General">
                  <c:v>5.4581900000000023E-2</c:v>
                </c:pt>
                <c:pt idx="2651" formatCode="General">
                  <c:v>5.4602500000000033E-2</c:v>
                </c:pt>
                <c:pt idx="2652" formatCode="General">
                  <c:v>5.4623100000000001E-2</c:v>
                </c:pt>
                <c:pt idx="2653" formatCode="General">
                  <c:v>5.4643700000000003E-2</c:v>
                </c:pt>
                <c:pt idx="2654" formatCode="General">
                  <c:v>5.4664400000000037E-2</c:v>
                </c:pt>
                <c:pt idx="2655" formatCode="General">
                  <c:v>5.4684900000000022E-2</c:v>
                </c:pt>
                <c:pt idx="2656" formatCode="General">
                  <c:v>5.4705500000000032E-2</c:v>
                </c:pt>
                <c:pt idx="2657" formatCode="General">
                  <c:v>5.4726100000000034E-2</c:v>
                </c:pt>
                <c:pt idx="2658" formatCode="General">
                  <c:v>5.4746700000000037E-2</c:v>
                </c:pt>
                <c:pt idx="2659" formatCode="General">
                  <c:v>5.476730000000006E-2</c:v>
                </c:pt>
                <c:pt idx="2660" formatCode="General">
                  <c:v>5.4787900000000049E-2</c:v>
                </c:pt>
                <c:pt idx="2661" formatCode="General">
                  <c:v>5.4808500000000024E-2</c:v>
                </c:pt>
                <c:pt idx="2662" formatCode="General">
                  <c:v>5.4829099999999999E-2</c:v>
                </c:pt>
                <c:pt idx="2663" formatCode="General">
                  <c:v>5.4849700000000001E-2</c:v>
                </c:pt>
                <c:pt idx="2664" formatCode="General">
                  <c:v>5.4870300000000004E-2</c:v>
                </c:pt>
                <c:pt idx="2665" formatCode="General">
                  <c:v>5.4890900000000062E-2</c:v>
                </c:pt>
                <c:pt idx="2666" formatCode="General">
                  <c:v>5.4911500000000023E-2</c:v>
                </c:pt>
                <c:pt idx="2667" formatCode="General">
                  <c:v>5.4932100000000039E-2</c:v>
                </c:pt>
                <c:pt idx="2668" formatCode="General">
                  <c:v>5.4952700000000035E-2</c:v>
                </c:pt>
                <c:pt idx="2669" formatCode="General">
                  <c:v>5.4973300000000003E-2</c:v>
                </c:pt>
                <c:pt idx="2670" formatCode="General">
                  <c:v>5.4993900000000061E-2</c:v>
                </c:pt>
                <c:pt idx="2671" formatCode="General">
                  <c:v>5.5014500000000036E-2</c:v>
                </c:pt>
                <c:pt idx="2672" formatCode="General">
                  <c:v>5.5035100000000003E-2</c:v>
                </c:pt>
                <c:pt idx="2673" formatCode="General">
                  <c:v>5.5055699999999999E-2</c:v>
                </c:pt>
                <c:pt idx="2674" formatCode="General">
                  <c:v>5.5076300000000002E-2</c:v>
                </c:pt>
                <c:pt idx="2675" formatCode="General">
                  <c:v>5.5096900000000039E-2</c:v>
                </c:pt>
                <c:pt idx="2676" formatCode="General">
                  <c:v>5.5117400000000032E-2</c:v>
                </c:pt>
                <c:pt idx="2677" formatCode="General">
                  <c:v>5.5138100000000002E-2</c:v>
                </c:pt>
                <c:pt idx="2678" formatCode="General">
                  <c:v>5.5158700000000012E-2</c:v>
                </c:pt>
                <c:pt idx="2679" formatCode="General">
                  <c:v>5.5179199999999963E-2</c:v>
                </c:pt>
                <c:pt idx="2680" formatCode="General">
                  <c:v>5.51998E-2</c:v>
                </c:pt>
                <c:pt idx="2681" formatCode="General">
                  <c:v>5.5220499999999999E-2</c:v>
                </c:pt>
                <c:pt idx="2682" formatCode="General">
                  <c:v>5.5240999999999998E-2</c:v>
                </c:pt>
                <c:pt idx="2683" formatCode="General">
                  <c:v>5.5261600000000022E-2</c:v>
                </c:pt>
                <c:pt idx="2684" formatCode="General">
                  <c:v>5.5282199999999997E-2</c:v>
                </c:pt>
                <c:pt idx="2685" formatCode="General">
                  <c:v>5.5302800000000034E-2</c:v>
                </c:pt>
                <c:pt idx="2686" formatCode="General">
                  <c:v>5.5323400000000036E-2</c:v>
                </c:pt>
                <c:pt idx="2687" formatCode="General">
                  <c:v>5.5344000000000004E-2</c:v>
                </c:pt>
                <c:pt idx="2688" formatCode="General">
                  <c:v>5.5364600000000048E-2</c:v>
                </c:pt>
                <c:pt idx="2689" formatCode="General">
                  <c:v>5.5385200000000023E-2</c:v>
                </c:pt>
                <c:pt idx="2690" formatCode="General">
                  <c:v>5.5405799999999998E-2</c:v>
                </c:pt>
                <c:pt idx="2691" formatCode="General">
                  <c:v>5.5426400000000035E-2</c:v>
                </c:pt>
                <c:pt idx="2692" formatCode="General">
                  <c:v>5.5447000000000003E-2</c:v>
                </c:pt>
                <c:pt idx="2693" formatCode="General">
                  <c:v>5.546760000000004E-2</c:v>
                </c:pt>
                <c:pt idx="2694" formatCode="General">
                  <c:v>5.5488200000000022E-2</c:v>
                </c:pt>
                <c:pt idx="2695" formatCode="General">
                  <c:v>5.5508799999999997E-2</c:v>
                </c:pt>
                <c:pt idx="2696" formatCode="General">
                  <c:v>5.55294E-2</c:v>
                </c:pt>
                <c:pt idx="2697" formatCode="General">
                  <c:v>5.5550000000000002E-2</c:v>
                </c:pt>
                <c:pt idx="2698" formatCode="General">
                  <c:v>5.5570599999999998E-2</c:v>
                </c:pt>
                <c:pt idx="2699" formatCode="General">
                  <c:v>5.5591200000000014E-2</c:v>
                </c:pt>
                <c:pt idx="2700" formatCode="General">
                  <c:v>5.5611800000000003E-2</c:v>
                </c:pt>
                <c:pt idx="2701" formatCode="General">
                  <c:v>5.5632399999999999E-2</c:v>
                </c:pt>
                <c:pt idx="2702" formatCode="General">
                  <c:v>5.5653000000000001E-2</c:v>
                </c:pt>
                <c:pt idx="2703" formatCode="General">
                  <c:v>5.5673599999999997E-2</c:v>
                </c:pt>
                <c:pt idx="2704" formatCode="General">
                  <c:v>5.5694199999999999E-2</c:v>
                </c:pt>
                <c:pt idx="2705" formatCode="General">
                  <c:v>5.5714800000000023E-2</c:v>
                </c:pt>
                <c:pt idx="2706" formatCode="General">
                  <c:v>5.5735300000000002E-2</c:v>
                </c:pt>
                <c:pt idx="2707" formatCode="General">
                  <c:v>5.5756000000000042E-2</c:v>
                </c:pt>
                <c:pt idx="2708" formatCode="General">
                  <c:v>5.5776500000000034E-2</c:v>
                </c:pt>
                <c:pt idx="2709" formatCode="General">
                  <c:v>5.5797200000000061E-2</c:v>
                </c:pt>
                <c:pt idx="2710" formatCode="General">
                  <c:v>5.5817800000000035E-2</c:v>
                </c:pt>
                <c:pt idx="2711" formatCode="General">
                  <c:v>5.5838300000000014E-2</c:v>
                </c:pt>
                <c:pt idx="2712" formatCode="General">
                  <c:v>5.5859000000000013E-2</c:v>
                </c:pt>
                <c:pt idx="2713" formatCode="General">
                  <c:v>5.5879600000000001E-2</c:v>
                </c:pt>
                <c:pt idx="2714" formatCode="General">
                  <c:v>5.5900100000000001E-2</c:v>
                </c:pt>
                <c:pt idx="2715" formatCode="General">
                  <c:v>5.5920700000000004E-2</c:v>
                </c:pt>
                <c:pt idx="2716" formatCode="General">
                  <c:v>5.5941299999999985E-2</c:v>
                </c:pt>
                <c:pt idx="2717" formatCode="General">
                  <c:v>5.5961900000000023E-2</c:v>
                </c:pt>
                <c:pt idx="2718" formatCode="General">
                  <c:v>5.5982600000000042E-2</c:v>
                </c:pt>
                <c:pt idx="2719" formatCode="General">
                  <c:v>5.60031E-2</c:v>
                </c:pt>
                <c:pt idx="2720" formatCode="General">
                  <c:v>5.6023700000000003E-2</c:v>
                </c:pt>
                <c:pt idx="2721" formatCode="General">
                  <c:v>5.6044400000000001E-2</c:v>
                </c:pt>
                <c:pt idx="2722" formatCode="General">
                  <c:v>5.6064900000000022E-2</c:v>
                </c:pt>
                <c:pt idx="2723" formatCode="General">
                  <c:v>5.6085499999999996E-2</c:v>
                </c:pt>
                <c:pt idx="2724" formatCode="General">
                  <c:v>5.6106099999999999E-2</c:v>
                </c:pt>
                <c:pt idx="2725" formatCode="General">
                  <c:v>5.6126700000000002E-2</c:v>
                </c:pt>
                <c:pt idx="2726" formatCode="General">
                  <c:v>5.6147299999999997E-2</c:v>
                </c:pt>
                <c:pt idx="2727" formatCode="General">
                  <c:v>5.6167900000000014E-2</c:v>
                </c:pt>
                <c:pt idx="2728" formatCode="General">
                  <c:v>5.6188499999999995E-2</c:v>
                </c:pt>
                <c:pt idx="2729" formatCode="General">
                  <c:v>5.6209099999999963E-2</c:v>
                </c:pt>
                <c:pt idx="2730" formatCode="General">
                  <c:v>5.6229699999999987E-2</c:v>
                </c:pt>
                <c:pt idx="2731" formatCode="General">
                  <c:v>5.6250299999999996E-2</c:v>
                </c:pt>
                <c:pt idx="2732" formatCode="General">
                  <c:v>5.6270799999999975E-2</c:v>
                </c:pt>
                <c:pt idx="2733" formatCode="General">
                  <c:v>5.6291500000000001E-2</c:v>
                </c:pt>
                <c:pt idx="2734" formatCode="General">
                  <c:v>5.6312100000000039E-2</c:v>
                </c:pt>
                <c:pt idx="2735" formatCode="General">
                  <c:v>5.6332600000000038E-2</c:v>
                </c:pt>
                <c:pt idx="2736" formatCode="General">
                  <c:v>5.6353300000000002E-2</c:v>
                </c:pt>
                <c:pt idx="2737" formatCode="General">
                  <c:v>5.6373899999999998E-2</c:v>
                </c:pt>
                <c:pt idx="2738" formatCode="General">
                  <c:v>5.6394500000000014E-2</c:v>
                </c:pt>
                <c:pt idx="2739" formatCode="General">
                  <c:v>5.6415100000000003E-2</c:v>
                </c:pt>
                <c:pt idx="2740" formatCode="General">
                  <c:v>5.6435600000000002E-2</c:v>
                </c:pt>
                <c:pt idx="2741" formatCode="General">
                  <c:v>5.6456199999999998E-2</c:v>
                </c:pt>
                <c:pt idx="2742" formatCode="General">
                  <c:v>5.6476899999999997E-2</c:v>
                </c:pt>
                <c:pt idx="2743" formatCode="General">
                  <c:v>5.6497400000000038E-2</c:v>
                </c:pt>
                <c:pt idx="2744" formatCode="General">
                  <c:v>5.6518000000000013E-2</c:v>
                </c:pt>
                <c:pt idx="2745" formatCode="General">
                  <c:v>5.6538700000000004E-2</c:v>
                </c:pt>
                <c:pt idx="2746" formatCode="General">
                  <c:v>5.6559199999999962E-2</c:v>
                </c:pt>
                <c:pt idx="2747" formatCode="General">
                  <c:v>5.6579899999999968E-2</c:v>
                </c:pt>
                <c:pt idx="2748" formatCode="General">
                  <c:v>5.6600400000000002E-2</c:v>
                </c:pt>
                <c:pt idx="2749" formatCode="General">
                  <c:v>5.6620999999999998E-2</c:v>
                </c:pt>
                <c:pt idx="2750" formatCode="General">
                  <c:v>5.6641599999999959E-2</c:v>
                </c:pt>
                <c:pt idx="2751" formatCode="General">
                  <c:v>5.6662200000000024E-2</c:v>
                </c:pt>
                <c:pt idx="2752" formatCode="General">
                  <c:v>5.6682799999999998E-2</c:v>
                </c:pt>
                <c:pt idx="2753" formatCode="General">
                  <c:v>5.6703400000000036E-2</c:v>
                </c:pt>
                <c:pt idx="2754" formatCode="General">
                  <c:v>5.6724000000000004E-2</c:v>
                </c:pt>
                <c:pt idx="2755" formatCode="General">
                  <c:v>5.6744599999999999E-2</c:v>
                </c:pt>
                <c:pt idx="2756" formatCode="General">
                  <c:v>5.6765200000000023E-2</c:v>
                </c:pt>
                <c:pt idx="2757" formatCode="General">
                  <c:v>5.6785799999999997E-2</c:v>
                </c:pt>
                <c:pt idx="2758" formatCode="General">
                  <c:v>5.6806400000000035E-2</c:v>
                </c:pt>
                <c:pt idx="2759" formatCode="General">
                  <c:v>5.6827000000000003E-2</c:v>
                </c:pt>
                <c:pt idx="2760" formatCode="General">
                  <c:v>5.6847599999999998E-2</c:v>
                </c:pt>
                <c:pt idx="2761" formatCode="General">
                  <c:v>5.6868200000000022E-2</c:v>
                </c:pt>
                <c:pt idx="2762" formatCode="General">
                  <c:v>5.6888799999999996E-2</c:v>
                </c:pt>
                <c:pt idx="2763" formatCode="General">
                  <c:v>5.6909399999999985E-2</c:v>
                </c:pt>
                <c:pt idx="2764" formatCode="General">
                  <c:v>5.6930000000000001E-2</c:v>
                </c:pt>
                <c:pt idx="2765" formatCode="General">
                  <c:v>5.6950599999999997E-2</c:v>
                </c:pt>
                <c:pt idx="2766" formatCode="General">
                  <c:v>5.69712E-2</c:v>
                </c:pt>
                <c:pt idx="2767" formatCode="General">
                  <c:v>5.6991800000000002E-2</c:v>
                </c:pt>
                <c:pt idx="2768" formatCode="General">
                  <c:v>5.7012400000000074E-2</c:v>
                </c:pt>
                <c:pt idx="2769" formatCode="General">
                  <c:v>5.7033000000000035E-2</c:v>
                </c:pt>
                <c:pt idx="2770" formatCode="General">
                  <c:v>5.7053600000000038E-2</c:v>
                </c:pt>
                <c:pt idx="2771" formatCode="General">
                  <c:v>5.7074199999999999E-2</c:v>
                </c:pt>
                <c:pt idx="2772" formatCode="General">
                  <c:v>5.7094800000000022E-2</c:v>
                </c:pt>
                <c:pt idx="2773" formatCode="General">
                  <c:v>5.7115400000000024E-2</c:v>
                </c:pt>
                <c:pt idx="2774" formatCode="General">
                  <c:v>5.7135999999999999E-2</c:v>
                </c:pt>
                <c:pt idx="2775" formatCode="General">
                  <c:v>5.7156500000000034E-2</c:v>
                </c:pt>
                <c:pt idx="2776" formatCode="General">
                  <c:v>5.7177199999999997E-2</c:v>
                </c:pt>
                <c:pt idx="2777" formatCode="General">
                  <c:v>5.7197800000000014E-2</c:v>
                </c:pt>
                <c:pt idx="2778" formatCode="General">
                  <c:v>5.7218300000000014E-2</c:v>
                </c:pt>
                <c:pt idx="2779" formatCode="General">
                  <c:v>5.7239000000000012E-2</c:v>
                </c:pt>
                <c:pt idx="2780" formatCode="General">
                  <c:v>5.7259499999999998E-2</c:v>
                </c:pt>
                <c:pt idx="2781" formatCode="General">
                  <c:v>5.72801E-2</c:v>
                </c:pt>
                <c:pt idx="2782" formatCode="General">
                  <c:v>5.7300700000000038E-2</c:v>
                </c:pt>
                <c:pt idx="2783" formatCode="General">
                  <c:v>5.7321300000000013E-2</c:v>
                </c:pt>
                <c:pt idx="2784" formatCode="General">
                  <c:v>5.7341900000000022E-2</c:v>
                </c:pt>
                <c:pt idx="2785" formatCode="General">
                  <c:v>5.7362500000000066E-2</c:v>
                </c:pt>
                <c:pt idx="2786" formatCode="General">
                  <c:v>5.7383100000000034E-2</c:v>
                </c:pt>
                <c:pt idx="2787" formatCode="General">
                  <c:v>5.7403700000000037E-2</c:v>
                </c:pt>
                <c:pt idx="2788" formatCode="General">
                  <c:v>5.7424300000000011E-2</c:v>
                </c:pt>
                <c:pt idx="2789" formatCode="General">
                  <c:v>5.7444900000000014E-2</c:v>
                </c:pt>
                <c:pt idx="2790" formatCode="General">
                  <c:v>5.7465500000000024E-2</c:v>
                </c:pt>
                <c:pt idx="2791" formatCode="General">
                  <c:v>5.7486100000000033E-2</c:v>
                </c:pt>
                <c:pt idx="2792" formatCode="General">
                  <c:v>5.7506700000000036E-2</c:v>
                </c:pt>
                <c:pt idx="2793" formatCode="General">
                  <c:v>5.7527300000000003E-2</c:v>
                </c:pt>
                <c:pt idx="2794" formatCode="General">
                  <c:v>5.7547899999999999E-2</c:v>
                </c:pt>
                <c:pt idx="2795" formatCode="General">
                  <c:v>5.7568500000000022E-2</c:v>
                </c:pt>
                <c:pt idx="2796" formatCode="General">
                  <c:v>5.7589099999999997E-2</c:v>
                </c:pt>
                <c:pt idx="2797" formatCode="General">
                  <c:v>5.76097E-2</c:v>
                </c:pt>
                <c:pt idx="2798" formatCode="General">
                  <c:v>5.7630300000000002E-2</c:v>
                </c:pt>
                <c:pt idx="2799" formatCode="General">
                  <c:v>5.7650800000000002E-2</c:v>
                </c:pt>
                <c:pt idx="2800" formatCode="General">
                  <c:v>5.7671500000000001E-2</c:v>
                </c:pt>
                <c:pt idx="2801" formatCode="General">
                  <c:v>5.7692100000000024E-2</c:v>
                </c:pt>
                <c:pt idx="2802" formatCode="General">
                  <c:v>5.7712700000000075E-2</c:v>
                </c:pt>
                <c:pt idx="2803" formatCode="General">
                  <c:v>5.7733300000000036E-2</c:v>
                </c:pt>
                <c:pt idx="2804" formatCode="General">
                  <c:v>5.7753900000000039E-2</c:v>
                </c:pt>
                <c:pt idx="2805" formatCode="General">
                  <c:v>5.7774500000000013E-2</c:v>
                </c:pt>
                <c:pt idx="2806" formatCode="General">
                  <c:v>5.7795100000000023E-2</c:v>
                </c:pt>
                <c:pt idx="2807" formatCode="General">
                  <c:v>5.7815600000000057E-2</c:v>
                </c:pt>
                <c:pt idx="2808" formatCode="General">
                  <c:v>5.7836200000000039E-2</c:v>
                </c:pt>
                <c:pt idx="2809" formatCode="General">
                  <c:v>5.7856900000000037E-2</c:v>
                </c:pt>
                <c:pt idx="2810" formatCode="General">
                  <c:v>5.7877400000000037E-2</c:v>
                </c:pt>
                <c:pt idx="2811" formatCode="General">
                  <c:v>5.7898100000000036E-2</c:v>
                </c:pt>
                <c:pt idx="2812" formatCode="General">
                  <c:v>5.7918700000000024E-2</c:v>
                </c:pt>
                <c:pt idx="2813" formatCode="General">
                  <c:v>5.7939200000000003E-2</c:v>
                </c:pt>
                <c:pt idx="2814" formatCode="General">
                  <c:v>5.7959900000000002E-2</c:v>
                </c:pt>
                <c:pt idx="2815" formatCode="General">
                  <c:v>5.7980400000000036E-2</c:v>
                </c:pt>
                <c:pt idx="2816" formatCode="General">
                  <c:v>5.8001000000000004E-2</c:v>
                </c:pt>
                <c:pt idx="2817" formatCode="General">
                  <c:v>5.8021600000000013E-2</c:v>
                </c:pt>
                <c:pt idx="2818" formatCode="General">
                  <c:v>5.8042200000000023E-2</c:v>
                </c:pt>
                <c:pt idx="2819" formatCode="General">
                  <c:v>5.8062800000000032E-2</c:v>
                </c:pt>
                <c:pt idx="2820" formatCode="General">
                  <c:v>5.8083500000000003E-2</c:v>
                </c:pt>
                <c:pt idx="2821" formatCode="General">
                  <c:v>5.8104000000000003E-2</c:v>
                </c:pt>
                <c:pt idx="2822" formatCode="General">
                  <c:v>5.8124599999999985E-2</c:v>
                </c:pt>
                <c:pt idx="2823" formatCode="General">
                  <c:v>5.8145199999999959E-2</c:v>
                </c:pt>
                <c:pt idx="2824" formatCode="General">
                  <c:v>5.8165799999999997E-2</c:v>
                </c:pt>
                <c:pt idx="2825" formatCode="General">
                  <c:v>5.8186399999999999E-2</c:v>
                </c:pt>
                <c:pt idx="2826" formatCode="General">
                  <c:v>5.8207000000000002E-2</c:v>
                </c:pt>
                <c:pt idx="2827" formatCode="General">
                  <c:v>5.8227599999999997E-2</c:v>
                </c:pt>
                <c:pt idx="2828" formatCode="General">
                  <c:v>5.8248199999999958E-2</c:v>
                </c:pt>
                <c:pt idx="2829" formatCode="General">
                  <c:v>5.8268799999999996E-2</c:v>
                </c:pt>
                <c:pt idx="2830" formatCode="General">
                  <c:v>5.8289399999999963E-2</c:v>
                </c:pt>
                <c:pt idx="2831" formatCode="General">
                  <c:v>5.8309899999999998E-2</c:v>
                </c:pt>
                <c:pt idx="2832" formatCode="General">
                  <c:v>5.8330600000000038E-2</c:v>
                </c:pt>
                <c:pt idx="2833" formatCode="General">
                  <c:v>5.8351199999999999E-2</c:v>
                </c:pt>
                <c:pt idx="2834" formatCode="General">
                  <c:v>5.8371699999999999E-2</c:v>
                </c:pt>
                <c:pt idx="2835" formatCode="General">
                  <c:v>5.8392400000000073E-2</c:v>
                </c:pt>
                <c:pt idx="2836" formatCode="General">
                  <c:v>5.8413000000000034E-2</c:v>
                </c:pt>
                <c:pt idx="2837" formatCode="General">
                  <c:v>5.8433500000000013E-2</c:v>
                </c:pt>
                <c:pt idx="2838" formatCode="General">
                  <c:v>5.8454199999999998E-2</c:v>
                </c:pt>
                <c:pt idx="2839" formatCode="General">
                  <c:v>5.8474700000000004E-2</c:v>
                </c:pt>
                <c:pt idx="2840" formatCode="General">
                  <c:v>5.8495400000000024E-2</c:v>
                </c:pt>
                <c:pt idx="2841" formatCode="General">
                  <c:v>5.8515999999999999E-2</c:v>
                </c:pt>
                <c:pt idx="2842" formatCode="General">
                  <c:v>5.8536500000000012E-2</c:v>
                </c:pt>
                <c:pt idx="2843" formatCode="General">
                  <c:v>5.8557100000000001E-2</c:v>
                </c:pt>
                <c:pt idx="2844" formatCode="General">
                  <c:v>5.8577799999999999E-2</c:v>
                </c:pt>
                <c:pt idx="2845" formatCode="General">
                  <c:v>5.8598300000000013E-2</c:v>
                </c:pt>
                <c:pt idx="2846" formatCode="General">
                  <c:v>5.8618900000000002E-2</c:v>
                </c:pt>
                <c:pt idx="2847" formatCode="General">
                  <c:v>5.8639499999999997E-2</c:v>
                </c:pt>
                <c:pt idx="2848" formatCode="General">
                  <c:v>5.86601E-2</c:v>
                </c:pt>
                <c:pt idx="2849" formatCode="General">
                  <c:v>5.8680799999999998E-2</c:v>
                </c:pt>
                <c:pt idx="2850" formatCode="General">
                  <c:v>5.8701300000000012E-2</c:v>
                </c:pt>
                <c:pt idx="2851" formatCode="General">
                  <c:v>5.8721900000000014E-2</c:v>
                </c:pt>
                <c:pt idx="2852" formatCode="General">
                  <c:v>5.8742500000000003E-2</c:v>
                </c:pt>
                <c:pt idx="2853" formatCode="General">
                  <c:v>5.8763100000000033E-2</c:v>
                </c:pt>
                <c:pt idx="2854" formatCode="General">
                  <c:v>5.8783700000000036E-2</c:v>
                </c:pt>
                <c:pt idx="2855" formatCode="General">
                  <c:v>5.8804300000000004E-2</c:v>
                </c:pt>
                <c:pt idx="2856" formatCode="General">
                  <c:v>5.8824899999999986E-2</c:v>
                </c:pt>
                <c:pt idx="2857" formatCode="General">
                  <c:v>5.8845499999999995E-2</c:v>
                </c:pt>
                <c:pt idx="2858" formatCode="General">
                  <c:v>5.8866100000000032E-2</c:v>
                </c:pt>
                <c:pt idx="2859" formatCode="General">
                  <c:v>5.8886700000000035E-2</c:v>
                </c:pt>
                <c:pt idx="2860" formatCode="General">
                  <c:v>5.8907300000000003E-2</c:v>
                </c:pt>
                <c:pt idx="2861" formatCode="General">
                  <c:v>5.8927899999999998E-2</c:v>
                </c:pt>
                <c:pt idx="2862" formatCode="General">
                  <c:v>5.8948499999999987E-2</c:v>
                </c:pt>
                <c:pt idx="2863" formatCode="General">
                  <c:v>5.8969099999999997E-2</c:v>
                </c:pt>
                <c:pt idx="2864" formatCode="General">
                  <c:v>5.8989699999999999E-2</c:v>
                </c:pt>
                <c:pt idx="2865" formatCode="General">
                  <c:v>5.9010300000000036E-2</c:v>
                </c:pt>
                <c:pt idx="2866" formatCode="General">
                  <c:v>5.9030900000000039E-2</c:v>
                </c:pt>
                <c:pt idx="2867" formatCode="General">
                  <c:v>5.9051500000000014E-2</c:v>
                </c:pt>
                <c:pt idx="2868" formatCode="General">
                  <c:v>5.9072100000000023E-2</c:v>
                </c:pt>
                <c:pt idx="2869" formatCode="General">
                  <c:v>5.9092700000000074E-2</c:v>
                </c:pt>
                <c:pt idx="2870" formatCode="General">
                  <c:v>5.9113300000000035E-2</c:v>
                </c:pt>
                <c:pt idx="2871" formatCode="General">
                  <c:v>5.9133900000000038E-2</c:v>
                </c:pt>
                <c:pt idx="2872" formatCode="General">
                  <c:v>5.9154500000000013E-2</c:v>
                </c:pt>
                <c:pt idx="2873" formatCode="General">
                  <c:v>5.9175100000000001E-2</c:v>
                </c:pt>
                <c:pt idx="2874" formatCode="General">
                  <c:v>5.9195600000000057E-2</c:v>
                </c:pt>
                <c:pt idx="2875" formatCode="General">
                  <c:v>5.9216300000000034E-2</c:v>
                </c:pt>
                <c:pt idx="2876" formatCode="General">
                  <c:v>5.9236900000000037E-2</c:v>
                </c:pt>
                <c:pt idx="2877" formatCode="General">
                  <c:v>5.9257400000000036E-2</c:v>
                </c:pt>
                <c:pt idx="2878" formatCode="General">
                  <c:v>5.92781E-2</c:v>
                </c:pt>
                <c:pt idx="2879" formatCode="General">
                  <c:v>5.9298600000000042E-2</c:v>
                </c:pt>
                <c:pt idx="2880" formatCode="General">
                  <c:v>5.9319200000000058E-2</c:v>
                </c:pt>
                <c:pt idx="2881" formatCode="General">
                  <c:v>5.933990000000005E-2</c:v>
                </c:pt>
                <c:pt idx="2882" formatCode="General">
                  <c:v>5.9360400000000077E-2</c:v>
                </c:pt>
                <c:pt idx="2883" formatCode="General">
                  <c:v>5.9381000000000038E-2</c:v>
                </c:pt>
                <c:pt idx="2884" formatCode="General">
                  <c:v>5.940160000000004E-2</c:v>
                </c:pt>
                <c:pt idx="2885" formatCode="General">
                  <c:v>5.9422200000000057E-2</c:v>
                </c:pt>
                <c:pt idx="2886" formatCode="General">
                  <c:v>5.9442800000000004E-2</c:v>
                </c:pt>
                <c:pt idx="2887" formatCode="General">
                  <c:v>5.9463400000000062E-2</c:v>
                </c:pt>
                <c:pt idx="2888" formatCode="General">
                  <c:v>5.9484000000000037E-2</c:v>
                </c:pt>
                <c:pt idx="2889" formatCode="General">
                  <c:v>5.9504600000000039E-2</c:v>
                </c:pt>
                <c:pt idx="2890" formatCode="General">
                  <c:v>5.9525200000000014E-2</c:v>
                </c:pt>
                <c:pt idx="2891" formatCode="General">
                  <c:v>5.9545799999999996E-2</c:v>
                </c:pt>
                <c:pt idx="2892" formatCode="General">
                  <c:v>5.9566400000000068E-2</c:v>
                </c:pt>
                <c:pt idx="2893" formatCode="General">
                  <c:v>5.9587000000000036E-2</c:v>
                </c:pt>
                <c:pt idx="2894" formatCode="General">
                  <c:v>5.9607600000000031E-2</c:v>
                </c:pt>
                <c:pt idx="2895" formatCode="General">
                  <c:v>5.9628199999999985E-2</c:v>
                </c:pt>
                <c:pt idx="2896" formatCode="General">
                  <c:v>5.9648799999999995E-2</c:v>
                </c:pt>
                <c:pt idx="2897" formatCode="General">
                  <c:v>5.9669399999999997E-2</c:v>
                </c:pt>
                <c:pt idx="2898" formatCode="General">
                  <c:v>5.9690000000000035E-2</c:v>
                </c:pt>
                <c:pt idx="2899" formatCode="General">
                  <c:v>5.9710600000000086E-2</c:v>
                </c:pt>
                <c:pt idx="2900" formatCode="General">
                  <c:v>5.973120000000004E-2</c:v>
                </c:pt>
                <c:pt idx="2901" formatCode="General">
                  <c:v>5.975170000000004E-2</c:v>
                </c:pt>
                <c:pt idx="2902" formatCode="General">
                  <c:v>5.9772400000000073E-2</c:v>
                </c:pt>
                <c:pt idx="2903" formatCode="General">
                  <c:v>5.9792900000000086E-2</c:v>
                </c:pt>
                <c:pt idx="2904" formatCode="General">
                  <c:v>5.9813600000000085E-2</c:v>
                </c:pt>
                <c:pt idx="2905" formatCode="General">
                  <c:v>5.9834200000000039E-2</c:v>
                </c:pt>
                <c:pt idx="2906" formatCode="General">
                  <c:v>5.9854700000000038E-2</c:v>
                </c:pt>
                <c:pt idx="2907" formatCode="General">
                  <c:v>5.9875400000000023E-2</c:v>
                </c:pt>
                <c:pt idx="2908" formatCode="General">
                  <c:v>5.9896000000000074E-2</c:v>
                </c:pt>
                <c:pt idx="2909" formatCode="General">
                  <c:v>5.9916500000000053E-2</c:v>
                </c:pt>
                <c:pt idx="2910" formatCode="General">
                  <c:v>5.9937100000000014E-2</c:v>
                </c:pt>
                <c:pt idx="2911" formatCode="General">
                  <c:v>5.9957800000000012E-2</c:v>
                </c:pt>
                <c:pt idx="2912" formatCode="General">
                  <c:v>5.9978300000000012E-2</c:v>
                </c:pt>
                <c:pt idx="2913" formatCode="General">
                  <c:v>5.9999000000000038E-2</c:v>
                </c:pt>
                <c:pt idx="2914" formatCode="General">
                  <c:v>6.0019500000000003E-2</c:v>
                </c:pt>
                <c:pt idx="2915" formatCode="General">
                  <c:v>6.0040099999999999E-2</c:v>
                </c:pt>
                <c:pt idx="2916" formatCode="General">
                  <c:v>6.0060800000000004E-2</c:v>
                </c:pt>
                <c:pt idx="2917" formatCode="General">
                  <c:v>6.0081300000000004E-2</c:v>
                </c:pt>
                <c:pt idx="2918" formatCode="General">
                  <c:v>6.0101900000000014E-2</c:v>
                </c:pt>
                <c:pt idx="2919" formatCode="General">
                  <c:v>6.0122500000000002E-2</c:v>
                </c:pt>
                <c:pt idx="2920" formatCode="General">
                  <c:v>6.0143099999999998E-2</c:v>
                </c:pt>
                <c:pt idx="2921" formatCode="General">
                  <c:v>6.0163700000000014E-2</c:v>
                </c:pt>
                <c:pt idx="2922" formatCode="General">
                  <c:v>6.0184300000000003E-2</c:v>
                </c:pt>
                <c:pt idx="2923" formatCode="General">
                  <c:v>6.0204899999999985E-2</c:v>
                </c:pt>
                <c:pt idx="2924" formatCode="General">
                  <c:v>6.0225499999999987E-2</c:v>
                </c:pt>
                <c:pt idx="2925" formatCode="General">
                  <c:v>6.0246099999999997E-2</c:v>
                </c:pt>
                <c:pt idx="2926" formatCode="General">
                  <c:v>6.0266700000000034E-2</c:v>
                </c:pt>
                <c:pt idx="2927" formatCode="General">
                  <c:v>6.0287300000000002E-2</c:v>
                </c:pt>
                <c:pt idx="2928" formatCode="General">
                  <c:v>6.0307900000000039E-2</c:v>
                </c:pt>
                <c:pt idx="2929" formatCode="General">
                  <c:v>6.0328500000000014E-2</c:v>
                </c:pt>
                <c:pt idx="2930" formatCode="General">
                  <c:v>6.0349E-2</c:v>
                </c:pt>
                <c:pt idx="2931" formatCode="General">
                  <c:v>6.0369700000000033E-2</c:v>
                </c:pt>
                <c:pt idx="2932" formatCode="General">
                  <c:v>6.0390300000000036E-2</c:v>
                </c:pt>
                <c:pt idx="2933" formatCode="General">
                  <c:v>6.0410800000000014E-2</c:v>
                </c:pt>
                <c:pt idx="2934" formatCode="General">
                  <c:v>6.0431500000000013E-2</c:v>
                </c:pt>
                <c:pt idx="2935" formatCode="General">
                  <c:v>6.0452100000000022E-2</c:v>
                </c:pt>
                <c:pt idx="2936" formatCode="General">
                  <c:v>6.047260000000005E-2</c:v>
                </c:pt>
                <c:pt idx="2937" formatCode="General">
                  <c:v>6.0493300000000035E-2</c:v>
                </c:pt>
                <c:pt idx="2938" formatCode="General">
                  <c:v>6.0513800000000013E-2</c:v>
                </c:pt>
                <c:pt idx="2939" formatCode="General">
                  <c:v>6.0534400000000023E-2</c:v>
                </c:pt>
                <c:pt idx="2940" formatCode="General">
                  <c:v>6.0555100000000001E-2</c:v>
                </c:pt>
                <c:pt idx="2941" formatCode="General">
                  <c:v>6.05756E-2</c:v>
                </c:pt>
                <c:pt idx="2942" formatCode="General">
                  <c:v>6.0596200000000051E-2</c:v>
                </c:pt>
                <c:pt idx="2943" formatCode="General">
                  <c:v>6.0616900000000036E-2</c:v>
                </c:pt>
                <c:pt idx="2944" formatCode="General">
                  <c:v>6.0637400000000036E-2</c:v>
                </c:pt>
                <c:pt idx="2945" formatCode="General">
                  <c:v>6.0658000000000004E-2</c:v>
                </c:pt>
                <c:pt idx="2946" formatCode="General">
                  <c:v>6.0678599999999985E-2</c:v>
                </c:pt>
                <c:pt idx="2947" formatCode="General">
                  <c:v>6.0699200000000002E-2</c:v>
                </c:pt>
                <c:pt idx="2948" formatCode="General">
                  <c:v>6.0719800000000004E-2</c:v>
                </c:pt>
                <c:pt idx="2949" formatCode="General">
                  <c:v>6.0740400000000014E-2</c:v>
                </c:pt>
                <c:pt idx="2950" formatCode="General">
                  <c:v>6.0761000000000037E-2</c:v>
                </c:pt>
                <c:pt idx="2951" formatCode="General">
                  <c:v>6.0781700000000022E-2</c:v>
                </c:pt>
                <c:pt idx="2952" formatCode="General">
                  <c:v>6.0802200000000056E-2</c:v>
                </c:pt>
                <c:pt idx="2953" formatCode="General">
                  <c:v>6.0822800000000003E-2</c:v>
                </c:pt>
                <c:pt idx="2954" formatCode="General">
                  <c:v>6.0843399999999999E-2</c:v>
                </c:pt>
                <c:pt idx="2955" formatCode="General">
                  <c:v>6.0864000000000036E-2</c:v>
                </c:pt>
                <c:pt idx="2956" formatCode="General">
                  <c:v>6.0884600000000032E-2</c:v>
                </c:pt>
                <c:pt idx="2957" formatCode="General">
                  <c:v>6.0905200000000013E-2</c:v>
                </c:pt>
                <c:pt idx="2958" formatCode="General">
                  <c:v>6.0925799999999995E-2</c:v>
                </c:pt>
                <c:pt idx="2959" formatCode="General">
                  <c:v>6.0946399999999998E-2</c:v>
                </c:pt>
                <c:pt idx="2960" formatCode="General">
                  <c:v>6.0967000000000035E-2</c:v>
                </c:pt>
                <c:pt idx="2961" formatCode="General">
                  <c:v>6.0987600000000038E-2</c:v>
                </c:pt>
                <c:pt idx="2962" formatCode="General">
                  <c:v>6.1008199999999985E-2</c:v>
                </c:pt>
                <c:pt idx="2963" formatCode="General">
                  <c:v>6.1028799999999987E-2</c:v>
                </c:pt>
                <c:pt idx="2964" formatCode="General">
                  <c:v>6.1049399999999962E-2</c:v>
                </c:pt>
                <c:pt idx="2965" formatCode="General">
                  <c:v>6.1069999999999999E-2</c:v>
                </c:pt>
                <c:pt idx="2966" formatCode="General">
                  <c:v>6.1090600000000037E-2</c:v>
                </c:pt>
                <c:pt idx="2967" formatCode="General">
                  <c:v>6.1111199999999997E-2</c:v>
                </c:pt>
                <c:pt idx="2968" formatCode="General">
                  <c:v>6.1131799999999986E-2</c:v>
                </c:pt>
                <c:pt idx="2969" formatCode="General">
                  <c:v>6.1152400000000023E-2</c:v>
                </c:pt>
                <c:pt idx="2970" formatCode="General">
                  <c:v>6.1172900000000002E-2</c:v>
                </c:pt>
                <c:pt idx="2971" formatCode="General">
                  <c:v>6.1193600000000035E-2</c:v>
                </c:pt>
                <c:pt idx="2972" formatCode="General">
                  <c:v>6.1214200000000003E-2</c:v>
                </c:pt>
                <c:pt idx="2973" formatCode="General">
                  <c:v>6.1234700000000003E-2</c:v>
                </c:pt>
                <c:pt idx="2974" formatCode="General">
                  <c:v>6.1255399999999974E-2</c:v>
                </c:pt>
                <c:pt idx="2975" formatCode="General">
                  <c:v>6.1275999999999976E-2</c:v>
                </c:pt>
                <c:pt idx="2976" formatCode="General">
                  <c:v>6.1296500000000004E-2</c:v>
                </c:pt>
                <c:pt idx="2977" formatCode="General">
                  <c:v>6.1317200000000037E-2</c:v>
                </c:pt>
                <c:pt idx="2978" formatCode="General">
                  <c:v>6.1337700000000037E-2</c:v>
                </c:pt>
                <c:pt idx="2979" formatCode="General">
                  <c:v>6.1358300000000011E-2</c:v>
                </c:pt>
                <c:pt idx="2980" formatCode="General">
                  <c:v>6.1378999999999996E-2</c:v>
                </c:pt>
                <c:pt idx="2981" formatCode="General">
                  <c:v>6.1399500000000003E-2</c:v>
                </c:pt>
                <c:pt idx="2982" formatCode="General">
                  <c:v>6.1420099999999998E-2</c:v>
                </c:pt>
                <c:pt idx="2983" formatCode="General">
                  <c:v>6.1440799999999997E-2</c:v>
                </c:pt>
                <c:pt idx="2984" formatCode="General">
                  <c:v>6.1461300000000003E-2</c:v>
                </c:pt>
                <c:pt idx="2985" formatCode="General">
                  <c:v>6.1481899999999985E-2</c:v>
                </c:pt>
                <c:pt idx="2986" formatCode="General">
                  <c:v>6.1502500000000002E-2</c:v>
                </c:pt>
                <c:pt idx="2987" formatCode="General">
                  <c:v>6.1523099999999997E-2</c:v>
                </c:pt>
                <c:pt idx="2988" formatCode="General">
                  <c:v>6.15437E-2</c:v>
                </c:pt>
                <c:pt idx="2989" formatCode="General">
                  <c:v>6.1564300000000002E-2</c:v>
                </c:pt>
                <c:pt idx="2990" formatCode="General">
                  <c:v>6.1584899999999977E-2</c:v>
                </c:pt>
                <c:pt idx="2991" formatCode="General">
                  <c:v>6.1605499999999987E-2</c:v>
                </c:pt>
                <c:pt idx="2992" formatCode="General">
                  <c:v>6.1626099999999996E-2</c:v>
                </c:pt>
                <c:pt idx="2993" formatCode="General">
                  <c:v>6.1646699999999999E-2</c:v>
                </c:pt>
                <c:pt idx="2994" formatCode="General">
                  <c:v>6.1667300000000001E-2</c:v>
                </c:pt>
                <c:pt idx="2995" formatCode="General">
                  <c:v>6.1687899999999997E-2</c:v>
                </c:pt>
                <c:pt idx="2996" formatCode="General">
                  <c:v>6.1708500000000013E-2</c:v>
                </c:pt>
                <c:pt idx="2997" formatCode="General">
                  <c:v>6.1729099999999995E-2</c:v>
                </c:pt>
                <c:pt idx="2998" formatCode="General">
                  <c:v>6.1749699999999998E-2</c:v>
                </c:pt>
                <c:pt idx="2999" formatCode="General">
                  <c:v>6.17703E-2</c:v>
                </c:pt>
                <c:pt idx="3000" formatCode="General">
                  <c:v>6.1790900000000037E-2</c:v>
                </c:pt>
                <c:pt idx="3001" formatCode="General">
                  <c:v>6.1811500000000012E-2</c:v>
                </c:pt>
                <c:pt idx="3002" formatCode="General">
                  <c:v>6.1831999999999998E-2</c:v>
                </c:pt>
                <c:pt idx="3003" formatCode="General">
                  <c:v>6.1852600000000049E-2</c:v>
                </c:pt>
                <c:pt idx="3004" formatCode="General">
                  <c:v>6.1873299999999999E-2</c:v>
                </c:pt>
                <c:pt idx="3005" formatCode="General">
                  <c:v>6.1893800000000013E-2</c:v>
                </c:pt>
                <c:pt idx="3006" formatCode="General">
                  <c:v>6.1914500000000004E-2</c:v>
                </c:pt>
                <c:pt idx="3007" formatCode="General">
                  <c:v>6.19351E-2</c:v>
                </c:pt>
                <c:pt idx="3008" formatCode="General">
                  <c:v>6.19556E-2</c:v>
                </c:pt>
                <c:pt idx="3009" formatCode="General">
                  <c:v>6.1976299999999998E-2</c:v>
                </c:pt>
                <c:pt idx="3010" formatCode="General">
                  <c:v>6.1996900000000035E-2</c:v>
                </c:pt>
                <c:pt idx="3011" formatCode="General">
                  <c:v>6.2017400000000063E-2</c:v>
                </c:pt>
                <c:pt idx="3012" formatCode="General">
                  <c:v>6.2038000000000024E-2</c:v>
                </c:pt>
                <c:pt idx="3013" formatCode="General">
                  <c:v>6.2058599999999998E-2</c:v>
                </c:pt>
                <c:pt idx="3014" formatCode="General">
                  <c:v>6.2079200000000001E-2</c:v>
                </c:pt>
                <c:pt idx="3015" formatCode="General">
                  <c:v>6.2099900000000034E-2</c:v>
                </c:pt>
                <c:pt idx="3016" formatCode="General">
                  <c:v>6.2120399999999999E-2</c:v>
                </c:pt>
                <c:pt idx="3017" formatCode="General">
                  <c:v>6.2141000000000002E-2</c:v>
                </c:pt>
                <c:pt idx="3018" formatCode="General">
                  <c:v>6.2161700000000014E-2</c:v>
                </c:pt>
                <c:pt idx="3019" formatCode="General">
                  <c:v>6.2182200000000042E-2</c:v>
                </c:pt>
                <c:pt idx="3020" formatCode="General">
                  <c:v>6.2202800000000003E-2</c:v>
                </c:pt>
                <c:pt idx="3021" formatCode="General">
                  <c:v>6.2223399999999998E-2</c:v>
                </c:pt>
                <c:pt idx="3022" formatCode="General">
                  <c:v>6.2244000000000001E-2</c:v>
                </c:pt>
                <c:pt idx="3023" formatCode="General">
                  <c:v>6.2264600000000038E-2</c:v>
                </c:pt>
                <c:pt idx="3024" formatCode="General">
                  <c:v>6.2285199999999985E-2</c:v>
                </c:pt>
                <c:pt idx="3025" formatCode="General">
                  <c:v>6.2305800000000001E-2</c:v>
                </c:pt>
                <c:pt idx="3026" formatCode="General">
                  <c:v>6.2326400000000039E-2</c:v>
                </c:pt>
                <c:pt idx="3027" formatCode="General">
                  <c:v>6.2347000000000034E-2</c:v>
                </c:pt>
                <c:pt idx="3028" formatCode="General">
                  <c:v>6.2367600000000079E-2</c:v>
                </c:pt>
                <c:pt idx="3029" formatCode="General">
                  <c:v>6.2388100000000023E-2</c:v>
                </c:pt>
                <c:pt idx="3030" formatCode="General">
                  <c:v>6.2408800000000014E-2</c:v>
                </c:pt>
                <c:pt idx="3031" formatCode="General">
                  <c:v>6.2429400000000003E-2</c:v>
                </c:pt>
                <c:pt idx="3032" formatCode="General">
                  <c:v>6.2449900000000003E-2</c:v>
                </c:pt>
                <c:pt idx="3033" formatCode="General">
                  <c:v>6.2470600000000036E-2</c:v>
                </c:pt>
                <c:pt idx="3034" formatCode="General">
                  <c:v>6.2491200000000031E-2</c:v>
                </c:pt>
                <c:pt idx="3035" formatCode="General">
                  <c:v>6.2511700000000003E-2</c:v>
                </c:pt>
                <c:pt idx="3036" formatCode="General">
                  <c:v>6.2532400000000057E-2</c:v>
                </c:pt>
                <c:pt idx="3037" formatCode="General">
                  <c:v>6.255290000000005E-2</c:v>
                </c:pt>
                <c:pt idx="3038" formatCode="General">
                  <c:v>6.2573500000000004E-2</c:v>
                </c:pt>
                <c:pt idx="3039" formatCode="General">
                  <c:v>6.2594200000000058E-2</c:v>
                </c:pt>
                <c:pt idx="3040" formatCode="General">
                  <c:v>6.2614700000000023E-2</c:v>
                </c:pt>
                <c:pt idx="3041" formatCode="General">
                  <c:v>6.2635300000000005E-2</c:v>
                </c:pt>
                <c:pt idx="3042" formatCode="General">
                  <c:v>6.2656000000000003E-2</c:v>
                </c:pt>
                <c:pt idx="3043" formatCode="General">
                  <c:v>6.267650000000001E-2</c:v>
                </c:pt>
                <c:pt idx="3044" formatCode="General">
                  <c:v>6.2697100000000019E-2</c:v>
                </c:pt>
                <c:pt idx="3045" formatCode="General">
                  <c:v>6.2717700000000057E-2</c:v>
                </c:pt>
                <c:pt idx="3046" formatCode="General">
                  <c:v>6.2738300000000038E-2</c:v>
                </c:pt>
                <c:pt idx="3047" formatCode="General">
                  <c:v>6.2759000000000023E-2</c:v>
                </c:pt>
                <c:pt idx="3048" formatCode="General">
                  <c:v>6.2779500000000002E-2</c:v>
                </c:pt>
                <c:pt idx="3049" formatCode="General">
                  <c:v>6.2800100000000011E-2</c:v>
                </c:pt>
                <c:pt idx="3050" formatCode="General">
                  <c:v>6.2820699999999993E-2</c:v>
                </c:pt>
                <c:pt idx="3051" formatCode="General">
                  <c:v>6.2841300000000003E-2</c:v>
                </c:pt>
                <c:pt idx="3052" formatCode="General">
                  <c:v>6.2861899999999998E-2</c:v>
                </c:pt>
                <c:pt idx="3053" formatCode="General">
                  <c:v>6.2882500000000049E-2</c:v>
                </c:pt>
                <c:pt idx="3054" formatCode="General">
                  <c:v>6.2903100000000003E-2</c:v>
                </c:pt>
                <c:pt idx="3055" formatCode="General">
                  <c:v>6.2923700000000013E-2</c:v>
                </c:pt>
                <c:pt idx="3056" formatCode="General">
                  <c:v>6.2944299999999995E-2</c:v>
                </c:pt>
                <c:pt idx="3057" formatCode="General">
                  <c:v>6.2964900000000004E-2</c:v>
                </c:pt>
                <c:pt idx="3058" formatCode="General">
                  <c:v>6.29855E-2</c:v>
                </c:pt>
                <c:pt idx="3059" formatCode="General">
                  <c:v>6.3006100000000009E-2</c:v>
                </c:pt>
                <c:pt idx="3060" formatCode="General">
                  <c:v>6.3026700000000019E-2</c:v>
                </c:pt>
                <c:pt idx="3061" formatCode="General">
                  <c:v>6.3047300000000001E-2</c:v>
                </c:pt>
                <c:pt idx="3062" formatCode="General">
                  <c:v>6.3067899999999996E-2</c:v>
                </c:pt>
                <c:pt idx="3063" formatCode="General">
                  <c:v>6.3088500000000006E-2</c:v>
                </c:pt>
                <c:pt idx="3064" formatCode="General">
                  <c:v>6.3109100000000001E-2</c:v>
                </c:pt>
                <c:pt idx="3065" formatCode="General">
                  <c:v>6.3129699999999997E-2</c:v>
                </c:pt>
                <c:pt idx="3066" formatCode="General">
                  <c:v>6.3150300000000006E-2</c:v>
                </c:pt>
                <c:pt idx="3067" formatCode="General">
                  <c:v>6.3170900000000002E-2</c:v>
                </c:pt>
                <c:pt idx="3068" formatCode="General">
                  <c:v>6.3191499999999998E-2</c:v>
                </c:pt>
                <c:pt idx="3069" formatCode="General">
                  <c:v>6.3212000000000004E-2</c:v>
                </c:pt>
                <c:pt idx="3070" formatCode="General">
                  <c:v>6.3232700000000003E-2</c:v>
                </c:pt>
                <c:pt idx="3071" formatCode="General">
                  <c:v>6.3253299999999998E-2</c:v>
                </c:pt>
                <c:pt idx="3072" formatCode="General">
                  <c:v>6.3273800000000005E-2</c:v>
                </c:pt>
                <c:pt idx="3073" formatCode="General">
                  <c:v>6.3294500000000004E-2</c:v>
                </c:pt>
                <c:pt idx="3074" formatCode="General">
                  <c:v>6.3315099999999999E-2</c:v>
                </c:pt>
                <c:pt idx="3075" formatCode="General">
                  <c:v>6.3335600000000034E-2</c:v>
                </c:pt>
                <c:pt idx="3076" formatCode="General">
                  <c:v>6.3356300000000004E-2</c:v>
                </c:pt>
                <c:pt idx="3077" formatCode="General">
                  <c:v>6.3376800000000011E-2</c:v>
                </c:pt>
                <c:pt idx="3078" formatCode="General">
                  <c:v>6.3397400000000062E-2</c:v>
                </c:pt>
                <c:pt idx="3079" formatCode="General">
                  <c:v>6.3418100000000019E-2</c:v>
                </c:pt>
                <c:pt idx="3080" formatCode="General">
                  <c:v>6.3438599999999998E-2</c:v>
                </c:pt>
                <c:pt idx="3081" formatCode="General">
                  <c:v>6.345919999999998E-2</c:v>
                </c:pt>
                <c:pt idx="3082" formatCode="General">
                  <c:v>6.3479900000000006E-2</c:v>
                </c:pt>
                <c:pt idx="3083" formatCode="General">
                  <c:v>6.3500399999999999E-2</c:v>
                </c:pt>
                <c:pt idx="3084" formatCode="General">
                  <c:v>6.3520999999999994E-2</c:v>
                </c:pt>
                <c:pt idx="3085" formatCode="General">
                  <c:v>6.3541600000000004E-2</c:v>
                </c:pt>
                <c:pt idx="3086" formatCode="General">
                  <c:v>6.3562199999999999E-2</c:v>
                </c:pt>
                <c:pt idx="3087" formatCode="General">
                  <c:v>6.3582800000000009E-2</c:v>
                </c:pt>
                <c:pt idx="3088" formatCode="General">
                  <c:v>6.3603400000000004E-2</c:v>
                </c:pt>
                <c:pt idx="3089" formatCode="General">
                  <c:v>6.3624E-2</c:v>
                </c:pt>
                <c:pt idx="3090" formatCode="General">
                  <c:v>6.3644599999999996E-2</c:v>
                </c:pt>
                <c:pt idx="3091" formatCode="General">
                  <c:v>6.3665200000000005E-2</c:v>
                </c:pt>
                <c:pt idx="3092" formatCode="General">
                  <c:v>6.3685800000000001E-2</c:v>
                </c:pt>
                <c:pt idx="3093" formatCode="General">
                  <c:v>6.3706400000000052E-2</c:v>
                </c:pt>
                <c:pt idx="3094" formatCode="General">
                  <c:v>6.372700000000002E-2</c:v>
                </c:pt>
                <c:pt idx="3095" formatCode="General">
                  <c:v>6.3747600000000029E-2</c:v>
                </c:pt>
                <c:pt idx="3096" formatCode="General">
                  <c:v>6.3768099999999994E-2</c:v>
                </c:pt>
                <c:pt idx="3097" formatCode="General">
                  <c:v>6.3788800000000007E-2</c:v>
                </c:pt>
                <c:pt idx="3098" formatCode="General">
                  <c:v>6.3809400000000002E-2</c:v>
                </c:pt>
                <c:pt idx="3099" formatCode="General">
                  <c:v>6.3829999999999998E-2</c:v>
                </c:pt>
                <c:pt idx="3100" formatCode="General">
                  <c:v>6.3850599999999993E-2</c:v>
                </c:pt>
                <c:pt idx="3101" formatCode="General">
                  <c:v>6.38711E-2</c:v>
                </c:pt>
                <c:pt idx="3102" formatCode="General">
                  <c:v>6.3891799999999999E-2</c:v>
                </c:pt>
                <c:pt idx="3103" formatCode="General">
                  <c:v>6.3912399999999994E-2</c:v>
                </c:pt>
                <c:pt idx="3104" formatCode="General">
                  <c:v>6.3932900000000056E-2</c:v>
                </c:pt>
                <c:pt idx="3105" formatCode="General">
                  <c:v>6.395350000000001E-2</c:v>
                </c:pt>
                <c:pt idx="3106" formatCode="General">
                  <c:v>6.3974199999999995E-2</c:v>
                </c:pt>
                <c:pt idx="3107" formatCode="General">
                  <c:v>6.3994700000000002E-2</c:v>
                </c:pt>
                <c:pt idx="3108" formatCode="General">
                  <c:v>6.4015400000000056E-2</c:v>
                </c:pt>
                <c:pt idx="3109" formatCode="General">
                  <c:v>6.4035900000000034E-2</c:v>
                </c:pt>
                <c:pt idx="3110" formatCode="General">
                  <c:v>6.4056500000000058E-2</c:v>
                </c:pt>
                <c:pt idx="3111" formatCode="General">
                  <c:v>6.4077200000000056E-2</c:v>
                </c:pt>
                <c:pt idx="3112" formatCode="General">
                  <c:v>6.4097700000000049E-2</c:v>
                </c:pt>
                <c:pt idx="3113" formatCode="General">
                  <c:v>6.4118300000000003E-2</c:v>
                </c:pt>
                <c:pt idx="3114" formatCode="General">
                  <c:v>6.4138899999999999E-2</c:v>
                </c:pt>
                <c:pt idx="3115" formatCode="General">
                  <c:v>6.4159499999999994E-2</c:v>
                </c:pt>
                <c:pt idx="3116" formatCode="General">
                  <c:v>6.4180100000000004E-2</c:v>
                </c:pt>
                <c:pt idx="3117" formatCode="General">
                  <c:v>6.4200800000000002E-2</c:v>
                </c:pt>
                <c:pt idx="3118" formatCode="General">
                  <c:v>6.4221299999999995E-2</c:v>
                </c:pt>
                <c:pt idx="3119" formatCode="General">
                  <c:v>6.4241900000000005E-2</c:v>
                </c:pt>
                <c:pt idx="3120" formatCode="General">
                  <c:v>6.4262500000000014E-2</c:v>
                </c:pt>
                <c:pt idx="3121" formatCode="General">
                  <c:v>6.428310000000001E-2</c:v>
                </c:pt>
                <c:pt idx="3122" formatCode="General">
                  <c:v>6.4303700000000075E-2</c:v>
                </c:pt>
                <c:pt idx="3123" formatCode="General">
                  <c:v>6.4324300000000029E-2</c:v>
                </c:pt>
                <c:pt idx="3124" formatCode="General">
                  <c:v>6.4344899999999997E-2</c:v>
                </c:pt>
                <c:pt idx="3125" formatCode="General">
                  <c:v>6.4365400000000073E-2</c:v>
                </c:pt>
                <c:pt idx="3126" formatCode="General">
                  <c:v>6.4386100000000057E-2</c:v>
                </c:pt>
                <c:pt idx="3127" formatCode="General">
                  <c:v>6.4406700000000053E-2</c:v>
                </c:pt>
                <c:pt idx="3128" formatCode="General">
                  <c:v>6.4427200000000032E-2</c:v>
                </c:pt>
                <c:pt idx="3129" formatCode="General">
                  <c:v>6.444790000000003E-2</c:v>
                </c:pt>
                <c:pt idx="3130" formatCode="General">
                  <c:v>6.4468500000000054E-2</c:v>
                </c:pt>
                <c:pt idx="3131" formatCode="General">
                  <c:v>6.4489000000000032E-2</c:v>
                </c:pt>
                <c:pt idx="3132" formatCode="General">
                  <c:v>6.4509700000000003E-2</c:v>
                </c:pt>
                <c:pt idx="3133" formatCode="General">
                  <c:v>6.4530300000000013E-2</c:v>
                </c:pt>
                <c:pt idx="3134" formatCode="General">
                  <c:v>6.4550800000000019E-2</c:v>
                </c:pt>
                <c:pt idx="3135" formatCode="General">
                  <c:v>6.4571500000000004E-2</c:v>
                </c:pt>
                <c:pt idx="3136" formatCode="General">
                  <c:v>6.4592000000000052E-2</c:v>
                </c:pt>
                <c:pt idx="3137" formatCode="General">
                  <c:v>6.4612600000000103E-2</c:v>
                </c:pt>
                <c:pt idx="3138" formatCode="General">
                  <c:v>6.4633300000000019E-2</c:v>
                </c:pt>
                <c:pt idx="3139" formatCode="General">
                  <c:v>6.4653799999999997E-2</c:v>
                </c:pt>
                <c:pt idx="3140" formatCode="General">
                  <c:v>6.4674499999999996E-2</c:v>
                </c:pt>
                <c:pt idx="3141" formatCode="General">
                  <c:v>6.4695100000000019E-2</c:v>
                </c:pt>
                <c:pt idx="3142" formatCode="General">
                  <c:v>6.4715600000000068E-2</c:v>
                </c:pt>
                <c:pt idx="3143" formatCode="General">
                  <c:v>6.4736200000000077E-2</c:v>
                </c:pt>
                <c:pt idx="3144" formatCode="General">
                  <c:v>6.4756800000000073E-2</c:v>
                </c:pt>
                <c:pt idx="3145" formatCode="General">
                  <c:v>6.4777399999999999E-2</c:v>
                </c:pt>
                <c:pt idx="3146" formatCode="General">
                  <c:v>6.479800000000005E-2</c:v>
                </c:pt>
                <c:pt idx="3147" formatCode="General">
                  <c:v>6.4818600000000073E-2</c:v>
                </c:pt>
                <c:pt idx="3148" formatCode="General">
                  <c:v>6.4839200000000013E-2</c:v>
                </c:pt>
                <c:pt idx="3149" formatCode="General">
                  <c:v>6.4859899999999998E-2</c:v>
                </c:pt>
                <c:pt idx="3150" formatCode="General">
                  <c:v>6.4880400000000074E-2</c:v>
                </c:pt>
                <c:pt idx="3151" formatCode="General">
                  <c:v>6.4901E-2</c:v>
                </c:pt>
                <c:pt idx="3152" formatCode="General">
                  <c:v>6.4921599999999996E-2</c:v>
                </c:pt>
                <c:pt idx="3153" formatCode="General">
                  <c:v>6.4942200000000033E-2</c:v>
                </c:pt>
                <c:pt idx="3154" formatCode="General">
                  <c:v>6.4962800000000057E-2</c:v>
                </c:pt>
                <c:pt idx="3155" formatCode="General">
                  <c:v>6.4983400000000052E-2</c:v>
                </c:pt>
                <c:pt idx="3156" formatCode="General">
                  <c:v>6.500400000000002E-2</c:v>
                </c:pt>
                <c:pt idx="3157" formatCode="General">
                  <c:v>6.5024600000000002E-2</c:v>
                </c:pt>
                <c:pt idx="3158" formatCode="General">
                  <c:v>6.5045199999999997E-2</c:v>
                </c:pt>
                <c:pt idx="3159" formatCode="General">
                  <c:v>6.5065799999999993E-2</c:v>
                </c:pt>
                <c:pt idx="3160" formatCode="General">
                  <c:v>6.5086300000000014E-2</c:v>
                </c:pt>
                <c:pt idx="3161" formatCode="General">
                  <c:v>6.5107000000000012E-2</c:v>
                </c:pt>
                <c:pt idx="3162" formatCode="General">
                  <c:v>6.5127599999999994E-2</c:v>
                </c:pt>
                <c:pt idx="3163" formatCode="General">
                  <c:v>6.5148200000000003E-2</c:v>
                </c:pt>
                <c:pt idx="3164" formatCode="General">
                  <c:v>6.5168799999999999E-2</c:v>
                </c:pt>
                <c:pt idx="3165" formatCode="General">
                  <c:v>6.5189399999999995E-2</c:v>
                </c:pt>
                <c:pt idx="3166" formatCode="General">
                  <c:v>6.5210000000000004E-2</c:v>
                </c:pt>
                <c:pt idx="3167" formatCode="General">
                  <c:v>6.5230600000000014E-2</c:v>
                </c:pt>
                <c:pt idx="3168" formatCode="General">
                  <c:v>6.5251100000000006E-2</c:v>
                </c:pt>
                <c:pt idx="3169" formatCode="General">
                  <c:v>6.5271800000000005E-2</c:v>
                </c:pt>
                <c:pt idx="3170" formatCode="General">
                  <c:v>6.5292400000000056E-2</c:v>
                </c:pt>
                <c:pt idx="3171" formatCode="General">
                  <c:v>6.5312900000000049E-2</c:v>
                </c:pt>
                <c:pt idx="3172" formatCode="General">
                  <c:v>6.5333600000000075E-2</c:v>
                </c:pt>
                <c:pt idx="3173" formatCode="General">
                  <c:v>6.5354200000000057E-2</c:v>
                </c:pt>
                <c:pt idx="3174" formatCode="General">
                  <c:v>6.5374699999999994E-2</c:v>
                </c:pt>
                <c:pt idx="3175" formatCode="General">
                  <c:v>6.5395400000000034E-2</c:v>
                </c:pt>
                <c:pt idx="3176" formatCode="General">
                  <c:v>6.5415899999999999E-2</c:v>
                </c:pt>
                <c:pt idx="3177" formatCode="General">
                  <c:v>6.5436500000000022E-2</c:v>
                </c:pt>
                <c:pt idx="3178" formatCode="General">
                  <c:v>6.5457199999999993E-2</c:v>
                </c:pt>
                <c:pt idx="3179" formatCode="General">
                  <c:v>6.54777E-2</c:v>
                </c:pt>
                <c:pt idx="3180" formatCode="General">
                  <c:v>6.5498300000000023E-2</c:v>
                </c:pt>
                <c:pt idx="3181" formatCode="General">
                  <c:v>6.5518999999999994E-2</c:v>
                </c:pt>
                <c:pt idx="3182" formatCode="General">
                  <c:v>6.5539500000000001E-2</c:v>
                </c:pt>
                <c:pt idx="3183" formatCode="General">
                  <c:v>6.556010000000001E-2</c:v>
                </c:pt>
                <c:pt idx="3184" formatCode="General">
                  <c:v>6.558070000000002E-2</c:v>
                </c:pt>
                <c:pt idx="3185" formatCode="General">
                  <c:v>6.5601300000000001E-2</c:v>
                </c:pt>
                <c:pt idx="3186" formatCode="General">
                  <c:v>6.5621899999999997E-2</c:v>
                </c:pt>
                <c:pt idx="3187" formatCode="General">
                  <c:v>6.5642500000000006E-2</c:v>
                </c:pt>
                <c:pt idx="3188" formatCode="General">
                  <c:v>6.5663100000000002E-2</c:v>
                </c:pt>
                <c:pt idx="3189" formatCode="General">
                  <c:v>6.5683700000000012E-2</c:v>
                </c:pt>
                <c:pt idx="3190" formatCode="General">
                  <c:v>6.5704299999999993E-2</c:v>
                </c:pt>
                <c:pt idx="3191" formatCode="General">
                  <c:v>6.5724900000000003E-2</c:v>
                </c:pt>
                <c:pt idx="3192" formatCode="General">
                  <c:v>6.5745499999999998E-2</c:v>
                </c:pt>
                <c:pt idx="3193" formatCode="General">
                  <c:v>6.576610000000005E-2</c:v>
                </c:pt>
                <c:pt idx="3194" formatCode="General">
                  <c:v>6.5786700000000073E-2</c:v>
                </c:pt>
                <c:pt idx="3195" formatCode="General">
                  <c:v>6.5807300000000013E-2</c:v>
                </c:pt>
                <c:pt idx="3196" formatCode="General">
                  <c:v>6.5827899999999995E-2</c:v>
                </c:pt>
                <c:pt idx="3197" formatCode="General">
                  <c:v>6.5848500000000004E-2</c:v>
                </c:pt>
                <c:pt idx="3198" formatCode="General">
                  <c:v>6.5869000000000011E-2</c:v>
                </c:pt>
                <c:pt idx="3199" formatCode="General">
                  <c:v>6.5889700000000009E-2</c:v>
                </c:pt>
                <c:pt idx="3200" formatCode="General">
                  <c:v>6.5910200000000058E-2</c:v>
                </c:pt>
                <c:pt idx="3201" formatCode="General">
                  <c:v>6.5930900000000014E-2</c:v>
                </c:pt>
                <c:pt idx="3202" formatCode="General">
                  <c:v>6.5951499999999996E-2</c:v>
                </c:pt>
                <c:pt idx="3203" formatCode="General">
                  <c:v>6.5972000000000003E-2</c:v>
                </c:pt>
                <c:pt idx="3204" formatCode="General">
                  <c:v>6.5992700000000057E-2</c:v>
                </c:pt>
                <c:pt idx="3205" formatCode="General">
                  <c:v>6.6013300000000011E-2</c:v>
                </c:pt>
                <c:pt idx="3206" formatCode="General">
                  <c:v>6.6033800000000004E-2</c:v>
                </c:pt>
                <c:pt idx="3207" formatCode="General">
                  <c:v>6.6054399999999999E-2</c:v>
                </c:pt>
                <c:pt idx="3208" formatCode="General">
                  <c:v>6.6074999999999995E-2</c:v>
                </c:pt>
                <c:pt idx="3209" formatCode="General">
                  <c:v>6.6095600000000004E-2</c:v>
                </c:pt>
                <c:pt idx="3210" formatCode="General">
                  <c:v>6.6116300000000003E-2</c:v>
                </c:pt>
                <c:pt idx="3211" formatCode="General">
                  <c:v>6.6136800000000009E-2</c:v>
                </c:pt>
                <c:pt idx="3212" formatCode="General">
                  <c:v>6.6157400000000019E-2</c:v>
                </c:pt>
                <c:pt idx="3213" formatCode="General">
                  <c:v>6.617809999999999E-2</c:v>
                </c:pt>
                <c:pt idx="3214" formatCode="General">
                  <c:v>6.6198599999999996E-2</c:v>
                </c:pt>
                <c:pt idx="3215" formatCode="General">
                  <c:v>6.6219200000000006E-2</c:v>
                </c:pt>
                <c:pt idx="3216" formatCode="General">
                  <c:v>6.6239799999999988E-2</c:v>
                </c:pt>
                <c:pt idx="3217" formatCode="General">
                  <c:v>6.6260399999999997E-2</c:v>
                </c:pt>
                <c:pt idx="3218" formatCode="General">
                  <c:v>6.6281000000000007E-2</c:v>
                </c:pt>
                <c:pt idx="3219" formatCode="General">
                  <c:v>6.6301600000000002E-2</c:v>
                </c:pt>
                <c:pt idx="3220" formatCode="General">
                  <c:v>6.6322199999999998E-2</c:v>
                </c:pt>
                <c:pt idx="3221" formatCode="General">
                  <c:v>6.6342799999999993E-2</c:v>
                </c:pt>
                <c:pt idx="3222" formatCode="General">
                  <c:v>6.6363400000000072E-2</c:v>
                </c:pt>
                <c:pt idx="3223" formatCode="General">
                  <c:v>6.6384000000000012E-2</c:v>
                </c:pt>
                <c:pt idx="3224" formatCode="General">
                  <c:v>6.6404500000000005E-2</c:v>
                </c:pt>
                <c:pt idx="3225" formatCode="General">
                  <c:v>6.6425200000000004E-2</c:v>
                </c:pt>
                <c:pt idx="3226" formatCode="General">
                  <c:v>6.6445799999999999E-2</c:v>
                </c:pt>
                <c:pt idx="3227" formatCode="General">
                  <c:v>6.646630000000002E-2</c:v>
                </c:pt>
                <c:pt idx="3228" formatCode="General">
                  <c:v>6.6487000000000004E-2</c:v>
                </c:pt>
                <c:pt idx="3229" formatCode="General">
                  <c:v>6.6507600000000014E-2</c:v>
                </c:pt>
                <c:pt idx="3230" formatCode="General">
                  <c:v>6.6528100000000007E-2</c:v>
                </c:pt>
                <c:pt idx="3231" formatCode="General">
                  <c:v>6.6548800000000005E-2</c:v>
                </c:pt>
                <c:pt idx="3232" formatCode="General">
                  <c:v>6.6569400000000001E-2</c:v>
                </c:pt>
                <c:pt idx="3233" formatCode="General">
                  <c:v>6.6589999999999996E-2</c:v>
                </c:pt>
                <c:pt idx="3234" formatCode="General">
                  <c:v>6.661060000000002E-2</c:v>
                </c:pt>
                <c:pt idx="3235" formatCode="General">
                  <c:v>6.6631099999999999E-2</c:v>
                </c:pt>
                <c:pt idx="3236" formatCode="General">
                  <c:v>6.6651699999999994E-2</c:v>
                </c:pt>
                <c:pt idx="3237" formatCode="General">
                  <c:v>6.6672400000000007E-2</c:v>
                </c:pt>
                <c:pt idx="3238" formatCode="General">
                  <c:v>6.6692899999999999E-2</c:v>
                </c:pt>
                <c:pt idx="3239" formatCode="General">
                  <c:v>6.6713500000000023E-2</c:v>
                </c:pt>
                <c:pt idx="3240" formatCode="General">
                  <c:v>6.6734100000000018E-2</c:v>
                </c:pt>
                <c:pt idx="3241" formatCode="General">
                  <c:v>6.67547E-2</c:v>
                </c:pt>
                <c:pt idx="3242" formatCode="General">
                  <c:v>6.6775399999999999E-2</c:v>
                </c:pt>
                <c:pt idx="3243" formatCode="General">
                  <c:v>6.6795900000000033E-2</c:v>
                </c:pt>
                <c:pt idx="3244" formatCode="General">
                  <c:v>6.6816500000000056E-2</c:v>
                </c:pt>
                <c:pt idx="3245" formatCode="General">
                  <c:v>6.6837099999999997E-2</c:v>
                </c:pt>
                <c:pt idx="3246" formatCode="General">
                  <c:v>6.685770000000002E-2</c:v>
                </c:pt>
                <c:pt idx="3247" formatCode="General">
                  <c:v>6.6878300000000002E-2</c:v>
                </c:pt>
                <c:pt idx="3248" formatCode="General">
                  <c:v>6.6898899999999997E-2</c:v>
                </c:pt>
                <c:pt idx="3249" formatCode="General">
                  <c:v>6.6919500000000007E-2</c:v>
                </c:pt>
                <c:pt idx="3250" formatCode="General">
                  <c:v>6.6940099999999989E-2</c:v>
                </c:pt>
                <c:pt idx="3251" formatCode="General">
                  <c:v>6.6960699999999998E-2</c:v>
                </c:pt>
                <c:pt idx="3252" formatCode="General">
                  <c:v>6.6981299999999994E-2</c:v>
                </c:pt>
                <c:pt idx="3253" formatCode="General">
                  <c:v>6.7001900000000003E-2</c:v>
                </c:pt>
                <c:pt idx="3254" formatCode="General">
                  <c:v>6.7022500000000013E-2</c:v>
                </c:pt>
                <c:pt idx="3255" formatCode="General">
                  <c:v>6.7043099999999994E-2</c:v>
                </c:pt>
                <c:pt idx="3256" formatCode="General">
                  <c:v>6.7063700000000073E-2</c:v>
                </c:pt>
                <c:pt idx="3257" formatCode="General">
                  <c:v>6.7084299999999999E-2</c:v>
                </c:pt>
                <c:pt idx="3258" formatCode="General">
                  <c:v>6.7104899999999995E-2</c:v>
                </c:pt>
                <c:pt idx="3259" formatCode="General">
                  <c:v>6.7125500000000005E-2</c:v>
                </c:pt>
                <c:pt idx="3260" formatCode="General">
                  <c:v>6.71461E-2</c:v>
                </c:pt>
                <c:pt idx="3261" formatCode="General">
                  <c:v>6.7166700000000051E-2</c:v>
                </c:pt>
                <c:pt idx="3262" formatCode="General">
                  <c:v>6.718720000000003E-2</c:v>
                </c:pt>
                <c:pt idx="3263" formatCode="General">
                  <c:v>6.7207900000000001E-2</c:v>
                </c:pt>
                <c:pt idx="3264" formatCode="General">
                  <c:v>6.722839999999998E-2</c:v>
                </c:pt>
                <c:pt idx="3265" formatCode="General">
                  <c:v>6.7249100000000006E-2</c:v>
                </c:pt>
                <c:pt idx="3266" formatCode="General">
                  <c:v>6.7269700000000002E-2</c:v>
                </c:pt>
                <c:pt idx="3267" formatCode="General">
                  <c:v>6.7290199999999994E-2</c:v>
                </c:pt>
                <c:pt idx="3268" formatCode="General">
                  <c:v>6.7310900000000076E-2</c:v>
                </c:pt>
                <c:pt idx="3269" formatCode="General">
                  <c:v>6.7331500000000002E-2</c:v>
                </c:pt>
                <c:pt idx="3270" formatCode="General">
                  <c:v>6.7352000000000051E-2</c:v>
                </c:pt>
                <c:pt idx="3271" formatCode="General">
                  <c:v>6.7372600000000074E-2</c:v>
                </c:pt>
                <c:pt idx="3272" formatCode="General">
                  <c:v>6.7393300000000073E-2</c:v>
                </c:pt>
                <c:pt idx="3273" formatCode="General">
                  <c:v>6.7413800000000024E-2</c:v>
                </c:pt>
                <c:pt idx="3274" formatCode="General">
                  <c:v>6.7434499999999994E-2</c:v>
                </c:pt>
                <c:pt idx="3275" formatCode="General">
                  <c:v>6.7455000000000001E-2</c:v>
                </c:pt>
                <c:pt idx="3276" formatCode="General">
                  <c:v>6.7475599999999997E-2</c:v>
                </c:pt>
                <c:pt idx="3277" formatCode="General">
                  <c:v>6.7496300000000051E-2</c:v>
                </c:pt>
                <c:pt idx="3278" formatCode="General">
                  <c:v>6.7516800000000057E-2</c:v>
                </c:pt>
                <c:pt idx="3279" formatCode="General">
                  <c:v>6.7537399999999997E-2</c:v>
                </c:pt>
                <c:pt idx="3280" formatCode="General">
                  <c:v>6.7558099999999996E-2</c:v>
                </c:pt>
                <c:pt idx="3281" formatCode="General">
                  <c:v>6.7578600000000003E-2</c:v>
                </c:pt>
                <c:pt idx="3282" formatCode="General">
                  <c:v>6.7599199999999998E-2</c:v>
                </c:pt>
                <c:pt idx="3283" formatCode="General">
                  <c:v>6.7619799999999994E-2</c:v>
                </c:pt>
                <c:pt idx="3284" formatCode="General">
                  <c:v>6.7640400000000003E-2</c:v>
                </c:pt>
                <c:pt idx="3285" formatCode="General">
                  <c:v>6.7660999999999999E-2</c:v>
                </c:pt>
                <c:pt idx="3286" formatCode="General">
                  <c:v>6.7681599999999995E-2</c:v>
                </c:pt>
                <c:pt idx="3287" formatCode="General">
                  <c:v>6.7702200000000073E-2</c:v>
                </c:pt>
                <c:pt idx="3288" formatCode="General">
                  <c:v>6.7722800000000014E-2</c:v>
                </c:pt>
                <c:pt idx="3289" formatCode="General">
                  <c:v>6.7743400000000051E-2</c:v>
                </c:pt>
                <c:pt idx="3290" formatCode="General">
                  <c:v>6.7764000000000074E-2</c:v>
                </c:pt>
                <c:pt idx="3291" formatCode="General">
                  <c:v>6.7784500000000053E-2</c:v>
                </c:pt>
                <c:pt idx="3292" formatCode="General">
                  <c:v>6.7805199999999996E-2</c:v>
                </c:pt>
                <c:pt idx="3293" formatCode="General">
                  <c:v>6.7825800000000006E-2</c:v>
                </c:pt>
                <c:pt idx="3294" formatCode="General">
                  <c:v>6.7846400000000057E-2</c:v>
                </c:pt>
                <c:pt idx="3295" formatCode="General">
                  <c:v>6.7867000000000052E-2</c:v>
                </c:pt>
                <c:pt idx="3296" formatCode="General">
                  <c:v>6.7887600000000076E-2</c:v>
                </c:pt>
                <c:pt idx="3297" formatCode="General">
                  <c:v>6.7908200000000002E-2</c:v>
                </c:pt>
                <c:pt idx="3298" formatCode="General">
                  <c:v>6.7928799999999998E-2</c:v>
                </c:pt>
                <c:pt idx="3299" formatCode="General">
                  <c:v>6.7949300000000004E-2</c:v>
                </c:pt>
                <c:pt idx="3300" formatCode="General">
                  <c:v>6.7969900000000014E-2</c:v>
                </c:pt>
                <c:pt idx="3301" formatCode="General">
                  <c:v>6.7990600000000054E-2</c:v>
                </c:pt>
                <c:pt idx="3302" formatCode="General">
                  <c:v>6.8011100000000019E-2</c:v>
                </c:pt>
                <c:pt idx="3303" formatCode="General">
                  <c:v>6.8031800000000003E-2</c:v>
                </c:pt>
                <c:pt idx="3304" formatCode="General">
                  <c:v>6.8052399999999999E-2</c:v>
                </c:pt>
                <c:pt idx="3305" formatCode="General">
                  <c:v>6.807290000000002E-2</c:v>
                </c:pt>
                <c:pt idx="3306" formatCode="General">
                  <c:v>6.8093600000000074E-2</c:v>
                </c:pt>
                <c:pt idx="3307" formatCode="General">
                  <c:v>6.8114099999999997E-2</c:v>
                </c:pt>
                <c:pt idx="3308" formatCode="General">
                  <c:v>6.813470000000002E-2</c:v>
                </c:pt>
                <c:pt idx="3309" formatCode="General">
                  <c:v>6.8155300000000002E-2</c:v>
                </c:pt>
                <c:pt idx="3310" formatCode="General">
                  <c:v>6.817589999999997E-2</c:v>
                </c:pt>
                <c:pt idx="3311" formatCode="General">
                  <c:v>6.8196500000000021E-2</c:v>
                </c:pt>
                <c:pt idx="3312" formatCode="General">
                  <c:v>6.8217200000000019E-2</c:v>
                </c:pt>
                <c:pt idx="3313" formatCode="General">
                  <c:v>6.8237699999999998E-2</c:v>
                </c:pt>
                <c:pt idx="3314" formatCode="General">
                  <c:v>6.8258299999999994E-2</c:v>
                </c:pt>
                <c:pt idx="3315" formatCode="General">
                  <c:v>6.8278900000000003E-2</c:v>
                </c:pt>
                <c:pt idx="3316" formatCode="General">
                  <c:v>6.8299499999999999E-2</c:v>
                </c:pt>
                <c:pt idx="3317" formatCode="General">
                  <c:v>6.8320100000000009E-2</c:v>
                </c:pt>
                <c:pt idx="3318" formatCode="General">
                  <c:v>6.8340700000000004E-2</c:v>
                </c:pt>
                <c:pt idx="3319" formatCode="General">
                  <c:v>6.83613E-2</c:v>
                </c:pt>
                <c:pt idx="3320" formatCode="General">
                  <c:v>6.8381899999999995E-2</c:v>
                </c:pt>
                <c:pt idx="3321" formatCode="General">
                  <c:v>6.8402500000000033E-2</c:v>
                </c:pt>
                <c:pt idx="3322" formatCode="General">
                  <c:v>6.8423100000000001E-2</c:v>
                </c:pt>
                <c:pt idx="3323" formatCode="General">
                  <c:v>6.844370000000001E-2</c:v>
                </c:pt>
                <c:pt idx="3324" formatCode="General">
                  <c:v>6.846430000000002E-2</c:v>
                </c:pt>
                <c:pt idx="3325" formatCode="General">
                  <c:v>6.8484900000000001E-2</c:v>
                </c:pt>
                <c:pt idx="3326" formatCode="General">
                  <c:v>6.8505499999999997E-2</c:v>
                </c:pt>
                <c:pt idx="3327" formatCode="General">
                  <c:v>6.8526100000000006E-2</c:v>
                </c:pt>
                <c:pt idx="3328" formatCode="General">
                  <c:v>6.8546700000000002E-2</c:v>
                </c:pt>
                <c:pt idx="3329" formatCode="General">
                  <c:v>6.8567199999999995E-2</c:v>
                </c:pt>
                <c:pt idx="3330" formatCode="General">
                  <c:v>6.8587899999999993E-2</c:v>
                </c:pt>
                <c:pt idx="3331" formatCode="General">
                  <c:v>6.86084E-2</c:v>
                </c:pt>
                <c:pt idx="3332" formatCode="General">
                  <c:v>6.8628999999999996E-2</c:v>
                </c:pt>
                <c:pt idx="3333" formatCode="General">
                  <c:v>6.864969999999998E-2</c:v>
                </c:pt>
                <c:pt idx="3334" formatCode="General">
                  <c:v>6.8670200000000001E-2</c:v>
                </c:pt>
                <c:pt idx="3335" formatCode="General">
                  <c:v>6.8690899999999999E-2</c:v>
                </c:pt>
                <c:pt idx="3336" formatCode="General">
                  <c:v>6.8711500000000023E-2</c:v>
                </c:pt>
                <c:pt idx="3337" formatCode="General">
                  <c:v>6.8732000000000057E-2</c:v>
                </c:pt>
                <c:pt idx="3338" formatCode="General">
                  <c:v>6.8752600000000053E-2</c:v>
                </c:pt>
                <c:pt idx="3339" formatCode="General">
                  <c:v>6.877320000000002E-2</c:v>
                </c:pt>
                <c:pt idx="3340" formatCode="General">
                  <c:v>6.8793800000000058E-2</c:v>
                </c:pt>
                <c:pt idx="3341" formatCode="General">
                  <c:v>6.8814399999999998E-2</c:v>
                </c:pt>
                <c:pt idx="3342" formatCode="General">
                  <c:v>6.8834999999999993E-2</c:v>
                </c:pt>
                <c:pt idx="3343" formatCode="General">
                  <c:v>6.8855600000000003E-2</c:v>
                </c:pt>
                <c:pt idx="3344" formatCode="General">
                  <c:v>6.8876300000000001E-2</c:v>
                </c:pt>
                <c:pt idx="3345" formatCode="General">
                  <c:v>6.8896800000000022E-2</c:v>
                </c:pt>
                <c:pt idx="3346" formatCode="General">
                  <c:v>6.8917400000000059E-2</c:v>
                </c:pt>
                <c:pt idx="3347" formatCode="General">
                  <c:v>6.8937999999999999E-2</c:v>
                </c:pt>
                <c:pt idx="3348" formatCode="General">
                  <c:v>6.8958599999999995E-2</c:v>
                </c:pt>
                <c:pt idx="3349" formatCode="General">
                  <c:v>6.8979200000000004E-2</c:v>
                </c:pt>
                <c:pt idx="3350" formatCode="General">
                  <c:v>6.89998E-2</c:v>
                </c:pt>
                <c:pt idx="3351" formatCode="General">
                  <c:v>6.9020400000000023E-2</c:v>
                </c:pt>
                <c:pt idx="3352" formatCode="General">
                  <c:v>6.9041000000000019E-2</c:v>
                </c:pt>
                <c:pt idx="3353" formatCode="General">
                  <c:v>6.9061600000000056E-2</c:v>
                </c:pt>
                <c:pt idx="3354" formatCode="General">
                  <c:v>6.9082200000000052E-2</c:v>
                </c:pt>
                <c:pt idx="3355" formatCode="General">
                  <c:v>6.9102800000000034E-2</c:v>
                </c:pt>
                <c:pt idx="3356" formatCode="General">
                  <c:v>6.9123400000000057E-2</c:v>
                </c:pt>
                <c:pt idx="3357" formatCode="General">
                  <c:v>6.9144000000000011E-2</c:v>
                </c:pt>
                <c:pt idx="3358" formatCode="General">
                  <c:v>6.9164600000000062E-2</c:v>
                </c:pt>
                <c:pt idx="3359" formatCode="General">
                  <c:v>6.9185200000000002E-2</c:v>
                </c:pt>
                <c:pt idx="3360" formatCode="General">
                  <c:v>6.9205799999999998E-2</c:v>
                </c:pt>
                <c:pt idx="3361" formatCode="General">
                  <c:v>6.9226399999999993E-2</c:v>
                </c:pt>
                <c:pt idx="3362" formatCode="General">
                  <c:v>6.9247000000000003E-2</c:v>
                </c:pt>
                <c:pt idx="3363" formatCode="General">
                  <c:v>6.9267500000000023E-2</c:v>
                </c:pt>
                <c:pt idx="3364" formatCode="General">
                  <c:v>6.9288100000000005E-2</c:v>
                </c:pt>
                <c:pt idx="3365" formatCode="General">
                  <c:v>6.9308800000000004E-2</c:v>
                </c:pt>
                <c:pt idx="3366" formatCode="General">
                  <c:v>6.932930000000001E-2</c:v>
                </c:pt>
                <c:pt idx="3367" formatCode="General">
                  <c:v>6.935000000000005E-2</c:v>
                </c:pt>
                <c:pt idx="3368" formatCode="General">
                  <c:v>6.9370600000000074E-2</c:v>
                </c:pt>
                <c:pt idx="3369" formatCode="General">
                  <c:v>6.9391100000000053E-2</c:v>
                </c:pt>
                <c:pt idx="3370" formatCode="General">
                  <c:v>6.9411800000000023E-2</c:v>
                </c:pt>
                <c:pt idx="3371" formatCode="General">
                  <c:v>6.9432400000000102E-2</c:v>
                </c:pt>
                <c:pt idx="3372" formatCode="General">
                  <c:v>6.9452900000000067E-2</c:v>
                </c:pt>
                <c:pt idx="3373" formatCode="General">
                  <c:v>6.9473499999999994E-2</c:v>
                </c:pt>
                <c:pt idx="3374" formatCode="General">
                  <c:v>6.9494100000000031E-2</c:v>
                </c:pt>
                <c:pt idx="3375" formatCode="General">
                  <c:v>6.9514700000000054E-2</c:v>
                </c:pt>
                <c:pt idx="3376" formatCode="General">
                  <c:v>6.9535399999999997E-2</c:v>
                </c:pt>
                <c:pt idx="3377" formatCode="General">
                  <c:v>6.9555900000000004E-2</c:v>
                </c:pt>
                <c:pt idx="3378" formatCode="General">
                  <c:v>6.9576500000000013E-2</c:v>
                </c:pt>
                <c:pt idx="3379" formatCode="General">
                  <c:v>6.9597200000000053E-2</c:v>
                </c:pt>
                <c:pt idx="3380" formatCode="General">
                  <c:v>6.9617700000000032E-2</c:v>
                </c:pt>
                <c:pt idx="3381" formatCode="General">
                  <c:v>6.96383E-2</c:v>
                </c:pt>
                <c:pt idx="3382" formatCode="General">
                  <c:v>6.9658899999999996E-2</c:v>
                </c:pt>
                <c:pt idx="3383" formatCode="General">
                  <c:v>6.9679500000000005E-2</c:v>
                </c:pt>
                <c:pt idx="3384" formatCode="General">
                  <c:v>6.9700100000000056E-2</c:v>
                </c:pt>
                <c:pt idx="3385" formatCode="General">
                  <c:v>6.9720700000000024E-2</c:v>
                </c:pt>
                <c:pt idx="3386" formatCode="General">
                  <c:v>6.974130000000002E-2</c:v>
                </c:pt>
                <c:pt idx="3387" formatCode="General">
                  <c:v>6.9761900000000057E-2</c:v>
                </c:pt>
                <c:pt idx="3388" formatCode="General">
                  <c:v>6.9782500000000053E-2</c:v>
                </c:pt>
                <c:pt idx="3389" formatCode="General">
                  <c:v>6.9803100000000062E-2</c:v>
                </c:pt>
                <c:pt idx="3390" formatCode="General">
                  <c:v>6.9823700000000058E-2</c:v>
                </c:pt>
                <c:pt idx="3391" formatCode="General">
                  <c:v>6.9844299999999998E-2</c:v>
                </c:pt>
                <c:pt idx="3392" formatCode="General">
                  <c:v>6.9864899999999994E-2</c:v>
                </c:pt>
                <c:pt idx="3393" formatCode="General">
                  <c:v>6.9885400000000014E-2</c:v>
                </c:pt>
                <c:pt idx="3394" formatCode="General">
                  <c:v>6.9906100000000013E-2</c:v>
                </c:pt>
                <c:pt idx="3395" formatCode="General">
                  <c:v>6.992670000000005E-2</c:v>
                </c:pt>
                <c:pt idx="3396" formatCode="General">
                  <c:v>6.9947300000000004E-2</c:v>
                </c:pt>
                <c:pt idx="3397" formatCode="General">
                  <c:v>6.9967900000000055E-2</c:v>
                </c:pt>
                <c:pt idx="3398" formatCode="General">
                  <c:v>6.9988400000000034E-2</c:v>
                </c:pt>
                <c:pt idx="3399" formatCode="General">
                  <c:v>7.0009100000000005E-2</c:v>
                </c:pt>
                <c:pt idx="3400" formatCode="General">
                  <c:v>7.00297E-2</c:v>
                </c:pt>
                <c:pt idx="3401" formatCode="General">
                  <c:v>7.0050200000000021E-2</c:v>
                </c:pt>
                <c:pt idx="3402" formatCode="General">
                  <c:v>7.0070800000000003E-2</c:v>
                </c:pt>
                <c:pt idx="3403" formatCode="General">
                  <c:v>7.0091500000000001E-2</c:v>
                </c:pt>
                <c:pt idx="3404" formatCode="General">
                  <c:v>7.0111999999999994E-2</c:v>
                </c:pt>
                <c:pt idx="3405" formatCode="General">
                  <c:v>7.0132700000000034E-2</c:v>
                </c:pt>
                <c:pt idx="3406" formatCode="General">
                  <c:v>7.0153199999999999E-2</c:v>
                </c:pt>
                <c:pt idx="3407" formatCode="General">
                  <c:v>7.0173799999999995E-2</c:v>
                </c:pt>
                <c:pt idx="3408" formatCode="General">
                  <c:v>7.0194500000000021E-2</c:v>
                </c:pt>
                <c:pt idx="3409" formatCode="General">
                  <c:v>7.0215E-2</c:v>
                </c:pt>
                <c:pt idx="3410" formatCode="General">
                  <c:v>7.0235599999999995E-2</c:v>
                </c:pt>
                <c:pt idx="3411" formatCode="General">
                  <c:v>7.0256200000000019E-2</c:v>
                </c:pt>
                <c:pt idx="3412" formatCode="General">
                  <c:v>7.02768E-2</c:v>
                </c:pt>
                <c:pt idx="3413" formatCode="General">
                  <c:v>7.0297399999999996E-2</c:v>
                </c:pt>
                <c:pt idx="3414" formatCode="General">
                  <c:v>7.0318000000000033E-2</c:v>
                </c:pt>
                <c:pt idx="3415" formatCode="General">
                  <c:v>7.0338600000000057E-2</c:v>
                </c:pt>
                <c:pt idx="3416" formatCode="General">
                  <c:v>7.0359199999999997E-2</c:v>
                </c:pt>
                <c:pt idx="3417" formatCode="General">
                  <c:v>7.0379800000000006E-2</c:v>
                </c:pt>
                <c:pt idx="3418" formatCode="General">
                  <c:v>7.0400400000000057E-2</c:v>
                </c:pt>
                <c:pt idx="3419" formatCode="General">
                  <c:v>7.0420999999999997E-2</c:v>
                </c:pt>
                <c:pt idx="3420" formatCode="General">
                  <c:v>7.0441599999999993E-2</c:v>
                </c:pt>
                <c:pt idx="3421" formatCode="General">
                  <c:v>7.0462200000000058E-2</c:v>
                </c:pt>
                <c:pt idx="3422" formatCode="General">
                  <c:v>7.0482800000000012E-2</c:v>
                </c:pt>
                <c:pt idx="3423" formatCode="General">
                  <c:v>7.0503399999999994E-2</c:v>
                </c:pt>
                <c:pt idx="3424" formatCode="General">
                  <c:v>7.0524000000000003E-2</c:v>
                </c:pt>
                <c:pt idx="3425" formatCode="General">
                  <c:v>7.0544599999999999E-2</c:v>
                </c:pt>
                <c:pt idx="3426" formatCode="General">
                  <c:v>7.0565199999999995E-2</c:v>
                </c:pt>
                <c:pt idx="3427" formatCode="General">
                  <c:v>7.0585800000000004E-2</c:v>
                </c:pt>
                <c:pt idx="3428" formatCode="General">
                  <c:v>7.0606400000000014E-2</c:v>
                </c:pt>
                <c:pt idx="3429" formatCode="General">
                  <c:v>7.0627000000000009E-2</c:v>
                </c:pt>
                <c:pt idx="3430" formatCode="General">
                  <c:v>7.0647500000000002E-2</c:v>
                </c:pt>
                <c:pt idx="3431" formatCode="General">
                  <c:v>7.0668099999999998E-2</c:v>
                </c:pt>
                <c:pt idx="3432" formatCode="General">
                  <c:v>7.0688799999999996E-2</c:v>
                </c:pt>
                <c:pt idx="3433" formatCode="General">
                  <c:v>7.0709300000000003E-2</c:v>
                </c:pt>
                <c:pt idx="3434" formatCode="General">
                  <c:v>7.0729899999999998E-2</c:v>
                </c:pt>
                <c:pt idx="3435" formatCode="General">
                  <c:v>7.0750600000000052E-2</c:v>
                </c:pt>
                <c:pt idx="3436" formatCode="General">
                  <c:v>7.0771100000000003E-2</c:v>
                </c:pt>
                <c:pt idx="3437" formatCode="General">
                  <c:v>7.0791800000000002E-2</c:v>
                </c:pt>
                <c:pt idx="3438" formatCode="General">
                  <c:v>7.081230000000005E-2</c:v>
                </c:pt>
                <c:pt idx="3439" formatCode="General">
                  <c:v>7.0832900000000074E-2</c:v>
                </c:pt>
                <c:pt idx="3440" formatCode="General">
                  <c:v>7.0853500000000014E-2</c:v>
                </c:pt>
                <c:pt idx="3441" formatCode="General">
                  <c:v>7.0874099999999995E-2</c:v>
                </c:pt>
                <c:pt idx="3442" formatCode="General">
                  <c:v>7.0894700000000033E-2</c:v>
                </c:pt>
                <c:pt idx="3443" formatCode="General">
                  <c:v>7.0915300000000001E-2</c:v>
                </c:pt>
                <c:pt idx="3444" formatCode="General">
                  <c:v>7.0935899999999996E-2</c:v>
                </c:pt>
                <c:pt idx="3445" formatCode="General">
                  <c:v>7.095650000000002E-2</c:v>
                </c:pt>
                <c:pt idx="3446" formatCode="General">
                  <c:v>7.0977100000000001E-2</c:v>
                </c:pt>
                <c:pt idx="3447" formatCode="General">
                  <c:v>7.0997700000000052E-2</c:v>
                </c:pt>
                <c:pt idx="3448" formatCode="General">
                  <c:v>7.1018300000000006E-2</c:v>
                </c:pt>
                <c:pt idx="3449" formatCode="General">
                  <c:v>7.1038900000000002E-2</c:v>
                </c:pt>
                <c:pt idx="3450" formatCode="General">
                  <c:v>7.1059499999999998E-2</c:v>
                </c:pt>
                <c:pt idx="3451" formatCode="General">
                  <c:v>7.1080099999999993E-2</c:v>
                </c:pt>
                <c:pt idx="3452" formatCode="General">
                  <c:v>7.1100700000000003E-2</c:v>
                </c:pt>
                <c:pt idx="3453" formatCode="General">
                  <c:v>7.1121299999999998E-2</c:v>
                </c:pt>
                <c:pt idx="3454" formatCode="General">
                  <c:v>7.1141899999999966E-2</c:v>
                </c:pt>
                <c:pt idx="3455" formatCode="General">
                  <c:v>7.1162500000000004E-2</c:v>
                </c:pt>
                <c:pt idx="3456" formatCode="General">
                  <c:v>7.1183099999999999E-2</c:v>
                </c:pt>
                <c:pt idx="3457" formatCode="General">
                  <c:v>7.120360000000002E-2</c:v>
                </c:pt>
                <c:pt idx="3458" formatCode="General">
                  <c:v>7.122429999999999E-2</c:v>
                </c:pt>
                <c:pt idx="3459" formatCode="General">
                  <c:v>7.12449E-2</c:v>
                </c:pt>
                <c:pt idx="3460" formatCode="General">
                  <c:v>7.1265499999999996E-2</c:v>
                </c:pt>
                <c:pt idx="3461" formatCode="General">
                  <c:v>7.1286100000000005E-2</c:v>
                </c:pt>
                <c:pt idx="3462" formatCode="General">
                  <c:v>7.1306600000000053E-2</c:v>
                </c:pt>
                <c:pt idx="3463" formatCode="General">
                  <c:v>7.132730000000001E-2</c:v>
                </c:pt>
                <c:pt idx="3464" formatCode="General">
                  <c:v>7.134790000000002E-2</c:v>
                </c:pt>
                <c:pt idx="3465" formatCode="General">
                  <c:v>7.1368399999999999E-2</c:v>
                </c:pt>
                <c:pt idx="3466" formatCode="General">
                  <c:v>7.1388999999999994E-2</c:v>
                </c:pt>
                <c:pt idx="3467" formatCode="General">
                  <c:v>7.1409700000000007E-2</c:v>
                </c:pt>
                <c:pt idx="3468" formatCode="General">
                  <c:v>7.1430199999999999E-2</c:v>
                </c:pt>
                <c:pt idx="3469" formatCode="General">
                  <c:v>7.1450899999999998E-2</c:v>
                </c:pt>
                <c:pt idx="3470" formatCode="General">
                  <c:v>7.1471400000000004E-2</c:v>
                </c:pt>
                <c:pt idx="3471" formatCode="General">
                  <c:v>7.1492000000000056E-2</c:v>
                </c:pt>
                <c:pt idx="3472" formatCode="General">
                  <c:v>7.1512700000000012E-2</c:v>
                </c:pt>
                <c:pt idx="3473" formatCode="General">
                  <c:v>7.1533200000000019E-2</c:v>
                </c:pt>
                <c:pt idx="3474" formatCode="General">
                  <c:v>7.1553800000000001E-2</c:v>
                </c:pt>
                <c:pt idx="3475" formatCode="General">
                  <c:v>7.1574399999999996E-2</c:v>
                </c:pt>
                <c:pt idx="3476" formatCode="General">
                  <c:v>7.1595000000000006E-2</c:v>
                </c:pt>
                <c:pt idx="3477" formatCode="General">
                  <c:v>7.1615600000000001E-2</c:v>
                </c:pt>
                <c:pt idx="3478" formatCode="General">
                  <c:v>7.16363E-2</c:v>
                </c:pt>
                <c:pt idx="3479" formatCode="General">
                  <c:v>7.1656800000000007E-2</c:v>
                </c:pt>
                <c:pt idx="3480" formatCode="General">
                  <c:v>7.1677400000000002E-2</c:v>
                </c:pt>
                <c:pt idx="3481" formatCode="General">
                  <c:v>7.1697999999999998E-2</c:v>
                </c:pt>
                <c:pt idx="3482" formatCode="General">
                  <c:v>7.1718599999999993E-2</c:v>
                </c:pt>
                <c:pt idx="3483" formatCode="General">
                  <c:v>7.1739200000000003E-2</c:v>
                </c:pt>
                <c:pt idx="3484" formatCode="General">
                  <c:v>7.1759799999999999E-2</c:v>
                </c:pt>
                <c:pt idx="3485" formatCode="General">
                  <c:v>7.1780399999999994E-2</c:v>
                </c:pt>
                <c:pt idx="3486" formatCode="General">
                  <c:v>7.1800900000000001E-2</c:v>
                </c:pt>
                <c:pt idx="3487" formatCode="General">
                  <c:v>7.1821599999999999E-2</c:v>
                </c:pt>
                <c:pt idx="3488" formatCode="General">
                  <c:v>7.1842199999999995E-2</c:v>
                </c:pt>
                <c:pt idx="3489" formatCode="General">
                  <c:v>7.1862700000000057E-2</c:v>
                </c:pt>
                <c:pt idx="3490" formatCode="General">
                  <c:v>7.1883400000000014E-2</c:v>
                </c:pt>
                <c:pt idx="3491" formatCode="General">
                  <c:v>7.1903999999999996E-2</c:v>
                </c:pt>
                <c:pt idx="3492" formatCode="General">
                  <c:v>7.1924600000000019E-2</c:v>
                </c:pt>
                <c:pt idx="3493" formatCode="General">
                  <c:v>7.1945200000000001E-2</c:v>
                </c:pt>
                <c:pt idx="3494" formatCode="General">
                  <c:v>7.1965799999999996E-2</c:v>
                </c:pt>
                <c:pt idx="3495" formatCode="General">
                  <c:v>7.1986300000000003E-2</c:v>
                </c:pt>
                <c:pt idx="3496" formatCode="General">
                  <c:v>7.2007000000000057E-2</c:v>
                </c:pt>
                <c:pt idx="3497" formatCode="General">
                  <c:v>7.2027499999999994E-2</c:v>
                </c:pt>
                <c:pt idx="3498" formatCode="General">
                  <c:v>7.2048200000000021E-2</c:v>
                </c:pt>
                <c:pt idx="3499" formatCode="General">
                  <c:v>7.2068800000000002E-2</c:v>
                </c:pt>
                <c:pt idx="3500" formatCode="General">
                  <c:v>7.2089300000000009E-2</c:v>
                </c:pt>
                <c:pt idx="3501" formatCode="General">
                  <c:v>7.2109999999999994E-2</c:v>
                </c:pt>
                <c:pt idx="3502" formatCode="General">
                  <c:v>7.2130600000000072E-2</c:v>
                </c:pt>
                <c:pt idx="3503" formatCode="General">
                  <c:v>7.2151099999999996E-2</c:v>
                </c:pt>
                <c:pt idx="3504" formatCode="General">
                  <c:v>7.2171700000000005E-2</c:v>
                </c:pt>
                <c:pt idx="3505" formatCode="General">
                  <c:v>7.2192300000000056E-2</c:v>
                </c:pt>
                <c:pt idx="3506" formatCode="General">
                  <c:v>7.2212900000000052E-2</c:v>
                </c:pt>
                <c:pt idx="3507" formatCode="General">
                  <c:v>7.2233600000000051E-2</c:v>
                </c:pt>
                <c:pt idx="3508" formatCode="General">
                  <c:v>7.2254100000000002E-2</c:v>
                </c:pt>
                <c:pt idx="3509" formatCode="General">
                  <c:v>7.2274699999999997E-2</c:v>
                </c:pt>
                <c:pt idx="3510" formatCode="General">
                  <c:v>7.2295399999999996E-2</c:v>
                </c:pt>
                <c:pt idx="3511" formatCode="General">
                  <c:v>7.2315900000000058E-2</c:v>
                </c:pt>
                <c:pt idx="3512" formatCode="General">
                  <c:v>7.2336500000000054E-2</c:v>
                </c:pt>
                <c:pt idx="3513" formatCode="General">
                  <c:v>7.2357099999999994E-2</c:v>
                </c:pt>
                <c:pt idx="3514" formatCode="General">
                  <c:v>7.2377700000000031E-2</c:v>
                </c:pt>
                <c:pt idx="3515" formatCode="General">
                  <c:v>7.2398300000000054E-2</c:v>
                </c:pt>
                <c:pt idx="3516" formatCode="General">
                  <c:v>7.2418899999999994E-2</c:v>
                </c:pt>
                <c:pt idx="3517" formatCode="General">
                  <c:v>7.2439500000000004E-2</c:v>
                </c:pt>
                <c:pt idx="3518" formatCode="General">
                  <c:v>7.2460100000000013E-2</c:v>
                </c:pt>
                <c:pt idx="3519" formatCode="General">
                  <c:v>7.2480700000000023E-2</c:v>
                </c:pt>
                <c:pt idx="3520" formatCode="General">
                  <c:v>7.2501300000000019E-2</c:v>
                </c:pt>
                <c:pt idx="3521" formatCode="General">
                  <c:v>7.25219E-2</c:v>
                </c:pt>
                <c:pt idx="3522" formatCode="General">
                  <c:v>7.254250000000001E-2</c:v>
                </c:pt>
                <c:pt idx="3523" formatCode="General">
                  <c:v>7.2563100000000033E-2</c:v>
                </c:pt>
                <c:pt idx="3524" formatCode="General">
                  <c:v>7.2583700000000057E-2</c:v>
                </c:pt>
                <c:pt idx="3525" formatCode="General">
                  <c:v>7.2604299999999997E-2</c:v>
                </c:pt>
                <c:pt idx="3526" formatCode="General">
                  <c:v>7.262490000000002E-2</c:v>
                </c:pt>
                <c:pt idx="3527" formatCode="General">
                  <c:v>7.2645399999999999E-2</c:v>
                </c:pt>
                <c:pt idx="3528" formatCode="General">
                  <c:v>7.2666100000000011E-2</c:v>
                </c:pt>
                <c:pt idx="3529" formatCode="General">
                  <c:v>7.2686600000000073E-2</c:v>
                </c:pt>
                <c:pt idx="3530" formatCode="General">
                  <c:v>7.2707300000000058E-2</c:v>
                </c:pt>
                <c:pt idx="3531" formatCode="General">
                  <c:v>7.2727899999999998E-2</c:v>
                </c:pt>
                <c:pt idx="3532" formatCode="General">
                  <c:v>7.2748400000000032E-2</c:v>
                </c:pt>
                <c:pt idx="3533" formatCode="General">
                  <c:v>7.2769000000000014E-2</c:v>
                </c:pt>
                <c:pt idx="3534" formatCode="General">
                  <c:v>7.2789700000000013E-2</c:v>
                </c:pt>
                <c:pt idx="3535" formatCode="General">
                  <c:v>7.2810200000000075E-2</c:v>
                </c:pt>
                <c:pt idx="3536" formatCode="General">
                  <c:v>7.2830800000000029E-2</c:v>
                </c:pt>
                <c:pt idx="3537" formatCode="General">
                  <c:v>7.2851399999999997E-2</c:v>
                </c:pt>
                <c:pt idx="3538" formatCode="General">
                  <c:v>7.2872000000000034E-2</c:v>
                </c:pt>
                <c:pt idx="3539" formatCode="General">
                  <c:v>7.2892700000000088E-2</c:v>
                </c:pt>
                <c:pt idx="3540" formatCode="General">
                  <c:v>7.2913200000000053E-2</c:v>
                </c:pt>
                <c:pt idx="3541" formatCode="General">
                  <c:v>7.2933799999999993E-2</c:v>
                </c:pt>
                <c:pt idx="3542" formatCode="General">
                  <c:v>7.295440000000003E-2</c:v>
                </c:pt>
                <c:pt idx="3543" formatCode="General">
                  <c:v>7.2974999999999998E-2</c:v>
                </c:pt>
                <c:pt idx="3544" formatCode="General">
                  <c:v>7.2995599999999994E-2</c:v>
                </c:pt>
                <c:pt idx="3545" formatCode="General">
                  <c:v>7.3016200000000073E-2</c:v>
                </c:pt>
                <c:pt idx="3546" formatCode="General">
                  <c:v>7.3036800000000013E-2</c:v>
                </c:pt>
                <c:pt idx="3547" formatCode="General">
                  <c:v>7.3057399999999995E-2</c:v>
                </c:pt>
                <c:pt idx="3548" formatCode="General">
                  <c:v>7.3078000000000004E-2</c:v>
                </c:pt>
                <c:pt idx="3549" formatCode="General">
                  <c:v>7.3098600000000055E-2</c:v>
                </c:pt>
                <c:pt idx="3550" formatCode="General">
                  <c:v>7.3119199999999995E-2</c:v>
                </c:pt>
                <c:pt idx="3551" formatCode="General">
                  <c:v>7.3139800000000005E-2</c:v>
                </c:pt>
                <c:pt idx="3552" formatCode="General">
                  <c:v>7.3160400000000014E-2</c:v>
                </c:pt>
                <c:pt idx="3553" formatCode="General">
                  <c:v>7.3180999999999996E-2</c:v>
                </c:pt>
                <c:pt idx="3554" formatCode="General">
                  <c:v>7.3201600000000019E-2</c:v>
                </c:pt>
                <c:pt idx="3555" formatCode="General">
                  <c:v>7.3222200000000001E-2</c:v>
                </c:pt>
                <c:pt idx="3556" formatCode="General">
                  <c:v>7.3242799999999997E-2</c:v>
                </c:pt>
                <c:pt idx="3557" formatCode="General">
                  <c:v>7.326340000000002E-2</c:v>
                </c:pt>
                <c:pt idx="3558" formatCode="General">
                  <c:v>7.3284000000000002E-2</c:v>
                </c:pt>
                <c:pt idx="3559" formatCode="General">
                  <c:v>7.3304500000000022E-2</c:v>
                </c:pt>
                <c:pt idx="3560" formatCode="General">
                  <c:v>7.3325199999999993E-2</c:v>
                </c:pt>
                <c:pt idx="3561" formatCode="General">
                  <c:v>7.33457E-2</c:v>
                </c:pt>
                <c:pt idx="3562" formatCode="General">
                  <c:v>7.3366400000000068E-2</c:v>
                </c:pt>
                <c:pt idx="3563" formatCode="General">
                  <c:v>7.3387000000000022E-2</c:v>
                </c:pt>
                <c:pt idx="3564" formatCode="General">
                  <c:v>7.3407500000000001E-2</c:v>
                </c:pt>
                <c:pt idx="3565" formatCode="General">
                  <c:v>7.3428199999999999E-2</c:v>
                </c:pt>
                <c:pt idx="3566" formatCode="General">
                  <c:v>7.3448799999999995E-2</c:v>
                </c:pt>
                <c:pt idx="3567" formatCode="General">
                  <c:v>7.3469300000000001E-2</c:v>
                </c:pt>
                <c:pt idx="3568" formatCode="General">
                  <c:v>7.3489899999999997E-2</c:v>
                </c:pt>
                <c:pt idx="3569" formatCode="General">
                  <c:v>7.351050000000002E-2</c:v>
                </c:pt>
                <c:pt idx="3570" formatCode="General">
                  <c:v>7.3531100000000002E-2</c:v>
                </c:pt>
                <c:pt idx="3571" formatCode="General">
                  <c:v>7.3551800000000001E-2</c:v>
                </c:pt>
                <c:pt idx="3572" formatCode="General">
                  <c:v>7.3572299999999993E-2</c:v>
                </c:pt>
                <c:pt idx="3573" formatCode="General">
                  <c:v>7.3592900000000058E-2</c:v>
                </c:pt>
                <c:pt idx="3574" formatCode="General">
                  <c:v>7.3613600000000057E-2</c:v>
                </c:pt>
                <c:pt idx="3575" formatCode="General">
                  <c:v>7.3634099999999994E-2</c:v>
                </c:pt>
                <c:pt idx="3576" formatCode="General">
                  <c:v>7.3654700000000004E-2</c:v>
                </c:pt>
                <c:pt idx="3577" formatCode="General">
                  <c:v>7.3675299999999999E-2</c:v>
                </c:pt>
                <c:pt idx="3578" formatCode="General">
                  <c:v>7.3695899999999995E-2</c:v>
                </c:pt>
                <c:pt idx="3579" formatCode="General">
                  <c:v>7.3716500000000074E-2</c:v>
                </c:pt>
                <c:pt idx="3580" formatCode="General">
                  <c:v>7.3737100000000014E-2</c:v>
                </c:pt>
                <c:pt idx="3581" formatCode="General">
                  <c:v>7.3757700000000023E-2</c:v>
                </c:pt>
                <c:pt idx="3582" formatCode="General">
                  <c:v>7.3778300000000005E-2</c:v>
                </c:pt>
                <c:pt idx="3583" formatCode="General">
                  <c:v>7.3798900000000056E-2</c:v>
                </c:pt>
                <c:pt idx="3584" formatCode="General">
                  <c:v>7.381950000000001E-2</c:v>
                </c:pt>
                <c:pt idx="3585" formatCode="General">
                  <c:v>7.3840100000000006E-2</c:v>
                </c:pt>
                <c:pt idx="3586" formatCode="General">
                  <c:v>7.3860700000000057E-2</c:v>
                </c:pt>
                <c:pt idx="3587" formatCode="General">
                  <c:v>7.3881299999999997E-2</c:v>
                </c:pt>
                <c:pt idx="3588" formatCode="General">
                  <c:v>7.3901800000000004E-2</c:v>
                </c:pt>
                <c:pt idx="3589" formatCode="General">
                  <c:v>7.3922500000000002E-2</c:v>
                </c:pt>
                <c:pt idx="3590" formatCode="General">
                  <c:v>7.3943099999999998E-2</c:v>
                </c:pt>
                <c:pt idx="3591" formatCode="General">
                  <c:v>7.396360000000006E-2</c:v>
                </c:pt>
                <c:pt idx="3592" formatCode="General">
                  <c:v>7.3984300000000003E-2</c:v>
                </c:pt>
                <c:pt idx="3593" formatCode="General">
                  <c:v>7.4004899999999998E-2</c:v>
                </c:pt>
                <c:pt idx="3594" formatCode="General">
                  <c:v>7.4025499999999994E-2</c:v>
                </c:pt>
                <c:pt idx="3595" formatCode="General">
                  <c:v>7.4046100000000004E-2</c:v>
                </c:pt>
                <c:pt idx="3596" formatCode="General">
                  <c:v>7.4066600000000052E-2</c:v>
                </c:pt>
                <c:pt idx="3597" formatCode="General">
                  <c:v>7.4087200000000061E-2</c:v>
                </c:pt>
                <c:pt idx="3598" formatCode="General">
                  <c:v>7.410790000000006E-2</c:v>
                </c:pt>
                <c:pt idx="3599" formatCode="General">
                  <c:v>7.4128399999999997E-2</c:v>
                </c:pt>
                <c:pt idx="3600" formatCode="General">
                  <c:v>7.4149000000000007E-2</c:v>
                </c:pt>
                <c:pt idx="3601" formatCode="General">
                  <c:v>7.4169700000000033E-2</c:v>
                </c:pt>
                <c:pt idx="3602" formatCode="General">
                  <c:v>7.4190200000000053E-2</c:v>
                </c:pt>
                <c:pt idx="3603" formatCode="General">
                  <c:v>7.4210900000000024E-2</c:v>
                </c:pt>
                <c:pt idx="3604" formatCode="General">
                  <c:v>7.4231400000000003E-2</c:v>
                </c:pt>
                <c:pt idx="3605" formatCode="General">
                  <c:v>7.4251999999999999E-2</c:v>
                </c:pt>
                <c:pt idx="3606" formatCode="General">
                  <c:v>7.4272599999999994E-2</c:v>
                </c:pt>
                <c:pt idx="3607" formatCode="General">
                  <c:v>7.4293200000000073E-2</c:v>
                </c:pt>
                <c:pt idx="3608" formatCode="General">
                  <c:v>7.4313800000000055E-2</c:v>
                </c:pt>
                <c:pt idx="3609" formatCode="General">
                  <c:v>7.4334500000000053E-2</c:v>
                </c:pt>
                <c:pt idx="3610" formatCode="General">
                  <c:v>7.4355000000000004E-2</c:v>
                </c:pt>
                <c:pt idx="3611" formatCode="General">
                  <c:v>7.4375600000000056E-2</c:v>
                </c:pt>
                <c:pt idx="3612" formatCode="General">
                  <c:v>7.4396200000000093E-2</c:v>
                </c:pt>
                <c:pt idx="3613" formatCode="General">
                  <c:v>7.4416800000000075E-2</c:v>
                </c:pt>
                <c:pt idx="3614" formatCode="General">
                  <c:v>7.4437400000000056E-2</c:v>
                </c:pt>
                <c:pt idx="3615" formatCode="General">
                  <c:v>7.4458000000000024E-2</c:v>
                </c:pt>
                <c:pt idx="3616" formatCode="General">
                  <c:v>7.4478600000000034E-2</c:v>
                </c:pt>
                <c:pt idx="3617" formatCode="General">
                  <c:v>7.4499200000000057E-2</c:v>
                </c:pt>
                <c:pt idx="3618" formatCode="General">
                  <c:v>7.4519800000000011E-2</c:v>
                </c:pt>
                <c:pt idx="3619" formatCode="General">
                  <c:v>7.4540400000000021E-2</c:v>
                </c:pt>
                <c:pt idx="3620" formatCode="General">
                  <c:v>7.456100000000003E-2</c:v>
                </c:pt>
                <c:pt idx="3621" formatCode="General">
                  <c:v>7.4581599999999998E-2</c:v>
                </c:pt>
                <c:pt idx="3622" formatCode="General">
                  <c:v>7.4602199999999994E-2</c:v>
                </c:pt>
                <c:pt idx="3623" formatCode="General">
                  <c:v>7.4622800000000003E-2</c:v>
                </c:pt>
                <c:pt idx="3624" formatCode="General">
                  <c:v>7.4643399999999999E-2</c:v>
                </c:pt>
                <c:pt idx="3625" formatCode="General">
                  <c:v>7.4663999999999994E-2</c:v>
                </c:pt>
                <c:pt idx="3626" formatCode="General">
                  <c:v>7.4684600000000032E-2</c:v>
                </c:pt>
                <c:pt idx="3627" formatCode="General">
                  <c:v>7.4705199999999999E-2</c:v>
                </c:pt>
                <c:pt idx="3628" formatCode="General">
                  <c:v>7.4725700000000034E-2</c:v>
                </c:pt>
                <c:pt idx="3629" formatCode="General">
                  <c:v>7.4746300000000057E-2</c:v>
                </c:pt>
                <c:pt idx="3630" formatCode="General">
                  <c:v>7.476700000000007E-2</c:v>
                </c:pt>
                <c:pt idx="3631" formatCode="General">
                  <c:v>7.4787500000000062E-2</c:v>
                </c:pt>
                <c:pt idx="3632" formatCode="General">
                  <c:v>7.4808200000000033E-2</c:v>
                </c:pt>
                <c:pt idx="3633" formatCode="General">
                  <c:v>7.4828800000000001E-2</c:v>
                </c:pt>
                <c:pt idx="3634" formatCode="General">
                  <c:v>7.4849299999999994E-2</c:v>
                </c:pt>
                <c:pt idx="3635" formatCode="General">
                  <c:v>7.4869900000000073E-2</c:v>
                </c:pt>
                <c:pt idx="3636" formatCode="General">
                  <c:v>7.4890500000000054E-2</c:v>
                </c:pt>
                <c:pt idx="3637" formatCode="General">
                  <c:v>7.4911099999999994E-2</c:v>
                </c:pt>
                <c:pt idx="3638" formatCode="General">
                  <c:v>7.4931700000000004E-2</c:v>
                </c:pt>
                <c:pt idx="3639" formatCode="General">
                  <c:v>7.4952300000000013E-2</c:v>
                </c:pt>
                <c:pt idx="3640" formatCode="General">
                  <c:v>7.4972900000000051E-2</c:v>
                </c:pt>
                <c:pt idx="3641" formatCode="General">
                  <c:v>7.4993600000000077E-2</c:v>
                </c:pt>
                <c:pt idx="3642" formatCode="General">
                  <c:v>7.5014200000000072E-2</c:v>
                </c:pt>
                <c:pt idx="3643" formatCode="General">
                  <c:v>7.5034500000000004E-2</c:v>
                </c:pt>
                <c:pt idx="3644" formatCode="General">
                  <c:v>7.5055499999999997E-2</c:v>
                </c:pt>
                <c:pt idx="3645" formatCode="General">
                  <c:v>7.5075799999999998E-2</c:v>
                </c:pt>
                <c:pt idx="3646" formatCode="General">
                  <c:v>7.5096700000000058E-2</c:v>
                </c:pt>
                <c:pt idx="3647" formatCode="General">
                  <c:v>7.5117000000000031E-2</c:v>
                </c:pt>
                <c:pt idx="3648" formatCode="General">
                  <c:v>7.513800000000001E-2</c:v>
                </c:pt>
                <c:pt idx="3649" formatCode="General">
                  <c:v>7.5158299999999997E-2</c:v>
                </c:pt>
                <c:pt idx="3650" formatCode="General">
                  <c:v>7.5179200000000002E-2</c:v>
                </c:pt>
                <c:pt idx="3651" formatCode="General">
                  <c:v>7.5199500000000002E-2</c:v>
                </c:pt>
                <c:pt idx="3652" formatCode="General">
                  <c:v>7.5219800000000003E-2</c:v>
                </c:pt>
                <c:pt idx="3653" formatCode="General">
                  <c:v>7.5240699999999994E-2</c:v>
                </c:pt>
                <c:pt idx="3654" formatCode="General">
                  <c:v>7.5261000000000008E-2</c:v>
                </c:pt>
                <c:pt idx="3655" formatCode="General">
                  <c:v>7.5282000000000002E-2</c:v>
                </c:pt>
                <c:pt idx="3656" formatCode="General">
                  <c:v>7.5302300000000058E-2</c:v>
                </c:pt>
                <c:pt idx="3657" formatCode="General">
                  <c:v>7.5323300000000024E-2</c:v>
                </c:pt>
                <c:pt idx="3658" formatCode="General">
                  <c:v>7.5343499999999994E-2</c:v>
                </c:pt>
                <c:pt idx="3659" formatCode="General">
                  <c:v>7.5364500000000056E-2</c:v>
                </c:pt>
                <c:pt idx="3660" formatCode="General">
                  <c:v>7.5384800000000002E-2</c:v>
                </c:pt>
                <c:pt idx="3661" formatCode="General">
                  <c:v>7.5405800000000009E-2</c:v>
                </c:pt>
                <c:pt idx="3662" formatCode="General">
                  <c:v>7.5426000000000062E-2</c:v>
                </c:pt>
                <c:pt idx="3663" formatCode="General">
                  <c:v>7.5447E-2</c:v>
                </c:pt>
                <c:pt idx="3664" formatCode="General">
                  <c:v>7.5467300000000057E-2</c:v>
                </c:pt>
                <c:pt idx="3665" formatCode="General">
                  <c:v>7.5487500000000013E-2</c:v>
                </c:pt>
                <c:pt idx="3666" formatCode="General">
                  <c:v>7.550850000000002E-2</c:v>
                </c:pt>
                <c:pt idx="3667" formatCode="General">
                  <c:v>7.5528700000000004E-2</c:v>
                </c:pt>
                <c:pt idx="3668" formatCode="General">
                  <c:v>7.55498E-2</c:v>
                </c:pt>
                <c:pt idx="3669" formatCode="General">
                  <c:v>7.5569999999999998E-2</c:v>
                </c:pt>
                <c:pt idx="3670" formatCode="General">
                  <c:v>7.5591000000000019E-2</c:v>
                </c:pt>
                <c:pt idx="3671" formatCode="General">
                  <c:v>7.5611200000000003E-2</c:v>
                </c:pt>
                <c:pt idx="3672" formatCode="General">
                  <c:v>7.5632199999999997E-2</c:v>
                </c:pt>
                <c:pt idx="3673" formatCode="General">
                  <c:v>7.5652500000000011E-2</c:v>
                </c:pt>
                <c:pt idx="3674" formatCode="General">
                  <c:v>7.5673500000000005E-2</c:v>
                </c:pt>
                <c:pt idx="3675" formatCode="General">
                  <c:v>7.569370000000003E-2</c:v>
                </c:pt>
                <c:pt idx="3676" formatCode="General">
                  <c:v>7.5714800000000013E-2</c:v>
                </c:pt>
                <c:pt idx="3677" formatCode="General">
                  <c:v>7.5735000000000038E-2</c:v>
                </c:pt>
                <c:pt idx="3678" formatCode="General">
                  <c:v>7.5755199999999995E-2</c:v>
                </c:pt>
                <c:pt idx="3679" formatCode="General">
                  <c:v>7.5776200000000057E-2</c:v>
                </c:pt>
                <c:pt idx="3680" formatCode="General">
                  <c:v>7.5796500000000058E-2</c:v>
                </c:pt>
                <c:pt idx="3681" formatCode="General">
                  <c:v>7.5817500000000024E-2</c:v>
                </c:pt>
                <c:pt idx="3682" formatCode="General">
                  <c:v>7.5837800000000011E-2</c:v>
                </c:pt>
                <c:pt idx="3683" formatCode="General">
                  <c:v>7.5858700000000001E-2</c:v>
                </c:pt>
                <c:pt idx="3684" formatCode="General">
                  <c:v>7.5879000000000002E-2</c:v>
                </c:pt>
                <c:pt idx="3685" formatCode="General">
                  <c:v>7.5900000000000009E-2</c:v>
                </c:pt>
                <c:pt idx="3686" formatCode="General">
                  <c:v>7.5920299999999996E-2</c:v>
                </c:pt>
                <c:pt idx="3687" formatCode="General">
                  <c:v>7.59412E-2</c:v>
                </c:pt>
                <c:pt idx="3688" formatCode="General">
                  <c:v>7.5961500000000001E-2</c:v>
                </c:pt>
                <c:pt idx="3689" formatCode="General">
                  <c:v>7.5982499999999994E-2</c:v>
                </c:pt>
                <c:pt idx="3690" formatCode="General">
                  <c:v>7.600270000000002E-2</c:v>
                </c:pt>
                <c:pt idx="3691" formatCode="General">
                  <c:v>7.6022999999999993E-2</c:v>
                </c:pt>
                <c:pt idx="3692" formatCode="General">
                  <c:v>7.6044E-2</c:v>
                </c:pt>
                <c:pt idx="3693" formatCode="General">
                  <c:v>7.6064300000000001E-2</c:v>
                </c:pt>
                <c:pt idx="3694" formatCode="General">
                  <c:v>7.6085299999999995E-2</c:v>
                </c:pt>
                <c:pt idx="3695" formatCode="General">
                  <c:v>7.6105500000000006E-2</c:v>
                </c:pt>
                <c:pt idx="3696" formatCode="General">
                  <c:v>7.61265E-2</c:v>
                </c:pt>
                <c:pt idx="3697" formatCode="General">
                  <c:v>7.6146800000000001E-2</c:v>
                </c:pt>
                <c:pt idx="3698" formatCode="General">
                  <c:v>7.6167700000000019E-2</c:v>
                </c:pt>
                <c:pt idx="3699" formatCode="General">
                  <c:v>7.6188000000000006E-2</c:v>
                </c:pt>
                <c:pt idx="3700" formatCode="General">
                  <c:v>7.6208999999999999E-2</c:v>
                </c:pt>
                <c:pt idx="3701" formatCode="General">
                  <c:v>7.6229299999999986E-2</c:v>
                </c:pt>
                <c:pt idx="3702" formatCode="General">
                  <c:v>7.6250200000000004E-2</c:v>
                </c:pt>
                <c:pt idx="3703" formatCode="General">
                  <c:v>7.6270500000000005E-2</c:v>
                </c:pt>
                <c:pt idx="3704" formatCode="General">
                  <c:v>7.6291499999999998E-2</c:v>
                </c:pt>
                <c:pt idx="3705" formatCode="General">
                  <c:v>7.6311799999999999E-2</c:v>
                </c:pt>
                <c:pt idx="3706" formatCode="General">
                  <c:v>7.6331999999999997E-2</c:v>
                </c:pt>
                <c:pt idx="3707" formatCode="General">
                  <c:v>7.6353000000000004E-2</c:v>
                </c:pt>
                <c:pt idx="3708" formatCode="General">
                  <c:v>7.6373200000000002E-2</c:v>
                </c:pt>
                <c:pt idx="3709" formatCode="General">
                  <c:v>7.6394200000000023E-2</c:v>
                </c:pt>
                <c:pt idx="3710" formatCode="General">
                  <c:v>7.641450000000001E-2</c:v>
                </c:pt>
                <c:pt idx="3711" formatCode="General">
                  <c:v>7.6435500000000003E-2</c:v>
                </c:pt>
                <c:pt idx="3712" formatCode="General">
                  <c:v>7.6455700000000001E-2</c:v>
                </c:pt>
                <c:pt idx="3713" formatCode="General">
                  <c:v>7.6476799999999998E-2</c:v>
                </c:pt>
                <c:pt idx="3714" formatCode="General">
                  <c:v>7.6497000000000023E-2</c:v>
                </c:pt>
                <c:pt idx="3715" formatCode="General">
                  <c:v>7.6518000000000003E-2</c:v>
                </c:pt>
                <c:pt idx="3716" formatCode="General">
                  <c:v>7.6538200000000001E-2</c:v>
                </c:pt>
                <c:pt idx="3717" formatCode="General">
                  <c:v>7.6559299999999997E-2</c:v>
                </c:pt>
                <c:pt idx="3718" formatCode="General">
                  <c:v>7.6579499999999995E-2</c:v>
                </c:pt>
                <c:pt idx="3719" formatCode="General">
                  <c:v>7.6599799999999996E-2</c:v>
                </c:pt>
                <c:pt idx="3720" formatCode="General">
                  <c:v>7.6620799999999989E-2</c:v>
                </c:pt>
                <c:pt idx="3721" formatCode="General">
                  <c:v>7.6641000000000001E-2</c:v>
                </c:pt>
                <c:pt idx="3722" formatCode="General">
                  <c:v>7.6661999999999994E-2</c:v>
                </c:pt>
                <c:pt idx="3723" formatCode="General">
                  <c:v>7.668220000000002E-2</c:v>
                </c:pt>
                <c:pt idx="3724" formatCode="General">
                  <c:v>7.6703300000000002E-2</c:v>
                </c:pt>
                <c:pt idx="3725" formatCode="General">
                  <c:v>7.67235E-2</c:v>
                </c:pt>
                <c:pt idx="3726" formatCode="General">
                  <c:v>7.6744499999999993E-2</c:v>
                </c:pt>
                <c:pt idx="3727" formatCode="General">
                  <c:v>7.6764700000000033E-2</c:v>
                </c:pt>
                <c:pt idx="3728" formatCode="General">
                  <c:v>7.6785800000000001E-2</c:v>
                </c:pt>
                <c:pt idx="3729" formatCode="General">
                  <c:v>7.6805999999999999E-2</c:v>
                </c:pt>
                <c:pt idx="3730" formatCode="General">
                  <c:v>7.682700000000002E-2</c:v>
                </c:pt>
                <c:pt idx="3731" formatCode="General">
                  <c:v>7.6847200000000004E-2</c:v>
                </c:pt>
                <c:pt idx="3732" formatCode="General">
                  <c:v>7.6867500000000019E-2</c:v>
                </c:pt>
                <c:pt idx="3733" formatCode="General">
                  <c:v>7.6888499999999999E-2</c:v>
                </c:pt>
                <c:pt idx="3734" formatCode="General">
                  <c:v>7.6908699999999997E-2</c:v>
                </c:pt>
                <c:pt idx="3735" formatCode="General">
                  <c:v>7.6929700000000004E-2</c:v>
                </c:pt>
                <c:pt idx="3736" formatCode="General">
                  <c:v>7.6950000000000005E-2</c:v>
                </c:pt>
                <c:pt idx="3737" formatCode="General">
                  <c:v>7.6970999999999998E-2</c:v>
                </c:pt>
                <c:pt idx="3738" formatCode="General">
                  <c:v>7.6991299999999999E-2</c:v>
                </c:pt>
                <c:pt idx="3739" formatCode="General">
                  <c:v>7.7012200000000072E-2</c:v>
                </c:pt>
                <c:pt idx="3740" formatCode="General">
                  <c:v>7.7032500000000073E-2</c:v>
                </c:pt>
                <c:pt idx="3741" formatCode="General">
                  <c:v>7.7053500000000039E-2</c:v>
                </c:pt>
                <c:pt idx="3742" formatCode="General">
                  <c:v>7.7073800000000012E-2</c:v>
                </c:pt>
                <c:pt idx="3743" formatCode="General">
                  <c:v>7.7094700000000058E-2</c:v>
                </c:pt>
                <c:pt idx="3744" formatCode="General">
                  <c:v>7.7115000000000003E-2</c:v>
                </c:pt>
                <c:pt idx="3745" formatCode="General">
                  <c:v>7.7135200000000001E-2</c:v>
                </c:pt>
                <c:pt idx="3746" formatCode="General">
                  <c:v>7.7156199999999994E-2</c:v>
                </c:pt>
                <c:pt idx="3747" formatCode="General">
                  <c:v>7.7176500000000023E-2</c:v>
                </c:pt>
                <c:pt idx="3748" formatCode="General">
                  <c:v>7.7197500000000058E-2</c:v>
                </c:pt>
                <c:pt idx="3749" formatCode="General">
                  <c:v>7.7217800000000003E-2</c:v>
                </c:pt>
                <c:pt idx="3750" formatCode="General">
                  <c:v>7.7238799999999996E-2</c:v>
                </c:pt>
                <c:pt idx="3751" formatCode="General">
                  <c:v>7.7258999999999994E-2</c:v>
                </c:pt>
                <c:pt idx="3752" formatCode="General">
                  <c:v>7.7280000000000001E-2</c:v>
                </c:pt>
                <c:pt idx="3753" formatCode="General">
                  <c:v>7.730030000000003E-2</c:v>
                </c:pt>
                <c:pt idx="3754" formatCode="General">
                  <c:v>7.7321300000000009E-2</c:v>
                </c:pt>
                <c:pt idx="3755" formatCode="General">
                  <c:v>7.7341499999999994E-2</c:v>
                </c:pt>
                <c:pt idx="3756" formatCode="General">
                  <c:v>7.7362500000000084E-2</c:v>
                </c:pt>
                <c:pt idx="3757" formatCode="General">
                  <c:v>7.7382800000000057E-2</c:v>
                </c:pt>
                <c:pt idx="3758" formatCode="General">
                  <c:v>7.7403000000000055E-2</c:v>
                </c:pt>
                <c:pt idx="3759" formatCode="General">
                  <c:v>7.7424000000000021E-2</c:v>
                </c:pt>
                <c:pt idx="3760" formatCode="General">
                  <c:v>7.7444200000000019E-2</c:v>
                </c:pt>
                <c:pt idx="3761" formatCode="General">
                  <c:v>7.7465300000000001E-2</c:v>
                </c:pt>
                <c:pt idx="3762" formatCode="General">
                  <c:v>7.7485500000000013E-2</c:v>
                </c:pt>
                <c:pt idx="3763" formatCode="General">
                  <c:v>7.7506500000000034E-2</c:v>
                </c:pt>
                <c:pt idx="3764" formatCode="General">
                  <c:v>7.7526700000000004E-2</c:v>
                </c:pt>
                <c:pt idx="3765" formatCode="General">
                  <c:v>7.7547700000000011E-2</c:v>
                </c:pt>
                <c:pt idx="3766" formatCode="General">
                  <c:v>7.7568000000000054E-2</c:v>
                </c:pt>
                <c:pt idx="3767" formatCode="General">
                  <c:v>7.7589000000000019E-2</c:v>
                </c:pt>
                <c:pt idx="3768" formatCode="General">
                  <c:v>7.7609200000000003E-2</c:v>
                </c:pt>
                <c:pt idx="3769" formatCode="General">
                  <c:v>7.7630299999999999E-2</c:v>
                </c:pt>
                <c:pt idx="3770" formatCode="General">
                  <c:v>7.7650500000000011E-2</c:v>
                </c:pt>
                <c:pt idx="3771" formatCode="General">
                  <c:v>7.7670700000000009E-2</c:v>
                </c:pt>
                <c:pt idx="3772" formatCode="General">
                  <c:v>7.7691700000000002E-2</c:v>
                </c:pt>
                <c:pt idx="3773" formatCode="General">
                  <c:v>7.7712000000000087E-2</c:v>
                </c:pt>
                <c:pt idx="3774" formatCode="General">
                  <c:v>7.7733000000000052E-2</c:v>
                </c:pt>
                <c:pt idx="3775" formatCode="General">
                  <c:v>7.7753300000000053E-2</c:v>
                </c:pt>
                <c:pt idx="3776" formatCode="General">
                  <c:v>7.7774200000000057E-2</c:v>
                </c:pt>
                <c:pt idx="3777" formatCode="General">
                  <c:v>7.7794500000000058E-2</c:v>
                </c:pt>
                <c:pt idx="3778" formatCode="General">
                  <c:v>7.7815500000000024E-2</c:v>
                </c:pt>
                <c:pt idx="3779" formatCode="General">
                  <c:v>7.7835800000000011E-2</c:v>
                </c:pt>
                <c:pt idx="3780" formatCode="General">
                  <c:v>7.7856700000000056E-2</c:v>
                </c:pt>
                <c:pt idx="3781" formatCode="General">
                  <c:v>7.787700000000003E-2</c:v>
                </c:pt>
                <c:pt idx="3782" formatCode="General">
                  <c:v>7.7898000000000051E-2</c:v>
                </c:pt>
                <c:pt idx="3783" formatCode="General">
                  <c:v>7.7918200000000062E-2</c:v>
                </c:pt>
                <c:pt idx="3784" formatCode="General">
                  <c:v>7.7939200000000014E-2</c:v>
                </c:pt>
                <c:pt idx="3785" formatCode="General">
                  <c:v>7.7959500000000001E-2</c:v>
                </c:pt>
                <c:pt idx="3786" formatCode="General">
                  <c:v>7.7979800000000002E-2</c:v>
                </c:pt>
                <c:pt idx="3787" formatCode="General">
                  <c:v>7.8000800000000009E-2</c:v>
                </c:pt>
                <c:pt idx="3788" formatCode="General">
                  <c:v>7.8020999999999993E-2</c:v>
                </c:pt>
                <c:pt idx="3789" formatCode="General">
                  <c:v>7.8042E-2</c:v>
                </c:pt>
                <c:pt idx="3790" formatCode="General">
                  <c:v>7.8062300000000057E-2</c:v>
                </c:pt>
                <c:pt idx="3791" formatCode="General">
                  <c:v>7.8083200000000033E-2</c:v>
                </c:pt>
                <c:pt idx="3792" formatCode="General">
                  <c:v>7.810350000000002E-2</c:v>
                </c:pt>
                <c:pt idx="3793" formatCode="General">
                  <c:v>7.8124499999999999E-2</c:v>
                </c:pt>
                <c:pt idx="3794" formatCode="General">
                  <c:v>7.81448E-2</c:v>
                </c:pt>
                <c:pt idx="3795" formatCode="General">
                  <c:v>7.8165700000000018E-2</c:v>
                </c:pt>
                <c:pt idx="3796" formatCode="General">
                  <c:v>7.8186000000000033E-2</c:v>
                </c:pt>
                <c:pt idx="3797" formatCode="General">
                  <c:v>7.8206999999999999E-2</c:v>
                </c:pt>
                <c:pt idx="3798" formatCode="General">
                  <c:v>7.82273E-2</c:v>
                </c:pt>
                <c:pt idx="3799" formatCode="General">
                  <c:v>7.8247499999999998E-2</c:v>
                </c:pt>
                <c:pt idx="3800" formatCode="General">
                  <c:v>7.8268500000000019E-2</c:v>
                </c:pt>
                <c:pt idx="3801" formatCode="General">
                  <c:v>7.8288700000000003E-2</c:v>
                </c:pt>
                <c:pt idx="3802" formatCode="General">
                  <c:v>7.830970000000001E-2</c:v>
                </c:pt>
                <c:pt idx="3803" formatCode="General">
                  <c:v>7.8329999999999997E-2</c:v>
                </c:pt>
                <c:pt idx="3804" formatCode="General">
                  <c:v>7.8351000000000004E-2</c:v>
                </c:pt>
                <c:pt idx="3805" formatCode="General">
                  <c:v>7.8371200000000002E-2</c:v>
                </c:pt>
                <c:pt idx="3806" formatCode="General">
                  <c:v>7.8392300000000054E-2</c:v>
                </c:pt>
                <c:pt idx="3807" formatCode="General">
                  <c:v>7.8412500000000052E-2</c:v>
                </c:pt>
                <c:pt idx="3808" formatCode="General">
                  <c:v>7.8433500000000003E-2</c:v>
                </c:pt>
                <c:pt idx="3809" formatCode="General">
                  <c:v>7.8453700000000029E-2</c:v>
                </c:pt>
                <c:pt idx="3810" formatCode="General">
                  <c:v>7.8474799999999997E-2</c:v>
                </c:pt>
                <c:pt idx="3811" formatCode="General">
                  <c:v>7.8495000000000023E-2</c:v>
                </c:pt>
                <c:pt idx="3812" formatCode="General">
                  <c:v>7.851530000000001E-2</c:v>
                </c:pt>
                <c:pt idx="3813" formatCode="General">
                  <c:v>7.8536200000000014E-2</c:v>
                </c:pt>
                <c:pt idx="3814" formatCode="General">
                  <c:v>7.8556500000000001E-2</c:v>
                </c:pt>
                <c:pt idx="3815" formatCode="General">
                  <c:v>7.8577500000000008E-2</c:v>
                </c:pt>
                <c:pt idx="3816" formatCode="General">
                  <c:v>7.8597700000000034E-2</c:v>
                </c:pt>
                <c:pt idx="3817" formatCode="General">
                  <c:v>7.86187E-2</c:v>
                </c:pt>
                <c:pt idx="3818" formatCode="General">
                  <c:v>7.8639000000000001E-2</c:v>
                </c:pt>
                <c:pt idx="3819" formatCode="General">
                  <c:v>7.8659999999999994E-2</c:v>
                </c:pt>
                <c:pt idx="3820" formatCode="General">
                  <c:v>7.868020000000002E-2</c:v>
                </c:pt>
                <c:pt idx="3821" formatCode="General">
                  <c:v>7.8701300000000002E-2</c:v>
                </c:pt>
                <c:pt idx="3822" formatCode="General">
                  <c:v>7.87215E-2</c:v>
                </c:pt>
                <c:pt idx="3823" formatCode="General">
                  <c:v>7.8742500000000021E-2</c:v>
                </c:pt>
                <c:pt idx="3824" formatCode="General">
                  <c:v>7.8762800000000049E-2</c:v>
                </c:pt>
                <c:pt idx="3825" formatCode="General">
                  <c:v>7.8783000000000034E-2</c:v>
                </c:pt>
                <c:pt idx="3826" formatCode="General">
                  <c:v>7.8804000000000013E-2</c:v>
                </c:pt>
                <c:pt idx="3827" formatCode="General">
                  <c:v>7.88243E-2</c:v>
                </c:pt>
                <c:pt idx="3828" formatCode="General">
                  <c:v>7.8845200000000004E-2</c:v>
                </c:pt>
                <c:pt idx="3829" formatCode="General">
                  <c:v>7.8865500000000019E-2</c:v>
                </c:pt>
                <c:pt idx="3830" formatCode="General">
                  <c:v>7.8886500000000054E-2</c:v>
                </c:pt>
                <c:pt idx="3831" formatCode="General">
                  <c:v>7.8906799999999999E-2</c:v>
                </c:pt>
                <c:pt idx="3832" formatCode="General">
                  <c:v>7.8927700000000003E-2</c:v>
                </c:pt>
                <c:pt idx="3833" formatCode="General">
                  <c:v>7.8948000000000004E-2</c:v>
                </c:pt>
                <c:pt idx="3834" formatCode="General">
                  <c:v>7.8969000000000011E-2</c:v>
                </c:pt>
                <c:pt idx="3835" formatCode="General">
                  <c:v>7.8989299999999998E-2</c:v>
                </c:pt>
                <c:pt idx="3836" formatCode="General">
                  <c:v>7.9010200000000058E-2</c:v>
                </c:pt>
                <c:pt idx="3837" formatCode="General">
                  <c:v>7.9030500000000059E-2</c:v>
                </c:pt>
                <c:pt idx="3838" formatCode="General">
                  <c:v>7.9050700000000057E-2</c:v>
                </c:pt>
                <c:pt idx="3839" formatCode="General">
                  <c:v>7.9071700000000023E-2</c:v>
                </c:pt>
                <c:pt idx="3840" formatCode="General">
                  <c:v>7.9092000000000051E-2</c:v>
                </c:pt>
                <c:pt idx="3841" formatCode="General">
                  <c:v>7.9113000000000058E-2</c:v>
                </c:pt>
                <c:pt idx="3842" formatCode="General">
                  <c:v>7.9133200000000056E-2</c:v>
                </c:pt>
                <c:pt idx="3843" formatCode="General">
                  <c:v>7.9154300000000011E-2</c:v>
                </c:pt>
                <c:pt idx="3844" formatCode="General">
                  <c:v>7.9174500000000009E-2</c:v>
                </c:pt>
                <c:pt idx="3845" formatCode="General">
                  <c:v>7.919550000000003E-2</c:v>
                </c:pt>
                <c:pt idx="3846" formatCode="General">
                  <c:v>7.9215800000000003E-2</c:v>
                </c:pt>
                <c:pt idx="3847" formatCode="General">
                  <c:v>7.9236800000000024E-2</c:v>
                </c:pt>
                <c:pt idx="3848" formatCode="General">
                  <c:v>7.9256999999999994E-2</c:v>
                </c:pt>
                <c:pt idx="3849" formatCode="General">
                  <c:v>7.9278000000000001E-2</c:v>
                </c:pt>
                <c:pt idx="3850" formatCode="General">
                  <c:v>7.9298300000000002E-2</c:v>
                </c:pt>
                <c:pt idx="3851" formatCode="General">
                  <c:v>7.9319200000000076E-2</c:v>
                </c:pt>
                <c:pt idx="3852" formatCode="General">
                  <c:v>7.9339500000000049E-2</c:v>
                </c:pt>
                <c:pt idx="3853" formatCode="General">
                  <c:v>7.9359700000000033E-2</c:v>
                </c:pt>
                <c:pt idx="3854" formatCode="General">
                  <c:v>7.9380800000000057E-2</c:v>
                </c:pt>
                <c:pt idx="3855" formatCode="General">
                  <c:v>7.9401000000000013E-2</c:v>
                </c:pt>
                <c:pt idx="3856" formatCode="General">
                  <c:v>7.9422000000000062E-2</c:v>
                </c:pt>
                <c:pt idx="3857" formatCode="General">
                  <c:v>7.9442200000000074E-2</c:v>
                </c:pt>
                <c:pt idx="3858" formatCode="General">
                  <c:v>7.9463300000000056E-2</c:v>
                </c:pt>
                <c:pt idx="3859" formatCode="General">
                  <c:v>7.9483500000000054E-2</c:v>
                </c:pt>
                <c:pt idx="3860" formatCode="General">
                  <c:v>7.9504500000000033E-2</c:v>
                </c:pt>
                <c:pt idx="3861" formatCode="General">
                  <c:v>7.9524800000000007E-2</c:v>
                </c:pt>
                <c:pt idx="3862" formatCode="General">
                  <c:v>7.95458E-2</c:v>
                </c:pt>
                <c:pt idx="3863" formatCode="General">
                  <c:v>7.9566000000000053E-2</c:v>
                </c:pt>
                <c:pt idx="3864" formatCode="General">
                  <c:v>7.9587000000000033E-2</c:v>
                </c:pt>
                <c:pt idx="3865" formatCode="General">
                  <c:v>7.9607200000000058E-2</c:v>
                </c:pt>
                <c:pt idx="3866" formatCode="General">
                  <c:v>7.9627500000000004E-2</c:v>
                </c:pt>
                <c:pt idx="3867" formatCode="General">
                  <c:v>7.9648499999999997E-2</c:v>
                </c:pt>
                <c:pt idx="3868" formatCode="General">
                  <c:v>7.9668800000000012E-2</c:v>
                </c:pt>
                <c:pt idx="3869" formatCode="General">
                  <c:v>7.9689700000000002E-2</c:v>
                </c:pt>
                <c:pt idx="3870" formatCode="General">
                  <c:v>7.9710000000000072E-2</c:v>
                </c:pt>
                <c:pt idx="3871" formatCode="General">
                  <c:v>7.9731000000000052E-2</c:v>
                </c:pt>
                <c:pt idx="3872" formatCode="General">
                  <c:v>7.9751199999999994E-2</c:v>
                </c:pt>
                <c:pt idx="3873" formatCode="General">
                  <c:v>7.9772200000000057E-2</c:v>
                </c:pt>
                <c:pt idx="3874" formatCode="General">
                  <c:v>7.9792500000000099E-2</c:v>
                </c:pt>
                <c:pt idx="3875" formatCode="General">
                  <c:v>7.9813500000000065E-2</c:v>
                </c:pt>
                <c:pt idx="3876" formatCode="General">
                  <c:v>7.9833700000000049E-2</c:v>
                </c:pt>
                <c:pt idx="3877" formatCode="General">
                  <c:v>7.9854700000000056E-2</c:v>
                </c:pt>
                <c:pt idx="3878" formatCode="General">
                  <c:v>7.9875000000000002E-2</c:v>
                </c:pt>
                <c:pt idx="3879" formatCode="General">
                  <c:v>7.9895300000000058E-2</c:v>
                </c:pt>
                <c:pt idx="3880" formatCode="General">
                  <c:v>7.9916300000000051E-2</c:v>
                </c:pt>
                <c:pt idx="3881" formatCode="General">
                  <c:v>7.9936500000000049E-2</c:v>
                </c:pt>
                <c:pt idx="3882" formatCode="General">
                  <c:v>7.9957500000000056E-2</c:v>
                </c:pt>
                <c:pt idx="3883" formatCode="General">
                  <c:v>7.9977800000000002E-2</c:v>
                </c:pt>
                <c:pt idx="3884" formatCode="General">
                  <c:v>7.9998700000000034E-2</c:v>
                </c:pt>
                <c:pt idx="3885" formatCode="General">
                  <c:v>8.0019000000000007E-2</c:v>
                </c:pt>
                <c:pt idx="3886" formatCode="General">
                  <c:v>8.004E-2</c:v>
                </c:pt>
                <c:pt idx="3887" formatCode="General">
                  <c:v>8.006030000000007E-2</c:v>
                </c:pt>
                <c:pt idx="3888" formatCode="General">
                  <c:v>8.0081200000000005E-2</c:v>
                </c:pt>
                <c:pt idx="3889" formatCode="General">
                  <c:v>8.0101500000000006E-2</c:v>
                </c:pt>
                <c:pt idx="3890" formatCode="General">
                  <c:v>8.0122500000000041E-2</c:v>
                </c:pt>
                <c:pt idx="3891" formatCode="General">
                  <c:v>8.01428E-2</c:v>
                </c:pt>
                <c:pt idx="3892" formatCode="General">
                  <c:v>8.0163000000000026E-2</c:v>
                </c:pt>
                <c:pt idx="3893" formatCode="General">
                  <c:v>8.0184000000000005E-2</c:v>
                </c:pt>
                <c:pt idx="3894" formatCode="General">
                  <c:v>8.0204200000000003E-2</c:v>
                </c:pt>
                <c:pt idx="3895" formatCode="General">
                  <c:v>8.022530000000011E-2</c:v>
                </c:pt>
                <c:pt idx="3896" formatCode="General">
                  <c:v>8.0245500000000025E-2</c:v>
                </c:pt>
                <c:pt idx="3897" formatCode="General">
                  <c:v>8.0266500000000005E-2</c:v>
                </c:pt>
                <c:pt idx="3898" formatCode="General">
                  <c:v>8.0286800000000005E-2</c:v>
                </c:pt>
                <c:pt idx="3899" formatCode="General">
                  <c:v>8.0307800000000026E-2</c:v>
                </c:pt>
                <c:pt idx="3900" formatCode="General">
                  <c:v>8.0328000000000024E-2</c:v>
                </c:pt>
                <c:pt idx="3901" formatCode="General">
                  <c:v>8.0349000000000018E-2</c:v>
                </c:pt>
                <c:pt idx="3902" formatCode="General">
                  <c:v>8.0369200000000016E-2</c:v>
                </c:pt>
                <c:pt idx="3903" formatCode="General">
                  <c:v>8.0390300000000026E-2</c:v>
                </c:pt>
                <c:pt idx="3904" formatCode="General">
                  <c:v>8.041050000000001E-2</c:v>
                </c:pt>
                <c:pt idx="3905" formatCode="General">
                  <c:v>8.0430800000000024E-2</c:v>
                </c:pt>
                <c:pt idx="3906" formatCode="General">
                  <c:v>8.0451700000000001E-2</c:v>
                </c:pt>
                <c:pt idx="3907" formatCode="General">
                  <c:v>8.0472000000000016E-2</c:v>
                </c:pt>
                <c:pt idx="3908" formatCode="General">
                  <c:v>8.0493000000000009E-2</c:v>
                </c:pt>
                <c:pt idx="3909" formatCode="General">
                  <c:v>8.0513199999999993E-2</c:v>
                </c:pt>
                <c:pt idx="3910" formatCode="General">
                  <c:v>8.053420000000007E-2</c:v>
                </c:pt>
                <c:pt idx="3911" formatCode="General">
                  <c:v>8.0554500000000126E-2</c:v>
                </c:pt>
                <c:pt idx="3912" formatCode="General">
                  <c:v>8.0575500000000091E-2</c:v>
                </c:pt>
                <c:pt idx="3913" formatCode="General">
                  <c:v>8.0595700000000048E-2</c:v>
                </c:pt>
                <c:pt idx="3914" formatCode="General">
                  <c:v>8.0616700000000041E-2</c:v>
                </c:pt>
                <c:pt idx="3915" formatCode="General">
                  <c:v>8.0637000000000028E-2</c:v>
                </c:pt>
                <c:pt idx="3916" formatCode="General">
                  <c:v>8.0658000000000091E-2</c:v>
                </c:pt>
                <c:pt idx="3917" formatCode="General">
                  <c:v>8.0678300000000064E-2</c:v>
                </c:pt>
                <c:pt idx="3918" formatCode="General">
                  <c:v>8.0698500000000048E-2</c:v>
                </c:pt>
                <c:pt idx="3919" formatCode="General">
                  <c:v>8.07195E-2</c:v>
                </c:pt>
                <c:pt idx="3920" formatCode="General">
                  <c:v>8.0739800000000028E-2</c:v>
                </c:pt>
                <c:pt idx="3921" formatCode="General">
                  <c:v>8.0760700000000005E-2</c:v>
                </c:pt>
                <c:pt idx="3922" formatCode="General">
                  <c:v>8.0781000000000006E-2</c:v>
                </c:pt>
                <c:pt idx="3923" formatCode="General">
                  <c:v>8.080200000000004E-2</c:v>
                </c:pt>
                <c:pt idx="3924" formatCode="General">
                  <c:v>8.0822300000000069E-2</c:v>
                </c:pt>
                <c:pt idx="3925" formatCode="General">
                  <c:v>8.0843200000000004E-2</c:v>
                </c:pt>
                <c:pt idx="3926" formatCode="General">
                  <c:v>8.0863500000000005E-2</c:v>
                </c:pt>
                <c:pt idx="3927" formatCode="General">
                  <c:v>8.0884500000000026E-2</c:v>
                </c:pt>
                <c:pt idx="3928" formatCode="General">
                  <c:v>8.0904800000000068E-2</c:v>
                </c:pt>
                <c:pt idx="3929" formatCode="General">
                  <c:v>8.0925800000000075E-2</c:v>
                </c:pt>
                <c:pt idx="3930" formatCode="General">
                  <c:v>8.0946000000000004E-2</c:v>
                </c:pt>
                <c:pt idx="3931" formatCode="General">
                  <c:v>8.0967000000000025E-2</c:v>
                </c:pt>
                <c:pt idx="3932" formatCode="General">
                  <c:v>8.0987300000000026E-2</c:v>
                </c:pt>
                <c:pt idx="3933" formatCode="General">
                  <c:v>8.1007500000000024E-2</c:v>
                </c:pt>
                <c:pt idx="3934" formatCode="General">
                  <c:v>8.1028500000000003E-2</c:v>
                </c:pt>
                <c:pt idx="3935" formatCode="General">
                  <c:v>8.1048700000000015E-2</c:v>
                </c:pt>
                <c:pt idx="3936" formatCode="General">
                  <c:v>8.1069800000000025E-2</c:v>
                </c:pt>
                <c:pt idx="3937" formatCode="General">
                  <c:v>8.1090000000000023E-2</c:v>
                </c:pt>
                <c:pt idx="3938" formatCode="General">
                  <c:v>8.111100000000003E-2</c:v>
                </c:pt>
                <c:pt idx="3939" formatCode="General">
                  <c:v>8.1131200000000001E-2</c:v>
                </c:pt>
                <c:pt idx="3940" formatCode="General">
                  <c:v>8.1152300000000024E-2</c:v>
                </c:pt>
                <c:pt idx="3941" formatCode="General">
                  <c:v>8.1172500000000009E-2</c:v>
                </c:pt>
                <c:pt idx="3942" formatCode="General">
                  <c:v>8.1193500000000002E-2</c:v>
                </c:pt>
                <c:pt idx="3943" formatCode="General">
                  <c:v>8.12137E-2</c:v>
                </c:pt>
                <c:pt idx="3944" formatCode="General">
                  <c:v>8.1234700000000007E-2</c:v>
                </c:pt>
                <c:pt idx="3945" formatCode="General">
                  <c:v>8.1255000000000063E-2</c:v>
                </c:pt>
                <c:pt idx="3946" formatCode="General">
                  <c:v>8.127520000000002E-2</c:v>
                </c:pt>
                <c:pt idx="3947" formatCode="General">
                  <c:v>8.1296300000000044E-2</c:v>
                </c:pt>
                <c:pt idx="3948" formatCode="General">
                  <c:v>8.13165E-2</c:v>
                </c:pt>
                <c:pt idx="3949" formatCode="General">
                  <c:v>8.1337500000000021E-2</c:v>
                </c:pt>
                <c:pt idx="3950" formatCode="General">
                  <c:v>8.1357700000000005E-2</c:v>
                </c:pt>
                <c:pt idx="3951" formatCode="General">
                  <c:v>8.1378800000000001E-2</c:v>
                </c:pt>
                <c:pt idx="3952" formatCode="General">
                  <c:v>8.1399000000000041E-2</c:v>
                </c:pt>
                <c:pt idx="3953" formatCode="General">
                  <c:v>8.1420000000000006E-2</c:v>
                </c:pt>
                <c:pt idx="3954" formatCode="General">
                  <c:v>8.1440299999999993E-2</c:v>
                </c:pt>
                <c:pt idx="3955" formatCode="General">
                  <c:v>8.14613E-2</c:v>
                </c:pt>
                <c:pt idx="3956" formatCode="General">
                  <c:v>8.1481499999999998E-2</c:v>
                </c:pt>
                <c:pt idx="3957" formatCode="General">
                  <c:v>8.1502500000000005E-2</c:v>
                </c:pt>
                <c:pt idx="3958" formatCode="General">
                  <c:v>8.1522700000000003E-2</c:v>
                </c:pt>
                <c:pt idx="3959" formatCode="General">
                  <c:v>8.1543000000000004E-2</c:v>
                </c:pt>
                <c:pt idx="3960" formatCode="General">
                  <c:v>8.1564000000000109E-2</c:v>
                </c:pt>
                <c:pt idx="3961" formatCode="General">
                  <c:v>8.1584300000000068E-2</c:v>
                </c:pt>
                <c:pt idx="3962" formatCode="General">
                  <c:v>8.1605200000000003E-2</c:v>
                </c:pt>
                <c:pt idx="3963" formatCode="General">
                  <c:v>8.1625500000000087E-2</c:v>
                </c:pt>
                <c:pt idx="3964" formatCode="General">
                  <c:v>8.1646500000000025E-2</c:v>
                </c:pt>
                <c:pt idx="3965" formatCode="General">
                  <c:v>8.1666700000000023E-2</c:v>
                </c:pt>
                <c:pt idx="3966" formatCode="General">
                  <c:v>8.1687700000000016E-2</c:v>
                </c:pt>
                <c:pt idx="3967" formatCode="General">
                  <c:v>8.1708000000000003E-2</c:v>
                </c:pt>
                <c:pt idx="3968" formatCode="General">
                  <c:v>8.1729000000000024E-2</c:v>
                </c:pt>
                <c:pt idx="3969" formatCode="General">
                  <c:v>8.1749199999999994E-2</c:v>
                </c:pt>
                <c:pt idx="3970" formatCode="General">
                  <c:v>8.1770200000000001E-2</c:v>
                </c:pt>
                <c:pt idx="3971" formatCode="General">
                  <c:v>8.1790500000000044E-2</c:v>
                </c:pt>
                <c:pt idx="3972" formatCode="General">
                  <c:v>8.1810800000000003E-2</c:v>
                </c:pt>
                <c:pt idx="3973" formatCode="General">
                  <c:v>8.1831800000000024E-2</c:v>
                </c:pt>
                <c:pt idx="3974" formatCode="General">
                  <c:v>8.1852000000000022E-2</c:v>
                </c:pt>
                <c:pt idx="3975" formatCode="General">
                  <c:v>8.1873000000000001E-2</c:v>
                </c:pt>
                <c:pt idx="3976" formatCode="General">
                  <c:v>8.1893300000000002E-2</c:v>
                </c:pt>
                <c:pt idx="3977" formatCode="General">
                  <c:v>8.191420000000002E-2</c:v>
                </c:pt>
                <c:pt idx="3978" formatCode="General">
                  <c:v>8.1934500000000063E-2</c:v>
                </c:pt>
                <c:pt idx="3979" formatCode="General">
                  <c:v>8.1955500000000028E-2</c:v>
                </c:pt>
                <c:pt idx="3980" formatCode="General">
                  <c:v>8.1975800000000043E-2</c:v>
                </c:pt>
                <c:pt idx="3981" formatCode="General">
                  <c:v>8.1996700000000006E-2</c:v>
                </c:pt>
                <c:pt idx="3982" formatCode="General">
                  <c:v>8.201700000000002E-2</c:v>
                </c:pt>
                <c:pt idx="3983" formatCode="General">
                  <c:v>8.2038E-2</c:v>
                </c:pt>
                <c:pt idx="3984" formatCode="General">
                  <c:v>8.2058300000000028E-2</c:v>
                </c:pt>
                <c:pt idx="3985" formatCode="General">
                  <c:v>8.2078500000000013E-2</c:v>
                </c:pt>
                <c:pt idx="3986" formatCode="General">
                  <c:v>8.2099500000000006E-2</c:v>
                </c:pt>
                <c:pt idx="3987" formatCode="General">
                  <c:v>8.2119699999999976E-2</c:v>
                </c:pt>
                <c:pt idx="3988" formatCode="General">
                  <c:v>8.21408E-2</c:v>
                </c:pt>
                <c:pt idx="3989" formatCode="General">
                  <c:v>8.2161000000000012E-2</c:v>
                </c:pt>
                <c:pt idx="3990" formatCode="General">
                  <c:v>8.2182000000000005E-2</c:v>
                </c:pt>
                <c:pt idx="3991" formatCode="General">
                  <c:v>8.2202300000000006E-2</c:v>
                </c:pt>
                <c:pt idx="3992" formatCode="General">
                  <c:v>8.2223300000000027E-2</c:v>
                </c:pt>
                <c:pt idx="3993" formatCode="General">
                  <c:v>8.2243499999999997E-2</c:v>
                </c:pt>
                <c:pt idx="3994" formatCode="General">
                  <c:v>8.2264500000000004E-2</c:v>
                </c:pt>
                <c:pt idx="3995" formatCode="General">
                  <c:v>8.2284700000000002E-2</c:v>
                </c:pt>
                <c:pt idx="3996" formatCode="General">
                  <c:v>8.2305800000000026E-2</c:v>
                </c:pt>
                <c:pt idx="3997" formatCode="General">
                  <c:v>8.2326000000000024E-2</c:v>
                </c:pt>
                <c:pt idx="3998" formatCode="General">
                  <c:v>8.2347000000000004E-2</c:v>
                </c:pt>
                <c:pt idx="3999" formatCode="General">
                  <c:v>8.2367200000000015E-2</c:v>
                </c:pt>
                <c:pt idx="4000" formatCode="General">
                  <c:v>8.2387499999999989E-2</c:v>
                </c:pt>
                <c:pt idx="4001" formatCode="General">
                  <c:v>8.240850000000001E-2</c:v>
                </c:pt>
                <c:pt idx="4002" formatCode="General">
                  <c:v>8.2428699999999994E-2</c:v>
                </c:pt>
                <c:pt idx="4003" formatCode="General">
                  <c:v>8.2449699999999973E-2</c:v>
                </c:pt>
                <c:pt idx="4004" formatCode="General">
                  <c:v>8.2470000000000002E-2</c:v>
                </c:pt>
                <c:pt idx="4005" formatCode="General">
                  <c:v>8.2491000000000009E-2</c:v>
                </c:pt>
                <c:pt idx="4006" formatCode="General">
                  <c:v>8.2511200000000007E-2</c:v>
                </c:pt>
                <c:pt idx="4007" formatCode="General">
                  <c:v>8.25322E-2</c:v>
                </c:pt>
                <c:pt idx="4008" formatCode="General">
                  <c:v>8.2552500000000043E-2</c:v>
                </c:pt>
                <c:pt idx="4009" formatCode="General">
                  <c:v>8.2573500000000022E-2</c:v>
                </c:pt>
                <c:pt idx="4010" formatCode="General">
                  <c:v>8.2593800000000023E-2</c:v>
                </c:pt>
                <c:pt idx="4011" formatCode="General">
                  <c:v>8.2614700000000041E-2</c:v>
                </c:pt>
                <c:pt idx="4012" formatCode="General">
                  <c:v>8.2635000000000028E-2</c:v>
                </c:pt>
                <c:pt idx="4013" formatCode="General">
                  <c:v>8.2655300000000112E-2</c:v>
                </c:pt>
                <c:pt idx="4014" formatCode="General">
                  <c:v>8.2676200000000005E-2</c:v>
                </c:pt>
                <c:pt idx="4015" formatCode="General">
                  <c:v>8.2696500000000048E-2</c:v>
                </c:pt>
                <c:pt idx="4016" formatCode="General">
                  <c:v>8.2717500000000041E-2</c:v>
                </c:pt>
                <c:pt idx="4017" formatCode="General">
                  <c:v>8.2737800000000028E-2</c:v>
                </c:pt>
                <c:pt idx="4018" formatCode="General">
                  <c:v>8.2758700000000004E-2</c:v>
                </c:pt>
                <c:pt idx="4019" formatCode="General">
                  <c:v>8.2779000000000005E-2</c:v>
                </c:pt>
                <c:pt idx="4020" formatCode="General">
                  <c:v>8.280000000000004E-2</c:v>
                </c:pt>
                <c:pt idx="4021" formatCode="General">
                  <c:v>8.2820300000000027E-2</c:v>
                </c:pt>
                <c:pt idx="4022" formatCode="General">
                  <c:v>8.2841300000000007E-2</c:v>
                </c:pt>
                <c:pt idx="4023" formatCode="General">
                  <c:v>8.2861500000000005E-2</c:v>
                </c:pt>
                <c:pt idx="4024" formatCode="General">
                  <c:v>8.2882500000000012E-2</c:v>
                </c:pt>
                <c:pt idx="4025" formatCode="General">
                  <c:v>8.2902800000000013E-2</c:v>
                </c:pt>
                <c:pt idx="4026" formatCode="General">
                  <c:v>8.2923000000000024E-2</c:v>
                </c:pt>
                <c:pt idx="4027" formatCode="General">
                  <c:v>8.2944000000000004E-2</c:v>
                </c:pt>
                <c:pt idx="4028" formatCode="General">
                  <c:v>8.2964200000000002E-2</c:v>
                </c:pt>
                <c:pt idx="4029" formatCode="General">
                  <c:v>8.2985299999999998E-2</c:v>
                </c:pt>
                <c:pt idx="4030" formatCode="General">
                  <c:v>8.3005500000000107E-2</c:v>
                </c:pt>
                <c:pt idx="4031" formatCode="General">
                  <c:v>8.3026500000000128E-2</c:v>
                </c:pt>
                <c:pt idx="4032" formatCode="General">
                  <c:v>8.3046700000000001E-2</c:v>
                </c:pt>
                <c:pt idx="4033" formatCode="General">
                  <c:v>8.3067800000000108E-2</c:v>
                </c:pt>
                <c:pt idx="4034" formatCode="General">
                  <c:v>8.3088000000000023E-2</c:v>
                </c:pt>
                <c:pt idx="4035" formatCode="General">
                  <c:v>8.3109000000000044E-2</c:v>
                </c:pt>
                <c:pt idx="4036" formatCode="General">
                  <c:v>8.3129200000000028E-2</c:v>
                </c:pt>
                <c:pt idx="4037" formatCode="General">
                  <c:v>8.3150200000000063E-2</c:v>
                </c:pt>
                <c:pt idx="4038" formatCode="General">
                  <c:v>8.3170500000000022E-2</c:v>
                </c:pt>
                <c:pt idx="4039" formatCode="General">
                  <c:v>8.3190700000000006E-2</c:v>
                </c:pt>
                <c:pt idx="4040" formatCode="General">
                  <c:v>8.32117E-2</c:v>
                </c:pt>
                <c:pt idx="4041" formatCode="General">
                  <c:v>8.3232000000000028E-2</c:v>
                </c:pt>
                <c:pt idx="4042" formatCode="General">
                  <c:v>8.3253000000000063E-2</c:v>
                </c:pt>
                <c:pt idx="4043" formatCode="General">
                  <c:v>8.3273200000000006E-2</c:v>
                </c:pt>
                <c:pt idx="4044" formatCode="General">
                  <c:v>8.329430000000014E-2</c:v>
                </c:pt>
                <c:pt idx="4045" formatCode="General">
                  <c:v>8.3314500000000027E-2</c:v>
                </c:pt>
                <c:pt idx="4046" formatCode="General">
                  <c:v>8.3335500000000048E-2</c:v>
                </c:pt>
                <c:pt idx="4047" formatCode="General">
                  <c:v>8.3355800000000105E-2</c:v>
                </c:pt>
                <c:pt idx="4048" formatCode="General">
                  <c:v>8.337680000000007E-2</c:v>
                </c:pt>
                <c:pt idx="4049" formatCode="General">
                  <c:v>8.3397000000000068E-2</c:v>
                </c:pt>
                <c:pt idx="4050" formatCode="General">
                  <c:v>8.3418000000000006E-2</c:v>
                </c:pt>
                <c:pt idx="4051" formatCode="General">
                  <c:v>8.3438200000000004E-2</c:v>
                </c:pt>
                <c:pt idx="4052" formatCode="General">
                  <c:v>8.3458500000000047E-2</c:v>
                </c:pt>
                <c:pt idx="4053" formatCode="General">
                  <c:v>8.3479500000000012E-2</c:v>
                </c:pt>
                <c:pt idx="4054" formatCode="General">
                  <c:v>8.3499800000000027E-2</c:v>
                </c:pt>
                <c:pt idx="4055" formatCode="General">
                  <c:v>8.3520700000000087E-2</c:v>
                </c:pt>
                <c:pt idx="4056" formatCode="General">
                  <c:v>8.3541000000000046E-2</c:v>
                </c:pt>
                <c:pt idx="4057" formatCode="General">
                  <c:v>8.3562000000000122E-2</c:v>
                </c:pt>
                <c:pt idx="4058" formatCode="General">
                  <c:v>8.3582200000000023E-2</c:v>
                </c:pt>
                <c:pt idx="4059" formatCode="General">
                  <c:v>8.3603300000000089E-2</c:v>
                </c:pt>
                <c:pt idx="4060" formatCode="General">
                  <c:v>8.3623500000000087E-2</c:v>
                </c:pt>
                <c:pt idx="4061" formatCode="General">
                  <c:v>8.3644500000000108E-2</c:v>
                </c:pt>
                <c:pt idx="4062" formatCode="General">
                  <c:v>8.3664800000000164E-2</c:v>
                </c:pt>
                <c:pt idx="4063" formatCode="General">
                  <c:v>8.3685700000000043E-2</c:v>
                </c:pt>
                <c:pt idx="4064" formatCode="General">
                  <c:v>8.3706000000000072E-2</c:v>
                </c:pt>
                <c:pt idx="4065" formatCode="General">
                  <c:v>8.3727000000000149E-2</c:v>
                </c:pt>
                <c:pt idx="4066" formatCode="General">
                  <c:v>8.374730000000008E-2</c:v>
                </c:pt>
                <c:pt idx="4067" formatCode="General">
                  <c:v>8.3767500000000092E-2</c:v>
                </c:pt>
                <c:pt idx="4068" formatCode="General">
                  <c:v>8.3788500000000002E-2</c:v>
                </c:pt>
                <c:pt idx="4069" formatCode="General">
                  <c:v>8.3808700000000028E-2</c:v>
                </c:pt>
                <c:pt idx="4070" formatCode="General">
                  <c:v>8.3829700000000062E-2</c:v>
                </c:pt>
                <c:pt idx="4071" formatCode="General">
                  <c:v>8.3850000000000091E-2</c:v>
                </c:pt>
                <c:pt idx="4072" formatCode="General">
                  <c:v>8.3871000000000043E-2</c:v>
                </c:pt>
                <c:pt idx="4073" formatCode="General">
                  <c:v>8.3891300000000099E-2</c:v>
                </c:pt>
                <c:pt idx="4074" formatCode="General">
                  <c:v>8.391220000000002E-2</c:v>
                </c:pt>
                <c:pt idx="4075" formatCode="General">
                  <c:v>8.3932500000000063E-2</c:v>
                </c:pt>
                <c:pt idx="4076" formatCode="General">
                  <c:v>8.3953500000000028E-2</c:v>
                </c:pt>
                <c:pt idx="4077" formatCode="General">
                  <c:v>8.3973800000000043E-2</c:v>
                </c:pt>
                <c:pt idx="4078" formatCode="General">
                  <c:v>8.3994800000000119E-2</c:v>
                </c:pt>
                <c:pt idx="4079" formatCode="General">
                  <c:v>8.4015000000000048E-2</c:v>
                </c:pt>
                <c:pt idx="4080" formatCode="General">
                  <c:v>8.4035200000000046E-2</c:v>
                </c:pt>
                <c:pt idx="4081" formatCode="General">
                  <c:v>8.4056300000000098E-2</c:v>
                </c:pt>
                <c:pt idx="4082" formatCode="General">
                  <c:v>8.4076500000000026E-2</c:v>
                </c:pt>
                <c:pt idx="4083" formatCode="General">
                  <c:v>8.4097500000000047E-2</c:v>
                </c:pt>
                <c:pt idx="4084" formatCode="General">
                  <c:v>8.4117800000000006E-2</c:v>
                </c:pt>
                <c:pt idx="4085" formatCode="General">
                  <c:v>8.4138800000000027E-2</c:v>
                </c:pt>
                <c:pt idx="4086" formatCode="General">
                  <c:v>8.4159000000000067E-2</c:v>
                </c:pt>
                <c:pt idx="4087" formatCode="General">
                  <c:v>8.4180000000000005E-2</c:v>
                </c:pt>
                <c:pt idx="4088" formatCode="General">
                  <c:v>8.4200200000000003E-2</c:v>
                </c:pt>
                <c:pt idx="4089" formatCode="General">
                  <c:v>8.4221300000000068E-2</c:v>
                </c:pt>
                <c:pt idx="4090" formatCode="General">
                  <c:v>8.4241500000000025E-2</c:v>
                </c:pt>
                <c:pt idx="4091" formatCode="General">
                  <c:v>8.4262500000000004E-2</c:v>
                </c:pt>
                <c:pt idx="4092" formatCode="General">
                  <c:v>8.4282700000000002E-2</c:v>
                </c:pt>
                <c:pt idx="4093" formatCode="General">
                  <c:v>8.4303000000000003E-2</c:v>
                </c:pt>
                <c:pt idx="4094" formatCode="General">
                  <c:v>8.4324000000000079E-2</c:v>
                </c:pt>
                <c:pt idx="4095" formatCode="General">
                  <c:v>8.4344200000000022E-2</c:v>
                </c:pt>
                <c:pt idx="4096" formatCode="General">
                  <c:v>8.4365200000000001E-2</c:v>
                </c:pt>
                <c:pt idx="4097" formatCode="General">
                  <c:v>8.4385500000000002E-2</c:v>
                </c:pt>
                <c:pt idx="4098" formatCode="General">
                  <c:v>8.4406500000000023E-2</c:v>
                </c:pt>
                <c:pt idx="4099" formatCode="General">
                  <c:v>8.442680000000008E-2</c:v>
                </c:pt>
                <c:pt idx="4100" formatCode="General">
                  <c:v>8.4447700000000014E-2</c:v>
                </c:pt>
                <c:pt idx="4101" formatCode="General">
                  <c:v>8.4468000000000001E-2</c:v>
                </c:pt>
                <c:pt idx="4102" formatCode="General">
                  <c:v>8.4489000000000009E-2</c:v>
                </c:pt>
                <c:pt idx="4103" formatCode="General">
                  <c:v>8.4509300000000079E-2</c:v>
                </c:pt>
                <c:pt idx="4104" formatCode="General">
                  <c:v>8.4530200000000028E-2</c:v>
                </c:pt>
                <c:pt idx="4105" formatCode="General">
                  <c:v>8.4550500000000084E-2</c:v>
                </c:pt>
                <c:pt idx="4106" formatCode="General">
                  <c:v>8.4570800000000071E-2</c:v>
                </c:pt>
                <c:pt idx="4107" formatCode="General">
                  <c:v>8.4591700000000006E-2</c:v>
                </c:pt>
                <c:pt idx="4108" formatCode="General">
                  <c:v>8.4612000000000007E-2</c:v>
                </c:pt>
                <c:pt idx="4109" formatCode="General">
                  <c:v>8.4633000000000028E-2</c:v>
                </c:pt>
                <c:pt idx="4110" formatCode="General">
                  <c:v>8.4653300000000112E-2</c:v>
                </c:pt>
                <c:pt idx="4111" formatCode="General">
                  <c:v>8.4674200000000047E-2</c:v>
                </c:pt>
                <c:pt idx="4112" formatCode="General">
                  <c:v>8.4694500000000103E-2</c:v>
                </c:pt>
                <c:pt idx="4113" formatCode="General">
                  <c:v>8.471550000000011E-2</c:v>
                </c:pt>
                <c:pt idx="4114" formatCode="General">
                  <c:v>8.4735800000000097E-2</c:v>
                </c:pt>
                <c:pt idx="4115" formatCode="General">
                  <c:v>8.4756800000000118E-2</c:v>
                </c:pt>
                <c:pt idx="4116" formatCode="General">
                  <c:v>8.4777000000000047E-2</c:v>
                </c:pt>
                <c:pt idx="4117" formatCode="General">
                  <c:v>8.4798000000000068E-2</c:v>
                </c:pt>
                <c:pt idx="4118" formatCode="General">
                  <c:v>8.4818300000000027E-2</c:v>
                </c:pt>
                <c:pt idx="4119" formatCode="General">
                  <c:v>8.4838500000000025E-2</c:v>
                </c:pt>
                <c:pt idx="4120" formatCode="General">
                  <c:v>8.4859500000000046E-2</c:v>
                </c:pt>
                <c:pt idx="4121" formatCode="General">
                  <c:v>8.4879700000000002E-2</c:v>
                </c:pt>
                <c:pt idx="4122" formatCode="General">
                  <c:v>8.4900800000000068E-2</c:v>
                </c:pt>
                <c:pt idx="4123" formatCode="General">
                  <c:v>8.4921000000000066E-2</c:v>
                </c:pt>
                <c:pt idx="4124" formatCode="General">
                  <c:v>8.4942000000000004E-2</c:v>
                </c:pt>
                <c:pt idx="4125" formatCode="General">
                  <c:v>8.4962200000000002E-2</c:v>
                </c:pt>
                <c:pt idx="4126" formatCode="General">
                  <c:v>8.4983299999999998E-2</c:v>
                </c:pt>
                <c:pt idx="4127" formatCode="General">
                  <c:v>8.5003500000000023E-2</c:v>
                </c:pt>
                <c:pt idx="4128" formatCode="General">
                  <c:v>8.5024500000000072E-2</c:v>
                </c:pt>
                <c:pt idx="4129" formatCode="General">
                  <c:v>8.5044700000000001E-2</c:v>
                </c:pt>
                <c:pt idx="4130" formatCode="General">
                  <c:v>8.5065800000000108E-2</c:v>
                </c:pt>
                <c:pt idx="4131" formatCode="General">
                  <c:v>8.5086000000000023E-2</c:v>
                </c:pt>
                <c:pt idx="4132" formatCode="General">
                  <c:v>8.5107000000000002E-2</c:v>
                </c:pt>
                <c:pt idx="4133" formatCode="General">
                  <c:v>8.5127200000000028E-2</c:v>
                </c:pt>
                <c:pt idx="4134" formatCode="General">
                  <c:v>8.5147500000000001E-2</c:v>
                </c:pt>
                <c:pt idx="4135" formatCode="General">
                  <c:v>8.5168500000000022E-2</c:v>
                </c:pt>
                <c:pt idx="4136" formatCode="General">
                  <c:v>8.5188800000000023E-2</c:v>
                </c:pt>
                <c:pt idx="4137" formatCode="General">
                  <c:v>8.5209700000000013E-2</c:v>
                </c:pt>
                <c:pt idx="4138" formatCode="General">
                  <c:v>8.523E-2</c:v>
                </c:pt>
                <c:pt idx="4139" formatCode="General">
                  <c:v>8.5251000000000063E-2</c:v>
                </c:pt>
                <c:pt idx="4140" formatCode="General">
                  <c:v>8.5271300000000008E-2</c:v>
                </c:pt>
                <c:pt idx="4141" formatCode="General">
                  <c:v>8.5292200000000012E-2</c:v>
                </c:pt>
                <c:pt idx="4142" formatCode="General">
                  <c:v>8.5312500000000013E-2</c:v>
                </c:pt>
                <c:pt idx="4143" formatCode="General">
                  <c:v>8.533350000000002E-2</c:v>
                </c:pt>
                <c:pt idx="4144" formatCode="General">
                  <c:v>8.5353700000000018E-2</c:v>
                </c:pt>
                <c:pt idx="4145" formatCode="General">
                  <c:v>8.5374800000000028E-2</c:v>
                </c:pt>
                <c:pt idx="4146" formatCode="General">
                  <c:v>8.5395000000000068E-2</c:v>
                </c:pt>
                <c:pt idx="4147" formatCode="General">
                  <c:v>8.5415300000000027E-2</c:v>
                </c:pt>
                <c:pt idx="4148" formatCode="General">
                  <c:v>8.5436200000000004E-2</c:v>
                </c:pt>
                <c:pt idx="4149" formatCode="General">
                  <c:v>8.5456500000000005E-2</c:v>
                </c:pt>
                <c:pt idx="4150" formatCode="General">
                  <c:v>8.5477500000000012E-2</c:v>
                </c:pt>
                <c:pt idx="4151" formatCode="General">
                  <c:v>8.549770000000001E-2</c:v>
                </c:pt>
                <c:pt idx="4152" formatCode="General">
                  <c:v>8.5518800000000048E-2</c:v>
                </c:pt>
                <c:pt idx="4153" formatCode="General">
                  <c:v>8.5539000000000046E-2</c:v>
                </c:pt>
                <c:pt idx="4154" formatCode="General">
                  <c:v>8.5560000000000067E-2</c:v>
                </c:pt>
                <c:pt idx="4155" formatCode="General">
                  <c:v>8.5580300000000026E-2</c:v>
                </c:pt>
                <c:pt idx="4156" formatCode="General">
                  <c:v>8.5601200000000002E-2</c:v>
                </c:pt>
                <c:pt idx="4157" formatCode="General">
                  <c:v>8.5621500000000086E-2</c:v>
                </c:pt>
                <c:pt idx="4158" formatCode="General">
                  <c:v>8.5642500000000024E-2</c:v>
                </c:pt>
                <c:pt idx="4159" formatCode="General">
                  <c:v>8.5662800000000067E-2</c:v>
                </c:pt>
                <c:pt idx="4160" formatCode="General">
                  <c:v>8.5683000000000023E-2</c:v>
                </c:pt>
                <c:pt idx="4161" formatCode="General">
                  <c:v>8.5704000000000072E-2</c:v>
                </c:pt>
                <c:pt idx="4162" formatCode="General">
                  <c:v>8.572420000000007E-2</c:v>
                </c:pt>
                <c:pt idx="4163" formatCode="General">
                  <c:v>8.5745200000000021E-2</c:v>
                </c:pt>
                <c:pt idx="4164" formatCode="General">
                  <c:v>8.5765500000000092E-2</c:v>
                </c:pt>
                <c:pt idx="4165" formatCode="General">
                  <c:v>8.5786500000000002E-2</c:v>
                </c:pt>
                <c:pt idx="4166" formatCode="General">
                  <c:v>8.58067E-2</c:v>
                </c:pt>
                <c:pt idx="4167" formatCode="General">
                  <c:v>8.5827800000000079E-2</c:v>
                </c:pt>
                <c:pt idx="4168" formatCode="General">
                  <c:v>8.5848000000000022E-2</c:v>
                </c:pt>
                <c:pt idx="4169" formatCode="General">
                  <c:v>8.5869000000000043E-2</c:v>
                </c:pt>
                <c:pt idx="4170" formatCode="General">
                  <c:v>8.5889300000000002E-2</c:v>
                </c:pt>
                <c:pt idx="4171" formatCode="General">
                  <c:v>8.5910300000000023E-2</c:v>
                </c:pt>
                <c:pt idx="4172" formatCode="General">
                  <c:v>8.5930500000000007E-2</c:v>
                </c:pt>
                <c:pt idx="4173" formatCode="General">
                  <c:v>8.5950800000000077E-2</c:v>
                </c:pt>
                <c:pt idx="4174" formatCode="General">
                  <c:v>8.5971800000000001E-2</c:v>
                </c:pt>
                <c:pt idx="4175" formatCode="General">
                  <c:v>8.5992000000000041E-2</c:v>
                </c:pt>
                <c:pt idx="4176" formatCode="General">
                  <c:v>8.6013000000000006E-2</c:v>
                </c:pt>
                <c:pt idx="4177" formatCode="General">
                  <c:v>8.6033300000000007E-2</c:v>
                </c:pt>
                <c:pt idx="4178" formatCode="General">
                  <c:v>8.6054300000000097E-2</c:v>
                </c:pt>
                <c:pt idx="4179" formatCode="General">
                  <c:v>8.6074500000000026E-2</c:v>
                </c:pt>
                <c:pt idx="4180" formatCode="General">
                  <c:v>8.6095500000000047E-2</c:v>
                </c:pt>
                <c:pt idx="4181" formatCode="General">
                  <c:v>8.6115700000000031E-2</c:v>
                </c:pt>
                <c:pt idx="4182" formatCode="General">
                  <c:v>8.6136800000000027E-2</c:v>
                </c:pt>
                <c:pt idx="4183" formatCode="General">
                  <c:v>8.6157000000000025E-2</c:v>
                </c:pt>
                <c:pt idx="4184" formatCode="General">
                  <c:v>8.6178000000000005E-2</c:v>
                </c:pt>
                <c:pt idx="4185" formatCode="General">
                  <c:v>8.6198200000000003E-2</c:v>
                </c:pt>
                <c:pt idx="4186" formatCode="General">
                  <c:v>8.6218500000000017E-2</c:v>
                </c:pt>
                <c:pt idx="4187" formatCode="General">
                  <c:v>8.6239500000000011E-2</c:v>
                </c:pt>
                <c:pt idx="4188" formatCode="General">
                  <c:v>8.6259700000000009E-2</c:v>
                </c:pt>
                <c:pt idx="4189" formatCode="General">
                  <c:v>8.6280700000000002E-2</c:v>
                </c:pt>
                <c:pt idx="4190" formatCode="General">
                  <c:v>8.6301000000000003E-2</c:v>
                </c:pt>
                <c:pt idx="4191" formatCode="General">
                  <c:v>8.6322000000000024E-2</c:v>
                </c:pt>
                <c:pt idx="4192" formatCode="General">
                  <c:v>8.6342299999999997E-2</c:v>
                </c:pt>
                <c:pt idx="4193" formatCode="General">
                  <c:v>8.6363200000000001E-2</c:v>
                </c:pt>
                <c:pt idx="4194" formatCode="General">
                  <c:v>8.6383500000000002E-2</c:v>
                </c:pt>
                <c:pt idx="4195" formatCode="General">
                  <c:v>8.6404500000000023E-2</c:v>
                </c:pt>
                <c:pt idx="4196" formatCode="General">
                  <c:v>8.6424800000000065E-2</c:v>
                </c:pt>
                <c:pt idx="4197" formatCode="General">
                  <c:v>8.6445700000000014E-2</c:v>
                </c:pt>
                <c:pt idx="4198" formatCode="General">
                  <c:v>8.6466000000000001E-2</c:v>
                </c:pt>
                <c:pt idx="4199" formatCode="General">
                  <c:v>8.6486300000000002E-2</c:v>
                </c:pt>
                <c:pt idx="4200" formatCode="General">
                  <c:v>8.6507200000000006E-2</c:v>
                </c:pt>
                <c:pt idx="4201" formatCode="General">
                  <c:v>8.652750000000009E-2</c:v>
                </c:pt>
                <c:pt idx="4202" formatCode="General">
                  <c:v>8.65485E-2</c:v>
                </c:pt>
                <c:pt idx="4203" formatCode="General">
                  <c:v>8.6568800000000071E-2</c:v>
                </c:pt>
                <c:pt idx="4204" formatCode="General">
                  <c:v>8.6589700000000006E-2</c:v>
                </c:pt>
                <c:pt idx="4205" formatCode="General">
                  <c:v>8.6610000000000006E-2</c:v>
                </c:pt>
                <c:pt idx="4206" formatCode="General">
                  <c:v>8.6631000000000027E-2</c:v>
                </c:pt>
                <c:pt idx="4207" formatCode="General">
                  <c:v>8.665130000000007E-2</c:v>
                </c:pt>
                <c:pt idx="4208" formatCode="General">
                  <c:v>8.6672300000000008E-2</c:v>
                </c:pt>
                <c:pt idx="4209" formatCode="General">
                  <c:v>8.6692500000000006E-2</c:v>
                </c:pt>
                <c:pt idx="4210" formatCode="General">
                  <c:v>8.6713500000000013E-2</c:v>
                </c:pt>
                <c:pt idx="4211" formatCode="General">
                  <c:v>8.6733800000000028E-2</c:v>
                </c:pt>
                <c:pt idx="4212" formatCode="General">
                  <c:v>8.6754700000000046E-2</c:v>
                </c:pt>
                <c:pt idx="4213" formatCode="General">
                  <c:v>8.6775000000000005E-2</c:v>
                </c:pt>
                <c:pt idx="4214" formatCode="General">
                  <c:v>8.6795200000000045E-2</c:v>
                </c:pt>
                <c:pt idx="4215" formatCode="General">
                  <c:v>8.6816300000000027E-2</c:v>
                </c:pt>
                <c:pt idx="4216" formatCode="General">
                  <c:v>8.6836500000000025E-2</c:v>
                </c:pt>
                <c:pt idx="4217" formatCode="General">
                  <c:v>8.6857500000000046E-2</c:v>
                </c:pt>
                <c:pt idx="4218" formatCode="General">
                  <c:v>8.6877700000000002E-2</c:v>
                </c:pt>
                <c:pt idx="4219" formatCode="General">
                  <c:v>8.6898800000000026E-2</c:v>
                </c:pt>
                <c:pt idx="4220" formatCode="General">
                  <c:v>8.691900000000001E-2</c:v>
                </c:pt>
                <c:pt idx="4221" formatCode="General">
                  <c:v>8.6940000000000003E-2</c:v>
                </c:pt>
                <c:pt idx="4222" formatCode="General">
                  <c:v>8.6960200000000001E-2</c:v>
                </c:pt>
                <c:pt idx="4223" formatCode="General">
                  <c:v>8.6981299999999998E-2</c:v>
                </c:pt>
                <c:pt idx="4224" formatCode="General">
                  <c:v>8.7001500000000023E-2</c:v>
                </c:pt>
                <c:pt idx="4225" formatCode="General">
                  <c:v>8.7022500000000003E-2</c:v>
                </c:pt>
                <c:pt idx="4226" formatCode="General">
                  <c:v>8.7042700000000001E-2</c:v>
                </c:pt>
                <c:pt idx="4227" formatCode="General">
                  <c:v>8.7063000000000001E-2</c:v>
                </c:pt>
                <c:pt idx="4228" formatCode="General">
                  <c:v>8.7084000000000023E-2</c:v>
                </c:pt>
                <c:pt idx="4229" formatCode="General">
                  <c:v>8.7104300000000065E-2</c:v>
                </c:pt>
                <c:pt idx="4230" formatCode="General">
                  <c:v>8.71252E-2</c:v>
                </c:pt>
                <c:pt idx="4231" formatCode="General">
                  <c:v>8.7145500000000001E-2</c:v>
                </c:pt>
                <c:pt idx="4232" formatCode="General">
                  <c:v>8.7166500000000022E-2</c:v>
                </c:pt>
                <c:pt idx="4233" formatCode="General">
                  <c:v>8.7186799999999995E-2</c:v>
                </c:pt>
                <c:pt idx="4234" formatCode="General">
                  <c:v>8.7207700000000013E-2</c:v>
                </c:pt>
                <c:pt idx="4235" formatCode="General">
                  <c:v>8.7228E-2</c:v>
                </c:pt>
                <c:pt idx="4236" formatCode="General">
                  <c:v>8.7248999999999993E-2</c:v>
                </c:pt>
                <c:pt idx="4237" formatCode="General">
                  <c:v>8.7269200000000005E-2</c:v>
                </c:pt>
                <c:pt idx="4238" formatCode="General">
                  <c:v>8.7290200000000012E-2</c:v>
                </c:pt>
                <c:pt idx="4239" formatCode="General">
                  <c:v>8.7310500000000013E-2</c:v>
                </c:pt>
                <c:pt idx="4240" formatCode="General">
                  <c:v>8.73308E-2</c:v>
                </c:pt>
                <c:pt idx="4241" formatCode="General">
                  <c:v>8.7351700000000004E-2</c:v>
                </c:pt>
                <c:pt idx="4242" formatCode="General">
                  <c:v>8.7372000000000005E-2</c:v>
                </c:pt>
                <c:pt idx="4243" formatCode="General">
                  <c:v>8.7393000000000012E-2</c:v>
                </c:pt>
                <c:pt idx="4244" formatCode="General">
                  <c:v>8.7413199999999996E-2</c:v>
                </c:pt>
                <c:pt idx="4245" formatCode="General">
                  <c:v>8.7434300000000006E-2</c:v>
                </c:pt>
                <c:pt idx="4246" formatCode="General">
                  <c:v>8.7454500000000004E-2</c:v>
                </c:pt>
                <c:pt idx="4247" formatCode="General">
                  <c:v>8.7475500000000012E-2</c:v>
                </c:pt>
                <c:pt idx="4248" formatCode="General">
                  <c:v>8.7495800000000026E-2</c:v>
                </c:pt>
                <c:pt idx="4249" formatCode="General">
                  <c:v>8.7516700000000003E-2</c:v>
                </c:pt>
                <c:pt idx="4250" formatCode="General">
                  <c:v>8.7537000000000045E-2</c:v>
                </c:pt>
                <c:pt idx="4251" formatCode="General">
                  <c:v>8.7558000000000066E-2</c:v>
                </c:pt>
                <c:pt idx="4252" formatCode="General">
                  <c:v>8.7578300000000026E-2</c:v>
                </c:pt>
                <c:pt idx="4253" formatCode="General">
                  <c:v>8.7598500000000024E-2</c:v>
                </c:pt>
                <c:pt idx="4254" formatCode="General">
                  <c:v>8.7619500000000003E-2</c:v>
                </c:pt>
                <c:pt idx="4255" formatCode="General">
                  <c:v>8.7639700000000001E-2</c:v>
                </c:pt>
                <c:pt idx="4256" formatCode="General">
                  <c:v>8.7660700000000022E-2</c:v>
                </c:pt>
                <c:pt idx="4257" formatCode="General">
                  <c:v>8.7681000000000009E-2</c:v>
                </c:pt>
                <c:pt idx="4258" formatCode="General">
                  <c:v>8.7702000000000002E-2</c:v>
                </c:pt>
                <c:pt idx="4259" formatCode="General">
                  <c:v>8.77222E-2</c:v>
                </c:pt>
                <c:pt idx="4260" formatCode="General">
                  <c:v>8.7743299999999996E-2</c:v>
                </c:pt>
                <c:pt idx="4261" formatCode="General">
                  <c:v>8.7763500000000022E-2</c:v>
                </c:pt>
                <c:pt idx="4262" formatCode="General">
                  <c:v>8.7784500000000001E-2</c:v>
                </c:pt>
                <c:pt idx="4263" formatCode="General">
                  <c:v>8.7804700000000041E-2</c:v>
                </c:pt>
                <c:pt idx="4264" formatCode="General">
                  <c:v>8.7825800000000079E-2</c:v>
                </c:pt>
                <c:pt idx="4265" formatCode="General">
                  <c:v>8.7846000000000021E-2</c:v>
                </c:pt>
                <c:pt idx="4266" formatCode="General">
                  <c:v>8.7866300000000064E-2</c:v>
                </c:pt>
                <c:pt idx="4267" formatCode="General">
                  <c:v>8.7887200000000013E-2</c:v>
                </c:pt>
                <c:pt idx="4268" formatCode="General">
                  <c:v>8.79075E-2</c:v>
                </c:pt>
                <c:pt idx="4269" formatCode="General">
                  <c:v>8.7928500000000007E-2</c:v>
                </c:pt>
                <c:pt idx="4270" formatCode="General">
                  <c:v>8.7948700000000005E-2</c:v>
                </c:pt>
                <c:pt idx="4271" formatCode="General">
                  <c:v>8.7969800000000001E-2</c:v>
                </c:pt>
                <c:pt idx="4272" formatCode="General">
                  <c:v>8.7990000000000027E-2</c:v>
                </c:pt>
                <c:pt idx="4273" formatCode="General">
                  <c:v>8.8011000000000006E-2</c:v>
                </c:pt>
                <c:pt idx="4274" formatCode="General">
                  <c:v>8.8031200000000004E-2</c:v>
                </c:pt>
                <c:pt idx="4275" formatCode="General">
                  <c:v>8.8052300000000083E-2</c:v>
                </c:pt>
                <c:pt idx="4276" formatCode="General">
                  <c:v>8.8072500000000026E-2</c:v>
                </c:pt>
                <c:pt idx="4277" formatCode="General">
                  <c:v>8.8093500000000047E-2</c:v>
                </c:pt>
                <c:pt idx="4278" formatCode="General">
                  <c:v>8.8113700000000031E-2</c:v>
                </c:pt>
                <c:pt idx="4279" formatCode="General">
                  <c:v>8.8134000000000073E-2</c:v>
                </c:pt>
                <c:pt idx="4280" formatCode="General">
                  <c:v>8.815500000000015E-2</c:v>
                </c:pt>
                <c:pt idx="4281" formatCode="General">
                  <c:v>8.8175200000000023E-2</c:v>
                </c:pt>
                <c:pt idx="4282" formatCode="General">
                  <c:v>8.8196200000000044E-2</c:v>
                </c:pt>
                <c:pt idx="4283" formatCode="General">
                  <c:v>8.8216500000000003E-2</c:v>
                </c:pt>
                <c:pt idx="4284" formatCode="General">
                  <c:v>8.8237500000000066E-2</c:v>
                </c:pt>
                <c:pt idx="4285" formatCode="General">
                  <c:v>8.8257800000000122E-2</c:v>
                </c:pt>
                <c:pt idx="4286" formatCode="General">
                  <c:v>8.8278700000000002E-2</c:v>
                </c:pt>
                <c:pt idx="4287" formatCode="General">
                  <c:v>8.8299000000000044E-2</c:v>
                </c:pt>
                <c:pt idx="4288" formatCode="General">
                  <c:v>8.8320000000000065E-2</c:v>
                </c:pt>
                <c:pt idx="4289" formatCode="General">
                  <c:v>8.8340300000000024E-2</c:v>
                </c:pt>
                <c:pt idx="4290" formatCode="General">
                  <c:v>8.8361200000000001E-2</c:v>
                </c:pt>
                <c:pt idx="4291" formatCode="General">
                  <c:v>8.8381500000000002E-2</c:v>
                </c:pt>
                <c:pt idx="4292" formatCode="General">
                  <c:v>8.8402500000000023E-2</c:v>
                </c:pt>
                <c:pt idx="4293" formatCode="General">
                  <c:v>8.8422700000000007E-2</c:v>
                </c:pt>
                <c:pt idx="4294" formatCode="General">
                  <c:v>8.8443000000000022E-2</c:v>
                </c:pt>
                <c:pt idx="4295" formatCode="General">
                  <c:v>8.846400000000007E-2</c:v>
                </c:pt>
                <c:pt idx="4296" formatCode="General">
                  <c:v>8.8484300000000043E-2</c:v>
                </c:pt>
                <c:pt idx="4297" formatCode="General">
                  <c:v>8.8505300000000148E-2</c:v>
                </c:pt>
                <c:pt idx="4298" formatCode="General">
                  <c:v>8.852550000000016E-2</c:v>
                </c:pt>
                <c:pt idx="4299" formatCode="General">
                  <c:v>8.854650000000007E-2</c:v>
                </c:pt>
                <c:pt idx="4300" formatCode="General">
                  <c:v>8.8566800000000154E-2</c:v>
                </c:pt>
                <c:pt idx="4301" formatCode="General">
                  <c:v>8.8587800000000078E-2</c:v>
                </c:pt>
                <c:pt idx="4302" formatCode="General">
                  <c:v>8.8608000000000076E-2</c:v>
                </c:pt>
                <c:pt idx="4303" formatCode="General">
                  <c:v>8.8629000000000152E-2</c:v>
                </c:pt>
                <c:pt idx="4304" formatCode="General">
                  <c:v>8.864930000000007E-2</c:v>
                </c:pt>
                <c:pt idx="4305" formatCode="General">
                  <c:v>8.8670200000000005E-2</c:v>
                </c:pt>
                <c:pt idx="4306" formatCode="General">
                  <c:v>8.8690500000000089E-2</c:v>
                </c:pt>
                <c:pt idx="4307" formatCode="General">
                  <c:v>8.8710700000000003E-2</c:v>
                </c:pt>
                <c:pt idx="4308" formatCode="General">
                  <c:v>8.8731800000000083E-2</c:v>
                </c:pt>
                <c:pt idx="4309" formatCode="General">
                  <c:v>8.875200000000015E-2</c:v>
                </c:pt>
                <c:pt idx="4310" formatCode="General">
                  <c:v>8.8773000000000005E-2</c:v>
                </c:pt>
                <c:pt idx="4311" formatCode="General">
                  <c:v>8.8793200000000003E-2</c:v>
                </c:pt>
                <c:pt idx="4312" formatCode="General">
                  <c:v>8.881430000000011E-2</c:v>
                </c:pt>
                <c:pt idx="4313" formatCode="General">
                  <c:v>8.8834500000000122E-2</c:v>
                </c:pt>
                <c:pt idx="4314" formatCode="General">
                  <c:v>8.8855500000000143E-2</c:v>
                </c:pt>
                <c:pt idx="4315" formatCode="General">
                  <c:v>8.8875700000000044E-2</c:v>
                </c:pt>
                <c:pt idx="4316" formatCode="General">
                  <c:v>8.8896800000000123E-2</c:v>
                </c:pt>
                <c:pt idx="4317" formatCode="General">
                  <c:v>8.8917000000000024E-2</c:v>
                </c:pt>
                <c:pt idx="4318" formatCode="General">
                  <c:v>8.8938000000000045E-2</c:v>
                </c:pt>
                <c:pt idx="4319" formatCode="General">
                  <c:v>8.8958200000000071E-2</c:v>
                </c:pt>
                <c:pt idx="4320" formatCode="General">
                  <c:v>8.8978500000000044E-2</c:v>
                </c:pt>
                <c:pt idx="4321" formatCode="General">
                  <c:v>8.8999500000000065E-2</c:v>
                </c:pt>
                <c:pt idx="4322" formatCode="General">
                  <c:v>8.9019800000000024E-2</c:v>
                </c:pt>
                <c:pt idx="4323" formatCode="General">
                  <c:v>8.90407E-2</c:v>
                </c:pt>
                <c:pt idx="4324" formatCode="General">
                  <c:v>8.9061000000000043E-2</c:v>
                </c:pt>
                <c:pt idx="4325" formatCode="General">
                  <c:v>8.9082000000000022E-2</c:v>
                </c:pt>
                <c:pt idx="4326" formatCode="General">
                  <c:v>8.9102300000000065E-2</c:v>
                </c:pt>
                <c:pt idx="4327" formatCode="General">
                  <c:v>8.91232E-2</c:v>
                </c:pt>
                <c:pt idx="4328" formatCode="General">
                  <c:v>8.9143500000000001E-2</c:v>
                </c:pt>
                <c:pt idx="4329" formatCode="General">
                  <c:v>8.9164500000000091E-2</c:v>
                </c:pt>
                <c:pt idx="4330" formatCode="General">
                  <c:v>8.9184700000000006E-2</c:v>
                </c:pt>
                <c:pt idx="4331" formatCode="General">
                  <c:v>8.9205700000000041E-2</c:v>
                </c:pt>
                <c:pt idx="4332" formatCode="General">
                  <c:v>8.9226000000000069E-2</c:v>
                </c:pt>
                <c:pt idx="4333" formatCode="General">
                  <c:v>8.9246300000000028E-2</c:v>
                </c:pt>
                <c:pt idx="4334" formatCode="General">
                  <c:v>8.9267300000000077E-2</c:v>
                </c:pt>
                <c:pt idx="4335" formatCode="General">
                  <c:v>8.9287500000000006E-2</c:v>
                </c:pt>
                <c:pt idx="4336" formatCode="General">
                  <c:v>8.9308500000000041E-2</c:v>
                </c:pt>
                <c:pt idx="4337" formatCode="General">
                  <c:v>8.9328800000000069E-2</c:v>
                </c:pt>
                <c:pt idx="4338" formatCode="General">
                  <c:v>8.9349800000000007E-2</c:v>
                </c:pt>
                <c:pt idx="4339" formatCode="General">
                  <c:v>8.9370000000000005E-2</c:v>
                </c:pt>
                <c:pt idx="4340" formatCode="General">
                  <c:v>8.9391000000000026E-2</c:v>
                </c:pt>
                <c:pt idx="4341" formatCode="General">
                  <c:v>8.9411300000000027E-2</c:v>
                </c:pt>
                <c:pt idx="4342" formatCode="General">
                  <c:v>8.9432200000000031E-2</c:v>
                </c:pt>
                <c:pt idx="4343" formatCode="General">
                  <c:v>8.9452500000000004E-2</c:v>
                </c:pt>
                <c:pt idx="4344" formatCode="General">
                  <c:v>8.9473500000000011E-2</c:v>
                </c:pt>
                <c:pt idx="4345" formatCode="General">
                  <c:v>8.9493800000000026E-2</c:v>
                </c:pt>
                <c:pt idx="4346" formatCode="General">
                  <c:v>8.951400000000008E-2</c:v>
                </c:pt>
                <c:pt idx="4347" formatCode="General">
                  <c:v>8.9535000000000128E-2</c:v>
                </c:pt>
                <c:pt idx="4348" formatCode="General">
                  <c:v>8.9555200000000112E-2</c:v>
                </c:pt>
                <c:pt idx="4349" formatCode="General">
                  <c:v>8.9576200000000064E-2</c:v>
                </c:pt>
                <c:pt idx="4350" formatCode="General">
                  <c:v>8.9596500000000148E-2</c:v>
                </c:pt>
                <c:pt idx="4351" formatCode="General">
                  <c:v>8.9617500000000044E-2</c:v>
                </c:pt>
                <c:pt idx="4352" formatCode="General">
                  <c:v>8.9637700000000028E-2</c:v>
                </c:pt>
                <c:pt idx="4353" formatCode="General">
                  <c:v>8.9658800000000122E-2</c:v>
                </c:pt>
                <c:pt idx="4354" formatCode="General">
                  <c:v>8.9679000000000064E-2</c:v>
                </c:pt>
                <c:pt idx="4355" formatCode="General">
                  <c:v>8.9700000000000071E-2</c:v>
                </c:pt>
                <c:pt idx="4356" formatCode="General">
                  <c:v>8.9720200000000028E-2</c:v>
                </c:pt>
                <c:pt idx="4357" formatCode="General">
                  <c:v>8.9741300000000065E-2</c:v>
                </c:pt>
                <c:pt idx="4358" formatCode="General">
                  <c:v>8.9761500000000063E-2</c:v>
                </c:pt>
                <c:pt idx="4359" formatCode="General">
                  <c:v>8.9782500000000001E-2</c:v>
                </c:pt>
                <c:pt idx="4360" formatCode="General">
                  <c:v>8.9802700000000041E-2</c:v>
                </c:pt>
                <c:pt idx="4361" formatCode="General">
                  <c:v>8.9823000000000028E-2</c:v>
                </c:pt>
                <c:pt idx="4362" formatCode="General">
                  <c:v>8.9844000000000077E-2</c:v>
                </c:pt>
                <c:pt idx="4363" formatCode="General">
                  <c:v>8.9864200000000047E-2</c:v>
                </c:pt>
                <c:pt idx="4364" formatCode="General">
                  <c:v>8.9885200000000026E-2</c:v>
                </c:pt>
                <c:pt idx="4365" formatCode="General">
                  <c:v>8.990550000000011E-2</c:v>
                </c:pt>
                <c:pt idx="4366" formatCode="General">
                  <c:v>8.9926500000000076E-2</c:v>
                </c:pt>
                <c:pt idx="4367" formatCode="General">
                  <c:v>8.9946700000000004E-2</c:v>
                </c:pt>
                <c:pt idx="4368" formatCode="General">
                  <c:v>8.996780000000007E-2</c:v>
                </c:pt>
                <c:pt idx="4369" formatCode="General">
                  <c:v>8.998800000000004E-2</c:v>
                </c:pt>
                <c:pt idx="4370" formatCode="General">
                  <c:v>9.0009000000000006E-2</c:v>
                </c:pt>
                <c:pt idx="4371" formatCode="General">
                  <c:v>9.0029300000000076E-2</c:v>
                </c:pt>
                <c:pt idx="4372" formatCode="General">
                  <c:v>9.0050300000000083E-2</c:v>
                </c:pt>
                <c:pt idx="4373" formatCode="General">
                  <c:v>9.0070500000000026E-2</c:v>
                </c:pt>
                <c:pt idx="4374" formatCode="General">
                  <c:v>9.0090800000000068E-2</c:v>
                </c:pt>
                <c:pt idx="4375" formatCode="General">
                  <c:v>9.0111700000000031E-2</c:v>
                </c:pt>
                <c:pt idx="4376" formatCode="General">
                  <c:v>9.0132000000000004E-2</c:v>
                </c:pt>
                <c:pt idx="4377" formatCode="General">
                  <c:v>9.0153000000000025E-2</c:v>
                </c:pt>
                <c:pt idx="4378" formatCode="General">
                  <c:v>9.0173299999999998E-2</c:v>
                </c:pt>
                <c:pt idx="4379" formatCode="General">
                  <c:v>9.0194200000000044E-2</c:v>
                </c:pt>
                <c:pt idx="4380" formatCode="General">
                  <c:v>9.0214500000000003E-2</c:v>
                </c:pt>
                <c:pt idx="4381" formatCode="General">
                  <c:v>9.0235500000000024E-2</c:v>
                </c:pt>
                <c:pt idx="4382" formatCode="General">
                  <c:v>9.0255800000000108E-2</c:v>
                </c:pt>
                <c:pt idx="4383" formatCode="General">
                  <c:v>9.0276700000000001E-2</c:v>
                </c:pt>
                <c:pt idx="4384" formatCode="General">
                  <c:v>9.0297000000000044E-2</c:v>
                </c:pt>
                <c:pt idx="4385" formatCode="General">
                  <c:v>9.0318000000000009E-2</c:v>
                </c:pt>
                <c:pt idx="4386" formatCode="General">
                  <c:v>9.0338199999999994E-2</c:v>
                </c:pt>
                <c:pt idx="4387" formatCode="General">
                  <c:v>9.0358500000000022E-2</c:v>
                </c:pt>
                <c:pt idx="4388" formatCode="General">
                  <c:v>9.0379500000000002E-2</c:v>
                </c:pt>
                <c:pt idx="4389" formatCode="General">
                  <c:v>9.03997E-2</c:v>
                </c:pt>
                <c:pt idx="4390" formatCode="General">
                  <c:v>9.0420800000000065E-2</c:v>
                </c:pt>
                <c:pt idx="4391" formatCode="General">
                  <c:v>9.0440999999999994E-2</c:v>
                </c:pt>
                <c:pt idx="4392" formatCode="General">
                  <c:v>9.0462000000000001E-2</c:v>
                </c:pt>
                <c:pt idx="4393" formatCode="General">
                  <c:v>9.0482199999999999E-2</c:v>
                </c:pt>
                <c:pt idx="4394" formatCode="General">
                  <c:v>9.0503300000000064E-2</c:v>
                </c:pt>
                <c:pt idx="4395" formatCode="General">
                  <c:v>9.0523500000000048E-2</c:v>
                </c:pt>
                <c:pt idx="4396" formatCode="General">
                  <c:v>9.0544500000000069E-2</c:v>
                </c:pt>
                <c:pt idx="4397" formatCode="General">
                  <c:v>9.0564800000000126E-2</c:v>
                </c:pt>
                <c:pt idx="4398" formatCode="General">
                  <c:v>9.0585700000000005E-2</c:v>
                </c:pt>
                <c:pt idx="4399" formatCode="General">
                  <c:v>9.0606000000000048E-2</c:v>
                </c:pt>
                <c:pt idx="4400" formatCode="General">
                  <c:v>9.0626200000000087E-2</c:v>
                </c:pt>
                <c:pt idx="4401" formatCode="General">
                  <c:v>9.0647300000000069E-2</c:v>
                </c:pt>
                <c:pt idx="4402" formatCode="General">
                  <c:v>9.0667500000000067E-2</c:v>
                </c:pt>
                <c:pt idx="4403" formatCode="General">
                  <c:v>9.0688500000000005E-2</c:v>
                </c:pt>
                <c:pt idx="4404" formatCode="General">
                  <c:v>9.0708700000000003E-2</c:v>
                </c:pt>
                <c:pt idx="4405" formatCode="General">
                  <c:v>9.0729800000000096E-2</c:v>
                </c:pt>
                <c:pt idx="4406" formatCode="General">
                  <c:v>9.0750000000000108E-2</c:v>
                </c:pt>
                <c:pt idx="4407" formatCode="General">
                  <c:v>9.0771000000000004E-2</c:v>
                </c:pt>
                <c:pt idx="4408" formatCode="General">
                  <c:v>9.0791300000000089E-2</c:v>
                </c:pt>
                <c:pt idx="4409" formatCode="General">
                  <c:v>9.0812300000000026E-2</c:v>
                </c:pt>
                <c:pt idx="4410" formatCode="General">
                  <c:v>9.0832500000000024E-2</c:v>
                </c:pt>
                <c:pt idx="4411" formatCode="General">
                  <c:v>9.0853500000000004E-2</c:v>
                </c:pt>
                <c:pt idx="4412" formatCode="General">
                  <c:v>9.0873700000000016E-2</c:v>
                </c:pt>
                <c:pt idx="4413" formatCode="General">
                  <c:v>9.0894000000000072E-2</c:v>
                </c:pt>
                <c:pt idx="4414" formatCode="General">
                  <c:v>9.0915000000000024E-2</c:v>
                </c:pt>
                <c:pt idx="4415" formatCode="General">
                  <c:v>9.093530000000008E-2</c:v>
                </c:pt>
                <c:pt idx="4416" formatCode="General">
                  <c:v>9.0956200000000043E-2</c:v>
                </c:pt>
                <c:pt idx="4417" formatCode="General">
                  <c:v>9.0976500000000002E-2</c:v>
                </c:pt>
                <c:pt idx="4418" formatCode="General">
                  <c:v>9.0997500000000064E-2</c:v>
                </c:pt>
                <c:pt idx="4419" formatCode="General">
                  <c:v>9.1017800000000024E-2</c:v>
                </c:pt>
                <c:pt idx="4420" formatCode="General">
                  <c:v>9.10387E-2</c:v>
                </c:pt>
                <c:pt idx="4421" formatCode="General">
                  <c:v>9.1059000000000043E-2</c:v>
                </c:pt>
                <c:pt idx="4422" formatCode="General">
                  <c:v>9.1080000000000022E-2</c:v>
                </c:pt>
                <c:pt idx="4423" formatCode="General">
                  <c:v>9.110020000000002E-2</c:v>
                </c:pt>
                <c:pt idx="4424" formatCode="General">
                  <c:v>9.1121200000000041E-2</c:v>
                </c:pt>
                <c:pt idx="4425" formatCode="General">
                  <c:v>9.11415E-2</c:v>
                </c:pt>
                <c:pt idx="4426" formatCode="General">
                  <c:v>9.1162500000000021E-2</c:v>
                </c:pt>
                <c:pt idx="4427" formatCode="General">
                  <c:v>9.1182799999999994E-2</c:v>
                </c:pt>
                <c:pt idx="4428" formatCode="General">
                  <c:v>9.1203000000000006E-2</c:v>
                </c:pt>
                <c:pt idx="4429" formatCode="General">
                  <c:v>9.1224000000000069E-2</c:v>
                </c:pt>
                <c:pt idx="4430" formatCode="General">
                  <c:v>9.1244300000000028E-2</c:v>
                </c:pt>
                <c:pt idx="4431" formatCode="General">
                  <c:v>9.1265300000000077E-2</c:v>
                </c:pt>
                <c:pt idx="4432" formatCode="General">
                  <c:v>9.1285500000000033E-2</c:v>
                </c:pt>
                <c:pt idx="4433" formatCode="General">
                  <c:v>9.130650000000004E-2</c:v>
                </c:pt>
                <c:pt idx="4434" formatCode="General">
                  <c:v>9.1326800000000027E-2</c:v>
                </c:pt>
                <c:pt idx="4435" formatCode="General">
                  <c:v>9.1347700000000004E-2</c:v>
                </c:pt>
                <c:pt idx="4436" formatCode="General">
                  <c:v>9.1368000000000005E-2</c:v>
                </c:pt>
                <c:pt idx="4437" formatCode="General">
                  <c:v>9.1389000000000012E-2</c:v>
                </c:pt>
                <c:pt idx="4438" formatCode="General">
                  <c:v>9.1409300000000013E-2</c:v>
                </c:pt>
                <c:pt idx="4439" formatCode="General">
                  <c:v>9.1430300000000006E-2</c:v>
                </c:pt>
                <c:pt idx="4440" formatCode="General">
                  <c:v>9.1450500000000004E-2</c:v>
                </c:pt>
                <c:pt idx="4441" formatCode="General">
                  <c:v>9.1470700000000002E-2</c:v>
                </c:pt>
                <c:pt idx="4442" formatCode="General">
                  <c:v>9.1491700000000009E-2</c:v>
                </c:pt>
                <c:pt idx="4443" formatCode="General">
                  <c:v>9.1512000000000024E-2</c:v>
                </c:pt>
                <c:pt idx="4444" formatCode="General">
                  <c:v>9.1533000000000003E-2</c:v>
                </c:pt>
                <c:pt idx="4445" formatCode="General">
                  <c:v>9.1553200000000001E-2</c:v>
                </c:pt>
                <c:pt idx="4446" formatCode="General">
                  <c:v>9.1574200000000022E-2</c:v>
                </c:pt>
                <c:pt idx="4447" formatCode="General">
                  <c:v>9.1594500000000106E-2</c:v>
                </c:pt>
                <c:pt idx="4448" formatCode="General">
                  <c:v>9.1615500000000044E-2</c:v>
                </c:pt>
                <c:pt idx="4449" formatCode="General">
                  <c:v>9.1635700000000028E-2</c:v>
                </c:pt>
                <c:pt idx="4450" formatCode="General">
                  <c:v>9.1656800000000122E-2</c:v>
                </c:pt>
                <c:pt idx="4451" formatCode="General">
                  <c:v>9.1677000000000022E-2</c:v>
                </c:pt>
                <c:pt idx="4452" formatCode="General">
                  <c:v>9.1698000000000043E-2</c:v>
                </c:pt>
                <c:pt idx="4453" formatCode="General">
                  <c:v>9.1718300000000003E-2</c:v>
                </c:pt>
                <c:pt idx="4454" formatCode="General">
                  <c:v>9.1738500000000028E-2</c:v>
                </c:pt>
                <c:pt idx="4455" formatCode="General">
                  <c:v>9.1759500000000063E-2</c:v>
                </c:pt>
                <c:pt idx="4456" formatCode="General">
                  <c:v>9.1779800000000022E-2</c:v>
                </c:pt>
                <c:pt idx="4457" formatCode="General">
                  <c:v>9.1800800000000043E-2</c:v>
                </c:pt>
                <c:pt idx="4458" formatCode="General">
                  <c:v>9.1821000000000028E-2</c:v>
                </c:pt>
                <c:pt idx="4459" formatCode="General">
                  <c:v>9.1842000000000021E-2</c:v>
                </c:pt>
                <c:pt idx="4460" formatCode="General">
                  <c:v>9.1862300000000008E-2</c:v>
                </c:pt>
                <c:pt idx="4461" formatCode="General">
                  <c:v>9.1883199999999998E-2</c:v>
                </c:pt>
                <c:pt idx="4462" formatCode="General">
                  <c:v>9.1903500000000013E-2</c:v>
                </c:pt>
                <c:pt idx="4463" formatCode="General">
                  <c:v>9.1924500000000048E-2</c:v>
                </c:pt>
                <c:pt idx="4464" formatCode="General">
                  <c:v>9.1944800000000063E-2</c:v>
                </c:pt>
                <c:pt idx="4465" formatCode="General">
                  <c:v>9.1965700000000025E-2</c:v>
                </c:pt>
                <c:pt idx="4466" formatCode="General">
                  <c:v>9.1986000000000012E-2</c:v>
                </c:pt>
                <c:pt idx="4467" formatCode="General">
                  <c:v>9.2006300000000027E-2</c:v>
                </c:pt>
                <c:pt idx="4468" formatCode="General">
                  <c:v>9.2027200000000003E-2</c:v>
                </c:pt>
                <c:pt idx="4469" formatCode="General">
                  <c:v>9.2047500000000004E-2</c:v>
                </c:pt>
                <c:pt idx="4470" formatCode="General">
                  <c:v>9.2068500000000025E-2</c:v>
                </c:pt>
                <c:pt idx="4471" formatCode="General">
                  <c:v>9.2088799999999998E-2</c:v>
                </c:pt>
                <c:pt idx="4472" formatCode="General">
                  <c:v>9.210970000000003E-2</c:v>
                </c:pt>
                <c:pt idx="4473" formatCode="General">
                  <c:v>9.2130000000000004E-2</c:v>
                </c:pt>
                <c:pt idx="4474" formatCode="General">
                  <c:v>9.2151000000000025E-2</c:v>
                </c:pt>
                <c:pt idx="4475" formatCode="General">
                  <c:v>9.2171299999999998E-2</c:v>
                </c:pt>
                <c:pt idx="4476" formatCode="General">
                  <c:v>9.2192200000000016E-2</c:v>
                </c:pt>
                <c:pt idx="4477" formatCode="General">
                  <c:v>9.2212499999999989E-2</c:v>
                </c:pt>
                <c:pt idx="4478" formatCode="General">
                  <c:v>9.223350000000001E-2</c:v>
                </c:pt>
                <c:pt idx="4479" formatCode="General">
                  <c:v>9.2253699999999994E-2</c:v>
                </c:pt>
                <c:pt idx="4480" formatCode="General">
                  <c:v>9.2274000000000023E-2</c:v>
                </c:pt>
                <c:pt idx="4481" formatCode="General">
                  <c:v>9.2295000000000002E-2</c:v>
                </c:pt>
                <c:pt idx="4482" formatCode="General">
                  <c:v>9.2315200000000014E-2</c:v>
                </c:pt>
                <c:pt idx="4483" formatCode="General">
                  <c:v>9.2336199999999993E-2</c:v>
                </c:pt>
                <c:pt idx="4484" formatCode="General">
                  <c:v>9.2356500000000022E-2</c:v>
                </c:pt>
                <c:pt idx="4485" formatCode="General">
                  <c:v>9.2377500000000015E-2</c:v>
                </c:pt>
                <c:pt idx="4486" formatCode="General">
                  <c:v>9.2397700000000013E-2</c:v>
                </c:pt>
                <c:pt idx="4487" formatCode="General">
                  <c:v>9.2418799999999995E-2</c:v>
                </c:pt>
                <c:pt idx="4488" formatCode="General">
                  <c:v>9.2438999999999993E-2</c:v>
                </c:pt>
                <c:pt idx="4489" formatCode="General">
                  <c:v>9.2460000000000001E-2</c:v>
                </c:pt>
                <c:pt idx="4490" formatCode="General">
                  <c:v>9.2480299999999988E-2</c:v>
                </c:pt>
                <c:pt idx="4491" formatCode="General">
                  <c:v>9.2501300000000064E-2</c:v>
                </c:pt>
                <c:pt idx="4492" formatCode="General">
                  <c:v>9.2521500000000007E-2</c:v>
                </c:pt>
                <c:pt idx="4493" formatCode="General">
                  <c:v>9.25425E-2</c:v>
                </c:pt>
                <c:pt idx="4494" formatCode="General">
                  <c:v>9.2562700000000012E-2</c:v>
                </c:pt>
                <c:pt idx="4495" formatCode="General">
                  <c:v>9.2583000000000013E-2</c:v>
                </c:pt>
                <c:pt idx="4496" formatCode="General">
                  <c:v>9.2604000000000047E-2</c:v>
                </c:pt>
                <c:pt idx="4497" formatCode="General">
                  <c:v>9.2624300000000118E-2</c:v>
                </c:pt>
                <c:pt idx="4498" formatCode="General">
                  <c:v>9.2645300000000028E-2</c:v>
                </c:pt>
                <c:pt idx="4499" formatCode="General">
                  <c:v>9.2665500000000067E-2</c:v>
                </c:pt>
                <c:pt idx="4500" formatCode="General">
                  <c:v>9.2686500000000005E-2</c:v>
                </c:pt>
                <c:pt idx="4501" formatCode="General">
                  <c:v>9.2706800000000048E-2</c:v>
                </c:pt>
                <c:pt idx="4502" formatCode="General">
                  <c:v>9.2727800000000096E-2</c:v>
                </c:pt>
                <c:pt idx="4503" formatCode="General">
                  <c:v>9.2748000000000025E-2</c:v>
                </c:pt>
                <c:pt idx="4504" formatCode="General">
                  <c:v>9.2769000000000004E-2</c:v>
                </c:pt>
                <c:pt idx="4505" formatCode="General">
                  <c:v>9.2789200000000002E-2</c:v>
                </c:pt>
                <c:pt idx="4506" formatCode="General">
                  <c:v>9.2810299999999998E-2</c:v>
                </c:pt>
                <c:pt idx="4507" formatCode="General">
                  <c:v>9.2830500000000024E-2</c:v>
                </c:pt>
                <c:pt idx="4508" formatCode="General">
                  <c:v>9.2850800000000067E-2</c:v>
                </c:pt>
                <c:pt idx="4509" formatCode="General">
                  <c:v>9.2871700000000001E-2</c:v>
                </c:pt>
                <c:pt idx="4510" formatCode="General">
                  <c:v>9.2892000000000002E-2</c:v>
                </c:pt>
                <c:pt idx="4511" formatCode="General">
                  <c:v>9.2913000000000009E-2</c:v>
                </c:pt>
                <c:pt idx="4512" formatCode="General">
                  <c:v>9.2933299999999996E-2</c:v>
                </c:pt>
                <c:pt idx="4513" formatCode="General">
                  <c:v>9.2954200000000028E-2</c:v>
                </c:pt>
                <c:pt idx="4514" formatCode="General">
                  <c:v>9.2974500000000002E-2</c:v>
                </c:pt>
                <c:pt idx="4515" formatCode="General">
                  <c:v>9.2995500000000023E-2</c:v>
                </c:pt>
                <c:pt idx="4516" formatCode="General">
                  <c:v>9.3015700000000007E-2</c:v>
                </c:pt>
                <c:pt idx="4517" formatCode="General">
                  <c:v>9.3036700000000028E-2</c:v>
                </c:pt>
                <c:pt idx="4518" formatCode="General">
                  <c:v>9.3057000000000112E-2</c:v>
                </c:pt>
                <c:pt idx="4519" formatCode="General">
                  <c:v>9.3078000000000063E-2</c:v>
                </c:pt>
                <c:pt idx="4520" formatCode="General">
                  <c:v>9.3098200000000006E-2</c:v>
                </c:pt>
                <c:pt idx="4521" formatCode="General">
                  <c:v>9.3118500000000007E-2</c:v>
                </c:pt>
                <c:pt idx="4522" formatCode="General">
                  <c:v>9.3139500000000028E-2</c:v>
                </c:pt>
                <c:pt idx="4523" formatCode="General">
                  <c:v>9.3159700000000026E-2</c:v>
                </c:pt>
                <c:pt idx="4524" formatCode="General">
                  <c:v>9.3180800000000008E-2</c:v>
                </c:pt>
                <c:pt idx="4525" formatCode="General">
                  <c:v>9.3201000000000006E-2</c:v>
                </c:pt>
                <c:pt idx="4526" formatCode="General">
                  <c:v>9.322200000000011E-2</c:v>
                </c:pt>
                <c:pt idx="4527" formatCode="General">
                  <c:v>9.3242300000000028E-2</c:v>
                </c:pt>
                <c:pt idx="4528" formatCode="General">
                  <c:v>9.3263300000000063E-2</c:v>
                </c:pt>
                <c:pt idx="4529" formatCode="General">
                  <c:v>9.3283500000000033E-2</c:v>
                </c:pt>
                <c:pt idx="4530" formatCode="General">
                  <c:v>9.3304500000000068E-2</c:v>
                </c:pt>
                <c:pt idx="4531" formatCode="General">
                  <c:v>9.3324800000000152E-2</c:v>
                </c:pt>
                <c:pt idx="4532" formatCode="General">
                  <c:v>9.3345800000000048E-2</c:v>
                </c:pt>
                <c:pt idx="4533" formatCode="General">
                  <c:v>9.3366000000000046E-2</c:v>
                </c:pt>
                <c:pt idx="4534" formatCode="General">
                  <c:v>9.3386300000000047E-2</c:v>
                </c:pt>
                <c:pt idx="4535" formatCode="General">
                  <c:v>9.3407300000000068E-2</c:v>
                </c:pt>
                <c:pt idx="4536" formatCode="General">
                  <c:v>9.3427500000000066E-2</c:v>
                </c:pt>
                <c:pt idx="4537" formatCode="General">
                  <c:v>9.3448500000000004E-2</c:v>
                </c:pt>
                <c:pt idx="4538" formatCode="General">
                  <c:v>9.3468800000000046E-2</c:v>
                </c:pt>
                <c:pt idx="4539" formatCode="General">
                  <c:v>9.3489799999999998E-2</c:v>
                </c:pt>
                <c:pt idx="4540" formatCode="General">
                  <c:v>9.3510000000000107E-2</c:v>
                </c:pt>
                <c:pt idx="4541" formatCode="General">
                  <c:v>9.35310000000001E-2</c:v>
                </c:pt>
                <c:pt idx="4542" formatCode="General">
                  <c:v>9.3551200000000098E-2</c:v>
                </c:pt>
                <c:pt idx="4543" formatCode="General">
                  <c:v>9.3572300000000108E-2</c:v>
                </c:pt>
                <c:pt idx="4544" formatCode="General">
                  <c:v>9.3592500000000092E-2</c:v>
                </c:pt>
                <c:pt idx="4545" formatCode="General">
                  <c:v>9.3613500000000002E-2</c:v>
                </c:pt>
                <c:pt idx="4546" formatCode="General">
                  <c:v>9.3633700000000028E-2</c:v>
                </c:pt>
                <c:pt idx="4547" formatCode="General">
                  <c:v>9.3654000000000168E-2</c:v>
                </c:pt>
                <c:pt idx="4548" formatCode="General">
                  <c:v>9.3675000000000119E-2</c:v>
                </c:pt>
                <c:pt idx="4549" formatCode="General">
                  <c:v>9.3695200000000076E-2</c:v>
                </c:pt>
                <c:pt idx="4550" formatCode="General">
                  <c:v>9.3716200000000027E-2</c:v>
                </c:pt>
                <c:pt idx="4551" formatCode="General">
                  <c:v>9.3736500000000084E-2</c:v>
                </c:pt>
                <c:pt idx="4552" formatCode="General">
                  <c:v>9.3757500000000132E-2</c:v>
                </c:pt>
                <c:pt idx="4553" formatCode="General">
                  <c:v>9.3777700000000005E-2</c:v>
                </c:pt>
                <c:pt idx="4554" formatCode="General">
                  <c:v>9.3798700000000068E-2</c:v>
                </c:pt>
                <c:pt idx="4555" formatCode="General">
                  <c:v>9.3819000000000027E-2</c:v>
                </c:pt>
                <c:pt idx="4556" formatCode="General">
                  <c:v>9.3840000000000048E-2</c:v>
                </c:pt>
                <c:pt idx="4557" formatCode="General">
                  <c:v>9.3860200000000046E-2</c:v>
                </c:pt>
                <c:pt idx="4558" formatCode="General">
                  <c:v>9.3881300000000042E-2</c:v>
                </c:pt>
                <c:pt idx="4559" formatCode="General">
                  <c:v>9.3901500000000068E-2</c:v>
                </c:pt>
                <c:pt idx="4560" formatCode="General">
                  <c:v>9.3921700000000025E-2</c:v>
                </c:pt>
                <c:pt idx="4561" formatCode="General">
                  <c:v>9.3942700000000004E-2</c:v>
                </c:pt>
                <c:pt idx="4562" formatCode="General">
                  <c:v>9.3963000000000005E-2</c:v>
                </c:pt>
                <c:pt idx="4563" formatCode="General">
                  <c:v>9.3984000000000067E-2</c:v>
                </c:pt>
                <c:pt idx="4564" formatCode="General">
                  <c:v>9.4004200000000065E-2</c:v>
                </c:pt>
                <c:pt idx="4565" formatCode="General">
                  <c:v>9.4025300000000145E-2</c:v>
                </c:pt>
                <c:pt idx="4566" formatCode="General">
                  <c:v>9.4045500000000046E-2</c:v>
                </c:pt>
                <c:pt idx="4567" formatCode="General">
                  <c:v>9.4066500000000067E-2</c:v>
                </c:pt>
                <c:pt idx="4568" formatCode="General">
                  <c:v>9.4086800000000026E-2</c:v>
                </c:pt>
                <c:pt idx="4569" formatCode="General">
                  <c:v>9.4107800000000089E-2</c:v>
                </c:pt>
                <c:pt idx="4570" formatCode="General">
                  <c:v>9.4128000000000087E-2</c:v>
                </c:pt>
                <c:pt idx="4571" formatCode="General">
                  <c:v>9.4149000000000024E-2</c:v>
                </c:pt>
                <c:pt idx="4572" formatCode="General">
                  <c:v>9.4169300000000067E-2</c:v>
                </c:pt>
                <c:pt idx="4573" formatCode="General">
                  <c:v>9.4190200000000002E-2</c:v>
                </c:pt>
                <c:pt idx="4574" formatCode="General">
                  <c:v>9.4210500000000003E-2</c:v>
                </c:pt>
                <c:pt idx="4575" formatCode="General">
                  <c:v>9.4230800000000045E-2</c:v>
                </c:pt>
                <c:pt idx="4576" formatCode="General">
                  <c:v>9.425180000000008E-2</c:v>
                </c:pt>
                <c:pt idx="4577" formatCode="General">
                  <c:v>9.4272000000000022E-2</c:v>
                </c:pt>
                <c:pt idx="4578" formatCode="General">
                  <c:v>9.4293000000000002E-2</c:v>
                </c:pt>
                <c:pt idx="4579" formatCode="General">
                  <c:v>9.43132E-2</c:v>
                </c:pt>
                <c:pt idx="4580" formatCode="General">
                  <c:v>9.4334300000000079E-2</c:v>
                </c:pt>
                <c:pt idx="4581" formatCode="General">
                  <c:v>9.4354500000000091E-2</c:v>
                </c:pt>
                <c:pt idx="4582" formatCode="General">
                  <c:v>9.4375500000000043E-2</c:v>
                </c:pt>
                <c:pt idx="4583" formatCode="General">
                  <c:v>9.4395700000000041E-2</c:v>
                </c:pt>
                <c:pt idx="4584" formatCode="General">
                  <c:v>9.4416700000000006E-2</c:v>
                </c:pt>
                <c:pt idx="4585" formatCode="General">
                  <c:v>9.4437000000000021E-2</c:v>
                </c:pt>
                <c:pt idx="4586" formatCode="General">
                  <c:v>9.4458000000000028E-2</c:v>
                </c:pt>
                <c:pt idx="4587" formatCode="General">
                  <c:v>9.4478200000000012E-2</c:v>
                </c:pt>
                <c:pt idx="4588" formatCode="General">
                  <c:v>9.4498500000000041E-2</c:v>
                </c:pt>
                <c:pt idx="4589" formatCode="General">
                  <c:v>9.4519500000000006E-2</c:v>
                </c:pt>
                <c:pt idx="4590" formatCode="General">
                  <c:v>9.4539700000000004E-2</c:v>
                </c:pt>
                <c:pt idx="4591" formatCode="General">
                  <c:v>9.4560700000000067E-2</c:v>
                </c:pt>
                <c:pt idx="4592" formatCode="General">
                  <c:v>9.4581000000000026E-2</c:v>
                </c:pt>
                <c:pt idx="4593" formatCode="General">
                  <c:v>9.4602000000000047E-2</c:v>
                </c:pt>
                <c:pt idx="4594" formatCode="General">
                  <c:v>9.4622200000000045E-2</c:v>
                </c:pt>
                <c:pt idx="4595" formatCode="General">
                  <c:v>9.4643200000000025E-2</c:v>
                </c:pt>
                <c:pt idx="4596" formatCode="General">
                  <c:v>9.4663500000000025E-2</c:v>
                </c:pt>
                <c:pt idx="4597" formatCode="General">
                  <c:v>9.4684500000000046E-2</c:v>
                </c:pt>
                <c:pt idx="4598" formatCode="General">
                  <c:v>9.4704700000000072E-2</c:v>
                </c:pt>
                <c:pt idx="4599" formatCode="General">
                  <c:v>9.4725800000000165E-2</c:v>
                </c:pt>
                <c:pt idx="4600" formatCode="General">
                  <c:v>9.4746000000000066E-2</c:v>
                </c:pt>
                <c:pt idx="4601" formatCode="General">
                  <c:v>9.4766200000000064E-2</c:v>
                </c:pt>
                <c:pt idx="4602" formatCode="General">
                  <c:v>9.4787300000000047E-2</c:v>
                </c:pt>
                <c:pt idx="4603" formatCode="General">
                  <c:v>9.4807500000000045E-2</c:v>
                </c:pt>
                <c:pt idx="4604" formatCode="General">
                  <c:v>9.4828500000000107E-2</c:v>
                </c:pt>
                <c:pt idx="4605" formatCode="General">
                  <c:v>9.4848800000000066E-2</c:v>
                </c:pt>
                <c:pt idx="4606" formatCode="General">
                  <c:v>9.4869800000000074E-2</c:v>
                </c:pt>
                <c:pt idx="4607" formatCode="General">
                  <c:v>9.4890000000000072E-2</c:v>
                </c:pt>
                <c:pt idx="4608" formatCode="General">
                  <c:v>9.4911000000000023E-2</c:v>
                </c:pt>
                <c:pt idx="4609" formatCode="General">
                  <c:v>9.4931300000000066E-2</c:v>
                </c:pt>
                <c:pt idx="4610" formatCode="General">
                  <c:v>9.4952200000000028E-2</c:v>
                </c:pt>
                <c:pt idx="4611" formatCode="General">
                  <c:v>9.4972500000000001E-2</c:v>
                </c:pt>
                <c:pt idx="4612" formatCode="General">
                  <c:v>9.4993500000000022E-2</c:v>
                </c:pt>
                <c:pt idx="4613" formatCode="General">
                  <c:v>9.5013800000000023E-2</c:v>
                </c:pt>
                <c:pt idx="4614" formatCode="General">
                  <c:v>9.5034000000000077E-2</c:v>
                </c:pt>
                <c:pt idx="4615" formatCode="General">
                  <c:v>9.5055000000000084E-2</c:v>
                </c:pt>
                <c:pt idx="4616" formatCode="General">
                  <c:v>9.507520000000004E-2</c:v>
                </c:pt>
                <c:pt idx="4617" formatCode="General">
                  <c:v>9.5096300000000078E-2</c:v>
                </c:pt>
                <c:pt idx="4618" formatCode="General">
                  <c:v>9.5116500000000007E-2</c:v>
                </c:pt>
                <c:pt idx="4619" formatCode="General">
                  <c:v>9.5137500000000028E-2</c:v>
                </c:pt>
                <c:pt idx="4620" formatCode="General">
                  <c:v>9.5157700000000026E-2</c:v>
                </c:pt>
                <c:pt idx="4621" formatCode="General">
                  <c:v>9.5178700000000033E-2</c:v>
                </c:pt>
                <c:pt idx="4622" formatCode="General">
                  <c:v>9.5199000000000006E-2</c:v>
                </c:pt>
                <c:pt idx="4623" formatCode="General">
                  <c:v>9.5220000000000027E-2</c:v>
                </c:pt>
                <c:pt idx="4624" formatCode="General">
                  <c:v>9.5240300000000028E-2</c:v>
                </c:pt>
                <c:pt idx="4625" formatCode="General">
                  <c:v>9.5261200000000004E-2</c:v>
                </c:pt>
                <c:pt idx="4626" formatCode="General">
                  <c:v>9.5281500000000005E-2</c:v>
                </c:pt>
                <c:pt idx="4627" formatCode="General">
                  <c:v>9.5301700000000031E-2</c:v>
                </c:pt>
                <c:pt idx="4628" formatCode="General">
                  <c:v>9.532270000000001E-2</c:v>
                </c:pt>
                <c:pt idx="4629" formatCode="General">
                  <c:v>9.5343000000000011E-2</c:v>
                </c:pt>
                <c:pt idx="4630" formatCode="General">
                  <c:v>9.5364000000000046E-2</c:v>
                </c:pt>
                <c:pt idx="4631" formatCode="General">
                  <c:v>9.5384200000000002E-2</c:v>
                </c:pt>
                <c:pt idx="4632" formatCode="General">
                  <c:v>9.5405200000000023E-2</c:v>
                </c:pt>
                <c:pt idx="4633" formatCode="General">
                  <c:v>9.5425500000000066E-2</c:v>
                </c:pt>
                <c:pt idx="4634" formatCode="General">
                  <c:v>9.5446500000000004E-2</c:v>
                </c:pt>
                <c:pt idx="4635" formatCode="General">
                  <c:v>9.5466700000000002E-2</c:v>
                </c:pt>
                <c:pt idx="4636" formatCode="General">
                  <c:v>9.5487799999999998E-2</c:v>
                </c:pt>
                <c:pt idx="4637" formatCode="General">
                  <c:v>9.5508000000000065E-2</c:v>
                </c:pt>
                <c:pt idx="4638" formatCode="General">
                  <c:v>9.5529000000000072E-2</c:v>
                </c:pt>
                <c:pt idx="4639" formatCode="General">
                  <c:v>9.5549300000000045E-2</c:v>
                </c:pt>
                <c:pt idx="4640" formatCode="General">
                  <c:v>9.5570300000000108E-2</c:v>
                </c:pt>
                <c:pt idx="4641" formatCode="General">
                  <c:v>9.5590500000000092E-2</c:v>
                </c:pt>
                <c:pt idx="4642" formatCode="General">
                  <c:v>9.5610800000000065E-2</c:v>
                </c:pt>
                <c:pt idx="4643" formatCode="General">
                  <c:v>9.5631800000000072E-2</c:v>
                </c:pt>
                <c:pt idx="4644" formatCode="General">
                  <c:v>9.565200000000007E-2</c:v>
                </c:pt>
                <c:pt idx="4645" formatCode="General">
                  <c:v>9.5673000000000022E-2</c:v>
                </c:pt>
                <c:pt idx="4646" formatCode="General">
                  <c:v>9.5693300000000078E-2</c:v>
                </c:pt>
                <c:pt idx="4647" formatCode="General">
                  <c:v>9.5714200000000041E-2</c:v>
                </c:pt>
                <c:pt idx="4648" formatCode="General">
                  <c:v>9.573450000000007E-2</c:v>
                </c:pt>
                <c:pt idx="4649" formatCode="General">
                  <c:v>9.5755500000000118E-2</c:v>
                </c:pt>
                <c:pt idx="4650" formatCode="General">
                  <c:v>9.5775800000000078E-2</c:v>
                </c:pt>
                <c:pt idx="4651" formatCode="General">
                  <c:v>9.5796700000000068E-2</c:v>
                </c:pt>
                <c:pt idx="4652" formatCode="General">
                  <c:v>9.5817000000000041E-2</c:v>
                </c:pt>
                <c:pt idx="4653" formatCode="General">
                  <c:v>9.5838000000000007E-2</c:v>
                </c:pt>
                <c:pt idx="4654" formatCode="General">
                  <c:v>9.5858200000000005E-2</c:v>
                </c:pt>
                <c:pt idx="4655" formatCode="General">
                  <c:v>9.5878500000000005E-2</c:v>
                </c:pt>
                <c:pt idx="4656" formatCode="General">
                  <c:v>9.589950000000004E-2</c:v>
                </c:pt>
                <c:pt idx="4657" formatCode="General">
                  <c:v>9.59198E-2</c:v>
                </c:pt>
                <c:pt idx="4658" formatCode="General">
                  <c:v>9.5940700000000018E-2</c:v>
                </c:pt>
                <c:pt idx="4659" formatCode="General">
                  <c:v>9.5961000000000005E-2</c:v>
                </c:pt>
                <c:pt idx="4660" formatCode="General">
                  <c:v>9.5982000000000012E-2</c:v>
                </c:pt>
                <c:pt idx="4661" formatCode="General">
                  <c:v>9.6002300000000027E-2</c:v>
                </c:pt>
                <c:pt idx="4662" formatCode="General">
                  <c:v>9.6023200000000003E-2</c:v>
                </c:pt>
                <c:pt idx="4663" formatCode="General">
                  <c:v>9.6043500000000018E-2</c:v>
                </c:pt>
                <c:pt idx="4664" formatCode="General">
                  <c:v>9.6064500000000067E-2</c:v>
                </c:pt>
                <c:pt idx="4665" formatCode="General">
                  <c:v>9.6084700000000009E-2</c:v>
                </c:pt>
                <c:pt idx="4666" formatCode="General">
                  <c:v>9.6105700000000002E-2</c:v>
                </c:pt>
                <c:pt idx="4667" formatCode="General">
                  <c:v>9.6126000000000045E-2</c:v>
                </c:pt>
                <c:pt idx="4668" formatCode="General">
                  <c:v>9.6146200000000001E-2</c:v>
                </c:pt>
                <c:pt idx="4669" formatCode="General">
                  <c:v>9.6167200000000022E-2</c:v>
                </c:pt>
                <c:pt idx="4670" formatCode="General">
                  <c:v>9.6187500000000009E-2</c:v>
                </c:pt>
                <c:pt idx="4671" formatCode="General">
                  <c:v>9.6208500000000002E-2</c:v>
                </c:pt>
                <c:pt idx="4672" formatCode="General">
                  <c:v>9.62287E-2</c:v>
                </c:pt>
                <c:pt idx="4673" formatCode="General">
                  <c:v>9.6249799999999996E-2</c:v>
                </c:pt>
                <c:pt idx="4674" formatCode="General">
                  <c:v>9.6270000000000022E-2</c:v>
                </c:pt>
                <c:pt idx="4675" formatCode="General">
                  <c:v>9.6291000000000002E-2</c:v>
                </c:pt>
                <c:pt idx="4676" formatCode="General">
                  <c:v>9.6311300000000002E-2</c:v>
                </c:pt>
                <c:pt idx="4677" formatCode="General">
                  <c:v>9.6332300000000023E-2</c:v>
                </c:pt>
                <c:pt idx="4678" formatCode="General">
                  <c:v>9.6352500000000021E-2</c:v>
                </c:pt>
                <c:pt idx="4679" formatCode="General">
                  <c:v>9.6373500000000001E-2</c:v>
                </c:pt>
                <c:pt idx="4680" formatCode="General">
                  <c:v>9.6393700000000013E-2</c:v>
                </c:pt>
                <c:pt idx="4681" formatCode="General">
                  <c:v>9.6414E-2</c:v>
                </c:pt>
                <c:pt idx="4682" formatCode="General">
                  <c:v>9.6435000000000007E-2</c:v>
                </c:pt>
                <c:pt idx="4683" formatCode="General">
                  <c:v>9.6455300000000077E-2</c:v>
                </c:pt>
                <c:pt idx="4684" formatCode="General">
                  <c:v>9.6476200000000012E-2</c:v>
                </c:pt>
                <c:pt idx="4685" formatCode="General">
                  <c:v>9.6496500000000041E-2</c:v>
                </c:pt>
                <c:pt idx="4686" formatCode="General">
                  <c:v>9.6517500000000006E-2</c:v>
                </c:pt>
                <c:pt idx="4687" formatCode="General">
                  <c:v>9.6537800000000076E-2</c:v>
                </c:pt>
                <c:pt idx="4688" formatCode="General">
                  <c:v>9.6558700000000025E-2</c:v>
                </c:pt>
                <c:pt idx="4689" formatCode="General">
                  <c:v>9.6579000000000026E-2</c:v>
                </c:pt>
                <c:pt idx="4690" formatCode="General">
                  <c:v>9.6600000000000005E-2</c:v>
                </c:pt>
                <c:pt idx="4691" formatCode="General">
                  <c:v>9.6620200000000045E-2</c:v>
                </c:pt>
                <c:pt idx="4692" formatCode="General">
                  <c:v>9.664120000000001E-2</c:v>
                </c:pt>
                <c:pt idx="4693" formatCode="General">
                  <c:v>9.6661500000000025E-2</c:v>
                </c:pt>
                <c:pt idx="4694" formatCode="General">
                  <c:v>9.6681800000000026E-2</c:v>
                </c:pt>
                <c:pt idx="4695" formatCode="General">
                  <c:v>9.6702700000000003E-2</c:v>
                </c:pt>
                <c:pt idx="4696" formatCode="General">
                  <c:v>9.6723000000000003E-2</c:v>
                </c:pt>
                <c:pt idx="4697" formatCode="General">
                  <c:v>9.6744000000000066E-2</c:v>
                </c:pt>
                <c:pt idx="4698" formatCode="General">
                  <c:v>9.6764300000000122E-2</c:v>
                </c:pt>
                <c:pt idx="4699" formatCode="General">
                  <c:v>9.6785200000000002E-2</c:v>
                </c:pt>
                <c:pt idx="4700" formatCode="General">
                  <c:v>9.6805500000000044E-2</c:v>
                </c:pt>
                <c:pt idx="4701" formatCode="General">
                  <c:v>9.6826500000000065E-2</c:v>
                </c:pt>
                <c:pt idx="4702" formatCode="General">
                  <c:v>9.6846700000000022E-2</c:v>
                </c:pt>
                <c:pt idx="4703" formatCode="General">
                  <c:v>9.6867700000000001E-2</c:v>
                </c:pt>
                <c:pt idx="4704" formatCode="General">
                  <c:v>9.6888000000000002E-2</c:v>
                </c:pt>
                <c:pt idx="4705" formatCode="General">
                  <c:v>9.6909000000000023E-2</c:v>
                </c:pt>
                <c:pt idx="4706" formatCode="General">
                  <c:v>9.6929200000000021E-2</c:v>
                </c:pt>
                <c:pt idx="4707" formatCode="General">
                  <c:v>9.6949499999999994E-2</c:v>
                </c:pt>
                <c:pt idx="4708" formatCode="General">
                  <c:v>9.6970500000000001E-2</c:v>
                </c:pt>
                <c:pt idx="4709" formatCode="General">
                  <c:v>9.6990700000000041E-2</c:v>
                </c:pt>
                <c:pt idx="4710" formatCode="General">
                  <c:v>9.7011799999999995E-2</c:v>
                </c:pt>
                <c:pt idx="4711" formatCode="General">
                  <c:v>9.7032000000000021E-2</c:v>
                </c:pt>
                <c:pt idx="4712" formatCode="General">
                  <c:v>9.7053E-2</c:v>
                </c:pt>
                <c:pt idx="4713" formatCode="General">
                  <c:v>9.7073300000000001E-2</c:v>
                </c:pt>
                <c:pt idx="4714" formatCode="General">
                  <c:v>9.7094300000000078E-2</c:v>
                </c:pt>
                <c:pt idx="4715" formatCode="General">
                  <c:v>9.7114500000000006E-2</c:v>
                </c:pt>
                <c:pt idx="4716" formatCode="General">
                  <c:v>9.7135500000000027E-2</c:v>
                </c:pt>
                <c:pt idx="4717" formatCode="General">
                  <c:v>9.7155700000000025E-2</c:v>
                </c:pt>
                <c:pt idx="4718" formatCode="General">
                  <c:v>9.7176800000000008E-2</c:v>
                </c:pt>
                <c:pt idx="4719" formatCode="General">
                  <c:v>9.7197000000000006E-2</c:v>
                </c:pt>
                <c:pt idx="4720" formatCode="General">
                  <c:v>9.7218000000000013E-2</c:v>
                </c:pt>
                <c:pt idx="4721" formatCode="General">
                  <c:v>9.72383E-2</c:v>
                </c:pt>
                <c:pt idx="4722" formatCode="General">
                  <c:v>9.7258500000000025E-2</c:v>
                </c:pt>
                <c:pt idx="4723" formatCode="General">
                  <c:v>9.7279500000000005E-2</c:v>
                </c:pt>
                <c:pt idx="4724" formatCode="General">
                  <c:v>9.7299800000000006E-2</c:v>
                </c:pt>
                <c:pt idx="4725" formatCode="General">
                  <c:v>9.7320800000000027E-2</c:v>
                </c:pt>
                <c:pt idx="4726" formatCode="General">
                  <c:v>9.7341000000000011E-2</c:v>
                </c:pt>
                <c:pt idx="4727" formatCode="General">
                  <c:v>9.7362000000000018E-2</c:v>
                </c:pt>
                <c:pt idx="4728" formatCode="General">
                  <c:v>9.7382199999999974E-2</c:v>
                </c:pt>
                <c:pt idx="4729" formatCode="General">
                  <c:v>9.7403299999999998E-2</c:v>
                </c:pt>
                <c:pt idx="4730" formatCode="General">
                  <c:v>9.742350000000001E-2</c:v>
                </c:pt>
                <c:pt idx="4731" formatCode="General">
                  <c:v>9.7444500000000003E-2</c:v>
                </c:pt>
                <c:pt idx="4732" formatCode="General">
                  <c:v>9.7464700000000001E-2</c:v>
                </c:pt>
                <c:pt idx="4733" formatCode="General">
                  <c:v>9.7485699999999981E-2</c:v>
                </c:pt>
                <c:pt idx="4734" formatCode="General">
                  <c:v>9.7506000000000065E-2</c:v>
                </c:pt>
                <c:pt idx="4735" formatCode="General">
                  <c:v>9.7526200000000063E-2</c:v>
                </c:pt>
                <c:pt idx="4736" formatCode="General">
                  <c:v>9.7547200000000001E-2</c:v>
                </c:pt>
                <c:pt idx="4737" formatCode="General">
                  <c:v>9.7567500000000043E-2</c:v>
                </c:pt>
                <c:pt idx="4738" formatCode="General">
                  <c:v>9.7588500000000022E-2</c:v>
                </c:pt>
                <c:pt idx="4739" formatCode="General">
                  <c:v>9.760870000000002E-2</c:v>
                </c:pt>
                <c:pt idx="4740" formatCode="General">
                  <c:v>9.76297E-2</c:v>
                </c:pt>
                <c:pt idx="4741" formatCode="General">
                  <c:v>9.7650000000000028E-2</c:v>
                </c:pt>
                <c:pt idx="4742" formatCode="General">
                  <c:v>9.7671000000000022E-2</c:v>
                </c:pt>
                <c:pt idx="4743" formatCode="General">
                  <c:v>9.7691200000000006E-2</c:v>
                </c:pt>
                <c:pt idx="4744" formatCode="General">
                  <c:v>9.7712300000000002E-2</c:v>
                </c:pt>
                <c:pt idx="4745" formatCode="General">
                  <c:v>9.77325E-2</c:v>
                </c:pt>
                <c:pt idx="4746" formatCode="General">
                  <c:v>9.7753500000000021E-2</c:v>
                </c:pt>
                <c:pt idx="4747" formatCode="General">
                  <c:v>9.7773800000000008E-2</c:v>
                </c:pt>
                <c:pt idx="4748" formatCode="General">
                  <c:v>9.7794000000000048E-2</c:v>
                </c:pt>
                <c:pt idx="4749" formatCode="General">
                  <c:v>9.7815000000000041E-2</c:v>
                </c:pt>
                <c:pt idx="4750" formatCode="General">
                  <c:v>9.7835300000000069E-2</c:v>
                </c:pt>
                <c:pt idx="4751" formatCode="General">
                  <c:v>9.7856300000000077E-2</c:v>
                </c:pt>
                <c:pt idx="4752" formatCode="General">
                  <c:v>9.7876500000000005E-2</c:v>
                </c:pt>
                <c:pt idx="4753" formatCode="General">
                  <c:v>9.7897500000000026E-2</c:v>
                </c:pt>
                <c:pt idx="4754" formatCode="General">
                  <c:v>9.7917800000000027E-2</c:v>
                </c:pt>
                <c:pt idx="4755" formatCode="General">
                  <c:v>9.7938800000000006E-2</c:v>
                </c:pt>
                <c:pt idx="4756" formatCode="General">
                  <c:v>9.7959000000000004E-2</c:v>
                </c:pt>
                <c:pt idx="4757" formatCode="General">
                  <c:v>9.7980000000000012E-2</c:v>
                </c:pt>
                <c:pt idx="4758" formatCode="General">
                  <c:v>9.800030000000011E-2</c:v>
                </c:pt>
                <c:pt idx="4759" formatCode="General">
                  <c:v>9.8021200000000044E-2</c:v>
                </c:pt>
                <c:pt idx="4760" formatCode="General">
                  <c:v>9.8041500000000004E-2</c:v>
                </c:pt>
                <c:pt idx="4761" formatCode="General">
                  <c:v>9.8061700000000043E-2</c:v>
                </c:pt>
                <c:pt idx="4762" formatCode="General">
                  <c:v>9.8082800000000026E-2</c:v>
                </c:pt>
                <c:pt idx="4763" formatCode="General">
                  <c:v>9.8103000000000024E-2</c:v>
                </c:pt>
                <c:pt idx="4764" formatCode="General">
                  <c:v>9.8124000000000142E-2</c:v>
                </c:pt>
                <c:pt idx="4765" formatCode="General">
                  <c:v>9.8144200000000043E-2</c:v>
                </c:pt>
                <c:pt idx="4766" formatCode="General">
                  <c:v>9.8165300000000122E-2</c:v>
                </c:pt>
                <c:pt idx="4767" formatCode="General">
                  <c:v>9.8185500000000064E-2</c:v>
                </c:pt>
                <c:pt idx="4768" formatCode="General">
                  <c:v>9.8206500000000072E-2</c:v>
                </c:pt>
                <c:pt idx="4769" formatCode="General">
                  <c:v>9.8226700000000028E-2</c:v>
                </c:pt>
                <c:pt idx="4770" formatCode="General">
                  <c:v>9.8247700000000021E-2</c:v>
                </c:pt>
                <c:pt idx="4771" formatCode="General">
                  <c:v>9.8268000000000064E-2</c:v>
                </c:pt>
                <c:pt idx="4772" formatCode="General">
                  <c:v>9.8289000000000001E-2</c:v>
                </c:pt>
                <c:pt idx="4773" formatCode="General">
                  <c:v>9.8309200000000041E-2</c:v>
                </c:pt>
                <c:pt idx="4774" formatCode="General">
                  <c:v>9.8329500000000028E-2</c:v>
                </c:pt>
                <c:pt idx="4775" formatCode="General">
                  <c:v>9.8350500000000091E-2</c:v>
                </c:pt>
                <c:pt idx="4776" formatCode="General">
                  <c:v>9.8370700000000005E-2</c:v>
                </c:pt>
                <c:pt idx="4777" formatCode="General">
                  <c:v>9.839170000000004E-2</c:v>
                </c:pt>
                <c:pt idx="4778" formatCode="General">
                  <c:v>9.8412000000000041E-2</c:v>
                </c:pt>
                <c:pt idx="4779" formatCode="General">
                  <c:v>9.8433000000000007E-2</c:v>
                </c:pt>
                <c:pt idx="4780" formatCode="General">
                  <c:v>9.8453200000000005E-2</c:v>
                </c:pt>
                <c:pt idx="4781" formatCode="General">
                  <c:v>9.847430000000007E-2</c:v>
                </c:pt>
                <c:pt idx="4782" formatCode="General">
                  <c:v>9.8494500000000068E-2</c:v>
                </c:pt>
                <c:pt idx="4783" formatCode="General">
                  <c:v>9.8515500000000075E-2</c:v>
                </c:pt>
                <c:pt idx="4784" formatCode="General">
                  <c:v>9.8535800000000145E-2</c:v>
                </c:pt>
                <c:pt idx="4785" formatCode="General">
                  <c:v>9.855670000000015E-2</c:v>
                </c:pt>
                <c:pt idx="4786" formatCode="General">
                  <c:v>9.8577000000000109E-2</c:v>
                </c:pt>
                <c:pt idx="4787" formatCode="General">
                  <c:v>9.8598000000000102E-2</c:v>
                </c:pt>
                <c:pt idx="4788" formatCode="General">
                  <c:v>9.8618300000000075E-2</c:v>
                </c:pt>
                <c:pt idx="4789" formatCode="General">
                  <c:v>9.8638500000000087E-2</c:v>
                </c:pt>
                <c:pt idx="4790" formatCode="General">
                  <c:v>9.865950000000015E-2</c:v>
                </c:pt>
                <c:pt idx="4791" formatCode="General">
                  <c:v>9.8679800000000081E-2</c:v>
                </c:pt>
                <c:pt idx="4792" formatCode="General">
                  <c:v>9.8700800000000102E-2</c:v>
                </c:pt>
                <c:pt idx="4793" formatCode="General">
                  <c:v>9.8721000000000128E-2</c:v>
                </c:pt>
                <c:pt idx="4794" formatCode="General">
                  <c:v>9.8742000000000024E-2</c:v>
                </c:pt>
                <c:pt idx="4795" formatCode="General">
                  <c:v>9.8762300000000108E-2</c:v>
                </c:pt>
                <c:pt idx="4796" formatCode="General">
                  <c:v>9.8783200000000002E-2</c:v>
                </c:pt>
                <c:pt idx="4797" formatCode="General">
                  <c:v>9.8803500000000044E-2</c:v>
                </c:pt>
                <c:pt idx="4798" formatCode="General">
                  <c:v>9.8824500000000162E-2</c:v>
                </c:pt>
                <c:pt idx="4799" formatCode="General">
                  <c:v>9.8844800000000121E-2</c:v>
                </c:pt>
                <c:pt idx="4800" formatCode="General">
                  <c:v>9.886570000000007E-2</c:v>
                </c:pt>
                <c:pt idx="4801" formatCode="General">
                  <c:v>9.8886000000000043E-2</c:v>
                </c:pt>
                <c:pt idx="4802" formatCode="General">
                  <c:v>9.8906200000000027E-2</c:v>
                </c:pt>
                <c:pt idx="4803" formatCode="General">
                  <c:v>9.8927300000000121E-2</c:v>
                </c:pt>
                <c:pt idx="4804" formatCode="General">
                  <c:v>9.8947500000000063E-2</c:v>
                </c:pt>
                <c:pt idx="4805" formatCode="General">
                  <c:v>9.896850000000007E-2</c:v>
                </c:pt>
                <c:pt idx="4806" formatCode="General">
                  <c:v>9.8988700000000041E-2</c:v>
                </c:pt>
                <c:pt idx="4807" formatCode="General">
                  <c:v>9.9009700000000006E-2</c:v>
                </c:pt>
                <c:pt idx="4808" formatCode="General">
                  <c:v>9.9030000000000062E-2</c:v>
                </c:pt>
                <c:pt idx="4809" formatCode="General">
                  <c:v>9.905100000000007E-2</c:v>
                </c:pt>
                <c:pt idx="4810" formatCode="General">
                  <c:v>9.9071200000000026E-2</c:v>
                </c:pt>
                <c:pt idx="4811" formatCode="General">
                  <c:v>9.9092200000000005E-2</c:v>
                </c:pt>
                <c:pt idx="4812" formatCode="General">
                  <c:v>9.9112500000000006E-2</c:v>
                </c:pt>
                <c:pt idx="4813" formatCode="General">
                  <c:v>9.9133500000000041E-2</c:v>
                </c:pt>
                <c:pt idx="4814" formatCode="General">
                  <c:v>9.9153700000000025E-2</c:v>
                </c:pt>
                <c:pt idx="4815" formatCode="General">
                  <c:v>9.9174000000000068E-2</c:v>
                </c:pt>
                <c:pt idx="4816" formatCode="General">
                  <c:v>9.9195000000000089E-2</c:v>
                </c:pt>
                <c:pt idx="4817" formatCode="General">
                  <c:v>9.9215200000000003E-2</c:v>
                </c:pt>
                <c:pt idx="4818" formatCode="General">
                  <c:v>9.9236300000000069E-2</c:v>
                </c:pt>
                <c:pt idx="4819" formatCode="General">
                  <c:v>9.925650000000015E-2</c:v>
                </c:pt>
                <c:pt idx="4820" formatCode="General">
                  <c:v>9.9277500000000005E-2</c:v>
                </c:pt>
                <c:pt idx="4821" formatCode="General">
                  <c:v>9.9297800000000089E-2</c:v>
                </c:pt>
                <c:pt idx="4822" formatCode="General">
                  <c:v>9.9318800000000027E-2</c:v>
                </c:pt>
                <c:pt idx="4823" formatCode="General">
                  <c:v>9.9339000000000025E-2</c:v>
                </c:pt>
                <c:pt idx="4824" formatCode="General">
                  <c:v>9.9360000000000004E-2</c:v>
                </c:pt>
                <c:pt idx="4825" formatCode="General">
                  <c:v>9.9380300000000005E-2</c:v>
                </c:pt>
                <c:pt idx="4826" formatCode="General">
                  <c:v>9.9401300000000026E-2</c:v>
                </c:pt>
                <c:pt idx="4827" formatCode="General">
                  <c:v>9.9421500000000024E-2</c:v>
                </c:pt>
                <c:pt idx="4828" formatCode="General">
                  <c:v>9.9441800000000025E-2</c:v>
                </c:pt>
                <c:pt idx="4829" formatCode="General">
                  <c:v>9.9462800000000004E-2</c:v>
                </c:pt>
                <c:pt idx="4830" formatCode="General">
                  <c:v>9.9483000000000002E-2</c:v>
                </c:pt>
                <c:pt idx="4831" formatCode="General">
                  <c:v>9.9504000000000106E-2</c:v>
                </c:pt>
                <c:pt idx="4832" formatCode="General">
                  <c:v>9.952430000000019E-2</c:v>
                </c:pt>
                <c:pt idx="4833" formatCode="General">
                  <c:v>9.9545200000000028E-2</c:v>
                </c:pt>
                <c:pt idx="4834" formatCode="General">
                  <c:v>9.9565500000000112E-2</c:v>
                </c:pt>
                <c:pt idx="4835" formatCode="General">
                  <c:v>9.9586500000000064E-2</c:v>
                </c:pt>
                <c:pt idx="4836" formatCode="General">
                  <c:v>9.960680000000012E-2</c:v>
                </c:pt>
                <c:pt idx="4837" formatCode="General">
                  <c:v>9.9627700000000069E-2</c:v>
                </c:pt>
                <c:pt idx="4838" formatCode="General">
                  <c:v>9.9648000000000028E-2</c:v>
                </c:pt>
                <c:pt idx="4839" formatCode="General">
                  <c:v>9.9669000000000091E-2</c:v>
                </c:pt>
                <c:pt idx="4840" formatCode="General">
                  <c:v>9.9689200000000006E-2</c:v>
                </c:pt>
                <c:pt idx="4841" formatCode="General">
                  <c:v>9.9709500000000006E-2</c:v>
                </c:pt>
                <c:pt idx="4842" formatCode="General">
                  <c:v>9.9730500000000069E-2</c:v>
                </c:pt>
                <c:pt idx="4843" formatCode="General">
                  <c:v>9.9750700000000067E-2</c:v>
                </c:pt>
                <c:pt idx="4844" formatCode="General">
                  <c:v>9.9771700000000005E-2</c:v>
                </c:pt>
                <c:pt idx="4845" formatCode="General">
                  <c:v>9.9792000000000047E-2</c:v>
                </c:pt>
                <c:pt idx="4846" formatCode="General">
                  <c:v>9.9813000000000041E-2</c:v>
                </c:pt>
                <c:pt idx="4847" formatCode="General">
                  <c:v>9.9833300000000028E-2</c:v>
                </c:pt>
                <c:pt idx="4848" formatCode="General">
                  <c:v>9.9854200000000073E-2</c:v>
                </c:pt>
                <c:pt idx="4849" formatCode="General">
                  <c:v>9.9874500000000088E-2</c:v>
                </c:pt>
                <c:pt idx="4850" formatCode="General">
                  <c:v>9.9895500000000109E-2</c:v>
                </c:pt>
                <c:pt idx="4851" formatCode="General">
                  <c:v>9.9915700000000024E-2</c:v>
                </c:pt>
                <c:pt idx="4852" formatCode="General">
                  <c:v>9.9936800000000076E-2</c:v>
                </c:pt>
                <c:pt idx="4853" formatCode="General">
                  <c:v>9.9957000000000074E-2</c:v>
                </c:pt>
                <c:pt idx="4854" formatCode="General">
                  <c:v>9.9978000000000025E-2</c:v>
                </c:pt>
                <c:pt idx="4855" formatCode="General">
                  <c:v>9.9998300000000082E-2</c:v>
                </c:pt>
                <c:pt idx="4856" formatCode="General">
                  <c:v>0.100019</c:v>
                </c:pt>
                <c:pt idx="4857" formatCode="General">
                  <c:v>0.100039</c:v>
                </c:pt>
                <c:pt idx="4858" formatCode="General">
                  <c:v>0.10006000000000002</c:v>
                </c:pt>
                <c:pt idx="4859" formatCode="General">
                  <c:v>0.100081</c:v>
                </c:pt>
                <c:pt idx="4860" formatCode="General">
                  <c:v>0.10010100000000002</c:v>
                </c:pt>
                <c:pt idx="4861" formatCode="General">
                  <c:v>0.10012200000000006</c:v>
                </c:pt>
                <c:pt idx="4862" formatCode="General">
                  <c:v>0.10014199999999998</c:v>
                </c:pt>
                <c:pt idx="4863" formatCode="General">
                  <c:v>0.10016300000000006</c:v>
                </c:pt>
                <c:pt idx="4864" formatCode="General">
                  <c:v>0.10018299999999998</c:v>
                </c:pt>
                <c:pt idx="4865" formatCode="General">
                  <c:v>0.10020400000000006</c:v>
                </c:pt>
                <c:pt idx="4866" formatCode="General">
                  <c:v>0.10022499999999999</c:v>
                </c:pt>
                <c:pt idx="4867" formatCode="General">
                  <c:v>0.10024600000000006</c:v>
                </c:pt>
                <c:pt idx="4868" formatCode="General">
                  <c:v>0.10026599999999999</c:v>
                </c:pt>
                <c:pt idx="4869" formatCode="General">
                  <c:v>0.10028600000000006</c:v>
                </c:pt>
                <c:pt idx="4870" formatCode="General">
                  <c:v>0.10030699999999998</c:v>
                </c:pt>
                <c:pt idx="4871" formatCode="General">
                  <c:v>0.100327</c:v>
                </c:pt>
                <c:pt idx="4872" formatCode="General">
                  <c:v>0.10034899999999992</c:v>
                </c:pt>
                <c:pt idx="4873" formatCode="General">
                  <c:v>0.100369</c:v>
                </c:pt>
                <c:pt idx="4874" formatCode="General">
                  <c:v>0.10038999999999992</c:v>
                </c:pt>
                <c:pt idx="4875" formatCode="General">
                  <c:v>0.10041</c:v>
                </c:pt>
                <c:pt idx="4876" formatCode="General">
                  <c:v>0.10043100000000002</c:v>
                </c:pt>
                <c:pt idx="4877" formatCode="General">
                  <c:v>0.100451</c:v>
                </c:pt>
                <c:pt idx="4878" formatCode="General">
                  <c:v>0.10047200000000002</c:v>
                </c:pt>
                <c:pt idx="4879" formatCode="General">
                  <c:v>0.10049200000000005</c:v>
                </c:pt>
                <c:pt idx="4880" formatCode="General">
                  <c:v>0.10051400000000002</c:v>
                </c:pt>
                <c:pt idx="4881" formatCode="General">
                  <c:v>0.10053400000000005</c:v>
                </c:pt>
                <c:pt idx="4882" formatCode="General">
                  <c:v>0.100554</c:v>
                </c:pt>
                <c:pt idx="4883" formatCode="General">
                  <c:v>0.10057500000000005</c:v>
                </c:pt>
                <c:pt idx="4884" formatCode="General">
                  <c:v>0.10059500000000007</c:v>
                </c:pt>
                <c:pt idx="4885" formatCode="General">
                  <c:v>0.10061600000000002</c:v>
                </c:pt>
                <c:pt idx="4886" formatCode="General">
                  <c:v>0.100637</c:v>
                </c:pt>
                <c:pt idx="4887" formatCode="General">
                  <c:v>0.100658</c:v>
                </c:pt>
                <c:pt idx="4888" formatCode="General">
                  <c:v>0.100678</c:v>
                </c:pt>
                <c:pt idx="4889" formatCode="General">
                  <c:v>0.10069900000000002</c:v>
                </c:pt>
                <c:pt idx="4890" formatCode="General">
                  <c:v>0.100719</c:v>
                </c:pt>
                <c:pt idx="4891" formatCode="General">
                  <c:v>0.10074000000000002</c:v>
                </c:pt>
                <c:pt idx="4892" formatCode="General">
                  <c:v>0.10076000000000006</c:v>
                </c:pt>
                <c:pt idx="4893" formatCode="General">
                  <c:v>0.10078100000000002</c:v>
                </c:pt>
                <c:pt idx="4894" formatCode="General">
                  <c:v>0.100801</c:v>
                </c:pt>
                <c:pt idx="4895" formatCode="General">
                  <c:v>0.10082199999999998</c:v>
                </c:pt>
                <c:pt idx="4896" formatCode="General">
                  <c:v>0.100843</c:v>
                </c:pt>
                <c:pt idx="4897" formatCode="General">
                  <c:v>0.10086299999999998</c:v>
                </c:pt>
                <c:pt idx="4898" formatCode="General">
                  <c:v>0.100884</c:v>
                </c:pt>
                <c:pt idx="4899" formatCode="General">
                  <c:v>0.10090399999999998</c:v>
                </c:pt>
                <c:pt idx="4900" formatCode="General">
                  <c:v>0.10092500000000006</c:v>
                </c:pt>
                <c:pt idx="4901" formatCode="General">
                  <c:v>0.10094500000000002</c:v>
                </c:pt>
                <c:pt idx="4902" formatCode="General">
                  <c:v>0.10096600000000006</c:v>
                </c:pt>
                <c:pt idx="4903" formatCode="General">
                  <c:v>0.10098699999999998</c:v>
                </c:pt>
                <c:pt idx="4904" formatCode="General">
                  <c:v>0.101008</c:v>
                </c:pt>
                <c:pt idx="4905" formatCode="General">
                  <c:v>0.10102800000000002</c:v>
                </c:pt>
                <c:pt idx="4906" formatCode="General">
                  <c:v>0.101049</c:v>
                </c:pt>
                <c:pt idx="4907" formatCode="General">
                  <c:v>0.10106900000000002</c:v>
                </c:pt>
                <c:pt idx="4908" formatCode="General">
                  <c:v>0.101089</c:v>
                </c:pt>
                <c:pt idx="4909" formatCode="General">
                  <c:v>0.10111100000000002</c:v>
                </c:pt>
                <c:pt idx="4910" formatCode="General">
                  <c:v>0.10113100000000005</c:v>
                </c:pt>
                <c:pt idx="4911" formatCode="General">
                  <c:v>0.10115200000000002</c:v>
                </c:pt>
                <c:pt idx="4912" formatCode="General">
                  <c:v>0.10117200000000005</c:v>
                </c:pt>
                <c:pt idx="4913" formatCode="General">
                  <c:v>0.10119300000000009</c:v>
                </c:pt>
                <c:pt idx="4914" formatCode="General">
                  <c:v>0.10121300000000005</c:v>
                </c:pt>
                <c:pt idx="4915" formatCode="General">
                  <c:v>0.10123400000000007</c:v>
                </c:pt>
                <c:pt idx="4916" formatCode="General">
                  <c:v>0.10125500000000005</c:v>
                </c:pt>
                <c:pt idx="4917" formatCode="General">
                  <c:v>0.10127600000000007</c:v>
                </c:pt>
                <c:pt idx="4918" formatCode="General">
                  <c:v>0.10129600000000009</c:v>
                </c:pt>
                <c:pt idx="4919" formatCode="General">
                  <c:v>0.10131699999999998</c:v>
                </c:pt>
                <c:pt idx="4920" formatCode="General">
                  <c:v>0.101337</c:v>
                </c:pt>
                <c:pt idx="4921" formatCode="General">
                  <c:v>0.10135699999999995</c:v>
                </c:pt>
                <c:pt idx="4922" formatCode="General">
                  <c:v>0.101378</c:v>
                </c:pt>
                <c:pt idx="4923" formatCode="General">
                  <c:v>0.101399</c:v>
                </c:pt>
                <c:pt idx="4924" formatCode="General">
                  <c:v>0.10142000000000002</c:v>
                </c:pt>
                <c:pt idx="4925" formatCode="General">
                  <c:v>0.10144</c:v>
                </c:pt>
                <c:pt idx="4926" formatCode="General">
                  <c:v>0.10146100000000002</c:v>
                </c:pt>
                <c:pt idx="4927" formatCode="General">
                  <c:v>0.101481</c:v>
                </c:pt>
                <c:pt idx="4928" formatCode="General">
                  <c:v>0.10150200000000002</c:v>
                </c:pt>
                <c:pt idx="4929" formatCode="General">
                  <c:v>0.10152200000000006</c:v>
                </c:pt>
                <c:pt idx="4930" formatCode="General">
                  <c:v>0.10154299999999998</c:v>
                </c:pt>
                <c:pt idx="4931" formatCode="General">
                  <c:v>0.10156300000000006</c:v>
                </c:pt>
                <c:pt idx="4932" formatCode="General">
                  <c:v>0.10158399999999998</c:v>
                </c:pt>
                <c:pt idx="4933" formatCode="General">
                  <c:v>0.10160500000000006</c:v>
                </c:pt>
                <c:pt idx="4934" formatCode="General">
                  <c:v>0.10162599999999999</c:v>
                </c:pt>
                <c:pt idx="4935" formatCode="General">
                  <c:v>0.10164600000000006</c:v>
                </c:pt>
                <c:pt idx="4936" formatCode="General">
                  <c:v>0.1016660000000001</c:v>
                </c:pt>
                <c:pt idx="4937" formatCode="General">
                  <c:v>0.101687</c:v>
                </c:pt>
                <c:pt idx="4938" formatCode="General">
                  <c:v>0.10170700000000002</c:v>
                </c:pt>
                <c:pt idx="4939" formatCode="General">
                  <c:v>0.10172800000000005</c:v>
                </c:pt>
                <c:pt idx="4940" formatCode="General">
                  <c:v>0.10174900000000002</c:v>
                </c:pt>
                <c:pt idx="4941" formatCode="General">
                  <c:v>0.10177000000000005</c:v>
                </c:pt>
                <c:pt idx="4942" formatCode="General">
                  <c:v>0.10179000000000009</c:v>
                </c:pt>
                <c:pt idx="4943" formatCode="General">
                  <c:v>0.101811</c:v>
                </c:pt>
                <c:pt idx="4944" formatCode="General">
                  <c:v>0.101831</c:v>
                </c:pt>
                <c:pt idx="4945" formatCode="General">
                  <c:v>0.101852</c:v>
                </c:pt>
                <c:pt idx="4946" formatCode="General">
                  <c:v>0.10187300000000002</c:v>
                </c:pt>
                <c:pt idx="4947" formatCode="General">
                  <c:v>0.10189400000000005</c:v>
                </c:pt>
                <c:pt idx="4948" formatCode="General">
                  <c:v>0.101914</c:v>
                </c:pt>
                <c:pt idx="4949" formatCode="General">
                  <c:v>0.10193400000000002</c:v>
                </c:pt>
                <c:pt idx="4950" formatCode="General">
                  <c:v>0.101955</c:v>
                </c:pt>
                <c:pt idx="4951" formatCode="General">
                  <c:v>0.10197500000000002</c:v>
                </c:pt>
                <c:pt idx="4952" formatCode="General">
                  <c:v>0.10199600000000006</c:v>
                </c:pt>
                <c:pt idx="4953" formatCode="General">
                  <c:v>0.102017</c:v>
                </c:pt>
                <c:pt idx="4954" formatCode="General">
                  <c:v>0.102038</c:v>
                </c:pt>
                <c:pt idx="4955" formatCode="General">
                  <c:v>0.102058</c:v>
                </c:pt>
                <c:pt idx="4956" formatCode="General">
                  <c:v>0.102079</c:v>
                </c:pt>
                <c:pt idx="4957" formatCode="General">
                  <c:v>0.10209900000000002</c:v>
                </c:pt>
                <c:pt idx="4958" formatCode="General">
                  <c:v>0.10212000000000006</c:v>
                </c:pt>
                <c:pt idx="4959" formatCode="General">
                  <c:v>0.10213999999999998</c:v>
                </c:pt>
                <c:pt idx="4960" formatCode="General">
                  <c:v>0.10216100000000006</c:v>
                </c:pt>
                <c:pt idx="4961" formatCode="General">
                  <c:v>0.10218200000000002</c:v>
                </c:pt>
                <c:pt idx="4962" formatCode="General">
                  <c:v>0.10220200000000006</c:v>
                </c:pt>
                <c:pt idx="4963" formatCode="General">
                  <c:v>0.10222299999999999</c:v>
                </c:pt>
                <c:pt idx="4964" formatCode="General">
                  <c:v>0.10224300000000006</c:v>
                </c:pt>
                <c:pt idx="4965" formatCode="General">
                  <c:v>0.10226399999999999</c:v>
                </c:pt>
                <c:pt idx="4966" formatCode="General">
                  <c:v>0.10228400000000006</c:v>
                </c:pt>
                <c:pt idx="4967" formatCode="General">
                  <c:v>0.10230499999999998</c:v>
                </c:pt>
                <c:pt idx="4968" formatCode="General">
                  <c:v>0.10232500000000005</c:v>
                </c:pt>
                <c:pt idx="4969" formatCode="General">
                  <c:v>0.10234600000000002</c:v>
                </c:pt>
                <c:pt idx="4970" formatCode="General">
                  <c:v>0.102367</c:v>
                </c:pt>
                <c:pt idx="4971" formatCode="General">
                  <c:v>0.10238800000000001</c:v>
                </c:pt>
                <c:pt idx="4972" formatCode="General">
                  <c:v>0.102408</c:v>
                </c:pt>
                <c:pt idx="4973" formatCode="General">
                  <c:v>0.10242900000000002</c:v>
                </c:pt>
                <c:pt idx="4974" formatCode="General">
                  <c:v>0.102449</c:v>
                </c:pt>
                <c:pt idx="4975" formatCode="General">
                  <c:v>0.102469</c:v>
                </c:pt>
                <c:pt idx="4976" formatCode="General">
                  <c:v>0.10249000000000005</c:v>
                </c:pt>
                <c:pt idx="4977" formatCode="General">
                  <c:v>0.102511</c:v>
                </c:pt>
                <c:pt idx="4978" formatCode="General">
                  <c:v>0.10253200000000005</c:v>
                </c:pt>
                <c:pt idx="4979" formatCode="General">
                  <c:v>0.102552</c:v>
                </c:pt>
                <c:pt idx="4980" formatCode="General">
                  <c:v>0.10257300000000005</c:v>
                </c:pt>
                <c:pt idx="4981" formatCode="General">
                  <c:v>0.10259300000000007</c:v>
                </c:pt>
                <c:pt idx="4982" formatCode="General">
                  <c:v>0.10261400000000002</c:v>
                </c:pt>
                <c:pt idx="4983" formatCode="General">
                  <c:v>0.10263500000000007</c:v>
                </c:pt>
                <c:pt idx="4984" formatCode="General">
                  <c:v>0.10265600000000005</c:v>
                </c:pt>
                <c:pt idx="4985" formatCode="General">
                  <c:v>0.10267600000000007</c:v>
                </c:pt>
                <c:pt idx="4986" formatCode="General">
                  <c:v>0.10269700000000002</c:v>
                </c:pt>
                <c:pt idx="4987" formatCode="General">
                  <c:v>0.102717</c:v>
                </c:pt>
                <c:pt idx="4988" formatCode="General">
                  <c:v>0.10273699999999999</c:v>
                </c:pt>
                <c:pt idx="4989" formatCode="General">
                  <c:v>0.102758</c:v>
                </c:pt>
                <c:pt idx="4990" formatCode="General">
                  <c:v>0.10277900000000002</c:v>
                </c:pt>
                <c:pt idx="4991" formatCode="General">
                  <c:v>0.1028</c:v>
                </c:pt>
                <c:pt idx="4992" formatCode="General">
                  <c:v>0.10281999999999993</c:v>
                </c:pt>
                <c:pt idx="4993" formatCode="General">
                  <c:v>0.102841</c:v>
                </c:pt>
                <c:pt idx="4994" formatCode="General">
                  <c:v>0.10286099999999998</c:v>
                </c:pt>
                <c:pt idx="4995" formatCode="General">
                  <c:v>0.102882</c:v>
                </c:pt>
                <c:pt idx="4996" formatCode="General">
                  <c:v>0.10290199999999998</c:v>
                </c:pt>
                <c:pt idx="4997" formatCode="General">
                  <c:v>0.10292300000000006</c:v>
                </c:pt>
                <c:pt idx="4998" formatCode="General">
                  <c:v>0.10294399999999998</c:v>
                </c:pt>
                <c:pt idx="4999" formatCode="General">
                  <c:v>0.10296400000000006</c:v>
                </c:pt>
                <c:pt idx="5000" formatCode="General">
                  <c:v>0.10298499999999998</c:v>
                </c:pt>
                <c:pt idx="5001" formatCode="General">
                  <c:v>0.10300600000000006</c:v>
                </c:pt>
                <c:pt idx="5002" formatCode="General">
                  <c:v>0.1030260000000001</c:v>
                </c:pt>
                <c:pt idx="5003" formatCode="General">
                  <c:v>0.10304600000000005</c:v>
                </c:pt>
                <c:pt idx="5004" formatCode="General">
                  <c:v>0.10306700000000002</c:v>
                </c:pt>
                <c:pt idx="5005" formatCode="General">
                  <c:v>0.103087</c:v>
                </c:pt>
                <c:pt idx="5006" formatCode="General">
                  <c:v>0.10310800000000002</c:v>
                </c:pt>
                <c:pt idx="5007" formatCode="General">
                  <c:v>0.10312900000000005</c:v>
                </c:pt>
                <c:pt idx="5008" formatCode="General">
                  <c:v>0.10315000000000002</c:v>
                </c:pt>
                <c:pt idx="5009" formatCode="General">
                  <c:v>0.10317000000000005</c:v>
                </c:pt>
                <c:pt idx="5010" formatCode="General">
                  <c:v>0.10319100000000007</c:v>
                </c:pt>
                <c:pt idx="5011" formatCode="General">
                  <c:v>0.10321100000000002</c:v>
                </c:pt>
                <c:pt idx="5012" formatCode="General">
                  <c:v>0.10323200000000007</c:v>
                </c:pt>
                <c:pt idx="5013" formatCode="General">
                  <c:v>0.10325200000000002</c:v>
                </c:pt>
                <c:pt idx="5014" formatCode="General">
                  <c:v>0.10327400000000007</c:v>
                </c:pt>
                <c:pt idx="5015" formatCode="General">
                  <c:v>0.10329400000000009</c:v>
                </c:pt>
                <c:pt idx="5016" formatCode="General">
                  <c:v>0.103314</c:v>
                </c:pt>
                <c:pt idx="5017" formatCode="General">
                  <c:v>0.10333500000000002</c:v>
                </c:pt>
                <c:pt idx="5018" formatCode="General">
                  <c:v>0.103355</c:v>
                </c:pt>
                <c:pt idx="5019" formatCode="General">
                  <c:v>0.10337600000000002</c:v>
                </c:pt>
                <c:pt idx="5020" formatCode="General">
                  <c:v>0.103397</c:v>
                </c:pt>
                <c:pt idx="5021" formatCode="General">
                  <c:v>0.103418</c:v>
                </c:pt>
                <c:pt idx="5022" formatCode="General">
                  <c:v>0.103438</c:v>
                </c:pt>
                <c:pt idx="5023" formatCode="General">
                  <c:v>0.103459</c:v>
                </c:pt>
                <c:pt idx="5024" formatCode="General">
                  <c:v>0.103479</c:v>
                </c:pt>
                <c:pt idx="5025" formatCode="General">
                  <c:v>0.10349999999999998</c:v>
                </c:pt>
                <c:pt idx="5026" formatCode="General">
                  <c:v>0.10352000000000006</c:v>
                </c:pt>
                <c:pt idx="5027" formatCode="General">
                  <c:v>0.10354099999999998</c:v>
                </c:pt>
                <c:pt idx="5028" formatCode="General">
                  <c:v>0.10356200000000006</c:v>
                </c:pt>
                <c:pt idx="5029" formatCode="General">
                  <c:v>0.10358199999999998</c:v>
                </c:pt>
                <c:pt idx="5030" formatCode="General">
                  <c:v>0.10360300000000006</c:v>
                </c:pt>
                <c:pt idx="5031" formatCode="General">
                  <c:v>0.1036230000000001</c:v>
                </c:pt>
                <c:pt idx="5032" formatCode="General">
                  <c:v>0.10364400000000006</c:v>
                </c:pt>
                <c:pt idx="5033" formatCode="General">
                  <c:v>0.1036640000000001</c:v>
                </c:pt>
                <c:pt idx="5034" formatCode="General">
                  <c:v>0.10368500000000005</c:v>
                </c:pt>
                <c:pt idx="5035" formatCode="General">
                  <c:v>0.1037060000000001</c:v>
                </c:pt>
                <c:pt idx="5036" formatCode="General">
                  <c:v>0.10372600000000011</c:v>
                </c:pt>
                <c:pt idx="5037" formatCode="General">
                  <c:v>0.10374700000000002</c:v>
                </c:pt>
                <c:pt idx="5038" formatCode="General">
                  <c:v>0.10376800000000005</c:v>
                </c:pt>
                <c:pt idx="5039" formatCode="General">
                  <c:v>0.10378800000000002</c:v>
                </c:pt>
                <c:pt idx="5040" formatCode="General">
                  <c:v>0.103809</c:v>
                </c:pt>
                <c:pt idx="5041" formatCode="General">
                  <c:v>0.103829</c:v>
                </c:pt>
                <c:pt idx="5042" formatCode="General">
                  <c:v>0.10385</c:v>
                </c:pt>
                <c:pt idx="5043" formatCode="General">
                  <c:v>0.10387</c:v>
                </c:pt>
                <c:pt idx="5044" formatCode="General">
                  <c:v>0.10389100000000002</c:v>
                </c:pt>
                <c:pt idx="5045" formatCode="General">
                  <c:v>0.103912</c:v>
                </c:pt>
                <c:pt idx="5046" formatCode="General">
                  <c:v>0.10393200000000002</c:v>
                </c:pt>
                <c:pt idx="5047" formatCode="General">
                  <c:v>0.103953</c:v>
                </c:pt>
                <c:pt idx="5048" formatCode="General">
                  <c:v>0.10397300000000002</c:v>
                </c:pt>
                <c:pt idx="5049" formatCode="General">
                  <c:v>0.10399400000000006</c:v>
                </c:pt>
                <c:pt idx="5050" formatCode="General">
                  <c:v>0.10401400000000002</c:v>
                </c:pt>
                <c:pt idx="5051" formatCode="General">
                  <c:v>0.10403500000000006</c:v>
                </c:pt>
                <c:pt idx="5052" formatCode="General">
                  <c:v>0.10405600000000002</c:v>
                </c:pt>
                <c:pt idx="5053" formatCode="General">
                  <c:v>0.104077</c:v>
                </c:pt>
                <c:pt idx="5054" formatCode="General">
                  <c:v>0.10409700000000002</c:v>
                </c:pt>
                <c:pt idx="5055" formatCode="General">
                  <c:v>0.104117</c:v>
                </c:pt>
                <c:pt idx="5056" formatCode="General">
                  <c:v>0.10413799999999998</c:v>
                </c:pt>
                <c:pt idx="5057" formatCode="General">
                  <c:v>0.104158</c:v>
                </c:pt>
                <c:pt idx="5058" formatCode="General">
                  <c:v>0.10417999999999998</c:v>
                </c:pt>
                <c:pt idx="5059" formatCode="General">
                  <c:v>0.10420000000000006</c:v>
                </c:pt>
                <c:pt idx="5060" formatCode="General">
                  <c:v>0.10422099999999999</c:v>
                </c:pt>
                <c:pt idx="5061" formatCode="General">
                  <c:v>0.10424100000000006</c:v>
                </c:pt>
                <c:pt idx="5062" formatCode="General">
                  <c:v>0.10426199999999999</c:v>
                </c:pt>
                <c:pt idx="5063" formatCode="General">
                  <c:v>0.10428200000000006</c:v>
                </c:pt>
                <c:pt idx="5064" formatCode="General">
                  <c:v>0.10430300000000002</c:v>
                </c:pt>
                <c:pt idx="5065" formatCode="General">
                  <c:v>0.10432300000000005</c:v>
                </c:pt>
                <c:pt idx="5066" formatCode="General">
                  <c:v>0.10434499999999998</c:v>
                </c:pt>
                <c:pt idx="5067" formatCode="General">
                  <c:v>0.10436500000000005</c:v>
                </c:pt>
                <c:pt idx="5068" formatCode="General">
                  <c:v>0.10438500000000002</c:v>
                </c:pt>
                <c:pt idx="5069" formatCode="General">
                  <c:v>0.10440600000000005</c:v>
                </c:pt>
                <c:pt idx="5070" formatCode="General">
                  <c:v>0.10442600000000007</c:v>
                </c:pt>
                <c:pt idx="5071" formatCode="General">
                  <c:v>0.104447</c:v>
                </c:pt>
                <c:pt idx="5072" formatCode="General">
                  <c:v>0.10446800000000002</c:v>
                </c:pt>
                <c:pt idx="5073" formatCode="General">
                  <c:v>0.104488</c:v>
                </c:pt>
                <c:pt idx="5074" formatCode="General">
                  <c:v>0.104509</c:v>
                </c:pt>
                <c:pt idx="5075" formatCode="General">
                  <c:v>0.10453000000000005</c:v>
                </c:pt>
                <c:pt idx="5076" formatCode="General">
                  <c:v>0.10455</c:v>
                </c:pt>
                <c:pt idx="5077" formatCode="General">
                  <c:v>0.10457100000000005</c:v>
                </c:pt>
                <c:pt idx="5078" formatCode="General">
                  <c:v>0.10459100000000007</c:v>
                </c:pt>
                <c:pt idx="5079" formatCode="General">
                  <c:v>0.10461200000000002</c:v>
                </c:pt>
                <c:pt idx="5080" formatCode="General">
                  <c:v>0.10463200000000006</c:v>
                </c:pt>
                <c:pt idx="5081" formatCode="General">
                  <c:v>0.10465300000000002</c:v>
                </c:pt>
                <c:pt idx="5082" formatCode="General">
                  <c:v>0.10467400000000006</c:v>
                </c:pt>
                <c:pt idx="5083" formatCode="General">
                  <c:v>0.10469400000000008</c:v>
                </c:pt>
                <c:pt idx="5084" formatCode="General">
                  <c:v>0.10471500000000006</c:v>
                </c:pt>
                <c:pt idx="5085" formatCode="General">
                  <c:v>0.10473499999999999</c:v>
                </c:pt>
                <c:pt idx="5086" formatCode="General">
                  <c:v>0.10475600000000006</c:v>
                </c:pt>
                <c:pt idx="5087" formatCode="General">
                  <c:v>0.10477599999999999</c:v>
                </c:pt>
                <c:pt idx="5088" formatCode="General">
                  <c:v>0.10479700000000006</c:v>
                </c:pt>
                <c:pt idx="5089" formatCode="General">
                  <c:v>0.10481799999999993</c:v>
                </c:pt>
                <c:pt idx="5090" formatCode="General">
                  <c:v>0.104839</c:v>
                </c:pt>
                <c:pt idx="5091" formatCode="General">
                  <c:v>0.10485899999999992</c:v>
                </c:pt>
                <c:pt idx="5092" formatCode="General">
                  <c:v>0.10488</c:v>
                </c:pt>
                <c:pt idx="5093" formatCode="General">
                  <c:v>0.10489999999999998</c:v>
                </c:pt>
                <c:pt idx="5094" formatCode="General">
                  <c:v>0.10492100000000006</c:v>
                </c:pt>
                <c:pt idx="5095" formatCode="General">
                  <c:v>0.10494199999999998</c:v>
                </c:pt>
                <c:pt idx="5096" formatCode="General">
                  <c:v>0.10496200000000006</c:v>
                </c:pt>
                <c:pt idx="5097" formatCode="General">
                  <c:v>0.10498300000000002</c:v>
                </c:pt>
                <c:pt idx="5098" formatCode="General">
                  <c:v>0.10500300000000005</c:v>
                </c:pt>
                <c:pt idx="5099" formatCode="General">
                  <c:v>0.1050240000000001</c:v>
                </c:pt>
                <c:pt idx="5100" formatCode="General">
                  <c:v>0.10504400000000005</c:v>
                </c:pt>
                <c:pt idx="5101" formatCode="General">
                  <c:v>0.10506500000000009</c:v>
                </c:pt>
                <c:pt idx="5102" formatCode="General">
                  <c:v>0.10508500000000005</c:v>
                </c:pt>
                <c:pt idx="5103" formatCode="General">
                  <c:v>0.10510700000000002</c:v>
                </c:pt>
                <c:pt idx="5104" formatCode="General">
                  <c:v>0.10512700000000005</c:v>
                </c:pt>
                <c:pt idx="5105" formatCode="General">
                  <c:v>0.10514800000000002</c:v>
                </c:pt>
                <c:pt idx="5106" formatCode="General">
                  <c:v>0.10516800000000005</c:v>
                </c:pt>
                <c:pt idx="5107" formatCode="General">
                  <c:v>0.105189</c:v>
                </c:pt>
                <c:pt idx="5108" formatCode="General">
                  <c:v>0.10520900000000002</c:v>
                </c:pt>
                <c:pt idx="5109" formatCode="General">
                  <c:v>0.10523000000000007</c:v>
                </c:pt>
                <c:pt idx="5110" formatCode="General">
                  <c:v>0.10525100000000005</c:v>
                </c:pt>
                <c:pt idx="5111" formatCode="General">
                  <c:v>0.10527100000000007</c:v>
                </c:pt>
                <c:pt idx="5112" formatCode="General">
                  <c:v>0.10529200000000009</c:v>
                </c:pt>
                <c:pt idx="5113" formatCode="General">
                  <c:v>0.105312</c:v>
                </c:pt>
                <c:pt idx="5114" formatCode="General">
                  <c:v>0.10533300000000002</c:v>
                </c:pt>
                <c:pt idx="5115" formatCode="General">
                  <c:v>0.105353</c:v>
                </c:pt>
                <c:pt idx="5116" formatCode="General">
                  <c:v>0.10537400000000002</c:v>
                </c:pt>
                <c:pt idx="5117" formatCode="General">
                  <c:v>0.10539400000000006</c:v>
                </c:pt>
                <c:pt idx="5118" formatCode="General">
                  <c:v>0.10541499999999998</c:v>
                </c:pt>
                <c:pt idx="5119" formatCode="General">
                  <c:v>0.10543600000000006</c:v>
                </c:pt>
                <c:pt idx="5120" formatCode="General">
                  <c:v>0.105457</c:v>
                </c:pt>
                <c:pt idx="5121" formatCode="General">
                  <c:v>0.105477</c:v>
                </c:pt>
                <c:pt idx="5122" formatCode="General">
                  <c:v>0.10549699999999999</c:v>
                </c:pt>
                <c:pt idx="5123" formatCode="General">
                  <c:v>0.105518</c:v>
                </c:pt>
                <c:pt idx="5124" formatCode="General">
                  <c:v>0.10553800000000002</c:v>
                </c:pt>
                <c:pt idx="5125" formatCode="General">
                  <c:v>0.105559</c:v>
                </c:pt>
                <c:pt idx="5126" formatCode="General">
                  <c:v>0.10557999999999998</c:v>
                </c:pt>
                <c:pt idx="5127" formatCode="General">
                  <c:v>0.10560100000000006</c:v>
                </c:pt>
                <c:pt idx="5128" formatCode="General">
                  <c:v>0.1056210000000001</c:v>
                </c:pt>
                <c:pt idx="5129" formatCode="General">
                  <c:v>0.10564200000000006</c:v>
                </c:pt>
                <c:pt idx="5130" formatCode="General">
                  <c:v>0.1056620000000001</c:v>
                </c:pt>
                <c:pt idx="5131" formatCode="General">
                  <c:v>0.10568300000000005</c:v>
                </c:pt>
                <c:pt idx="5132" formatCode="General">
                  <c:v>0.1057040000000001</c:v>
                </c:pt>
                <c:pt idx="5133" formatCode="General">
                  <c:v>0.10572500000000011</c:v>
                </c:pt>
                <c:pt idx="5134" formatCode="General">
                  <c:v>0.1057450000000001</c:v>
                </c:pt>
                <c:pt idx="5135" formatCode="General">
                  <c:v>0.10576500000000011</c:v>
                </c:pt>
                <c:pt idx="5136" formatCode="General">
                  <c:v>0.10578600000000009</c:v>
                </c:pt>
                <c:pt idx="5137" formatCode="General">
                  <c:v>0.10580600000000005</c:v>
                </c:pt>
                <c:pt idx="5138" formatCode="General">
                  <c:v>0.105827</c:v>
                </c:pt>
                <c:pt idx="5139" formatCode="General">
                  <c:v>0.105848</c:v>
                </c:pt>
                <c:pt idx="5140" formatCode="General">
                  <c:v>0.105869</c:v>
                </c:pt>
                <c:pt idx="5141" formatCode="General">
                  <c:v>0.105889</c:v>
                </c:pt>
                <c:pt idx="5142" formatCode="General">
                  <c:v>0.10591</c:v>
                </c:pt>
                <c:pt idx="5143" formatCode="General">
                  <c:v>0.10593000000000002</c:v>
                </c:pt>
                <c:pt idx="5144" formatCode="General">
                  <c:v>0.105951</c:v>
                </c:pt>
                <c:pt idx="5145" formatCode="General">
                  <c:v>0.10597100000000002</c:v>
                </c:pt>
                <c:pt idx="5146" formatCode="General">
                  <c:v>0.10599200000000006</c:v>
                </c:pt>
                <c:pt idx="5147" formatCode="General">
                  <c:v>0.10601300000000002</c:v>
                </c:pt>
                <c:pt idx="5148" formatCode="General">
                  <c:v>0.10603300000000006</c:v>
                </c:pt>
                <c:pt idx="5149" formatCode="General">
                  <c:v>0.10605400000000002</c:v>
                </c:pt>
                <c:pt idx="5150" formatCode="General">
                  <c:v>0.10607400000000006</c:v>
                </c:pt>
                <c:pt idx="5151" formatCode="General">
                  <c:v>0.10609499999999999</c:v>
                </c:pt>
                <c:pt idx="5152" formatCode="General">
                  <c:v>0.10611500000000006</c:v>
                </c:pt>
                <c:pt idx="5153" formatCode="General">
                  <c:v>0.10613599999999999</c:v>
                </c:pt>
                <c:pt idx="5154" formatCode="General">
                  <c:v>0.10615600000000006</c:v>
                </c:pt>
                <c:pt idx="5155" formatCode="General">
                  <c:v>0.10617699999999999</c:v>
                </c:pt>
                <c:pt idx="5156" formatCode="General">
                  <c:v>0.10619800000000006</c:v>
                </c:pt>
                <c:pt idx="5157" formatCode="General">
                  <c:v>0.10621899999999998</c:v>
                </c:pt>
                <c:pt idx="5158" formatCode="General">
                  <c:v>0.10623900000000006</c:v>
                </c:pt>
                <c:pt idx="5159" formatCode="General">
                  <c:v>0.10625999999999998</c:v>
                </c:pt>
                <c:pt idx="5160" formatCode="General">
                  <c:v>0.10628000000000005</c:v>
                </c:pt>
                <c:pt idx="5161" formatCode="General">
                  <c:v>0.10630100000000002</c:v>
                </c:pt>
                <c:pt idx="5162" formatCode="General">
                  <c:v>0.10632100000000005</c:v>
                </c:pt>
                <c:pt idx="5163" formatCode="General">
                  <c:v>0.10634200000000002</c:v>
                </c:pt>
                <c:pt idx="5164" formatCode="General">
                  <c:v>0.10636300000000005</c:v>
                </c:pt>
                <c:pt idx="5165" formatCode="General">
                  <c:v>0.10638300000000002</c:v>
                </c:pt>
                <c:pt idx="5166" formatCode="General">
                  <c:v>0.10640400000000005</c:v>
                </c:pt>
                <c:pt idx="5167" formatCode="General">
                  <c:v>0.10642400000000007</c:v>
                </c:pt>
                <c:pt idx="5168" formatCode="General">
                  <c:v>0.10644500000000005</c:v>
                </c:pt>
                <c:pt idx="5169" formatCode="General">
                  <c:v>0.10646600000000009</c:v>
                </c:pt>
                <c:pt idx="5170" formatCode="General">
                  <c:v>0.10648600000000005</c:v>
                </c:pt>
                <c:pt idx="5171" formatCode="General">
                  <c:v>0.106507</c:v>
                </c:pt>
                <c:pt idx="5172" formatCode="General">
                  <c:v>0.10652800000000005</c:v>
                </c:pt>
                <c:pt idx="5173" formatCode="General">
                  <c:v>0.106548</c:v>
                </c:pt>
                <c:pt idx="5174" formatCode="General">
                  <c:v>0.10656900000000002</c:v>
                </c:pt>
                <c:pt idx="5175" formatCode="General">
                  <c:v>0.106589</c:v>
                </c:pt>
                <c:pt idx="5176" formatCode="General">
                  <c:v>0.10661000000000002</c:v>
                </c:pt>
                <c:pt idx="5177" formatCode="General">
                  <c:v>0.10663100000000007</c:v>
                </c:pt>
                <c:pt idx="5178" formatCode="General">
                  <c:v>0.10665100000000002</c:v>
                </c:pt>
                <c:pt idx="5179" formatCode="General">
                  <c:v>0.10667200000000006</c:v>
                </c:pt>
                <c:pt idx="5180" formatCode="General">
                  <c:v>0.10669200000000008</c:v>
                </c:pt>
                <c:pt idx="5181" formatCode="General">
                  <c:v>0.10671300000000006</c:v>
                </c:pt>
                <c:pt idx="5182" formatCode="General">
                  <c:v>0.10673299999999999</c:v>
                </c:pt>
                <c:pt idx="5183" formatCode="General">
                  <c:v>0.10675400000000006</c:v>
                </c:pt>
                <c:pt idx="5184" formatCode="General">
                  <c:v>0.10677499999999999</c:v>
                </c:pt>
                <c:pt idx="5185" formatCode="General">
                  <c:v>0.10679500000000011</c:v>
                </c:pt>
                <c:pt idx="5186" formatCode="General">
                  <c:v>0.10681599999999998</c:v>
                </c:pt>
                <c:pt idx="5187" formatCode="General">
                  <c:v>0.106837</c:v>
                </c:pt>
                <c:pt idx="5188" formatCode="General">
                  <c:v>0.10685699999999998</c:v>
                </c:pt>
                <c:pt idx="5189" formatCode="General">
                  <c:v>0.106877</c:v>
                </c:pt>
                <c:pt idx="5190" formatCode="General">
                  <c:v>0.10689800000000002</c:v>
                </c:pt>
                <c:pt idx="5191" formatCode="General">
                  <c:v>0.106918</c:v>
                </c:pt>
                <c:pt idx="5192" formatCode="General">
                  <c:v>0.10693900000000002</c:v>
                </c:pt>
                <c:pt idx="5193" formatCode="General">
                  <c:v>0.10696000000000006</c:v>
                </c:pt>
                <c:pt idx="5194" formatCode="General">
                  <c:v>0.10698100000000002</c:v>
                </c:pt>
                <c:pt idx="5195" formatCode="General">
                  <c:v>0.10700100000000005</c:v>
                </c:pt>
                <c:pt idx="5196" formatCode="General">
                  <c:v>0.1070220000000001</c:v>
                </c:pt>
                <c:pt idx="5197" formatCode="General">
                  <c:v>0.10704200000000005</c:v>
                </c:pt>
                <c:pt idx="5198" formatCode="General">
                  <c:v>0.10706300000000009</c:v>
                </c:pt>
                <c:pt idx="5199" formatCode="General">
                  <c:v>0.10708300000000005</c:v>
                </c:pt>
                <c:pt idx="5200" formatCode="General">
                  <c:v>0.1071050000000001</c:v>
                </c:pt>
                <c:pt idx="5201" formatCode="General">
                  <c:v>0.10712500000000011</c:v>
                </c:pt>
                <c:pt idx="5202" formatCode="General">
                  <c:v>0.10714500000000007</c:v>
                </c:pt>
                <c:pt idx="5203" formatCode="General">
                  <c:v>0.10716600000000011</c:v>
                </c:pt>
                <c:pt idx="5204" formatCode="General">
                  <c:v>0.10718600000000007</c:v>
                </c:pt>
                <c:pt idx="5205" formatCode="General">
                  <c:v>0.10720700000000002</c:v>
                </c:pt>
                <c:pt idx="5206" formatCode="General">
                  <c:v>0.10722800000000007</c:v>
                </c:pt>
                <c:pt idx="5207" formatCode="General">
                  <c:v>0.10724800000000002</c:v>
                </c:pt>
                <c:pt idx="5208" formatCode="General">
                  <c:v>0.10726900000000006</c:v>
                </c:pt>
                <c:pt idx="5209" formatCode="General">
                  <c:v>0.10729000000000009</c:v>
                </c:pt>
                <c:pt idx="5210" formatCode="General">
                  <c:v>0.10731</c:v>
                </c:pt>
                <c:pt idx="5211" formatCode="General">
                  <c:v>0.10733100000000002</c:v>
                </c:pt>
                <c:pt idx="5212" formatCode="General">
                  <c:v>0.107351</c:v>
                </c:pt>
                <c:pt idx="5213" formatCode="General">
                  <c:v>0.10737200000000002</c:v>
                </c:pt>
                <c:pt idx="5214" formatCode="General">
                  <c:v>0.10739300000000006</c:v>
                </c:pt>
                <c:pt idx="5215" formatCode="General">
                  <c:v>0.10741400000000002</c:v>
                </c:pt>
                <c:pt idx="5216" formatCode="General">
                  <c:v>0.10743400000000006</c:v>
                </c:pt>
                <c:pt idx="5217" formatCode="General">
                  <c:v>0.10745399999999998</c:v>
                </c:pt>
                <c:pt idx="5218" formatCode="General">
                  <c:v>0.10747500000000006</c:v>
                </c:pt>
                <c:pt idx="5219" formatCode="General">
                  <c:v>0.10749499999999999</c:v>
                </c:pt>
                <c:pt idx="5220" formatCode="General">
                  <c:v>0.10751600000000006</c:v>
                </c:pt>
                <c:pt idx="5221" formatCode="General">
                  <c:v>0.10753699999999999</c:v>
                </c:pt>
                <c:pt idx="5222" formatCode="General">
                  <c:v>0.107557</c:v>
                </c:pt>
                <c:pt idx="5223" formatCode="General">
                  <c:v>0.10757799999999998</c:v>
                </c:pt>
                <c:pt idx="5224" formatCode="General">
                  <c:v>0.10759900000000006</c:v>
                </c:pt>
                <c:pt idx="5225" formatCode="General">
                  <c:v>0.10761900000000002</c:v>
                </c:pt>
                <c:pt idx="5226" formatCode="General">
                  <c:v>0.10764000000000006</c:v>
                </c:pt>
                <c:pt idx="5227" formatCode="General">
                  <c:v>0.1076600000000001</c:v>
                </c:pt>
                <c:pt idx="5228" formatCode="General">
                  <c:v>0.10768100000000005</c:v>
                </c:pt>
                <c:pt idx="5229" formatCode="General">
                  <c:v>0.10770100000000009</c:v>
                </c:pt>
                <c:pt idx="5230" formatCode="General">
                  <c:v>0.10772200000000011</c:v>
                </c:pt>
                <c:pt idx="5231" formatCode="General">
                  <c:v>0.10774300000000009</c:v>
                </c:pt>
                <c:pt idx="5232" formatCode="General">
                  <c:v>0.10776300000000011</c:v>
                </c:pt>
                <c:pt idx="5233" formatCode="General">
                  <c:v>0.10778400000000007</c:v>
                </c:pt>
                <c:pt idx="5234" formatCode="General">
                  <c:v>0.10780400000000002</c:v>
                </c:pt>
                <c:pt idx="5235" formatCode="General">
                  <c:v>0.10782500000000007</c:v>
                </c:pt>
                <c:pt idx="5236" formatCode="General">
                  <c:v>0.10784500000000002</c:v>
                </c:pt>
                <c:pt idx="5237" formatCode="General">
                  <c:v>0.107867</c:v>
                </c:pt>
                <c:pt idx="5238" formatCode="General">
                  <c:v>0.107887</c:v>
                </c:pt>
                <c:pt idx="5239" formatCode="General">
                  <c:v>0.107908</c:v>
                </c:pt>
                <c:pt idx="5240" formatCode="General">
                  <c:v>0.10792800000000002</c:v>
                </c:pt>
                <c:pt idx="5241" formatCode="General">
                  <c:v>0.107949</c:v>
                </c:pt>
                <c:pt idx="5242" formatCode="General">
                  <c:v>0.10796900000000002</c:v>
                </c:pt>
                <c:pt idx="5243" formatCode="General">
                  <c:v>0.10799000000000006</c:v>
                </c:pt>
                <c:pt idx="5244" formatCode="General">
                  <c:v>0.10801100000000002</c:v>
                </c:pt>
                <c:pt idx="5245" formatCode="General">
                  <c:v>0.10803100000000006</c:v>
                </c:pt>
                <c:pt idx="5246" formatCode="General">
                  <c:v>0.10805200000000002</c:v>
                </c:pt>
                <c:pt idx="5247" formatCode="General">
                  <c:v>0.10807200000000006</c:v>
                </c:pt>
                <c:pt idx="5248" formatCode="General">
                  <c:v>0.10809299999999999</c:v>
                </c:pt>
                <c:pt idx="5249" formatCode="General">
                  <c:v>0.10811300000000006</c:v>
                </c:pt>
                <c:pt idx="5250" formatCode="General">
                  <c:v>0.10813399999999999</c:v>
                </c:pt>
                <c:pt idx="5251" formatCode="General">
                  <c:v>0.10815400000000006</c:v>
                </c:pt>
                <c:pt idx="5252" formatCode="General">
                  <c:v>0.10817599999999999</c:v>
                </c:pt>
                <c:pt idx="5253" formatCode="General">
                  <c:v>0.10819600000000011</c:v>
                </c:pt>
                <c:pt idx="5254" formatCode="General">
                  <c:v>0.10821699999999999</c:v>
                </c:pt>
                <c:pt idx="5255" formatCode="General">
                  <c:v>0.10823700000000006</c:v>
                </c:pt>
                <c:pt idx="5256" formatCode="General">
                  <c:v>0.10825700000000002</c:v>
                </c:pt>
                <c:pt idx="5257" formatCode="General">
                  <c:v>0.10827800000000005</c:v>
                </c:pt>
                <c:pt idx="5258" formatCode="General">
                  <c:v>0.1082990000000001</c:v>
                </c:pt>
                <c:pt idx="5259" formatCode="General">
                  <c:v>0.108319</c:v>
                </c:pt>
                <c:pt idx="5260" formatCode="General">
                  <c:v>0.10834000000000002</c:v>
                </c:pt>
                <c:pt idx="5261" formatCode="General">
                  <c:v>0.10836100000000005</c:v>
                </c:pt>
                <c:pt idx="5262" formatCode="General">
                  <c:v>0.10838100000000002</c:v>
                </c:pt>
                <c:pt idx="5263" formatCode="General">
                  <c:v>0.10840200000000005</c:v>
                </c:pt>
                <c:pt idx="5264" formatCode="General">
                  <c:v>0.10842200000000007</c:v>
                </c:pt>
                <c:pt idx="5265" formatCode="General">
                  <c:v>0.10844300000000005</c:v>
                </c:pt>
                <c:pt idx="5266" formatCode="General">
                  <c:v>0.10846300000000007</c:v>
                </c:pt>
                <c:pt idx="5267" formatCode="General">
                  <c:v>0.10848400000000002</c:v>
                </c:pt>
                <c:pt idx="5268" formatCode="General">
                  <c:v>0.10850500000000007</c:v>
                </c:pt>
                <c:pt idx="5269" formatCode="General">
                  <c:v>0.10852500000000009</c:v>
                </c:pt>
                <c:pt idx="5270" formatCode="General">
                  <c:v>0.10854600000000007</c:v>
                </c:pt>
                <c:pt idx="5271" formatCode="General">
                  <c:v>0.10856600000000009</c:v>
                </c:pt>
                <c:pt idx="5272" formatCode="General">
                  <c:v>0.108587</c:v>
                </c:pt>
                <c:pt idx="5273" formatCode="General">
                  <c:v>0.10860700000000002</c:v>
                </c:pt>
                <c:pt idx="5274" formatCode="General">
                  <c:v>0.10862900000000006</c:v>
                </c:pt>
                <c:pt idx="5275" formatCode="General">
                  <c:v>0.10864900000000002</c:v>
                </c:pt>
                <c:pt idx="5276" formatCode="General">
                  <c:v>0.10867000000000006</c:v>
                </c:pt>
                <c:pt idx="5277" formatCode="General">
                  <c:v>0.10868999999999998</c:v>
                </c:pt>
                <c:pt idx="5278" formatCode="General">
                  <c:v>0.10871100000000006</c:v>
                </c:pt>
                <c:pt idx="5279" formatCode="General">
                  <c:v>0.10873099999999999</c:v>
                </c:pt>
                <c:pt idx="5280" formatCode="General">
                  <c:v>0.10875200000000006</c:v>
                </c:pt>
                <c:pt idx="5281" formatCode="General">
                  <c:v>0.10877299999999999</c:v>
                </c:pt>
                <c:pt idx="5282" formatCode="General">
                  <c:v>0.10879300000000011</c:v>
                </c:pt>
                <c:pt idx="5283" formatCode="General">
                  <c:v>0.10881399999999998</c:v>
                </c:pt>
                <c:pt idx="5284" formatCode="General">
                  <c:v>0.10883400000000006</c:v>
                </c:pt>
                <c:pt idx="5285" formatCode="General">
                  <c:v>0.10885499999999998</c:v>
                </c:pt>
                <c:pt idx="5286" formatCode="General">
                  <c:v>0.10887500000000006</c:v>
                </c:pt>
                <c:pt idx="5287" formatCode="General">
                  <c:v>0.1088960000000001</c:v>
                </c:pt>
                <c:pt idx="5288" formatCode="General">
                  <c:v>0.10891600000000005</c:v>
                </c:pt>
                <c:pt idx="5289" formatCode="General">
                  <c:v>0.10893799999999998</c:v>
                </c:pt>
                <c:pt idx="5290" formatCode="General">
                  <c:v>0.108958</c:v>
                </c:pt>
                <c:pt idx="5291" formatCode="General">
                  <c:v>0.10897900000000002</c:v>
                </c:pt>
                <c:pt idx="5292" formatCode="General">
                  <c:v>0.10899900000000005</c:v>
                </c:pt>
                <c:pt idx="5293" formatCode="General">
                  <c:v>0.1090200000000001</c:v>
                </c:pt>
                <c:pt idx="5294" formatCode="General">
                  <c:v>0.10904000000000005</c:v>
                </c:pt>
                <c:pt idx="5295" formatCode="General">
                  <c:v>0.10906100000000009</c:v>
                </c:pt>
                <c:pt idx="5296" formatCode="General">
                  <c:v>0.10908100000000005</c:v>
                </c:pt>
                <c:pt idx="5297" formatCode="General">
                  <c:v>0.10910200000000007</c:v>
                </c:pt>
                <c:pt idx="5298" formatCode="General">
                  <c:v>0.10912300000000011</c:v>
                </c:pt>
                <c:pt idx="5299" formatCode="General">
                  <c:v>0.10914300000000007</c:v>
                </c:pt>
                <c:pt idx="5300" formatCode="General">
                  <c:v>0.10916400000000009</c:v>
                </c:pt>
                <c:pt idx="5301" formatCode="General">
                  <c:v>0.10918400000000006</c:v>
                </c:pt>
                <c:pt idx="5302" formatCode="General">
                  <c:v>0.10920500000000009</c:v>
                </c:pt>
                <c:pt idx="5303" formatCode="General">
                  <c:v>0.10922500000000011</c:v>
                </c:pt>
                <c:pt idx="5304" formatCode="General">
                  <c:v>0.10924600000000009</c:v>
                </c:pt>
                <c:pt idx="5305" formatCode="General">
                  <c:v>0.10926700000000006</c:v>
                </c:pt>
                <c:pt idx="5306" formatCode="General">
                  <c:v>0.10928800000000002</c:v>
                </c:pt>
                <c:pt idx="5307" formatCode="General">
                  <c:v>0.109308</c:v>
                </c:pt>
                <c:pt idx="5308" formatCode="General">
                  <c:v>0.10932900000000002</c:v>
                </c:pt>
                <c:pt idx="5309" formatCode="General">
                  <c:v>0.109349</c:v>
                </c:pt>
                <c:pt idx="5310" formatCode="General">
                  <c:v>0.10936899999999998</c:v>
                </c:pt>
                <c:pt idx="5311" formatCode="General">
                  <c:v>0.10939100000000006</c:v>
                </c:pt>
                <c:pt idx="5312" formatCode="General">
                  <c:v>0.10941099999999998</c:v>
                </c:pt>
                <c:pt idx="5313" formatCode="General">
                  <c:v>0.10943200000000006</c:v>
                </c:pt>
                <c:pt idx="5314" formatCode="General">
                  <c:v>0.10945199999999998</c:v>
                </c:pt>
                <c:pt idx="5315" formatCode="General">
                  <c:v>0.10947300000000006</c:v>
                </c:pt>
                <c:pt idx="5316" formatCode="General">
                  <c:v>0.10949299999999999</c:v>
                </c:pt>
                <c:pt idx="5317" formatCode="General">
                  <c:v>0.10951400000000006</c:v>
                </c:pt>
                <c:pt idx="5318" formatCode="General">
                  <c:v>0.10953499999999999</c:v>
                </c:pt>
                <c:pt idx="5319" formatCode="General">
                  <c:v>0.10955600000000006</c:v>
                </c:pt>
                <c:pt idx="5320" formatCode="General">
                  <c:v>0.1095760000000001</c:v>
                </c:pt>
                <c:pt idx="5321" formatCode="General">
                  <c:v>0.10959700000000006</c:v>
                </c:pt>
                <c:pt idx="5322" formatCode="General">
                  <c:v>0.10961700000000002</c:v>
                </c:pt>
                <c:pt idx="5323" formatCode="General">
                  <c:v>0.10963700000000005</c:v>
                </c:pt>
                <c:pt idx="5324" formatCode="General">
                  <c:v>0.10965800000000002</c:v>
                </c:pt>
                <c:pt idx="5325" formatCode="General">
                  <c:v>0.10967800000000005</c:v>
                </c:pt>
                <c:pt idx="5326" formatCode="General">
                  <c:v>0.1097000000000001</c:v>
                </c:pt>
                <c:pt idx="5327" formatCode="General">
                  <c:v>0.10972000000000011</c:v>
                </c:pt>
                <c:pt idx="5328" formatCode="General">
                  <c:v>0.10974100000000009</c:v>
                </c:pt>
                <c:pt idx="5329" formatCode="General">
                  <c:v>0.10976100000000011</c:v>
                </c:pt>
                <c:pt idx="5330" formatCode="General">
                  <c:v>0.10978200000000007</c:v>
                </c:pt>
                <c:pt idx="5331" formatCode="General">
                  <c:v>0.10980200000000002</c:v>
                </c:pt>
                <c:pt idx="5332" formatCode="General">
                  <c:v>0.10982300000000007</c:v>
                </c:pt>
                <c:pt idx="5333" formatCode="General">
                  <c:v>0.10984300000000002</c:v>
                </c:pt>
                <c:pt idx="5334" formatCode="General">
                  <c:v>0.10986400000000006</c:v>
                </c:pt>
                <c:pt idx="5335" formatCode="General">
                  <c:v>0.10988500000000002</c:v>
                </c:pt>
                <c:pt idx="5336" formatCode="General">
                  <c:v>0.10990500000000006</c:v>
                </c:pt>
                <c:pt idx="5337" formatCode="General">
                  <c:v>0.10992600000000009</c:v>
                </c:pt>
                <c:pt idx="5338" formatCode="General">
                  <c:v>0.10994600000000006</c:v>
                </c:pt>
                <c:pt idx="5339" formatCode="General">
                  <c:v>0.10996700000000002</c:v>
                </c:pt>
                <c:pt idx="5340" formatCode="General">
                  <c:v>0.109987</c:v>
                </c:pt>
                <c:pt idx="5341" formatCode="General">
                  <c:v>0.11000799999999993</c:v>
                </c:pt>
                <c:pt idx="5342" formatCode="General">
                  <c:v>0.110029</c:v>
                </c:pt>
                <c:pt idx="5343" formatCode="General">
                  <c:v>0.11005</c:v>
                </c:pt>
                <c:pt idx="5344" formatCode="General">
                  <c:v>0.11007</c:v>
                </c:pt>
                <c:pt idx="5345" formatCode="General">
                  <c:v>0.11009099999999998</c:v>
                </c:pt>
                <c:pt idx="5346" formatCode="General">
                  <c:v>0.110111</c:v>
                </c:pt>
                <c:pt idx="5347" formatCode="General">
                  <c:v>0.11013199999999998</c:v>
                </c:pt>
                <c:pt idx="5348" formatCode="General">
                  <c:v>0.110153</c:v>
                </c:pt>
                <c:pt idx="5349" formatCode="General">
                  <c:v>0.11017299999999998</c:v>
                </c:pt>
                <c:pt idx="5350" formatCode="General">
                  <c:v>0.11019400000000006</c:v>
                </c:pt>
                <c:pt idx="5351" formatCode="General">
                  <c:v>0.11021400000000002</c:v>
                </c:pt>
                <c:pt idx="5352" formatCode="General">
                  <c:v>0.11023500000000006</c:v>
                </c:pt>
                <c:pt idx="5353" formatCode="General">
                  <c:v>0.11025500000000002</c:v>
                </c:pt>
                <c:pt idx="5354" formatCode="General">
                  <c:v>0.11027600000000005</c:v>
                </c:pt>
                <c:pt idx="5355" formatCode="General">
                  <c:v>0.11029700000000002</c:v>
                </c:pt>
                <c:pt idx="5356" formatCode="General">
                  <c:v>0.11031699999999994</c:v>
                </c:pt>
                <c:pt idx="5357" formatCode="General">
                  <c:v>0.11033800000000001</c:v>
                </c:pt>
                <c:pt idx="5358" formatCode="General">
                  <c:v>0.1103589999999999</c:v>
                </c:pt>
                <c:pt idx="5359" formatCode="General">
                  <c:v>0.11037899999999992</c:v>
                </c:pt>
                <c:pt idx="5360" formatCode="General">
                  <c:v>0.1104</c:v>
                </c:pt>
                <c:pt idx="5361" formatCode="General">
                  <c:v>0.11042</c:v>
                </c:pt>
                <c:pt idx="5362" formatCode="General">
                  <c:v>0.110441</c:v>
                </c:pt>
                <c:pt idx="5363" formatCode="General">
                  <c:v>0.110462</c:v>
                </c:pt>
                <c:pt idx="5364" formatCode="General">
                  <c:v>0.110482</c:v>
                </c:pt>
                <c:pt idx="5365" formatCode="General">
                  <c:v>0.110503</c:v>
                </c:pt>
                <c:pt idx="5366" formatCode="General">
                  <c:v>0.11052300000000002</c:v>
                </c:pt>
                <c:pt idx="5367" formatCode="General">
                  <c:v>0.110544</c:v>
                </c:pt>
                <c:pt idx="5368" formatCode="General">
                  <c:v>0.11056400000000002</c:v>
                </c:pt>
                <c:pt idx="5369" formatCode="General">
                  <c:v>0.110585</c:v>
                </c:pt>
                <c:pt idx="5370" formatCode="General">
                  <c:v>0.11060600000000002</c:v>
                </c:pt>
                <c:pt idx="5371" formatCode="General">
                  <c:v>0.11062600000000006</c:v>
                </c:pt>
                <c:pt idx="5372" formatCode="General">
                  <c:v>0.110647</c:v>
                </c:pt>
                <c:pt idx="5373" formatCode="General">
                  <c:v>0.110668</c:v>
                </c:pt>
                <c:pt idx="5374" formatCode="General">
                  <c:v>0.11068799999999993</c:v>
                </c:pt>
                <c:pt idx="5375" formatCode="General">
                  <c:v>0.110709</c:v>
                </c:pt>
                <c:pt idx="5376" formatCode="General">
                  <c:v>0.11072899999999998</c:v>
                </c:pt>
                <c:pt idx="5377" formatCode="General">
                  <c:v>0.110749</c:v>
                </c:pt>
                <c:pt idx="5378" formatCode="General">
                  <c:v>0.11076999999999998</c:v>
                </c:pt>
                <c:pt idx="5379" formatCode="General">
                  <c:v>0.11079100000000006</c:v>
                </c:pt>
                <c:pt idx="5380" formatCode="General">
                  <c:v>0.11081199999999992</c:v>
                </c:pt>
                <c:pt idx="5381" formatCode="General">
                  <c:v>0.110832</c:v>
                </c:pt>
                <c:pt idx="5382" formatCode="General">
                  <c:v>0.11085299999999992</c:v>
                </c:pt>
                <c:pt idx="5383" formatCode="General">
                  <c:v>0.110873</c:v>
                </c:pt>
                <c:pt idx="5384" formatCode="General">
                  <c:v>0.11089400000000002</c:v>
                </c:pt>
                <c:pt idx="5385" formatCode="General">
                  <c:v>0.110915</c:v>
                </c:pt>
                <c:pt idx="5386" formatCode="General">
                  <c:v>0.11093600000000002</c:v>
                </c:pt>
                <c:pt idx="5387" formatCode="General">
                  <c:v>0.110956</c:v>
                </c:pt>
                <c:pt idx="5388" formatCode="General">
                  <c:v>0.11097700000000001</c:v>
                </c:pt>
                <c:pt idx="5389" formatCode="General">
                  <c:v>0.110997</c:v>
                </c:pt>
                <c:pt idx="5390" formatCode="General">
                  <c:v>0.11101699999999998</c:v>
                </c:pt>
                <c:pt idx="5391" formatCode="General">
                  <c:v>0.111038</c:v>
                </c:pt>
                <c:pt idx="5392" formatCode="General">
                  <c:v>0.11105899999999992</c:v>
                </c:pt>
                <c:pt idx="5393" formatCode="General">
                  <c:v>0.111079</c:v>
                </c:pt>
                <c:pt idx="5394" formatCode="General">
                  <c:v>0.1111</c:v>
                </c:pt>
                <c:pt idx="5395" formatCode="General">
                  <c:v>0.11112100000000005</c:v>
                </c:pt>
                <c:pt idx="5396" formatCode="General">
                  <c:v>0.111141</c:v>
                </c:pt>
                <c:pt idx="5397" formatCode="General">
                  <c:v>0.11116200000000002</c:v>
                </c:pt>
                <c:pt idx="5398" formatCode="General">
                  <c:v>0.111182</c:v>
                </c:pt>
                <c:pt idx="5399" formatCode="General">
                  <c:v>0.11120300000000002</c:v>
                </c:pt>
                <c:pt idx="5400" formatCode="General">
                  <c:v>0.11122400000000007</c:v>
                </c:pt>
                <c:pt idx="5401" formatCode="General">
                  <c:v>0.11124400000000002</c:v>
                </c:pt>
                <c:pt idx="5402" formatCode="General">
                  <c:v>0.11126500000000006</c:v>
                </c:pt>
                <c:pt idx="5403" formatCode="General">
                  <c:v>0.11128500000000002</c:v>
                </c:pt>
                <c:pt idx="5404" formatCode="General">
                  <c:v>0.111306</c:v>
                </c:pt>
                <c:pt idx="5405" formatCode="General">
                  <c:v>0.11132599999999998</c:v>
                </c:pt>
                <c:pt idx="5406" formatCode="General">
                  <c:v>0.11134699999999995</c:v>
                </c:pt>
                <c:pt idx="5407" formatCode="General">
                  <c:v>0.11136799999999993</c:v>
                </c:pt>
                <c:pt idx="5408" formatCode="General">
                  <c:v>0.1113879999999999</c:v>
                </c:pt>
                <c:pt idx="5409" formatCode="General">
                  <c:v>0.11140899999999992</c:v>
                </c:pt>
                <c:pt idx="5410" formatCode="General">
                  <c:v>0.11143</c:v>
                </c:pt>
                <c:pt idx="5411" formatCode="General">
                  <c:v>0.11144999999999992</c:v>
                </c:pt>
                <c:pt idx="5412" formatCode="General">
                  <c:v>0.111471</c:v>
                </c:pt>
                <c:pt idx="5413" formatCode="General">
                  <c:v>0.11149100000000002</c:v>
                </c:pt>
                <c:pt idx="5414" formatCode="General">
                  <c:v>0.111512</c:v>
                </c:pt>
                <c:pt idx="5415" formatCode="General">
                  <c:v>0.11153200000000002</c:v>
                </c:pt>
                <c:pt idx="5416" formatCode="General">
                  <c:v>0.111553</c:v>
                </c:pt>
                <c:pt idx="5417" formatCode="General">
                  <c:v>0.11157400000000002</c:v>
                </c:pt>
                <c:pt idx="5418" formatCode="General">
                  <c:v>0.11159400000000005</c:v>
                </c:pt>
                <c:pt idx="5419" formatCode="General">
                  <c:v>0.11161500000000002</c:v>
                </c:pt>
                <c:pt idx="5420" formatCode="General">
                  <c:v>0.11163500000000005</c:v>
                </c:pt>
                <c:pt idx="5421" formatCode="General">
                  <c:v>0.11165600000000002</c:v>
                </c:pt>
                <c:pt idx="5422" formatCode="General">
                  <c:v>0.111677</c:v>
                </c:pt>
                <c:pt idx="5423" formatCode="General">
                  <c:v>0.11169800000000002</c:v>
                </c:pt>
                <c:pt idx="5424" formatCode="General">
                  <c:v>0.111718</c:v>
                </c:pt>
                <c:pt idx="5425" formatCode="General">
                  <c:v>0.111739</c:v>
                </c:pt>
                <c:pt idx="5426" formatCode="General">
                  <c:v>0.111759</c:v>
                </c:pt>
                <c:pt idx="5427" formatCode="General">
                  <c:v>0.11178</c:v>
                </c:pt>
                <c:pt idx="5428" formatCode="General">
                  <c:v>0.1118</c:v>
                </c:pt>
                <c:pt idx="5429" formatCode="General">
                  <c:v>0.111821</c:v>
                </c:pt>
                <c:pt idx="5430" formatCode="General">
                  <c:v>0.111841</c:v>
                </c:pt>
                <c:pt idx="5431" formatCode="General">
                  <c:v>0.111862</c:v>
                </c:pt>
                <c:pt idx="5432" formatCode="General">
                  <c:v>0.111883</c:v>
                </c:pt>
                <c:pt idx="5433" formatCode="General">
                  <c:v>0.111903</c:v>
                </c:pt>
                <c:pt idx="5434" formatCode="General">
                  <c:v>0.11192400000000002</c:v>
                </c:pt>
                <c:pt idx="5435" formatCode="General">
                  <c:v>0.111944</c:v>
                </c:pt>
                <c:pt idx="5436" formatCode="General">
                  <c:v>0.11196500000000002</c:v>
                </c:pt>
                <c:pt idx="5437" formatCode="General">
                  <c:v>0.111985</c:v>
                </c:pt>
                <c:pt idx="5438" formatCode="General">
                  <c:v>0.112007</c:v>
                </c:pt>
                <c:pt idx="5439" formatCode="General">
                  <c:v>0.112027</c:v>
                </c:pt>
                <c:pt idx="5440" formatCode="General">
                  <c:v>0.11204799999999993</c:v>
                </c:pt>
                <c:pt idx="5441" formatCode="General">
                  <c:v>0.112068</c:v>
                </c:pt>
                <c:pt idx="5442" formatCode="General">
                  <c:v>0.11208899999999992</c:v>
                </c:pt>
                <c:pt idx="5443" formatCode="General">
                  <c:v>0.112109</c:v>
                </c:pt>
                <c:pt idx="5444" formatCode="General">
                  <c:v>0.11212999999999998</c:v>
                </c:pt>
                <c:pt idx="5445" formatCode="General">
                  <c:v>0.11215</c:v>
                </c:pt>
                <c:pt idx="5446" formatCode="General">
                  <c:v>0.11217100000000002</c:v>
                </c:pt>
                <c:pt idx="5447" formatCode="General">
                  <c:v>0.11219200000000006</c:v>
                </c:pt>
                <c:pt idx="5448" formatCode="General">
                  <c:v>0.11221200000000002</c:v>
                </c:pt>
                <c:pt idx="5449" formatCode="General">
                  <c:v>0.11223300000000005</c:v>
                </c:pt>
                <c:pt idx="5450" formatCode="General">
                  <c:v>0.11225300000000002</c:v>
                </c:pt>
                <c:pt idx="5451" formatCode="General">
                  <c:v>0.11227400000000005</c:v>
                </c:pt>
                <c:pt idx="5452" formatCode="General">
                  <c:v>0.11229400000000007</c:v>
                </c:pt>
                <c:pt idx="5453" formatCode="General">
                  <c:v>0.112316</c:v>
                </c:pt>
                <c:pt idx="5454" formatCode="General">
                  <c:v>0.11233600000000002</c:v>
                </c:pt>
                <c:pt idx="5455" formatCode="General">
                  <c:v>0.11235699999999994</c:v>
                </c:pt>
                <c:pt idx="5456" formatCode="General">
                  <c:v>0.11237699999999998</c:v>
                </c:pt>
                <c:pt idx="5457" formatCode="General">
                  <c:v>0.112397</c:v>
                </c:pt>
                <c:pt idx="5458" formatCode="General">
                  <c:v>0.11241799999999991</c:v>
                </c:pt>
                <c:pt idx="5459" formatCode="General">
                  <c:v>0.112439</c:v>
                </c:pt>
                <c:pt idx="5460" formatCode="General">
                  <c:v>0.11246</c:v>
                </c:pt>
                <c:pt idx="5461" formatCode="General">
                  <c:v>0.11248</c:v>
                </c:pt>
                <c:pt idx="5462" formatCode="General">
                  <c:v>0.112501</c:v>
                </c:pt>
                <c:pt idx="5463" formatCode="General">
                  <c:v>0.11252100000000002</c:v>
                </c:pt>
                <c:pt idx="5464" formatCode="General">
                  <c:v>0.112542</c:v>
                </c:pt>
                <c:pt idx="5465" formatCode="General">
                  <c:v>0.11256200000000002</c:v>
                </c:pt>
                <c:pt idx="5466" formatCode="General">
                  <c:v>0.112583</c:v>
                </c:pt>
                <c:pt idx="5467" formatCode="General">
                  <c:v>0.11260400000000002</c:v>
                </c:pt>
                <c:pt idx="5468" formatCode="General">
                  <c:v>0.11262500000000006</c:v>
                </c:pt>
                <c:pt idx="5469" formatCode="General">
                  <c:v>0.11264500000000002</c:v>
                </c:pt>
                <c:pt idx="5470" formatCode="General">
                  <c:v>0.11266500000000006</c:v>
                </c:pt>
                <c:pt idx="5471" formatCode="General">
                  <c:v>0.11268599999999998</c:v>
                </c:pt>
                <c:pt idx="5472" formatCode="General">
                  <c:v>0.11270600000000006</c:v>
                </c:pt>
                <c:pt idx="5473" formatCode="General">
                  <c:v>0.11272699999999999</c:v>
                </c:pt>
                <c:pt idx="5474" formatCode="General">
                  <c:v>0.112747</c:v>
                </c:pt>
                <c:pt idx="5475" formatCode="General">
                  <c:v>0.11276899999999998</c:v>
                </c:pt>
                <c:pt idx="5476" formatCode="General">
                  <c:v>0.112789</c:v>
                </c:pt>
                <c:pt idx="5477" formatCode="General">
                  <c:v>0.11280999999999992</c:v>
                </c:pt>
                <c:pt idx="5478" formatCode="General">
                  <c:v>0.11283</c:v>
                </c:pt>
                <c:pt idx="5479" formatCode="General">
                  <c:v>0.11285100000000001</c:v>
                </c:pt>
                <c:pt idx="5480" formatCode="General">
                  <c:v>0.112871</c:v>
                </c:pt>
                <c:pt idx="5481" formatCode="General">
                  <c:v>0.11289200000000002</c:v>
                </c:pt>
                <c:pt idx="5482" formatCode="General">
                  <c:v>0.112912</c:v>
                </c:pt>
                <c:pt idx="5483" formatCode="General">
                  <c:v>0.11293300000000002</c:v>
                </c:pt>
                <c:pt idx="5484" formatCode="General">
                  <c:v>0.112954</c:v>
                </c:pt>
                <c:pt idx="5485" formatCode="General">
                  <c:v>0.112974</c:v>
                </c:pt>
                <c:pt idx="5486" formatCode="General">
                  <c:v>0.11299500000000005</c:v>
                </c:pt>
                <c:pt idx="5487" formatCode="General">
                  <c:v>0.113015</c:v>
                </c:pt>
                <c:pt idx="5488" formatCode="General">
                  <c:v>0.11303600000000005</c:v>
                </c:pt>
                <c:pt idx="5489" formatCode="General">
                  <c:v>0.113056</c:v>
                </c:pt>
                <c:pt idx="5490" formatCode="General">
                  <c:v>0.113078</c:v>
                </c:pt>
                <c:pt idx="5491" formatCode="General">
                  <c:v>0.113098</c:v>
                </c:pt>
                <c:pt idx="5492" formatCode="General">
                  <c:v>0.113119</c:v>
                </c:pt>
                <c:pt idx="5493" formatCode="General">
                  <c:v>0.113139</c:v>
                </c:pt>
                <c:pt idx="5494" formatCode="General">
                  <c:v>0.11316000000000002</c:v>
                </c:pt>
                <c:pt idx="5495" formatCode="General">
                  <c:v>0.11318</c:v>
                </c:pt>
                <c:pt idx="5496" formatCode="General">
                  <c:v>0.11320100000000002</c:v>
                </c:pt>
                <c:pt idx="5497" formatCode="General">
                  <c:v>0.11322200000000006</c:v>
                </c:pt>
                <c:pt idx="5498" formatCode="General">
                  <c:v>0.11324200000000002</c:v>
                </c:pt>
                <c:pt idx="5499" formatCode="General">
                  <c:v>0.11326300000000006</c:v>
                </c:pt>
                <c:pt idx="5500" formatCode="General">
                  <c:v>0.11328299999999998</c:v>
                </c:pt>
                <c:pt idx="5501" formatCode="General">
                  <c:v>0.113304</c:v>
                </c:pt>
                <c:pt idx="5502" formatCode="General">
                  <c:v>0.11332399999999998</c:v>
                </c:pt>
                <c:pt idx="5503" formatCode="General">
                  <c:v>0.113345</c:v>
                </c:pt>
                <c:pt idx="5504" formatCode="General">
                  <c:v>0.11336599999999998</c:v>
                </c:pt>
                <c:pt idx="5505" formatCode="General">
                  <c:v>0.11338699999999995</c:v>
                </c:pt>
                <c:pt idx="5506" formatCode="General">
                  <c:v>0.11340699999999998</c:v>
                </c:pt>
                <c:pt idx="5507" formatCode="General">
                  <c:v>0.113428</c:v>
                </c:pt>
                <c:pt idx="5508" formatCode="General">
                  <c:v>0.11344799999999992</c:v>
                </c:pt>
                <c:pt idx="5509" formatCode="General">
                  <c:v>0.113469</c:v>
                </c:pt>
                <c:pt idx="5510" formatCode="General">
                  <c:v>0.11348900000000001</c:v>
                </c:pt>
                <c:pt idx="5511" formatCode="General">
                  <c:v>0.113509</c:v>
                </c:pt>
                <c:pt idx="5512" formatCode="General">
                  <c:v>0.11353100000000002</c:v>
                </c:pt>
                <c:pt idx="5513" formatCode="General">
                  <c:v>0.113551</c:v>
                </c:pt>
                <c:pt idx="5514" formatCode="General">
                  <c:v>0.11357200000000002</c:v>
                </c:pt>
                <c:pt idx="5515" formatCode="General">
                  <c:v>0.11359200000000005</c:v>
                </c:pt>
                <c:pt idx="5516" formatCode="General">
                  <c:v>0.11361300000000002</c:v>
                </c:pt>
                <c:pt idx="5517" formatCode="General">
                  <c:v>0.11363300000000005</c:v>
                </c:pt>
                <c:pt idx="5518" formatCode="General">
                  <c:v>0.11365400000000002</c:v>
                </c:pt>
                <c:pt idx="5519" formatCode="General">
                  <c:v>0.11367400000000005</c:v>
                </c:pt>
                <c:pt idx="5520" formatCode="General">
                  <c:v>0.11369500000000007</c:v>
                </c:pt>
                <c:pt idx="5521" formatCode="General">
                  <c:v>0.11371600000000005</c:v>
                </c:pt>
                <c:pt idx="5522" formatCode="General">
                  <c:v>0.113737</c:v>
                </c:pt>
                <c:pt idx="5523" formatCode="General">
                  <c:v>0.113757</c:v>
                </c:pt>
                <c:pt idx="5524" formatCode="General">
                  <c:v>0.113777</c:v>
                </c:pt>
                <c:pt idx="5525" formatCode="General">
                  <c:v>0.11379800000000002</c:v>
                </c:pt>
                <c:pt idx="5526" formatCode="General">
                  <c:v>0.11381799999999991</c:v>
                </c:pt>
                <c:pt idx="5527" formatCode="General">
                  <c:v>0.113839</c:v>
                </c:pt>
                <c:pt idx="5528" formatCode="General">
                  <c:v>0.11386</c:v>
                </c:pt>
                <c:pt idx="5529" formatCode="General">
                  <c:v>0.113881</c:v>
                </c:pt>
                <c:pt idx="5530" formatCode="General">
                  <c:v>0.113901</c:v>
                </c:pt>
                <c:pt idx="5531" formatCode="General">
                  <c:v>0.11392200000000002</c:v>
                </c:pt>
                <c:pt idx="5532" formatCode="General">
                  <c:v>0.113942</c:v>
                </c:pt>
                <c:pt idx="5533" formatCode="General">
                  <c:v>0.11396299999999998</c:v>
                </c:pt>
                <c:pt idx="5534" formatCode="General">
                  <c:v>0.113984</c:v>
                </c:pt>
                <c:pt idx="5535" formatCode="General">
                  <c:v>0.11400500000000002</c:v>
                </c:pt>
                <c:pt idx="5536" formatCode="General">
                  <c:v>0.11402500000000006</c:v>
                </c:pt>
                <c:pt idx="5537" formatCode="General">
                  <c:v>0.11404499999999998</c:v>
                </c:pt>
                <c:pt idx="5538" formatCode="General">
                  <c:v>0.11406600000000006</c:v>
                </c:pt>
                <c:pt idx="5539" formatCode="General">
                  <c:v>0.11408600000000002</c:v>
                </c:pt>
                <c:pt idx="5540" formatCode="General">
                  <c:v>0.114107</c:v>
                </c:pt>
                <c:pt idx="5541" formatCode="General">
                  <c:v>0.11412799999999998</c:v>
                </c:pt>
                <c:pt idx="5542" formatCode="General">
                  <c:v>0.114148</c:v>
                </c:pt>
                <c:pt idx="5543" formatCode="General">
                  <c:v>0.11416900000000002</c:v>
                </c:pt>
                <c:pt idx="5544" formatCode="General">
                  <c:v>0.11419000000000006</c:v>
                </c:pt>
                <c:pt idx="5545" formatCode="General">
                  <c:v>0.11421000000000002</c:v>
                </c:pt>
                <c:pt idx="5546" formatCode="General">
                  <c:v>0.11423100000000005</c:v>
                </c:pt>
                <c:pt idx="5547" formatCode="General">
                  <c:v>0.11425100000000002</c:v>
                </c:pt>
                <c:pt idx="5548" formatCode="General">
                  <c:v>0.11427200000000005</c:v>
                </c:pt>
                <c:pt idx="5549" formatCode="General">
                  <c:v>0.1142930000000001</c:v>
                </c:pt>
                <c:pt idx="5550" formatCode="General">
                  <c:v>0.114313</c:v>
                </c:pt>
                <c:pt idx="5551" formatCode="General">
                  <c:v>0.11433400000000002</c:v>
                </c:pt>
                <c:pt idx="5552" formatCode="General">
                  <c:v>0.114354</c:v>
                </c:pt>
                <c:pt idx="5553" formatCode="General">
                  <c:v>0.114375</c:v>
                </c:pt>
                <c:pt idx="5554" formatCode="General">
                  <c:v>0.11439500000000002</c:v>
                </c:pt>
                <c:pt idx="5555" formatCode="General">
                  <c:v>0.114416</c:v>
                </c:pt>
                <c:pt idx="5556" formatCode="General">
                  <c:v>0.11443600000000002</c:v>
                </c:pt>
                <c:pt idx="5557" formatCode="General">
                  <c:v>0.11445699999999998</c:v>
                </c:pt>
                <c:pt idx="5558" formatCode="General">
                  <c:v>0.114478</c:v>
                </c:pt>
                <c:pt idx="5559" formatCode="General">
                  <c:v>0.114499</c:v>
                </c:pt>
                <c:pt idx="5560" formatCode="General">
                  <c:v>0.114519</c:v>
                </c:pt>
                <c:pt idx="5561" formatCode="General">
                  <c:v>0.11454</c:v>
                </c:pt>
                <c:pt idx="5562" formatCode="General">
                  <c:v>0.11456000000000002</c:v>
                </c:pt>
                <c:pt idx="5563" formatCode="General">
                  <c:v>0.11458</c:v>
                </c:pt>
                <c:pt idx="5564" formatCode="General">
                  <c:v>0.11460099999999998</c:v>
                </c:pt>
                <c:pt idx="5565" formatCode="General">
                  <c:v>0.11462200000000006</c:v>
                </c:pt>
                <c:pt idx="5566" formatCode="General">
                  <c:v>0.11464299999999998</c:v>
                </c:pt>
                <c:pt idx="5567" formatCode="General">
                  <c:v>0.11466300000000006</c:v>
                </c:pt>
                <c:pt idx="5568" formatCode="General">
                  <c:v>0.11468399999999998</c:v>
                </c:pt>
                <c:pt idx="5569" formatCode="General">
                  <c:v>0.11470400000000006</c:v>
                </c:pt>
                <c:pt idx="5570" formatCode="General">
                  <c:v>0.11472499999999999</c:v>
                </c:pt>
                <c:pt idx="5571" formatCode="General">
                  <c:v>0.11474600000000006</c:v>
                </c:pt>
                <c:pt idx="5572" formatCode="General">
                  <c:v>0.11476699999999999</c:v>
                </c:pt>
                <c:pt idx="5573" formatCode="General">
                  <c:v>0.114787</c:v>
                </c:pt>
                <c:pt idx="5574" formatCode="General">
                  <c:v>0.11480799999999992</c:v>
                </c:pt>
                <c:pt idx="5575" formatCode="General">
                  <c:v>0.114828</c:v>
                </c:pt>
                <c:pt idx="5576" formatCode="General">
                  <c:v>0.11484900000000001</c:v>
                </c:pt>
                <c:pt idx="5577" formatCode="General">
                  <c:v>0.114869</c:v>
                </c:pt>
                <c:pt idx="5578" formatCode="General">
                  <c:v>0.11489000000000002</c:v>
                </c:pt>
                <c:pt idx="5579" formatCode="General">
                  <c:v>0.11491</c:v>
                </c:pt>
                <c:pt idx="5580" formatCode="General">
                  <c:v>0.11493100000000002</c:v>
                </c:pt>
                <c:pt idx="5581" formatCode="General">
                  <c:v>0.114952</c:v>
                </c:pt>
                <c:pt idx="5582" formatCode="General">
                  <c:v>0.114972</c:v>
                </c:pt>
                <c:pt idx="5583" formatCode="General">
                  <c:v>0.11499300000000005</c:v>
                </c:pt>
                <c:pt idx="5584" formatCode="General">
                  <c:v>0.115013</c:v>
                </c:pt>
                <c:pt idx="5585" formatCode="General">
                  <c:v>0.11503400000000005</c:v>
                </c:pt>
                <c:pt idx="5586" formatCode="General">
                  <c:v>0.115055</c:v>
                </c:pt>
                <c:pt idx="5587" formatCode="General">
                  <c:v>0.11507500000000002</c:v>
                </c:pt>
                <c:pt idx="5588" formatCode="General">
                  <c:v>0.11509600000000007</c:v>
                </c:pt>
                <c:pt idx="5589" formatCode="General">
                  <c:v>0.115117</c:v>
                </c:pt>
                <c:pt idx="5590" formatCode="General">
                  <c:v>0.115137</c:v>
                </c:pt>
                <c:pt idx="5591" formatCode="General">
                  <c:v>0.115157</c:v>
                </c:pt>
                <c:pt idx="5592" formatCode="General">
                  <c:v>0.115178</c:v>
                </c:pt>
                <c:pt idx="5593" formatCode="General">
                  <c:v>0.11519900000000002</c:v>
                </c:pt>
                <c:pt idx="5594" formatCode="General">
                  <c:v>0.115219</c:v>
                </c:pt>
                <c:pt idx="5595" formatCode="General">
                  <c:v>0.11524000000000002</c:v>
                </c:pt>
                <c:pt idx="5596" formatCode="General">
                  <c:v>0.11526100000000006</c:v>
                </c:pt>
                <c:pt idx="5597" formatCode="General">
                  <c:v>0.11528099999999998</c:v>
                </c:pt>
                <c:pt idx="5598" formatCode="General">
                  <c:v>0.115302</c:v>
                </c:pt>
                <c:pt idx="5599" formatCode="General">
                  <c:v>0.11532199999999998</c:v>
                </c:pt>
                <c:pt idx="5600" formatCode="General">
                  <c:v>0.115343</c:v>
                </c:pt>
                <c:pt idx="5601" formatCode="General">
                  <c:v>0.11536299999999998</c:v>
                </c:pt>
                <c:pt idx="5602" formatCode="General">
                  <c:v>0.115385</c:v>
                </c:pt>
                <c:pt idx="5603" formatCode="General">
                  <c:v>0.11540499999999998</c:v>
                </c:pt>
                <c:pt idx="5604" formatCode="General">
                  <c:v>0.11542500000000006</c:v>
                </c:pt>
                <c:pt idx="5605" formatCode="General">
                  <c:v>0.11544599999999998</c:v>
                </c:pt>
                <c:pt idx="5606" formatCode="General">
                  <c:v>0.11546600000000005</c:v>
                </c:pt>
                <c:pt idx="5607" formatCode="General">
                  <c:v>0.11548700000000001</c:v>
                </c:pt>
                <c:pt idx="5608" formatCode="General">
                  <c:v>0.115508</c:v>
                </c:pt>
                <c:pt idx="5609" formatCode="General">
                  <c:v>0.11552900000000002</c:v>
                </c:pt>
                <c:pt idx="5610" formatCode="General">
                  <c:v>0.115549</c:v>
                </c:pt>
                <c:pt idx="5611" formatCode="General">
                  <c:v>0.11557000000000002</c:v>
                </c:pt>
                <c:pt idx="5612" formatCode="General">
                  <c:v>0.11559000000000005</c:v>
                </c:pt>
                <c:pt idx="5613" formatCode="General">
                  <c:v>0.11561100000000002</c:v>
                </c:pt>
                <c:pt idx="5614" formatCode="General">
                  <c:v>0.11563100000000005</c:v>
                </c:pt>
                <c:pt idx="5615" formatCode="General">
                  <c:v>0.115652</c:v>
                </c:pt>
                <c:pt idx="5616" formatCode="General">
                  <c:v>0.11567200000000002</c:v>
                </c:pt>
                <c:pt idx="5617" formatCode="General">
                  <c:v>0.11569300000000007</c:v>
                </c:pt>
                <c:pt idx="5618" formatCode="General">
                  <c:v>0.11571400000000005</c:v>
                </c:pt>
                <c:pt idx="5619" formatCode="General">
                  <c:v>0.11573400000000007</c:v>
                </c:pt>
                <c:pt idx="5620" formatCode="General">
                  <c:v>0.11575500000000002</c:v>
                </c:pt>
                <c:pt idx="5621" formatCode="General">
                  <c:v>0.11577500000000006</c:v>
                </c:pt>
                <c:pt idx="5622" formatCode="General">
                  <c:v>0.11579600000000009</c:v>
                </c:pt>
                <c:pt idx="5623" formatCode="General">
                  <c:v>0.115816</c:v>
                </c:pt>
                <c:pt idx="5624" formatCode="General">
                  <c:v>0.115837</c:v>
                </c:pt>
                <c:pt idx="5625" formatCode="General">
                  <c:v>0.11585799999999991</c:v>
                </c:pt>
                <c:pt idx="5626" formatCode="General">
                  <c:v>0.115879</c:v>
                </c:pt>
                <c:pt idx="5627" formatCode="General">
                  <c:v>0.115899</c:v>
                </c:pt>
                <c:pt idx="5628" formatCode="General">
                  <c:v>0.11592000000000002</c:v>
                </c:pt>
                <c:pt idx="5629" formatCode="General">
                  <c:v>0.11594</c:v>
                </c:pt>
                <c:pt idx="5630" formatCode="General">
                  <c:v>0.11596099999999998</c:v>
                </c:pt>
                <c:pt idx="5631" formatCode="General">
                  <c:v>0.115981</c:v>
                </c:pt>
                <c:pt idx="5632" formatCode="General">
                  <c:v>0.11600199999999998</c:v>
                </c:pt>
                <c:pt idx="5633" formatCode="General">
                  <c:v>0.11602300000000006</c:v>
                </c:pt>
                <c:pt idx="5634" formatCode="General">
                  <c:v>0.11604299999999998</c:v>
                </c:pt>
                <c:pt idx="5635" formatCode="General">
                  <c:v>0.11606400000000006</c:v>
                </c:pt>
                <c:pt idx="5636" formatCode="General">
                  <c:v>0.11608400000000002</c:v>
                </c:pt>
                <c:pt idx="5637" formatCode="General">
                  <c:v>0.11610500000000006</c:v>
                </c:pt>
                <c:pt idx="5638" formatCode="General">
                  <c:v>0.1161250000000001</c:v>
                </c:pt>
                <c:pt idx="5639" formatCode="General">
                  <c:v>0.116147</c:v>
                </c:pt>
                <c:pt idx="5640" formatCode="General">
                  <c:v>0.11616700000000002</c:v>
                </c:pt>
                <c:pt idx="5641" formatCode="General">
                  <c:v>0.116188</c:v>
                </c:pt>
                <c:pt idx="5642" formatCode="General">
                  <c:v>0.11620800000000002</c:v>
                </c:pt>
                <c:pt idx="5643" formatCode="General">
                  <c:v>0.11622800000000005</c:v>
                </c:pt>
                <c:pt idx="5644" formatCode="General">
                  <c:v>0.11624900000000002</c:v>
                </c:pt>
                <c:pt idx="5645" formatCode="General">
                  <c:v>0.11627000000000005</c:v>
                </c:pt>
                <c:pt idx="5646" formatCode="General">
                  <c:v>0.11629100000000009</c:v>
                </c:pt>
                <c:pt idx="5647" formatCode="General">
                  <c:v>0.116311</c:v>
                </c:pt>
                <c:pt idx="5648" formatCode="General">
                  <c:v>0.116332</c:v>
                </c:pt>
                <c:pt idx="5649" formatCode="General">
                  <c:v>0.116352</c:v>
                </c:pt>
                <c:pt idx="5650" formatCode="General">
                  <c:v>0.116373</c:v>
                </c:pt>
                <c:pt idx="5651" formatCode="General">
                  <c:v>0.11639300000000002</c:v>
                </c:pt>
                <c:pt idx="5652" formatCode="General">
                  <c:v>0.116414</c:v>
                </c:pt>
                <c:pt idx="5653" formatCode="General">
                  <c:v>0.11643400000000002</c:v>
                </c:pt>
                <c:pt idx="5654" formatCode="General">
                  <c:v>0.116456</c:v>
                </c:pt>
                <c:pt idx="5655" formatCode="General">
                  <c:v>0.11647600000000002</c:v>
                </c:pt>
                <c:pt idx="5656" formatCode="General">
                  <c:v>0.116497</c:v>
                </c:pt>
                <c:pt idx="5657" formatCode="General">
                  <c:v>0.116517</c:v>
                </c:pt>
                <c:pt idx="5658" formatCode="General">
                  <c:v>0.116537</c:v>
                </c:pt>
                <c:pt idx="5659" formatCode="General">
                  <c:v>0.11655799999999993</c:v>
                </c:pt>
                <c:pt idx="5660" formatCode="General">
                  <c:v>0.116578</c:v>
                </c:pt>
                <c:pt idx="5661" formatCode="General">
                  <c:v>0.11660000000000002</c:v>
                </c:pt>
                <c:pt idx="5662" formatCode="General">
                  <c:v>0.11662000000000006</c:v>
                </c:pt>
                <c:pt idx="5663" formatCode="General">
                  <c:v>0.11664099999999998</c:v>
                </c:pt>
                <c:pt idx="5664" formatCode="General">
                  <c:v>0.11666100000000006</c:v>
                </c:pt>
                <c:pt idx="5665" formatCode="General">
                  <c:v>0.11668199999999998</c:v>
                </c:pt>
                <c:pt idx="5666" formatCode="General">
                  <c:v>0.11670200000000006</c:v>
                </c:pt>
                <c:pt idx="5667" formatCode="General">
                  <c:v>0.11672299999999999</c:v>
                </c:pt>
                <c:pt idx="5668" formatCode="General">
                  <c:v>0.11674300000000006</c:v>
                </c:pt>
                <c:pt idx="5669" formatCode="General">
                  <c:v>0.1167640000000001</c:v>
                </c:pt>
                <c:pt idx="5670" formatCode="General">
                  <c:v>0.11678500000000006</c:v>
                </c:pt>
                <c:pt idx="5671" formatCode="General">
                  <c:v>0.11680500000000002</c:v>
                </c:pt>
                <c:pt idx="5672" formatCode="General">
                  <c:v>0.11682600000000005</c:v>
                </c:pt>
                <c:pt idx="5673" formatCode="General">
                  <c:v>0.11684600000000002</c:v>
                </c:pt>
                <c:pt idx="5674" formatCode="General">
                  <c:v>0.116867</c:v>
                </c:pt>
                <c:pt idx="5675" formatCode="General">
                  <c:v>0.11688699999999998</c:v>
                </c:pt>
                <c:pt idx="5676" formatCode="General">
                  <c:v>0.116909</c:v>
                </c:pt>
                <c:pt idx="5677" formatCode="General">
                  <c:v>0.11692900000000002</c:v>
                </c:pt>
                <c:pt idx="5678" formatCode="General">
                  <c:v>0.11695</c:v>
                </c:pt>
                <c:pt idx="5679" formatCode="General">
                  <c:v>0.11697</c:v>
                </c:pt>
                <c:pt idx="5680" formatCode="General">
                  <c:v>0.11699100000000005</c:v>
                </c:pt>
                <c:pt idx="5681" formatCode="General">
                  <c:v>0.117011</c:v>
                </c:pt>
                <c:pt idx="5682" formatCode="General">
                  <c:v>0.11703200000000002</c:v>
                </c:pt>
                <c:pt idx="5683" formatCode="General">
                  <c:v>0.117053</c:v>
                </c:pt>
                <c:pt idx="5684" formatCode="General">
                  <c:v>0.11707300000000002</c:v>
                </c:pt>
                <c:pt idx="5685" formatCode="General">
                  <c:v>0.11709400000000007</c:v>
                </c:pt>
                <c:pt idx="5686" formatCode="General">
                  <c:v>0.11711400000000002</c:v>
                </c:pt>
                <c:pt idx="5687" formatCode="General">
                  <c:v>0.11713500000000006</c:v>
                </c:pt>
                <c:pt idx="5688" formatCode="General">
                  <c:v>0.11715500000000002</c:v>
                </c:pt>
                <c:pt idx="5689" formatCode="General">
                  <c:v>0.11717600000000006</c:v>
                </c:pt>
                <c:pt idx="5690" formatCode="General">
                  <c:v>0.11719700000000002</c:v>
                </c:pt>
                <c:pt idx="5691" formatCode="General">
                  <c:v>0.117218</c:v>
                </c:pt>
                <c:pt idx="5692" formatCode="General">
                  <c:v>0.11723799999999998</c:v>
                </c:pt>
                <c:pt idx="5693" formatCode="General">
                  <c:v>0.117259</c:v>
                </c:pt>
                <c:pt idx="5694" formatCode="General">
                  <c:v>0.11727899999999998</c:v>
                </c:pt>
                <c:pt idx="5695" formatCode="General">
                  <c:v>0.1173</c:v>
                </c:pt>
                <c:pt idx="5696" formatCode="General">
                  <c:v>0.11731999999999992</c:v>
                </c:pt>
                <c:pt idx="5697" formatCode="General">
                  <c:v>0.11734</c:v>
                </c:pt>
                <c:pt idx="5698" formatCode="General">
                  <c:v>0.11736199999999998</c:v>
                </c:pt>
                <c:pt idx="5699" formatCode="General">
                  <c:v>0.117382</c:v>
                </c:pt>
                <c:pt idx="5700" formatCode="General">
                  <c:v>0.11740299999999998</c:v>
                </c:pt>
                <c:pt idx="5701" formatCode="General">
                  <c:v>0.11742300000000006</c:v>
                </c:pt>
                <c:pt idx="5702" formatCode="General">
                  <c:v>0.11744400000000002</c:v>
                </c:pt>
                <c:pt idx="5703" formatCode="General">
                  <c:v>0.11746400000000005</c:v>
                </c:pt>
                <c:pt idx="5704" formatCode="General">
                  <c:v>0.11748500000000002</c:v>
                </c:pt>
                <c:pt idx="5705" formatCode="General">
                  <c:v>0.11750500000000005</c:v>
                </c:pt>
                <c:pt idx="5706" formatCode="General">
                  <c:v>0.11752600000000009</c:v>
                </c:pt>
                <c:pt idx="5707" formatCode="General">
                  <c:v>0.117547</c:v>
                </c:pt>
                <c:pt idx="5708" formatCode="General">
                  <c:v>0.11756800000000002</c:v>
                </c:pt>
                <c:pt idx="5709" formatCode="General">
                  <c:v>0.117588</c:v>
                </c:pt>
                <c:pt idx="5710" formatCode="General">
                  <c:v>0.117608</c:v>
                </c:pt>
                <c:pt idx="5711" formatCode="General">
                  <c:v>0.11762900000000005</c:v>
                </c:pt>
                <c:pt idx="5712" formatCode="General">
                  <c:v>0.117649</c:v>
                </c:pt>
                <c:pt idx="5713" formatCode="General">
                  <c:v>0.11767100000000005</c:v>
                </c:pt>
                <c:pt idx="5714" formatCode="General">
                  <c:v>0.11769100000000007</c:v>
                </c:pt>
                <c:pt idx="5715" formatCode="General">
                  <c:v>0.11771200000000002</c:v>
                </c:pt>
                <c:pt idx="5716" formatCode="General">
                  <c:v>0.11773200000000006</c:v>
                </c:pt>
                <c:pt idx="5717" formatCode="General">
                  <c:v>0.11775300000000002</c:v>
                </c:pt>
                <c:pt idx="5718" formatCode="General">
                  <c:v>0.11777300000000006</c:v>
                </c:pt>
                <c:pt idx="5719" formatCode="General">
                  <c:v>0.11779400000000009</c:v>
                </c:pt>
                <c:pt idx="5720" formatCode="General">
                  <c:v>0.117815</c:v>
                </c:pt>
                <c:pt idx="5721" formatCode="General">
                  <c:v>0.11783500000000002</c:v>
                </c:pt>
                <c:pt idx="5722" formatCode="General">
                  <c:v>0.117856</c:v>
                </c:pt>
                <c:pt idx="5723" formatCode="General">
                  <c:v>0.117877</c:v>
                </c:pt>
                <c:pt idx="5724" formatCode="General">
                  <c:v>0.117897</c:v>
                </c:pt>
                <c:pt idx="5725" formatCode="General">
                  <c:v>0.11791699999999998</c:v>
                </c:pt>
                <c:pt idx="5726" formatCode="General">
                  <c:v>0.117938</c:v>
                </c:pt>
                <c:pt idx="5727" formatCode="General">
                  <c:v>0.11795899999999993</c:v>
                </c:pt>
                <c:pt idx="5728" formatCode="General">
                  <c:v>0.117979</c:v>
                </c:pt>
                <c:pt idx="5729" formatCode="General">
                  <c:v>0.11799999999999998</c:v>
                </c:pt>
                <c:pt idx="5730" formatCode="General">
                  <c:v>0.11802100000000006</c:v>
                </c:pt>
                <c:pt idx="5731" formatCode="General">
                  <c:v>0.11804099999999998</c:v>
                </c:pt>
                <c:pt idx="5732" formatCode="General">
                  <c:v>0.11806200000000006</c:v>
                </c:pt>
                <c:pt idx="5733" formatCode="General">
                  <c:v>0.11808200000000002</c:v>
                </c:pt>
                <c:pt idx="5734" formatCode="General">
                  <c:v>0.11810300000000006</c:v>
                </c:pt>
                <c:pt idx="5735" formatCode="General">
                  <c:v>0.1181240000000001</c:v>
                </c:pt>
                <c:pt idx="5736" formatCode="General">
                  <c:v>0.11814400000000005</c:v>
                </c:pt>
                <c:pt idx="5737" formatCode="General">
                  <c:v>0.1181650000000001</c:v>
                </c:pt>
                <c:pt idx="5738" formatCode="General">
                  <c:v>0.11818500000000005</c:v>
                </c:pt>
                <c:pt idx="5739" formatCode="General">
                  <c:v>0.11820600000000009</c:v>
                </c:pt>
                <c:pt idx="5740" formatCode="General">
                  <c:v>0.11822600000000011</c:v>
                </c:pt>
                <c:pt idx="5741" formatCode="General">
                  <c:v>0.118247</c:v>
                </c:pt>
                <c:pt idx="5742" formatCode="General">
                  <c:v>0.11826700000000002</c:v>
                </c:pt>
                <c:pt idx="5743" formatCode="General">
                  <c:v>0.118288</c:v>
                </c:pt>
                <c:pt idx="5744" formatCode="General">
                  <c:v>0.118309</c:v>
                </c:pt>
                <c:pt idx="5745" formatCode="General">
                  <c:v>0.11833</c:v>
                </c:pt>
                <c:pt idx="5746" formatCode="General">
                  <c:v>0.11835</c:v>
                </c:pt>
                <c:pt idx="5747" formatCode="General">
                  <c:v>0.118371</c:v>
                </c:pt>
                <c:pt idx="5748" formatCode="General">
                  <c:v>0.11839100000000002</c:v>
                </c:pt>
                <c:pt idx="5749" formatCode="General">
                  <c:v>0.118412</c:v>
                </c:pt>
                <c:pt idx="5750" formatCode="General">
                  <c:v>0.11843300000000002</c:v>
                </c:pt>
                <c:pt idx="5751" formatCode="General">
                  <c:v>0.118453</c:v>
                </c:pt>
                <c:pt idx="5752" formatCode="General">
                  <c:v>0.11847400000000002</c:v>
                </c:pt>
                <c:pt idx="5753" formatCode="General">
                  <c:v>0.11849400000000006</c:v>
                </c:pt>
                <c:pt idx="5754" formatCode="General">
                  <c:v>0.11851500000000002</c:v>
                </c:pt>
                <c:pt idx="5755" formatCode="General">
                  <c:v>0.11853500000000006</c:v>
                </c:pt>
                <c:pt idx="5756" formatCode="General">
                  <c:v>0.11855599999999998</c:v>
                </c:pt>
                <c:pt idx="5757" formatCode="General">
                  <c:v>0.118577</c:v>
                </c:pt>
                <c:pt idx="5758" formatCode="General">
                  <c:v>0.11859800000000002</c:v>
                </c:pt>
                <c:pt idx="5759" formatCode="General">
                  <c:v>0.118618</c:v>
                </c:pt>
                <c:pt idx="5760" formatCode="General">
                  <c:v>0.11863899999999998</c:v>
                </c:pt>
                <c:pt idx="5761" formatCode="General">
                  <c:v>0.118659</c:v>
                </c:pt>
                <c:pt idx="5762" formatCode="General">
                  <c:v>0.11867999999999998</c:v>
                </c:pt>
                <c:pt idx="5763" formatCode="General">
                  <c:v>0.11870000000000006</c:v>
                </c:pt>
                <c:pt idx="5764" formatCode="General">
                  <c:v>0.11872099999999999</c:v>
                </c:pt>
                <c:pt idx="5765" formatCode="General">
                  <c:v>0.11874100000000005</c:v>
                </c:pt>
                <c:pt idx="5766" formatCode="General">
                  <c:v>0.1187620000000001</c:v>
                </c:pt>
                <c:pt idx="5767" formatCode="General">
                  <c:v>0.11878300000000006</c:v>
                </c:pt>
                <c:pt idx="5768" formatCode="General">
                  <c:v>0.11880300000000002</c:v>
                </c:pt>
                <c:pt idx="5769" formatCode="General">
                  <c:v>0.11882400000000005</c:v>
                </c:pt>
                <c:pt idx="5770" formatCode="General">
                  <c:v>0.11884400000000002</c:v>
                </c:pt>
                <c:pt idx="5771" formatCode="General">
                  <c:v>0.11886500000000005</c:v>
                </c:pt>
                <c:pt idx="5772" formatCode="General">
                  <c:v>0.11888600000000002</c:v>
                </c:pt>
                <c:pt idx="5773" formatCode="General">
                  <c:v>0.11890600000000005</c:v>
                </c:pt>
                <c:pt idx="5774" formatCode="General">
                  <c:v>0.118927</c:v>
                </c:pt>
                <c:pt idx="5775" formatCode="General">
                  <c:v>0.118948</c:v>
                </c:pt>
                <c:pt idx="5776" formatCode="General">
                  <c:v>0.118968</c:v>
                </c:pt>
                <c:pt idx="5777" formatCode="General">
                  <c:v>0.118988</c:v>
                </c:pt>
                <c:pt idx="5778" formatCode="General">
                  <c:v>0.119009</c:v>
                </c:pt>
                <c:pt idx="5779" formatCode="General">
                  <c:v>0.11902900000000002</c:v>
                </c:pt>
                <c:pt idx="5780" formatCode="General">
                  <c:v>0.11905</c:v>
                </c:pt>
                <c:pt idx="5781" formatCode="General">
                  <c:v>0.11907100000000002</c:v>
                </c:pt>
                <c:pt idx="5782" formatCode="General">
                  <c:v>0.11909200000000007</c:v>
                </c:pt>
                <c:pt idx="5783" formatCode="General">
                  <c:v>0.11911200000000002</c:v>
                </c:pt>
                <c:pt idx="5784" formatCode="General">
                  <c:v>0.11913300000000006</c:v>
                </c:pt>
                <c:pt idx="5785" formatCode="General">
                  <c:v>0.11915300000000002</c:v>
                </c:pt>
                <c:pt idx="5786" formatCode="General">
                  <c:v>0.11917400000000006</c:v>
                </c:pt>
                <c:pt idx="5787" formatCode="General">
                  <c:v>0.11919500000000008</c:v>
                </c:pt>
                <c:pt idx="5788" formatCode="General">
                  <c:v>0.11921600000000006</c:v>
                </c:pt>
                <c:pt idx="5789" formatCode="General">
                  <c:v>0.11923599999999999</c:v>
                </c:pt>
                <c:pt idx="5790" formatCode="General">
                  <c:v>0.119257</c:v>
                </c:pt>
                <c:pt idx="5791" formatCode="General">
                  <c:v>0.11927699999999999</c:v>
                </c:pt>
                <c:pt idx="5792" formatCode="General">
                  <c:v>0.11929700000000006</c:v>
                </c:pt>
                <c:pt idx="5793" formatCode="General">
                  <c:v>0.11931799999999992</c:v>
                </c:pt>
                <c:pt idx="5794" formatCode="General">
                  <c:v>0.119339</c:v>
                </c:pt>
                <c:pt idx="5795" formatCode="General">
                  <c:v>0.11935999999999992</c:v>
                </c:pt>
                <c:pt idx="5796" formatCode="General">
                  <c:v>0.11938</c:v>
                </c:pt>
                <c:pt idx="5797" formatCode="General">
                  <c:v>0.11940099999999998</c:v>
                </c:pt>
                <c:pt idx="5798" formatCode="General">
                  <c:v>0.11942100000000005</c:v>
                </c:pt>
                <c:pt idx="5799" formatCode="General">
                  <c:v>0.11944200000000002</c:v>
                </c:pt>
                <c:pt idx="5800" formatCode="General">
                  <c:v>0.11946200000000005</c:v>
                </c:pt>
                <c:pt idx="5801" formatCode="General">
                  <c:v>0.11948300000000002</c:v>
                </c:pt>
                <c:pt idx="5802" formatCode="General">
                  <c:v>0.11950300000000005</c:v>
                </c:pt>
                <c:pt idx="5803" formatCode="General">
                  <c:v>0.1195250000000001</c:v>
                </c:pt>
                <c:pt idx="5804" formatCode="General">
                  <c:v>0.11954500000000005</c:v>
                </c:pt>
                <c:pt idx="5805" formatCode="General">
                  <c:v>0.11956500000000007</c:v>
                </c:pt>
                <c:pt idx="5806" formatCode="General">
                  <c:v>0.11958600000000005</c:v>
                </c:pt>
                <c:pt idx="5807" formatCode="General">
                  <c:v>0.11960600000000007</c:v>
                </c:pt>
                <c:pt idx="5808" formatCode="General">
                  <c:v>0.11962700000000002</c:v>
                </c:pt>
                <c:pt idx="5809" formatCode="General">
                  <c:v>0.119647</c:v>
                </c:pt>
                <c:pt idx="5810" formatCode="General">
                  <c:v>0.11966800000000002</c:v>
                </c:pt>
                <c:pt idx="5811" formatCode="General">
                  <c:v>0.119689</c:v>
                </c:pt>
                <c:pt idx="5812" formatCode="General">
                  <c:v>0.11971000000000002</c:v>
                </c:pt>
                <c:pt idx="5813" formatCode="General">
                  <c:v>0.11973000000000006</c:v>
                </c:pt>
                <c:pt idx="5814" formatCode="General">
                  <c:v>0.11975100000000002</c:v>
                </c:pt>
                <c:pt idx="5815" formatCode="General">
                  <c:v>0.11977100000000006</c:v>
                </c:pt>
                <c:pt idx="5816" formatCode="General">
                  <c:v>0.11979200000000009</c:v>
                </c:pt>
                <c:pt idx="5817" formatCode="General">
                  <c:v>0.119812</c:v>
                </c:pt>
                <c:pt idx="5818" formatCode="General">
                  <c:v>0.11983300000000002</c:v>
                </c:pt>
                <c:pt idx="5819" formatCode="General">
                  <c:v>0.119854</c:v>
                </c:pt>
                <c:pt idx="5820" formatCode="General">
                  <c:v>0.11987399999999998</c:v>
                </c:pt>
                <c:pt idx="5821" formatCode="General">
                  <c:v>0.11989500000000006</c:v>
                </c:pt>
                <c:pt idx="5822" formatCode="General">
                  <c:v>0.11991499999999998</c:v>
                </c:pt>
                <c:pt idx="5823" formatCode="General">
                  <c:v>0.11993600000000006</c:v>
                </c:pt>
                <c:pt idx="5824" formatCode="General">
                  <c:v>0.11995699999999998</c:v>
                </c:pt>
                <c:pt idx="5825" formatCode="General">
                  <c:v>0.119978</c:v>
                </c:pt>
                <c:pt idx="5826" formatCode="General">
                  <c:v>0.11999799999999998</c:v>
                </c:pt>
                <c:pt idx="5827" formatCode="General">
                  <c:v>0.120019</c:v>
                </c:pt>
                <c:pt idx="5828" formatCode="General">
                  <c:v>0.12003900000000002</c:v>
                </c:pt>
                <c:pt idx="5829" formatCode="General">
                  <c:v>0.12006000000000006</c:v>
                </c:pt>
                <c:pt idx="5830" formatCode="General">
                  <c:v>0.12008000000000002</c:v>
                </c:pt>
                <c:pt idx="5831" formatCode="General">
                  <c:v>0.12010100000000005</c:v>
                </c:pt>
                <c:pt idx="5832" formatCode="General">
                  <c:v>0.1201220000000001</c:v>
                </c:pt>
                <c:pt idx="5833" formatCode="General">
                  <c:v>0.12014200000000005</c:v>
                </c:pt>
                <c:pt idx="5834" formatCode="General">
                  <c:v>0.1201630000000001</c:v>
                </c:pt>
                <c:pt idx="5835" formatCode="General">
                  <c:v>0.12018300000000005</c:v>
                </c:pt>
                <c:pt idx="5836" formatCode="General">
                  <c:v>0.12020400000000009</c:v>
                </c:pt>
                <c:pt idx="5837" formatCode="General">
                  <c:v>0.12022400000000011</c:v>
                </c:pt>
                <c:pt idx="5838" formatCode="General">
                  <c:v>0.12024500000000007</c:v>
                </c:pt>
                <c:pt idx="5839" formatCode="General">
                  <c:v>0.12026500000000009</c:v>
                </c:pt>
                <c:pt idx="5840" formatCode="General">
                  <c:v>0.12028700000000002</c:v>
                </c:pt>
                <c:pt idx="5841" formatCode="General">
                  <c:v>0.120307</c:v>
                </c:pt>
                <c:pt idx="5842" formatCode="General">
                  <c:v>0.120328</c:v>
                </c:pt>
                <c:pt idx="5843" formatCode="General">
                  <c:v>0.120348</c:v>
                </c:pt>
                <c:pt idx="5844" formatCode="General">
                  <c:v>0.120368</c:v>
                </c:pt>
                <c:pt idx="5845" formatCode="General">
                  <c:v>0.120389</c:v>
                </c:pt>
                <c:pt idx="5846" formatCode="General">
                  <c:v>0.120409</c:v>
                </c:pt>
                <c:pt idx="5847" formatCode="General">
                  <c:v>0.12043000000000002</c:v>
                </c:pt>
                <c:pt idx="5848" formatCode="General">
                  <c:v>0.120451</c:v>
                </c:pt>
                <c:pt idx="5849" formatCode="General">
                  <c:v>0.12047200000000002</c:v>
                </c:pt>
                <c:pt idx="5850" formatCode="General">
                  <c:v>0.12049200000000006</c:v>
                </c:pt>
                <c:pt idx="5851" formatCode="General">
                  <c:v>0.12051300000000002</c:v>
                </c:pt>
                <c:pt idx="5852" formatCode="General">
                  <c:v>0.12053300000000006</c:v>
                </c:pt>
                <c:pt idx="5853" formatCode="General">
                  <c:v>0.12055399999999998</c:v>
                </c:pt>
                <c:pt idx="5854" formatCode="General">
                  <c:v>0.12057400000000006</c:v>
                </c:pt>
                <c:pt idx="5855" formatCode="General">
                  <c:v>0.12059599999999999</c:v>
                </c:pt>
                <c:pt idx="5856" formatCode="General">
                  <c:v>0.12061600000000006</c:v>
                </c:pt>
                <c:pt idx="5857" formatCode="General">
                  <c:v>0.12063599999999999</c:v>
                </c:pt>
                <c:pt idx="5858" formatCode="General">
                  <c:v>0.120657</c:v>
                </c:pt>
                <c:pt idx="5859" formatCode="General">
                  <c:v>0.12067700000000002</c:v>
                </c:pt>
                <c:pt idx="5860" formatCode="General">
                  <c:v>0.12069800000000006</c:v>
                </c:pt>
                <c:pt idx="5861" formatCode="General">
                  <c:v>0.12071900000000002</c:v>
                </c:pt>
                <c:pt idx="5862" formatCode="General">
                  <c:v>0.12074000000000006</c:v>
                </c:pt>
                <c:pt idx="5863" formatCode="General">
                  <c:v>0.1207600000000001</c:v>
                </c:pt>
                <c:pt idx="5864" formatCode="General">
                  <c:v>0.12078100000000005</c:v>
                </c:pt>
                <c:pt idx="5865" formatCode="General">
                  <c:v>0.12080100000000002</c:v>
                </c:pt>
                <c:pt idx="5866" formatCode="General">
                  <c:v>0.12082200000000005</c:v>
                </c:pt>
                <c:pt idx="5867" formatCode="General">
                  <c:v>0.120842</c:v>
                </c:pt>
                <c:pt idx="5868" formatCode="General">
                  <c:v>0.12086300000000005</c:v>
                </c:pt>
                <c:pt idx="5869" formatCode="General">
                  <c:v>0.12088400000000002</c:v>
                </c:pt>
                <c:pt idx="5870" formatCode="General">
                  <c:v>0.12090400000000005</c:v>
                </c:pt>
                <c:pt idx="5871" formatCode="General">
                  <c:v>0.12092500000000007</c:v>
                </c:pt>
                <c:pt idx="5872" formatCode="General">
                  <c:v>0.12094500000000002</c:v>
                </c:pt>
                <c:pt idx="5873" formatCode="General">
                  <c:v>0.12096600000000007</c:v>
                </c:pt>
                <c:pt idx="5874" formatCode="General">
                  <c:v>0.12098600000000002</c:v>
                </c:pt>
                <c:pt idx="5875" formatCode="General">
                  <c:v>0.121007</c:v>
                </c:pt>
                <c:pt idx="5876" formatCode="General">
                  <c:v>0.12102700000000002</c:v>
                </c:pt>
                <c:pt idx="5877" formatCode="General">
                  <c:v>0.121048</c:v>
                </c:pt>
                <c:pt idx="5878" formatCode="General">
                  <c:v>0.12106900000000002</c:v>
                </c:pt>
                <c:pt idx="5879" formatCode="General">
                  <c:v>0.12109000000000006</c:v>
                </c:pt>
                <c:pt idx="5880" formatCode="General">
                  <c:v>0.12111000000000002</c:v>
                </c:pt>
                <c:pt idx="5881" formatCode="General">
                  <c:v>0.12113100000000006</c:v>
                </c:pt>
                <c:pt idx="5882" formatCode="General">
                  <c:v>0.12115099999999998</c:v>
                </c:pt>
                <c:pt idx="5883" formatCode="General">
                  <c:v>0.12117200000000006</c:v>
                </c:pt>
                <c:pt idx="5884" formatCode="General">
                  <c:v>0.12119199999999999</c:v>
                </c:pt>
                <c:pt idx="5885" formatCode="General">
                  <c:v>0.12121300000000006</c:v>
                </c:pt>
                <c:pt idx="5886" formatCode="General">
                  <c:v>0.12123399999999999</c:v>
                </c:pt>
                <c:pt idx="5887" formatCode="General">
                  <c:v>0.12125400000000006</c:v>
                </c:pt>
                <c:pt idx="5888" formatCode="General">
                  <c:v>0.12127499999999999</c:v>
                </c:pt>
                <c:pt idx="5889" formatCode="General">
                  <c:v>0.12129500000000011</c:v>
                </c:pt>
                <c:pt idx="5890" formatCode="General">
                  <c:v>0.12131599999999998</c:v>
                </c:pt>
                <c:pt idx="5891" formatCode="General">
                  <c:v>0.12133600000000005</c:v>
                </c:pt>
                <c:pt idx="5892" formatCode="General">
                  <c:v>0.12135799999999992</c:v>
                </c:pt>
                <c:pt idx="5893" formatCode="General">
                  <c:v>0.121378</c:v>
                </c:pt>
                <c:pt idx="5894" formatCode="General">
                  <c:v>0.12139900000000002</c:v>
                </c:pt>
                <c:pt idx="5895" formatCode="General">
                  <c:v>0.121419</c:v>
                </c:pt>
                <c:pt idx="5896" formatCode="General">
                  <c:v>0.12144000000000002</c:v>
                </c:pt>
                <c:pt idx="5897" formatCode="General">
                  <c:v>0.12146000000000005</c:v>
                </c:pt>
                <c:pt idx="5898" formatCode="General">
                  <c:v>0.12148100000000002</c:v>
                </c:pt>
                <c:pt idx="5899" formatCode="General">
                  <c:v>0.12150200000000005</c:v>
                </c:pt>
                <c:pt idx="5900" formatCode="General">
                  <c:v>0.12152200000000009</c:v>
                </c:pt>
                <c:pt idx="5901" formatCode="General">
                  <c:v>0.12154300000000005</c:v>
                </c:pt>
                <c:pt idx="5902" formatCode="General">
                  <c:v>0.12156300000000007</c:v>
                </c:pt>
                <c:pt idx="5903" formatCode="General">
                  <c:v>0.12158400000000005</c:v>
                </c:pt>
                <c:pt idx="5904" formatCode="General">
                  <c:v>0.12160400000000007</c:v>
                </c:pt>
                <c:pt idx="5905" formatCode="General">
                  <c:v>0.12162500000000009</c:v>
                </c:pt>
                <c:pt idx="5906" formatCode="General">
                  <c:v>0.12164600000000007</c:v>
                </c:pt>
                <c:pt idx="5907" formatCode="General">
                  <c:v>0.12166600000000009</c:v>
                </c:pt>
                <c:pt idx="5908" formatCode="General">
                  <c:v>0.121687</c:v>
                </c:pt>
                <c:pt idx="5909" formatCode="General">
                  <c:v>0.12170800000000002</c:v>
                </c:pt>
                <c:pt idx="5910" formatCode="General">
                  <c:v>0.12172800000000006</c:v>
                </c:pt>
                <c:pt idx="5911" formatCode="General">
                  <c:v>0.12174800000000002</c:v>
                </c:pt>
                <c:pt idx="5912" formatCode="General">
                  <c:v>0.12176900000000006</c:v>
                </c:pt>
                <c:pt idx="5913" formatCode="General">
                  <c:v>0.12179000000000008</c:v>
                </c:pt>
                <c:pt idx="5914" formatCode="General">
                  <c:v>0.12181</c:v>
                </c:pt>
                <c:pt idx="5915" formatCode="General">
                  <c:v>0.12183099999999998</c:v>
                </c:pt>
                <c:pt idx="5916" formatCode="General">
                  <c:v>0.121852</c:v>
                </c:pt>
                <c:pt idx="5917" formatCode="General">
                  <c:v>0.12187199999999998</c:v>
                </c:pt>
                <c:pt idx="5918" formatCode="General">
                  <c:v>0.12189300000000006</c:v>
                </c:pt>
                <c:pt idx="5919" formatCode="General">
                  <c:v>0.12191299999999998</c:v>
                </c:pt>
                <c:pt idx="5920" formatCode="General">
                  <c:v>0.12193400000000006</c:v>
                </c:pt>
                <c:pt idx="5921" formatCode="General">
                  <c:v>0.12195499999999998</c:v>
                </c:pt>
                <c:pt idx="5922" formatCode="General">
                  <c:v>0.12197500000000006</c:v>
                </c:pt>
                <c:pt idx="5923" formatCode="General">
                  <c:v>0.12199599999999999</c:v>
                </c:pt>
                <c:pt idx="5924" formatCode="General">
                  <c:v>0.12201600000000005</c:v>
                </c:pt>
                <c:pt idx="5925" formatCode="General">
                  <c:v>0.12203700000000002</c:v>
                </c:pt>
                <c:pt idx="5926" formatCode="General">
                  <c:v>0.122057</c:v>
                </c:pt>
                <c:pt idx="5927" formatCode="General">
                  <c:v>0.12207800000000002</c:v>
                </c:pt>
                <c:pt idx="5928" formatCode="General">
                  <c:v>0.12209800000000005</c:v>
                </c:pt>
                <c:pt idx="5929" formatCode="General">
                  <c:v>0.1221200000000001</c:v>
                </c:pt>
                <c:pt idx="5930" formatCode="General">
                  <c:v>0.12214000000000005</c:v>
                </c:pt>
                <c:pt idx="5931" formatCode="General">
                  <c:v>0.1221610000000001</c:v>
                </c:pt>
                <c:pt idx="5932" formatCode="General">
                  <c:v>0.12218100000000005</c:v>
                </c:pt>
                <c:pt idx="5933" formatCode="General">
                  <c:v>0.12220200000000009</c:v>
                </c:pt>
                <c:pt idx="5934" formatCode="General">
                  <c:v>0.12222200000000011</c:v>
                </c:pt>
                <c:pt idx="5935" formatCode="General">
                  <c:v>0.12224300000000007</c:v>
                </c:pt>
                <c:pt idx="5936" formatCode="General">
                  <c:v>0.12226400000000011</c:v>
                </c:pt>
                <c:pt idx="5937" formatCode="General">
                  <c:v>0.12228500000000007</c:v>
                </c:pt>
                <c:pt idx="5938" formatCode="General">
                  <c:v>0.12230500000000002</c:v>
                </c:pt>
                <c:pt idx="5939" formatCode="General">
                  <c:v>0.12232500000000006</c:v>
                </c:pt>
                <c:pt idx="5940" formatCode="General">
                  <c:v>0.12234600000000002</c:v>
                </c:pt>
                <c:pt idx="5941" formatCode="General">
                  <c:v>0.12236600000000006</c:v>
                </c:pt>
                <c:pt idx="5942" formatCode="General">
                  <c:v>0.122387</c:v>
                </c:pt>
                <c:pt idx="5943" formatCode="General">
                  <c:v>0.122408</c:v>
                </c:pt>
                <c:pt idx="5944" formatCode="General">
                  <c:v>0.12242800000000002</c:v>
                </c:pt>
                <c:pt idx="5945" formatCode="General">
                  <c:v>0.122449</c:v>
                </c:pt>
                <c:pt idx="5946" formatCode="General">
                  <c:v>0.12247000000000002</c:v>
                </c:pt>
                <c:pt idx="5947" formatCode="General">
                  <c:v>0.12249000000000006</c:v>
                </c:pt>
                <c:pt idx="5948" formatCode="General">
                  <c:v>0.12251099999999998</c:v>
                </c:pt>
                <c:pt idx="5949" formatCode="General">
                  <c:v>0.12253100000000006</c:v>
                </c:pt>
                <c:pt idx="5950" formatCode="General">
                  <c:v>0.12255199999999998</c:v>
                </c:pt>
                <c:pt idx="5951" formatCode="General">
                  <c:v>0.12257200000000006</c:v>
                </c:pt>
                <c:pt idx="5952" formatCode="General">
                  <c:v>0.12259299999999999</c:v>
                </c:pt>
                <c:pt idx="5953" formatCode="General">
                  <c:v>0.12261400000000006</c:v>
                </c:pt>
                <c:pt idx="5954" formatCode="General">
                  <c:v>0.1226340000000001</c:v>
                </c:pt>
                <c:pt idx="5955" formatCode="General">
                  <c:v>0.12265500000000006</c:v>
                </c:pt>
                <c:pt idx="5956" formatCode="General">
                  <c:v>0.1226750000000001</c:v>
                </c:pt>
                <c:pt idx="5957" formatCode="General">
                  <c:v>0.12269600000000011</c:v>
                </c:pt>
                <c:pt idx="5958" formatCode="General">
                  <c:v>0.1227160000000001</c:v>
                </c:pt>
                <c:pt idx="5959" formatCode="General">
                  <c:v>0.12273700000000005</c:v>
                </c:pt>
                <c:pt idx="5960" formatCode="General">
                  <c:v>0.12275800000000002</c:v>
                </c:pt>
                <c:pt idx="5961" formatCode="General">
                  <c:v>0.12277900000000005</c:v>
                </c:pt>
                <c:pt idx="5962" formatCode="General">
                  <c:v>0.12279900000000009</c:v>
                </c:pt>
                <c:pt idx="5963" formatCode="General">
                  <c:v>0.12282000000000005</c:v>
                </c:pt>
                <c:pt idx="5964" formatCode="General">
                  <c:v>0.12284</c:v>
                </c:pt>
                <c:pt idx="5965" formatCode="General">
                  <c:v>0.12286000000000002</c:v>
                </c:pt>
                <c:pt idx="5966" formatCode="General">
                  <c:v>0.12288200000000002</c:v>
                </c:pt>
                <c:pt idx="5967" formatCode="General">
                  <c:v>0.12290200000000005</c:v>
                </c:pt>
                <c:pt idx="5968" formatCode="General">
                  <c:v>0.12292300000000007</c:v>
                </c:pt>
                <c:pt idx="5969" formatCode="General">
                  <c:v>0.12294300000000002</c:v>
                </c:pt>
                <c:pt idx="5970" formatCode="General">
                  <c:v>0.12296400000000007</c:v>
                </c:pt>
                <c:pt idx="5971" formatCode="General">
                  <c:v>0.12298400000000002</c:v>
                </c:pt>
                <c:pt idx="5972" formatCode="General">
                  <c:v>0.12300500000000006</c:v>
                </c:pt>
                <c:pt idx="5973" formatCode="General">
                  <c:v>0.12302600000000009</c:v>
                </c:pt>
                <c:pt idx="5974" formatCode="General">
                  <c:v>0.123047</c:v>
                </c:pt>
                <c:pt idx="5975" formatCode="General">
                  <c:v>0.12306700000000002</c:v>
                </c:pt>
                <c:pt idx="5976" formatCode="General">
                  <c:v>0.123088</c:v>
                </c:pt>
                <c:pt idx="5977" formatCode="General">
                  <c:v>0.12310800000000002</c:v>
                </c:pt>
                <c:pt idx="5978" formatCode="General">
                  <c:v>0.12312800000000006</c:v>
                </c:pt>
                <c:pt idx="5979" formatCode="General">
                  <c:v>0.12314899999999998</c:v>
                </c:pt>
                <c:pt idx="5980" formatCode="General">
                  <c:v>0.12317000000000006</c:v>
                </c:pt>
                <c:pt idx="5981" formatCode="General">
                  <c:v>0.12318999999999998</c:v>
                </c:pt>
                <c:pt idx="5982" formatCode="General">
                  <c:v>0.12321100000000006</c:v>
                </c:pt>
                <c:pt idx="5983" formatCode="General">
                  <c:v>0.12323199999999999</c:v>
                </c:pt>
                <c:pt idx="5984" formatCode="General">
                  <c:v>0.12325200000000006</c:v>
                </c:pt>
                <c:pt idx="5985" formatCode="General">
                  <c:v>0.12327299999999999</c:v>
                </c:pt>
                <c:pt idx="5986" formatCode="General">
                  <c:v>0.12329300000000011</c:v>
                </c:pt>
                <c:pt idx="5987" formatCode="General">
                  <c:v>0.12331400000000002</c:v>
                </c:pt>
                <c:pt idx="5988" formatCode="General">
                  <c:v>0.12333400000000005</c:v>
                </c:pt>
                <c:pt idx="5989" formatCode="General">
                  <c:v>0.12335599999999998</c:v>
                </c:pt>
                <c:pt idx="5990" formatCode="General">
                  <c:v>0.12337600000000006</c:v>
                </c:pt>
                <c:pt idx="5991" formatCode="General">
                  <c:v>0.1233960000000001</c:v>
                </c:pt>
                <c:pt idx="5992" formatCode="General">
                  <c:v>0.123417</c:v>
                </c:pt>
                <c:pt idx="5993" formatCode="General">
                  <c:v>0.12343700000000002</c:v>
                </c:pt>
                <c:pt idx="5994" formatCode="General">
                  <c:v>0.123458</c:v>
                </c:pt>
                <c:pt idx="5995" formatCode="General">
                  <c:v>0.123478</c:v>
                </c:pt>
                <c:pt idx="5996" formatCode="General">
                  <c:v>0.12349900000000005</c:v>
                </c:pt>
                <c:pt idx="5997" formatCode="General">
                  <c:v>0.12352000000000007</c:v>
                </c:pt>
                <c:pt idx="5998" formatCode="General">
                  <c:v>0.12354100000000005</c:v>
                </c:pt>
                <c:pt idx="5999" formatCode="General">
                  <c:v>0.12356100000000007</c:v>
                </c:pt>
                <c:pt idx="6000" formatCode="General">
                  <c:v>0.12358200000000005</c:v>
                </c:pt>
                <c:pt idx="6001" formatCode="General">
                  <c:v>0.12360200000000007</c:v>
                </c:pt>
                <c:pt idx="6002" formatCode="General">
                  <c:v>0.12362300000000009</c:v>
                </c:pt>
                <c:pt idx="6003" formatCode="General">
                  <c:v>0.12364300000000006</c:v>
                </c:pt>
                <c:pt idx="6004" formatCode="General">
                  <c:v>0.12366400000000009</c:v>
                </c:pt>
                <c:pt idx="6005" formatCode="General">
                  <c:v>0.12368500000000006</c:v>
                </c:pt>
                <c:pt idx="6006" formatCode="General">
                  <c:v>0.12370500000000008</c:v>
                </c:pt>
                <c:pt idx="6007" formatCode="General">
                  <c:v>0.12372600000000011</c:v>
                </c:pt>
                <c:pt idx="6008" formatCode="General">
                  <c:v>0.12374599999999999</c:v>
                </c:pt>
                <c:pt idx="6009" formatCode="General">
                  <c:v>0.12376700000000006</c:v>
                </c:pt>
                <c:pt idx="6010" formatCode="General">
                  <c:v>0.12378800000000002</c:v>
                </c:pt>
                <c:pt idx="6011" formatCode="General">
                  <c:v>0.123809</c:v>
                </c:pt>
                <c:pt idx="6012" formatCode="General">
                  <c:v>0.12382899999999998</c:v>
                </c:pt>
                <c:pt idx="6013" formatCode="General">
                  <c:v>0.12385</c:v>
                </c:pt>
                <c:pt idx="6014" formatCode="General">
                  <c:v>0.12386999999999998</c:v>
                </c:pt>
                <c:pt idx="6015" formatCode="General">
                  <c:v>0.12389100000000006</c:v>
                </c:pt>
                <c:pt idx="6016" formatCode="General">
                  <c:v>0.12391099999999998</c:v>
                </c:pt>
                <c:pt idx="6017" formatCode="General">
                  <c:v>0.12393200000000006</c:v>
                </c:pt>
                <c:pt idx="6018" formatCode="General">
                  <c:v>0.12395299999999998</c:v>
                </c:pt>
                <c:pt idx="6019" formatCode="General">
                  <c:v>0.12397300000000006</c:v>
                </c:pt>
                <c:pt idx="6020" formatCode="General">
                  <c:v>0.12399399999999999</c:v>
                </c:pt>
                <c:pt idx="6021" formatCode="General">
                  <c:v>0.12401400000000005</c:v>
                </c:pt>
                <c:pt idx="6022" formatCode="General">
                  <c:v>0.1240350000000001</c:v>
                </c:pt>
                <c:pt idx="6023" formatCode="General">
                  <c:v>0.12405500000000005</c:v>
                </c:pt>
                <c:pt idx="6024" formatCode="General">
                  <c:v>0.1240760000000001</c:v>
                </c:pt>
                <c:pt idx="6025" formatCode="General">
                  <c:v>0.12409600000000011</c:v>
                </c:pt>
                <c:pt idx="6026" formatCode="General">
                  <c:v>0.12411800000000002</c:v>
                </c:pt>
                <c:pt idx="6027" formatCode="General">
                  <c:v>0.12413800000000005</c:v>
                </c:pt>
                <c:pt idx="6028" formatCode="General">
                  <c:v>0.12415900000000002</c:v>
                </c:pt>
                <c:pt idx="6029" formatCode="General">
                  <c:v>0.12417900000000005</c:v>
                </c:pt>
                <c:pt idx="6030" formatCode="General">
                  <c:v>0.12420000000000007</c:v>
                </c:pt>
                <c:pt idx="6031" formatCode="General">
                  <c:v>0.12422000000000009</c:v>
                </c:pt>
                <c:pt idx="6032" formatCode="General">
                  <c:v>0.12424000000000006</c:v>
                </c:pt>
                <c:pt idx="6033" formatCode="General">
                  <c:v>0.12426100000000009</c:v>
                </c:pt>
                <c:pt idx="6034" formatCode="General">
                  <c:v>0.12428200000000007</c:v>
                </c:pt>
                <c:pt idx="6035" formatCode="General">
                  <c:v>0.12430300000000002</c:v>
                </c:pt>
                <c:pt idx="6036" formatCode="General">
                  <c:v>0.12432300000000006</c:v>
                </c:pt>
                <c:pt idx="6037" formatCode="General">
                  <c:v>0.12434400000000002</c:v>
                </c:pt>
                <c:pt idx="6038" formatCode="General">
                  <c:v>0.12436400000000006</c:v>
                </c:pt>
                <c:pt idx="6039" formatCode="General">
                  <c:v>0.12438500000000002</c:v>
                </c:pt>
                <c:pt idx="6040" formatCode="General">
                  <c:v>0.12440500000000006</c:v>
                </c:pt>
                <c:pt idx="6041" formatCode="General">
                  <c:v>0.12442700000000002</c:v>
                </c:pt>
                <c:pt idx="6042" formatCode="General">
                  <c:v>0.124447</c:v>
                </c:pt>
                <c:pt idx="6043" formatCode="General">
                  <c:v>0.12446800000000002</c:v>
                </c:pt>
                <c:pt idx="6044" formatCode="General">
                  <c:v>0.124488</c:v>
                </c:pt>
                <c:pt idx="6045" formatCode="General">
                  <c:v>0.12450799999999998</c:v>
                </c:pt>
                <c:pt idx="6046" formatCode="General">
                  <c:v>0.12452900000000006</c:v>
                </c:pt>
                <c:pt idx="6047" formatCode="General">
                  <c:v>0.12454999999999998</c:v>
                </c:pt>
                <c:pt idx="6048" formatCode="General">
                  <c:v>0.12457100000000006</c:v>
                </c:pt>
                <c:pt idx="6049" formatCode="General">
                  <c:v>0.12459099999999999</c:v>
                </c:pt>
                <c:pt idx="6050" formatCode="General">
                  <c:v>0.12461200000000006</c:v>
                </c:pt>
                <c:pt idx="6051" formatCode="General">
                  <c:v>0.1246320000000001</c:v>
                </c:pt>
                <c:pt idx="6052" formatCode="General">
                  <c:v>0.12465300000000006</c:v>
                </c:pt>
                <c:pt idx="6053" formatCode="General">
                  <c:v>0.1246730000000001</c:v>
                </c:pt>
                <c:pt idx="6054" formatCode="General">
                  <c:v>0.12469400000000011</c:v>
                </c:pt>
                <c:pt idx="6055" formatCode="General">
                  <c:v>0.1247150000000001</c:v>
                </c:pt>
                <c:pt idx="6056" formatCode="General">
                  <c:v>0.12473500000000011</c:v>
                </c:pt>
                <c:pt idx="6057" formatCode="General">
                  <c:v>0.1247560000000001</c:v>
                </c:pt>
                <c:pt idx="6058" formatCode="General">
                  <c:v>0.12477600000000011</c:v>
                </c:pt>
                <c:pt idx="6059" formatCode="General">
                  <c:v>0.12479700000000009</c:v>
                </c:pt>
                <c:pt idx="6060" formatCode="General">
                  <c:v>0.124817</c:v>
                </c:pt>
                <c:pt idx="6061" formatCode="General">
                  <c:v>0.124838</c:v>
                </c:pt>
                <c:pt idx="6062" formatCode="General">
                  <c:v>0.124858</c:v>
                </c:pt>
                <c:pt idx="6063" formatCode="General">
                  <c:v>0.124879</c:v>
                </c:pt>
                <c:pt idx="6064" formatCode="General">
                  <c:v>0.12490000000000002</c:v>
                </c:pt>
                <c:pt idx="6065" formatCode="General">
                  <c:v>0.12492100000000007</c:v>
                </c:pt>
                <c:pt idx="6066" formatCode="General">
                  <c:v>0.12494100000000002</c:v>
                </c:pt>
                <c:pt idx="6067" formatCode="General">
                  <c:v>0.12496200000000007</c:v>
                </c:pt>
                <c:pt idx="6068" formatCode="General">
                  <c:v>0.12498200000000002</c:v>
                </c:pt>
                <c:pt idx="6069" formatCode="General">
                  <c:v>0.125003</c:v>
                </c:pt>
                <c:pt idx="6070" formatCode="General">
                  <c:v>0.125023</c:v>
                </c:pt>
                <c:pt idx="6071" formatCode="General">
                  <c:v>0.12504399999999999</c:v>
                </c:pt>
                <c:pt idx="6072" formatCode="General">
                  <c:v>0.12506500000000001</c:v>
                </c:pt>
                <c:pt idx="6073" formatCode="General">
                  <c:v>0.125085</c:v>
                </c:pt>
                <c:pt idx="6074" formatCode="General">
                  <c:v>0.12510599999999997</c:v>
                </c:pt>
                <c:pt idx="6075" formatCode="General">
                  <c:v>0.12512599999999988</c:v>
                </c:pt>
                <c:pt idx="6076" formatCode="General">
                  <c:v>0.12514700000000001</c:v>
                </c:pt>
                <c:pt idx="6077" formatCode="General">
                  <c:v>0.125167</c:v>
                </c:pt>
                <c:pt idx="6078" formatCode="General">
                  <c:v>0.12518799999999997</c:v>
                </c:pt>
                <c:pt idx="6079" formatCode="General">
                  <c:v>0.12520899999999999</c:v>
                </c:pt>
                <c:pt idx="6080" formatCode="General">
                  <c:v>0.12523000000000001</c:v>
                </c:pt>
                <c:pt idx="6081" formatCode="General">
                  <c:v>0.12525</c:v>
                </c:pt>
                <c:pt idx="6082" formatCode="General">
                  <c:v>0.12527099999999997</c:v>
                </c:pt>
                <c:pt idx="6083" formatCode="General">
                  <c:v>0.12529100000000001</c:v>
                </c:pt>
                <c:pt idx="6084" formatCode="General">
                  <c:v>0.12531200000000001</c:v>
                </c:pt>
                <c:pt idx="6085" formatCode="General">
                  <c:v>0.125333</c:v>
                </c:pt>
                <c:pt idx="6086" formatCode="General">
                  <c:v>0.12535299999999988</c:v>
                </c:pt>
                <c:pt idx="6087" formatCode="General">
                  <c:v>0.1253739999999999</c:v>
                </c:pt>
                <c:pt idx="6088" formatCode="General">
                  <c:v>0.12539400000000001</c:v>
                </c:pt>
                <c:pt idx="6089" formatCode="General">
                  <c:v>0.12541500000000011</c:v>
                </c:pt>
                <c:pt idx="6090" formatCode="General">
                  <c:v>0.12543499999999999</c:v>
                </c:pt>
                <c:pt idx="6091" formatCode="General">
                  <c:v>0.12545600000000001</c:v>
                </c:pt>
                <c:pt idx="6092" formatCode="General">
                  <c:v>0.125476</c:v>
                </c:pt>
                <c:pt idx="6093" formatCode="General">
                  <c:v>0.12549800000000011</c:v>
                </c:pt>
                <c:pt idx="6094" formatCode="General">
                  <c:v>0.12551799999999999</c:v>
                </c:pt>
                <c:pt idx="6095" formatCode="General">
                  <c:v>0.12553900000000001</c:v>
                </c:pt>
                <c:pt idx="6096" formatCode="General">
                  <c:v>0.125559</c:v>
                </c:pt>
                <c:pt idx="6097" formatCode="General">
                  <c:v>0.12558</c:v>
                </c:pt>
                <c:pt idx="6098" formatCode="General">
                  <c:v>0.12559999999999999</c:v>
                </c:pt>
                <c:pt idx="6099" formatCode="General">
                  <c:v>0.12561999999999998</c:v>
                </c:pt>
                <c:pt idx="6100" formatCode="General">
                  <c:v>0.125641</c:v>
                </c:pt>
                <c:pt idx="6101" formatCode="General">
                  <c:v>0.125662</c:v>
                </c:pt>
                <c:pt idx="6102" formatCode="General">
                  <c:v>0.12568299999999988</c:v>
                </c:pt>
                <c:pt idx="6103" formatCode="General">
                  <c:v>0.12570300000000001</c:v>
                </c:pt>
                <c:pt idx="6104" formatCode="General">
                  <c:v>0.125724</c:v>
                </c:pt>
                <c:pt idx="6105" formatCode="General">
                  <c:v>0.12574399999999999</c:v>
                </c:pt>
                <c:pt idx="6106" formatCode="General">
                  <c:v>0.12576499999999999</c:v>
                </c:pt>
                <c:pt idx="6107" formatCode="General">
                  <c:v>0.12578500000000001</c:v>
                </c:pt>
                <c:pt idx="6108" formatCode="General">
                  <c:v>0.125806</c:v>
                </c:pt>
                <c:pt idx="6109" formatCode="General">
                  <c:v>0.12582699999999997</c:v>
                </c:pt>
                <c:pt idx="6110" formatCode="General">
                  <c:v>0.12584799999999999</c:v>
                </c:pt>
                <c:pt idx="6111" formatCode="General">
                  <c:v>0.12586800000000001</c:v>
                </c:pt>
                <c:pt idx="6112" formatCode="General">
                  <c:v>0.125888</c:v>
                </c:pt>
                <c:pt idx="6113" formatCode="General">
                  <c:v>0.12590899999999999</c:v>
                </c:pt>
                <c:pt idx="6114" formatCode="General">
                  <c:v>0.12592900000000001</c:v>
                </c:pt>
                <c:pt idx="6115" formatCode="General">
                  <c:v>0.12595100000000001</c:v>
                </c:pt>
                <c:pt idx="6116" formatCode="General">
                  <c:v>0.125971</c:v>
                </c:pt>
                <c:pt idx="6117" formatCode="General">
                  <c:v>0.12599199999999999</c:v>
                </c:pt>
                <c:pt idx="6118" formatCode="General">
                  <c:v>0.12601200000000001</c:v>
                </c:pt>
                <c:pt idx="6119" formatCode="General">
                  <c:v>0.12603300000000001</c:v>
                </c:pt>
                <c:pt idx="6120" formatCode="General">
                  <c:v>0.126053</c:v>
                </c:pt>
                <c:pt idx="6121" formatCode="General">
                  <c:v>0.12607399999999988</c:v>
                </c:pt>
                <c:pt idx="6122" formatCode="General">
                  <c:v>0.12609500000000001</c:v>
                </c:pt>
                <c:pt idx="6123" formatCode="General">
                  <c:v>0.12611600000000001</c:v>
                </c:pt>
                <c:pt idx="6124" formatCode="General">
                  <c:v>0.126136</c:v>
                </c:pt>
                <c:pt idx="6125" formatCode="General">
                  <c:v>0.12615599999999988</c:v>
                </c:pt>
                <c:pt idx="6126" formatCode="General">
                  <c:v>0.1261769999999999</c:v>
                </c:pt>
                <c:pt idx="6127" formatCode="General">
                  <c:v>0.126197</c:v>
                </c:pt>
                <c:pt idx="6128" formatCode="General">
                  <c:v>0.12621800000000011</c:v>
                </c:pt>
                <c:pt idx="6129" formatCode="General">
                  <c:v>0.12623799999999999</c:v>
                </c:pt>
                <c:pt idx="6130" formatCode="General">
                  <c:v>0.12626000000000001</c:v>
                </c:pt>
                <c:pt idx="6131" formatCode="General">
                  <c:v>0.12628</c:v>
                </c:pt>
                <c:pt idx="6132" formatCode="General">
                  <c:v>0.126301</c:v>
                </c:pt>
                <c:pt idx="6133" formatCode="General">
                  <c:v>0.12632099999999988</c:v>
                </c:pt>
                <c:pt idx="6134" formatCode="General">
                  <c:v>0.12634200000000001</c:v>
                </c:pt>
                <c:pt idx="6135" formatCode="General">
                  <c:v>0.126362</c:v>
                </c:pt>
                <c:pt idx="6136" formatCode="General">
                  <c:v>0.126383</c:v>
                </c:pt>
                <c:pt idx="6137" formatCode="General">
                  <c:v>0.12640299999999999</c:v>
                </c:pt>
                <c:pt idx="6138" formatCode="General">
                  <c:v>0.12642400000000001</c:v>
                </c:pt>
                <c:pt idx="6139" formatCode="General">
                  <c:v>0.12644500000000011</c:v>
                </c:pt>
                <c:pt idx="6140" formatCode="General">
                  <c:v>0.12646499999999999</c:v>
                </c:pt>
                <c:pt idx="6141" formatCode="General">
                  <c:v>0.12648599999999999</c:v>
                </c:pt>
                <c:pt idx="6142" formatCode="General">
                  <c:v>0.12650600000000001</c:v>
                </c:pt>
                <c:pt idx="6143" formatCode="General">
                  <c:v>0.126527</c:v>
                </c:pt>
                <c:pt idx="6144" formatCode="General">
                  <c:v>0.12654799999999999</c:v>
                </c:pt>
                <c:pt idx="6145" formatCode="General">
                  <c:v>0.12656800000000001</c:v>
                </c:pt>
                <c:pt idx="6146" formatCode="General">
                  <c:v>0.12658900000000001</c:v>
                </c:pt>
                <c:pt idx="6147" formatCode="General">
                  <c:v>0.12661</c:v>
                </c:pt>
                <c:pt idx="6148" formatCode="General">
                  <c:v>0.12662999999999988</c:v>
                </c:pt>
                <c:pt idx="6149" formatCode="General">
                  <c:v>0.1266509999999999</c:v>
                </c:pt>
                <c:pt idx="6150" formatCode="General">
                  <c:v>0.12667099999999989</c:v>
                </c:pt>
                <c:pt idx="6151" formatCode="General">
                  <c:v>0.126692</c:v>
                </c:pt>
                <c:pt idx="6152" formatCode="General">
                  <c:v>0.12671299999999999</c:v>
                </c:pt>
                <c:pt idx="6153" formatCode="General">
                  <c:v>0.12673300000000001</c:v>
                </c:pt>
                <c:pt idx="6154" formatCode="General">
                  <c:v>0.12675400000000001</c:v>
                </c:pt>
                <c:pt idx="6155" formatCode="General">
                  <c:v>0.126774</c:v>
                </c:pt>
                <c:pt idx="6156" formatCode="General">
                  <c:v>0.12679499999999999</c:v>
                </c:pt>
                <c:pt idx="6157" formatCode="General">
                  <c:v>0.12681500000000001</c:v>
                </c:pt>
                <c:pt idx="6158" formatCode="General">
                  <c:v>0.126836</c:v>
                </c:pt>
                <c:pt idx="6159" formatCode="General">
                  <c:v>0.126857</c:v>
                </c:pt>
                <c:pt idx="6160" formatCode="General">
                  <c:v>0.12687799999999988</c:v>
                </c:pt>
                <c:pt idx="6161" formatCode="General">
                  <c:v>0.12689800000000001</c:v>
                </c:pt>
                <c:pt idx="6162" formatCode="General">
                  <c:v>0.12691900000000012</c:v>
                </c:pt>
                <c:pt idx="6163" formatCode="General">
                  <c:v>0.12693900000000011</c:v>
                </c:pt>
                <c:pt idx="6164" formatCode="General">
                  <c:v>0.12695999999999999</c:v>
                </c:pt>
                <c:pt idx="6165" formatCode="General">
                  <c:v>0.12698000000000001</c:v>
                </c:pt>
                <c:pt idx="6166" formatCode="General">
                  <c:v>0.127</c:v>
                </c:pt>
                <c:pt idx="6167" formatCode="General">
                  <c:v>0.127022</c:v>
                </c:pt>
                <c:pt idx="6168" formatCode="General">
                  <c:v>0.12704199999999999</c:v>
                </c:pt>
                <c:pt idx="6169" formatCode="General">
                  <c:v>0.12706300000000001</c:v>
                </c:pt>
                <c:pt idx="6170" formatCode="General">
                  <c:v>0.127083</c:v>
                </c:pt>
                <c:pt idx="6171" formatCode="General">
                  <c:v>0.12710399999999997</c:v>
                </c:pt>
                <c:pt idx="6172" formatCode="General">
                  <c:v>0.12712399999999988</c:v>
                </c:pt>
                <c:pt idx="6173" formatCode="General">
                  <c:v>0.12714500000000001</c:v>
                </c:pt>
                <c:pt idx="6174" formatCode="General">
                  <c:v>0.127165</c:v>
                </c:pt>
                <c:pt idx="6175" formatCode="General">
                  <c:v>0.12718599999999997</c:v>
                </c:pt>
                <c:pt idx="6176" formatCode="General">
                  <c:v>0.12720699999999999</c:v>
                </c:pt>
                <c:pt idx="6177" formatCode="General">
                  <c:v>0.12722800000000001</c:v>
                </c:pt>
                <c:pt idx="6178" formatCode="General">
                  <c:v>0.12724800000000011</c:v>
                </c:pt>
                <c:pt idx="6179" formatCode="General">
                  <c:v>0.12726799999999999</c:v>
                </c:pt>
                <c:pt idx="6180" formatCode="General">
                  <c:v>0.12728900000000001</c:v>
                </c:pt>
                <c:pt idx="6181" formatCode="General">
                  <c:v>0.12731000000000001</c:v>
                </c:pt>
                <c:pt idx="6182" formatCode="General">
                  <c:v>0.12733</c:v>
                </c:pt>
                <c:pt idx="6183" formatCode="General">
                  <c:v>0.12735099999999988</c:v>
                </c:pt>
                <c:pt idx="6184" formatCode="General">
                  <c:v>0.1273719999999999</c:v>
                </c:pt>
                <c:pt idx="6185" formatCode="General">
                  <c:v>0.12739200000000001</c:v>
                </c:pt>
                <c:pt idx="6186" formatCode="General">
                  <c:v>0.12741300000000011</c:v>
                </c:pt>
                <c:pt idx="6187" formatCode="General">
                  <c:v>0.12743299999999999</c:v>
                </c:pt>
                <c:pt idx="6188" formatCode="General">
                  <c:v>0.12745400000000001</c:v>
                </c:pt>
                <c:pt idx="6189" formatCode="General">
                  <c:v>0.127475</c:v>
                </c:pt>
                <c:pt idx="6190" formatCode="General">
                  <c:v>0.12749500000000011</c:v>
                </c:pt>
                <c:pt idx="6191" formatCode="General">
                  <c:v>0.12751599999999999</c:v>
                </c:pt>
                <c:pt idx="6192" formatCode="General">
                  <c:v>0.12753600000000001</c:v>
                </c:pt>
                <c:pt idx="6193" formatCode="General">
                  <c:v>0.127557</c:v>
                </c:pt>
                <c:pt idx="6194" formatCode="General">
                  <c:v>0.127577</c:v>
                </c:pt>
                <c:pt idx="6195" formatCode="General">
                  <c:v>0.12759799999999999</c:v>
                </c:pt>
                <c:pt idx="6196" formatCode="General">
                  <c:v>0.12761900000000001</c:v>
                </c:pt>
                <c:pt idx="6197" formatCode="General">
                  <c:v>0.12764</c:v>
                </c:pt>
                <c:pt idx="6198" formatCode="General">
                  <c:v>0.12766</c:v>
                </c:pt>
                <c:pt idx="6199" formatCode="General">
                  <c:v>0.12768099999999988</c:v>
                </c:pt>
                <c:pt idx="6200" formatCode="General">
                  <c:v>0.12770100000000001</c:v>
                </c:pt>
                <c:pt idx="6201" formatCode="General">
                  <c:v>0.127722</c:v>
                </c:pt>
                <c:pt idx="6202" formatCode="General">
                  <c:v>0.12774199999999999</c:v>
                </c:pt>
                <c:pt idx="6203" formatCode="General">
                  <c:v>0.12776299999999999</c:v>
                </c:pt>
                <c:pt idx="6204" formatCode="General">
                  <c:v>0.12778400000000001</c:v>
                </c:pt>
                <c:pt idx="6205" formatCode="General">
                  <c:v>0.127804</c:v>
                </c:pt>
                <c:pt idx="6206" formatCode="General">
                  <c:v>0.12782499999999997</c:v>
                </c:pt>
                <c:pt idx="6207" formatCode="General">
                  <c:v>0.12784499999999999</c:v>
                </c:pt>
                <c:pt idx="6208" formatCode="General">
                  <c:v>0.12786600000000001</c:v>
                </c:pt>
                <c:pt idx="6209" formatCode="General">
                  <c:v>0.127886</c:v>
                </c:pt>
                <c:pt idx="6210" formatCode="General">
                  <c:v>0.12790699999999999</c:v>
                </c:pt>
                <c:pt idx="6211" formatCode="General">
                  <c:v>0.12792700000000001</c:v>
                </c:pt>
                <c:pt idx="6212" formatCode="General">
                  <c:v>0.12794800000000012</c:v>
                </c:pt>
                <c:pt idx="6213" formatCode="General">
                  <c:v>0.12796900000000011</c:v>
                </c:pt>
                <c:pt idx="6214" formatCode="General">
                  <c:v>0.12798999999999999</c:v>
                </c:pt>
                <c:pt idx="6215" formatCode="General">
                  <c:v>0.12801000000000001</c:v>
                </c:pt>
                <c:pt idx="6216" formatCode="General">
                  <c:v>0.12803100000000001</c:v>
                </c:pt>
                <c:pt idx="6217" formatCode="General">
                  <c:v>0.128051</c:v>
                </c:pt>
                <c:pt idx="6218" formatCode="General">
                  <c:v>0.12807199999999988</c:v>
                </c:pt>
                <c:pt idx="6219" formatCode="General">
                  <c:v>0.12809200000000001</c:v>
                </c:pt>
                <c:pt idx="6220" formatCode="General">
                  <c:v>0.128113</c:v>
                </c:pt>
                <c:pt idx="6221" formatCode="General">
                  <c:v>0.128134</c:v>
                </c:pt>
                <c:pt idx="6222" formatCode="General">
                  <c:v>0.12815399999999988</c:v>
                </c:pt>
                <c:pt idx="6223" formatCode="General">
                  <c:v>0.1281749999999999</c:v>
                </c:pt>
                <c:pt idx="6224" formatCode="General">
                  <c:v>0.128195</c:v>
                </c:pt>
                <c:pt idx="6225" formatCode="General">
                  <c:v>0.12821600000000011</c:v>
                </c:pt>
                <c:pt idx="6226" formatCode="General">
                  <c:v>0.12823699999999999</c:v>
                </c:pt>
                <c:pt idx="6227" formatCode="General">
                  <c:v>0.12825700000000001</c:v>
                </c:pt>
                <c:pt idx="6228" formatCode="General">
                  <c:v>0.128278</c:v>
                </c:pt>
                <c:pt idx="6229" formatCode="General">
                  <c:v>0.12829900000000011</c:v>
                </c:pt>
                <c:pt idx="6230" formatCode="General">
                  <c:v>0.12831899999999999</c:v>
                </c:pt>
                <c:pt idx="6231" formatCode="General">
                  <c:v>0.12834000000000001</c:v>
                </c:pt>
                <c:pt idx="6232" formatCode="General">
                  <c:v>0.12836</c:v>
                </c:pt>
                <c:pt idx="6233" formatCode="General">
                  <c:v>0.128381</c:v>
                </c:pt>
                <c:pt idx="6234" formatCode="General">
                  <c:v>0.12840199999999999</c:v>
                </c:pt>
                <c:pt idx="6235" formatCode="General">
                  <c:v>0.12842200000000001</c:v>
                </c:pt>
                <c:pt idx="6236" formatCode="General">
                  <c:v>0.12844300000000011</c:v>
                </c:pt>
                <c:pt idx="6237" formatCode="General">
                  <c:v>0.12846299999999999</c:v>
                </c:pt>
                <c:pt idx="6238" formatCode="General">
                  <c:v>0.12848399999999999</c:v>
                </c:pt>
                <c:pt idx="6239" formatCode="General">
                  <c:v>0.12850400000000001</c:v>
                </c:pt>
                <c:pt idx="6240" formatCode="General">
                  <c:v>0.128525</c:v>
                </c:pt>
                <c:pt idx="6241" formatCode="General">
                  <c:v>0.12854499999999999</c:v>
                </c:pt>
                <c:pt idx="6242" formatCode="General">
                  <c:v>0.12856699999999999</c:v>
                </c:pt>
                <c:pt idx="6243" formatCode="General">
                  <c:v>0.12858700000000001</c:v>
                </c:pt>
                <c:pt idx="6244" formatCode="General">
                  <c:v>0.128608</c:v>
                </c:pt>
                <c:pt idx="6245" formatCode="General">
                  <c:v>0.12862799999999988</c:v>
                </c:pt>
                <c:pt idx="6246" formatCode="General">
                  <c:v>0.12864800000000001</c:v>
                </c:pt>
                <c:pt idx="6247" formatCode="General">
                  <c:v>0.12866900000000001</c:v>
                </c:pt>
                <c:pt idx="6248" formatCode="General">
                  <c:v>0.128689</c:v>
                </c:pt>
                <c:pt idx="6249" formatCode="General">
                  <c:v>0.12870999999999999</c:v>
                </c:pt>
                <c:pt idx="6250" formatCode="General">
                  <c:v>0.12873100000000001</c:v>
                </c:pt>
                <c:pt idx="6251" formatCode="General">
                  <c:v>0.12875200000000001</c:v>
                </c:pt>
                <c:pt idx="6252" formatCode="General">
                  <c:v>0.128772</c:v>
                </c:pt>
                <c:pt idx="6253" formatCode="General">
                  <c:v>0.12879299999999999</c:v>
                </c:pt>
                <c:pt idx="6254" formatCode="General">
                  <c:v>0.12881300000000001</c:v>
                </c:pt>
                <c:pt idx="6255" formatCode="General">
                  <c:v>0.128834</c:v>
                </c:pt>
                <c:pt idx="6256" formatCode="General">
                  <c:v>0.128854</c:v>
                </c:pt>
                <c:pt idx="6257" formatCode="General">
                  <c:v>0.12887599999999988</c:v>
                </c:pt>
                <c:pt idx="6258" formatCode="General">
                  <c:v>0.12889600000000001</c:v>
                </c:pt>
                <c:pt idx="6259" formatCode="General">
                  <c:v>0.12891600000000011</c:v>
                </c:pt>
                <c:pt idx="6260" formatCode="General">
                  <c:v>0.12893700000000011</c:v>
                </c:pt>
                <c:pt idx="6261" formatCode="General">
                  <c:v>0.12895699999999999</c:v>
                </c:pt>
                <c:pt idx="6262" formatCode="General">
                  <c:v>0.12897800000000001</c:v>
                </c:pt>
                <c:pt idx="6263" formatCode="General">
                  <c:v>0.12899900000000011</c:v>
                </c:pt>
                <c:pt idx="6264" formatCode="General">
                  <c:v>0.12901899999999999</c:v>
                </c:pt>
                <c:pt idx="6265" formatCode="General">
                  <c:v>0.12903999999999999</c:v>
                </c:pt>
                <c:pt idx="6266" formatCode="General">
                  <c:v>0.12906100000000001</c:v>
                </c:pt>
                <c:pt idx="6267" formatCode="General">
                  <c:v>0.129081</c:v>
                </c:pt>
                <c:pt idx="6268" formatCode="General">
                  <c:v>0.12910199999999997</c:v>
                </c:pt>
                <c:pt idx="6269" formatCode="General">
                  <c:v>0.12912199999999988</c:v>
                </c:pt>
                <c:pt idx="6270" formatCode="General">
                  <c:v>0.12914300000000001</c:v>
                </c:pt>
                <c:pt idx="6271" formatCode="General">
                  <c:v>0.129164</c:v>
                </c:pt>
                <c:pt idx="6272" formatCode="General">
                  <c:v>0.12918399999999997</c:v>
                </c:pt>
                <c:pt idx="6273" formatCode="General">
                  <c:v>0.12920499999999999</c:v>
                </c:pt>
                <c:pt idx="6274" formatCode="General">
                  <c:v>0.12922500000000001</c:v>
                </c:pt>
                <c:pt idx="6275" formatCode="General">
                  <c:v>0.12924600000000011</c:v>
                </c:pt>
                <c:pt idx="6276" formatCode="General">
                  <c:v>0.12926599999999999</c:v>
                </c:pt>
                <c:pt idx="6277" formatCode="General">
                  <c:v>0.12928700000000001</c:v>
                </c:pt>
                <c:pt idx="6278" formatCode="General">
                  <c:v>0.12930700000000001</c:v>
                </c:pt>
                <c:pt idx="6279" formatCode="General">
                  <c:v>0.129329</c:v>
                </c:pt>
                <c:pt idx="6280" formatCode="General">
                  <c:v>0.12934899999999999</c:v>
                </c:pt>
                <c:pt idx="6281" formatCode="General">
                  <c:v>0.12936999999999999</c:v>
                </c:pt>
                <c:pt idx="6282" formatCode="General">
                  <c:v>0.12939000000000001</c:v>
                </c:pt>
                <c:pt idx="6283" formatCode="General">
                  <c:v>0.12941100000000011</c:v>
                </c:pt>
                <c:pt idx="6284" formatCode="General">
                  <c:v>0.12943099999999999</c:v>
                </c:pt>
                <c:pt idx="6285" formatCode="General">
                  <c:v>0.12945100000000001</c:v>
                </c:pt>
                <c:pt idx="6286" formatCode="General">
                  <c:v>0.129472</c:v>
                </c:pt>
                <c:pt idx="6287" formatCode="General">
                  <c:v>0.12949300000000011</c:v>
                </c:pt>
                <c:pt idx="6288" formatCode="General">
                  <c:v>0.12951399999999999</c:v>
                </c:pt>
                <c:pt idx="6289" formatCode="General">
                  <c:v>0.12953400000000001</c:v>
                </c:pt>
                <c:pt idx="6290" formatCode="General">
                  <c:v>0.129555</c:v>
                </c:pt>
                <c:pt idx="6291" formatCode="General">
                  <c:v>0.129575</c:v>
                </c:pt>
                <c:pt idx="6292" formatCode="General">
                  <c:v>0.12959599999999999</c:v>
                </c:pt>
                <c:pt idx="6293" formatCode="General">
                  <c:v>0.12961600000000001</c:v>
                </c:pt>
                <c:pt idx="6294" formatCode="General">
                  <c:v>0.129638</c:v>
                </c:pt>
                <c:pt idx="6295" formatCode="General">
                  <c:v>0.129658</c:v>
                </c:pt>
                <c:pt idx="6296" formatCode="General">
                  <c:v>0.12967899999999988</c:v>
                </c:pt>
                <c:pt idx="6297" formatCode="General">
                  <c:v>0.12969900000000001</c:v>
                </c:pt>
                <c:pt idx="6298" formatCode="General">
                  <c:v>0.12972</c:v>
                </c:pt>
                <c:pt idx="6299" formatCode="General">
                  <c:v>0.12973999999999999</c:v>
                </c:pt>
                <c:pt idx="6300" formatCode="General">
                  <c:v>0.12976099999999999</c:v>
                </c:pt>
                <c:pt idx="6301" formatCode="General">
                  <c:v>0.12978100000000001</c:v>
                </c:pt>
                <c:pt idx="6302" formatCode="General">
                  <c:v>0.129802</c:v>
                </c:pt>
                <c:pt idx="6303" formatCode="General">
                  <c:v>0.12982299999999997</c:v>
                </c:pt>
                <c:pt idx="6304" formatCode="General">
                  <c:v>0.12984299999999999</c:v>
                </c:pt>
                <c:pt idx="6305" formatCode="General">
                  <c:v>0.12986400000000001</c:v>
                </c:pt>
                <c:pt idx="6306" formatCode="General">
                  <c:v>0.129884</c:v>
                </c:pt>
                <c:pt idx="6307" formatCode="General">
                  <c:v>0.12990499999999999</c:v>
                </c:pt>
                <c:pt idx="6308" formatCode="General">
                  <c:v>0.12992600000000001</c:v>
                </c:pt>
                <c:pt idx="6309" formatCode="General">
                  <c:v>0.12994700000000012</c:v>
                </c:pt>
                <c:pt idx="6310" formatCode="General">
                  <c:v>0.12996700000000011</c:v>
                </c:pt>
                <c:pt idx="6311" formatCode="General">
                  <c:v>0.12998799999999999</c:v>
                </c:pt>
                <c:pt idx="6312" formatCode="General">
                  <c:v>0.13000800000000001</c:v>
                </c:pt>
                <c:pt idx="6313" formatCode="General">
                  <c:v>0.130028</c:v>
                </c:pt>
                <c:pt idx="6314" formatCode="General">
                  <c:v>0.13004900000000011</c:v>
                </c:pt>
                <c:pt idx="6315" formatCode="General">
                  <c:v>0.13006899999999999</c:v>
                </c:pt>
                <c:pt idx="6316" formatCode="General">
                  <c:v>0.13009100000000001</c:v>
                </c:pt>
                <c:pt idx="6317" formatCode="General">
                  <c:v>0.130111</c:v>
                </c:pt>
                <c:pt idx="6318" formatCode="General">
                  <c:v>0.130132</c:v>
                </c:pt>
                <c:pt idx="6319" formatCode="General">
                  <c:v>0.13015199999999988</c:v>
                </c:pt>
                <c:pt idx="6320" formatCode="General">
                  <c:v>0.1301729999999999</c:v>
                </c:pt>
                <c:pt idx="6321" formatCode="General">
                  <c:v>0.130193</c:v>
                </c:pt>
                <c:pt idx="6322" formatCode="General">
                  <c:v>0.13021400000000011</c:v>
                </c:pt>
                <c:pt idx="6323" formatCode="General">
                  <c:v>0.13023399999999999</c:v>
                </c:pt>
                <c:pt idx="6324" formatCode="General">
                  <c:v>0.13025500000000001</c:v>
                </c:pt>
                <c:pt idx="6325" formatCode="General">
                  <c:v>0.130276</c:v>
                </c:pt>
                <c:pt idx="6326" formatCode="General">
                  <c:v>0.13029600000000011</c:v>
                </c:pt>
                <c:pt idx="6327" formatCode="General">
                  <c:v>0.13031699999999999</c:v>
                </c:pt>
                <c:pt idx="6328" formatCode="General">
                  <c:v>0.13033700000000001</c:v>
                </c:pt>
                <c:pt idx="6329" formatCode="General">
                  <c:v>0.130358</c:v>
                </c:pt>
                <c:pt idx="6330" formatCode="General">
                  <c:v>0.13037799999999997</c:v>
                </c:pt>
                <c:pt idx="6331" formatCode="General">
                  <c:v>0.13039999999999999</c:v>
                </c:pt>
                <c:pt idx="6332" formatCode="General">
                  <c:v>0.13042000000000001</c:v>
                </c:pt>
                <c:pt idx="6333" formatCode="General">
                  <c:v>0.13044100000000011</c:v>
                </c:pt>
                <c:pt idx="6334" formatCode="General">
                  <c:v>0.13046099999999999</c:v>
                </c:pt>
                <c:pt idx="6335" formatCode="General">
                  <c:v>0.13048199999999999</c:v>
                </c:pt>
                <c:pt idx="6336" formatCode="General">
                  <c:v>0.13050200000000001</c:v>
                </c:pt>
                <c:pt idx="6337" formatCode="General">
                  <c:v>0.130523</c:v>
                </c:pt>
                <c:pt idx="6338" formatCode="General">
                  <c:v>0.13054399999999999</c:v>
                </c:pt>
                <c:pt idx="6339" formatCode="General">
                  <c:v>0.13056400000000001</c:v>
                </c:pt>
                <c:pt idx="6340" formatCode="General">
                  <c:v>0.13058500000000001</c:v>
                </c:pt>
                <c:pt idx="6341" formatCode="General">
                  <c:v>0.130605</c:v>
                </c:pt>
                <c:pt idx="6342" formatCode="General">
                  <c:v>0.13062599999999988</c:v>
                </c:pt>
                <c:pt idx="6343" formatCode="General">
                  <c:v>0.13064600000000001</c:v>
                </c:pt>
                <c:pt idx="6344" formatCode="General">
                  <c:v>0.13066700000000001</c:v>
                </c:pt>
                <c:pt idx="6345" formatCode="General">
                  <c:v>0.130688</c:v>
                </c:pt>
                <c:pt idx="6346" formatCode="General">
                  <c:v>0.13070899999999999</c:v>
                </c:pt>
                <c:pt idx="6347" formatCode="General">
                  <c:v>0.13072900000000001</c:v>
                </c:pt>
                <c:pt idx="6348" formatCode="General">
                  <c:v>0.13075000000000001</c:v>
                </c:pt>
                <c:pt idx="6349" formatCode="General">
                  <c:v>0.13077</c:v>
                </c:pt>
                <c:pt idx="6350" formatCode="General">
                  <c:v>0.13079099999999999</c:v>
                </c:pt>
                <c:pt idx="6351" formatCode="General">
                  <c:v>0.13081100000000001</c:v>
                </c:pt>
                <c:pt idx="6352" formatCode="General">
                  <c:v>0.130831</c:v>
                </c:pt>
                <c:pt idx="6353" formatCode="General">
                  <c:v>0.130853</c:v>
                </c:pt>
                <c:pt idx="6354" formatCode="General">
                  <c:v>0.13087299999999988</c:v>
                </c:pt>
                <c:pt idx="6355" formatCode="General">
                  <c:v>0.13089400000000001</c:v>
                </c:pt>
                <c:pt idx="6356" formatCode="General">
                  <c:v>0.13091400000000011</c:v>
                </c:pt>
                <c:pt idx="6357" formatCode="General">
                  <c:v>0.13093500000000011</c:v>
                </c:pt>
                <c:pt idx="6358" formatCode="General">
                  <c:v>0.13095499999999999</c:v>
                </c:pt>
                <c:pt idx="6359" formatCode="General">
                  <c:v>0.13097600000000001</c:v>
                </c:pt>
                <c:pt idx="6360" formatCode="General">
                  <c:v>0.13099600000000011</c:v>
                </c:pt>
                <c:pt idx="6361" formatCode="General">
                  <c:v>0.13101699999999999</c:v>
                </c:pt>
                <c:pt idx="6362" formatCode="General">
                  <c:v>0.13103799999999999</c:v>
                </c:pt>
                <c:pt idx="6363" formatCode="General">
                  <c:v>0.13105900000000001</c:v>
                </c:pt>
                <c:pt idx="6364" formatCode="General">
                  <c:v>0.131079</c:v>
                </c:pt>
                <c:pt idx="6365" formatCode="General">
                  <c:v>0.13109899999999999</c:v>
                </c:pt>
                <c:pt idx="6366" formatCode="General">
                  <c:v>0.13111999999999999</c:v>
                </c:pt>
                <c:pt idx="6367" formatCode="General">
                  <c:v>0.13114100000000001</c:v>
                </c:pt>
                <c:pt idx="6368" formatCode="General">
                  <c:v>0.131162</c:v>
                </c:pt>
                <c:pt idx="6369" formatCode="General">
                  <c:v>0.13118199999999997</c:v>
                </c:pt>
                <c:pt idx="6370" formatCode="General">
                  <c:v>0.13120299999999999</c:v>
                </c:pt>
                <c:pt idx="6371" formatCode="General">
                  <c:v>0.13122300000000001</c:v>
                </c:pt>
                <c:pt idx="6372" formatCode="General">
                  <c:v>0.13124400000000011</c:v>
                </c:pt>
                <c:pt idx="6373" formatCode="General">
                  <c:v>0.13126399999999999</c:v>
                </c:pt>
                <c:pt idx="6374" formatCode="General">
                  <c:v>0.13128500000000001</c:v>
                </c:pt>
                <c:pt idx="6375" formatCode="General">
                  <c:v>0.13130600000000001</c:v>
                </c:pt>
                <c:pt idx="6376" formatCode="General">
                  <c:v>0.131326</c:v>
                </c:pt>
                <c:pt idx="6377" formatCode="General">
                  <c:v>0.13134699999999999</c:v>
                </c:pt>
                <c:pt idx="6378" formatCode="General">
                  <c:v>0.13136800000000001</c:v>
                </c:pt>
                <c:pt idx="6379" formatCode="General">
                  <c:v>0.131388</c:v>
                </c:pt>
                <c:pt idx="6380" formatCode="General">
                  <c:v>0.13140800000000011</c:v>
                </c:pt>
                <c:pt idx="6381" formatCode="General">
                  <c:v>0.13142899999999999</c:v>
                </c:pt>
                <c:pt idx="6382" formatCode="General">
                  <c:v>0.13145000000000001</c:v>
                </c:pt>
                <c:pt idx="6383" formatCode="General">
                  <c:v>0.131471</c:v>
                </c:pt>
                <c:pt idx="6384" formatCode="General">
                  <c:v>0.13149100000000011</c:v>
                </c:pt>
                <c:pt idx="6385" formatCode="General">
                  <c:v>0.13151199999999999</c:v>
                </c:pt>
                <c:pt idx="6386" formatCode="General">
                  <c:v>0.13153200000000001</c:v>
                </c:pt>
                <c:pt idx="6387" formatCode="General">
                  <c:v>0.131553</c:v>
                </c:pt>
                <c:pt idx="6388" formatCode="General">
                  <c:v>0.131573</c:v>
                </c:pt>
                <c:pt idx="6389" formatCode="General">
                  <c:v>0.13159399999999999</c:v>
                </c:pt>
                <c:pt idx="6390" formatCode="General">
                  <c:v>0.13161500000000001</c:v>
                </c:pt>
                <c:pt idx="6391" formatCode="General">
                  <c:v>0.131636</c:v>
                </c:pt>
                <c:pt idx="6392" formatCode="General">
                  <c:v>0.131656</c:v>
                </c:pt>
                <c:pt idx="6393" formatCode="General">
                  <c:v>0.13167599999999988</c:v>
                </c:pt>
                <c:pt idx="6394" formatCode="General">
                  <c:v>0.13169700000000001</c:v>
                </c:pt>
                <c:pt idx="6395" formatCode="General">
                  <c:v>0.13171700000000011</c:v>
                </c:pt>
                <c:pt idx="6396" formatCode="General">
                  <c:v>0.13173799999999999</c:v>
                </c:pt>
                <c:pt idx="6397" formatCode="General">
                  <c:v>0.13175799999999999</c:v>
                </c:pt>
                <c:pt idx="6398" formatCode="General">
                  <c:v>0.13177900000000001</c:v>
                </c:pt>
                <c:pt idx="6399" formatCode="General">
                  <c:v>0.1318</c:v>
                </c:pt>
                <c:pt idx="6400" formatCode="General">
                  <c:v>0.13182099999999997</c:v>
                </c:pt>
                <c:pt idx="6401" formatCode="General">
                  <c:v>0.13184100000000001</c:v>
                </c:pt>
                <c:pt idx="6402" formatCode="General">
                  <c:v>0.13186200000000001</c:v>
                </c:pt>
                <c:pt idx="6403" formatCode="General">
                  <c:v>0.131882</c:v>
                </c:pt>
                <c:pt idx="6404" formatCode="General">
                  <c:v>0.13190299999999999</c:v>
                </c:pt>
                <c:pt idx="6405" formatCode="General">
                  <c:v>0.13192400000000001</c:v>
                </c:pt>
                <c:pt idx="6406" formatCode="General">
                  <c:v>0.13194400000000012</c:v>
                </c:pt>
                <c:pt idx="6407" formatCode="General">
                  <c:v>0.13196500000000011</c:v>
                </c:pt>
                <c:pt idx="6408" formatCode="General">
                  <c:v>0.13198499999999999</c:v>
                </c:pt>
                <c:pt idx="6409" formatCode="General">
                  <c:v>0.13200600000000001</c:v>
                </c:pt>
                <c:pt idx="6410" formatCode="General">
                  <c:v>0.132026</c:v>
                </c:pt>
                <c:pt idx="6411" formatCode="General">
                  <c:v>0.13204700000000011</c:v>
                </c:pt>
                <c:pt idx="6412" formatCode="General">
                  <c:v>0.13206799999999999</c:v>
                </c:pt>
                <c:pt idx="6413" formatCode="General">
                  <c:v>0.13208800000000001</c:v>
                </c:pt>
                <c:pt idx="6414" formatCode="General">
                  <c:v>0.132109</c:v>
                </c:pt>
                <c:pt idx="6415" formatCode="General">
                  <c:v>0.13213</c:v>
                </c:pt>
                <c:pt idx="6416" formatCode="General">
                  <c:v>0.13214999999999999</c:v>
                </c:pt>
                <c:pt idx="6417" formatCode="General">
                  <c:v>0.1321709999999999</c:v>
                </c:pt>
                <c:pt idx="6418" formatCode="General">
                  <c:v>0.132191</c:v>
                </c:pt>
                <c:pt idx="6419" formatCode="General">
                  <c:v>0.13221200000000011</c:v>
                </c:pt>
                <c:pt idx="6420" formatCode="General">
                  <c:v>0.13223299999999999</c:v>
                </c:pt>
                <c:pt idx="6421" formatCode="General">
                  <c:v>0.13225300000000001</c:v>
                </c:pt>
                <c:pt idx="6422" formatCode="General">
                  <c:v>0.132274</c:v>
                </c:pt>
                <c:pt idx="6423" formatCode="General">
                  <c:v>0.13229399999999999</c:v>
                </c:pt>
                <c:pt idx="6424" formatCode="General">
                  <c:v>0.13231499999999999</c:v>
                </c:pt>
                <c:pt idx="6425" formatCode="General">
                  <c:v>0.13233500000000001</c:v>
                </c:pt>
                <c:pt idx="6426" formatCode="General">
                  <c:v>0.132356</c:v>
                </c:pt>
                <c:pt idx="6427" formatCode="General">
                  <c:v>0.13237599999999997</c:v>
                </c:pt>
                <c:pt idx="6428" formatCode="General">
                  <c:v>0.13239799999999999</c:v>
                </c:pt>
                <c:pt idx="6429" formatCode="General">
                  <c:v>0.13241800000000012</c:v>
                </c:pt>
                <c:pt idx="6430" formatCode="General">
                  <c:v>0.13243900000000011</c:v>
                </c:pt>
                <c:pt idx="6431" formatCode="General">
                  <c:v>0.13245899999999999</c:v>
                </c:pt>
                <c:pt idx="6432" formatCode="General">
                  <c:v>0.13247900000000001</c:v>
                </c:pt>
                <c:pt idx="6433" formatCode="General">
                  <c:v>0.13250000000000001</c:v>
                </c:pt>
                <c:pt idx="6434" formatCode="General">
                  <c:v>0.13252</c:v>
                </c:pt>
                <c:pt idx="6435" formatCode="General">
                  <c:v>0.13254099999999999</c:v>
                </c:pt>
                <c:pt idx="6436" formatCode="General">
                  <c:v>0.13256200000000001</c:v>
                </c:pt>
                <c:pt idx="6437" formatCode="General">
                  <c:v>0.13258300000000001</c:v>
                </c:pt>
                <c:pt idx="6438" formatCode="General">
                  <c:v>0.132603</c:v>
                </c:pt>
                <c:pt idx="6439" formatCode="General">
                  <c:v>0.13262399999999988</c:v>
                </c:pt>
                <c:pt idx="6440" formatCode="General">
                  <c:v>0.13264400000000001</c:v>
                </c:pt>
                <c:pt idx="6441" formatCode="General">
                  <c:v>0.13266500000000001</c:v>
                </c:pt>
                <c:pt idx="6442" formatCode="General">
                  <c:v>0.132686</c:v>
                </c:pt>
                <c:pt idx="6443" formatCode="General">
                  <c:v>0.13270699999999999</c:v>
                </c:pt>
                <c:pt idx="6444" formatCode="General">
                  <c:v>0.13272700000000001</c:v>
                </c:pt>
                <c:pt idx="6445" formatCode="General">
                  <c:v>0.13274800000000012</c:v>
                </c:pt>
                <c:pt idx="6446" formatCode="General">
                  <c:v>0.13276800000000011</c:v>
                </c:pt>
                <c:pt idx="6447" formatCode="General">
                  <c:v>0.13278799999999999</c:v>
                </c:pt>
                <c:pt idx="6448" formatCode="General">
                  <c:v>0.13280900000000001</c:v>
                </c:pt>
                <c:pt idx="6449" formatCode="General">
                  <c:v>0.13283</c:v>
                </c:pt>
                <c:pt idx="6450" formatCode="General">
                  <c:v>0.13285</c:v>
                </c:pt>
                <c:pt idx="6451" formatCode="General">
                  <c:v>0.13287099999999988</c:v>
                </c:pt>
                <c:pt idx="6452" formatCode="General">
                  <c:v>0.13289200000000001</c:v>
                </c:pt>
                <c:pt idx="6453" formatCode="General">
                  <c:v>0.13291200000000011</c:v>
                </c:pt>
                <c:pt idx="6454" formatCode="General">
                  <c:v>0.13293300000000011</c:v>
                </c:pt>
                <c:pt idx="6455" formatCode="General">
                  <c:v>0.13295299999999999</c:v>
                </c:pt>
                <c:pt idx="6456" formatCode="General">
                  <c:v>0.13297400000000001</c:v>
                </c:pt>
                <c:pt idx="6457" formatCode="General">
                  <c:v>0.13299500000000011</c:v>
                </c:pt>
                <c:pt idx="6458" formatCode="General">
                  <c:v>0.13301499999999999</c:v>
                </c:pt>
                <c:pt idx="6459" formatCode="General">
                  <c:v>0.13303599999999999</c:v>
                </c:pt>
                <c:pt idx="6460" formatCode="General">
                  <c:v>0.13305600000000001</c:v>
                </c:pt>
                <c:pt idx="6461" formatCode="General">
                  <c:v>0.133077</c:v>
                </c:pt>
                <c:pt idx="6462" formatCode="General">
                  <c:v>0.13309699999999999</c:v>
                </c:pt>
                <c:pt idx="6463" formatCode="General">
                  <c:v>0.13311799999999999</c:v>
                </c:pt>
                <c:pt idx="6464" formatCode="General">
                  <c:v>0.13313800000000001</c:v>
                </c:pt>
                <c:pt idx="6465" formatCode="General">
                  <c:v>0.13316</c:v>
                </c:pt>
                <c:pt idx="6466" formatCode="General">
                  <c:v>0.13317999999999997</c:v>
                </c:pt>
                <c:pt idx="6467" formatCode="General">
                  <c:v>0.13320100000000001</c:v>
                </c:pt>
                <c:pt idx="6468" formatCode="General">
                  <c:v>0.13322100000000001</c:v>
                </c:pt>
                <c:pt idx="6469" formatCode="General">
                  <c:v>0.13324200000000011</c:v>
                </c:pt>
                <c:pt idx="6470" formatCode="General">
                  <c:v>0.13326199999999999</c:v>
                </c:pt>
                <c:pt idx="6471" formatCode="General">
                  <c:v>0.13328300000000001</c:v>
                </c:pt>
                <c:pt idx="6472" formatCode="General">
                  <c:v>0.133303</c:v>
                </c:pt>
                <c:pt idx="6473" formatCode="General">
                  <c:v>0.133324</c:v>
                </c:pt>
                <c:pt idx="6474" formatCode="General">
                  <c:v>0.13334499999999999</c:v>
                </c:pt>
                <c:pt idx="6475" formatCode="General">
                  <c:v>0.13336500000000001</c:v>
                </c:pt>
                <c:pt idx="6476" formatCode="General">
                  <c:v>0.133386</c:v>
                </c:pt>
                <c:pt idx="6477" formatCode="General">
                  <c:v>0.13340600000000011</c:v>
                </c:pt>
                <c:pt idx="6478" formatCode="General">
                  <c:v>0.13342699999999999</c:v>
                </c:pt>
                <c:pt idx="6479" formatCode="General">
                  <c:v>0.13344700000000018</c:v>
                </c:pt>
                <c:pt idx="6480" formatCode="General">
                  <c:v>0.13346900000000012</c:v>
                </c:pt>
                <c:pt idx="6481" formatCode="General">
                  <c:v>0.13348900000000011</c:v>
                </c:pt>
                <c:pt idx="6482" formatCode="General">
                  <c:v>0.13350999999999999</c:v>
                </c:pt>
                <c:pt idx="6483" formatCode="General">
                  <c:v>0.13353000000000001</c:v>
                </c:pt>
                <c:pt idx="6484" formatCode="General">
                  <c:v>0.133551</c:v>
                </c:pt>
                <c:pt idx="6485" formatCode="General">
                  <c:v>0.133571</c:v>
                </c:pt>
                <c:pt idx="6486" formatCode="General">
                  <c:v>0.13359199999999999</c:v>
                </c:pt>
                <c:pt idx="6487" formatCode="General">
                  <c:v>0.13361200000000001</c:v>
                </c:pt>
                <c:pt idx="6488" formatCode="General">
                  <c:v>0.133633</c:v>
                </c:pt>
                <c:pt idx="6489" formatCode="General">
                  <c:v>0.133654</c:v>
                </c:pt>
                <c:pt idx="6490" formatCode="General">
                  <c:v>0.13367399999999988</c:v>
                </c:pt>
                <c:pt idx="6491" formatCode="General">
                  <c:v>0.13369500000000001</c:v>
                </c:pt>
                <c:pt idx="6492" formatCode="General">
                  <c:v>0.13371500000000011</c:v>
                </c:pt>
                <c:pt idx="6493" formatCode="General">
                  <c:v>0.13373599999999999</c:v>
                </c:pt>
                <c:pt idx="6494" formatCode="General">
                  <c:v>0.13375699999999999</c:v>
                </c:pt>
                <c:pt idx="6495" formatCode="General">
                  <c:v>0.13377700000000001</c:v>
                </c:pt>
                <c:pt idx="6496" formatCode="General">
                  <c:v>0.13379800000000011</c:v>
                </c:pt>
                <c:pt idx="6497" formatCode="General">
                  <c:v>0.13381899999999999</c:v>
                </c:pt>
                <c:pt idx="6498" formatCode="General">
                  <c:v>0.13383900000000001</c:v>
                </c:pt>
                <c:pt idx="6499" formatCode="General">
                  <c:v>0.13385900000000001</c:v>
                </c:pt>
                <c:pt idx="6500" formatCode="General">
                  <c:v>0.13388</c:v>
                </c:pt>
                <c:pt idx="6501" formatCode="General">
                  <c:v>0.13389999999999999</c:v>
                </c:pt>
                <c:pt idx="6502" formatCode="General">
                  <c:v>0.13392200000000001</c:v>
                </c:pt>
                <c:pt idx="6503" formatCode="General">
                  <c:v>0.13394200000000012</c:v>
                </c:pt>
                <c:pt idx="6504" formatCode="General">
                  <c:v>0.13396300000000011</c:v>
                </c:pt>
                <c:pt idx="6505" formatCode="General">
                  <c:v>0.13398299999999999</c:v>
                </c:pt>
                <c:pt idx="6506" formatCode="General">
                  <c:v>0.13400400000000001</c:v>
                </c:pt>
                <c:pt idx="6507" formatCode="General">
                  <c:v>0.134024</c:v>
                </c:pt>
                <c:pt idx="6508" formatCode="General">
                  <c:v>0.13404500000000011</c:v>
                </c:pt>
                <c:pt idx="6509" formatCode="General">
                  <c:v>0.13406499999999999</c:v>
                </c:pt>
                <c:pt idx="6510" formatCode="General">
                  <c:v>0.13408600000000001</c:v>
                </c:pt>
                <c:pt idx="6511" formatCode="General">
                  <c:v>0.134107</c:v>
                </c:pt>
                <c:pt idx="6512" formatCode="General">
                  <c:v>0.134128</c:v>
                </c:pt>
                <c:pt idx="6513" formatCode="General">
                  <c:v>0.13414799999999999</c:v>
                </c:pt>
                <c:pt idx="6514" formatCode="General">
                  <c:v>0.13416800000000001</c:v>
                </c:pt>
                <c:pt idx="6515" formatCode="General">
                  <c:v>0.134189</c:v>
                </c:pt>
                <c:pt idx="6516" formatCode="General">
                  <c:v>0.13420899999999999</c:v>
                </c:pt>
                <c:pt idx="6517" formatCode="General">
                  <c:v>0.13423099999999999</c:v>
                </c:pt>
                <c:pt idx="6518" formatCode="General">
                  <c:v>0.13425100000000001</c:v>
                </c:pt>
                <c:pt idx="6519" formatCode="General">
                  <c:v>0.134272</c:v>
                </c:pt>
                <c:pt idx="6520" formatCode="General">
                  <c:v>0.13429199999999999</c:v>
                </c:pt>
                <c:pt idx="6521" formatCode="General">
                  <c:v>0.13431299999999999</c:v>
                </c:pt>
                <c:pt idx="6522" formatCode="General">
                  <c:v>0.13433300000000001</c:v>
                </c:pt>
                <c:pt idx="6523" formatCode="General">
                  <c:v>0.134354</c:v>
                </c:pt>
                <c:pt idx="6524" formatCode="General">
                  <c:v>0.13437399999999997</c:v>
                </c:pt>
                <c:pt idx="6525" formatCode="General">
                  <c:v>0.13439499999999999</c:v>
                </c:pt>
                <c:pt idx="6526" formatCode="General">
                  <c:v>0.13441600000000012</c:v>
                </c:pt>
                <c:pt idx="6527" formatCode="General">
                  <c:v>0.13443600000000011</c:v>
                </c:pt>
                <c:pt idx="6528" formatCode="General">
                  <c:v>0.13445699999999999</c:v>
                </c:pt>
                <c:pt idx="6529" formatCode="General">
                  <c:v>0.13447700000000001</c:v>
                </c:pt>
                <c:pt idx="6530" formatCode="General">
                  <c:v>0.13449800000000012</c:v>
                </c:pt>
                <c:pt idx="6531" formatCode="General">
                  <c:v>0.13451900000000011</c:v>
                </c:pt>
                <c:pt idx="6532" formatCode="General">
                  <c:v>0.13453899999999999</c:v>
                </c:pt>
                <c:pt idx="6533" formatCode="General">
                  <c:v>0.13456000000000001</c:v>
                </c:pt>
                <c:pt idx="6534" formatCode="General">
                  <c:v>0.13458100000000001</c:v>
                </c:pt>
                <c:pt idx="6535" formatCode="General">
                  <c:v>0.134601</c:v>
                </c:pt>
                <c:pt idx="6536" formatCode="General">
                  <c:v>0.13462199999999988</c:v>
                </c:pt>
                <c:pt idx="6537" formatCode="General">
                  <c:v>0.13464200000000001</c:v>
                </c:pt>
                <c:pt idx="6538" formatCode="General">
                  <c:v>0.134663</c:v>
                </c:pt>
                <c:pt idx="6539" formatCode="General">
                  <c:v>0.134684</c:v>
                </c:pt>
                <c:pt idx="6540" formatCode="General">
                  <c:v>0.13470399999999999</c:v>
                </c:pt>
                <c:pt idx="6541" formatCode="General">
                  <c:v>0.13472500000000001</c:v>
                </c:pt>
                <c:pt idx="6542" formatCode="General">
                  <c:v>0.13474500000000011</c:v>
                </c:pt>
                <c:pt idx="6543" formatCode="General">
                  <c:v>0.13476600000000011</c:v>
                </c:pt>
                <c:pt idx="6544" formatCode="General">
                  <c:v>0.13478599999999999</c:v>
                </c:pt>
                <c:pt idx="6545" formatCode="General">
                  <c:v>0.13480700000000001</c:v>
                </c:pt>
                <c:pt idx="6546" formatCode="General">
                  <c:v>0.134827</c:v>
                </c:pt>
                <c:pt idx="6547" formatCode="General">
                  <c:v>0.13484800000000011</c:v>
                </c:pt>
                <c:pt idx="6548" formatCode="General">
                  <c:v>0.13486899999999999</c:v>
                </c:pt>
                <c:pt idx="6549" formatCode="General">
                  <c:v>0.13489000000000001</c:v>
                </c:pt>
                <c:pt idx="6550" formatCode="General">
                  <c:v>0.13491000000000011</c:v>
                </c:pt>
                <c:pt idx="6551" formatCode="General">
                  <c:v>0.13493100000000011</c:v>
                </c:pt>
                <c:pt idx="6552" formatCode="General">
                  <c:v>0.13495099999999999</c:v>
                </c:pt>
                <c:pt idx="6553" formatCode="General">
                  <c:v>0.13497100000000001</c:v>
                </c:pt>
                <c:pt idx="6554" formatCode="General">
                  <c:v>0.13499300000000011</c:v>
                </c:pt>
                <c:pt idx="6555" formatCode="General">
                  <c:v>0.13501299999999999</c:v>
                </c:pt>
                <c:pt idx="6556" formatCode="General">
                  <c:v>0.13503399999999999</c:v>
                </c:pt>
                <c:pt idx="6557" formatCode="General">
                  <c:v>0.13505400000000001</c:v>
                </c:pt>
                <c:pt idx="6558" formatCode="General">
                  <c:v>0.135075</c:v>
                </c:pt>
                <c:pt idx="6559" formatCode="General">
                  <c:v>0.13509499999999999</c:v>
                </c:pt>
                <c:pt idx="6560" formatCode="General">
                  <c:v>0.13511600000000001</c:v>
                </c:pt>
                <c:pt idx="6561" formatCode="General">
                  <c:v>0.13513700000000001</c:v>
                </c:pt>
                <c:pt idx="6562" formatCode="General">
                  <c:v>0.135157</c:v>
                </c:pt>
                <c:pt idx="6563" formatCode="General">
                  <c:v>0.13517799999999988</c:v>
                </c:pt>
                <c:pt idx="6564" formatCode="General">
                  <c:v>0.13519900000000001</c:v>
                </c:pt>
                <c:pt idx="6565" formatCode="General">
                  <c:v>0.13521900000000012</c:v>
                </c:pt>
                <c:pt idx="6566" formatCode="General">
                  <c:v>0.13523900000000011</c:v>
                </c:pt>
                <c:pt idx="6567" formatCode="General">
                  <c:v>0.13525999999999999</c:v>
                </c:pt>
                <c:pt idx="6568" formatCode="General">
                  <c:v>0.13528100000000001</c:v>
                </c:pt>
                <c:pt idx="6569" formatCode="General">
                  <c:v>0.13530200000000001</c:v>
                </c:pt>
                <c:pt idx="6570" formatCode="General">
                  <c:v>0.135322</c:v>
                </c:pt>
                <c:pt idx="6571" formatCode="General">
                  <c:v>0.13534299999999999</c:v>
                </c:pt>
                <c:pt idx="6572" formatCode="General">
                  <c:v>0.13536300000000001</c:v>
                </c:pt>
                <c:pt idx="6573" formatCode="General">
                  <c:v>0.135384</c:v>
                </c:pt>
                <c:pt idx="6574" formatCode="General">
                  <c:v>0.13540400000000011</c:v>
                </c:pt>
                <c:pt idx="6575" formatCode="General">
                  <c:v>0.13542499999999999</c:v>
                </c:pt>
                <c:pt idx="6576" formatCode="General">
                  <c:v>0.13544600000000018</c:v>
                </c:pt>
                <c:pt idx="6577" formatCode="General">
                  <c:v>0.13546700000000012</c:v>
                </c:pt>
                <c:pt idx="6578" formatCode="General">
                  <c:v>0.13548700000000011</c:v>
                </c:pt>
                <c:pt idx="6579" formatCode="General">
                  <c:v>0.13550699999999999</c:v>
                </c:pt>
                <c:pt idx="6580" formatCode="General">
                  <c:v>0.13552800000000001</c:v>
                </c:pt>
                <c:pt idx="6581" formatCode="General">
                  <c:v>0.13554800000000011</c:v>
                </c:pt>
                <c:pt idx="6582" formatCode="General">
                  <c:v>0.13556900000000011</c:v>
                </c:pt>
                <c:pt idx="6583" formatCode="General">
                  <c:v>0.13558899999999999</c:v>
                </c:pt>
                <c:pt idx="6584" formatCode="General">
                  <c:v>0.13561000000000001</c:v>
                </c:pt>
                <c:pt idx="6585" formatCode="General">
                  <c:v>0.135631</c:v>
                </c:pt>
                <c:pt idx="6586" formatCode="General">
                  <c:v>0.13565199999999997</c:v>
                </c:pt>
                <c:pt idx="6587" formatCode="General">
                  <c:v>0.13567199999999988</c:v>
                </c:pt>
                <c:pt idx="6588" formatCode="General">
                  <c:v>0.13569300000000001</c:v>
                </c:pt>
                <c:pt idx="6589" formatCode="General">
                  <c:v>0.13571300000000011</c:v>
                </c:pt>
                <c:pt idx="6590" formatCode="General">
                  <c:v>0.13573399999999999</c:v>
                </c:pt>
                <c:pt idx="6591" formatCode="General">
                  <c:v>0.13575499999999999</c:v>
                </c:pt>
                <c:pt idx="6592" formatCode="General">
                  <c:v>0.13577600000000001</c:v>
                </c:pt>
                <c:pt idx="6593" formatCode="General">
                  <c:v>0.13579600000000011</c:v>
                </c:pt>
                <c:pt idx="6594" formatCode="General">
                  <c:v>0.13581599999999999</c:v>
                </c:pt>
                <c:pt idx="6595" formatCode="General">
                  <c:v>0.13583700000000001</c:v>
                </c:pt>
                <c:pt idx="6596" formatCode="General">
                  <c:v>0.13585700000000001</c:v>
                </c:pt>
                <c:pt idx="6597" formatCode="General">
                  <c:v>0.135878</c:v>
                </c:pt>
                <c:pt idx="6598" formatCode="General">
                  <c:v>0.13589899999999999</c:v>
                </c:pt>
                <c:pt idx="6599" formatCode="General">
                  <c:v>0.13591900000000018</c:v>
                </c:pt>
                <c:pt idx="6600" formatCode="General">
                  <c:v>0.13594000000000012</c:v>
                </c:pt>
                <c:pt idx="6601" formatCode="General">
                  <c:v>0.13596100000000011</c:v>
                </c:pt>
                <c:pt idx="6602" formatCode="General">
                  <c:v>0.13598099999999999</c:v>
                </c:pt>
                <c:pt idx="6603" formatCode="General">
                  <c:v>0.13600200000000001</c:v>
                </c:pt>
                <c:pt idx="6604" formatCode="General">
                  <c:v>0.136022</c:v>
                </c:pt>
                <c:pt idx="6605" formatCode="General">
                  <c:v>0.13604300000000011</c:v>
                </c:pt>
                <c:pt idx="6606" formatCode="General">
                  <c:v>0.13606399999999999</c:v>
                </c:pt>
                <c:pt idx="6607" formatCode="General">
                  <c:v>0.13608400000000001</c:v>
                </c:pt>
                <c:pt idx="6608" formatCode="General">
                  <c:v>0.136105</c:v>
                </c:pt>
                <c:pt idx="6609" formatCode="General">
                  <c:v>0.136125</c:v>
                </c:pt>
                <c:pt idx="6610" formatCode="General">
                  <c:v>0.13614599999999999</c:v>
                </c:pt>
                <c:pt idx="6611" formatCode="General">
                  <c:v>0.13616600000000001</c:v>
                </c:pt>
                <c:pt idx="6612" formatCode="General">
                  <c:v>0.136187</c:v>
                </c:pt>
                <c:pt idx="6613" formatCode="General">
                  <c:v>0.13620699999999999</c:v>
                </c:pt>
                <c:pt idx="6614" formatCode="General">
                  <c:v>0.13622899999999999</c:v>
                </c:pt>
                <c:pt idx="6615" formatCode="General">
                  <c:v>0.13624900000000012</c:v>
                </c:pt>
                <c:pt idx="6616" formatCode="General">
                  <c:v>0.13627</c:v>
                </c:pt>
                <c:pt idx="6617" formatCode="General">
                  <c:v>0.13628999999999999</c:v>
                </c:pt>
                <c:pt idx="6618" formatCode="General">
                  <c:v>0.13631099999999999</c:v>
                </c:pt>
                <c:pt idx="6619" formatCode="General">
                  <c:v>0.13633100000000001</c:v>
                </c:pt>
                <c:pt idx="6620" formatCode="General">
                  <c:v>0.136351</c:v>
                </c:pt>
                <c:pt idx="6621" formatCode="General">
                  <c:v>0.13637199999999997</c:v>
                </c:pt>
                <c:pt idx="6622" formatCode="General">
                  <c:v>0.13639299999999999</c:v>
                </c:pt>
                <c:pt idx="6623" formatCode="General">
                  <c:v>0.13641400000000012</c:v>
                </c:pt>
                <c:pt idx="6624" formatCode="General">
                  <c:v>0.13643400000000011</c:v>
                </c:pt>
                <c:pt idx="6625" formatCode="General">
                  <c:v>0.13645499999999999</c:v>
                </c:pt>
                <c:pt idx="6626" formatCode="General">
                  <c:v>0.13647500000000001</c:v>
                </c:pt>
                <c:pt idx="6627" formatCode="General">
                  <c:v>0.13649600000000012</c:v>
                </c:pt>
                <c:pt idx="6628" formatCode="General">
                  <c:v>0.13651700000000011</c:v>
                </c:pt>
                <c:pt idx="6629" formatCode="General">
                  <c:v>0.13653799999999999</c:v>
                </c:pt>
                <c:pt idx="6630" formatCode="General">
                  <c:v>0.13655800000000001</c:v>
                </c:pt>
                <c:pt idx="6631" formatCode="General">
                  <c:v>0.13657900000000001</c:v>
                </c:pt>
                <c:pt idx="6632" formatCode="General">
                  <c:v>0.13659900000000011</c:v>
                </c:pt>
                <c:pt idx="6633" formatCode="General">
                  <c:v>0.13661899999999999</c:v>
                </c:pt>
                <c:pt idx="6634" formatCode="General">
                  <c:v>0.13664000000000001</c:v>
                </c:pt>
                <c:pt idx="6635" formatCode="General">
                  <c:v>0.136661</c:v>
                </c:pt>
                <c:pt idx="6636" formatCode="General">
                  <c:v>0.136681</c:v>
                </c:pt>
                <c:pt idx="6637" formatCode="General">
                  <c:v>0.13670199999999999</c:v>
                </c:pt>
                <c:pt idx="6638" formatCode="General">
                  <c:v>0.13672300000000001</c:v>
                </c:pt>
                <c:pt idx="6639" formatCode="General">
                  <c:v>0.13674300000000011</c:v>
                </c:pt>
                <c:pt idx="6640" formatCode="General">
                  <c:v>0.13676400000000011</c:v>
                </c:pt>
                <c:pt idx="6641" formatCode="General">
                  <c:v>0.13678399999999999</c:v>
                </c:pt>
                <c:pt idx="6642" formatCode="General">
                  <c:v>0.13680500000000001</c:v>
                </c:pt>
                <c:pt idx="6643" formatCode="General">
                  <c:v>0.136826</c:v>
                </c:pt>
                <c:pt idx="6644" formatCode="General">
                  <c:v>0.13684600000000011</c:v>
                </c:pt>
                <c:pt idx="6645" formatCode="General">
                  <c:v>0.13686699999999999</c:v>
                </c:pt>
                <c:pt idx="6646" formatCode="General">
                  <c:v>0.13688700000000001</c:v>
                </c:pt>
                <c:pt idx="6647" formatCode="General">
                  <c:v>0.13690800000000011</c:v>
                </c:pt>
                <c:pt idx="6648" formatCode="General">
                  <c:v>0.13692799999999999</c:v>
                </c:pt>
                <c:pt idx="6649" formatCode="General">
                  <c:v>0.13694900000000018</c:v>
                </c:pt>
                <c:pt idx="6650" formatCode="General">
                  <c:v>0.13696900000000012</c:v>
                </c:pt>
                <c:pt idx="6651" formatCode="General">
                  <c:v>0.13699100000000011</c:v>
                </c:pt>
                <c:pt idx="6652" formatCode="General">
                  <c:v>0.13701099999999999</c:v>
                </c:pt>
                <c:pt idx="6653" formatCode="General">
                  <c:v>0.13703199999999999</c:v>
                </c:pt>
                <c:pt idx="6654" formatCode="General">
                  <c:v>0.13705200000000001</c:v>
                </c:pt>
                <c:pt idx="6655" formatCode="General">
                  <c:v>0.137073</c:v>
                </c:pt>
                <c:pt idx="6656" formatCode="General">
                  <c:v>0.13709299999999999</c:v>
                </c:pt>
                <c:pt idx="6657" formatCode="General">
                  <c:v>0.13711400000000001</c:v>
                </c:pt>
                <c:pt idx="6658" formatCode="General">
                  <c:v>0.13713400000000001</c:v>
                </c:pt>
                <c:pt idx="6659" formatCode="General">
                  <c:v>0.137156</c:v>
                </c:pt>
                <c:pt idx="6660" formatCode="General">
                  <c:v>0.13717599999999988</c:v>
                </c:pt>
                <c:pt idx="6661" formatCode="General">
                  <c:v>0.13719600000000001</c:v>
                </c:pt>
                <c:pt idx="6662" formatCode="General">
                  <c:v>0.13721700000000012</c:v>
                </c:pt>
                <c:pt idx="6663" formatCode="General">
                  <c:v>0.13723700000000011</c:v>
                </c:pt>
                <c:pt idx="6664" formatCode="General">
                  <c:v>0.13725799999999999</c:v>
                </c:pt>
                <c:pt idx="6665" formatCode="General">
                  <c:v>0.13727800000000001</c:v>
                </c:pt>
                <c:pt idx="6666" formatCode="General">
                  <c:v>0.13730000000000001</c:v>
                </c:pt>
                <c:pt idx="6667" formatCode="General">
                  <c:v>0.13732</c:v>
                </c:pt>
                <c:pt idx="6668" formatCode="General">
                  <c:v>0.13734099999999999</c:v>
                </c:pt>
                <c:pt idx="6669" formatCode="General">
                  <c:v>0.13736100000000001</c:v>
                </c:pt>
                <c:pt idx="6670" formatCode="General">
                  <c:v>0.137382</c:v>
                </c:pt>
                <c:pt idx="6671" formatCode="General">
                  <c:v>0.13740200000000011</c:v>
                </c:pt>
                <c:pt idx="6672" formatCode="General">
                  <c:v>0.13742299999999999</c:v>
                </c:pt>
                <c:pt idx="6673" formatCode="General">
                  <c:v>0.13744300000000018</c:v>
                </c:pt>
                <c:pt idx="6674" formatCode="General">
                  <c:v>0.13746400000000011</c:v>
                </c:pt>
                <c:pt idx="6675" formatCode="General">
                  <c:v>0.13748500000000011</c:v>
                </c:pt>
                <c:pt idx="6676" formatCode="General">
                  <c:v>0.13750499999999999</c:v>
                </c:pt>
                <c:pt idx="6677" formatCode="General">
                  <c:v>0.13752600000000001</c:v>
                </c:pt>
                <c:pt idx="6678" formatCode="General">
                  <c:v>0.13754600000000011</c:v>
                </c:pt>
                <c:pt idx="6679" formatCode="General">
                  <c:v>0.13756699999999999</c:v>
                </c:pt>
                <c:pt idx="6680" formatCode="General">
                  <c:v>0.13758799999999999</c:v>
                </c:pt>
                <c:pt idx="6681" formatCode="General">
                  <c:v>0.13760800000000001</c:v>
                </c:pt>
                <c:pt idx="6682" formatCode="General">
                  <c:v>0.137629</c:v>
                </c:pt>
                <c:pt idx="6683" formatCode="General">
                  <c:v>0.13764999999999999</c:v>
                </c:pt>
                <c:pt idx="6684" formatCode="General">
                  <c:v>0.13766999999999999</c:v>
                </c:pt>
                <c:pt idx="6685" formatCode="General">
                  <c:v>0.13769100000000001</c:v>
                </c:pt>
                <c:pt idx="6686" formatCode="General">
                  <c:v>0.13771100000000011</c:v>
                </c:pt>
                <c:pt idx="6687" formatCode="General">
                  <c:v>0.13773099999999999</c:v>
                </c:pt>
                <c:pt idx="6688" formatCode="General">
                  <c:v>0.13775299999999999</c:v>
                </c:pt>
                <c:pt idx="6689" formatCode="General">
                  <c:v>0.13777300000000001</c:v>
                </c:pt>
                <c:pt idx="6690" formatCode="General">
                  <c:v>0.13779400000000011</c:v>
                </c:pt>
                <c:pt idx="6691" formatCode="General">
                  <c:v>0.13781399999999999</c:v>
                </c:pt>
                <c:pt idx="6692" formatCode="General">
                  <c:v>0.13783500000000001</c:v>
                </c:pt>
                <c:pt idx="6693" formatCode="General">
                  <c:v>0.13785500000000001</c:v>
                </c:pt>
                <c:pt idx="6694" formatCode="General">
                  <c:v>0.137876</c:v>
                </c:pt>
                <c:pt idx="6695" formatCode="General">
                  <c:v>0.13789599999999999</c:v>
                </c:pt>
                <c:pt idx="6696" formatCode="General">
                  <c:v>0.13791800000000018</c:v>
                </c:pt>
                <c:pt idx="6697" formatCode="General">
                  <c:v>0.13793800000000012</c:v>
                </c:pt>
                <c:pt idx="6698" formatCode="General">
                  <c:v>0.13795900000000011</c:v>
                </c:pt>
                <c:pt idx="6699" formatCode="General">
                  <c:v>0.13797899999999999</c:v>
                </c:pt>
                <c:pt idx="6700" formatCode="General">
                  <c:v>0.13799900000000018</c:v>
                </c:pt>
                <c:pt idx="6701" formatCode="General">
                  <c:v>0.13802</c:v>
                </c:pt>
                <c:pt idx="6702" formatCode="General">
                  <c:v>0.13804000000000011</c:v>
                </c:pt>
                <c:pt idx="6703" formatCode="General">
                  <c:v>0.13806199999999999</c:v>
                </c:pt>
                <c:pt idx="6704" formatCode="General">
                  <c:v>0.13808200000000001</c:v>
                </c:pt>
                <c:pt idx="6705" formatCode="General">
                  <c:v>0.138103</c:v>
                </c:pt>
                <c:pt idx="6706" formatCode="General">
                  <c:v>0.138123</c:v>
                </c:pt>
                <c:pt idx="6707" formatCode="General">
                  <c:v>0.13814399999999999</c:v>
                </c:pt>
                <c:pt idx="6708" formatCode="General">
                  <c:v>0.13816400000000001</c:v>
                </c:pt>
                <c:pt idx="6709" formatCode="General">
                  <c:v>0.138185</c:v>
                </c:pt>
                <c:pt idx="6710" formatCode="General">
                  <c:v>0.13820499999999999</c:v>
                </c:pt>
                <c:pt idx="6711" formatCode="General">
                  <c:v>0.13822599999999999</c:v>
                </c:pt>
                <c:pt idx="6712" formatCode="General">
                  <c:v>0.13824700000000012</c:v>
                </c:pt>
                <c:pt idx="6713" formatCode="General">
                  <c:v>0.13826700000000011</c:v>
                </c:pt>
                <c:pt idx="6714" formatCode="General">
                  <c:v>0.13828799999999999</c:v>
                </c:pt>
                <c:pt idx="6715" formatCode="General">
                  <c:v>0.13830799999999999</c:v>
                </c:pt>
                <c:pt idx="6716" formatCode="General">
                  <c:v>0.13832900000000001</c:v>
                </c:pt>
                <c:pt idx="6717" formatCode="General">
                  <c:v>0.13835</c:v>
                </c:pt>
                <c:pt idx="6718" formatCode="General">
                  <c:v>0.13836999999999999</c:v>
                </c:pt>
                <c:pt idx="6719" formatCode="General">
                  <c:v>0.13839099999999999</c:v>
                </c:pt>
                <c:pt idx="6720" formatCode="General">
                  <c:v>0.13841200000000012</c:v>
                </c:pt>
                <c:pt idx="6721" formatCode="General">
                  <c:v>0.13843200000000011</c:v>
                </c:pt>
                <c:pt idx="6722" formatCode="General">
                  <c:v>0.13845299999999999</c:v>
                </c:pt>
                <c:pt idx="6723" formatCode="General">
                  <c:v>0.13847300000000001</c:v>
                </c:pt>
                <c:pt idx="6724" formatCode="General">
                  <c:v>0.13849400000000012</c:v>
                </c:pt>
                <c:pt idx="6725" formatCode="General">
                  <c:v>0.13851500000000011</c:v>
                </c:pt>
                <c:pt idx="6726" formatCode="General">
                  <c:v>0.13853499999999999</c:v>
                </c:pt>
                <c:pt idx="6727" formatCode="General">
                  <c:v>0.13855600000000001</c:v>
                </c:pt>
                <c:pt idx="6728" formatCode="General">
                  <c:v>0.138576</c:v>
                </c:pt>
                <c:pt idx="6729" formatCode="General">
                  <c:v>0.13859700000000011</c:v>
                </c:pt>
                <c:pt idx="6730" formatCode="General">
                  <c:v>0.13861699999999999</c:v>
                </c:pt>
                <c:pt idx="6731" formatCode="General">
                  <c:v>0.13863800000000001</c:v>
                </c:pt>
                <c:pt idx="6732" formatCode="General">
                  <c:v>0.138658</c:v>
                </c:pt>
                <c:pt idx="6733" formatCode="General">
                  <c:v>0.13868</c:v>
                </c:pt>
                <c:pt idx="6734" formatCode="General">
                  <c:v>0.13869999999999999</c:v>
                </c:pt>
                <c:pt idx="6735" formatCode="General">
                  <c:v>0.13872100000000001</c:v>
                </c:pt>
                <c:pt idx="6736" formatCode="General">
                  <c:v>0.13874100000000011</c:v>
                </c:pt>
                <c:pt idx="6737" formatCode="General">
                  <c:v>0.13876200000000011</c:v>
                </c:pt>
                <c:pt idx="6738" formatCode="General">
                  <c:v>0.13878199999999999</c:v>
                </c:pt>
                <c:pt idx="6739" formatCode="General">
                  <c:v>0.13880300000000001</c:v>
                </c:pt>
                <c:pt idx="6740" formatCode="General">
                  <c:v>0.138824</c:v>
                </c:pt>
                <c:pt idx="6741" formatCode="General">
                  <c:v>0.13884400000000011</c:v>
                </c:pt>
                <c:pt idx="6742" formatCode="General">
                  <c:v>0.13886499999999999</c:v>
                </c:pt>
                <c:pt idx="6743" formatCode="General">
                  <c:v>0.13888500000000001</c:v>
                </c:pt>
                <c:pt idx="6744" formatCode="General">
                  <c:v>0.13890600000000011</c:v>
                </c:pt>
                <c:pt idx="6745" formatCode="General">
                  <c:v>0.13892599999999999</c:v>
                </c:pt>
                <c:pt idx="6746" formatCode="General">
                  <c:v>0.13894700000000013</c:v>
                </c:pt>
                <c:pt idx="6747" formatCode="General">
                  <c:v>0.13896700000000012</c:v>
                </c:pt>
                <c:pt idx="6748" formatCode="General">
                  <c:v>0.13898800000000011</c:v>
                </c:pt>
                <c:pt idx="6749" formatCode="General">
                  <c:v>0.13900899999999999</c:v>
                </c:pt>
                <c:pt idx="6750" formatCode="General">
                  <c:v>0.13902999999999999</c:v>
                </c:pt>
                <c:pt idx="6751" formatCode="General">
                  <c:v>0.13905000000000001</c:v>
                </c:pt>
                <c:pt idx="6752" formatCode="General">
                  <c:v>0.139071</c:v>
                </c:pt>
                <c:pt idx="6753" formatCode="General">
                  <c:v>0.13909099999999999</c:v>
                </c:pt>
                <c:pt idx="6754" formatCode="General">
                  <c:v>0.13911200000000001</c:v>
                </c:pt>
                <c:pt idx="6755" formatCode="General">
                  <c:v>0.13913200000000001</c:v>
                </c:pt>
                <c:pt idx="6756" formatCode="General">
                  <c:v>0.139153</c:v>
                </c:pt>
                <c:pt idx="6757" formatCode="General">
                  <c:v>0.13917399999999988</c:v>
                </c:pt>
                <c:pt idx="6758" formatCode="General">
                  <c:v>0.13919400000000001</c:v>
                </c:pt>
                <c:pt idx="6759" formatCode="General">
                  <c:v>0.13921500000000012</c:v>
                </c:pt>
                <c:pt idx="6760" formatCode="General">
                  <c:v>0.13923500000000011</c:v>
                </c:pt>
                <c:pt idx="6761" formatCode="General">
                  <c:v>0.13925599999999999</c:v>
                </c:pt>
                <c:pt idx="6762" formatCode="General">
                  <c:v>0.13927700000000001</c:v>
                </c:pt>
                <c:pt idx="6763" formatCode="General">
                  <c:v>0.13929800000000012</c:v>
                </c:pt>
                <c:pt idx="6764" formatCode="General">
                  <c:v>0.13931800000000011</c:v>
                </c:pt>
                <c:pt idx="6765" formatCode="General">
                  <c:v>0.13933899999999999</c:v>
                </c:pt>
                <c:pt idx="6766" formatCode="General">
                  <c:v>0.13935900000000001</c:v>
                </c:pt>
                <c:pt idx="6767" formatCode="General">
                  <c:v>0.139379</c:v>
                </c:pt>
                <c:pt idx="6768" formatCode="General">
                  <c:v>0.13940000000000011</c:v>
                </c:pt>
                <c:pt idx="6769" formatCode="General">
                  <c:v>0.13942000000000004</c:v>
                </c:pt>
                <c:pt idx="6770" formatCode="General">
                  <c:v>0.13944200000000018</c:v>
                </c:pt>
                <c:pt idx="6771" formatCode="General">
                  <c:v>0.13946200000000011</c:v>
                </c:pt>
                <c:pt idx="6772" formatCode="General">
                  <c:v>0.13948300000000011</c:v>
                </c:pt>
                <c:pt idx="6773" formatCode="General">
                  <c:v>0.13950299999999999</c:v>
                </c:pt>
                <c:pt idx="6774" formatCode="General">
                  <c:v>0.13952400000000001</c:v>
                </c:pt>
                <c:pt idx="6775" formatCode="General">
                  <c:v>0.13954400000000011</c:v>
                </c:pt>
                <c:pt idx="6776" formatCode="General">
                  <c:v>0.13956499999999999</c:v>
                </c:pt>
                <c:pt idx="6777" formatCode="General">
                  <c:v>0.13958599999999999</c:v>
                </c:pt>
                <c:pt idx="6778" formatCode="General">
                  <c:v>0.13960700000000001</c:v>
                </c:pt>
                <c:pt idx="6779" formatCode="General">
                  <c:v>0.139627</c:v>
                </c:pt>
                <c:pt idx="6780" formatCode="General">
                  <c:v>0.13964699999999999</c:v>
                </c:pt>
                <c:pt idx="6781" formatCode="General">
                  <c:v>0.13966799999999999</c:v>
                </c:pt>
                <c:pt idx="6782" formatCode="General">
                  <c:v>0.13968800000000001</c:v>
                </c:pt>
                <c:pt idx="6783" formatCode="General">
                  <c:v>0.13970900000000011</c:v>
                </c:pt>
                <c:pt idx="6784" formatCode="General">
                  <c:v>0.13972899999999999</c:v>
                </c:pt>
                <c:pt idx="6785" formatCode="General">
                  <c:v>0.13975000000000001</c:v>
                </c:pt>
                <c:pt idx="6786" formatCode="General">
                  <c:v>0.13977100000000001</c:v>
                </c:pt>
                <c:pt idx="6787" formatCode="General">
                  <c:v>0.13979200000000011</c:v>
                </c:pt>
                <c:pt idx="6788" formatCode="General">
                  <c:v>0.13981199999999999</c:v>
                </c:pt>
                <c:pt idx="6789" formatCode="General">
                  <c:v>0.13983300000000001</c:v>
                </c:pt>
                <c:pt idx="6790" formatCode="General">
                  <c:v>0.13985300000000001</c:v>
                </c:pt>
                <c:pt idx="6791" formatCode="General">
                  <c:v>0.139874</c:v>
                </c:pt>
                <c:pt idx="6792" formatCode="General">
                  <c:v>0.13989499999999999</c:v>
                </c:pt>
                <c:pt idx="6793" formatCode="General">
                  <c:v>0.13991500000000018</c:v>
                </c:pt>
                <c:pt idx="6794" formatCode="General">
                  <c:v>0.13993600000000012</c:v>
                </c:pt>
                <c:pt idx="6795" formatCode="General">
                  <c:v>0.13995600000000011</c:v>
                </c:pt>
                <c:pt idx="6796" formatCode="General">
                  <c:v>0.13997699999999999</c:v>
                </c:pt>
                <c:pt idx="6797" formatCode="General">
                  <c:v>0.13999700000000018</c:v>
                </c:pt>
                <c:pt idx="6798" formatCode="General">
                  <c:v>0.14001800000000011</c:v>
                </c:pt>
                <c:pt idx="6799" formatCode="General">
                  <c:v>0.14003800000000011</c:v>
                </c:pt>
                <c:pt idx="6800" formatCode="General">
                  <c:v>0.14005999999999999</c:v>
                </c:pt>
                <c:pt idx="6801" formatCode="General">
                  <c:v>0.14008000000000001</c:v>
                </c:pt>
                <c:pt idx="6802" formatCode="General">
                  <c:v>0.140101</c:v>
                </c:pt>
                <c:pt idx="6803" formatCode="General">
                  <c:v>0.140121</c:v>
                </c:pt>
                <c:pt idx="6804" formatCode="General">
                  <c:v>0.14014199999999999</c:v>
                </c:pt>
                <c:pt idx="6805" formatCode="General">
                  <c:v>0.14016200000000001</c:v>
                </c:pt>
                <c:pt idx="6806" formatCode="General">
                  <c:v>0.140183</c:v>
                </c:pt>
                <c:pt idx="6807" formatCode="General">
                  <c:v>0.14020400000000011</c:v>
                </c:pt>
                <c:pt idx="6808" formatCode="General">
                  <c:v>0.14022399999999999</c:v>
                </c:pt>
                <c:pt idx="6809" formatCode="General">
                  <c:v>0.14024500000000012</c:v>
                </c:pt>
                <c:pt idx="6810" formatCode="General">
                  <c:v>0.14026500000000011</c:v>
                </c:pt>
                <c:pt idx="6811" formatCode="General">
                  <c:v>0.14028599999999999</c:v>
                </c:pt>
                <c:pt idx="6812" formatCode="General">
                  <c:v>0.14030599999999999</c:v>
                </c:pt>
                <c:pt idx="6813" formatCode="General">
                  <c:v>0.14032700000000001</c:v>
                </c:pt>
                <c:pt idx="6814" formatCode="General">
                  <c:v>0.14034800000000011</c:v>
                </c:pt>
                <c:pt idx="6815" formatCode="General">
                  <c:v>0.14036899999999999</c:v>
                </c:pt>
                <c:pt idx="6816" formatCode="General">
                  <c:v>0.14038900000000001</c:v>
                </c:pt>
                <c:pt idx="6817" formatCode="General">
                  <c:v>0.14041000000000012</c:v>
                </c:pt>
                <c:pt idx="6818" formatCode="General">
                  <c:v>0.14043000000000011</c:v>
                </c:pt>
                <c:pt idx="6819" formatCode="General">
                  <c:v>0.14045099999999999</c:v>
                </c:pt>
                <c:pt idx="6820" formatCode="General">
                  <c:v>0.14047100000000001</c:v>
                </c:pt>
                <c:pt idx="6821" formatCode="General">
                  <c:v>0.14049200000000012</c:v>
                </c:pt>
                <c:pt idx="6822" formatCode="General">
                  <c:v>0.14051200000000011</c:v>
                </c:pt>
                <c:pt idx="6823" formatCode="General">
                  <c:v>0.14053299999999999</c:v>
                </c:pt>
                <c:pt idx="6824" formatCode="General">
                  <c:v>0.14055400000000001</c:v>
                </c:pt>
                <c:pt idx="6825" formatCode="General">
                  <c:v>0.140574</c:v>
                </c:pt>
                <c:pt idx="6826" formatCode="General">
                  <c:v>0.14059500000000011</c:v>
                </c:pt>
                <c:pt idx="6827" formatCode="General">
                  <c:v>0.14061499999999999</c:v>
                </c:pt>
                <c:pt idx="6828" formatCode="General">
                  <c:v>0.14063600000000001</c:v>
                </c:pt>
                <c:pt idx="6829" formatCode="General">
                  <c:v>0.140657</c:v>
                </c:pt>
                <c:pt idx="6830" formatCode="General">
                  <c:v>0.140677</c:v>
                </c:pt>
                <c:pt idx="6831" formatCode="General">
                  <c:v>0.14069799999999999</c:v>
                </c:pt>
                <c:pt idx="6832" formatCode="General">
                  <c:v>0.14071900000000018</c:v>
                </c:pt>
                <c:pt idx="6833" formatCode="General">
                  <c:v>0.14073900000000011</c:v>
                </c:pt>
                <c:pt idx="6834" formatCode="General">
                  <c:v>0.14075900000000011</c:v>
                </c:pt>
                <c:pt idx="6835" formatCode="General">
                  <c:v>0.14077999999999999</c:v>
                </c:pt>
                <c:pt idx="6836" formatCode="General">
                  <c:v>0.14080000000000001</c:v>
                </c:pt>
                <c:pt idx="6837" formatCode="General">
                  <c:v>0.140822</c:v>
                </c:pt>
                <c:pt idx="6838" formatCode="General">
                  <c:v>0.14084199999999999</c:v>
                </c:pt>
                <c:pt idx="6839" formatCode="General">
                  <c:v>0.14086299999999999</c:v>
                </c:pt>
                <c:pt idx="6840" formatCode="General">
                  <c:v>0.14088300000000001</c:v>
                </c:pt>
                <c:pt idx="6841" formatCode="General">
                  <c:v>0.14090400000000011</c:v>
                </c:pt>
                <c:pt idx="6842" formatCode="General">
                  <c:v>0.14092399999999999</c:v>
                </c:pt>
                <c:pt idx="6843" formatCode="General">
                  <c:v>0.14094500000000013</c:v>
                </c:pt>
                <c:pt idx="6844" formatCode="General">
                  <c:v>0.14096600000000012</c:v>
                </c:pt>
                <c:pt idx="6845" formatCode="General">
                  <c:v>0.14098700000000011</c:v>
                </c:pt>
                <c:pt idx="6846" formatCode="General">
                  <c:v>0.14100699999999999</c:v>
                </c:pt>
                <c:pt idx="6847" formatCode="General">
                  <c:v>0.14102700000000001</c:v>
                </c:pt>
                <c:pt idx="6848" formatCode="General">
                  <c:v>0.14104800000000012</c:v>
                </c:pt>
                <c:pt idx="6849" formatCode="General">
                  <c:v>0.14106800000000011</c:v>
                </c:pt>
                <c:pt idx="6850" formatCode="General">
                  <c:v>0.14108899999999999</c:v>
                </c:pt>
                <c:pt idx="6851" formatCode="General">
                  <c:v>0.14110900000000001</c:v>
                </c:pt>
                <c:pt idx="6852" formatCode="General">
                  <c:v>0.14113100000000001</c:v>
                </c:pt>
                <c:pt idx="6853" formatCode="General">
                  <c:v>0.141151</c:v>
                </c:pt>
                <c:pt idx="6854" formatCode="General">
                  <c:v>0.14117199999999988</c:v>
                </c:pt>
                <c:pt idx="6855" formatCode="General">
                  <c:v>0.14119200000000001</c:v>
                </c:pt>
                <c:pt idx="6856" formatCode="General">
                  <c:v>0.14121300000000012</c:v>
                </c:pt>
                <c:pt idx="6857" formatCode="General">
                  <c:v>0.14123300000000011</c:v>
                </c:pt>
                <c:pt idx="6858" formatCode="General">
                  <c:v>0.14125399999999999</c:v>
                </c:pt>
                <c:pt idx="6859" formatCode="General">
                  <c:v>0.14127400000000001</c:v>
                </c:pt>
                <c:pt idx="6860" formatCode="General">
                  <c:v>0.14129500000000011</c:v>
                </c:pt>
                <c:pt idx="6861" formatCode="General">
                  <c:v>0.14131600000000011</c:v>
                </c:pt>
                <c:pt idx="6862" formatCode="General">
                  <c:v>0.14133599999999999</c:v>
                </c:pt>
                <c:pt idx="6863" formatCode="General">
                  <c:v>0.14135700000000001</c:v>
                </c:pt>
                <c:pt idx="6864" formatCode="General">
                  <c:v>0.141377</c:v>
                </c:pt>
                <c:pt idx="6865" formatCode="General">
                  <c:v>0.14139800000000011</c:v>
                </c:pt>
                <c:pt idx="6866" formatCode="General">
                  <c:v>0.14141900000000018</c:v>
                </c:pt>
                <c:pt idx="6867" formatCode="General">
                  <c:v>0.14143900000000012</c:v>
                </c:pt>
                <c:pt idx="6868" formatCode="General">
                  <c:v>0.14146000000000011</c:v>
                </c:pt>
                <c:pt idx="6869" formatCode="General">
                  <c:v>0.14148100000000011</c:v>
                </c:pt>
                <c:pt idx="6870" formatCode="General">
                  <c:v>0.14150099999999999</c:v>
                </c:pt>
                <c:pt idx="6871" formatCode="General">
                  <c:v>0.14152200000000001</c:v>
                </c:pt>
                <c:pt idx="6872" formatCode="General">
                  <c:v>0.14154200000000011</c:v>
                </c:pt>
                <c:pt idx="6873" formatCode="General">
                  <c:v>0.14156299999999999</c:v>
                </c:pt>
                <c:pt idx="6874" formatCode="General">
                  <c:v>0.14158399999999999</c:v>
                </c:pt>
                <c:pt idx="6875" formatCode="General">
                  <c:v>0.14160400000000001</c:v>
                </c:pt>
                <c:pt idx="6876" formatCode="General">
                  <c:v>0.141625</c:v>
                </c:pt>
                <c:pt idx="6877" formatCode="General">
                  <c:v>0.14164499999999999</c:v>
                </c:pt>
                <c:pt idx="6878" formatCode="General">
                  <c:v>0.14166599999999999</c:v>
                </c:pt>
                <c:pt idx="6879" formatCode="General">
                  <c:v>0.14168600000000001</c:v>
                </c:pt>
                <c:pt idx="6880" formatCode="General">
                  <c:v>0.14170700000000011</c:v>
                </c:pt>
                <c:pt idx="6881" formatCode="General">
                  <c:v>0.14172799999999999</c:v>
                </c:pt>
                <c:pt idx="6882" formatCode="General">
                  <c:v>0.14174900000000018</c:v>
                </c:pt>
                <c:pt idx="6883" formatCode="General">
                  <c:v>0.14176900000000012</c:v>
                </c:pt>
                <c:pt idx="6884" formatCode="General">
                  <c:v>0.14179000000000011</c:v>
                </c:pt>
                <c:pt idx="6885" formatCode="General">
                  <c:v>0.14180999999999999</c:v>
                </c:pt>
                <c:pt idx="6886" formatCode="General">
                  <c:v>0.14183100000000001</c:v>
                </c:pt>
                <c:pt idx="6887" formatCode="General">
                  <c:v>0.141851</c:v>
                </c:pt>
                <c:pt idx="6888" formatCode="General">
                  <c:v>0.141871</c:v>
                </c:pt>
                <c:pt idx="6889" formatCode="General">
                  <c:v>0.14189299999999999</c:v>
                </c:pt>
                <c:pt idx="6890" formatCode="General">
                  <c:v>0.14191300000000018</c:v>
                </c:pt>
                <c:pt idx="6891" formatCode="General">
                  <c:v>0.14193400000000012</c:v>
                </c:pt>
                <c:pt idx="6892" formatCode="General">
                  <c:v>0.14195400000000011</c:v>
                </c:pt>
                <c:pt idx="6893" formatCode="General">
                  <c:v>0.14197499999999999</c:v>
                </c:pt>
                <c:pt idx="6894" formatCode="General">
                  <c:v>0.14199500000000018</c:v>
                </c:pt>
                <c:pt idx="6895" formatCode="General">
                  <c:v>0.14201600000000011</c:v>
                </c:pt>
                <c:pt idx="6896" formatCode="General">
                  <c:v>0.14203600000000011</c:v>
                </c:pt>
                <c:pt idx="6897" formatCode="General">
                  <c:v>0.14205699999999999</c:v>
                </c:pt>
                <c:pt idx="6898" formatCode="General">
                  <c:v>0.14207800000000001</c:v>
                </c:pt>
                <c:pt idx="6899" formatCode="General">
                  <c:v>0.14209900000000011</c:v>
                </c:pt>
                <c:pt idx="6900" formatCode="General">
                  <c:v>0.14211900000000011</c:v>
                </c:pt>
                <c:pt idx="6901" formatCode="General">
                  <c:v>0.14213899999999999</c:v>
                </c:pt>
                <c:pt idx="6902" formatCode="General">
                  <c:v>0.14216000000000001</c:v>
                </c:pt>
                <c:pt idx="6903" formatCode="General">
                  <c:v>0.142181</c:v>
                </c:pt>
                <c:pt idx="6904" formatCode="General">
                  <c:v>0.14220099999999999</c:v>
                </c:pt>
                <c:pt idx="6905" formatCode="General">
                  <c:v>0.14222199999999999</c:v>
                </c:pt>
                <c:pt idx="6906" formatCode="General">
                  <c:v>0.14224300000000012</c:v>
                </c:pt>
                <c:pt idx="6907" formatCode="General">
                  <c:v>0.14226300000000011</c:v>
                </c:pt>
                <c:pt idx="6908" formatCode="General">
                  <c:v>0.14228399999999999</c:v>
                </c:pt>
                <c:pt idx="6909" formatCode="General">
                  <c:v>0.14230400000000001</c:v>
                </c:pt>
                <c:pt idx="6910" formatCode="General">
                  <c:v>0.14232500000000001</c:v>
                </c:pt>
                <c:pt idx="6911" formatCode="General">
                  <c:v>0.14234600000000011</c:v>
                </c:pt>
                <c:pt idx="6912" formatCode="General">
                  <c:v>0.14236599999999999</c:v>
                </c:pt>
                <c:pt idx="6913" formatCode="General">
                  <c:v>0.14238700000000001</c:v>
                </c:pt>
                <c:pt idx="6914" formatCode="General">
                  <c:v>0.14240700000000012</c:v>
                </c:pt>
                <c:pt idx="6915" formatCode="General">
                  <c:v>0.14242800000000011</c:v>
                </c:pt>
                <c:pt idx="6916" formatCode="General">
                  <c:v>0.14244800000000019</c:v>
                </c:pt>
                <c:pt idx="6917" formatCode="General">
                  <c:v>0.14246900000000018</c:v>
                </c:pt>
                <c:pt idx="6918" formatCode="General">
                  <c:v>0.14249000000000012</c:v>
                </c:pt>
                <c:pt idx="6919" formatCode="General">
                  <c:v>0.14251100000000011</c:v>
                </c:pt>
                <c:pt idx="6920" formatCode="General">
                  <c:v>0.14253099999999999</c:v>
                </c:pt>
                <c:pt idx="6921" formatCode="General">
                  <c:v>0.14255200000000001</c:v>
                </c:pt>
                <c:pt idx="6922" formatCode="General">
                  <c:v>0.142572</c:v>
                </c:pt>
                <c:pt idx="6923" formatCode="General">
                  <c:v>0.14259300000000011</c:v>
                </c:pt>
                <c:pt idx="6924" formatCode="General">
                  <c:v>0.14261299999999999</c:v>
                </c:pt>
                <c:pt idx="6925" formatCode="General">
                  <c:v>0.14263400000000001</c:v>
                </c:pt>
                <c:pt idx="6926" formatCode="General">
                  <c:v>0.142655</c:v>
                </c:pt>
                <c:pt idx="6927" formatCode="General">
                  <c:v>0.142675</c:v>
                </c:pt>
                <c:pt idx="6928" formatCode="General">
                  <c:v>0.14269599999999999</c:v>
                </c:pt>
                <c:pt idx="6929" formatCode="General">
                  <c:v>0.14271600000000018</c:v>
                </c:pt>
                <c:pt idx="6930" formatCode="General">
                  <c:v>0.14273700000000011</c:v>
                </c:pt>
                <c:pt idx="6931" formatCode="General">
                  <c:v>0.14275700000000011</c:v>
                </c:pt>
                <c:pt idx="6932" formatCode="General">
                  <c:v>0.14277799999999999</c:v>
                </c:pt>
                <c:pt idx="6933" formatCode="General">
                  <c:v>0.14279800000000012</c:v>
                </c:pt>
                <c:pt idx="6934" formatCode="General">
                  <c:v>0.14281900000000011</c:v>
                </c:pt>
                <c:pt idx="6935" formatCode="General">
                  <c:v>0.14283999999999999</c:v>
                </c:pt>
                <c:pt idx="6936" formatCode="General">
                  <c:v>0.14286099999999999</c:v>
                </c:pt>
                <c:pt idx="6937" formatCode="General">
                  <c:v>0.14288100000000001</c:v>
                </c:pt>
                <c:pt idx="6938" formatCode="General">
                  <c:v>0.14290200000000011</c:v>
                </c:pt>
                <c:pt idx="6939" formatCode="General">
                  <c:v>0.14292199999999999</c:v>
                </c:pt>
                <c:pt idx="6940" formatCode="General">
                  <c:v>0.14294300000000013</c:v>
                </c:pt>
                <c:pt idx="6941" formatCode="General">
                  <c:v>0.14296300000000012</c:v>
                </c:pt>
                <c:pt idx="6942" formatCode="General">
                  <c:v>0.14298400000000011</c:v>
                </c:pt>
                <c:pt idx="6943" formatCode="General">
                  <c:v>0.14300499999999999</c:v>
                </c:pt>
                <c:pt idx="6944" formatCode="General">
                  <c:v>0.14302500000000001</c:v>
                </c:pt>
                <c:pt idx="6945" formatCode="General">
                  <c:v>0.14304600000000012</c:v>
                </c:pt>
                <c:pt idx="6946" formatCode="General">
                  <c:v>0.14306600000000011</c:v>
                </c:pt>
                <c:pt idx="6947" formatCode="General">
                  <c:v>0.14308699999999999</c:v>
                </c:pt>
                <c:pt idx="6948" formatCode="General">
                  <c:v>0.14310700000000001</c:v>
                </c:pt>
                <c:pt idx="6949" formatCode="General">
                  <c:v>0.14312800000000001</c:v>
                </c:pt>
                <c:pt idx="6950" formatCode="General">
                  <c:v>0.14314900000000011</c:v>
                </c:pt>
                <c:pt idx="6951" formatCode="General">
                  <c:v>0.14316999999999999</c:v>
                </c:pt>
                <c:pt idx="6952" formatCode="General">
                  <c:v>0.14319000000000001</c:v>
                </c:pt>
                <c:pt idx="6953" formatCode="General">
                  <c:v>0.14321100000000012</c:v>
                </c:pt>
                <c:pt idx="6954" formatCode="General">
                  <c:v>0.14323100000000011</c:v>
                </c:pt>
                <c:pt idx="6955" formatCode="General">
                  <c:v>0.14325099999999999</c:v>
                </c:pt>
                <c:pt idx="6956" formatCode="General">
                  <c:v>0.14327300000000001</c:v>
                </c:pt>
                <c:pt idx="6957" formatCode="General">
                  <c:v>0.14329300000000011</c:v>
                </c:pt>
                <c:pt idx="6958" formatCode="General">
                  <c:v>0.14331400000000011</c:v>
                </c:pt>
                <c:pt idx="6959" formatCode="General">
                  <c:v>0.14333399999999999</c:v>
                </c:pt>
                <c:pt idx="6960" formatCode="General">
                  <c:v>0.14335500000000001</c:v>
                </c:pt>
                <c:pt idx="6961" formatCode="General">
                  <c:v>0.143375</c:v>
                </c:pt>
                <c:pt idx="6962" formatCode="General">
                  <c:v>0.14339600000000011</c:v>
                </c:pt>
                <c:pt idx="6963" formatCode="General">
                  <c:v>0.14341700000000018</c:v>
                </c:pt>
                <c:pt idx="6964" formatCode="General">
                  <c:v>0.14343800000000018</c:v>
                </c:pt>
                <c:pt idx="6965" formatCode="General">
                  <c:v>0.14345800000000011</c:v>
                </c:pt>
                <c:pt idx="6966" formatCode="General">
                  <c:v>0.14347900000000011</c:v>
                </c:pt>
                <c:pt idx="6967" formatCode="General">
                  <c:v>0.14349900000000018</c:v>
                </c:pt>
                <c:pt idx="6968" formatCode="General">
                  <c:v>0.14351900000000012</c:v>
                </c:pt>
                <c:pt idx="6969" formatCode="General">
                  <c:v>0.14354000000000011</c:v>
                </c:pt>
                <c:pt idx="6970" formatCode="General">
                  <c:v>0.14355999999999999</c:v>
                </c:pt>
                <c:pt idx="6971" formatCode="General">
                  <c:v>0.14358099999999999</c:v>
                </c:pt>
                <c:pt idx="6972" formatCode="General">
                  <c:v>0.14360200000000001</c:v>
                </c:pt>
                <c:pt idx="6973" formatCode="General">
                  <c:v>0.143623</c:v>
                </c:pt>
                <c:pt idx="6974" formatCode="General">
                  <c:v>0.14364299999999999</c:v>
                </c:pt>
                <c:pt idx="6975" formatCode="General">
                  <c:v>0.14366399999999999</c:v>
                </c:pt>
                <c:pt idx="6976" formatCode="General">
                  <c:v>0.14368400000000001</c:v>
                </c:pt>
                <c:pt idx="6977" formatCode="General">
                  <c:v>0.14370500000000011</c:v>
                </c:pt>
                <c:pt idx="6978" formatCode="General">
                  <c:v>0.14372499999999999</c:v>
                </c:pt>
                <c:pt idx="6979" formatCode="General">
                  <c:v>0.14374600000000018</c:v>
                </c:pt>
                <c:pt idx="6980" formatCode="General">
                  <c:v>0.14376700000000012</c:v>
                </c:pt>
                <c:pt idx="6981" formatCode="General">
                  <c:v>0.14378700000000011</c:v>
                </c:pt>
                <c:pt idx="6982" formatCode="General">
                  <c:v>0.14380799999999999</c:v>
                </c:pt>
                <c:pt idx="6983" formatCode="General">
                  <c:v>0.14382800000000001</c:v>
                </c:pt>
                <c:pt idx="6984" formatCode="General">
                  <c:v>0.14384900000000012</c:v>
                </c:pt>
                <c:pt idx="6985" formatCode="General">
                  <c:v>0.14386900000000011</c:v>
                </c:pt>
                <c:pt idx="6986" formatCode="General">
                  <c:v>0.14389099999999999</c:v>
                </c:pt>
                <c:pt idx="6987" formatCode="General">
                  <c:v>0.14391100000000018</c:v>
                </c:pt>
                <c:pt idx="6988" formatCode="General">
                  <c:v>0.14393200000000012</c:v>
                </c:pt>
                <c:pt idx="6989" formatCode="General">
                  <c:v>0.14395200000000011</c:v>
                </c:pt>
                <c:pt idx="6990" formatCode="General">
                  <c:v>0.14397299999999999</c:v>
                </c:pt>
                <c:pt idx="6991" formatCode="General">
                  <c:v>0.14399300000000018</c:v>
                </c:pt>
                <c:pt idx="6992" formatCode="General">
                  <c:v>0.14401400000000011</c:v>
                </c:pt>
                <c:pt idx="6993" formatCode="General">
                  <c:v>0.14403500000000011</c:v>
                </c:pt>
                <c:pt idx="6994" formatCode="General">
                  <c:v>0.14405499999999999</c:v>
                </c:pt>
                <c:pt idx="6995" formatCode="General">
                  <c:v>0.14407600000000001</c:v>
                </c:pt>
                <c:pt idx="6996" formatCode="General">
                  <c:v>0.14409600000000011</c:v>
                </c:pt>
                <c:pt idx="6997" formatCode="General">
                  <c:v>0.14411700000000011</c:v>
                </c:pt>
                <c:pt idx="6998" formatCode="General">
                  <c:v>0.14413699999999999</c:v>
                </c:pt>
                <c:pt idx="6999" formatCode="General">
                  <c:v>0.14415800000000001</c:v>
                </c:pt>
                <c:pt idx="7000" formatCode="General">
                  <c:v>0.144179</c:v>
                </c:pt>
                <c:pt idx="7001" formatCode="General">
                  <c:v>0.14419999999999999</c:v>
                </c:pt>
                <c:pt idx="7002" formatCode="General">
                  <c:v>0.14422000000000001</c:v>
                </c:pt>
                <c:pt idx="7003" formatCode="General">
                  <c:v>0.14424100000000012</c:v>
                </c:pt>
                <c:pt idx="7004" formatCode="General">
                  <c:v>0.14426100000000011</c:v>
                </c:pt>
                <c:pt idx="7005" formatCode="General">
                  <c:v>0.14428199999999999</c:v>
                </c:pt>
                <c:pt idx="7006" formatCode="General">
                  <c:v>0.14430200000000001</c:v>
                </c:pt>
                <c:pt idx="7007" formatCode="General">
                  <c:v>0.14432200000000001</c:v>
                </c:pt>
                <c:pt idx="7008" formatCode="General">
                  <c:v>0.14434300000000011</c:v>
                </c:pt>
                <c:pt idx="7009" formatCode="General">
                  <c:v>0.14436399999999999</c:v>
                </c:pt>
                <c:pt idx="7010" formatCode="General">
                  <c:v>0.14438500000000001</c:v>
                </c:pt>
                <c:pt idx="7011" formatCode="General">
                  <c:v>0.14440500000000012</c:v>
                </c:pt>
                <c:pt idx="7012" formatCode="General">
                  <c:v>0.14442600000000011</c:v>
                </c:pt>
                <c:pt idx="7013" formatCode="General">
                  <c:v>0.14444600000000019</c:v>
                </c:pt>
                <c:pt idx="7014" formatCode="General">
                  <c:v>0.14446700000000018</c:v>
                </c:pt>
                <c:pt idx="7015" formatCode="General">
                  <c:v>0.14448800000000012</c:v>
                </c:pt>
                <c:pt idx="7016" formatCode="General">
                  <c:v>0.14450800000000011</c:v>
                </c:pt>
                <c:pt idx="7017" formatCode="General">
                  <c:v>0.14452899999999999</c:v>
                </c:pt>
                <c:pt idx="7018" formatCode="General">
                  <c:v>0.14455000000000001</c:v>
                </c:pt>
                <c:pt idx="7019" formatCode="General">
                  <c:v>0.14457</c:v>
                </c:pt>
                <c:pt idx="7020" formatCode="General">
                  <c:v>0.14459100000000011</c:v>
                </c:pt>
                <c:pt idx="7021" formatCode="General">
                  <c:v>0.14461099999999999</c:v>
                </c:pt>
                <c:pt idx="7022" formatCode="General">
                  <c:v>0.14463100000000001</c:v>
                </c:pt>
                <c:pt idx="7023" formatCode="General">
                  <c:v>0.144653</c:v>
                </c:pt>
                <c:pt idx="7024" formatCode="General">
                  <c:v>0.144673</c:v>
                </c:pt>
                <c:pt idx="7025" formatCode="General">
                  <c:v>0.14469399999999999</c:v>
                </c:pt>
                <c:pt idx="7026" formatCode="General">
                  <c:v>0.14471400000000012</c:v>
                </c:pt>
                <c:pt idx="7027" formatCode="General">
                  <c:v>0.14473500000000011</c:v>
                </c:pt>
                <c:pt idx="7028" formatCode="General">
                  <c:v>0.14475499999999999</c:v>
                </c:pt>
                <c:pt idx="7029" formatCode="General">
                  <c:v>0.14477599999999999</c:v>
                </c:pt>
                <c:pt idx="7030" formatCode="General">
                  <c:v>0.14479700000000012</c:v>
                </c:pt>
                <c:pt idx="7031" formatCode="General">
                  <c:v>0.14481800000000011</c:v>
                </c:pt>
                <c:pt idx="7032" formatCode="General">
                  <c:v>0.14483799999999999</c:v>
                </c:pt>
                <c:pt idx="7033" formatCode="General">
                  <c:v>0.14485899999999999</c:v>
                </c:pt>
                <c:pt idx="7034" formatCode="General">
                  <c:v>0.14487900000000001</c:v>
                </c:pt>
                <c:pt idx="7035" formatCode="General">
                  <c:v>0.14489900000000011</c:v>
                </c:pt>
                <c:pt idx="7036" formatCode="General">
                  <c:v>0.1449200000000001</c:v>
                </c:pt>
                <c:pt idx="7037" formatCode="General">
                  <c:v>0.14494000000000018</c:v>
                </c:pt>
                <c:pt idx="7038" formatCode="General">
                  <c:v>0.14496200000000012</c:v>
                </c:pt>
                <c:pt idx="7039" formatCode="General">
                  <c:v>0.14498200000000011</c:v>
                </c:pt>
                <c:pt idx="7040" formatCode="General">
                  <c:v>0.14500299999999999</c:v>
                </c:pt>
                <c:pt idx="7041" formatCode="General">
                  <c:v>0.14502300000000001</c:v>
                </c:pt>
                <c:pt idx="7042" formatCode="General">
                  <c:v>0.14504400000000012</c:v>
                </c:pt>
                <c:pt idx="7043" formatCode="General">
                  <c:v>0.14506400000000011</c:v>
                </c:pt>
                <c:pt idx="7044" formatCode="General">
                  <c:v>0.14508499999999999</c:v>
                </c:pt>
                <c:pt idx="7045" formatCode="General">
                  <c:v>0.14510500000000001</c:v>
                </c:pt>
                <c:pt idx="7046" formatCode="General">
                  <c:v>0.145126</c:v>
                </c:pt>
                <c:pt idx="7047" formatCode="General">
                  <c:v>0.14514700000000011</c:v>
                </c:pt>
                <c:pt idx="7048" formatCode="General">
                  <c:v>0.14516699999999999</c:v>
                </c:pt>
                <c:pt idx="7049" formatCode="General">
                  <c:v>0.14518800000000001</c:v>
                </c:pt>
                <c:pt idx="7050" formatCode="General">
                  <c:v>0.14520800000000011</c:v>
                </c:pt>
                <c:pt idx="7051" formatCode="General">
                  <c:v>0.14522900000000011</c:v>
                </c:pt>
                <c:pt idx="7052" formatCode="General">
                  <c:v>0.1452500000000001</c:v>
                </c:pt>
                <c:pt idx="7053" formatCode="General">
                  <c:v>0.14527000000000001</c:v>
                </c:pt>
                <c:pt idx="7054" formatCode="General">
                  <c:v>0.14529100000000011</c:v>
                </c:pt>
                <c:pt idx="7055" formatCode="General">
                  <c:v>0.14531200000000011</c:v>
                </c:pt>
                <c:pt idx="7056" formatCode="General">
                  <c:v>0.14533199999999999</c:v>
                </c:pt>
                <c:pt idx="7057" formatCode="General">
                  <c:v>0.14535300000000001</c:v>
                </c:pt>
                <c:pt idx="7058" formatCode="General">
                  <c:v>0.145373</c:v>
                </c:pt>
                <c:pt idx="7059" formatCode="General">
                  <c:v>0.14539400000000011</c:v>
                </c:pt>
                <c:pt idx="7060" formatCode="General">
                  <c:v>0.14541500000000018</c:v>
                </c:pt>
                <c:pt idx="7061" formatCode="General">
                  <c:v>0.14543500000000012</c:v>
                </c:pt>
                <c:pt idx="7062" formatCode="General">
                  <c:v>0.14545600000000011</c:v>
                </c:pt>
                <c:pt idx="7063" formatCode="General">
                  <c:v>0.14547599999999999</c:v>
                </c:pt>
                <c:pt idx="7064" formatCode="General">
                  <c:v>0.14549700000000018</c:v>
                </c:pt>
                <c:pt idx="7065" formatCode="General">
                  <c:v>0.14551700000000012</c:v>
                </c:pt>
                <c:pt idx="7066" formatCode="General">
                  <c:v>0.14553800000000011</c:v>
                </c:pt>
                <c:pt idx="7067" formatCode="General">
                  <c:v>0.14555899999999999</c:v>
                </c:pt>
                <c:pt idx="7068" formatCode="General">
                  <c:v>0.14557999999999999</c:v>
                </c:pt>
                <c:pt idx="7069" formatCode="General">
                  <c:v>0.14560000000000001</c:v>
                </c:pt>
                <c:pt idx="7070" formatCode="General">
                  <c:v>0.145621</c:v>
                </c:pt>
                <c:pt idx="7071" formatCode="General">
                  <c:v>0.14564099999999999</c:v>
                </c:pt>
                <c:pt idx="7072" formatCode="General">
                  <c:v>0.14566200000000001</c:v>
                </c:pt>
                <c:pt idx="7073" formatCode="General">
                  <c:v>0.14568200000000001</c:v>
                </c:pt>
                <c:pt idx="7074" formatCode="General">
                  <c:v>0.14570200000000011</c:v>
                </c:pt>
                <c:pt idx="7075" formatCode="General">
                  <c:v>0.14572399999999999</c:v>
                </c:pt>
                <c:pt idx="7076" formatCode="General">
                  <c:v>0.14574400000000018</c:v>
                </c:pt>
                <c:pt idx="7077" formatCode="General">
                  <c:v>0.14576500000000012</c:v>
                </c:pt>
                <c:pt idx="7078" formatCode="General">
                  <c:v>0.14578500000000011</c:v>
                </c:pt>
                <c:pt idx="7079" formatCode="General">
                  <c:v>0.14580599999999999</c:v>
                </c:pt>
                <c:pt idx="7080" formatCode="General">
                  <c:v>0.14582600000000001</c:v>
                </c:pt>
                <c:pt idx="7081" formatCode="General">
                  <c:v>0.14584700000000012</c:v>
                </c:pt>
                <c:pt idx="7082" formatCode="General">
                  <c:v>0.14586700000000011</c:v>
                </c:pt>
                <c:pt idx="7083" formatCode="General">
                  <c:v>0.14588799999999999</c:v>
                </c:pt>
                <c:pt idx="7084" formatCode="General">
                  <c:v>0.14590900000000018</c:v>
                </c:pt>
                <c:pt idx="7085" formatCode="General">
                  <c:v>0.14593000000000012</c:v>
                </c:pt>
                <c:pt idx="7086" formatCode="General">
                  <c:v>0.14595000000000011</c:v>
                </c:pt>
                <c:pt idx="7087" formatCode="General">
                  <c:v>0.14597099999999999</c:v>
                </c:pt>
                <c:pt idx="7088" formatCode="General">
                  <c:v>0.14599100000000018</c:v>
                </c:pt>
                <c:pt idx="7089" formatCode="General">
                  <c:v>0.14601200000000011</c:v>
                </c:pt>
                <c:pt idx="7090" formatCode="General">
                  <c:v>0.14603200000000011</c:v>
                </c:pt>
                <c:pt idx="7091" formatCode="General">
                  <c:v>0.14605299999999999</c:v>
                </c:pt>
                <c:pt idx="7092" formatCode="General">
                  <c:v>0.14607400000000001</c:v>
                </c:pt>
                <c:pt idx="7093" formatCode="General">
                  <c:v>0.14609400000000011</c:v>
                </c:pt>
                <c:pt idx="7094" formatCode="General">
                  <c:v>0.14611499999999999</c:v>
                </c:pt>
                <c:pt idx="7095" formatCode="General">
                  <c:v>0.14613499999999999</c:v>
                </c:pt>
                <c:pt idx="7096" formatCode="General">
                  <c:v>0.14615600000000001</c:v>
                </c:pt>
                <c:pt idx="7097" formatCode="General">
                  <c:v>0.146177</c:v>
                </c:pt>
                <c:pt idx="7098" formatCode="General">
                  <c:v>0.14619699999999999</c:v>
                </c:pt>
                <c:pt idx="7099" formatCode="General">
                  <c:v>0.14621800000000013</c:v>
                </c:pt>
                <c:pt idx="7100" formatCode="General">
                  <c:v>0.14623900000000012</c:v>
                </c:pt>
                <c:pt idx="7101" formatCode="General">
                  <c:v>0.14625900000000011</c:v>
                </c:pt>
                <c:pt idx="7102" formatCode="General">
                  <c:v>0.14627899999999999</c:v>
                </c:pt>
                <c:pt idx="7103" formatCode="General">
                  <c:v>0.14630000000000001</c:v>
                </c:pt>
                <c:pt idx="7104" formatCode="General">
                  <c:v>0.14632100000000001</c:v>
                </c:pt>
                <c:pt idx="7105" formatCode="General">
                  <c:v>0.14634200000000011</c:v>
                </c:pt>
                <c:pt idx="7106" formatCode="General">
                  <c:v>0.14636199999999999</c:v>
                </c:pt>
                <c:pt idx="7107" formatCode="General">
                  <c:v>0.14638300000000001</c:v>
                </c:pt>
                <c:pt idx="7108" formatCode="General">
                  <c:v>0.14640300000000012</c:v>
                </c:pt>
                <c:pt idx="7109" formatCode="General">
                  <c:v>0.14642400000000011</c:v>
                </c:pt>
                <c:pt idx="7110" formatCode="General">
                  <c:v>0.14644400000000019</c:v>
                </c:pt>
                <c:pt idx="7111" formatCode="General">
                  <c:v>0.14646500000000018</c:v>
                </c:pt>
                <c:pt idx="7112" formatCode="General">
                  <c:v>0.14648600000000012</c:v>
                </c:pt>
                <c:pt idx="7113" formatCode="General">
                  <c:v>0.14650700000000011</c:v>
                </c:pt>
                <c:pt idx="7114" formatCode="General">
                  <c:v>0.14652699999999999</c:v>
                </c:pt>
                <c:pt idx="7115" formatCode="General">
                  <c:v>0.14654700000000018</c:v>
                </c:pt>
                <c:pt idx="7116" formatCode="General">
                  <c:v>0.14656800000000011</c:v>
                </c:pt>
                <c:pt idx="7117" formatCode="General">
                  <c:v>0.14658800000000011</c:v>
                </c:pt>
                <c:pt idx="7118" formatCode="General">
                  <c:v>0.14660899999999999</c:v>
                </c:pt>
                <c:pt idx="7119" formatCode="General">
                  <c:v>0.14662900000000001</c:v>
                </c:pt>
                <c:pt idx="7120" formatCode="General">
                  <c:v>0.14665</c:v>
                </c:pt>
                <c:pt idx="7121" formatCode="General">
                  <c:v>0.146671</c:v>
                </c:pt>
                <c:pt idx="7122" formatCode="General">
                  <c:v>0.14669199999999999</c:v>
                </c:pt>
                <c:pt idx="7123" formatCode="General">
                  <c:v>0.14671200000000012</c:v>
                </c:pt>
                <c:pt idx="7124" formatCode="General">
                  <c:v>0.14673300000000011</c:v>
                </c:pt>
                <c:pt idx="7125" formatCode="General">
                  <c:v>0.14675299999999999</c:v>
                </c:pt>
                <c:pt idx="7126" formatCode="General">
                  <c:v>0.14677399999999999</c:v>
                </c:pt>
                <c:pt idx="7127" formatCode="General">
                  <c:v>0.14679400000000012</c:v>
                </c:pt>
                <c:pt idx="7128" formatCode="General">
                  <c:v>0.14681500000000011</c:v>
                </c:pt>
                <c:pt idx="7129" formatCode="General">
                  <c:v>0.14683599999999999</c:v>
                </c:pt>
                <c:pt idx="7130" formatCode="General">
                  <c:v>0.14685599999999999</c:v>
                </c:pt>
                <c:pt idx="7131" formatCode="General">
                  <c:v>0.14687700000000001</c:v>
                </c:pt>
                <c:pt idx="7132" formatCode="General">
                  <c:v>0.14689700000000011</c:v>
                </c:pt>
                <c:pt idx="7133" formatCode="General">
                  <c:v>0.14691800000000019</c:v>
                </c:pt>
                <c:pt idx="7134" formatCode="General">
                  <c:v>0.14693800000000018</c:v>
                </c:pt>
                <c:pt idx="7135" formatCode="General">
                  <c:v>0.14695900000000012</c:v>
                </c:pt>
                <c:pt idx="7136" formatCode="General">
                  <c:v>0.14698000000000011</c:v>
                </c:pt>
                <c:pt idx="7137" formatCode="General">
                  <c:v>0.14700099999999999</c:v>
                </c:pt>
                <c:pt idx="7138" formatCode="General">
                  <c:v>0.14702100000000001</c:v>
                </c:pt>
                <c:pt idx="7139" formatCode="General">
                  <c:v>0.14704200000000012</c:v>
                </c:pt>
                <c:pt idx="7140" formatCode="General">
                  <c:v>0.14706200000000011</c:v>
                </c:pt>
                <c:pt idx="7141" formatCode="General">
                  <c:v>0.14708299999999999</c:v>
                </c:pt>
                <c:pt idx="7142" formatCode="General">
                  <c:v>0.14710400000000001</c:v>
                </c:pt>
                <c:pt idx="7143" formatCode="General">
                  <c:v>0.147124</c:v>
                </c:pt>
                <c:pt idx="7144" formatCode="General">
                  <c:v>0.14714500000000011</c:v>
                </c:pt>
                <c:pt idx="7145" formatCode="General">
                  <c:v>0.14716499999999999</c:v>
                </c:pt>
                <c:pt idx="7146" formatCode="General">
                  <c:v>0.14718600000000001</c:v>
                </c:pt>
                <c:pt idx="7147" formatCode="General">
                  <c:v>0.14720600000000011</c:v>
                </c:pt>
                <c:pt idx="7148" formatCode="General">
                  <c:v>0.14722700000000011</c:v>
                </c:pt>
                <c:pt idx="7149" formatCode="General">
                  <c:v>0.14724800000000018</c:v>
                </c:pt>
                <c:pt idx="7150" formatCode="General">
                  <c:v>0.14726900000000018</c:v>
                </c:pt>
                <c:pt idx="7151" formatCode="General">
                  <c:v>0.14728900000000011</c:v>
                </c:pt>
                <c:pt idx="7152" formatCode="General">
                  <c:v>0.14731000000000011</c:v>
                </c:pt>
                <c:pt idx="7153" formatCode="General">
                  <c:v>0.14732999999999999</c:v>
                </c:pt>
                <c:pt idx="7154" formatCode="General">
                  <c:v>0.14735100000000001</c:v>
                </c:pt>
                <c:pt idx="7155" formatCode="General">
                  <c:v>0.147371</c:v>
                </c:pt>
                <c:pt idx="7156" formatCode="General">
                  <c:v>0.14739099999999999</c:v>
                </c:pt>
                <c:pt idx="7157" formatCode="General">
                  <c:v>0.14741200000000018</c:v>
                </c:pt>
                <c:pt idx="7158" formatCode="General">
                  <c:v>0.14743300000000012</c:v>
                </c:pt>
                <c:pt idx="7159" formatCode="General">
                  <c:v>0.14745400000000011</c:v>
                </c:pt>
                <c:pt idx="7160" formatCode="General">
                  <c:v>0.14747399999999999</c:v>
                </c:pt>
                <c:pt idx="7161" formatCode="General">
                  <c:v>0.14749500000000013</c:v>
                </c:pt>
                <c:pt idx="7162" formatCode="General">
                  <c:v>0.14751500000000012</c:v>
                </c:pt>
                <c:pt idx="7163" formatCode="General">
                  <c:v>0.14753600000000011</c:v>
                </c:pt>
                <c:pt idx="7164" formatCode="General">
                  <c:v>0.14755599999999999</c:v>
                </c:pt>
                <c:pt idx="7165" formatCode="General">
                  <c:v>0.14757700000000001</c:v>
                </c:pt>
                <c:pt idx="7166" formatCode="General">
                  <c:v>0.14759800000000012</c:v>
                </c:pt>
                <c:pt idx="7167" formatCode="General">
                  <c:v>0.14761900000000011</c:v>
                </c:pt>
                <c:pt idx="7168" formatCode="General">
                  <c:v>0.14763899999999999</c:v>
                </c:pt>
                <c:pt idx="7169" formatCode="General">
                  <c:v>0.14765900000000001</c:v>
                </c:pt>
                <c:pt idx="7170" formatCode="General">
                  <c:v>0.14768000000000001</c:v>
                </c:pt>
                <c:pt idx="7171" formatCode="General">
                  <c:v>0.14770000000000011</c:v>
                </c:pt>
                <c:pt idx="7172" formatCode="General">
                  <c:v>0.14772099999999999</c:v>
                </c:pt>
                <c:pt idx="7173" formatCode="General">
                  <c:v>0.14774200000000018</c:v>
                </c:pt>
                <c:pt idx="7174" formatCode="General">
                  <c:v>0.14776300000000012</c:v>
                </c:pt>
                <c:pt idx="7175" formatCode="General">
                  <c:v>0.14778300000000011</c:v>
                </c:pt>
                <c:pt idx="7176" formatCode="General">
                  <c:v>0.14780399999999999</c:v>
                </c:pt>
                <c:pt idx="7177" formatCode="General">
                  <c:v>0.14782400000000001</c:v>
                </c:pt>
                <c:pt idx="7178" formatCode="General">
                  <c:v>0.14784500000000012</c:v>
                </c:pt>
                <c:pt idx="7179" formatCode="General">
                  <c:v>0.14786600000000011</c:v>
                </c:pt>
                <c:pt idx="7180" formatCode="General">
                  <c:v>0.14788599999999999</c:v>
                </c:pt>
                <c:pt idx="7181" formatCode="General">
                  <c:v>0.14790700000000018</c:v>
                </c:pt>
                <c:pt idx="7182" formatCode="General">
                  <c:v>0.14792700000000011</c:v>
                </c:pt>
                <c:pt idx="7183" formatCode="General">
                  <c:v>0.14794800000000022</c:v>
                </c:pt>
                <c:pt idx="7184" formatCode="General">
                  <c:v>0.14796800000000018</c:v>
                </c:pt>
                <c:pt idx="7185" formatCode="General">
                  <c:v>0.14798900000000012</c:v>
                </c:pt>
                <c:pt idx="7186" formatCode="General">
                  <c:v>0.14801000000000011</c:v>
                </c:pt>
                <c:pt idx="7187" formatCode="General">
                  <c:v>0.14803100000000011</c:v>
                </c:pt>
                <c:pt idx="7188" formatCode="General">
                  <c:v>0.14805099999999999</c:v>
                </c:pt>
                <c:pt idx="7189" formatCode="General">
                  <c:v>0.14807200000000001</c:v>
                </c:pt>
                <c:pt idx="7190" formatCode="General">
                  <c:v>0.14809200000000011</c:v>
                </c:pt>
                <c:pt idx="7191" formatCode="General">
                  <c:v>0.14811299999999999</c:v>
                </c:pt>
                <c:pt idx="7192" formatCode="General">
                  <c:v>0.14813299999999999</c:v>
                </c:pt>
                <c:pt idx="7193" formatCode="General">
                  <c:v>0.14815400000000001</c:v>
                </c:pt>
                <c:pt idx="7194" formatCode="General">
                  <c:v>0.148174</c:v>
                </c:pt>
                <c:pt idx="7195" formatCode="General">
                  <c:v>0.14819499999999999</c:v>
                </c:pt>
                <c:pt idx="7196" formatCode="General">
                  <c:v>0.14821600000000013</c:v>
                </c:pt>
                <c:pt idx="7197" formatCode="General">
                  <c:v>0.14823600000000012</c:v>
                </c:pt>
                <c:pt idx="7198" formatCode="General">
                  <c:v>0.14825700000000011</c:v>
                </c:pt>
                <c:pt idx="7199" formatCode="General">
                  <c:v>0.14827699999999999</c:v>
                </c:pt>
                <c:pt idx="7200" formatCode="General">
                  <c:v>0.14829800000000018</c:v>
                </c:pt>
                <c:pt idx="7201" formatCode="General">
                  <c:v>0.14831800000000012</c:v>
                </c:pt>
                <c:pt idx="7202" formatCode="General">
                  <c:v>0.14833900000000011</c:v>
                </c:pt>
                <c:pt idx="7203" formatCode="General">
                  <c:v>0.14835999999999999</c:v>
                </c:pt>
                <c:pt idx="7204" formatCode="General">
                  <c:v>0.14838100000000001</c:v>
                </c:pt>
                <c:pt idx="7205" formatCode="General">
                  <c:v>0.14840100000000012</c:v>
                </c:pt>
                <c:pt idx="7206" formatCode="General">
                  <c:v>0.14842200000000011</c:v>
                </c:pt>
                <c:pt idx="7207" formatCode="General">
                  <c:v>0.14844200000000018</c:v>
                </c:pt>
                <c:pt idx="7208" formatCode="General">
                  <c:v>0.14846200000000018</c:v>
                </c:pt>
                <c:pt idx="7209" formatCode="General">
                  <c:v>0.14848300000000011</c:v>
                </c:pt>
                <c:pt idx="7210" formatCode="General">
                  <c:v>0.14850400000000011</c:v>
                </c:pt>
                <c:pt idx="7211" formatCode="General">
                  <c:v>0.14852499999999999</c:v>
                </c:pt>
                <c:pt idx="7212" formatCode="General">
                  <c:v>0.14854500000000018</c:v>
                </c:pt>
                <c:pt idx="7213" formatCode="General">
                  <c:v>0.14856600000000011</c:v>
                </c:pt>
                <c:pt idx="7214" formatCode="General">
                  <c:v>0.14858600000000011</c:v>
                </c:pt>
                <c:pt idx="7215" formatCode="General">
                  <c:v>0.14860699999999999</c:v>
                </c:pt>
                <c:pt idx="7216" formatCode="General">
                  <c:v>0.14862800000000001</c:v>
                </c:pt>
                <c:pt idx="7217" formatCode="General">
                  <c:v>0.14864900000000011</c:v>
                </c:pt>
                <c:pt idx="7218" formatCode="General">
                  <c:v>0.14866900000000011</c:v>
                </c:pt>
                <c:pt idx="7219" formatCode="General">
                  <c:v>0.14868999999999999</c:v>
                </c:pt>
                <c:pt idx="7220" formatCode="General">
                  <c:v>0.14871000000000012</c:v>
                </c:pt>
                <c:pt idx="7221" formatCode="General">
                  <c:v>0.14873000000000011</c:v>
                </c:pt>
                <c:pt idx="7222" formatCode="General">
                  <c:v>0.14875099999999999</c:v>
                </c:pt>
                <c:pt idx="7223" formatCode="General">
                  <c:v>0.14877099999999999</c:v>
                </c:pt>
                <c:pt idx="7224" formatCode="General">
                  <c:v>0.14879300000000012</c:v>
                </c:pt>
                <c:pt idx="7225" formatCode="General">
                  <c:v>0.14881300000000011</c:v>
                </c:pt>
                <c:pt idx="7226" formatCode="General">
                  <c:v>0.14883399999999999</c:v>
                </c:pt>
                <c:pt idx="7227" formatCode="General">
                  <c:v>0.14885399999999999</c:v>
                </c:pt>
                <c:pt idx="7228" formatCode="General">
                  <c:v>0.14887500000000001</c:v>
                </c:pt>
                <c:pt idx="7229" formatCode="General">
                  <c:v>0.14889500000000011</c:v>
                </c:pt>
                <c:pt idx="7230" formatCode="General">
                  <c:v>0.14891600000000019</c:v>
                </c:pt>
                <c:pt idx="7231" formatCode="General">
                  <c:v>0.14893600000000018</c:v>
                </c:pt>
                <c:pt idx="7232" formatCode="General">
                  <c:v>0.14895700000000012</c:v>
                </c:pt>
                <c:pt idx="7233" formatCode="General">
                  <c:v>0.14897800000000011</c:v>
                </c:pt>
                <c:pt idx="7234" formatCode="General">
                  <c:v>0.14899900000000019</c:v>
                </c:pt>
                <c:pt idx="7235" formatCode="General">
                  <c:v>0.14901900000000018</c:v>
                </c:pt>
                <c:pt idx="7236" formatCode="General">
                  <c:v>0.14903900000000012</c:v>
                </c:pt>
                <c:pt idx="7237" formatCode="General">
                  <c:v>0.14906000000000011</c:v>
                </c:pt>
                <c:pt idx="7238" formatCode="General">
                  <c:v>0.14908099999999999</c:v>
                </c:pt>
                <c:pt idx="7239" formatCode="General">
                  <c:v>0.14910100000000001</c:v>
                </c:pt>
                <c:pt idx="7240" formatCode="General">
                  <c:v>0.149122</c:v>
                </c:pt>
                <c:pt idx="7241" formatCode="General">
                  <c:v>0.14914300000000011</c:v>
                </c:pt>
                <c:pt idx="7242" formatCode="General">
                  <c:v>0.14916299999999999</c:v>
                </c:pt>
                <c:pt idx="7243" formatCode="General">
                  <c:v>0.14918400000000001</c:v>
                </c:pt>
                <c:pt idx="7244" formatCode="General">
                  <c:v>0.14920400000000011</c:v>
                </c:pt>
                <c:pt idx="7245" formatCode="General">
                  <c:v>0.14922500000000011</c:v>
                </c:pt>
                <c:pt idx="7246" formatCode="General">
                  <c:v>0.14924600000000018</c:v>
                </c:pt>
                <c:pt idx="7247" formatCode="General">
                  <c:v>0.14926600000000018</c:v>
                </c:pt>
                <c:pt idx="7248" formatCode="General">
                  <c:v>0.14928700000000011</c:v>
                </c:pt>
                <c:pt idx="7249" formatCode="General">
                  <c:v>0.14930700000000011</c:v>
                </c:pt>
                <c:pt idx="7250" formatCode="General">
                  <c:v>0.14932799999999999</c:v>
                </c:pt>
                <c:pt idx="7251" formatCode="General">
                  <c:v>0.14934800000000012</c:v>
                </c:pt>
                <c:pt idx="7252" formatCode="General">
                  <c:v>0.14936900000000011</c:v>
                </c:pt>
                <c:pt idx="7253" formatCode="General">
                  <c:v>0.14939000000000011</c:v>
                </c:pt>
                <c:pt idx="7254" formatCode="General">
                  <c:v>0.14941100000000018</c:v>
                </c:pt>
                <c:pt idx="7255" formatCode="General">
                  <c:v>0.14943100000000012</c:v>
                </c:pt>
                <c:pt idx="7256" formatCode="General">
                  <c:v>0.14945200000000011</c:v>
                </c:pt>
                <c:pt idx="7257" formatCode="General">
                  <c:v>0.14947199999999999</c:v>
                </c:pt>
                <c:pt idx="7258" formatCode="General">
                  <c:v>0.14949300000000013</c:v>
                </c:pt>
                <c:pt idx="7259" formatCode="General">
                  <c:v>0.14951300000000012</c:v>
                </c:pt>
                <c:pt idx="7260" formatCode="General">
                  <c:v>0.14953400000000011</c:v>
                </c:pt>
                <c:pt idx="7261" formatCode="General">
                  <c:v>0.14955499999999999</c:v>
                </c:pt>
                <c:pt idx="7262" formatCode="General">
                  <c:v>0.14957500000000001</c:v>
                </c:pt>
                <c:pt idx="7263" formatCode="General">
                  <c:v>0.14959600000000012</c:v>
                </c:pt>
                <c:pt idx="7264" formatCode="General">
                  <c:v>0.14961600000000011</c:v>
                </c:pt>
                <c:pt idx="7265" formatCode="General">
                  <c:v>0.14963699999999999</c:v>
                </c:pt>
                <c:pt idx="7266" formatCode="General">
                  <c:v>0.14965700000000001</c:v>
                </c:pt>
                <c:pt idx="7267" formatCode="General">
                  <c:v>0.14967800000000001</c:v>
                </c:pt>
                <c:pt idx="7268" formatCode="General">
                  <c:v>0.14969800000000011</c:v>
                </c:pt>
                <c:pt idx="7269" formatCode="General">
                  <c:v>0.14971900000000019</c:v>
                </c:pt>
                <c:pt idx="7270" formatCode="General">
                  <c:v>0.14974000000000018</c:v>
                </c:pt>
                <c:pt idx="7271" formatCode="General">
                  <c:v>0.14976100000000012</c:v>
                </c:pt>
                <c:pt idx="7272" formatCode="General">
                  <c:v>0.14978100000000011</c:v>
                </c:pt>
                <c:pt idx="7273" formatCode="General">
                  <c:v>0.14980199999999999</c:v>
                </c:pt>
                <c:pt idx="7274" formatCode="General">
                  <c:v>0.14982200000000001</c:v>
                </c:pt>
                <c:pt idx="7275" formatCode="General">
                  <c:v>0.14984300000000011</c:v>
                </c:pt>
                <c:pt idx="7276" formatCode="General">
                  <c:v>0.14986300000000011</c:v>
                </c:pt>
                <c:pt idx="7277" formatCode="General">
                  <c:v>0.14988399999999999</c:v>
                </c:pt>
                <c:pt idx="7278" formatCode="General">
                  <c:v>0.14990500000000018</c:v>
                </c:pt>
                <c:pt idx="7279" formatCode="General">
                  <c:v>0.14992500000000011</c:v>
                </c:pt>
                <c:pt idx="7280" formatCode="General">
                  <c:v>0.14994600000000022</c:v>
                </c:pt>
                <c:pt idx="7281" formatCode="General">
                  <c:v>0.14996600000000018</c:v>
                </c:pt>
                <c:pt idx="7282" formatCode="General">
                  <c:v>0.14998700000000012</c:v>
                </c:pt>
                <c:pt idx="7283" formatCode="General">
                  <c:v>0.15000800000000011</c:v>
                </c:pt>
                <c:pt idx="7284" formatCode="General">
                  <c:v>0.15002799999999999</c:v>
                </c:pt>
                <c:pt idx="7285" formatCode="General">
                  <c:v>0.15004900000000018</c:v>
                </c:pt>
                <c:pt idx="7286" formatCode="General">
                  <c:v>0.15007000000000001</c:v>
                </c:pt>
                <c:pt idx="7287" formatCode="General">
                  <c:v>0.15009000000000011</c:v>
                </c:pt>
                <c:pt idx="7288" formatCode="General">
                  <c:v>0.15010999999999999</c:v>
                </c:pt>
                <c:pt idx="7289" formatCode="General">
                  <c:v>0.15013099999999999</c:v>
                </c:pt>
                <c:pt idx="7290" formatCode="General">
                  <c:v>0.15015200000000001</c:v>
                </c:pt>
                <c:pt idx="7291" formatCode="General">
                  <c:v>0.150173</c:v>
                </c:pt>
                <c:pt idx="7292" formatCode="General">
                  <c:v>0.15019299999999999</c:v>
                </c:pt>
                <c:pt idx="7293" formatCode="General">
                  <c:v>0.15021400000000013</c:v>
                </c:pt>
                <c:pt idx="7294" formatCode="General">
                  <c:v>0.15023400000000012</c:v>
                </c:pt>
                <c:pt idx="7295" formatCode="General">
                  <c:v>0.15025500000000011</c:v>
                </c:pt>
                <c:pt idx="7296" formatCode="General">
                  <c:v>0.15027499999999999</c:v>
                </c:pt>
                <c:pt idx="7297" formatCode="General">
                  <c:v>0.15029600000000018</c:v>
                </c:pt>
                <c:pt idx="7298" formatCode="General">
                  <c:v>0.15031700000000012</c:v>
                </c:pt>
                <c:pt idx="7299" formatCode="General">
                  <c:v>0.15033800000000011</c:v>
                </c:pt>
                <c:pt idx="7300" formatCode="General">
                  <c:v>0.15035799999999999</c:v>
                </c:pt>
                <c:pt idx="7301" formatCode="General">
                  <c:v>0.15037800000000001</c:v>
                </c:pt>
                <c:pt idx="7302" formatCode="General">
                  <c:v>0.15039900000000012</c:v>
                </c:pt>
                <c:pt idx="7303" formatCode="General">
                  <c:v>0.15041900000000022</c:v>
                </c:pt>
                <c:pt idx="7304" formatCode="General">
                  <c:v>0.15044000000000018</c:v>
                </c:pt>
                <c:pt idx="7305" formatCode="General">
                  <c:v>0.15046000000000018</c:v>
                </c:pt>
                <c:pt idx="7306" formatCode="General">
                  <c:v>0.15048100000000011</c:v>
                </c:pt>
                <c:pt idx="7307" formatCode="General">
                  <c:v>0.15050200000000011</c:v>
                </c:pt>
                <c:pt idx="7308" formatCode="General">
                  <c:v>0.15052299999999999</c:v>
                </c:pt>
                <c:pt idx="7309" formatCode="General">
                  <c:v>0.15054300000000018</c:v>
                </c:pt>
                <c:pt idx="7310" formatCode="General">
                  <c:v>0.15056400000000011</c:v>
                </c:pt>
                <c:pt idx="7311" formatCode="General">
                  <c:v>0.15058400000000011</c:v>
                </c:pt>
                <c:pt idx="7312" formatCode="General">
                  <c:v>0.15060499999999999</c:v>
                </c:pt>
                <c:pt idx="7313" formatCode="General">
                  <c:v>0.15062500000000001</c:v>
                </c:pt>
                <c:pt idx="7314" formatCode="General">
                  <c:v>0.15064700000000011</c:v>
                </c:pt>
                <c:pt idx="7315" formatCode="General">
                  <c:v>0.15066700000000011</c:v>
                </c:pt>
                <c:pt idx="7316" formatCode="General">
                  <c:v>0.15068699999999999</c:v>
                </c:pt>
                <c:pt idx="7317" formatCode="General">
                  <c:v>0.15070800000000012</c:v>
                </c:pt>
                <c:pt idx="7318" formatCode="General">
                  <c:v>0.15072800000000011</c:v>
                </c:pt>
                <c:pt idx="7319" formatCode="General">
                  <c:v>0.15074900000000019</c:v>
                </c:pt>
                <c:pt idx="7320" formatCode="General">
                  <c:v>0.15077000000000004</c:v>
                </c:pt>
                <c:pt idx="7321" formatCode="General">
                  <c:v>0.15079000000000012</c:v>
                </c:pt>
                <c:pt idx="7322" formatCode="General">
                  <c:v>0.15081100000000011</c:v>
                </c:pt>
                <c:pt idx="7323" formatCode="General">
                  <c:v>0.15083199999999999</c:v>
                </c:pt>
                <c:pt idx="7324" formatCode="General">
                  <c:v>0.15085200000000001</c:v>
                </c:pt>
                <c:pt idx="7325" formatCode="General">
                  <c:v>0.15087300000000001</c:v>
                </c:pt>
                <c:pt idx="7326" formatCode="General">
                  <c:v>0.15089300000000011</c:v>
                </c:pt>
                <c:pt idx="7327" formatCode="General">
                  <c:v>0.15091400000000019</c:v>
                </c:pt>
                <c:pt idx="7328" formatCode="General">
                  <c:v>0.15093500000000018</c:v>
                </c:pt>
                <c:pt idx="7329" formatCode="General">
                  <c:v>0.15095500000000012</c:v>
                </c:pt>
                <c:pt idx="7330" formatCode="General">
                  <c:v>0.15097600000000011</c:v>
                </c:pt>
                <c:pt idx="7331" formatCode="General">
                  <c:v>0.15099600000000019</c:v>
                </c:pt>
                <c:pt idx="7332" formatCode="General">
                  <c:v>0.15101700000000018</c:v>
                </c:pt>
                <c:pt idx="7333" formatCode="General">
                  <c:v>0.15103700000000012</c:v>
                </c:pt>
                <c:pt idx="7334" formatCode="General">
                  <c:v>0.15105800000000011</c:v>
                </c:pt>
                <c:pt idx="7335" formatCode="General">
                  <c:v>0.15107899999999999</c:v>
                </c:pt>
                <c:pt idx="7336" formatCode="General">
                  <c:v>0.15110000000000001</c:v>
                </c:pt>
                <c:pt idx="7337" formatCode="General">
                  <c:v>0.15112</c:v>
                </c:pt>
                <c:pt idx="7338" formatCode="General">
                  <c:v>0.15114100000000011</c:v>
                </c:pt>
                <c:pt idx="7339" formatCode="General">
                  <c:v>0.15116099999999999</c:v>
                </c:pt>
                <c:pt idx="7340" formatCode="General">
                  <c:v>0.15118200000000001</c:v>
                </c:pt>
                <c:pt idx="7341" formatCode="General">
                  <c:v>0.15120200000000011</c:v>
                </c:pt>
                <c:pt idx="7342" formatCode="General">
                  <c:v>0.15122200000000011</c:v>
                </c:pt>
                <c:pt idx="7343" formatCode="General">
                  <c:v>0.15124300000000018</c:v>
                </c:pt>
                <c:pt idx="7344" formatCode="General">
                  <c:v>0.15126400000000018</c:v>
                </c:pt>
                <c:pt idx="7345" formatCode="General">
                  <c:v>0.15128500000000011</c:v>
                </c:pt>
                <c:pt idx="7346" formatCode="General">
                  <c:v>0.15130500000000011</c:v>
                </c:pt>
                <c:pt idx="7347" formatCode="General">
                  <c:v>0.15132599999999999</c:v>
                </c:pt>
                <c:pt idx="7348" formatCode="General">
                  <c:v>0.15134600000000012</c:v>
                </c:pt>
                <c:pt idx="7349" formatCode="General">
                  <c:v>0.15136700000000011</c:v>
                </c:pt>
                <c:pt idx="7350" formatCode="General">
                  <c:v>0.15138699999999999</c:v>
                </c:pt>
                <c:pt idx="7351" formatCode="General">
                  <c:v>0.15140900000000018</c:v>
                </c:pt>
                <c:pt idx="7352" formatCode="General">
                  <c:v>0.15142900000000012</c:v>
                </c:pt>
                <c:pt idx="7353" formatCode="General">
                  <c:v>0.15145000000000011</c:v>
                </c:pt>
                <c:pt idx="7354" formatCode="General">
                  <c:v>0.1514700000000001</c:v>
                </c:pt>
                <c:pt idx="7355" formatCode="General">
                  <c:v>0.15149000000000018</c:v>
                </c:pt>
                <c:pt idx="7356" formatCode="General">
                  <c:v>0.15151100000000012</c:v>
                </c:pt>
                <c:pt idx="7357" formatCode="General">
                  <c:v>0.15153200000000011</c:v>
                </c:pt>
                <c:pt idx="7358" formatCode="General">
                  <c:v>0.15155199999999999</c:v>
                </c:pt>
                <c:pt idx="7359" formatCode="General">
                  <c:v>0.15157300000000001</c:v>
                </c:pt>
                <c:pt idx="7360" formatCode="General">
                  <c:v>0.15159400000000012</c:v>
                </c:pt>
                <c:pt idx="7361" formatCode="General">
                  <c:v>0.15161400000000011</c:v>
                </c:pt>
                <c:pt idx="7362" formatCode="General">
                  <c:v>0.15163499999999999</c:v>
                </c:pt>
                <c:pt idx="7363" formatCode="General">
                  <c:v>0.15165500000000001</c:v>
                </c:pt>
                <c:pt idx="7364" formatCode="General">
                  <c:v>0.15167600000000001</c:v>
                </c:pt>
                <c:pt idx="7365" formatCode="General">
                  <c:v>0.15169700000000011</c:v>
                </c:pt>
                <c:pt idx="7366" formatCode="General">
                  <c:v>0.15171700000000019</c:v>
                </c:pt>
                <c:pt idx="7367" formatCode="General">
                  <c:v>0.15173800000000018</c:v>
                </c:pt>
                <c:pt idx="7368" formatCode="General">
                  <c:v>0.15175800000000012</c:v>
                </c:pt>
                <c:pt idx="7369" formatCode="General">
                  <c:v>0.15177900000000011</c:v>
                </c:pt>
                <c:pt idx="7370" formatCode="General">
                  <c:v>0.15179900000000018</c:v>
                </c:pt>
                <c:pt idx="7371" formatCode="General">
                  <c:v>0.15182000000000001</c:v>
                </c:pt>
                <c:pt idx="7372" formatCode="General">
                  <c:v>0.15184100000000011</c:v>
                </c:pt>
                <c:pt idx="7373" formatCode="General">
                  <c:v>0.15186200000000011</c:v>
                </c:pt>
                <c:pt idx="7374" formatCode="General">
                  <c:v>0.15188199999999999</c:v>
                </c:pt>
                <c:pt idx="7375" formatCode="General">
                  <c:v>0.15190300000000018</c:v>
                </c:pt>
                <c:pt idx="7376" formatCode="General">
                  <c:v>0.15192300000000011</c:v>
                </c:pt>
                <c:pt idx="7377" formatCode="General">
                  <c:v>0.15194400000000022</c:v>
                </c:pt>
                <c:pt idx="7378" formatCode="General">
                  <c:v>0.15196400000000018</c:v>
                </c:pt>
                <c:pt idx="7379" formatCode="General">
                  <c:v>0.15198500000000012</c:v>
                </c:pt>
                <c:pt idx="7380" formatCode="General">
                  <c:v>0.15200500000000011</c:v>
                </c:pt>
                <c:pt idx="7381" formatCode="General">
                  <c:v>0.15202599999999999</c:v>
                </c:pt>
                <c:pt idx="7382" formatCode="General">
                  <c:v>0.15204700000000018</c:v>
                </c:pt>
                <c:pt idx="7383" formatCode="General">
                  <c:v>0.15206700000000012</c:v>
                </c:pt>
                <c:pt idx="7384" formatCode="General">
                  <c:v>0.15208800000000011</c:v>
                </c:pt>
                <c:pt idx="7385" formatCode="General">
                  <c:v>0.15210799999999999</c:v>
                </c:pt>
                <c:pt idx="7386" formatCode="General">
                  <c:v>0.15212899999999999</c:v>
                </c:pt>
                <c:pt idx="7387" formatCode="General">
                  <c:v>0.15214900000000012</c:v>
                </c:pt>
                <c:pt idx="7388" formatCode="General">
                  <c:v>0.152171</c:v>
                </c:pt>
                <c:pt idx="7389" formatCode="General">
                  <c:v>0.15219099999999999</c:v>
                </c:pt>
                <c:pt idx="7390" formatCode="General">
                  <c:v>0.15221200000000012</c:v>
                </c:pt>
                <c:pt idx="7391" formatCode="General">
                  <c:v>0.15223200000000012</c:v>
                </c:pt>
                <c:pt idx="7392" formatCode="General">
                  <c:v>0.15225300000000011</c:v>
                </c:pt>
                <c:pt idx="7393" formatCode="General">
                  <c:v>0.15227299999999999</c:v>
                </c:pt>
                <c:pt idx="7394" formatCode="General">
                  <c:v>0.15229400000000018</c:v>
                </c:pt>
                <c:pt idx="7395" formatCode="General">
                  <c:v>0.15231400000000012</c:v>
                </c:pt>
                <c:pt idx="7396" formatCode="General">
                  <c:v>0.15233500000000011</c:v>
                </c:pt>
                <c:pt idx="7397" formatCode="General">
                  <c:v>0.15235599999999999</c:v>
                </c:pt>
                <c:pt idx="7398" formatCode="General">
                  <c:v>0.15237600000000001</c:v>
                </c:pt>
                <c:pt idx="7399" formatCode="General">
                  <c:v>0.15239700000000012</c:v>
                </c:pt>
                <c:pt idx="7400" formatCode="General">
                  <c:v>0.15241700000000022</c:v>
                </c:pt>
                <c:pt idx="7401" formatCode="General">
                  <c:v>0.15243800000000018</c:v>
                </c:pt>
                <c:pt idx="7402" formatCode="General">
                  <c:v>0.15245900000000018</c:v>
                </c:pt>
                <c:pt idx="7403" formatCode="General">
                  <c:v>0.15247900000000011</c:v>
                </c:pt>
                <c:pt idx="7404" formatCode="General">
                  <c:v>0.15250000000000011</c:v>
                </c:pt>
                <c:pt idx="7405" formatCode="General">
                  <c:v>0.15252099999999999</c:v>
                </c:pt>
                <c:pt idx="7406" formatCode="General">
                  <c:v>0.15254100000000018</c:v>
                </c:pt>
                <c:pt idx="7407" formatCode="General">
                  <c:v>0.15256200000000011</c:v>
                </c:pt>
                <c:pt idx="7408" formatCode="General">
                  <c:v>0.15258200000000011</c:v>
                </c:pt>
                <c:pt idx="7409" formatCode="General">
                  <c:v>0.15260199999999999</c:v>
                </c:pt>
                <c:pt idx="7410" formatCode="General">
                  <c:v>0.15262400000000001</c:v>
                </c:pt>
                <c:pt idx="7411" formatCode="General">
                  <c:v>0.15264400000000011</c:v>
                </c:pt>
                <c:pt idx="7412" formatCode="General">
                  <c:v>0.15266500000000011</c:v>
                </c:pt>
                <c:pt idx="7413" formatCode="General">
                  <c:v>0.15268499999999999</c:v>
                </c:pt>
                <c:pt idx="7414" formatCode="General">
                  <c:v>0.15270600000000012</c:v>
                </c:pt>
                <c:pt idx="7415" formatCode="General">
                  <c:v>0.15272600000000011</c:v>
                </c:pt>
                <c:pt idx="7416" formatCode="General">
                  <c:v>0.15274700000000019</c:v>
                </c:pt>
                <c:pt idx="7417" formatCode="General">
                  <c:v>0.15276700000000012</c:v>
                </c:pt>
                <c:pt idx="7418" formatCode="General">
                  <c:v>0.15278800000000012</c:v>
                </c:pt>
                <c:pt idx="7419" formatCode="General">
                  <c:v>0.15280900000000011</c:v>
                </c:pt>
                <c:pt idx="7420" formatCode="General">
                  <c:v>0.15282999999999999</c:v>
                </c:pt>
                <c:pt idx="7421" formatCode="General">
                  <c:v>0.15285000000000001</c:v>
                </c:pt>
                <c:pt idx="7422" formatCode="General">
                  <c:v>0.15287000000000001</c:v>
                </c:pt>
                <c:pt idx="7423" formatCode="General">
                  <c:v>0.15289100000000011</c:v>
                </c:pt>
                <c:pt idx="7424" formatCode="General">
                  <c:v>0.15291100000000019</c:v>
                </c:pt>
                <c:pt idx="7425" formatCode="General">
                  <c:v>0.15293300000000018</c:v>
                </c:pt>
                <c:pt idx="7426" formatCode="General">
                  <c:v>0.15295300000000012</c:v>
                </c:pt>
                <c:pt idx="7427" formatCode="General">
                  <c:v>0.15297400000000011</c:v>
                </c:pt>
                <c:pt idx="7428" formatCode="General">
                  <c:v>0.15299400000000019</c:v>
                </c:pt>
                <c:pt idx="7429" formatCode="General">
                  <c:v>0.15301500000000018</c:v>
                </c:pt>
                <c:pt idx="7430" formatCode="General">
                  <c:v>0.15303500000000012</c:v>
                </c:pt>
                <c:pt idx="7431" formatCode="General">
                  <c:v>0.15305600000000011</c:v>
                </c:pt>
                <c:pt idx="7432" formatCode="General">
                  <c:v>0.15307599999999999</c:v>
                </c:pt>
                <c:pt idx="7433" formatCode="General">
                  <c:v>0.15309700000000018</c:v>
                </c:pt>
                <c:pt idx="7434" formatCode="General">
                  <c:v>0.15311800000000012</c:v>
                </c:pt>
                <c:pt idx="7435" formatCode="General">
                  <c:v>0.15313800000000011</c:v>
                </c:pt>
                <c:pt idx="7436" formatCode="General">
                  <c:v>0.15315899999999999</c:v>
                </c:pt>
                <c:pt idx="7437" formatCode="General">
                  <c:v>0.15317900000000001</c:v>
                </c:pt>
                <c:pt idx="7438" formatCode="General">
                  <c:v>0.15320000000000011</c:v>
                </c:pt>
                <c:pt idx="7439" formatCode="General">
                  <c:v>0.15322100000000011</c:v>
                </c:pt>
                <c:pt idx="7440" formatCode="General">
                  <c:v>0.15324200000000018</c:v>
                </c:pt>
                <c:pt idx="7441" formatCode="General">
                  <c:v>0.15326200000000012</c:v>
                </c:pt>
                <c:pt idx="7442" formatCode="General">
                  <c:v>0.15328300000000011</c:v>
                </c:pt>
                <c:pt idx="7443" formatCode="General">
                  <c:v>0.15330299999999999</c:v>
                </c:pt>
                <c:pt idx="7444" formatCode="General">
                  <c:v>0.15332399999999999</c:v>
                </c:pt>
                <c:pt idx="7445" formatCode="General">
                  <c:v>0.15334400000000012</c:v>
                </c:pt>
                <c:pt idx="7446" formatCode="General">
                  <c:v>0.15336500000000011</c:v>
                </c:pt>
                <c:pt idx="7447" formatCode="General">
                  <c:v>0.15338599999999999</c:v>
                </c:pt>
                <c:pt idx="7448" formatCode="General">
                  <c:v>0.15340700000000018</c:v>
                </c:pt>
                <c:pt idx="7449" formatCode="General">
                  <c:v>0.15342700000000012</c:v>
                </c:pt>
                <c:pt idx="7450" formatCode="General">
                  <c:v>0.15344700000000025</c:v>
                </c:pt>
                <c:pt idx="7451" formatCode="General">
                  <c:v>0.15346800000000019</c:v>
                </c:pt>
                <c:pt idx="7452" formatCode="General">
                  <c:v>0.15348800000000018</c:v>
                </c:pt>
                <c:pt idx="7453" formatCode="General">
                  <c:v>0.15350900000000012</c:v>
                </c:pt>
                <c:pt idx="7454" formatCode="General">
                  <c:v>0.15352900000000011</c:v>
                </c:pt>
                <c:pt idx="7455" formatCode="General">
                  <c:v>0.1535500000000001</c:v>
                </c:pt>
                <c:pt idx="7456" formatCode="General">
                  <c:v>0.15357100000000001</c:v>
                </c:pt>
                <c:pt idx="7457" formatCode="General">
                  <c:v>0.15359200000000012</c:v>
                </c:pt>
                <c:pt idx="7458" formatCode="General">
                  <c:v>0.15361200000000011</c:v>
                </c:pt>
                <c:pt idx="7459" formatCode="General">
                  <c:v>0.15363299999999999</c:v>
                </c:pt>
                <c:pt idx="7460" formatCode="General">
                  <c:v>0.15365300000000001</c:v>
                </c:pt>
                <c:pt idx="7461" formatCode="General">
                  <c:v>0.15367400000000001</c:v>
                </c:pt>
                <c:pt idx="7462" formatCode="General">
                  <c:v>0.15369400000000011</c:v>
                </c:pt>
                <c:pt idx="7463" formatCode="General">
                  <c:v>0.15371500000000018</c:v>
                </c:pt>
                <c:pt idx="7464" formatCode="General">
                  <c:v>0.15373600000000018</c:v>
                </c:pt>
                <c:pt idx="7465" formatCode="General">
                  <c:v>0.15375600000000011</c:v>
                </c:pt>
                <c:pt idx="7466" formatCode="General">
                  <c:v>0.15377700000000011</c:v>
                </c:pt>
                <c:pt idx="7467" formatCode="General">
                  <c:v>0.15379700000000018</c:v>
                </c:pt>
                <c:pt idx="7468" formatCode="General">
                  <c:v>0.15381800000000018</c:v>
                </c:pt>
                <c:pt idx="7469" formatCode="General">
                  <c:v>0.15383900000000011</c:v>
                </c:pt>
                <c:pt idx="7470" formatCode="General">
                  <c:v>0.15385900000000011</c:v>
                </c:pt>
                <c:pt idx="7471" formatCode="General">
                  <c:v>0.15387999999999999</c:v>
                </c:pt>
                <c:pt idx="7472" formatCode="General">
                  <c:v>0.15390100000000018</c:v>
                </c:pt>
                <c:pt idx="7473" formatCode="General">
                  <c:v>0.15392100000000011</c:v>
                </c:pt>
                <c:pt idx="7474" formatCode="General">
                  <c:v>0.15394200000000022</c:v>
                </c:pt>
                <c:pt idx="7475" formatCode="General">
                  <c:v>0.15396200000000018</c:v>
                </c:pt>
                <c:pt idx="7476" formatCode="General">
                  <c:v>0.15398300000000012</c:v>
                </c:pt>
                <c:pt idx="7477" formatCode="General">
                  <c:v>0.15400400000000011</c:v>
                </c:pt>
                <c:pt idx="7478" formatCode="General">
                  <c:v>0.15402399999999999</c:v>
                </c:pt>
                <c:pt idx="7479" formatCode="General">
                  <c:v>0.15404500000000018</c:v>
                </c:pt>
                <c:pt idx="7480" formatCode="General">
                  <c:v>0.15406500000000012</c:v>
                </c:pt>
                <c:pt idx="7481" formatCode="General">
                  <c:v>0.15408600000000011</c:v>
                </c:pt>
                <c:pt idx="7482" formatCode="General">
                  <c:v>0.15410599999999999</c:v>
                </c:pt>
                <c:pt idx="7483" formatCode="General">
                  <c:v>0.15412699999999999</c:v>
                </c:pt>
                <c:pt idx="7484" formatCode="General">
                  <c:v>0.15414800000000012</c:v>
                </c:pt>
                <c:pt idx="7485" formatCode="General">
                  <c:v>0.15416900000000011</c:v>
                </c:pt>
                <c:pt idx="7486" formatCode="General">
                  <c:v>0.15418899999999999</c:v>
                </c:pt>
                <c:pt idx="7487" formatCode="General">
                  <c:v>0.15421000000000018</c:v>
                </c:pt>
                <c:pt idx="7488" formatCode="General">
                  <c:v>0.15423000000000012</c:v>
                </c:pt>
                <c:pt idx="7489" formatCode="General">
                  <c:v>0.15425000000000011</c:v>
                </c:pt>
                <c:pt idx="7490" formatCode="General">
                  <c:v>0.15427099999999999</c:v>
                </c:pt>
                <c:pt idx="7491" formatCode="General">
                  <c:v>0.15429100000000018</c:v>
                </c:pt>
                <c:pt idx="7492" formatCode="General">
                  <c:v>0.15431200000000012</c:v>
                </c:pt>
                <c:pt idx="7493" formatCode="General">
                  <c:v>0.15433300000000011</c:v>
                </c:pt>
                <c:pt idx="7494" formatCode="General">
                  <c:v>0.15435399999999999</c:v>
                </c:pt>
                <c:pt idx="7495" formatCode="General">
                  <c:v>0.15437400000000001</c:v>
                </c:pt>
                <c:pt idx="7496" formatCode="General">
                  <c:v>0.15439500000000012</c:v>
                </c:pt>
                <c:pt idx="7497" formatCode="General">
                  <c:v>0.15441500000000022</c:v>
                </c:pt>
                <c:pt idx="7498" formatCode="General">
                  <c:v>0.15443600000000018</c:v>
                </c:pt>
                <c:pt idx="7499" formatCode="General">
                  <c:v>0.15445600000000018</c:v>
                </c:pt>
                <c:pt idx="7500" formatCode="General">
                  <c:v>0.15447800000000012</c:v>
                </c:pt>
                <c:pt idx="7501" formatCode="General">
                  <c:v>0.15449800000000022</c:v>
                </c:pt>
                <c:pt idx="7502" formatCode="General">
                  <c:v>0.15451800000000018</c:v>
                </c:pt>
                <c:pt idx="7503" formatCode="General">
                  <c:v>0.15453900000000018</c:v>
                </c:pt>
                <c:pt idx="7504" formatCode="General">
                  <c:v>0.15455900000000011</c:v>
                </c:pt>
                <c:pt idx="7505" formatCode="General">
                  <c:v>0.15458000000000011</c:v>
                </c:pt>
                <c:pt idx="7506" formatCode="General">
                  <c:v>0.15460099999999999</c:v>
                </c:pt>
                <c:pt idx="7507" formatCode="General">
                  <c:v>0.15462100000000001</c:v>
                </c:pt>
                <c:pt idx="7508" formatCode="General">
                  <c:v>0.15464200000000011</c:v>
                </c:pt>
                <c:pt idx="7509" formatCode="General">
                  <c:v>0.15466299999999999</c:v>
                </c:pt>
                <c:pt idx="7510" formatCode="General">
                  <c:v>0.15468299999999999</c:v>
                </c:pt>
                <c:pt idx="7511" formatCode="General">
                  <c:v>0.15470400000000012</c:v>
                </c:pt>
                <c:pt idx="7512" formatCode="General">
                  <c:v>0.15472400000000011</c:v>
                </c:pt>
                <c:pt idx="7513" formatCode="General">
                  <c:v>0.15474500000000019</c:v>
                </c:pt>
                <c:pt idx="7514" formatCode="General">
                  <c:v>0.15476600000000013</c:v>
                </c:pt>
                <c:pt idx="7515" formatCode="General">
                  <c:v>0.15478600000000012</c:v>
                </c:pt>
                <c:pt idx="7516" formatCode="General">
                  <c:v>0.15480700000000011</c:v>
                </c:pt>
                <c:pt idx="7517" formatCode="General">
                  <c:v>0.15482699999999999</c:v>
                </c:pt>
                <c:pt idx="7518" formatCode="General">
                  <c:v>0.15484800000000018</c:v>
                </c:pt>
                <c:pt idx="7519" formatCode="General">
                  <c:v>0.15486800000000012</c:v>
                </c:pt>
                <c:pt idx="7520" formatCode="General">
                  <c:v>0.15488900000000011</c:v>
                </c:pt>
                <c:pt idx="7521" formatCode="General">
                  <c:v>0.15491000000000019</c:v>
                </c:pt>
                <c:pt idx="7522" formatCode="General">
                  <c:v>0.15493100000000018</c:v>
                </c:pt>
                <c:pt idx="7523" formatCode="General">
                  <c:v>0.15495100000000012</c:v>
                </c:pt>
                <c:pt idx="7524" formatCode="General">
                  <c:v>0.15497200000000011</c:v>
                </c:pt>
                <c:pt idx="7525" formatCode="General">
                  <c:v>0.15499200000000019</c:v>
                </c:pt>
                <c:pt idx="7526" formatCode="General">
                  <c:v>0.15501300000000018</c:v>
                </c:pt>
                <c:pt idx="7527" formatCode="General">
                  <c:v>0.15503300000000012</c:v>
                </c:pt>
                <c:pt idx="7528" formatCode="General">
                  <c:v>0.15505400000000011</c:v>
                </c:pt>
                <c:pt idx="7529" formatCode="General">
                  <c:v>0.15507399999999999</c:v>
                </c:pt>
                <c:pt idx="7530" formatCode="General">
                  <c:v>0.15509500000000018</c:v>
                </c:pt>
                <c:pt idx="7531" formatCode="General">
                  <c:v>0.15511600000000011</c:v>
                </c:pt>
                <c:pt idx="7532" formatCode="General">
                  <c:v>0.15513600000000011</c:v>
                </c:pt>
                <c:pt idx="7533" formatCode="General">
                  <c:v>0.15515699999999999</c:v>
                </c:pt>
                <c:pt idx="7534" formatCode="General">
                  <c:v>0.15517700000000001</c:v>
                </c:pt>
                <c:pt idx="7535" formatCode="General">
                  <c:v>0.15519800000000011</c:v>
                </c:pt>
                <c:pt idx="7536" formatCode="General">
                  <c:v>0.15521800000000019</c:v>
                </c:pt>
                <c:pt idx="7537" formatCode="General">
                  <c:v>0.15524000000000018</c:v>
                </c:pt>
                <c:pt idx="7538" formatCode="General">
                  <c:v>0.15526000000000012</c:v>
                </c:pt>
                <c:pt idx="7539" formatCode="General">
                  <c:v>0.15528100000000011</c:v>
                </c:pt>
                <c:pt idx="7540" formatCode="General">
                  <c:v>0.15530099999999999</c:v>
                </c:pt>
                <c:pt idx="7541" formatCode="General">
                  <c:v>0.15532199999999999</c:v>
                </c:pt>
                <c:pt idx="7542" formatCode="General">
                  <c:v>0.15534200000000012</c:v>
                </c:pt>
                <c:pt idx="7543" formatCode="General">
                  <c:v>0.15536300000000011</c:v>
                </c:pt>
                <c:pt idx="7544" formatCode="General">
                  <c:v>0.15538299999999999</c:v>
                </c:pt>
                <c:pt idx="7545" formatCode="General">
                  <c:v>0.15540400000000013</c:v>
                </c:pt>
                <c:pt idx="7546" formatCode="General">
                  <c:v>0.15542500000000012</c:v>
                </c:pt>
                <c:pt idx="7547" formatCode="General">
                  <c:v>0.15544500000000025</c:v>
                </c:pt>
                <c:pt idx="7548" formatCode="General">
                  <c:v>0.15546600000000019</c:v>
                </c:pt>
                <c:pt idx="7549" formatCode="General">
                  <c:v>0.15548600000000018</c:v>
                </c:pt>
                <c:pt idx="7550" formatCode="General">
                  <c:v>0.15550700000000012</c:v>
                </c:pt>
                <c:pt idx="7551" formatCode="General">
                  <c:v>0.15552800000000011</c:v>
                </c:pt>
                <c:pt idx="7552" formatCode="General">
                  <c:v>0.15554800000000019</c:v>
                </c:pt>
                <c:pt idx="7553" formatCode="General">
                  <c:v>0.15556900000000018</c:v>
                </c:pt>
                <c:pt idx="7554" formatCode="General">
                  <c:v>0.15559000000000012</c:v>
                </c:pt>
                <c:pt idx="7555" formatCode="General">
                  <c:v>0.15561000000000011</c:v>
                </c:pt>
                <c:pt idx="7556" formatCode="General">
                  <c:v>0.15562999999999999</c:v>
                </c:pt>
                <c:pt idx="7557" formatCode="General">
                  <c:v>0.15565100000000001</c:v>
                </c:pt>
                <c:pt idx="7558" formatCode="General">
                  <c:v>0.155672</c:v>
                </c:pt>
                <c:pt idx="7559" formatCode="General">
                  <c:v>0.15569300000000011</c:v>
                </c:pt>
                <c:pt idx="7560" formatCode="General">
                  <c:v>0.15571300000000018</c:v>
                </c:pt>
                <c:pt idx="7561" formatCode="General">
                  <c:v>0.15573400000000018</c:v>
                </c:pt>
                <c:pt idx="7562" formatCode="General">
                  <c:v>0.15575400000000011</c:v>
                </c:pt>
                <c:pt idx="7563" formatCode="General">
                  <c:v>0.15577500000000011</c:v>
                </c:pt>
                <c:pt idx="7564" formatCode="General">
                  <c:v>0.15579500000000018</c:v>
                </c:pt>
                <c:pt idx="7565" formatCode="General">
                  <c:v>0.15581600000000018</c:v>
                </c:pt>
                <c:pt idx="7566" formatCode="General">
                  <c:v>0.15583600000000011</c:v>
                </c:pt>
                <c:pt idx="7567" formatCode="General">
                  <c:v>0.15585700000000011</c:v>
                </c:pt>
                <c:pt idx="7568" formatCode="General">
                  <c:v>0.15587799999999999</c:v>
                </c:pt>
                <c:pt idx="7569" formatCode="General">
                  <c:v>0.15589800000000012</c:v>
                </c:pt>
                <c:pt idx="7570" formatCode="General">
                  <c:v>0.15591900000000025</c:v>
                </c:pt>
                <c:pt idx="7571" formatCode="General">
                  <c:v>0.15593900000000019</c:v>
                </c:pt>
                <c:pt idx="7572" formatCode="General">
                  <c:v>0.15596000000000018</c:v>
                </c:pt>
                <c:pt idx="7573" formatCode="General">
                  <c:v>0.15598000000000012</c:v>
                </c:pt>
                <c:pt idx="7574" formatCode="General">
                  <c:v>0.15600200000000011</c:v>
                </c:pt>
                <c:pt idx="7575" formatCode="General">
                  <c:v>0.15602199999999999</c:v>
                </c:pt>
                <c:pt idx="7576" formatCode="General">
                  <c:v>0.15604300000000018</c:v>
                </c:pt>
                <c:pt idx="7577" formatCode="General">
                  <c:v>0.15606300000000012</c:v>
                </c:pt>
                <c:pt idx="7578" formatCode="General">
                  <c:v>0.15608400000000011</c:v>
                </c:pt>
                <c:pt idx="7579" formatCode="General">
                  <c:v>0.15610399999999999</c:v>
                </c:pt>
                <c:pt idx="7580" formatCode="General">
                  <c:v>0.15612500000000001</c:v>
                </c:pt>
                <c:pt idx="7581" formatCode="General">
                  <c:v>0.15614500000000012</c:v>
                </c:pt>
                <c:pt idx="7582" formatCode="General">
                  <c:v>0.15616600000000011</c:v>
                </c:pt>
                <c:pt idx="7583" formatCode="General">
                  <c:v>0.15618699999999999</c:v>
                </c:pt>
                <c:pt idx="7584" formatCode="General">
                  <c:v>0.15620700000000018</c:v>
                </c:pt>
                <c:pt idx="7585" formatCode="General">
                  <c:v>0.15622800000000012</c:v>
                </c:pt>
                <c:pt idx="7586" formatCode="General">
                  <c:v>0.15624800000000022</c:v>
                </c:pt>
                <c:pt idx="7587" formatCode="General">
                  <c:v>0.15626900000000019</c:v>
                </c:pt>
                <c:pt idx="7588" formatCode="General">
                  <c:v>0.15629000000000018</c:v>
                </c:pt>
                <c:pt idx="7589" formatCode="General">
                  <c:v>0.15631000000000012</c:v>
                </c:pt>
                <c:pt idx="7590" formatCode="General">
                  <c:v>0.15633100000000011</c:v>
                </c:pt>
                <c:pt idx="7591" formatCode="General">
                  <c:v>0.15635199999999999</c:v>
                </c:pt>
                <c:pt idx="7592" formatCode="General">
                  <c:v>0.15637200000000001</c:v>
                </c:pt>
                <c:pt idx="7593" formatCode="General">
                  <c:v>0.15639300000000012</c:v>
                </c:pt>
                <c:pt idx="7594" formatCode="General">
                  <c:v>0.15641300000000022</c:v>
                </c:pt>
                <c:pt idx="7595" formatCode="General">
                  <c:v>0.15643400000000018</c:v>
                </c:pt>
                <c:pt idx="7596" formatCode="General">
                  <c:v>0.15645500000000018</c:v>
                </c:pt>
                <c:pt idx="7597" formatCode="General">
                  <c:v>0.15647500000000011</c:v>
                </c:pt>
                <c:pt idx="7598" formatCode="General">
                  <c:v>0.15649600000000022</c:v>
                </c:pt>
                <c:pt idx="7599" formatCode="General">
                  <c:v>0.15651600000000018</c:v>
                </c:pt>
                <c:pt idx="7600" formatCode="General">
                  <c:v>0.15653700000000012</c:v>
                </c:pt>
                <c:pt idx="7601" formatCode="General">
                  <c:v>0.15655700000000011</c:v>
                </c:pt>
                <c:pt idx="7602" formatCode="General">
                  <c:v>0.15657799999999999</c:v>
                </c:pt>
                <c:pt idx="7603" formatCode="General">
                  <c:v>0.15659800000000013</c:v>
                </c:pt>
                <c:pt idx="7604" formatCode="General">
                  <c:v>0.15661900000000012</c:v>
                </c:pt>
                <c:pt idx="7605" formatCode="General">
                  <c:v>0.15664000000000011</c:v>
                </c:pt>
                <c:pt idx="7606" formatCode="General">
                  <c:v>0.15666099999999999</c:v>
                </c:pt>
                <c:pt idx="7607" formatCode="General">
                  <c:v>0.15668099999999999</c:v>
                </c:pt>
                <c:pt idx="7608" formatCode="General">
                  <c:v>0.15670200000000012</c:v>
                </c:pt>
                <c:pt idx="7609" formatCode="General">
                  <c:v>0.15672200000000011</c:v>
                </c:pt>
                <c:pt idx="7610" formatCode="General">
                  <c:v>0.15674200000000019</c:v>
                </c:pt>
                <c:pt idx="7611" formatCode="General">
                  <c:v>0.15676400000000013</c:v>
                </c:pt>
                <c:pt idx="7612" formatCode="General">
                  <c:v>0.15678400000000012</c:v>
                </c:pt>
                <c:pt idx="7613" formatCode="General">
                  <c:v>0.15680500000000011</c:v>
                </c:pt>
                <c:pt idx="7614" formatCode="General">
                  <c:v>0.15682499999999999</c:v>
                </c:pt>
                <c:pt idx="7615" formatCode="General">
                  <c:v>0.15684600000000018</c:v>
                </c:pt>
                <c:pt idx="7616" formatCode="General">
                  <c:v>0.15686600000000012</c:v>
                </c:pt>
                <c:pt idx="7617" formatCode="General">
                  <c:v>0.15688700000000011</c:v>
                </c:pt>
                <c:pt idx="7618" formatCode="General">
                  <c:v>0.15690700000000019</c:v>
                </c:pt>
                <c:pt idx="7619" formatCode="General">
                  <c:v>0.15692800000000018</c:v>
                </c:pt>
                <c:pt idx="7620" formatCode="General">
                  <c:v>0.15694900000000025</c:v>
                </c:pt>
                <c:pt idx="7621" formatCode="General">
                  <c:v>0.15697000000000011</c:v>
                </c:pt>
                <c:pt idx="7622" formatCode="General">
                  <c:v>0.15699000000000018</c:v>
                </c:pt>
                <c:pt idx="7623" formatCode="General">
                  <c:v>0.15701000000000018</c:v>
                </c:pt>
                <c:pt idx="7624" formatCode="General">
                  <c:v>0.15703100000000011</c:v>
                </c:pt>
                <c:pt idx="7625" formatCode="General">
                  <c:v>0.15705200000000011</c:v>
                </c:pt>
                <c:pt idx="7626" formatCode="General">
                  <c:v>0.15707199999999999</c:v>
                </c:pt>
                <c:pt idx="7627" formatCode="General">
                  <c:v>0.15709300000000018</c:v>
                </c:pt>
                <c:pt idx="7628" formatCode="General">
                  <c:v>0.15711400000000011</c:v>
                </c:pt>
                <c:pt idx="7629" formatCode="General">
                  <c:v>0.15713400000000011</c:v>
                </c:pt>
                <c:pt idx="7630" formatCode="General">
                  <c:v>0.15715499999999999</c:v>
                </c:pt>
                <c:pt idx="7631" formatCode="General">
                  <c:v>0.15717500000000001</c:v>
                </c:pt>
                <c:pt idx="7632" formatCode="General">
                  <c:v>0.15719600000000011</c:v>
                </c:pt>
                <c:pt idx="7633" formatCode="General">
                  <c:v>0.15721700000000022</c:v>
                </c:pt>
                <c:pt idx="7634" formatCode="General">
                  <c:v>0.15723700000000018</c:v>
                </c:pt>
                <c:pt idx="7635" formatCode="General">
                  <c:v>0.15725800000000012</c:v>
                </c:pt>
                <c:pt idx="7636" formatCode="General">
                  <c:v>0.15727800000000011</c:v>
                </c:pt>
                <c:pt idx="7637" formatCode="General">
                  <c:v>0.15729900000000019</c:v>
                </c:pt>
                <c:pt idx="7638" formatCode="General">
                  <c:v>0.15731900000000013</c:v>
                </c:pt>
                <c:pt idx="7639" formatCode="General">
                  <c:v>0.15734000000000012</c:v>
                </c:pt>
                <c:pt idx="7640" formatCode="General">
                  <c:v>0.15736000000000011</c:v>
                </c:pt>
                <c:pt idx="7641" formatCode="General">
                  <c:v>0.15738099999999999</c:v>
                </c:pt>
                <c:pt idx="7642" formatCode="General">
                  <c:v>0.15740200000000013</c:v>
                </c:pt>
                <c:pt idx="7643" formatCode="General">
                  <c:v>0.15742300000000012</c:v>
                </c:pt>
                <c:pt idx="7644" formatCode="General">
                  <c:v>0.15744300000000025</c:v>
                </c:pt>
                <c:pt idx="7645" formatCode="General">
                  <c:v>0.15746400000000019</c:v>
                </c:pt>
                <c:pt idx="7646" formatCode="General">
                  <c:v>0.15748400000000018</c:v>
                </c:pt>
                <c:pt idx="7647" formatCode="General">
                  <c:v>0.15750500000000012</c:v>
                </c:pt>
                <c:pt idx="7648" formatCode="General">
                  <c:v>0.15752600000000011</c:v>
                </c:pt>
                <c:pt idx="7649" formatCode="General">
                  <c:v>0.15754600000000019</c:v>
                </c:pt>
                <c:pt idx="7650" formatCode="General">
                  <c:v>0.15756700000000018</c:v>
                </c:pt>
                <c:pt idx="7651" formatCode="General">
                  <c:v>0.15758700000000012</c:v>
                </c:pt>
                <c:pt idx="7652" formatCode="General">
                  <c:v>0.15760800000000011</c:v>
                </c:pt>
                <c:pt idx="7653" formatCode="General">
                  <c:v>0.15762799999999999</c:v>
                </c:pt>
                <c:pt idx="7654" formatCode="General">
                  <c:v>0.15764900000000018</c:v>
                </c:pt>
                <c:pt idx="7655" formatCode="General">
                  <c:v>0.15766900000000011</c:v>
                </c:pt>
                <c:pt idx="7656" formatCode="General">
                  <c:v>0.15769000000000011</c:v>
                </c:pt>
                <c:pt idx="7657" formatCode="General">
                  <c:v>0.15771100000000018</c:v>
                </c:pt>
                <c:pt idx="7658" formatCode="General">
                  <c:v>0.15773200000000018</c:v>
                </c:pt>
                <c:pt idx="7659" formatCode="General">
                  <c:v>0.15775200000000011</c:v>
                </c:pt>
                <c:pt idx="7660" formatCode="General">
                  <c:v>0.15777300000000011</c:v>
                </c:pt>
                <c:pt idx="7661" formatCode="General">
                  <c:v>0.15779300000000018</c:v>
                </c:pt>
                <c:pt idx="7662" formatCode="General">
                  <c:v>0.15781400000000018</c:v>
                </c:pt>
                <c:pt idx="7663" formatCode="General">
                  <c:v>0.15783500000000011</c:v>
                </c:pt>
                <c:pt idx="7664" formatCode="General">
                  <c:v>0.15785500000000011</c:v>
                </c:pt>
                <c:pt idx="7665" formatCode="General">
                  <c:v>0.15787599999999999</c:v>
                </c:pt>
                <c:pt idx="7666" formatCode="General">
                  <c:v>0.15789600000000012</c:v>
                </c:pt>
                <c:pt idx="7667" formatCode="General">
                  <c:v>0.15791700000000025</c:v>
                </c:pt>
                <c:pt idx="7668" formatCode="General">
                  <c:v>0.15793700000000019</c:v>
                </c:pt>
                <c:pt idx="7669" formatCode="General">
                  <c:v>0.15795800000000018</c:v>
                </c:pt>
                <c:pt idx="7670" formatCode="General">
                  <c:v>0.15797900000000012</c:v>
                </c:pt>
                <c:pt idx="7671" formatCode="General">
                  <c:v>0.15800000000000011</c:v>
                </c:pt>
                <c:pt idx="7672" formatCode="General">
                  <c:v>0.1580200000000001</c:v>
                </c:pt>
                <c:pt idx="7673" formatCode="General">
                  <c:v>0.15804100000000013</c:v>
                </c:pt>
                <c:pt idx="7674" formatCode="General">
                  <c:v>0.15806100000000012</c:v>
                </c:pt>
                <c:pt idx="7675" formatCode="General">
                  <c:v>0.15808200000000011</c:v>
                </c:pt>
                <c:pt idx="7676" formatCode="General">
                  <c:v>0.15810199999999999</c:v>
                </c:pt>
                <c:pt idx="7677" formatCode="General">
                  <c:v>0.15812200000000001</c:v>
                </c:pt>
                <c:pt idx="7678" formatCode="General">
                  <c:v>0.15814300000000012</c:v>
                </c:pt>
                <c:pt idx="7679" formatCode="General">
                  <c:v>0.15816400000000011</c:v>
                </c:pt>
                <c:pt idx="7680" formatCode="General">
                  <c:v>0.15818499999999999</c:v>
                </c:pt>
                <c:pt idx="7681" formatCode="General">
                  <c:v>0.15820500000000018</c:v>
                </c:pt>
                <c:pt idx="7682" formatCode="General">
                  <c:v>0.15822600000000012</c:v>
                </c:pt>
                <c:pt idx="7683" formatCode="General">
                  <c:v>0.15824600000000022</c:v>
                </c:pt>
                <c:pt idx="7684" formatCode="General">
                  <c:v>0.15826700000000019</c:v>
                </c:pt>
                <c:pt idx="7685" formatCode="General">
                  <c:v>0.15828800000000018</c:v>
                </c:pt>
                <c:pt idx="7686" formatCode="General">
                  <c:v>0.15830900000000012</c:v>
                </c:pt>
                <c:pt idx="7687" formatCode="General">
                  <c:v>0.15832900000000011</c:v>
                </c:pt>
                <c:pt idx="7688" formatCode="General">
                  <c:v>0.1583500000000001</c:v>
                </c:pt>
                <c:pt idx="7689" formatCode="General">
                  <c:v>0.15837000000000001</c:v>
                </c:pt>
                <c:pt idx="7690" formatCode="General">
                  <c:v>0.15839000000000011</c:v>
                </c:pt>
                <c:pt idx="7691" formatCode="General">
                  <c:v>0.15841100000000022</c:v>
                </c:pt>
                <c:pt idx="7692" formatCode="General">
                  <c:v>0.15843200000000018</c:v>
                </c:pt>
                <c:pt idx="7693" formatCode="General">
                  <c:v>0.15845200000000018</c:v>
                </c:pt>
                <c:pt idx="7694" formatCode="General">
                  <c:v>0.15847300000000011</c:v>
                </c:pt>
                <c:pt idx="7695" formatCode="General">
                  <c:v>0.15849400000000022</c:v>
                </c:pt>
                <c:pt idx="7696" formatCode="General">
                  <c:v>0.15851400000000018</c:v>
                </c:pt>
                <c:pt idx="7697" formatCode="General">
                  <c:v>0.15853500000000012</c:v>
                </c:pt>
                <c:pt idx="7698" formatCode="General">
                  <c:v>0.15855500000000011</c:v>
                </c:pt>
                <c:pt idx="7699" formatCode="General">
                  <c:v>0.15857599999999999</c:v>
                </c:pt>
                <c:pt idx="7700" formatCode="General">
                  <c:v>0.15859700000000018</c:v>
                </c:pt>
                <c:pt idx="7701" formatCode="General">
                  <c:v>0.15861700000000012</c:v>
                </c:pt>
                <c:pt idx="7702" formatCode="General">
                  <c:v>0.15863800000000011</c:v>
                </c:pt>
                <c:pt idx="7703" formatCode="General">
                  <c:v>0.15865799999999999</c:v>
                </c:pt>
                <c:pt idx="7704" formatCode="General">
                  <c:v>0.15867899999999999</c:v>
                </c:pt>
                <c:pt idx="7705" formatCode="General">
                  <c:v>0.15869900000000012</c:v>
                </c:pt>
                <c:pt idx="7706" formatCode="General">
                  <c:v>0.15872000000000011</c:v>
                </c:pt>
                <c:pt idx="7707" formatCode="General">
                  <c:v>0.15874100000000019</c:v>
                </c:pt>
                <c:pt idx="7708" formatCode="General">
                  <c:v>0.15876200000000013</c:v>
                </c:pt>
                <c:pt idx="7709" formatCode="General">
                  <c:v>0.15878200000000012</c:v>
                </c:pt>
                <c:pt idx="7710" formatCode="General">
                  <c:v>0.15880300000000011</c:v>
                </c:pt>
                <c:pt idx="7711" formatCode="General">
                  <c:v>0.15882299999999999</c:v>
                </c:pt>
                <c:pt idx="7712" formatCode="General">
                  <c:v>0.15884400000000018</c:v>
                </c:pt>
                <c:pt idx="7713" formatCode="General">
                  <c:v>0.15886400000000012</c:v>
                </c:pt>
                <c:pt idx="7714" formatCode="General">
                  <c:v>0.15888500000000011</c:v>
                </c:pt>
                <c:pt idx="7715" formatCode="General">
                  <c:v>0.15890500000000018</c:v>
                </c:pt>
                <c:pt idx="7716" formatCode="General">
                  <c:v>0.15892600000000018</c:v>
                </c:pt>
                <c:pt idx="7717" formatCode="General">
                  <c:v>0.15894700000000025</c:v>
                </c:pt>
                <c:pt idx="7718" formatCode="General">
                  <c:v>0.15896700000000022</c:v>
                </c:pt>
                <c:pt idx="7719" formatCode="General">
                  <c:v>0.15898800000000018</c:v>
                </c:pt>
                <c:pt idx="7720" formatCode="General">
                  <c:v>0.15900800000000018</c:v>
                </c:pt>
                <c:pt idx="7721" formatCode="General">
                  <c:v>0.15902900000000011</c:v>
                </c:pt>
                <c:pt idx="7722" formatCode="General">
                  <c:v>0.15905000000000011</c:v>
                </c:pt>
                <c:pt idx="7723" formatCode="General">
                  <c:v>0.15907099999999999</c:v>
                </c:pt>
                <c:pt idx="7724" formatCode="General">
                  <c:v>0.15909100000000018</c:v>
                </c:pt>
                <c:pt idx="7725" formatCode="General">
                  <c:v>0.15911200000000011</c:v>
                </c:pt>
                <c:pt idx="7726" formatCode="General">
                  <c:v>0.15913200000000011</c:v>
                </c:pt>
                <c:pt idx="7727" formatCode="General">
                  <c:v>0.15915299999999999</c:v>
                </c:pt>
                <c:pt idx="7728" formatCode="General">
                  <c:v>0.15917300000000001</c:v>
                </c:pt>
                <c:pt idx="7729" formatCode="General">
                  <c:v>0.15919400000000011</c:v>
                </c:pt>
                <c:pt idx="7730" formatCode="General">
                  <c:v>0.15921400000000019</c:v>
                </c:pt>
                <c:pt idx="7731" formatCode="General">
                  <c:v>0.15923500000000018</c:v>
                </c:pt>
                <c:pt idx="7732" formatCode="General">
                  <c:v>0.15925600000000012</c:v>
                </c:pt>
                <c:pt idx="7733" formatCode="General">
                  <c:v>0.15927600000000011</c:v>
                </c:pt>
                <c:pt idx="7734" formatCode="General">
                  <c:v>0.15929700000000019</c:v>
                </c:pt>
                <c:pt idx="7735" formatCode="General">
                  <c:v>0.15931700000000013</c:v>
                </c:pt>
                <c:pt idx="7736" formatCode="General">
                  <c:v>0.15933800000000012</c:v>
                </c:pt>
                <c:pt idx="7737" formatCode="General">
                  <c:v>0.15935900000000011</c:v>
                </c:pt>
                <c:pt idx="7738" formatCode="General">
                  <c:v>0.15937899999999999</c:v>
                </c:pt>
                <c:pt idx="7739" formatCode="General">
                  <c:v>0.15940000000000012</c:v>
                </c:pt>
                <c:pt idx="7740" formatCode="General">
                  <c:v>0.15942100000000012</c:v>
                </c:pt>
                <c:pt idx="7741" formatCode="General">
                  <c:v>0.15944100000000025</c:v>
                </c:pt>
                <c:pt idx="7742" formatCode="General">
                  <c:v>0.15946200000000019</c:v>
                </c:pt>
                <c:pt idx="7743" formatCode="General">
                  <c:v>0.15948200000000018</c:v>
                </c:pt>
                <c:pt idx="7744" formatCode="General">
                  <c:v>0.15950200000000012</c:v>
                </c:pt>
                <c:pt idx="7745" formatCode="General">
                  <c:v>0.15952400000000011</c:v>
                </c:pt>
                <c:pt idx="7746" formatCode="General">
                  <c:v>0.15954400000000019</c:v>
                </c:pt>
                <c:pt idx="7747" formatCode="General">
                  <c:v>0.15956500000000018</c:v>
                </c:pt>
                <c:pt idx="7748" formatCode="General">
                  <c:v>0.15958500000000012</c:v>
                </c:pt>
                <c:pt idx="7749" formatCode="General">
                  <c:v>0.15960600000000011</c:v>
                </c:pt>
                <c:pt idx="7750" formatCode="General">
                  <c:v>0.15962599999999999</c:v>
                </c:pt>
                <c:pt idx="7751" formatCode="General">
                  <c:v>0.15964700000000018</c:v>
                </c:pt>
                <c:pt idx="7752" formatCode="General">
                  <c:v>0.15966700000000011</c:v>
                </c:pt>
                <c:pt idx="7753" formatCode="General">
                  <c:v>0.15968900000000011</c:v>
                </c:pt>
                <c:pt idx="7754" formatCode="General">
                  <c:v>0.15970900000000018</c:v>
                </c:pt>
                <c:pt idx="7755" formatCode="General">
                  <c:v>0.15973000000000018</c:v>
                </c:pt>
                <c:pt idx="7756" formatCode="General">
                  <c:v>0.15975000000000011</c:v>
                </c:pt>
                <c:pt idx="7757" formatCode="General">
                  <c:v>0.15977000000000011</c:v>
                </c:pt>
                <c:pt idx="7758" formatCode="General">
                  <c:v>0.15979100000000018</c:v>
                </c:pt>
                <c:pt idx="7759" formatCode="General">
                  <c:v>0.15981200000000018</c:v>
                </c:pt>
                <c:pt idx="7760" formatCode="General">
                  <c:v>0.15983300000000011</c:v>
                </c:pt>
                <c:pt idx="7761" formatCode="General">
                  <c:v>0.15985300000000011</c:v>
                </c:pt>
                <c:pt idx="7762" formatCode="General">
                  <c:v>0.15987399999999999</c:v>
                </c:pt>
                <c:pt idx="7763" formatCode="General">
                  <c:v>0.15989400000000012</c:v>
                </c:pt>
                <c:pt idx="7764" formatCode="General">
                  <c:v>0.15991500000000025</c:v>
                </c:pt>
                <c:pt idx="7765" formatCode="General">
                  <c:v>0.15993500000000019</c:v>
                </c:pt>
                <c:pt idx="7766" formatCode="General">
                  <c:v>0.15995600000000013</c:v>
                </c:pt>
                <c:pt idx="7767" formatCode="General">
                  <c:v>0.15997600000000012</c:v>
                </c:pt>
                <c:pt idx="7768" formatCode="General">
                  <c:v>0.15999700000000025</c:v>
                </c:pt>
                <c:pt idx="7769" formatCode="General">
                  <c:v>0.16001799999999999</c:v>
                </c:pt>
                <c:pt idx="7770" formatCode="General">
                  <c:v>0.16003800000000001</c:v>
                </c:pt>
                <c:pt idx="7771" formatCode="General">
                  <c:v>0.16005900000000001</c:v>
                </c:pt>
                <c:pt idx="7772" formatCode="General">
                  <c:v>0.160079</c:v>
                </c:pt>
                <c:pt idx="7773" formatCode="General">
                  <c:v>0.16009999999999999</c:v>
                </c:pt>
                <c:pt idx="7774" formatCode="General">
                  <c:v>0.1601209999999999</c:v>
                </c:pt>
                <c:pt idx="7775" formatCode="General">
                  <c:v>0.16014100000000001</c:v>
                </c:pt>
                <c:pt idx="7776" formatCode="General">
                  <c:v>0.160162</c:v>
                </c:pt>
                <c:pt idx="7777" formatCode="General">
                  <c:v>0.16018299999999988</c:v>
                </c:pt>
                <c:pt idx="7778" formatCode="General">
                  <c:v>0.16020300000000001</c:v>
                </c:pt>
                <c:pt idx="7779" formatCode="General">
                  <c:v>0.16022400000000001</c:v>
                </c:pt>
                <c:pt idx="7780" formatCode="General">
                  <c:v>0.16024400000000011</c:v>
                </c:pt>
                <c:pt idx="7781" formatCode="General">
                  <c:v>0.16026499999999999</c:v>
                </c:pt>
                <c:pt idx="7782" formatCode="General">
                  <c:v>0.16028600000000001</c:v>
                </c:pt>
                <c:pt idx="7783" formatCode="General">
                  <c:v>0.160306</c:v>
                </c:pt>
                <c:pt idx="7784" formatCode="General">
                  <c:v>0.160327</c:v>
                </c:pt>
                <c:pt idx="7785" formatCode="General">
                  <c:v>0.16034699999999999</c:v>
                </c:pt>
                <c:pt idx="7786" formatCode="General">
                  <c:v>0.16036800000000001</c:v>
                </c:pt>
                <c:pt idx="7787" formatCode="General">
                  <c:v>0.160388</c:v>
                </c:pt>
                <c:pt idx="7788" formatCode="General">
                  <c:v>0.16040900000000011</c:v>
                </c:pt>
                <c:pt idx="7789" formatCode="General">
                  <c:v>0.16042899999999999</c:v>
                </c:pt>
                <c:pt idx="7790" formatCode="General">
                  <c:v>0.16045100000000001</c:v>
                </c:pt>
                <c:pt idx="7791" formatCode="General">
                  <c:v>0.160471</c:v>
                </c:pt>
                <c:pt idx="7792" formatCode="General">
                  <c:v>0.16049200000000011</c:v>
                </c:pt>
                <c:pt idx="7793" formatCode="General">
                  <c:v>0.16051199999999999</c:v>
                </c:pt>
                <c:pt idx="7794" formatCode="General">
                  <c:v>0.16053300000000001</c:v>
                </c:pt>
                <c:pt idx="7795" formatCode="General">
                  <c:v>0.160553</c:v>
                </c:pt>
                <c:pt idx="7796" formatCode="General">
                  <c:v>0.16057399999999997</c:v>
                </c:pt>
                <c:pt idx="7797" formatCode="General">
                  <c:v>0.16059499999999999</c:v>
                </c:pt>
                <c:pt idx="7798" formatCode="General">
                  <c:v>0.16061500000000001</c:v>
                </c:pt>
                <c:pt idx="7799" formatCode="General">
                  <c:v>0.160636</c:v>
                </c:pt>
                <c:pt idx="7800" formatCode="General">
                  <c:v>0.16065599999999997</c:v>
                </c:pt>
                <c:pt idx="7801" formatCode="General">
                  <c:v>0.16067699999999988</c:v>
                </c:pt>
                <c:pt idx="7802" formatCode="General">
                  <c:v>0.16069700000000001</c:v>
                </c:pt>
                <c:pt idx="7803" formatCode="General">
                  <c:v>0.16071800000000011</c:v>
                </c:pt>
                <c:pt idx="7804" formatCode="General">
                  <c:v>0.16073799999999999</c:v>
                </c:pt>
                <c:pt idx="7805" formatCode="General">
                  <c:v>0.16075900000000001</c:v>
                </c:pt>
                <c:pt idx="7806" formatCode="General">
                  <c:v>0.16078000000000001</c:v>
                </c:pt>
                <c:pt idx="7807" formatCode="General">
                  <c:v>0.160801</c:v>
                </c:pt>
                <c:pt idx="7808" formatCode="General">
                  <c:v>0.16082099999999988</c:v>
                </c:pt>
                <c:pt idx="7809" formatCode="General">
                  <c:v>0.16084200000000001</c:v>
                </c:pt>
                <c:pt idx="7810" formatCode="General">
                  <c:v>0.160862</c:v>
                </c:pt>
                <c:pt idx="7811" formatCode="General">
                  <c:v>0.160883</c:v>
                </c:pt>
                <c:pt idx="7812" formatCode="General">
                  <c:v>0.16090299999999999</c:v>
                </c:pt>
                <c:pt idx="7813" formatCode="General">
                  <c:v>0.16092400000000001</c:v>
                </c:pt>
                <c:pt idx="7814" formatCode="General">
                  <c:v>0.16094500000000012</c:v>
                </c:pt>
                <c:pt idx="7815" formatCode="General">
                  <c:v>0.16096500000000011</c:v>
                </c:pt>
                <c:pt idx="7816" formatCode="General">
                  <c:v>0.16098599999999999</c:v>
                </c:pt>
                <c:pt idx="7817" formatCode="General">
                  <c:v>0.16100600000000001</c:v>
                </c:pt>
                <c:pt idx="7818" formatCode="General">
                  <c:v>0.161027</c:v>
                </c:pt>
                <c:pt idx="7819" formatCode="General">
                  <c:v>0.16104800000000011</c:v>
                </c:pt>
                <c:pt idx="7820" formatCode="General">
                  <c:v>0.16106799999999999</c:v>
                </c:pt>
                <c:pt idx="7821" formatCode="General">
                  <c:v>0.16108900000000001</c:v>
                </c:pt>
                <c:pt idx="7822" formatCode="General">
                  <c:v>0.16111</c:v>
                </c:pt>
                <c:pt idx="7823" formatCode="General">
                  <c:v>0.16113</c:v>
                </c:pt>
                <c:pt idx="7824" formatCode="General">
                  <c:v>0.16114999999999999</c:v>
                </c:pt>
                <c:pt idx="7825" formatCode="General">
                  <c:v>0.1611709999999999</c:v>
                </c:pt>
                <c:pt idx="7826" formatCode="General">
                  <c:v>0.161191</c:v>
                </c:pt>
                <c:pt idx="7827" formatCode="General">
                  <c:v>0.16121300000000011</c:v>
                </c:pt>
                <c:pt idx="7828" formatCode="General">
                  <c:v>0.16123299999999999</c:v>
                </c:pt>
                <c:pt idx="7829" formatCode="General">
                  <c:v>0.16125400000000001</c:v>
                </c:pt>
                <c:pt idx="7830" formatCode="General">
                  <c:v>0.161274</c:v>
                </c:pt>
                <c:pt idx="7831" formatCode="General">
                  <c:v>0.16129499999999999</c:v>
                </c:pt>
                <c:pt idx="7832" formatCode="General">
                  <c:v>0.16131499999999999</c:v>
                </c:pt>
                <c:pt idx="7833" formatCode="General">
                  <c:v>0.16133600000000001</c:v>
                </c:pt>
                <c:pt idx="7834" formatCode="General">
                  <c:v>0.161357</c:v>
                </c:pt>
                <c:pt idx="7835" formatCode="General">
                  <c:v>0.16137799999999997</c:v>
                </c:pt>
                <c:pt idx="7836" formatCode="General">
                  <c:v>0.16139800000000001</c:v>
                </c:pt>
                <c:pt idx="7837" formatCode="General">
                  <c:v>0.16141800000000012</c:v>
                </c:pt>
                <c:pt idx="7838" formatCode="General">
                  <c:v>0.16143900000000011</c:v>
                </c:pt>
                <c:pt idx="7839" formatCode="General">
                  <c:v>0.16145899999999999</c:v>
                </c:pt>
                <c:pt idx="7840" formatCode="General">
                  <c:v>0.16148000000000001</c:v>
                </c:pt>
                <c:pt idx="7841" formatCode="General">
                  <c:v>0.1615</c:v>
                </c:pt>
                <c:pt idx="7842" formatCode="General">
                  <c:v>0.161521</c:v>
                </c:pt>
                <c:pt idx="7843" formatCode="General">
                  <c:v>0.16154199999999999</c:v>
                </c:pt>
                <c:pt idx="7844" formatCode="General">
                  <c:v>0.16156300000000001</c:v>
                </c:pt>
                <c:pt idx="7845" formatCode="General">
                  <c:v>0.161583</c:v>
                </c:pt>
                <c:pt idx="7846" formatCode="General">
                  <c:v>0.161604</c:v>
                </c:pt>
                <c:pt idx="7847" formatCode="General">
                  <c:v>0.16162399999999988</c:v>
                </c:pt>
                <c:pt idx="7848" formatCode="General">
                  <c:v>0.16164500000000001</c:v>
                </c:pt>
                <c:pt idx="7849" formatCode="General">
                  <c:v>0.161665</c:v>
                </c:pt>
                <c:pt idx="7850" formatCode="General">
                  <c:v>0.161686</c:v>
                </c:pt>
                <c:pt idx="7851" formatCode="General">
                  <c:v>0.16170699999999999</c:v>
                </c:pt>
                <c:pt idx="7852" formatCode="General">
                  <c:v>0.16172700000000001</c:v>
                </c:pt>
                <c:pt idx="7853" formatCode="General">
                  <c:v>0.16174800000000011</c:v>
                </c:pt>
                <c:pt idx="7854" formatCode="General">
                  <c:v>0.16176800000000011</c:v>
                </c:pt>
                <c:pt idx="7855" formatCode="General">
                  <c:v>0.16178899999999999</c:v>
                </c:pt>
                <c:pt idx="7856" formatCode="General">
                  <c:v>0.16181000000000001</c:v>
                </c:pt>
                <c:pt idx="7857" formatCode="General">
                  <c:v>0.16183</c:v>
                </c:pt>
                <c:pt idx="7858" formatCode="General">
                  <c:v>0.16185099999999997</c:v>
                </c:pt>
                <c:pt idx="7859" formatCode="General">
                  <c:v>0.16187199999999988</c:v>
                </c:pt>
                <c:pt idx="7860" formatCode="General">
                  <c:v>0.16189200000000001</c:v>
                </c:pt>
                <c:pt idx="7861" formatCode="General">
                  <c:v>0.16191300000000011</c:v>
                </c:pt>
                <c:pt idx="7862" formatCode="General">
                  <c:v>0.16193299999999999</c:v>
                </c:pt>
                <c:pt idx="7863" formatCode="General">
                  <c:v>0.16195300000000001</c:v>
                </c:pt>
                <c:pt idx="7864" formatCode="General">
                  <c:v>0.16197500000000001</c:v>
                </c:pt>
                <c:pt idx="7865" formatCode="General">
                  <c:v>0.16199500000000011</c:v>
                </c:pt>
                <c:pt idx="7866" formatCode="General">
                  <c:v>0.16201599999999999</c:v>
                </c:pt>
                <c:pt idx="7867" formatCode="General">
                  <c:v>0.16203600000000001</c:v>
                </c:pt>
                <c:pt idx="7868" formatCode="General">
                  <c:v>0.16205700000000001</c:v>
                </c:pt>
                <c:pt idx="7869" formatCode="General">
                  <c:v>0.162077</c:v>
                </c:pt>
                <c:pt idx="7870" formatCode="General">
                  <c:v>0.16209799999999999</c:v>
                </c:pt>
                <c:pt idx="7871" formatCode="General">
                  <c:v>0.16211900000000001</c:v>
                </c:pt>
                <c:pt idx="7872" formatCode="General">
                  <c:v>0.16214000000000001</c:v>
                </c:pt>
                <c:pt idx="7873" formatCode="General">
                  <c:v>0.16216</c:v>
                </c:pt>
                <c:pt idx="7874" formatCode="General">
                  <c:v>0.16218099999999988</c:v>
                </c:pt>
                <c:pt idx="7875" formatCode="General">
                  <c:v>0.16220100000000001</c:v>
                </c:pt>
                <c:pt idx="7876" formatCode="General">
                  <c:v>0.16222200000000001</c:v>
                </c:pt>
                <c:pt idx="7877" formatCode="General">
                  <c:v>0.16224200000000011</c:v>
                </c:pt>
                <c:pt idx="7878" formatCode="General">
                  <c:v>0.16226199999999999</c:v>
                </c:pt>
                <c:pt idx="7879" formatCode="General">
                  <c:v>0.16228300000000001</c:v>
                </c:pt>
                <c:pt idx="7880" formatCode="General">
                  <c:v>0.162304</c:v>
                </c:pt>
                <c:pt idx="7881" formatCode="General">
                  <c:v>0.162325</c:v>
                </c:pt>
                <c:pt idx="7882" formatCode="General">
                  <c:v>0.16234499999999999</c:v>
                </c:pt>
                <c:pt idx="7883" formatCode="General">
                  <c:v>0.16236600000000001</c:v>
                </c:pt>
                <c:pt idx="7884" formatCode="General">
                  <c:v>0.162386</c:v>
                </c:pt>
                <c:pt idx="7885" formatCode="General">
                  <c:v>0.16240700000000011</c:v>
                </c:pt>
                <c:pt idx="7886" formatCode="General">
                  <c:v>0.16242699999999999</c:v>
                </c:pt>
                <c:pt idx="7887" formatCode="General">
                  <c:v>0.16244800000000012</c:v>
                </c:pt>
                <c:pt idx="7888" formatCode="General">
                  <c:v>0.16246900000000011</c:v>
                </c:pt>
                <c:pt idx="7889" formatCode="General">
                  <c:v>0.16249000000000011</c:v>
                </c:pt>
                <c:pt idx="7890" formatCode="General">
                  <c:v>0.16250999999999999</c:v>
                </c:pt>
                <c:pt idx="7891" formatCode="General">
                  <c:v>0.16253000000000001</c:v>
                </c:pt>
                <c:pt idx="7892" formatCode="General">
                  <c:v>0.162551</c:v>
                </c:pt>
                <c:pt idx="7893" formatCode="General">
                  <c:v>0.16257199999999997</c:v>
                </c:pt>
                <c:pt idx="7894" formatCode="General">
                  <c:v>0.16259299999999999</c:v>
                </c:pt>
                <c:pt idx="7895" formatCode="General">
                  <c:v>0.16261300000000001</c:v>
                </c:pt>
                <c:pt idx="7896" formatCode="General">
                  <c:v>0.162634</c:v>
                </c:pt>
                <c:pt idx="7897" formatCode="General">
                  <c:v>0.16265399999999997</c:v>
                </c:pt>
                <c:pt idx="7898" formatCode="General">
                  <c:v>0.16267499999999988</c:v>
                </c:pt>
                <c:pt idx="7899" formatCode="General">
                  <c:v>0.16269500000000001</c:v>
                </c:pt>
                <c:pt idx="7900" formatCode="General">
                  <c:v>0.16271600000000011</c:v>
                </c:pt>
                <c:pt idx="7901" formatCode="General">
                  <c:v>0.16273699999999999</c:v>
                </c:pt>
                <c:pt idx="7902" formatCode="General">
                  <c:v>0.16275800000000001</c:v>
                </c:pt>
                <c:pt idx="7903" formatCode="General">
                  <c:v>0.16277800000000001</c:v>
                </c:pt>
                <c:pt idx="7904" formatCode="General">
                  <c:v>0.16279800000000011</c:v>
                </c:pt>
                <c:pt idx="7905" formatCode="General">
                  <c:v>0.16281899999999999</c:v>
                </c:pt>
                <c:pt idx="7906" formatCode="General">
                  <c:v>0.16283900000000001</c:v>
                </c:pt>
                <c:pt idx="7907" formatCode="General">
                  <c:v>0.16286</c:v>
                </c:pt>
                <c:pt idx="7908" formatCode="General">
                  <c:v>0.162881</c:v>
                </c:pt>
                <c:pt idx="7909" formatCode="General">
                  <c:v>0.16290199999999999</c:v>
                </c:pt>
                <c:pt idx="7910" formatCode="General">
                  <c:v>0.16292200000000001</c:v>
                </c:pt>
                <c:pt idx="7911" formatCode="General">
                  <c:v>0.16294300000000012</c:v>
                </c:pt>
                <c:pt idx="7912" formatCode="General">
                  <c:v>0.16296300000000011</c:v>
                </c:pt>
                <c:pt idx="7913" formatCode="General">
                  <c:v>0.16298399999999999</c:v>
                </c:pt>
                <c:pt idx="7914" formatCode="General">
                  <c:v>0.16300400000000001</c:v>
                </c:pt>
                <c:pt idx="7915" formatCode="General">
                  <c:v>0.163025</c:v>
                </c:pt>
                <c:pt idx="7916" formatCode="General">
                  <c:v>0.16304500000000011</c:v>
                </c:pt>
                <c:pt idx="7917" formatCode="General">
                  <c:v>0.16306599999999999</c:v>
                </c:pt>
                <c:pt idx="7918" formatCode="General">
                  <c:v>0.16308700000000001</c:v>
                </c:pt>
                <c:pt idx="7919" formatCode="General">
                  <c:v>0.163107</c:v>
                </c:pt>
                <c:pt idx="7920" formatCode="General">
                  <c:v>0.163128</c:v>
                </c:pt>
                <c:pt idx="7921" formatCode="General">
                  <c:v>0.16314799999999999</c:v>
                </c:pt>
                <c:pt idx="7922" formatCode="General">
                  <c:v>0.16316900000000001</c:v>
                </c:pt>
                <c:pt idx="7923" formatCode="General">
                  <c:v>0.16319</c:v>
                </c:pt>
                <c:pt idx="7924" formatCode="General">
                  <c:v>0.16320999999999999</c:v>
                </c:pt>
                <c:pt idx="7925" formatCode="General">
                  <c:v>0.16323099999999999</c:v>
                </c:pt>
                <c:pt idx="7926" formatCode="General">
                  <c:v>0.16325200000000001</c:v>
                </c:pt>
                <c:pt idx="7927" formatCode="General">
                  <c:v>0.163272</c:v>
                </c:pt>
                <c:pt idx="7928" formatCode="General">
                  <c:v>0.16329299999999999</c:v>
                </c:pt>
                <c:pt idx="7929" formatCode="General">
                  <c:v>0.16331300000000001</c:v>
                </c:pt>
                <c:pt idx="7930" formatCode="General">
                  <c:v>0.16333300000000001</c:v>
                </c:pt>
                <c:pt idx="7931" formatCode="General">
                  <c:v>0.163355</c:v>
                </c:pt>
                <c:pt idx="7932" formatCode="General">
                  <c:v>0.16337499999999988</c:v>
                </c:pt>
                <c:pt idx="7933" formatCode="General">
                  <c:v>0.16339600000000001</c:v>
                </c:pt>
                <c:pt idx="7934" formatCode="General">
                  <c:v>0.16341600000000012</c:v>
                </c:pt>
                <c:pt idx="7935" formatCode="General">
                  <c:v>0.16343700000000011</c:v>
                </c:pt>
                <c:pt idx="7936" formatCode="General">
                  <c:v>0.16345699999999999</c:v>
                </c:pt>
                <c:pt idx="7937" formatCode="General">
                  <c:v>0.16347800000000001</c:v>
                </c:pt>
                <c:pt idx="7938" formatCode="General">
                  <c:v>0.16349800000000012</c:v>
                </c:pt>
                <c:pt idx="7939" formatCode="General">
                  <c:v>0.16352</c:v>
                </c:pt>
                <c:pt idx="7940" formatCode="General">
                  <c:v>0.16353999999999999</c:v>
                </c:pt>
                <c:pt idx="7941" formatCode="General">
                  <c:v>0.16356100000000001</c:v>
                </c:pt>
                <c:pt idx="7942" formatCode="General">
                  <c:v>0.163581</c:v>
                </c:pt>
                <c:pt idx="7943" formatCode="General">
                  <c:v>0.163601</c:v>
                </c:pt>
                <c:pt idx="7944" formatCode="General">
                  <c:v>0.16362199999999988</c:v>
                </c:pt>
                <c:pt idx="7945" formatCode="General">
                  <c:v>0.16364300000000001</c:v>
                </c:pt>
                <c:pt idx="7946" formatCode="General">
                  <c:v>0.163664</c:v>
                </c:pt>
                <c:pt idx="7947" formatCode="General">
                  <c:v>0.163684</c:v>
                </c:pt>
                <c:pt idx="7948" formatCode="General">
                  <c:v>0.16370499999999999</c:v>
                </c:pt>
                <c:pt idx="7949" formatCode="General">
                  <c:v>0.16372500000000001</c:v>
                </c:pt>
                <c:pt idx="7950" formatCode="General">
                  <c:v>0.16374600000000011</c:v>
                </c:pt>
                <c:pt idx="7951" formatCode="General">
                  <c:v>0.16376599999999999</c:v>
                </c:pt>
                <c:pt idx="7952" formatCode="General">
                  <c:v>0.16378699999999999</c:v>
                </c:pt>
                <c:pt idx="7953" formatCode="General">
                  <c:v>0.16380700000000001</c:v>
                </c:pt>
                <c:pt idx="7954" formatCode="General">
                  <c:v>0.163828</c:v>
                </c:pt>
                <c:pt idx="7955" formatCode="General">
                  <c:v>0.16384899999999999</c:v>
                </c:pt>
                <c:pt idx="7956" formatCode="General">
                  <c:v>0.16386999999999999</c:v>
                </c:pt>
                <c:pt idx="7957" formatCode="General">
                  <c:v>0.16389000000000001</c:v>
                </c:pt>
                <c:pt idx="7958" formatCode="General">
                  <c:v>0.16391000000000011</c:v>
                </c:pt>
                <c:pt idx="7959" formatCode="General">
                  <c:v>0.16393099999999999</c:v>
                </c:pt>
                <c:pt idx="7960" formatCode="General">
                  <c:v>0.16395199999999999</c:v>
                </c:pt>
                <c:pt idx="7961" formatCode="General">
                  <c:v>0.16397200000000001</c:v>
                </c:pt>
                <c:pt idx="7962" formatCode="General">
                  <c:v>0.16399300000000011</c:v>
                </c:pt>
                <c:pt idx="7963" formatCode="General">
                  <c:v>0.16401399999999999</c:v>
                </c:pt>
                <c:pt idx="7964" formatCode="General">
                  <c:v>0.16403400000000001</c:v>
                </c:pt>
                <c:pt idx="7965" formatCode="General">
                  <c:v>0.16405500000000001</c:v>
                </c:pt>
                <c:pt idx="7966" formatCode="General">
                  <c:v>0.164075</c:v>
                </c:pt>
                <c:pt idx="7967" formatCode="General">
                  <c:v>0.16409599999999999</c:v>
                </c:pt>
                <c:pt idx="7968" formatCode="General">
                  <c:v>0.16411700000000001</c:v>
                </c:pt>
                <c:pt idx="7969" formatCode="General">
                  <c:v>0.16413700000000001</c:v>
                </c:pt>
                <c:pt idx="7970" formatCode="General">
                  <c:v>0.164158</c:v>
                </c:pt>
                <c:pt idx="7971" formatCode="General">
                  <c:v>0.16417799999999988</c:v>
                </c:pt>
                <c:pt idx="7972" formatCode="General">
                  <c:v>0.16419900000000001</c:v>
                </c:pt>
                <c:pt idx="7973" formatCode="General">
                  <c:v>0.16421900000000011</c:v>
                </c:pt>
                <c:pt idx="7974" formatCode="General">
                  <c:v>0.16424000000000011</c:v>
                </c:pt>
                <c:pt idx="7975" formatCode="General">
                  <c:v>0.16425999999999999</c:v>
                </c:pt>
                <c:pt idx="7976" formatCode="General">
                  <c:v>0.16428200000000001</c:v>
                </c:pt>
                <c:pt idx="7977" formatCode="General">
                  <c:v>0.164302</c:v>
                </c:pt>
                <c:pt idx="7978" formatCode="General">
                  <c:v>0.164323</c:v>
                </c:pt>
                <c:pt idx="7979" formatCode="General">
                  <c:v>0.16434299999999999</c:v>
                </c:pt>
                <c:pt idx="7980" formatCode="General">
                  <c:v>0.16436400000000001</c:v>
                </c:pt>
                <c:pt idx="7981" formatCode="General">
                  <c:v>0.164384</c:v>
                </c:pt>
                <c:pt idx="7982" formatCode="General">
                  <c:v>0.16440500000000011</c:v>
                </c:pt>
                <c:pt idx="7983" formatCode="General">
                  <c:v>0.16442599999999999</c:v>
                </c:pt>
                <c:pt idx="7984" formatCode="General">
                  <c:v>0.16444600000000012</c:v>
                </c:pt>
                <c:pt idx="7985" formatCode="General">
                  <c:v>0.16446700000000011</c:v>
                </c:pt>
                <c:pt idx="7986" formatCode="General">
                  <c:v>0.16448699999999999</c:v>
                </c:pt>
                <c:pt idx="7987" formatCode="General">
                  <c:v>0.16450799999999999</c:v>
                </c:pt>
                <c:pt idx="7988" formatCode="General">
                  <c:v>0.16452800000000001</c:v>
                </c:pt>
                <c:pt idx="7989" formatCode="General">
                  <c:v>0.16454900000000011</c:v>
                </c:pt>
                <c:pt idx="7990" formatCode="General">
                  <c:v>0.16456899999999999</c:v>
                </c:pt>
                <c:pt idx="7991" formatCode="General">
                  <c:v>0.16458999999999999</c:v>
                </c:pt>
                <c:pt idx="7992" formatCode="General">
                  <c:v>0.16461100000000001</c:v>
                </c:pt>
                <c:pt idx="7993" formatCode="General">
                  <c:v>0.164632</c:v>
                </c:pt>
                <c:pt idx="7994" formatCode="General">
                  <c:v>0.16465199999999997</c:v>
                </c:pt>
                <c:pt idx="7995" formatCode="General">
                  <c:v>0.1646729999999999</c:v>
                </c:pt>
                <c:pt idx="7996" formatCode="General">
                  <c:v>0.16469300000000001</c:v>
                </c:pt>
                <c:pt idx="7997" formatCode="General">
                  <c:v>0.16471400000000011</c:v>
                </c:pt>
                <c:pt idx="7998" formatCode="General">
                  <c:v>0.16473399999999999</c:v>
                </c:pt>
                <c:pt idx="7999" formatCode="General">
                  <c:v>0.16475500000000001</c:v>
                </c:pt>
                <c:pt idx="8000" formatCode="General">
                  <c:v>0.16477600000000001</c:v>
                </c:pt>
                <c:pt idx="8001" formatCode="General">
                  <c:v>0.16479600000000011</c:v>
                </c:pt>
                <c:pt idx="8002" formatCode="General">
                  <c:v>0.16481699999999999</c:v>
                </c:pt>
                <c:pt idx="8003" formatCode="General">
                  <c:v>0.16483700000000001</c:v>
                </c:pt>
                <c:pt idx="8004" formatCode="General">
                  <c:v>0.164858</c:v>
                </c:pt>
                <c:pt idx="8005" formatCode="General">
                  <c:v>0.164879</c:v>
                </c:pt>
                <c:pt idx="8006" formatCode="General">
                  <c:v>0.16489899999999999</c:v>
                </c:pt>
                <c:pt idx="8007" formatCode="General">
                  <c:v>0.16492000000000001</c:v>
                </c:pt>
                <c:pt idx="8008" formatCode="General">
                  <c:v>0.16494100000000012</c:v>
                </c:pt>
                <c:pt idx="8009" formatCode="General">
                  <c:v>0.16496100000000011</c:v>
                </c:pt>
                <c:pt idx="8010" formatCode="General">
                  <c:v>0.16498099999999999</c:v>
                </c:pt>
                <c:pt idx="8011" formatCode="General">
                  <c:v>0.16500200000000001</c:v>
                </c:pt>
                <c:pt idx="8012" formatCode="General">
                  <c:v>0.165022</c:v>
                </c:pt>
                <c:pt idx="8013" formatCode="General">
                  <c:v>0.16504400000000011</c:v>
                </c:pt>
                <c:pt idx="8014" formatCode="General">
                  <c:v>0.16506399999999999</c:v>
                </c:pt>
                <c:pt idx="8015" formatCode="General">
                  <c:v>0.16508500000000001</c:v>
                </c:pt>
                <c:pt idx="8016" formatCode="General">
                  <c:v>0.165105</c:v>
                </c:pt>
                <c:pt idx="8017" formatCode="General">
                  <c:v>0.165126</c:v>
                </c:pt>
                <c:pt idx="8018" formatCode="General">
                  <c:v>0.16514599999999999</c:v>
                </c:pt>
                <c:pt idx="8019" formatCode="General">
                  <c:v>0.16516700000000001</c:v>
                </c:pt>
                <c:pt idx="8020" formatCode="General">
                  <c:v>0.165188</c:v>
                </c:pt>
                <c:pt idx="8021" formatCode="General">
                  <c:v>0.16520899999999999</c:v>
                </c:pt>
                <c:pt idx="8022" formatCode="General">
                  <c:v>0.16522899999999999</c:v>
                </c:pt>
                <c:pt idx="8023" formatCode="General">
                  <c:v>0.16524900000000012</c:v>
                </c:pt>
                <c:pt idx="8024" formatCode="General">
                  <c:v>0.16527</c:v>
                </c:pt>
                <c:pt idx="8025" formatCode="General">
                  <c:v>0.16528999999999999</c:v>
                </c:pt>
                <c:pt idx="8026" formatCode="General">
                  <c:v>0.16531100000000001</c:v>
                </c:pt>
                <c:pt idx="8027" formatCode="General">
                  <c:v>0.16533100000000001</c:v>
                </c:pt>
                <c:pt idx="8028" formatCode="General">
                  <c:v>0.165352</c:v>
                </c:pt>
                <c:pt idx="8029" formatCode="General">
                  <c:v>0.16537299999999988</c:v>
                </c:pt>
                <c:pt idx="8030" formatCode="General">
                  <c:v>0.16539400000000001</c:v>
                </c:pt>
                <c:pt idx="8031" formatCode="General">
                  <c:v>0.16541400000000012</c:v>
                </c:pt>
                <c:pt idx="8032" formatCode="General">
                  <c:v>0.16543500000000011</c:v>
                </c:pt>
                <c:pt idx="8033" formatCode="General">
                  <c:v>0.16545499999999999</c:v>
                </c:pt>
                <c:pt idx="8034" formatCode="General">
                  <c:v>0.16547600000000001</c:v>
                </c:pt>
                <c:pt idx="8035" formatCode="General">
                  <c:v>0.16549600000000012</c:v>
                </c:pt>
                <c:pt idx="8036" formatCode="General">
                  <c:v>0.16551700000000011</c:v>
                </c:pt>
                <c:pt idx="8037" formatCode="General">
                  <c:v>0.16553799999999999</c:v>
                </c:pt>
                <c:pt idx="8038" formatCode="General">
                  <c:v>0.16555800000000001</c:v>
                </c:pt>
                <c:pt idx="8039" formatCode="General">
                  <c:v>0.165579</c:v>
                </c:pt>
                <c:pt idx="8040" formatCode="General">
                  <c:v>0.16559900000000011</c:v>
                </c:pt>
                <c:pt idx="8041" formatCode="General">
                  <c:v>0.16561999999999999</c:v>
                </c:pt>
                <c:pt idx="8042" formatCode="General">
                  <c:v>0.16564100000000001</c:v>
                </c:pt>
                <c:pt idx="8043" formatCode="General">
                  <c:v>0.165661</c:v>
                </c:pt>
                <c:pt idx="8044" formatCode="General">
                  <c:v>0.165682</c:v>
                </c:pt>
                <c:pt idx="8045" formatCode="General">
                  <c:v>0.16570299999999999</c:v>
                </c:pt>
                <c:pt idx="8046" formatCode="General">
                  <c:v>0.16572300000000001</c:v>
                </c:pt>
                <c:pt idx="8047" formatCode="General">
                  <c:v>0.16574400000000011</c:v>
                </c:pt>
                <c:pt idx="8048" formatCode="General">
                  <c:v>0.16576399999999999</c:v>
                </c:pt>
                <c:pt idx="8049" formatCode="General">
                  <c:v>0.16578499999999999</c:v>
                </c:pt>
                <c:pt idx="8050" formatCode="General">
                  <c:v>0.16580600000000001</c:v>
                </c:pt>
                <c:pt idx="8051" formatCode="General">
                  <c:v>0.165826</c:v>
                </c:pt>
                <c:pt idx="8052" formatCode="General">
                  <c:v>0.16584699999999999</c:v>
                </c:pt>
                <c:pt idx="8053" formatCode="General">
                  <c:v>0.16586699999999999</c:v>
                </c:pt>
                <c:pt idx="8054" formatCode="General">
                  <c:v>0.16588800000000001</c:v>
                </c:pt>
                <c:pt idx="8055" formatCode="General">
                  <c:v>0.16590800000000011</c:v>
                </c:pt>
                <c:pt idx="8056" formatCode="General">
                  <c:v>0.16592899999999999</c:v>
                </c:pt>
                <c:pt idx="8057" formatCode="General">
                  <c:v>0.16595000000000001</c:v>
                </c:pt>
                <c:pt idx="8058" formatCode="General">
                  <c:v>0.16597100000000001</c:v>
                </c:pt>
                <c:pt idx="8059" formatCode="General">
                  <c:v>0.16599100000000011</c:v>
                </c:pt>
                <c:pt idx="8060" formatCode="General">
                  <c:v>0.16601199999999999</c:v>
                </c:pt>
                <c:pt idx="8061" formatCode="General">
                  <c:v>0.16603200000000001</c:v>
                </c:pt>
                <c:pt idx="8062" formatCode="General">
                  <c:v>0.16605300000000001</c:v>
                </c:pt>
                <c:pt idx="8063" formatCode="General">
                  <c:v>0.166073</c:v>
                </c:pt>
                <c:pt idx="8064" formatCode="General">
                  <c:v>0.16609299999999999</c:v>
                </c:pt>
                <c:pt idx="8065" formatCode="General">
                  <c:v>0.16611400000000001</c:v>
                </c:pt>
                <c:pt idx="8066" formatCode="General">
                  <c:v>0.166135</c:v>
                </c:pt>
                <c:pt idx="8067" formatCode="General">
                  <c:v>0.166156</c:v>
                </c:pt>
                <c:pt idx="8068" formatCode="General">
                  <c:v>0.16617599999999988</c:v>
                </c:pt>
                <c:pt idx="8069" formatCode="General">
                  <c:v>0.16619700000000001</c:v>
                </c:pt>
                <c:pt idx="8070" formatCode="General">
                  <c:v>0.16621700000000011</c:v>
                </c:pt>
                <c:pt idx="8071" formatCode="General">
                  <c:v>0.16623800000000011</c:v>
                </c:pt>
                <c:pt idx="8072" formatCode="General">
                  <c:v>0.16625799999999999</c:v>
                </c:pt>
                <c:pt idx="8073" formatCode="General">
                  <c:v>0.16627900000000001</c:v>
                </c:pt>
                <c:pt idx="8074" formatCode="General">
                  <c:v>0.1663</c:v>
                </c:pt>
                <c:pt idx="8075" formatCode="General">
                  <c:v>0.166321</c:v>
                </c:pt>
                <c:pt idx="8076" formatCode="General">
                  <c:v>0.16634099999999999</c:v>
                </c:pt>
                <c:pt idx="8077" formatCode="General">
                  <c:v>0.16636100000000001</c:v>
                </c:pt>
                <c:pt idx="8078" formatCode="General">
                  <c:v>0.166382</c:v>
                </c:pt>
                <c:pt idx="8079" formatCode="General">
                  <c:v>0.16640300000000011</c:v>
                </c:pt>
                <c:pt idx="8080" formatCode="General">
                  <c:v>0.16642299999999999</c:v>
                </c:pt>
                <c:pt idx="8081" formatCode="General">
                  <c:v>0.16644400000000012</c:v>
                </c:pt>
                <c:pt idx="8082" formatCode="General">
                  <c:v>0.16646500000000011</c:v>
                </c:pt>
                <c:pt idx="8083" formatCode="General">
                  <c:v>0.16648499999999999</c:v>
                </c:pt>
                <c:pt idx="8084" formatCode="General">
                  <c:v>0.16650599999999999</c:v>
                </c:pt>
                <c:pt idx="8085" formatCode="General">
                  <c:v>0.16652600000000001</c:v>
                </c:pt>
                <c:pt idx="8086" formatCode="General">
                  <c:v>0.16654700000000011</c:v>
                </c:pt>
                <c:pt idx="8087" formatCode="General">
                  <c:v>0.16656799999999999</c:v>
                </c:pt>
                <c:pt idx="8088" formatCode="General">
                  <c:v>0.16658899999999999</c:v>
                </c:pt>
                <c:pt idx="8089" formatCode="General">
                  <c:v>0.16660900000000001</c:v>
                </c:pt>
                <c:pt idx="8090" formatCode="General">
                  <c:v>0.16663</c:v>
                </c:pt>
                <c:pt idx="8091" formatCode="General">
                  <c:v>0.16664999999999999</c:v>
                </c:pt>
                <c:pt idx="8092" formatCode="General">
                  <c:v>0.16666999999999998</c:v>
                </c:pt>
                <c:pt idx="8093" formatCode="General">
                  <c:v>0.16669100000000001</c:v>
                </c:pt>
                <c:pt idx="8094" formatCode="General">
                  <c:v>0.16671200000000011</c:v>
                </c:pt>
                <c:pt idx="8095" formatCode="General">
                  <c:v>0.16673299999999999</c:v>
                </c:pt>
                <c:pt idx="8096" formatCode="General">
                  <c:v>0.16675300000000001</c:v>
                </c:pt>
                <c:pt idx="8097" formatCode="General">
                  <c:v>0.16677400000000001</c:v>
                </c:pt>
                <c:pt idx="8098" formatCode="General">
                  <c:v>0.16679400000000011</c:v>
                </c:pt>
                <c:pt idx="8099" formatCode="General">
                  <c:v>0.16681499999999999</c:v>
                </c:pt>
                <c:pt idx="8100" formatCode="General">
                  <c:v>0.16683500000000001</c:v>
                </c:pt>
                <c:pt idx="8101" formatCode="General">
                  <c:v>0.166856</c:v>
                </c:pt>
                <c:pt idx="8102" formatCode="General">
                  <c:v>0.166876</c:v>
                </c:pt>
                <c:pt idx="8103" formatCode="General">
                  <c:v>0.16689799999999999</c:v>
                </c:pt>
                <c:pt idx="8104" formatCode="General">
                  <c:v>0.16691800000000018</c:v>
                </c:pt>
                <c:pt idx="8105" formatCode="General">
                  <c:v>0.16693800000000011</c:v>
                </c:pt>
                <c:pt idx="8106" formatCode="General">
                  <c:v>0.16695900000000011</c:v>
                </c:pt>
                <c:pt idx="8107" formatCode="General">
                  <c:v>0.16697899999999999</c:v>
                </c:pt>
                <c:pt idx="8108" formatCode="General">
                  <c:v>0.16700000000000001</c:v>
                </c:pt>
                <c:pt idx="8109" formatCode="General">
                  <c:v>0.16702</c:v>
                </c:pt>
                <c:pt idx="8110" formatCode="General">
                  <c:v>0.16704100000000011</c:v>
                </c:pt>
                <c:pt idx="8111" formatCode="General">
                  <c:v>0.16706199999999999</c:v>
                </c:pt>
                <c:pt idx="8112" formatCode="General">
                  <c:v>0.16708300000000001</c:v>
                </c:pt>
                <c:pt idx="8113" formatCode="General">
                  <c:v>0.167103</c:v>
                </c:pt>
                <c:pt idx="8114" formatCode="General">
                  <c:v>0.16712399999999997</c:v>
                </c:pt>
                <c:pt idx="8115" formatCode="General">
                  <c:v>0.16714399999999999</c:v>
                </c:pt>
                <c:pt idx="8116" formatCode="General">
                  <c:v>0.16716500000000001</c:v>
                </c:pt>
                <c:pt idx="8117" formatCode="General">
                  <c:v>0.167186</c:v>
                </c:pt>
                <c:pt idx="8118" formatCode="General">
                  <c:v>0.16720599999999999</c:v>
                </c:pt>
                <c:pt idx="8119" formatCode="General">
                  <c:v>0.16722699999999999</c:v>
                </c:pt>
                <c:pt idx="8120" formatCode="General">
                  <c:v>0.16724700000000012</c:v>
                </c:pt>
                <c:pt idx="8121" formatCode="General">
                  <c:v>0.16726800000000011</c:v>
                </c:pt>
                <c:pt idx="8122" formatCode="General">
                  <c:v>0.16728799999999999</c:v>
                </c:pt>
                <c:pt idx="8123" formatCode="General">
                  <c:v>0.16730900000000001</c:v>
                </c:pt>
                <c:pt idx="8124" formatCode="General">
                  <c:v>0.16733000000000001</c:v>
                </c:pt>
                <c:pt idx="8125" formatCode="General">
                  <c:v>0.167351</c:v>
                </c:pt>
                <c:pt idx="8126" formatCode="General">
                  <c:v>0.16737099999999988</c:v>
                </c:pt>
                <c:pt idx="8127" formatCode="General">
                  <c:v>0.16739200000000001</c:v>
                </c:pt>
                <c:pt idx="8128" formatCode="General">
                  <c:v>0.16741200000000012</c:v>
                </c:pt>
                <c:pt idx="8129" formatCode="General">
                  <c:v>0.16743300000000011</c:v>
                </c:pt>
                <c:pt idx="8130" formatCode="General">
                  <c:v>0.16745299999999999</c:v>
                </c:pt>
                <c:pt idx="8131" formatCode="General">
                  <c:v>0.16747400000000001</c:v>
                </c:pt>
                <c:pt idx="8132" formatCode="General">
                  <c:v>0.16749500000000012</c:v>
                </c:pt>
                <c:pt idx="8133" formatCode="General">
                  <c:v>0.16751500000000011</c:v>
                </c:pt>
                <c:pt idx="8134" formatCode="General">
                  <c:v>0.16753599999999999</c:v>
                </c:pt>
                <c:pt idx="8135" formatCode="General">
                  <c:v>0.16755600000000001</c:v>
                </c:pt>
                <c:pt idx="8136" formatCode="General">
                  <c:v>0.167577</c:v>
                </c:pt>
                <c:pt idx="8137" formatCode="General">
                  <c:v>0.16759700000000011</c:v>
                </c:pt>
                <c:pt idx="8138" formatCode="General">
                  <c:v>0.16761799999999999</c:v>
                </c:pt>
                <c:pt idx="8139" formatCode="General">
                  <c:v>0.16763800000000001</c:v>
                </c:pt>
                <c:pt idx="8140" formatCode="General">
                  <c:v>0.167659</c:v>
                </c:pt>
                <c:pt idx="8141" formatCode="General">
                  <c:v>0.16768</c:v>
                </c:pt>
                <c:pt idx="8142" formatCode="General">
                  <c:v>0.16770099999999999</c:v>
                </c:pt>
                <c:pt idx="8143" formatCode="General">
                  <c:v>0.16772100000000001</c:v>
                </c:pt>
                <c:pt idx="8144" formatCode="General">
                  <c:v>0.16774100000000011</c:v>
                </c:pt>
                <c:pt idx="8145" formatCode="General">
                  <c:v>0.16776199999999999</c:v>
                </c:pt>
                <c:pt idx="8146" formatCode="General">
                  <c:v>0.16778299999999999</c:v>
                </c:pt>
                <c:pt idx="8147" formatCode="General">
                  <c:v>0.16780300000000001</c:v>
                </c:pt>
                <c:pt idx="8148" formatCode="General">
                  <c:v>0.167824</c:v>
                </c:pt>
                <c:pt idx="8149" formatCode="General">
                  <c:v>0.16784499999999999</c:v>
                </c:pt>
                <c:pt idx="8150" formatCode="General">
                  <c:v>0.16786499999999999</c:v>
                </c:pt>
                <c:pt idx="8151" formatCode="General">
                  <c:v>0.16788600000000001</c:v>
                </c:pt>
                <c:pt idx="8152" formatCode="General">
                  <c:v>0.16790600000000011</c:v>
                </c:pt>
                <c:pt idx="8153" formatCode="General">
                  <c:v>0.16792699999999999</c:v>
                </c:pt>
                <c:pt idx="8154" formatCode="General">
                  <c:v>0.16794800000000012</c:v>
                </c:pt>
                <c:pt idx="8155" formatCode="General">
                  <c:v>0.16796900000000012</c:v>
                </c:pt>
                <c:pt idx="8156" formatCode="General">
                  <c:v>0.16798900000000011</c:v>
                </c:pt>
                <c:pt idx="8157" formatCode="General">
                  <c:v>0.16800899999999999</c:v>
                </c:pt>
                <c:pt idx="8158" formatCode="General">
                  <c:v>0.16803000000000001</c:v>
                </c:pt>
                <c:pt idx="8159" formatCode="General">
                  <c:v>0.16805</c:v>
                </c:pt>
                <c:pt idx="8160" formatCode="General">
                  <c:v>0.168071</c:v>
                </c:pt>
                <c:pt idx="8161" formatCode="General">
                  <c:v>0.16809199999999999</c:v>
                </c:pt>
                <c:pt idx="8162" formatCode="General">
                  <c:v>0.16811300000000001</c:v>
                </c:pt>
                <c:pt idx="8163" formatCode="General">
                  <c:v>0.168133</c:v>
                </c:pt>
                <c:pt idx="8164" formatCode="General">
                  <c:v>0.168154</c:v>
                </c:pt>
                <c:pt idx="8165" formatCode="General">
                  <c:v>0.16817399999999988</c:v>
                </c:pt>
                <c:pt idx="8166" formatCode="General">
                  <c:v>0.16819500000000001</c:v>
                </c:pt>
                <c:pt idx="8167" formatCode="General">
                  <c:v>0.16821500000000011</c:v>
                </c:pt>
                <c:pt idx="8168" formatCode="General">
                  <c:v>0.16823600000000011</c:v>
                </c:pt>
                <c:pt idx="8169" formatCode="General">
                  <c:v>0.16825699999999999</c:v>
                </c:pt>
                <c:pt idx="8170" formatCode="General">
                  <c:v>0.16827800000000001</c:v>
                </c:pt>
                <c:pt idx="8171" formatCode="General">
                  <c:v>0.16829800000000011</c:v>
                </c:pt>
                <c:pt idx="8172" formatCode="General">
                  <c:v>0.16831800000000011</c:v>
                </c:pt>
                <c:pt idx="8173" formatCode="General">
                  <c:v>0.16833899999999999</c:v>
                </c:pt>
                <c:pt idx="8174" formatCode="General">
                  <c:v>0.16835900000000001</c:v>
                </c:pt>
                <c:pt idx="8175" formatCode="General">
                  <c:v>0.16838</c:v>
                </c:pt>
                <c:pt idx="8176" formatCode="General">
                  <c:v>0.16839999999999999</c:v>
                </c:pt>
                <c:pt idx="8177" formatCode="General">
                  <c:v>0.16842099999999999</c:v>
                </c:pt>
                <c:pt idx="8178" formatCode="General">
                  <c:v>0.16844200000000012</c:v>
                </c:pt>
                <c:pt idx="8179" formatCode="General">
                  <c:v>0.16846300000000011</c:v>
                </c:pt>
                <c:pt idx="8180" formatCode="General">
                  <c:v>0.16848299999999999</c:v>
                </c:pt>
                <c:pt idx="8181" formatCode="General">
                  <c:v>0.16850399999999999</c:v>
                </c:pt>
                <c:pt idx="8182" formatCode="General">
                  <c:v>0.16852400000000001</c:v>
                </c:pt>
                <c:pt idx="8183" formatCode="General">
                  <c:v>0.16854500000000011</c:v>
                </c:pt>
                <c:pt idx="8184" formatCode="General">
                  <c:v>0.16856499999999999</c:v>
                </c:pt>
                <c:pt idx="8185" formatCode="General">
                  <c:v>0.16858600000000001</c:v>
                </c:pt>
                <c:pt idx="8186" formatCode="General">
                  <c:v>0.16860700000000001</c:v>
                </c:pt>
                <c:pt idx="8187" formatCode="General">
                  <c:v>0.168627</c:v>
                </c:pt>
                <c:pt idx="8188" formatCode="General">
                  <c:v>0.16864799999999999</c:v>
                </c:pt>
                <c:pt idx="8189" formatCode="General">
                  <c:v>0.16866800000000001</c:v>
                </c:pt>
                <c:pt idx="8190" formatCode="General">
                  <c:v>0.16868900000000001</c:v>
                </c:pt>
                <c:pt idx="8191" formatCode="General">
                  <c:v>0.16871000000000011</c:v>
                </c:pt>
                <c:pt idx="8192" formatCode="General">
                  <c:v>0.16872999999999999</c:v>
                </c:pt>
                <c:pt idx="8193" formatCode="General">
                  <c:v>0.16875100000000001</c:v>
                </c:pt>
                <c:pt idx="8194" formatCode="General">
                  <c:v>0.16877200000000001</c:v>
                </c:pt>
                <c:pt idx="8195" formatCode="General">
                  <c:v>0.16879200000000011</c:v>
                </c:pt>
                <c:pt idx="8196" formatCode="General">
                  <c:v>0.16881299999999999</c:v>
                </c:pt>
                <c:pt idx="8197" formatCode="General">
                  <c:v>0.16883300000000001</c:v>
                </c:pt>
                <c:pt idx="8198" formatCode="General">
                  <c:v>0.168854</c:v>
                </c:pt>
                <c:pt idx="8199" formatCode="General">
                  <c:v>0.168875</c:v>
                </c:pt>
                <c:pt idx="8200" formatCode="General">
                  <c:v>0.16889499999999999</c:v>
                </c:pt>
                <c:pt idx="8201" formatCode="General">
                  <c:v>0.16891600000000018</c:v>
                </c:pt>
                <c:pt idx="8202" formatCode="General">
                  <c:v>0.16893600000000011</c:v>
                </c:pt>
                <c:pt idx="8203" formatCode="General">
                  <c:v>0.16895700000000011</c:v>
                </c:pt>
                <c:pt idx="8204" formatCode="General">
                  <c:v>0.16897699999999999</c:v>
                </c:pt>
                <c:pt idx="8205" formatCode="General">
                  <c:v>0.16899800000000012</c:v>
                </c:pt>
                <c:pt idx="8206" formatCode="General">
                  <c:v>0.16901900000000011</c:v>
                </c:pt>
                <c:pt idx="8207" formatCode="General">
                  <c:v>0.16904000000000011</c:v>
                </c:pt>
                <c:pt idx="8208" formatCode="General">
                  <c:v>0.16905999999999999</c:v>
                </c:pt>
                <c:pt idx="8209" formatCode="General">
                  <c:v>0.16908100000000001</c:v>
                </c:pt>
                <c:pt idx="8210" formatCode="General">
                  <c:v>0.169101</c:v>
                </c:pt>
                <c:pt idx="8211" formatCode="General">
                  <c:v>0.16912099999999997</c:v>
                </c:pt>
                <c:pt idx="8212" formatCode="General">
                  <c:v>0.16914199999999999</c:v>
                </c:pt>
                <c:pt idx="8213" formatCode="General">
                  <c:v>0.16916200000000001</c:v>
                </c:pt>
                <c:pt idx="8214" formatCode="General">
                  <c:v>0.169183</c:v>
                </c:pt>
                <c:pt idx="8215" formatCode="General">
                  <c:v>0.16920399999999999</c:v>
                </c:pt>
                <c:pt idx="8216" formatCode="General">
                  <c:v>0.16922499999999999</c:v>
                </c:pt>
                <c:pt idx="8217" formatCode="General">
                  <c:v>0.16924500000000012</c:v>
                </c:pt>
                <c:pt idx="8218" formatCode="General">
                  <c:v>0.16926600000000011</c:v>
                </c:pt>
                <c:pt idx="8219" formatCode="General">
                  <c:v>0.16928599999999999</c:v>
                </c:pt>
                <c:pt idx="8220" formatCode="General">
                  <c:v>0.16930700000000001</c:v>
                </c:pt>
                <c:pt idx="8221" formatCode="General">
                  <c:v>0.16932700000000001</c:v>
                </c:pt>
                <c:pt idx="8222" formatCode="General">
                  <c:v>0.16934800000000011</c:v>
                </c:pt>
                <c:pt idx="8223" formatCode="General">
                  <c:v>0.16936899999999999</c:v>
                </c:pt>
                <c:pt idx="8224" formatCode="General">
                  <c:v>0.16938900000000001</c:v>
                </c:pt>
                <c:pt idx="8225" formatCode="General">
                  <c:v>0.16941000000000012</c:v>
                </c:pt>
                <c:pt idx="8226" formatCode="General">
                  <c:v>0.16943000000000011</c:v>
                </c:pt>
                <c:pt idx="8227" formatCode="General">
                  <c:v>0.16945099999999999</c:v>
                </c:pt>
                <c:pt idx="8228" formatCode="General">
                  <c:v>0.16947200000000001</c:v>
                </c:pt>
                <c:pt idx="8229" formatCode="General">
                  <c:v>0.16949200000000011</c:v>
                </c:pt>
                <c:pt idx="8230" formatCode="General">
                  <c:v>0.16951300000000011</c:v>
                </c:pt>
                <c:pt idx="8231" formatCode="General">
                  <c:v>0.16953399999999999</c:v>
                </c:pt>
                <c:pt idx="8232" formatCode="General">
                  <c:v>0.16955400000000001</c:v>
                </c:pt>
                <c:pt idx="8233" formatCode="General">
                  <c:v>0.169575</c:v>
                </c:pt>
                <c:pt idx="8234" formatCode="General">
                  <c:v>0.16959500000000011</c:v>
                </c:pt>
                <c:pt idx="8235" formatCode="General">
                  <c:v>0.16961599999999999</c:v>
                </c:pt>
                <c:pt idx="8236" formatCode="General">
                  <c:v>0.16963700000000001</c:v>
                </c:pt>
                <c:pt idx="8237" formatCode="General">
                  <c:v>0.169657</c:v>
                </c:pt>
                <c:pt idx="8238" formatCode="General">
                  <c:v>0.169678</c:v>
                </c:pt>
                <c:pt idx="8239" formatCode="General">
                  <c:v>0.16969799999999999</c:v>
                </c:pt>
                <c:pt idx="8240" formatCode="General">
                  <c:v>0.16971900000000012</c:v>
                </c:pt>
                <c:pt idx="8241" formatCode="General">
                  <c:v>0.16973900000000011</c:v>
                </c:pt>
                <c:pt idx="8242" formatCode="General">
                  <c:v>0.16975999999999999</c:v>
                </c:pt>
                <c:pt idx="8243" formatCode="General">
                  <c:v>0.16978099999999999</c:v>
                </c:pt>
                <c:pt idx="8244" formatCode="General">
                  <c:v>0.16980200000000001</c:v>
                </c:pt>
                <c:pt idx="8245" formatCode="General">
                  <c:v>0.169822</c:v>
                </c:pt>
                <c:pt idx="8246" formatCode="General">
                  <c:v>0.16984299999999999</c:v>
                </c:pt>
                <c:pt idx="8247" formatCode="General">
                  <c:v>0.16986299999999999</c:v>
                </c:pt>
                <c:pt idx="8248" formatCode="General">
                  <c:v>0.16988400000000001</c:v>
                </c:pt>
                <c:pt idx="8249" formatCode="General">
                  <c:v>0.16990400000000011</c:v>
                </c:pt>
                <c:pt idx="8250" formatCode="General">
                  <c:v>0.16992499999999999</c:v>
                </c:pt>
                <c:pt idx="8251" formatCode="General">
                  <c:v>0.16994500000000018</c:v>
                </c:pt>
                <c:pt idx="8252" formatCode="General">
                  <c:v>0.16996600000000012</c:v>
                </c:pt>
                <c:pt idx="8253" formatCode="General">
                  <c:v>0.16998700000000011</c:v>
                </c:pt>
                <c:pt idx="8254" formatCode="General">
                  <c:v>0.17000699999999999</c:v>
                </c:pt>
                <c:pt idx="8255" formatCode="General">
                  <c:v>0.17002800000000001</c:v>
                </c:pt>
                <c:pt idx="8256" formatCode="General">
                  <c:v>0.17004800000000012</c:v>
                </c:pt>
                <c:pt idx="8257" formatCode="General">
                  <c:v>0.17006900000000011</c:v>
                </c:pt>
                <c:pt idx="8258" formatCode="General">
                  <c:v>0.17008899999999999</c:v>
                </c:pt>
                <c:pt idx="8259" formatCode="General">
                  <c:v>0.17011000000000001</c:v>
                </c:pt>
                <c:pt idx="8260" formatCode="General">
                  <c:v>0.170131</c:v>
                </c:pt>
                <c:pt idx="8261" formatCode="General">
                  <c:v>0.170152</c:v>
                </c:pt>
                <c:pt idx="8262" formatCode="General">
                  <c:v>0.17017199999999988</c:v>
                </c:pt>
                <c:pt idx="8263" formatCode="General">
                  <c:v>0.17019300000000001</c:v>
                </c:pt>
                <c:pt idx="8264" formatCode="General">
                  <c:v>0.17021300000000011</c:v>
                </c:pt>
                <c:pt idx="8265" formatCode="General">
                  <c:v>0.17023400000000011</c:v>
                </c:pt>
                <c:pt idx="8266" formatCode="General">
                  <c:v>0.17025399999999999</c:v>
                </c:pt>
                <c:pt idx="8267" formatCode="General">
                  <c:v>0.17027500000000001</c:v>
                </c:pt>
                <c:pt idx="8268" formatCode="General">
                  <c:v>0.17029600000000011</c:v>
                </c:pt>
                <c:pt idx="8269" formatCode="General">
                  <c:v>0.17031600000000011</c:v>
                </c:pt>
                <c:pt idx="8270" formatCode="General">
                  <c:v>0.17033699999999999</c:v>
                </c:pt>
                <c:pt idx="8271" formatCode="General">
                  <c:v>0.17035700000000001</c:v>
                </c:pt>
                <c:pt idx="8272" formatCode="General">
                  <c:v>0.170378</c:v>
                </c:pt>
                <c:pt idx="8273" formatCode="General">
                  <c:v>0.17039899999999999</c:v>
                </c:pt>
                <c:pt idx="8274" formatCode="General">
                  <c:v>0.17041900000000013</c:v>
                </c:pt>
                <c:pt idx="8275" formatCode="General">
                  <c:v>0.17044000000000012</c:v>
                </c:pt>
                <c:pt idx="8276" formatCode="General">
                  <c:v>0.17046100000000011</c:v>
                </c:pt>
                <c:pt idx="8277" formatCode="General">
                  <c:v>0.17048099999999999</c:v>
                </c:pt>
                <c:pt idx="8278" formatCode="General">
                  <c:v>0.17050100000000001</c:v>
                </c:pt>
                <c:pt idx="8279" formatCode="General">
                  <c:v>0.17052200000000001</c:v>
                </c:pt>
                <c:pt idx="8280" formatCode="General">
                  <c:v>0.17054300000000011</c:v>
                </c:pt>
                <c:pt idx="8281" formatCode="General">
                  <c:v>0.17056399999999999</c:v>
                </c:pt>
                <c:pt idx="8282" formatCode="General">
                  <c:v>0.17058400000000001</c:v>
                </c:pt>
                <c:pt idx="8283" formatCode="General">
                  <c:v>0.17060500000000001</c:v>
                </c:pt>
                <c:pt idx="8284" formatCode="General">
                  <c:v>0.170625</c:v>
                </c:pt>
                <c:pt idx="8285" formatCode="General">
                  <c:v>0.17064599999999999</c:v>
                </c:pt>
                <c:pt idx="8286" formatCode="General">
                  <c:v>0.17066600000000001</c:v>
                </c:pt>
                <c:pt idx="8287" formatCode="General">
                  <c:v>0.17068700000000001</c:v>
                </c:pt>
                <c:pt idx="8288" formatCode="General">
                  <c:v>0.17070700000000011</c:v>
                </c:pt>
                <c:pt idx="8289" formatCode="General">
                  <c:v>0.17072899999999999</c:v>
                </c:pt>
                <c:pt idx="8290" formatCode="General">
                  <c:v>0.17074900000000018</c:v>
                </c:pt>
                <c:pt idx="8291" formatCode="General">
                  <c:v>0.17076900000000012</c:v>
                </c:pt>
                <c:pt idx="8292" formatCode="General">
                  <c:v>0.17079000000000011</c:v>
                </c:pt>
                <c:pt idx="8293" formatCode="General">
                  <c:v>0.17080999999999999</c:v>
                </c:pt>
                <c:pt idx="8294" formatCode="General">
                  <c:v>0.17083100000000001</c:v>
                </c:pt>
                <c:pt idx="8295" formatCode="General">
                  <c:v>0.170851</c:v>
                </c:pt>
                <c:pt idx="8296" formatCode="General">
                  <c:v>0.170872</c:v>
                </c:pt>
                <c:pt idx="8297" formatCode="General">
                  <c:v>0.17089299999999999</c:v>
                </c:pt>
                <c:pt idx="8298" formatCode="General">
                  <c:v>0.17091400000000018</c:v>
                </c:pt>
                <c:pt idx="8299" formatCode="General">
                  <c:v>0.17093400000000011</c:v>
                </c:pt>
                <c:pt idx="8300" formatCode="General">
                  <c:v>0.17095500000000011</c:v>
                </c:pt>
                <c:pt idx="8301" formatCode="General">
                  <c:v>0.17097499999999999</c:v>
                </c:pt>
                <c:pt idx="8302" formatCode="General">
                  <c:v>0.17099600000000012</c:v>
                </c:pt>
                <c:pt idx="8303" formatCode="General">
                  <c:v>0.17101600000000011</c:v>
                </c:pt>
                <c:pt idx="8304" formatCode="General">
                  <c:v>0.17103699999999999</c:v>
                </c:pt>
                <c:pt idx="8305" formatCode="General">
                  <c:v>0.17105799999999999</c:v>
                </c:pt>
                <c:pt idx="8306" formatCode="General">
                  <c:v>0.17107800000000001</c:v>
                </c:pt>
                <c:pt idx="8307" formatCode="General">
                  <c:v>0.17109900000000011</c:v>
                </c:pt>
                <c:pt idx="8308" formatCode="General">
                  <c:v>0.17111899999999999</c:v>
                </c:pt>
                <c:pt idx="8309" formatCode="General">
                  <c:v>0.17113999999999999</c:v>
                </c:pt>
                <c:pt idx="8310" formatCode="General">
                  <c:v>0.17116100000000001</c:v>
                </c:pt>
                <c:pt idx="8311" formatCode="General">
                  <c:v>0.171181</c:v>
                </c:pt>
                <c:pt idx="8312" formatCode="General">
                  <c:v>0.17120199999999999</c:v>
                </c:pt>
                <c:pt idx="8313" formatCode="General">
                  <c:v>0.17122299999999999</c:v>
                </c:pt>
                <c:pt idx="8314" formatCode="General">
                  <c:v>0.17124300000000012</c:v>
                </c:pt>
                <c:pt idx="8315" formatCode="General">
                  <c:v>0.17126400000000011</c:v>
                </c:pt>
                <c:pt idx="8316" formatCode="General">
                  <c:v>0.17128399999999999</c:v>
                </c:pt>
                <c:pt idx="8317" formatCode="General">
                  <c:v>0.17130500000000001</c:v>
                </c:pt>
                <c:pt idx="8318" formatCode="General">
                  <c:v>0.17132600000000001</c:v>
                </c:pt>
                <c:pt idx="8319" formatCode="General">
                  <c:v>0.17134600000000011</c:v>
                </c:pt>
                <c:pt idx="8320" formatCode="General">
                  <c:v>0.17136699999999999</c:v>
                </c:pt>
                <c:pt idx="8321" formatCode="General">
                  <c:v>0.17138700000000001</c:v>
                </c:pt>
                <c:pt idx="8322" formatCode="General">
                  <c:v>0.17140800000000012</c:v>
                </c:pt>
                <c:pt idx="8323" formatCode="General">
                  <c:v>0.17142800000000011</c:v>
                </c:pt>
                <c:pt idx="8324" formatCode="General">
                  <c:v>0.17144900000000018</c:v>
                </c:pt>
                <c:pt idx="8325" formatCode="General">
                  <c:v>0.17146900000000018</c:v>
                </c:pt>
                <c:pt idx="8326" formatCode="General">
                  <c:v>0.17149000000000011</c:v>
                </c:pt>
                <c:pt idx="8327" formatCode="General">
                  <c:v>0.17151100000000011</c:v>
                </c:pt>
                <c:pt idx="8328" formatCode="General">
                  <c:v>0.17153199999999999</c:v>
                </c:pt>
                <c:pt idx="8329" formatCode="General">
                  <c:v>0.17155200000000001</c:v>
                </c:pt>
                <c:pt idx="8330" formatCode="General">
                  <c:v>0.171573</c:v>
                </c:pt>
                <c:pt idx="8331" formatCode="General">
                  <c:v>0.17159300000000011</c:v>
                </c:pt>
                <c:pt idx="8332" formatCode="General">
                  <c:v>0.17161299999999999</c:v>
                </c:pt>
                <c:pt idx="8333" formatCode="General">
                  <c:v>0.17163400000000001</c:v>
                </c:pt>
                <c:pt idx="8334" formatCode="General">
                  <c:v>0.171655</c:v>
                </c:pt>
                <c:pt idx="8335" formatCode="General">
                  <c:v>0.171676</c:v>
                </c:pt>
                <c:pt idx="8336" formatCode="General">
                  <c:v>0.17169599999999999</c:v>
                </c:pt>
                <c:pt idx="8337" formatCode="General">
                  <c:v>0.17171700000000012</c:v>
                </c:pt>
                <c:pt idx="8338" formatCode="General">
                  <c:v>0.17173700000000011</c:v>
                </c:pt>
                <c:pt idx="8339" formatCode="General">
                  <c:v>0.17175799999999999</c:v>
                </c:pt>
                <c:pt idx="8340" formatCode="General">
                  <c:v>0.17177899999999999</c:v>
                </c:pt>
                <c:pt idx="8341" formatCode="General">
                  <c:v>0.17180000000000001</c:v>
                </c:pt>
                <c:pt idx="8342" formatCode="General">
                  <c:v>0.17182</c:v>
                </c:pt>
                <c:pt idx="8343" formatCode="General">
                  <c:v>0.17184099999999999</c:v>
                </c:pt>
                <c:pt idx="8344" formatCode="General">
                  <c:v>0.17186100000000001</c:v>
                </c:pt>
                <c:pt idx="8345" formatCode="General">
                  <c:v>0.17188100000000001</c:v>
                </c:pt>
                <c:pt idx="8346" formatCode="General">
                  <c:v>0.17190200000000011</c:v>
                </c:pt>
                <c:pt idx="8347" formatCode="General">
                  <c:v>0.17192299999999999</c:v>
                </c:pt>
                <c:pt idx="8348" formatCode="General">
                  <c:v>0.17194400000000018</c:v>
                </c:pt>
                <c:pt idx="8349" formatCode="General">
                  <c:v>0.17196400000000012</c:v>
                </c:pt>
                <c:pt idx="8350" formatCode="General">
                  <c:v>0.17198500000000011</c:v>
                </c:pt>
                <c:pt idx="8351" formatCode="General">
                  <c:v>0.17200499999999999</c:v>
                </c:pt>
                <c:pt idx="8352" formatCode="General">
                  <c:v>0.17202600000000001</c:v>
                </c:pt>
                <c:pt idx="8353" formatCode="General">
                  <c:v>0.17204600000000012</c:v>
                </c:pt>
                <c:pt idx="8354" formatCode="General">
                  <c:v>0.17206700000000011</c:v>
                </c:pt>
                <c:pt idx="8355" formatCode="General">
                  <c:v>0.17208799999999999</c:v>
                </c:pt>
                <c:pt idx="8356" formatCode="General">
                  <c:v>0.17210900000000001</c:v>
                </c:pt>
                <c:pt idx="8357" formatCode="General">
                  <c:v>0.172129</c:v>
                </c:pt>
                <c:pt idx="8358" formatCode="General">
                  <c:v>0.17214900000000011</c:v>
                </c:pt>
                <c:pt idx="8359" formatCode="General">
                  <c:v>0.17216999999999999</c:v>
                </c:pt>
                <c:pt idx="8360" formatCode="General">
                  <c:v>0.17219000000000001</c:v>
                </c:pt>
                <c:pt idx="8361" formatCode="General">
                  <c:v>0.17221100000000011</c:v>
                </c:pt>
                <c:pt idx="8362" formatCode="General">
                  <c:v>0.17223100000000011</c:v>
                </c:pt>
                <c:pt idx="8363" formatCode="General">
                  <c:v>0.17225199999999999</c:v>
                </c:pt>
                <c:pt idx="8364" formatCode="General">
                  <c:v>0.17227300000000001</c:v>
                </c:pt>
                <c:pt idx="8365" formatCode="General">
                  <c:v>0.17229400000000011</c:v>
                </c:pt>
                <c:pt idx="8366" formatCode="General">
                  <c:v>0.17231399999999999</c:v>
                </c:pt>
                <c:pt idx="8367" formatCode="General">
                  <c:v>0.17233499999999999</c:v>
                </c:pt>
                <c:pt idx="8368" formatCode="General">
                  <c:v>0.17235500000000001</c:v>
                </c:pt>
                <c:pt idx="8369" formatCode="General">
                  <c:v>0.172376</c:v>
                </c:pt>
                <c:pt idx="8370" formatCode="General">
                  <c:v>0.17239599999999999</c:v>
                </c:pt>
                <c:pt idx="8371" formatCode="General">
                  <c:v>0.17241700000000013</c:v>
                </c:pt>
                <c:pt idx="8372" formatCode="General">
                  <c:v>0.17243800000000012</c:v>
                </c:pt>
                <c:pt idx="8373" formatCode="General">
                  <c:v>0.17245800000000011</c:v>
                </c:pt>
                <c:pt idx="8374" formatCode="General">
                  <c:v>0.17247899999999999</c:v>
                </c:pt>
                <c:pt idx="8375" formatCode="General">
                  <c:v>0.17249900000000018</c:v>
                </c:pt>
                <c:pt idx="8376" formatCode="General">
                  <c:v>0.17252000000000001</c:v>
                </c:pt>
                <c:pt idx="8377" formatCode="General">
                  <c:v>0.17254100000000011</c:v>
                </c:pt>
                <c:pt idx="8378" formatCode="General">
                  <c:v>0.17256099999999999</c:v>
                </c:pt>
                <c:pt idx="8379" formatCode="General">
                  <c:v>0.17258200000000001</c:v>
                </c:pt>
                <c:pt idx="8380" formatCode="General">
                  <c:v>0.17260300000000001</c:v>
                </c:pt>
                <c:pt idx="8381" formatCode="General">
                  <c:v>0.172623</c:v>
                </c:pt>
                <c:pt idx="8382" formatCode="General">
                  <c:v>0.17264399999999999</c:v>
                </c:pt>
                <c:pt idx="8383" formatCode="General">
                  <c:v>0.17266400000000001</c:v>
                </c:pt>
                <c:pt idx="8384" formatCode="General">
                  <c:v>0.17268500000000001</c:v>
                </c:pt>
                <c:pt idx="8385" formatCode="General">
                  <c:v>0.17270600000000011</c:v>
                </c:pt>
                <c:pt idx="8386" formatCode="General">
                  <c:v>0.17272599999999999</c:v>
                </c:pt>
                <c:pt idx="8387" formatCode="General">
                  <c:v>0.17274700000000018</c:v>
                </c:pt>
                <c:pt idx="8388" formatCode="General">
                  <c:v>0.17276700000000011</c:v>
                </c:pt>
                <c:pt idx="8389" formatCode="General">
                  <c:v>0.17278800000000011</c:v>
                </c:pt>
                <c:pt idx="8390" formatCode="General">
                  <c:v>0.17280799999999999</c:v>
                </c:pt>
                <c:pt idx="8391" formatCode="General">
                  <c:v>0.17282900000000001</c:v>
                </c:pt>
                <c:pt idx="8392" formatCode="General">
                  <c:v>0.17285</c:v>
                </c:pt>
                <c:pt idx="8393" formatCode="General">
                  <c:v>0.172871</c:v>
                </c:pt>
                <c:pt idx="8394" formatCode="General">
                  <c:v>0.17289099999999999</c:v>
                </c:pt>
                <c:pt idx="8395" formatCode="General">
                  <c:v>0.17291200000000018</c:v>
                </c:pt>
                <c:pt idx="8396" formatCode="General">
                  <c:v>0.17293200000000011</c:v>
                </c:pt>
                <c:pt idx="8397" formatCode="General">
                  <c:v>0.17295300000000011</c:v>
                </c:pt>
                <c:pt idx="8398" formatCode="General">
                  <c:v>0.17297299999999999</c:v>
                </c:pt>
                <c:pt idx="8399" formatCode="General">
                  <c:v>0.17299300000000012</c:v>
                </c:pt>
                <c:pt idx="8400" formatCode="General">
                  <c:v>0.17301400000000011</c:v>
                </c:pt>
                <c:pt idx="8401" formatCode="General">
                  <c:v>0.17303499999999999</c:v>
                </c:pt>
                <c:pt idx="8402" formatCode="General">
                  <c:v>0.17305599999999999</c:v>
                </c:pt>
                <c:pt idx="8403" formatCode="General">
                  <c:v>0.17307600000000001</c:v>
                </c:pt>
                <c:pt idx="8404" formatCode="General">
                  <c:v>0.17309700000000011</c:v>
                </c:pt>
                <c:pt idx="8405" formatCode="General">
                  <c:v>0.17311699999999999</c:v>
                </c:pt>
                <c:pt idx="8406" formatCode="General">
                  <c:v>0.17313799999999999</c:v>
                </c:pt>
                <c:pt idx="8407" formatCode="General">
                  <c:v>0.17315800000000001</c:v>
                </c:pt>
                <c:pt idx="8408" formatCode="General">
                  <c:v>0.173179</c:v>
                </c:pt>
                <c:pt idx="8409" formatCode="General">
                  <c:v>0.17319999999999999</c:v>
                </c:pt>
                <c:pt idx="8410" formatCode="General">
                  <c:v>0.17322100000000001</c:v>
                </c:pt>
                <c:pt idx="8411" formatCode="General">
                  <c:v>0.17324100000000012</c:v>
                </c:pt>
                <c:pt idx="8412" formatCode="General">
                  <c:v>0.17326100000000011</c:v>
                </c:pt>
                <c:pt idx="8413" formatCode="General">
                  <c:v>0.17328199999999999</c:v>
                </c:pt>
                <c:pt idx="8414" formatCode="General">
                  <c:v>0.17330300000000001</c:v>
                </c:pt>
                <c:pt idx="8415" formatCode="General">
                  <c:v>0.173323</c:v>
                </c:pt>
                <c:pt idx="8416" formatCode="General">
                  <c:v>0.17334400000000011</c:v>
                </c:pt>
                <c:pt idx="8417" formatCode="General">
                  <c:v>0.17336499999999999</c:v>
                </c:pt>
                <c:pt idx="8418" formatCode="General">
                  <c:v>0.17338500000000001</c:v>
                </c:pt>
                <c:pt idx="8419" formatCode="General">
                  <c:v>0.17340600000000012</c:v>
                </c:pt>
                <c:pt idx="8420" formatCode="General">
                  <c:v>0.17342600000000011</c:v>
                </c:pt>
                <c:pt idx="8421" formatCode="General">
                  <c:v>0.17344700000000018</c:v>
                </c:pt>
                <c:pt idx="8422" formatCode="General">
                  <c:v>0.17346800000000018</c:v>
                </c:pt>
                <c:pt idx="8423" formatCode="General">
                  <c:v>0.17348800000000011</c:v>
                </c:pt>
                <c:pt idx="8424" formatCode="General">
                  <c:v>0.17350900000000011</c:v>
                </c:pt>
                <c:pt idx="8425" formatCode="General">
                  <c:v>0.17352899999999999</c:v>
                </c:pt>
                <c:pt idx="8426" formatCode="General">
                  <c:v>0.17355000000000001</c:v>
                </c:pt>
                <c:pt idx="8427" formatCode="General">
                  <c:v>0.17357</c:v>
                </c:pt>
                <c:pt idx="8428" formatCode="General">
                  <c:v>0.17359100000000011</c:v>
                </c:pt>
                <c:pt idx="8429" formatCode="General">
                  <c:v>0.17361199999999999</c:v>
                </c:pt>
                <c:pt idx="8430" formatCode="General">
                  <c:v>0.17363300000000001</c:v>
                </c:pt>
                <c:pt idx="8431" formatCode="General">
                  <c:v>0.173653</c:v>
                </c:pt>
                <c:pt idx="8432" formatCode="General">
                  <c:v>0.173674</c:v>
                </c:pt>
                <c:pt idx="8433" formatCode="General">
                  <c:v>0.17369399999999999</c:v>
                </c:pt>
                <c:pt idx="8434" formatCode="General">
                  <c:v>0.17371500000000012</c:v>
                </c:pt>
                <c:pt idx="8435" formatCode="General">
                  <c:v>0.17373500000000011</c:v>
                </c:pt>
                <c:pt idx="8436" formatCode="General">
                  <c:v>0.17375599999999999</c:v>
                </c:pt>
                <c:pt idx="8437" formatCode="General">
                  <c:v>0.17377600000000001</c:v>
                </c:pt>
                <c:pt idx="8438" formatCode="General">
                  <c:v>0.17379700000000012</c:v>
                </c:pt>
                <c:pt idx="8439" formatCode="General">
                  <c:v>0.17381800000000011</c:v>
                </c:pt>
                <c:pt idx="8440" formatCode="General">
                  <c:v>0.17383799999999999</c:v>
                </c:pt>
                <c:pt idx="8441" formatCode="General">
                  <c:v>0.17385900000000001</c:v>
                </c:pt>
                <c:pt idx="8442" formatCode="General">
                  <c:v>0.17387900000000001</c:v>
                </c:pt>
                <c:pt idx="8443" formatCode="General">
                  <c:v>0.17390000000000011</c:v>
                </c:pt>
                <c:pt idx="8444" formatCode="General">
                  <c:v>0.1739200000000001</c:v>
                </c:pt>
                <c:pt idx="8445" formatCode="General">
                  <c:v>0.17394100000000018</c:v>
                </c:pt>
                <c:pt idx="8446" formatCode="General">
                  <c:v>0.17396200000000012</c:v>
                </c:pt>
                <c:pt idx="8447" formatCode="General">
                  <c:v>0.17398300000000011</c:v>
                </c:pt>
                <c:pt idx="8448" formatCode="General">
                  <c:v>0.17400299999999999</c:v>
                </c:pt>
                <c:pt idx="8449" formatCode="General">
                  <c:v>0.17402400000000001</c:v>
                </c:pt>
                <c:pt idx="8450" formatCode="General">
                  <c:v>0.17404400000000012</c:v>
                </c:pt>
                <c:pt idx="8451" formatCode="General">
                  <c:v>0.17406500000000011</c:v>
                </c:pt>
                <c:pt idx="8452" formatCode="General">
                  <c:v>0.17408499999999999</c:v>
                </c:pt>
                <c:pt idx="8453" formatCode="General">
                  <c:v>0.17410600000000001</c:v>
                </c:pt>
                <c:pt idx="8454" formatCode="General">
                  <c:v>0.174127</c:v>
                </c:pt>
                <c:pt idx="8455" formatCode="General">
                  <c:v>0.17414700000000011</c:v>
                </c:pt>
                <c:pt idx="8456" formatCode="General">
                  <c:v>0.17416799999999999</c:v>
                </c:pt>
                <c:pt idx="8457" formatCode="General">
                  <c:v>0.17418800000000001</c:v>
                </c:pt>
                <c:pt idx="8458" formatCode="General">
                  <c:v>0.17420900000000011</c:v>
                </c:pt>
                <c:pt idx="8459" formatCode="General">
                  <c:v>0.17423000000000011</c:v>
                </c:pt>
                <c:pt idx="8460" formatCode="General">
                  <c:v>0.17425000000000004</c:v>
                </c:pt>
                <c:pt idx="8461" formatCode="General">
                  <c:v>0.17427100000000001</c:v>
                </c:pt>
                <c:pt idx="8462" formatCode="General">
                  <c:v>0.17429200000000011</c:v>
                </c:pt>
                <c:pt idx="8463" formatCode="General">
                  <c:v>0.17431199999999999</c:v>
                </c:pt>
                <c:pt idx="8464" formatCode="General">
                  <c:v>0.17433299999999999</c:v>
                </c:pt>
                <c:pt idx="8465" formatCode="General">
                  <c:v>0.17435300000000001</c:v>
                </c:pt>
                <c:pt idx="8466" formatCode="General">
                  <c:v>0.174374</c:v>
                </c:pt>
                <c:pt idx="8467" formatCode="General">
                  <c:v>0.17439499999999999</c:v>
                </c:pt>
                <c:pt idx="8468" formatCode="General">
                  <c:v>0.17441500000000013</c:v>
                </c:pt>
                <c:pt idx="8469" formatCode="General">
                  <c:v>0.17443600000000012</c:v>
                </c:pt>
                <c:pt idx="8470" formatCode="General">
                  <c:v>0.17445600000000011</c:v>
                </c:pt>
                <c:pt idx="8471" formatCode="General">
                  <c:v>0.17447699999999999</c:v>
                </c:pt>
                <c:pt idx="8472" formatCode="General">
                  <c:v>0.17449700000000018</c:v>
                </c:pt>
                <c:pt idx="8473" formatCode="General">
                  <c:v>0.17451800000000012</c:v>
                </c:pt>
                <c:pt idx="8474" formatCode="General">
                  <c:v>0.17453800000000011</c:v>
                </c:pt>
                <c:pt idx="8475" formatCode="General">
                  <c:v>0.17455999999999999</c:v>
                </c:pt>
                <c:pt idx="8476" formatCode="General">
                  <c:v>0.17458000000000001</c:v>
                </c:pt>
                <c:pt idx="8477" formatCode="General">
                  <c:v>0.17460100000000001</c:v>
                </c:pt>
                <c:pt idx="8478" formatCode="General">
                  <c:v>0.174621</c:v>
                </c:pt>
                <c:pt idx="8479" formatCode="General">
                  <c:v>0.17464099999999999</c:v>
                </c:pt>
                <c:pt idx="8480" formatCode="General">
                  <c:v>0.17466200000000001</c:v>
                </c:pt>
                <c:pt idx="8481" formatCode="General">
                  <c:v>0.174682</c:v>
                </c:pt>
                <c:pt idx="8482" formatCode="General">
                  <c:v>0.17470300000000011</c:v>
                </c:pt>
                <c:pt idx="8483" formatCode="General">
                  <c:v>0.17472399999999999</c:v>
                </c:pt>
                <c:pt idx="8484" formatCode="General">
                  <c:v>0.17474500000000018</c:v>
                </c:pt>
                <c:pt idx="8485" formatCode="General">
                  <c:v>0.17476500000000011</c:v>
                </c:pt>
                <c:pt idx="8486" formatCode="General">
                  <c:v>0.17478600000000011</c:v>
                </c:pt>
                <c:pt idx="8487" formatCode="General">
                  <c:v>0.17480599999999999</c:v>
                </c:pt>
                <c:pt idx="8488" formatCode="General">
                  <c:v>0.17482700000000001</c:v>
                </c:pt>
                <c:pt idx="8489" formatCode="General">
                  <c:v>0.17484700000000011</c:v>
                </c:pt>
                <c:pt idx="8490" formatCode="General">
                  <c:v>0.17486900000000011</c:v>
                </c:pt>
                <c:pt idx="8491" formatCode="General">
                  <c:v>0.17488899999999999</c:v>
                </c:pt>
                <c:pt idx="8492" formatCode="General">
                  <c:v>0.17490900000000012</c:v>
                </c:pt>
                <c:pt idx="8493" formatCode="General">
                  <c:v>0.17493000000000011</c:v>
                </c:pt>
                <c:pt idx="8494" formatCode="General">
                  <c:v>0.17495000000000011</c:v>
                </c:pt>
                <c:pt idx="8495" formatCode="General">
                  <c:v>0.17497099999999999</c:v>
                </c:pt>
                <c:pt idx="8496" formatCode="General">
                  <c:v>0.17499200000000012</c:v>
                </c:pt>
                <c:pt idx="8497" formatCode="General">
                  <c:v>0.17501200000000011</c:v>
                </c:pt>
                <c:pt idx="8498" formatCode="General">
                  <c:v>0.17503299999999999</c:v>
                </c:pt>
                <c:pt idx="8499" formatCode="General">
                  <c:v>0.17505399999999999</c:v>
                </c:pt>
                <c:pt idx="8500" formatCode="General">
                  <c:v>0.17507400000000001</c:v>
                </c:pt>
                <c:pt idx="8501" formatCode="General">
                  <c:v>0.17509500000000011</c:v>
                </c:pt>
                <c:pt idx="8502" formatCode="General">
                  <c:v>0.17511499999999999</c:v>
                </c:pt>
                <c:pt idx="8503" formatCode="General">
                  <c:v>0.17513600000000001</c:v>
                </c:pt>
                <c:pt idx="8504" formatCode="General">
                  <c:v>0.17515700000000001</c:v>
                </c:pt>
                <c:pt idx="8505" formatCode="General">
                  <c:v>0.175177</c:v>
                </c:pt>
                <c:pt idx="8506" formatCode="General">
                  <c:v>0.17519799999999999</c:v>
                </c:pt>
                <c:pt idx="8507" formatCode="General">
                  <c:v>0.17521800000000018</c:v>
                </c:pt>
                <c:pt idx="8508" formatCode="General">
                  <c:v>0.17523900000000012</c:v>
                </c:pt>
                <c:pt idx="8509" formatCode="General">
                  <c:v>0.17525900000000011</c:v>
                </c:pt>
                <c:pt idx="8510" formatCode="General">
                  <c:v>0.17527999999999999</c:v>
                </c:pt>
                <c:pt idx="8511" formatCode="General">
                  <c:v>0.17530000000000001</c:v>
                </c:pt>
                <c:pt idx="8512" formatCode="General">
                  <c:v>0.175321</c:v>
                </c:pt>
                <c:pt idx="8513" formatCode="General">
                  <c:v>0.17534200000000011</c:v>
                </c:pt>
                <c:pt idx="8514" formatCode="General">
                  <c:v>0.17536299999999999</c:v>
                </c:pt>
                <c:pt idx="8515" formatCode="General">
                  <c:v>0.17538300000000001</c:v>
                </c:pt>
                <c:pt idx="8516" formatCode="General">
                  <c:v>0.17540400000000012</c:v>
                </c:pt>
                <c:pt idx="8517" formatCode="General">
                  <c:v>0.17542400000000011</c:v>
                </c:pt>
                <c:pt idx="8518" formatCode="General">
                  <c:v>0.17544400000000018</c:v>
                </c:pt>
                <c:pt idx="8519" formatCode="General">
                  <c:v>0.17546500000000018</c:v>
                </c:pt>
                <c:pt idx="8520" formatCode="General">
                  <c:v>0.17548600000000011</c:v>
                </c:pt>
                <c:pt idx="8521" formatCode="General">
                  <c:v>0.17550700000000011</c:v>
                </c:pt>
                <c:pt idx="8522" formatCode="General">
                  <c:v>0.17552699999999999</c:v>
                </c:pt>
                <c:pt idx="8523" formatCode="General">
                  <c:v>0.17554800000000018</c:v>
                </c:pt>
                <c:pt idx="8524" formatCode="General">
                  <c:v>0.17556800000000011</c:v>
                </c:pt>
                <c:pt idx="8525" formatCode="General">
                  <c:v>0.17558900000000011</c:v>
                </c:pt>
                <c:pt idx="8526" formatCode="General">
                  <c:v>0.17560899999999999</c:v>
                </c:pt>
                <c:pt idx="8527" formatCode="General">
                  <c:v>0.17563100000000001</c:v>
                </c:pt>
                <c:pt idx="8528" formatCode="General">
                  <c:v>0.175651</c:v>
                </c:pt>
                <c:pt idx="8529" formatCode="General">
                  <c:v>0.17567199999999997</c:v>
                </c:pt>
                <c:pt idx="8530" formatCode="General">
                  <c:v>0.17569199999999999</c:v>
                </c:pt>
                <c:pt idx="8531" formatCode="General">
                  <c:v>0.17571300000000012</c:v>
                </c:pt>
                <c:pt idx="8532" formatCode="General">
                  <c:v>0.17573300000000011</c:v>
                </c:pt>
                <c:pt idx="8533" formatCode="General">
                  <c:v>0.17575399999999999</c:v>
                </c:pt>
                <c:pt idx="8534" formatCode="General">
                  <c:v>0.17577400000000001</c:v>
                </c:pt>
                <c:pt idx="8535" formatCode="General">
                  <c:v>0.17579500000000012</c:v>
                </c:pt>
                <c:pt idx="8536" formatCode="General">
                  <c:v>0.17581600000000011</c:v>
                </c:pt>
                <c:pt idx="8537" formatCode="General">
                  <c:v>0.17583599999999999</c:v>
                </c:pt>
                <c:pt idx="8538" formatCode="General">
                  <c:v>0.17585700000000001</c:v>
                </c:pt>
                <c:pt idx="8539" formatCode="General">
                  <c:v>0.17587700000000001</c:v>
                </c:pt>
                <c:pt idx="8540" formatCode="General">
                  <c:v>0.17589800000000011</c:v>
                </c:pt>
                <c:pt idx="8541" formatCode="General">
                  <c:v>0.17591900000000019</c:v>
                </c:pt>
                <c:pt idx="8542" formatCode="General">
                  <c:v>0.17594000000000018</c:v>
                </c:pt>
                <c:pt idx="8543" formatCode="General">
                  <c:v>0.17596000000000012</c:v>
                </c:pt>
                <c:pt idx="8544" formatCode="General">
                  <c:v>0.17598100000000011</c:v>
                </c:pt>
                <c:pt idx="8545" formatCode="General">
                  <c:v>0.17600099999999999</c:v>
                </c:pt>
                <c:pt idx="8546" formatCode="General">
                  <c:v>0.17602100000000001</c:v>
                </c:pt>
                <c:pt idx="8547" formatCode="General">
                  <c:v>0.17604200000000012</c:v>
                </c:pt>
                <c:pt idx="8548" formatCode="General">
                  <c:v>0.17606200000000011</c:v>
                </c:pt>
                <c:pt idx="8549" formatCode="General">
                  <c:v>0.17608299999999999</c:v>
                </c:pt>
                <c:pt idx="8550" formatCode="General">
                  <c:v>0.17610400000000001</c:v>
                </c:pt>
                <c:pt idx="8551" formatCode="General">
                  <c:v>0.176125</c:v>
                </c:pt>
                <c:pt idx="8552" formatCode="General">
                  <c:v>0.17614500000000011</c:v>
                </c:pt>
                <c:pt idx="8553" formatCode="General">
                  <c:v>0.17616599999999999</c:v>
                </c:pt>
                <c:pt idx="8554" formatCode="General">
                  <c:v>0.17618600000000001</c:v>
                </c:pt>
                <c:pt idx="8555" formatCode="General">
                  <c:v>0.17620700000000011</c:v>
                </c:pt>
                <c:pt idx="8556" formatCode="General">
                  <c:v>0.17622699999999999</c:v>
                </c:pt>
                <c:pt idx="8557" formatCode="General">
                  <c:v>0.17624900000000018</c:v>
                </c:pt>
                <c:pt idx="8558" formatCode="General">
                  <c:v>0.17626900000000012</c:v>
                </c:pt>
                <c:pt idx="8559" formatCode="General">
                  <c:v>0.17628900000000011</c:v>
                </c:pt>
                <c:pt idx="8560" formatCode="General">
                  <c:v>0.17630999999999999</c:v>
                </c:pt>
                <c:pt idx="8561" formatCode="General">
                  <c:v>0.17632999999999999</c:v>
                </c:pt>
                <c:pt idx="8562" formatCode="General">
                  <c:v>0.17635100000000001</c:v>
                </c:pt>
                <c:pt idx="8563" formatCode="General">
                  <c:v>0.176371</c:v>
                </c:pt>
                <c:pt idx="8564" formatCode="General">
                  <c:v>0.17639199999999999</c:v>
                </c:pt>
                <c:pt idx="8565" formatCode="General">
                  <c:v>0.17641300000000013</c:v>
                </c:pt>
                <c:pt idx="8566" formatCode="General">
                  <c:v>0.17643400000000012</c:v>
                </c:pt>
                <c:pt idx="8567" formatCode="General">
                  <c:v>0.17645400000000011</c:v>
                </c:pt>
                <c:pt idx="8568" formatCode="General">
                  <c:v>0.17647499999999999</c:v>
                </c:pt>
                <c:pt idx="8569" formatCode="General">
                  <c:v>0.17649500000000018</c:v>
                </c:pt>
                <c:pt idx="8570" formatCode="General">
                  <c:v>0.17651600000000012</c:v>
                </c:pt>
                <c:pt idx="8571" formatCode="General">
                  <c:v>0.17653700000000011</c:v>
                </c:pt>
                <c:pt idx="8572" formatCode="General">
                  <c:v>0.17655699999999999</c:v>
                </c:pt>
                <c:pt idx="8573" formatCode="General">
                  <c:v>0.17657800000000001</c:v>
                </c:pt>
                <c:pt idx="8574" formatCode="General">
                  <c:v>0.17659800000000012</c:v>
                </c:pt>
                <c:pt idx="8575" formatCode="General">
                  <c:v>0.17661900000000011</c:v>
                </c:pt>
                <c:pt idx="8576" formatCode="General">
                  <c:v>0.17663899999999999</c:v>
                </c:pt>
                <c:pt idx="8577" formatCode="General">
                  <c:v>0.17666000000000001</c:v>
                </c:pt>
                <c:pt idx="8578" formatCode="General">
                  <c:v>0.176681</c:v>
                </c:pt>
                <c:pt idx="8579" formatCode="General">
                  <c:v>0.17670200000000011</c:v>
                </c:pt>
                <c:pt idx="8580" formatCode="General">
                  <c:v>0.17672199999999999</c:v>
                </c:pt>
                <c:pt idx="8581" formatCode="General">
                  <c:v>0.17674300000000018</c:v>
                </c:pt>
                <c:pt idx="8582" formatCode="General">
                  <c:v>0.17676300000000011</c:v>
                </c:pt>
                <c:pt idx="8583" formatCode="General">
                  <c:v>0.17678400000000011</c:v>
                </c:pt>
                <c:pt idx="8584" formatCode="General">
                  <c:v>0.17680399999999999</c:v>
                </c:pt>
                <c:pt idx="8585" formatCode="General">
                  <c:v>0.17682400000000001</c:v>
                </c:pt>
                <c:pt idx="8586" formatCode="General">
                  <c:v>0.17684500000000011</c:v>
                </c:pt>
                <c:pt idx="8587" formatCode="General">
                  <c:v>0.17686600000000011</c:v>
                </c:pt>
                <c:pt idx="8588" formatCode="General">
                  <c:v>0.17688699999999999</c:v>
                </c:pt>
                <c:pt idx="8589" formatCode="General">
                  <c:v>0.17690700000000012</c:v>
                </c:pt>
                <c:pt idx="8590" formatCode="General">
                  <c:v>0.17692800000000011</c:v>
                </c:pt>
                <c:pt idx="8591" formatCode="General">
                  <c:v>0.17694800000000019</c:v>
                </c:pt>
                <c:pt idx="8592" formatCode="General">
                  <c:v>0.17696900000000018</c:v>
                </c:pt>
                <c:pt idx="8593" formatCode="General">
                  <c:v>0.17698900000000012</c:v>
                </c:pt>
                <c:pt idx="8594" formatCode="General">
                  <c:v>0.17701100000000011</c:v>
                </c:pt>
                <c:pt idx="8595" formatCode="General">
                  <c:v>0.17703099999999999</c:v>
                </c:pt>
                <c:pt idx="8596" formatCode="General">
                  <c:v>0.17705199999999999</c:v>
                </c:pt>
                <c:pt idx="8597" formatCode="General">
                  <c:v>0.17707200000000001</c:v>
                </c:pt>
                <c:pt idx="8598" formatCode="General">
                  <c:v>0.17709300000000011</c:v>
                </c:pt>
                <c:pt idx="8599" formatCode="General">
                  <c:v>0.17711299999999999</c:v>
                </c:pt>
                <c:pt idx="8600" formatCode="General">
                  <c:v>0.17713400000000001</c:v>
                </c:pt>
                <c:pt idx="8601" formatCode="General">
                  <c:v>0.17715400000000001</c:v>
                </c:pt>
                <c:pt idx="8602" formatCode="General">
                  <c:v>0.177175</c:v>
                </c:pt>
                <c:pt idx="8603" formatCode="General">
                  <c:v>0.17719599999999999</c:v>
                </c:pt>
                <c:pt idx="8604" formatCode="General">
                  <c:v>0.17721600000000018</c:v>
                </c:pt>
                <c:pt idx="8605" formatCode="General">
                  <c:v>0.17723700000000012</c:v>
                </c:pt>
                <c:pt idx="8606" formatCode="General">
                  <c:v>0.17725700000000011</c:v>
                </c:pt>
                <c:pt idx="8607" formatCode="General">
                  <c:v>0.17727799999999999</c:v>
                </c:pt>
                <c:pt idx="8608" formatCode="General">
                  <c:v>0.17729900000000018</c:v>
                </c:pt>
                <c:pt idx="8609" formatCode="General">
                  <c:v>0.17731900000000012</c:v>
                </c:pt>
                <c:pt idx="8610" formatCode="General">
                  <c:v>0.17734000000000011</c:v>
                </c:pt>
                <c:pt idx="8611" formatCode="General">
                  <c:v>0.17736099999999999</c:v>
                </c:pt>
                <c:pt idx="8612" formatCode="General">
                  <c:v>0.17738100000000001</c:v>
                </c:pt>
                <c:pt idx="8613" formatCode="General">
                  <c:v>0.17740100000000011</c:v>
                </c:pt>
                <c:pt idx="8614" formatCode="General">
                  <c:v>0.17742200000000011</c:v>
                </c:pt>
                <c:pt idx="8615" formatCode="General">
                  <c:v>0.17744300000000018</c:v>
                </c:pt>
                <c:pt idx="8616" formatCode="General">
                  <c:v>0.17746400000000018</c:v>
                </c:pt>
                <c:pt idx="8617" formatCode="General">
                  <c:v>0.17748400000000011</c:v>
                </c:pt>
                <c:pt idx="8618" formatCode="General">
                  <c:v>0.17750500000000011</c:v>
                </c:pt>
                <c:pt idx="8619" formatCode="General">
                  <c:v>0.17752499999999999</c:v>
                </c:pt>
                <c:pt idx="8620" formatCode="General">
                  <c:v>0.17754600000000012</c:v>
                </c:pt>
                <c:pt idx="8621" formatCode="General">
                  <c:v>0.17756600000000011</c:v>
                </c:pt>
                <c:pt idx="8622" formatCode="General">
                  <c:v>0.17758699999999999</c:v>
                </c:pt>
                <c:pt idx="8623" formatCode="General">
                  <c:v>0.17760699999999999</c:v>
                </c:pt>
                <c:pt idx="8624" formatCode="General">
                  <c:v>0.17762900000000001</c:v>
                </c:pt>
                <c:pt idx="8625" formatCode="General">
                  <c:v>0.17764900000000011</c:v>
                </c:pt>
                <c:pt idx="8626" formatCode="General">
                  <c:v>0.17766899999999999</c:v>
                </c:pt>
                <c:pt idx="8627" formatCode="General">
                  <c:v>0.17768999999999999</c:v>
                </c:pt>
                <c:pt idx="8628" formatCode="General">
                  <c:v>0.17771000000000012</c:v>
                </c:pt>
                <c:pt idx="8629" formatCode="General">
                  <c:v>0.17773100000000011</c:v>
                </c:pt>
                <c:pt idx="8630" formatCode="General">
                  <c:v>0.17775099999999999</c:v>
                </c:pt>
                <c:pt idx="8631" formatCode="General">
                  <c:v>0.17777299999999999</c:v>
                </c:pt>
                <c:pt idx="8632" formatCode="General">
                  <c:v>0.17779300000000012</c:v>
                </c:pt>
                <c:pt idx="8633" formatCode="General">
                  <c:v>0.17781400000000011</c:v>
                </c:pt>
                <c:pt idx="8634" formatCode="General">
                  <c:v>0.17783399999999999</c:v>
                </c:pt>
                <c:pt idx="8635" formatCode="General">
                  <c:v>0.17785500000000001</c:v>
                </c:pt>
                <c:pt idx="8636" formatCode="General">
                  <c:v>0.17787500000000001</c:v>
                </c:pt>
                <c:pt idx="8637" formatCode="General">
                  <c:v>0.17789600000000011</c:v>
                </c:pt>
                <c:pt idx="8638" formatCode="General">
                  <c:v>0.17791600000000019</c:v>
                </c:pt>
                <c:pt idx="8639" formatCode="General">
                  <c:v>0.17793700000000018</c:v>
                </c:pt>
                <c:pt idx="8640" formatCode="General">
                  <c:v>0.17795800000000012</c:v>
                </c:pt>
                <c:pt idx="8641" formatCode="General">
                  <c:v>0.17797800000000011</c:v>
                </c:pt>
                <c:pt idx="8642" formatCode="General">
                  <c:v>0.17799900000000018</c:v>
                </c:pt>
                <c:pt idx="8643" formatCode="General">
                  <c:v>0.17801900000000018</c:v>
                </c:pt>
                <c:pt idx="8644" formatCode="General">
                  <c:v>0.17804000000000011</c:v>
                </c:pt>
                <c:pt idx="8645" formatCode="General">
                  <c:v>0.17806100000000011</c:v>
                </c:pt>
                <c:pt idx="8646" formatCode="General">
                  <c:v>0.17808099999999999</c:v>
                </c:pt>
                <c:pt idx="8647" formatCode="General">
                  <c:v>0.17810200000000001</c:v>
                </c:pt>
                <c:pt idx="8648" formatCode="General">
                  <c:v>0.178123</c:v>
                </c:pt>
                <c:pt idx="8649" formatCode="General">
                  <c:v>0.17814300000000011</c:v>
                </c:pt>
                <c:pt idx="8650" formatCode="General">
                  <c:v>0.17816399999999999</c:v>
                </c:pt>
                <c:pt idx="8651" formatCode="General">
                  <c:v>0.17818400000000001</c:v>
                </c:pt>
                <c:pt idx="8652" formatCode="General">
                  <c:v>0.17820500000000011</c:v>
                </c:pt>
                <c:pt idx="8653" formatCode="General">
                  <c:v>0.17822600000000011</c:v>
                </c:pt>
                <c:pt idx="8654" formatCode="General">
                  <c:v>0.17824600000000018</c:v>
                </c:pt>
                <c:pt idx="8655" formatCode="General">
                  <c:v>0.17826700000000012</c:v>
                </c:pt>
                <c:pt idx="8656" formatCode="General">
                  <c:v>0.17828700000000011</c:v>
                </c:pt>
                <c:pt idx="8657" formatCode="General">
                  <c:v>0.17830799999999999</c:v>
                </c:pt>
                <c:pt idx="8658" formatCode="General">
                  <c:v>0.17832799999999999</c:v>
                </c:pt>
                <c:pt idx="8659" formatCode="General">
                  <c:v>0.17834900000000012</c:v>
                </c:pt>
                <c:pt idx="8660" formatCode="General">
                  <c:v>0.17836900000000011</c:v>
                </c:pt>
                <c:pt idx="8661" formatCode="General">
                  <c:v>0.17838999999999999</c:v>
                </c:pt>
                <c:pt idx="8662" formatCode="General">
                  <c:v>0.17841100000000013</c:v>
                </c:pt>
                <c:pt idx="8663" formatCode="General">
                  <c:v>0.17843200000000012</c:v>
                </c:pt>
                <c:pt idx="8664" formatCode="General">
                  <c:v>0.17845200000000011</c:v>
                </c:pt>
                <c:pt idx="8665" formatCode="General">
                  <c:v>0.17847199999999999</c:v>
                </c:pt>
                <c:pt idx="8666" formatCode="General">
                  <c:v>0.17849300000000018</c:v>
                </c:pt>
                <c:pt idx="8667" formatCode="General">
                  <c:v>0.17851300000000012</c:v>
                </c:pt>
                <c:pt idx="8668" formatCode="General">
                  <c:v>0.17853500000000011</c:v>
                </c:pt>
                <c:pt idx="8669" formatCode="General">
                  <c:v>0.17855499999999999</c:v>
                </c:pt>
                <c:pt idx="8670" formatCode="General">
                  <c:v>0.17857600000000001</c:v>
                </c:pt>
                <c:pt idx="8671" formatCode="General">
                  <c:v>0.17859600000000012</c:v>
                </c:pt>
                <c:pt idx="8672" formatCode="General">
                  <c:v>0.17861700000000011</c:v>
                </c:pt>
                <c:pt idx="8673" formatCode="General">
                  <c:v>0.17863699999999999</c:v>
                </c:pt>
                <c:pt idx="8674" formatCode="General">
                  <c:v>0.17865800000000001</c:v>
                </c:pt>
                <c:pt idx="8675" formatCode="General">
                  <c:v>0.178678</c:v>
                </c:pt>
                <c:pt idx="8676" formatCode="General">
                  <c:v>0.17870000000000011</c:v>
                </c:pt>
                <c:pt idx="8677" formatCode="General">
                  <c:v>0.1787200000000001</c:v>
                </c:pt>
                <c:pt idx="8678" formatCode="General">
                  <c:v>0.17874100000000018</c:v>
                </c:pt>
                <c:pt idx="8679" formatCode="General">
                  <c:v>0.17876100000000011</c:v>
                </c:pt>
                <c:pt idx="8680" formatCode="General">
                  <c:v>0.17878100000000011</c:v>
                </c:pt>
                <c:pt idx="8681" formatCode="General">
                  <c:v>0.17880199999999999</c:v>
                </c:pt>
                <c:pt idx="8682" formatCode="General">
                  <c:v>0.17882300000000001</c:v>
                </c:pt>
                <c:pt idx="8683" formatCode="General">
                  <c:v>0.17884300000000011</c:v>
                </c:pt>
                <c:pt idx="8684" formatCode="General">
                  <c:v>0.17886400000000011</c:v>
                </c:pt>
                <c:pt idx="8685" formatCode="General">
                  <c:v>0.17888499999999999</c:v>
                </c:pt>
                <c:pt idx="8686" formatCode="General">
                  <c:v>0.17890500000000012</c:v>
                </c:pt>
                <c:pt idx="8687" formatCode="General">
                  <c:v>0.17892600000000011</c:v>
                </c:pt>
                <c:pt idx="8688" formatCode="General">
                  <c:v>0.17894600000000019</c:v>
                </c:pt>
                <c:pt idx="8689" formatCode="General">
                  <c:v>0.17896700000000013</c:v>
                </c:pt>
                <c:pt idx="8690" formatCode="General">
                  <c:v>0.17898800000000012</c:v>
                </c:pt>
                <c:pt idx="8691" formatCode="General">
                  <c:v>0.17900800000000011</c:v>
                </c:pt>
                <c:pt idx="8692" formatCode="General">
                  <c:v>0.17902899999999999</c:v>
                </c:pt>
                <c:pt idx="8693" formatCode="General">
                  <c:v>0.17904900000000018</c:v>
                </c:pt>
                <c:pt idx="8694" formatCode="General">
                  <c:v>0.17907000000000001</c:v>
                </c:pt>
                <c:pt idx="8695" formatCode="General">
                  <c:v>0.17909000000000011</c:v>
                </c:pt>
                <c:pt idx="8696" formatCode="General">
                  <c:v>0.17911099999999999</c:v>
                </c:pt>
                <c:pt idx="8697" formatCode="General">
                  <c:v>0.17913100000000001</c:v>
                </c:pt>
                <c:pt idx="8698" formatCode="General">
                  <c:v>0.17915200000000001</c:v>
                </c:pt>
                <c:pt idx="8699" formatCode="General">
                  <c:v>0.179173</c:v>
                </c:pt>
                <c:pt idx="8700" formatCode="General">
                  <c:v>0.17919399999999999</c:v>
                </c:pt>
                <c:pt idx="8701" formatCode="General">
                  <c:v>0.17921400000000018</c:v>
                </c:pt>
                <c:pt idx="8702" formatCode="General">
                  <c:v>0.17923500000000012</c:v>
                </c:pt>
                <c:pt idx="8703" formatCode="General">
                  <c:v>0.17925500000000011</c:v>
                </c:pt>
                <c:pt idx="8704" formatCode="General">
                  <c:v>0.17927599999999999</c:v>
                </c:pt>
                <c:pt idx="8705" formatCode="General">
                  <c:v>0.17929700000000018</c:v>
                </c:pt>
                <c:pt idx="8706" formatCode="General">
                  <c:v>0.17931700000000012</c:v>
                </c:pt>
                <c:pt idx="8707" formatCode="General">
                  <c:v>0.17933800000000011</c:v>
                </c:pt>
                <c:pt idx="8708" formatCode="General">
                  <c:v>0.17935799999999999</c:v>
                </c:pt>
                <c:pt idx="8709" formatCode="General">
                  <c:v>0.17937900000000001</c:v>
                </c:pt>
                <c:pt idx="8710" formatCode="General">
                  <c:v>0.17939900000000011</c:v>
                </c:pt>
                <c:pt idx="8711" formatCode="General">
                  <c:v>0.17942000000000011</c:v>
                </c:pt>
                <c:pt idx="8712" formatCode="General">
                  <c:v>0.17944000000000018</c:v>
                </c:pt>
                <c:pt idx="8713" formatCode="General">
                  <c:v>0.17946200000000018</c:v>
                </c:pt>
                <c:pt idx="8714" formatCode="General">
                  <c:v>0.17948200000000011</c:v>
                </c:pt>
                <c:pt idx="8715" formatCode="General">
                  <c:v>0.17950300000000011</c:v>
                </c:pt>
                <c:pt idx="8716" formatCode="General">
                  <c:v>0.17952299999999999</c:v>
                </c:pt>
                <c:pt idx="8717" formatCode="General">
                  <c:v>0.17954400000000012</c:v>
                </c:pt>
                <c:pt idx="8718" formatCode="General">
                  <c:v>0.17956400000000011</c:v>
                </c:pt>
                <c:pt idx="8719" formatCode="General">
                  <c:v>0.17958499999999999</c:v>
                </c:pt>
                <c:pt idx="8720" formatCode="General">
                  <c:v>0.17960499999999999</c:v>
                </c:pt>
                <c:pt idx="8721" formatCode="General">
                  <c:v>0.17962600000000001</c:v>
                </c:pt>
                <c:pt idx="8722" formatCode="General">
                  <c:v>0.17964700000000011</c:v>
                </c:pt>
                <c:pt idx="8723" formatCode="General">
                  <c:v>0.17966699999999999</c:v>
                </c:pt>
                <c:pt idx="8724" formatCode="General">
                  <c:v>0.17968799999999999</c:v>
                </c:pt>
                <c:pt idx="8725" formatCode="General">
                  <c:v>0.17970800000000012</c:v>
                </c:pt>
                <c:pt idx="8726" formatCode="General">
                  <c:v>0.17972900000000011</c:v>
                </c:pt>
                <c:pt idx="8727" formatCode="General">
                  <c:v>0.1797500000000001</c:v>
                </c:pt>
                <c:pt idx="8728" formatCode="General">
                  <c:v>0.17977000000000001</c:v>
                </c:pt>
                <c:pt idx="8729" formatCode="General">
                  <c:v>0.17979100000000012</c:v>
                </c:pt>
                <c:pt idx="8730" formatCode="General">
                  <c:v>0.17981200000000011</c:v>
                </c:pt>
                <c:pt idx="8731" formatCode="General">
                  <c:v>0.17983199999999999</c:v>
                </c:pt>
                <c:pt idx="8732" formatCode="General">
                  <c:v>0.17985200000000001</c:v>
                </c:pt>
                <c:pt idx="8733" formatCode="General">
                  <c:v>0.17987300000000001</c:v>
                </c:pt>
                <c:pt idx="8734" formatCode="General">
                  <c:v>0.17989300000000011</c:v>
                </c:pt>
                <c:pt idx="8735" formatCode="General">
                  <c:v>0.17991400000000018</c:v>
                </c:pt>
                <c:pt idx="8736" formatCode="General">
                  <c:v>0.17993500000000018</c:v>
                </c:pt>
                <c:pt idx="8737" formatCode="General">
                  <c:v>0.17995600000000012</c:v>
                </c:pt>
                <c:pt idx="8738" formatCode="General">
                  <c:v>0.17997600000000011</c:v>
                </c:pt>
                <c:pt idx="8739" formatCode="General">
                  <c:v>0.17999700000000018</c:v>
                </c:pt>
                <c:pt idx="8740" formatCode="General">
                  <c:v>0.18001700000000018</c:v>
                </c:pt>
                <c:pt idx="8741" formatCode="General">
                  <c:v>0.18003800000000011</c:v>
                </c:pt>
                <c:pt idx="8742" formatCode="General">
                  <c:v>0.18005900000000011</c:v>
                </c:pt>
                <c:pt idx="8743" formatCode="General">
                  <c:v>0.18007999999999999</c:v>
                </c:pt>
                <c:pt idx="8744" formatCode="General">
                  <c:v>0.18010000000000001</c:v>
                </c:pt>
                <c:pt idx="8745" formatCode="General">
                  <c:v>0.180121</c:v>
                </c:pt>
                <c:pt idx="8746" formatCode="General">
                  <c:v>0.18014100000000011</c:v>
                </c:pt>
                <c:pt idx="8747" formatCode="General">
                  <c:v>0.18016099999999999</c:v>
                </c:pt>
                <c:pt idx="8748" formatCode="General">
                  <c:v>0.18018200000000001</c:v>
                </c:pt>
                <c:pt idx="8749" formatCode="General">
                  <c:v>0.18020200000000011</c:v>
                </c:pt>
                <c:pt idx="8750" formatCode="General">
                  <c:v>0.18022299999999999</c:v>
                </c:pt>
                <c:pt idx="8751" formatCode="General">
                  <c:v>0.18024400000000018</c:v>
                </c:pt>
                <c:pt idx="8752" formatCode="General">
                  <c:v>0.18026500000000012</c:v>
                </c:pt>
                <c:pt idx="8753" formatCode="General">
                  <c:v>0.18028500000000011</c:v>
                </c:pt>
                <c:pt idx="8754" formatCode="General">
                  <c:v>0.18030599999999999</c:v>
                </c:pt>
                <c:pt idx="8755" formatCode="General">
                  <c:v>0.18032599999999999</c:v>
                </c:pt>
                <c:pt idx="8756" formatCode="General">
                  <c:v>0.18034700000000012</c:v>
                </c:pt>
                <c:pt idx="8757" formatCode="General">
                  <c:v>0.18036700000000011</c:v>
                </c:pt>
                <c:pt idx="8758" formatCode="General">
                  <c:v>0.18038799999999999</c:v>
                </c:pt>
                <c:pt idx="8759" formatCode="General">
                  <c:v>0.18040900000000018</c:v>
                </c:pt>
                <c:pt idx="8760" formatCode="General">
                  <c:v>0.18042900000000012</c:v>
                </c:pt>
                <c:pt idx="8761" formatCode="General">
                  <c:v>0.18045000000000011</c:v>
                </c:pt>
                <c:pt idx="8762" formatCode="General">
                  <c:v>0.1804700000000001</c:v>
                </c:pt>
                <c:pt idx="8763" formatCode="General">
                  <c:v>0.18049100000000018</c:v>
                </c:pt>
                <c:pt idx="8764" formatCode="General">
                  <c:v>0.18051200000000012</c:v>
                </c:pt>
                <c:pt idx="8765" formatCode="General">
                  <c:v>0.18053300000000011</c:v>
                </c:pt>
                <c:pt idx="8766" formatCode="General">
                  <c:v>0.18055299999999999</c:v>
                </c:pt>
                <c:pt idx="8767" formatCode="General">
                  <c:v>0.18057400000000001</c:v>
                </c:pt>
                <c:pt idx="8768" formatCode="General">
                  <c:v>0.18059400000000012</c:v>
                </c:pt>
                <c:pt idx="8769" formatCode="General">
                  <c:v>0.18061500000000011</c:v>
                </c:pt>
                <c:pt idx="8770" formatCode="General">
                  <c:v>0.18063499999999999</c:v>
                </c:pt>
                <c:pt idx="8771" formatCode="General">
                  <c:v>0.18065600000000001</c:v>
                </c:pt>
                <c:pt idx="8772" formatCode="General">
                  <c:v>0.180676</c:v>
                </c:pt>
                <c:pt idx="8773" formatCode="General">
                  <c:v>0.18069700000000011</c:v>
                </c:pt>
                <c:pt idx="8774" formatCode="General">
                  <c:v>0.18071800000000018</c:v>
                </c:pt>
                <c:pt idx="8775" formatCode="General">
                  <c:v>0.18073800000000018</c:v>
                </c:pt>
                <c:pt idx="8776" formatCode="General">
                  <c:v>0.18075900000000011</c:v>
                </c:pt>
                <c:pt idx="8777" formatCode="General">
                  <c:v>0.18077900000000011</c:v>
                </c:pt>
                <c:pt idx="8778" formatCode="General">
                  <c:v>0.18080000000000004</c:v>
                </c:pt>
                <c:pt idx="8779" formatCode="General">
                  <c:v>0.18082100000000001</c:v>
                </c:pt>
                <c:pt idx="8780" formatCode="General">
                  <c:v>0.18084200000000011</c:v>
                </c:pt>
                <c:pt idx="8781" formatCode="General">
                  <c:v>0.18086199999999999</c:v>
                </c:pt>
                <c:pt idx="8782" formatCode="General">
                  <c:v>0.18088299999999999</c:v>
                </c:pt>
                <c:pt idx="8783" formatCode="General">
                  <c:v>0.18090300000000012</c:v>
                </c:pt>
                <c:pt idx="8784" formatCode="General">
                  <c:v>0.18092400000000011</c:v>
                </c:pt>
                <c:pt idx="8785" formatCode="General">
                  <c:v>0.18094400000000019</c:v>
                </c:pt>
                <c:pt idx="8786" formatCode="General">
                  <c:v>0.18096400000000018</c:v>
                </c:pt>
                <c:pt idx="8787" formatCode="General">
                  <c:v>0.18098500000000012</c:v>
                </c:pt>
                <c:pt idx="8788" formatCode="General">
                  <c:v>0.18100600000000011</c:v>
                </c:pt>
                <c:pt idx="8789" formatCode="General">
                  <c:v>0.18102699999999999</c:v>
                </c:pt>
                <c:pt idx="8790" formatCode="General">
                  <c:v>0.18104700000000018</c:v>
                </c:pt>
                <c:pt idx="8791" formatCode="General">
                  <c:v>0.18106800000000012</c:v>
                </c:pt>
                <c:pt idx="8792" formatCode="General">
                  <c:v>0.18108800000000011</c:v>
                </c:pt>
                <c:pt idx="8793" formatCode="General">
                  <c:v>0.18110899999999999</c:v>
                </c:pt>
                <c:pt idx="8794" formatCode="General">
                  <c:v>0.18113000000000001</c:v>
                </c:pt>
                <c:pt idx="8795" formatCode="General">
                  <c:v>0.18115000000000001</c:v>
                </c:pt>
                <c:pt idx="8796" formatCode="General">
                  <c:v>0.181171</c:v>
                </c:pt>
                <c:pt idx="8797" formatCode="General">
                  <c:v>0.18119199999999999</c:v>
                </c:pt>
                <c:pt idx="8798" formatCode="General">
                  <c:v>0.18121200000000018</c:v>
                </c:pt>
                <c:pt idx="8799" formatCode="General">
                  <c:v>0.18123200000000012</c:v>
                </c:pt>
                <c:pt idx="8800" formatCode="General">
                  <c:v>0.18125300000000011</c:v>
                </c:pt>
                <c:pt idx="8801" formatCode="General">
                  <c:v>0.18127399999999999</c:v>
                </c:pt>
                <c:pt idx="8802" formatCode="General">
                  <c:v>0.18129500000000018</c:v>
                </c:pt>
                <c:pt idx="8803" formatCode="General">
                  <c:v>0.18131500000000011</c:v>
                </c:pt>
                <c:pt idx="8804" formatCode="General">
                  <c:v>0.18133600000000011</c:v>
                </c:pt>
                <c:pt idx="8805" formatCode="General">
                  <c:v>0.18135599999999999</c:v>
                </c:pt>
                <c:pt idx="8806" formatCode="General">
                  <c:v>0.18137700000000001</c:v>
                </c:pt>
                <c:pt idx="8807" formatCode="General">
                  <c:v>0.18139700000000011</c:v>
                </c:pt>
                <c:pt idx="8808" formatCode="General">
                  <c:v>0.18141800000000022</c:v>
                </c:pt>
                <c:pt idx="8809" formatCode="General">
                  <c:v>0.18143800000000018</c:v>
                </c:pt>
                <c:pt idx="8810" formatCode="General">
                  <c:v>0.18146000000000018</c:v>
                </c:pt>
                <c:pt idx="8811" formatCode="General">
                  <c:v>0.18148000000000011</c:v>
                </c:pt>
                <c:pt idx="8812" formatCode="General">
                  <c:v>0.18150100000000011</c:v>
                </c:pt>
                <c:pt idx="8813" formatCode="General">
                  <c:v>0.18152099999999999</c:v>
                </c:pt>
                <c:pt idx="8814" formatCode="General">
                  <c:v>0.18154100000000012</c:v>
                </c:pt>
                <c:pt idx="8815" formatCode="General">
                  <c:v>0.18156200000000011</c:v>
                </c:pt>
                <c:pt idx="8816" formatCode="General">
                  <c:v>0.18158299999999999</c:v>
                </c:pt>
                <c:pt idx="8817" formatCode="General">
                  <c:v>0.18160399999999999</c:v>
                </c:pt>
                <c:pt idx="8818" formatCode="General">
                  <c:v>0.18162400000000001</c:v>
                </c:pt>
                <c:pt idx="8819" formatCode="General">
                  <c:v>0.18164500000000011</c:v>
                </c:pt>
                <c:pt idx="8820" formatCode="General">
                  <c:v>0.18166499999999999</c:v>
                </c:pt>
                <c:pt idx="8821" formatCode="General">
                  <c:v>0.18168599999999999</c:v>
                </c:pt>
                <c:pt idx="8822" formatCode="General">
                  <c:v>0.18170600000000012</c:v>
                </c:pt>
                <c:pt idx="8823" formatCode="General">
                  <c:v>0.18172700000000011</c:v>
                </c:pt>
                <c:pt idx="8824" formatCode="General">
                  <c:v>0.18174700000000019</c:v>
                </c:pt>
                <c:pt idx="8825" formatCode="General">
                  <c:v>0.18176900000000012</c:v>
                </c:pt>
                <c:pt idx="8826" formatCode="General">
                  <c:v>0.18178900000000012</c:v>
                </c:pt>
                <c:pt idx="8827" formatCode="General">
                  <c:v>0.18180900000000011</c:v>
                </c:pt>
                <c:pt idx="8828" formatCode="General">
                  <c:v>0.18182999999999999</c:v>
                </c:pt>
                <c:pt idx="8829" formatCode="General">
                  <c:v>0.18185000000000001</c:v>
                </c:pt>
                <c:pt idx="8830" formatCode="General">
                  <c:v>0.181871</c:v>
                </c:pt>
                <c:pt idx="8831" formatCode="General">
                  <c:v>0.18189200000000011</c:v>
                </c:pt>
                <c:pt idx="8832" formatCode="General">
                  <c:v>0.18191200000000018</c:v>
                </c:pt>
                <c:pt idx="8833" formatCode="General">
                  <c:v>0.18193300000000018</c:v>
                </c:pt>
                <c:pt idx="8834" formatCode="General">
                  <c:v>0.18195400000000012</c:v>
                </c:pt>
                <c:pt idx="8835" formatCode="General">
                  <c:v>0.18197400000000011</c:v>
                </c:pt>
                <c:pt idx="8836" formatCode="General">
                  <c:v>0.18199500000000018</c:v>
                </c:pt>
                <c:pt idx="8837" formatCode="General">
                  <c:v>0.18201500000000018</c:v>
                </c:pt>
                <c:pt idx="8838" formatCode="General">
                  <c:v>0.18203600000000011</c:v>
                </c:pt>
                <c:pt idx="8839" formatCode="General">
                  <c:v>0.18205700000000011</c:v>
                </c:pt>
                <c:pt idx="8840" formatCode="General">
                  <c:v>0.18207699999999999</c:v>
                </c:pt>
                <c:pt idx="8841" formatCode="General">
                  <c:v>0.18209800000000018</c:v>
                </c:pt>
                <c:pt idx="8842" formatCode="General">
                  <c:v>0.18211800000000011</c:v>
                </c:pt>
                <c:pt idx="8843" formatCode="General">
                  <c:v>0.18213900000000011</c:v>
                </c:pt>
                <c:pt idx="8844" formatCode="General">
                  <c:v>0.18215899999999999</c:v>
                </c:pt>
                <c:pt idx="8845" formatCode="General">
                  <c:v>0.18218000000000001</c:v>
                </c:pt>
                <c:pt idx="8846" formatCode="General">
                  <c:v>0.18220000000000011</c:v>
                </c:pt>
                <c:pt idx="8847" formatCode="General">
                  <c:v>0.18222200000000011</c:v>
                </c:pt>
                <c:pt idx="8848" formatCode="General">
                  <c:v>0.18224200000000018</c:v>
                </c:pt>
                <c:pt idx="8849" formatCode="General">
                  <c:v>0.18226300000000012</c:v>
                </c:pt>
                <c:pt idx="8850" formatCode="General">
                  <c:v>0.18228300000000011</c:v>
                </c:pt>
                <c:pt idx="8851" formatCode="General">
                  <c:v>0.18230399999999999</c:v>
                </c:pt>
                <c:pt idx="8852" formatCode="General">
                  <c:v>0.18232400000000001</c:v>
                </c:pt>
                <c:pt idx="8853" formatCode="General">
                  <c:v>0.18234500000000012</c:v>
                </c:pt>
                <c:pt idx="8854" formatCode="General">
                  <c:v>0.18236600000000011</c:v>
                </c:pt>
                <c:pt idx="8855" formatCode="General">
                  <c:v>0.18238599999999999</c:v>
                </c:pt>
                <c:pt idx="8856" formatCode="General">
                  <c:v>0.18240700000000018</c:v>
                </c:pt>
                <c:pt idx="8857" formatCode="General">
                  <c:v>0.18242700000000012</c:v>
                </c:pt>
                <c:pt idx="8858" formatCode="General">
                  <c:v>0.18244800000000025</c:v>
                </c:pt>
                <c:pt idx="8859" formatCode="General">
                  <c:v>0.18246800000000019</c:v>
                </c:pt>
                <c:pt idx="8860" formatCode="General">
                  <c:v>0.18248900000000018</c:v>
                </c:pt>
                <c:pt idx="8861" formatCode="General">
                  <c:v>0.18250900000000012</c:v>
                </c:pt>
                <c:pt idx="8862" formatCode="General">
                  <c:v>0.18253100000000011</c:v>
                </c:pt>
                <c:pt idx="8863" formatCode="General">
                  <c:v>0.18255099999999999</c:v>
                </c:pt>
                <c:pt idx="8864" formatCode="General">
                  <c:v>0.18257200000000001</c:v>
                </c:pt>
                <c:pt idx="8865" formatCode="General">
                  <c:v>0.18259200000000012</c:v>
                </c:pt>
                <c:pt idx="8866" formatCode="General">
                  <c:v>0.18261200000000011</c:v>
                </c:pt>
                <c:pt idx="8867" formatCode="General">
                  <c:v>0.18263299999999999</c:v>
                </c:pt>
                <c:pt idx="8868" formatCode="General">
                  <c:v>0.18265400000000001</c:v>
                </c:pt>
                <c:pt idx="8869" formatCode="General">
                  <c:v>0.182674</c:v>
                </c:pt>
                <c:pt idx="8870" formatCode="General">
                  <c:v>0.18269500000000011</c:v>
                </c:pt>
                <c:pt idx="8871" formatCode="General">
                  <c:v>0.18271600000000018</c:v>
                </c:pt>
                <c:pt idx="8872" formatCode="General">
                  <c:v>0.18273600000000018</c:v>
                </c:pt>
                <c:pt idx="8873" formatCode="General">
                  <c:v>0.18275700000000011</c:v>
                </c:pt>
                <c:pt idx="8874" formatCode="General">
                  <c:v>0.18277700000000011</c:v>
                </c:pt>
                <c:pt idx="8875" formatCode="General">
                  <c:v>0.18279800000000018</c:v>
                </c:pt>
                <c:pt idx="8876" formatCode="General">
                  <c:v>0.18281900000000012</c:v>
                </c:pt>
                <c:pt idx="8877" formatCode="General">
                  <c:v>0.18283900000000011</c:v>
                </c:pt>
                <c:pt idx="8878" formatCode="General">
                  <c:v>0.18285999999999999</c:v>
                </c:pt>
                <c:pt idx="8879" formatCode="General">
                  <c:v>0.18287999999999999</c:v>
                </c:pt>
                <c:pt idx="8880" formatCode="General">
                  <c:v>0.18290100000000012</c:v>
                </c:pt>
                <c:pt idx="8881" formatCode="General">
                  <c:v>0.18292100000000011</c:v>
                </c:pt>
                <c:pt idx="8882" formatCode="General">
                  <c:v>0.18294200000000019</c:v>
                </c:pt>
                <c:pt idx="8883" formatCode="General">
                  <c:v>0.18296200000000018</c:v>
                </c:pt>
                <c:pt idx="8884" formatCode="General">
                  <c:v>0.18298300000000012</c:v>
                </c:pt>
                <c:pt idx="8885" formatCode="General">
                  <c:v>0.18300400000000011</c:v>
                </c:pt>
                <c:pt idx="8886" formatCode="General">
                  <c:v>0.18302499999999999</c:v>
                </c:pt>
                <c:pt idx="8887" formatCode="General">
                  <c:v>0.18304500000000018</c:v>
                </c:pt>
                <c:pt idx="8888" formatCode="General">
                  <c:v>0.18306600000000012</c:v>
                </c:pt>
                <c:pt idx="8889" formatCode="General">
                  <c:v>0.18308600000000011</c:v>
                </c:pt>
                <c:pt idx="8890" formatCode="General">
                  <c:v>0.18310699999999999</c:v>
                </c:pt>
                <c:pt idx="8891" formatCode="General">
                  <c:v>0.18312700000000001</c:v>
                </c:pt>
                <c:pt idx="8892" formatCode="General">
                  <c:v>0.18314800000000012</c:v>
                </c:pt>
                <c:pt idx="8893" formatCode="General">
                  <c:v>0.18316900000000011</c:v>
                </c:pt>
                <c:pt idx="8894" formatCode="General">
                  <c:v>0.18318899999999999</c:v>
                </c:pt>
                <c:pt idx="8895" formatCode="General">
                  <c:v>0.18321000000000018</c:v>
                </c:pt>
                <c:pt idx="8896" formatCode="General">
                  <c:v>0.18323000000000012</c:v>
                </c:pt>
                <c:pt idx="8897" formatCode="General">
                  <c:v>0.18325100000000011</c:v>
                </c:pt>
                <c:pt idx="8898" formatCode="General">
                  <c:v>0.18327099999999999</c:v>
                </c:pt>
                <c:pt idx="8899" formatCode="General">
                  <c:v>0.18329200000000018</c:v>
                </c:pt>
                <c:pt idx="8900" formatCode="General">
                  <c:v>0.18331300000000011</c:v>
                </c:pt>
                <c:pt idx="8901" formatCode="General">
                  <c:v>0.18333400000000011</c:v>
                </c:pt>
                <c:pt idx="8902" formatCode="General">
                  <c:v>0.18335399999999999</c:v>
                </c:pt>
                <c:pt idx="8903" formatCode="General">
                  <c:v>0.18337500000000001</c:v>
                </c:pt>
                <c:pt idx="8904" formatCode="General">
                  <c:v>0.18339500000000011</c:v>
                </c:pt>
                <c:pt idx="8905" formatCode="General">
                  <c:v>0.18341600000000022</c:v>
                </c:pt>
                <c:pt idx="8906" formatCode="General">
                  <c:v>0.18343700000000018</c:v>
                </c:pt>
                <c:pt idx="8907" formatCode="General">
                  <c:v>0.18345700000000012</c:v>
                </c:pt>
                <c:pt idx="8908" formatCode="General">
                  <c:v>0.18347800000000011</c:v>
                </c:pt>
                <c:pt idx="8909" formatCode="General">
                  <c:v>0.18349800000000019</c:v>
                </c:pt>
                <c:pt idx="8910" formatCode="General">
                  <c:v>0.18351900000000018</c:v>
                </c:pt>
                <c:pt idx="8911" formatCode="General">
                  <c:v>0.18353900000000012</c:v>
                </c:pt>
                <c:pt idx="8912" formatCode="General">
                  <c:v>0.18356000000000011</c:v>
                </c:pt>
                <c:pt idx="8913" formatCode="General">
                  <c:v>0.18358099999999999</c:v>
                </c:pt>
                <c:pt idx="8914" formatCode="General">
                  <c:v>0.18360199999999999</c:v>
                </c:pt>
                <c:pt idx="8915" formatCode="General">
                  <c:v>0.18362200000000001</c:v>
                </c:pt>
                <c:pt idx="8916" formatCode="General">
                  <c:v>0.18364300000000011</c:v>
                </c:pt>
                <c:pt idx="8917" formatCode="General">
                  <c:v>0.18366299999999999</c:v>
                </c:pt>
                <c:pt idx="8918" formatCode="General">
                  <c:v>0.18368399999999999</c:v>
                </c:pt>
                <c:pt idx="8919" formatCode="General">
                  <c:v>0.18370400000000012</c:v>
                </c:pt>
                <c:pt idx="8920" formatCode="General">
                  <c:v>0.18372500000000011</c:v>
                </c:pt>
                <c:pt idx="8921" formatCode="General">
                  <c:v>0.18374600000000019</c:v>
                </c:pt>
                <c:pt idx="8922" formatCode="General">
                  <c:v>0.18376600000000018</c:v>
                </c:pt>
                <c:pt idx="8923" formatCode="General">
                  <c:v>0.18378700000000012</c:v>
                </c:pt>
                <c:pt idx="8924" formatCode="General">
                  <c:v>0.18380700000000011</c:v>
                </c:pt>
                <c:pt idx="8925" formatCode="General">
                  <c:v>0.18382799999999999</c:v>
                </c:pt>
                <c:pt idx="8926" formatCode="General">
                  <c:v>0.18384800000000018</c:v>
                </c:pt>
                <c:pt idx="8927" formatCode="General">
                  <c:v>0.18386900000000012</c:v>
                </c:pt>
                <c:pt idx="8928" formatCode="General">
                  <c:v>0.18389000000000011</c:v>
                </c:pt>
                <c:pt idx="8929" formatCode="General">
                  <c:v>0.18391100000000019</c:v>
                </c:pt>
                <c:pt idx="8930" formatCode="General">
                  <c:v>0.18393100000000018</c:v>
                </c:pt>
                <c:pt idx="8931" formatCode="General">
                  <c:v>0.18395200000000012</c:v>
                </c:pt>
                <c:pt idx="8932" formatCode="General">
                  <c:v>0.18397200000000011</c:v>
                </c:pt>
                <c:pt idx="8933" formatCode="General">
                  <c:v>0.18399200000000018</c:v>
                </c:pt>
                <c:pt idx="8934" formatCode="General">
                  <c:v>0.18401300000000018</c:v>
                </c:pt>
                <c:pt idx="8935" formatCode="General">
                  <c:v>0.18403300000000011</c:v>
                </c:pt>
                <c:pt idx="8936" formatCode="General">
                  <c:v>0.18405400000000011</c:v>
                </c:pt>
                <c:pt idx="8937" formatCode="General">
                  <c:v>0.18407499999999999</c:v>
                </c:pt>
                <c:pt idx="8938" formatCode="General">
                  <c:v>0.18409600000000018</c:v>
                </c:pt>
                <c:pt idx="8939" formatCode="General">
                  <c:v>0.18411600000000011</c:v>
                </c:pt>
                <c:pt idx="8940" formatCode="General">
                  <c:v>0.18413700000000011</c:v>
                </c:pt>
                <c:pt idx="8941" formatCode="General">
                  <c:v>0.18415699999999999</c:v>
                </c:pt>
                <c:pt idx="8942" formatCode="General">
                  <c:v>0.18417800000000001</c:v>
                </c:pt>
                <c:pt idx="8943" formatCode="General">
                  <c:v>0.18419800000000011</c:v>
                </c:pt>
                <c:pt idx="8944" formatCode="General">
                  <c:v>0.18421900000000019</c:v>
                </c:pt>
                <c:pt idx="8945" formatCode="General">
                  <c:v>0.18424000000000013</c:v>
                </c:pt>
                <c:pt idx="8946" formatCode="General">
                  <c:v>0.18426000000000012</c:v>
                </c:pt>
                <c:pt idx="8947" formatCode="General">
                  <c:v>0.18428100000000011</c:v>
                </c:pt>
                <c:pt idx="8948" formatCode="General">
                  <c:v>0.18430099999999999</c:v>
                </c:pt>
                <c:pt idx="8949" formatCode="General">
                  <c:v>0.18432200000000001</c:v>
                </c:pt>
                <c:pt idx="8950" formatCode="General">
                  <c:v>0.18434300000000012</c:v>
                </c:pt>
                <c:pt idx="8951" formatCode="General">
                  <c:v>0.18436300000000011</c:v>
                </c:pt>
                <c:pt idx="8952" formatCode="General">
                  <c:v>0.18438399999999999</c:v>
                </c:pt>
                <c:pt idx="8953" formatCode="General">
                  <c:v>0.18440500000000018</c:v>
                </c:pt>
                <c:pt idx="8954" formatCode="General">
                  <c:v>0.18442500000000012</c:v>
                </c:pt>
                <c:pt idx="8955" formatCode="General">
                  <c:v>0.18444600000000025</c:v>
                </c:pt>
                <c:pt idx="8956" formatCode="General">
                  <c:v>0.18446600000000019</c:v>
                </c:pt>
                <c:pt idx="8957" formatCode="General">
                  <c:v>0.18448700000000018</c:v>
                </c:pt>
                <c:pt idx="8958" formatCode="General">
                  <c:v>0.18450700000000012</c:v>
                </c:pt>
                <c:pt idx="8959" formatCode="General">
                  <c:v>0.18452800000000011</c:v>
                </c:pt>
                <c:pt idx="8960" formatCode="General">
                  <c:v>0.18454900000000019</c:v>
                </c:pt>
                <c:pt idx="8961" formatCode="General">
                  <c:v>0.18456900000000018</c:v>
                </c:pt>
                <c:pt idx="8962" formatCode="General">
                  <c:v>0.18459000000000012</c:v>
                </c:pt>
                <c:pt idx="8963" formatCode="General">
                  <c:v>0.18461000000000011</c:v>
                </c:pt>
                <c:pt idx="8964" formatCode="General">
                  <c:v>0.18463099999999999</c:v>
                </c:pt>
                <c:pt idx="8965" formatCode="General">
                  <c:v>0.18465100000000001</c:v>
                </c:pt>
                <c:pt idx="8966" formatCode="General">
                  <c:v>0.184672</c:v>
                </c:pt>
                <c:pt idx="8967" formatCode="General">
                  <c:v>0.18469300000000011</c:v>
                </c:pt>
                <c:pt idx="8968" formatCode="General">
                  <c:v>0.18471400000000018</c:v>
                </c:pt>
                <c:pt idx="8969" formatCode="General">
                  <c:v>0.18473400000000012</c:v>
                </c:pt>
                <c:pt idx="8970" formatCode="General">
                  <c:v>0.18475500000000011</c:v>
                </c:pt>
                <c:pt idx="8971" formatCode="General">
                  <c:v>0.18477499999999999</c:v>
                </c:pt>
                <c:pt idx="8972" formatCode="General">
                  <c:v>0.18479600000000018</c:v>
                </c:pt>
                <c:pt idx="8973" formatCode="General">
                  <c:v>0.18481600000000012</c:v>
                </c:pt>
                <c:pt idx="8974" formatCode="General">
                  <c:v>0.18483700000000011</c:v>
                </c:pt>
                <c:pt idx="8975" formatCode="General">
                  <c:v>0.18485799999999999</c:v>
                </c:pt>
                <c:pt idx="8976" formatCode="General">
                  <c:v>0.18487799999999999</c:v>
                </c:pt>
                <c:pt idx="8977" formatCode="General">
                  <c:v>0.18489900000000012</c:v>
                </c:pt>
                <c:pt idx="8978" formatCode="General">
                  <c:v>0.18491900000000025</c:v>
                </c:pt>
                <c:pt idx="8979" formatCode="General">
                  <c:v>0.18494000000000019</c:v>
                </c:pt>
                <c:pt idx="8980" formatCode="General">
                  <c:v>0.18496100000000013</c:v>
                </c:pt>
                <c:pt idx="8981" formatCode="General">
                  <c:v>0.18498200000000012</c:v>
                </c:pt>
                <c:pt idx="8982" formatCode="General">
                  <c:v>0.18500200000000011</c:v>
                </c:pt>
                <c:pt idx="8983" formatCode="General">
                  <c:v>0.18502299999999999</c:v>
                </c:pt>
                <c:pt idx="8984" formatCode="General">
                  <c:v>0.18504300000000018</c:v>
                </c:pt>
                <c:pt idx="8985" formatCode="General">
                  <c:v>0.18506400000000012</c:v>
                </c:pt>
                <c:pt idx="8986" formatCode="General">
                  <c:v>0.18508400000000011</c:v>
                </c:pt>
                <c:pt idx="8987" formatCode="General">
                  <c:v>0.18510499999999999</c:v>
                </c:pt>
                <c:pt idx="8988" formatCode="General">
                  <c:v>0.18512500000000001</c:v>
                </c:pt>
                <c:pt idx="8989" formatCode="General">
                  <c:v>0.18514600000000012</c:v>
                </c:pt>
                <c:pt idx="8990" formatCode="General">
                  <c:v>0.18516700000000011</c:v>
                </c:pt>
                <c:pt idx="8991" formatCode="General">
                  <c:v>0.18518699999999999</c:v>
                </c:pt>
                <c:pt idx="8992" formatCode="General">
                  <c:v>0.18520800000000018</c:v>
                </c:pt>
                <c:pt idx="8993" formatCode="General">
                  <c:v>0.18522800000000011</c:v>
                </c:pt>
                <c:pt idx="8994" formatCode="General">
                  <c:v>0.18524900000000022</c:v>
                </c:pt>
                <c:pt idx="8995" formatCode="General">
                  <c:v>0.1852700000000001</c:v>
                </c:pt>
                <c:pt idx="8996" formatCode="General">
                  <c:v>0.18529100000000018</c:v>
                </c:pt>
                <c:pt idx="8997" formatCode="General">
                  <c:v>0.18531100000000011</c:v>
                </c:pt>
                <c:pt idx="8998" formatCode="General">
                  <c:v>0.18533200000000011</c:v>
                </c:pt>
                <c:pt idx="8999" formatCode="General">
                  <c:v>0.18535199999999999</c:v>
                </c:pt>
                <c:pt idx="9000" formatCode="General">
                  <c:v>0.18537200000000001</c:v>
                </c:pt>
                <c:pt idx="9001" formatCode="General">
                  <c:v>0.18539300000000011</c:v>
                </c:pt>
                <c:pt idx="9002" formatCode="General">
                  <c:v>0.18541400000000022</c:v>
                </c:pt>
                <c:pt idx="9003" formatCode="General">
                  <c:v>0.18543500000000018</c:v>
                </c:pt>
                <c:pt idx="9004" formatCode="General">
                  <c:v>0.18545500000000012</c:v>
                </c:pt>
                <c:pt idx="9005" formatCode="General">
                  <c:v>0.18547600000000011</c:v>
                </c:pt>
                <c:pt idx="9006" formatCode="General">
                  <c:v>0.18549600000000019</c:v>
                </c:pt>
                <c:pt idx="9007" formatCode="General">
                  <c:v>0.18551700000000018</c:v>
                </c:pt>
                <c:pt idx="9008" formatCode="General">
                  <c:v>0.18553700000000012</c:v>
                </c:pt>
                <c:pt idx="9009" formatCode="General">
                  <c:v>0.18555800000000011</c:v>
                </c:pt>
                <c:pt idx="9010" formatCode="General">
                  <c:v>0.18557799999999999</c:v>
                </c:pt>
                <c:pt idx="9011" formatCode="General">
                  <c:v>0.18560000000000001</c:v>
                </c:pt>
                <c:pt idx="9012" formatCode="General">
                  <c:v>0.18562000000000001</c:v>
                </c:pt>
                <c:pt idx="9013" formatCode="General">
                  <c:v>0.18564000000000011</c:v>
                </c:pt>
                <c:pt idx="9014" formatCode="General">
                  <c:v>0.18566099999999999</c:v>
                </c:pt>
                <c:pt idx="9015" formatCode="General">
                  <c:v>0.18568100000000001</c:v>
                </c:pt>
                <c:pt idx="9016" formatCode="General">
                  <c:v>0.18570200000000012</c:v>
                </c:pt>
                <c:pt idx="9017" formatCode="General">
                  <c:v>0.18572300000000011</c:v>
                </c:pt>
                <c:pt idx="9018" formatCode="General">
                  <c:v>0.18574300000000019</c:v>
                </c:pt>
                <c:pt idx="9019" formatCode="General">
                  <c:v>0.18576400000000018</c:v>
                </c:pt>
                <c:pt idx="9020" formatCode="General">
                  <c:v>0.18578500000000012</c:v>
                </c:pt>
                <c:pt idx="9021" formatCode="General">
                  <c:v>0.18580500000000011</c:v>
                </c:pt>
                <c:pt idx="9022" formatCode="General">
                  <c:v>0.18582599999999999</c:v>
                </c:pt>
                <c:pt idx="9023" formatCode="General">
                  <c:v>0.18584600000000018</c:v>
                </c:pt>
                <c:pt idx="9024" formatCode="General">
                  <c:v>0.18586700000000012</c:v>
                </c:pt>
                <c:pt idx="9025" formatCode="General">
                  <c:v>0.18588800000000011</c:v>
                </c:pt>
                <c:pt idx="9026" formatCode="General">
                  <c:v>0.18590800000000018</c:v>
                </c:pt>
                <c:pt idx="9027" formatCode="General">
                  <c:v>0.18592900000000018</c:v>
                </c:pt>
                <c:pt idx="9028" formatCode="General">
                  <c:v>0.18594900000000025</c:v>
                </c:pt>
                <c:pt idx="9029" formatCode="General">
                  <c:v>0.18597000000000011</c:v>
                </c:pt>
                <c:pt idx="9030" formatCode="General">
                  <c:v>0.18599000000000018</c:v>
                </c:pt>
                <c:pt idx="9031" formatCode="General">
                  <c:v>0.18601100000000018</c:v>
                </c:pt>
                <c:pt idx="9032" formatCode="General">
                  <c:v>0.18603100000000011</c:v>
                </c:pt>
                <c:pt idx="9033" formatCode="General">
                  <c:v>0.18605200000000011</c:v>
                </c:pt>
                <c:pt idx="9034" formatCode="General">
                  <c:v>0.18607299999999999</c:v>
                </c:pt>
                <c:pt idx="9035" formatCode="General">
                  <c:v>0.18609400000000012</c:v>
                </c:pt>
                <c:pt idx="9036" formatCode="General">
                  <c:v>0.18611400000000011</c:v>
                </c:pt>
                <c:pt idx="9037" formatCode="General">
                  <c:v>0.18613499999999999</c:v>
                </c:pt>
                <c:pt idx="9038" formatCode="General">
                  <c:v>0.18615499999999999</c:v>
                </c:pt>
                <c:pt idx="9039" formatCode="General">
                  <c:v>0.18617600000000001</c:v>
                </c:pt>
                <c:pt idx="9040" formatCode="General">
                  <c:v>0.18619600000000011</c:v>
                </c:pt>
                <c:pt idx="9041" formatCode="General">
                  <c:v>0.18621700000000019</c:v>
                </c:pt>
                <c:pt idx="9042" formatCode="General">
                  <c:v>0.18623800000000013</c:v>
                </c:pt>
                <c:pt idx="9043" formatCode="General">
                  <c:v>0.18625800000000012</c:v>
                </c:pt>
                <c:pt idx="9044" formatCode="General">
                  <c:v>0.18627900000000011</c:v>
                </c:pt>
                <c:pt idx="9045" formatCode="General">
                  <c:v>0.18629900000000019</c:v>
                </c:pt>
                <c:pt idx="9046" formatCode="General">
                  <c:v>0.18632000000000001</c:v>
                </c:pt>
                <c:pt idx="9047" formatCode="General">
                  <c:v>0.18634000000000012</c:v>
                </c:pt>
                <c:pt idx="9048" formatCode="General">
                  <c:v>0.18636200000000011</c:v>
                </c:pt>
                <c:pt idx="9049" formatCode="General">
                  <c:v>0.18638199999999999</c:v>
                </c:pt>
                <c:pt idx="9050" formatCode="General">
                  <c:v>0.18640300000000018</c:v>
                </c:pt>
                <c:pt idx="9051" formatCode="General">
                  <c:v>0.18642300000000012</c:v>
                </c:pt>
                <c:pt idx="9052" formatCode="General">
                  <c:v>0.18644400000000025</c:v>
                </c:pt>
                <c:pt idx="9053" formatCode="General">
                  <c:v>0.18646400000000019</c:v>
                </c:pt>
                <c:pt idx="9054" formatCode="General">
                  <c:v>0.18648500000000018</c:v>
                </c:pt>
                <c:pt idx="9055" formatCode="General">
                  <c:v>0.18650600000000012</c:v>
                </c:pt>
                <c:pt idx="9056" formatCode="General">
                  <c:v>0.18652600000000011</c:v>
                </c:pt>
                <c:pt idx="9057" formatCode="General">
                  <c:v>0.18654700000000018</c:v>
                </c:pt>
                <c:pt idx="9058" formatCode="General">
                  <c:v>0.18656700000000018</c:v>
                </c:pt>
                <c:pt idx="9059" formatCode="General">
                  <c:v>0.18658800000000011</c:v>
                </c:pt>
                <c:pt idx="9060" formatCode="General">
                  <c:v>0.18660800000000011</c:v>
                </c:pt>
                <c:pt idx="9061" formatCode="General">
                  <c:v>0.18662899999999999</c:v>
                </c:pt>
                <c:pt idx="9062" formatCode="General">
                  <c:v>0.18665000000000001</c:v>
                </c:pt>
                <c:pt idx="9063" formatCode="General">
                  <c:v>0.186671</c:v>
                </c:pt>
                <c:pt idx="9064" formatCode="General">
                  <c:v>0.18669100000000011</c:v>
                </c:pt>
                <c:pt idx="9065" formatCode="General">
                  <c:v>0.18671200000000018</c:v>
                </c:pt>
                <c:pt idx="9066" formatCode="General">
                  <c:v>0.18673200000000012</c:v>
                </c:pt>
                <c:pt idx="9067" formatCode="General">
                  <c:v>0.18675200000000011</c:v>
                </c:pt>
                <c:pt idx="9068" formatCode="General">
                  <c:v>0.18677299999999999</c:v>
                </c:pt>
                <c:pt idx="9069" formatCode="General">
                  <c:v>0.18679400000000018</c:v>
                </c:pt>
                <c:pt idx="9070" formatCode="General">
                  <c:v>0.18681500000000012</c:v>
                </c:pt>
                <c:pt idx="9071" formatCode="General">
                  <c:v>0.18683500000000011</c:v>
                </c:pt>
                <c:pt idx="9072" formatCode="General">
                  <c:v>0.18685599999999999</c:v>
                </c:pt>
                <c:pt idx="9073" formatCode="General">
                  <c:v>0.18687599999999999</c:v>
                </c:pt>
                <c:pt idx="9074" formatCode="General">
                  <c:v>0.18689700000000012</c:v>
                </c:pt>
                <c:pt idx="9075" formatCode="General">
                  <c:v>0.18691700000000025</c:v>
                </c:pt>
                <c:pt idx="9076" formatCode="General">
                  <c:v>0.18693800000000019</c:v>
                </c:pt>
                <c:pt idx="9077" formatCode="General">
                  <c:v>0.18695900000000013</c:v>
                </c:pt>
                <c:pt idx="9078" formatCode="General">
                  <c:v>0.18698000000000012</c:v>
                </c:pt>
                <c:pt idx="9079" formatCode="General">
                  <c:v>0.18700000000000011</c:v>
                </c:pt>
                <c:pt idx="9080" formatCode="General">
                  <c:v>0.1870200000000001</c:v>
                </c:pt>
                <c:pt idx="9081" formatCode="General">
                  <c:v>0.18704100000000018</c:v>
                </c:pt>
                <c:pt idx="9082" formatCode="General">
                  <c:v>0.18706100000000012</c:v>
                </c:pt>
                <c:pt idx="9083" formatCode="General">
                  <c:v>0.18708200000000011</c:v>
                </c:pt>
                <c:pt idx="9084" formatCode="General">
                  <c:v>0.18710199999999999</c:v>
                </c:pt>
                <c:pt idx="9085" formatCode="General">
                  <c:v>0.18712400000000001</c:v>
                </c:pt>
                <c:pt idx="9086" formatCode="General">
                  <c:v>0.18714400000000012</c:v>
                </c:pt>
                <c:pt idx="9087" formatCode="General">
                  <c:v>0.18716500000000011</c:v>
                </c:pt>
                <c:pt idx="9088" formatCode="General">
                  <c:v>0.18718499999999999</c:v>
                </c:pt>
                <c:pt idx="9089" formatCode="General">
                  <c:v>0.18720600000000018</c:v>
                </c:pt>
                <c:pt idx="9090" formatCode="General">
                  <c:v>0.18722600000000011</c:v>
                </c:pt>
                <c:pt idx="9091" formatCode="General">
                  <c:v>0.18724700000000022</c:v>
                </c:pt>
                <c:pt idx="9092" formatCode="General">
                  <c:v>0.18726700000000018</c:v>
                </c:pt>
                <c:pt idx="9093" formatCode="General">
                  <c:v>0.18728800000000018</c:v>
                </c:pt>
                <c:pt idx="9094" formatCode="General">
                  <c:v>0.18730900000000011</c:v>
                </c:pt>
                <c:pt idx="9095" formatCode="General">
                  <c:v>0.18732900000000011</c:v>
                </c:pt>
                <c:pt idx="9096" formatCode="General">
                  <c:v>0.18735000000000004</c:v>
                </c:pt>
                <c:pt idx="9097" formatCode="General">
                  <c:v>0.18737000000000001</c:v>
                </c:pt>
                <c:pt idx="9098" formatCode="General">
                  <c:v>0.18739100000000011</c:v>
                </c:pt>
                <c:pt idx="9099" formatCode="General">
                  <c:v>0.18741200000000022</c:v>
                </c:pt>
                <c:pt idx="9100" formatCode="General">
                  <c:v>0.18743200000000018</c:v>
                </c:pt>
                <c:pt idx="9101" formatCode="General">
                  <c:v>0.18745300000000012</c:v>
                </c:pt>
                <c:pt idx="9102" formatCode="General">
                  <c:v>0.18747400000000011</c:v>
                </c:pt>
                <c:pt idx="9103" formatCode="General">
                  <c:v>0.18749400000000019</c:v>
                </c:pt>
                <c:pt idx="9104" formatCode="General">
                  <c:v>0.18751500000000018</c:v>
                </c:pt>
                <c:pt idx="9105" formatCode="General">
                  <c:v>0.18753500000000012</c:v>
                </c:pt>
                <c:pt idx="9106" formatCode="General">
                  <c:v>0.18755600000000011</c:v>
                </c:pt>
                <c:pt idx="9107" formatCode="General">
                  <c:v>0.18757599999999999</c:v>
                </c:pt>
                <c:pt idx="9108" formatCode="General">
                  <c:v>0.18759700000000018</c:v>
                </c:pt>
                <c:pt idx="9109" formatCode="General">
                  <c:v>0.18761800000000012</c:v>
                </c:pt>
                <c:pt idx="9110" formatCode="General">
                  <c:v>0.18763800000000011</c:v>
                </c:pt>
                <c:pt idx="9111" formatCode="General">
                  <c:v>0.18765899999999999</c:v>
                </c:pt>
                <c:pt idx="9112" formatCode="General">
                  <c:v>0.18767900000000001</c:v>
                </c:pt>
                <c:pt idx="9113" formatCode="General">
                  <c:v>0.18770000000000012</c:v>
                </c:pt>
                <c:pt idx="9114" formatCode="General">
                  <c:v>0.18772000000000011</c:v>
                </c:pt>
                <c:pt idx="9115" formatCode="General">
                  <c:v>0.18774100000000019</c:v>
                </c:pt>
                <c:pt idx="9116" formatCode="General">
                  <c:v>0.18776200000000018</c:v>
                </c:pt>
                <c:pt idx="9117" formatCode="General">
                  <c:v>0.18778300000000012</c:v>
                </c:pt>
                <c:pt idx="9118" formatCode="General">
                  <c:v>0.18780300000000011</c:v>
                </c:pt>
                <c:pt idx="9119" formatCode="General">
                  <c:v>0.18782399999999999</c:v>
                </c:pt>
                <c:pt idx="9120" formatCode="General">
                  <c:v>0.18784400000000018</c:v>
                </c:pt>
                <c:pt idx="9121" formatCode="General">
                  <c:v>0.18786400000000011</c:v>
                </c:pt>
                <c:pt idx="9122" formatCode="General">
                  <c:v>0.18788500000000011</c:v>
                </c:pt>
                <c:pt idx="9123" formatCode="General">
                  <c:v>0.18790600000000018</c:v>
                </c:pt>
                <c:pt idx="9124" formatCode="General">
                  <c:v>0.18792700000000018</c:v>
                </c:pt>
                <c:pt idx="9125" formatCode="General">
                  <c:v>0.18794700000000025</c:v>
                </c:pt>
                <c:pt idx="9126" formatCode="General">
                  <c:v>0.18796800000000022</c:v>
                </c:pt>
                <c:pt idx="9127" formatCode="General">
                  <c:v>0.18798800000000018</c:v>
                </c:pt>
                <c:pt idx="9128" formatCode="General">
                  <c:v>0.18800900000000012</c:v>
                </c:pt>
                <c:pt idx="9129" formatCode="General">
                  <c:v>0.18803000000000011</c:v>
                </c:pt>
                <c:pt idx="9130" formatCode="General">
                  <c:v>0.18805100000000011</c:v>
                </c:pt>
                <c:pt idx="9131" formatCode="General">
                  <c:v>0.18807099999999999</c:v>
                </c:pt>
                <c:pt idx="9132" formatCode="General">
                  <c:v>0.18809200000000012</c:v>
                </c:pt>
                <c:pt idx="9133" formatCode="General">
                  <c:v>0.18811200000000011</c:v>
                </c:pt>
                <c:pt idx="9134" formatCode="General">
                  <c:v>0.18813199999999999</c:v>
                </c:pt>
                <c:pt idx="9135" formatCode="General">
                  <c:v>0.18815299999999999</c:v>
                </c:pt>
                <c:pt idx="9136" formatCode="General">
                  <c:v>0.18817400000000001</c:v>
                </c:pt>
                <c:pt idx="9137" formatCode="General">
                  <c:v>0.18819500000000011</c:v>
                </c:pt>
                <c:pt idx="9138" formatCode="General">
                  <c:v>0.18821500000000019</c:v>
                </c:pt>
                <c:pt idx="9139" formatCode="General">
                  <c:v>0.18823600000000013</c:v>
                </c:pt>
                <c:pt idx="9140" formatCode="General">
                  <c:v>0.18825600000000012</c:v>
                </c:pt>
                <c:pt idx="9141" formatCode="General">
                  <c:v>0.18827700000000011</c:v>
                </c:pt>
                <c:pt idx="9142" formatCode="General">
                  <c:v>0.18829700000000019</c:v>
                </c:pt>
                <c:pt idx="9143" formatCode="General">
                  <c:v>0.18831800000000018</c:v>
                </c:pt>
                <c:pt idx="9144" formatCode="General">
                  <c:v>0.18833900000000012</c:v>
                </c:pt>
                <c:pt idx="9145" formatCode="General">
                  <c:v>0.18835900000000011</c:v>
                </c:pt>
                <c:pt idx="9146" formatCode="General">
                  <c:v>0.18837999999999999</c:v>
                </c:pt>
                <c:pt idx="9147" formatCode="General">
                  <c:v>0.18840000000000018</c:v>
                </c:pt>
                <c:pt idx="9148" formatCode="General">
                  <c:v>0.18842100000000012</c:v>
                </c:pt>
                <c:pt idx="9149" formatCode="General">
                  <c:v>0.18844100000000022</c:v>
                </c:pt>
                <c:pt idx="9150" formatCode="General">
                  <c:v>0.18846200000000018</c:v>
                </c:pt>
                <c:pt idx="9151" formatCode="General">
                  <c:v>0.18848300000000018</c:v>
                </c:pt>
                <c:pt idx="9152" formatCode="General">
                  <c:v>0.18850400000000012</c:v>
                </c:pt>
                <c:pt idx="9153" formatCode="General">
                  <c:v>0.18852400000000011</c:v>
                </c:pt>
                <c:pt idx="9154" formatCode="General">
                  <c:v>0.18854500000000018</c:v>
                </c:pt>
                <c:pt idx="9155" formatCode="General">
                  <c:v>0.18856500000000018</c:v>
                </c:pt>
                <c:pt idx="9156" formatCode="General">
                  <c:v>0.18858600000000011</c:v>
                </c:pt>
                <c:pt idx="9157" formatCode="General">
                  <c:v>0.18860600000000011</c:v>
                </c:pt>
                <c:pt idx="9158" formatCode="General">
                  <c:v>0.18862699999999999</c:v>
                </c:pt>
                <c:pt idx="9159" formatCode="General">
                  <c:v>0.18864700000000012</c:v>
                </c:pt>
                <c:pt idx="9160" formatCode="General">
                  <c:v>0.18866900000000011</c:v>
                </c:pt>
                <c:pt idx="9161" formatCode="General">
                  <c:v>0.18868900000000011</c:v>
                </c:pt>
                <c:pt idx="9162" formatCode="General">
                  <c:v>0.18870900000000018</c:v>
                </c:pt>
                <c:pt idx="9163" formatCode="General">
                  <c:v>0.18873000000000012</c:v>
                </c:pt>
                <c:pt idx="9164" formatCode="General">
                  <c:v>0.18875000000000011</c:v>
                </c:pt>
                <c:pt idx="9165" formatCode="General">
                  <c:v>0.18877099999999999</c:v>
                </c:pt>
                <c:pt idx="9166" formatCode="General">
                  <c:v>0.18879100000000013</c:v>
                </c:pt>
                <c:pt idx="9167" formatCode="General">
                  <c:v>0.18881200000000012</c:v>
                </c:pt>
                <c:pt idx="9168" formatCode="General">
                  <c:v>0.18883300000000011</c:v>
                </c:pt>
                <c:pt idx="9169" formatCode="General">
                  <c:v>0.18885399999999999</c:v>
                </c:pt>
                <c:pt idx="9170" formatCode="General">
                  <c:v>0.18887399999999999</c:v>
                </c:pt>
                <c:pt idx="9171" formatCode="General">
                  <c:v>0.18889500000000012</c:v>
                </c:pt>
                <c:pt idx="9172" formatCode="General">
                  <c:v>0.18891500000000025</c:v>
                </c:pt>
                <c:pt idx="9173" formatCode="General">
                  <c:v>0.18893600000000019</c:v>
                </c:pt>
                <c:pt idx="9174" formatCode="General">
                  <c:v>0.18895600000000018</c:v>
                </c:pt>
                <c:pt idx="9175" formatCode="General">
                  <c:v>0.18897700000000012</c:v>
                </c:pt>
                <c:pt idx="9176" formatCode="General">
                  <c:v>0.18899800000000025</c:v>
                </c:pt>
                <c:pt idx="9177" formatCode="General">
                  <c:v>0.18901800000000019</c:v>
                </c:pt>
                <c:pt idx="9178" formatCode="General">
                  <c:v>0.18903900000000018</c:v>
                </c:pt>
                <c:pt idx="9179" formatCode="General">
                  <c:v>0.18905900000000012</c:v>
                </c:pt>
                <c:pt idx="9180" formatCode="General">
                  <c:v>0.18908000000000011</c:v>
                </c:pt>
                <c:pt idx="9181" formatCode="General">
                  <c:v>0.1891000000000001</c:v>
                </c:pt>
                <c:pt idx="9182" formatCode="General">
                  <c:v>0.18912100000000001</c:v>
                </c:pt>
                <c:pt idx="9183" formatCode="General">
                  <c:v>0.18914200000000012</c:v>
                </c:pt>
                <c:pt idx="9184" formatCode="General">
                  <c:v>0.18916300000000011</c:v>
                </c:pt>
                <c:pt idx="9185" formatCode="General">
                  <c:v>0.18918299999999999</c:v>
                </c:pt>
                <c:pt idx="9186" formatCode="General">
                  <c:v>0.18920400000000018</c:v>
                </c:pt>
                <c:pt idx="9187" formatCode="General">
                  <c:v>0.18922400000000011</c:v>
                </c:pt>
                <c:pt idx="9188" formatCode="General">
                  <c:v>0.18924400000000022</c:v>
                </c:pt>
                <c:pt idx="9189" formatCode="General">
                  <c:v>0.18926500000000018</c:v>
                </c:pt>
                <c:pt idx="9190" formatCode="General">
                  <c:v>0.18928600000000018</c:v>
                </c:pt>
                <c:pt idx="9191" formatCode="General">
                  <c:v>0.18930700000000011</c:v>
                </c:pt>
                <c:pt idx="9192" formatCode="General">
                  <c:v>0.18932700000000011</c:v>
                </c:pt>
                <c:pt idx="9193" formatCode="General">
                  <c:v>0.18934800000000018</c:v>
                </c:pt>
                <c:pt idx="9194" formatCode="General">
                  <c:v>0.18936800000000012</c:v>
                </c:pt>
                <c:pt idx="9195" formatCode="General">
                  <c:v>0.18938900000000011</c:v>
                </c:pt>
                <c:pt idx="9196" formatCode="General">
                  <c:v>0.18940900000000019</c:v>
                </c:pt>
                <c:pt idx="9197" formatCode="General">
                  <c:v>0.18943100000000018</c:v>
                </c:pt>
                <c:pt idx="9198" formatCode="General">
                  <c:v>0.18945100000000012</c:v>
                </c:pt>
                <c:pt idx="9199" formatCode="General">
                  <c:v>0.18947200000000011</c:v>
                </c:pt>
                <c:pt idx="9200" formatCode="General">
                  <c:v>0.18949200000000019</c:v>
                </c:pt>
                <c:pt idx="9201" formatCode="General">
                  <c:v>0.18951200000000018</c:v>
                </c:pt>
                <c:pt idx="9202" formatCode="General">
                  <c:v>0.18953300000000012</c:v>
                </c:pt>
                <c:pt idx="9203" formatCode="General">
                  <c:v>0.18955400000000011</c:v>
                </c:pt>
                <c:pt idx="9204" formatCode="General">
                  <c:v>0.18957499999999999</c:v>
                </c:pt>
                <c:pt idx="9205" formatCode="General">
                  <c:v>0.18959500000000018</c:v>
                </c:pt>
                <c:pt idx="9206" formatCode="General">
                  <c:v>0.18961600000000012</c:v>
                </c:pt>
                <c:pt idx="9207" formatCode="General">
                  <c:v>0.18963600000000011</c:v>
                </c:pt>
                <c:pt idx="9208" formatCode="General">
                  <c:v>0.18965699999999999</c:v>
                </c:pt>
                <c:pt idx="9209" formatCode="General">
                  <c:v>0.18967700000000001</c:v>
                </c:pt>
                <c:pt idx="9210" formatCode="General">
                  <c:v>0.18969800000000012</c:v>
                </c:pt>
                <c:pt idx="9211" formatCode="General">
                  <c:v>0.18971800000000022</c:v>
                </c:pt>
                <c:pt idx="9212" formatCode="General">
                  <c:v>0.18974000000000019</c:v>
                </c:pt>
                <c:pt idx="9213" formatCode="General">
                  <c:v>0.18976000000000018</c:v>
                </c:pt>
                <c:pt idx="9214" formatCode="General">
                  <c:v>0.18978000000000012</c:v>
                </c:pt>
                <c:pt idx="9215" formatCode="General">
                  <c:v>0.18980100000000011</c:v>
                </c:pt>
                <c:pt idx="9216" formatCode="General">
                  <c:v>0.18982099999999999</c:v>
                </c:pt>
                <c:pt idx="9217" formatCode="General">
                  <c:v>0.18984200000000018</c:v>
                </c:pt>
                <c:pt idx="9218" formatCode="General">
                  <c:v>0.18986300000000012</c:v>
                </c:pt>
                <c:pt idx="9219" formatCode="General">
                  <c:v>0.18988400000000011</c:v>
                </c:pt>
                <c:pt idx="9220" formatCode="General">
                  <c:v>0.18990400000000018</c:v>
                </c:pt>
                <c:pt idx="9221" formatCode="General">
                  <c:v>0.18992500000000018</c:v>
                </c:pt>
                <c:pt idx="9222" formatCode="General">
                  <c:v>0.18994500000000025</c:v>
                </c:pt>
                <c:pt idx="9223" formatCode="General">
                  <c:v>0.18996600000000022</c:v>
                </c:pt>
                <c:pt idx="9224" formatCode="General">
                  <c:v>0.18998600000000018</c:v>
                </c:pt>
                <c:pt idx="9225" formatCode="General">
                  <c:v>0.19000700000000001</c:v>
                </c:pt>
                <c:pt idx="9226" formatCode="General">
                  <c:v>0.190028</c:v>
                </c:pt>
                <c:pt idx="9227" formatCode="General">
                  <c:v>0.19004799999999999</c:v>
                </c:pt>
                <c:pt idx="9228" formatCode="General">
                  <c:v>0.19006899999999999</c:v>
                </c:pt>
                <c:pt idx="9229" formatCode="General">
                  <c:v>0.19008900000000001</c:v>
                </c:pt>
                <c:pt idx="9230" formatCode="General">
                  <c:v>0.19011</c:v>
                </c:pt>
                <c:pt idx="9231" formatCode="General">
                  <c:v>0.19012999999999997</c:v>
                </c:pt>
                <c:pt idx="9232" formatCode="General">
                  <c:v>0.19015099999999988</c:v>
                </c:pt>
                <c:pt idx="9233" formatCode="General">
                  <c:v>0.1901709999999999</c:v>
                </c:pt>
                <c:pt idx="9234" formatCode="General">
                  <c:v>0.190193</c:v>
                </c:pt>
                <c:pt idx="9235" formatCode="General">
                  <c:v>0.19021299999999999</c:v>
                </c:pt>
                <c:pt idx="9236" formatCode="General">
                  <c:v>0.19023399999999999</c:v>
                </c:pt>
                <c:pt idx="9237" formatCode="General">
                  <c:v>0.19025400000000001</c:v>
                </c:pt>
                <c:pt idx="9238" formatCode="General">
                  <c:v>0.190275</c:v>
                </c:pt>
                <c:pt idx="9239" formatCode="General">
                  <c:v>0.19029499999999999</c:v>
                </c:pt>
                <c:pt idx="9240" formatCode="General">
                  <c:v>0.19031500000000001</c:v>
                </c:pt>
                <c:pt idx="9241" formatCode="General">
                  <c:v>0.19033600000000001</c:v>
                </c:pt>
                <c:pt idx="9242" formatCode="General">
                  <c:v>0.190357</c:v>
                </c:pt>
                <c:pt idx="9243" formatCode="General">
                  <c:v>0.19037799999999988</c:v>
                </c:pt>
                <c:pt idx="9244" formatCode="General">
                  <c:v>0.19039800000000001</c:v>
                </c:pt>
                <c:pt idx="9245" formatCode="General">
                  <c:v>0.19041900000000012</c:v>
                </c:pt>
                <c:pt idx="9246" formatCode="General">
                  <c:v>0.19043900000000011</c:v>
                </c:pt>
                <c:pt idx="9247" formatCode="General">
                  <c:v>0.19045999999999999</c:v>
                </c:pt>
                <c:pt idx="9248" formatCode="General">
                  <c:v>0.19048100000000001</c:v>
                </c:pt>
                <c:pt idx="9249" formatCode="General">
                  <c:v>0.190501</c:v>
                </c:pt>
                <c:pt idx="9250" formatCode="General">
                  <c:v>0.190522</c:v>
                </c:pt>
                <c:pt idx="9251" formatCode="General">
                  <c:v>0.19054299999999999</c:v>
                </c:pt>
                <c:pt idx="9252" formatCode="General">
                  <c:v>0.19056300000000001</c:v>
                </c:pt>
                <c:pt idx="9253" formatCode="General">
                  <c:v>0.190584</c:v>
                </c:pt>
                <c:pt idx="9254" formatCode="General">
                  <c:v>0.190604</c:v>
                </c:pt>
                <c:pt idx="9255" formatCode="General">
                  <c:v>0.19062399999999988</c:v>
                </c:pt>
                <c:pt idx="9256" formatCode="General">
                  <c:v>0.19064500000000001</c:v>
                </c:pt>
                <c:pt idx="9257" formatCode="General">
                  <c:v>0.190666</c:v>
                </c:pt>
                <c:pt idx="9258" formatCode="General">
                  <c:v>0.190687</c:v>
                </c:pt>
                <c:pt idx="9259" formatCode="General">
                  <c:v>0.19070699999999999</c:v>
                </c:pt>
                <c:pt idx="9260" formatCode="General">
                  <c:v>0.19072800000000001</c:v>
                </c:pt>
                <c:pt idx="9261" formatCode="General">
                  <c:v>0.19074800000000011</c:v>
                </c:pt>
                <c:pt idx="9262" formatCode="General">
                  <c:v>0.19076899999999999</c:v>
                </c:pt>
                <c:pt idx="9263" formatCode="General">
                  <c:v>0.19078899999999999</c:v>
                </c:pt>
                <c:pt idx="9264" formatCode="General">
                  <c:v>0.19081000000000001</c:v>
                </c:pt>
                <c:pt idx="9265" formatCode="General">
                  <c:v>0.190831</c:v>
                </c:pt>
                <c:pt idx="9266" formatCode="General">
                  <c:v>0.19085199999999997</c:v>
                </c:pt>
                <c:pt idx="9267" formatCode="General">
                  <c:v>0.1908719999999999</c:v>
                </c:pt>
                <c:pt idx="9268" formatCode="General">
                  <c:v>0.19089200000000001</c:v>
                </c:pt>
                <c:pt idx="9269" formatCode="General">
                  <c:v>0.19091300000000011</c:v>
                </c:pt>
                <c:pt idx="9270" formatCode="General">
                  <c:v>0.19093299999999999</c:v>
                </c:pt>
                <c:pt idx="9271" formatCode="General">
                  <c:v>0.19095500000000001</c:v>
                </c:pt>
                <c:pt idx="9272" formatCode="General">
                  <c:v>0.19097500000000001</c:v>
                </c:pt>
                <c:pt idx="9273" formatCode="General">
                  <c:v>0.19099600000000011</c:v>
                </c:pt>
                <c:pt idx="9274" formatCode="General">
                  <c:v>0.19101599999999999</c:v>
                </c:pt>
                <c:pt idx="9275" formatCode="General">
                  <c:v>0.19103700000000001</c:v>
                </c:pt>
                <c:pt idx="9276" formatCode="General">
                  <c:v>0.191057</c:v>
                </c:pt>
                <c:pt idx="9277" formatCode="General">
                  <c:v>0.191078</c:v>
                </c:pt>
                <c:pt idx="9278" formatCode="General">
                  <c:v>0.19109899999999999</c:v>
                </c:pt>
                <c:pt idx="9279" formatCode="General">
                  <c:v>0.19111999999999998</c:v>
                </c:pt>
                <c:pt idx="9280" formatCode="General">
                  <c:v>0.19114</c:v>
                </c:pt>
                <c:pt idx="9281" formatCode="General">
                  <c:v>0.19116</c:v>
                </c:pt>
                <c:pt idx="9282" formatCode="General">
                  <c:v>0.19118099999999988</c:v>
                </c:pt>
                <c:pt idx="9283" formatCode="General">
                  <c:v>0.19120100000000001</c:v>
                </c:pt>
                <c:pt idx="9284" formatCode="General">
                  <c:v>0.191222</c:v>
                </c:pt>
                <c:pt idx="9285" formatCode="General">
                  <c:v>0.19124300000000011</c:v>
                </c:pt>
                <c:pt idx="9286" formatCode="General">
                  <c:v>0.19126399999999999</c:v>
                </c:pt>
                <c:pt idx="9287" formatCode="General">
                  <c:v>0.19128400000000001</c:v>
                </c:pt>
                <c:pt idx="9288" formatCode="General">
                  <c:v>0.191305</c:v>
                </c:pt>
                <c:pt idx="9289" formatCode="General">
                  <c:v>0.191325</c:v>
                </c:pt>
                <c:pt idx="9290" formatCode="General">
                  <c:v>0.19134599999999999</c:v>
                </c:pt>
                <c:pt idx="9291" formatCode="General">
                  <c:v>0.19136600000000001</c:v>
                </c:pt>
                <c:pt idx="9292" formatCode="General">
                  <c:v>0.191387</c:v>
                </c:pt>
                <c:pt idx="9293" formatCode="General">
                  <c:v>0.19140799999999999</c:v>
                </c:pt>
                <c:pt idx="9294" formatCode="General">
                  <c:v>0.19142799999999999</c:v>
                </c:pt>
                <c:pt idx="9295" formatCode="General">
                  <c:v>0.19144900000000012</c:v>
                </c:pt>
                <c:pt idx="9296" formatCode="General">
                  <c:v>0.19146900000000011</c:v>
                </c:pt>
                <c:pt idx="9297" formatCode="General">
                  <c:v>0.19148999999999999</c:v>
                </c:pt>
                <c:pt idx="9298" formatCode="General">
                  <c:v>0.19151000000000001</c:v>
                </c:pt>
                <c:pt idx="9299" formatCode="General">
                  <c:v>0.19153100000000001</c:v>
                </c:pt>
                <c:pt idx="9300" formatCode="General">
                  <c:v>0.191552</c:v>
                </c:pt>
                <c:pt idx="9301" formatCode="General">
                  <c:v>0.19157299999999997</c:v>
                </c:pt>
                <c:pt idx="9302" formatCode="General">
                  <c:v>0.19159300000000001</c:v>
                </c:pt>
                <c:pt idx="9303" formatCode="General">
                  <c:v>0.19161400000000001</c:v>
                </c:pt>
                <c:pt idx="9304" formatCode="General">
                  <c:v>0.191634</c:v>
                </c:pt>
                <c:pt idx="9305" formatCode="General">
                  <c:v>0.19165499999999988</c:v>
                </c:pt>
                <c:pt idx="9306" formatCode="General">
                  <c:v>0.1916749999999999</c:v>
                </c:pt>
                <c:pt idx="9307" formatCode="General">
                  <c:v>0.191695</c:v>
                </c:pt>
                <c:pt idx="9308" formatCode="General">
                  <c:v>0.19171600000000011</c:v>
                </c:pt>
                <c:pt idx="9309" formatCode="General">
                  <c:v>0.19173699999999999</c:v>
                </c:pt>
                <c:pt idx="9310" formatCode="General">
                  <c:v>0.19175800000000001</c:v>
                </c:pt>
                <c:pt idx="9311" formatCode="General">
                  <c:v>0.191778</c:v>
                </c:pt>
                <c:pt idx="9312" formatCode="General">
                  <c:v>0.19179900000000011</c:v>
                </c:pt>
                <c:pt idx="9313" formatCode="General">
                  <c:v>0.19181899999999999</c:v>
                </c:pt>
                <c:pt idx="9314" formatCode="General">
                  <c:v>0.19184000000000001</c:v>
                </c:pt>
                <c:pt idx="9315" formatCode="General">
                  <c:v>0.19186</c:v>
                </c:pt>
                <c:pt idx="9316" formatCode="General">
                  <c:v>0.191881</c:v>
                </c:pt>
                <c:pt idx="9317" formatCode="General">
                  <c:v>0.19190199999999999</c:v>
                </c:pt>
                <c:pt idx="9318" formatCode="General">
                  <c:v>0.19192300000000001</c:v>
                </c:pt>
                <c:pt idx="9319" formatCode="General">
                  <c:v>0.19194300000000011</c:v>
                </c:pt>
                <c:pt idx="9320" formatCode="General">
                  <c:v>0.19196400000000011</c:v>
                </c:pt>
                <c:pt idx="9321" formatCode="General">
                  <c:v>0.19198399999999999</c:v>
                </c:pt>
                <c:pt idx="9322" formatCode="General">
                  <c:v>0.19200500000000001</c:v>
                </c:pt>
                <c:pt idx="9323" formatCode="General">
                  <c:v>0.192025</c:v>
                </c:pt>
                <c:pt idx="9324" formatCode="General">
                  <c:v>0.19204599999999999</c:v>
                </c:pt>
                <c:pt idx="9325" formatCode="General">
                  <c:v>0.19206699999999999</c:v>
                </c:pt>
                <c:pt idx="9326" formatCode="General">
                  <c:v>0.19208700000000001</c:v>
                </c:pt>
                <c:pt idx="9327" formatCode="General">
                  <c:v>0.192108</c:v>
                </c:pt>
                <c:pt idx="9328" formatCode="General">
                  <c:v>0.19212799999999997</c:v>
                </c:pt>
                <c:pt idx="9329" formatCode="General">
                  <c:v>0.19214899999999999</c:v>
                </c:pt>
                <c:pt idx="9330" formatCode="General">
                  <c:v>0.19216900000000001</c:v>
                </c:pt>
                <c:pt idx="9331" formatCode="General">
                  <c:v>0.19219</c:v>
                </c:pt>
                <c:pt idx="9332" formatCode="General">
                  <c:v>0.19221099999999999</c:v>
                </c:pt>
                <c:pt idx="9333" formatCode="General">
                  <c:v>0.19223199999999999</c:v>
                </c:pt>
                <c:pt idx="9334" formatCode="General">
                  <c:v>0.19225200000000001</c:v>
                </c:pt>
                <c:pt idx="9335" formatCode="General">
                  <c:v>0.192272</c:v>
                </c:pt>
                <c:pt idx="9336" formatCode="General">
                  <c:v>0.19229299999999999</c:v>
                </c:pt>
                <c:pt idx="9337" formatCode="General">
                  <c:v>0.19231300000000001</c:v>
                </c:pt>
                <c:pt idx="9338" formatCode="General">
                  <c:v>0.192334</c:v>
                </c:pt>
                <c:pt idx="9339" formatCode="General">
                  <c:v>0.192355</c:v>
                </c:pt>
                <c:pt idx="9340" formatCode="General">
                  <c:v>0.19237599999999988</c:v>
                </c:pt>
                <c:pt idx="9341" formatCode="General">
                  <c:v>0.19239600000000001</c:v>
                </c:pt>
                <c:pt idx="9342" formatCode="General">
                  <c:v>0.19241700000000012</c:v>
                </c:pt>
                <c:pt idx="9343" formatCode="General">
                  <c:v>0.19243700000000011</c:v>
                </c:pt>
                <c:pt idx="9344" formatCode="General">
                  <c:v>0.19245799999999999</c:v>
                </c:pt>
                <c:pt idx="9345" formatCode="General">
                  <c:v>0.19247900000000001</c:v>
                </c:pt>
                <c:pt idx="9346" formatCode="General">
                  <c:v>0.1925</c:v>
                </c:pt>
                <c:pt idx="9347" formatCode="General">
                  <c:v>0.19252</c:v>
                </c:pt>
                <c:pt idx="9348" formatCode="General">
                  <c:v>0.19253999999999999</c:v>
                </c:pt>
                <c:pt idx="9349" formatCode="General">
                  <c:v>0.19256100000000001</c:v>
                </c:pt>
                <c:pt idx="9350" formatCode="General">
                  <c:v>0.192581</c:v>
                </c:pt>
                <c:pt idx="9351" formatCode="General">
                  <c:v>0.192602</c:v>
                </c:pt>
                <c:pt idx="9352" formatCode="General">
                  <c:v>0.19262299999999988</c:v>
                </c:pt>
                <c:pt idx="9353" formatCode="General">
                  <c:v>0.19264400000000001</c:v>
                </c:pt>
                <c:pt idx="9354" formatCode="General">
                  <c:v>0.192664</c:v>
                </c:pt>
                <c:pt idx="9355" formatCode="General">
                  <c:v>0.192685</c:v>
                </c:pt>
                <c:pt idx="9356" formatCode="General">
                  <c:v>0.19270499999999999</c:v>
                </c:pt>
                <c:pt idx="9357" formatCode="General">
                  <c:v>0.19272600000000001</c:v>
                </c:pt>
                <c:pt idx="9358" formatCode="General">
                  <c:v>0.19274600000000011</c:v>
                </c:pt>
                <c:pt idx="9359" formatCode="General">
                  <c:v>0.19276699999999999</c:v>
                </c:pt>
                <c:pt idx="9360" formatCode="General">
                  <c:v>0.19278699999999999</c:v>
                </c:pt>
                <c:pt idx="9361" formatCode="General">
                  <c:v>0.19280800000000001</c:v>
                </c:pt>
                <c:pt idx="9362" formatCode="General">
                  <c:v>0.192829</c:v>
                </c:pt>
                <c:pt idx="9363" formatCode="General">
                  <c:v>0.19284899999999999</c:v>
                </c:pt>
                <c:pt idx="9364" formatCode="General">
                  <c:v>0.19286999999999999</c:v>
                </c:pt>
                <c:pt idx="9365" formatCode="General">
                  <c:v>0.19289000000000001</c:v>
                </c:pt>
                <c:pt idx="9366" formatCode="General">
                  <c:v>0.19291100000000011</c:v>
                </c:pt>
                <c:pt idx="9367" formatCode="General">
                  <c:v>0.19293199999999999</c:v>
                </c:pt>
                <c:pt idx="9368" formatCode="General">
                  <c:v>0.19295200000000001</c:v>
                </c:pt>
                <c:pt idx="9369" formatCode="General">
                  <c:v>0.19297300000000001</c:v>
                </c:pt>
                <c:pt idx="9370" formatCode="General">
                  <c:v>0.19299400000000011</c:v>
                </c:pt>
                <c:pt idx="9371" formatCode="General">
                  <c:v>0.19301399999999999</c:v>
                </c:pt>
                <c:pt idx="9372" formatCode="General">
                  <c:v>0.19303500000000001</c:v>
                </c:pt>
                <c:pt idx="9373" formatCode="General">
                  <c:v>0.193055</c:v>
                </c:pt>
                <c:pt idx="9374" formatCode="General">
                  <c:v>0.193076</c:v>
                </c:pt>
                <c:pt idx="9375" formatCode="General">
                  <c:v>0.19309699999999999</c:v>
                </c:pt>
                <c:pt idx="9376" formatCode="General">
                  <c:v>0.19311700000000001</c:v>
                </c:pt>
                <c:pt idx="9377" formatCode="General">
                  <c:v>0.193138</c:v>
                </c:pt>
                <c:pt idx="9378" formatCode="General">
                  <c:v>0.193158</c:v>
                </c:pt>
                <c:pt idx="9379" formatCode="General">
                  <c:v>0.19317899999999988</c:v>
                </c:pt>
                <c:pt idx="9380" formatCode="General">
                  <c:v>0.19319900000000001</c:v>
                </c:pt>
                <c:pt idx="9381" formatCode="General">
                  <c:v>0.19322</c:v>
                </c:pt>
                <c:pt idx="9382" formatCode="General">
                  <c:v>0.19324000000000011</c:v>
                </c:pt>
                <c:pt idx="9383" formatCode="General">
                  <c:v>0.19326199999999999</c:v>
                </c:pt>
                <c:pt idx="9384" formatCode="General">
                  <c:v>0.19328200000000001</c:v>
                </c:pt>
                <c:pt idx="9385" formatCode="General">
                  <c:v>0.193303</c:v>
                </c:pt>
                <c:pt idx="9386" formatCode="General">
                  <c:v>0.19332299999999997</c:v>
                </c:pt>
                <c:pt idx="9387" formatCode="General">
                  <c:v>0.19334399999999999</c:v>
                </c:pt>
                <c:pt idx="9388" formatCode="General">
                  <c:v>0.19336400000000001</c:v>
                </c:pt>
                <c:pt idx="9389" formatCode="General">
                  <c:v>0.193384</c:v>
                </c:pt>
                <c:pt idx="9390" formatCode="General">
                  <c:v>0.19340499999999999</c:v>
                </c:pt>
                <c:pt idx="9391" formatCode="General">
                  <c:v>0.19342599999999999</c:v>
                </c:pt>
                <c:pt idx="9392" formatCode="General">
                  <c:v>0.19344700000000012</c:v>
                </c:pt>
                <c:pt idx="9393" formatCode="General">
                  <c:v>0.19346700000000011</c:v>
                </c:pt>
                <c:pt idx="9394" formatCode="General">
                  <c:v>0.19348799999999999</c:v>
                </c:pt>
                <c:pt idx="9395" formatCode="General">
                  <c:v>0.19350800000000001</c:v>
                </c:pt>
                <c:pt idx="9396" formatCode="General">
                  <c:v>0.19352900000000001</c:v>
                </c:pt>
                <c:pt idx="9397" formatCode="General">
                  <c:v>0.19354900000000011</c:v>
                </c:pt>
                <c:pt idx="9398" formatCode="General">
                  <c:v>0.19356999999999999</c:v>
                </c:pt>
                <c:pt idx="9399" formatCode="General">
                  <c:v>0.19359100000000001</c:v>
                </c:pt>
                <c:pt idx="9400" formatCode="General">
                  <c:v>0.19361200000000001</c:v>
                </c:pt>
                <c:pt idx="9401" formatCode="General">
                  <c:v>0.193632</c:v>
                </c:pt>
                <c:pt idx="9402" formatCode="General">
                  <c:v>0.19365199999999988</c:v>
                </c:pt>
                <c:pt idx="9403" formatCode="General">
                  <c:v>0.1936729999999999</c:v>
                </c:pt>
                <c:pt idx="9404" formatCode="General">
                  <c:v>0.193693</c:v>
                </c:pt>
                <c:pt idx="9405" formatCode="General">
                  <c:v>0.19371400000000011</c:v>
                </c:pt>
                <c:pt idx="9406" formatCode="General">
                  <c:v>0.19373499999999999</c:v>
                </c:pt>
                <c:pt idx="9407" formatCode="General">
                  <c:v>0.19375600000000001</c:v>
                </c:pt>
                <c:pt idx="9408" formatCode="General">
                  <c:v>0.193776</c:v>
                </c:pt>
                <c:pt idx="9409" formatCode="General">
                  <c:v>0.19379700000000011</c:v>
                </c:pt>
                <c:pt idx="9410" formatCode="General">
                  <c:v>0.19381699999999999</c:v>
                </c:pt>
                <c:pt idx="9411" formatCode="General">
                  <c:v>0.19383800000000001</c:v>
                </c:pt>
                <c:pt idx="9412" formatCode="General">
                  <c:v>0.193858</c:v>
                </c:pt>
                <c:pt idx="9413" formatCode="General">
                  <c:v>0.19388</c:v>
                </c:pt>
                <c:pt idx="9414" formatCode="General">
                  <c:v>0.19389999999999999</c:v>
                </c:pt>
                <c:pt idx="9415" formatCode="General">
                  <c:v>0.19392000000000001</c:v>
                </c:pt>
                <c:pt idx="9416" formatCode="General">
                  <c:v>0.19394100000000011</c:v>
                </c:pt>
                <c:pt idx="9417" formatCode="General">
                  <c:v>0.19396099999999999</c:v>
                </c:pt>
                <c:pt idx="9418" formatCode="General">
                  <c:v>0.19398199999999999</c:v>
                </c:pt>
                <c:pt idx="9419" formatCode="General">
                  <c:v>0.19400300000000001</c:v>
                </c:pt>
                <c:pt idx="9420" formatCode="General">
                  <c:v>0.194024</c:v>
                </c:pt>
                <c:pt idx="9421" formatCode="General">
                  <c:v>0.19404399999999999</c:v>
                </c:pt>
                <c:pt idx="9422" formatCode="General">
                  <c:v>0.19406499999999999</c:v>
                </c:pt>
                <c:pt idx="9423" formatCode="General">
                  <c:v>0.19408500000000001</c:v>
                </c:pt>
                <c:pt idx="9424" formatCode="General">
                  <c:v>0.194106</c:v>
                </c:pt>
                <c:pt idx="9425" formatCode="General">
                  <c:v>0.19412599999999997</c:v>
                </c:pt>
                <c:pt idx="9426" formatCode="General">
                  <c:v>0.19414699999999999</c:v>
                </c:pt>
                <c:pt idx="9427" formatCode="General">
                  <c:v>0.19416800000000001</c:v>
                </c:pt>
                <c:pt idx="9428" formatCode="General">
                  <c:v>0.194188</c:v>
                </c:pt>
                <c:pt idx="9429" formatCode="General">
                  <c:v>0.19420899999999999</c:v>
                </c:pt>
                <c:pt idx="9430" formatCode="General">
                  <c:v>0.19422900000000001</c:v>
                </c:pt>
                <c:pt idx="9431" formatCode="General">
                  <c:v>0.19425000000000001</c:v>
                </c:pt>
                <c:pt idx="9432" formatCode="General">
                  <c:v>0.19427</c:v>
                </c:pt>
                <c:pt idx="9433" formatCode="General">
                  <c:v>0.19429099999999999</c:v>
                </c:pt>
                <c:pt idx="9434" formatCode="General">
                  <c:v>0.19431100000000001</c:v>
                </c:pt>
                <c:pt idx="9435" formatCode="General">
                  <c:v>0.19433300000000001</c:v>
                </c:pt>
                <c:pt idx="9436" formatCode="General">
                  <c:v>0.194353</c:v>
                </c:pt>
                <c:pt idx="9437" formatCode="General">
                  <c:v>0.19437399999999988</c:v>
                </c:pt>
                <c:pt idx="9438" formatCode="General">
                  <c:v>0.19439400000000001</c:v>
                </c:pt>
                <c:pt idx="9439" formatCode="General">
                  <c:v>0.19441500000000012</c:v>
                </c:pt>
                <c:pt idx="9440" formatCode="General">
                  <c:v>0.19443500000000011</c:v>
                </c:pt>
                <c:pt idx="9441" formatCode="General">
                  <c:v>0.19445599999999999</c:v>
                </c:pt>
                <c:pt idx="9442" formatCode="General">
                  <c:v>0.19447700000000001</c:v>
                </c:pt>
                <c:pt idx="9443" formatCode="General">
                  <c:v>0.19449700000000011</c:v>
                </c:pt>
                <c:pt idx="9444" formatCode="General">
                  <c:v>0.19451800000000011</c:v>
                </c:pt>
                <c:pt idx="9445" formatCode="General">
                  <c:v>0.19453799999999999</c:v>
                </c:pt>
                <c:pt idx="9446" formatCode="General">
                  <c:v>0.19455900000000001</c:v>
                </c:pt>
                <c:pt idx="9447" formatCode="General">
                  <c:v>0.194579</c:v>
                </c:pt>
                <c:pt idx="9448" formatCode="General">
                  <c:v>0.1946</c:v>
                </c:pt>
                <c:pt idx="9449" formatCode="General">
                  <c:v>0.19462099999999988</c:v>
                </c:pt>
                <c:pt idx="9450" formatCode="General">
                  <c:v>0.19464200000000001</c:v>
                </c:pt>
                <c:pt idx="9451" formatCode="General">
                  <c:v>0.194662</c:v>
                </c:pt>
                <c:pt idx="9452" formatCode="General">
                  <c:v>0.19468299999999997</c:v>
                </c:pt>
                <c:pt idx="9453" formatCode="General">
                  <c:v>0.19470299999999999</c:v>
                </c:pt>
                <c:pt idx="9454" formatCode="General">
                  <c:v>0.19472300000000001</c:v>
                </c:pt>
                <c:pt idx="9455" formatCode="General">
                  <c:v>0.19474400000000011</c:v>
                </c:pt>
                <c:pt idx="9456" formatCode="General">
                  <c:v>0.19476399999999999</c:v>
                </c:pt>
                <c:pt idx="9457" formatCode="General">
                  <c:v>0.19478500000000001</c:v>
                </c:pt>
                <c:pt idx="9458" formatCode="General">
                  <c:v>0.19480600000000001</c:v>
                </c:pt>
                <c:pt idx="9459" formatCode="General">
                  <c:v>0.194827</c:v>
                </c:pt>
                <c:pt idx="9460" formatCode="General">
                  <c:v>0.19484699999999999</c:v>
                </c:pt>
                <c:pt idx="9461" formatCode="General">
                  <c:v>0.19486800000000001</c:v>
                </c:pt>
                <c:pt idx="9462" formatCode="General">
                  <c:v>0.19488800000000001</c:v>
                </c:pt>
                <c:pt idx="9463" formatCode="General">
                  <c:v>0.19490900000000011</c:v>
                </c:pt>
                <c:pt idx="9464" formatCode="General">
                  <c:v>0.19492899999999999</c:v>
                </c:pt>
                <c:pt idx="9465" formatCode="General">
                  <c:v>0.19495000000000001</c:v>
                </c:pt>
                <c:pt idx="9466" formatCode="General">
                  <c:v>0.19497100000000001</c:v>
                </c:pt>
                <c:pt idx="9467" formatCode="General">
                  <c:v>0.19499200000000011</c:v>
                </c:pt>
                <c:pt idx="9468" formatCode="General">
                  <c:v>0.19501199999999999</c:v>
                </c:pt>
                <c:pt idx="9469" formatCode="General">
                  <c:v>0.19503200000000001</c:v>
                </c:pt>
                <c:pt idx="9470" formatCode="General">
                  <c:v>0.195053</c:v>
                </c:pt>
                <c:pt idx="9471" formatCode="General">
                  <c:v>0.195074</c:v>
                </c:pt>
                <c:pt idx="9472" formatCode="General">
                  <c:v>0.19509399999999999</c:v>
                </c:pt>
                <c:pt idx="9473" formatCode="General">
                  <c:v>0.19511500000000001</c:v>
                </c:pt>
                <c:pt idx="9474" formatCode="General">
                  <c:v>0.195136</c:v>
                </c:pt>
                <c:pt idx="9475" formatCode="General">
                  <c:v>0.195156</c:v>
                </c:pt>
                <c:pt idx="9476" formatCode="General">
                  <c:v>0.19517699999999988</c:v>
                </c:pt>
                <c:pt idx="9477" formatCode="General">
                  <c:v>0.19519700000000001</c:v>
                </c:pt>
                <c:pt idx="9478" formatCode="General">
                  <c:v>0.19521800000000011</c:v>
                </c:pt>
                <c:pt idx="9479" formatCode="General">
                  <c:v>0.19523799999999999</c:v>
                </c:pt>
                <c:pt idx="9480" formatCode="General">
                  <c:v>0.19525899999999999</c:v>
                </c:pt>
                <c:pt idx="9481" formatCode="General">
                  <c:v>0.19528000000000001</c:v>
                </c:pt>
                <c:pt idx="9482" formatCode="General">
                  <c:v>0.1953</c:v>
                </c:pt>
                <c:pt idx="9483" formatCode="General">
                  <c:v>0.19532099999999997</c:v>
                </c:pt>
                <c:pt idx="9484" formatCode="General">
                  <c:v>0.19534099999999999</c:v>
                </c:pt>
                <c:pt idx="9485" formatCode="General">
                  <c:v>0.19536200000000001</c:v>
                </c:pt>
                <c:pt idx="9486" formatCode="General">
                  <c:v>0.195382</c:v>
                </c:pt>
                <c:pt idx="9487" formatCode="General">
                  <c:v>0.19540399999999999</c:v>
                </c:pt>
                <c:pt idx="9488" formatCode="General">
                  <c:v>0.19542399999999999</c:v>
                </c:pt>
                <c:pt idx="9489" formatCode="General">
                  <c:v>0.19544500000000012</c:v>
                </c:pt>
                <c:pt idx="9490" formatCode="General">
                  <c:v>0.19546500000000011</c:v>
                </c:pt>
                <c:pt idx="9491" formatCode="General">
                  <c:v>0.19548599999999999</c:v>
                </c:pt>
                <c:pt idx="9492" formatCode="General">
                  <c:v>0.19550600000000001</c:v>
                </c:pt>
                <c:pt idx="9493" formatCode="General">
                  <c:v>0.19552700000000001</c:v>
                </c:pt>
                <c:pt idx="9494" formatCode="General">
                  <c:v>0.19554800000000011</c:v>
                </c:pt>
                <c:pt idx="9495" formatCode="General">
                  <c:v>0.19556799999999999</c:v>
                </c:pt>
                <c:pt idx="9496" formatCode="General">
                  <c:v>0.19558900000000001</c:v>
                </c:pt>
                <c:pt idx="9497" formatCode="General">
                  <c:v>0.19560900000000001</c:v>
                </c:pt>
                <c:pt idx="9498" formatCode="General">
                  <c:v>0.19563</c:v>
                </c:pt>
                <c:pt idx="9499" formatCode="General">
                  <c:v>0.19564999999999999</c:v>
                </c:pt>
                <c:pt idx="9500" formatCode="General">
                  <c:v>0.1956709999999999</c:v>
                </c:pt>
                <c:pt idx="9501" formatCode="General">
                  <c:v>0.195692</c:v>
                </c:pt>
                <c:pt idx="9502" formatCode="General">
                  <c:v>0.19571300000000011</c:v>
                </c:pt>
                <c:pt idx="9503" formatCode="General">
                  <c:v>0.19573299999999999</c:v>
                </c:pt>
                <c:pt idx="9504" formatCode="General">
                  <c:v>0.19575400000000001</c:v>
                </c:pt>
                <c:pt idx="9505" formatCode="General">
                  <c:v>0.195774</c:v>
                </c:pt>
                <c:pt idx="9506" formatCode="General">
                  <c:v>0.19579500000000011</c:v>
                </c:pt>
                <c:pt idx="9507" formatCode="General">
                  <c:v>0.19581499999999999</c:v>
                </c:pt>
                <c:pt idx="9508" formatCode="General">
                  <c:v>0.19583600000000001</c:v>
                </c:pt>
                <c:pt idx="9509" formatCode="General">
                  <c:v>0.195857</c:v>
                </c:pt>
                <c:pt idx="9510" formatCode="General">
                  <c:v>0.195877</c:v>
                </c:pt>
                <c:pt idx="9511" formatCode="General">
                  <c:v>0.19589799999999999</c:v>
                </c:pt>
                <c:pt idx="9512" formatCode="General">
                  <c:v>0.19591800000000012</c:v>
                </c:pt>
                <c:pt idx="9513" formatCode="General">
                  <c:v>0.19593900000000011</c:v>
                </c:pt>
                <c:pt idx="9514" formatCode="General">
                  <c:v>0.19595899999999999</c:v>
                </c:pt>
                <c:pt idx="9515" formatCode="General">
                  <c:v>0.19597999999999999</c:v>
                </c:pt>
                <c:pt idx="9516" formatCode="General">
                  <c:v>0.19600100000000001</c:v>
                </c:pt>
                <c:pt idx="9517" formatCode="General">
                  <c:v>0.196021</c:v>
                </c:pt>
                <c:pt idx="9518" formatCode="General">
                  <c:v>0.19604199999999999</c:v>
                </c:pt>
                <c:pt idx="9519" formatCode="General">
                  <c:v>0.19606299999999999</c:v>
                </c:pt>
                <c:pt idx="9520" formatCode="General">
                  <c:v>0.19608300000000001</c:v>
                </c:pt>
                <c:pt idx="9521" formatCode="General">
                  <c:v>0.196103</c:v>
                </c:pt>
                <c:pt idx="9522" formatCode="General">
                  <c:v>0.19612399999999997</c:v>
                </c:pt>
                <c:pt idx="9523" formatCode="General">
                  <c:v>0.19614500000000001</c:v>
                </c:pt>
                <c:pt idx="9524" formatCode="General">
                  <c:v>0.19616600000000001</c:v>
                </c:pt>
                <c:pt idx="9525" formatCode="General">
                  <c:v>0.196186</c:v>
                </c:pt>
                <c:pt idx="9526" formatCode="General">
                  <c:v>0.19620699999999999</c:v>
                </c:pt>
                <c:pt idx="9527" formatCode="General">
                  <c:v>0.19622700000000001</c:v>
                </c:pt>
                <c:pt idx="9528" formatCode="General">
                  <c:v>0.19624800000000012</c:v>
                </c:pt>
                <c:pt idx="9529" formatCode="General">
                  <c:v>0.19626800000000011</c:v>
                </c:pt>
                <c:pt idx="9530" formatCode="General">
                  <c:v>0.19628899999999999</c:v>
                </c:pt>
                <c:pt idx="9531" formatCode="General">
                  <c:v>0.19630900000000001</c:v>
                </c:pt>
                <c:pt idx="9532" formatCode="General">
                  <c:v>0.19633100000000001</c:v>
                </c:pt>
                <c:pt idx="9533" formatCode="General">
                  <c:v>0.196351</c:v>
                </c:pt>
                <c:pt idx="9534" formatCode="General">
                  <c:v>0.19637199999999988</c:v>
                </c:pt>
                <c:pt idx="9535" formatCode="General">
                  <c:v>0.19639200000000001</c:v>
                </c:pt>
                <c:pt idx="9536" formatCode="General">
                  <c:v>0.19641200000000011</c:v>
                </c:pt>
                <c:pt idx="9537" formatCode="General">
                  <c:v>0.19643300000000011</c:v>
                </c:pt>
                <c:pt idx="9538" formatCode="General">
                  <c:v>0.19645299999999999</c:v>
                </c:pt>
                <c:pt idx="9539" formatCode="General">
                  <c:v>0.19647400000000001</c:v>
                </c:pt>
                <c:pt idx="9540" formatCode="General">
                  <c:v>0.19649500000000011</c:v>
                </c:pt>
                <c:pt idx="9541" formatCode="General">
                  <c:v>0.19651600000000011</c:v>
                </c:pt>
                <c:pt idx="9542" formatCode="General">
                  <c:v>0.19653599999999999</c:v>
                </c:pt>
                <c:pt idx="9543" formatCode="General">
                  <c:v>0.19655700000000001</c:v>
                </c:pt>
                <c:pt idx="9544" formatCode="General">
                  <c:v>0.196577</c:v>
                </c:pt>
                <c:pt idx="9545" formatCode="General">
                  <c:v>0.19659799999999999</c:v>
                </c:pt>
                <c:pt idx="9546" formatCode="General">
                  <c:v>0.19661799999999999</c:v>
                </c:pt>
                <c:pt idx="9547" formatCode="General">
                  <c:v>0.19663900000000001</c:v>
                </c:pt>
                <c:pt idx="9548" formatCode="General">
                  <c:v>0.19666</c:v>
                </c:pt>
                <c:pt idx="9549" formatCode="General">
                  <c:v>0.19667999999999997</c:v>
                </c:pt>
                <c:pt idx="9550" formatCode="General">
                  <c:v>0.19670099999999999</c:v>
                </c:pt>
                <c:pt idx="9551" formatCode="General">
                  <c:v>0.19672100000000001</c:v>
                </c:pt>
                <c:pt idx="9552" formatCode="General">
                  <c:v>0.19674200000000011</c:v>
                </c:pt>
                <c:pt idx="9553" formatCode="General">
                  <c:v>0.19676199999999999</c:v>
                </c:pt>
                <c:pt idx="9554" formatCode="General">
                  <c:v>0.19678300000000001</c:v>
                </c:pt>
                <c:pt idx="9555" formatCode="General">
                  <c:v>0.19680400000000001</c:v>
                </c:pt>
                <c:pt idx="9556" formatCode="General">
                  <c:v>0.196825</c:v>
                </c:pt>
                <c:pt idx="9557" formatCode="General">
                  <c:v>0.19684499999999999</c:v>
                </c:pt>
                <c:pt idx="9558" formatCode="General">
                  <c:v>0.19686600000000001</c:v>
                </c:pt>
                <c:pt idx="9559" formatCode="General">
                  <c:v>0.19688600000000001</c:v>
                </c:pt>
                <c:pt idx="9560" formatCode="General">
                  <c:v>0.19690700000000011</c:v>
                </c:pt>
                <c:pt idx="9561" formatCode="General">
                  <c:v>0.19692799999999999</c:v>
                </c:pt>
                <c:pt idx="9562" formatCode="General">
                  <c:v>0.19694800000000018</c:v>
                </c:pt>
                <c:pt idx="9563" formatCode="General">
                  <c:v>0.19696900000000012</c:v>
                </c:pt>
                <c:pt idx="9564" formatCode="General">
                  <c:v>0.19698900000000011</c:v>
                </c:pt>
                <c:pt idx="9565" formatCode="General">
                  <c:v>0.19700999999999999</c:v>
                </c:pt>
                <c:pt idx="9566" formatCode="General">
                  <c:v>0.19703000000000001</c:v>
                </c:pt>
                <c:pt idx="9567" formatCode="General">
                  <c:v>0.197051</c:v>
                </c:pt>
                <c:pt idx="9568" formatCode="General">
                  <c:v>0.197072</c:v>
                </c:pt>
                <c:pt idx="9569" formatCode="General">
                  <c:v>0.19709299999999999</c:v>
                </c:pt>
                <c:pt idx="9570" formatCode="General">
                  <c:v>0.19711300000000001</c:v>
                </c:pt>
                <c:pt idx="9571" formatCode="General">
                  <c:v>0.197134</c:v>
                </c:pt>
                <c:pt idx="9572" formatCode="General">
                  <c:v>0.197154</c:v>
                </c:pt>
                <c:pt idx="9573" formatCode="General">
                  <c:v>0.19717499999999988</c:v>
                </c:pt>
                <c:pt idx="9574" formatCode="General">
                  <c:v>0.19719500000000001</c:v>
                </c:pt>
                <c:pt idx="9575" formatCode="General">
                  <c:v>0.19721600000000011</c:v>
                </c:pt>
                <c:pt idx="9576" formatCode="General">
                  <c:v>0.19723700000000011</c:v>
                </c:pt>
                <c:pt idx="9577" formatCode="General">
                  <c:v>0.19725699999999999</c:v>
                </c:pt>
                <c:pt idx="9578" formatCode="General">
                  <c:v>0.19727800000000001</c:v>
                </c:pt>
                <c:pt idx="9579" formatCode="General">
                  <c:v>0.19729800000000011</c:v>
                </c:pt>
                <c:pt idx="9580" formatCode="General">
                  <c:v>0.19731899999999999</c:v>
                </c:pt>
                <c:pt idx="9581" formatCode="General">
                  <c:v>0.19733899999999999</c:v>
                </c:pt>
                <c:pt idx="9582" formatCode="General">
                  <c:v>0.19736000000000001</c:v>
                </c:pt>
                <c:pt idx="9583" formatCode="General">
                  <c:v>0.19738</c:v>
                </c:pt>
                <c:pt idx="9584" formatCode="General">
                  <c:v>0.19740199999999999</c:v>
                </c:pt>
                <c:pt idx="9585" formatCode="General">
                  <c:v>0.19742199999999999</c:v>
                </c:pt>
                <c:pt idx="9586" formatCode="General">
                  <c:v>0.19744300000000012</c:v>
                </c:pt>
                <c:pt idx="9587" formatCode="General">
                  <c:v>0.19746300000000011</c:v>
                </c:pt>
                <c:pt idx="9588" formatCode="General">
                  <c:v>0.19748299999999999</c:v>
                </c:pt>
                <c:pt idx="9589" formatCode="General">
                  <c:v>0.19750400000000001</c:v>
                </c:pt>
                <c:pt idx="9590" formatCode="General">
                  <c:v>0.19752500000000001</c:v>
                </c:pt>
                <c:pt idx="9591" formatCode="General">
                  <c:v>0.19754500000000011</c:v>
                </c:pt>
                <c:pt idx="9592" formatCode="General">
                  <c:v>0.19756599999999999</c:v>
                </c:pt>
                <c:pt idx="9593" formatCode="General">
                  <c:v>0.19758700000000001</c:v>
                </c:pt>
                <c:pt idx="9594" formatCode="General">
                  <c:v>0.197607</c:v>
                </c:pt>
                <c:pt idx="9595" formatCode="General">
                  <c:v>0.197628</c:v>
                </c:pt>
                <c:pt idx="9596" formatCode="General">
                  <c:v>0.19764799999999999</c:v>
                </c:pt>
                <c:pt idx="9597" formatCode="General">
                  <c:v>0.19766900000000001</c:v>
                </c:pt>
                <c:pt idx="9598" formatCode="General">
                  <c:v>0.19769</c:v>
                </c:pt>
                <c:pt idx="9599" formatCode="General">
                  <c:v>0.19771000000000011</c:v>
                </c:pt>
                <c:pt idx="9600" formatCode="General">
                  <c:v>0.19773099999999999</c:v>
                </c:pt>
                <c:pt idx="9601" formatCode="General">
                  <c:v>0.19775200000000001</c:v>
                </c:pt>
                <c:pt idx="9602" formatCode="General">
                  <c:v>0.197772</c:v>
                </c:pt>
                <c:pt idx="9603" formatCode="General">
                  <c:v>0.19779200000000011</c:v>
                </c:pt>
                <c:pt idx="9604" formatCode="General">
                  <c:v>0.19781299999999999</c:v>
                </c:pt>
                <c:pt idx="9605" formatCode="General">
                  <c:v>0.19783300000000001</c:v>
                </c:pt>
                <c:pt idx="9606" formatCode="General">
                  <c:v>0.197855</c:v>
                </c:pt>
                <c:pt idx="9607" formatCode="General">
                  <c:v>0.197875</c:v>
                </c:pt>
                <c:pt idx="9608" formatCode="General">
                  <c:v>0.19789599999999999</c:v>
                </c:pt>
                <c:pt idx="9609" formatCode="General">
                  <c:v>0.19791600000000012</c:v>
                </c:pt>
                <c:pt idx="9610" formatCode="General">
                  <c:v>0.19793700000000011</c:v>
                </c:pt>
                <c:pt idx="9611" formatCode="General">
                  <c:v>0.19795699999999999</c:v>
                </c:pt>
                <c:pt idx="9612" formatCode="General">
                  <c:v>0.19797799999999999</c:v>
                </c:pt>
                <c:pt idx="9613" formatCode="General">
                  <c:v>0.19799800000000012</c:v>
                </c:pt>
                <c:pt idx="9614" formatCode="General">
                  <c:v>0.19801900000000011</c:v>
                </c:pt>
                <c:pt idx="9615" formatCode="General">
                  <c:v>0.19803999999999999</c:v>
                </c:pt>
                <c:pt idx="9616" formatCode="General">
                  <c:v>0.19806000000000001</c:v>
                </c:pt>
                <c:pt idx="9617" formatCode="General">
                  <c:v>0.19808100000000001</c:v>
                </c:pt>
                <c:pt idx="9618" formatCode="General">
                  <c:v>0.198101</c:v>
                </c:pt>
                <c:pt idx="9619" formatCode="General">
                  <c:v>0.19812199999999988</c:v>
                </c:pt>
                <c:pt idx="9620" formatCode="General">
                  <c:v>0.19814200000000001</c:v>
                </c:pt>
                <c:pt idx="9621" formatCode="General">
                  <c:v>0.19816300000000001</c:v>
                </c:pt>
                <c:pt idx="9622" formatCode="General">
                  <c:v>0.198184</c:v>
                </c:pt>
                <c:pt idx="9623" formatCode="General">
                  <c:v>0.19820499999999999</c:v>
                </c:pt>
                <c:pt idx="9624" formatCode="General">
                  <c:v>0.19822500000000001</c:v>
                </c:pt>
                <c:pt idx="9625" formatCode="General">
                  <c:v>0.19824600000000012</c:v>
                </c:pt>
                <c:pt idx="9626" formatCode="General">
                  <c:v>0.19826600000000011</c:v>
                </c:pt>
                <c:pt idx="9627" formatCode="General">
                  <c:v>0.19828699999999999</c:v>
                </c:pt>
                <c:pt idx="9628" formatCode="General">
                  <c:v>0.19830700000000001</c:v>
                </c:pt>
                <c:pt idx="9629" formatCode="General">
                  <c:v>0.198328</c:v>
                </c:pt>
                <c:pt idx="9630" formatCode="General">
                  <c:v>0.19834900000000011</c:v>
                </c:pt>
                <c:pt idx="9631" formatCode="General">
                  <c:v>0.19836899999999999</c:v>
                </c:pt>
                <c:pt idx="9632" formatCode="General">
                  <c:v>0.19839000000000001</c:v>
                </c:pt>
                <c:pt idx="9633" formatCode="General">
                  <c:v>0.19841000000000011</c:v>
                </c:pt>
                <c:pt idx="9634" formatCode="General">
                  <c:v>0.19843100000000011</c:v>
                </c:pt>
                <c:pt idx="9635" formatCode="General">
                  <c:v>0.19845099999999999</c:v>
                </c:pt>
                <c:pt idx="9636" formatCode="General">
                  <c:v>0.19847300000000001</c:v>
                </c:pt>
                <c:pt idx="9637" formatCode="General">
                  <c:v>0.19849300000000011</c:v>
                </c:pt>
                <c:pt idx="9638" formatCode="General">
                  <c:v>0.19851400000000011</c:v>
                </c:pt>
                <c:pt idx="9639" formatCode="General">
                  <c:v>0.19853399999999999</c:v>
                </c:pt>
                <c:pt idx="9640" formatCode="General">
                  <c:v>0.19855500000000001</c:v>
                </c:pt>
                <c:pt idx="9641" formatCode="General">
                  <c:v>0.198575</c:v>
                </c:pt>
                <c:pt idx="9642" formatCode="General">
                  <c:v>0.19859599999999999</c:v>
                </c:pt>
                <c:pt idx="9643" formatCode="General">
                  <c:v>0.19861699999999999</c:v>
                </c:pt>
                <c:pt idx="9644" formatCode="General">
                  <c:v>0.19863700000000001</c:v>
                </c:pt>
                <c:pt idx="9645" formatCode="General">
                  <c:v>0.198658</c:v>
                </c:pt>
                <c:pt idx="9646" formatCode="General">
                  <c:v>0.19867799999999997</c:v>
                </c:pt>
                <c:pt idx="9647" formatCode="General">
                  <c:v>0.19869899999999999</c:v>
                </c:pt>
                <c:pt idx="9648" formatCode="General">
                  <c:v>0.19871900000000012</c:v>
                </c:pt>
                <c:pt idx="9649" formatCode="General">
                  <c:v>0.19874000000000011</c:v>
                </c:pt>
                <c:pt idx="9650" formatCode="General">
                  <c:v>0.19876099999999999</c:v>
                </c:pt>
                <c:pt idx="9651" formatCode="General">
                  <c:v>0.19878199999999999</c:v>
                </c:pt>
                <c:pt idx="9652" formatCode="General">
                  <c:v>0.19880200000000001</c:v>
                </c:pt>
                <c:pt idx="9653" formatCode="General">
                  <c:v>0.198823</c:v>
                </c:pt>
                <c:pt idx="9654" formatCode="General">
                  <c:v>0.19884299999999999</c:v>
                </c:pt>
                <c:pt idx="9655" formatCode="General">
                  <c:v>0.19886300000000001</c:v>
                </c:pt>
                <c:pt idx="9656" formatCode="General">
                  <c:v>0.19888400000000001</c:v>
                </c:pt>
                <c:pt idx="9657" formatCode="General">
                  <c:v>0.19890400000000011</c:v>
                </c:pt>
                <c:pt idx="9658" formatCode="General">
                  <c:v>0.19892599999999999</c:v>
                </c:pt>
                <c:pt idx="9659" formatCode="General">
                  <c:v>0.19894600000000018</c:v>
                </c:pt>
                <c:pt idx="9660" formatCode="General">
                  <c:v>0.19896700000000012</c:v>
                </c:pt>
                <c:pt idx="9661" formatCode="General">
                  <c:v>0.19898700000000011</c:v>
                </c:pt>
                <c:pt idx="9662" formatCode="General">
                  <c:v>0.19900799999999999</c:v>
                </c:pt>
                <c:pt idx="9663" formatCode="General">
                  <c:v>0.19902800000000001</c:v>
                </c:pt>
                <c:pt idx="9664" formatCode="General">
                  <c:v>0.19904900000000011</c:v>
                </c:pt>
                <c:pt idx="9665" formatCode="General">
                  <c:v>0.19906900000000011</c:v>
                </c:pt>
                <c:pt idx="9666" formatCode="General">
                  <c:v>0.19908999999999999</c:v>
                </c:pt>
                <c:pt idx="9667" formatCode="General">
                  <c:v>0.19911100000000001</c:v>
                </c:pt>
                <c:pt idx="9668" formatCode="General">
                  <c:v>0.199131</c:v>
                </c:pt>
                <c:pt idx="9669" formatCode="General">
                  <c:v>0.199152</c:v>
                </c:pt>
                <c:pt idx="9670" formatCode="General">
                  <c:v>0.19917199999999988</c:v>
                </c:pt>
                <c:pt idx="9671" formatCode="General">
                  <c:v>0.19919300000000001</c:v>
                </c:pt>
                <c:pt idx="9672" formatCode="General">
                  <c:v>0.19921400000000011</c:v>
                </c:pt>
                <c:pt idx="9673" formatCode="General">
                  <c:v>0.19923500000000011</c:v>
                </c:pt>
                <c:pt idx="9674" formatCode="General">
                  <c:v>0.19925499999999999</c:v>
                </c:pt>
                <c:pt idx="9675" formatCode="General">
                  <c:v>0.19927600000000001</c:v>
                </c:pt>
                <c:pt idx="9676" formatCode="General">
                  <c:v>0.19929600000000011</c:v>
                </c:pt>
                <c:pt idx="9677" formatCode="General">
                  <c:v>0.19931699999999999</c:v>
                </c:pt>
                <c:pt idx="9678" formatCode="General">
                  <c:v>0.19933699999999999</c:v>
                </c:pt>
                <c:pt idx="9679" formatCode="General">
                  <c:v>0.19935800000000001</c:v>
                </c:pt>
                <c:pt idx="9680" formatCode="General">
                  <c:v>0.199378</c:v>
                </c:pt>
                <c:pt idx="9681" formatCode="General">
                  <c:v>0.19939899999999999</c:v>
                </c:pt>
                <c:pt idx="9682" formatCode="General">
                  <c:v>0.19942000000000001</c:v>
                </c:pt>
                <c:pt idx="9683" formatCode="General">
                  <c:v>0.19944000000000012</c:v>
                </c:pt>
                <c:pt idx="9684" formatCode="General">
                  <c:v>0.19946100000000011</c:v>
                </c:pt>
                <c:pt idx="9685" formatCode="General">
                  <c:v>0.19948099999999999</c:v>
                </c:pt>
                <c:pt idx="9686" formatCode="General">
                  <c:v>0.19950200000000001</c:v>
                </c:pt>
                <c:pt idx="9687" formatCode="General">
                  <c:v>0.199522</c:v>
                </c:pt>
                <c:pt idx="9688" formatCode="General">
                  <c:v>0.19954300000000011</c:v>
                </c:pt>
                <c:pt idx="9689" formatCode="General">
                  <c:v>0.19956399999999999</c:v>
                </c:pt>
                <c:pt idx="9690" formatCode="General">
                  <c:v>0.19958500000000001</c:v>
                </c:pt>
                <c:pt idx="9691" formatCode="General">
                  <c:v>0.199605</c:v>
                </c:pt>
                <c:pt idx="9692" formatCode="General">
                  <c:v>0.199626</c:v>
                </c:pt>
                <c:pt idx="9693" formatCode="General">
                  <c:v>0.19964599999999999</c:v>
                </c:pt>
                <c:pt idx="9694" formatCode="General">
                  <c:v>0.19966700000000001</c:v>
                </c:pt>
                <c:pt idx="9695" formatCode="General">
                  <c:v>0.199687</c:v>
                </c:pt>
                <c:pt idx="9696" formatCode="General">
                  <c:v>0.19970800000000011</c:v>
                </c:pt>
                <c:pt idx="9697" formatCode="General">
                  <c:v>0.19972899999999999</c:v>
                </c:pt>
                <c:pt idx="9698" formatCode="General">
                  <c:v>0.19974900000000018</c:v>
                </c:pt>
                <c:pt idx="9699" formatCode="General">
                  <c:v>0.19977</c:v>
                </c:pt>
                <c:pt idx="9700" formatCode="General">
                  <c:v>0.19979000000000011</c:v>
                </c:pt>
                <c:pt idx="9701" formatCode="General">
                  <c:v>0.19981099999999999</c:v>
                </c:pt>
                <c:pt idx="9702" formatCode="General">
                  <c:v>0.19983100000000001</c:v>
                </c:pt>
                <c:pt idx="9703" formatCode="General">
                  <c:v>0.199852</c:v>
                </c:pt>
                <c:pt idx="9704" formatCode="General">
                  <c:v>0.199873</c:v>
                </c:pt>
                <c:pt idx="9705" formatCode="General">
                  <c:v>0.19989399999999999</c:v>
                </c:pt>
                <c:pt idx="9706" formatCode="General">
                  <c:v>0.19991400000000012</c:v>
                </c:pt>
                <c:pt idx="9707" formatCode="General">
                  <c:v>0.19993500000000011</c:v>
                </c:pt>
                <c:pt idx="9708" formatCode="General">
                  <c:v>0.19995499999999999</c:v>
                </c:pt>
                <c:pt idx="9709" formatCode="General">
                  <c:v>0.19997500000000001</c:v>
                </c:pt>
                <c:pt idx="9710" formatCode="General">
                  <c:v>0.19999700000000012</c:v>
                </c:pt>
                <c:pt idx="9711" formatCode="General">
                  <c:v>0.20001700000000011</c:v>
                </c:pt>
                <c:pt idx="9712" formatCode="General">
                  <c:v>0.20003799999999999</c:v>
                </c:pt>
                <c:pt idx="9713" formatCode="General">
                  <c:v>0.20005800000000001</c:v>
                </c:pt>
                <c:pt idx="9714" formatCode="General">
                  <c:v>0.20007900000000001</c:v>
                </c:pt>
                <c:pt idx="9715" formatCode="General">
                  <c:v>0.20009900000000011</c:v>
                </c:pt>
                <c:pt idx="9716" formatCode="General">
                  <c:v>0.20011999999999999</c:v>
                </c:pt>
                <c:pt idx="9717" formatCode="General">
                  <c:v>0.20014100000000001</c:v>
                </c:pt>
                <c:pt idx="9718" formatCode="General">
                  <c:v>0.20016200000000001</c:v>
                </c:pt>
                <c:pt idx="9719" formatCode="General">
                  <c:v>0.200182</c:v>
                </c:pt>
                <c:pt idx="9720" formatCode="General">
                  <c:v>0.20020299999999999</c:v>
                </c:pt>
                <c:pt idx="9721" formatCode="General">
                  <c:v>0.20022300000000001</c:v>
                </c:pt>
                <c:pt idx="9722" formatCode="General">
                  <c:v>0.20024300000000012</c:v>
                </c:pt>
                <c:pt idx="9723" formatCode="General">
                  <c:v>0.20026400000000011</c:v>
                </c:pt>
                <c:pt idx="9724" formatCode="General">
                  <c:v>0.20028499999999999</c:v>
                </c:pt>
                <c:pt idx="9725" formatCode="General">
                  <c:v>0.20030600000000001</c:v>
                </c:pt>
                <c:pt idx="9726" formatCode="General">
                  <c:v>0.200326</c:v>
                </c:pt>
                <c:pt idx="9727" formatCode="General">
                  <c:v>0.20034700000000011</c:v>
                </c:pt>
                <c:pt idx="9728" formatCode="General">
                  <c:v>0.20036699999999999</c:v>
                </c:pt>
                <c:pt idx="9729" formatCode="General">
                  <c:v>0.20038800000000001</c:v>
                </c:pt>
                <c:pt idx="9730" formatCode="General">
                  <c:v>0.20040800000000011</c:v>
                </c:pt>
                <c:pt idx="9731" formatCode="General">
                  <c:v>0.20042900000000011</c:v>
                </c:pt>
                <c:pt idx="9732" formatCode="General">
                  <c:v>0.20044900000000018</c:v>
                </c:pt>
                <c:pt idx="9733" formatCode="General">
                  <c:v>0.20047100000000001</c:v>
                </c:pt>
                <c:pt idx="9734" formatCode="General">
                  <c:v>0.20049100000000011</c:v>
                </c:pt>
                <c:pt idx="9735" formatCode="General">
                  <c:v>0.20051099999999999</c:v>
                </c:pt>
                <c:pt idx="9736" formatCode="General">
                  <c:v>0.20053199999999999</c:v>
                </c:pt>
                <c:pt idx="9737" formatCode="General">
                  <c:v>0.20055200000000001</c:v>
                </c:pt>
                <c:pt idx="9738" formatCode="General">
                  <c:v>0.200573</c:v>
                </c:pt>
                <c:pt idx="9739" formatCode="General">
                  <c:v>0.20059399999999999</c:v>
                </c:pt>
                <c:pt idx="9740" formatCode="General">
                  <c:v>0.20061399999999999</c:v>
                </c:pt>
                <c:pt idx="9741" formatCode="General">
                  <c:v>0.20063500000000001</c:v>
                </c:pt>
                <c:pt idx="9742" formatCode="General">
                  <c:v>0.200656</c:v>
                </c:pt>
                <c:pt idx="9743" formatCode="General">
                  <c:v>0.20067599999999997</c:v>
                </c:pt>
                <c:pt idx="9744" formatCode="General">
                  <c:v>0.20069699999999999</c:v>
                </c:pt>
                <c:pt idx="9745" formatCode="General">
                  <c:v>0.20071700000000012</c:v>
                </c:pt>
                <c:pt idx="9746" formatCode="General">
                  <c:v>0.20073800000000011</c:v>
                </c:pt>
                <c:pt idx="9747" formatCode="General">
                  <c:v>0.20075899999999999</c:v>
                </c:pt>
                <c:pt idx="9748" formatCode="General">
                  <c:v>0.20077900000000001</c:v>
                </c:pt>
                <c:pt idx="9749" formatCode="General">
                  <c:v>0.20080000000000001</c:v>
                </c:pt>
                <c:pt idx="9750" formatCode="General">
                  <c:v>0.20082</c:v>
                </c:pt>
                <c:pt idx="9751" formatCode="General">
                  <c:v>0.20084099999999999</c:v>
                </c:pt>
                <c:pt idx="9752" formatCode="General">
                  <c:v>0.20086100000000001</c:v>
                </c:pt>
                <c:pt idx="9753" formatCode="General">
                  <c:v>0.20088200000000001</c:v>
                </c:pt>
                <c:pt idx="9754" formatCode="General">
                  <c:v>0.20090200000000011</c:v>
                </c:pt>
                <c:pt idx="9755" formatCode="General">
                  <c:v>0.20092399999999999</c:v>
                </c:pt>
                <c:pt idx="9756" formatCode="General">
                  <c:v>0.20094400000000018</c:v>
                </c:pt>
                <c:pt idx="9757" formatCode="General">
                  <c:v>0.20096500000000012</c:v>
                </c:pt>
                <c:pt idx="9758" formatCode="General">
                  <c:v>0.20098500000000011</c:v>
                </c:pt>
                <c:pt idx="9759" formatCode="General">
                  <c:v>0.20100599999999999</c:v>
                </c:pt>
                <c:pt idx="9760" formatCode="General">
                  <c:v>0.20102600000000001</c:v>
                </c:pt>
                <c:pt idx="9761" formatCode="General">
                  <c:v>0.20104700000000011</c:v>
                </c:pt>
                <c:pt idx="9762" formatCode="General">
                  <c:v>0.20106700000000011</c:v>
                </c:pt>
                <c:pt idx="9763" formatCode="General">
                  <c:v>0.20108799999999999</c:v>
                </c:pt>
                <c:pt idx="9764" formatCode="General">
                  <c:v>0.20110900000000001</c:v>
                </c:pt>
                <c:pt idx="9765" formatCode="General">
                  <c:v>0.201129</c:v>
                </c:pt>
                <c:pt idx="9766" formatCode="General">
                  <c:v>0.20115</c:v>
                </c:pt>
                <c:pt idx="9767" formatCode="General">
                  <c:v>0.20116999999999999</c:v>
                </c:pt>
                <c:pt idx="9768" formatCode="General">
                  <c:v>0.20119100000000001</c:v>
                </c:pt>
                <c:pt idx="9769" formatCode="General">
                  <c:v>0.20121100000000011</c:v>
                </c:pt>
                <c:pt idx="9770" formatCode="General">
                  <c:v>0.20123199999999999</c:v>
                </c:pt>
                <c:pt idx="9771" formatCode="General">
                  <c:v>0.20125299999999999</c:v>
                </c:pt>
                <c:pt idx="9772" formatCode="General">
                  <c:v>0.20127400000000001</c:v>
                </c:pt>
                <c:pt idx="9773" formatCode="General">
                  <c:v>0.20129400000000011</c:v>
                </c:pt>
                <c:pt idx="9774" formatCode="General">
                  <c:v>0.20131499999999999</c:v>
                </c:pt>
                <c:pt idx="9775" formatCode="General">
                  <c:v>0.20133499999999999</c:v>
                </c:pt>
                <c:pt idx="9776" formatCode="General">
                  <c:v>0.20135500000000001</c:v>
                </c:pt>
                <c:pt idx="9777" formatCode="General">
                  <c:v>0.201376</c:v>
                </c:pt>
                <c:pt idx="9778" formatCode="General">
                  <c:v>0.20139699999999999</c:v>
                </c:pt>
                <c:pt idx="9779" formatCode="General">
                  <c:v>0.20141800000000018</c:v>
                </c:pt>
                <c:pt idx="9780" formatCode="General">
                  <c:v>0.20143800000000012</c:v>
                </c:pt>
                <c:pt idx="9781" formatCode="General">
                  <c:v>0.20145900000000011</c:v>
                </c:pt>
                <c:pt idx="9782" formatCode="General">
                  <c:v>0.20147899999999999</c:v>
                </c:pt>
                <c:pt idx="9783" formatCode="General">
                  <c:v>0.20150000000000001</c:v>
                </c:pt>
                <c:pt idx="9784" formatCode="General">
                  <c:v>0.20152100000000001</c:v>
                </c:pt>
                <c:pt idx="9785" formatCode="General">
                  <c:v>0.20154200000000011</c:v>
                </c:pt>
                <c:pt idx="9786" formatCode="General">
                  <c:v>0.20156199999999999</c:v>
                </c:pt>
                <c:pt idx="9787" formatCode="General">
                  <c:v>0.20158300000000001</c:v>
                </c:pt>
                <c:pt idx="9788" formatCode="General">
                  <c:v>0.201603</c:v>
                </c:pt>
                <c:pt idx="9789" formatCode="General">
                  <c:v>0.201623</c:v>
                </c:pt>
                <c:pt idx="9790" formatCode="General">
                  <c:v>0.20164399999999999</c:v>
                </c:pt>
                <c:pt idx="9791" formatCode="General">
                  <c:v>0.20166500000000001</c:v>
                </c:pt>
                <c:pt idx="9792" formatCode="General">
                  <c:v>0.201686</c:v>
                </c:pt>
                <c:pt idx="9793" formatCode="General">
                  <c:v>0.20170600000000011</c:v>
                </c:pt>
                <c:pt idx="9794" formatCode="General">
                  <c:v>0.20172699999999999</c:v>
                </c:pt>
                <c:pt idx="9795" formatCode="General">
                  <c:v>0.20174700000000018</c:v>
                </c:pt>
                <c:pt idx="9796" formatCode="General">
                  <c:v>0.20176800000000011</c:v>
                </c:pt>
                <c:pt idx="9797" formatCode="General">
                  <c:v>0.20178800000000011</c:v>
                </c:pt>
                <c:pt idx="9798" formatCode="General">
                  <c:v>0.20180899999999999</c:v>
                </c:pt>
                <c:pt idx="9799" formatCode="General">
                  <c:v>0.20183000000000001</c:v>
                </c:pt>
                <c:pt idx="9800" formatCode="General">
                  <c:v>0.201851</c:v>
                </c:pt>
                <c:pt idx="9801" formatCode="General">
                  <c:v>0.20187099999999997</c:v>
                </c:pt>
                <c:pt idx="9802" formatCode="General">
                  <c:v>0.20189099999999999</c:v>
                </c:pt>
                <c:pt idx="9803" formatCode="General">
                  <c:v>0.20191200000000012</c:v>
                </c:pt>
                <c:pt idx="9804" formatCode="General">
                  <c:v>0.20193200000000011</c:v>
                </c:pt>
                <c:pt idx="9805" formatCode="General">
                  <c:v>0.20195299999999999</c:v>
                </c:pt>
                <c:pt idx="9806" formatCode="General">
                  <c:v>0.20197300000000001</c:v>
                </c:pt>
                <c:pt idx="9807" formatCode="General">
                  <c:v>0.20199500000000012</c:v>
                </c:pt>
                <c:pt idx="9808" formatCode="General">
                  <c:v>0.20201500000000011</c:v>
                </c:pt>
                <c:pt idx="9809" formatCode="General">
                  <c:v>0.20203599999999999</c:v>
                </c:pt>
                <c:pt idx="9810" formatCode="General">
                  <c:v>0.20205600000000001</c:v>
                </c:pt>
                <c:pt idx="9811" formatCode="General">
                  <c:v>0.20207700000000001</c:v>
                </c:pt>
                <c:pt idx="9812" formatCode="General">
                  <c:v>0.20209700000000011</c:v>
                </c:pt>
                <c:pt idx="9813" formatCode="General">
                  <c:v>0.20211799999999999</c:v>
                </c:pt>
                <c:pt idx="9814" formatCode="General">
                  <c:v>0.20213800000000001</c:v>
                </c:pt>
                <c:pt idx="9815" formatCode="General">
                  <c:v>0.20215900000000001</c:v>
                </c:pt>
                <c:pt idx="9816" formatCode="General">
                  <c:v>0.20218</c:v>
                </c:pt>
                <c:pt idx="9817" formatCode="General">
                  <c:v>0.20219999999999999</c:v>
                </c:pt>
                <c:pt idx="9818" formatCode="General">
                  <c:v>0.20222100000000001</c:v>
                </c:pt>
                <c:pt idx="9819" formatCode="General">
                  <c:v>0.20224100000000012</c:v>
                </c:pt>
                <c:pt idx="9820" formatCode="General">
                  <c:v>0.20226200000000011</c:v>
                </c:pt>
                <c:pt idx="9821" formatCode="General">
                  <c:v>0.20228299999999999</c:v>
                </c:pt>
                <c:pt idx="9822" formatCode="General">
                  <c:v>0.20230300000000001</c:v>
                </c:pt>
                <c:pt idx="9823" formatCode="General">
                  <c:v>0.202324</c:v>
                </c:pt>
                <c:pt idx="9824" formatCode="General">
                  <c:v>0.20234500000000011</c:v>
                </c:pt>
                <c:pt idx="9825" formatCode="General">
                  <c:v>0.20236499999999999</c:v>
                </c:pt>
                <c:pt idx="9826" formatCode="General">
                  <c:v>0.20238600000000001</c:v>
                </c:pt>
                <c:pt idx="9827" formatCode="General">
                  <c:v>0.20240600000000011</c:v>
                </c:pt>
                <c:pt idx="9828" formatCode="General">
                  <c:v>0.20242700000000011</c:v>
                </c:pt>
                <c:pt idx="9829" formatCode="General">
                  <c:v>0.20244700000000018</c:v>
                </c:pt>
                <c:pt idx="9830" formatCode="General">
                  <c:v>0.20246800000000012</c:v>
                </c:pt>
                <c:pt idx="9831" formatCode="General">
                  <c:v>0.20248900000000011</c:v>
                </c:pt>
                <c:pt idx="9832" formatCode="General">
                  <c:v>0.20250899999999999</c:v>
                </c:pt>
                <c:pt idx="9833" formatCode="General">
                  <c:v>0.20252999999999999</c:v>
                </c:pt>
                <c:pt idx="9834" formatCode="General">
                  <c:v>0.20255000000000001</c:v>
                </c:pt>
                <c:pt idx="9835" formatCode="General">
                  <c:v>0.202571</c:v>
                </c:pt>
                <c:pt idx="9836" formatCode="General">
                  <c:v>0.20259099999999999</c:v>
                </c:pt>
                <c:pt idx="9837" formatCode="General">
                  <c:v>0.20261199999999999</c:v>
                </c:pt>
                <c:pt idx="9838" formatCode="General">
                  <c:v>0.20263300000000001</c:v>
                </c:pt>
                <c:pt idx="9839" formatCode="General">
                  <c:v>0.202654</c:v>
                </c:pt>
                <c:pt idx="9840" formatCode="General">
                  <c:v>0.20267399999999997</c:v>
                </c:pt>
                <c:pt idx="9841" formatCode="General">
                  <c:v>0.20269499999999999</c:v>
                </c:pt>
                <c:pt idx="9842" formatCode="General">
                  <c:v>0.20271500000000012</c:v>
                </c:pt>
                <c:pt idx="9843" formatCode="General">
                  <c:v>0.20273500000000011</c:v>
                </c:pt>
                <c:pt idx="9844" formatCode="General">
                  <c:v>0.20275599999999999</c:v>
                </c:pt>
                <c:pt idx="9845" formatCode="General">
                  <c:v>0.20277700000000001</c:v>
                </c:pt>
                <c:pt idx="9846" formatCode="General">
                  <c:v>0.20279800000000012</c:v>
                </c:pt>
                <c:pt idx="9847" formatCode="General">
                  <c:v>0.20281800000000011</c:v>
                </c:pt>
                <c:pt idx="9848" formatCode="General">
                  <c:v>0.20283899999999999</c:v>
                </c:pt>
                <c:pt idx="9849" formatCode="General">
                  <c:v>0.20285900000000001</c:v>
                </c:pt>
                <c:pt idx="9850" formatCode="General">
                  <c:v>0.20288</c:v>
                </c:pt>
                <c:pt idx="9851" formatCode="General">
                  <c:v>0.20290000000000011</c:v>
                </c:pt>
                <c:pt idx="9852" formatCode="General">
                  <c:v>0.20292199999999999</c:v>
                </c:pt>
                <c:pt idx="9853" formatCode="General">
                  <c:v>0.20294200000000018</c:v>
                </c:pt>
                <c:pt idx="9854" formatCode="General">
                  <c:v>0.20296300000000012</c:v>
                </c:pt>
                <c:pt idx="9855" formatCode="General">
                  <c:v>0.20298300000000011</c:v>
                </c:pt>
                <c:pt idx="9856" formatCode="General">
                  <c:v>0.20300299999999999</c:v>
                </c:pt>
                <c:pt idx="9857" formatCode="General">
                  <c:v>0.20302400000000001</c:v>
                </c:pt>
                <c:pt idx="9858" formatCode="General">
                  <c:v>0.20304500000000011</c:v>
                </c:pt>
                <c:pt idx="9859" formatCode="General">
                  <c:v>0.20306600000000011</c:v>
                </c:pt>
                <c:pt idx="9860" formatCode="General">
                  <c:v>0.20308599999999999</c:v>
                </c:pt>
                <c:pt idx="9861" formatCode="General">
                  <c:v>0.20310700000000001</c:v>
                </c:pt>
                <c:pt idx="9862" formatCode="General">
                  <c:v>0.203127</c:v>
                </c:pt>
                <c:pt idx="9863" formatCode="General">
                  <c:v>0.20314800000000011</c:v>
                </c:pt>
                <c:pt idx="9864" formatCode="General">
                  <c:v>0.20316799999999999</c:v>
                </c:pt>
                <c:pt idx="9865" formatCode="General">
                  <c:v>0.20318900000000001</c:v>
                </c:pt>
                <c:pt idx="9866" formatCode="General">
                  <c:v>0.20321000000000011</c:v>
                </c:pt>
                <c:pt idx="9867" formatCode="General">
                  <c:v>0.20323099999999999</c:v>
                </c:pt>
                <c:pt idx="9868" formatCode="General">
                  <c:v>0.20325099999999999</c:v>
                </c:pt>
                <c:pt idx="9869" formatCode="General">
                  <c:v>0.20327100000000001</c:v>
                </c:pt>
                <c:pt idx="9870" formatCode="General">
                  <c:v>0.20329200000000011</c:v>
                </c:pt>
                <c:pt idx="9871" formatCode="General">
                  <c:v>0.20331199999999999</c:v>
                </c:pt>
                <c:pt idx="9872" formatCode="General">
                  <c:v>0.20333300000000001</c:v>
                </c:pt>
                <c:pt idx="9873" formatCode="General">
                  <c:v>0.20335400000000001</c:v>
                </c:pt>
                <c:pt idx="9874" formatCode="General">
                  <c:v>0.203375</c:v>
                </c:pt>
                <c:pt idx="9875" formatCode="General">
                  <c:v>0.20339499999999999</c:v>
                </c:pt>
                <c:pt idx="9876" formatCode="General">
                  <c:v>0.20341600000000018</c:v>
                </c:pt>
                <c:pt idx="9877" formatCode="General">
                  <c:v>0.20343600000000012</c:v>
                </c:pt>
                <c:pt idx="9878" formatCode="General">
                  <c:v>0.20345700000000011</c:v>
                </c:pt>
                <c:pt idx="9879" formatCode="General">
                  <c:v>0.20347699999999999</c:v>
                </c:pt>
                <c:pt idx="9880" formatCode="General">
                  <c:v>0.20349800000000018</c:v>
                </c:pt>
                <c:pt idx="9881" formatCode="General">
                  <c:v>0.20351900000000012</c:v>
                </c:pt>
                <c:pt idx="9882" formatCode="General">
                  <c:v>0.20354000000000011</c:v>
                </c:pt>
                <c:pt idx="9883" formatCode="General">
                  <c:v>0.20355999999999999</c:v>
                </c:pt>
                <c:pt idx="9884" formatCode="General">
                  <c:v>0.20358000000000001</c:v>
                </c:pt>
                <c:pt idx="9885" formatCode="General">
                  <c:v>0.203601</c:v>
                </c:pt>
                <c:pt idx="9886" formatCode="General">
                  <c:v>0.203621</c:v>
                </c:pt>
                <c:pt idx="9887" formatCode="General">
                  <c:v>0.20364199999999999</c:v>
                </c:pt>
                <c:pt idx="9888" formatCode="General">
                  <c:v>0.20366200000000001</c:v>
                </c:pt>
                <c:pt idx="9889" formatCode="General">
                  <c:v>0.203683</c:v>
                </c:pt>
                <c:pt idx="9890" formatCode="General">
                  <c:v>0.20370400000000011</c:v>
                </c:pt>
                <c:pt idx="9891" formatCode="General">
                  <c:v>0.20372499999999999</c:v>
                </c:pt>
                <c:pt idx="9892" formatCode="General">
                  <c:v>0.20374500000000012</c:v>
                </c:pt>
                <c:pt idx="9893" formatCode="General">
                  <c:v>0.20376600000000011</c:v>
                </c:pt>
                <c:pt idx="9894" formatCode="General">
                  <c:v>0.20378599999999999</c:v>
                </c:pt>
                <c:pt idx="9895" formatCode="General">
                  <c:v>0.20380699999999999</c:v>
                </c:pt>
                <c:pt idx="9896" formatCode="General">
                  <c:v>0.20382800000000001</c:v>
                </c:pt>
                <c:pt idx="9897" formatCode="General">
                  <c:v>0.20384800000000011</c:v>
                </c:pt>
                <c:pt idx="9898" formatCode="General">
                  <c:v>0.20386899999999999</c:v>
                </c:pt>
                <c:pt idx="9899" formatCode="General">
                  <c:v>0.20388899999999999</c:v>
                </c:pt>
                <c:pt idx="9900" formatCode="General">
                  <c:v>0.20391000000000012</c:v>
                </c:pt>
                <c:pt idx="9901" formatCode="General">
                  <c:v>0.20393000000000011</c:v>
                </c:pt>
                <c:pt idx="9902" formatCode="General">
                  <c:v>0.20395099999999999</c:v>
                </c:pt>
                <c:pt idx="9903" formatCode="General">
                  <c:v>0.20397100000000001</c:v>
                </c:pt>
                <c:pt idx="9904" formatCode="General">
                  <c:v>0.20399300000000012</c:v>
                </c:pt>
                <c:pt idx="9905" formatCode="General">
                  <c:v>0.20401300000000011</c:v>
                </c:pt>
                <c:pt idx="9906" formatCode="General">
                  <c:v>0.20403399999999999</c:v>
                </c:pt>
                <c:pt idx="9907" formatCode="General">
                  <c:v>0.20405400000000001</c:v>
                </c:pt>
                <c:pt idx="9908" formatCode="General">
                  <c:v>0.20407500000000001</c:v>
                </c:pt>
                <c:pt idx="9909" formatCode="General">
                  <c:v>0.20409500000000011</c:v>
                </c:pt>
                <c:pt idx="9910" formatCode="General">
                  <c:v>0.20411499999999999</c:v>
                </c:pt>
                <c:pt idx="9911" formatCode="General">
                  <c:v>0.20413600000000001</c:v>
                </c:pt>
                <c:pt idx="9912" formatCode="General">
                  <c:v>0.20415700000000001</c:v>
                </c:pt>
                <c:pt idx="9913" formatCode="General">
                  <c:v>0.204178</c:v>
                </c:pt>
                <c:pt idx="9914" formatCode="General">
                  <c:v>0.20419799999999999</c:v>
                </c:pt>
                <c:pt idx="9915" formatCode="General">
                  <c:v>0.20421900000000018</c:v>
                </c:pt>
                <c:pt idx="9916" formatCode="General">
                  <c:v>0.20423900000000011</c:v>
                </c:pt>
                <c:pt idx="9917" formatCode="General">
                  <c:v>0.20426000000000011</c:v>
                </c:pt>
                <c:pt idx="9918" formatCode="General">
                  <c:v>0.20427999999999999</c:v>
                </c:pt>
                <c:pt idx="9919" formatCode="General">
                  <c:v>0.20430100000000001</c:v>
                </c:pt>
                <c:pt idx="9920" formatCode="General">
                  <c:v>0.204322</c:v>
                </c:pt>
                <c:pt idx="9921" formatCode="General">
                  <c:v>0.20434300000000011</c:v>
                </c:pt>
                <c:pt idx="9922" formatCode="General">
                  <c:v>0.20436299999999999</c:v>
                </c:pt>
                <c:pt idx="9923" formatCode="General">
                  <c:v>0.20438300000000001</c:v>
                </c:pt>
                <c:pt idx="9924" formatCode="General">
                  <c:v>0.20440400000000011</c:v>
                </c:pt>
                <c:pt idx="9925" formatCode="General">
                  <c:v>0.20442399999999999</c:v>
                </c:pt>
                <c:pt idx="9926" formatCode="General">
                  <c:v>0.20444600000000018</c:v>
                </c:pt>
                <c:pt idx="9927" formatCode="General">
                  <c:v>0.20446600000000012</c:v>
                </c:pt>
                <c:pt idx="9928" formatCode="General">
                  <c:v>0.20448700000000011</c:v>
                </c:pt>
                <c:pt idx="9929" formatCode="General">
                  <c:v>0.20450699999999999</c:v>
                </c:pt>
                <c:pt idx="9930" formatCode="General">
                  <c:v>0.20452799999999999</c:v>
                </c:pt>
                <c:pt idx="9931" formatCode="General">
                  <c:v>0.20454800000000012</c:v>
                </c:pt>
                <c:pt idx="9932" formatCode="General">
                  <c:v>0.20456900000000011</c:v>
                </c:pt>
                <c:pt idx="9933" formatCode="General">
                  <c:v>0.20458999999999999</c:v>
                </c:pt>
                <c:pt idx="9934" formatCode="General">
                  <c:v>0.20461099999999999</c:v>
                </c:pt>
                <c:pt idx="9935" formatCode="General">
                  <c:v>0.20463100000000001</c:v>
                </c:pt>
                <c:pt idx="9936" formatCode="General">
                  <c:v>0.204651</c:v>
                </c:pt>
                <c:pt idx="9937" formatCode="General">
                  <c:v>0.20467199999999997</c:v>
                </c:pt>
                <c:pt idx="9938" formatCode="General">
                  <c:v>0.20469200000000001</c:v>
                </c:pt>
                <c:pt idx="9939" formatCode="General">
                  <c:v>0.20471300000000012</c:v>
                </c:pt>
                <c:pt idx="9940" formatCode="General">
                  <c:v>0.20473400000000011</c:v>
                </c:pt>
                <c:pt idx="9941" formatCode="General">
                  <c:v>0.20475499999999999</c:v>
                </c:pt>
                <c:pt idx="9942" formatCode="General">
                  <c:v>0.20477500000000001</c:v>
                </c:pt>
                <c:pt idx="9943" formatCode="General">
                  <c:v>0.20479600000000012</c:v>
                </c:pt>
                <c:pt idx="9944" formatCode="General">
                  <c:v>0.20481600000000011</c:v>
                </c:pt>
                <c:pt idx="9945" formatCode="General">
                  <c:v>0.20483699999999999</c:v>
                </c:pt>
                <c:pt idx="9946" formatCode="General">
                  <c:v>0.20485700000000001</c:v>
                </c:pt>
                <c:pt idx="9947" formatCode="General">
                  <c:v>0.204878</c:v>
                </c:pt>
                <c:pt idx="9948" formatCode="General">
                  <c:v>0.20489900000000011</c:v>
                </c:pt>
                <c:pt idx="9949" formatCode="General">
                  <c:v>0.20491900000000018</c:v>
                </c:pt>
                <c:pt idx="9950" formatCode="General">
                  <c:v>0.20494000000000018</c:v>
                </c:pt>
                <c:pt idx="9951" formatCode="General">
                  <c:v>0.20496000000000011</c:v>
                </c:pt>
                <c:pt idx="9952" formatCode="General">
                  <c:v>0.20498100000000011</c:v>
                </c:pt>
                <c:pt idx="9953" formatCode="General">
                  <c:v>0.20500099999999999</c:v>
                </c:pt>
                <c:pt idx="9954" formatCode="General">
                  <c:v>0.20502200000000001</c:v>
                </c:pt>
                <c:pt idx="9955" formatCode="General">
                  <c:v>0.20504200000000011</c:v>
                </c:pt>
                <c:pt idx="9956" formatCode="General">
                  <c:v>0.20506400000000011</c:v>
                </c:pt>
                <c:pt idx="9957" formatCode="General">
                  <c:v>0.20508399999999999</c:v>
                </c:pt>
                <c:pt idx="9958" formatCode="General">
                  <c:v>0.20510500000000001</c:v>
                </c:pt>
                <c:pt idx="9959" formatCode="General">
                  <c:v>0.205125</c:v>
                </c:pt>
                <c:pt idx="9960" formatCode="General">
                  <c:v>0.20514600000000011</c:v>
                </c:pt>
                <c:pt idx="9961" formatCode="General">
                  <c:v>0.20516599999999999</c:v>
                </c:pt>
                <c:pt idx="9962" formatCode="General">
                  <c:v>0.20518700000000001</c:v>
                </c:pt>
                <c:pt idx="9963" formatCode="General">
                  <c:v>0.20520700000000011</c:v>
                </c:pt>
                <c:pt idx="9964" formatCode="General">
                  <c:v>0.20522799999999999</c:v>
                </c:pt>
                <c:pt idx="9965" formatCode="General">
                  <c:v>0.20524900000000013</c:v>
                </c:pt>
                <c:pt idx="9966" formatCode="General">
                  <c:v>0.20526900000000012</c:v>
                </c:pt>
                <c:pt idx="9967" formatCode="General">
                  <c:v>0.20529000000000011</c:v>
                </c:pt>
                <c:pt idx="9968" formatCode="General">
                  <c:v>0.20530999999999999</c:v>
                </c:pt>
                <c:pt idx="9969" formatCode="General">
                  <c:v>0.20533100000000001</c:v>
                </c:pt>
                <c:pt idx="9970" formatCode="General">
                  <c:v>0.20535200000000001</c:v>
                </c:pt>
                <c:pt idx="9971" formatCode="General">
                  <c:v>0.205372</c:v>
                </c:pt>
                <c:pt idx="9972" formatCode="General">
                  <c:v>0.20539299999999999</c:v>
                </c:pt>
                <c:pt idx="9973" formatCode="General">
                  <c:v>0.20541400000000018</c:v>
                </c:pt>
                <c:pt idx="9974" formatCode="General">
                  <c:v>0.20543400000000012</c:v>
                </c:pt>
                <c:pt idx="9975" formatCode="General">
                  <c:v>0.20545500000000011</c:v>
                </c:pt>
                <c:pt idx="9976" formatCode="General">
                  <c:v>0.20547499999999999</c:v>
                </c:pt>
                <c:pt idx="9977" formatCode="General">
                  <c:v>0.20549500000000018</c:v>
                </c:pt>
                <c:pt idx="9978" formatCode="General">
                  <c:v>0.20551700000000012</c:v>
                </c:pt>
                <c:pt idx="9979" formatCode="General">
                  <c:v>0.20553700000000011</c:v>
                </c:pt>
                <c:pt idx="9980" formatCode="General">
                  <c:v>0.20555799999999999</c:v>
                </c:pt>
                <c:pt idx="9981" formatCode="General">
                  <c:v>0.20557800000000001</c:v>
                </c:pt>
                <c:pt idx="9982" formatCode="General">
                  <c:v>0.20559900000000011</c:v>
                </c:pt>
                <c:pt idx="9983" formatCode="General">
                  <c:v>0.20561900000000011</c:v>
                </c:pt>
                <c:pt idx="9984" formatCode="General">
                  <c:v>0.20563999999999999</c:v>
                </c:pt>
                <c:pt idx="9985" formatCode="General">
                  <c:v>0.20566000000000001</c:v>
                </c:pt>
                <c:pt idx="9986" formatCode="General">
                  <c:v>0.205681</c:v>
                </c:pt>
                <c:pt idx="9987" formatCode="General">
                  <c:v>0.20570200000000011</c:v>
                </c:pt>
                <c:pt idx="9988" formatCode="General">
                  <c:v>0.20572299999999999</c:v>
                </c:pt>
                <c:pt idx="9989" formatCode="General">
                  <c:v>0.20574300000000012</c:v>
                </c:pt>
                <c:pt idx="9990" formatCode="General">
                  <c:v>0.20576300000000011</c:v>
                </c:pt>
                <c:pt idx="9991" formatCode="General">
                  <c:v>0.20578399999999999</c:v>
                </c:pt>
                <c:pt idx="9992" formatCode="General">
                  <c:v>0.20580399999999999</c:v>
                </c:pt>
                <c:pt idx="9993" formatCode="General">
                  <c:v>0.20582500000000001</c:v>
                </c:pt>
                <c:pt idx="9994" formatCode="General">
                  <c:v>0.20584600000000011</c:v>
                </c:pt>
                <c:pt idx="9995" formatCode="General">
                  <c:v>0.20586699999999999</c:v>
                </c:pt>
                <c:pt idx="9996" formatCode="General">
                  <c:v>0.20588699999999999</c:v>
                </c:pt>
                <c:pt idx="9997" formatCode="General">
                  <c:v>0.20590800000000012</c:v>
                </c:pt>
                <c:pt idx="9998" formatCode="General">
                  <c:v>0.20592800000000011</c:v>
                </c:pt>
                <c:pt idx="9999" formatCode="General">
                  <c:v>0.20594900000000019</c:v>
                </c:pt>
                <c:pt idx="10000" formatCode="General">
                  <c:v>0.20597000000000001</c:v>
                </c:pt>
                <c:pt idx="10001" formatCode="General">
                  <c:v>0.20599100000000012</c:v>
                </c:pt>
                <c:pt idx="10002" formatCode="General">
                  <c:v>0.20601100000000011</c:v>
                </c:pt>
                <c:pt idx="10003" formatCode="General">
                  <c:v>0.20603099999999999</c:v>
                </c:pt>
                <c:pt idx="10004" formatCode="General">
                  <c:v>0.20605200000000001</c:v>
                </c:pt>
                <c:pt idx="10005" formatCode="General">
                  <c:v>0.20607200000000001</c:v>
                </c:pt>
                <c:pt idx="10006" formatCode="General">
                  <c:v>0.20609300000000011</c:v>
                </c:pt>
                <c:pt idx="10007" formatCode="General">
                  <c:v>0.20611399999999999</c:v>
                </c:pt>
                <c:pt idx="10008" formatCode="General">
                  <c:v>0.20613500000000001</c:v>
                </c:pt>
                <c:pt idx="10009" formatCode="General">
                  <c:v>0.206155</c:v>
                </c:pt>
                <c:pt idx="10010" formatCode="General">
                  <c:v>0.206176</c:v>
                </c:pt>
                <c:pt idx="10011" formatCode="General">
                  <c:v>0.20619599999999999</c:v>
                </c:pt>
                <c:pt idx="10012" formatCode="General">
                  <c:v>0.20621700000000018</c:v>
                </c:pt>
                <c:pt idx="10013" formatCode="General">
                  <c:v>0.20623700000000011</c:v>
                </c:pt>
                <c:pt idx="10014" formatCode="General">
                  <c:v>0.20625800000000011</c:v>
                </c:pt>
                <c:pt idx="10015" formatCode="General">
                  <c:v>0.20627899999999999</c:v>
                </c:pt>
                <c:pt idx="10016" formatCode="General">
                  <c:v>0.20629900000000018</c:v>
                </c:pt>
                <c:pt idx="10017" formatCode="General">
                  <c:v>0.20632</c:v>
                </c:pt>
                <c:pt idx="10018" formatCode="General">
                  <c:v>0.20634000000000011</c:v>
                </c:pt>
                <c:pt idx="10019" formatCode="General">
                  <c:v>0.20636099999999999</c:v>
                </c:pt>
                <c:pt idx="10020" formatCode="General">
                  <c:v>0.20638100000000001</c:v>
                </c:pt>
                <c:pt idx="10021" formatCode="General">
                  <c:v>0.20640200000000011</c:v>
                </c:pt>
                <c:pt idx="10022" formatCode="General">
                  <c:v>0.20642300000000011</c:v>
                </c:pt>
                <c:pt idx="10023" formatCode="General">
                  <c:v>0.20644400000000018</c:v>
                </c:pt>
                <c:pt idx="10024" formatCode="General">
                  <c:v>0.20646400000000012</c:v>
                </c:pt>
                <c:pt idx="10025" formatCode="General">
                  <c:v>0.20648500000000011</c:v>
                </c:pt>
                <c:pt idx="10026" formatCode="General">
                  <c:v>0.20650499999999999</c:v>
                </c:pt>
                <c:pt idx="10027" formatCode="General">
                  <c:v>0.20652599999999999</c:v>
                </c:pt>
                <c:pt idx="10028" formatCode="General">
                  <c:v>0.20654600000000012</c:v>
                </c:pt>
                <c:pt idx="10029" formatCode="General">
                  <c:v>0.20656600000000011</c:v>
                </c:pt>
                <c:pt idx="10030" formatCode="General">
                  <c:v>0.20658799999999999</c:v>
                </c:pt>
                <c:pt idx="10031" formatCode="General">
                  <c:v>0.20660800000000001</c:v>
                </c:pt>
                <c:pt idx="10032" formatCode="General">
                  <c:v>0.20662900000000001</c:v>
                </c:pt>
                <c:pt idx="10033" formatCode="General">
                  <c:v>0.20664900000000011</c:v>
                </c:pt>
                <c:pt idx="10034" formatCode="General">
                  <c:v>0.20666999999999999</c:v>
                </c:pt>
                <c:pt idx="10035" formatCode="General">
                  <c:v>0.20669000000000001</c:v>
                </c:pt>
                <c:pt idx="10036" formatCode="General">
                  <c:v>0.20671100000000012</c:v>
                </c:pt>
                <c:pt idx="10037" formatCode="General">
                  <c:v>0.20673100000000011</c:v>
                </c:pt>
                <c:pt idx="10038" formatCode="General">
                  <c:v>0.20675199999999999</c:v>
                </c:pt>
                <c:pt idx="10039" formatCode="General">
                  <c:v>0.20677300000000001</c:v>
                </c:pt>
                <c:pt idx="10040" formatCode="General">
                  <c:v>0.20679400000000012</c:v>
                </c:pt>
                <c:pt idx="10041" formatCode="General">
                  <c:v>0.20681400000000011</c:v>
                </c:pt>
                <c:pt idx="10042" formatCode="General">
                  <c:v>0.20683499999999999</c:v>
                </c:pt>
                <c:pt idx="10043" formatCode="General">
                  <c:v>0.20685500000000001</c:v>
                </c:pt>
                <c:pt idx="10044" formatCode="General">
                  <c:v>0.206876</c:v>
                </c:pt>
                <c:pt idx="10045" formatCode="General">
                  <c:v>0.20689600000000011</c:v>
                </c:pt>
                <c:pt idx="10046" formatCode="General">
                  <c:v>0.20691700000000018</c:v>
                </c:pt>
                <c:pt idx="10047" formatCode="General">
                  <c:v>0.20693800000000018</c:v>
                </c:pt>
                <c:pt idx="10048" formatCode="General">
                  <c:v>0.20695800000000011</c:v>
                </c:pt>
                <c:pt idx="10049" formatCode="General">
                  <c:v>0.20697900000000011</c:v>
                </c:pt>
                <c:pt idx="10050" formatCode="General">
                  <c:v>0.20699900000000018</c:v>
                </c:pt>
                <c:pt idx="10051" formatCode="General">
                  <c:v>0.20702000000000001</c:v>
                </c:pt>
                <c:pt idx="10052" formatCode="General">
                  <c:v>0.20704000000000011</c:v>
                </c:pt>
                <c:pt idx="10053" formatCode="General">
                  <c:v>0.20706100000000011</c:v>
                </c:pt>
                <c:pt idx="10054" formatCode="General">
                  <c:v>0.20708199999999999</c:v>
                </c:pt>
                <c:pt idx="10055" formatCode="General">
                  <c:v>0.20710300000000001</c:v>
                </c:pt>
                <c:pt idx="10056" formatCode="General">
                  <c:v>0.207123</c:v>
                </c:pt>
                <c:pt idx="10057" formatCode="General">
                  <c:v>0.20714299999999999</c:v>
                </c:pt>
                <c:pt idx="10058" formatCode="General">
                  <c:v>0.20716399999999999</c:v>
                </c:pt>
                <c:pt idx="10059" formatCode="General">
                  <c:v>0.20718400000000001</c:v>
                </c:pt>
                <c:pt idx="10060" formatCode="General">
                  <c:v>0.20720500000000011</c:v>
                </c:pt>
                <c:pt idx="10061" formatCode="General">
                  <c:v>0.20722599999999999</c:v>
                </c:pt>
                <c:pt idx="10062" formatCode="General">
                  <c:v>0.20724700000000013</c:v>
                </c:pt>
                <c:pt idx="10063" formatCode="General">
                  <c:v>0.20726700000000012</c:v>
                </c:pt>
                <c:pt idx="10064" formatCode="General">
                  <c:v>0.20728800000000011</c:v>
                </c:pt>
                <c:pt idx="10065" formatCode="General">
                  <c:v>0.20730799999999999</c:v>
                </c:pt>
                <c:pt idx="10066" formatCode="General">
                  <c:v>0.20732900000000001</c:v>
                </c:pt>
                <c:pt idx="10067" formatCode="General">
                  <c:v>0.20734900000000012</c:v>
                </c:pt>
                <c:pt idx="10068" formatCode="General">
                  <c:v>0.207371</c:v>
                </c:pt>
                <c:pt idx="10069" formatCode="General">
                  <c:v>0.20739099999999999</c:v>
                </c:pt>
                <c:pt idx="10070" formatCode="General">
                  <c:v>0.20741100000000018</c:v>
                </c:pt>
                <c:pt idx="10071" formatCode="General">
                  <c:v>0.20743200000000012</c:v>
                </c:pt>
                <c:pt idx="10072" formatCode="General">
                  <c:v>0.20745200000000011</c:v>
                </c:pt>
                <c:pt idx="10073" formatCode="General">
                  <c:v>0.20747299999999999</c:v>
                </c:pt>
                <c:pt idx="10074" formatCode="General">
                  <c:v>0.20749300000000018</c:v>
                </c:pt>
                <c:pt idx="10075" formatCode="General">
                  <c:v>0.20751500000000012</c:v>
                </c:pt>
                <c:pt idx="10076" formatCode="General">
                  <c:v>0.20753500000000011</c:v>
                </c:pt>
                <c:pt idx="10077" formatCode="General">
                  <c:v>0.20755599999999999</c:v>
                </c:pt>
                <c:pt idx="10078" formatCode="General">
                  <c:v>0.20757600000000001</c:v>
                </c:pt>
                <c:pt idx="10079" formatCode="General">
                  <c:v>0.20759700000000011</c:v>
                </c:pt>
                <c:pt idx="10080" formatCode="General">
                  <c:v>0.20761700000000011</c:v>
                </c:pt>
                <c:pt idx="10081" formatCode="General">
                  <c:v>0.20763799999999999</c:v>
                </c:pt>
                <c:pt idx="10082" formatCode="General">
                  <c:v>0.20765900000000001</c:v>
                </c:pt>
                <c:pt idx="10083" formatCode="General">
                  <c:v>0.207679</c:v>
                </c:pt>
                <c:pt idx="10084" formatCode="General">
                  <c:v>0.20770000000000011</c:v>
                </c:pt>
                <c:pt idx="10085" formatCode="General">
                  <c:v>0.20772000000000004</c:v>
                </c:pt>
                <c:pt idx="10086" formatCode="General">
                  <c:v>0.20774100000000012</c:v>
                </c:pt>
                <c:pt idx="10087" formatCode="General">
                  <c:v>0.20776100000000011</c:v>
                </c:pt>
                <c:pt idx="10088" formatCode="General">
                  <c:v>0.20778199999999999</c:v>
                </c:pt>
                <c:pt idx="10089" formatCode="General">
                  <c:v>0.20780299999999999</c:v>
                </c:pt>
                <c:pt idx="10090" formatCode="General">
                  <c:v>0.20782400000000001</c:v>
                </c:pt>
                <c:pt idx="10091" formatCode="General">
                  <c:v>0.20784400000000011</c:v>
                </c:pt>
                <c:pt idx="10092" formatCode="General">
                  <c:v>0.20786499999999999</c:v>
                </c:pt>
                <c:pt idx="10093" formatCode="General">
                  <c:v>0.20788499999999999</c:v>
                </c:pt>
                <c:pt idx="10094" formatCode="General">
                  <c:v>0.20790600000000012</c:v>
                </c:pt>
                <c:pt idx="10095" formatCode="General">
                  <c:v>0.20792600000000011</c:v>
                </c:pt>
                <c:pt idx="10096" formatCode="General">
                  <c:v>0.20794700000000019</c:v>
                </c:pt>
                <c:pt idx="10097" formatCode="General">
                  <c:v>0.20796800000000012</c:v>
                </c:pt>
                <c:pt idx="10098" formatCode="General">
                  <c:v>0.20798800000000012</c:v>
                </c:pt>
                <c:pt idx="10099" formatCode="General">
                  <c:v>0.20800900000000011</c:v>
                </c:pt>
                <c:pt idx="10100" formatCode="General">
                  <c:v>0.20802899999999999</c:v>
                </c:pt>
                <c:pt idx="10101" formatCode="General">
                  <c:v>0.20805000000000001</c:v>
                </c:pt>
                <c:pt idx="10102" formatCode="General">
                  <c:v>0.20807</c:v>
                </c:pt>
                <c:pt idx="10103" formatCode="General">
                  <c:v>0.20809100000000011</c:v>
                </c:pt>
                <c:pt idx="10104" formatCode="General">
                  <c:v>0.20811099999999999</c:v>
                </c:pt>
                <c:pt idx="10105" formatCode="General">
                  <c:v>0.20813300000000001</c:v>
                </c:pt>
                <c:pt idx="10106" formatCode="General">
                  <c:v>0.208153</c:v>
                </c:pt>
                <c:pt idx="10107" formatCode="General">
                  <c:v>0.208174</c:v>
                </c:pt>
                <c:pt idx="10108" formatCode="General">
                  <c:v>0.20819399999999999</c:v>
                </c:pt>
                <c:pt idx="10109" formatCode="General">
                  <c:v>0.20821500000000018</c:v>
                </c:pt>
                <c:pt idx="10110" formatCode="General">
                  <c:v>0.20823500000000011</c:v>
                </c:pt>
                <c:pt idx="10111" formatCode="General">
                  <c:v>0.20825500000000011</c:v>
                </c:pt>
                <c:pt idx="10112" formatCode="General">
                  <c:v>0.20827599999999999</c:v>
                </c:pt>
                <c:pt idx="10113" formatCode="General">
                  <c:v>0.20829700000000018</c:v>
                </c:pt>
                <c:pt idx="10114" formatCode="General">
                  <c:v>0.20831800000000011</c:v>
                </c:pt>
                <c:pt idx="10115" formatCode="General">
                  <c:v>0.20833800000000011</c:v>
                </c:pt>
                <c:pt idx="10116" formatCode="General">
                  <c:v>0.20835899999999999</c:v>
                </c:pt>
                <c:pt idx="10117" formatCode="General">
                  <c:v>0.20837900000000001</c:v>
                </c:pt>
                <c:pt idx="10118" formatCode="General">
                  <c:v>0.20840000000000011</c:v>
                </c:pt>
                <c:pt idx="10119" formatCode="General">
                  <c:v>0.20842100000000011</c:v>
                </c:pt>
                <c:pt idx="10120" formatCode="General">
                  <c:v>0.20844100000000018</c:v>
                </c:pt>
                <c:pt idx="10121" formatCode="General">
                  <c:v>0.20846200000000012</c:v>
                </c:pt>
                <c:pt idx="10122" formatCode="General">
                  <c:v>0.20848300000000011</c:v>
                </c:pt>
                <c:pt idx="10123" formatCode="General">
                  <c:v>0.20850299999999999</c:v>
                </c:pt>
                <c:pt idx="10124" formatCode="General">
                  <c:v>0.20852299999999999</c:v>
                </c:pt>
                <c:pt idx="10125" formatCode="General">
                  <c:v>0.20854400000000012</c:v>
                </c:pt>
                <c:pt idx="10126" formatCode="General">
                  <c:v>0.20856400000000011</c:v>
                </c:pt>
                <c:pt idx="10127" formatCode="General">
                  <c:v>0.20858599999999999</c:v>
                </c:pt>
                <c:pt idx="10128" formatCode="General">
                  <c:v>0.20860600000000001</c:v>
                </c:pt>
                <c:pt idx="10129" formatCode="General">
                  <c:v>0.20862700000000001</c:v>
                </c:pt>
                <c:pt idx="10130" formatCode="General">
                  <c:v>0.20864700000000011</c:v>
                </c:pt>
                <c:pt idx="10131" formatCode="General">
                  <c:v>0.20866799999999999</c:v>
                </c:pt>
                <c:pt idx="10132" formatCode="General">
                  <c:v>0.20868800000000001</c:v>
                </c:pt>
                <c:pt idx="10133" formatCode="General">
                  <c:v>0.20870900000000012</c:v>
                </c:pt>
                <c:pt idx="10134" formatCode="General">
                  <c:v>0.20872900000000011</c:v>
                </c:pt>
                <c:pt idx="10135" formatCode="General">
                  <c:v>0.2087500000000001</c:v>
                </c:pt>
                <c:pt idx="10136" formatCode="General">
                  <c:v>0.20877100000000001</c:v>
                </c:pt>
                <c:pt idx="10137" formatCode="General">
                  <c:v>0.20879100000000012</c:v>
                </c:pt>
                <c:pt idx="10138" formatCode="General">
                  <c:v>0.20881200000000011</c:v>
                </c:pt>
                <c:pt idx="10139" formatCode="General">
                  <c:v>0.20883199999999999</c:v>
                </c:pt>
                <c:pt idx="10140" formatCode="General">
                  <c:v>0.20885300000000001</c:v>
                </c:pt>
                <c:pt idx="10141" formatCode="General">
                  <c:v>0.208873</c:v>
                </c:pt>
                <c:pt idx="10142" formatCode="General">
                  <c:v>0.20889400000000011</c:v>
                </c:pt>
                <c:pt idx="10143" formatCode="General">
                  <c:v>0.20891500000000018</c:v>
                </c:pt>
                <c:pt idx="10144" formatCode="General">
                  <c:v>0.20893600000000018</c:v>
                </c:pt>
                <c:pt idx="10145" formatCode="General">
                  <c:v>0.20895600000000011</c:v>
                </c:pt>
                <c:pt idx="10146" formatCode="General">
                  <c:v>0.20897700000000011</c:v>
                </c:pt>
                <c:pt idx="10147" formatCode="General">
                  <c:v>0.20899700000000018</c:v>
                </c:pt>
                <c:pt idx="10148" formatCode="General">
                  <c:v>0.20901800000000012</c:v>
                </c:pt>
                <c:pt idx="10149" formatCode="General">
                  <c:v>0.20903900000000011</c:v>
                </c:pt>
                <c:pt idx="10150" formatCode="General">
                  <c:v>0.20905899999999999</c:v>
                </c:pt>
                <c:pt idx="10151" formatCode="General">
                  <c:v>0.20907999999999999</c:v>
                </c:pt>
                <c:pt idx="10152" formatCode="General">
                  <c:v>0.20910000000000001</c:v>
                </c:pt>
                <c:pt idx="10153" formatCode="General">
                  <c:v>0.209121</c:v>
                </c:pt>
                <c:pt idx="10154" formatCode="General">
                  <c:v>0.20914099999999999</c:v>
                </c:pt>
                <c:pt idx="10155" formatCode="General">
                  <c:v>0.20916199999999999</c:v>
                </c:pt>
                <c:pt idx="10156" formatCode="General">
                  <c:v>0.20918300000000001</c:v>
                </c:pt>
                <c:pt idx="10157" formatCode="General">
                  <c:v>0.20920400000000011</c:v>
                </c:pt>
                <c:pt idx="10158" formatCode="General">
                  <c:v>0.20922399999999999</c:v>
                </c:pt>
                <c:pt idx="10159" formatCode="General">
                  <c:v>0.20924500000000013</c:v>
                </c:pt>
                <c:pt idx="10160" formatCode="General">
                  <c:v>0.20926500000000012</c:v>
                </c:pt>
                <c:pt idx="10161" formatCode="General">
                  <c:v>0.20928600000000011</c:v>
                </c:pt>
                <c:pt idx="10162" formatCode="General">
                  <c:v>0.20930599999999999</c:v>
                </c:pt>
                <c:pt idx="10163" formatCode="General">
                  <c:v>0.20932700000000001</c:v>
                </c:pt>
                <c:pt idx="10164" formatCode="General">
                  <c:v>0.20934800000000012</c:v>
                </c:pt>
                <c:pt idx="10165" formatCode="General">
                  <c:v>0.20936800000000011</c:v>
                </c:pt>
                <c:pt idx="10166" formatCode="General">
                  <c:v>0.20938899999999999</c:v>
                </c:pt>
                <c:pt idx="10167" formatCode="General">
                  <c:v>0.20940900000000018</c:v>
                </c:pt>
                <c:pt idx="10168" formatCode="General">
                  <c:v>0.20943000000000012</c:v>
                </c:pt>
                <c:pt idx="10169" formatCode="General">
                  <c:v>0.20945000000000011</c:v>
                </c:pt>
                <c:pt idx="10170" formatCode="General">
                  <c:v>0.20947099999999999</c:v>
                </c:pt>
                <c:pt idx="10171" formatCode="General">
                  <c:v>0.20949200000000018</c:v>
                </c:pt>
                <c:pt idx="10172" formatCode="General">
                  <c:v>0.20951300000000012</c:v>
                </c:pt>
                <c:pt idx="10173" formatCode="General">
                  <c:v>0.20953300000000011</c:v>
                </c:pt>
                <c:pt idx="10174" formatCode="General">
                  <c:v>0.20955399999999999</c:v>
                </c:pt>
                <c:pt idx="10175" formatCode="General">
                  <c:v>0.20957400000000001</c:v>
                </c:pt>
                <c:pt idx="10176" formatCode="General">
                  <c:v>0.20959400000000011</c:v>
                </c:pt>
                <c:pt idx="10177" formatCode="General">
                  <c:v>0.20961500000000011</c:v>
                </c:pt>
                <c:pt idx="10178" formatCode="General">
                  <c:v>0.20963499999999999</c:v>
                </c:pt>
                <c:pt idx="10179" formatCode="General">
                  <c:v>0.20965700000000001</c:v>
                </c:pt>
                <c:pt idx="10180" formatCode="General">
                  <c:v>0.209677</c:v>
                </c:pt>
                <c:pt idx="10181" formatCode="General">
                  <c:v>0.20969800000000011</c:v>
                </c:pt>
                <c:pt idx="10182" formatCode="General">
                  <c:v>0.20971800000000018</c:v>
                </c:pt>
                <c:pt idx="10183" formatCode="General">
                  <c:v>0.20973900000000012</c:v>
                </c:pt>
                <c:pt idx="10184" formatCode="General">
                  <c:v>0.20975900000000011</c:v>
                </c:pt>
                <c:pt idx="10185" formatCode="General">
                  <c:v>0.20977999999999999</c:v>
                </c:pt>
                <c:pt idx="10186" formatCode="General">
                  <c:v>0.20980000000000001</c:v>
                </c:pt>
                <c:pt idx="10187" formatCode="General">
                  <c:v>0.20982100000000001</c:v>
                </c:pt>
                <c:pt idx="10188" formatCode="General">
                  <c:v>0.20984200000000011</c:v>
                </c:pt>
                <c:pt idx="10189" formatCode="General">
                  <c:v>0.20986299999999999</c:v>
                </c:pt>
                <c:pt idx="10190" formatCode="General">
                  <c:v>0.20988299999999999</c:v>
                </c:pt>
                <c:pt idx="10191" formatCode="General">
                  <c:v>0.20990300000000012</c:v>
                </c:pt>
                <c:pt idx="10192" formatCode="General">
                  <c:v>0.20992400000000011</c:v>
                </c:pt>
                <c:pt idx="10193" formatCode="General">
                  <c:v>0.20994500000000019</c:v>
                </c:pt>
                <c:pt idx="10194" formatCode="General">
                  <c:v>0.20996500000000018</c:v>
                </c:pt>
                <c:pt idx="10195" formatCode="General">
                  <c:v>0.20998600000000012</c:v>
                </c:pt>
                <c:pt idx="10196" formatCode="General">
                  <c:v>0.21000700000000011</c:v>
                </c:pt>
                <c:pt idx="10197" formatCode="General">
                  <c:v>0.21002699999999999</c:v>
                </c:pt>
                <c:pt idx="10198" formatCode="General">
                  <c:v>0.21004800000000018</c:v>
                </c:pt>
                <c:pt idx="10199" formatCode="General">
                  <c:v>0.21006800000000012</c:v>
                </c:pt>
                <c:pt idx="10200" formatCode="General">
                  <c:v>0.21008900000000011</c:v>
                </c:pt>
                <c:pt idx="10201" formatCode="General">
                  <c:v>0.21010899999999999</c:v>
                </c:pt>
                <c:pt idx="10202" formatCode="General">
                  <c:v>0.21013000000000001</c:v>
                </c:pt>
                <c:pt idx="10203" formatCode="General">
                  <c:v>0.210151</c:v>
                </c:pt>
                <c:pt idx="10204" formatCode="General">
                  <c:v>0.210171</c:v>
                </c:pt>
                <c:pt idx="10205" formatCode="General">
                  <c:v>0.21019199999999999</c:v>
                </c:pt>
                <c:pt idx="10206" formatCode="General">
                  <c:v>0.21021200000000018</c:v>
                </c:pt>
                <c:pt idx="10207" formatCode="General">
                  <c:v>0.21023300000000011</c:v>
                </c:pt>
                <c:pt idx="10208" formatCode="General">
                  <c:v>0.21025300000000011</c:v>
                </c:pt>
                <c:pt idx="10209" formatCode="General">
                  <c:v>0.21027399999999999</c:v>
                </c:pt>
                <c:pt idx="10210" formatCode="General">
                  <c:v>0.21029500000000018</c:v>
                </c:pt>
                <c:pt idx="10211" formatCode="General">
                  <c:v>0.21031600000000011</c:v>
                </c:pt>
                <c:pt idx="10212" formatCode="General">
                  <c:v>0.21033600000000011</c:v>
                </c:pt>
                <c:pt idx="10213" formatCode="General">
                  <c:v>0.21035699999999999</c:v>
                </c:pt>
                <c:pt idx="10214" formatCode="General">
                  <c:v>0.21037700000000001</c:v>
                </c:pt>
                <c:pt idx="10215" formatCode="General">
                  <c:v>0.21039800000000011</c:v>
                </c:pt>
                <c:pt idx="10216" formatCode="General">
                  <c:v>0.21041800000000019</c:v>
                </c:pt>
                <c:pt idx="10217" formatCode="General">
                  <c:v>0.21043900000000013</c:v>
                </c:pt>
                <c:pt idx="10218" formatCode="General">
                  <c:v>0.21046000000000012</c:v>
                </c:pt>
                <c:pt idx="10219" formatCode="General">
                  <c:v>0.21048000000000011</c:v>
                </c:pt>
                <c:pt idx="10220" formatCode="General">
                  <c:v>0.21050099999999999</c:v>
                </c:pt>
                <c:pt idx="10221" formatCode="General">
                  <c:v>0.21052100000000001</c:v>
                </c:pt>
                <c:pt idx="10222" formatCode="General">
                  <c:v>0.21054200000000012</c:v>
                </c:pt>
                <c:pt idx="10223" formatCode="General">
                  <c:v>0.21056300000000011</c:v>
                </c:pt>
                <c:pt idx="10224" formatCode="General">
                  <c:v>0.21058399999999999</c:v>
                </c:pt>
                <c:pt idx="10225" formatCode="General">
                  <c:v>0.21060400000000001</c:v>
                </c:pt>
                <c:pt idx="10226" formatCode="General">
                  <c:v>0.21062500000000001</c:v>
                </c:pt>
                <c:pt idx="10227" formatCode="General">
                  <c:v>0.21064500000000011</c:v>
                </c:pt>
                <c:pt idx="10228" formatCode="General">
                  <c:v>0.21066599999999999</c:v>
                </c:pt>
                <c:pt idx="10229" formatCode="General">
                  <c:v>0.21068600000000001</c:v>
                </c:pt>
                <c:pt idx="10230" formatCode="General">
                  <c:v>0.21070700000000012</c:v>
                </c:pt>
                <c:pt idx="10231" formatCode="General">
                  <c:v>0.21072800000000011</c:v>
                </c:pt>
                <c:pt idx="10232" formatCode="General">
                  <c:v>0.21074800000000019</c:v>
                </c:pt>
                <c:pt idx="10233" formatCode="General">
                  <c:v>0.21076900000000018</c:v>
                </c:pt>
                <c:pt idx="10234" formatCode="General">
                  <c:v>0.21078900000000012</c:v>
                </c:pt>
                <c:pt idx="10235" formatCode="General">
                  <c:v>0.21081000000000011</c:v>
                </c:pt>
                <c:pt idx="10236" formatCode="General">
                  <c:v>0.21082999999999999</c:v>
                </c:pt>
                <c:pt idx="10237" formatCode="General">
                  <c:v>0.21085100000000001</c:v>
                </c:pt>
                <c:pt idx="10238" formatCode="General">
                  <c:v>0.210872</c:v>
                </c:pt>
                <c:pt idx="10239" formatCode="General">
                  <c:v>0.21089200000000011</c:v>
                </c:pt>
                <c:pt idx="10240" formatCode="General">
                  <c:v>0.21091300000000018</c:v>
                </c:pt>
                <c:pt idx="10241" formatCode="General">
                  <c:v>0.21093400000000018</c:v>
                </c:pt>
                <c:pt idx="10242" formatCode="General">
                  <c:v>0.21095400000000011</c:v>
                </c:pt>
                <c:pt idx="10243" formatCode="General">
                  <c:v>0.21097399999999999</c:v>
                </c:pt>
                <c:pt idx="10244" formatCode="General">
                  <c:v>0.21099500000000018</c:v>
                </c:pt>
                <c:pt idx="10245" formatCode="General">
                  <c:v>0.21101600000000012</c:v>
                </c:pt>
                <c:pt idx="10246" formatCode="General">
                  <c:v>0.21103700000000011</c:v>
                </c:pt>
                <c:pt idx="10247" formatCode="General">
                  <c:v>0.21105699999999999</c:v>
                </c:pt>
                <c:pt idx="10248" formatCode="General">
                  <c:v>0.21107799999999999</c:v>
                </c:pt>
                <c:pt idx="10249" formatCode="General">
                  <c:v>0.21109800000000012</c:v>
                </c:pt>
                <c:pt idx="10250" formatCode="General">
                  <c:v>0.21111900000000011</c:v>
                </c:pt>
                <c:pt idx="10251" formatCode="General">
                  <c:v>0.21113899999999999</c:v>
                </c:pt>
                <c:pt idx="10252" formatCode="General">
                  <c:v>0.21115999999999999</c:v>
                </c:pt>
                <c:pt idx="10253" formatCode="General">
                  <c:v>0.21118000000000001</c:v>
                </c:pt>
                <c:pt idx="10254" formatCode="General">
                  <c:v>0.21120200000000011</c:v>
                </c:pt>
                <c:pt idx="10255" formatCode="General">
                  <c:v>0.21122199999999999</c:v>
                </c:pt>
                <c:pt idx="10256" formatCode="General">
                  <c:v>0.21124300000000013</c:v>
                </c:pt>
                <c:pt idx="10257" formatCode="General">
                  <c:v>0.21126300000000012</c:v>
                </c:pt>
                <c:pt idx="10258" formatCode="General">
                  <c:v>0.21128300000000011</c:v>
                </c:pt>
                <c:pt idx="10259" formatCode="General">
                  <c:v>0.21130399999999999</c:v>
                </c:pt>
                <c:pt idx="10260" formatCode="General">
                  <c:v>0.21132400000000001</c:v>
                </c:pt>
                <c:pt idx="10261" formatCode="General">
                  <c:v>0.21134500000000012</c:v>
                </c:pt>
                <c:pt idx="10262" formatCode="General">
                  <c:v>0.21136600000000011</c:v>
                </c:pt>
                <c:pt idx="10263" formatCode="General">
                  <c:v>0.21138699999999999</c:v>
                </c:pt>
                <c:pt idx="10264" formatCode="General">
                  <c:v>0.21140700000000018</c:v>
                </c:pt>
                <c:pt idx="10265" formatCode="General">
                  <c:v>0.21142800000000012</c:v>
                </c:pt>
                <c:pt idx="10266" formatCode="General">
                  <c:v>0.21144800000000022</c:v>
                </c:pt>
                <c:pt idx="10267" formatCode="General">
                  <c:v>0.21146900000000018</c:v>
                </c:pt>
                <c:pt idx="10268" formatCode="General">
                  <c:v>0.21148900000000018</c:v>
                </c:pt>
                <c:pt idx="10269" formatCode="General">
                  <c:v>0.21151000000000011</c:v>
                </c:pt>
                <c:pt idx="10270" formatCode="General">
                  <c:v>0.21153100000000011</c:v>
                </c:pt>
                <c:pt idx="10271" formatCode="General">
                  <c:v>0.21155099999999999</c:v>
                </c:pt>
                <c:pt idx="10272" formatCode="General">
                  <c:v>0.21157200000000001</c:v>
                </c:pt>
                <c:pt idx="10273" formatCode="General">
                  <c:v>0.21159200000000011</c:v>
                </c:pt>
                <c:pt idx="10274" formatCode="General">
                  <c:v>0.21161300000000011</c:v>
                </c:pt>
                <c:pt idx="10275" formatCode="General">
                  <c:v>0.21163299999999999</c:v>
                </c:pt>
                <c:pt idx="10276" formatCode="General">
                  <c:v>0.21165400000000001</c:v>
                </c:pt>
                <c:pt idx="10277" formatCode="General">
                  <c:v>0.211675</c:v>
                </c:pt>
                <c:pt idx="10278" formatCode="General">
                  <c:v>0.21169600000000011</c:v>
                </c:pt>
                <c:pt idx="10279" formatCode="General">
                  <c:v>0.21171600000000018</c:v>
                </c:pt>
                <c:pt idx="10280" formatCode="General">
                  <c:v>0.21173700000000012</c:v>
                </c:pt>
                <c:pt idx="10281" formatCode="General">
                  <c:v>0.21175700000000011</c:v>
                </c:pt>
                <c:pt idx="10282" formatCode="General">
                  <c:v>0.21177799999999999</c:v>
                </c:pt>
                <c:pt idx="10283" formatCode="General">
                  <c:v>0.21179800000000013</c:v>
                </c:pt>
                <c:pt idx="10284" formatCode="General">
                  <c:v>0.21181900000000012</c:v>
                </c:pt>
                <c:pt idx="10285" formatCode="General">
                  <c:v>0.21184000000000011</c:v>
                </c:pt>
                <c:pt idx="10286" formatCode="General">
                  <c:v>0.21185999999999999</c:v>
                </c:pt>
                <c:pt idx="10287" formatCode="General">
                  <c:v>0.21188100000000001</c:v>
                </c:pt>
                <c:pt idx="10288" formatCode="General">
                  <c:v>0.21190100000000012</c:v>
                </c:pt>
                <c:pt idx="10289" formatCode="General">
                  <c:v>0.21192200000000011</c:v>
                </c:pt>
                <c:pt idx="10290" formatCode="General">
                  <c:v>0.21194200000000019</c:v>
                </c:pt>
                <c:pt idx="10291" formatCode="General">
                  <c:v>0.21196400000000018</c:v>
                </c:pt>
                <c:pt idx="10292" formatCode="General">
                  <c:v>0.21198400000000012</c:v>
                </c:pt>
                <c:pt idx="10293" formatCode="General">
                  <c:v>0.21200500000000011</c:v>
                </c:pt>
                <c:pt idx="10294" formatCode="General">
                  <c:v>0.21202499999999999</c:v>
                </c:pt>
                <c:pt idx="10295" formatCode="General">
                  <c:v>0.21204600000000018</c:v>
                </c:pt>
                <c:pt idx="10296" formatCode="General">
                  <c:v>0.21206600000000012</c:v>
                </c:pt>
                <c:pt idx="10297" formatCode="General">
                  <c:v>0.21208700000000011</c:v>
                </c:pt>
                <c:pt idx="10298" formatCode="General">
                  <c:v>0.21210799999999999</c:v>
                </c:pt>
                <c:pt idx="10299" formatCode="General">
                  <c:v>0.21212800000000001</c:v>
                </c:pt>
                <c:pt idx="10300" formatCode="General">
                  <c:v>0.21214900000000012</c:v>
                </c:pt>
                <c:pt idx="10301" formatCode="General">
                  <c:v>0.21216900000000011</c:v>
                </c:pt>
                <c:pt idx="10302" formatCode="General">
                  <c:v>0.21218999999999999</c:v>
                </c:pt>
                <c:pt idx="10303" formatCode="General">
                  <c:v>0.21221000000000018</c:v>
                </c:pt>
                <c:pt idx="10304" formatCode="General">
                  <c:v>0.21223100000000011</c:v>
                </c:pt>
                <c:pt idx="10305" formatCode="General">
                  <c:v>0.21225200000000011</c:v>
                </c:pt>
                <c:pt idx="10306" formatCode="General">
                  <c:v>0.21227299999999999</c:v>
                </c:pt>
                <c:pt idx="10307" formatCode="General">
                  <c:v>0.21229300000000012</c:v>
                </c:pt>
                <c:pt idx="10308" formatCode="General">
                  <c:v>0.21231400000000011</c:v>
                </c:pt>
                <c:pt idx="10309" formatCode="General">
                  <c:v>0.21233399999999999</c:v>
                </c:pt>
                <c:pt idx="10310" formatCode="General">
                  <c:v>0.21235399999999999</c:v>
                </c:pt>
                <c:pt idx="10311" formatCode="General">
                  <c:v>0.21237500000000001</c:v>
                </c:pt>
                <c:pt idx="10312" formatCode="General">
                  <c:v>0.21239600000000011</c:v>
                </c:pt>
                <c:pt idx="10313" formatCode="General">
                  <c:v>0.21241600000000019</c:v>
                </c:pt>
                <c:pt idx="10314" formatCode="General">
                  <c:v>0.21243700000000013</c:v>
                </c:pt>
                <c:pt idx="10315" formatCode="General">
                  <c:v>0.21245800000000012</c:v>
                </c:pt>
                <c:pt idx="10316" formatCode="General">
                  <c:v>0.21247800000000011</c:v>
                </c:pt>
                <c:pt idx="10317" formatCode="General">
                  <c:v>0.21249900000000019</c:v>
                </c:pt>
                <c:pt idx="10318" formatCode="General">
                  <c:v>0.21251900000000018</c:v>
                </c:pt>
                <c:pt idx="10319" formatCode="General">
                  <c:v>0.21254000000000012</c:v>
                </c:pt>
                <c:pt idx="10320" formatCode="General">
                  <c:v>0.21256100000000011</c:v>
                </c:pt>
                <c:pt idx="10321" formatCode="General">
                  <c:v>0.21258199999999999</c:v>
                </c:pt>
                <c:pt idx="10322" formatCode="General">
                  <c:v>0.21260200000000001</c:v>
                </c:pt>
                <c:pt idx="10323" formatCode="General">
                  <c:v>0.21262300000000001</c:v>
                </c:pt>
                <c:pt idx="10324" formatCode="General">
                  <c:v>0.21264300000000011</c:v>
                </c:pt>
                <c:pt idx="10325" formatCode="General">
                  <c:v>0.21266299999999999</c:v>
                </c:pt>
                <c:pt idx="10326" formatCode="General">
                  <c:v>0.21268400000000001</c:v>
                </c:pt>
                <c:pt idx="10327" formatCode="General">
                  <c:v>0.21270400000000012</c:v>
                </c:pt>
                <c:pt idx="10328" formatCode="General">
                  <c:v>0.21272600000000011</c:v>
                </c:pt>
                <c:pt idx="10329" formatCode="General">
                  <c:v>0.21274600000000018</c:v>
                </c:pt>
                <c:pt idx="10330" formatCode="General">
                  <c:v>0.21276700000000018</c:v>
                </c:pt>
                <c:pt idx="10331" formatCode="General">
                  <c:v>0.21278700000000011</c:v>
                </c:pt>
                <c:pt idx="10332" formatCode="General">
                  <c:v>0.21280800000000011</c:v>
                </c:pt>
                <c:pt idx="10333" formatCode="General">
                  <c:v>0.21282799999999999</c:v>
                </c:pt>
                <c:pt idx="10334" formatCode="General">
                  <c:v>0.21284900000000018</c:v>
                </c:pt>
                <c:pt idx="10335" formatCode="General">
                  <c:v>0.21286900000000011</c:v>
                </c:pt>
                <c:pt idx="10336" formatCode="General">
                  <c:v>0.21289000000000011</c:v>
                </c:pt>
                <c:pt idx="10337" formatCode="General">
                  <c:v>0.21291100000000018</c:v>
                </c:pt>
                <c:pt idx="10338" formatCode="General">
                  <c:v>0.21293100000000012</c:v>
                </c:pt>
                <c:pt idx="10339" formatCode="General">
                  <c:v>0.21295200000000011</c:v>
                </c:pt>
                <c:pt idx="10340" formatCode="General">
                  <c:v>0.21297199999999999</c:v>
                </c:pt>
                <c:pt idx="10341" formatCode="General">
                  <c:v>0.21299300000000018</c:v>
                </c:pt>
                <c:pt idx="10342" formatCode="General">
                  <c:v>0.21301300000000012</c:v>
                </c:pt>
                <c:pt idx="10343" formatCode="General">
                  <c:v>0.21303400000000011</c:v>
                </c:pt>
                <c:pt idx="10344" formatCode="General">
                  <c:v>0.21305499999999999</c:v>
                </c:pt>
                <c:pt idx="10345" formatCode="General">
                  <c:v>0.21307599999999999</c:v>
                </c:pt>
                <c:pt idx="10346" formatCode="General">
                  <c:v>0.21309600000000012</c:v>
                </c:pt>
                <c:pt idx="10347" formatCode="General">
                  <c:v>0.21311700000000011</c:v>
                </c:pt>
                <c:pt idx="10348" formatCode="General">
                  <c:v>0.21313699999999999</c:v>
                </c:pt>
                <c:pt idx="10349" formatCode="General">
                  <c:v>0.21315799999999999</c:v>
                </c:pt>
                <c:pt idx="10350" formatCode="General">
                  <c:v>0.21317900000000001</c:v>
                </c:pt>
                <c:pt idx="10351" formatCode="General">
                  <c:v>0.21319900000000011</c:v>
                </c:pt>
                <c:pt idx="10352" formatCode="General">
                  <c:v>0.2132200000000001</c:v>
                </c:pt>
                <c:pt idx="10353" formatCode="General">
                  <c:v>0.21324000000000018</c:v>
                </c:pt>
                <c:pt idx="10354" formatCode="General">
                  <c:v>0.21326100000000012</c:v>
                </c:pt>
                <c:pt idx="10355" formatCode="General">
                  <c:v>0.21328100000000011</c:v>
                </c:pt>
                <c:pt idx="10356" formatCode="General">
                  <c:v>0.21330199999999999</c:v>
                </c:pt>
                <c:pt idx="10357" formatCode="General">
                  <c:v>0.21332200000000001</c:v>
                </c:pt>
                <c:pt idx="10358" formatCode="General">
                  <c:v>0.21334300000000012</c:v>
                </c:pt>
                <c:pt idx="10359" formatCode="General">
                  <c:v>0.21336400000000011</c:v>
                </c:pt>
                <c:pt idx="10360" formatCode="General">
                  <c:v>0.21338499999999999</c:v>
                </c:pt>
                <c:pt idx="10361" formatCode="General">
                  <c:v>0.21340500000000018</c:v>
                </c:pt>
                <c:pt idx="10362" formatCode="General">
                  <c:v>0.21342600000000012</c:v>
                </c:pt>
                <c:pt idx="10363" formatCode="General">
                  <c:v>0.21344600000000022</c:v>
                </c:pt>
                <c:pt idx="10364" formatCode="General">
                  <c:v>0.21346600000000018</c:v>
                </c:pt>
                <c:pt idx="10365" formatCode="General">
                  <c:v>0.21348800000000018</c:v>
                </c:pt>
                <c:pt idx="10366" formatCode="General">
                  <c:v>0.21350800000000011</c:v>
                </c:pt>
                <c:pt idx="10367" formatCode="General">
                  <c:v>0.21352900000000011</c:v>
                </c:pt>
                <c:pt idx="10368" formatCode="General">
                  <c:v>0.21354900000000018</c:v>
                </c:pt>
                <c:pt idx="10369" formatCode="General">
                  <c:v>0.21357000000000001</c:v>
                </c:pt>
                <c:pt idx="10370" formatCode="General">
                  <c:v>0.21359000000000011</c:v>
                </c:pt>
                <c:pt idx="10371" formatCode="General">
                  <c:v>0.21361100000000011</c:v>
                </c:pt>
                <c:pt idx="10372" formatCode="General">
                  <c:v>0.21363199999999999</c:v>
                </c:pt>
                <c:pt idx="10373" formatCode="General">
                  <c:v>0.21365300000000001</c:v>
                </c:pt>
                <c:pt idx="10374" formatCode="General">
                  <c:v>0.213673</c:v>
                </c:pt>
                <c:pt idx="10375" formatCode="General">
                  <c:v>0.21369400000000011</c:v>
                </c:pt>
                <c:pt idx="10376" formatCode="General">
                  <c:v>0.21371400000000018</c:v>
                </c:pt>
                <c:pt idx="10377" formatCode="General">
                  <c:v>0.21373400000000012</c:v>
                </c:pt>
                <c:pt idx="10378" formatCode="General">
                  <c:v>0.21375500000000011</c:v>
                </c:pt>
                <c:pt idx="10379" formatCode="General">
                  <c:v>0.21377599999999999</c:v>
                </c:pt>
                <c:pt idx="10380" formatCode="General">
                  <c:v>0.21379700000000013</c:v>
                </c:pt>
                <c:pt idx="10381" formatCode="General">
                  <c:v>0.21381700000000012</c:v>
                </c:pt>
                <c:pt idx="10382" formatCode="General">
                  <c:v>0.21383800000000011</c:v>
                </c:pt>
                <c:pt idx="10383" formatCode="General">
                  <c:v>0.21385799999999999</c:v>
                </c:pt>
                <c:pt idx="10384" formatCode="General">
                  <c:v>0.21387900000000001</c:v>
                </c:pt>
                <c:pt idx="10385" formatCode="General">
                  <c:v>0.21389900000000012</c:v>
                </c:pt>
                <c:pt idx="10386" formatCode="General">
                  <c:v>0.21392000000000011</c:v>
                </c:pt>
                <c:pt idx="10387" formatCode="General">
                  <c:v>0.21394100000000019</c:v>
                </c:pt>
                <c:pt idx="10388" formatCode="General">
                  <c:v>0.21396100000000018</c:v>
                </c:pt>
                <c:pt idx="10389" formatCode="General">
                  <c:v>0.21398200000000012</c:v>
                </c:pt>
                <c:pt idx="10390" formatCode="General">
                  <c:v>0.21400200000000011</c:v>
                </c:pt>
                <c:pt idx="10391" formatCode="General">
                  <c:v>0.21402299999999999</c:v>
                </c:pt>
                <c:pt idx="10392" formatCode="General">
                  <c:v>0.21404300000000018</c:v>
                </c:pt>
                <c:pt idx="10393" formatCode="General">
                  <c:v>0.21406400000000012</c:v>
                </c:pt>
                <c:pt idx="10394" formatCode="General">
                  <c:v>0.21408500000000011</c:v>
                </c:pt>
                <c:pt idx="10395" formatCode="General">
                  <c:v>0.21410599999999999</c:v>
                </c:pt>
                <c:pt idx="10396" formatCode="General">
                  <c:v>0.21412600000000001</c:v>
                </c:pt>
                <c:pt idx="10397" formatCode="General">
                  <c:v>0.21414700000000012</c:v>
                </c:pt>
                <c:pt idx="10398" formatCode="General">
                  <c:v>0.21416700000000011</c:v>
                </c:pt>
                <c:pt idx="10399" formatCode="General">
                  <c:v>0.21418799999999999</c:v>
                </c:pt>
                <c:pt idx="10400" formatCode="General">
                  <c:v>0.21420800000000018</c:v>
                </c:pt>
                <c:pt idx="10401" formatCode="General">
                  <c:v>0.21422900000000011</c:v>
                </c:pt>
                <c:pt idx="10402" formatCode="General">
                  <c:v>0.21425000000000011</c:v>
                </c:pt>
                <c:pt idx="10403" formatCode="General">
                  <c:v>0.21427099999999999</c:v>
                </c:pt>
                <c:pt idx="10404" formatCode="General">
                  <c:v>0.21429100000000012</c:v>
                </c:pt>
                <c:pt idx="10405" formatCode="General">
                  <c:v>0.21431100000000011</c:v>
                </c:pt>
                <c:pt idx="10406" formatCode="General">
                  <c:v>0.21433199999999999</c:v>
                </c:pt>
                <c:pt idx="10407" formatCode="General">
                  <c:v>0.21435199999999999</c:v>
                </c:pt>
                <c:pt idx="10408" formatCode="General">
                  <c:v>0.21437300000000001</c:v>
                </c:pt>
                <c:pt idx="10409" formatCode="General">
                  <c:v>0.21439300000000011</c:v>
                </c:pt>
                <c:pt idx="10410" formatCode="General">
                  <c:v>0.21441400000000019</c:v>
                </c:pt>
                <c:pt idx="10411" formatCode="General">
                  <c:v>0.21443500000000013</c:v>
                </c:pt>
                <c:pt idx="10412" formatCode="General">
                  <c:v>0.21445600000000012</c:v>
                </c:pt>
                <c:pt idx="10413" formatCode="General">
                  <c:v>0.21447600000000011</c:v>
                </c:pt>
                <c:pt idx="10414" formatCode="General">
                  <c:v>0.21449700000000019</c:v>
                </c:pt>
                <c:pt idx="10415" formatCode="General">
                  <c:v>0.21451700000000018</c:v>
                </c:pt>
                <c:pt idx="10416" formatCode="General">
                  <c:v>0.21453800000000012</c:v>
                </c:pt>
                <c:pt idx="10417" formatCode="General">
                  <c:v>0.21455800000000011</c:v>
                </c:pt>
                <c:pt idx="10418" formatCode="General">
                  <c:v>0.21457899999999999</c:v>
                </c:pt>
                <c:pt idx="10419" formatCode="General">
                  <c:v>0.21460000000000001</c:v>
                </c:pt>
                <c:pt idx="10420" formatCode="General">
                  <c:v>0.21462000000000001</c:v>
                </c:pt>
                <c:pt idx="10421" formatCode="General">
                  <c:v>0.21464100000000011</c:v>
                </c:pt>
                <c:pt idx="10422" formatCode="General">
                  <c:v>0.21466099999999999</c:v>
                </c:pt>
                <c:pt idx="10423" formatCode="General">
                  <c:v>0.21468200000000001</c:v>
                </c:pt>
                <c:pt idx="10424" formatCode="General">
                  <c:v>0.21470200000000011</c:v>
                </c:pt>
                <c:pt idx="10425" formatCode="General">
                  <c:v>0.21472300000000011</c:v>
                </c:pt>
                <c:pt idx="10426" formatCode="General">
                  <c:v>0.21474400000000018</c:v>
                </c:pt>
                <c:pt idx="10427" formatCode="General">
                  <c:v>0.21476500000000018</c:v>
                </c:pt>
                <c:pt idx="10428" formatCode="General">
                  <c:v>0.21478500000000011</c:v>
                </c:pt>
                <c:pt idx="10429" formatCode="General">
                  <c:v>0.21480600000000011</c:v>
                </c:pt>
                <c:pt idx="10430" formatCode="General">
                  <c:v>0.21482599999999999</c:v>
                </c:pt>
                <c:pt idx="10431" formatCode="General">
                  <c:v>0.21484600000000012</c:v>
                </c:pt>
                <c:pt idx="10432" formatCode="General">
                  <c:v>0.21486700000000011</c:v>
                </c:pt>
                <c:pt idx="10433" formatCode="General">
                  <c:v>0.21488800000000011</c:v>
                </c:pt>
                <c:pt idx="10434" formatCode="General">
                  <c:v>0.21490900000000018</c:v>
                </c:pt>
                <c:pt idx="10435" formatCode="General">
                  <c:v>0.21492900000000012</c:v>
                </c:pt>
                <c:pt idx="10436" formatCode="General">
                  <c:v>0.21495000000000011</c:v>
                </c:pt>
                <c:pt idx="10437" formatCode="General">
                  <c:v>0.21497000000000011</c:v>
                </c:pt>
                <c:pt idx="10438" formatCode="General">
                  <c:v>0.21499100000000018</c:v>
                </c:pt>
                <c:pt idx="10439" formatCode="General">
                  <c:v>0.21501200000000012</c:v>
                </c:pt>
                <c:pt idx="10440" formatCode="General">
                  <c:v>0.21503300000000011</c:v>
                </c:pt>
                <c:pt idx="10441" formatCode="General">
                  <c:v>0.21505299999999999</c:v>
                </c:pt>
                <c:pt idx="10442" formatCode="General">
                  <c:v>0.21507399999999999</c:v>
                </c:pt>
                <c:pt idx="10443" formatCode="General">
                  <c:v>0.21509400000000012</c:v>
                </c:pt>
                <c:pt idx="10444" formatCode="General">
                  <c:v>0.21511400000000011</c:v>
                </c:pt>
                <c:pt idx="10445" formatCode="General">
                  <c:v>0.21513499999999999</c:v>
                </c:pt>
                <c:pt idx="10446" formatCode="General">
                  <c:v>0.21515599999999999</c:v>
                </c:pt>
                <c:pt idx="10447" formatCode="General">
                  <c:v>0.21517700000000001</c:v>
                </c:pt>
                <c:pt idx="10448" formatCode="General">
                  <c:v>0.21519700000000011</c:v>
                </c:pt>
                <c:pt idx="10449" formatCode="General">
                  <c:v>0.21521800000000019</c:v>
                </c:pt>
                <c:pt idx="10450" formatCode="General">
                  <c:v>0.21523800000000018</c:v>
                </c:pt>
                <c:pt idx="10451" formatCode="General">
                  <c:v>0.21525900000000012</c:v>
                </c:pt>
                <c:pt idx="10452" formatCode="General">
                  <c:v>0.21527900000000011</c:v>
                </c:pt>
                <c:pt idx="10453" formatCode="General">
                  <c:v>0.2153000000000001</c:v>
                </c:pt>
                <c:pt idx="10454" formatCode="General">
                  <c:v>0.21532100000000001</c:v>
                </c:pt>
                <c:pt idx="10455" formatCode="General">
                  <c:v>0.21534200000000012</c:v>
                </c:pt>
                <c:pt idx="10456" formatCode="General">
                  <c:v>0.21536200000000011</c:v>
                </c:pt>
                <c:pt idx="10457" formatCode="General">
                  <c:v>0.21538199999999999</c:v>
                </c:pt>
                <c:pt idx="10458" formatCode="General">
                  <c:v>0.21540300000000018</c:v>
                </c:pt>
                <c:pt idx="10459" formatCode="General">
                  <c:v>0.21542300000000011</c:v>
                </c:pt>
                <c:pt idx="10460" formatCode="General">
                  <c:v>0.21544400000000022</c:v>
                </c:pt>
                <c:pt idx="10461" formatCode="General">
                  <c:v>0.21546500000000018</c:v>
                </c:pt>
                <c:pt idx="10462" formatCode="General">
                  <c:v>0.21548500000000018</c:v>
                </c:pt>
                <c:pt idx="10463" formatCode="General">
                  <c:v>0.21550600000000011</c:v>
                </c:pt>
                <c:pt idx="10464" formatCode="General">
                  <c:v>0.21552700000000011</c:v>
                </c:pt>
                <c:pt idx="10465" formatCode="General">
                  <c:v>0.21554700000000018</c:v>
                </c:pt>
                <c:pt idx="10466" formatCode="General">
                  <c:v>0.21556800000000018</c:v>
                </c:pt>
                <c:pt idx="10467" formatCode="General">
                  <c:v>0.21558800000000011</c:v>
                </c:pt>
                <c:pt idx="10468" formatCode="General">
                  <c:v>0.21560900000000011</c:v>
                </c:pt>
                <c:pt idx="10469" formatCode="General">
                  <c:v>0.21562999999999999</c:v>
                </c:pt>
                <c:pt idx="10470" formatCode="General">
                  <c:v>0.21565000000000001</c:v>
                </c:pt>
                <c:pt idx="10471" formatCode="General">
                  <c:v>0.215671</c:v>
                </c:pt>
                <c:pt idx="10472" formatCode="General">
                  <c:v>0.21569099999999999</c:v>
                </c:pt>
                <c:pt idx="10473" formatCode="General">
                  <c:v>0.21571200000000013</c:v>
                </c:pt>
                <c:pt idx="10474" formatCode="General">
                  <c:v>0.21573200000000012</c:v>
                </c:pt>
                <c:pt idx="10475" formatCode="General">
                  <c:v>0.21575300000000011</c:v>
                </c:pt>
                <c:pt idx="10476" formatCode="General">
                  <c:v>0.21577299999999999</c:v>
                </c:pt>
                <c:pt idx="10477" formatCode="General">
                  <c:v>0.21579500000000013</c:v>
                </c:pt>
                <c:pt idx="10478" formatCode="General">
                  <c:v>0.21581500000000012</c:v>
                </c:pt>
                <c:pt idx="10479" formatCode="General">
                  <c:v>0.21583600000000011</c:v>
                </c:pt>
                <c:pt idx="10480" formatCode="General">
                  <c:v>0.21585599999999999</c:v>
                </c:pt>
                <c:pt idx="10481" formatCode="General">
                  <c:v>0.21587700000000001</c:v>
                </c:pt>
                <c:pt idx="10482" formatCode="General">
                  <c:v>0.21589700000000012</c:v>
                </c:pt>
                <c:pt idx="10483" formatCode="General">
                  <c:v>0.21591800000000025</c:v>
                </c:pt>
                <c:pt idx="10484" formatCode="General">
                  <c:v>0.21593800000000019</c:v>
                </c:pt>
                <c:pt idx="10485" formatCode="General">
                  <c:v>0.21595900000000018</c:v>
                </c:pt>
                <c:pt idx="10486" formatCode="General">
                  <c:v>0.21598000000000012</c:v>
                </c:pt>
                <c:pt idx="10487" formatCode="General">
                  <c:v>0.21600000000000011</c:v>
                </c:pt>
                <c:pt idx="10488" formatCode="General">
                  <c:v>0.21602099999999999</c:v>
                </c:pt>
                <c:pt idx="10489" formatCode="General">
                  <c:v>0.21604100000000018</c:v>
                </c:pt>
                <c:pt idx="10490" formatCode="General">
                  <c:v>0.21606200000000012</c:v>
                </c:pt>
                <c:pt idx="10491" formatCode="General">
                  <c:v>0.21608200000000011</c:v>
                </c:pt>
                <c:pt idx="10492" formatCode="General">
                  <c:v>0.21610299999999999</c:v>
                </c:pt>
                <c:pt idx="10493" formatCode="General">
                  <c:v>0.21612400000000001</c:v>
                </c:pt>
                <c:pt idx="10494" formatCode="General">
                  <c:v>0.21614500000000011</c:v>
                </c:pt>
                <c:pt idx="10495" formatCode="General">
                  <c:v>0.21616500000000011</c:v>
                </c:pt>
                <c:pt idx="10496" formatCode="General">
                  <c:v>0.21618599999999999</c:v>
                </c:pt>
                <c:pt idx="10497" formatCode="General">
                  <c:v>0.21620600000000012</c:v>
                </c:pt>
                <c:pt idx="10498" formatCode="General">
                  <c:v>0.21622600000000011</c:v>
                </c:pt>
                <c:pt idx="10499" formatCode="General">
                  <c:v>0.21624700000000019</c:v>
                </c:pt>
                <c:pt idx="10500" formatCode="General">
                  <c:v>0.21626800000000018</c:v>
                </c:pt>
                <c:pt idx="10501" formatCode="General">
                  <c:v>0.21628900000000012</c:v>
                </c:pt>
                <c:pt idx="10502" formatCode="General">
                  <c:v>0.21630900000000011</c:v>
                </c:pt>
                <c:pt idx="10503" formatCode="General">
                  <c:v>0.21632999999999999</c:v>
                </c:pt>
                <c:pt idx="10504" formatCode="General">
                  <c:v>0.21635000000000001</c:v>
                </c:pt>
                <c:pt idx="10505" formatCode="General">
                  <c:v>0.21637100000000001</c:v>
                </c:pt>
                <c:pt idx="10506" formatCode="General">
                  <c:v>0.21639100000000011</c:v>
                </c:pt>
                <c:pt idx="10507" formatCode="General">
                  <c:v>0.21641300000000019</c:v>
                </c:pt>
                <c:pt idx="10508" formatCode="General">
                  <c:v>0.21643300000000013</c:v>
                </c:pt>
                <c:pt idx="10509" formatCode="General">
                  <c:v>0.21645400000000012</c:v>
                </c:pt>
                <c:pt idx="10510" formatCode="General">
                  <c:v>0.21647400000000011</c:v>
                </c:pt>
                <c:pt idx="10511" formatCode="General">
                  <c:v>0.21649400000000019</c:v>
                </c:pt>
                <c:pt idx="10512" formatCode="General">
                  <c:v>0.21651500000000018</c:v>
                </c:pt>
                <c:pt idx="10513" formatCode="General">
                  <c:v>0.21653600000000012</c:v>
                </c:pt>
                <c:pt idx="10514" formatCode="General">
                  <c:v>0.21655700000000011</c:v>
                </c:pt>
                <c:pt idx="10515" formatCode="General">
                  <c:v>0.21657699999999999</c:v>
                </c:pt>
                <c:pt idx="10516" formatCode="General">
                  <c:v>0.21659800000000018</c:v>
                </c:pt>
                <c:pt idx="10517" formatCode="General">
                  <c:v>0.21661800000000012</c:v>
                </c:pt>
                <c:pt idx="10518" formatCode="General">
                  <c:v>0.21663900000000011</c:v>
                </c:pt>
                <c:pt idx="10519" formatCode="General">
                  <c:v>0.21665899999999999</c:v>
                </c:pt>
                <c:pt idx="10520" formatCode="General">
                  <c:v>0.21668000000000001</c:v>
                </c:pt>
                <c:pt idx="10521" formatCode="General">
                  <c:v>0.21670100000000012</c:v>
                </c:pt>
                <c:pt idx="10522" formatCode="General">
                  <c:v>0.21672200000000011</c:v>
                </c:pt>
                <c:pt idx="10523" formatCode="General">
                  <c:v>0.21674200000000018</c:v>
                </c:pt>
                <c:pt idx="10524" formatCode="General">
                  <c:v>0.21676200000000018</c:v>
                </c:pt>
                <c:pt idx="10525" formatCode="General">
                  <c:v>0.21678300000000011</c:v>
                </c:pt>
                <c:pt idx="10526" formatCode="General">
                  <c:v>0.21680300000000011</c:v>
                </c:pt>
                <c:pt idx="10527" formatCode="General">
                  <c:v>0.21682399999999999</c:v>
                </c:pt>
                <c:pt idx="10528" formatCode="General">
                  <c:v>0.21684400000000012</c:v>
                </c:pt>
                <c:pt idx="10529" formatCode="General">
                  <c:v>0.21686600000000011</c:v>
                </c:pt>
                <c:pt idx="10530" formatCode="General">
                  <c:v>0.21688600000000011</c:v>
                </c:pt>
                <c:pt idx="10531" formatCode="General">
                  <c:v>0.21690700000000018</c:v>
                </c:pt>
                <c:pt idx="10532" formatCode="General">
                  <c:v>0.21692700000000012</c:v>
                </c:pt>
                <c:pt idx="10533" formatCode="General">
                  <c:v>0.21694800000000025</c:v>
                </c:pt>
                <c:pt idx="10534" formatCode="General">
                  <c:v>0.21696800000000019</c:v>
                </c:pt>
                <c:pt idx="10535" formatCode="General">
                  <c:v>0.21698900000000018</c:v>
                </c:pt>
                <c:pt idx="10536" formatCode="General">
                  <c:v>0.21700900000000012</c:v>
                </c:pt>
                <c:pt idx="10537" formatCode="General">
                  <c:v>0.21703000000000011</c:v>
                </c:pt>
                <c:pt idx="10538" formatCode="General">
                  <c:v>0.21705099999999999</c:v>
                </c:pt>
                <c:pt idx="10539" formatCode="General">
                  <c:v>0.21707099999999999</c:v>
                </c:pt>
                <c:pt idx="10540" formatCode="General">
                  <c:v>0.21709200000000012</c:v>
                </c:pt>
                <c:pt idx="10541" formatCode="General">
                  <c:v>0.21711200000000011</c:v>
                </c:pt>
                <c:pt idx="10542" formatCode="General">
                  <c:v>0.21713299999999999</c:v>
                </c:pt>
                <c:pt idx="10543" formatCode="General">
                  <c:v>0.21715400000000001</c:v>
                </c:pt>
                <c:pt idx="10544" formatCode="General">
                  <c:v>0.21717500000000001</c:v>
                </c:pt>
                <c:pt idx="10545" formatCode="General">
                  <c:v>0.21719500000000011</c:v>
                </c:pt>
                <c:pt idx="10546" formatCode="General">
                  <c:v>0.21721600000000019</c:v>
                </c:pt>
                <c:pt idx="10547" formatCode="General">
                  <c:v>0.21723600000000018</c:v>
                </c:pt>
                <c:pt idx="10548" formatCode="General">
                  <c:v>0.21725700000000012</c:v>
                </c:pt>
                <c:pt idx="10549" formatCode="General">
                  <c:v>0.21727700000000011</c:v>
                </c:pt>
                <c:pt idx="10550" formatCode="General">
                  <c:v>0.21729800000000019</c:v>
                </c:pt>
                <c:pt idx="10551" formatCode="General">
                  <c:v>0.21731900000000018</c:v>
                </c:pt>
                <c:pt idx="10552" formatCode="General">
                  <c:v>0.21733900000000012</c:v>
                </c:pt>
                <c:pt idx="10553" formatCode="General">
                  <c:v>0.21736000000000011</c:v>
                </c:pt>
                <c:pt idx="10554" formatCode="General">
                  <c:v>0.21737999999999999</c:v>
                </c:pt>
                <c:pt idx="10555" formatCode="General">
                  <c:v>0.21740100000000018</c:v>
                </c:pt>
                <c:pt idx="10556" formatCode="General">
                  <c:v>0.21742100000000011</c:v>
                </c:pt>
                <c:pt idx="10557" formatCode="General">
                  <c:v>0.21744200000000022</c:v>
                </c:pt>
                <c:pt idx="10558" formatCode="General">
                  <c:v>0.21746200000000018</c:v>
                </c:pt>
                <c:pt idx="10559" formatCode="General">
                  <c:v>0.21748300000000018</c:v>
                </c:pt>
                <c:pt idx="10560" formatCode="General">
                  <c:v>0.21750400000000011</c:v>
                </c:pt>
                <c:pt idx="10561" formatCode="General">
                  <c:v>0.21752500000000011</c:v>
                </c:pt>
                <c:pt idx="10562" formatCode="General">
                  <c:v>0.21754500000000018</c:v>
                </c:pt>
                <c:pt idx="10563" formatCode="General">
                  <c:v>0.21756600000000012</c:v>
                </c:pt>
                <c:pt idx="10564" formatCode="General">
                  <c:v>0.21758600000000011</c:v>
                </c:pt>
                <c:pt idx="10565" formatCode="General">
                  <c:v>0.21760599999999999</c:v>
                </c:pt>
                <c:pt idx="10566" formatCode="General">
                  <c:v>0.21762699999999999</c:v>
                </c:pt>
                <c:pt idx="10567" formatCode="General">
                  <c:v>0.21764800000000012</c:v>
                </c:pt>
                <c:pt idx="10568" formatCode="General">
                  <c:v>0.21766900000000011</c:v>
                </c:pt>
                <c:pt idx="10569" formatCode="General">
                  <c:v>0.21768899999999999</c:v>
                </c:pt>
                <c:pt idx="10570" formatCode="General">
                  <c:v>0.21771000000000013</c:v>
                </c:pt>
                <c:pt idx="10571" formatCode="General">
                  <c:v>0.21773000000000012</c:v>
                </c:pt>
                <c:pt idx="10572" formatCode="General">
                  <c:v>0.21775100000000011</c:v>
                </c:pt>
                <c:pt idx="10573" formatCode="General">
                  <c:v>0.21777099999999999</c:v>
                </c:pt>
                <c:pt idx="10574" formatCode="General">
                  <c:v>0.21779200000000018</c:v>
                </c:pt>
                <c:pt idx="10575" formatCode="General">
                  <c:v>0.21781300000000012</c:v>
                </c:pt>
                <c:pt idx="10576" formatCode="General">
                  <c:v>0.21783400000000011</c:v>
                </c:pt>
                <c:pt idx="10577" formatCode="General">
                  <c:v>0.21785399999999999</c:v>
                </c:pt>
                <c:pt idx="10578" formatCode="General">
                  <c:v>0.21787400000000001</c:v>
                </c:pt>
                <c:pt idx="10579" formatCode="General">
                  <c:v>0.21789500000000012</c:v>
                </c:pt>
                <c:pt idx="10580" formatCode="General">
                  <c:v>0.21791500000000022</c:v>
                </c:pt>
                <c:pt idx="10581" formatCode="General">
                  <c:v>0.21793600000000019</c:v>
                </c:pt>
                <c:pt idx="10582" formatCode="General">
                  <c:v>0.21795700000000018</c:v>
                </c:pt>
                <c:pt idx="10583" formatCode="General">
                  <c:v>0.21797800000000012</c:v>
                </c:pt>
                <c:pt idx="10584" formatCode="General">
                  <c:v>0.21799800000000022</c:v>
                </c:pt>
                <c:pt idx="10585" formatCode="General">
                  <c:v>0.21801900000000018</c:v>
                </c:pt>
                <c:pt idx="10586" formatCode="General">
                  <c:v>0.21803900000000018</c:v>
                </c:pt>
                <c:pt idx="10587" formatCode="General">
                  <c:v>0.21806000000000011</c:v>
                </c:pt>
                <c:pt idx="10588" formatCode="General">
                  <c:v>0.21808100000000011</c:v>
                </c:pt>
                <c:pt idx="10589" formatCode="General">
                  <c:v>0.21810199999999999</c:v>
                </c:pt>
                <c:pt idx="10590" formatCode="General">
                  <c:v>0.21812200000000001</c:v>
                </c:pt>
                <c:pt idx="10591" formatCode="General">
                  <c:v>0.21814200000000011</c:v>
                </c:pt>
                <c:pt idx="10592" formatCode="General">
                  <c:v>0.21816300000000011</c:v>
                </c:pt>
                <c:pt idx="10593" formatCode="General">
                  <c:v>0.21818299999999999</c:v>
                </c:pt>
                <c:pt idx="10594" formatCode="General">
                  <c:v>0.21820400000000012</c:v>
                </c:pt>
                <c:pt idx="10595" formatCode="General">
                  <c:v>0.21822500000000011</c:v>
                </c:pt>
                <c:pt idx="10596" formatCode="General">
                  <c:v>0.21824600000000022</c:v>
                </c:pt>
                <c:pt idx="10597" formatCode="General">
                  <c:v>0.21826600000000018</c:v>
                </c:pt>
                <c:pt idx="10598" formatCode="General">
                  <c:v>0.21828700000000012</c:v>
                </c:pt>
                <c:pt idx="10599" formatCode="General">
                  <c:v>0.21830700000000011</c:v>
                </c:pt>
                <c:pt idx="10600" formatCode="General">
                  <c:v>0.21832799999999999</c:v>
                </c:pt>
                <c:pt idx="10601" formatCode="General">
                  <c:v>0.21834800000000013</c:v>
                </c:pt>
                <c:pt idx="10602" formatCode="General">
                  <c:v>0.21836900000000012</c:v>
                </c:pt>
                <c:pt idx="10603" formatCode="General">
                  <c:v>0.21839000000000011</c:v>
                </c:pt>
                <c:pt idx="10604" formatCode="General">
                  <c:v>0.21841100000000019</c:v>
                </c:pt>
                <c:pt idx="10605" formatCode="General">
                  <c:v>0.21843100000000013</c:v>
                </c:pt>
                <c:pt idx="10606" formatCode="General">
                  <c:v>0.21845100000000012</c:v>
                </c:pt>
                <c:pt idx="10607" formatCode="General">
                  <c:v>0.21847200000000011</c:v>
                </c:pt>
                <c:pt idx="10608" formatCode="General">
                  <c:v>0.21849200000000019</c:v>
                </c:pt>
                <c:pt idx="10609" formatCode="General">
                  <c:v>0.21851300000000018</c:v>
                </c:pt>
                <c:pt idx="10610" formatCode="General">
                  <c:v>0.21853400000000012</c:v>
                </c:pt>
                <c:pt idx="10611" formatCode="General">
                  <c:v>0.21855400000000011</c:v>
                </c:pt>
                <c:pt idx="10612" formatCode="General">
                  <c:v>0.21857499999999999</c:v>
                </c:pt>
                <c:pt idx="10613" formatCode="General">
                  <c:v>0.21859600000000018</c:v>
                </c:pt>
                <c:pt idx="10614" formatCode="General">
                  <c:v>0.21861600000000012</c:v>
                </c:pt>
                <c:pt idx="10615" formatCode="General">
                  <c:v>0.21863700000000011</c:v>
                </c:pt>
                <c:pt idx="10616" formatCode="General">
                  <c:v>0.21865699999999999</c:v>
                </c:pt>
                <c:pt idx="10617" formatCode="General">
                  <c:v>0.21867800000000001</c:v>
                </c:pt>
                <c:pt idx="10618" formatCode="General">
                  <c:v>0.21869900000000012</c:v>
                </c:pt>
                <c:pt idx="10619" formatCode="General">
                  <c:v>0.21871900000000022</c:v>
                </c:pt>
                <c:pt idx="10620" formatCode="General">
                  <c:v>0.21874000000000018</c:v>
                </c:pt>
                <c:pt idx="10621" formatCode="General">
                  <c:v>0.21876000000000018</c:v>
                </c:pt>
                <c:pt idx="10622" formatCode="General">
                  <c:v>0.21878100000000011</c:v>
                </c:pt>
                <c:pt idx="10623" formatCode="General">
                  <c:v>0.21880100000000011</c:v>
                </c:pt>
                <c:pt idx="10624" formatCode="General">
                  <c:v>0.21882199999999999</c:v>
                </c:pt>
                <c:pt idx="10625" formatCode="General">
                  <c:v>0.21884200000000012</c:v>
                </c:pt>
                <c:pt idx="10626" formatCode="General">
                  <c:v>0.21886400000000011</c:v>
                </c:pt>
                <c:pt idx="10627" formatCode="General">
                  <c:v>0.21888400000000011</c:v>
                </c:pt>
                <c:pt idx="10628" formatCode="General">
                  <c:v>0.21890500000000018</c:v>
                </c:pt>
                <c:pt idx="10629" formatCode="General">
                  <c:v>0.21892500000000012</c:v>
                </c:pt>
                <c:pt idx="10630" formatCode="General">
                  <c:v>0.21894600000000025</c:v>
                </c:pt>
                <c:pt idx="10631" formatCode="General">
                  <c:v>0.21896600000000019</c:v>
                </c:pt>
                <c:pt idx="10632" formatCode="General">
                  <c:v>0.21898600000000012</c:v>
                </c:pt>
                <c:pt idx="10633" formatCode="General">
                  <c:v>0.21900700000000012</c:v>
                </c:pt>
                <c:pt idx="10634" formatCode="General">
                  <c:v>0.21902800000000011</c:v>
                </c:pt>
                <c:pt idx="10635" formatCode="General">
                  <c:v>0.21904900000000019</c:v>
                </c:pt>
                <c:pt idx="10636" formatCode="General">
                  <c:v>0.21906900000000018</c:v>
                </c:pt>
                <c:pt idx="10637" formatCode="General">
                  <c:v>0.21909000000000012</c:v>
                </c:pt>
                <c:pt idx="10638" formatCode="General">
                  <c:v>0.21911000000000011</c:v>
                </c:pt>
                <c:pt idx="10639" formatCode="General">
                  <c:v>0.21913099999999999</c:v>
                </c:pt>
                <c:pt idx="10640" formatCode="General">
                  <c:v>0.21915100000000001</c:v>
                </c:pt>
                <c:pt idx="10641" formatCode="General">
                  <c:v>0.21917200000000001</c:v>
                </c:pt>
                <c:pt idx="10642" formatCode="General">
                  <c:v>0.21919300000000011</c:v>
                </c:pt>
                <c:pt idx="10643" formatCode="General">
                  <c:v>0.21921400000000019</c:v>
                </c:pt>
                <c:pt idx="10644" formatCode="General">
                  <c:v>0.21923400000000018</c:v>
                </c:pt>
                <c:pt idx="10645" formatCode="General">
                  <c:v>0.21925400000000012</c:v>
                </c:pt>
                <c:pt idx="10646" formatCode="General">
                  <c:v>0.21927500000000011</c:v>
                </c:pt>
                <c:pt idx="10647" formatCode="General">
                  <c:v>0.21929500000000018</c:v>
                </c:pt>
                <c:pt idx="10648" formatCode="General">
                  <c:v>0.21931600000000018</c:v>
                </c:pt>
                <c:pt idx="10649" formatCode="General">
                  <c:v>0.21933700000000012</c:v>
                </c:pt>
                <c:pt idx="10650" formatCode="General">
                  <c:v>0.21935800000000011</c:v>
                </c:pt>
                <c:pt idx="10651" formatCode="General">
                  <c:v>0.21937799999999999</c:v>
                </c:pt>
                <c:pt idx="10652" formatCode="General">
                  <c:v>0.21939900000000018</c:v>
                </c:pt>
                <c:pt idx="10653" formatCode="General">
                  <c:v>0.21941900000000025</c:v>
                </c:pt>
                <c:pt idx="10654" formatCode="General">
                  <c:v>0.21944000000000022</c:v>
                </c:pt>
                <c:pt idx="10655" formatCode="General">
                  <c:v>0.21946000000000018</c:v>
                </c:pt>
                <c:pt idx="10656" formatCode="General">
                  <c:v>0.21948200000000018</c:v>
                </c:pt>
                <c:pt idx="10657" formatCode="General">
                  <c:v>0.21950200000000011</c:v>
                </c:pt>
                <c:pt idx="10658" formatCode="General">
                  <c:v>0.21952199999999999</c:v>
                </c:pt>
                <c:pt idx="10659" formatCode="General">
                  <c:v>0.21954300000000018</c:v>
                </c:pt>
                <c:pt idx="10660" formatCode="General">
                  <c:v>0.21956300000000012</c:v>
                </c:pt>
                <c:pt idx="10661" formatCode="General">
                  <c:v>0.21958400000000011</c:v>
                </c:pt>
                <c:pt idx="10662" formatCode="General">
                  <c:v>0.21960499999999999</c:v>
                </c:pt>
                <c:pt idx="10663" formatCode="General">
                  <c:v>0.21962599999999999</c:v>
                </c:pt>
                <c:pt idx="10664" formatCode="General">
                  <c:v>0.21964600000000012</c:v>
                </c:pt>
                <c:pt idx="10665" formatCode="General">
                  <c:v>0.21966700000000011</c:v>
                </c:pt>
                <c:pt idx="10666" formatCode="General">
                  <c:v>0.21968699999999999</c:v>
                </c:pt>
                <c:pt idx="10667" formatCode="General">
                  <c:v>0.21970800000000013</c:v>
                </c:pt>
                <c:pt idx="10668" formatCode="General">
                  <c:v>0.21972800000000012</c:v>
                </c:pt>
                <c:pt idx="10669" formatCode="General">
                  <c:v>0.21974900000000025</c:v>
                </c:pt>
                <c:pt idx="10670" formatCode="General">
                  <c:v>0.2197700000000001</c:v>
                </c:pt>
                <c:pt idx="10671" formatCode="General">
                  <c:v>0.21979000000000018</c:v>
                </c:pt>
                <c:pt idx="10672" formatCode="General">
                  <c:v>0.21981100000000012</c:v>
                </c:pt>
                <c:pt idx="10673" formatCode="General">
                  <c:v>0.21983100000000011</c:v>
                </c:pt>
                <c:pt idx="10674" formatCode="General">
                  <c:v>0.21985199999999999</c:v>
                </c:pt>
                <c:pt idx="10675" formatCode="General">
                  <c:v>0.21987200000000001</c:v>
                </c:pt>
                <c:pt idx="10676" formatCode="General">
                  <c:v>0.21989300000000012</c:v>
                </c:pt>
                <c:pt idx="10677" formatCode="General">
                  <c:v>0.21991400000000022</c:v>
                </c:pt>
                <c:pt idx="10678" formatCode="General">
                  <c:v>0.21993500000000019</c:v>
                </c:pt>
                <c:pt idx="10679" formatCode="General">
                  <c:v>0.21995500000000018</c:v>
                </c:pt>
                <c:pt idx="10680" formatCode="General">
                  <c:v>0.21997600000000012</c:v>
                </c:pt>
                <c:pt idx="10681" formatCode="General">
                  <c:v>0.21999600000000022</c:v>
                </c:pt>
                <c:pt idx="10682" formatCode="General">
                  <c:v>0.22001699999999999</c:v>
                </c:pt>
                <c:pt idx="10683" formatCode="General">
                  <c:v>0.22003700000000001</c:v>
                </c:pt>
                <c:pt idx="10684" formatCode="General">
                  <c:v>0.220058</c:v>
                </c:pt>
                <c:pt idx="10685" formatCode="General">
                  <c:v>0.220078</c:v>
                </c:pt>
                <c:pt idx="10686" formatCode="General">
                  <c:v>0.22009899999999999</c:v>
                </c:pt>
                <c:pt idx="10687" formatCode="General">
                  <c:v>0.22011999999999998</c:v>
                </c:pt>
                <c:pt idx="10688" formatCode="General">
                  <c:v>0.22014</c:v>
                </c:pt>
                <c:pt idx="10689" formatCode="General">
                  <c:v>0.220161</c:v>
                </c:pt>
                <c:pt idx="10690" formatCode="General">
                  <c:v>0.22018099999999988</c:v>
                </c:pt>
                <c:pt idx="10691" formatCode="General">
                  <c:v>0.22020200000000001</c:v>
                </c:pt>
                <c:pt idx="10692" formatCode="General">
                  <c:v>0.220223</c:v>
                </c:pt>
                <c:pt idx="10693" formatCode="General">
                  <c:v>0.22024299999999999</c:v>
                </c:pt>
                <c:pt idx="10694" formatCode="General">
                  <c:v>0.22026399999999999</c:v>
                </c:pt>
                <c:pt idx="10695" formatCode="General">
                  <c:v>0.22028500000000001</c:v>
                </c:pt>
                <c:pt idx="10696" formatCode="General">
                  <c:v>0.220305</c:v>
                </c:pt>
                <c:pt idx="10697" formatCode="General">
                  <c:v>0.22032599999999997</c:v>
                </c:pt>
                <c:pt idx="10698" formatCode="General">
                  <c:v>0.22034599999999999</c:v>
                </c:pt>
                <c:pt idx="10699" formatCode="General">
                  <c:v>0.22036600000000001</c:v>
                </c:pt>
                <c:pt idx="10700" formatCode="General">
                  <c:v>0.220388</c:v>
                </c:pt>
                <c:pt idx="10701" formatCode="General">
                  <c:v>0.22040799999999999</c:v>
                </c:pt>
                <c:pt idx="10702" formatCode="General">
                  <c:v>0.22042900000000001</c:v>
                </c:pt>
                <c:pt idx="10703" formatCode="General">
                  <c:v>0.22044900000000012</c:v>
                </c:pt>
                <c:pt idx="10704" formatCode="General">
                  <c:v>0.22047</c:v>
                </c:pt>
                <c:pt idx="10705" formatCode="General">
                  <c:v>0.22048999999999999</c:v>
                </c:pt>
                <c:pt idx="10706" formatCode="General">
                  <c:v>0.22051100000000001</c:v>
                </c:pt>
                <c:pt idx="10707" formatCode="General">
                  <c:v>0.220531</c:v>
                </c:pt>
                <c:pt idx="10708" formatCode="General">
                  <c:v>0.220552</c:v>
                </c:pt>
                <c:pt idx="10709" formatCode="General">
                  <c:v>0.22057299999999988</c:v>
                </c:pt>
                <c:pt idx="10710" formatCode="General">
                  <c:v>0.22059400000000001</c:v>
                </c:pt>
                <c:pt idx="10711" formatCode="General">
                  <c:v>0.220614</c:v>
                </c:pt>
                <c:pt idx="10712" formatCode="General">
                  <c:v>0.220634</c:v>
                </c:pt>
                <c:pt idx="10713" formatCode="General">
                  <c:v>0.22065499999999988</c:v>
                </c:pt>
                <c:pt idx="10714" formatCode="General">
                  <c:v>0.2206749999999999</c:v>
                </c:pt>
                <c:pt idx="10715" formatCode="General">
                  <c:v>0.220696</c:v>
                </c:pt>
                <c:pt idx="10716" formatCode="General">
                  <c:v>0.22071700000000011</c:v>
                </c:pt>
                <c:pt idx="10717" formatCode="General">
                  <c:v>0.22073799999999999</c:v>
                </c:pt>
                <c:pt idx="10718" formatCode="General">
                  <c:v>0.22075800000000001</c:v>
                </c:pt>
                <c:pt idx="10719" formatCode="General">
                  <c:v>0.220779</c:v>
                </c:pt>
                <c:pt idx="10720" formatCode="General">
                  <c:v>0.22079900000000011</c:v>
                </c:pt>
                <c:pt idx="10721" formatCode="General">
                  <c:v>0.22081999999999999</c:v>
                </c:pt>
                <c:pt idx="10722" formatCode="General">
                  <c:v>0.22084000000000001</c:v>
                </c:pt>
                <c:pt idx="10723" formatCode="General">
                  <c:v>0.220861</c:v>
                </c:pt>
                <c:pt idx="10724" formatCode="General">
                  <c:v>0.220882</c:v>
                </c:pt>
                <c:pt idx="10725" formatCode="General">
                  <c:v>0.22090199999999999</c:v>
                </c:pt>
                <c:pt idx="10726" formatCode="General">
                  <c:v>0.22092300000000001</c:v>
                </c:pt>
                <c:pt idx="10727" formatCode="General">
                  <c:v>0.22094300000000011</c:v>
                </c:pt>
                <c:pt idx="10728" formatCode="General">
                  <c:v>0.22096399999999999</c:v>
                </c:pt>
                <c:pt idx="10729" formatCode="General">
                  <c:v>0.22098400000000001</c:v>
                </c:pt>
                <c:pt idx="10730" formatCode="General">
                  <c:v>0.22100600000000001</c:v>
                </c:pt>
                <c:pt idx="10731" formatCode="General">
                  <c:v>0.221026</c:v>
                </c:pt>
                <c:pt idx="10732" formatCode="General">
                  <c:v>0.22104699999999999</c:v>
                </c:pt>
                <c:pt idx="10733" formatCode="General">
                  <c:v>0.22106700000000001</c:v>
                </c:pt>
                <c:pt idx="10734" formatCode="General">
                  <c:v>0.22108800000000001</c:v>
                </c:pt>
                <c:pt idx="10735" formatCode="General">
                  <c:v>0.221108</c:v>
                </c:pt>
                <c:pt idx="10736" formatCode="General">
                  <c:v>0.22112899999999988</c:v>
                </c:pt>
                <c:pt idx="10737" formatCode="General">
                  <c:v>0.22114999999999999</c:v>
                </c:pt>
                <c:pt idx="10738" formatCode="General">
                  <c:v>0.22116999999999998</c:v>
                </c:pt>
                <c:pt idx="10739" formatCode="General">
                  <c:v>0.221191</c:v>
                </c:pt>
                <c:pt idx="10740" formatCode="General">
                  <c:v>0.22121099999999999</c:v>
                </c:pt>
                <c:pt idx="10741" formatCode="General">
                  <c:v>0.22123200000000001</c:v>
                </c:pt>
                <c:pt idx="10742" formatCode="General">
                  <c:v>0.221252</c:v>
                </c:pt>
                <c:pt idx="10743" formatCode="General">
                  <c:v>0.221273</c:v>
                </c:pt>
                <c:pt idx="10744" formatCode="General">
                  <c:v>0.22129399999999999</c:v>
                </c:pt>
                <c:pt idx="10745" formatCode="General">
                  <c:v>0.22131500000000001</c:v>
                </c:pt>
                <c:pt idx="10746" formatCode="General">
                  <c:v>0.221335</c:v>
                </c:pt>
                <c:pt idx="10747" formatCode="General">
                  <c:v>0.221356</c:v>
                </c:pt>
                <c:pt idx="10748" formatCode="General">
                  <c:v>0.22137599999999988</c:v>
                </c:pt>
                <c:pt idx="10749" formatCode="General">
                  <c:v>0.22139700000000001</c:v>
                </c:pt>
                <c:pt idx="10750" formatCode="General">
                  <c:v>0.22141700000000011</c:v>
                </c:pt>
                <c:pt idx="10751" formatCode="General">
                  <c:v>0.22143800000000011</c:v>
                </c:pt>
                <c:pt idx="10752" formatCode="General">
                  <c:v>0.22145899999999999</c:v>
                </c:pt>
                <c:pt idx="10753" formatCode="General">
                  <c:v>0.22147900000000001</c:v>
                </c:pt>
                <c:pt idx="10754" formatCode="General">
                  <c:v>0.2215</c:v>
                </c:pt>
                <c:pt idx="10755" formatCode="General">
                  <c:v>0.22151999999999999</c:v>
                </c:pt>
                <c:pt idx="10756" formatCode="General">
                  <c:v>0.22154099999999999</c:v>
                </c:pt>
                <c:pt idx="10757" formatCode="General">
                  <c:v>0.22156100000000001</c:v>
                </c:pt>
                <c:pt idx="10758" formatCode="General">
                  <c:v>0.221582</c:v>
                </c:pt>
                <c:pt idx="10759" formatCode="General">
                  <c:v>0.22160199999999997</c:v>
                </c:pt>
                <c:pt idx="10760" formatCode="General">
                  <c:v>0.22162299999999988</c:v>
                </c:pt>
                <c:pt idx="10761" formatCode="General">
                  <c:v>0.22164400000000001</c:v>
                </c:pt>
                <c:pt idx="10762" formatCode="General">
                  <c:v>0.221665</c:v>
                </c:pt>
                <c:pt idx="10763" formatCode="General">
                  <c:v>0.22168499999999997</c:v>
                </c:pt>
                <c:pt idx="10764" formatCode="General">
                  <c:v>0.22170599999999999</c:v>
                </c:pt>
                <c:pt idx="10765" formatCode="General">
                  <c:v>0.22172600000000001</c:v>
                </c:pt>
                <c:pt idx="10766" formatCode="General">
                  <c:v>0.22174700000000011</c:v>
                </c:pt>
                <c:pt idx="10767" formatCode="General">
                  <c:v>0.22176799999999999</c:v>
                </c:pt>
                <c:pt idx="10768" formatCode="General">
                  <c:v>0.22178800000000001</c:v>
                </c:pt>
                <c:pt idx="10769" formatCode="General">
                  <c:v>0.22180900000000001</c:v>
                </c:pt>
                <c:pt idx="10770" formatCode="General">
                  <c:v>0.221829</c:v>
                </c:pt>
                <c:pt idx="10771" formatCode="General">
                  <c:v>0.22184999999999999</c:v>
                </c:pt>
                <c:pt idx="10772" formatCode="General">
                  <c:v>0.22186999999999998</c:v>
                </c:pt>
                <c:pt idx="10773" formatCode="General">
                  <c:v>0.221891</c:v>
                </c:pt>
                <c:pt idx="10774" formatCode="General">
                  <c:v>0.22191200000000011</c:v>
                </c:pt>
                <c:pt idx="10775" formatCode="General">
                  <c:v>0.22193299999999999</c:v>
                </c:pt>
                <c:pt idx="10776" formatCode="General">
                  <c:v>0.22195300000000001</c:v>
                </c:pt>
                <c:pt idx="10777" formatCode="General">
                  <c:v>0.221974</c:v>
                </c:pt>
                <c:pt idx="10778" formatCode="General">
                  <c:v>0.22199400000000011</c:v>
                </c:pt>
                <c:pt idx="10779" formatCode="General">
                  <c:v>0.22201399999999999</c:v>
                </c:pt>
                <c:pt idx="10780" formatCode="General">
                  <c:v>0.22203500000000001</c:v>
                </c:pt>
                <c:pt idx="10781" formatCode="General">
                  <c:v>0.222055</c:v>
                </c:pt>
                <c:pt idx="10782" formatCode="General">
                  <c:v>0.222076</c:v>
                </c:pt>
                <c:pt idx="10783" formatCode="General">
                  <c:v>0.22209699999999999</c:v>
                </c:pt>
                <c:pt idx="10784" formatCode="General">
                  <c:v>0.22211800000000001</c:v>
                </c:pt>
                <c:pt idx="10785" formatCode="General">
                  <c:v>0.222138</c:v>
                </c:pt>
                <c:pt idx="10786" formatCode="General">
                  <c:v>0.222159</c:v>
                </c:pt>
                <c:pt idx="10787" formatCode="General">
                  <c:v>0.22217899999999988</c:v>
                </c:pt>
                <c:pt idx="10788" formatCode="General">
                  <c:v>0.22220000000000001</c:v>
                </c:pt>
                <c:pt idx="10789" formatCode="General">
                  <c:v>0.22222</c:v>
                </c:pt>
                <c:pt idx="10790" formatCode="General">
                  <c:v>0.22224099999999999</c:v>
                </c:pt>
                <c:pt idx="10791" formatCode="General">
                  <c:v>0.22226199999999999</c:v>
                </c:pt>
                <c:pt idx="10792" formatCode="General">
                  <c:v>0.22228200000000001</c:v>
                </c:pt>
                <c:pt idx="10793" formatCode="General">
                  <c:v>0.222303</c:v>
                </c:pt>
                <c:pt idx="10794" formatCode="General">
                  <c:v>0.22232299999999997</c:v>
                </c:pt>
                <c:pt idx="10795" formatCode="General">
                  <c:v>0.22234400000000001</c:v>
                </c:pt>
                <c:pt idx="10796" formatCode="General">
                  <c:v>0.22236400000000001</c:v>
                </c:pt>
                <c:pt idx="10797" formatCode="General">
                  <c:v>0.222385</c:v>
                </c:pt>
                <c:pt idx="10798" formatCode="General">
                  <c:v>0.22240599999999999</c:v>
                </c:pt>
                <c:pt idx="10799" formatCode="General">
                  <c:v>0.22242700000000001</c:v>
                </c:pt>
                <c:pt idx="10800" formatCode="General">
                  <c:v>0.22244700000000012</c:v>
                </c:pt>
                <c:pt idx="10801" formatCode="General">
                  <c:v>0.22246800000000011</c:v>
                </c:pt>
                <c:pt idx="10802" formatCode="General">
                  <c:v>0.22248799999999999</c:v>
                </c:pt>
                <c:pt idx="10803" formatCode="General">
                  <c:v>0.22250900000000001</c:v>
                </c:pt>
                <c:pt idx="10804" formatCode="General">
                  <c:v>0.22253000000000001</c:v>
                </c:pt>
                <c:pt idx="10805" formatCode="General">
                  <c:v>0.22255</c:v>
                </c:pt>
                <c:pt idx="10806" formatCode="General">
                  <c:v>0.22257099999999988</c:v>
                </c:pt>
                <c:pt idx="10807" formatCode="General">
                  <c:v>0.22259100000000001</c:v>
                </c:pt>
                <c:pt idx="10808" formatCode="General">
                  <c:v>0.222612</c:v>
                </c:pt>
                <c:pt idx="10809" formatCode="General">
                  <c:v>0.222632</c:v>
                </c:pt>
                <c:pt idx="10810" formatCode="General">
                  <c:v>0.22265299999999988</c:v>
                </c:pt>
                <c:pt idx="10811" formatCode="General">
                  <c:v>0.2226739999999999</c:v>
                </c:pt>
                <c:pt idx="10812" formatCode="General">
                  <c:v>0.222695</c:v>
                </c:pt>
                <c:pt idx="10813" formatCode="General">
                  <c:v>0.22271500000000011</c:v>
                </c:pt>
                <c:pt idx="10814" formatCode="General">
                  <c:v>0.22273599999999999</c:v>
                </c:pt>
                <c:pt idx="10815" formatCode="General">
                  <c:v>0.22275600000000001</c:v>
                </c:pt>
                <c:pt idx="10816" formatCode="General">
                  <c:v>0.222777</c:v>
                </c:pt>
                <c:pt idx="10817" formatCode="General">
                  <c:v>0.22279700000000011</c:v>
                </c:pt>
                <c:pt idx="10818" formatCode="General">
                  <c:v>0.22281799999999999</c:v>
                </c:pt>
                <c:pt idx="10819" formatCode="General">
                  <c:v>0.22283900000000001</c:v>
                </c:pt>
                <c:pt idx="10820" formatCode="General">
                  <c:v>0.222859</c:v>
                </c:pt>
                <c:pt idx="10821" formatCode="General">
                  <c:v>0.22287999999999997</c:v>
                </c:pt>
                <c:pt idx="10822" formatCode="General">
                  <c:v>0.22289999999999999</c:v>
                </c:pt>
                <c:pt idx="10823" formatCode="General">
                  <c:v>0.22292100000000001</c:v>
                </c:pt>
                <c:pt idx="10824" formatCode="General">
                  <c:v>0.22294100000000011</c:v>
                </c:pt>
                <c:pt idx="10825" formatCode="General">
                  <c:v>0.22296199999999999</c:v>
                </c:pt>
                <c:pt idx="10826" formatCode="General">
                  <c:v>0.22298299999999999</c:v>
                </c:pt>
                <c:pt idx="10827" formatCode="General">
                  <c:v>0.22300400000000001</c:v>
                </c:pt>
                <c:pt idx="10828" formatCode="General">
                  <c:v>0.223024</c:v>
                </c:pt>
                <c:pt idx="10829" formatCode="General">
                  <c:v>0.22304499999999999</c:v>
                </c:pt>
                <c:pt idx="10830" formatCode="General">
                  <c:v>0.22306500000000001</c:v>
                </c:pt>
                <c:pt idx="10831" formatCode="General">
                  <c:v>0.22308600000000001</c:v>
                </c:pt>
                <c:pt idx="10832" formatCode="General">
                  <c:v>0.223106</c:v>
                </c:pt>
                <c:pt idx="10833" formatCode="General">
                  <c:v>0.22312699999999988</c:v>
                </c:pt>
                <c:pt idx="10834" formatCode="General">
                  <c:v>0.22314700000000001</c:v>
                </c:pt>
                <c:pt idx="10835" formatCode="General">
                  <c:v>0.22316800000000001</c:v>
                </c:pt>
                <c:pt idx="10836" formatCode="General">
                  <c:v>0.223189</c:v>
                </c:pt>
                <c:pt idx="10837" formatCode="General">
                  <c:v>0.22320899999999999</c:v>
                </c:pt>
                <c:pt idx="10838" formatCode="General">
                  <c:v>0.22323000000000001</c:v>
                </c:pt>
                <c:pt idx="10839" formatCode="General">
                  <c:v>0.22325</c:v>
                </c:pt>
                <c:pt idx="10840" formatCode="General">
                  <c:v>0.223271</c:v>
                </c:pt>
                <c:pt idx="10841" formatCode="General">
                  <c:v>0.22329199999999999</c:v>
                </c:pt>
                <c:pt idx="10842" formatCode="General">
                  <c:v>0.22331200000000001</c:v>
                </c:pt>
                <c:pt idx="10843" formatCode="General">
                  <c:v>0.223333</c:v>
                </c:pt>
                <c:pt idx="10844" formatCode="General">
                  <c:v>0.223354</c:v>
                </c:pt>
                <c:pt idx="10845" formatCode="General">
                  <c:v>0.22337399999999988</c:v>
                </c:pt>
                <c:pt idx="10846" formatCode="General">
                  <c:v>0.22339400000000001</c:v>
                </c:pt>
                <c:pt idx="10847" formatCode="General">
                  <c:v>0.22341500000000011</c:v>
                </c:pt>
                <c:pt idx="10848" formatCode="General">
                  <c:v>0.22343499999999999</c:v>
                </c:pt>
                <c:pt idx="10849" formatCode="General">
                  <c:v>0.22345699999999999</c:v>
                </c:pt>
                <c:pt idx="10850" formatCode="General">
                  <c:v>0.22347700000000001</c:v>
                </c:pt>
                <c:pt idx="10851" formatCode="General">
                  <c:v>0.22349800000000011</c:v>
                </c:pt>
                <c:pt idx="10852" formatCode="General">
                  <c:v>0.22351799999999999</c:v>
                </c:pt>
                <c:pt idx="10853" formatCode="General">
                  <c:v>0.22353899999999999</c:v>
                </c:pt>
                <c:pt idx="10854" formatCode="General">
                  <c:v>0.22355900000000001</c:v>
                </c:pt>
                <c:pt idx="10855" formatCode="General">
                  <c:v>0.22358</c:v>
                </c:pt>
                <c:pt idx="10856" formatCode="General">
                  <c:v>0.22359999999999999</c:v>
                </c:pt>
                <c:pt idx="10857" formatCode="General">
                  <c:v>0.22362099999999988</c:v>
                </c:pt>
                <c:pt idx="10858" formatCode="General">
                  <c:v>0.22364200000000001</c:v>
                </c:pt>
                <c:pt idx="10859" formatCode="General">
                  <c:v>0.223662</c:v>
                </c:pt>
                <c:pt idx="10860" formatCode="General">
                  <c:v>0.22368299999999997</c:v>
                </c:pt>
                <c:pt idx="10861" formatCode="General">
                  <c:v>0.22370300000000001</c:v>
                </c:pt>
                <c:pt idx="10862" formatCode="General">
                  <c:v>0.22372400000000001</c:v>
                </c:pt>
                <c:pt idx="10863" formatCode="General">
                  <c:v>0.22374400000000011</c:v>
                </c:pt>
                <c:pt idx="10864" formatCode="General">
                  <c:v>0.22376499999999999</c:v>
                </c:pt>
                <c:pt idx="10865" formatCode="General">
                  <c:v>0.22378600000000001</c:v>
                </c:pt>
                <c:pt idx="10866" formatCode="General">
                  <c:v>0.22380700000000001</c:v>
                </c:pt>
                <c:pt idx="10867" formatCode="General">
                  <c:v>0.223827</c:v>
                </c:pt>
                <c:pt idx="10868" formatCode="General">
                  <c:v>0.22384799999999999</c:v>
                </c:pt>
                <c:pt idx="10869" formatCode="General">
                  <c:v>0.22386800000000001</c:v>
                </c:pt>
                <c:pt idx="10870" formatCode="General">
                  <c:v>0.223889</c:v>
                </c:pt>
                <c:pt idx="10871" formatCode="General">
                  <c:v>0.22390900000000011</c:v>
                </c:pt>
                <c:pt idx="10872" formatCode="General">
                  <c:v>0.22392999999999999</c:v>
                </c:pt>
                <c:pt idx="10873" formatCode="General">
                  <c:v>0.22395100000000001</c:v>
                </c:pt>
                <c:pt idx="10874" formatCode="General">
                  <c:v>0.223971</c:v>
                </c:pt>
                <c:pt idx="10875" formatCode="General">
                  <c:v>0.22399200000000011</c:v>
                </c:pt>
                <c:pt idx="10876" formatCode="General">
                  <c:v>0.22401199999999999</c:v>
                </c:pt>
                <c:pt idx="10877" formatCode="General">
                  <c:v>0.22403300000000001</c:v>
                </c:pt>
                <c:pt idx="10878" formatCode="General">
                  <c:v>0.224054</c:v>
                </c:pt>
                <c:pt idx="10879" formatCode="General">
                  <c:v>0.224075</c:v>
                </c:pt>
                <c:pt idx="10880" formatCode="General">
                  <c:v>0.22409499999999999</c:v>
                </c:pt>
                <c:pt idx="10881" formatCode="General">
                  <c:v>0.22411600000000001</c:v>
                </c:pt>
                <c:pt idx="10882" formatCode="General">
                  <c:v>0.224136</c:v>
                </c:pt>
                <c:pt idx="10883" formatCode="General">
                  <c:v>0.224157</c:v>
                </c:pt>
                <c:pt idx="10884" formatCode="General">
                  <c:v>0.22417699999999988</c:v>
                </c:pt>
                <c:pt idx="10885" formatCode="General">
                  <c:v>0.22419800000000001</c:v>
                </c:pt>
                <c:pt idx="10886" formatCode="General">
                  <c:v>0.22421900000000011</c:v>
                </c:pt>
                <c:pt idx="10887" formatCode="General">
                  <c:v>0.22423899999999999</c:v>
                </c:pt>
                <c:pt idx="10888" formatCode="General">
                  <c:v>0.22425999999999999</c:v>
                </c:pt>
                <c:pt idx="10889" formatCode="General">
                  <c:v>0.22428000000000001</c:v>
                </c:pt>
                <c:pt idx="10890" formatCode="General">
                  <c:v>0.224301</c:v>
                </c:pt>
                <c:pt idx="10891" formatCode="General">
                  <c:v>0.22432099999999988</c:v>
                </c:pt>
                <c:pt idx="10892" formatCode="General">
                  <c:v>0.22434200000000001</c:v>
                </c:pt>
                <c:pt idx="10893" formatCode="General">
                  <c:v>0.22436300000000001</c:v>
                </c:pt>
                <c:pt idx="10894" formatCode="General">
                  <c:v>0.224384</c:v>
                </c:pt>
                <c:pt idx="10895" formatCode="General">
                  <c:v>0.22440399999999999</c:v>
                </c:pt>
                <c:pt idx="10896" formatCode="General">
                  <c:v>0.22442500000000001</c:v>
                </c:pt>
                <c:pt idx="10897" formatCode="General">
                  <c:v>0.22444500000000012</c:v>
                </c:pt>
                <c:pt idx="10898" formatCode="General">
                  <c:v>0.22446500000000011</c:v>
                </c:pt>
                <c:pt idx="10899" formatCode="General">
                  <c:v>0.22448599999999999</c:v>
                </c:pt>
                <c:pt idx="10900" formatCode="General">
                  <c:v>0.22450600000000001</c:v>
                </c:pt>
                <c:pt idx="10901" formatCode="General">
                  <c:v>0.22452800000000001</c:v>
                </c:pt>
                <c:pt idx="10902" formatCode="General">
                  <c:v>0.22454800000000011</c:v>
                </c:pt>
                <c:pt idx="10903" formatCode="General">
                  <c:v>0.22456899999999999</c:v>
                </c:pt>
                <c:pt idx="10904" formatCode="General">
                  <c:v>0.22458900000000001</c:v>
                </c:pt>
                <c:pt idx="10905" formatCode="General">
                  <c:v>0.22461</c:v>
                </c:pt>
                <c:pt idx="10906" formatCode="General">
                  <c:v>0.22463</c:v>
                </c:pt>
                <c:pt idx="10907" formatCode="General">
                  <c:v>0.22465099999999988</c:v>
                </c:pt>
                <c:pt idx="10908" formatCode="General">
                  <c:v>0.2246709999999999</c:v>
                </c:pt>
                <c:pt idx="10909" formatCode="General">
                  <c:v>0.224692</c:v>
                </c:pt>
                <c:pt idx="10910" formatCode="General">
                  <c:v>0.22471300000000011</c:v>
                </c:pt>
                <c:pt idx="10911" formatCode="General">
                  <c:v>0.22473399999999999</c:v>
                </c:pt>
                <c:pt idx="10912" formatCode="General">
                  <c:v>0.22475400000000001</c:v>
                </c:pt>
                <c:pt idx="10913" formatCode="General">
                  <c:v>0.224774</c:v>
                </c:pt>
                <c:pt idx="10914" formatCode="General">
                  <c:v>0.22479499999999999</c:v>
                </c:pt>
                <c:pt idx="10915" formatCode="General">
                  <c:v>0.22481599999999999</c:v>
                </c:pt>
                <c:pt idx="10916" formatCode="General">
                  <c:v>0.22483600000000001</c:v>
                </c:pt>
                <c:pt idx="10917" formatCode="General">
                  <c:v>0.224857</c:v>
                </c:pt>
                <c:pt idx="10918" formatCode="General">
                  <c:v>0.22487799999999997</c:v>
                </c:pt>
                <c:pt idx="10919" formatCode="General">
                  <c:v>0.22489799999999999</c:v>
                </c:pt>
                <c:pt idx="10920" formatCode="General">
                  <c:v>0.22491900000000012</c:v>
                </c:pt>
                <c:pt idx="10921" formatCode="General">
                  <c:v>0.22493900000000011</c:v>
                </c:pt>
                <c:pt idx="10922" formatCode="General">
                  <c:v>0.22495999999999999</c:v>
                </c:pt>
                <c:pt idx="10923" formatCode="General">
                  <c:v>0.22498099999999999</c:v>
                </c:pt>
                <c:pt idx="10924" formatCode="General">
                  <c:v>0.22500100000000001</c:v>
                </c:pt>
                <c:pt idx="10925" formatCode="General">
                  <c:v>0.225022</c:v>
                </c:pt>
                <c:pt idx="10926" formatCode="General">
                  <c:v>0.22504199999999999</c:v>
                </c:pt>
                <c:pt idx="10927" formatCode="General">
                  <c:v>0.22506300000000001</c:v>
                </c:pt>
                <c:pt idx="10928" formatCode="General">
                  <c:v>0.22508300000000001</c:v>
                </c:pt>
                <c:pt idx="10929" formatCode="General">
                  <c:v>0.225104</c:v>
                </c:pt>
                <c:pt idx="10930" formatCode="General">
                  <c:v>0.22512399999999988</c:v>
                </c:pt>
                <c:pt idx="10931" formatCode="General">
                  <c:v>0.22514500000000001</c:v>
                </c:pt>
                <c:pt idx="10932" formatCode="General">
                  <c:v>0.22516600000000001</c:v>
                </c:pt>
                <c:pt idx="10933" formatCode="General">
                  <c:v>0.225187</c:v>
                </c:pt>
                <c:pt idx="10934" formatCode="General">
                  <c:v>0.22520699999999999</c:v>
                </c:pt>
                <c:pt idx="10935" formatCode="General">
                  <c:v>0.22522800000000001</c:v>
                </c:pt>
                <c:pt idx="10936" formatCode="General">
                  <c:v>0.22524800000000011</c:v>
                </c:pt>
                <c:pt idx="10937" formatCode="General">
                  <c:v>0.22526900000000011</c:v>
                </c:pt>
                <c:pt idx="10938" formatCode="General">
                  <c:v>0.22528899999999999</c:v>
                </c:pt>
                <c:pt idx="10939" formatCode="General">
                  <c:v>0.22531000000000001</c:v>
                </c:pt>
                <c:pt idx="10940" formatCode="General">
                  <c:v>0.225331</c:v>
                </c:pt>
                <c:pt idx="10941" formatCode="General">
                  <c:v>0.225351</c:v>
                </c:pt>
                <c:pt idx="10942" formatCode="General">
                  <c:v>0.22537199999999988</c:v>
                </c:pt>
                <c:pt idx="10943" formatCode="General">
                  <c:v>0.22539200000000001</c:v>
                </c:pt>
                <c:pt idx="10944" formatCode="General">
                  <c:v>0.22541300000000011</c:v>
                </c:pt>
                <c:pt idx="10945" formatCode="General">
                  <c:v>0.22543299999999999</c:v>
                </c:pt>
                <c:pt idx="10946" formatCode="General">
                  <c:v>0.22545499999999999</c:v>
                </c:pt>
                <c:pt idx="10947" formatCode="General">
                  <c:v>0.22547500000000001</c:v>
                </c:pt>
                <c:pt idx="10948" formatCode="General">
                  <c:v>0.22549600000000011</c:v>
                </c:pt>
                <c:pt idx="10949" formatCode="General">
                  <c:v>0.22551599999999999</c:v>
                </c:pt>
                <c:pt idx="10950" formatCode="General">
                  <c:v>0.22553699999999999</c:v>
                </c:pt>
                <c:pt idx="10951" formatCode="General">
                  <c:v>0.22555700000000001</c:v>
                </c:pt>
                <c:pt idx="10952" formatCode="General">
                  <c:v>0.225578</c:v>
                </c:pt>
                <c:pt idx="10953" formatCode="General">
                  <c:v>0.22559899999999999</c:v>
                </c:pt>
                <c:pt idx="10954" formatCode="General">
                  <c:v>0.22561899999999999</c:v>
                </c:pt>
                <c:pt idx="10955" formatCode="General">
                  <c:v>0.22564000000000001</c:v>
                </c:pt>
                <c:pt idx="10956" formatCode="General">
                  <c:v>0.22566</c:v>
                </c:pt>
                <c:pt idx="10957" formatCode="General">
                  <c:v>0.22568099999999988</c:v>
                </c:pt>
                <c:pt idx="10958" formatCode="General">
                  <c:v>0.22570100000000001</c:v>
                </c:pt>
                <c:pt idx="10959" formatCode="General">
                  <c:v>0.22572200000000001</c:v>
                </c:pt>
                <c:pt idx="10960" formatCode="General">
                  <c:v>0.22574300000000011</c:v>
                </c:pt>
                <c:pt idx="10961" formatCode="General">
                  <c:v>0.22576299999999999</c:v>
                </c:pt>
                <c:pt idx="10962" formatCode="General">
                  <c:v>0.22578400000000001</c:v>
                </c:pt>
                <c:pt idx="10963" formatCode="General">
                  <c:v>0.22580500000000001</c:v>
                </c:pt>
                <c:pt idx="10964" formatCode="General">
                  <c:v>0.225825</c:v>
                </c:pt>
                <c:pt idx="10965" formatCode="General">
                  <c:v>0.22584499999999999</c:v>
                </c:pt>
                <c:pt idx="10966" formatCode="General">
                  <c:v>0.22586600000000001</c:v>
                </c:pt>
                <c:pt idx="10967" formatCode="General">
                  <c:v>0.225887</c:v>
                </c:pt>
                <c:pt idx="10968" formatCode="General">
                  <c:v>0.22590800000000011</c:v>
                </c:pt>
                <c:pt idx="10969" formatCode="General">
                  <c:v>0.22592799999999999</c:v>
                </c:pt>
                <c:pt idx="10970" formatCode="General">
                  <c:v>0.22594900000000018</c:v>
                </c:pt>
                <c:pt idx="10971" formatCode="General">
                  <c:v>0.22596900000000011</c:v>
                </c:pt>
                <c:pt idx="10972" formatCode="General">
                  <c:v>0.22599000000000011</c:v>
                </c:pt>
                <c:pt idx="10973" formatCode="General">
                  <c:v>0.22600999999999999</c:v>
                </c:pt>
                <c:pt idx="10974" formatCode="General">
                  <c:v>0.22603100000000001</c:v>
                </c:pt>
                <c:pt idx="10975" formatCode="General">
                  <c:v>0.226052</c:v>
                </c:pt>
                <c:pt idx="10976" formatCode="General">
                  <c:v>0.226073</c:v>
                </c:pt>
                <c:pt idx="10977" formatCode="General">
                  <c:v>0.22609299999999999</c:v>
                </c:pt>
                <c:pt idx="10978" formatCode="General">
                  <c:v>0.22611400000000001</c:v>
                </c:pt>
                <c:pt idx="10979" formatCode="General">
                  <c:v>0.226134</c:v>
                </c:pt>
                <c:pt idx="10980" formatCode="General">
                  <c:v>0.22615399999999997</c:v>
                </c:pt>
                <c:pt idx="10981" formatCode="General">
                  <c:v>0.22617499999999988</c:v>
                </c:pt>
                <c:pt idx="10982" formatCode="General">
                  <c:v>0.22619500000000001</c:v>
                </c:pt>
                <c:pt idx="10983" formatCode="General">
                  <c:v>0.22621600000000011</c:v>
                </c:pt>
                <c:pt idx="10984" formatCode="General">
                  <c:v>0.22623699999999999</c:v>
                </c:pt>
                <c:pt idx="10985" formatCode="General">
                  <c:v>0.22625799999999999</c:v>
                </c:pt>
                <c:pt idx="10986" formatCode="General">
                  <c:v>0.22627800000000001</c:v>
                </c:pt>
                <c:pt idx="10987" formatCode="General">
                  <c:v>0.22629900000000011</c:v>
                </c:pt>
                <c:pt idx="10988" formatCode="General">
                  <c:v>0.22631899999999999</c:v>
                </c:pt>
                <c:pt idx="10989" formatCode="General">
                  <c:v>0.22634000000000001</c:v>
                </c:pt>
                <c:pt idx="10990" formatCode="General">
                  <c:v>0.22636000000000001</c:v>
                </c:pt>
                <c:pt idx="10991" formatCode="General">
                  <c:v>0.226381</c:v>
                </c:pt>
                <c:pt idx="10992" formatCode="General">
                  <c:v>0.22640199999999999</c:v>
                </c:pt>
                <c:pt idx="10993" formatCode="General">
                  <c:v>0.22642200000000001</c:v>
                </c:pt>
                <c:pt idx="10994" formatCode="General">
                  <c:v>0.22644300000000012</c:v>
                </c:pt>
                <c:pt idx="10995" formatCode="General">
                  <c:v>0.22646300000000011</c:v>
                </c:pt>
                <c:pt idx="10996" formatCode="General">
                  <c:v>0.22648399999999999</c:v>
                </c:pt>
                <c:pt idx="10997" formatCode="General">
                  <c:v>0.22650400000000001</c:v>
                </c:pt>
                <c:pt idx="10998" formatCode="General">
                  <c:v>0.22652600000000001</c:v>
                </c:pt>
                <c:pt idx="10999" formatCode="General">
                  <c:v>0.22654600000000011</c:v>
                </c:pt>
                <c:pt idx="11000" formatCode="General">
                  <c:v>0.22656699999999999</c:v>
                </c:pt>
                <c:pt idx="11001" formatCode="General">
                  <c:v>0.22658700000000001</c:v>
                </c:pt>
                <c:pt idx="11002" formatCode="General">
                  <c:v>0.226608</c:v>
                </c:pt>
                <c:pt idx="11003" formatCode="General">
                  <c:v>0.226628</c:v>
                </c:pt>
                <c:pt idx="11004" formatCode="General">
                  <c:v>0.22664899999999999</c:v>
                </c:pt>
                <c:pt idx="11005" formatCode="General">
                  <c:v>0.22666900000000001</c:v>
                </c:pt>
                <c:pt idx="11006" formatCode="General">
                  <c:v>0.22669</c:v>
                </c:pt>
                <c:pt idx="11007" formatCode="General">
                  <c:v>0.22671100000000011</c:v>
                </c:pt>
                <c:pt idx="11008" formatCode="General">
                  <c:v>0.22673099999999999</c:v>
                </c:pt>
                <c:pt idx="11009" formatCode="General">
                  <c:v>0.22675200000000001</c:v>
                </c:pt>
                <c:pt idx="11010" formatCode="General">
                  <c:v>0.226772</c:v>
                </c:pt>
                <c:pt idx="11011" formatCode="General">
                  <c:v>0.22679299999999999</c:v>
                </c:pt>
                <c:pt idx="11012" formatCode="General">
                  <c:v>0.22681299999999999</c:v>
                </c:pt>
                <c:pt idx="11013" formatCode="General">
                  <c:v>0.22683400000000001</c:v>
                </c:pt>
                <c:pt idx="11014" formatCode="General">
                  <c:v>0.226855</c:v>
                </c:pt>
                <c:pt idx="11015" formatCode="General">
                  <c:v>0.22687599999999997</c:v>
                </c:pt>
                <c:pt idx="11016" formatCode="General">
                  <c:v>0.22689599999999999</c:v>
                </c:pt>
                <c:pt idx="11017" formatCode="General">
                  <c:v>0.22691700000000012</c:v>
                </c:pt>
                <c:pt idx="11018" formatCode="General">
                  <c:v>0.22693700000000011</c:v>
                </c:pt>
                <c:pt idx="11019" formatCode="General">
                  <c:v>0.22695699999999999</c:v>
                </c:pt>
                <c:pt idx="11020" formatCode="General">
                  <c:v>0.22697899999999999</c:v>
                </c:pt>
                <c:pt idx="11021" formatCode="General">
                  <c:v>0.22699900000000012</c:v>
                </c:pt>
                <c:pt idx="11022" formatCode="General">
                  <c:v>0.22702</c:v>
                </c:pt>
                <c:pt idx="11023" formatCode="General">
                  <c:v>0.22703999999999999</c:v>
                </c:pt>
                <c:pt idx="11024" formatCode="General">
                  <c:v>0.22706100000000001</c:v>
                </c:pt>
                <c:pt idx="11025" formatCode="General">
                  <c:v>0.22708100000000001</c:v>
                </c:pt>
                <c:pt idx="11026" formatCode="General">
                  <c:v>0.227102</c:v>
                </c:pt>
                <c:pt idx="11027" formatCode="General">
                  <c:v>0.22712299999999988</c:v>
                </c:pt>
                <c:pt idx="11028" formatCode="General">
                  <c:v>0.22714400000000001</c:v>
                </c:pt>
                <c:pt idx="11029" formatCode="General">
                  <c:v>0.227164</c:v>
                </c:pt>
                <c:pt idx="11030" formatCode="General">
                  <c:v>0.227185</c:v>
                </c:pt>
                <c:pt idx="11031" formatCode="General">
                  <c:v>0.22720499999999999</c:v>
                </c:pt>
                <c:pt idx="11032" formatCode="General">
                  <c:v>0.22722500000000001</c:v>
                </c:pt>
                <c:pt idx="11033" formatCode="General">
                  <c:v>0.22724600000000011</c:v>
                </c:pt>
                <c:pt idx="11034" formatCode="General">
                  <c:v>0.22726700000000011</c:v>
                </c:pt>
                <c:pt idx="11035" formatCode="General">
                  <c:v>0.22728799999999999</c:v>
                </c:pt>
                <c:pt idx="11036" formatCode="General">
                  <c:v>0.22730800000000001</c:v>
                </c:pt>
                <c:pt idx="11037" formatCode="General">
                  <c:v>0.227329</c:v>
                </c:pt>
                <c:pt idx="11038" formatCode="General">
                  <c:v>0.22734900000000011</c:v>
                </c:pt>
                <c:pt idx="11039" formatCode="General">
                  <c:v>0.22736999999999999</c:v>
                </c:pt>
                <c:pt idx="11040" formatCode="General">
                  <c:v>0.22739000000000001</c:v>
                </c:pt>
                <c:pt idx="11041" formatCode="General">
                  <c:v>0.22741100000000011</c:v>
                </c:pt>
                <c:pt idx="11042" formatCode="General">
                  <c:v>0.22743200000000011</c:v>
                </c:pt>
                <c:pt idx="11043" formatCode="General">
                  <c:v>0.22745299999999999</c:v>
                </c:pt>
                <c:pt idx="11044" formatCode="General">
                  <c:v>0.22747300000000001</c:v>
                </c:pt>
                <c:pt idx="11045" formatCode="General">
                  <c:v>0.22749400000000011</c:v>
                </c:pt>
                <c:pt idx="11046" formatCode="General">
                  <c:v>0.22751399999999999</c:v>
                </c:pt>
                <c:pt idx="11047" formatCode="General">
                  <c:v>0.22753399999999999</c:v>
                </c:pt>
                <c:pt idx="11048" formatCode="General">
                  <c:v>0.22755500000000001</c:v>
                </c:pt>
                <c:pt idx="11049" formatCode="General">
                  <c:v>0.227575</c:v>
                </c:pt>
                <c:pt idx="11050" formatCode="General">
                  <c:v>0.22759699999999999</c:v>
                </c:pt>
                <c:pt idx="11051" formatCode="General">
                  <c:v>0.22761700000000001</c:v>
                </c:pt>
                <c:pt idx="11052" formatCode="General">
                  <c:v>0.22763800000000001</c:v>
                </c:pt>
                <c:pt idx="11053" formatCode="General">
                  <c:v>0.227658</c:v>
                </c:pt>
                <c:pt idx="11054" formatCode="General">
                  <c:v>0.22767899999999988</c:v>
                </c:pt>
                <c:pt idx="11055" formatCode="General">
                  <c:v>0.22769900000000001</c:v>
                </c:pt>
                <c:pt idx="11056" formatCode="General">
                  <c:v>0.22772000000000001</c:v>
                </c:pt>
                <c:pt idx="11057" formatCode="General">
                  <c:v>0.22774000000000011</c:v>
                </c:pt>
                <c:pt idx="11058" formatCode="General">
                  <c:v>0.22776099999999999</c:v>
                </c:pt>
                <c:pt idx="11059" formatCode="General">
                  <c:v>0.22778200000000001</c:v>
                </c:pt>
                <c:pt idx="11060" formatCode="General">
                  <c:v>0.227802</c:v>
                </c:pt>
                <c:pt idx="11061" formatCode="General">
                  <c:v>0.227823</c:v>
                </c:pt>
                <c:pt idx="11062" formatCode="General">
                  <c:v>0.22784299999999999</c:v>
                </c:pt>
                <c:pt idx="11063" formatCode="General">
                  <c:v>0.22786400000000001</c:v>
                </c:pt>
                <c:pt idx="11064" formatCode="General">
                  <c:v>0.227885</c:v>
                </c:pt>
                <c:pt idx="11065" formatCode="General">
                  <c:v>0.22790500000000011</c:v>
                </c:pt>
                <c:pt idx="11066" formatCode="General">
                  <c:v>0.22792599999999999</c:v>
                </c:pt>
                <c:pt idx="11067" formatCode="General">
                  <c:v>0.22794700000000018</c:v>
                </c:pt>
                <c:pt idx="11068" formatCode="General">
                  <c:v>0.22796700000000011</c:v>
                </c:pt>
                <c:pt idx="11069" formatCode="General">
                  <c:v>0.22798800000000011</c:v>
                </c:pt>
                <c:pt idx="11070" formatCode="General">
                  <c:v>0.22800799999999999</c:v>
                </c:pt>
                <c:pt idx="11071" formatCode="General">
                  <c:v>0.22802900000000001</c:v>
                </c:pt>
                <c:pt idx="11072" formatCode="General">
                  <c:v>0.22805</c:v>
                </c:pt>
                <c:pt idx="11073" formatCode="General">
                  <c:v>0.22806999999999999</c:v>
                </c:pt>
                <c:pt idx="11074" formatCode="General">
                  <c:v>0.22809099999999999</c:v>
                </c:pt>
                <c:pt idx="11075" formatCode="General">
                  <c:v>0.22811100000000001</c:v>
                </c:pt>
                <c:pt idx="11076" formatCode="General">
                  <c:v>0.228132</c:v>
                </c:pt>
                <c:pt idx="11077" formatCode="General">
                  <c:v>0.22815199999999997</c:v>
                </c:pt>
                <c:pt idx="11078" formatCode="General">
                  <c:v>0.22817299999999988</c:v>
                </c:pt>
                <c:pt idx="11079" formatCode="General">
                  <c:v>0.22819300000000001</c:v>
                </c:pt>
                <c:pt idx="11080" formatCode="General">
                  <c:v>0.22821400000000011</c:v>
                </c:pt>
                <c:pt idx="11081" formatCode="General">
                  <c:v>0.22823499999999999</c:v>
                </c:pt>
                <c:pt idx="11082" formatCode="General">
                  <c:v>0.22825599999999999</c:v>
                </c:pt>
                <c:pt idx="11083" formatCode="General">
                  <c:v>0.22827600000000001</c:v>
                </c:pt>
                <c:pt idx="11084" formatCode="General">
                  <c:v>0.22829700000000011</c:v>
                </c:pt>
                <c:pt idx="11085" formatCode="General">
                  <c:v>0.22831699999999999</c:v>
                </c:pt>
                <c:pt idx="11086" formatCode="General">
                  <c:v>0.22833700000000001</c:v>
                </c:pt>
                <c:pt idx="11087" formatCode="General">
                  <c:v>0.22835800000000001</c:v>
                </c:pt>
                <c:pt idx="11088" formatCode="General">
                  <c:v>0.228379</c:v>
                </c:pt>
                <c:pt idx="11089" formatCode="General">
                  <c:v>0.22839999999999999</c:v>
                </c:pt>
                <c:pt idx="11090" formatCode="General">
                  <c:v>0.22842000000000001</c:v>
                </c:pt>
                <c:pt idx="11091" formatCode="General">
                  <c:v>0.22844100000000012</c:v>
                </c:pt>
                <c:pt idx="11092" formatCode="General">
                  <c:v>0.22846100000000011</c:v>
                </c:pt>
                <c:pt idx="11093" formatCode="General">
                  <c:v>0.22848199999999999</c:v>
                </c:pt>
                <c:pt idx="11094" formatCode="General">
                  <c:v>0.22850200000000001</c:v>
                </c:pt>
                <c:pt idx="11095" formatCode="General">
                  <c:v>0.228524</c:v>
                </c:pt>
                <c:pt idx="11096" formatCode="General">
                  <c:v>0.22854400000000011</c:v>
                </c:pt>
                <c:pt idx="11097" formatCode="General">
                  <c:v>0.22856499999999999</c:v>
                </c:pt>
                <c:pt idx="11098" formatCode="General">
                  <c:v>0.22858500000000001</c:v>
                </c:pt>
                <c:pt idx="11099" formatCode="General">
                  <c:v>0.228606</c:v>
                </c:pt>
                <c:pt idx="11100" formatCode="General">
                  <c:v>0.228626</c:v>
                </c:pt>
                <c:pt idx="11101" formatCode="General">
                  <c:v>0.22864699999999999</c:v>
                </c:pt>
                <c:pt idx="11102" formatCode="General">
                  <c:v>0.22866800000000001</c:v>
                </c:pt>
                <c:pt idx="11103" formatCode="General">
                  <c:v>0.228688</c:v>
                </c:pt>
                <c:pt idx="11104" formatCode="General">
                  <c:v>0.22870900000000011</c:v>
                </c:pt>
                <c:pt idx="11105" formatCode="General">
                  <c:v>0.22872899999999999</c:v>
                </c:pt>
                <c:pt idx="11106" formatCode="General">
                  <c:v>0.22875000000000001</c:v>
                </c:pt>
                <c:pt idx="11107" formatCode="General">
                  <c:v>0.22877</c:v>
                </c:pt>
                <c:pt idx="11108" formatCode="General">
                  <c:v>0.22879099999999999</c:v>
                </c:pt>
                <c:pt idx="11109" formatCode="General">
                  <c:v>0.22881199999999999</c:v>
                </c:pt>
                <c:pt idx="11110" formatCode="General">
                  <c:v>0.22883200000000001</c:v>
                </c:pt>
                <c:pt idx="11111" formatCode="General">
                  <c:v>0.228853</c:v>
                </c:pt>
                <c:pt idx="11112" formatCode="General">
                  <c:v>0.22887299999999997</c:v>
                </c:pt>
                <c:pt idx="11113" formatCode="General">
                  <c:v>0.22889399999999999</c:v>
                </c:pt>
                <c:pt idx="11114" formatCode="General">
                  <c:v>0.22891400000000012</c:v>
                </c:pt>
                <c:pt idx="11115" formatCode="General">
                  <c:v>0.22893500000000011</c:v>
                </c:pt>
                <c:pt idx="11116" formatCode="General">
                  <c:v>0.22895599999999999</c:v>
                </c:pt>
                <c:pt idx="11117" formatCode="General">
                  <c:v>0.22897700000000001</c:v>
                </c:pt>
                <c:pt idx="11118" formatCode="General">
                  <c:v>0.22899700000000012</c:v>
                </c:pt>
                <c:pt idx="11119" formatCode="General">
                  <c:v>0.22901800000000011</c:v>
                </c:pt>
                <c:pt idx="11120" formatCode="General">
                  <c:v>0.22903799999999999</c:v>
                </c:pt>
                <c:pt idx="11121" formatCode="General">
                  <c:v>0.22905900000000001</c:v>
                </c:pt>
                <c:pt idx="11122" formatCode="General">
                  <c:v>0.229079</c:v>
                </c:pt>
                <c:pt idx="11123" formatCode="General">
                  <c:v>0.2291</c:v>
                </c:pt>
                <c:pt idx="11124" formatCode="General">
                  <c:v>0.22912099999999988</c:v>
                </c:pt>
                <c:pt idx="11125" formatCode="General">
                  <c:v>0.22914200000000001</c:v>
                </c:pt>
                <c:pt idx="11126" formatCode="General">
                  <c:v>0.229162</c:v>
                </c:pt>
                <c:pt idx="11127" formatCode="General">
                  <c:v>0.229182</c:v>
                </c:pt>
                <c:pt idx="11128" formatCode="General">
                  <c:v>0.22920299999999999</c:v>
                </c:pt>
                <c:pt idx="11129" formatCode="General">
                  <c:v>0.22922300000000001</c:v>
                </c:pt>
                <c:pt idx="11130" formatCode="General">
                  <c:v>0.22924400000000011</c:v>
                </c:pt>
                <c:pt idx="11131" formatCode="General">
                  <c:v>0.22926400000000011</c:v>
                </c:pt>
                <c:pt idx="11132" formatCode="General">
                  <c:v>0.22928499999999999</c:v>
                </c:pt>
                <c:pt idx="11133" formatCode="General">
                  <c:v>0.22930600000000001</c:v>
                </c:pt>
                <c:pt idx="11134" formatCode="General">
                  <c:v>0.229327</c:v>
                </c:pt>
                <c:pt idx="11135" formatCode="General">
                  <c:v>0.22934700000000011</c:v>
                </c:pt>
                <c:pt idx="11136" formatCode="General">
                  <c:v>0.22936799999999999</c:v>
                </c:pt>
                <c:pt idx="11137" formatCode="General">
                  <c:v>0.22938800000000001</c:v>
                </c:pt>
                <c:pt idx="11138" formatCode="General">
                  <c:v>0.22940900000000011</c:v>
                </c:pt>
                <c:pt idx="11139" formatCode="General">
                  <c:v>0.22942899999999999</c:v>
                </c:pt>
                <c:pt idx="11140" formatCode="General">
                  <c:v>0.22945000000000004</c:v>
                </c:pt>
                <c:pt idx="11141" formatCode="General">
                  <c:v>0.22947100000000001</c:v>
                </c:pt>
                <c:pt idx="11142" formatCode="General">
                  <c:v>0.22949100000000011</c:v>
                </c:pt>
                <c:pt idx="11143" formatCode="General">
                  <c:v>0.22951199999999999</c:v>
                </c:pt>
                <c:pt idx="11144" formatCode="General">
                  <c:v>0.22953200000000001</c:v>
                </c:pt>
                <c:pt idx="11145" formatCode="General">
                  <c:v>0.22955300000000001</c:v>
                </c:pt>
                <c:pt idx="11146" formatCode="General">
                  <c:v>0.229574</c:v>
                </c:pt>
                <c:pt idx="11147" formatCode="General">
                  <c:v>0.22959399999999999</c:v>
                </c:pt>
                <c:pt idx="11148" formatCode="General">
                  <c:v>0.22961500000000001</c:v>
                </c:pt>
                <c:pt idx="11149" formatCode="General">
                  <c:v>0.22963600000000001</c:v>
                </c:pt>
                <c:pt idx="11150" formatCode="General">
                  <c:v>0.229656</c:v>
                </c:pt>
                <c:pt idx="11151" formatCode="General">
                  <c:v>0.22967699999999988</c:v>
                </c:pt>
                <c:pt idx="11152" formatCode="General">
                  <c:v>0.22969700000000001</c:v>
                </c:pt>
                <c:pt idx="11153" formatCode="General">
                  <c:v>0.22971700000000012</c:v>
                </c:pt>
                <c:pt idx="11154" formatCode="General">
                  <c:v>0.22973800000000011</c:v>
                </c:pt>
                <c:pt idx="11155" formatCode="General">
                  <c:v>0.22975899999999999</c:v>
                </c:pt>
                <c:pt idx="11156" formatCode="General">
                  <c:v>0.22978000000000001</c:v>
                </c:pt>
                <c:pt idx="11157" formatCode="General">
                  <c:v>0.2298</c:v>
                </c:pt>
                <c:pt idx="11158" formatCode="General">
                  <c:v>0.229821</c:v>
                </c:pt>
                <c:pt idx="11159" formatCode="General">
                  <c:v>0.22984099999999999</c:v>
                </c:pt>
                <c:pt idx="11160" formatCode="General">
                  <c:v>0.22986200000000001</c:v>
                </c:pt>
                <c:pt idx="11161" formatCode="General">
                  <c:v>0.229882</c:v>
                </c:pt>
                <c:pt idx="11162" formatCode="General">
                  <c:v>0.22990300000000011</c:v>
                </c:pt>
                <c:pt idx="11163" formatCode="General">
                  <c:v>0.22992399999999999</c:v>
                </c:pt>
                <c:pt idx="11164" formatCode="General">
                  <c:v>0.22994500000000018</c:v>
                </c:pt>
                <c:pt idx="11165" formatCode="General">
                  <c:v>0.22996500000000011</c:v>
                </c:pt>
                <c:pt idx="11166" formatCode="General">
                  <c:v>0.22998499999999999</c:v>
                </c:pt>
                <c:pt idx="11167" formatCode="General">
                  <c:v>0.23000599999999999</c:v>
                </c:pt>
                <c:pt idx="11168" formatCode="General">
                  <c:v>0.23002600000000001</c:v>
                </c:pt>
                <c:pt idx="11169" formatCode="General">
                  <c:v>0.23004800000000011</c:v>
                </c:pt>
                <c:pt idx="11170" formatCode="General">
                  <c:v>0.23006799999999999</c:v>
                </c:pt>
                <c:pt idx="11171" formatCode="General">
                  <c:v>0.23008899999999999</c:v>
                </c:pt>
                <c:pt idx="11172" formatCode="General">
                  <c:v>0.23010900000000001</c:v>
                </c:pt>
                <c:pt idx="11173" formatCode="General">
                  <c:v>0.23013</c:v>
                </c:pt>
                <c:pt idx="11174" formatCode="General">
                  <c:v>0.23014999999999999</c:v>
                </c:pt>
                <c:pt idx="11175" formatCode="General">
                  <c:v>0.23017099999999988</c:v>
                </c:pt>
                <c:pt idx="11176" formatCode="General">
                  <c:v>0.23019200000000001</c:v>
                </c:pt>
                <c:pt idx="11177" formatCode="General">
                  <c:v>0.23021300000000011</c:v>
                </c:pt>
                <c:pt idx="11178" formatCode="General">
                  <c:v>0.23023299999999999</c:v>
                </c:pt>
                <c:pt idx="11179" formatCode="General">
                  <c:v>0.23025300000000001</c:v>
                </c:pt>
                <c:pt idx="11180" formatCode="General">
                  <c:v>0.23027400000000001</c:v>
                </c:pt>
                <c:pt idx="11181" formatCode="General">
                  <c:v>0.23029400000000011</c:v>
                </c:pt>
                <c:pt idx="11182" formatCode="General">
                  <c:v>0.23031499999999999</c:v>
                </c:pt>
                <c:pt idx="11183" formatCode="General">
                  <c:v>0.23033600000000001</c:v>
                </c:pt>
                <c:pt idx="11184" formatCode="General">
                  <c:v>0.23035600000000001</c:v>
                </c:pt>
                <c:pt idx="11185" formatCode="General">
                  <c:v>0.230377</c:v>
                </c:pt>
                <c:pt idx="11186" formatCode="General">
                  <c:v>0.23039799999999999</c:v>
                </c:pt>
                <c:pt idx="11187" formatCode="General">
                  <c:v>0.23041800000000018</c:v>
                </c:pt>
                <c:pt idx="11188" formatCode="General">
                  <c:v>0.23043900000000012</c:v>
                </c:pt>
                <c:pt idx="11189" formatCode="General">
                  <c:v>0.23045900000000011</c:v>
                </c:pt>
                <c:pt idx="11190" formatCode="General">
                  <c:v>0.23047999999999999</c:v>
                </c:pt>
                <c:pt idx="11191" formatCode="General">
                  <c:v>0.23050100000000001</c:v>
                </c:pt>
                <c:pt idx="11192" formatCode="General">
                  <c:v>0.230522</c:v>
                </c:pt>
                <c:pt idx="11193" formatCode="General">
                  <c:v>0.23054200000000011</c:v>
                </c:pt>
                <c:pt idx="11194" formatCode="General">
                  <c:v>0.23056199999999999</c:v>
                </c:pt>
                <c:pt idx="11195" formatCode="General">
                  <c:v>0.23058300000000001</c:v>
                </c:pt>
                <c:pt idx="11196" formatCode="General">
                  <c:v>0.230603</c:v>
                </c:pt>
                <c:pt idx="11197" formatCode="General">
                  <c:v>0.230624</c:v>
                </c:pt>
                <c:pt idx="11198" formatCode="General">
                  <c:v>0.23064499999999999</c:v>
                </c:pt>
                <c:pt idx="11199" formatCode="General">
                  <c:v>0.23066600000000001</c:v>
                </c:pt>
                <c:pt idx="11200" formatCode="General">
                  <c:v>0.230686</c:v>
                </c:pt>
                <c:pt idx="11201" formatCode="General">
                  <c:v>0.23070700000000011</c:v>
                </c:pt>
                <c:pt idx="11202" formatCode="General">
                  <c:v>0.23072699999999999</c:v>
                </c:pt>
                <c:pt idx="11203" formatCode="General">
                  <c:v>0.23074800000000012</c:v>
                </c:pt>
                <c:pt idx="11204" formatCode="General">
                  <c:v>0.23076800000000011</c:v>
                </c:pt>
                <c:pt idx="11205" formatCode="General">
                  <c:v>0.23078899999999999</c:v>
                </c:pt>
                <c:pt idx="11206" formatCode="General">
                  <c:v>0.23080899999999999</c:v>
                </c:pt>
                <c:pt idx="11207" formatCode="General">
                  <c:v>0.23083000000000001</c:v>
                </c:pt>
                <c:pt idx="11208" formatCode="General">
                  <c:v>0.230851</c:v>
                </c:pt>
                <c:pt idx="11209" formatCode="General">
                  <c:v>0.23087099999999997</c:v>
                </c:pt>
                <c:pt idx="11210" formatCode="General">
                  <c:v>0.23089199999999999</c:v>
                </c:pt>
                <c:pt idx="11211" formatCode="General">
                  <c:v>0.23091200000000012</c:v>
                </c:pt>
                <c:pt idx="11212" formatCode="General">
                  <c:v>0.23093300000000011</c:v>
                </c:pt>
                <c:pt idx="11213" formatCode="General">
                  <c:v>0.23095299999999999</c:v>
                </c:pt>
                <c:pt idx="11214" formatCode="General">
                  <c:v>0.23097400000000001</c:v>
                </c:pt>
                <c:pt idx="11215" formatCode="General">
                  <c:v>0.23099500000000012</c:v>
                </c:pt>
                <c:pt idx="11216" formatCode="General">
                  <c:v>0.23101600000000011</c:v>
                </c:pt>
                <c:pt idx="11217" formatCode="General">
                  <c:v>0.23103599999999999</c:v>
                </c:pt>
                <c:pt idx="11218" formatCode="General">
                  <c:v>0.23105700000000001</c:v>
                </c:pt>
                <c:pt idx="11219" formatCode="General">
                  <c:v>0.231077</c:v>
                </c:pt>
                <c:pt idx="11220" formatCode="General">
                  <c:v>0.23109700000000011</c:v>
                </c:pt>
                <c:pt idx="11221" formatCode="General">
                  <c:v>0.23111899999999999</c:v>
                </c:pt>
                <c:pt idx="11222" formatCode="General">
                  <c:v>0.23113900000000001</c:v>
                </c:pt>
                <c:pt idx="11223" formatCode="General">
                  <c:v>0.23116</c:v>
                </c:pt>
                <c:pt idx="11224" formatCode="General">
                  <c:v>0.23118</c:v>
                </c:pt>
                <c:pt idx="11225" formatCode="General">
                  <c:v>0.23120099999999999</c:v>
                </c:pt>
                <c:pt idx="11226" formatCode="General">
                  <c:v>0.23122100000000001</c:v>
                </c:pt>
                <c:pt idx="11227" formatCode="General">
                  <c:v>0.23124200000000011</c:v>
                </c:pt>
                <c:pt idx="11228" formatCode="General">
                  <c:v>0.23126200000000011</c:v>
                </c:pt>
                <c:pt idx="11229" formatCode="General">
                  <c:v>0.23128299999999999</c:v>
                </c:pt>
                <c:pt idx="11230" formatCode="General">
                  <c:v>0.23130400000000001</c:v>
                </c:pt>
                <c:pt idx="11231" formatCode="General">
                  <c:v>0.231325</c:v>
                </c:pt>
                <c:pt idx="11232" formatCode="General">
                  <c:v>0.23134500000000011</c:v>
                </c:pt>
                <c:pt idx="11233" formatCode="General">
                  <c:v>0.23136499999999999</c:v>
                </c:pt>
                <c:pt idx="11234" formatCode="General">
                  <c:v>0.23138600000000001</c:v>
                </c:pt>
                <c:pt idx="11235" formatCode="General">
                  <c:v>0.23140600000000011</c:v>
                </c:pt>
                <c:pt idx="11236" formatCode="General">
                  <c:v>0.23142699999999999</c:v>
                </c:pt>
                <c:pt idx="11237" formatCode="General">
                  <c:v>0.23144800000000013</c:v>
                </c:pt>
                <c:pt idx="11238" formatCode="General">
                  <c:v>0.23146900000000012</c:v>
                </c:pt>
                <c:pt idx="11239" formatCode="General">
                  <c:v>0.23148900000000011</c:v>
                </c:pt>
                <c:pt idx="11240" formatCode="General">
                  <c:v>0.23150999999999999</c:v>
                </c:pt>
                <c:pt idx="11241" formatCode="General">
                  <c:v>0.23153000000000001</c:v>
                </c:pt>
                <c:pt idx="11242" formatCode="General">
                  <c:v>0.23155100000000001</c:v>
                </c:pt>
                <c:pt idx="11243" formatCode="General">
                  <c:v>0.231572</c:v>
                </c:pt>
                <c:pt idx="11244" formatCode="General">
                  <c:v>0.23159299999999999</c:v>
                </c:pt>
                <c:pt idx="11245" formatCode="General">
                  <c:v>0.23161300000000001</c:v>
                </c:pt>
                <c:pt idx="11246" formatCode="General">
                  <c:v>0.23163300000000001</c:v>
                </c:pt>
                <c:pt idx="11247" formatCode="General">
                  <c:v>0.231654</c:v>
                </c:pt>
                <c:pt idx="11248" formatCode="General">
                  <c:v>0.23167399999999988</c:v>
                </c:pt>
                <c:pt idx="11249" formatCode="General">
                  <c:v>0.23169500000000001</c:v>
                </c:pt>
                <c:pt idx="11250" formatCode="General">
                  <c:v>0.23171600000000012</c:v>
                </c:pt>
                <c:pt idx="11251" formatCode="General">
                  <c:v>0.23173700000000011</c:v>
                </c:pt>
                <c:pt idx="11252" formatCode="General">
                  <c:v>0.23175699999999999</c:v>
                </c:pt>
                <c:pt idx="11253" formatCode="General">
                  <c:v>0.23177800000000001</c:v>
                </c:pt>
                <c:pt idx="11254" formatCode="General">
                  <c:v>0.23179800000000012</c:v>
                </c:pt>
                <c:pt idx="11255" formatCode="General">
                  <c:v>0.23181900000000011</c:v>
                </c:pt>
                <c:pt idx="11256" formatCode="General">
                  <c:v>0.23183899999999999</c:v>
                </c:pt>
                <c:pt idx="11257" formatCode="General">
                  <c:v>0.23186000000000001</c:v>
                </c:pt>
                <c:pt idx="11258" formatCode="General">
                  <c:v>0.231881</c:v>
                </c:pt>
                <c:pt idx="11259" formatCode="General">
                  <c:v>0.23190100000000011</c:v>
                </c:pt>
                <c:pt idx="11260" formatCode="General">
                  <c:v>0.23192199999999999</c:v>
                </c:pt>
                <c:pt idx="11261" formatCode="General">
                  <c:v>0.23194200000000012</c:v>
                </c:pt>
                <c:pt idx="11262" formatCode="General">
                  <c:v>0.23196300000000011</c:v>
                </c:pt>
                <c:pt idx="11263" formatCode="General">
                  <c:v>0.23198299999999999</c:v>
                </c:pt>
                <c:pt idx="11264" formatCode="General">
                  <c:v>0.23200399999999999</c:v>
                </c:pt>
                <c:pt idx="11265" formatCode="General">
                  <c:v>0.23202500000000001</c:v>
                </c:pt>
                <c:pt idx="11266" formatCode="General">
                  <c:v>0.23204600000000011</c:v>
                </c:pt>
                <c:pt idx="11267" formatCode="General">
                  <c:v>0.23206599999999999</c:v>
                </c:pt>
                <c:pt idx="11268" formatCode="General">
                  <c:v>0.23208699999999999</c:v>
                </c:pt>
                <c:pt idx="11269" formatCode="General">
                  <c:v>0.23210700000000001</c:v>
                </c:pt>
                <c:pt idx="11270" formatCode="General">
                  <c:v>0.232128</c:v>
                </c:pt>
                <c:pt idx="11271" formatCode="General">
                  <c:v>0.23214799999999999</c:v>
                </c:pt>
                <c:pt idx="11272" formatCode="General">
                  <c:v>0.23216899999999999</c:v>
                </c:pt>
                <c:pt idx="11273" formatCode="General">
                  <c:v>0.23219000000000001</c:v>
                </c:pt>
                <c:pt idx="11274" formatCode="General">
                  <c:v>0.23221000000000011</c:v>
                </c:pt>
                <c:pt idx="11275" formatCode="General">
                  <c:v>0.23223099999999999</c:v>
                </c:pt>
                <c:pt idx="11276" formatCode="General">
                  <c:v>0.23225100000000001</c:v>
                </c:pt>
                <c:pt idx="11277" formatCode="General">
                  <c:v>0.23227200000000001</c:v>
                </c:pt>
                <c:pt idx="11278" formatCode="General">
                  <c:v>0.23229200000000011</c:v>
                </c:pt>
                <c:pt idx="11279" formatCode="General">
                  <c:v>0.23231299999999999</c:v>
                </c:pt>
                <c:pt idx="11280" formatCode="General">
                  <c:v>0.23233300000000001</c:v>
                </c:pt>
                <c:pt idx="11281" formatCode="General">
                  <c:v>0.232354</c:v>
                </c:pt>
                <c:pt idx="11282" formatCode="General">
                  <c:v>0.232375</c:v>
                </c:pt>
                <c:pt idx="11283" formatCode="General">
                  <c:v>0.23239599999999999</c:v>
                </c:pt>
                <c:pt idx="11284" formatCode="General">
                  <c:v>0.23241600000000018</c:v>
                </c:pt>
                <c:pt idx="11285" formatCode="General">
                  <c:v>0.23243700000000012</c:v>
                </c:pt>
                <c:pt idx="11286" formatCode="General">
                  <c:v>0.23245700000000011</c:v>
                </c:pt>
                <c:pt idx="11287" formatCode="General">
                  <c:v>0.23247799999999999</c:v>
                </c:pt>
                <c:pt idx="11288" formatCode="General">
                  <c:v>0.23249800000000018</c:v>
                </c:pt>
                <c:pt idx="11289" formatCode="General">
                  <c:v>0.23251900000000011</c:v>
                </c:pt>
                <c:pt idx="11290" formatCode="General">
                  <c:v>0.23254000000000011</c:v>
                </c:pt>
                <c:pt idx="11291" formatCode="General">
                  <c:v>0.23255999999999999</c:v>
                </c:pt>
                <c:pt idx="11292" formatCode="General">
                  <c:v>0.23258100000000001</c:v>
                </c:pt>
                <c:pt idx="11293" formatCode="General">
                  <c:v>0.232601</c:v>
                </c:pt>
                <c:pt idx="11294" formatCode="General">
                  <c:v>0.232622</c:v>
                </c:pt>
                <c:pt idx="11295" formatCode="General">
                  <c:v>0.23264299999999999</c:v>
                </c:pt>
                <c:pt idx="11296" formatCode="General">
                  <c:v>0.23266300000000001</c:v>
                </c:pt>
                <c:pt idx="11297" formatCode="General">
                  <c:v>0.232684</c:v>
                </c:pt>
                <c:pt idx="11298" formatCode="General">
                  <c:v>0.23270500000000011</c:v>
                </c:pt>
                <c:pt idx="11299" formatCode="General">
                  <c:v>0.23272499999999999</c:v>
                </c:pt>
                <c:pt idx="11300" formatCode="General">
                  <c:v>0.23274500000000012</c:v>
                </c:pt>
                <c:pt idx="11301" formatCode="General">
                  <c:v>0.23276600000000011</c:v>
                </c:pt>
                <c:pt idx="11302" formatCode="General">
                  <c:v>0.23278599999999999</c:v>
                </c:pt>
                <c:pt idx="11303" formatCode="General">
                  <c:v>0.23280699999999999</c:v>
                </c:pt>
                <c:pt idx="11304" formatCode="General">
                  <c:v>0.23282800000000001</c:v>
                </c:pt>
                <c:pt idx="11305" formatCode="General">
                  <c:v>0.23284900000000011</c:v>
                </c:pt>
                <c:pt idx="11306" formatCode="General">
                  <c:v>0.23286899999999999</c:v>
                </c:pt>
                <c:pt idx="11307" formatCode="General">
                  <c:v>0.23289000000000001</c:v>
                </c:pt>
                <c:pt idx="11308" formatCode="General">
                  <c:v>0.23291000000000012</c:v>
                </c:pt>
                <c:pt idx="11309" formatCode="General">
                  <c:v>0.23293100000000011</c:v>
                </c:pt>
                <c:pt idx="11310" formatCode="General">
                  <c:v>0.23295099999999999</c:v>
                </c:pt>
                <c:pt idx="11311" formatCode="General">
                  <c:v>0.23297300000000001</c:v>
                </c:pt>
                <c:pt idx="11312" formatCode="General">
                  <c:v>0.23299300000000012</c:v>
                </c:pt>
                <c:pt idx="11313" formatCode="General">
                  <c:v>0.23301300000000011</c:v>
                </c:pt>
                <c:pt idx="11314" formatCode="General">
                  <c:v>0.23303399999999999</c:v>
                </c:pt>
                <c:pt idx="11315" formatCode="General">
                  <c:v>0.23305400000000001</c:v>
                </c:pt>
                <c:pt idx="11316" formatCode="General">
                  <c:v>0.233075</c:v>
                </c:pt>
                <c:pt idx="11317" formatCode="General">
                  <c:v>0.23309600000000011</c:v>
                </c:pt>
                <c:pt idx="11318" formatCode="General">
                  <c:v>0.23311699999999999</c:v>
                </c:pt>
                <c:pt idx="11319" formatCode="General">
                  <c:v>0.23313700000000001</c:v>
                </c:pt>
                <c:pt idx="11320" formatCode="General">
                  <c:v>0.233158</c:v>
                </c:pt>
                <c:pt idx="11321" formatCode="General">
                  <c:v>0.233178</c:v>
                </c:pt>
                <c:pt idx="11322" formatCode="General">
                  <c:v>0.23319899999999999</c:v>
                </c:pt>
                <c:pt idx="11323" formatCode="General">
                  <c:v>0.23321900000000018</c:v>
                </c:pt>
                <c:pt idx="11324" formatCode="General">
                  <c:v>0.23324000000000011</c:v>
                </c:pt>
                <c:pt idx="11325" formatCode="General">
                  <c:v>0.23326100000000011</c:v>
                </c:pt>
                <c:pt idx="11326" formatCode="General">
                  <c:v>0.23328199999999999</c:v>
                </c:pt>
                <c:pt idx="11327" formatCode="General">
                  <c:v>0.23330200000000001</c:v>
                </c:pt>
                <c:pt idx="11328" formatCode="General">
                  <c:v>0.233322</c:v>
                </c:pt>
                <c:pt idx="11329" formatCode="General">
                  <c:v>0.23334299999999999</c:v>
                </c:pt>
                <c:pt idx="11330" formatCode="General">
                  <c:v>0.23336299999999999</c:v>
                </c:pt>
                <c:pt idx="11331" formatCode="General">
                  <c:v>0.23338400000000001</c:v>
                </c:pt>
                <c:pt idx="11332" formatCode="General">
                  <c:v>0.23340500000000011</c:v>
                </c:pt>
                <c:pt idx="11333" formatCode="General">
                  <c:v>0.23342499999999999</c:v>
                </c:pt>
                <c:pt idx="11334" formatCode="General">
                  <c:v>0.23344600000000013</c:v>
                </c:pt>
                <c:pt idx="11335" formatCode="General">
                  <c:v>0.23346700000000012</c:v>
                </c:pt>
                <c:pt idx="11336" formatCode="General">
                  <c:v>0.23348700000000011</c:v>
                </c:pt>
                <c:pt idx="11337" formatCode="General">
                  <c:v>0.23350799999999999</c:v>
                </c:pt>
                <c:pt idx="11338" formatCode="General">
                  <c:v>0.23352800000000001</c:v>
                </c:pt>
                <c:pt idx="11339" formatCode="General">
                  <c:v>0.23354900000000012</c:v>
                </c:pt>
                <c:pt idx="11340" formatCode="General">
                  <c:v>0.23357</c:v>
                </c:pt>
                <c:pt idx="11341" formatCode="General">
                  <c:v>0.23358999999999999</c:v>
                </c:pt>
                <c:pt idx="11342" formatCode="General">
                  <c:v>0.23361100000000001</c:v>
                </c:pt>
                <c:pt idx="11343" formatCode="General">
                  <c:v>0.23363100000000001</c:v>
                </c:pt>
                <c:pt idx="11344" formatCode="General">
                  <c:v>0.233652</c:v>
                </c:pt>
                <c:pt idx="11345" formatCode="General">
                  <c:v>0.23367199999999988</c:v>
                </c:pt>
                <c:pt idx="11346" formatCode="General">
                  <c:v>0.23369300000000001</c:v>
                </c:pt>
                <c:pt idx="11347" formatCode="General">
                  <c:v>0.23371400000000012</c:v>
                </c:pt>
                <c:pt idx="11348" formatCode="General">
                  <c:v>0.23373500000000011</c:v>
                </c:pt>
                <c:pt idx="11349" formatCode="General">
                  <c:v>0.23375499999999999</c:v>
                </c:pt>
                <c:pt idx="11350" formatCode="General">
                  <c:v>0.23377600000000001</c:v>
                </c:pt>
                <c:pt idx="11351" formatCode="General">
                  <c:v>0.23379600000000011</c:v>
                </c:pt>
                <c:pt idx="11352" formatCode="General">
                  <c:v>0.23381700000000011</c:v>
                </c:pt>
                <c:pt idx="11353" formatCode="General">
                  <c:v>0.23383699999999999</c:v>
                </c:pt>
                <c:pt idx="11354" formatCode="General">
                  <c:v>0.23385700000000001</c:v>
                </c:pt>
                <c:pt idx="11355" formatCode="General">
                  <c:v>0.233878</c:v>
                </c:pt>
                <c:pt idx="11356" formatCode="General">
                  <c:v>0.23389900000000011</c:v>
                </c:pt>
                <c:pt idx="11357" formatCode="General">
                  <c:v>0.23392000000000004</c:v>
                </c:pt>
                <c:pt idx="11358" formatCode="General">
                  <c:v>0.23394000000000012</c:v>
                </c:pt>
                <c:pt idx="11359" formatCode="General">
                  <c:v>0.23396100000000011</c:v>
                </c:pt>
                <c:pt idx="11360" formatCode="General">
                  <c:v>0.23398099999999999</c:v>
                </c:pt>
                <c:pt idx="11361" formatCode="General">
                  <c:v>0.23400199999999999</c:v>
                </c:pt>
                <c:pt idx="11362" formatCode="General">
                  <c:v>0.23402200000000001</c:v>
                </c:pt>
                <c:pt idx="11363" formatCode="General">
                  <c:v>0.23404300000000011</c:v>
                </c:pt>
                <c:pt idx="11364" formatCode="General">
                  <c:v>0.23406399999999999</c:v>
                </c:pt>
                <c:pt idx="11365" formatCode="General">
                  <c:v>0.23408499999999999</c:v>
                </c:pt>
                <c:pt idx="11366" formatCode="General">
                  <c:v>0.23410500000000001</c:v>
                </c:pt>
                <c:pt idx="11367" formatCode="General">
                  <c:v>0.234125</c:v>
                </c:pt>
                <c:pt idx="11368" formatCode="General">
                  <c:v>0.23414599999999999</c:v>
                </c:pt>
                <c:pt idx="11369" formatCode="General">
                  <c:v>0.23416600000000001</c:v>
                </c:pt>
                <c:pt idx="11370" formatCode="General">
                  <c:v>0.23418700000000001</c:v>
                </c:pt>
                <c:pt idx="11371" formatCode="General">
                  <c:v>0.23420800000000011</c:v>
                </c:pt>
                <c:pt idx="11372" formatCode="General">
                  <c:v>0.23422899999999999</c:v>
                </c:pt>
                <c:pt idx="11373" formatCode="General">
                  <c:v>0.23424900000000018</c:v>
                </c:pt>
                <c:pt idx="11374" formatCode="General">
                  <c:v>0.23427000000000001</c:v>
                </c:pt>
                <c:pt idx="11375" formatCode="General">
                  <c:v>0.23429000000000011</c:v>
                </c:pt>
                <c:pt idx="11376" formatCode="General">
                  <c:v>0.23431099999999999</c:v>
                </c:pt>
                <c:pt idx="11377" formatCode="General">
                  <c:v>0.23433100000000001</c:v>
                </c:pt>
                <c:pt idx="11378" formatCode="General">
                  <c:v>0.234352</c:v>
                </c:pt>
                <c:pt idx="11379" formatCode="General">
                  <c:v>0.234373</c:v>
                </c:pt>
                <c:pt idx="11380" formatCode="General">
                  <c:v>0.23439299999999999</c:v>
                </c:pt>
                <c:pt idx="11381" formatCode="General">
                  <c:v>0.23441400000000018</c:v>
                </c:pt>
                <c:pt idx="11382" formatCode="General">
                  <c:v>0.23443400000000011</c:v>
                </c:pt>
                <c:pt idx="11383" formatCode="General">
                  <c:v>0.23445500000000011</c:v>
                </c:pt>
                <c:pt idx="11384" formatCode="General">
                  <c:v>0.23447499999999999</c:v>
                </c:pt>
                <c:pt idx="11385" formatCode="General">
                  <c:v>0.23449700000000018</c:v>
                </c:pt>
                <c:pt idx="11386" formatCode="General">
                  <c:v>0.23451700000000011</c:v>
                </c:pt>
                <c:pt idx="11387" formatCode="General">
                  <c:v>0.23453800000000011</c:v>
                </c:pt>
                <c:pt idx="11388" formatCode="General">
                  <c:v>0.23455799999999999</c:v>
                </c:pt>
                <c:pt idx="11389" formatCode="General">
                  <c:v>0.23457900000000001</c:v>
                </c:pt>
                <c:pt idx="11390" formatCode="General">
                  <c:v>0.23459900000000011</c:v>
                </c:pt>
                <c:pt idx="11391" formatCode="General">
                  <c:v>0.23462</c:v>
                </c:pt>
                <c:pt idx="11392" formatCode="General">
                  <c:v>0.23464099999999999</c:v>
                </c:pt>
                <c:pt idx="11393" formatCode="General">
                  <c:v>0.23466100000000001</c:v>
                </c:pt>
                <c:pt idx="11394" formatCode="General">
                  <c:v>0.234682</c:v>
                </c:pt>
                <c:pt idx="11395" formatCode="General">
                  <c:v>0.23470199999999999</c:v>
                </c:pt>
                <c:pt idx="11396" formatCode="General">
                  <c:v>0.23472299999999999</c:v>
                </c:pt>
                <c:pt idx="11397" formatCode="General">
                  <c:v>0.23474300000000012</c:v>
                </c:pt>
                <c:pt idx="11398" formatCode="General">
                  <c:v>0.23476400000000011</c:v>
                </c:pt>
                <c:pt idx="11399" formatCode="General">
                  <c:v>0.23478499999999999</c:v>
                </c:pt>
                <c:pt idx="11400" formatCode="General">
                  <c:v>0.23480599999999999</c:v>
                </c:pt>
                <c:pt idx="11401" formatCode="General">
                  <c:v>0.23482600000000001</c:v>
                </c:pt>
                <c:pt idx="11402" formatCode="General">
                  <c:v>0.23484700000000011</c:v>
                </c:pt>
                <c:pt idx="11403" formatCode="General">
                  <c:v>0.23486699999999999</c:v>
                </c:pt>
                <c:pt idx="11404" formatCode="General">
                  <c:v>0.23488800000000001</c:v>
                </c:pt>
                <c:pt idx="11405" formatCode="General">
                  <c:v>0.23490800000000012</c:v>
                </c:pt>
                <c:pt idx="11406" formatCode="General">
                  <c:v>0.23492900000000011</c:v>
                </c:pt>
                <c:pt idx="11407" formatCode="General">
                  <c:v>0.23494900000000019</c:v>
                </c:pt>
                <c:pt idx="11408" formatCode="General">
                  <c:v>0.23497000000000001</c:v>
                </c:pt>
                <c:pt idx="11409" formatCode="General">
                  <c:v>0.23499100000000012</c:v>
                </c:pt>
                <c:pt idx="11410" formatCode="General">
                  <c:v>0.23501100000000011</c:v>
                </c:pt>
                <c:pt idx="11411" formatCode="General">
                  <c:v>0.23503199999999999</c:v>
                </c:pt>
                <c:pt idx="11412" formatCode="General">
                  <c:v>0.23505200000000001</c:v>
                </c:pt>
                <c:pt idx="11413" formatCode="General">
                  <c:v>0.235073</c:v>
                </c:pt>
                <c:pt idx="11414" formatCode="General">
                  <c:v>0.23509400000000011</c:v>
                </c:pt>
                <c:pt idx="11415" formatCode="General">
                  <c:v>0.23511399999999999</c:v>
                </c:pt>
                <c:pt idx="11416" formatCode="General">
                  <c:v>0.23513500000000001</c:v>
                </c:pt>
                <c:pt idx="11417" formatCode="General">
                  <c:v>0.235156</c:v>
                </c:pt>
                <c:pt idx="11418" formatCode="General">
                  <c:v>0.235176</c:v>
                </c:pt>
                <c:pt idx="11419" formatCode="General">
                  <c:v>0.23519699999999999</c:v>
                </c:pt>
                <c:pt idx="11420" formatCode="General">
                  <c:v>0.23521700000000012</c:v>
                </c:pt>
                <c:pt idx="11421" formatCode="General">
                  <c:v>0.23523700000000011</c:v>
                </c:pt>
                <c:pt idx="11422" formatCode="General">
                  <c:v>0.23525900000000011</c:v>
                </c:pt>
                <c:pt idx="11423" formatCode="General">
                  <c:v>0.23527899999999999</c:v>
                </c:pt>
                <c:pt idx="11424" formatCode="General">
                  <c:v>0.23530000000000001</c:v>
                </c:pt>
                <c:pt idx="11425" formatCode="General">
                  <c:v>0.23532</c:v>
                </c:pt>
                <c:pt idx="11426" formatCode="General">
                  <c:v>0.23534099999999999</c:v>
                </c:pt>
                <c:pt idx="11427" formatCode="General">
                  <c:v>0.23536099999999999</c:v>
                </c:pt>
                <c:pt idx="11428" formatCode="General">
                  <c:v>0.23538200000000001</c:v>
                </c:pt>
                <c:pt idx="11429" formatCode="General">
                  <c:v>0.23540200000000011</c:v>
                </c:pt>
                <c:pt idx="11430" formatCode="General">
                  <c:v>0.23542299999999999</c:v>
                </c:pt>
                <c:pt idx="11431" formatCode="General">
                  <c:v>0.23544400000000013</c:v>
                </c:pt>
                <c:pt idx="11432" formatCode="General">
                  <c:v>0.23546500000000012</c:v>
                </c:pt>
                <c:pt idx="11433" formatCode="General">
                  <c:v>0.23548500000000011</c:v>
                </c:pt>
                <c:pt idx="11434" formatCode="General">
                  <c:v>0.23550499999999999</c:v>
                </c:pt>
                <c:pt idx="11435" formatCode="General">
                  <c:v>0.23552600000000001</c:v>
                </c:pt>
                <c:pt idx="11436" formatCode="General">
                  <c:v>0.23554600000000012</c:v>
                </c:pt>
                <c:pt idx="11437" formatCode="General">
                  <c:v>0.23556700000000011</c:v>
                </c:pt>
                <c:pt idx="11438" formatCode="General">
                  <c:v>0.23558799999999999</c:v>
                </c:pt>
                <c:pt idx="11439" formatCode="General">
                  <c:v>0.23560900000000001</c:v>
                </c:pt>
                <c:pt idx="11440" formatCode="General">
                  <c:v>0.23562900000000001</c:v>
                </c:pt>
                <c:pt idx="11441" formatCode="General">
                  <c:v>0.23565</c:v>
                </c:pt>
                <c:pt idx="11442" formatCode="General">
                  <c:v>0.23566999999999999</c:v>
                </c:pt>
                <c:pt idx="11443" formatCode="General">
                  <c:v>0.23569100000000001</c:v>
                </c:pt>
                <c:pt idx="11444" formatCode="General">
                  <c:v>0.23571200000000012</c:v>
                </c:pt>
                <c:pt idx="11445" formatCode="General">
                  <c:v>0.23573200000000011</c:v>
                </c:pt>
                <c:pt idx="11446" formatCode="General">
                  <c:v>0.23575299999999999</c:v>
                </c:pt>
                <c:pt idx="11447" formatCode="General">
                  <c:v>0.23577300000000001</c:v>
                </c:pt>
                <c:pt idx="11448" formatCode="General">
                  <c:v>0.23579400000000011</c:v>
                </c:pt>
                <c:pt idx="11449" formatCode="General">
                  <c:v>0.23581400000000011</c:v>
                </c:pt>
                <c:pt idx="11450" formatCode="General">
                  <c:v>0.23583499999999999</c:v>
                </c:pt>
                <c:pt idx="11451" formatCode="General">
                  <c:v>0.23585500000000001</c:v>
                </c:pt>
                <c:pt idx="11452" formatCode="General">
                  <c:v>0.235876</c:v>
                </c:pt>
                <c:pt idx="11453" formatCode="General">
                  <c:v>0.23589700000000011</c:v>
                </c:pt>
                <c:pt idx="11454" formatCode="General">
                  <c:v>0.23591800000000018</c:v>
                </c:pt>
                <c:pt idx="11455" formatCode="General">
                  <c:v>0.23593800000000012</c:v>
                </c:pt>
                <c:pt idx="11456" formatCode="General">
                  <c:v>0.23595900000000011</c:v>
                </c:pt>
                <c:pt idx="11457" formatCode="General">
                  <c:v>0.23597899999999999</c:v>
                </c:pt>
                <c:pt idx="11458" formatCode="General">
                  <c:v>0.23600000000000004</c:v>
                </c:pt>
                <c:pt idx="11459" formatCode="General">
                  <c:v>0.23602100000000001</c:v>
                </c:pt>
                <c:pt idx="11460" formatCode="General">
                  <c:v>0.23604100000000011</c:v>
                </c:pt>
                <c:pt idx="11461" formatCode="General">
                  <c:v>0.23606199999999999</c:v>
                </c:pt>
                <c:pt idx="11462" formatCode="General">
                  <c:v>0.23608199999999999</c:v>
                </c:pt>
                <c:pt idx="11463" formatCode="General">
                  <c:v>0.23610300000000001</c:v>
                </c:pt>
                <c:pt idx="11464" formatCode="General">
                  <c:v>0.236123</c:v>
                </c:pt>
                <c:pt idx="11465" formatCode="General">
                  <c:v>0.23614399999999999</c:v>
                </c:pt>
                <c:pt idx="11466" formatCode="General">
                  <c:v>0.23616500000000001</c:v>
                </c:pt>
                <c:pt idx="11467" formatCode="General">
                  <c:v>0.23618600000000001</c:v>
                </c:pt>
                <c:pt idx="11468" formatCode="General">
                  <c:v>0.23620600000000011</c:v>
                </c:pt>
                <c:pt idx="11469" formatCode="General">
                  <c:v>0.23622699999999999</c:v>
                </c:pt>
                <c:pt idx="11470" formatCode="General">
                  <c:v>0.23624700000000018</c:v>
                </c:pt>
                <c:pt idx="11471" formatCode="General">
                  <c:v>0.23626800000000012</c:v>
                </c:pt>
                <c:pt idx="11472" formatCode="General">
                  <c:v>0.23628800000000011</c:v>
                </c:pt>
                <c:pt idx="11473" formatCode="General">
                  <c:v>0.23630899999999999</c:v>
                </c:pt>
                <c:pt idx="11474" formatCode="General">
                  <c:v>0.23633000000000001</c:v>
                </c:pt>
                <c:pt idx="11475" formatCode="General">
                  <c:v>0.23635</c:v>
                </c:pt>
                <c:pt idx="11476" formatCode="General">
                  <c:v>0.236371</c:v>
                </c:pt>
                <c:pt idx="11477" formatCode="General">
                  <c:v>0.23639099999999999</c:v>
                </c:pt>
                <c:pt idx="11478" formatCode="General">
                  <c:v>0.23641200000000018</c:v>
                </c:pt>
                <c:pt idx="11479" formatCode="General">
                  <c:v>0.23643200000000011</c:v>
                </c:pt>
                <c:pt idx="11480" formatCode="General">
                  <c:v>0.23645300000000011</c:v>
                </c:pt>
                <c:pt idx="11481" formatCode="General">
                  <c:v>0.23647399999999999</c:v>
                </c:pt>
                <c:pt idx="11482" formatCode="General">
                  <c:v>0.23649400000000018</c:v>
                </c:pt>
                <c:pt idx="11483" formatCode="General">
                  <c:v>0.23651500000000011</c:v>
                </c:pt>
                <c:pt idx="11484" formatCode="General">
                  <c:v>0.23653600000000011</c:v>
                </c:pt>
                <c:pt idx="11485" formatCode="General">
                  <c:v>0.23655599999999999</c:v>
                </c:pt>
                <c:pt idx="11486" formatCode="General">
                  <c:v>0.23657700000000001</c:v>
                </c:pt>
                <c:pt idx="11487" formatCode="General">
                  <c:v>0.23659700000000011</c:v>
                </c:pt>
                <c:pt idx="11488" formatCode="General">
                  <c:v>0.23661799999999999</c:v>
                </c:pt>
                <c:pt idx="11489" formatCode="General">
                  <c:v>0.23663899999999999</c:v>
                </c:pt>
                <c:pt idx="11490" formatCode="General">
                  <c:v>0.23665900000000001</c:v>
                </c:pt>
                <c:pt idx="11491" formatCode="General">
                  <c:v>0.23668</c:v>
                </c:pt>
                <c:pt idx="11492" formatCode="General">
                  <c:v>0.23669999999999999</c:v>
                </c:pt>
                <c:pt idx="11493" formatCode="General">
                  <c:v>0.23672099999999999</c:v>
                </c:pt>
                <c:pt idx="11494" formatCode="General">
                  <c:v>0.23674100000000012</c:v>
                </c:pt>
                <c:pt idx="11495" formatCode="General">
                  <c:v>0.23676200000000011</c:v>
                </c:pt>
                <c:pt idx="11496" formatCode="General">
                  <c:v>0.23678299999999999</c:v>
                </c:pt>
                <c:pt idx="11497" formatCode="General">
                  <c:v>0.23680399999999999</c:v>
                </c:pt>
                <c:pt idx="11498" formatCode="General">
                  <c:v>0.23682400000000001</c:v>
                </c:pt>
                <c:pt idx="11499" formatCode="General">
                  <c:v>0.23684500000000011</c:v>
                </c:pt>
                <c:pt idx="11500" formatCode="General">
                  <c:v>0.23686499999999999</c:v>
                </c:pt>
                <c:pt idx="11501" formatCode="General">
                  <c:v>0.23688500000000001</c:v>
                </c:pt>
                <c:pt idx="11502" formatCode="General">
                  <c:v>0.23690600000000012</c:v>
                </c:pt>
                <c:pt idx="11503" formatCode="General">
                  <c:v>0.23692600000000011</c:v>
                </c:pt>
                <c:pt idx="11504" formatCode="General">
                  <c:v>0.23694700000000019</c:v>
                </c:pt>
                <c:pt idx="11505" formatCode="General">
                  <c:v>0.23696800000000018</c:v>
                </c:pt>
                <c:pt idx="11506" formatCode="General">
                  <c:v>0.23698900000000012</c:v>
                </c:pt>
                <c:pt idx="11507" formatCode="General">
                  <c:v>0.23700900000000011</c:v>
                </c:pt>
                <c:pt idx="11508" formatCode="General">
                  <c:v>0.23702999999999999</c:v>
                </c:pt>
                <c:pt idx="11509" formatCode="General">
                  <c:v>0.23705000000000001</c:v>
                </c:pt>
                <c:pt idx="11510" formatCode="General">
                  <c:v>0.237071</c:v>
                </c:pt>
                <c:pt idx="11511" formatCode="General">
                  <c:v>0.23709100000000011</c:v>
                </c:pt>
                <c:pt idx="11512" formatCode="General">
                  <c:v>0.23711199999999999</c:v>
                </c:pt>
                <c:pt idx="11513" formatCode="General">
                  <c:v>0.23713300000000001</c:v>
                </c:pt>
                <c:pt idx="11514" formatCode="General">
                  <c:v>0.237153</c:v>
                </c:pt>
                <c:pt idx="11515" formatCode="General">
                  <c:v>0.237174</c:v>
                </c:pt>
                <c:pt idx="11516" formatCode="General">
                  <c:v>0.23719399999999999</c:v>
                </c:pt>
                <c:pt idx="11517" formatCode="General">
                  <c:v>0.23721500000000012</c:v>
                </c:pt>
                <c:pt idx="11518" formatCode="General">
                  <c:v>0.23723500000000011</c:v>
                </c:pt>
                <c:pt idx="11519" formatCode="General">
                  <c:v>0.23725599999999999</c:v>
                </c:pt>
                <c:pt idx="11520" formatCode="General">
                  <c:v>0.23727699999999999</c:v>
                </c:pt>
                <c:pt idx="11521" formatCode="General">
                  <c:v>0.23729800000000012</c:v>
                </c:pt>
                <c:pt idx="11522" formatCode="General">
                  <c:v>0.23731800000000011</c:v>
                </c:pt>
                <c:pt idx="11523" formatCode="General">
                  <c:v>0.23733899999999999</c:v>
                </c:pt>
                <c:pt idx="11524" formatCode="General">
                  <c:v>0.23735899999999999</c:v>
                </c:pt>
                <c:pt idx="11525" formatCode="General">
                  <c:v>0.23738000000000001</c:v>
                </c:pt>
                <c:pt idx="11526" formatCode="General">
                  <c:v>0.23740000000000011</c:v>
                </c:pt>
                <c:pt idx="11527" formatCode="General">
                  <c:v>0.23742099999999999</c:v>
                </c:pt>
                <c:pt idx="11528" formatCode="General">
                  <c:v>0.23744200000000013</c:v>
                </c:pt>
                <c:pt idx="11529" formatCode="General">
                  <c:v>0.23746200000000012</c:v>
                </c:pt>
                <c:pt idx="11530" formatCode="General">
                  <c:v>0.23748300000000011</c:v>
                </c:pt>
                <c:pt idx="11531" formatCode="General">
                  <c:v>0.23750299999999999</c:v>
                </c:pt>
                <c:pt idx="11532" formatCode="General">
                  <c:v>0.23752400000000001</c:v>
                </c:pt>
                <c:pt idx="11533" formatCode="General">
                  <c:v>0.23754400000000012</c:v>
                </c:pt>
                <c:pt idx="11534" formatCode="General">
                  <c:v>0.23756600000000011</c:v>
                </c:pt>
                <c:pt idx="11535" formatCode="General">
                  <c:v>0.23758599999999999</c:v>
                </c:pt>
                <c:pt idx="11536" formatCode="General">
                  <c:v>0.23760700000000001</c:v>
                </c:pt>
                <c:pt idx="11537" formatCode="General">
                  <c:v>0.237627</c:v>
                </c:pt>
                <c:pt idx="11538" formatCode="General">
                  <c:v>0.23764800000000011</c:v>
                </c:pt>
                <c:pt idx="11539" formatCode="General">
                  <c:v>0.23766799999999999</c:v>
                </c:pt>
                <c:pt idx="11540" formatCode="General">
                  <c:v>0.23768900000000001</c:v>
                </c:pt>
                <c:pt idx="11541" formatCode="General">
                  <c:v>0.23771000000000012</c:v>
                </c:pt>
                <c:pt idx="11542" formatCode="General">
                  <c:v>0.23773000000000011</c:v>
                </c:pt>
                <c:pt idx="11543" formatCode="General">
                  <c:v>0.23775099999999999</c:v>
                </c:pt>
                <c:pt idx="11544" formatCode="General">
                  <c:v>0.23777100000000001</c:v>
                </c:pt>
                <c:pt idx="11545" formatCode="General">
                  <c:v>0.23779200000000011</c:v>
                </c:pt>
                <c:pt idx="11546" formatCode="General">
                  <c:v>0.23781200000000011</c:v>
                </c:pt>
                <c:pt idx="11547" formatCode="General">
                  <c:v>0.23783299999999999</c:v>
                </c:pt>
                <c:pt idx="11548" formatCode="General">
                  <c:v>0.23785400000000001</c:v>
                </c:pt>
                <c:pt idx="11549" formatCode="General">
                  <c:v>0.237875</c:v>
                </c:pt>
                <c:pt idx="11550" formatCode="General">
                  <c:v>0.23789500000000011</c:v>
                </c:pt>
                <c:pt idx="11551" formatCode="General">
                  <c:v>0.23791600000000018</c:v>
                </c:pt>
                <c:pt idx="11552" formatCode="General">
                  <c:v>0.23793600000000012</c:v>
                </c:pt>
                <c:pt idx="11553" formatCode="General">
                  <c:v>0.23795700000000011</c:v>
                </c:pt>
                <c:pt idx="11554" formatCode="General">
                  <c:v>0.23797699999999999</c:v>
                </c:pt>
                <c:pt idx="11555" formatCode="General">
                  <c:v>0.23799800000000018</c:v>
                </c:pt>
                <c:pt idx="11556" formatCode="General">
                  <c:v>0.23801800000000012</c:v>
                </c:pt>
                <c:pt idx="11557" formatCode="General">
                  <c:v>0.23803900000000011</c:v>
                </c:pt>
                <c:pt idx="11558" formatCode="General">
                  <c:v>0.23805999999999999</c:v>
                </c:pt>
                <c:pt idx="11559" formatCode="General">
                  <c:v>0.23808000000000001</c:v>
                </c:pt>
                <c:pt idx="11560" formatCode="General">
                  <c:v>0.23810100000000001</c:v>
                </c:pt>
                <c:pt idx="11561" formatCode="General">
                  <c:v>0.238121</c:v>
                </c:pt>
                <c:pt idx="11562" formatCode="General">
                  <c:v>0.23814199999999999</c:v>
                </c:pt>
                <c:pt idx="11563" formatCode="General">
                  <c:v>0.23816300000000001</c:v>
                </c:pt>
                <c:pt idx="11564" formatCode="General">
                  <c:v>0.23818300000000001</c:v>
                </c:pt>
                <c:pt idx="11565" formatCode="General">
                  <c:v>0.23820400000000011</c:v>
                </c:pt>
                <c:pt idx="11566" formatCode="General">
                  <c:v>0.23822499999999999</c:v>
                </c:pt>
                <c:pt idx="11567" formatCode="General">
                  <c:v>0.23824500000000018</c:v>
                </c:pt>
                <c:pt idx="11568" formatCode="General">
                  <c:v>0.23826500000000012</c:v>
                </c:pt>
                <c:pt idx="11569" formatCode="General">
                  <c:v>0.23828600000000011</c:v>
                </c:pt>
                <c:pt idx="11570" formatCode="General">
                  <c:v>0.23830699999999999</c:v>
                </c:pt>
                <c:pt idx="11571" formatCode="General">
                  <c:v>0.23832800000000001</c:v>
                </c:pt>
                <c:pt idx="11572" formatCode="General">
                  <c:v>0.23834800000000012</c:v>
                </c:pt>
                <c:pt idx="11573" formatCode="General">
                  <c:v>0.23836900000000011</c:v>
                </c:pt>
                <c:pt idx="11574" formatCode="General">
                  <c:v>0.23838899999999999</c:v>
                </c:pt>
                <c:pt idx="11575" formatCode="General">
                  <c:v>0.23841000000000018</c:v>
                </c:pt>
                <c:pt idx="11576" formatCode="General">
                  <c:v>0.23843000000000011</c:v>
                </c:pt>
                <c:pt idx="11577" formatCode="General">
                  <c:v>0.23845100000000011</c:v>
                </c:pt>
                <c:pt idx="11578" formatCode="General">
                  <c:v>0.23847099999999999</c:v>
                </c:pt>
                <c:pt idx="11579" formatCode="General">
                  <c:v>0.23849200000000018</c:v>
                </c:pt>
                <c:pt idx="11580" formatCode="General">
                  <c:v>0.23851300000000011</c:v>
                </c:pt>
                <c:pt idx="11581" formatCode="General">
                  <c:v>0.23853300000000011</c:v>
                </c:pt>
                <c:pt idx="11582" formatCode="General">
                  <c:v>0.23855399999999999</c:v>
                </c:pt>
                <c:pt idx="11583" formatCode="General">
                  <c:v>0.23857400000000001</c:v>
                </c:pt>
                <c:pt idx="11584" formatCode="General">
                  <c:v>0.23859500000000011</c:v>
                </c:pt>
                <c:pt idx="11585" formatCode="General">
                  <c:v>0.23861499999999999</c:v>
                </c:pt>
                <c:pt idx="11586" formatCode="General">
                  <c:v>0.23863599999999999</c:v>
                </c:pt>
                <c:pt idx="11587" formatCode="General">
                  <c:v>0.23865700000000001</c:v>
                </c:pt>
                <c:pt idx="11588" formatCode="General">
                  <c:v>0.238678</c:v>
                </c:pt>
                <c:pt idx="11589" formatCode="General">
                  <c:v>0.23869799999999999</c:v>
                </c:pt>
                <c:pt idx="11590" formatCode="General">
                  <c:v>0.23871900000000013</c:v>
                </c:pt>
                <c:pt idx="11591" formatCode="General">
                  <c:v>0.23873900000000012</c:v>
                </c:pt>
                <c:pt idx="11592" formatCode="General">
                  <c:v>0.23876000000000011</c:v>
                </c:pt>
                <c:pt idx="11593" formatCode="General">
                  <c:v>0.23877999999999999</c:v>
                </c:pt>
                <c:pt idx="11594" formatCode="General">
                  <c:v>0.23880100000000001</c:v>
                </c:pt>
                <c:pt idx="11595" formatCode="General">
                  <c:v>0.23882200000000001</c:v>
                </c:pt>
                <c:pt idx="11596" formatCode="General">
                  <c:v>0.23884200000000011</c:v>
                </c:pt>
                <c:pt idx="11597" formatCode="General">
                  <c:v>0.23886299999999999</c:v>
                </c:pt>
                <c:pt idx="11598" formatCode="General">
                  <c:v>0.23888300000000001</c:v>
                </c:pt>
                <c:pt idx="11599" formatCode="General">
                  <c:v>0.23890400000000012</c:v>
                </c:pt>
                <c:pt idx="11600" formatCode="General">
                  <c:v>0.23892400000000011</c:v>
                </c:pt>
                <c:pt idx="11601" formatCode="General">
                  <c:v>0.23894500000000019</c:v>
                </c:pt>
                <c:pt idx="11602" formatCode="General">
                  <c:v>0.23896600000000018</c:v>
                </c:pt>
                <c:pt idx="11603" formatCode="General">
                  <c:v>0.23898700000000012</c:v>
                </c:pt>
                <c:pt idx="11604" formatCode="General">
                  <c:v>0.23900700000000011</c:v>
                </c:pt>
                <c:pt idx="11605" formatCode="General">
                  <c:v>0.23902799999999999</c:v>
                </c:pt>
                <c:pt idx="11606" formatCode="General">
                  <c:v>0.23904800000000018</c:v>
                </c:pt>
                <c:pt idx="11607" formatCode="General">
                  <c:v>0.23906800000000011</c:v>
                </c:pt>
                <c:pt idx="11608" formatCode="General">
                  <c:v>0.23909000000000011</c:v>
                </c:pt>
                <c:pt idx="11609" formatCode="General">
                  <c:v>0.23910999999999999</c:v>
                </c:pt>
                <c:pt idx="11610" formatCode="General">
                  <c:v>0.23913100000000001</c:v>
                </c:pt>
                <c:pt idx="11611" formatCode="General">
                  <c:v>0.239151</c:v>
                </c:pt>
                <c:pt idx="11612" formatCode="General">
                  <c:v>0.239172</c:v>
                </c:pt>
                <c:pt idx="11613" formatCode="General">
                  <c:v>0.23919199999999999</c:v>
                </c:pt>
                <c:pt idx="11614" formatCode="General">
                  <c:v>0.23921300000000012</c:v>
                </c:pt>
                <c:pt idx="11615" formatCode="General">
                  <c:v>0.23923400000000011</c:v>
                </c:pt>
                <c:pt idx="11616" formatCode="General">
                  <c:v>0.23925500000000011</c:v>
                </c:pt>
                <c:pt idx="11617" formatCode="General">
                  <c:v>0.23927499999999999</c:v>
                </c:pt>
                <c:pt idx="11618" formatCode="General">
                  <c:v>0.23929600000000012</c:v>
                </c:pt>
                <c:pt idx="11619" formatCode="General">
                  <c:v>0.23931600000000011</c:v>
                </c:pt>
                <c:pt idx="11620" formatCode="General">
                  <c:v>0.23933599999999999</c:v>
                </c:pt>
                <c:pt idx="11621" formatCode="General">
                  <c:v>0.23935699999999999</c:v>
                </c:pt>
                <c:pt idx="11622" formatCode="General">
                  <c:v>0.23937800000000001</c:v>
                </c:pt>
                <c:pt idx="11623" formatCode="General">
                  <c:v>0.23939900000000011</c:v>
                </c:pt>
                <c:pt idx="11624" formatCode="General">
                  <c:v>0.23941900000000019</c:v>
                </c:pt>
                <c:pt idx="11625" formatCode="General">
                  <c:v>0.23944000000000012</c:v>
                </c:pt>
                <c:pt idx="11626" formatCode="General">
                  <c:v>0.23946000000000012</c:v>
                </c:pt>
                <c:pt idx="11627" formatCode="General">
                  <c:v>0.23948100000000011</c:v>
                </c:pt>
                <c:pt idx="11628" formatCode="General">
                  <c:v>0.23950099999999999</c:v>
                </c:pt>
                <c:pt idx="11629" formatCode="General">
                  <c:v>0.23952200000000001</c:v>
                </c:pt>
                <c:pt idx="11630" formatCode="General">
                  <c:v>0.23954200000000012</c:v>
                </c:pt>
                <c:pt idx="11631" formatCode="General">
                  <c:v>0.23956300000000011</c:v>
                </c:pt>
                <c:pt idx="11632" formatCode="General">
                  <c:v>0.23958399999999999</c:v>
                </c:pt>
                <c:pt idx="11633" formatCode="General">
                  <c:v>0.23960500000000001</c:v>
                </c:pt>
                <c:pt idx="11634" formatCode="General">
                  <c:v>0.239625</c:v>
                </c:pt>
                <c:pt idx="11635" formatCode="General">
                  <c:v>0.23964500000000011</c:v>
                </c:pt>
                <c:pt idx="11636" formatCode="General">
                  <c:v>0.23966599999999999</c:v>
                </c:pt>
                <c:pt idx="11637" formatCode="General">
                  <c:v>0.23968700000000001</c:v>
                </c:pt>
                <c:pt idx="11638" formatCode="General">
                  <c:v>0.23970700000000011</c:v>
                </c:pt>
                <c:pt idx="11639" formatCode="General">
                  <c:v>0.23972800000000011</c:v>
                </c:pt>
                <c:pt idx="11640" formatCode="General">
                  <c:v>0.23974900000000018</c:v>
                </c:pt>
                <c:pt idx="11641" formatCode="General">
                  <c:v>0.23976900000000018</c:v>
                </c:pt>
                <c:pt idx="11642" formatCode="General">
                  <c:v>0.23979000000000011</c:v>
                </c:pt>
                <c:pt idx="11643" formatCode="General">
                  <c:v>0.23981000000000011</c:v>
                </c:pt>
                <c:pt idx="11644" formatCode="General">
                  <c:v>0.23983099999999999</c:v>
                </c:pt>
                <c:pt idx="11645" formatCode="General">
                  <c:v>0.23985200000000001</c:v>
                </c:pt>
                <c:pt idx="11646" formatCode="General">
                  <c:v>0.239873</c:v>
                </c:pt>
                <c:pt idx="11647" formatCode="General">
                  <c:v>0.23989300000000011</c:v>
                </c:pt>
                <c:pt idx="11648" formatCode="General">
                  <c:v>0.23991300000000018</c:v>
                </c:pt>
                <c:pt idx="11649" formatCode="General">
                  <c:v>0.23993400000000012</c:v>
                </c:pt>
                <c:pt idx="11650" formatCode="General">
                  <c:v>0.23995400000000011</c:v>
                </c:pt>
                <c:pt idx="11651" formatCode="General">
                  <c:v>0.23997499999999999</c:v>
                </c:pt>
                <c:pt idx="11652" formatCode="General">
                  <c:v>0.23999500000000018</c:v>
                </c:pt>
                <c:pt idx="11653" formatCode="General">
                  <c:v>0.24001600000000012</c:v>
                </c:pt>
                <c:pt idx="11654" formatCode="General">
                  <c:v>0.24003700000000011</c:v>
                </c:pt>
                <c:pt idx="11655" formatCode="General">
                  <c:v>0.24005799999999999</c:v>
                </c:pt>
                <c:pt idx="11656" formatCode="General">
                  <c:v>0.24007800000000001</c:v>
                </c:pt>
                <c:pt idx="11657" formatCode="General">
                  <c:v>0.24009900000000012</c:v>
                </c:pt>
                <c:pt idx="11658" formatCode="General">
                  <c:v>0.24011900000000011</c:v>
                </c:pt>
                <c:pt idx="11659" formatCode="General">
                  <c:v>0.24013999999999999</c:v>
                </c:pt>
                <c:pt idx="11660" formatCode="General">
                  <c:v>0.24016000000000001</c:v>
                </c:pt>
                <c:pt idx="11661" formatCode="General">
                  <c:v>0.24018100000000001</c:v>
                </c:pt>
                <c:pt idx="11662" formatCode="General">
                  <c:v>0.24020200000000011</c:v>
                </c:pt>
                <c:pt idx="11663" formatCode="General">
                  <c:v>0.24022199999999999</c:v>
                </c:pt>
                <c:pt idx="11664" formatCode="General">
                  <c:v>0.24024300000000018</c:v>
                </c:pt>
                <c:pt idx="11665" formatCode="General">
                  <c:v>0.24026300000000012</c:v>
                </c:pt>
                <c:pt idx="11666" formatCode="General">
                  <c:v>0.24028400000000011</c:v>
                </c:pt>
                <c:pt idx="11667" formatCode="General">
                  <c:v>0.24030399999999999</c:v>
                </c:pt>
                <c:pt idx="11668" formatCode="General">
                  <c:v>0.24032500000000001</c:v>
                </c:pt>
                <c:pt idx="11669" formatCode="General">
                  <c:v>0.24034600000000012</c:v>
                </c:pt>
                <c:pt idx="11670" formatCode="General">
                  <c:v>0.24036700000000011</c:v>
                </c:pt>
                <c:pt idx="11671" formatCode="General">
                  <c:v>0.24038699999999999</c:v>
                </c:pt>
                <c:pt idx="11672" formatCode="General">
                  <c:v>0.24040800000000018</c:v>
                </c:pt>
                <c:pt idx="11673" formatCode="General">
                  <c:v>0.24042800000000011</c:v>
                </c:pt>
                <c:pt idx="11674" formatCode="General">
                  <c:v>0.24044800000000022</c:v>
                </c:pt>
                <c:pt idx="11675" formatCode="General">
                  <c:v>0.24046900000000018</c:v>
                </c:pt>
                <c:pt idx="11676" formatCode="General">
                  <c:v>0.24049000000000012</c:v>
                </c:pt>
                <c:pt idx="11677" formatCode="General">
                  <c:v>0.24051100000000011</c:v>
                </c:pt>
                <c:pt idx="11678" formatCode="General">
                  <c:v>0.24053099999999999</c:v>
                </c:pt>
                <c:pt idx="11679" formatCode="General">
                  <c:v>0.24055199999999999</c:v>
                </c:pt>
                <c:pt idx="11680" formatCode="General">
                  <c:v>0.24057200000000001</c:v>
                </c:pt>
                <c:pt idx="11681" formatCode="General">
                  <c:v>0.24059300000000011</c:v>
                </c:pt>
                <c:pt idx="11682" formatCode="General">
                  <c:v>0.24061399999999999</c:v>
                </c:pt>
                <c:pt idx="11683" formatCode="General">
                  <c:v>0.24063499999999999</c:v>
                </c:pt>
                <c:pt idx="11684" formatCode="General">
                  <c:v>0.24065500000000001</c:v>
                </c:pt>
                <c:pt idx="11685" formatCode="General">
                  <c:v>0.240676</c:v>
                </c:pt>
                <c:pt idx="11686" formatCode="General">
                  <c:v>0.24069599999999999</c:v>
                </c:pt>
                <c:pt idx="11687" formatCode="General">
                  <c:v>0.24071600000000018</c:v>
                </c:pt>
                <c:pt idx="11688" formatCode="General">
                  <c:v>0.24073700000000012</c:v>
                </c:pt>
                <c:pt idx="11689" formatCode="General">
                  <c:v>0.24075800000000011</c:v>
                </c:pt>
                <c:pt idx="11690" formatCode="General">
                  <c:v>0.24077899999999999</c:v>
                </c:pt>
                <c:pt idx="11691" formatCode="General">
                  <c:v>0.24079900000000018</c:v>
                </c:pt>
                <c:pt idx="11692" formatCode="General">
                  <c:v>0.24082000000000001</c:v>
                </c:pt>
                <c:pt idx="11693" formatCode="General">
                  <c:v>0.24084000000000011</c:v>
                </c:pt>
                <c:pt idx="11694" formatCode="General">
                  <c:v>0.24086099999999999</c:v>
                </c:pt>
                <c:pt idx="11695" formatCode="General">
                  <c:v>0.24088100000000001</c:v>
                </c:pt>
                <c:pt idx="11696" formatCode="General">
                  <c:v>0.24090200000000012</c:v>
                </c:pt>
                <c:pt idx="11697" formatCode="General">
                  <c:v>0.24092300000000011</c:v>
                </c:pt>
                <c:pt idx="11698" formatCode="General">
                  <c:v>0.24094400000000019</c:v>
                </c:pt>
                <c:pt idx="11699" formatCode="General">
                  <c:v>0.24096400000000018</c:v>
                </c:pt>
                <c:pt idx="11700" formatCode="General">
                  <c:v>0.24098500000000012</c:v>
                </c:pt>
                <c:pt idx="11701" formatCode="General">
                  <c:v>0.24100500000000011</c:v>
                </c:pt>
                <c:pt idx="11702" formatCode="General">
                  <c:v>0.24102499999999999</c:v>
                </c:pt>
                <c:pt idx="11703" formatCode="General">
                  <c:v>0.24104600000000018</c:v>
                </c:pt>
                <c:pt idx="11704" formatCode="General">
                  <c:v>0.24106700000000011</c:v>
                </c:pt>
                <c:pt idx="11705" formatCode="General">
                  <c:v>0.24108700000000011</c:v>
                </c:pt>
                <c:pt idx="11706" formatCode="General">
                  <c:v>0.24110799999999999</c:v>
                </c:pt>
                <c:pt idx="11707" formatCode="General">
                  <c:v>0.24112900000000001</c:v>
                </c:pt>
                <c:pt idx="11708" formatCode="General">
                  <c:v>0.24114900000000011</c:v>
                </c:pt>
                <c:pt idx="11709" formatCode="General">
                  <c:v>0.24117</c:v>
                </c:pt>
                <c:pt idx="11710" formatCode="General">
                  <c:v>0.24118999999999999</c:v>
                </c:pt>
                <c:pt idx="11711" formatCode="General">
                  <c:v>0.24121100000000012</c:v>
                </c:pt>
                <c:pt idx="11712" formatCode="General">
                  <c:v>0.24123200000000011</c:v>
                </c:pt>
                <c:pt idx="11713" formatCode="General">
                  <c:v>0.24125199999999999</c:v>
                </c:pt>
                <c:pt idx="11714" formatCode="General">
                  <c:v>0.24127299999999999</c:v>
                </c:pt>
                <c:pt idx="11715" formatCode="General">
                  <c:v>0.24129300000000012</c:v>
                </c:pt>
                <c:pt idx="11716" formatCode="General">
                  <c:v>0.24131400000000011</c:v>
                </c:pt>
                <c:pt idx="11717" formatCode="General">
                  <c:v>0.24133399999999999</c:v>
                </c:pt>
                <c:pt idx="11718" formatCode="General">
                  <c:v>0.24135499999999999</c:v>
                </c:pt>
                <c:pt idx="11719" formatCode="General">
                  <c:v>0.24137600000000001</c:v>
                </c:pt>
                <c:pt idx="11720" formatCode="General">
                  <c:v>0.24139700000000011</c:v>
                </c:pt>
                <c:pt idx="11721" formatCode="General">
                  <c:v>0.24141700000000019</c:v>
                </c:pt>
                <c:pt idx="11722" formatCode="General">
                  <c:v>0.24143800000000018</c:v>
                </c:pt>
                <c:pt idx="11723" formatCode="General">
                  <c:v>0.24145800000000012</c:v>
                </c:pt>
                <c:pt idx="11724" formatCode="General">
                  <c:v>0.24147900000000011</c:v>
                </c:pt>
                <c:pt idx="11725" formatCode="General">
                  <c:v>0.24149900000000019</c:v>
                </c:pt>
                <c:pt idx="11726" formatCode="General">
                  <c:v>0.24152000000000001</c:v>
                </c:pt>
                <c:pt idx="11727" formatCode="General">
                  <c:v>0.24154000000000012</c:v>
                </c:pt>
                <c:pt idx="11728" formatCode="General">
                  <c:v>0.24156100000000011</c:v>
                </c:pt>
                <c:pt idx="11729" formatCode="General">
                  <c:v>0.24158199999999999</c:v>
                </c:pt>
                <c:pt idx="11730" formatCode="General">
                  <c:v>0.24160200000000001</c:v>
                </c:pt>
                <c:pt idx="11731" formatCode="General">
                  <c:v>0.241623</c:v>
                </c:pt>
                <c:pt idx="11732" formatCode="General">
                  <c:v>0.24164300000000011</c:v>
                </c:pt>
                <c:pt idx="11733" formatCode="General">
                  <c:v>0.24166399999999999</c:v>
                </c:pt>
                <c:pt idx="11734" formatCode="General">
                  <c:v>0.24168400000000001</c:v>
                </c:pt>
                <c:pt idx="11735" formatCode="General">
                  <c:v>0.24170500000000011</c:v>
                </c:pt>
                <c:pt idx="11736" formatCode="General">
                  <c:v>0.24172600000000011</c:v>
                </c:pt>
                <c:pt idx="11737" formatCode="General">
                  <c:v>0.24174700000000018</c:v>
                </c:pt>
                <c:pt idx="11738" formatCode="General">
                  <c:v>0.24176700000000018</c:v>
                </c:pt>
                <c:pt idx="11739" formatCode="General">
                  <c:v>0.24178800000000011</c:v>
                </c:pt>
                <c:pt idx="11740" formatCode="General">
                  <c:v>0.24180800000000011</c:v>
                </c:pt>
                <c:pt idx="11741" formatCode="General">
                  <c:v>0.24182799999999999</c:v>
                </c:pt>
                <c:pt idx="11742" formatCode="General">
                  <c:v>0.24184900000000012</c:v>
                </c:pt>
                <c:pt idx="11743" formatCode="General">
                  <c:v>0.24187</c:v>
                </c:pt>
                <c:pt idx="11744" formatCode="General">
                  <c:v>0.24189099999999999</c:v>
                </c:pt>
                <c:pt idx="11745" formatCode="General">
                  <c:v>0.24191100000000013</c:v>
                </c:pt>
                <c:pt idx="11746" formatCode="General">
                  <c:v>0.24193200000000012</c:v>
                </c:pt>
                <c:pt idx="11747" formatCode="General">
                  <c:v>0.24195200000000011</c:v>
                </c:pt>
                <c:pt idx="11748" formatCode="General">
                  <c:v>0.24197299999999999</c:v>
                </c:pt>
                <c:pt idx="11749" formatCode="General">
                  <c:v>0.24199300000000018</c:v>
                </c:pt>
                <c:pt idx="11750" formatCode="General">
                  <c:v>0.24201500000000012</c:v>
                </c:pt>
                <c:pt idx="11751" formatCode="General">
                  <c:v>0.24203500000000011</c:v>
                </c:pt>
                <c:pt idx="11752" formatCode="General">
                  <c:v>0.24205599999999999</c:v>
                </c:pt>
                <c:pt idx="11753" formatCode="General">
                  <c:v>0.24207600000000001</c:v>
                </c:pt>
                <c:pt idx="11754" formatCode="General">
                  <c:v>0.24209700000000012</c:v>
                </c:pt>
                <c:pt idx="11755" formatCode="General">
                  <c:v>0.24211700000000011</c:v>
                </c:pt>
                <c:pt idx="11756" formatCode="General">
                  <c:v>0.24213799999999999</c:v>
                </c:pt>
                <c:pt idx="11757" formatCode="General">
                  <c:v>0.24215900000000001</c:v>
                </c:pt>
                <c:pt idx="11758" formatCode="General">
                  <c:v>0.24217900000000001</c:v>
                </c:pt>
                <c:pt idx="11759" formatCode="General">
                  <c:v>0.24220000000000011</c:v>
                </c:pt>
                <c:pt idx="11760" formatCode="General">
                  <c:v>0.2422200000000001</c:v>
                </c:pt>
                <c:pt idx="11761" formatCode="General">
                  <c:v>0.24224100000000018</c:v>
                </c:pt>
                <c:pt idx="11762" formatCode="General">
                  <c:v>0.24226100000000012</c:v>
                </c:pt>
                <c:pt idx="11763" formatCode="General">
                  <c:v>0.24228200000000011</c:v>
                </c:pt>
                <c:pt idx="11764" formatCode="General">
                  <c:v>0.24230299999999999</c:v>
                </c:pt>
                <c:pt idx="11765" formatCode="General">
                  <c:v>0.24232400000000001</c:v>
                </c:pt>
                <c:pt idx="11766" formatCode="General">
                  <c:v>0.24234400000000011</c:v>
                </c:pt>
                <c:pt idx="11767" formatCode="General">
                  <c:v>0.24236500000000011</c:v>
                </c:pt>
                <c:pt idx="11768" formatCode="General">
                  <c:v>0.24238499999999999</c:v>
                </c:pt>
                <c:pt idx="11769" formatCode="General">
                  <c:v>0.24240500000000012</c:v>
                </c:pt>
                <c:pt idx="11770" formatCode="General">
                  <c:v>0.24242600000000011</c:v>
                </c:pt>
                <c:pt idx="11771" formatCode="General">
                  <c:v>0.24244700000000022</c:v>
                </c:pt>
                <c:pt idx="11772" formatCode="General">
                  <c:v>0.24246800000000018</c:v>
                </c:pt>
                <c:pt idx="11773" formatCode="General">
                  <c:v>0.24248800000000012</c:v>
                </c:pt>
                <c:pt idx="11774" formatCode="General">
                  <c:v>0.24250900000000011</c:v>
                </c:pt>
                <c:pt idx="11775" formatCode="General">
                  <c:v>0.24252899999999999</c:v>
                </c:pt>
                <c:pt idx="11776" formatCode="General">
                  <c:v>0.24255000000000004</c:v>
                </c:pt>
                <c:pt idx="11777" formatCode="General">
                  <c:v>0.24257000000000001</c:v>
                </c:pt>
                <c:pt idx="11778" formatCode="General">
                  <c:v>0.24259100000000011</c:v>
                </c:pt>
                <c:pt idx="11779" formatCode="General">
                  <c:v>0.24261099999999999</c:v>
                </c:pt>
                <c:pt idx="11780" formatCode="General">
                  <c:v>0.24263299999999999</c:v>
                </c:pt>
                <c:pt idx="11781" formatCode="General">
                  <c:v>0.24265300000000001</c:v>
                </c:pt>
                <c:pt idx="11782" formatCode="General">
                  <c:v>0.242673</c:v>
                </c:pt>
                <c:pt idx="11783" formatCode="General">
                  <c:v>0.24269399999999999</c:v>
                </c:pt>
                <c:pt idx="11784" formatCode="General">
                  <c:v>0.24271400000000018</c:v>
                </c:pt>
                <c:pt idx="11785" formatCode="General">
                  <c:v>0.24273500000000012</c:v>
                </c:pt>
                <c:pt idx="11786" formatCode="General">
                  <c:v>0.24275600000000011</c:v>
                </c:pt>
                <c:pt idx="11787" formatCode="General">
                  <c:v>0.24277599999999999</c:v>
                </c:pt>
                <c:pt idx="11788" formatCode="General">
                  <c:v>0.24279700000000018</c:v>
                </c:pt>
                <c:pt idx="11789" formatCode="General">
                  <c:v>0.24281800000000012</c:v>
                </c:pt>
                <c:pt idx="11790" formatCode="General">
                  <c:v>0.24283800000000011</c:v>
                </c:pt>
                <c:pt idx="11791" formatCode="General">
                  <c:v>0.24285899999999999</c:v>
                </c:pt>
                <c:pt idx="11792" formatCode="General">
                  <c:v>0.24287900000000001</c:v>
                </c:pt>
                <c:pt idx="11793" formatCode="General">
                  <c:v>0.24290000000000012</c:v>
                </c:pt>
                <c:pt idx="11794" formatCode="General">
                  <c:v>0.24292100000000011</c:v>
                </c:pt>
                <c:pt idx="11795" formatCode="General">
                  <c:v>0.24294100000000018</c:v>
                </c:pt>
                <c:pt idx="11796" formatCode="General">
                  <c:v>0.24296200000000018</c:v>
                </c:pt>
                <c:pt idx="11797" formatCode="General">
                  <c:v>0.24298200000000011</c:v>
                </c:pt>
                <c:pt idx="11798" formatCode="General">
                  <c:v>0.24300300000000011</c:v>
                </c:pt>
                <c:pt idx="11799" formatCode="General">
                  <c:v>0.24302299999999999</c:v>
                </c:pt>
                <c:pt idx="11800" formatCode="General">
                  <c:v>0.24304400000000018</c:v>
                </c:pt>
                <c:pt idx="11801" formatCode="General">
                  <c:v>0.24306400000000011</c:v>
                </c:pt>
                <c:pt idx="11802" formatCode="General">
                  <c:v>0.24308500000000011</c:v>
                </c:pt>
                <c:pt idx="11803" formatCode="General">
                  <c:v>0.24310599999999999</c:v>
                </c:pt>
                <c:pt idx="11804" formatCode="General">
                  <c:v>0.24312700000000001</c:v>
                </c:pt>
                <c:pt idx="11805" formatCode="General">
                  <c:v>0.24314700000000011</c:v>
                </c:pt>
                <c:pt idx="11806" formatCode="General">
                  <c:v>0.24316800000000011</c:v>
                </c:pt>
                <c:pt idx="11807" formatCode="General">
                  <c:v>0.24318799999999999</c:v>
                </c:pt>
                <c:pt idx="11808" formatCode="General">
                  <c:v>0.24320800000000012</c:v>
                </c:pt>
                <c:pt idx="11809" formatCode="General">
                  <c:v>0.24322900000000011</c:v>
                </c:pt>
                <c:pt idx="11810" formatCode="General">
                  <c:v>0.24325000000000011</c:v>
                </c:pt>
                <c:pt idx="11811" formatCode="General">
                  <c:v>0.24327099999999999</c:v>
                </c:pt>
                <c:pt idx="11812" formatCode="General">
                  <c:v>0.24329100000000012</c:v>
                </c:pt>
                <c:pt idx="11813" formatCode="General">
                  <c:v>0.24331200000000011</c:v>
                </c:pt>
                <c:pt idx="11814" formatCode="General">
                  <c:v>0.24333199999999999</c:v>
                </c:pt>
                <c:pt idx="11815" formatCode="General">
                  <c:v>0.24335300000000001</c:v>
                </c:pt>
                <c:pt idx="11816" formatCode="General">
                  <c:v>0.24337300000000001</c:v>
                </c:pt>
                <c:pt idx="11817" formatCode="General">
                  <c:v>0.24339400000000011</c:v>
                </c:pt>
                <c:pt idx="11818" formatCode="General">
                  <c:v>0.24341500000000019</c:v>
                </c:pt>
                <c:pt idx="11819" formatCode="General">
                  <c:v>0.24343600000000018</c:v>
                </c:pt>
                <c:pt idx="11820" formatCode="General">
                  <c:v>0.24345600000000012</c:v>
                </c:pt>
                <c:pt idx="11821" formatCode="General">
                  <c:v>0.24347700000000011</c:v>
                </c:pt>
                <c:pt idx="11822" formatCode="General">
                  <c:v>0.24349700000000019</c:v>
                </c:pt>
                <c:pt idx="11823" formatCode="General">
                  <c:v>0.24351700000000018</c:v>
                </c:pt>
                <c:pt idx="11824" formatCode="General">
                  <c:v>0.24353900000000012</c:v>
                </c:pt>
                <c:pt idx="11825" formatCode="General">
                  <c:v>0.24355900000000011</c:v>
                </c:pt>
                <c:pt idx="11826" formatCode="General">
                  <c:v>0.24357999999999999</c:v>
                </c:pt>
                <c:pt idx="11827" formatCode="General">
                  <c:v>0.24360000000000001</c:v>
                </c:pt>
                <c:pt idx="11828" formatCode="General">
                  <c:v>0.243621</c:v>
                </c:pt>
                <c:pt idx="11829" formatCode="General">
                  <c:v>0.24364100000000011</c:v>
                </c:pt>
                <c:pt idx="11830" formatCode="General">
                  <c:v>0.24366199999999999</c:v>
                </c:pt>
                <c:pt idx="11831" formatCode="General">
                  <c:v>0.24368300000000001</c:v>
                </c:pt>
                <c:pt idx="11832" formatCode="General">
                  <c:v>0.24370400000000011</c:v>
                </c:pt>
                <c:pt idx="11833" formatCode="General">
                  <c:v>0.24372400000000011</c:v>
                </c:pt>
                <c:pt idx="11834" formatCode="General">
                  <c:v>0.24374400000000018</c:v>
                </c:pt>
                <c:pt idx="11835" formatCode="General">
                  <c:v>0.24376500000000012</c:v>
                </c:pt>
                <c:pt idx="11836" formatCode="General">
                  <c:v>0.24378500000000011</c:v>
                </c:pt>
                <c:pt idx="11837" formatCode="General">
                  <c:v>0.24380599999999999</c:v>
                </c:pt>
                <c:pt idx="11838" formatCode="General">
                  <c:v>0.24382699999999999</c:v>
                </c:pt>
                <c:pt idx="11839" formatCode="General">
                  <c:v>0.24384800000000012</c:v>
                </c:pt>
                <c:pt idx="11840" formatCode="General">
                  <c:v>0.24386800000000011</c:v>
                </c:pt>
                <c:pt idx="11841" formatCode="General">
                  <c:v>0.24388899999999999</c:v>
                </c:pt>
                <c:pt idx="11842" formatCode="General">
                  <c:v>0.24390900000000013</c:v>
                </c:pt>
                <c:pt idx="11843" formatCode="General">
                  <c:v>0.24393000000000012</c:v>
                </c:pt>
                <c:pt idx="11844" formatCode="General">
                  <c:v>0.24395000000000011</c:v>
                </c:pt>
                <c:pt idx="11845" formatCode="General">
                  <c:v>0.24397099999999999</c:v>
                </c:pt>
                <c:pt idx="11846" formatCode="General">
                  <c:v>0.24399200000000013</c:v>
                </c:pt>
                <c:pt idx="11847" formatCode="General">
                  <c:v>0.24401300000000012</c:v>
                </c:pt>
                <c:pt idx="11848" formatCode="General">
                  <c:v>0.24403300000000011</c:v>
                </c:pt>
                <c:pt idx="11849" formatCode="General">
                  <c:v>0.24405299999999999</c:v>
                </c:pt>
                <c:pt idx="11850" formatCode="General">
                  <c:v>0.24407400000000001</c:v>
                </c:pt>
                <c:pt idx="11851" formatCode="General">
                  <c:v>0.24409400000000012</c:v>
                </c:pt>
                <c:pt idx="11852" formatCode="General">
                  <c:v>0.24411500000000011</c:v>
                </c:pt>
                <c:pt idx="11853" formatCode="General">
                  <c:v>0.24413499999999999</c:v>
                </c:pt>
                <c:pt idx="11854" formatCode="General">
                  <c:v>0.24415600000000001</c:v>
                </c:pt>
                <c:pt idx="11855" formatCode="General">
                  <c:v>0.24417700000000001</c:v>
                </c:pt>
                <c:pt idx="11856" formatCode="General">
                  <c:v>0.24419800000000011</c:v>
                </c:pt>
                <c:pt idx="11857" formatCode="General">
                  <c:v>0.24421800000000018</c:v>
                </c:pt>
                <c:pt idx="11858" formatCode="General">
                  <c:v>0.24423900000000018</c:v>
                </c:pt>
                <c:pt idx="11859" formatCode="General">
                  <c:v>0.24425900000000011</c:v>
                </c:pt>
                <c:pt idx="11860" formatCode="General">
                  <c:v>0.24428000000000011</c:v>
                </c:pt>
                <c:pt idx="11861" formatCode="General">
                  <c:v>0.24430000000000004</c:v>
                </c:pt>
                <c:pt idx="11862" formatCode="General">
                  <c:v>0.24432100000000001</c:v>
                </c:pt>
                <c:pt idx="11863" formatCode="General">
                  <c:v>0.24434200000000011</c:v>
                </c:pt>
                <c:pt idx="11864" formatCode="General">
                  <c:v>0.24436200000000011</c:v>
                </c:pt>
                <c:pt idx="11865" formatCode="General">
                  <c:v>0.24438299999999999</c:v>
                </c:pt>
                <c:pt idx="11866" formatCode="General">
                  <c:v>0.24440300000000012</c:v>
                </c:pt>
                <c:pt idx="11867" formatCode="General">
                  <c:v>0.24442400000000011</c:v>
                </c:pt>
                <c:pt idx="11868" formatCode="General">
                  <c:v>0.24444500000000022</c:v>
                </c:pt>
                <c:pt idx="11869" formatCode="General">
                  <c:v>0.24446600000000018</c:v>
                </c:pt>
                <c:pt idx="11870" formatCode="General">
                  <c:v>0.24448600000000012</c:v>
                </c:pt>
                <c:pt idx="11871" formatCode="General">
                  <c:v>0.24450700000000011</c:v>
                </c:pt>
                <c:pt idx="11872" formatCode="General">
                  <c:v>0.24452699999999999</c:v>
                </c:pt>
                <c:pt idx="11873" formatCode="General">
                  <c:v>0.24454800000000018</c:v>
                </c:pt>
                <c:pt idx="11874" formatCode="General">
                  <c:v>0.24456800000000012</c:v>
                </c:pt>
                <c:pt idx="11875" formatCode="General">
                  <c:v>0.24458800000000011</c:v>
                </c:pt>
                <c:pt idx="11876" formatCode="General">
                  <c:v>0.24460899999999999</c:v>
                </c:pt>
                <c:pt idx="11877" formatCode="General">
                  <c:v>0.24462999999999999</c:v>
                </c:pt>
                <c:pt idx="11878" formatCode="General">
                  <c:v>0.24465100000000001</c:v>
                </c:pt>
                <c:pt idx="11879" formatCode="General">
                  <c:v>0.244671</c:v>
                </c:pt>
                <c:pt idx="11880" formatCode="General">
                  <c:v>0.24469199999999999</c:v>
                </c:pt>
                <c:pt idx="11881" formatCode="General">
                  <c:v>0.24471200000000018</c:v>
                </c:pt>
                <c:pt idx="11882" formatCode="General">
                  <c:v>0.24473300000000012</c:v>
                </c:pt>
                <c:pt idx="11883" formatCode="General">
                  <c:v>0.24475300000000011</c:v>
                </c:pt>
                <c:pt idx="11884" formatCode="General">
                  <c:v>0.24477399999999999</c:v>
                </c:pt>
                <c:pt idx="11885" formatCode="General">
                  <c:v>0.24479500000000018</c:v>
                </c:pt>
                <c:pt idx="11886" formatCode="General">
                  <c:v>0.24481600000000012</c:v>
                </c:pt>
                <c:pt idx="11887" formatCode="General">
                  <c:v>0.24483600000000011</c:v>
                </c:pt>
                <c:pt idx="11888" formatCode="General">
                  <c:v>0.24485599999999999</c:v>
                </c:pt>
                <c:pt idx="11889" formatCode="General">
                  <c:v>0.24487700000000001</c:v>
                </c:pt>
                <c:pt idx="11890" formatCode="General">
                  <c:v>0.24489700000000011</c:v>
                </c:pt>
                <c:pt idx="11891" formatCode="General">
                  <c:v>0.24491800000000022</c:v>
                </c:pt>
                <c:pt idx="11892" formatCode="General">
                  <c:v>0.24493900000000018</c:v>
                </c:pt>
                <c:pt idx="11893" formatCode="General">
                  <c:v>0.24496000000000018</c:v>
                </c:pt>
                <c:pt idx="11894" formatCode="General">
                  <c:v>0.24498000000000011</c:v>
                </c:pt>
                <c:pt idx="11895" formatCode="General">
                  <c:v>0.24500100000000011</c:v>
                </c:pt>
                <c:pt idx="11896" formatCode="General">
                  <c:v>0.24502099999999999</c:v>
                </c:pt>
                <c:pt idx="11897" formatCode="General">
                  <c:v>0.24504200000000018</c:v>
                </c:pt>
                <c:pt idx="11898" formatCode="General">
                  <c:v>0.24506300000000011</c:v>
                </c:pt>
                <c:pt idx="11899" formatCode="General">
                  <c:v>0.24508400000000011</c:v>
                </c:pt>
                <c:pt idx="11900" formatCode="General">
                  <c:v>0.24510399999999999</c:v>
                </c:pt>
                <c:pt idx="11901" formatCode="General">
                  <c:v>0.24512400000000001</c:v>
                </c:pt>
                <c:pt idx="11902" formatCode="General">
                  <c:v>0.24514500000000011</c:v>
                </c:pt>
                <c:pt idx="11903" formatCode="General">
                  <c:v>0.24516499999999999</c:v>
                </c:pt>
                <c:pt idx="11904" formatCode="General">
                  <c:v>0.24518599999999999</c:v>
                </c:pt>
                <c:pt idx="11905" formatCode="General">
                  <c:v>0.24520700000000012</c:v>
                </c:pt>
                <c:pt idx="11906" formatCode="General">
                  <c:v>0.24522800000000011</c:v>
                </c:pt>
                <c:pt idx="11907" formatCode="General">
                  <c:v>0.24524800000000019</c:v>
                </c:pt>
                <c:pt idx="11908" formatCode="General">
                  <c:v>0.24526900000000013</c:v>
                </c:pt>
                <c:pt idx="11909" formatCode="General">
                  <c:v>0.24528900000000012</c:v>
                </c:pt>
                <c:pt idx="11910" formatCode="General">
                  <c:v>0.24531000000000011</c:v>
                </c:pt>
                <c:pt idx="11911" formatCode="General">
                  <c:v>0.24532999999999999</c:v>
                </c:pt>
                <c:pt idx="11912" formatCode="General">
                  <c:v>0.24535100000000001</c:v>
                </c:pt>
                <c:pt idx="11913" formatCode="General">
                  <c:v>0.24537200000000001</c:v>
                </c:pt>
                <c:pt idx="11914" formatCode="General">
                  <c:v>0.24539300000000011</c:v>
                </c:pt>
                <c:pt idx="11915" formatCode="General">
                  <c:v>0.24541300000000019</c:v>
                </c:pt>
                <c:pt idx="11916" formatCode="General">
                  <c:v>0.24543300000000018</c:v>
                </c:pt>
                <c:pt idx="11917" formatCode="General">
                  <c:v>0.24545400000000012</c:v>
                </c:pt>
                <c:pt idx="11918" formatCode="General">
                  <c:v>0.24547400000000011</c:v>
                </c:pt>
                <c:pt idx="11919" formatCode="General">
                  <c:v>0.24549500000000019</c:v>
                </c:pt>
                <c:pt idx="11920" formatCode="General">
                  <c:v>0.24551600000000018</c:v>
                </c:pt>
                <c:pt idx="11921" formatCode="General">
                  <c:v>0.24553700000000012</c:v>
                </c:pt>
                <c:pt idx="11922" formatCode="General">
                  <c:v>0.24555700000000011</c:v>
                </c:pt>
                <c:pt idx="11923" formatCode="General">
                  <c:v>0.24557799999999999</c:v>
                </c:pt>
                <c:pt idx="11924" formatCode="General">
                  <c:v>0.24559800000000018</c:v>
                </c:pt>
                <c:pt idx="11925" formatCode="General">
                  <c:v>0.24561900000000012</c:v>
                </c:pt>
                <c:pt idx="11926" formatCode="General">
                  <c:v>0.24563900000000011</c:v>
                </c:pt>
                <c:pt idx="11927" formatCode="General">
                  <c:v>0.24565999999999999</c:v>
                </c:pt>
                <c:pt idx="11928" formatCode="General">
                  <c:v>0.24568000000000001</c:v>
                </c:pt>
                <c:pt idx="11929" formatCode="General">
                  <c:v>0.24570100000000011</c:v>
                </c:pt>
                <c:pt idx="11930" formatCode="General">
                  <c:v>0.24572200000000011</c:v>
                </c:pt>
                <c:pt idx="11931" formatCode="General">
                  <c:v>0.24574200000000018</c:v>
                </c:pt>
                <c:pt idx="11932" formatCode="General">
                  <c:v>0.24576300000000012</c:v>
                </c:pt>
                <c:pt idx="11933" formatCode="General">
                  <c:v>0.24578300000000011</c:v>
                </c:pt>
                <c:pt idx="11934" formatCode="General">
                  <c:v>0.24580399999999999</c:v>
                </c:pt>
                <c:pt idx="11935" formatCode="General">
                  <c:v>0.24582499999999999</c:v>
                </c:pt>
                <c:pt idx="11936" formatCode="General">
                  <c:v>0.24584500000000012</c:v>
                </c:pt>
                <c:pt idx="11937" formatCode="General">
                  <c:v>0.24586600000000011</c:v>
                </c:pt>
                <c:pt idx="11938" formatCode="General">
                  <c:v>0.24588699999999999</c:v>
                </c:pt>
                <c:pt idx="11939" formatCode="General">
                  <c:v>0.24590700000000013</c:v>
                </c:pt>
                <c:pt idx="11940" formatCode="General">
                  <c:v>0.24592800000000012</c:v>
                </c:pt>
                <c:pt idx="11941" formatCode="General">
                  <c:v>0.24594800000000025</c:v>
                </c:pt>
                <c:pt idx="11942" formatCode="General">
                  <c:v>0.24596900000000019</c:v>
                </c:pt>
                <c:pt idx="11943" formatCode="General">
                  <c:v>0.24599000000000013</c:v>
                </c:pt>
                <c:pt idx="11944" formatCode="General">
                  <c:v>0.24601000000000012</c:v>
                </c:pt>
                <c:pt idx="11945" formatCode="General">
                  <c:v>0.24603100000000011</c:v>
                </c:pt>
                <c:pt idx="11946" formatCode="General">
                  <c:v>0.24605099999999999</c:v>
                </c:pt>
                <c:pt idx="11947" formatCode="General">
                  <c:v>0.24607200000000001</c:v>
                </c:pt>
                <c:pt idx="11948" formatCode="General">
                  <c:v>0.24609200000000012</c:v>
                </c:pt>
                <c:pt idx="11949" formatCode="General">
                  <c:v>0.24611300000000011</c:v>
                </c:pt>
                <c:pt idx="11950" formatCode="General">
                  <c:v>0.24613299999999999</c:v>
                </c:pt>
                <c:pt idx="11951" formatCode="General">
                  <c:v>0.24615400000000001</c:v>
                </c:pt>
                <c:pt idx="11952" formatCode="General">
                  <c:v>0.246175</c:v>
                </c:pt>
                <c:pt idx="11953" formatCode="General">
                  <c:v>0.24619600000000011</c:v>
                </c:pt>
                <c:pt idx="11954" formatCode="General">
                  <c:v>0.24621600000000018</c:v>
                </c:pt>
                <c:pt idx="11955" formatCode="General">
                  <c:v>0.24623600000000018</c:v>
                </c:pt>
                <c:pt idx="11956" formatCode="General">
                  <c:v>0.24625700000000011</c:v>
                </c:pt>
                <c:pt idx="11957" formatCode="General">
                  <c:v>0.24627700000000011</c:v>
                </c:pt>
                <c:pt idx="11958" formatCode="General">
                  <c:v>0.24629800000000018</c:v>
                </c:pt>
                <c:pt idx="11959" formatCode="General">
                  <c:v>0.24631900000000018</c:v>
                </c:pt>
                <c:pt idx="11960" formatCode="General">
                  <c:v>0.24634000000000011</c:v>
                </c:pt>
                <c:pt idx="11961" formatCode="General">
                  <c:v>0.24636000000000011</c:v>
                </c:pt>
                <c:pt idx="11962" formatCode="General">
                  <c:v>0.24638099999999999</c:v>
                </c:pt>
                <c:pt idx="11963" formatCode="General">
                  <c:v>0.24640100000000012</c:v>
                </c:pt>
                <c:pt idx="11964" formatCode="General">
                  <c:v>0.24642200000000011</c:v>
                </c:pt>
                <c:pt idx="11965" formatCode="General">
                  <c:v>0.24644200000000019</c:v>
                </c:pt>
                <c:pt idx="11966" formatCode="General">
                  <c:v>0.24646400000000018</c:v>
                </c:pt>
                <c:pt idx="11967" formatCode="General">
                  <c:v>0.24648400000000012</c:v>
                </c:pt>
                <c:pt idx="11968" formatCode="General">
                  <c:v>0.24650400000000011</c:v>
                </c:pt>
                <c:pt idx="11969" formatCode="General">
                  <c:v>0.24652499999999999</c:v>
                </c:pt>
                <c:pt idx="11970" formatCode="General">
                  <c:v>0.24654500000000013</c:v>
                </c:pt>
                <c:pt idx="11971" formatCode="General">
                  <c:v>0.24656600000000012</c:v>
                </c:pt>
                <c:pt idx="11972" formatCode="General">
                  <c:v>0.24658700000000011</c:v>
                </c:pt>
                <c:pt idx="11973" formatCode="General">
                  <c:v>0.24660799999999999</c:v>
                </c:pt>
                <c:pt idx="11974" formatCode="General">
                  <c:v>0.24662800000000001</c:v>
                </c:pt>
                <c:pt idx="11975" formatCode="General">
                  <c:v>0.24664900000000012</c:v>
                </c:pt>
                <c:pt idx="11976" formatCode="General">
                  <c:v>0.24666900000000011</c:v>
                </c:pt>
                <c:pt idx="11977" formatCode="General">
                  <c:v>0.24668999999999999</c:v>
                </c:pt>
                <c:pt idx="11978" formatCode="General">
                  <c:v>0.24671000000000018</c:v>
                </c:pt>
                <c:pt idx="11979" formatCode="General">
                  <c:v>0.24673100000000012</c:v>
                </c:pt>
                <c:pt idx="11980" formatCode="General">
                  <c:v>0.24675200000000011</c:v>
                </c:pt>
                <c:pt idx="11981" formatCode="General">
                  <c:v>0.24677299999999999</c:v>
                </c:pt>
                <c:pt idx="11982" formatCode="General">
                  <c:v>0.24679300000000018</c:v>
                </c:pt>
                <c:pt idx="11983" formatCode="General">
                  <c:v>0.24681300000000012</c:v>
                </c:pt>
                <c:pt idx="11984" formatCode="General">
                  <c:v>0.24683400000000011</c:v>
                </c:pt>
                <c:pt idx="11985" formatCode="General">
                  <c:v>0.24685399999999999</c:v>
                </c:pt>
                <c:pt idx="11986" formatCode="General">
                  <c:v>0.24687500000000001</c:v>
                </c:pt>
                <c:pt idx="11987" formatCode="General">
                  <c:v>0.24689600000000012</c:v>
                </c:pt>
                <c:pt idx="11988" formatCode="General">
                  <c:v>0.24691700000000022</c:v>
                </c:pt>
                <c:pt idx="11989" formatCode="General">
                  <c:v>0.24693700000000018</c:v>
                </c:pt>
                <c:pt idx="11990" formatCode="General">
                  <c:v>0.24695800000000018</c:v>
                </c:pt>
                <c:pt idx="11991" formatCode="General">
                  <c:v>0.24697800000000011</c:v>
                </c:pt>
                <c:pt idx="11992" formatCode="General">
                  <c:v>0.24699900000000022</c:v>
                </c:pt>
                <c:pt idx="11993" formatCode="General">
                  <c:v>0.24701900000000018</c:v>
                </c:pt>
                <c:pt idx="11994" formatCode="General">
                  <c:v>0.24704000000000018</c:v>
                </c:pt>
                <c:pt idx="11995" formatCode="General">
                  <c:v>0.24706100000000011</c:v>
                </c:pt>
                <c:pt idx="11996" formatCode="General">
                  <c:v>0.24708100000000011</c:v>
                </c:pt>
                <c:pt idx="11997" formatCode="General">
                  <c:v>0.24710199999999999</c:v>
                </c:pt>
                <c:pt idx="11998" formatCode="General">
                  <c:v>0.24712200000000001</c:v>
                </c:pt>
                <c:pt idx="11999" formatCode="General">
                  <c:v>0.24714300000000011</c:v>
                </c:pt>
                <c:pt idx="12000" formatCode="General">
                  <c:v>0.24716299999999999</c:v>
                </c:pt>
                <c:pt idx="12001" formatCode="General">
                  <c:v>0.24718399999999999</c:v>
                </c:pt>
                <c:pt idx="12002" formatCode="General">
                  <c:v>0.24720400000000012</c:v>
                </c:pt>
                <c:pt idx="12003" formatCode="General">
                  <c:v>0.24722500000000011</c:v>
                </c:pt>
                <c:pt idx="12004" formatCode="General">
                  <c:v>0.24724600000000019</c:v>
                </c:pt>
                <c:pt idx="12005" formatCode="General">
                  <c:v>0.24726700000000013</c:v>
                </c:pt>
                <c:pt idx="12006" formatCode="General">
                  <c:v>0.24728700000000012</c:v>
                </c:pt>
                <c:pt idx="12007" formatCode="General">
                  <c:v>0.24730800000000011</c:v>
                </c:pt>
                <c:pt idx="12008" formatCode="General">
                  <c:v>0.24732799999999999</c:v>
                </c:pt>
                <c:pt idx="12009" formatCode="General">
                  <c:v>0.24734900000000018</c:v>
                </c:pt>
                <c:pt idx="12010" formatCode="General">
                  <c:v>0.24736900000000012</c:v>
                </c:pt>
                <c:pt idx="12011" formatCode="General">
                  <c:v>0.24739000000000011</c:v>
                </c:pt>
                <c:pt idx="12012" formatCode="General">
                  <c:v>0.24741100000000019</c:v>
                </c:pt>
                <c:pt idx="12013" formatCode="General">
                  <c:v>0.24743100000000018</c:v>
                </c:pt>
                <c:pt idx="12014" formatCode="General">
                  <c:v>0.24745200000000012</c:v>
                </c:pt>
                <c:pt idx="12015" formatCode="General">
                  <c:v>0.24747200000000011</c:v>
                </c:pt>
                <c:pt idx="12016" formatCode="General">
                  <c:v>0.24749300000000019</c:v>
                </c:pt>
                <c:pt idx="12017" formatCode="General">
                  <c:v>0.24751400000000018</c:v>
                </c:pt>
                <c:pt idx="12018" formatCode="General">
                  <c:v>0.24753400000000012</c:v>
                </c:pt>
                <c:pt idx="12019" formatCode="General">
                  <c:v>0.24755500000000011</c:v>
                </c:pt>
                <c:pt idx="12020" formatCode="General">
                  <c:v>0.24757599999999999</c:v>
                </c:pt>
                <c:pt idx="12021" formatCode="General">
                  <c:v>0.24759600000000018</c:v>
                </c:pt>
                <c:pt idx="12022" formatCode="General">
                  <c:v>0.24761600000000011</c:v>
                </c:pt>
                <c:pt idx="12023" formatCode="General">
                  <c:v>0.24763700000000011</c:v>
                </c:pt>
                <c:pt idx="12024" formatCode="General">
                  <c:v>0.24765699999999999</c:v>
                </c:pt>
                <c:pt idx="12025" formatCode="General">
                  <c:v>0.24767800000000001</c:v>
                </c:pt>
                <c:pt idx="12026" formatCode="General">
                  <c:v>0.24769900000000011</c:v>
                </c:pt>
                <c:pt idx="12027" formatCode="General">
                  <c:v>0.24772000000000011</c:v>
                </c:pt>
                <c:pt idx="12028" formatCode="General">
                  <c:v>0.24774000000000018</c:v>
                </c:pt>
                <c:pt idx="12029" formatCode="General">
                  <c:v>0.24776100000000012</c:v>
                </c:pt>
                <c:pt idx="12030" formatCode="General">
                  <c:v>0.24778100000000011</c:v>
                </c:pt>
                <c:pt idx="12031" formatCode="General">
                  <c:v>0.24780199999999999</c:v>
                </c:pt>
                <c:pt idx="12032" formatCode="General">
                  <c:v>0.24782199999999999</c:v>
                </c:pt>
                <c:pt idx="12033" formatCode="General">
                  <c:v>0.24784300000000012</c:v>
                </c:pt>
                <c:pt idx="12034" formatCode="General">
                  <c:v>0.24786400000000011</c:v>
                </c:pt>
                <c:pt idx="12035" formatCode="General">
                  <c:v>0.24788399999999999</c:v>
                </c:pt>
                <c:pt idx="12036" formatCode="General">
                  <c:v>0.24790500000000013</c:v>
                </c:pt>
                <c:pt idx="12037" formatCode="General">
                  <c:v>0.24792500000000012</c:v>
                </c:pt>
                <c:pt idx="12038" formatCode="General">
                  <c:v>0.24794600000000025</c:v>
                </c:pt>
                <c:pt idx="12039" formatCode="General">
                  <c:v>0.24796600000000019</c:v>
                </c:pt>
                <c:pt idx="12040" formatCode="General">
                  <c:v>0.24798700000000018</c:v>
                </c:pt>
                <c:pt idx="12041" formatCode="General">
                  <c:v>0.24800800000000012</c:v>
                </c:pt>
                <c:pt idx="12042" formatCode="General">
                  <c:v>0.24802900000000011</c:v>
                </c:pt>
                <c:pt idx="12043" formatCode="General">
                  <c:v>0.24804900000000019</c:v>
                </c:pt>
                <c:pt idx="12044" formatCode="General">
                  <c:v>0.24807000000000001</c:v>
                </c:pt>
                <c:pt idx="12045" formatCode="General">
                  <c:v>0.24809000000000012</c:v>
                </c:pt>
                <c:pt idx="12046" formatCode="General">
                  <c:v>0.24811100000000011</c:v>
                </c:pt>
                <c:pt idx="12047" formatCode="General">
                  <c:v>0.24813199999999999</c:v>
                </c:pt>
                <c:pt idx="12048" formatCode="General">
                  <c:v>0.24815300000000001</c:v>
                </c:pt>
                <c:pt idx="12049" formatCode="General">
                  <c:v>0.248173</c:v>
                </c:pt>
                <c:pt idx="12050" formatCode="General">
                  <c:v>0.24819300000000011</c:v>
                </c:pt>
                <c:pt idx="12051" formatCode="General">
                  <c:v>0.24821400000000018</c:v>
                </c:pt>
                <c:pt idx="12052" formatCode="General">
                  <c:v>0.24823400000000018</c:v>
                </c:pt>
                <c:pt idx="12053" formatCode="General">
                  <c:v>0.24825500000000011</c:v>
                </c:pt>
                <c:pt idx="12054" formatCode="General">
                  <c:v>0.24827600000000011</c:v>
                </c:pt>
                <c:pt idx="12055" formatCode="General">
                  <c:v>0.24829600000000018</c:v>
                </c:pt>
                <c:pt idx="12056" formatCode="General">
                  <c:v>0.24831700000000018</c:v>
                </c:pt>
                <c:pt idx="12057" formatCode="General">
                  <c:v>0.24833800000000011</c:v>
                </c:pt>
                <c:pt idx="12058" formatCode="General">
                  <c:v>0.24835800000000011</c:v>
                </c:pt>
                <c:pt idx="12059" formatCode="General">
                  <c:v>0.24837899999999999</c:v>
                </c:pt>
                <c:pt idx="12060" formatCode="General">
                  <c:v>0.24839900000000012</c:v>
                </c:pt>
                <c:pt idx="12061" formatCode="General">
                  <c:v>0.24842000000000011</c:v>
                </c:pt>
                <c:pt idx="12062" formatCode="General">
                  <c:v>0.24844100000000022</c:v>
                </c:pt>
                <c:pt idx="12063" formatCode="General">
                  <c:v>0.24846100000000018</c:v>
                </c:pt>
                <c:pt idx="12064" formatCode="General">
                  <c:v>0.24848200000000012</c:v>
                </c:pt>
                <c:pt idx="12065" formatCode="General">
                  <c:v>0.24850200000000011</c:v>
                </c:pt>
                <c:pt idx="12066" formatCode="General">
                  <c:v>0.24852299999999999</c:v>
                </c:pt>
                <c:pt idx="12067" formatCode="General">
                  <c:v>0.24854300000000012</c:v>
                </c:pt>
                <c:pt idx="12068" formatCode="General">
                  <c:v>0.24856400000000012</c:v>
                </c:pt>
                <c:pt idx="12069" formatCode="General">
                  <c:v>0.24858500000000011</c:v>
                </c:pt>
                <c:pt idx="12070" formatCode="General">
                  <c:v>0.24860599999999999</c:v>
                </c:pt>
                <c:pt idx="12071" formatCode="General">
                  <c:v>0.24862600000000001</c:v>
                </c:pt>
                <c:pt idx="12072" formatCode="General">
                  <c:v>0.24864700000000012</c:v>
                </c:pt>
                <c:pt idx="12073" formatCode="General">
                  <c:v>0.24866700000000011</c:v>
                </c:pt>
                <c:pt idx="12074" formatCode="General">
                  <c:v>0.24868799999999999</c:v>
                </c:pt>
                <c:pt idx="12075" formatCode="General">
                  <c:v>0.24870800000000018</c:v>
                </c:pt>
                <c:pt idx="12076" formatCode="General">
                  <c:v>0.24872800000000012</c:v>
                </c:pt>
                <c:pt idx="12077" formatCode="General">
                  <c:v>0.24874900000000022</c:v>
                </c:pt>
                <c:pt idx="12078" formatCode="General">
                  <c:v>0.2487700000000001</c:v>
                </c:pt>
                <c:pt idx="12079" formatCode="General">
                  <c:v>0.24879100000000018</c:v>
                </c:pt>
                <c:pt idx="12080" formatCode="General">
                  <c:v>0.24881100000000012</c:v>
                </c:pt>
                <c:pt idx="12081" formatCode="General">
                  <c:v>0.24883200000000011</c:v>
                </c:pt>
                <c:pt idx="12082" formatCode="General">
                  <c:v>0.24885199999999999</c:v>
                </c:pt>
                <c:pt idx="12083" formatCode="General">
                  <c:v>0.24887300000000001</c:v>
                </c:pt>
                <c:pt idx="12084" formatCode="General">
                  <c:v>0.24889300000000011</c:v>
                </c:pt>
                <c:pt idx="12085" formatCode="General">
                  <c:v>0.24891400000000022</c:v>
                </c:pt>
                <c:pt idx="12086" formatCode="General">
                  <c:v>0.24893500000000018</c:v>
                </c:pt>
                <c:pt idx="12087" formatCode="General">
                  <c:v>0.24895600000000018</c:v>
                </c:pt>
                <c:pt idx="12088" formatCode="General">
                  <c:v>0.24897600000000011</c:v>
                </c:pt>
                <c:pt idx="12089" formatCode="General">
                  <c:v>0.24899600000000022</c:v>
                </c:pt>
                <c:pt idx="12090" formatCode="General">
                  <c:v>0.24901700000000018</c:v>
                </c:pt>
                <c:pt idx="12091" formatCode="General">
                  <c:v>0.24903800000000012</c:v>
                </c:pt>
                <c:pt idx="12092" formatCode="General">
                  <c:v>0.24905800000000011</c:v>
                </c:pt>
                <c:pt idx="12093" formatCode="General">
                  <c:v>0.24907899999999999</c:v>
                </c:pt>
                <c:pt idx="12094" formatCode="General">
                  <c:v>0.24910000000000004</c:v>
                </c:pt>
                <c:pt idx="12095" formatCode="General">
                  <c:v>0.24912000000000001</c:v>
                </c:pt>
                <c:pt idx="12096" formatCode="General">
                  <c:v>0.24914100000000011</c:v>
                </c:pt>
                <c:pt idx="12097" formatCode="General">
                  <c:v>0.24916099999999999</c:v>
                </c:pt>
                <c:pt idx="12098" formatCode="General">
                  <c:v>0.24918199999999999</c:v>
                </c:pt>
                <c:pt idx="12099" formatCode="General">
                  <c:v>0.24920200000000012</c:v>
                </c:pt>
                <c:pt idx="12100" formatCode="General">
                  <c:v>0.24922300000000011</c:v>
                </c:pt>
                <c:pt idx="12101" formatCode="General">
                  <c:v>0.24924400000000019</c:v>
                </c:pt>
                <c:pt idx="12102" formatCode="General">
                  <c:v>0.24926400000000018</c:v>
                </c:pt>
                <c:pt idx="12103" formatCode="General">
                  <c:v>0.24928500000000012</c:v>
                </c:pt>
                <c:pt idx="12104" formatCode="General">
                  <c:v>0.24930500000000011</c:v>
                </c:pt>
                <c:pt idx="12105" formatCode="General">
                  <c:v>0.24932599999999999</c:v>
                </c:pt>
                <c:pt idx="12106" formatCode="General">
                  <c:v>0.24934600000000018</c:v>
                </c:pt>
                <c:pt idx="12107" formatCode="General">
                  <c:v>0.24936700000000012</c:v>
                </c:pt>
                <c:pt idx="12108" formatCode="General">
                  <c:v>0.24938800000000011</c:v>
                </c:pt>
                <c:pt idx="12109" formatCode="General">
                  <c:v>0.24940900000000019</c:v>
                </c:pt>
                <c:pt idx="12110" formatCode="General">
                  <c:v>0.24942900000000018</c:v>
                </c:pt>
                <c:pt idx="12111" formatCode="General">
                  <c:v>0.24945000000000012</c:v>
                </c:pt>
                <c:pt idx="12112" formatCode="General">
                  <c:v>0.24947000000000011</c:v>
                </c:pt>
                <c:pt idx="12113" formatCode="General">
                  <c:v>0.24949100000000018</c:v>
                </c:pt>
                <c:pt idx="12114" formatCode="General">
                  <c:v>0.24951100000000018</c:v>
                </c:pt>
                <c:pt idx="12115" formatCode="General">
                  <c:v>0.24953200000000011</c:v>
                </c:pt>
                <c:pt idx="12116" formatCode="General">
                  <c:v>0.24955300000000011</c:v>
                </c:pt>
                <c:pt idx="12117" formatCode="General">
                  <c:v>0.24957299999999999</c:v>
                </c:pt>
                <c:pt idx="12118" formatCode="General">
                  <c:v>0.24959400000000018</c:v>
                </c:pt>
                <c:pt idx="12119" formatCode="General">
                  <c:v>0.24961400000000011</c:v>
                </c:pt>
                <c:pt idx="12120" formatCode="General">
                  <c:v>0.24963500000000011</c:v>
                </c:pt>
                <c:pt idx="12121" formatCode="General">
                  <c:v>0.24965599999999999</c:v>
                </c:pt>
                <c:pt idx="12122" formatCode="General">
                  <c:v>0.24967700000000001</c:v>
                </c:pt>
                <c:pt idx="12123" formatCode="General">
                  <c:v>0.24969700000000011</c:v>
                </c:pt>
                <c:pt idx="12124" formatCode="General">
                  <c:v>0.24971800000000022</c:v>
                </c:pt>
                <c:pt idx="12125" formatCode="General">
                  <c:v>0.24973800000000018</c:v>
                </c:pt>
                <c:pt idx="12126" formatCode="General">
                  <c:v>0.24975900000000012</c:v>
                </c:pt>
                <c:pt idx="12127" formatCode="General">
                  <c:v>0.24977900000000011</c:v>
                </c:pt>
                <c:pt idx="12128" formatCode="General">
                  <c:v>0.24980000000000011</c:v>
                </c:pt>
                <c:pt idx="12129" formatCode="General">
                  <c:v>0.24982099999999999</c:v>
                </c:pt>
                <c:pt idx="12130" formatCode="General">
                  <c:v>0.24984100000000012</c:v>
                </c:pt>
                <c:pt idx="12131" formatCode="General">
                  <c:v>0.24986200000000011</c:v>
                </c:pt>
                <c:pt idx="12132" formatCode="General">
                  <c:v>0.24988199999999999</c:v>
                </c:pt>
                <c:pt idx="12133" formatCode="General">
                  <c:v>0.24990300000000013</c:v>
                </c:pt>
                <c:pt idx="12134" formatCode="General">
                  <c:v>0.24992300000000012</c:v>
                </c:pt>
                <c:pt idx="12135" formatCode="General">
                  <c:v>0.24994400000000025</c:v>
                </c:pt>
                <c:pt idx="12136" formatCode="General">
                  <c:v>0.24996500000000019</c:v>
                </c:pt>
                <c:pt idx="12137" formatCode="General">
                  <c:v>0.24998600000000018</c:v>
                </c:pt>
                <c:pt idx="12138" formatCode="General">
                  <c:v>0.25000600000000001</c:v>
                </c:pt>
                <c:pt idx="12139" formatCode="General">
                  <c:v>0.250027</c:v>
                </c:pt>
                <c:pt idx="12140" formatCode="General">
                  <c:v>0.25004700000000002</c:v>
                </c:pt>
                <c:pt idx="12141" formatCode="General">
                  <c:v>0.25006800000000001</c:v>
                </c:pt>
                <c:pt idx="12142" formatCode="General">
                  <c:v>0.2500880000000002</c:v>
                </c:pt>
                <c:pt idx="12143" formatCode="General">
                  <c:v>0.25010900000000003</c:v>
                </c:pt>
                <c:pt idx="12144" formatCode="General">
                  <c:v>0.2501290000000001</c:v>
                </c:pt>
                <c:pt idx="12145" formatCode="General">
                  <c:v>0.25014999999999998</c:v>
                </c:pt>
                <c:pt idx="12146" formatCode="General">
                  <c:v>0.25017100000000003</c:v>
                </c:pt>
                <c:pt idx="12147" formatCode="General">
                  <c:v>0.250191</c:v>
                </c:pt>
                <c:pt idx="12148" formatCode="General">
                  <c:v>0.25021200000000005</c:v>
                </c:pt>
                <c:pt idx="12149" formatCode="General">
                  <c:v>0.25023199999999995</c:v>
                </c:pt>
                <c:pt idx="12150" formatCode="General">
                  <c:v>0.250253</c:v>
                </c:pt>
                <c:pt idx="12151" formatCode="General">
                  <c:v>0.25027300000000002</c:v>
                </c:pt>
                <c:pt idx="12152" formatCode="General">
                  <c:v>0.25029499999999999</c:v>
                </c:pt>
                <c:pt idx="12153" formatCode="General">
                  <c:v>0.25031500000000001</c:v>
                </c:pt>
                <c:pt idx="12154" formatCode="General">
                  <c:v>0.250336</c:v>
                </c:pt>
                <c:pt idx="12155" formatCode="General">
                  <c:v>0.25035600000000002</c:v>
                </c:pt>
                <c:pt idx="12156" formatCode="General">
                  <c:v>0.25037600000000027</c:v>
                </c:pt>
                <c:pt idx="12157" formatCode="General">
                  <c:v>0.25039700000000004</c:v>
                </c:pt>
                <c:pt idx="12158" formatCode="General">
                  <c:v>0.25041800000000008</c:v>
                </c:pt>
                <c:pt idx="12159" formatCode="General">
                  <c:v>0.25043900000000002</c:v>
                </c:pt>
                <c:pt idx="12160" formatCode="General">
                  <c:v>0.2504590000000001</c:v>
                </c:pt>
                <c:pt idx="12161" formatCode="General">
                  <c:v>0.2504800000000002</c:v>
                </c:pt>
                <c:pt idx="12162" formatCode="General">
                  <c:v>0.2505</c:v>
                </c:pt>
                <c:pt idx="12163" formatCode="General">
                  <c:v>0.2505210000000001</c:v>
                </c:pt>
                <c:pt idx="12164" formatCode="General">
                  <c:v>0.25054100000000001</c:v>
                </c:pt>
                <c:pt idx="12165" formatCode="General">
                  <c:v>0.25056200000000001</c:v>
                </c:pt>
                <c:pt idx="12166" formatCode="General">
                  <c:v>0.25058200000000008</c:v>
                </c:pt>
                <c:pt idx="12167" formatCode="General">
                  <c:v>0.25060300000000002</c:v>
                </c:pt>
                <c:pt idx="12168" formatCode="General">
                  <c:v>0.25062400000000001</c:v>
                </c:pt>
                <c:pt idx="12169" formatCode="General">
                  <c:v>0.25064399999999998</c:v>
                </c:pt>
                <c:pt idx="12170" formatCode="General">
                  <c:v>0.25066500000000003</c:v>
                </c:pt>
                <c:pt idx="12171" formatCode="General">
                  <c:v>0.2506850000000001</c:v>
                </c:pt>
                <c:pt idx="12172" formatCode="General">
                  <c:v>0.25070599999999998</c:v>
                </c:pt>
                <c:pt idx="12173" formatCode="General">
                  <c:v>0.250726</c:v>
                </c:pt>
                <c:pt idx="12174" formatCode="General">
                  <c:v>0.25074800000000003</c:v>
                </c:pt>
                <c:pt idx="12175" formatCode="General">
                  <c:v>0.25076800000000005</c:v>
                </c:pt>
                <c:pt idx="12176" formatCode="General">
                  <c:v>0.25078900000000004</c:v>
                </c:pt>
                <c:pt idx="12177" formatCode="General">
                  <c:v>0.250809</c:v>
                </c:pt>
                <c:pt idx="12178" formatCode="General">
                  <c:v>0.25083</c:v>
                </c:pt>
                <c:pt idx="12179" formatCode="General">
                  <c:v>0.25085000000000002</c:v>
                </c:pt>
                <c:pt idx="12180" formatCode="General">
                  <c:v>0.25087100000000001</c:v>
                </c:pt>
                <c:pt idx="12181" formatCode="General">
                  <c:v>0.25089100000000003</c:v>
                </c:pt>
                <c:pt idx="12182" formatCode="General">
                  <c:v>0.25091200000000002</c:v>
                </c:pt>
                <c:pt idx="12183" formatCode="General">
                  <c:v>0.25093300000000002</c:v>
                </c:pt>
                <c:pt idx="12184" formatCode="General">
                  <c:v>0.25095300000000004</c:v>
                </c:pt>
                <c:pt idx="12185" formatCode="General">
                  <c:v>0.2509740000000002</c:v>
                </c:pt>
                <c:pt idx="12186" formatCode="General">
                  <c:v>0.25099400000000005</c:v>
                </c:pt>
                <c:pt idx="12187" formatCode="General">
                  <c:v>0.2510150000000001</c:v>
                </c:pt>
                <c:pt idx="12188" formatCode="General">
                  <c:v>0.25103500000000001</c:v>
                </c:pt>
                <c:pt idx="12189" formatCode="General">
                  <c:v>0.25105700000000003</c:v>
                </c:pt>
                <c:pt idx="12190" formatCode="General">
                  <c:v>0.25107700000000011</c:v>
                </c:pt>
                <c:pt idx="12191" formatCode="General">
                  <c:v>0.25109800000000004</c:v>
                </c:pt>
                <c:pt idx="12192" formatCode="General">
                  <c:v>0.25111800000000001</c:v>
                </c:pt>
                <c:pt idx="12193" formatCode="General">
                  <c:v>0.251139</c:v>
                </c:pt>
                <c:pt idx="12194" formatCode="General">
                  <c:v>0.25115900000000002</c:v>
                </c:pt>
                <c:pt idx="12195" formatCode="General">
                  <c:v>0.25118000000000001</c:v>
                </c:pt>
                <c:pt idx="12196" formatCode="General">
                  <c:v>0.25119999999999998</c:v>
                </c:pt>
                <c:pt idx="12197" formatCode="General">
                  <c:v>0.25122100000000003</c:v>
                </c:pt>
                <c:pt idx="12198" formatCode="General">
                  <c:v>0.25124199999999997</c:v>
                </c:pt>
                <c:pt idx="12199" formatCode="General">
                  <c:v>0.25126200000000004</c:v>
                </c:pt>
                <c:pt idx="12200" formatCode="General">
                  <c:v>0.25128300000000003</c:v>
                </c:pt>
                <c:pt idx="12201" formatCode="General">
                  <c:v>0.251303</c:v>
                </c:pt>
                <c:pt idx="12202" formatCode="General">
                  <c:v>0.25132400000000027</c:v>
                </c:pt>
                <c:pt idx="12203" formatCode="General">
                  <c:v>0.2513450000000001</c:v>
                </c:pt>
                <c:pt idx="12204" formatCode="General">
                  <c:v>0.2513660000000002</c:v>
                </c:pt>
                <c:pt idx="12205" formatCode="General">
                  <c:v>0.25138600000000022</c:v>
                </c:pt>
                <c:pt idx="12206" formatCode="General">
                  <c:v>0.2514070000000001</c:v>
                </c:pt>
                <c:pt idx="12207" formatCode="General">
                  <c:v>0.25142700000000001</c:v>
                </c:pt>
                <c:pt idx="12208" formatCode="General">
                  <c:v>0.251448</c:v>
                </c:pt>
                <c:pt idx="12209" formatCode="General">
                  <c:v>0.25146800000000002</c:v>
                </c:pt>
                <c:pt idx="12210" formatCode="General">
                  <c:v>0.25148900000000002</c:v>
                </c:pt>
                <c:pt idx="12211" formatCode="General">
                  <c:v>0.25151000000000001</c:v>
                </c:pt>
                <c:pt idx="12212" formatCode="General">
                  <c:v>0.25153000000000003</c:v>
                </c:pt>
                <c:pt idx="12213" formatCode="General">
                  <c:v>0.25155100000000002</c:v>
                </c:pt>
                <c:pt idx="12214" formatCode="General">
                  <c:v>0.2515710000000001</c:v>
                </c:pt>
                <c:pt idx="12215" formatCode="General">
                  <c:v>0.25159199999999998</c:v>
                </c:pt>
                <c:pt idx="12216" formatCode="General">
                  <c:v>0.251612</c:v>
                </c:pt>
                <c:pt idx="12217" formatCode="General">
                  <c:v>0.251633</c:v>
                </c:pt>
                <c:pt idx="12218" formatCode="General">
                  <c:v>0.25165300000000002</c:v>
                </c:pt>
                <c:pt idx="12219" formatCode="General">
                  <c:v>0.25167500000000004</c:v>
                </c:pt>
                <c:pt idx="12220" formatCode="General">
                  <c:v>0.251695</c:v>
                </c:pt>
                <c:pt idx="12221" formatCode="General">
                  <c:v>0.251716</c:v>
                </c:pt>
                <c:pt idx="12222" formatCode="General">
                  <c:v>0.25173599999999996</c:v>
                </c:pt>
                <c:pt idx="12223" formatCode="General">
                  <c:v>0.25175599999999998</c:v>
                </c:pt>
                <c:pt idx="12224" formatCode="General">
                  <c:v>0.25177700000000003</c:v>
                </c:pt>
                <c:pt idx="12225" formatCode="General">
                  <c:v>0.25179699999999999</c:v>
                </c:pt>
                <c:pt idx="12226" formatCode="General">
                  <c:v>0.25181900000000002</c:v>
                </c:pt>
                <c:pt idx="12227" formatCode="General">
                  <c:v>0.25183900000000004</c:v>
                </c:pt>
                <c:pt idx="12228" formatCode="General">
                  <c:v>0.25186000000000008</c:v>
                </c:pt>
                <c:pt idx="12229" formatCode="General">
                  <c:v>0.25188000000000027</c:v>
                </c:pt>
                <c:pt idx="12230" formatCode="General">
                  <c:v>0.2519010000000001</c:v>
                </c:pt>
                <c:pt idx="12231" formatCode="General">
                  <c:v>0.25192100000000001</c:v>
                </c:pt>
                <c:pt idx="12232" formatCode="General">
                  <c:v>0.251942</c:v>
                </c:pt>
                <c:pt idx="12233" formatCode="General">
                  <c:v>0.25196200000000002</c:v>
                </c:pt>
                <c:pt idx="12234" formatCode="General">
                  <c:v>0.25198300000000001</c:v>
                </c:pt>
                <c:pt idx="12235" formatCode="General">
                  <c:v>0.25200400000000001</c:v>
                </c:pt>
                <c:pt idx="12236" formatCode="General">
                  <c:v>0.25202400000000008</c:v>
                </c:pt>
                <c:pt idx="12237" formatCode="General">
                  <c:v>0.25204500000000002</c:v>
                </c:pt>
                <c:pt idx="12238" formatCode="General">
                  <c:v>0.25206500000000004</c:v>
                </c:pt>
                <c:pt idx="12239" formatCode="General">
                  <c:v>0.2520860000000002</c:v>
                </c:pt>
                <c:pt idx="12240" formatCode="General">
                  <c:v>0.252106</c:v>
                </c:pt>
                <c:pt idx="12241" formatCode="General">
                  <c:v>0.2521270000000001</c:v>
                </c:pt>
                <c:pt idx="12242" formatCode="General">
                  <c:v>0.25214799999999998</c:v>
                </c:pt>
                <c:pt idx="12243" formatCode="General">
                  <c:v>0.25216900000000003</c:v>
                </c:pt>
                <c:pt idx="12244" formatCode="General">
                  <c:v>0.252189</c:v>
                </c:pt>
                <c:pt idx="12245" formatCode="General">
                  <c:v>0.25221000000000005</c:v>
                </c:pt>
                <c:pt idx="12246" formatCode="General">
                  <c:v>0.25223000000000001</c:v>
                </c:pt>
                <c:pt idx="12247" formatCode="General">
                  <c:v>0.252251</c:v>
                </c:pt>
                <c:pt idx="12248" formatCode="General">
                  <c:v>0.252272</c:v>
                </c:pt>
                <c:pt idx="12249" formatCode="General">
                  <c:v>0.25229199999999996</c:v>
                </c:pt>
                <c:pt idx="12250" formatCode="General">
                  <c:v>0.25231300000000001</c:v>
                </c:pt>
                <c:pt idx="12251" formatCode="General">
                  <c:v>0.25233300000000003</c:v>
                </c:pt>
                <c:pt idx="12252" formatCode="General">
                  <c:v>0.25235400000000002</c:v>
                </c:pt>
                <c:pt idx="12253" formatCode="General">
                  <c:v>0.25237400000000026</c:v>
                </c:pt>
                <c:pt idx="12254" formatCode="General">
                  <c:v>0.25239500000000004</c:v>
                </c:pt>
                <c:pt idx="12255" formatCode="General">
                  <c:v>0.252415</c:v>
                </c:pt>
                <c:pt idx="12256" formatCode="General">
                  <c:v>0.25243600000000005</c:v>
                </c:pt>
                <c:pt idx="12257" formatCode="General">
                  <c:v>0.2524570000000001</c:v>
                </c:pt>
                <c:pt idx="12258" formatCode="General">
                  <c:v>0.2524780000000002</c:v>
                </c:pt>
                <c:pt idx="12259" formatCode="General">
                  <c:v>0.252498</c:v>
                </c:pt>
                <c:pt idx="12260" formatCode="General">
                  <c:v>0.2525190000000001</c:v>
                </c:pt>
                <c:pt idx="12261" formatCode="General">
                  <c:v>0.25253900000000001</c:v>
                </c:pt>
                <c:pt idx="12262" formatCode="General">
                  <c:v>0.25256000000000001</c:v>
                </c:pt>
                <c:pt idx="12263" formatCode="General">
                  <c:v>0.252581</c:v>
                </c:pt>
                <c:pt idx="12264" formatCode="General">
                  <c:v>0.25260100000000002</c:v>
                </c:pt>
                <c:pt idx="12265" formatCode="General">
                  <c:v>0.25262200000000001</c:v>
                </c:pt>
                <c:pt idx="12266" formatCode="General">
                  <c:v>0.25264199999999998</c:v>
                </c:pt>
                <c:pt idx="12267" formatCode="General">
                  <c:v>0.25266300000000003</c:v>
                </c:pt>
                <c:pt idx="12268" formatCode="General">
                  <c:v>0.2526830000000001</c:v>
                </c:pt>
                <c:pt idx="12269" formatCode="General">
                  <c:v>0.25270399999999998</c:v>
                </c:pt>
                <c:pt idx="12270" formatCode="General">
                  <c:v>0.252724</c:v>
                </c:pt>
                <c:pt idx="12271" formatCode="General">
                  <c:v>0.25274600000000003</c:v>
                </c:pt>
                <c:pt idx="12272" formatCode="General">
                  <c:v>0.25276600000000005</c:v>
                </c:pt>
                <c:pt idx="12273" formatCode="General">
                  <c:v>0.25278700000000004</c:v>
                </c:pt>
                <c:pt idx="12274" formatCode="General">
                  <c:v>0.252807</c:v>
                </c:pt>
                <c:pt idx="12275" formatCode="General">
                  <c:v>0.25282800000000022</c:v>
                </c:pt>
                <c:pt idx="12276" formatCode="General">
                  <c:v>0.25284800000000002</c:v>
                </c:pt>
                <c:pt idx="12277" formatCode="General">
                  <c:v>0.25286900000000001</c:v>
                </c:pt>
                <c:pt idx="12278" formatCode="General">
                  <c:v>0.25289</c:v>
                </c:pt>
                <c:pt idx="12279" formatCode="General">
                  <c:v>0.25291000000000002</c:v>
                </c:pt>
                <c:pt idx="12280" formatCode="General">
                  <c:v>0.25293100000000002</c:v>
                </c:pt>
                <c:pt idx="12281" formatCode="General">
                  <c:v>0.25295100000000004</c:v>
                </c:pt>
                <c:pt idx="12282" formatCode="General">
                  <c:v>0.2529720000000002</c:v>
                </c:pt>
                <c:pt idx="12283" formatCode="General">
                  <c:v>0.25299200000000005</c:v>
                </c:pt>
                <c:pt idx="12284" formatCode="General">
                  <c:v>0.2530130000000001</c:v>
                </c:pt>
                <c:pt idx="12285" formatCode="General">
                  <c:v>0.25303399999999998</c:v>
                </c:pt>
                <c:pt idx="12286" formatCode="General">
                  <c:v>0.253054</c:v>
                </c:pt>
                <c:pt idx="12287" formatCode="General">
                  <c:v>0.25307500000000011</c:v>
                </c:pt>
                <c:pt idx="12288" formatCode="General">
                  <c:v>0.25309600000000004</c:v>
                </c:pt>
                <c:pt idx="12289" formatCode="General">
                  <c:v>0.25311600000000001</c:v>
                </c:pt>
                <c:pt idx="12290" formatCode="General">
                  <c:v>0.25313600000000003</c:v>
                </c:pt>
                <c:pt idx="12291" formatCode="General">
                  <c:v>0.25315700000000002</c:v>
                </c:pt>
                <c:pt idx="12292" formatCode="General">
                  <c:v>0.2531770000000001</c:v>
                </c:pt>
                <c:pt idx="12293" formatCode="General">
                  <c:v>0.25319900000000001</c:v>
                </c:pt>
                <c:pt idx="12294" formatCode="General">
                  <c:v>0.25321900000000003</c:v>
                </c:pt>
                <c:pt idx="12295" formatCode="General">
                  <c:v>0.25323999999999997</c:v>
                </c:pt>
                <c:pt idx="12296" formatCode="General">
                  <c:v>0.25326000000000004</c:v>
                </c:pt>
                <c:pt idx="12297" formatCode="General">
                  <c:v>0.25328100000000003</c:v>
                </c:pt>
                <c:pt idx="12298" formatCode="General">
                  <c:v>0.253301</c:v>
                </c:pt>
                <c:pt idx="12299" formatCode="General">
                  <c:v>0.25332200000000027</c:v>
                </c:pt>
                <c:pt idx="12300" formatCode="General">
                  <c:v>0.25334300000000004</c:v>
                </c:pt>
                <c:pt idx="12301" formatCode="General">
                  <c:v>0.253363</c:v>
                </c:pt>
                <c:pt idx="12302" formatCode="General">
                  <c:v>0.25338400000000022</c:v>
                </c:pt>
                <c:pt idx="12303" formatCode="General">
                  <c:v>0.25340400000000002</c:v>
                </c:pt>
                <c:pt idx="12304" formatCode="General">
                  <c:v>0.25342500000000001</c:v>
                </c:pt>
                <c:pt idx="12305" formatCode="General">
                  <c:v>0.25344500000000003</c:v>
                </c:pt>
                <c:pt idx="12306" formatCode="General">
                  <c:v>0.25346600000000002</c:v>
                </c:pt>
                <c:pt idx="12307" formatCode="General">
                  <c:v>0.25348600000000027</c:v>
                </c:pt>
                <c:pt idx="12308" formatCode="General">
                  <c:v>0.25350700000000004</c:v>
                </c:pt>
                <c:pt idx="12309" formatCode="General">
                  <c:v>0.2535280000000002</c:v>
                </c:pt>
                <c:pt idx="12310" formatCode="General">
                  <c:v>0.25354900000000002</c:v>
                </c:pt>
                <c:pt idx="12311" formatCode="General">
                  <c:v>0.2535690000000001</c:v>
                </c:pt>
                <c:pt idx="12312" formatCode="General">
                  <c:v>0.25359000000000004</c:v>
                </c:pt>
                <c:pt idx="12313" formatCode="General">
                  <c:v>0.25361</c:v>
                </c:pt>
                <c:pt idx="12314" formatCode="General">
                  <c:v>0.253631</c:v>
                </c:pt>
                <c:pt idx="12315" formatCode="General">
                  <c:v>0.25365100000000002</c:v>
                </c:pt>
                <c:pt idx="12316" formatCode="General">
                  <c:v>0.25367200000000001</c:v>
                </c:pt>
                <c:pt idx="12317" formatCode="General">
                  <c:v>0.253693</c:v>
                </c:pt>
                <c:pt idx="12318" formatCode="General">
                  <c:v>0.25371300000000002</c:v>
                </c:pt>
                <c:pt idx="12319" formatCode="General">
                  <c:v>0.25373399999999996</c:v>
                </c:pt>
                <c:pt idx="12320" formatCode="General">
                  <c:v>0.25375399999999998</c:v>
                </c:pt>
                <c:pt idx="12321" formatCode="General">
                  <c:v>0.25377500000000003</c:v>
                </c:pt>
                <c:pt idx="12322" formatCode="General">
                  <c:v>0.25379599999999997</c:v>
                </c:pt>
                <c:pt idx="12323" formatCode="General">
                  <c:v>0.25381600000000026</c:v>
                </c:pt>
                <c:pt idx="12324" formatCode="General">
                  <c:v>0.25383700000000003</c:v>
                </c:pt>
                <c:pt idx="12325" formatCode="General">
                  <c:v>0.25385800000000008</c:v>
                </c:pt>
                <c:pt idx="12326" formatCode="General">
                  <c:v>0.25387800000000027</c:v>
                </c:pt>
                <c:pt idx="12327" formatCode="General">
                  <c:v>0.2538990000000001</c:v>
                </c:pt>
                <c:pt idx="12328" formatCode="General">
                  <c:v>0.25391900000000001</c:v>
                </c:pt>
                <c:pt idx="12329" formatCode="General">
                  <c:v>0.25393900000000003</c:v>
                </c:pt>
                <c:pt idx="12330" formatCode="General">
                  <c:v>0.25396000000000002</c:v>
                </c:pt>
                <c:pt idx="12331" formatCode="General">
                  <c:v>0.25398100000000001</c:v>
                </c:pt>
                <c:pt idx="12332" formatCode="General">
                  <c:v>0.25400200000000001</c:v>
                </c:pt>
                <c:pt idx="12333" formatCode="General">
                  <c:v>0.25402200000000008</c:v>
                </c:pt>
                <c:pt idx="12334" formatCode="General">
                  <c:v>0.25404300000000002</c:v>
                </c:pt>
                <c:pt idx="12335" formatCode="General">
                  <c:v>0.25406300000000004</c:v>
                </c:pt>
                <c:pt idx="12336" formatCode="General">
                  <c:v>0.2540840000000002</c:v>
                </c:pt>
                <c:pt idx="12337" formatCode="General">
                  <c:v>0.25410500000000003</c:v>
                </c:pt>
                <c:pt idx="12338" formatCode="General">
                  <c:v>0.25412600000000002</c:v>
                </c:pt>
                <c:pt idx="12339" formatCode="General">
                  <c:v>0.25414599999999998</c:v>
                </c:pt>
                <c:pt idx="12340" formatCode="General">
                  <c:v>0.25416700000000003</c:v>
                </c:pt>
                <c:pt idx="12341" formatCode="General">
                  <c:v>0.254187</c:v>
                </c:pt>
                <c:pt idx="12342" formatCode="General">
                  <c:v>0.25420800000000005</c:v>
                </c:pt>
                <c:pt idx="12343" formatCode="General">
                  <c:v>0.25422800000000001</c:v>
                </c:pt>
                <c:pt idx="12344" formatCode="General">
                  <c:v>0.25424799999999997</c:v>
                </c:pt>
                <c:pt idx="12345" formatCode="General">
                  <c:v>0.25427</c:v>
                </c:pt>
                <c:pt idx="12346" formatCode="General">
                  <c:v>0.25429000000000002</c:v>
                </c:pt>
                <c:pt idx="12347" formatCode="General">
                  <c:v>0.25431100000000001</c:v>
                </c:pt>
                <c:pt idx="12348" formatCode="General">
                  <c:v>0.25433100000000003</c:v>
                </c:pt>
                <c:pt idx="12349" formatCode="General">
                  <c:v>0.25435200000000002</c:v>
                </c:pt>
                <c:pt idx="12350" formatCode="General">
                  <c:v>0.25437200000000026</c:v>
                </c:pt>
                <c:pt idx="12351" formatCode="General">
                  <c:v>0.25439300000000004</c:v>
                </c:pt>
                <c:pt idx="12352" formatCode="General">
                  <c:v>0.25441400000000008</c:v>
                </c:pt>
                <c:pt idx="12353" formatCode="General">
                  <c:v>0.25443400000000005</c:v>
                </c:pt>
                <c:pt idx="12354" formatCode="General">
                  <c:v>0.2544550000000001</c:v>
                </c:pt>
                <c:pt idx="12355" formatCode="General">
                  <c:v>0.2544760000000002</c:v>
                </c:pt>
                <c:pt idx="12356" formatCode="General">
                  <c:v>0.254496</c:v>
                </c:pt>
                <c:pt idx="12357" formatCode="General">
                  <c:v>0.25451600000000002</c:v>
                </c:pt>
                <c:pt idx="12358" formatCode="General">
                  <c:v>0.25453700000000001</c:v>
                </c:pt>
                <c:pt idx="12359" formatCode="General">
                  <c:v>0.25455700000000003</c:v>
                </c:pt>
                <c:pt idx="12360" formatCode="General">
                  <c:v>0.254579</c:v>
                </c:pt>
                <c:pt idx="12361" formatCode="General">
                  <c:v>0.25459900000000002</c:v>
                </c:pt>
                <c:pt idx="12362" formatCode="General">
                  <c:v>0.25462000000000001</c:v>
                </c:pt>
                <c:pt idx="12363" formatCode="General">
                  <c:v>0.25463999999999998</c:v>
                </c:pt>
                <c:pt idx="12364" formatCode="General">
                  <c:v>0.25466100000000003</c:v>
                </c:pt>
                <c:pt idx="12365" formatCode="General">
                  <c:v>0.2546810000000001</c:v>
                </c:pt>
                <c:pt idx="12366" formatCode="General">
                  <c:v>0.25470199999999998</c:v>
                </c:pt>
                <c:pt idx="12367" formatCode="General">
                  <c:v>0.25472300000000003</c:v>
                </c:pt>
                <c:pt idx="12368" formatCode="General">
                  <c:v>0.254743</c:v>
                </c:pt>
                <c:pt idx="12369" formatCode="General">
                  <c:v>0.25476400000000005</c:v>
                </c:pt>
                <c:pt idx="12370" formatCode="General">
                  <c:v>0.25478400000000001</c:v>
                </c:pt>
                <c:pt idx="12371" formatCode="General">
                  <c:v>0.254805</c:v>
                </c:pt>
                <c:pt idx="12372" formatCode="General">
                  <c:v>0.25482500000000002</c:v>
                </c:pt>
                <c:pt idx="12373" formatCode="General">
                  <c:v>0.25484600000000002</c:v>
                </c:pt>
                <c:pt idx="12374" formatCode="General">
                  <c:v>0.25486700000000001</c:v>
                </c:pt>
                <c:pt idx="12375" formatCode="General">
                  <c:v>0.25488700000000025</c:v>
                </c:pt>
                <c:pt idx="12376" formatCode="General">
                  <c:v>0.25490800000000002</c:v>
                </c:pt>
                <c:pt idx="12377" formatCode="General">
                  <c:v>0.25492900000000002</c:v>
                </c:pt>
                <c:pt idx="12378" formatCode="General">
                  <c:v>0.25494900000000004</c:v>
                </c:pt>
                <c:pt idx="12379" formatCode="General">
                  <c:v>0.2549700000000002</c:v>
                </c:pt>
                <c:pt idx="12380" formatCode="General">
                  <c:v>0.25499000000000011</c:v>
                </c:pt>
                <c:pt idx="12381" formatCode="General">
                  <c:v>0.2550110000000001</c:v>
                </c:pt>
                <c:pt idx="12382" formatCode="General">
                  <c:v>0.25503100000000001</c:v>
                </c:pt>
                <c:pt idx="12383" formatCode="General">
                  <c:v>0.255052</c:v>
                </c:pt>
                <c:pt idx="12384" formatCode="General">
                  <c:v>0.25507300000000011</c:v>
                </c:pt>
                <c:pt idx="12385" formatCode="General">
                  <c:v>0.25509300000000001</c:v>
                </c:pt>
                <c:pt idx="12386" formatCode="General">
                  <c:v>0.25511400000000001</c:v>
                </c:pt>
                <c:pt idx="12387" formatCode="General">
                  <c:v>0.25513400000000003</c:v>
                </c:pt>
                <c:pt idx="12388" formatCode="General">
                  <c:v>0.25515500000000002</c:v>
                </c:pt>
                <c:pt idx="12389" formatCode="General">
                  <c:v>0.25517600000000001</c:v>
                </c:pt>
                <c:pt idx="12390" formatCode="General">
                  <c:v>0.25519599999999998</c:v>
                </c:pt>
                <c:pt idx="12391" formatCode="General">
                  <c:v>0.25521700000000003</c:v>
                </c:pt>
                <c:pt idx="12392" formatCode="General">
                  <c:v>0.25523799999999996</c:v>
                </c:pt>
                <c:pt idx="12393" formatCode="General">
                  <c:v>0.25525799999999998</c:v>
                </c:pt>
                <c:pt idx="12394" formatCode="General">
                  <c:v>0.25527900000000003</c:v>
                </c:pt>
                <c:pt idx="12395" formatCode="General">
                  <c:v>0.255299</c:v>
                </c:pt>
                <c:pt idx="12396" formatCode="General">
                  <c:v>0.25532000000000027</c:v>
                </c:pt>
                <c:pt idx="12397" formatCode="General">
                  <c:v>0.25534000000000001</c:v>
                </c:pt>
                <c:pt idx="12398" formatCode="General">
                  <c:v>0.255361</c:v>
                </c:pt>
                <c:pt idx="12399" formatCode="General">
                  <c:v>0.25538200000000022</c:v>
                </c:pt>
                <c:pt idx="12400" formatCode="General">
                  <c:v>0.25540200000000002</c:v>
                </c:pt>
                <c:pt idx="12401" formatCode="General">
                  <c:v>0.25542300000000001</c:v>
                </c:pt>
                <c:pt idx="12402" formatCode="General">
                  <c:v>0.25544300000000003</c:v>
                </c:pt>
                <c:pt idx="12403" formatCode="General">
                  <c:v>0.25546400000000002</c:v>
                </c:pt>
                <c:pt idx="12404" formatCode="General">
                  <c:v>0.25548400000000027</c:v>
                </c:pt>
                <c:pt idx="12405" formatCode="General">
                  <c:v>0.25550600000000001</c:v>
                </c:pt>
                <c:pt idx="12406" formatCode="General">
                  <c:v>0.2555260000000002</c:v>
                </c:pt>
                <c:pt idx="12407" formatCode="General">
                  <c:v>0.25554700000000002</c:v>
                </c:pt>
                <c:pt idx="12408" formatCode="General">
                  <c:v>0.2555670000000001</c:v>
                </c:pt>
                <c:pt idx="12409" formatCode="General">
                  <c:v>0.2555880000000002</c:v>
                </c:pt>
                <c:pt idx="12410" formatCode="General">
                  <c:v>0.255608</c:v>
                </c:pt>
                <c:pt idx="12411" formatCode="General">
                  <c:v>0.25562800000000002</c:v>
                </c:pt>
                <c:pt idx="12412" formatCode="General">
                  <c:v>0.25565000000000004</c:v>
                </c:pt>
                <c:pt idx="12413" formatCode="General">
                  <c:v>0.25567000000000001</c:v>
                </c:pt>
                <c:pt idx="12414" formatCode="General">
                  <c:v>0.255691</c:v>
                </c:pt>
                <c:pt idx="12415" formatCode="General">
                  <c:v>0.25571100000000002</c:v>
                </c:pt>
                <c:pt idx="12416" formatCode="General">
                  <c:v>0.25573199999999996</c:v>
                </c:pt>
                <c:pt idx="12417" formatCode="General">
                  <c:v>0.25575199999999998</c:v>
                </c:pt>
                <c:pt idx="12418" formatCode="General">
                  <c:v>0.25577300000000003</c:v>
                </c:pt>
                <c:pt idx="12419" formatCode="General">
                  <c:v>0.25579399999999997</c:v>
                </c:pt>
                <c:pt idx="12420" formatCode="General">
                  <c:v>0.25581400000000026</c:v>
                </c:pt>
                <c:pt idx="12421" formatCode="General">
                  <c:v>0.25583500000000003</c:v>
                </c:pt>
                <c:pt idx="12422" formatCode="General">
                  <c:v>0.25585600000000008</c:v>
                </c:pt>
                <c:pt idx="12423" formatCode="General">
                  <c:v>0.25587600000000027</c:v>
                </c:pt>
                <c:pt idx="12424" formatCode="General">
                  <c:v>0.25589600000000001</c:v>
                </c:pt>
                <c:pt idx="12425" formatCode="General">
                  <c:v>0.25591700000000001</c:v>
                </c:pt>
                <c:pt idx="12426" formatCode="General">
                  <c:v>0.255938</c:v>
                </c:pt>
                <c:pt idx="12427" formatCode="General">
                  <c:v>0.25595800000000002</c:v>
                </c:pt>
                <c:pt idx="12428" formatCode="General">
                  <c:v>0.25597900000000001</c:v>
                </c:pt>
                <c:pt idx="12429" formatCode="General">
                  <c:v>0.25600000000000001</c:v>
                </c:pt>
                <c:pt idx="12430" formatCode="General">
                  <c:v>0.25602000000000008</c:v>
                </c:pt>
                <c:pt idx="12431" formatCode="General">
                  <c:v>0.25604100000000002</c:v>
                </c:pt>
                <c:pt idx="12432" formatCode="General">
                  <c:v>0.25606100000000004</c:v>
                </c:pt>
                <c:pt idx="12433" formatCode="General">
                  <c:v>0.2560820000000002</c:v>
                </c:pt>
                <c:pt idx="12434" formatCode="General">
                  <c:v>0.25610300000000003</c:v>
                </c:pt>
                <c:pt idx="12435" formatCode="General">
                  <c:v>0.25612400000000002</c:v>
                </c:pt>
                <c:pt idx="12436" formatCode="General">
                  <c:v>0.25614399999999998</c:v>
                </c:pt>
                <c:pt idx="12437" formatCode="General">
                  <c:v>0.256164</c:v>
                </c:pt>
                <c:pt idx="12438" formatCode="General">
                  <c:v>0.256185</c:v>
                </c:pt>
                <c:pt idx="12439" formatCode="General">
                  <c:v>0.25620500000000002</c:v>
                </c:pt>
                <c:pt idx="12440" formatCode="General">
                  <c:v>0.25622600000000001</c:v>
                </c:pt>
                <c:pt idx="12441" formatCode="General">
                  <c:v>0.256247</c:v>
                </c:pt>
                <c:pt idx="12442" formatCode="General">
                  <c:v>0.25626700000000002</c:v>
                </c:pt>
                <c:pt idx="12443" formatCode="General">
                  <c:v>0.25628800000000002</c:v>
                </c:pt>
                <c:pt idx="12444" formatCode="General">
                  <c:v>0.25630900000000001</c:v>
                </c:pt>
                <c:pt idx="12445" formatCode="General">
                  <c:v>0.25632900000000008</c:v>
                </c:pt>
                <c:pt idx="12446" formatCode="General">
                  <c:v>0.25635000000000002</c:v>
                </c:pt>
                <c:pt idx="12447" formatCode="General">
                  <c:v>0.25637000000000026</c:v>
                </c:pt>
                <c:pt idx="12448" formatCode="General">
                  <c:v>0.25639100000000004</c:v>
                </c:pt>
                <c:pt idx="12449" formatCode="General">
                  <c:v>0.256411</c:v>
                </c:pt>
                <c:pt idx="12450" formatCode="General">
                  <c:v>0.25643200000000005</c:v>
                </c:pt>
                <c:pt idx="12451" formatCode="General">
                  <c:v>0.2564530000000001</c:v>
                </c:pt>
                <c:pt idx="12452" formatCode="General">
                  <c:v>0.25647300000000001</c:v>
                </c:pt>
                <c:pt idx="12453" formatCode="General">
                  <c:v>0.256494</c:v>
                </c:pt>
                <c:pt idx="12454" formatCode="General">
                  <c:v>0.25651400000000002</c:v>
                </c:pt>
                <c:pt idx="12455" formatCode="General">
                  <c:v>0.25653500000000001</c:v>
                </c:pt>
                <c:pt idx="12456" formatCode="General">
                  <c:v>0.25655500000000003</c:v>
                </c:pt>
                <c:pt idx="12457" formatCode="General">
                  <c:v>0.256577</c:v>
                </c:pt>
                <c:pt idx="12458" formatCode="General">
                  <c:v>0.25659700000000002</c:v>
                </c:pt>
                <c:pt idx="12459" formatCode="General">
                  <c:v>0.25661800000000001</c:v>
                </c:pt>
                <c:pt idx="12460" formatCode="General">
                  <c:v>0.25663799999999998</c:v>
                </c:pt>
                <c:pt idx="12461" formatCode="General">
                  <c:v>0.25665900000000003</c:v>
                </c:pt>
                <c:pt idx="12462" formatCode="General">
                  <c:v>0.2566790000000001</c:v>
                </c:pt>
                <c:pt idx="12463" formatCode="General">
                  <c:v>0.25669999999999998</c:v>
                </c:pt>
                <c:pt idx="12464" formatCode="General">
                  <c:v>0.25672</c:v>
                </c:pt>
                <c:pt idx="12465" formatCode="General">
                  <c:v>0.256741</c:v>
                </c:pt>
                <c:pt idx="12466" formatCode="General">
                  <c:v>0.25676200000000005</c:v>
                </c:pt>
                <c:pt idx="12467" formatCode="General">
                  <c:v>0.25678200000000001</c:v>
                </c:pt>
                <c:pt idx="12468" formatCode="General">
                  <c:v>0.256803</c:v>
                </c:pt>
                <c:pt idx="12469" formatCode="General">
                  <c:v>0.25682300000000002</c:v>
                </c:pt>
                <c:pt idx="12470" formatCode="General">
                  <c:v>0.25684400000000002</c:v>
                </c:pt>
                <c:pt idx="12471" formatCode="General">
                  <c:v>0.2568640000000002</c:v>
                </c:pt>
                <c:pt idx="12472" formatCode="General">
                  <c:v>0.25688500000000025</c:v>
                </c:pt>
                <c:pt idx="12473" formatCode="General">
                  <c:v>0.25690600000000002</c:v>
                </c:pt>
                <c:pt idx="12474" formatCode="General">
                  <c:v>0.25692700000000002</c:v>
                </c:pt>
                <c:pt idx="12475" formatCode="General">
                  <c:v>0.25694700000000004</c:v>
                </c:pt>
                <c:pt idx="12476" formatCode="General">
                  <c:v>0.2569680000000002</c:v>
                </c:pt>
                <c:pt idx="12477" formatCode="General">
                  <c:v>0.25698800000000027</c:v>
                </c:pt>
                <c:pt idx="12478" formatCode="General">
                  <c:v>0.25700800000000001</c:v>
                </c:pt>
                <c:pt idx="12479" formatCode="General">
                  <c:v>0.25703000000000004</c:v>
                </c:pt>
                <c:pt idx="12480" formatCode="General">
                  <c:v>0.25705</c:v>
                </c:pt>
                <c:pt idx="12481" formatCode="General">
                  <c:v>0.2570710000000001</c:v>
                </c:pt>
                <c:pt idx="12482" formatCode="General">
                  <c:v>0.25709100000000001</c:v>
                </c:pt>
                <c:pt idx="12483" formatCode="General">
                  <c:v>0.25711200000000001</c:v>
                </c:pt>
                <c:pt idx="12484" formatCode="General">
                  <c:v>0.25713200000000003</c:v>
                </c:pt>
                <c:pt idx="12485" formatCode="General">
                  <c:v>0.25715300000000002</c:v>
                </c:pt>
                <c:pt idx="12486" formatCode="General">
                  <c:v>0.25717400000000001</c:v>
                </c:pt>
                <c:pt idx="12487" formatCode="General">
                  <c:v>0.25719500000000001</c:v>
                </c:pt>
                <c:pt idx="12488" formatCode="General">
                  <c:v>0.25721500000000003</c:v>
                </c:pt>
                <c:pt idx="12489" formatCode="General">
                  <c:v>0.25723599999999996</c:v>
                </c:pt>
                <c:pt idx="12490" formatCode="General">
                  <c:v>0.25725599999999998</c:v>
                </c:pt>
                <c:pt idx="12491" formatCode="General">
                  <c:v>0.257276</c:v>
                </c:pt>
                <c:pt idx="12492" formatCode="General">
                  <c:v>0.257297</c:v>
                </c:pt>
                <c:pt idx="12493" formatCode="General">
                  <c:v>0.25731800000000027</c:v>
                </c:pt>
                <c:pt idx="12494" formatCode="General">
                  <c:v>0.25733800000000001</c:v>
                </c:pt>
                <c:pt idx="12495" formatCode="General">
                  <c:v>0.257359</c:v>
                </c:pt>
                <c:pt idx="12496" formatCode="General">
                  <c:v>0.25738000000000022</c:v>
                </c:pt>
                <c:pt idx="12497" formatCode="General">
                  <c:v>0.25740000000000002</c:v>
                </c:pt>
                <c:pt idx="12498" formatCode="General">
                  <c:v>0.25742100000000001</c:v>
                </c:pt>
                <c:pt idx="12499" formatCode="General">
                  <c:v>0.25744100000000003</c:v>
                </c:pt>
                <c:pt idx="12500" formatCode="General">
                  <c:v>0.25746200000000002</c:v>
                </c:pt>
                <c:pt idx="12501" formatCode="General">
                  <c:v>0.25748200000000027</c:v>
                </c:pt>
                <c:pt idx="12502" formatCode="General">
                  <c:v>0.25750400000000001</c:v>
                </c:pt>
                <c:pt idx="12503" formatCode="General">
                  <c:v>0.2575240000000002</c:v>
                </c:pt>
                <c:pt idx="12504" formatCode="General">
                  <c:v>0.257544</c:v>
                </c:pt>
                <c:pt idx="12505" formatCode="General">
                  <c:v>0.2575650000000001</c:v>
                </c:pt>
                <c:pt idx="12506" formatCode="General">
                  <c:v>0.25758500000000001</c:v>
                </c:pt>
                <c:pt idx="12507" formatCode="General">
                  <c:v>0.257606</c:v>
                </c:pt>
                <c:pt idx="12508" formatCode="General">
                  <c:v>0.25762700000000011</c:v>
                </c:pt>
                <c:pt idx="12509" formatCode="General">
                  <c:v>0.25764800000000004</c:v>
                </c:pt>
                <c:pt idx="12510" formatCode="General">
                  <c:v>0.25766800000000001</c:v>
                </c:pt>
                <c:pt idx="12511" formatCode="General">
                  <c:v>0.257689</c:v>
                </c:pt>
                <c:pt idx="12512" formatCode="General">
                  <c:v>0.25770900000000002</c:v>
                </c:pt>
                <c:pt idx="12513" formatCode="General">
                  <c:v>0.25773000000000001</c:v>
                </c:pt>
                <c:pt idx="12514" formatCode="General">
                  <c:v>0.25774999999999998</c:v>
                </c:pt>
                <c:pt idx="12515" formatCode="General">
                  <c:v>0.25777100000000003</c:v>
                </c:pt>
                <c:pt idx="12516" formatCode="General">
                  <c:v>0.25779099999999999</c:v>
                </c:pt>
                <c:pt idx="12517" formatCode="General">
                  <c:v>0.25781200000000026</c:v>
                </c:pt>
                <c:pt idx="12518" formatCode="General">
                  <c:v>0.25783300000000003</c:v>
                </c:pt>
                <c:pt idx="12519" formatCode="General">
                  <c:v>0.257853</c:v>
                </c:pt>
                <c:pt idx="12520" formatCode="General">
                  <c:v>0.25787400000000027</c:v>
                </c:pt>
                <c:pt idx="12521" formatCode="General">
                  <c:v>0.25789400000000001</c:v>
                </c:pt>
                <c:pt idx="12522" formatCode="General">
                  <c:v>0.25791500000000001</c:v>
                </c:pt>
                <c:pt idx="12523" formatCode="General">
                  <c:v>0.25793500000000003</c:v>
                </c:pt>
                <c:pt idx="12524" formatCode="General">
                  <c:v>0.2579570000000001</c:v>
                </c:pt>
                <c:pt idx="12525" formatCode="General">
                  <c:v>0.25797700000000001</c:v>
                </c:pt>
                <c:pt idx="12526" formatCode="General">
                  <c:v>0.25799800000000001</c:v>
                </c:pt>
                <c:pt idx="12527" formatCode="General">
                  <c:v>0.25801800000000008</c:v>
                </c:pt>
                <c:pt idx="12528" formatCode="General">
                  <c:v>0.25803900000000002</c:v>
                </c:pt>
                <c:pt idx="12529" formatCode="General">
                  <c:v>0.25805900000000004</c:v>
                </c:pt>
                <c:pt idx="12530" formatCode="General">
                  <c:v>0.258079</c:v>
                </c:pt>
                <c:pt idx="12531" formatCode="General">
                  <c:v>0.25810100000000002</c:v>
                </c:pt>
                <c:pt idx="12532" formatCode="General">
                  <c:v>0.2581210000000001</c:v>
                </c:pt>
                <c:pt idx="12533" formatCode="General">
                  <c:v>0.25814199999999998</c:v>
                </c:pt>
                <c:pt idx="12534" formatCode="General">
                  <c:v>0.258162</c:v>
                </c:pt>
                <c:pt idx="12535" formatCode="General">
                  <c:v>0.258183</c:v>
                </c:pt>
                <c:pt idx="12536" formatCode="General">
                  <c:v>0.25820300000000002</c:v>
                </c:pt>
                <c:pt idx="12537" formatCode="General">
                  <c:v>0.25822400000000001</c:v>
                </c:pt>
                <c:pt idx="12538" formatCode="General">
                  <c:v>0.25824399999999997</c:v>
                </c:pt>
                <c:pt idx="12539" formatCode="General">
                  <c:v>0.25826500000000002</c:v>
                </c:pt>
                <c:pt idx="12540" formatCode="General">
                  <c:v>0.25828600000000002</c:v>
                </c:pt>
                <c:pt idx="12541" formatCode="General">
                  <c:v>0.25830700000000001</c:v>
                </c:pt>
                <c:pt idx="12542" formatCode="General">
                  <c:v>0.25832700000000008</c:v>
                </c:pt>
                <c:pt idx="12543" formatCode="General">
                  <c:v>0.25834800000000002</c:v>
                </c:pt>
                <c:pt idx="12544" formatCode="General">
                  <c:v>0.25836800000000026</c:v>
                </c:pt>
                <c:pt idx="12545" formatCode="General">
                  <c:v>0.25838800000000023</c:v>
                </c:pt>
                <c:pt idx="12546" formatCode="General">
                  <c:v>0.25841000000000008</c:v>
                </c:pt>
                <c:pt idx="12547" formatCode="General">
                  <c:v>0.2584300000000001</c:v>
                </c:pt>
                <c:pt idx="12548" formatCode="General">
                  <c:v>0.2584510000000001</c:v>
                </c:pt>
                <c:pt idx="12549" formatCode="General">
                  <c:v>0.25847100000000001</c:v>
                </c:pt>
                <c:pt idx="12550" formatCode="General">
                  <c:v>0.258492</c:v>
                </c:pt>
                <c:pt idx="12551" formatCode="General">
                  <c:v>0.25851200000000002</c:v>
                </c:pt>
                <c:pt idx="12552" formatCode="General">
                  <c:v>0.25853300000000001</c:v>
                </c:pt>
                <c:pt idx="12553" formatCode="General">
                  <c:v>0.25855300000000003</c:v>
                </c:pt>
                <c:pt idx="12554" formatCode="General">
                  <c:v>0.258575</c:v>
                </c:pt>
                <c:pt idx="12555" formatCode="General">
                  <c:v>0.25859500000000002</c:v>
                </c:pt>
                <c:pt idx="12556" formatCode="General">
                  <c:v>0.25861500000000004</c:v>
                </c:pt>
                <c:pt idx="12557" formatCode="General">
                  <c:v>0.25863599999999998</c:v>
                </c:pt>
                <c:pt idx="12558" formatCode="General">
                  <c:v>0.258656</c:v>
                </c:pt>
                <c:pt idx="12559" formatCode="General">
                  <c:v>0.2586770000000001</c:v>
                </c:pt>
                <c:pt idx="12560" formatCode="General">
                  <c:v>0.25869799999999998</c:v>
                </c:pt>
                <c:pt idx="12561" formatCode="General">
                  <c:v>0.25871900000000003</c:v>
                </c:pt>
                <c:pt idx="12562" formatCode="General">
                  <c:v>0.258739</c:v>
                </c:pt>
                <c:pt idx="12563" formatCode="General">
                  <c:v>0.25876000000000005</c:v>
                </c:pt>
                <c:pt idx="12564" formatCode="General">
                  <c:v>0.25878000000000001</c:v>
                </c:pt>
                <c:pt idx="12565" formatCode="General">
                  <c:v>0.258801</c:v>
                </c:pt>
                <c:pt idx="12566" formatCode="General">
                  <c:v>0.25882100000000002</c:v>
                </c:pt>
                <c:pt idx="12567" formatCode="General">
                  <c:v>0.25884200000000002</c:v>
                </c:pt>
                <c:pt idx="12568" formatCode="General">
                  <c:v>0.2588620000000002</c:v>
                </c:pt>
                <c:pt idx="12569" formatCode="General">
                  <c:v>0.25888400000000023</c:v>
                </c:pt>
                <c:pt idx="12570" formatCode="General">
                  <c:v>0.25890400000000002</c:v>
                </c:pt>
                <c:pt idx="12571" formatCode="General">
                  <c:v>0.25892400000000027</c:v>
                </c:pt>
                <c:pt idx="12572" formatCode="General">
                  <c:v>0.25894500000000004</c:v>
                </c:pt>
                <c:pt idx="12573" formatCode="General">
                  <c:v>0.258965</c:v>
                </c:pt>
                <c:pt idx="12574" formatCode="General">
                  <c:v>0.25898600000000027</c:v>
                </c:pt>
                <c:pt idx="12575" formatCode="General">
                  <c:v>0.2590070000000001</c:v>
                </c:pt>
                <c:pt idx="12576" formatCode="General">
                  <c:v>0.2590280000000002</c:v>
                </c:pt>
                <c:pt idx="12577" formatCode="General">
                  <c:v>0.259048</c:v>
                </c:pt>
                <c:pt idx="12578" formatCode="General">
                  <c:v>0.2590690000000001</c:v>
                </c:pt>
                <c:pt idx="12579" formatCode="General">
                  <c:v>0.25908900000000001</c:v>
                </c:pt>
                <c:pt idx="12580" formatCode="General">
                  <c:v>0.25911000000000001</c:v>
                </c:pt>
                <c:pt idx="12581" formatCode="General">
                  <c:v>0.25913000000000003</c:v>
                </c:pt>
                <c:pt idx="12582" formatCode="General">
                  <c:v>0.25915100000000002</c:v>
                </c:pt>
                <c:pt idx="12583" formatCode="General">
                  <c:v>0.25917200000000001</c:v>
                </c:pt>
                <c:pt idx="12584" formatCode="General">
                  <c:v>0.25919199999999998</c:v>
                </c:pt>
                <c:pt idx="12585" formatCode="General">
                  <c:v>0.25921300000000003</c:v>
                </c:pt>
                <c:pt idx="12586" formatCode="General">
                  <c:v>0.25923299999999999</c:v>
                </c:pt>
                <c:pt idx="12587" formatCode="General">
                  <c:v>0.25925399999999998</c:v>
                </c:pt>
                <c:pt idx="12588" formatCode="General">
                  <c:v>0.259274</c:v>
                </c:pt>
                <c:pt idx="12589" formatCode="General">
                  <c:v>0.259295</c:v>
                </c:pt>
                <c:pt idx="12590" formatCode="General">
                  <c:v>0.25931500000000002</c:v>
                </c:pt>
                <c:pt idx="12591" formatCode="General">
                  <c:v>0.25933700000000004</c:v>
                </c:pt>
                <c:pt idx="12592" formatCode="General">
                  <c:v>0.259357</c:v>
                </c:pt>
                <c:pt idx="12593" formatCode="General">
                  <c:v>0.25937800000000022</c:v>
                </c:pt>
                <c:pt idx="12594" formatCode="General">
                  <c:v>0.25939800000000002</c:v>
                </c:pt>
                <c:pt idx="12595" formatCode="General">
                  <c:v>0.25941900000000001</c:v>
                </c:pt>
                <c:pt idx="12596" formatCode="General">
                  <c:v>0.25943900000000003</c:v>
                </c:pt>
                <c:pt idx="12597" formatCode="General">
                  <c:v>0.259459</c:v>
                </c:pt>
                <c:pt idx="12598" formatCode="General">
                  <c:v>0.25948100000000002</c:v>
                </c:pt>
                <c:pt idx="12599" formatCode="General">
                  <c:v>0.25950100000000004</c:v>
                </c:pt>
                <c:pt idx="12600" formatCode="General">
                  <c:v>0.2595220000000002</c:v>
                </c:pt>
                <c:pt idx="12601" formatCode="General">
                  <c:v>0.25954200000000005</c:v>
                </c:pt>
                <c:pt idx="12602" formatCode="General">
                  <c:v>0.2595630000000001</c:v>
                </c:pt>
                <c:pt idx="12603" formatCode="General">
                  <c:v>0.25958300000000001</c:v>
                </c:pt>
                <c:pt idx="12604" formatCode="General">
                  <c:v>0.259604</c:v>
                </c:pt>
                <c:pt idx="12605" formatCode="General">
                  <c:v>0.25962400000000002</c:v>
                </c:pt>
                <c:pt idx="12606" formatCode="General">
                  <c:v>0.25964500000000001</c:v>
                </c:pt>
                <c:pt idx="12607" formatCode="General">
                  <c:v>0.25966600000000001</c:v>
                </c:pt>
                <c:pt idx="12608" formatCode="General">
                  <c:v>0.259687</c:v>
                </c:pt>
                <c:pt idx="12609" formatCode="General">
                  <c:v>0.25970700000000002</c:v>
                </c:pt>
                <c:pt idx="12610" formatCode="General">
                  <c:v>0.2597270000000001</c:v>
                </c:pt>
                <c:pt idx="12611" formatCode="General">
                  <c:v>0.25974799999999998</c:v>
                </c:pt>
                <c:pt idx="12612" formatCode="General">
                  <c:v>0.259768</c:v>
                </c:pt>
                <c:pt idx="12613" formatCode="General">
                  <c:v>0.2597890000000001</c:v>
                </c:pt>
                <c:pt idx="12614" formatCode="General">
                  <c:v>0.25981000000000026</c:v>
                </c:pt>
                <c:pt idx="12615" formatCode="General">
                  <c:v>0.25983100000000003</c:v>
                </c:pt>
                <c:pt idx="12616" formatCode="General">
                  <c:v>0.259851</c:v>
                </c:pt>
                <c:pt idx="12617" formatCode="General">
                  <c:v>0.25987200000000027</c:v>
                </c:pt>
                <c:pt idx="12618" formatCode="General">
                  <c:v>0.25989200000000001</c:v>
                </c:pt>
                <c:pt idx="12619" formatCode="General">
                  <c:v>0.25991300000000001</c:v>
                </c:pt>
                <c:pt idx="12620" formatCode="General">
                  <c:v>0.259934</c:v>
                </c:pt>
                <c:pt idx="12621" formatCode="General">
                  <c:v>0.25995400000000002</c:v>
                </c:pt>
                <c:pt idx="12622" formatCode="General">
                  <c:v>0.25997500000000001</c:v>
                </c:pt>
                <c:pt idx="12623" formatCode="General">
                  <c:v>0.25999500000000003</c:v>
                </c:pt>
                <c:pt idx="12624" formatCode="General">
                  <c:v>0.26001600000000002</c:v>
                </c:pt>
                <c:pt idx="12625" formatCode="General">
                  <c:v>0.26003600000000004</c:v>
                </c:pt>
                <c:pt idx="12626" formatCode="General">
                  <c:v>0.26005700000000004</c:v>
                </c:pt>
                <c:pt idx="12627" formatCode="General">
                  <c:v>0.260077</c:v>
                </c:pt>
                <c:pt idx="12628" formatCode="General">
                  <c:v>0.26009900000000002</c:v>
                </c:pt>
                <c:pt idx="12629" formatCode="General">
                  <c:v>0.2601190000000001</c:v>
                </c:pt>
                <c:pt idx="12630" formatCode="General">
                  <c:v>0.26013999999999998</c:v>
                </c:pt>
                <c:pt idx="12631" formatCode="General">
                  <c:v>0.26016</c:v>
                </c:pt>
                <c:pt idx="12632" formatCode="General">
                  <c:v>0.260181</c:v>
                </c:pt>
                <c:pt idx="12633" formatCode="General">
                  <c:v>0.26020100000000002</c:v>
                </c:pt>
                <c:pt idx="12634" formatCode="General">
                  <c:v>0.26022200000000001</c:v>
                </c:pt>
                <c:pt idx="12635" formatCode="General">
                  <c:v>0.260243</c:v>
                </c:pt>
                <c:pt idx="12636" formatCode="General">
                  <c:v>0.260264</c:v>
                </c:pt>
                <c:pt idx="12637" formatCode="General">
                  <c:v>0.26028400000000002</c:v>
                </c:pt>
                <c:pt idx="12638" formatCode="General">
                  <c:v>0.2603040000000002</c:v>
                </c:pt>
                <c:pt idx="12639" formatCode="General">
                  <c:v>0.26032500000000008</c:v>
                </c:pt>
                <c:pt idx="12640" formatCode="General">
                  <c:v>0.2603450000000001</c:v>
                </c:pt>
                <c:pt idx="12641" formatCode="General">
                  <c:v>0.26036600000000026</c:v>
                </c:pt>
                <c:pt idx="12642" formatCode="General">
                  <c:v>0.26038600000000023</c:v>
                </c:pt>
                <c:pt idx="12643" formatCode="General">
                  <c:v>0.26040800000000008</c:v>
                </c:pt>
                <c:pt idx="12644" formatCode="General">
                  <c:v>0.26042800000000027</c:v>
                </c:pt>
                <c:pt idx="12645" formatCode="General">
                  <c:v>0.2604490000000001</c:v>
                </c:pt>
                <c:pt idx="12646" formatCode="General">
                  <c:v>0.26046900000000001</c:v>
                </c:pt>
                <c:pt idx="12647" formatCode="General">
                  <c:v>0.26049</c:v>
                </c:pt>
                <c:pt idx="12648" formatCode="General">
                  <c:v>0.26051000000000002</c:v>
                </c:pt>
                <c:pt idx="12649" formatCode="General">
                  <c:v>0.26053100000000001</c:v>
                </c:pt>
                <c:pt idx="12650" formatCode="General">
                  <c:v>0.26055200000000001</c:v>
                </c:pt>
                <c:pt idx="12651" formatCode="General">
                  <c:v>0.26057200000000008</c:v>
                </c:pt>
                <c:pt idx="12652" formatCode="General">
                  <c:v>0.26059300000000002</c:v>
                </c:pt>
                <c:pt idx="12653" formatCode="General">
                  <c:v>0.26061300000000004</c:v>
                </c:pt>
                <c:pt idx="12654" formatCode="General">
                  <c:v>0.26063399999999998</c:v>
                </c:pt>
                <c:pt idx="12655" formatCode="General">
                  <c:v>0.260654</c:v>
                </c:pt>
                <c:pt idx="12656" formatCode="General">
                  <c:v>0.2606750000000001</c:v>
                </c:pt>
                <c:pt idx="12657" formatCode="General">
                  <c:v>0.26069599999999998</c:v>
                </c:pt>
                <c:pt idx="12658" formatCode="General">
                  <c:v>0.260716</c:v>
                </c:pt>
                <c:pt idx="12659" formatCode="General">
                  <c:v>0.260737</c:v>
                </c:pt>
                <c:pt idx="12660" formatCode="General">
                  <c:v>0.26075800000000005</c:v>
                </c:pt>
                <c:pt idx="12661" formatCode="General">
                  <c:v>0.26077800000000001</c:v>
                </c:pt>
                <c:pt idx="12662" formatCode="General">
                  <c:v>0.260799</c:v>
                </c:pt>
                <c:pt idx="12663" formatCode="General">
                  <c:v>0.26081900000000002</c:v>
                </c:pt>
                <c:pt idx="12664" formatCode="General">
                  <c:v>0.2608390000000001</c:v>
                </c:pt>
                <c:pt idx="12665" formatCode="General">
                  <c:v>0.26086100000000001</c:v>
                </c:pt>
                <c:pt idx="12666" formatCode="General">
                  <c:v>0.26088100000000025</c:v>
                </c:pt>
                <c:pt idx="12667" formatCode="General">
                  <c:v>0.26090200000000002</c:v>
                </c:pt>
                <c:pt idx="12668" formatCode="General">
                  <c:v>0.26092200000000026</c:v>
                </c:pt>
                <c:pt idx="12669" formatCode="General">
                  <c:v>0.26094300000000004</c:v>
                </c:pt>
                <c:pt idx="12670" formatCode="General">
                  <c:v>0.260963</c:v>
                </c:pt>
                <c:pt idx="12671" formatCode="General">
                  <c:v>0.26098400000000027</c:v>
                </c:pt>
                <c:pt idx="12672" formatCode="General">
                  <c:v>0.2610050000000001</c:v>
                </c:pt>
                <c:pt idx="12673" formatCode="General">
                  <c:v>0.26102500000000001</c:v>
                </c:pt>
                <c:pt idx="12674" formatCode="General">
                  <c:v>0.261046</c:v>
                </c:pt>
                <c:pt idx="12675" formatCode="General">
                  <c:v>0.2610670000000001</c:v>
                </c:pt>
                <c:pt idx="12676" formatCode="General">
                  <c:v>0.26108700000000001</c:v>
                </c:pt>
                <c:pt idx="12677" formatCode="General">
                  <c:v>0.26110700000000003</c:v>
                </c:pt>
                <c:pt idx="12678" formatCode="General">
                  <c:v>0.26112800000000008</c:v>
                </c:pt>
                <c:pt idx="12679" formatCode="General">
                  <c:v>0.26114800000000005</c:v>
                </c:pt>
                <c:pt idx="12680" formatCode="General">
                  <c:v>0.26116900000000004</c:v>
                </c:pt>
                <c:pt idx="12681" formatCode="General">
                  <c:v>0.26119000000000003</c:v>
                </c:pt>
                <c:pt idx="12682" formatCode="General">
                  <c:v>0.26121100000000003</c:v>
                </c:pt>
                <c:pt idx="12683" formatCode="General">
                  <c:v>0.26123099999999999</c:v>
                </c:pt>
                <c:pt idx="12684" formatCode="General">
                  <c:v>0.26125199999999998</c:v>
                </c:pt>
                <c:pt idx="12685" formatCode="General">
                  <c:v>0.261272</c:v>
                </c:pt>
                <c:pt idx="12686" formatCode="General">
                  <c:v>0.261293</c:v>
                </c:pt>
                <c:pt idx="12687" formatCode="General">
                  <c:v>0.26131300000000002</c:v>
                </c:pt>
                <c:pt idx="12688" formatCode="General">
                  <c:v>0.26133400000000001</c:v>
                </c:pt>
                <c:pt idx="12689" formatCode="General">
                  <c:v>0.261355</c:v>
                </c:pt>
                <c:pt idx="12690" formatCode="General">
                  <c:v>0.26137500000000002</c:v>
                </c:pt>
                <c:pt idx="12691" formatCode="General">
                  <c:v>0.26139600000000002</c:v>
                </c:pt>
                <c:pt idx="12692" formatCode="General">
                  <c:v>0.2614160000000002</c:v>
                </c:pt>
                <c:pt idx="12693" formatCode="General">
                  <c:v>0.26143700000000003</c:v>
                </c:pt>
                <c:pt idx="12694" formatCode="General">
                  <c:v>0.26145800000000002</c:v>
                </c:pt>
                <c:pt idx="12695" formatCode="General">
                  <c:v>0.26147800000000027</c:v>
                </c:pt>
                <c:pt idx="12696" formatCode="General">
                  <c:v>0.26149900000000004</c:v>
                </c:pt>
                <c:pt idx="12697" formatCode="General">
                  <c:v>0.2615200000000002</c:v>
                </c:pt>
                <c:pt idx="12698" formatCode="General">
                  <c:v>0.26154000000000005</c:v>
                </c:pt>
                <c:pt idx="12699" formatCode="General">
                  <c:v>0.2615610000000001</c:v>
                </c:pt>
                <c:pt idx="12700" formatCode="General">
                  <c:v>0.26158100000000001</c:v>
                </c:pt>
                <c:pt idx="12701" formatCode="General">
                  <c:v>0.261602</c:v>
                </c:pt>
                <c:pt idx="12702" formatCode="General">
                  <c:v>0.26162300000000011</c:v>
                </c:pt>
                <c:pt idx="12703" formatCode="General">
                  <c:v>0.26164300000000001</c:v>
                </c:pt>
                <c:pt idx="12704" formatCode="General">
                  <c:v>0.26166400000000001</c:v>
                </c:pt>
                <c:pt idx="12705" formatCode="General">
                  <c:v>0.26168400000000008</c:v>
                </c:pt>
                <c:pt idx="12706" formatCode="General">
                  <c:v>0.26170500000000002</c:v>
                </c:pt>
                <c:pt idx="12707" formatCode="General">
                  <c:v>0.2617250000000001</c:v>
                </c:pt>
                <c:pt idx="12708" formatCode="General">
                  <c:v>0.26174599999999998</c:v>
                </c:pt>
                <c:pt idx="12709" formatCode="General">
                  <c:v>0.26176700000000003</c:v>
                </c:pt>
                <c:pt idx="12710" formatCode="General">
                  <c:v>0.26178800000000002</c:v>
                </c:pt>
                <c:pt idx="12711" formatCode="General">
                  <c:v>0.26180800000000026</c:v>
                </c:pt>
                <c:pt idx="12712" formatCode="General">
                  <c:v>0.26182900000000026</c:v>
                </c:pt>
                <c:pt idx="12713" formatCode="General">
                  <c:v>0.261849</c:v>
                </c:pt>
                <c:pt idx="12714" formatCode="General">
                  <c:v>0.26187000000000027</c:v>
                </c:pt>
                <c:pt idx="12715" formatCode="General">
                  <c:v>0.26189000000000001</c:v>
                </c:pt>
                <c:pt idx="12716" formatCode="General">
                  <c:v>0.261911</c:v>
                </c:pt>
                <c:pt idx="12717" formatCode="General">
                  <c:v>0.261932</c:v>
                </c:pt>
                <c:pt idx="12718" formatCode="General">
                  <c:v>0.26195200000000002</c:v>
                </c:pt>
                <c:pt idx="12719" formatCode="General">
                  <c:v>0.26197300000000001</c:v>
                </c:pt>
                <c:pt idx="12720" formatCode="General">
                  <c:v>0.26199300000000003</c:v>
                </c:pt>
                <c:pt idx="12721" formatCode="General">
                  <c:v>0.26201400000000002</c:v>
                </c:pt>
                <c:pt idx="12722" formatCode="General">
                  <c:v>0.26203400000000004</c:v>
                </c:pt>
                <c:pt idx="12723" formatCode="General">
                  <c:v>0.26205500000000004</c:v>
                </c:pt>
                <c:pt idx="12724" formatCode="General">
                  <c:v>0.2620760000000002</c:v>
                </c:pt>
                <c:pt idx="12725" formatCode="General">
                  <c:v>0.262096</c:v>
                </c:pt>
                <c:pt idx="12726" formatCode="General">
                  <c:v>0.2621170000000001</c:v>
                </c:pt>
                <c:pt idx="12727" formatCode="General">
                  <c:v>0.26213799999999998</c:v>
                </c:pt>
                <c:pt idx="12728" formatCode="General">
                  <c:v>0.262158</c:v>
                </c:pt>
                <c:pt idx="12729" formatCode="General">
                  <c:v>0.262179</c:v>
                </c:pt>
                <c:pt idx="12730" formatCode="General">
                  <c:v>0.26219900000000002</c:v>
                </c:pt>
                <c:pt idx="12731" formatCode="General">
                  <c:v>0.26221900000000004</c:v>
                </c:pt>
                <c:pt idx="12732" formatCode="General">
                  <c:v>0.26223999999999997</c:v>
                </c:pt>
                <c:pt idx="12733" formatCode="General">
                  <c:v>0.26226100000000002</c:v>
                </c:pt>
                <c:pt idx="12734" formatCode="General">
                  <c:v>0.26228200000000002</c:v>
                </c:pt>
                <c:pt idx="12735" formatCode="General">
                  <c:v>0.2623020000000002</c:v>
                </c:pt>
                <c:pt idx="12736" formatCode="General">
                  <c:v>0.26232300000000008</c:v>
                </c:pt>
                <c:pt idx="12737" formatCode="General">
                  <c:v>0.2623430000000001</c:v>
                </c:pt>
                <c:pt idx="12738" formatCode="General">
                  <c:v>0.26236400000000026</c:v>
                </c:pt>
                <c:pt idx="12739" formatCode="General">
                  <c:v>0.26238500000000026</c:v>
                </c:pt>
                <c:pt idx="12740" formatCode="General">
                  <c:v>0.262405</c:v>
                </c:pt>
                <c:pt idx="12741" formatCode="General">
                  <c:v>0.26242600000000027</c:v>
                </c:pt>
                <c:pt idx="12742" formatCode="General">
                  <c:v>0.2624470000000001</c:v>
                </c:pt>
                <c:pt idx="12743" formatCode="General">
                  <c:v>0.26246700000000001</c:v>
                </c:pt>
                <c:pt idx="12744" formatCode="General">
                  <c:v>0.26248700000000008</c:v>
                </c:pt>
                <c:pt idx="12745" formatCode="General">
                  <c:v>0.26250800000000002</c:v>
                </c:pt>
                <c:pt idx="12746" formatCode="General">
                  <c:v>0.26252900000000001</c:v>
                </c:pt>
                <c:pt idx="12747" formatCode="General">
                  <c:v>0.26254900000000003</c:v>
                </c:pt>
                <c:pt idx="12748" formatCode="General">
                  <c:v>0.26257000000000008</c:v>
                </c:pt>
                <c:pt idx="12749" formatCode="General">
                  <c:v>0.26259100000000002</c:v>
                </c:pt>
                <c:pt idx="12750" formatCode="General">
                  <c:v>0.26261100000000004</c:v>
                </c:pt>
                <c:pt idx="12751" formatCode="General">
                  <c:v>0.26263199999999998</c:v>
                </c:pt>
                <c:pt idx="12752" formatCode="General">
                  <c:v>0.262652</c:v>
                </c:pt>
                <c:pt idx="12753" formatCode="General">
                  <c:v>0.2626730000000001</c:v>
                </c:pt>
                <c:pt idx="12754" formatCode="General">
                  <c:v>0.26269300000000001</c:v>
                </c:pt>
                <c:pt idx="12755" formatCode="General">
                  <c:v>0.26271500000000003</c:v>
                </c:pt>
                <c:pt idx="12756" formatCode="General">
                  <c:v>0.262735</c:v>
                </c:pt>
                <c:pt idx="12757" formatCode="General">
                  <c:v>0.26275600000000005</c:v>
                </c:pt>
                <c:pt idx="12758" formatCode="General">
                  <c:v>0.26277600000000001</c:v>
                </c:pt>
                <c:pt idx="12759" formatCode="General">
                  <c:v>0.26279599999999997</c:v>
                </c:pt>
                <c:pt idx="12760" formatCode="General">
                  <c:v>0.26281700000000002</c:v>
                </c:pt>
                <c:pt idx="12761" formatCode="General">
                  <c:v>0.2628370000000001</c:v>
                </c:pt>
                <c:pt idx="12762" formatCode="General">
                  <c:v>0.2628580000000002</c:v>
                </c:pt>
                <c:pt idx="12763" formatCode="General">
                  <c:v>0.26287900000000008</c:v>
                </c:pt>
                <c:pt idx="12764" formatCode="General">
                  <c:v>0.26290000000000002</c:v>
                </c:pt>
                <c:pt idx="12765" formatCode="General">
                  <c:v>0.26292000000000026</c:v>
                </c:pt>
                <c:pt idx="12766" formatCode="General">
                  <c:v>0.26294100000000004</c:v>
                </c:pt>
                <c:pt idx="12767" formatCode="General">
                  <c:v>0.262961</c:v>
                </c:pt>
                <c:pt idx="12768" formatCode="General">
                  <c:v>0.26298200000000027</c:v>
                </c:pt>
                <c:pt idx="12769" formatCode="General">
                  <c:v>0.26300200000000001</c:v>
                </c:pt>
                <c:pt idx="12770" formatCode="General">
                  <c:v>0.26302300000000001</c:v>
                </c:pt>
                <c:pt idx="12771" formatCode="General">
                  <c:v>0.263044</c:v>
                </c:pt>
                <c:pt idx="12772" formatCode="General">
                  <c:v>0.26306400000000002</c:v>
                </c:pt>
                <c:pt idx="12773" formatCode="General">
                  <c:v>0.26308500000000001</c:v>
                </c:pt>
                <c:pt idx="12774" formatCode="General">
                  <c:v>0.26310500000000003</c:v>
                </c:pt>
                <c:pt idx="12775" formatCode="General">
                  <c:v>0.26312600000000008</c:v>
                </c:pt>
                <c:pt idx="12776" formatCode="General">
                  <c:v>0.26314700000000002</c:v>
                </c:pt>
                <c:pt idx="12777" formatCode="General">
                  <c:v>0.26316800000000001</c:v>
                </c:pt>
                <c:pt idx="12778" formatCode="General">
                  <c:v>0.2631880000000002</c:v>
                </c:pt>
                <c:pt idx="12779" formatCode="General">
                  <c:v>0.26320900000000003</c:v>
                </c:pt>
                <c:pt idx="12780" formatCode="General">
                  <c:v>0.2632290000000001</c:v>
                </c:pt>
                <c:pt idx="12781" formatCode="General">
                  <c:v>0.26324999999999998</c:v>
                </c:pt>
                <c:pt idx="12782" formatCode="General">
                  <c:v>0.26327</c:v>
                </c:pt>
                <c:pt idx="12783" formatCode="General">
                  <c:v>0.263291</c:v>
                </c:pt>
                <c:pt idx="12784" formatCode="General">
                  <c:v>0.26331200000000027</c:v>
                </c:pt>
                <c:pt idx="12785" formatCode="General">
                  <c:v>0.26333200000000001</c:v>
                </c:pt>
                <c:pt idx="12786" formatCode="General">
                  <c:v>0.263353</c:v>
                </c:pt>
                <c:pt idx="12787" formatCode="General">
                  <c:v>0.26337300000000002</c:v>
                </c:pt>
                <c:pt idx="12788" formatCode="General">
                  <c:v>0.26339400000000002</c:v>
                </c:pt>
                <c:pt idx="12789" formatCode="General">
                  <c:v>0.2634140000000002</c:v>
                </c:pt>
                <c:pt idx="12790" formatCode="General">
                  <c:v>0.26343500000000003</c:v>
                </c:pt>
                <c:pt idx="12791" formatCode="General">
                  <c:v>0.26345600000000002</c:v>
                </c:pt>
                <c:pt idx="12792" formatCode="General">
                  <c:v>0.26347600000000027</c:v>
                </c:pt>
                <c:pt idx="12793" formatCode="General">
                  <c:v>0.26349700000000004</c:v>
                </c:pt>
                <c:pt idx="12794" formatCode="General">
                  <c:v>0.2635180000000002</c:v>
                </c:pt>
                <c:pt idx="12795" formatCode="General">
                  <c:v>0.26353800000000005</c:v>
                </c:pt>
                <c:pt idx="12796" formatCode="General">
                  <c:v>0.2635590000000001</c:v>
                </c:pt>
                <c:pt idx="12797" formatCode="General">
                  <c:v>0.26357900000000001</c:v>
                </c:pt>
                <c:pt idx="12798" formatCode="General">
                  <c:v>0.2636</c:v>
                </c:pt>
                <c:pt idx="12799" formatCode="General">
                  <c:v>0.26362000000000002</c:v>
                </c:pt>
                <c:pt idx="12800" formatCode="General">
                  <c:v>0.26364100000000001</c:v>
                </c:pt>
                <c:pt idx="12801" formatCode="General">
                  <c:v>0.26366200000000001</c:v>
                </c:pt>
                <c:pt idx="12802" formatCode="General">
                  <c:v>0.26368200000000008</c:v>
                </c:pt>
                <c:pt idx="12803" formatCode="General">
                  <c:v>0.26370300000000002</c:v>
                </c:pt>
                <c:pt idx="12804" formatCode="General">
                  <c:v>0.2637230000000001</c:v>
                </c:pt>
                <c:pt idx="12805" formatCode="General">
                  <c:v>0.26374399999999998</c:v>
                </c:pt>
                <c:pt idx="12806" formatCode="General">
                  <c:v>0.26376500000000003</c:v>
                </c:pt>
                <c:pt idx="12807" formatCode="General">
                  <c:v>0.26378600000000002</c:v>
                </c:pt>
                <c:pt idx="12808" formatCode="General">
                  <c:v>0.26380600000000021</c:v>
                </c:pt>
                <c:pt idx="12809" formatCode="General">
                  <c:v>0.26382700000000026</c:v>
                </c:pt>
                <c:pt idx="12810" formatCode="General">
                  <c:v>0.263847</c:v>
                </c:pt>
                <c:pt idx="12811" formatCode="General">
                  <c:v>0.26386700000000002</c:v>
                </c:pt>
                <c:pt idx="12812" formatCode="General">
                  <c:v>0.26388800000000023</c:v>
                </c:pt>
                <c:pt idx="12813" formatCode="General">
                  <c:v>0.263909</c:v>
                </c:pt>
                <c:pt idx="12814" formatCode="General">
                  <c:v>0.26392900000000002</c:v>
                </c:pt>
                <c:pt idx="12815" formatCode="General">
                  <c:v>0.26395000000000002</c:v>
                </c:pt>
                <c:pt idx="12816" formatCode="General">
                  <c:v>0.26397100000000001</c:v>
                </c:pt>
                <c:pt idx="12817" formatCode="General">
                  <c:v>0.26399100000000003</c:v>
                </c:pt>
                <c:pt idx="12818" formatCode="General">
                  <c:v>0.26401200000000002</c:v>
                </c:pt>
                <c:pt idx="12819" formatCode="General">
                  <c:v>0.26403200000000004</c:v>
                </c:pt>
                <c:pt idx="12820" formatCode="General">
                  <c:v>0.26405300000000004</c:v>
                </c:pt>
                <c:pt idx="12821" formatCode="General">
                  <c:v>0.264073</c:v>
                </c:pt>
                <c:pt idx="12822" formatCode="General">
                  <c:v>0.26409500000000002</c:v>
                </c:pt>
                <c:pt idx="12823" formatCode="General">
                  <c:v>0.2641150000000001</c:v>
                </c:pt>
                <c:pt idx="12824" formatCode="General">
                  <c:v>0.26413500000000001</c:v>
                </c:pt>
                <c:pt idx="12825" formatCode="General">
                  <c:v>0.264156</c:v>
                </c:pt>
                <c:pt idx="12826" formatCode="General">
                  <c:v>0.26417600000000002</c:v>
                </c:pt>
                <c:pt idx="12827" formatCode="General">
                  <c:v>0.26419700000000002</c:v>
                </c:pt>
                <c:pt idx="12828" formatCode="General">
                  <c:v>0.26421700000000004</c:v>
                </c:pt>
                <c:pt idx="12829" formatCode="General">
                  <c:v>0.264239</c:v>
                </c:pt>
                <c:pt idx="12830" formatCode="General">
                  <c:v>0.26425900000000002</c:v>
                </c:pt>
                <c:pt idx="12831" formatCode="General">
                  <c:v>0.26428000000000001</c:v>
                </c:pt>
                <c:pt idx="12832" formatCode="General">
                  <c:v>0.26429999999999998</c:v>
                </c:pt>
                <c:pt idx="12833" formatCode="General">
                  <c:v>0.26432100000000008</c:v>
                </c:pt>
                <c:pt idx="12834" formatCode="General">
                  <c:v>0.2643410000000001</c:v>
                </c:pt>
                <c:pt idx="12835" formatCode="General">
                  <c:v>0.26436200000000026</c:v>
                </c:pt>
                <c:pt idx="12836" formatCode="General">
                  <c:v>0.26438200000000023</c:v>
                </c:pt>
                <c:pt idx="12837" formatCode="General">
                  <c:v>0.264403</c:v>
                </c:pt>
                <c:pt idx="12838" formatCode="General">
                  <c:v>0.26442400000000027</c:v>
                </c:pt>
                <c:pt idx="12839" formatCode="General">
                  <c:v>0.26444400000000001</c:v>
                </c:pt>
                <c:pt idx="12840" formatCode="General">
                  <c:v>0.26446500000000001</c:v>
                </c:pt>
                <c:pt idx="12841" formatCode="General">
                  <c:v>0.26448500000000008</c:v>
                </c:pt>
                <c:pt idx="12842" formatCode="General">
                  <c:v>0.26450600000000002</c:v>
                </c:pt>
                <c:pt idx="12843" formatCode="General">
                  <c:v>0.26452600000000021</c:v>
                </c:pt>
                <c:pt idx="12844" formatCode="General">
                  <c:v>0.26454700000000003</c:v>
                </c:pt>
                <c:pt idx="12845" formatCode="General">
                  <c:v>0.26456800000000008</c:v>
                </c:pt>
                <c:pt idx="12846" formatCode="General">
                  <c:v>0.26458900000000002</c:v>
                </c:pt>
                <c:pt idx="12847" formatCode="General">
                  <c:v>0.26460900000000004</c:v>
                </c:pt>
                <c:pt idx="12848" formatCode="General">
                  <c:v>0.26463000000000003</c:v>
                </c:pt>
                <c:pt idx="12849" formatCode="General">
                  <c:v>0.26465</c:v>
                </c:pt>
                <c:pt idx="12850" formatCode="General">
                  <c:v>0.2646710000000001</c:v>
                </c:pt>
                <c:pt idx="12851" formatCode="General">
                  <c:v>0.26469199999999998</c:v>
                </c:pt>
                <c:pt idx="12852" formatCode="General">
                  <c:v>0.264712</c:v>
                </c:pt>
                <c:pt idx="12853" formatCode="General">
                  <c:v>0.264733</c:v>
                </c:pt>
                <c:pt idx="12854" formatCode="General">
                  <c:v>0.26475300000000002</c:v>
                </c:pt>
                <c:pt idx="12855" formatCode="General">
                  <c:v>0.26477400000000001</c:v>
                </c:pt>
                <c:pt idx="12856" formatCode="General">
                  <c:v>0.26479399999999997</c:v>
                </c:pt>
                <c:pt idx="12857" formatCode="General">
                  <c:v>0.26481500000000002</c:v>
                </c:pt>
                <c:pt idx="12858" formatCode="General">
                  <c:v>0.26483600000000002</c:v>
                </c:pt>
                <c:pt idx="12859" formatCode="General">
                  <c:v>0.26485700000000001</c:v>
                </c:pt>
                <c:pt idx="12860" formatCode="General">
                  <c:v>0.26487700000000008</c:v>
                </c:pt>
                <c:pt idx="12861" formatCode="General">
                  <c:v>0.26489800000000002</c:v>
                </c:pt>
                <c:pt idx="12862" formatCode="General">
                  <c:v>0.26491800000000026</c:v>
                </c:pt>
                <c:pt idx="12863" formatCode="General">
                  <c:v>0.26493900000000004</c:v>
                </c:pt>
                <c:pt idx="12864" formatCode="General">
                  <c:v>0.264959</c:v>
                </c:pt>
                <c:pt idx="12865" formatCode="General">
                  <c:v>0.26498000000000027</c:v>
                </c:pt>
                <c:pt idx="12866" formatCode="General">
                  <c:v>0.26500000000000001</c:v>
                </c:pt>
                <c:pt idx="12867" formatCode="General">
                  <c:v>0.26502100000000001</c:v>
                </c:pt>
                <c:pt idx="12868" formatCode="General">
                  <c:v>0.265042</c:v>
                </c:pt>
                <c:pt idx="12869" formatCode="General">
                  <c:v>0.26506200000000002</c:v>
                </c:pt>
                <c:pt idx="12870" formatCode="General">
                  <c:v>0.26508300000000001</c:v>
                </c:pt>
                <c:pt idx="12871" formatCode="General">
                  <c:v>0.26510300000000003</c:v>
                </c:pt>
                <c:pt idx="12872" formatCode="General">
                  <c:v>0.26512400000000008</c:v>
                </c:pt>
                <c:pt idx="12873" formatCode="General">
                  <c:v>0.26514400000000005</c:v>
                </c:pt>
                <c:pt idx="12874" formatCode="General">
                  <c:v>0.26516600000000001</c:v>
                </c:pt>
                <c:pt idx="12875" formatCode="General">
                  <c:v>0.2651860000000002</c:v>
                </c:pt>
                <c:pt idx="12876" formatCode="General">
                  <c:v>0.26520700000000003</c:v>
                </c:pt>
                <c:pt idx="12877" formatCode="General">
                  <c:v>0.2652270000000001</c:v>
                </c:pt>
                <c:pt idx="12878" formatCode="General">
                  <c:v>0.26524700000000001</c:v>
                </c:pt>
                <c:pt idx="12879" formatCode="General">
                  <c:v>0.265268</c:v>
                </c:pt>
                <c:pt idx="12880" formatCode="General">
                  <c:v>0.265289</c:v>
                </c:pt>
                <c:pt idx="12881" formatCode="General">
                  <c:v>0.26531000000000027</c:v>
                </c:pt>
                <c:pt idx="12882" formatCode="General">
                  <c:v>0.26533000000000001</c:v>
                </c:pt>
                <c:pt idx="12883" formatCode="General">
                  <c:v>0.265351</c:v>
                </c:pt>
                <c:pt idx="12884" formatCode="General">
                  <c:v>0.26537100000000002</c:v>
                </c:pt>
                <c:pt idx="12885" formatCode="General">
                  <c:v>0.26539200000000002</c:v>
                </c:pt>
                <c:pt idx="12886" formatCode="General">
                  <c:v>0.2654120000000002</c:v>
                </c:pt>
                <c:pt idx="12887" formatCode="General">
                  <c:v>0.26543300000000003</c:v>
                </c:pt>
                <c:pt idx="12888" formatCode="General">
                  <c:v>0.26545300000000011</c:v>
                </c:pt>
                <c:pt idx="12889" formatCode="General">
                  <c:v>0.26547400000000027</c:v>
                </c:pt>
                <c:pt idx="12890" formatCode="General">
                  <c:v>0.26549500000000004</c:v>
                </c:pt>
                <c:pt idx="12891" formatCode="General">
                  <c:v>0.265515</c:v>
                </c:pt>
                <c:pt idx="12892" formatCode="General">
                  <c:v>0.26553600000000005</c:v>
                </c:pt>
                <c:pt idx="12893" formatCode="General">
                  <c:v>0.26555600000000001</c:v>
                </c:pt>
                <c:pt idx="12894" formatCode="General">
                  <c:v>0.26557700000000001</c:v>
                </c:pt>
                <c:pt idx="12895" formatCode="General">
                  <c:v>0.26559700000000003</c:v>
                </c:pt>
                <c:pt idx="12896" formatCode="General">
                  <c:v>0.26561900000000011</c:v>
                </c:pt>
                <c:pt idx="12897" formatCode="General">
                  <c:v>0.26563900000000001</c:v>
                </c:pt>
                <c:pt idx="12898" formatCode="General">
                  <c:v>0.26566000000000001</c:v>
                </c:pt>
                <c:pt idx="12899" formatCode="General">
                  <c:v>0.26568000000000008</c:v>
                </c:pt>
                <c:pt idx="12900" formatCode="General">
                  <c:v>0.26570100000000002</c:v>
                </c:pt>
                <c:pt idx="12901" formatCode="General">
                  <c:v>0.26572100000000004</c:v>
                </c:pt>
                <c:pt idx="12902" formatCode="General">
                  <c:v>0.26574199999999998</c:v>
                </c:pt>
                <c:pt idx="12903" formatCode="General">
                  <c:v>0.26576300000000003</c:v>
                </c:pt>
                <c:pt idx="12904" formatCode="General">
                  <c:v>0.2657830000000001</c:v>
                </c:pt>
                <c:pt idx="12905" formatCode="General">
                  <c:v>0.26580400000000021</c:v>
                </c:pt>
                <c:pt idx="12906" formatCode="General">
                  <c:v>0.26582400000000023</c:v>
                </c:pt>
                <c:pt idx="12907" formatCode="General">
                  <c:v>0.265845</c:v>
                </c:pt>
                <c:pt idx="12908" formatCode="General">
                  <c:v>0.26586500000000002</c:v>
                </c:pt>
                <c:pt idx="12909" formatCode="General">
                  <c:v>0.26588600000000023</c:v>
                </c:pt>
                <c:pt idx="12910" formatCode="General">
                  <c:v>0.2659060000000002</c:v>
                </c:pt>
                <c:pt idx="12911" formatCode="General">
                  <c:v>0.26592700000000002</c:v>
                </c:pt>
                <c:pt idx="12912" formatCode="General">
                  <c:v>0.26594800000000002</c:v>
                </c:pt>
                <c:pt idx="12913" formatCode="General">
                  <c:v>0.26596900000000001</c:v>
                </c:pt>
                <c:pt idx="12914" formatCode="General">
                  <c:v>0.26598900000000025</c:v>
                </c:pt>
                <c:pt idx="12915" formatCode="General">
                  <c:v>0.26601000000000002</c:v>
                </c:pt>
                <c:pt idx="12916" formatCode="General">
                  <c:v>0.2660300000000001</c:v>
                </c:pt>
                <c:pt idx="12917" formatCode="General">
                  <c:v>0.26605100000000004</c:v>
                </c:pt>
                <c:pt idx="12918" formatCode="General">
                  <c:v>0.266071</c:v>
                </c:pt>
                <c:pt idx="12919" formatCode="General">
                  <c:v>0.266092</c:v>
                </c:pt>
                <c:pt idx="12920" formatCode="General">
                  <c:v>0.2661130000000001</c:v>
                </c:pt>
                <c:pt idx="12921" formatCode="General">
                  <c:v>0.26613300000000001</c:v>
                </c:pt>
                <c:pt idx="12922" formatCode="General">
                  <c:v>0.266154</c:v>
                </c:pt>
                <c:pt idx="12923" formatCode="General">
                  <c:v>0.26617400000000002</c:v>
                </c:pt>
                <c:pt idx="12924" formatCode="General">
                  <c:v>0.26619500000000001</c:v>
                </c:pt>
                <c:pt idx="12925" formatCode="General">
                  <c:v>0.26621600000000001</c:v>
                </c:pt>
                <c:pt idx="12926" formatCode="General">
                  <c:v>0.266237</c:v>
                </c:pt>
                <c:pt idx="12927" formatCode="General">
                  <c:v>0.26625700000000002</c:v>
                </c:pt>
                <c:pt idx="12928" formatCode="General">
                  <c:v>0.26627800000000001</c:v>
                </c:pt>
                <c:pt idx="12929" formatCode="General">
                  <c:v>0.26629799999999998</c:v>
                </c:pt>
                <c:pt idx="12930" formatCode="General">
                  <c:v>0.26631900000000008</c:v>
                </c:pt>
                <c:pt idx="12931" formatCode="General">
                  <c:v>0.2663390000000001</c:v>
                </c:pt>
                <c:pt idx="12932" formatCode="General">
                  <c:v>0.26636000000000026</c:v>
                </c:pt>
                <c:pt idx="12933" formatCode="General">
                  <c:v>0.26638100000000026</c:v>
                </c:pt>
                <c:pt idx="12934" formatCode="General">
                  <c:v>0.266401</c:v>
                </c:pt>
                <c:pt idx="12935" formatCode="General">
                  <c:v>0.26642200000000027</c:v>
                </c:pt>
                <c:pt idx="12936" formatCode="General">
                  <c:v>0.26644200000000001</c:v>
                </c:pt>
                <c:pt idx="12937" formatCode="General">
                  <c:v>0.26646300000000001</c:v>
                </c:pt>
                <c:pt idx="12938" formatCode="General">
                  <c:v>0.26648300000000008</c:v>
                </c:pt>
                <c:pt idx="12939" formatCode="General">
                  <c:v>0.26650400000000002</c:v>
                </c:pt>
                <c:pt idx="12940" formatCode="General">
                  <c:v>0.26652400000000021</c:v>
                </c:pt>
                <c:pt idx="12941" formatCode="General">
                  <c:v>0.26654600000000001</c:v>
                </c:pt>
                <c:pt idx="12942" formatCode="General">
                  <c:v>0.26656600000000008</c:v>
                </c:pt>
                <c:pt idx="12943" formatCode="General">
                  <c:v>0.26658700000000002</c:v>
                </c:pt>
                <c:pt idx="12944" formatCode="General">
                  <c:v>0.26660700000000004</c:v>
                </c:pt>
                <c:pt idx="12945" formatCode="General">
                  <c:v>0.266627</c:v>
                </c:pt>
                <c:pt idx="12946" formatCode="General">
                  <c:v>0.266648</c:v>
                </c:pt>
                <c:pt idx="12947" formatCode="General">
                  <c:v>0.26666800000000002</c:v>
                </c:pt>
                <c:pt idx="12948" formatCode="General">
                  <c:v>0.26669000000000004</c:v>
                </c:pt>
                <c:pt idx="12949" formatCode="General">
                  <c:v>0.26671</c:v>
                </c:pt>
                <c:pt idx="12950" formatCode="General">
                  <c:v>0.266731</c:v>
                </c:pt>
                <c:pt idx="12951" formatCode="General">
                  <c:v>0.26675100000000002</c:v>
                </c:pt>
                <c:pt idx="12952" formatCode="General">
                  <c:v>0.26677200000000001</c:v>
                </c:pt>
                <c:pt idx="12953" formatCode="General">
                  <c:v>0.26679199999999997</c:v>
                </c:pt>
                <c:pt idx="12954" formatCode="General">
                  <c:v>0.26681300000000002</c:v>
                </c:pt>
                <c:pt idx="12955" formatCode="General">
                  <c:v>0.26683400000000002</c:v>
                </c:pt>
                <c:pt idx="12956" formatCode="General">
                  <c:v>0.2668540000000002</c:v>
                </c:pt>
                <c:pt idx="12957" formatCode="General">
                  <c:v>0.26687500000000008</c:v>
                </c:pt>
                <c:pt idx="12958" formatCode="General">
                  <c:v>0.2668950000000001</c:v>
                </c:pt>
                <c:pt idx="12959" formatCode="General">
                  <c:v>0.26691600000000026</c:v>
                </c:pt>
                <c:pt idx="12960" formatCode="General">
                  <c:v>0.26693600000000001</c:v>
                </c:pt>
                <c:pt idx="12961" formatCode="General">
                  <c:v>0.266957</c:v>
                </c:pt>
                <c:pt idx="12962" formatCode="General">
                  <c:v>0.26697700000000002</c:v>
                </c:pt>
                <c:pt idx="12963" formatCode="General">
                  <c:v>0.26699800000000001</c:v>
                </c:pt>
                <c:pt idx="12964" formatCode="General">
                  <c:v>0.26701900000000001</c:v>
                </c:pt>
                <c:pt idx="12965" formatCode="General">
                  <c:v>0.26704</c:v>
                </c:pt>
                <c:pt idx="12966" formatCode="General">
                  <c:v>0.26706000000000002</c:v>
                </c:pt>
                <c:pt idx="12967" formatCode="General">
                  <c:v>0.26708100000000001</c:v>
                </c:pt>
                <c:pt idx="12968" formatCode="General">
                  <c:v>0.26710100000000003</c:v>
                </c:pt>
                <c:pt idx="12969" formatCode="General">
                  <c:v>0.26712200000000008</c:v>
                </c:pt>
                <c:pt idx="12970" formatCode="General">
                  <c:v>0.26714300000000002</c:v>
                </c:pt>
                <c:pt idx="12971" formatCode="General">
                  <c:v>0.26716300000000004</c:v>
                </c:pt>
                <c:pt idx="12972" formatCode="General">
                  <c:v>0.2671840000000002</c:v>
                </c:pt>
                <c:pt idx="12973" formatCode="General">
                  <c:v>0.267204</c:v>
                </c:pt>
                <c:pt idx="12974" formatCode="General">
                  <c:v>0.2672250000000001</c:v>
                </c:pt>
                <c:pt idx="12975" formatCode="General">
                  <c:v>0.26724500000000001</c:v>
                </c:pt>
                <c:pt idx="12976" formatCode="General">
                  <c:v>0.267266</c:v>
                </c:pt>
                <c:pt idx="12977" formatCode="General">
                  <c:v>0.26728600000000002</c:v>
                </c:pt>
                <c:pt idx="12978" formatCode="General">
                  <c:v>0.26730700000000002</c:v>
                </c:pt>
                <c:pt idx="12979" formatCode="General">
                  <c:v>0.26732800000000023</c:v>
                </c:pt>
                <c:pt idx="12980" formatCode="General">
                  <c:v>0.267349</c:v>
                </c:pt>
                <c:pt idx="12981" formatCode="General">
                  <c:v>0.26736900000000002</c:v>
                </c:pt>
                <c:pt idx="12982" formatCode="General">
                  <c:v>0.26739000000000002</c:v>
                </c:pt>
                <c:pt idx="12983" formatCode="General">
                  <c:v>0.2674100000000002</c:v>
                </c:pt>
                <c:pt idx="12984" formatCode="General">
                  <c:v>0.26743100000000003</c:v>
                </c:pt>
                <c:pt idx="12985" formatCode="General">
                  <c:v>0.26745100000000011</c:v>
                </c:pt>
                <c:pt idx="12986" formatCode="General">
                  <c:v>0.26747200000000027</c:v>
                </c:pt>
                <c:pt idx="12987" formatCode="General">
                  <c:v>0.26749300000000004</c:v>
                </c:pt>
                <c:pt idx="12988" formatCode="General">
                  <c:v>0.267513</c:v>
                </c:pt>
                <c:pt idx="12989" formatCode="General">
                  <c:v>0.26753400000000005</c:v>
                </c:pt>
                <c:pt idx="12990" formatCode="General">
                  <c:v>0.26755400000000001</c:v>
                </c:pt>
                <c:pt idx="12991" formatCode="General">
                  <c:v>0.26757500000000001</c:v>
                </c:pt>
                <c:pt idx="12992" formatCode="General">
                  <c:v>0.26759500000000003</c:v>
                </c:pt>
                <c:pt idx="12993" formatCode="General">
                  <c:v>0.2676170000000001</c:v>
                </c:pt>
                <c:pt idx="12994" formatCode="General">
                  <c:v>0.26763700000000001</c:v>
                </c:pt>
                <c:pt idx="12995" formatCode="General">
                  <c:v>0.26765800000000001</c:v>
                </c:pt>
                <c:pt idx="12996" formatCode="General">
                  <c:v>0.26767800000000008</c:v>
                </c:pt>
                <c:pt idx="12997" formatCode="General">
                  <c:v>0.26769900000000002</c:v>
                </c:pt>
                <c:pt idx="12998" formatCode="General">
                  <c:v>0.26771900000000004</c:v>
                </c:pt>
                <c:pt idx="12999" formatCode="General">
                  <c:v>0.26773999999999998</c:v>
                </c:pt>
                <c:pt idx="13000" formatCode="General">
                  <c:v>0.26776100000000003</c:v>
                </c:pt>
                <c:pt idx="13001" formatCode="General">
                  <c:v>0.2677810000000001</c:v>
                </c:pt>
                <c:pt idx="13002" formatCode="General">
                  <c:v>0.26780200000000021</c:v>
                </c:pt>
                <c:pt idx="13003" formatCode="General">
                  <c:v>0.26782200000000023</c:v>
                </c:pt>
                <c:pt idx="13004" formatCode="General">
                  <c:v>0.267843</c:v>
                </c:pt>
                <c:pt idx="13005" formatCode="General">
                  <c:v>0.26786300000000002</c:v>
                </c:pt>
                <c:pt idx="13006" formatCode="General">
                  <c:v>0.26788400000000023</c:v>
                </c:pt>
                <c:pt idx="13007" formatCode="General">
                  <c:v>0.267905</c:v>
                </c:pt>
                <c:pt idx="13008" formatCode="General">
                  <c:v>0.26792600000000022</c:v>
                </c:pt>
                <c:pt idx="13009" formatCode="General">
                  <c:v>0.26794600000000002</c:v>
                </c:pt>
                <c:pt idx="13010" formatCode="General">
                  <c:v>0.26796700000000001</c:v>
                </c:pt>
                <c:pt idx="13011" formatCode="General">
                  <c:v>0.26798700000000025</c:v>
                </c:pt>
                <c:pt idx="13012" formatCode="General">
                  <c:v>0.268007</c:v>
                </c:pt>
                <c:pt idx="13013" formatCode="General">
                  <c:v>0.26802800000000027</c:v>
                </c:pt>
                <c:pt idx="13014" formatCode="General">
                  <c:v>0.26804800000000001</c:v>
                </c:pt>
                <c:pt idx="13015" formatCode="General">
                  <c:v>0.2680700000000002</c:v>
                </c:pt>
                <c:pt idx="13016" formatCode="General">
                  <c:v>0.26809000000000011</c:v>
                </c:pt>
                <c:pt idx="13017" formatCode="General">
                  <c:v>0.2681110000000001</c:v>
                </c:pt>
                <c:pt idx="13018" formatCode="General">
                  <c:v>0.26813100000000001</c:v>
                </c:pt>
                <c:pt idx="13019" formatCode="General">
                  <c:v>0.268152</c:v>
                </c:pt>
                <c:pt idx="13020" formatCode="General">
                  <c:v>0.26817200000000002</c:v>
                </c:pt>
                <c:pt idx="13021" formatCode="General">
                  <c:v>0.26819300000000001</c:v>
                </c:pt>
                <c:pt idx="13022" formatCode="General">
                  <c:v>0.26821400000000001</c:v>
                </c:pt>
                <c:pt idx="13023" formatCode="General">
                  <c:v>0.26823399999999997</c:v>
                </c:pt>
                <c:pt idx="13024" formatCode="General">
                  <c:v>0.26825500000000002</c:v>
                </c:pt>
                <c:pt idx="13025" formatCode="General">
                  <c:v>0.2682750000000001</c:v>
                </c:pt>
                <c:pt idx="13026" formatCode="General">
                  <c:v>0.26829599999999998</c:v>
                </c:pt>
                <c:pt idx="13027" formatCode="General">
                  <c:v>0.26831600000000022</c:v>
                </c:pt>
                <c:pt idx="13028" formatCode="General">
                  <c:v>0.2683370000000001</c:v>
                </c:pt>
                <c:pt idx="13029" formatCode="General">
                  <c:v>0.26835700000000001</c:v>
                </c:pt>
                <c:pt idx="13030" formatCode="General">
                  <c:v>0.26837800000000023</c:v>
                </c:pt>
                <c:pt idx="13031" formatCode="General">
                  <c:v>0.268399</c:v>
                </c:pt>
                <c:pt idx="13032" formatCode="General">
                  <c:v>0.26842000000000027</c:v>
                </c:pt>
                <c:pt idx="13033" formatCode="General">
                  <c:v>0.26844000000000001</c:v>
                </c:pt>
                <c:pt idx="13034" formatCode="General">
                  <c:v>0.26846100000000001</c:v>
                </c:pt>
                <c:pt idx="13035" formatCode="General">
                  <c:v>0.26848100000000008</c:v>
                </c:pt>
                <c:pt idx="13036" formatCode="General">
                  <c:v>0.26850200000000002</c:v>
                </c:pt>
                <c:pt idx="13037" formatCode="General">
                  <c:v>0.26852300000000001</c:v>
                </c:pt>
                <c:pt idx="13038" formatCode="General">
                  <c:v>0.26854300000000003</c:v>
                </c:pt>
                <c:pt idx="13039" formatCode="General">
                  <c:v>0.26856400000000002</c:v>
                </c:pt>
                <c:pt idx="13040" formatCode="General">
                  <c:v>0.26858400000000027</c:v>
                </c:pt>
                <c:pt idx="13041" formatCode="General">
                  <c:v>0.26860500000000004</c:v>
                </c:pt>
                <c:pt idx="13042" formatCode="General">
                  <c:v>0.268625</c:v>
                </c:pt>
                <c:pt idx="13043" formatCode="General">
                  <c:v>0.268646</c:v>
                </c:pt>
                <c:pt idx="13044" formatCode="General">
                  <c:v>0.2686670000000001</c:v>
                </c:pt>
                <c:pt idx="13045" formatCode="General">
                  <c:v>0.26868700000000001</c:v>
                </c:pt>
                <c:pt idx="13046" formatCode="General">
                  <c:v>0.268708</c:v>
                </c:pt>
                <c:pt idx="13047" formatCode="General">
                  <c:v>0.268729</c:v>
                </c:pt>
                <c:pt idx="13048" formatCode="General">
                  <c:v>0.26874900000000002</c:v>
                </c:pt>
                <c:pt idx="13049" formatCode="General">
                  <c:v>0.26877000000000001</c:v>
                </c:pt>
                <c:pt idx="13050" formatCode="General">
                  <c:v>0.26879000000000003</c:v>
                </c:pt>
                <c:pt idx="13051" formatCode="General">
                  <c:v>0.26881000000000027</c:v>
                </c:pt>
                <c:pt idx="13052" formatCode="General">
                  <c:v>0.2688310000000001</c:v>
                </c:pt>
                <c:pt idx="13053" formatCode="General">
                  <c:v>0.2688520000000002</c:v>
                </c:pt>
                <c:pt idx="13054" formatCode="General">
                  <c:v>0.26887300000000008</c:v>
                </c:pt>
                <c:pt idx="13055" formatCode="General">
                  <c:v>0.2688930000000001</c:v>
                </c:pt>
                <c:pt idx="13056" formatCode="General">
                  <c:v>0.26891400000000026</c:v>
                </c:pt>
                <c:pt idx="13057" formatCode="General">
                  <c:v>0.26893400000000001</c:v>
                </c:pt>
                <c:pt idx="13058" formatCode="General">
                  <c:v>0.268955</c:v>
                </c:pt>
                <c:pt idx="13059" formatCode="General">
                  <c:v>0.26897500000000002</c:v>
                </c:pt>
                <c:pt idx="13060" formatCode="General">
                  <c:v>0.26899600000000001</c:v>
                </c:pt>
                <c:pt idx="13061" formatCode="General">
                  <c:v>0.26901700000000001</c:v>
                </c:pt>
                <c:pt idx="13062" formatCode="General">
                  <c:v>0.269038</c:v>
                </c:pt>
                <c:pt idx="13063" formatCode="General">
                  <c:v>0.26905800000000002</c:v>
                </c:pt>
                <c:pt idx="13064" formatCode="General">
                  <c:v>0.26907900000000001</c:v>
                </c:pt>
                <c:pt idx="13065" formatCode="General">
                  <c:v>0.26909900000000003</c:v>
                </c:pt>
                <c:pt idx="13066" formatCode="General">
                  <c:v>0.26912000000000008</c:v>
                </c:pt>
                <c:pt idx="13067" formatCode="General">
                  <c:v>0.26914100000000002</c:v>
                </c:pt>
                <c:pt idx="13068" formatCode="General">
                  <c:v>0.26916100000000004</c:v>
                </c:pt>
                <c:pt idx="13069" formatCode="General">
                  <c:v>0.2691820000000002</c:v>
                </c:pt>
                <c:pt idx="13070" formatCode="General">
                  <c:v>0.269202</c:v>
                </c:pt>
                <c:pt idx="13071" formatCode="General">
                  <c:v>0.2692230000000001</c:v>
                </c:pt>
                <c:pt idx="13072" formatCode="General">
                  <c:v>0.26924300000000001</c:v>
                </c:pt>
                <c:pt idx="13073" formatCode="General">
                  <c:v>0.269264</c:v>
                </c:pt>
                <c:pt idx="13074" formatCode="General">
                  <c:v>0.269285</c:v>
                </c:pt>
                <c:pt idx="13075" formatCode="General">
                  <c:v>0.26930500000000002</c:v>
                </c:pt>
                <c:pt idx="13076" formatCode="General">
                  <c:v>0.26932600000000023</c:v>
                </c:pt>
                <c:pt idx="13077" formatCode="General">
                  <c:v>0.269347</c:v>
                </c:pt>
                <c:pt idx="13078" formatCode="General">
                  <c:v>0.26936700000000002</c:v>
                </c:pt>
                <c:pt idx="13079" formatCode="General">
                  <c:v>0.26938700000000032</c:v>
                </c:pt>
                <c:pt idx="13080" formatCode="General">
                  <c:v>0.2694080000000002</c:v>
                </c:pt>
                <c:pt idx="13081" formatCode="General">
                  <c:v>0.26942900000000025</c:v>
                </c:pt>
                <c:pt idx="13082" formatCode="General">
                  <c:v>0.26945000000000002</c:v>
                </c:pt>
                <c:pt idx="13083" formatCode="General">
                  <c:v>0.26947000000000026</c:v>
                </c:pt>
                <c:pt idx="13084" formatCode="General">
                  <c:v>0.26949100000000004</c:v>
                </c:pt>
                <c:pt idx="13085" formatCode="General">
                  <c:v>0.269511</c:v>
                </c:pt>
                <c:pt idx="13086" formatCode="General">
                  <c:v>0.26953200000000005</c:v>
                </c:pt>
                <c:pt idx="13087" formatCode="General">
                  <c:v>0.26955200000000001</c:v>
                </c:pt>
                <c:pt idx="13088" formatCode="General">
                  <c:v>0.26957300000000001</c:v>
                </c:pt>
                <c:pt idx="13089" formatCode="General">
                  <c:v>0.269594</c:v>
                </c:pt>
                <c:pt idx="13090" formatCode="General">
                  <c:v>0.26961400000000002</c:v>
                </c:pt>
                <c:pt idx="13091" formatCode="General">
                  <c:v>0.26963500000000001</c:v>
                </c:pt>
                <c:pt idx="13092" formatCode="General">
                  <c:v>0.26965500000000003</c:v>
                </c:pt>
                <c:pt idx="13093" formatCode="General">
                  <c:v>0.26967600000000008</c:v>
                </c:pt>
                <c:pt idx="13094" formatCode="General">
                  <c:v>0.26969600000000005</c:v>
                </c:pt>
                <c:pt idx="13095" formatCode="General">
                  <c:v>0.26971700000000004</c:v>
                </c:pt>
                <c:pt idx="13096" formatCode="General">
                  <c:v>0.26973799999999998</c:v>
                </c:pt>
                <c:pt idx="13097" formatCode="General">
                  <c:v>0.269758</c:v>
                </c:pt>
                <c:pt idx="13098" formatCode="General">
                  <c:v>0.2697790000000001</c:v>
                </c:pt>
                <c:pt idx="13099" formatCode="General">
                  <c:v>0.26979999999999998</c:v>
                </c:pt>
                <c:pt idx="13100" formatCode="General">
                  <c:v>0.26982000000000023</c:v>
                </c:pt>
                <c:pt idx="13101" formatCode="General">
                  <c:v>0.269841</c:v>
                </c:pt>
                <c:pt idx="13102" formatCode="General">
                  <c:v>0.26986100000000002</c:v>
                </c:pt>
                <c:pt idx="13103" formatCode="General">
                  <c:v>0.26988200000000023</c:v>
                </c:pt>
                <c:pt idx="13104" formatCode="General">
                  <c:v>0.2699020000000002</c:v>
                </c:pt>
                <c:pt idx="13105" formatCode="General">
                  <c:v>0.26992300000000002</c:v>
                </c:pt>
                <c:pt idx="13106" formatCode="General">
                  <c:v>0.26994400000000002</c:v>
                </c:pt>
                <c:pt idx="13107" formatCode="General">
                  <c:v>0.2699640000000002</c:v>
                </c:pt>
                <c:pt idx="13108" formatCode="General">
                  <c:v>0.26998500000000025</c:v>
                </c:pt>
                <c:pt idx="13109" formatCode="General">
                  <c:v>0.270005</c:v>
                </c:pt>
                <c:pt idx="13110" formatCode="General">
                  <c:v>0.27002600000000027</c:v>
                </c:pt>
                <c:pt idx="13111" formatCode="General">
                  <c:v>0.27004700000000004</c:v>
                </c:pt>
                <c:pt idx="13112" formatCode="General">
                  <c:v>0.270067</c:v>
                </c:pt>
                <c:pt idx="13113" formatCode="General">
                  <c:v>0.27008800000000027</c:v>
                </c:pt>
                <c:pt idx="13114" formatCode="General">
                  <c:v>0.2701090000000001</c:v>
                </c:pt>
                <c:pt idx="13115" formatCode="General">
                  <c:v>0.27012900000000001</c:v>
                </c:pt>
                <c:pt idx="13116" formatCode="General">
                  <c:v>0.27015</c:v>
                </c:pt>
                <c:pt idx="13117" formatCode="General">
                  <c:v>0.27017000000000002</c:v>
                </c:pt>
                <c:pt idx="13118" formatCode="General">
                  <c:v>0.27019100000000001</c:v>
                </c:pt>
                <c:pt idx="13119" formatCode="General">
                  <c:v>0.27021100000000003</c:v>
                </c:pt>
                <c:pt idx="13120" formatCode="General">
                  <c:v>0.27023200000000003</c:v>
                </c:pt>
                <c:pt idx="13121" formatCode="General">
                  <c:v>0.27025300000000002</c:v>
                </c:pt>
                <c:pt idx="13122" formatCode="General">
                  <c:v>0.2702730000000001</c:v>
                </c:pt>
                <c:pt idx="13123" formatCode="General">
                  <c:v>0.27029399999999998</c:v>
                </c:pt>
                <c:pt idx="13124" formatCode="General">
                  <c:v>0.27031400000000022</c:v>
                </c:pt>
                <c:pt idx="13125" formatCode="General">
                  <c:v>0.2703350000000001</c:v>
                </c:pt>
                <c:pt idx="13126" formatCode="General">
                  <c:v>0.27035500000000001</c:v>
                </c:pt>
                <c:pt idx="13127" formatCode="General">
                  <c:v>0.27037700000000026</c:v>
                </c:pt>
                <c:pt idx="13128" formatCode="General">
                  <c:v>0.270397</c:v>
                </c:pt>
                <c:pt idx="13129" formatCode="General">
                  <c:v>0.27041800000000027</c:v>
                </c:pt>
                <c:pt idx="13130" formatCode="General">
                  <c:v>0.27043800000000001</c:v>
                </c:pt>
                <c:pt idx="13131" formatCode="General">
                  <c:v>0.270459</c:v>
                </c:pt>
                <c:pt idx="13132" formatCode="General">
                  <c:v>0.27047900000000002</c:v>
                </c:pt>
                <c:pt idx="13133" formatCode="General">
                  <c:v>0.2704990000000001</c:v>
                </c:pt>
                <c:pt idx="13134" formatCode="General">
                  <c:v>0.2705200000000002</c:v>
                </c:pt>
                <c:pt idx="13135" formatCode="General">
                  <c:v>0.27054100000000003</c:v>
                </c:pt>
                <c:pt idx="13136" formatCode="General">
                  <c:v>0.27056200000000002</c:v>
                </c:pt>
                <c:pt idx="13137" formatCode="General">
                  <c:v>0.27058200000000027</c:v>
                </c:pt>
                <c:pt idx="13138" formatCode="General">
                  <c:v>0.27060300000000004</c:v>
                </c:pt>
                <c:pt idx="13139" formatCode="General">
                  <c:v>0.270623</c:v>
                </c:pt>
                <c:pt idx="13140" formatCode="General">
                  <c:v>0.270644</c:v>
                </c:pt>
                <c:pt idx="13141" formatCode="General">
                  <c:v>0.2706650000000001</c:v>
                </c:pt>
                <c:pt idx="13142" formatCode="General">
                  <c:v>0.27068500000000001</c:v>
                </c:pt>
                <c:pt idx="13143" formatCode="General">
                  <c:v>0.270706</c:v>
                </c:pt>
                <c:pt idx="13144" formatCode="General">
                  <c:v>0.270727</c:v>
                </c:pt>
                <c:pt idx="13145" formatCode="General">
                  <c:v>0.27074700000000002</c:v>
                </c:pt>
                <c:pt idx="13146" formatCode="General">
                  <c:v>0.27076700000000004</c:v>
                </c:pt>
                <c:pt idx="13147" formatCode="General">
                  <c:v>0.27078800000000008</c:v>
                </c:pt>
                <c:pt idx="13148" formatCode="General">
                  <c:v>0.27080900000000002</c:v>
                </c:pt>
                <c:pt idx="13149" formatCode="General">
                  <c:v>0.27082900000000032</c:v>
                </c:pt>
                <c:pt idx="13150" formatCode="General">
                  <c:v>0.2708500000000002</c:v>
                </c:pt>
                <c:pt idx="13151" formatCode="General">
                  <c:v>0.27087100000000008</c:v>
                </c:pt>
                <c:pt idx="13152" formatCode="General">
                  <c:v>0.2708910000000001</c:v>
                </c:pt>
                <c:pt idx="13153" formatCode="General">
                  <c:v>0.27091200000000026</c:v>
                </c:pt>
                <c:pt idx="13154" formatCode="General">
                  <c:v>0.27093200000000001</c:v>
                </c:pt>
                <c:pt idx="13155" formatCode="General">
                  <c:v>0.270953</c:v>
                </c:pt>
                <c:pt idx="13156" formatCode="General">
                  <c:v>0.27097400000000027</c:v>
                </c:pt>
                <c:pt idx="13157" formatCode="General">
                  <c:v>0.2709950000000001</c:v>
                </c:pt>
                <c:pt idx="13158" formatCode="General">
                  <c:v>0.27101500000000001</c:v>
                </c:pt>
                <c:pt idx="13159" formatCode="General">
                  <c:v>0.27103500000000003</c:v>
                </c:pt>
                <c:pt idx="13160" formatCode="General">
                  <c:v>0.27105600000000002</c:v>
                </c:pt>
                <c:pt idx="13161" formatCode="General">
                  <c:v>0.27107600000000021</c:v>
                </c:pt>
                <c:pt idx="13162" formatCode="General">
                  <c:v>0.27109700000000003</c:v>
                </c:pt>
                <c:pt idx="13163" formatCode="General">
                  <c:v>0.27111800000000008</c:v>
                </c:pt>
                <c:pt idx="13164" formatCode="General">
                  <c:v>0.27113800000000005</c:v>
                </c:pt>
                <c:pt idx="13165" formatCode="General">
                  <c:v>0.27115900000000004</c:v>
                </c:pt>
                <c:pt idx="13166" formatCode="General">
                  <c:v>0.2711800000000002</c:v>
                </c:pt>
                <c:pt idx="13167" formatCode="General">
                  <c:v>0.2712</c:v>
                </c:pt>
                <c:pt idx="13168" formatCode="General">
                  <c:v>0.2712210000000001</c:v>
                </c:pt>
                <c:pt idx="13169" formatCode="General">
                  <c:v>0.27124100000000001</c:v>
                </c:pt>
                <c:pt idx="13170" formatCode="General">
                  <c:v>0.271262</c:v>
                </c:pt>
                <c:pt idx="13171" formatCode="General">
                  <c:v>0.27128200000000002</c:v>
                </c:pt>
                <c:pt idx="13172" formatCode="General">
                  <c:v>0.27130300000000002</c:v>
                </c:pt>
                <c:pt idx="13173" formatCode="General">
                  <c:v>0.27132400000000023</c:v>
                </c:pt>
                <c:pt idx="13174" formatCode="General">
                  <c:v>0.2713440000000002</c:v>
                </c:pt>
                <c:pt idx="13175" formatCode="General">
                  <c:v>0.27136500000000002</c:v>
                </c:pt>
                <c:pt idx="13176" formatCode="General">
                  <c:v>0.27138500000000032</c:v>
                </c:pt>
                <c:pt idx="13177" formatCode="General">
                  <c:v>0.2714060000000002</c:v>
                </c:pt>
                <c:pt idx="13178" formatCode="General">
                  <c:v>0.27142600000000022</c:v>
                </c:pt>
                <c:pt idx="13179" formatCode="General">
                  <c:v>0.27144800000000002</c:v>
                </c:pt>
                <c:pt idx="13180" formatCode="General">
                  <c:v>0.27146800000000026</c:v>
                </c:pt>
                <c:pt idx="13181" formatCode="General">
                  <c:v>0.27148900000000026</c:v>
                </c:pt>
                <c:pt idx="13182" formatCode="General">
                  <c:v>0.271509</c:v>
                </c:pt>
                <c:pt idx="13183" formatCode="General">
                  <c:v>0.2715300000000001</c:v>
                </c:pt>
                <c:pt idx="13184" formatCode="General">
                  <c:v>0.27155000000000001</c:v>
                </c:pt>
                <c:pt idx="13185" formatCode="General">
                  <c:v>0.27157100000000001</c:v>
                </c:pt>
                <c:pt idx="13186" formatCode="General">
                  <c:v>0.27159100000000003</c:v>
                </c:pt>
                <c:pt idx="13187" formatCode="General">
                  <c:v>0.27161200000000002</c:v>
                </c:pt>
                <c:pt idx="13188" formatCode="General">
                  <c:v>0.27163300000000001</c:v>
                </c:pt>
                <c:pt idx="13189" formatCode="General">
                  <c:v>0.27165300000000003</c:v>
                </c:pt>
                <c:pt idx="13190" formatCode="General">
                  <c:v>0.27167400000000008</c:v>
                </c:pt>
                <c:pt idx="13191" formatCode="General">
                  <c:v>0.27169400000000005</c:v>
                </c:pt>
                <c:pt idx="13192" formatCode="General">
                  <c:v>0.27171500000000004</c:v>
                </c:pt>
                <c:pt idx="13193" formatCode="General">
                  <c:v>0.271735</c:v>
                </c:pt>
                <c:pt idx="13194" formatCode="General">
                  <c:v>0.27175700000000003</c:v>
                </c:pt>
                <c:pt idx="13195" formatCode="General">
                  <c:v>0.2717770000000001</c:v>
                </c:pt>
                <c:pt idx="13196" formatCode="General">
                  <c:v>0.27179799999999998</c:v>
                </c:pt>
                <c:pt idx="13197" formatCode="General">
                  <c:v>0.27181800000000023</c:v>
                </c:pt>
                <c:pt idx="13198" formatCode="General">
                  <c:v>0.271839</c:v>
                </c:pt>
                <c:pt idx="13199" formatCode="General">
                  <c:v>0.27185900000000002</c:v>
                </c:pt>
                <c:pt idx="13200" formatCode="General">
                  <c:v>0.27187900000000026</c:v>
                </c:pt>
                <c:pt idx="13201" formatCode="General">
                  <c:v>0.271901</c:v>
                </c:pt>
                <c:pt idx="13202" formatCode="General">
                  <c:v>0.27192100000000002</c:v>
                </c:pt>
                <c:pt idx="13203" formatCode="General">
                  <c:v>0.27194200000000002</c:v>
                </c:pt>
                <c:pt idx="13204" formatCode="General">
                  <c:v>0.2719620000000002</c:v>
                </c:pt>
                <c:pt idx="13205" formatCode="General">
                  <c:v>0.27198300000000025</c:v>
                </c:pt>
                <c:pt idx="13206" formatCode="General">
                  <c:v>0.27200300000000011</c:v>
                </c:pt>
                <c:pt idx="13207" formatCode="General">
                  <c:v>0.27202400000000027</c:v>
                </c:pt>
                <c:pt idx="13208" formatCode="General">
                  <c:v>0.27204400000000001</c:v>
                </c:pt>
                <c:pt idx="13209" formatCode="General">
                  <c:v>0.2720660000000002</c:v>
                </c:pt>
                <c:pt idx="13210" formatCode="General">
                  <c:v>0.27208600000000027</c:v>
                </c:pt>
                <c:pt idx="13211" formatCode="General">
                  <c:v>0.2721070000000001</c:v>
                </c:pt>
                <c:pt idx="13212" formatCode="General">
                  <c:v>0.27212700000000001</c:v>
                </c:pt>
                <c:pt idx="13213" formatCode="General">
                  <c:v>0.27214700000000003</c:v>
                </c:pt>
                <c:pt idx="13214" formatCode="General">
                  <c:v>0.27216800000000002</c:v>
                </c:pt>
                <c:pt idx="13215" formatCode="General">
                  <c:v>0.27218900000000001</c:v>
                </c:pt>
                <c:pt idx="13216" formatCode="General">
                  <c:v>0.27220900000000003</c:v>
                </c:pt>
                <c:pt idx="13217" formatCode="General">
                  <c:v>0.27223000000000003</c:v>
                </c:pt>
                <c:pt idx="13218" formatCode="General">
                  <c:v>0.27225100000000002</c:v>
                </c:pt>
                <c:pt idx="13219" formatCode="General">
                  <c:v>0.2722710000000001</c:v>
                </c:pt>
                <c:pt idx="13220" formatCode="General">
                  <c:v>0.27229199999999998</c:v>
                </c:pt>
                <c:pt idx="13221" formatCode="General">
                  <c:v>0.27231200000000022</c:v>
                </c:pt>
                <c:pt idx="13222" formatCode="General">
                  <c:v>0.2723330000000001</c:v>
                </c:pt>
                <c:pt idx="13223" formatCode="General">
                  <c:v>0.27235400000000021</c:v>
                </c:pt>
                <c:pt idx="13224" formatCode="General">
                  <c:v>0.27237500000000026</c:v>
                </c:pt>
                <c:pt idx="13225" formatCode="General">
                  <c:v>0.272395</c:v>
                </c:pt>
                <c:pt idx="13226" formatCode="General">
                  <c:v>0.27241500000000002</c:v>
                </c:pt>
                <c:pt idx="13227" formatCode="General">
                  <c:v>0.27243600000000001</c:v>
                </c:pt>
                <c:pt idx="13228" formatCode="General">
                  <c:v>0.2724560000000002</c:v>
                </c:pt>
                <c:pt idx="13229" formatCode="General">
                  <c:v>0.27247700000000002</c:v>
                </c:pt>
                <c:pt idx="13230" formatCode="General">
                  <c:v>0.27249800000000002</c:v>
                </c:pt>
                <c:pt idx="13231" formatCode="General">
                  <c:v>0.27251900000000001</c:v>
                </c:pt>
                <c:pt idx="13232" formatCode="General">
                  <c:v>0.27253900000000003</c:v>
                </c:pt>
                <c:pt idx="13233" formatCode="General">
                  <c:v>0.27256000000000002</c:v>
                </c:pt>
                <c:pt idx="13234" formatCode="General">
                  <c:v>0.27258000000000027</c:v>
                </c:pt>
                <c:pt idx="13235" formatCode="General">
                  <c:v>0.27260100000000004</c:v>
                </c:pt>
                <c:pt idx="13236" formatCode="General">
                  <c:v>0.272621</c:v>
                </c:pt>
                <c:pt idx="13237" formatCode="General">
                  <c:v>0.272642</c:v>
                </c:pt>
                <c:pt idx="13238" formatCode="General">
                  <c:v>0.27266200000000002</c:v>
                </c:pt>
                <c:pt idx="13239" formatCode="General">
                  <c:v>0.27268300000000001</c:v>
                </c:pt>
                <c:pt idx="13240" formatCode="General">
                  <c:v>0.272704</c:v>
                </c:pt>
                <c:pt idx="13241" formatCode="General">
                  <c:v>0.27272400000000002</c:v>
                </c:pt>
                <c:pt idx="13242" formatCode="General">
                  <c:v>0.27274500000000002</c:v>
                </c:pt>
                <c:pt idx="13243" formatCode="General">
                  <c:v>0.27276500000000004</c:v>
                </c:pt>
                <c:pt idx="13244" formatCode="General">
                  <c:v>0.27278600000000008</c:v>
                </c:pt>
                <c:pt idx="13245" formatCode="General">
                  <c:v>0.27280600000000027</c:v>
                </c:pt>
                <c:pt idx="13246" formatCode="General">
                  <c:v>0.27282800000000035</c:v>
                </c:pt>
                <c:pt idx="13247" formatCode="General">
                  <c:v>0.2728480000000002</c:v>
                </c:pt>
                <c:pt idx="13248" formatCode="General">
                  <c:v>0.27286900000000008</c:v>
                </c:pt>
                <c:pt idx="13249" formatCode="General">
                  <c:v>0.27288900000000033</c:v>
                </c:pt>
                <c:pt idx="13250" formatCode="General">
                  <c:v>0.27291000000000026</c:v>
                </c:pt>
                <c:pt idx="13251" formatCode="General">
                  <c:v>0.27293000000000001</c:v>
                </c:pt>
                <c:pt idx="13252" formatCode="General">
                  <c:v>0.272951</c:v>
                </c:pt>
                <c:pt idx="13253" formatCode="General">
                  <c:v>0.27297200000000027</c:v>
                </c:pt>
                <c:pt idx="13254" formatCode="General">
                  <c:v>0.27299200000000001</c:v>
                </c:pt>
                <c:pt idx="13255" formatCode="General">
                  <c:v>0.27301300000000001</c:v>
                </c:pt>
                <c:pt idx="13256" formatCode="General">
                  <c:v>0.27303300000000003</c:v>
                </c:pt>
                <c:pt idx="13257" formatCode="General">
                  <c:v>0.27305400000000002</c:v>
                </c:pt>
                <c:pt idx="13258" formatCode="General">
                  <c:v>0.27307400000000021</c:v>
                </c:pt>
                <c:pt idx="13259" formatCode="General">
                  <c:v>0.27309500000000003</c:v>
                </c:pt>
                <c:pt idx="13260" formatCode="General">
                  <c:v>0.273115</c:v>
                </c:pt>
                <c:pt idx="13261" formatCode="General">
                  <c:v>0.27313600000000005</c:v>
                </c:pt>
                <c:pt idx="13262" formatCode="General">
                  <c:v>0.27315700000000004</c:v>
                </c:pt>
                <c:pt idx="13263" formatCode="General">
                  <c:v>0.2731780000000002</c:v>
                </c:pt>
                <c:pt idx="13264" formatCode="General">
                  <c:v>0.273198</c:v>
                </c:pt>
                <c:pt idx="13265" formatCode="General">
                  <c:v>0.2732190000000001</c:v>
                </c:pt>
                <c:pt idx="13266" formatCode="General">
                  <c:v>0.27323900000000001</c:v>
                </c:pt>
                <c:pt idx="13267" formatCode="General">
                  <c:v>0.27325900000000003</c:v>
                </c:pt>
                <c:pt idx="13268" formatCode="General">
                  <c:v>0.273281</c:v>
                </c:pt>
                <c:pt idx="13269" formatCode="General">
                  <c:v>0.27330100000000002</c:v>
                </c:pt>
                <c:pt idx="13270" formatCode="General">
                  <c:v>0.27332200000000023</c:v>
                </c:pt>
                <c:pt idx="13271" formatCode="General">
                  <c:v>0.27334200000000008</c:v>
                </c:pt>
                <c:pt idx="13272" formatCode="General">
                  <c:v>0.27336300000000002</c:v>
                </c:pt>
                <c:pt idx="13273" formatCode="General">
                  <c:v>0.27338300000000032</c:v>
                </c:pt>
                <c:pt idx="13274" formatCode="General">
                  <c:v>0.2734040000000002</c:v>
                </c:pt>
                <c:pt idx="13275" formatCode="General">
                  <c:v>0.27342500000000008</c:v>
                </c:pt>
                <c:pt idx="13276" formatCode="General">
                  <c:v>0.2734450000000001</c:v>
                </c:pt>
                <c:pt idx="13277" formatCode="General">
                  <c:v>0.27346600000000026</c:v>
                </c:pt>
                <c:pt idx="13278" formatCode="General">
                  <c:v>0.27348600000000023</c:v>
                </c:pt>
                <c:pt idx="13279" formatCode="General">
                  <c:v>0.273507</c:v>
                </c:pt>
                <c:pt idx="13280" formatCode="General">
                  <c:v>0.27352700000000002</c:v>
                </c:pt>
                <c:pt idx="13281" formatCode="General">
                  <c:v>0.27354800000000001</c:v>
                </c:pt>
                <c:pt idx="13282" formatCode="General">
                  <c:v>0.2735680000000002</c:v>
                </c:pt>
                <c:pt idx="13283" formatCode="General">
                  <c:v>0.27359</c:v>
                </c:pt>
                <c:pt idx="13284" formatCode="General">
                  <c:v>0.27361000000000002</c:v>
                </c:pt>
                <c:pt idx="13285" formatCode="General">
                  <c:v>0.27363100000000001</c:v>
                </c:pt>
                <c:pt idx="13286" formatCode="General">
                  <c:v>0.27365100000000003</c:v>
                </c:pt>
                <c:pt idx="13287" formatCode="General">
                  <c:v>0.27367200000000008</c:v>
                </c:pt>
                <c:pt idx="13288" formatCode="General">
                  <c:v>0.27369200000000005</c:v>
                </c:pt>
                <c:pt idx="13289" formatCode="General">
                  <c:v>0.27371300000000004</c:v>
                </c:pt>
                <c:pt idx="13290" formatCode="General">
                  <c:v>0.273733</c:v>
                </c:pt>
                <c:pt idx="13291" formatCode="General">
                  <c:v>0.27375500000000003</c:v>
                </c:pt>
                <c:pt idx="13292" formatCode="General">
                  <c:v>0.2737750000000001</c:v>
                </c:pt>
                <c:pt idx="13293" formatCode="General">
                  <c:v>0.27379500000000001</c:v>
                </c:pt>
                <c:pt idx="13294" formatCode="General">
                  <c:v>0.27381600000000023</c:v>
                </c:pt>
                <c:pt idx="13295" formatCode="General">
                  <c:v>0.27383600000000002</c:v>
                </c:pt>
                <c:pt idx="13296" formatCode="General">
                  <c:v>0.27385700000000002</c:v>
                </c:pt>
                <c:pt idx="13297" formatCode="General">
                  <c:v>0.27387800000000023</c:v>
                </c:pt>
                <c:pt idx="13298" formatCode="General">
                  <c:v>0.273899</c:v>
                </c:pt>
                <c:pt idx="13299" formatCode="General">
                  <c:v>0.27391900000000002</c:v>
                </c:pt>
                <c:pt idx="13300" formatCode="General">
                  <c:v>0.27394000000000002</c:v>
                </c:pt>
                <c:pt idx="13301" formatCode="General">
                  <c:v>0.2739600000000002</c:v>
                </c:pt>
                <c:pt idx="13302" formatCode="General">
                  <c:v>0.27398100000000025</c:v>
                </c:pt>
                <c:pt idx="13303" formatCode="General">
                  <c:v>0.27400100000000011</c:v>
                </c:pt>
                <c:pt idx="13304" formatCode="General">
                  <c:v>0.27402200000000027</c:v>
                </c:pt>
                <c:pt idx="13305" formatCode="General">
                  <c:v>0.27404300000000004</c:v>
                </c:pt>
                <c:pt idx="13306" formatCode="General">
                  <c:v>0.274063</c:v>
                </c:pt>
                <c:pt idx="13307" formatCode="General">
                  <c:v>0.27408400000000027</c:v>
                </c:pt>
                <c:pt idx="13308" formatCode="General">
                  <c:v>0.27410400000000001</c:v>
                </c:pt>
                <c:pt idx="13309" formatCode="General">
                  <c:v>0.27412500000000001</c:v>
                </c:pt>
                <c:pt idx="13310" formatCode="General">
                  <c:v>0.27414500000000003</c:v>
                </c:pt>
                <c:pt idx="13311" formatCode="General">
                  <c:v>0.27416600000000002</c:v>
                </c:pt>
                <c:pt idx="13312" formatCode="General">
                  <c:v>0.27418600000000026</c:v>
                </c:pt>
                <c:pt idx="13313" formatCode="General">
                  <c:v>0.27420800000000001</c:v>
                </c:pt>
                <c:pt idx="13314" formatCode="General">
                  <c:v>0.27422800000000008</c:v>
                </c:pt>
                <c:pt idx="13315" formatCode="General">
                  <c:v>0.27424900000000002</c:v>
                </c:pt>
                <c:pt idx="13316" formatCode="General">
                  <c:v>0.2742690000000001</c:v>
                </c:pt>
                <c:pt idx="13317" formatCode="General">
                  <c:v>0.27429000000000003</c:v>
                </c:pt>
                <c:pt idx="13318" formatCode="General">
                  <c:v>0.27431000000000022</c:v>
                </c:pt>
                <c:pt idx="13319" formatCode="General">
                  <c:v>0.27433000000000002</c:v>
                </c:pt>
                <c:pt idx="13320" formatCode="General">
                  <c:v>0.27435200000000021</c:v>
                </c:pt>
                <c:pt idx="13321" formatCode="General">
                  <c:v>0.27437200000000023</c:v>
                </c:pt>
                <c:pt idx="13322" formatCode="General">
                  <c:v>0.274393</c:v>
                </c:pt>
                <c:pt idx="13323" formatCode="General">
                  <c:v>0.27441300000000002</c:v>
                </c:pt>
                <c:pt idx="13324" formatCode="General">
                  <c:v>0.27443400000000001</c:v>
                </c:pt>
                <c:pt idx="13325" formatCode="General">
                  <c:v>0.2744540000000002</c:v>
                </c:pt>
                <c:pt idx="13326" formatCode="General">
                  <c:v>0.27447500000000002</c:v>
                </c:pt>
                <c:pt idx="13327" formatCode="General">
                  <c:v>0.27449600000000002</c:v>
                </c:pt>
                <c:pt idx="13328" formatCode="General">
                  <c:v>0.2745160000000002</c:v>
                </c:pt>
                <c:pt idx="13329" formatCode="General">
                  <c:v>0.27453700000000003</c:v>
                </c:pt>
                <c:pt idx="13330" formatCode="General">
                  <c:v>0.27455800000000002</c:v>
                </c:pt>
                <c:pt idx="13331" formatCode="General">
                  <c:v>0.27457800000000027</c:v>
                </c:pt>
                <c:pt idx="13332" formatCode="General">
                  <c:v>0.27459800000000001</c:v>
                </c:pt>
                <c:pt idx="13333" formatCode="General">
                  <c:v>0.274619</c:v>
                </c:pt>
                <c:pt idx="13334" formatCode="General">
                  <c:v>0.27463900000000002</c:v>
                </c:pt>
                <c:pt idx="13335" formatCode="General">
                  <c:v>0.27466000000000002</c:v>
                </c:pt>
                <c:pt idx="13336" formatCode="General">
                  <c:v>0.27468100000000001</c:v>
                </c:pt>
                <c:pt idx="13337" formatCode="General">
                  <c:v>0.274702</c:v>
                </c:pt>
                <c:pt idx="13338" formatCode="General">
                  <c:v>0.27472200000000002</c:v>
                </c:pt>
                <c:pt idx="13339" formatCode="General">
                  <c:v>0.27474300000000001</c:v>
                </c:pt>
                <c:pt idx="13340" formatCode="General">
                  <c:v>0.27476300000000003</c:v>
                </c:pt>
                <c:pt idx="13341" formatCode="General">
                  <c:v>0.27478400000000008</c:v>
                </c:pt>
                <c:pt idx="13342" formatCode="General">
                  <c:v>0.27480500000000002</c:v>
                </c:pt>
                <c:pt idx="13343" formatCode="General">
                  <c:v>0.27482500000000032</c:v>
                </c:pt>
                <c:pt idx="13344" formatCode="General">
                  <c:v>0.2748460000000002</c:v>
                </c:pt>
                <c:pt idx="13345" formatCode="General">
                  <c:v>0.27486700000000008</c:v>
                </c:pt>
                <c:pt idx="13346" formatCode="General">
                  <c:v>0.27488700000000033</c:v>
                </c:pt>
                <c:pt idx="13347" formatCode="General">
                  <c:v>0.27490700000000001</c:v>
                </c:pt>
                <c:pt idx="13348" formatCode="General">
                  <c:v>0.27492800000000023</c:v>
                </c:pt>
                <c:pt idx="13349" formatCode="General">
                  <c:v>0.27494800000000008</c:v>
                </c:pt>
                <c:pt idx="13350" formatCode="General">
                  <c:v>0.27496900000000002</c:v>
                </c:pt>
                <c:pt idx="13351" formatCode="General">
                  <c:v>0.27499000000000001</c:v>
                </c:pt>
                <c:pt idx="13352" formatCode="General">
                  <c:v>0.27501100000000001</c:v>
                </c:pt>
                <c:pt idx="13353" formatCode="General">
                  <c:v>0.27503100000000003</c:v>
                </c:pt>
                <c:pt idx="13354" formatCode="General">
                  <c:v>0.27505200000000002</c:v>
                </c:pt>
                <c:pt idx="13355" formatCode="General">
                  <c:v>0.27507200000000021</c:v>
                </c:pt>
                <c:pt idx="13356" formatCode="General">
                  <c:v>0.27509300000000003</c:v>
                </c:pt>
                <c:pt idx="13357" formatCode="General">
                  <c:v>0.27511400000000008</c:v>
                </c:pt>
                <c:pt idx="13358" formatCode="General">
                  <c:v>0.27513500000000002</c:v>
                </c:pt>
                <c:pt idx="13359" formatCode="General">
                  <c:v>0.27515500000000004</c:v>
                </c:pt>
                <c:pt idx="13360" formatCode="General">
                  <c:v>0.275175</c:v>
                </c:pt>
                <c:pt idx="13361" formatCode="General">
                  <c:v>0.275196</c:v>
                </c:pt>
                <c:pt idx="13362" formatCode="General">
                  <c:v>0.27521600000000002</c:v>
                </c:pt>
                <c:pt idx="13363" formatCode="General">
                  <c:v>0.27523700000000001</c:v>
                </c:pt>
                <c:pt idx="13364" formatCode="General">
                  <c:v>0.27525700000000003</c:v>
                </c:pt>
                <c:pt idx="13365" formatCode="General">
                  <c:v>0.275279</c:v>
                </c:pt>
                <c:pt idx="13366" formatCode="General">
                  <c:v>0.27529900000000002</c:v>
                </c:pt>
                <c:pt idx="13367" formatCode="General">
                  <c:v>0.27532000000000023</c:v>
                </c:pt>
                <c:pt idx="13368" formatCode="General">
                  <c:v>0.27534000000000008</c:v>
                </c:pt>
                <c:pt idx="13369" formatCode="General">
                  <c:v>0.27536100000000002</c:v>
                </c:pt>
                <c:pt idx="13370" formatCode="General">
                  <c:v>0.27538100000000032</c:v>
                </c:pt>
                <c:pt idx="13371" formatCode="General">
                  <c:v>0.2754020000000002</c:v>
                </c:pt>
                <c:pt idx="13372" formatCode="General">
                  <c:v>0.27542300000000008</c:v>
                </c:pt>
                <c:pt idx="13373" formatCode="General">
                  <c:v>0.2754430000000001</c:v>
                </c:pt>
                <c:pt idx="13374" formatCode="General">
                  <c:v>0.27546400000000026</c:v>
                </c:pt>
                <c:pt idx="13375" formatCode="General">
                  <c:v>0.27548400000000023</c:v>
                </c:pt>
                <c:pt idx="13376" formatCode="General">
                  <c:v>0.275505</c:v>
                </c:pt>
                <c:pt idx="13377" formatCode="General">
                  <c:v>0.27552500000000002</c:v>
                </c:pt>
                <c:pt idx="13378" formatCode="General">
                  <c:v>0.27554600000000001</c:v>
                </c:pt>
                <c:pt idx="13379" formatCode="General">
                  <c:v>0.27556700000000001</c:v>
                </c:pt>
                <c:pt idx="13380" formatCode="General">
                  <c:v>0.27558700000000008</c:v>
                </c:pt>
                <c:pt idx="13381" formatCode="General">
                  <c:v>0.27560800000000002</c:v>
                </c:pt>
                <c:pt idx="13382" formatCode="General">
                  <c:v>0.27562900000000001</c:v>
                </c:pt>
                <c:pt idx="13383" formatCode="General">
                  <c:v>0.27564900000000003</c:v>
                </c:pt>
                <c:pt idx="13384" formatCode="General">
                  <c:v>0.27567000000000008</c:v>
                </c:pt>
                <c:pt idx="13385" formatCode="General">
                  <c:v>0.2756900000000001</c:v>
                </c:pt>
                <c:pt idx="13386" formatCode="General">
                  <c:v>0.27571000000000001</c:v>
                </c:pt>
                <c:pt idx="13387" formatCode="General">
                  <c:v>0.27573199999999998</c:v>
                </c:pt>
                <c:pt idx="13388" formatCode="General">
                  <c:v>0.275752</c:v>
                </c:pt>
                <c:pt idx="13389" formatCode="General">
                  <c:v>0.2757730000000001</c:v>
                </c:pt>
                <c:pt idx="13390" formatCode="General">
                  <c:v>0.27579300000000001</c:v>
                </c:pt>
                <c:pt idx="13391" formatCode="General">
                  <c:v>0.27581400000000023</c:v>
                </c:pt>
                <c:pt idx="13392" formatCode="General">
                  <c:v>0.27583400000000002</c:v>
                </c:pt>
                <c:pt idx="13393" formatCode="General">
                  <c:v>0.27585500000000002</c:v>
                </c:pt>
                <c:pt idx="13394" formatCode="General">
                  <c:v>0.27587600000000023</c:v>
                </c:pt>
                <c:pt idx="13395" formatCode="General">
                  <c:v>0.2758960000000002</c:v>
                </c:pt>
                <c:pt idx="13396" formatCode="General">
                  <c:v>0.27591700000000002</c:v>
                </c:pt>
                <c:pt idx="13397" formatCode="General">
                  <c:v>0.27593800000000002</c:v>
                </c:pt>
                <c:pt idx="13398" formatCode="General">
                  <c:v>0.2759580000000002</c:v>
                </c:pt>
                <c:pt idx="13399" formatCode="General">
                  <c:v>0.27597800000000022</c:v>
                </c:pt>
                <c:pt idx="13400" formatCode="General">
                  <c:v>0.27599900000000011</c:v>
                </c:pt>
                <c:pt idx="13401" formatCode="General">
                  <c:v>0.27601900000000001</c:v>
                </c:pt>
                <c:pt idx="13402" formatCode="General">
                  <c:v>0.27604000000000001</c:v>
                </c:pt>
                <c:pt idx="13403" formatCode="General">
                  <c:v>0.276061</c:v>
                </c:pt>
                <c:pt idx="13404" formatCode="General">
                  <c:v>0.27608200000000027</c:v>
                </c:pt>
                <c:pt idx="13405" formatCode="General">
                  <c:v>0.27610200000000001</c:v>
                </c:pt>
                <c:pt idx="13406" formatCode="General">
                  <c:v>0.27612300000000001</c:v>
                </c:pt>
                <c:pt idx="13407" formatCode="General">
                  <c:v>0.27614300000000003</c:v>
                </c:pt>
                <c:pt idx="13408" formatCode="General">
                  <c:v>0.27616400000000002</c:v>
                </c:pt>
                <c:pt idx="13409" formatCode="General">
                  <c:v>0.27618400000000026</c:v>
                </c:pt>
                <c:pt idx="13410" formatCode="General">
                  <c:v>0.27620500000000003</c:v>
                </c:pt>
                <c:pt idx="13411" formatCode="General">
                  <c:v>0.27622600000000008</c:v>
                </c:pt>
                <c:pt idx="13412" formatCode="General">
                  <c:v>0.27624700000000002</c:v>
                </c:pt>
                <c:pt idx="13413" formatCode="General">
                  <c:v>0.27626700000000004</c:v>
                </c:pt>
                <c:pt idx="13414" formatCode="General">
                  <c:v>0.276287</c:v>
                </c:pt>
                <c:pt idx="13415" formatCode="General">
                  <c:v>0.27630800000000022</c:v>
                </c:pt>
                <c:pt idx="13416" formatCode="General">
                  <c:v>0.27632900000000032</c:v>
                </c:pt>
                <c:pt idx="13417" formatCode="General">
                  <c:v>0.27634900000000001</c:v>
                </c:pt>
                <c:pt idx="13418" formatCode="General">
                  <c:v>0.27637000000000023</c:v>
                </c:pt>
                <c:pt idx="13419" formatCode="General">
                  <c:v>0.276391</c:v>
                </c:pt>
                <c:pt idx="13420" formatCode="General">
                  <c:v>0.27641100000000002</c:v>
                </c:pt>
                <c:pt idx="13421" formatCode="General">
                  <c:v>0.27643200000000001</c:v>
                </c:pt>
                <c:pt idx="13422" formatCode="General">
                  <c:v>0.2764520000000002</c:v>
                </c:pt>
                <c:pt idx="13423" formatCode="General">
                  <c:v>0.27647300000000002</c:v>
                </c:pt>
                <c:pt idx="13424" formatCode="General">
                  <c:v>0.2764930000000001</c:v>
                </c:pt>
                <c:pt idx="13425" formatCode="General">
                  <c:v>0.27651500000000001</c:v>
                </c:pt>
                <c:pt idx="13426" formatCode="General">
                  <c:v>0.27653500000000003</c:v>
                </c:pt>
                <c:pt idx="13427" formatCode="General">
                  <c:v>0.276555</c:v>
                </c:pt>
                <c:pt idx="13428" formatCode="General">
                  <c:v>0.27657600000000027</c:v>
                </c:pt>
                <c:pt idx="13429" formatCode="General">
                  <c:v>0.27659600000000001</c:v>
                </c:pt>
                <c:pt idx="13430" formatCode="General">
                  <c:v>0.276617</c:v>
                </c:pt>
                <c:pt idx="13431" formatCode="General">
                  <c:v>0.27663700000000002</c:v>
                </c:pt>
                <c:pt idx="13432" formatCode="General">
                  <c:v>0.2766590000000001</c:v>
                </c:pt>
                <c:pt idx="13433" formatCode="General">
                  <c:v>0.27667900000000001</c:v>
                </c:pt>
                <c:pt idx="13434" formatCode="General">
                  <c:v>0.2767</c:v>
                </c:pt>
                <c:pt idx="13435" formatCode="General">
                  <c:v>0.27672000000000002</c:v>
                </c:pt>
                <c:pt idx="13436" formatCode="General">
                  <c:v>0.27674100000000001</c:v>
                </c:pt>
                <c:pt idx="13437" formatCode="General">
                  <c:v>0.27676100000000003</c:v>
                </c:pt>
                <c:pt idx="13438" formatCode="General">
                  <c:v>0.27678200000000008</c:v>
                </c:pt>
                <c:pt idx="13439" formatCode="General">
                  <c:v>0.27680300000000002</c:v>
                </c:pt>
                <c:pt idx="13440" formatCode="General">
                  <c:v>0.27682300000000032</c:v>
                </c:pt>
                <c:pt idx="13441" formatCode="General">
                  <c:v>0.2768440000000002</c:v>
                </c:pt>
                <c:pt idx="13442" formatCode="General">
                  <c:v>0.27686400000000022</c:v>
                </c:pt>
                <c:pt idx="13443" formatCode="General">
                  <c:v>0.27688500000000033</c:v>
                </c:pt>
                <c:pt idx="13444" formatCode="General">
                  <c:v>0.27690500000000001</c:v>
                </c:pt>
                <c:pt idx="13445" formatCode="General">
                  <c:v>0.27692600000000023</c:v>
                </c:pt>
                <c:pt idx="13446" formatCode="General">
                  <c:v>0.276947</c:v>
                </c:pt>
                <c:pt idx="13447" formatCode="General">
                  <c:v>0.27696700000000002</c:v>
                </c:pt>
                <c:pt idx="13448" formatCode="General">
                  <c:v>0.27698800000000023</c:v>
                </c:pt>
                <c:pt idx="13449" formatCode="General">
                  <c:v>0.27700900000000001</c:v>
                </c:pt>
                <c:pt idx="13450" formatCode="General">
                  <c:v>0.27702900000000008</c:v>
                </c:pt>
                <c:pt idx="13451" formatCode="General">
                  <c:v>0.27705000000000002</c:v>
                </c:pt>
                <c:pt idx="13452" formatCode="General">
                  <c:v>0.27707000000000021</c:v>
                </c:pt>
                <c:pt idx="13453" formatCode="General">
                  <c:v>0.27709100000000003</c:v>
                </c:pt>
                <c:pt idx="13454" formatCode="General">
                  <c:v>0.27711200000000002</c:v>
                </c:pt>
                <c:pt idx="13455" formatCode="General">
                  <c:v>0.27713200000000004</c:v>
                </c:pt>
                <c:pt idx="13456" formatCode="General">
                  <c:v>0.27715300000000004</c:v>
                </c:pt>
                <c:pt idx="13457" formatCode="General">
                  <c:v>0.277173</c:v>
                </c:pt>
                <c:pt idx="13458" formatCode="General">
                  <c:v>0.277194</c:v>
                </c:pt>
                <c:pt idx="13459" formatCode="General">
                  <c:v>0.27721400000000002</c:v>
                </c:pt>
                <c:pt idx="13460" formatCode="General">
                  <c:v>0.27723500000000001</c:v>
                </c:pt>
                <c:pt idx="13461" formatCode="General">
                  <c:v>0.277256</c:v>
                </c:pt>
                <c:pt idx="13462" formatCode="General">
                  <c:v>0.27727600000000002</c:v>
                </c:pt>
                <c:pt idx="13463" formatCode="General">
                  <c:v>0.27729700000000002</c:v>
                </c:pt>
                <c:pt idx="13464" formatCode="General">
                  <c:v>0.27731800000000023</c:v>
                </c:pt>
                <c:pt idx="13465" formatCode="General">
                  <c:v>0.27733800000000008</c:v>
                </c:pt>
                <c:pt idx="13466" formatCode="General">
                  <c:v>0.27735800000000027</c:v>
                </c:pt>
                <c:pt idx="13467" formatCode="General">
                  <c:v>0.27737900000000032</c:v>
                </c:pt>
                <c:pt idx="13468" formatCode="General">
                  <c:v>0.2774000000000002</c:v>
                </c:pt>
                <c:pt idx="13469" formatCode="General">
                  <c:v>0.27742000000000022</c:v>
                </c:pt>
                <c:pt idx="13470" formatCode="General">
                  <c:v>0.2774410000000001</c:v>
                </c:pt>
                <c:pt idx="13471" formatCode="General">
                  <c:v>0.27746200000000026</c:v>
                </c:pt>
                <c:pt idx="13472" formatCode="General">
                  <c:v>0.27748200000000023</c:v>
                </c:pt>
                <c:pt idx="13473" formatCode="General">
                  <c:v>0.277503</c:v>
                </c:pt>
                <c:pt idx="13474" formatCode="General">
                  <c:v>0.27752300000000002</c:v>
                </c:pt>
                <c:pt idx="13475" formatCode="General">
                  <c:v>0.27754400000000001</c:v>
                </c:pt>
                <c:pt idx="13476" formatCode="General">
                  <c:v>0.2775640000000002</c:v>
                </c:pt>
                <c:pt idx="13477" formatCode="General">
                  <c:v>0.27758600000000022</c:v>
                </c:pt>
                <c:pt idx="13478" formatCode="General">
                  <c:v>0.27760600000000002</c:v>
                </c:pt>
                <c:pt idx="13479" formatCode="General">
                  <c:v>0.27762700000000001</c:v>
                </c:pt>
                <c:pt idx="13480" formatCode="General">
                  <c:v>0.27764700000000003</c:v>
                </c:pt>
                <c:pt idx="13481" formatCode="General">
                  <c:v>0.277667</c:v>
                </c:pt>
                <c:pt idx="13482" formatCode="General">
                  <c:v>0.27768800000000027</c:v>
                </c:pt>
                <c:pt idx="13483" formatCode="General">
                  <c:v>0.27770900000000004</c:v>
                </c:pt>
                <c:pt idx="13484" formatCode="General">
                  <c:v>0.277729</c:v>
                </c:pt>
                <c:pt idx="13485" formatCode="General">
                  <c:v>0.27775</c:v>
                </c:pt>
                <c:pt idx="13486" formatCode="General">
                  <c:v>0.2777710000000001</c:v>
                </c:pt>
                <c:pt idx="13487" formatCode="General">
                  <c:v>0.27779100000000001</c:v>
                </c:pt>
                <c:pt idx="13488" formatCode="General">
                  <c:v>0.27781200000000023</c:v>
                </c:pt>
                <c:pt idx="13489" formatCode="General">
                  <c:v>0.27783200000000002</c:v>
                </c:pt>
                <c:pt idx="13490" formatCode="General">
                  <c:v>0.27785300000000002</c:v>
                </c:pt>
                <c:pt idx="13491" formatCode="General">
                  <c:v>0.27787300000000026</c:v>
                </c:pt>
                <c:pt idx="13492" formatCode="General">
                  <c:v>0.2778940000000002</c:v>
                </c:pt>
                <c:pt idx="13493" formatCode="General">
                  <c:v>0.27791500000000002</c:v>
                </c:pt>
                <c:pt idx="13494" formatCode="General">
                  <c:v>0.2779350000000001</c:v>
                </c:pt>
                <c:pt idx="13495" formatCode="General">
                  <c:v>0.2779560000000002</c:v>
                </c:pt>
                <c:pt idx="13496" formatCode="General">
                  <c:v>0.27797600000000022</c:v>
                </c:pt>
                <c:pt idx="13497" formatCode="General">
                  <c:v>0.27799700000000011</c:v>
                </c:pt>
                <c:pt idx="13498" formatCode="General">
                  <c:v>0.27801700000000001</c:v>
                </c:pt>
                <c:pt idx="13499" formatCode="General">
                  <c:v>0.27803900000000004</c:v>
                </c:pt>
                <c:pt idx="13500" formatCode="General">
                  <c:v>0.278059</c:v>
                </c:pt>
                <c:pt idx="13501" formatCode="General">
                  <c:v>0.27808000000000027</c:v>
                </c:pt>
                <c:pt idx="13502" formatCode="General">
                  <c:v>0.27810000000000001</c:v>
                </c:pt>
                <c:pt idx="13503" formatCode="General">
                  <c:v>0.27812100000000001</c:v>
                </c:pt>
                <c:pt idx="13504" formatCode="General">
                  <c:v>0.27814100000000003</c:v>
                </c:pt>
                <c:pt idx="13505" formatCode="General">
                  <c:v>0.27816200000000002</c:v>
                </c:pt>
                <c:pt idx="13506" formatCode="General">
                  <c:v>0.27818300000000001</c:v>
                </c:pt>
                <c:pt idx="13507" formatCode="General">
                  <c:v>0.27820300000000003</c:v>
                </c:pt>
                <c:pt idx="13508" formatCode="General">
                  <c:v>0.27822400000000008</c:v>
                </c:pt>
                <c:pt idx="13509" formatCode="General">
                  <c:v>0.27824400000000005</c:v>
                </c:pt>
                <c:pt idx="13510" formatCode="General">
                  <c:v>0.27826500000000004</c:v>
                </c:pt>
                <c:pt idx="13511" formatCode="General">
                  <c:v>0.278285</c:v>
                </c:pt>
                <c:pt idx="13512" formatCode="General">
                  <c:v>0.27830600000000022</c:v>
                </c:pt>
                <c:pt idx="13513" formatCode="General">
                  <c:v>0.27832700000000032</c:v>
                </c:pt>
                <c:pt idx="13514" formatCode="General">
                  <c:v>0.27834700000000001</c:v>
                </c:pt>
                <c:pt idx="13515" formatCode="General">
                  <c:v>0.27836800000000023</c:v>
                </c:pt>
                <c:pt idx="13516" formatCode="General">
                  <c:v>0.27838900000000022</c:v>
                </c:pt>
                <c:pt idx="13517" formatCode="General">
                  <c:v>0.27840900000000002</c:v>
                </c:pt>
                <c:pt idx="13518" formatCode="General">
                  <c:v>0.27843000000000001</c:v>
                </c:pt>
                <c:pt idx="13519" formatCode="General">
                  <c:v>0.2784500000000002</c:v>
                </c:pt>
                <c:pt idx="13520" formatCode="General">
                  <c:v>0.27847100000000002</c:v>
                </c:pt>
                <c:pt idx="13521" formatCode="General">
                  <c:v>0.2784910000000001</c:v>
                </c:pt>
                <c:pt idx="13522" formatCode="General">
                  <c:v>0.2785120000000002</c:v>
                </c:pt>
                <c:pt idx="13523" formatCode="General">
                  <c:v>0.27853300000000003</c:v>
                </c:pt>
                <c:pt idx="13524" formatCode="General">
                  <c:v>0.278553</c:v>
                </c:pt>
                <c:pt idx="13525" formatCode="General">
                  <c:v>0.27857400000000027</c:v>
                </c:pt>
                <c:pt idx="13526" formatCode="General">
                  <c:v>0.27859400000000001</c:v>
                </c:pt>
                <c:pt idx="13527" formatCode="General">
                  <c:v>0.278615</c:v>
                </c:pt>
                <c:pt idx="13528" formatCode="General">
                  <c:v>0.27863600000000005</c:v>
                </c:pt>
                <c:pt idx="13529" formatCode="General">
                  <c:v>0.2786570000000001</c:v>
                </c:pt>
                <c:pt idx="13530" formatCode="General">
                  <c:v>0.27867700000000001</c:v>
                </c:pt>
                <c:pt idx="13531" formatCode="General">
                  <c:v>0.278698</c:v>
                </c:pt>
                <c:pt idx="13532" formatCode="General">
                  <c:v>0.27871800000000002</c:v>
                </c:pt>
                <c:pt idx="13533" formatCode="General">
                  <c:v>0.27873800000000004</c:v>
                </c:pt>
                <c:pt idx="13534" formatCode="General">
                  <c:v>0.27875900000000003</c:v>
                </c:pt>
                <c:pt idx="13535" formatCode="General">
                  <c:v>0.27878000000000008</c:v>
                </c:pt>
                <c:pt idx="13536" formatCode="General">
                  <c:v>0.27880000000000021</c:v>
                </c:pt>
                <c:pt idx="13537" formatCode="General">
                  <c:v>0.27882100000000032</c:v>
                </c:pt>
                <c:pt idx="13538" formatCode="General">
                  <c:v>0.2788420000000002</c:v>
                </c:pt>
                <c:pt idx="13539" formatCode="General">
                  <c:v>0.27886200000000022</c:v>
                </c:pt>
                <c:pt idx="13540" formatCode="General">
                  <c:v>0.27888300000000033</c:v>
                </c:pt>
                <c:pt idx="13541" formatCode="General">
                  <c:v>0.27890300000000001</c:v>
                </c:pt>
                <c:pt idx="13542" formatCode="General">
                  <c:v>0.27892400000000023</c:v>
                </c:pt>
                <c:pt idx="13543" formatCode="General">
                  <c:v>0.27894400000000008</c:v>
                </c:pt>
                <c:pt idx="13544" formatCode="General">
                  <c:v>0.27896600000000027</c:v>
                </c:pt>
                <c:pt idx="13545" formatCode="General">
                  <c:v>0.27898600000000023</c:v>
                </c:pt>
                <c:pt idx="13546" formatCode="General">
                  <c:v>0.2790060000000002</c:v>
                </c:pt>
                <c:pt idx="13547" formatCode="General">
                  <c:v>0.27902700000000008</c:v>
                </c:pt>
                <c:pt idx="13548" formatCode="General">
                  <c:v>0.2790470000000001</c:v>
                </c:pt>
                <c:pt idx="13549" formatCode="General">
                  <c:v>0.2790680000000002</c:v>
                </c:pt>
                <c:pt idx="13550" formatCode="General">
                  <c:v>0.27908800000000022</c:v>
                </c:pt>
                <c:pt idx="13551" formatCode="General">
                  <c:v>0.27911000000000002</c:v>
                </c:pt>
                <c:pt idx="13552" formatCode="General">
                  <c:v>0.2791300000000001</c:v>
                </c:pt>
                <c:pt idx="13553" formatCode="General">
                  <c:v>0.27915100000000004</c:v>
                </c:pt>
                <c:pt idx="13554" formatCode="General">
                  <c:v>0.279171</c:v>
                </c:pt>
                <c:pt idx="13555" formatCode="General">
                  <c:v>0.279192</c:v>
                </c:pt>
                <c:pt idx="13556" formatCode="General">
                  <c:v>0.27921200000000002</c:v>
                </c:pt>
                <c:pt idx="13557" formatCode="General">
                  <c:v>0.27923300000000001</c:v>
                </c:pt>
                <c:pt idx="13558" formatCode="General">
                  <c:v>0.27925300000000003</c:v>
                </c:pt>
                <c:pt idx="13559" formatCode="General">
                  <c:v>0.27927400000000002</c:v>
                </c:pt>
                <c:pt idx="13560" formatCode="General">
                  <c:v>0.27929500000000002</c:v>
                </c:pt>
                <c:pt idx="13561" formatCode="General">
                  <c:v>0.27931500000000026</c:v>
                </c:pt>
                <c:pt idx="13562" formatCode="General">
                  <c:v>0.27933600000000008</c:v>
                </c:pt>
                <c:pt idx="13563" formatCode="General">
                  <c:v>0.27935600000000027</c:v>
                </c:pt>
                <c:pt idx="13564" formatCode="General">
                  <c:v>0.27937700000000032</c:v>
                </c:pt>
                <c:pt idx="13565" formatCode="General">
                  <c:v>0.27939700000000001</c:v>
                </c:pt>
                <c:pt idx="13566" formatCode="General">
                  <c:v>0.27941800000000022</c:v>
                </c:pt>
                <c:pt idx="13567" formatCode="General">
                  <c:v>0.2794390000000001</c:v>
                </c:pt>
                <c:pt idx="13568" formatCode="General">
                  <c:v>0.27946000000000026</c:v>
                </c:pt>
                <c:pt idx="13569" formatCode="General">
                  <c:v>0.27948000000000023</c:v>
                </c:pt>
                <c:pt idx="13570" formatCode="General">
                  <c:v>0.279501</c:v>
                </c:pt>
                <c:pt idx="13571" formatCode="General">
                  <c:v>0.27952100000000002</c:v>
                </c:pt>
                <c:pt idx="13572" formatCode="General">
                  <c:v>0.27954200000000001</c:v>
                </c:pt>
                <c:pt idx="13573" formatCode="General">
                  <c:v>0.27956300000000001</c:v>
                </c:pt>
                <c:pt idx="13574" formatCode="General">
                  <c:v>0.27958300000000008</c:v>
                </c:pt>
                <c:pt idx="13575" formatCode="General">
                  <c:v>0.27960400000000002</c:v>
                </c:pt>
                <c:pt idx="13576" formatCode="General">
                  <c:v>0.27962400000000021</c:v>
                </c:pt>
                <c:pt idx="13577" formatCode="General">
                  <c:v>0.27964500000000003</c:v>
                </c:pt>
                <c:pt idx="13578" formatCode="General">
                  <c:v>0.279665</c:v>
                </c:pt>
                <c:pt idx="13579" formatCode="General">
                  <c:v>0.27968600000000027</c:v>
                </c:pt>
                <c:pt idx="13580" formatCode="General">
                  <c:v>0.27970700000000004</c:v>
                </c:pt>
                <c:pt idx="13581" formatCode="General">
                  <c:v>0.2797280000000002</c:v>
                </c:pt>
                <c:pt idx="13582" formatCode="General">
                  <c:v>0.279748</c:v>
                </c:pt>
                <c:pt idx="13583" formatCode="General">
                  <c:v>0.2797690000000001</c:v>
                </c:pt>
                <c:pt idx="13584" formatCode="General">
                  <c:v>0.27978900000000001</c:v>
                </c:pt>
                <c:pt idx="13585" formatCode="General">
                  <c:v>0.27981000000000023</c:v>
                </c:pt>
                <c:pt idx="13586" formatCode="General">
                  <c:v>0.27983000000000002</c:v>
                </c:pt>
                <c:pt idx="13587" formatCode="General">
                  <c:v>0.27985100000000002</c:v>
                </c:pt>
                <c:pt idx="13588" formatCode="General">
                  <c:v>0.27987100000000026</c:v>
                </c:pt>
                <c:pt idx="13589" formatCode="General">
                  <c:v>0.2798920000000002</c:v>
                </c:pt>
                <c:pt idx="13590" formatCode="General">
                  <c:v>0.27991300000000002</c:v>
                </c:pt>
                <c:pt idx="13591" formatCode="General">
                  <c:v>0.2799330000000001</c:v>
                </c:pt>
                <c:pt idx="13592" formatCode="General">
                  <c:v>0.2799540000000002</c:v>
                </c:pt>
                <c:pt idx="13593" formatCode="General">
                  <c:v>0.27997400000000022</c:v>
                </c:pt>
                <c:pt idx="13594" formatCode="General">
                  <c:v>0.2799950000000001</c:v>
                </c:pt>
                <c:pt idx="13595" formatCode="General">
                  <c:v>0.28001500000000001</c:v>
                </c:pt>
                <c:pt idx="13596" formatCode="General">
                  <c:v>0.28003700000000004</c:v>
                </c:pt>
                <c:pt idx="13597" formatCode="General">
                  <c:v>0.280057</c:v>
                </c:pt>
                <c:pt idx="13598" formatCode="General">
                  <c:v>0.28007800000000027</c:v>
                </c:pt>
                <c:pt idx="13599" formatCode="General">
                  <c:v>0.28009800000000001</c:v>
                </c:pt>
                <c:pt idx="13600" formatCode="General">
                  <c:v>0.2801180000000002</c:v>
                </c:pt>
                <c:pt idx="13601" formatCode="General">
                  <c:v>0.28013900000000003</c:v>
                </c:pt>
                <c:pt idx="13602" formatCode="General">
                  <c:v>0.28016000000000002</c:v>
                </c:pt>
                <c:pt idx="13603" formatCode="General">
                  <c:v>0.28018100000000001</c:v>
                </c:pt>
                <c:pt idx="13604" formatCode="General">
                  <c:v>0.28020100000000003</c:v>
                </c:pt>
                <c:pt idx="13605" formatCode="General">
                  <c:v>0.28022200000000008</c:v>
                </c:pt>
                <c:pt idx="13606" formatCode="General">
                  <c:v>0.28024200000000005</c:v>
                </c:pt>
                <c:pt idx="13607" formatCode="General">
                  <c:v>0.28026300000000004</c:v>
                </c:pt>
                <c:pt idx="13608" formatCode="General">
                  <c:v>0.280283</c:v>
                </c:pt>
                <c:pt idx="13609" formatCode="General">
                  <c:v>0.28030400000000022</c:v>
                </c:pt>
                <c:pt idx="13610" formatCode="General">
                  <c:v>0.28032400000000035</c:v>
                </c:pt>
                <c:pt idx="13611" formatCode="General">
                  <c:v>0.28034500000000001</c:v>
                </c:pt>
                <c:pt idx="13612" formatCode="General">
                  <c:v>0.28036600000000023</c:v>
                </c:pt>
                <c:pt idx="13613" formatCode="General">
                  <c:v>0.28038600000000036</c:v>
                </c:pt>
                <c:pt idx="13614" formatCode="General">
                  <c:v>0.28040700000000002</c:v>
                </c:pt>
                <c:pt idx="13615" formatCode="General">
                  <c:v>0.28042700000000026</c:v>
                </c:pt>
                <c:pt idx="13616" formatCode="General">
                  <c:v>0.2804480000000002</c:v>
                </c:pt>
                <c:pt idx="13617" formatCode="General">
                  <c:v>0.28046800000000022</c:v>
                </c:pt>
                <c:pt idx="13618" formatCode="General">
                  <c:v>0.28049000000000002</c:v>
                </c:pt>
                <c:pt idx="13619" formatCode="General">
                  <c:v>0.2805100000000002</c:v>
                </c:pt>
                <c:pt idx="13620" formatCode="General">
                  <c:v>0.28053100000000003</c:v>
                </c:pt>
                <c:pt idx="13621" formatCode="General">
                  <c:v>0.28055100000000011</c:v>
                </c:pt>
                <c:pt idx="13622" formatCode="General">
                  <c:v>0.28057200000000027</c:v>
                </c:pt>
                <c:pt idx="13623" formatCode="General">
                  <c:v>0.28059200000000001</c:v>
                </c:pt>
                <c:pt idx="13624" formatCode="General">
                  <c:v>0.280613</c:v>
                </c:pt>
                <c:pt idx="13625" formatCode="General">
                  <c:v>0.28063400000000005</c:v>
                </c:pt>
                <c:pt idx="13626" formatCode="General">
                  <c:v>0.28065400000000001</c:v>
                </c:pt>
                <c:pt idx="13627" formatCode="General">
                  <c:v>0.28067500000000001</c:v>
                </c:pt>
                <c:pt idx="13628" formatCode="General">
                  <c:v>0.28069500000000003</c:v>
                </c:pt>
                <c:pt idx="13629" formatCode="General">
                  <c:v>0.28071600000000002</c:v>
                </c:pt>
                <c:pt idx="13630" formatCode="General">
                  <c:v>0.28073600000000004</c:v>
                </c:pt>
                <c:pt idx="13631" formatCode="General">
                  <c:v>0.28075700000000003</c:v>
                </c:pt>
                <c:pt idx="13632" formatCode="General">
                  <c:v>0.280777</c:v>
                </c:pt>
                <c:pt idx="13633" formatCode="General">
                  <c:v>0.28079800000000005</c:v>
                </c:pt>
                <c:pt idx="13634" formatCode="General">
                  <c:v>0.28081900000000032</c:v>
                </c:pt>
                <c:pt idx="13635" formatCode="General">
                  <c:v>0.2808400000000002</c:v>
                </c:pt>
                <c:pt idx="13636" formatCode="General">
                  <c:v>0.28086000000000022</c:v>
                </c:pt>
                <c:pt idx="13637" formatCode="General">
                  <c:v>0.28088100000000032</c:v>
                </c:pt>
                <c:pt idx="13638" formatCode="General">
                  <c:v>0.28090100000000001</c:v>
                </c:pt>
                <c:pt idx="13639" formatCode="General">
                  <c:v>0.28092200000000023</c:v>
                </c:pt>
                <c:pt idx="13640" formatCode="General">
                  <c:v>0.28094200000000008</c:v>
                </c:pt>
                <c:pt idx="13641" formatCode="General">
                  <c:v>0.28096300000000002</c:v>
                </c:pt>
                <c:pt idx="13642" formatCode="General">
                  <c:v>0.28098400000000023</c:v>
                </c:pt>
                <c:pt idx="13643" formatCode="General">
                  <c:v>0.2810040000000002</c:v>
                </c:pt>
                <c:pt idx="13644" formatCode="General">
                  <c:v>0.28102500000000002</c:v>
                </c:pt>
                <c:pt idx="13645" formatCode="General">
                  <c:v>0.2810450000000001</c:v>
                </c:pt>
                <c:pt idx="13646" formatCode="General">
                  <c:v>0.2810660000000002</c:v>
                </c:pt>
                <c:pt idx="13647" formatCode="General">
                  <c:v>0.28108700000000025</c:v>
                </c:pt>
                <c:pt idx="13648" formatCode="General">
                  <c:v>0.28110800000000002</c:v>
                </c:pt>
                <c:pt idx="13649" formatCode="General">
                  <c:v>0.28112800000000027</c:v>
                </c:pt>
                <c:pt idx="13650" formatCode="General">
                  <c:v>0.28114900000000004</c:v>
                </c:pt>
                <c:pt idx="13651" formatCode="General">
                  <c:v>0.281169</c:v>
                </c:pt>
                <c:pt idx="13652" formatCode="General">
                  <c:v>0.28119</c:v>
                </c:pt>
                <c:pt idx="13653" formatCode="General">
                  <c:v>0.28121000000000002</c:v>
                </c:pt>
                <c:pt idx="13654" formatCode="General">
                  <c:v>0.28123100000000001</c:v>
                </c:pt>
                <c:pt idx="13655" formatCode="General">
                  <c:v>0.281252</c:v>
                </c:pt>
                <c:pt idx="13656" formatCode="General">
                  <c:v>0.28127200000000002</c:v>
                </c:pt>
                <c:pt idx="13657" formatCode="General">
                  <c:v>0.28129300000000002</c:v>
                </c:pt>
                <c:pt idx="13658" formatCode="General">
                  <c:v>0.28131300000000026</c:v>
                </c:pt>
                <c:pt idx="13659" formatCode="General">
                  <c:v>0.28133400000000008</c:v>
                </c:pt>
                <c:pt idx="13660" formatCode="General">
                  <c:v>0.28135400000000027</c:v>
                </c:pt>
                <c:pt idx="13661" formatCode="General">
                  <c:v>0.28137500000000032</c:v>
                </c:pt>
                <c:pt idx="13662" formatCode="General">
                  <c:v>0.28139500000000001</c:v>
                </c:pt>
                <c:pt idx="13663" formatCode="General">
                  <c:v>0.28141700000000008</c:v>
                </c:pt>
                <c:pt idx="13664" formatCode="General">
                  <c:v>0.2814370000000001</c:v>
                </c:pt>
                <c:pt idx="13665" formatCode="General">
                  <c:v>0.28145800000000026</c:v>
                </c:pt>
                <c:pt idx="13666" formatCode="General">
                  <c:v>0.28147800000000023</c:v>
                </c:pt>
                <c:pt idx="13667" formatCode="General">
                  <c:v>0.28149800000000008</c:v>
                </c:pt>
                <c:pt idx="13668" formatCode="General">
                  <c:v>0.28151900000000002</c:v>
                </c:pt>
                <c:pt idx="13669" formatCode="General">
                  <c:v>0.28153900000000004</c:v>
                </c:pt>
                <c:pt idx="13670" formatCode="General">
                  <c:v>0.28156100000000001</c:v>
                </c:pt>
                <c:pt idx="13671" formatCode="General">
                  <c:v>0.28158100000000008</c:v>
                </c:pt>
                <c:pt idx="13672" formatCode="General">
                  <c:v>0.28160200000000002</c:v>
                </c:pt>
                <c:pt idx="13673" formatCode="General">
                  <c:v>0.28162200000000021</c:v>
                </c:pt>
                <c:pt idx="13674" formatCode="General">
                  <c:v>0.28164300000000003</c:v>
                </c:pt>
                <c:pt idx="13675" formatCode="General">
                  <c:v>0.281663</c:v>
                </c:pt>
                <c:pt idx="13676" formatCode="General">
                  <c:v>0.28168400000000027</c:v>
                </c:pt>
                <c:pt idx="13677" formatCode="General">
                  <c:v>0.28170500000000004</c:v>
                </c:pt>
                <c:pt idx="13678" formatCode="General">
                  <c:v>0.281725</c:v>
                </c:pt>
                <c:pt idx="13679" formatCode="General">
                  <c:v>0.281746</c:v>
                </c:pt>
                <c:pt idx="13680" formatCode="General">
                  <c:v>0.28176600000000002</c:v>
                </c:pt>
                <c:pt idx="13681" formatCode="General">
                  <c:v>0.28178700000000001</c:v>
                </c:pt>
                <c:pt idx="13682" formatCode="General">
                  <c:v>0.28180700000000025</c:v>
                </c:pt>
                <c:pt idx="13683" formatCode="General">
                  <c:v>0.28182800000000036</c:v>
                </c:pt>
                <c:pt idx="13684" formatCode="General">
                  <c:v>0.28184800000000026</c:v>
                </c:pt>
                <c:pt idx="13685" formatCode="General">
                  <c:v>0.28187000000000023</c:v>
                </c:pt>
                <c:pt idx="13686" formatCode="General">
                  <c:v>0.28189000000000008</c:v>
                </c:pt>
                <c:pt idx="13687" formatCode="General">
                  <c:v>0.28191100000000002</c:v>
                </c:pt>
                <c:pt idx="13688" formatCode="General">
                  <c:v>0.2819310000000001</c:v>
                </c:pt>
                <c:pt idx="13689" formatCode="General">
                  <c:v>0.2819520000000002</c:v>
                </c:pt>
                <c:pt idx="13690" formatCode="General">
                  <c:v>0.28197200000000022</c:v>
                </c:pt>
                <c:pt idx="13691" formatCode="General">
                  <c:v>0.2819930000000001</c:v>
                </c:pt>
                <c:pt idx="13692" formatCode="General">
                  <c:v>0.28201400000000026</c:v>
                </c:pt>
                <c:pt idx="13693" formatCode="General">
                  <c:v>0.28203400000000001</c:v>
                </c:pt>
                <c:pt idx="13694" formatCode="General">
                  <c:v>0.282055</c:v>
                </c:pt>
                <c:pt idx="13695" formatCode="General">
                  <c:v>0.28207500000000002</c:v>
                </c:pt>
                <c:pt idx="13696" formatCode="General">
                  <c:v>0.28209600000000001</c:v>
                </c:pt>
                <c:pt idx="13697" formatCode="General">
                  <c:v>0.2821160000000002</c:v>
                </c:pt>
                <c:pt idx="13698" formatCode="General">
                  <c:v>0.28213700000000003</c:v>
                </c:pt>
                <c:pt idx="13699" formatCode="General">
                  <c:v>0.28215800000000002</c:v>
                </c:pt>
                <c:pt idx="13700" formatCode="General">
                  <c:v>0.28217800000000021</c:v>
                </c:pt>
                <c:pt idx="13701" formatCode="General">
                  <c:v>0.28219900000000003</c:v>
                </c:pt>
                <c:pt idx="13702" formatCode="General">
                  <c:v>0.28222000000000008</c:v>
                </c:pt>
                <c:pt idx="13703" formatCode="General">
                  <c:v>0.28224000000000005</c:v>
                </c:pt>
                <c:pt idx="13704" formatCode="General">
                  <c:v>0.28226100000000004</c:v>
                </c:pt>
                <c:pt idx="13705" formatCode="General">
                  <c:v>0.282281</c:v>
                </c:pt>
                <c:pt idx="13706" formatCode="General">
                  <c:v>0.28230200000000022</c:v>
                </c:pt>
                <c:pt idx="13707" formatCode="General">
                  <c:v>0.28232200000000035</c:v>
                </c:pt>
                <c:pt idx="13708" formatCode="General">
                  <c:v>0.28234300000000001</c:v>
                </c:pt>
                <c:pt idx="13709" formatCode="General">
                  <c:v>0.28236400000000023</c:v>
                </c:pt>
                <c:pt idx="13710" formatCode="General">
                  <c:v>0.28238400000000036</c:v>
                </c:pt>
                <c:pt idx="13711" formatCode="General">
                  <c:v>0.28240500000000002</c:v>
                </c:pt>
                <c:pt idx="13712" formatCode="General">
                  <c:v>0.28242500000000026</c:v>
                </c:pt>
                <c:pt idx="13713" formatCode="General">
                  <c:v>0.2824460000000002</c:v>
                </c:pt>
                <c:pt idx="13714" formatCode="General">
                  <c:v>0.28246700000000002</c:v>
                </c:pt>
                <c:pt idx="13715" formatCode="General">
                  <c:v>0.28248700000000032</c:v>
                </c:pt>
                <c:pt idx="13716" formatCode="General">
                  <c:v>0.2825080000000002</c:v>
                </c:pt>
                <c:pt idx="13717" formatCode="General">
                  <c:v>0.28252900000000025</c:v>
                </c:pt>
                <c:pt idx="13718" formatCode="General">
                  <c:v>0.28254900000000011</c:v>
                </c:pt>
                <c:pt idx="13719" formatCode="General">
                  <c:v>0.28257000000000027</c:v>
                </c:pt>
                <c:pt idx="13720" formatCode="General">
                  <c:v>0.28259000000000001</c:v>
                </c:pt>
                <c:pt idx="13721" formatCode="General">
                  <c:v>0.28261000000000008</c:v>
                </c:pt>
                <c:pt idx="13722" formatCode="General">
                  <c:v>0.28263200000000005</c:v>
                </c:pt>
                <c:pt idx="13723" formatCode="General">
                  <c:v>0.28265200000000001</c:v>
                </c:pt>
                <c:pt idx="13724" formatCode="General">
                  <c:v>0.28267300000000001</c:v>
                </c:pt>
                <c:pt idx="13725" formatCode="General">
                  <c:v>0.28269300000000003</c:v>
                </c:pt>
                <c:pt idx="13726" formatCode="General">
                  <c:v>0.28271400000000002</c:v>
                </c:pt>
                <c:pt idx="13727" formatCode="General">
                  <c:v>0.28273400000000004</c:v>
                </c:pt>
                <c:pt idx="13728" formatCode="General">
                  <c:v>0.28275500000000003</c:v>
                </c:pt>
                <c:pt idx="13729" formatCode="General">
                  <c:v>0.28277600000000008</c:v>
                </c:pt>
                <c:pt idx="13730" formatCode="General">
                  <c:v>0.28279700000000002</c:v>
                </c:pt>
                <c:pt idx="13731" formatCode="General">
                  <c:v>0.28281700000000032</c:v>
                </c:pt>
                <c:pt idx="13732" formatCode="General">
                  <c:v>0.2828380000000002</c:v>
                </c:pt>
                <c:pt idx="13733" formatCode="General">
                  <c:v>0.28285800000000022</c:v>
                </c:pt>
                <c:pt idx="13734" formatCode="General">
                  <c:v>0.28287800000000035</c:v>
                </c:pt>
                <c:pt idx="13735" formatCode="General">
                  <c:v>0.28289900000000001</c:v>
                </c:pt>
                <c:pt idx="13736" formatCode="General">
                  <c:v>0.28291900000000025</c:v>
                </c:pt>
                <c:pt idx="13737" formatCode="General">
                  <c:v>0.282941</c:v>
                </c:pt>
                <c:pt idx="13738" formatCode="General">
                  <c:v>0.28296100000000002</c:v>
                </c:pt>
                <c:pt idx="13739" formatCode="General">
                  <c:v>0.28298200000000023</c:v>
                </c:pt>
                <c:pt idx="13740" formatCode="General">
                  <c:v>0.2830020000000002</c:v>
                </c:pt>
                <c:pt idx="13741" formatCode="General">
                  <c:v>0.28302300000000002</c:v>
                </c:pt>
                <c:pt idx="13742" formatCode="General">
                  <c:v>0.2830430000000001</c:v>
                </c:pt>
                <c:pt idx="13743" formatCode="General">
                  <c:v>0.2830640000000002</c:v>
                </c:pt>
                <c:pt idx="13744" formatCode="General">
                  <c:v>0.28308500000000025</c:v>
                </c:pt>
                <c:pt idx="13745" formatCode="General">
                  <c:v>0.283105</c:v>
                </c:pt>
                <c:pt idx="13746" formatCode="General">
                  <c:v>0.28312600000000027</c:v>
                </c:pt>
                <c:pt idx="13747" formatCode="General">
                  <c:v>0.28314600000000001</c:v>
                </c:pt>
                <c:pt idx="13748" formatCode="General">
                  <c:v>0.283167</c:v>
                </c:pt>
                <c:pt idx="13749" formatCode="General">
                  <c:v>0.28318700000000002</c:v>
                </c:pt>
                <c:pt idx="13750" formatCode="General">
                  <c:v>0.28320800000000002</c:v>
                </c:pt>
                <c:pt idx="13751" formatCode="General">
                  <c:v>0.28322900000000001</c:v>
                </c:pt>
                <c:pt idx="13752" formatCode="General">
                  <c:v>0.28324900000000003</c:v>
                </c:pt>
                <c:pt idx="13753" formatCode="General">
                  <c:v>0.28327000000000002</c:v>
                </c:pt>
                <c:pt idx="13754" formatCode="General">
                  <c:v>0.28329100000000002</c:v>
                </c:pt>
                <c:pt idx="13755" formatCode="General">
                  <c:v>0.28331100000000026</c:v>
                </c:pt>
                <c:pt idx="13756" formatCode="General">
                  <c:v>0.28333200000000008</c:v>
                </c:pt>
                <c:pt idx="13757" formatCode="General">
                  <c:v>0.28335200000000027</c:v>
                </c:pt>
                <c:pt idx="13758" formatCode="General">
                  <c:v>0.28337300000000032</c:v>
                </c:pt>
                <c:pt idx="13759" formatCode="General">
                  <c:v>0.2833940000000002</c:v>
                </c:pt>
                <c:pt idx="13760" formatCode="General">
                  <c:v>0.28341400000000022</c:v>
                </c:pt>
                <c:pt idx="13761" formatCode="General">
                  <c:v>0.2834350000000001</c:v>
                </c:pt>
                <c:pt idx="13762" formatCode="General">
                  <c:v>0.28345500000000001</c:v>
                </c:pt>
                <c:pt idx="13763" formatCode="General">
                  <c:v>0.28347600000000023</c:v>
                </c:pt>
                <c:pt idx="13764" formatCode="General">
                  <c:v>0.28349600000000008</c:v>
                </c:pt>
                <c:pt idx="13765" formatCode="General">
                  <c:v>0.28351700000000002</c:v>
                </c:pt>
                <c:pt idx="13766" formatCode="General">
                  <c:v>0.28353800000000001</c:v>
                </c:pt>
                <c:pt idx="13767" formatCode="General">
                  <c:v>0.2835580000000002</c:v>
                </c:pt>
                <c:pt idx="13768" formatCode="General">
                  <c:v>0.28357900000000008</c:v>
                </c:pt>
                <c:pt idx="13769" formatCode="General">
                  <c:v>0.28360000000000002</c:v>
                </c:pt>
                <c:pt idx="13770" formatCode="General">
                  <c:v>0.28362000000000021</c:v>
                </c:pt>
                <c:pt idx="13771" formatCode="General">
                  <c:v>0.28364100000000003</c:v>
                </c:pt>
                <c:pt idx="13772" formatCode="General">
                  <c:v>0.283661</c:v>
                </c:pt>
                <c:pt idx="13773" formatCode="General">
                  <c:v>0.28368100000000002</c:v>
                </c:pt>
                <c:pt idx="13774" formatCode="General">
                  <c:v>0.28370200000000001</c:v>
                </c:pt>
                <c:pt idx="13775" formatCode="General">
                  <c:v>0.283723</c:v>
                </c:pt>
                <c:pt idx="13776" formatCode="General">
                  <c:v>0.283744</c:v>
                </c:pt>
                <c:pt idx="13777" formatCode="General">
                  <c:v>0.28376400000000002</c:v>
                </c:pt>
                <c:pt idx="13778" formatCode="General">
                  <c:v>0.28378500000000001</c:v>
                </c:pt>
                <c:pt idx="13779" formatCode="General">
                  <c:v>0.28380500000000008</c:v>
                </c:pt>
                <c:pt idx="13780" formatCode="General">
                  <c:v>0.28382600000000036</c:v>
                </c:pt>
                <c:pt idx="13781" formatCode="General">
                  <c:v>0.28384600000000026</c:v>
                </c:pt>
                <c:pt idx="13782" formatCode="General">
                  <c:v>0.28386700000000026</c:v>
                </c:pt>
                <c:pt idx="13783" formatCode="General">
                  <c:v>0.28388800000000036</c:v>
                </c:pt>
                <c:pt idx="13784" formatCode="General">
                  <c:v>0.28390900000000002</c:v>
                </c:pt>
                <c:pt idx="13785" formatCode="General">
                  <c:v>0.28392900000000032</c:v>
                </c:pt>
                <c:pt idx="13786" formatCode="General">
                  <c:v>0.2839500000000002</c:v>
                </c:pt>
                <c:pt idx="13787" formatCode="General">
                  <c:v>0.28397000000000022</c:v>
                </c:pt>
                <c:pt idx="13788" formatCode="General">
                  <c:v>0.2839910000000001</c:v>
                </c:pt>
                <c:pt idx="13789" formatCode="General">
                  <c:v>0.28401100000000001</c:v>
                </c:pt>
                <c:pt idx="13790" formatCode="General">
                  <c:v>0.28403200000000001</c:v>
                </c:pt>
                <c:pt idx="13791" formatCode="General">
                  <c:v>0.284053</c:v>
                </c:pt>
                <c:pt idx="13792" formatCode="General">
                  <c:v>0.28407300000000002</c:v>
                </c:pt>
                <c:pt idx="13793" formatCode="General">
                  <c:v>0.28409400000000001</c:v>
                </c:pt>
                <c:pt idx="13794" formatCode="General">
                  <c:v>0.2841140000000002</c:v>
                </c:pt>
                <c:pt idx="13795" formatCode="General">
                  <c:v>0.28413500000000003</c:v>
                </c:pt>
                <c:pt idx="13796" formatCode="General">
                  <c:v>0.28415600000000002</c:v>
                </c:pt>
                <c:pt idx="13797" formatCode="General">
                  <c:v>0.28417600000000021</c:v>
                </c:pt>
                <c:pt idx="13798" formatCode="General">
                  <c:v>0.28419700000000003</c:v>
                </c:pt>
                <c:pt idx="13799" formatCode="General">
                  <c:v>0.28421800000000008</c:v>
                </c:pt>
                <c:pt idx="13800" formatCode="General">
                  <c:v>0.28423800000000005</c:v>
                </c:pt>
                <c:pt idx="13801" formatCode="General">
                  <c:v>0.28425800000000001</c:v>
                </c:pt>
                <c:pt idx="13802" formatCode="General">
                  <c:v>0.284279</c:v>
                </c:pt>
                <c:pt idx="13803" formatCode="General">
                  <c:v>0.28430000000000022</c:v>
                </c:pt>
                <c:pt idx="13804" formatCode="General">
                  <c:v>0.28432100000000032</c:v>
                </c:pt>
                <c:pt idx="13805" formatCode="General">
                  <c:v>0.28434100000000001</c:v>
                </c:pt>
                <c:pt idx="13806" formatCode="General">
                  <c:v>0.28436200000000023</c:v>
                </c:pt>
                <c:pt idx="13807" formatCode="General">
                  <c:v>0.28438200000000036</c:v>
                </c:pt>
                <c:pt idx="13808" formatCode="General">
                  <c:v>0.28440300000000002</c:v>
                </c:pt>
                <c:pt idx="13809" formatCode="General">
                  <c:v>0.28442300000000026</c:v>
                </c:pt>
                <c:pt idx="13810" formatCode="General">
                  <c:v>0.2844440000000002</c:v>
                </c:pt>
                <c:pt idx="13811" formatCode="General">
                  <c:v>0.28446500000000002</c:v>
                </c:pt>
                <c:pt idx="13812" formatCode="General">
                  <c:v>0.28448600000000035</c:v>
                </c:pt>
                <c:pt idx="13813" formatCode="General">
                  <c:v>0.2845060000000002</c:v>
                </c:pt>
                <c:pt idx="13814" formatCode="General">
                  <c:v>0.28452600000000022</c:v>
                </c:pt>
                <c:pt idx="13815" formatCode="General">
                  <c:v>0.28454700000000011</c:v>
                </c:pt>
                <c:pt idx="13816" formatCode="General">
                  <c:v>0.28456700000000001</c:v>
                </c:pt>
                <c:pt idx="13817" formatCode="General">
                  <c:v>0.28458800000000023</c:v>
                </c:pt>
                <c:pt idx="13818" formatCode="General">
                  <c:v>0.284609</c:v>
                </c:pt>
                <c:pt idx="13819" formatCode="General">
                  <c:v>0.28462900000000002</c:v>
                </c:pt>
                <c:pt idx="13820" formatCode="General">
                  <c:v>0.28465000000000001</c:v>
                </c:pt>
                <c:pt idx="13821" formatCode="General">
                  <c:v>0.28467100000000001</c:v>
                </c:pt>
                <c:pt idx="13822" formatCode="General">
                  <c:v>0.28469100000000003</c:v>
                </c:pt>
                <c:pt idx="13823" formatCode="General">
                  <c:v>0.28471200000000002</c:v>
                </c:pt>
                <c:pt idx="13824" formatCode="General">
                  <c:v>0.28473200000000004</c:v>
                </c:pt>
                <c:pt idx="13825" formatCode="General">
                  <c:v>0.28475300000000003</c:v>
                </c:pt>
                <c:pt idx="13826" formatCode="General">
                  <c:v>0.284773</c:v>
                </c:pt>
                <c:pt idx="13827" formatCode="General">
                  <c:v>0.28479400000000005</c:v>
                </c:pt>
                <c:pt idx="13828" formatCode="General">
                  <c:v>0.28481500000000026</c:v>
                </c:pt>
                <c:pt idx="13829" formatCode="General">
                  <c:v>0.284835</c:v>
                </c:pt>
                <c:pt idx="13830" formatCode="General">
                  <c:v>0.28485600000000022</c:v>
                </c:pt>
                <c:pt idx="13831" formatCode="General">
                  <c:v>0.28487600000000035</c:v>
                </c:pt>
                <c:pt idx="13832" formatCode="General">
                  <c:v>0.28489700000000001</c:v>
                </c:pt>
                <c:pt idx="13833" formatCode="General">
                  <c:v>0.28491800000000023</c:v>
                </c:pt>
                <c:pt idx="13834" formatCode="General">
                  <c:v>0.28493800000000002</c:v>
                </c:pt>
                <c:pt idx="13835" formatCode="General">
                  <c:v>0.28495900000000002</c:v>
                </c:pt>
                <c:pt idx="13836" formatCode="General">
                  <c:v>0.28498000000000023</c:v>
                </c:pt>
                <c:pt idx="13837" formatCode="General">
                  <c:v>0.2850000000000002</c:v>
                </c:pt>
                <c:pt idx="13838" formatCode="General">
                  <c:v>0.28502100000000002</c:v>
                </c:pt>
                <c:pt idx="13839" formatCode="General">
                  <c:v>0.2850410000000001</c:v>
                </c:pt>
                <c:pt idx="13840" formatCode="General">
                  <c:v>0.2850620000000002</c:v>
                </c:pt>
                <c:pt idx="13841" formatCode="General">
                  <c:v>0.28508200000000022</c:v>
                </c:pt>
                <c:pt idx="13842" formatCode="General">
                  <c:v>0.285103</c:v>
                </c:pt>
                <c:pt idx="13843" formatCode="General">
                  <c:v>0.28512400000000027</c:v>
                </c:pt>
                <c:pt idx="13844" formatCode="General">
                  <c:v>0.28514400000000001</c:v>
                </c:pt>
                <c:pt idx="13845" formatCode="General">
                  <c:v>0.285165</c:v>
                </c:pt>
                <c:pt idx="13846" formatCode="General">
                  <c:v>0.28518500000000002</c:v>
                </c:pt>
                <c:pt idx="13847" formatCode="General">
                  <c:v>0.28520600000000002</c:v>
                </c:pt>
                <c:pt idx="13848" formatCode="General">
                  <c:v>0.2852260000000002</c:v>
                </c:pt>
                <c:pt idx="13849" formatCode="General">
                  <c:v>0.285248</c:v>
                </c:pt>
                <c:pt idx="13850" formatCode="General">
                  <c:v>0.28526800000000002</c:v>
                </c:pt>
                <c:pt idx="13851" formatCode="General">
                  <c:v>0.28528900000000001</c:v>
                </c:pt>
                <c:pt idx="13852" formatCode="General">
                  <c:v>0.28530900000000026</c:v>
                </c:pt>
                <c:pt idx="13853" formatCode="General">
                  <c:v>0.28533000000000008</c:v>
                </c:pt>
                <c:pt idx="13854" formatCode="General">
                  <c:v>0.28535000000000027</c:v>
                </c:pt>
                <c:pt idx="13855" formatCode="General">
                  <c:v>0.28537000000000023</c:v>
                </c:pt>
                <c:pt idx="13856" formatCode="General">
                  <c:v>0.28539100000000001</c:v>
                </c:pt>
                <c:pt idx="13857" formatCode="General">
                  <c:v>0.28541200000000022</c:v>
                </c:pt>
                <c:pt idx="13858" formatCode="General">
                  <c:v>0.2854330000000001</c:v>
                </c:pt>
                <c:pt idx="13859" formatCode="General">
                  <c:v>0.28545300000000001</c:v>
                </c:pt>
                <c:pt idx="13860" formatCode="General">
                  <c:v>0.28547400000000023</c:v>
                </c:pt>
                <c:pt idx="13861" formatCode="General">
                  <c:v>0.28549400000000008</c:v>
                </c:pt>
                <c:pt idx="13862" formatCode="General">
                  <c:v>0.28551500000000002</c:v>
                </c:pt>
                <c:pt idx="13863" formatCode="General">
                  <c:v>0.28553500000000004</c:v>
                </c:pt>
                <c:pt idx="13864" formatCode="General">
                  <c:v>0.28555700000000001</c:v>
                </c:pt>
                <c:pt idx="13865" formatCode="General">
                  <c:v>0.28557700000000008</c:v>
                </c:pt>
                <c:pt idx="13866" formatCode="General">
                  <c:v>0.28559800000000002</c:v>
                </c:pt>
                <c:pt idx="13867" formatCode="General">
                  <c:v>0.28561800000000021</c:v>
                </c:pt>
                <c:pt idx="13868" formatCode="General">
                  <c:v>0.285638</c:v>
                </c:pt>
                <c:pt idx="13869" formatCode="General">
                  <c:v>0.285659</c:v>
                </c:pt>
                <c:pt idx="13870" formatCode="General">
                  <c:v>0.28568000000000027</c:v>
                </c:pt>
                <c:pt idx="13871" formatCode="General">
                  <c:v>0.28570100000000004</c:v>
                </c:pt>
                <c:pt idx="13872" formatCode="General">
                  <c:v>0.285721</c:v>
                </c:pt>
                <c:pt idx="13873" formatCode="General">
                  <c:v>0.285742</c:v>
                </c:pt>
                <c:pt idx="13874" formatCode="General">
                  <c:v>0.28576200000000002</c:v>
                </c:pt>
                <c:pt idx="13875" formatCode="General">
                  <c:v>0.28578300000000001</c:v>
                </c:pt>
                <c:pt idx="13876" formatCode="General">
                  <c:v>0.28580300000000008</c:v>
                </c:pt>
                <c:pt idx="13877" formatCode="General">
                  <c:v>0.28582400000000036</c:v>
                </c:pt>
                <c:pt idx="13878" formatCode="General">
                  <c:v>0.28584500000000002</c:v>
                </c:pt>
                <c:pt idx="13879" formatCode="General">
                  <c:v>0.28586600000000023</c:v>
                </c:pt>
                <c:pt idx="13880" formatCode="General">
                  <c:v>0.28588600000000036</c:v>
                </c:pt>
                <c:pt idx="13881" formatCode="General">
                  <c:v>0.28590600000000027</c:v>
                </c:pt>
                <c:pt idx="13882" formatCode="General">
                  <c:v>0.28592700000000032</c:v>
                </c:pt>
                <c:pt idx="13883" formatCode="General">
                  <c:v>0.28594700000000001</c:v>
                </c:pt>
                <c:pt idx="13884" formatCode="General">
                  <c:v>0.28596800000000022</c:v>
                </c:pt>
                <c:pt idx="13885" formatCode="General">
                  <c:v>0.28598900000000033</c:v>
                </c:pt>
                <c:pt idx="13886" formatCode="General">
                  <c:v>0.28600900000000001</c:v>
                </c:pt>
                <c:pt idx="13887" formatCode="General">
                  <c:v>0.28603000000000001</c:v>
                </c:pt>
                <c:pt idx="13888" formatCode="General">
                  <c:v>0.286051</c:v>
                </c:pt>
                <c:pt idx="13889" formatCode="General">
                  <c:v>0.28607100000000002</c:v>
                </c:pt>
                <c:pt idx="13890" formatCode="General">
                  <c:v>0.28609200000000001</c:v>
                </c:pt>
                <c:pt idx="13891" formatCode="General">
                  <c:v>0.2861120000000002</c:v>
                </c:pt>
                <c:pt idx="13892" formatCode="General">
                  <c:v>0.28613300000000003</c:v>
                </c:pt>
                <c:pt idx="13893" formatCode="General">
                  <c:v>0.2861530000000001</c:v>
                </c:pt>
                <c:pt idx="13894" formatCode="General">
                  <c:v>0.28617400000000021</c:v>
                </c:pt>
                <c:pt idx="13895" formatCode="General">
                  <c:v>0.28619500000000003</c:v>
                </c:pt>
                <c:pt idx="13896" formatCode="General">
                  <c:v>0.286215</c:v>
                </c:pt>
                <c:pt idx="13897" formatCode="General">
                  <c:v>0.28623600000000005</c:v>
                </c:pt>
                <c:pt idx="13898" formatCode="General">
                  <c:v>0.28625600000000001</c:v>
                </c:pt>
                <c:pt idx="13899" formatCode="General">
                  <c:v>0.286277</c:v>
                </c:pt>
                <c:pt idx="13900" formatCode="General">
                  <c:v>0.286298</c:v>
                </c:pt>
                <c:pt idx="13901" formatCode="General">
                  <c:v>0.28631900000000032</c:v>
                </c:pt>
                <c:pt idx="13902" formatCode="General">
                  <c:v>0.28633900000000001</c:v>
                </c:pt>
                <c:pt idx="13903" formatCode="General">
                  <c:v>0.28636000000000023</c:v>
                </c:pt>
                <c:pt idx="13904" formatCode="General">
                  <c:v>0.28638000000000036</c:v>
                </c:pt>
                <c:pt idx="13905" formatCode="General">
                  <c:v>0.28640100000000002</c:v>
                </c:pt>
                <c:pt idx="13906" formatCode="General">
                  <c:v>0.28642100000000026</c:v>
                </c:pt>
                <c:pt idx="13907" formatCode="General">
                  <c:v>0.2864420000000002</c:v>
                </c:pt>
                <c:pt idx="13908" formatCode="General">
                  <c:v>0.28646200000000027</c:v>
                </c:pt>
                <c:pt idx="13909" formatCode="General">
                  <c:v>0.28648300000000032</c:v>
                </c:pt>
                <c:pt idx="13910" formatCode="General">
                  <c:v>0.2865040000000002</c:v>
                </c:pt>
                <c:pt idx="13911" formatCode="General">
                  <c:v>0.28652400000000022</c:v>
                </c:pt>
                <c:pt idx="13912" formatCode="General">
                  <c:v>0.28654500000000011</c:v>
                </c:pt>
                <c:pt idx="13913" formatCode="General">
                  <c:v>0.28656500000000001</c:v>
                </c:pt>
                <c:pt idx="13914" formatCode="General">
                  <c:v>0.28658600000000023</c:v>
                </c:pt>
                <c:pt idx="13915" formatCode="General">
                  <c:v>0.28660600000000008</c:v>
                </c:pt>
                <c:pt idx="13916" formatCode="General">
                  <c:v>0.28662800000000027</c:v>
                </c:pt>
                <c:pt idx="13917" formatCode="General">
                  <c:v>0.28664800000000001</c:v>
                </c:pt>
                <c:pt idx="13918" formatCode="General">
                  <c:v>0.28666900000000001</c:v>
                </c:pt>
                <c:pt idx="13919" formatCode="General">
                  <c:v>0.28668900000000008</c:v>
                </c:pt>
                <c:pt idx="13920" formatCode="General">
                  <c:v>0.28671000000000002</c:v>
                </c:pt>
                <c:pt idx="13921" formatCode="General">
                  <c:v>0.28673000000000004</c:v>
                </c:pt>
                <c:pt idx="13922" formatCode="General">
                  <c:v>0.28675</c:v>
                </c:pt>
                <c:pt idx="13923" formatCode="General">
                  <c:v>0.28677200000000008</c:v>
                </c:pt>
                <c:pt idx="13924" formatCode="General">
                  <c:v>0.28679200000000005</c:v>
                </c:pt>
                <c:pt idx="13925" formatCode="General">
                  <c:v>0.28681300000000026</c:v>
                </c:pt>
                <c:pt idx="13926" formatCode="General">
                  <c:v>0.286833</c:v>
                </c:pt>
                <c:pt idx="13927" formatCode="General">
                  <c:v>0.28685400000000022</c:v>
                </c:pt>
                <c:pt idx="13928" formatCode="General">
                  <c:v>0.28687400000000035</c:v>
                </c:pt>
                <c:pt idx="13929" formatCode="General">
                  <c:v>0.28689500000000001</c:v>
                </c:pt>
                <c:pt idx="13930" formatCode="General">
                  <c:v>0.28691500000000025</c:v>
                </c:pt>
                <c:pt idx="13931" formatCode="General">
                  <c:v>0.28693600000000002</c:v>
                </c:pt>
                <c:pt idx="13932" formatCode="General">
                  <c:v>0.28695700000000002</c:v>
                </c:pt>
                <c:pt idx="13933" formatCode="General">
                  <c:v>0.28697800000000023</c:v>
                </c:pt>
                <c:pt idx="13934" formatCode="General">
                  <c:v>0.2869980000000002</c:v>
                </c:pt>
                <c:pt idx="13935" formatCode="General">
                  <c:v>0.28701800000000022</c:v>
                </c:pt>
                <c:pt idx="13936" formatCode="General">
                  <c:v>0.2870390000000001</c:v>
                </c:pt>
                <c:pt idx="13937" formatCode="General">
                  <c:v>0.28705900000000001</c:v>
                </c:pt>
                <c:pt idx="13938" formatCode="General">
                  <c:v>0.28708000000000022</c:v>
                </c:pt>
                <c:pt idx="13939" formatCode="General">
                  <c:v>0.287101</c:v>
                </c:pt>
                <c:pt idx="13940" formatCode="General">
                  <c:v>0.28712200000000027</c:v>
                </c:pt>
                <c:pt idx="13941" formatCode="General">
                  <c:v>0.28714200000000001</c:v>
                </c:pt>
                <c:pt idx="13942" formatCode="General">
                  <c:v>0.287163</c:v>
                </c:pt>
                <c:pt idx="13943" formatCode="General">
                  <c:v>0.28718300000000002</c:v>
                </c:pt>
                <c:pt idx="13944" formatCode="General">
                  <c:v>0.28720400000000001</c:v>
                </c:pt>
                <c:pt idx="13945" formatCode="General">
                  <c:v>0.28722500000000001</c:v>
                </c:pt>
                <c:pt idx="13946" formatCode="General">
                  <c:v>0.287246</c:v>
                </c:pt>
                <c:pt idx="13947" formatCode="General">
                  <c:v>0.28726600000000002</c:v>
                </c:pt>
                <c:pt idx="13948" formatCode="General">
                  <c:v>0.28728600000000026</c:v>
                </c:pt>
                <c:pt idx="13949" formatCode="General">
                  <c:v>0.28730700000000026</c:v>
                </c:pt>
                <c:pt idx="13950" formatCode="General">
                  <c:v>0.28732700000000022</c:v>
                </c:pt>
                <c:pt idx="13951" formatCode="General">
                  <c:v>0.28734800000000027</c:v>
                </c:pt>
                <c:pt idx="13952" formatCode="General">
                  <c:v>0.28736900000000032</c:v>
                </c:pt>
                <c:pt idx="13953" formatCode="General">
                  <c:v>0.28739000000000026</c:v>
                </c:pt>
                <c:pt idx="13954" formatCode="General">
                  <c:v>0.28741000000000022</c:v>
                </c:pt>
                <c:pt idx="13955" formatCode="General">
                  <c:v>0.2874310000000001</c:v>
                </c:pt>
                <c:pt idx="13956" formatCode="General">
                  <c:v>0.28745100000000001</c:v>
                </c:pt>
                <c:pt idx="13957" formatCode="General">
                  <c:v>0.28747200000000023</c:v>
                </c:pt>
                <c:pt idx="13958" formatCode="General">
                  <c:v>0.28749200000000008</c:v>
                </c:pt>
                <c:pt idx="13959" formatCode="General">
                  <c:v>0.28751300000000002</c:v>
                </c:pt>
                <c:pt idx="13960" formatCode="General">
                  <c:v>0.28753300000000004</c:v>
                </c:pt>
                <c:pt idx="13961" formatCode="General">
                  <c:v>0.2875540000000002</c:v>
                </c:pt>
                <c:pt idx="13962" formatCode="General">
                  <c:v>0.28757500000000008</c:v>
                </c:pt>
                <c:pt idx="13963" formatCode="General">
                  <c:v>0.2875950000000001</c:v>
                </c:pt>
                <c:pt idx="13964" formatCode="General">
                  <c:v>0.2876160000000002</c:v>
                </c:pt>
                <c:pt idx="13965" formatCode="General">
                  <c:v>0.287636</c:v>
                </c:pt>
                <c:pt idx="13966" formatCode="General">
                  <c:v>0.287657</c:v>
                </c:pt>
                <c:pt idx="13967" formatCode="General">
                  <c:v>0.28767700000000002</c:v>
                </c:pt>
                <c:pt idx="13968" formatCode="General">
                  <c:v>0.28769900000000004</c:v>
                </c:pt>
                <c:pt idx="13969" formatCode="General">
                  <c:v>0.287719</c:v>
                </c:pt>
                <c:pt idx="13970" formatCode="General">
                  <c:v>0.28774</c:v>
                </c:pt>
                <c:pt idx="13971" formatCode="General">
                  <c:v>0.28776000000000002</c:v>
                </c:pt>
                <c:pt idx="13972" formatCode="General">
                  <c:v>0.28778100000000001</c:v>
                </c:pt>
                <c:pt idx="13973" formatCode="General">
                  <c:v>0.28780100000000008</c:v>
                </c:pt>
                <c:pt idx="13974" formatCode="General">
                  <c:v>0.28782200000000036</c:v>
                </c:pt>
                <c:pt idx="13975" formatCode="General">
                  <c:v>0.28784300000000002</c:v>
                </c:pt>
                <c:pt idx="13976" formatCode="General">
                  <c:v>0.28786300000000026</c:v>
                </c:pt>
                <c:pt idx="13977" formatCode="General">
                  <c:v>0.28788400000000036</c:v>
                </c:pt>
                <c:pt idx="13978" formatCode="General">
                  <c:v>0.28790400000000027</c:v>
                </c:pt>
                <c:pt idx="13979" formatCode="General">
                  <c:v>0.28792500000000032</c:v>
                </c:pt>
                <c:pt idx="13980" formatCode="General">
                  <c:v>0.28794500000000001</c:v>
                </c:pt>
                <c:pt idx="13981" formatCode="General">
                  <c:v>0.28796600000000022</c:v>
                </c:pt>
                <c:pt idx="13982" formatCode="General">
                  <c:v>0.28798600000000035</c:v>
                </c:pt>
                <c:pt idx="13983" formatCode="General">
                  <c:v>0.28800700000000001</c:v>
                </c:pt>
                <c:pt idx="13984" formatCode="General">
                  <c:v>0.28802800000000023</c:v>
                </c:pt>
                <c:pt idx="13985" formatCode="General">
                  <c:v>0.288049</c:v>
                </c:pt>
                <c:pt idx="13986" formatCode="General">
                  <c:v>0.28806900000000002</c:v>
                </c:pt>
                <c:pt idx="13987" formatCode="General">
                  <c:v>0.28809000000000001</c:v>
                </c:pt>
                <c:pt idx="13988" formatCode="General">
                  <c:v>0.2881100000000002</c:v>
                </c:pt>
                <c:pt idx="13989" formatCode="General">
                  <c:v>0.28813</c:v>
                </c:pt>
                <c:pt idx="13990" formatCode="General">
                  <c:v>0.28815200000000002</c:v>
                </c:pt>
                <c:pt idx="13991" formatCode="General">
                  <c:v>0.28817200000000021</c:v>
                </c:pt>
                <c:pt idx="13992" formatCode="General">
                  <c:v>0.28819300000000003</c:v>
                </c:pt>
                <c:pt idx="13993" formatCode="General">
                  <c:v>0.288213</c:v>
                </c:pt>
                <c:pt idx="13994" formatCode="General">
                  <c:v>0.28823400000000005</c:v>
                </c:pt>
                <c:pt idx="13995" formatCode="General">
                  <c:v>0.28825400000000001</c:v>
                </c:pt>
                <c:pt idx="13996" formatCode="General">
                  <c:v>0.288275</c:v>
                </c:pt>
                <c:pt idx="13997" formatCode="General">
                  <c:v>0.288296</c:v>
                </c:pt>
                <c:pt idx="13998" formatCode="General">
                  <c:v>0.28831600000000035</c:v>
                </c:pt>
                <c:pt idx="13999" formatCode="General">
                  <c:v>0.28833700000000001</c:v>
                </c:pt>
                <c:pt idx="14000" formatCode="General">
                  <c:v>0.28835800000000023</c:v>
                </c:pt>
                <c:pt idx="14001" formatCode="General">
                  <c:v>0.28837800000000036</c:v>
                </c:pt>
                <c:pt idx="14002" formatCode="General">
                  <c:v>0.28839800000000027</c:v>
                </c:pt>
                <c:pt idx="14003" formatCode="General">
                  <c:v>0.28841900000000026</c:v>
                </c:pt>
                <c:pt idx="14004" formatCode="General">
                  <c:v>0.288439</c:v>
                </c:pt>
                <c:pt idx="14005" formatCode="General">
                  <c:v>0.28846000000000027</c:v>
                </c:pt>
                <c:pt idx="14006" formatCode="General">
                  <c:v>0.28848100000000032</c:v>
                </c:pt>
                <c:pt idx="14007" formatCode="General">
                  <c:v>0.2885020000000002</c:v>
                </c:pt>
                <c:pt idx="14008" formatCode="General">
                  <c:v>0.28852200000000022</c:v>
                </c:pt>
                <c:pt idx="14009" formatCode="General">
                  <c:v>0.2885430000000001</c:v>
                </c:pt>
                <c:pt idx="14010" formatCode="General">
                  <c:v>0.28856300000000001</c:v>
                </c:pt>
                <c:pt idx="14011" formatCode="General">
                  <c:v>0.28858400000000023</c:v>
                </c:pt>
                <c:pt idx="14012" formatCode="General">
                  <c:v>0.28860400000000008</c:v>
                </c:pt>
                <c:pt idx="14013" formatCode="General">
                  <c:v>0.28862600000000027</c:v>
                </c:pt>
                <c:pt idx="14014" formatCode="General">
                  <c:v>0.28864600000000001</c:v>
                </c:pt>
                <c:pt idx="14015" formatCode="General">
                  <c:v>0.2886660000000002</c:v>
                </c:pt>
                <c:pt idx="14016" formatCode="General">
                  <c:v>0.28868700000000008</c:v>
                </c:pt>
                <c:pt idx="14017" formatCode="General">
                  <c:v>0.2887070000000001</c:v>
                </c:pt>
                <c:pt idx="14018" formatCode="General">
                  <c:v>0.28872800000000021</c:v>
                </c:pt>
                <c:pt idx="14019" formatCode="General">
                  <c:v>0.28874900000000003</c:v>
                </c:pt>
                <c:pt idx="14020" formatCode="General">
                  <c:v>0.28877000000000008</c:v>
                </c:pt>
                <c:pt idx="14021" formatCode="General">
                  <c:v>0.2887900000000001</c:v>
                </c:pt>
                <c:pt idx="14022" formatCode="General">
                  <c:v>0.28881100000000026</c:v>
                </c:pt>
                <c:pt idx="14023" formatCode="General">
                  <c:v>0.288831</c:v>
                </c:pt>
                <c:pt idx="14024" formatCode="General">
                  <c:v>0.28885200000000022</c:v>
                </c:pt>
                <c:pt idx="14025" formatCode="General">
                  <c:v>0.28887200000000035</c:v>
                </c:pt>
                <c:pt idx="14026" formatCode="General">
                  <c:v>0.28889300000000001</c:v>
                </c:pt>
                <c:pt idx="14027" formatCode="General">
                  <c:v>0.28891400000000023</c:v>
                </c:pt>
                <c:pt idx="14028" formatCode="General">
                  <c:v>0.28893400000000002</c:v>
                </c:pt>
                <c:pt idx="14029" formatCode="General">
                  <c:v>0.28895500000000002</c:v>
                </c:pt>
                <c:pt idx="14030" formatCode="General">
                  <c:v>0.28897500000000026</c:v>
                </c:pt>
                <c:pt idx="14031" formatCode="General">
                  <c:v>0.2889960000000002</c:v>
                </c:pt>
                <c:pt idx="14032" formatCode="General">
                  <c:v>0.28901600000000022</c:v>
                </c:pt>
                <c:pt idx="14033" formatCode="General">
                  <c:v>0.2890370000000001</c:v>
                </c:pt>
                <c:pt idx="14034" formatCode="General">
                  <c:v>0.28905700000000001</c:v>
                </c:pt>
                <c:pt idx="14035" formatCode="General">
                  <c:v>0.28907900000000025</c:v>
                </c:pt>
                <c:pt idx="14036" formatCode="General">
                  <c:v>0.28909900000000011</c:v>
                </c:pt>
                <c:pt idx="14037" formatCode="General">
                  <c:v>0.28912000000000027</c:v>
                </c:pt>
                <c:pt idx="14038" formatCode="General">
                  <c:v>0.28914000000000001</c:v>
                </c:pt>
                <c:pt idx="14039" formatCode="General">
                  <c:v>0.289161</c:v>
                </c:pt>
                <c:pt idx="14040" formatCode="General">
                  <c:v>0.28918100000000002</c:v>
                </c:pt>
                <c:pt idx="14041" formatCode="General">
                  <c:v>0.2892010000000001</c:v>
                </c:pt>
                <c:pt idx="14042" formatCode="General">
                  <c:v>0.28922300000000001</c:v>
                </c:pt>
                <c:pt idx="14043" formatCode="General">
                  <c:v>0.28924300000000003</c:v>
                </c:pt>
                <c:pt idx="14044" formatCode="General">
                  <c:v>0.28926400000000002</c:v>
                </c:pt>
                <c:pt idx="14045" formatCode="General">
                  <c:v>0.28928400000000026</c:v>
                </c:pt>
                <c:pt idx="14046" formatCode="General">
                  <c:v>0.28930500000000026</c:v>
                </c:pt>
                <c:pt idx="14047" formatCode="General">
                  <c:v>0.28932500000000022</c:v>
                </c:pt>
                <c:pt idx="14048" formatCode="General">
                  <c:v>0.28934600000000027</c:v>
                </c:pt>
                <c:pt idx="14049" formatCode="General">
                  <c:v>0.28936700000000032</c:v>
                </c:pt>
                <c:pt idx="14050" formatCode="General">
                  <c:v>0.28938700000000023</c:v>
                </c:pt>
                <c:pt idx="14051" formatCode="General">
                  <c:v>0.28940800000000022</c:v>
                </c:pt>
                <c:pt idx="14052" formatCode="General">
                  <c:v>0.28942900000000032</c:v>
                </c:pt>
                <c:pt idx="14053" formatCode="General">
                  <c:v>0.28944900000000001</c:v>
                </c:pt>
                <c:pt idx="14054" formatCode="General">
                  <c:v>0.28946900000000025</c:v>
                </c:pt>
                <c:pt idx="14055" formatCode="General">
                  <c:v>0.28949000000000008</c:v>
                </c:pt>
                <c:pt idx="14056" formatCode="General">
                  <c:v>0.28951000000000027</c:v>
                </c:pt>
                <c:pt idx="14057" formatCode="General">
                  <c:v>0.28953100000000004</c:v>
                </c:pt>
                <c:pt idx="14058" formatCode="General">
                  <c:v>0.2895520000000002</c:v>
                </c:pt>
                <c:pt idx="14059" formatCode="General">
                  <c:v>0.28957300000000002</c:v>
                </c:pt>
                <c:pt idx="14060" formatCode="General">
                  <c:v>0.2895930000000001</c:v>
                </c:pt>
                <c:pt idx="14061" formatCode="General">
                  <c:v>0.2896140000000002</c:v>
                </c:pt>
                <c:pt idx="14062" formatCode="General">
                  <c:v>0.289634</c:v>
                </c:pt>
                <c:pt idx="14063" formatCode="General">
                  <c:v>0.289655</c:v>
                </c:pt>
                <c:pt idx="14064" formatCode="General">
                  <c:v>0.28967600000000027</c:v>
                </c:pt>
                <c:pt idx="14065" formatCode="General">
                  <c:v>0.28969600000000001</c:v>
                </c:pt>
                <c:pt idx="14066" formatCode="General">
                  <c:v>0.289717</c:v>
                </c:pt>
                <c:pt idx="14067" formatCode="General">
                  <c:v>0.289738</c:v>
                </c:pt>
                <c:pt idx="14068" formatCode="General">
                  <c:v>0.28975800000000002</c:v>
                </c:pt>
                <c:pt idx="14069" formatCode="General">
                  <c:v>0.2897780000000002</c:v>
                </c:pt>
                <c:pt idx="14070" formatCode="General">
                  <c:v>0.28979900000000003</c:v>
                </c:pt>
                <c:pt idx="14071" formatCode="General">
                  <c:v>0.28982000000000036</c:v>
                </c:pt>
                <c:pt idx="14072" formatCode="General">
                  <c:v>0.28984000000000026</c:v>
                </c:pt>
                <c:pt idx="14073" formatCode="General">
                  <c:v>0.28986100000000026</c:v>
                </c:pt>
                <c:pt idx="14074" formatCode="General">
                  <c:v>0.28988200000000036</c:v>
                </c:pt>
                <c:pt idx="14075" formatCode="General">
                  <c:v>0.28990200000000027</c:v>
                </c:pt>
                <c:pt idx="14076" formatCode="General">
                  <c:v>0.28992300000000032</c:v>
                </c:pt>
                <c:pt idx="14077" formatCode="General">
                  <c:v>0.28994300000000001</c:v>
                </c:pt>
                <c:pt idx="14078" formatCode="General">
                  <c:v>0.28996400000000022</c:v>
                </c:pt>
                <c:pt idx="14079" formatCode="General">
                  <c:v>0.28998400000000035</c:v>
                </c:pt>
                <c:pt idx="14080" formatCode="General">
                  <c:v>0.29000500000000001</c:v>
                </c:pt>
                <c:pt idx="14081" formatCode="General">
                  <c:v>0.29002600000000023</c:v>
                </c:pt>
                <c:pt idx="14082" formatCode="General">
                  <c:v>0.29004600000000008</c:v>
                </c:pt>
                <c:pt idx="14083" formatCode="General">
                  <c:v>0.29006700000000002</c:v>
                </c:pt>
                <c:pt idx="14084" formatCode="General">
                  <c:v>0.29008700000000026</c:v>
                </c:pt>
                <c:pt idx="14085" formatCode="General">
                  <c:v>0.2901080000000002</c:v>
                </c:pt>
                <c:pt idx="14086" formatCode="General">
                  <c:v>0.29012800000000022</c:v>
                </c:pt>
                <c:pt idx="14087" formatCode="General">
                  <c:v>0.29015000000000002</c:v>
                </c:pt>
                <c:pt idx="14088" formatCode="General">
                  <c:v>0.29017000000000021</c:v>
                </c:pt>
                <c:pt idx="14089" formatCode="General">
                  <c:v>0.29019100000000003</c:v>
                </c:pt>
                <c:pt idx="14090" formatCode="General">
                  <c:v>0.290211</c:v>
                </c:pt>
                <c:pt idx="14091" formatCode="General">
                  <c:v>0.29023200000000005</c:v>
                </c:pt>
                <c:pt idx="14092" formatCode="General">
                  <c:v>0.29025200000000001</c:v>
                </c:pt>
                <c:pt idx="14093" formatCode="General">
                  <c:v>0.290273</c:v>
                </c:pt>
                <c:pt idx="14094" formatCode="General">
                  <c:v>0.290294</c:v>
                </c:pt>
                <c:pt idx="14095" formatCode="General">
                  <c:v>0.29031400000000035</c:v>
                </c:pt>
                <c:pt idx="14096" formatCode="General">
                  <c:v>0.29033500000000001</c:v>
                </c:pt>
                <c:pt idx="14097" formatCode="General">
                  <c:v>0.29035500000000025</c:v>
                </c:pt>
                <c:pt idx="14098" formatCode="General">
                  <c:v>0.29037600000000036</c:v>
                </c:pt>
                <c:pt idx="14099" formatCode="General">
                  <c:v>0.29039600000000027</c:v>
                </c:pt>
                <c:pt idx="14100" formatCode="General">
                  <c:v>0.29041700000000026</c:v>
                </c:pt>
                <c:pt idx="14101" formatCode="General">
                  <c:v>0.29043800000000008</c:v>
                </c:pt>
                <c:pt idx="14102" formatCode="General">
                  <c:v>0.29045900000000002</c:v>
                </c:pt>
                <c:pt idx="14103" formatCode="General">
                  <c:v>0.29047900000000032</c:v>
                </c:pt>
                <c:pt idx="14104" formatCode="General">
                  <c:v>0.2905000000000002</c:v>
                </c:pt>
                <c:pt idx="14105" formatCode="General">
                  <c:v>0.29052000000000022</c:v>
                </c:pt>
                <c:pt idx="14106" formatCode="General">
                  <c:v>0.2905410000000001</c:v>
                </c:pt>
                <c:pt idx="14107" formatCode="General">
                  <c:v>0.29056100000000001</c:v>
                </c:pt>
                <c:pt idx="14108" formatCode="General">
                  <c:v>0.29058100000000026</c:v>
                </c:pt>
                <c:pt idx="14109" formatCode="General">
                  <c:v>0.290603</c:v>
                </c:pt>
                <c:pt idx="14110" formatCode="General">
                  <c:v>0.29062300000000002</c:v>
                </c:pt>
                <c:pt idx="14111" formatCode="General">
                  <c:v>0.29064400000000001</c:v>
                </c:pt>
                <c:pt idx="14112" formatCode="General">
                  <c:v>0.2906640000000002</c:v>
                </c:pt>
                <c:pt idx="14113" formatCode="General">
                  <c:v>0.29068500000000008</c:v>
                </c:pt>
                <c:pt idx="14114" formatCode="General">
                  <c:v>0.2907050000000001</c:v>
                </c:pt>
                <c:pt idx="14115" formatCode="General">
                  <c:v>0.29072600000000021</c:v>
                </c:pt>
                <c:pt idx="14116" formatCode="General">
                  <c:v>0.29074700000000003</c:v>
                </c:pt>
                <c:pt idx="14117" formatCode="General">
                  <c:v>0.290767</c:v>
                </c:pt>
                <c:pt idx="14118" formatCode="General">
                  <c:v>0.29078800000000027</c:v>
                </c:pt>
                <c:pt idx="14119" formatCode="General">
                  <c:v>0.29080900000000026</c:v>
                </c:pt>
                <c:pt idx="14120" formatCode="General">
                  <c:v>0.29082900000000023</c:v>
                </c:pt>
                <c:pt idx="14121" formatCode="General">
                  <c:v>0.29084900000000002</c:v>
                </c:pt>
                <c:pt idx="14122" formatCode="General">
                  <c:v>0.29087000000000035</c:v>
                </c:pt>
                <c:pt idx="14123" formatCode="General">
                  <c:v>0.29089100000000001</c:v>
                </c:pt>
                <c:pt idx="14124" formatCode="General">
                  <c:v>0.29091100000000025</c:v>
                </c:pt>
                <c:pt idx="14125" formatCode="General">
                  <c:v>0.29093200000000002</c:v>
                </c:pt>
                <c:pt idx="14126" formatCode="General">
                  <c:v>0.29095300000000002</c:v>
                </c:pt>
                <c:pt idx="14127" formatCode="General">
                  <c:v>0.29097300000000026</c:v>
                </c:pt>
                <c:pt idx="14128" formatCode="General">
                  <c:v>0.2909940000000002</c:v>
                </c:pt>
                <c:pt idx="14129" formatCode="General">
                  <c:v>0.29101400000000027</c:v>
                </c:pt>
                <c:pt idx="14130" formatCode="General">
                  <c:v>0.2910350000000001</c:v>
                </c:pt>
                <c:pt idx="14131" formatCode="General">
                  <c:v>0.2910560000000002</c:v>
                </c:pt>
                <c:pt idx="14132" formatCode="General">
                  <c:v>0.29107600000000022</c:v>
                </c:pt>
                <c:pt idx="14133" formatCode="General">
                  <c:v>0.29109700000000011</c:v>
                </c:pt>
                <c:pt idx="14134" formatCode="General">
                  <c:v>0.29111800000000027</c:v>
                </c:pt>
                <c:pt idx="14135" formatCode="General">
                  <c:v>0.29113800000000001</c:v>
                </c:pt>
                <c:pt idx="14136" formatCode="General">
                  <c:v>0.29115800000000008</c:v>
                </c:pt>
                <c:pt idx="14137" formatCode="General">
                  <c:v>0.29117900000000002</c:v>
                </c:pt>
                <c:pt idx="14138" formatCode="General">
                  <c:v>0.29120000000000001</c:v>
                </c:pt>
                <c:pt idx="14139" formatCode="General">
                  <c:v>0.2912200000000002</c:v>
                </c:pt>
                <c:pt idx="14140" formatCode="General">
                  <c:v>0.29124100000000003</c:v>
                </c:pt>
                <c:pt idx="14141" formatCode="General">
                  <c:v>0.29126200000000002</c:v>
                </c:pt>
                <c:pt idx="14142" formatCode="General">
                  <c:v>0.29128200000000026</c:v>
                </c:pt>
                <c:pt idx="14143" formatCode="General">
                  <c:v>0.29130300000000026</c:v>
                </c:pt>
                <c:pt idx="14144" formatCode="General">
                  <c:v>0.29132300000000022</c:v>
                </c:pt>
                <c:pt idx="14145" formatCode="General">
                  <c:v>0.29134400000000027</c:v>
                </c:pt>
                <c:pt idx="14146" formatCode="General">
                  <c:v>0.29136400000000023</c:v>
                </c:pt>
                <c:pt idx="14147" formatCode="General">
                  <c:v>0.29138600000000037</c:v>
                </c:pt>
                <c:pt idx="14148" formatCode="General">
                  <c:v>0.29140600000000022</c:v>
                </c:pt>
                <c:pt idx="14149" formatCode="General">
                  <c:v>0.29142600000000035</c:v>
                </c:pt>
                <c:pt idx="14150" formatCode="General">
                  <c:v>0.29144700000000001</c:v>
                </c:pt>
                <c:pt idx="14151" formatCode="General">
                  <c:v>0.29146700000000025</c:v>
                </c:pt>
                <c:pt idx="14152" formatCode="General">
                  <c:v>0.29148800000000036</c:v>
                </c:pt>
                <c:pt idx="14153" formatCode="General">
                  <c:v>0.29150800000000027</c:v>
                </c:pt>
                <c:pt idx="14154" formatCode="General">
                  <c:v>0.29152900000000026</c:v>
                </c:pt>
                <c:pt idx="14155" formatCode="General">
                  <c:v>0.2915500000000002</c:v>
                </c:pt>
                <c:pt idx="14156" formatCode="General">
                  <c:v>0.29157100000000002</c:v>
                </c:pt>
                <c:pt idx="14157" formatCode="General">
                  <c:v>0.2915910000000001</c:v>
                </c:pt>
                <c:pt idx="14158" formatCode="General">
                  <c:v>0.2916120000000002</c:v>
                </c:pt>
                <c:pt idx="14159" formatCode="General">
                  <c:v>0.291632</c:v>
                </c:pt>
                <c:pt idx="14160" formatCode="General">
                  <c:v>0.291653</c:v>
                </c:pt>
                <c:pt idx="14161" formatCode="General">
                  <c:v>0.29167400000000027</c:v>
                </c:pt>
                <c:pt idx="14162" formatCode="General">
                  <c:v>0.29169400000000001</c:v>
                </c:pt>
                <c:pt idx="14163" formatCode="General">
                  <c:v>0.291715</c:v>
                </c:pt>
                <c:pt idx="14164" formatCode="General">
                  <c:v>0.29173500000000002</c:v>
                </c:pt>
                <c:pt idx="14165" formatCode="General">
                  <c:v>0.29175600000000002</c:v>
                </c:pt>
                <c:pt idx="14166" formatCode="General">
                  <c:v>0.2917760000000002</c:v>
                </c:pt>
                <c:pt idx="14167" formatCode="General">
                  <c:v>0.29179700000000003</c:v>
                </c:pt>
                <c:pt idx="14168" formatCode="General">
                  <c:v>0.29181800000000035</c:v>
                </c:pt>
                <c:pt idx="14169" formatCode="General">
                  <c:v>0.29183800000000026</c:v>
                </c:pt>
                <c:pt idx="14170" formatCode="General">
                  <c:v>0.29185900000000026</c:v>
                </c:pt>
                <c:pt idx="14171" formatCode="General">
                  <c:v>0.29188000000000036</c:v>
                </c:pt>
                <c:pt idx="14172" formatCode="General">
                  <c:v>0.29190000000000027</c:v>
                </c:pt>
                <c:pt idx="14173" formatCode="General">
                  <c:v>0.29192100000000032</c:v>
                </c:pt>
                <c:pt idx="14174" formatCode="General">
                  <c:v>0.29194100000000001</c:v>
                </c:pt>
                <c:pt idx="14175" formatCode="General">
                  <c:v>0.29196200000000022</c:v>
                </c:pt>
                <c:pt idx="14176" formatCode="General">
                  <c:v>0.29198300000000033</c:v>
                </c:pt>
                <c:pt idx="14177" formatCode="General">
                  <c:v>0.29200300000000001</c:v>
                </c:pt>
                <c:pt idx="14178" formatCode="General">
                  <c:v>0.29202400000000023</c:v>
                </c:pt>
                <c:pt idx="14179" formatCode="General">
                  <c:v>0.29204400000000008</c:v>
                </c:pt>
                <c:pt idx="14180" formatCode="General">
                  <c:v>0.29206500000000002</c:v>
                </c:pt>
                <c:pt idx="14181" formatCode="General">
                  <c:v>0.29208500000000026</c:v>
                </c:pt>
                <c:pt idx="14182" formatCode="General">
                  <c:v>0.2921060000000002</c:v>
                </c:pt>
                <c:pt idx="14183" formatCode="General">
                  <c:v>0.29212700000000008</c:v>
                </c:pt>
                <c:pt idx="14184" formatCode="General">
                  <c:v>0.29214800000000002</c:v>
                </c:pt>
                <c:pt idx="14185" formatCode="General">
                  <c:v>0.29216800000000021</c:v>
                </c:pt>
                <c:pt idx="14186" formatCode="General">
                  <c:v>0.29218900000000025</c:v>
                </c:pt>
                <c:pt idx="14187" formatCode="General">
                  <c:v>0.292209</c:v>
                </c:pt>
                <c:pt idx="14188" formatCode="General">
                  <c:v>0.29222900000000002</c:v>
                </c:pt>
                <c:pt idx="14189" formatCode="General">
                  <c:v>0.29225000000000001</c:v>
                </c:pt>
                <c:pt idx="14190" formatCode="General">
                  <c:v>0.292271</c:v>
                </c:pt>
                <c:pt idx="14191" formatCode="General">
                  <c:v>0.29229100000000002</c:v>
                </c:pt>
                <c:pt idx="14192" formatCode="General">
                  <c:v>0.29231200000000035</c:v>
                </c:pt>
                <c:pt idx="14193" formatCode="General">
                  <c:v>0.29233300000000001</c:v>
                </c:pt>
                <c:pt idx="14194" formatCode="General">
                  <c:v>0.29235300000000025</c:v>
                </c:pt>
                <c:pt idx="14195" formatCode="General">
                  <c:v>0.29237400000000036</c:v>
                </c:pt>
                <c:pt idx="14196" formatCode="General">
                  <c:v>0.29239400000000026</c:v>
                </c:pt>
                <c:pt idx="14197" formatCode="General">
                  <c:v>0.29241500000000026</c:v>
                </c:pt>
                <c:pt idx="14198" formatCode="General">
                  <c:v>0.292435</c:v>
                </c:pt>
                <c:pt idx="14199" formatCode="General">
                  <c:v>0.29245700000000002</c:v>
                </c:pt>
                <c:pt idx="14200" formatCode="General">
                  <c:v>0.29247700000000032</c:v>
                </c:pt>
                <c:pt idx="14201" formatCode="General">
                  <c:v>0.2924980000000002</c:v>
                </c:pt>
                <c:pt idx="14202" formatCode="General">
                  <c:v>0.29251800000000022</c:v>
                </c:pt>
                <c:pt idx="14203" formatCode="General">
                  <c:v>0.29253800000000002</c:v>
                </c:pt>
                <c:pt idx="14204" formatCode="General">
                  <c:v>0.29255900000000001</c:v>
                </c:pt>
                <c:pt idx="14205" formatCode="General">
                  <c:v>0.29258000000000023</c:v>
                </c:pt>
                <c:pt idx="14206" formatCode="General">
                  <c:v>0.29260000000000008</c:v>
                </c:pt>
                <c:pt idx="14207" formatCode="General">
                  <c:v>0.29262100000000002</c:v>
                </c:pt>
                <c:pt idx="14208" formatCode="General">
                  <c:v>0.29264200000000001</c:v>
                </c:pt>
                <c:pt idx="14209" formatCode="General">
                  <c:v>0.2926620000000002</c:v>
                </c:pt>
                <c:pt idx="14210" formatCode="General">
                  <c:v>0.29268300000000008</c:v>
                </c:pt>
                <c:pt idx="14211" formatCode="General">
                  <c:v>0.2927030000000001</c:v>
                </c:pt>
                <c:pt idx="14212" formatCode="General">
                  <c:v>0.29272400000000021</c:v>
                </c:pt>
                <c:pt idx="14213" formatCode="General">
                  <c:v>0.292744</c:v>
                </c:pt>
                <c:pt idx="14214" formatCode="General">
                  <c:v>0.292765</c:v>
                </c:pt>
                <c:pt idx="14215" formatCode="General">
                  <c:v>0.29278600000000027</c:v>
                </c:pt>
                <c:pt idx="14216" formatCode="General">
                  <c:v>0.29280600000000023</c:v>
                </c:pt>
                <c:pt idx="14217" formatCode="General">
                  <c:v>0.29282700000000023</c:v>
                </c:pt>
                <c:pt idx="14218" formatCode="General">
                  <c:v>0.29284700000000002</c:v>
                </c:pt>
                <c:pt idx="14219" formatCode="General">
                  <c:v>0.29286800000000035</c:v>
                </c:pt>
                <c:pt idx="14220" formatCode="General">
                  <c:v>0.29288800000000037</c:v>
                </c:pt>
                <c:pt idx="14221" formatCode="General">
                  <c:v>0.29291000000000023</c:v>
                </c:pt>
                <c:pt idx="14222" formatCode="General">
                  <c:v>0.29293000000000002</c:v>
                </c:pt>
                <c:pt idx="14223" formatCode="General">
                  <c:v>0.29295100000000002</c:v>
                </c:pt>
                <c:pt idx="14224" formatCode="General">
                  <c:v>0.29297100000000026</c:v>
                </c:pt>
                <c:pt idx="14225" formatCode="General">
                  <c:v>0.2929920000000002</c:v>
                </c:pt>
                <c:pt idx="14226" formatCode="General">
                  <c:v>0.29301200000000027</c:v>
                </c:pt>
                <c:pt idx="14227" formatCode="General">
                  <c:v>0.2930330000000001</c:v>
                </c:pt>
                <c:pt idx="14228" formatCode="General">
                  <c:v>0.29305300000000001</c:v>
                </c:pt>
                <c:pt idx="14229" formatCode="General">
                  <c:v>0.29307400000000022</c:v>
                </c:pt>
                <c:pt idx="14230" formatCode="General">
                  <c:v>0.29309500000000011</c:v>
                </c:pt>
                <c:pt idx="14231" formatCode="General">
                  <c:v>0.29311500000000001</c:v>
                </c:pt>
                <c:pt idx="14232" formatCode="General">
                  <c:v>0.29313600000000001</c:v>
                </c:pt>
                <c:pt idx="14233" formatCode="General">
                  <c:v>0.29315600000000008</c:v>
                </c:pt>
                <c:pt idx="14234" formatCode="General">
                  <c:v>0.29317700000000002</c:v>
                </c:pt>
                <c:pt idx="14235" formatCode="General">
                  <c:v>0.29319800000000001</c:v>
                </c:pt>
                <c:pt idx="14236" formatCode="General">
                  <c:v>0.29321900000000001</c:v>
                </c:pt>
                <c:pt idx="14237" formatCode="General">
                  <c:v>0.29323900000000003</c:v>
                </c:pt>
                <c:pt idx="14238" formatCode="General">
                  <c:v>0.29326000000000002</c:v>
                </c:pt>
                <c:pt idx="14239" formatCode="General">
                  <c:v>0.29328000000000026</c:v>
                </c:pt>
                <c:pt idx="14240" formatCode="General">
                  <c:v>0.29330100000000026</c:v>
                </c:pt>
                <c:pt idx="14241" formatCode="General">
                  <c:v>0.29332100000000022</c:v>
                </c:pt>
                <c:pt idx="14242" formatCode="General">
                  <c:v>0.29334200000000027</c:v>
                </c:pt>
                <c:pt idx="14243" formatCode="General">
                  <c:v>0.29336200000000023</c:v>
                </c:pt>
                <c:pt idx="14244" formatCode="General">
                  <c:v>0.29338300000000023</c:v>
                </c:pt>
                <c:pt idx="14245" formatCode="General">
                  <c:v>0.29340400000000022</c:v>
                </c:pt>
                <c:pt idx="14246" formatCode="General">
                  <c:v>0.29342400000000035</c:v>
                </c:pt>
                <c:pt idx="14247" formatCode="General">
                  <c:v>0.29344500000000001</c:v>
                </c:pt>
                <c:pt idx="14248" formatCode="General">
                  <c:v>0.29346500000000025</c:v>
                </c:pt>
                <c:pt idx="14249" formatCode="General">
                  <c:v>0.29348600000000036</c:v>
                </c:pt>
                <c:pt idx="14250" formatCode="General">
                  <c:v>0.29350700000000002</c:v>
                </c:pt>
                <c:pt idx="14251" formatCode="General">
                  <c:v>0.29352800000000023</c:v>
                </c:pt>
                <c:pt idx="14252" formatCode="General">
                  <c:v>0.2935480000000002</c:v>
                </c:pt>
                <c:pt idx="14253" formatCode="General">
                  <c:v>0.29356900000000002</c:v>
                </c:pt>
                <c:pt idx="14254" formatCode="General">
                  <c:v>0.29358900000000032</c:v>
                </c:pt>
                <c:pt idx="14255" formatCode="General">
                  <c:v>0.29360900000000001</c:v>
                </c:pt>
                <c:pt idx="14256" formatCode="General">
                  <c:v>0.29363</c:v>
                </c:pt>
                <c:pt idx="14257" formatCode="General">
                  <c:v>0.293651</c:v>
                </c:pt>
                <c:pt idx="14258" formatCode="General">
                  <c:v>0.29367100000000002</c:v>
                </c:pt>
                <c:pt idx="14259" formatCode="General">
                  <c:v>0.29369200000000001</c:v>
                </c:pt>
                <c:pt idx="14260" formatCode="General">
                  <c:v>0.293713</c:v>
                </c:pt>
                <c:pt idx="14261" formatCode="General">
                  <c:v>0.29373300000000002</c:v>
                </c:pt>
                <c:pt idx="14262" formatCode="General">
                  <c:v>0.29375400000000002</c:v>
                </c:pt>
                <c:pt idx="14263" formatCode="General">
                  <c:v>0.2937740000000002</c:v>
                </c:pt>
                <c:pt idx="14264" formatCode="General">
                  <c:v>0.29379500000000003</c:v>
                </c:pt>
                <c:pt idx="14265" formatCode="General">
                  <c:v>0.29381500000000033</c:v>
                </c:pt>
                <c:pt idx="14266" formatCode="General">
                  <c:v>0.29383700000000001</c:v>
                </c:pt>
                <c:pt idx="14267" formatCode="General">
                  <c:v>0.29385700000000026</c:v>
                </c:pt>
                <c:pt idx="14268" formatCode="General">
                  <c:v>0.29387700000000022</c:v>
                </c:pt>
                <c:pt idx="14269" formatCode="General">
                  <c:v>0.29389800000000027</c:v>
                </c:pt>
                <c:pt idx="14270" formatCode="General">
                  <c:v>0.29391800000000023</c:v>
                </c:pt>
                <c:pt idx="14271" formatCode="General">
                  <c:v>0.29393900000000001</c:v>
                </c:pt>
                <c:pt idx="14272" formatCode="General">
                  <c:v>0.29395900000000008</c:v>
                </c:pt>
                <c:pt idx="14273" formatCode="General">
                  <c:v>0.29398100000000033</c:v>
                </c:pt>
                <c:pt idx="14274" formatCode="General">
                  <c:v>0.29400100000000001</c:v>
                </c:pt>
                <c:pt idx="14275" formatCode="General">
                  <c:v>0.29402200000000023</c:v>
                </c:pt>
                <c:pt idx="14276" formatCode="General">
                  <c:v>0.29404200000000008</c:v>
                </c:pt>
                <c:pt idx="14277" formatCode="General">
                  <c:v>0.29406300000000002</c:v>
                </c:pt>
                <c:pt idx="14278" formatCode="General">
                  <c:v>0.29408300000000026</c:v>
                </c:pt>
                <c:pt idx="14279" formatCode="General">
                  <c:v>0.2941040000000002</c:v>
                </c:pt>
                <c:pt idx="14280" formatCode="General">
                  <c:v>0.29412400000000022</c:v>
                </c:pt>
                <c:pt idx="14281" formatCode="General">
                  <c:v>0.2941450000000001</c:v>
                </c:pt>
                <c:pt idx="14282" formatCode="General">
                  <c:v>0.29416600000000021</c:v>
                </c:pt>
                <c:pt idx="14283" formatCode="General">
                  <c:v>0.29418600000000023</c:v>
                </c:pt>
                <c:pt idx="14284" formatCode="General">
                  <c:v>0.294207</c:v>
                </c:pt>
                <c:pt idx="14285" formatCode="General">
                  <c:v>0.29422700000000002</c:v>
                </c:pt>
                <c:pt idx="14286" formatCode="General">
                  <c:v>0.29424800000000001</c:v>
                </c:pt>
                <c:pt idx="14287" formatCode="General">
                  <c:v>0.2942680000000002</c:v>
                </c:pt>
                <c:pt idx="14288" formatCode="General">
                  <c:v>0.29428900000000002</c:v>
                </c:pt>
                <c:pt idx="14289" formatCode="General">
                  <c:v>0.29431000000000035</c:v>
                </c:pt>
                <c:pt idx="14290" formatCode="General">
                  <c:v>0.29433100000000001</c:v>
                </c:pt>
                <c:pt idx="14291" formatCode="General">
                  <c:v>0.29435100000000008</c:v>
                </c:pt>
                <c:pt idx="14292" formatCode="General">
                  <c:v>0.29437200000000036</c:v>
                </c:pt>
                <c:pt idx="14293" formatCode="General">
                  <c:v>0.29439200000000026</c:v>
                </c:pt>
                <c:pt idx="14294" formatCode="General">
                  <c:v>0.29441300000000026</c:v>
                </c:pt>
                <c:pt idx="14295" formatCode="General">
                  <c:v>0.29443400000000008</c:v>
                </c:pt>
                <c:pt idx="14296" formatCode="General">
                  <c:v>0.29445400000000027</c:v>
                </c:pt>
                <c:pt idx="14297" formatCode="General">
                  <c:v>0.29447500000000032</c:v>
                </c:pt>
                <c:pt idx="14298" formatCode="General">
                  <c:v>0.29449500000000001</c:v>
                </c:pt>
                <c:pt idx="14299" formatCode="General">
                  <c:v>0.29451600000000022</c:v>
                </c:pt>
                <c:pt idx="14300" formatCode="General">
                  <c:v>0.29453600000000002</c:v>
                </c:pt>
                <c:pt idx="14301" formatCode="General">
                  <c:v>0.29455700000000001</c:v>
                </c:pt>
                <c:pt idx="14302" formatCode="General">
                  <c:v>0.29457700000000026</c:v>
                </c:pt>
                <c:pt idx="14303" formatCode="General">
                  <c:v>0.294599</c:v>
                </c:pt>
                <c:pt idx="14304" formatCode="General">
                  <c:v>0.29461900000000002</c:v>
                </c:pt>
                <c:pt idx="14305" formatCode="General">
                  <c:v>0.29464000000000001</c:v>
                </c:pt>
                <c:pt idx="14306" formatCode="General">
                  <c:v>0.2946600000000002</c:v>
                </c:pt>
                <c:pt idx="14307" formatCode="General">
                  <c:v>0.29468100000000008</c:v>
                </c:pt>
                <c:pt idx="14308" formatCode="General">
                  <c:v>0.2947010000000001</c:v>
                </c:pt>
                <c:pt idx="14309" formatCode="General">
                  <c:v>0.29472200000000021</c:v>
                </c:pt>
                <c:pt idx="14310" formatCode="General">
                  <c:v>0.294742</c:v>
                </c:pt>
                <c:pt idx="14311" formatCode="General">
                  <c:v>0.294763</c:v>
                </c:pt>
                <c:pt idx="14312" formatCode="General">
                  <c:v>0.29478400000000027</c:v>
                </c:pt>
                <c:pt idx="14313" formatCode="General">
                  <c:v>0.29480400000000023</c:v>
                </c:pt>
                <c:pt idx="14314" formatCode="General">
                  <c:v>0.29482500000000023</c:v>
                </c:pt>
                <c:pt idx="14315" formatCode="General">
                  <c:v>0.29484500000000002</c:v>
                </c:pt>
                <c:pt idx="14316" formatCode="General">
                  <c:v>0.29486600000000035</c:v>
                </c:pt>
                <c:pt idx="14317" formatCode="General">
                  <c:v>0.29488600000000037</c:v>
                </c:pt>
                <c:pt idx="14318" formatCode="General">
                  <c:v>0.29490800000000023</c:v>
                </c:pt>
                <c:pt idx="14319" formatCode="General">
                  <c:v>0.29492800000000036</c:v>
                </c:pt>
                <c:pt idx="14320" formatCode="General">
                  <c:v>0.29494900000000002</c:v>
                </c:pt>
                <c:pt idx="14321" formatCode="General">
                  <c:v>0.29496900000000026</c:v>
                </c:pt>
                <c:pt idx="14322" formatCode="General">
                  <c:v>0.29498900000000022</c:v>
                </c:pt>
                <c:pt idx="14323" formatCode="General">
                  <c:v>0.29501000000000027</c:v>
                </c:pt>
                <c:pt idx="14324" formatCode="General">
                  <c:v>0.2950310000000001</c:v>
                </c:pt>
                <c:pt idx="14325" formatCode="General">
                  <c:v>0.2950520000000002</c:v>
                </c:pt>
                <c:pt idx="14326" formatCode="General">
                  <c:v>0.29507200000000022</c:v>
                </c:pt>
                <c:pt idx="14327" formatCode="General">
                  <c:v>0.29509300000000011</c:v>
                </c:pt>
                <c:pt idx="14328" formatCode="General">
                  <c:v>0.29511300000000001</c:v>
                </c:pt>
                <c:pt idx="14329" formatCode="General">
                  <c:v>0.29513400000000001</c:v>
                </c:pt>
                <c:pt idx="14330" formatCode="General">
                  <c:v>0.29515400000000008</c:v>
                </c:pt>
                <c:pt idx="14331" formatCode="General">
                  <c:v>0.29517500000000002</c:v>
                </c:pt>
                <c:pt idx="14332" formatCode="General">
                  <c:v>0.2951950000000001</c:v>
                </c:pt>
                <c:pt idx="14333" formatCode="General">
                  <c:v>0.29521700000000001</c:v>
                </c:pt>
                <c:pt idx="14334" formatCode="General">
                  <c:v>0.29523700000000003</c:v>
                </c:pt>
                <c:pt idx="14335" formatCode="General">
                  <c:v>0.2952570000000001</c:v>
                </c:pt>
                <c:pt idx="14336" formatCode="General">
                  <c:v>0.29527800000000021</c:v>
                </c:pt>
                <c:pt idx="14337" formatCode="General">
                  <c:v>0.295298</c:v>
                </c:pt>
                <c:pt idx="14338" formatCode="General">
                  <c:v>0.29531900000000022</c:v>
                </c:pt>
                <c:pt idx="14339" formatCode="General">
                  <c:v>0.29533900000000002</c:v>
                </c:pt>
                <c:pt idx="14340" formatCode="General">
                  <c:v>0.29536100000000026</c:v>
                </c:pt>
                <c:pt idx="14341" formatCode="General">
                  <c:v>0.29538100000000023</c:v>
                </c:pt>
                <c:pt idx="14342" formatCode="General">
                  <c:v>0.29540200000000022</c:v>
                </c:pt>
                <c:pt idx="14343" formatCode="General">
                  <c:v>0.29542200000000035</c:v>
                </c:pt>
                <c:pt idx="14344" formatCode="General">
                  <c:v>0.29544300000000001</c:v>
                </c:pt>
                <c:pt idx="14345" formatCode="General">
                  <c:v>0.29546300000000025</c:v>
                </c:pt>
                <c:pt idx="14346" formatCode="General">
                  <c:v>0.29548400000000036</c:v>
                </c:pt>
                <c:pt idx="14347" formatCode="General">
                  <c:v>0.29550500000000002</c:v>
                </c:pt>
                <c:pt idx="14348" formatCode="General">
                  <c:v>0.29552500000000026</c:v>
                </c:pt>
                <c:pt idx="14349" formatCode="General">
                  <c:v>0.2955460000000002</c:v>
                </c:pt>
                <c:pt idx="14350" formatCode="General">
                  <c:v>0.29556600000000022</c:v>
                </c:pt>
                <c:pt idx="14351" formatCode="General">
                  <c:v>0.29558700000000032</c:v>
                </c:pt>
                <c:pt idx="14352" formatCode="General">
                  <c:v>0.29560700000000001</c:v>
                </c:pt>
                <c:pt idx="14353" formatCode="General">
                  <c:v>0.29562800000000022</c:v>
                </c:pt>
                <c:pt idx="14354" formatCode="General">
                  <c:v>0.29564800000000002</c:v>
                </c:pt>
                <c:pt idx="14355" formatCode="General">
                  <c:v>0.29566900000000002</c:v>
                </c:pt>
                <c:pt idx="14356" formatCode="General">
                  <c:v>0.29569000000000001</c:v>
                </c:pt>
                <c:pt idx="14357" formatCode="General">
                  <c:v>0.295711</c:v>
                </c:pt>
                <c:pt idx="14358" formatCode="General">
                  <c:v>0.29573100000000002</c:v>
                </c:pt>
                <c:pt idx="14359" formatCode="General">
                  <c:v>0.29575200000000001</c:v>
                </c:pt>
                <c:pt idx="14360" formatCode="General">
                  <c:v>0.2957720000000002</c:v>
                </c:pt>
                <c:pt idx="14361" formatCode="General">
                  <c:v>0.29579300000000003</c:v>
                </c:pt>
                <c:pt idx="14362" formatCode="General">
                  <c:v>0.29581400000000035</c:v>
                </c:pt>
                <c:pt idx="14363" formatCode="General">
                  <c:v>0.29583400000000026</c:v>
                </c:pt>
                <c:pt idx="14364" formatCode="General">
                  <c:v>0.29585500000000026</c:v>
                </c:pt>
                <c:pt idx="14365" formatCode="General">
                  <c:v>0.29587500000000022</c:v>
                </c:pt>
                <c:pt idx="14366" formatCode="General">
                  <c:v>0.29589600000000027</c:v>
                </c:pt>
                <c:pt idx="14367" formatCode="General">
                  <c:v>0.29591600000000023</c:v>
                </c:pt>
                <c:pt idx="14368" formatCode="General">
                  <c:v>0.29593700000000001</c:v>
                </c:pt>
                <c:pt idx="14369" formatCode="General">
                  <c:v>0.29595800000000022</c:v>
                </c:pt>
                <c:pt idx="14370" formatCode="General">
                  <c:v>0.29597800000000035</c:v>
                </c:pt>
                <c:pt idx="14371" formatCode="General">
                  <c:v>0.29599900000000001</c:v>
                </c:pt>
                <c:pt idx="14372" formatCode="General">
                  <c:v>0.29602000000000023</c:v>
                </c:pt>
                <c:pt idx="14373" formatCode="General">
                  <c:v>0.29604000000000008</c:v>
                </c:pt>
                <c:pt idx="14374" formatCode="General">
                  <c:v>0.29606100000000002</c:v>
                </c:pt>
                <c:pt idx="14375" formatCode="General">
                  <c:v>0.29608100000000026</c:v>
                </c:pt>
                <c:pt idx="14376" formatCode="General">
                  <c:v>0.296101</c:v>
                </c:pt>
                <c:pt idx="14377" formatCode="General">
                  <c:v>0.29612200000000022</c:v>
                </c:pt>
                <c:pt idx="14378" formatCode="General">
                  <c:v>0.2961430000000001</c:v>
                </c:pt>
                <c:pt idx="14379" formatCode="General">
                  <c:v>0.2961640000000002</c:v>
                </c:pt>
                <c:pt idx="14380" formatCode="General">
                  <c:v>0.29618400000000022</c:v>
                </c:pt>
                <c:pt idx="14381" formatCode="General">
                  <c:v>0.296205</c:v>
                </c:pt>
                <c:pt idx="14382" formatCode="General">
                  <c:v>0.29622500000000002</c:v>
                </c:pt>
                <c:pt idx="14383" formatCode="General">
                  <c:v>0.29624600000000001</c:v>
                </c:pt>
                <c:pt idx="14384" formatCode="General">
                  <c:v>0.29626600000000008</c:v>
                </c:pt>
                <c:pt idx="14385" formatCode="General">
                  <c:v>0.29628800000000022</c:v>
                </c:pt>
                <c:pt idx="14386" formatCode="General">
                  <c:v>0.29630800000000035</c:v>
                </c:pt>
                <c:pt idx="14387" formatCode="General">
                  <c:v>0.29632900000000023</c:v>
                </c:pt>
                <c:pt idx="14388" formatCode="General">
                  <c:v>0.29634900000000008</c:v>
                </c:pt>
                <c:pt idx="14389" formatCode="General">
                  <c:v>0.29636900000000033</c:v>
                </c:pt>
                <c:pt idx="14390" formatCode="General">
                  <c:v>0.29639000000000032</c:v>
                </c:pt>
                <c:pt idx="14391" formatCode="General">
                  <c:v>0.29641100000000026</c:v>
                </c:pt>
                <c:pt idx="14392" formatCode="General">
                  <c:v>0.29643200000000008</c:v>
                </c:pt>
                <c:pt idx="14393" formatCode="General">
                  <c:v>0.29645200000000027</c:v>
                </c:pt>
                <c:pt idx="14394" formatCode="General">
                  <c:v>0.29647300000000032</c:v>
                </c:pt>
                <c:pt idx="14395" formatCode="General">
                  <c:v>0.29649300000000001</c:v>
                </c:pt>
                <c:pt idx="14396" formatCode="General">
                  <c:v>0.29651400000000022</c:v>
                </c:pt>
                <c:pt idx="14397" formatCode="General">
                  <c:v>0.29653400000000002</c:v>
                </c:pt>
                <c:pt idx="14398" formatCode="General">
                  <c:v>0.29655500000000001</c:v>
                </c:pt>
                <c:pt idx="14399" formatCode="General">
                  <c:v>0.29657600000000023</c:v>
                </c:pt>
                <c:pt idx="14400" formatCode="General">
                  <c:v>0.29659600000000008</c:v>
                </c:pt>
                <c:pt idx="14401" formatCode="General">
                  <c:v>0.29661700000000002</c:v>
                </c:pt>
                <c:pt idx="14402" formatCode="General">
                  <c:v>0.29663700000000004</c:v>
                </c:pt>
                <c:pt idx="14403" formatCode="General">
                  <c:v>0.2966580000000002</c:v>
                </c:pt>
                <c:pt idx="14404" formatCode="General">
                  <c:v>0.29667800000000022</c:v>
                </c:pt>
                <c:pt idx="14405" formatCode="General">
                  <c:v>0.2966990000000001</c:v>
                </c:pt>
                <c:pt idx="14406" formatCode="General">
                  <c:v>0.29671900000000001</c:v>
                </c:pt>
                <c:pt idx="14407" formatCode="General">
                  <c:v>0.29674100000000003</c:v>
                </c:pt>
                <c:pt idx="14408" formatCode="General">
                  <c:v>0.296761</c:v>
                </c:pt>
                <c:pt idx="14409" formatCode="General">
                  <c:v>0.29678200000000027</c:v>
                </c:pt>
                <c:pt idx="14410" formatCode="General">
                  <c:v>0.29680200000000023</c:v>
                </c:pt>
                <c:pt idx="14411" formatCode="General">
                  <c:v>0.29682300000000023</c:v>
                </c:pt>
                <c:pt idx="14412" formatCode="General">
                  <c:v>0.29684300000000002</c:v>
                </c:pt>
                <c:pt idx="14413" formatCode="General">
                  <c:v>0.29686400000000035</c:v>
                </c:pt>
                <c:pt idx="14414" formatCode="General">
                  <c:v>0.29688500000000023</c:v>
                </c:pt>
                <c:pt idx="14415" formatCode="General">
                  <c:v>0.29690500000000025</c:v>
                </c:pt>
                <c:pt idx="14416" formatCode="General">
                  <c:v>0.29692600000000036</c:v>
                </c:pt>
                <c:pt idx="14417" formatCode="General">
                  <c:v>0.29694600000000027</c:v>
                </c:pt>
                <c:pt idx="14418" formatCode="General">
                  <c:v>0.29696700000000026</c:v>
                </c:pt>
                <c:pt idx="14419" formatCode="General">
                  <c:v>0.29698700000000022</c:v>
                </c:pt>
                <c:pt idx="14420" formatCode="General">
                  <c:v>0.29700800000000027</c:v>
                </c:pt>
                <c:pt idx="14421" formatCode="General">
                  <c:v>0.29702900000000032</c:v>
                </c:pt>
                <c:pt idx="14422" formatCode="General">
                  <c:v>0.29704900000000001</c:v>
                </c:pt>
                <c:pt idx="14423" formatCode="General">
                  <c:v>0.29707000000000022</c:v>
                </c:pt>
                <c:pt idx="14424" formatCode="General">
                  <c:v>0.2970910000000001</c:v>
                </c:pt>
                <c:pt idx="14425" formatCode="General">
                  <c:v>0.29711100000000001</c:v>
                </c:pt>
                <c:pt idx="14426" formatCode="General">
                  <c:v>0.29713200000000001</c:v>
                </c:pt>
                <c:pt idx="14427" formatCode="General">
                  <c:v>0.29715200000000008</c:v>
                </c:pt>
                <c:pt idx="14428" formatCode="General">
                  <c:v>0.29717300000000002</c:v>
                </c:pt>
                <c:pt idx="14429" formatCode="General">
                  <c:v>0.29719300000000004</c:v>
                </c:pt>
                <c:pt idx="14430" formatCode="General">
                  <c:v>0.2972140000000002</c:v>
                </c:pt>
                <c:pt idx="14431" formatCode="General">
                  <c:v>0.29723500000000003</c:v>
                </c:pt>
                <c:pt idx="14432" formatCode="General">
                  <c:v>0.2972550000000001</c:v>
                </c:pt>
                <c:pt idx="14433" formatCode="General">
                  <c:v>0.29727600000000021</c:v>
                </c:pt>
                <c:pt idx="14434" formatCode="General">
                  <c:v>0.297296</c:v>
                </c:pt>
                <c:pt idx="14435" formatCode="General">
                  <c:v>0.29731700000000022</c:v>
                </c:pt>
                <c:pt idx="14436" formatCode="General">
                  <c:v>0.29733800000000027</c:v>
                </c:pt>
                <c:pt idx="14437" formatCode="General">
                  <c:v>0.29735800000000023</c:v>
                </c:pt>
                <c:pt idx="14438" formatCode="General">
                  <c:v>0.29737900000000023</c:v>
                </c:pt>
                <c:pt idx="14439" formatCode="General">
                  <c:v>0.29740000000000022</c:v>
                </c:pt>
                <c:pt idx="14440" formatCode="General">
                  <c:v>0.29742000000000035</c:v>
                </c:pt>
                <c:pt idx="14441" formatCode="General">
                  <c:v>0.29744100000000001</c:v>
                </c:pt>
                <c:pt idx="14442" formatCode="General">
                  <c:v>0.29746100000000025</c:v>
                </c:pt>
                <c:pt idx="14443" formatCode="General">
                  <c:v>0.29748200000000036</c:v>
                </c:pt>
                <c:pt idx="14444" formatCode="General">
                  <c:v>0.29750200000000027</c:v>
                </c:pt>
                <c:pt idx="14445" formatCode="General">
                  <c:v>0.29752300000000026</c:v>
                </c:pt>
                <c:pt idx="14446" formatCode="General">
                  <c:v>0.2975440000000002</c:v>
                </c:pt>
                <c:pt idx="14447" formatCode="General">
                  <c:v>0.29756400000000022</c:v>
                </c:pt>
                <c:pt idx="14448" formatCode="General">
                  <c:v>0.29758500000000032</c:v>
                </c:pt>
                <c:pt idx="14449" formatCode="General">
                  <c:v>0.29760500000000001</c:v>
                </c:pt>
                <c:pt idx="14450" formatCode="General">
                  <c:v>0.29762600000000022</c:v>
                </c:pt>
                <c:pt idx="14451" formatCode="General">
                  <c:v>0.29764600000000002</c:v>
                </c:pt>
                <c:pt idx="14452" formatCode="General">
                  <c:v>0.29766800000000027</c:v>
                </c:pt>
                <c:pt idx="14453" formatCode="General">
                  <c:v>0.29768800000000023</c:v>
                </c:pt>
                <c:pt idx="14454" formatCode="General">
                  <c:v>0.297709</c:v>
                </c:pt>
                <c:pt idx="14455" formatCode="General">
                  <c:v>0.29772900000000002</c:v>
                </c:pt>
                <c:pt idx="14456" formatCode="General">
                  <c:v>0.2977490000000001</c:v>
                </c:pt>
                <c:pt idx="14457" formatCode="General">
                  <c:v>0.2977700000000002</c:v>
                </c:pt>
                <c:pt idx="14458" formatCode="General">
                  <c:v>0.29779</c:v>
                </c:pt>
                <c:pt idx="14459" formatCode="General">
                  <c:v>0.29781200000000035</c:v>
                </c:pt>
                <c:pt idx="14460" formatCode="General">
                  <c:v>0.29783200000000026</c:v>
                </c:pt>
                <c:pt idx="14461" formatCode="General">
                  <c:v>0.29785300000000026</c:v>
                </c:pt>
                <c:pt idx="14462" formatCode="General">
                  <c:v>0.29787300000000022</c:v>
                </c:pt>
                <c:pt idx="14463" formatCode="General">
                  <c:v>0.29789400000000027</c:v>
                </c:pt>
                <c:pt idx="14464" formatCode="General">
                  <c:v>0.29791400000000023</c:v>
                </c:pt>
                <c:pt idx="14465" formatCode="General">
                  <c:v>0.29793500000000001</c:v>
                </c:pt>
                <c:pt idx="14466" formatCode="General">
                  <c:v>0.29795600000000022</c:v>
                </c:pt>
                <c:pt idx="14467" formatCode="General">
                  <c:v>0.29797600000000035</c:v>
                </c:pt>
                <c:pt idx="14468" formatCode="General">
                  <c:v>0.29799700000000001</c:v>
                </c:pt>
                <c:pt idx="14469" formatCode="General">
                  <c:v>0.29801700000000025</c:v>
                </c:pt>
                <c:pt idx="14470" formatCode="General">
                  <c:v>0.29803800000000008</c:v>
                </c:pt>
                <c:pt idx="14471" formatCode="General">
                  <c:v>0.29805800000000027</c:v>
                </c:pt>
                <c:pt idx="14472" formatCode="General">
                  <c:v>0.29807900000000026</c:v>
                </c:pt>
                <c:pt idx="14473" formatCode="General">
                  <c:v>0.2981000000000002</c:v>
                </c:pt>
                <c:pt idx="14474" formatCode="General">
                  <c:v>0.29812000000000022</c:v>
                </c:pt>
                <c:pt idx="14475" formatCode="General">
                  <c:v>0.2981410000000001</c:v>
                </c:pt>
                <c:pt idx="14476" formatCode="General">
                  <c:v>0.2981620000000002</c:v>
                </c:pt>
                <c:pt idx="14477" formatCode="General">
                  <c:v>0.29818200000000022</c:v>
                </c:pt>
                <c:pt idx="14478" formatCode="General">
                  <c:v>0.298203</c:v>
                </c:pt>
                <c:pt idx="14479" formatCode="General">
                  <c:v>0.29822300000000002</c:v>
                </c:pt>
                <c:pt idx="14480" formatCode="General">
                  <c:v>0.29824400000000001</c:v>
                </c:pt>
                <c:pt idx="14481" formatCode="General">
                  <c:v>0.298265</c:v>
                </c:pt>
                <c:pt idx="14482" formatCode="General">
                  <c:v>0.29828600000000022</c:v>
                </c:pt>
                <c:pt idx="14483" formatCode="General">
                  <c:v>0.29830600000000035</c:v>
                </c:pt>
                <c:pt idx="14484" formatCode="General">
                  <c:v>0.29832600000000037</c:v>
                </c:pt>
                <c:pt idx="14485" formatCode="General">
                  <c:v>0.29834700000000008</c:v>
                </c:pt>
                <c:pt idx="14486" formatCode="General">
                  <c:v>0.29836700000000033</c:v>
                </c:pt>
                <c:pt idx="14487" formatCode="General">
                  <c:v>0.29838800000000043</c:v>
                </c:pt>
                <c:pt idx="14488" formatCode="General">
                  <c:v>0.29840900000000026</c:v>
                </c:pt>
                <c:pt idx="14489" formatCode="General">
                  <c:v>0.29842900000000022</c:v>
                </c:pt>
                <c:pt idx="14490" formatCode="General">
                  <c:v>0.29845000000000027</c:v>
                </c:pt>
                <c:pt idx="14491" formatCode="General">
                  <c:v>0.29847100000000032</c:v>
                </c:pt>
                <c:pt idx="14492" formatCode="General">
                  <c:v>0.29849100000000001</c:v>
                </c:pt>
                <c:pt idx="14493" formatCode="General">
                  <c:v>0.29851200000000022</c:v>
                </c:pt>
                <c:pt idx="14494" formatCode="General">
                  <c:v>0.29853200000000002</c:v>
                </c:pt>
                <c:pt idx="14495" formatCode="General">
                  <c:v>0.29855300000000001</c:v>
                </c:pt>
                <c:pt idx="14496" formatCode="General">
                  <c:v>0.29857300000000025</c:v>
                </c:pt>
                <c:pt idx="14497" formatCode="General">
                  <c:v>0.29859400000000008</c:v>
                </c:pt>
                <c:pt idx="14498" formatCode="General">
                  <c:v>0.29861500000000002</c:v>
                </c:pt>
                <c:pt idx="14499" formatCode="General">
                  <c:v>0.29863500000000004</c:v>
                </c:pt>
                <c:pt idx="14500" formatCode="General">
                  <c:v>0.2986560000000002</c:v>
                </c:pt>
                <c:pt idx="14501" formatCode="General">
                  <c:v>0.29867600000000022</c:v>
                </c:pt>
                <c:pt idx="14502" formatCode="General">
                  <c:v>0.2986970000000001</c:v>
                </c:pt>
                <c:pt idx="14503" formatCode="General">
                  <c:v>0.29871700000000001</c:v>
                </c:pt>
                <c:pt idx="14504" formatCode="General">
                  <c:v>0.298738</c:v>
                </c:pt>
                <c:pt idx="14505" formatCode="General">
                  <c:v>0.298759</c:v>
                </c:pt>
                <c:pt idx="14506" formatCode="General">
                  <c:v>0.29878000000000027</c:v>
                </c:pt>
                <c:pt idx="14507" formatCode="General">
                  <c:v>0.29880000000000023</c:v>
                </c:pt>
                <c:pt idx="14508" formatCode="General">
                  <c:v>0.29882100000000023</c:v>
                </c:pt>
                <c:pt idx="14509" formatCode="General">
                  <c:v>0.29884100000000002</c:v>
                </c:pt>
                <c:pt idx="14510" formatCode="General">
                  <c:v>0.29886200000000035</c:v>
                </c:pt>
                <c:pt idx="14511" formatCode="General">
                  <c:v>0.29888200000000037</c:v>
                </c:pt>
                <c:pt idx="14512" formatCode="General">
                  <c:v>0.29890300000000025</c:v>
                </c:pt>
                <c:pt idx="14513" formatCode="General">
                  <c:v>0.29892400000000036</c:v>
                </c:pt>
                <c:pt idx="14514" formatCode="General">
                  <c:v>0.29894400000000027</c:v>
                </c:pt>
                <c:pt idx="14515" formatCode="General">
                  <c:v>0.29896500000000026</c:v>
                </c:pt>
                <c:pt idx="14516" formatCode="General">
                  <c:v>0.29898500000000022</c:v>
                </c:pt>
                <c:pt idx="14517" formatCode="General">
                  <c:v>0.29900600000000027</c:v>
                </c:pt>
                <c:pt idx="14518" formatCode="General">
                  <c:v>0.29902600000000035</c:v>
                </c:pt>
                <c:pt idx="14519" formatCode="General">
                  <c:v>0.29904700000000001</c:v>
                </c:pt>
                <c:pt idx="14520" formatCode="General">
                  <c:v>0.29906800000000022</c:v>
                </c:pt>
                <c:pt idx="14521" formatCode="General">
                  <c:v>0.29908900000000033</c:v>
                </c:pt>
                <c:pt idx="14522" formatCode="General">
                  <c:v>0.29910900000000001</c:v>
                </c:pt>
                <c:pt idx="14523" formatCode="General">
                  <c:v>0.29912900000000026</c:v>
                </c:pt>
                <c:pt idx="14524" formatCode="General">
                  <c:v>0.29915000000000008</c:v>
                </c:pt>
                <c:pt idx="14525" formatCode="General">
                  <c:v>0.29917000000000027</c:v>
                </c:pt>
                <c:pt idx="14526" formatCode="General">
                  <c:v>0.29919200000000001</c:v>
                </c:pt>
                <c:pt idx="14527" formatCode="General">
                  <c:v>0.2992120000000002</c:v>
                </c:pt>
                <c:pt idx="14528" formatCode="General">
                  <c:v>0.29923300000000003</c:v>
                </c:pt>
                <c:pt idx="14529" formatCode="General">
                  <c:v>0.2992530000000001</c:v>
                </c:pt>
                <c:pt idx="14530" formatCode="General">
                  <c:v>0.29927400000000021</c:v>
                </c:pt>
                <c:pt idx="14531" formatCode="General">
                  <c:v>0.299294</c:v>
                </c:pt>
                <c:pt idx="14532" formatCode="General">
                  <c:v>0.29931500000000022</c:v>
                </c:pt>
                <c:pt idx="14533" formatCode="General">
                  <c:v>0.29933600000000027</c:v>
                </c:pt>
                <c:pt idx="14534" formatCode="General">
                  <c:v>0.29935700000000026</c:v>
                </c:pt>
                <c:pt idx="14535" formatCode="General">
                  <c:v>0.29937700000000023</c:v>
                </c:pt>
                <c:pt idx="14536" formatCode="General">
                  <c:v>0.29939700000000002</c:v>
                </c:pt>
                <c:pt idx="14537" formatCode="General">
                  <c:v>0.29941800000000035</c:v>
                </c:pt>
                <c:pt idx="14538" formatCode="General">
                  <c:v>0.2994380000000002</c:v>
                </c:pt>
                <c:pt idx="14539" formatCode="General">
                  <c:v>0.29945900000000025</c:v>
                </c:pt>
                <c:pt idx="14540" formatCode="General">
                  <c:v>0.29948000000000036</c:v>
                </c:pt>
                <c:pt idx="14541" formatCode="General">
                  <c:v>0.29950000000000027</c:v>
                </c:pt>
                <c:pt idx="14542" formatCode="General">
                  <c:v>0.29952100000000026</c:v>
                </c:pt>
                <c:pt idx="14543" formatCode="General">
                  <c:v>0.2995420000000002</c:v>
                </c:pt>
                <c:pt idx="14544" formatCode="General">
                  <c:v>0.29956200000000027</c:v>
                </c:pt>
                <c:pt idx="14545" formatCode="General">
                  <c:v>0.29958300000000032</c:v>
                </c:pt>
                <c:pt idx="14546" formatCode="General">
                  <c:v>0.29960300000000001</c:v>
                </c:pt>
                <c:pt idx="14547" formatCode="General">
                  <c:v>0.29962400000000022</c:v>
                </c:pt>
                <c:pt idx="14548" formatCode="General">
                  <c:v>0.29964500000000011</c:v>
                </c:pt>
                <c:pt idx="14549" formatCode="General">
                  <c:v>0.29966500000000001</c:v>
                </c:pt>
                <c:pt idx="14550" formatCode="General">
                  <c:v>0.29968600000000023</c:v>
                </c:pt>
                <c:pt idx="14551" formatCode="General">
                  <c:v>0.29970600000000008</c:v>
                </c:pt>
                <c:pt idx="14552" formatCode="General">
                  <c:v>0.29972700000000002</c:v>
                </c:pt>
                <c:pt idx="14553" formatCode="General">
                  <c:v>0.2997470000000001</c:v>
                </c:pt>
                <c:pt idx="14554" formatCode="General">
                  <c:v>0.2997680000000002</c:v>
                </c:pt>
                <c:pt idx="14555" formatCode="General">
                  <c:v>0.29978900000000008</c:v>
                </c:pt>
                <c:pt idx="14556" formatCode="General">
                  <c:v>0.29981000000000035</c:v>
                </c:pt>
                <c:pt idx="14557" formatCode="General">
                  <c:v>0.29983000000000032</c:v>
                </c:pt>
                <c:pt idx="14558" formatCode="General">
                  <c:v>0.29985100000000026</c:v>
                </c:pt>
                <c:pt idx="14559" formatCode="General">
                  <c:v>0.29987100000000022</c:v>
                </c:pt>
                <c:pt idx="14560" formatCode="General">
                  <c:v>0.29989200000000027</c:v>
                </c:pt>
                <c:pt idx="14561" formatCode="General">
                  <c:v>0.29991200000000023</c:v>
                </c:pt>
                <c:pt idx="14562" formatCode="General">
                  <c:v>0.29993300000000001</c:v>
                </c:pt>
                <c:pt idx="14563" formatCode="General">
                  <c:v>0.29995300000000008</c:v>
                </c:pt>
                <c:pt idx="14564" formatCode="General">
                  <c:v>0.29997400000000035</c:v>
                </c:pt>
                <c:pt idx="14565" formatCode="General">
                  <c:v>0.29999500000000001</c:v>
                </c:pt>
                <c:pt idx="14566" formatCode="General">
                  <c:v>0.30001500000000025</c:v>
                </c:pt>
                <c:pt idx="14567" formatCode="General">
                  <c:v>0.30003600000000002</c:v>
                </c:pt>
                <c:pt idx="14568" formatCode="General">
                  <c:v>0.30005600000000027</c:v>
                </c:pt>
                <c:pt idx="14569" formatCode="General">
                  <c:v>0.30007700000000026</c:v>
                </c:pt>
                <c:pt idx="14570" formatCode="General">
                  <c:v>0.300097</c:v>
                </c:pt>
                <c:pt idx="14571" formatCode="General">
                  <c:v>0.30011900000000002</c:v>
                </c:pt>
                <c:pt idx="14572" formatCode="General">
                  <c:v>0.3001390000000001</c:v>
                </c:pt>
                <c:pt idx="14573" formatCode="General">
                  <c:v>0.3001600000000002</c:v>
                </c:pt>
                <c:pt idx="14574" formatCode="General">
                  <c:v>0.30018000000000022</c:v>
                </c:pt>
                <c:pt idx="14575" formatCode="General">
                  <c:v>0.300201</c:v>
                </c:pt>
                <c:pt idx="14576" formatCode="General">
                  <c:v>0.30022100000000002</c:v>
                </c:pt>
                <c:pt idx="14577" formatCode="General">
                  <c:v>0.30024200000000001</c:v>
                </c:pt>
                <c:pt idx="14578" formatCode="General">
                  <c:v>0.30026200000000008</c:v>
                </c:pt>
                <c:pt idx="14579" formatCode="General">
                  <c:v>0.30028300000000002</c:v>
                </c:pt>
                <c:pt idx="14580" formatCode="General">
                  <c:v>0.30030400000000035</c:v>
                </c:pt>
                <c:pt idx="14581" formatCode="General">
                  <c:v>0.30032400000000037</c:v>
                </c:pt>
                <c:pt idx="14582" formatCode="General">
                  <c:v>0.30034500000000008</c:v>
                </c:pt>
                <c:pt idx="14583" formatCode="General">
                  <c:v>0.30036500000000033</c:v>
                </c:pt>
                <c:pt idx="14584" formatCode="General">
                  <c:v>0.30038600000000043</c:v>
                </c:pt>
                <c:pt idx="14585" formatCode="General">
                  <c:v>0.30040600000000023</c:v>
                </c:pt>
                <c:pt idx="14586" formatCode="General">
                  <c:v>0.30042700000000022</c:v>
                </c:pt>
                <c:pt idx="14587" formatCode="General">
                  <c:v>0.30044800000000027</c:v>
                </c:pt>
                <c:pt idx="14588" formatCode="General">
                  <c:v>0.30046900000000032</c:v>
                </c:pt>
                <c:pt idx="14589" formatCode="General">
                  <c:v>0.30048900000000023</c:v>
                </c:pt>
                <c:pt idx="14590" formatCode="General">
                  <c:v>0.30050900000000008</c:v>
                </c:pt>
                <c:pt idx="14591" formatCode="General">
                  <c:v>0.30053000000000002</c:v>
                </c:pt>
                <c:pt idx="14592" formatCode="General">
                  <c:v>0.30055000000000021</c:v>
                </c:pt>
                <c:pt idx="14593" formatCode="General">
                  <c:v>0.30057200000000023</c:v>
                </c:pt>
                <c:pt idx="14594" formatCode="General">
                  <c:v>0.30059200000000008</c:v>
                </c:pt>
                <c:pt idx="14595" formatCode="General">
                  <c:v>0.30061300000000002</c:v>
                </c:pt>
                <c:pt idx="14596" formatCode="General">
                  <c:v>0.30063300000000004</c:v>
                </c:pt>
                <c:pt idx="14597" formatCode="General">
                  <c:v>0.3006540000000002</c:v>
                </c:pt>
                <c:pt idx="14598" formatCode="General">
                  <c:v>0.30067400000000022</c:v>
                </c:pt>
                <c:pt idx="14599" formatCode="General">
                  <c:v>0.3006950000000001</c:v>
                </c:pt>
                <c:pt idx="14600" formatCode="General">
                  <c:v>0.30071600000000021</c:v>
                </c:pt>
                <c:pt idx="14601" formatCode="General">
                  <c:v>0.30073700000000003</c:v>
                </c:pt>
                <c:pt idx="14602" formatCode="General">
                  <c:v>0.300757</c:v>
                </c:pt>
                <c:pt idx="14603" formatCode="General">
                  <c:v>0.30077700000000002</c:v>
                </c:pt>
                <c:pt idx="14604" formatCode="General">
                  <c:v>0.30079800000000001</c:v>
                </c:pt>
                <c:pt idx="14605" formatCode="General">
                  <c:v>0.30081800000000036</c:v>
                </c:pt>
                <c:pt idx="14606" formatCode="General">
                  <c:v>0.30083900000000002</c:v>
                </c:pt>
                <c:pt idx="14607" formatCode="General">
                  <c:v>0.30086000000000035</c:v>
                </c:pt>
                <c:pt idx="14608" formatCode="General">
                  <c:v>0.30088100000000023</c:v>
                </c:pt>
                <c:pt idx="14609" formatCode="General">
                  <c:v>0.30090100000000025</c:v>
                </c:pt>
                <c:pt idx="14610" formatCode="General">
                  <c:v>0.30092200000000036</c:v>
                </c:pt>
                <c:pt idx="14611" formatCode="General">
                  <c:v>0.30094200000000026</c:v>
                </c:pt>
                <c:pt idx="14612" formatCode="General">
                  <c:v>0.30096300000000026</c:v>
                </c:pt>
                <c:pt idx="14613" formatCode="General">
                  <c:v>0.30098300000000022</c:v>
                </c:pt>
                <c:pt idx="14614" formatCode="General">
                  <c:v>0.30100400000000027</c:v>
                </c:pt>
                <c:pt idx="14615" formatCode="General">
                  <c:v>0.30102400000000024</c:v>
                </c:pt>
                <c:pt idx="14616" formatCode="General">
                  <c:v>0.30104500000000001</c:v>
                </c:pt>
                <c:pt idx="14617" formatCode="General">
                  <c:v>0.30106600000000022</c:v>
                </c:pt>
                <c:pt idx="14618" formatCode="General">
                  <c:v>0.30108600000000035</c:v>
                </c:pt>
                <c:pt idx="14619" formatCode="General">
                  <c:v>0.30110700000000001</c:v>
                </c:pt>
                <c:pt idx="14620" formatCode="General">
                  <c:v>0.30112700000000026</c:v>
                </c:pt>
                <c:pt idx="14621" formatCode="General">
                  <c:v>0.30114800000000008</c:v>
                </c:pt>
                <c:pt idx="14622" formatCode="General">
                  <c:v>0.30116900000000002</c:v>
                </c:pt>
                <c:pt idx="14623" formatCode="General">
                  <c:v>0.30119000000000001</c:v>
                </c:pt>
                <c:pt idx="14624" formatCode="General">
                  <c:v>0.3012100000000002</c:v>
                </c:pt>
                <c:pt idx="14625" formatCode="General">
                  <c:v>0.30123100000000003</c:v>
                </c:pt>
                <c:pt idx="14626" formatCode="General">
                  <c:v>0.3012510000000001</c:v>
                </c:pt>
                <c:pt idx="14627" formatCode="General">
                  <c:v>0.30127200000000021</c:v>
                </c:pt>
                <c:pt idx="14628" formatCode="General">
                  <c:v>0.301292</c:v>
                </c:pt>
                <c:pt idx="14629" formatCode="General">
                  <c:v>0.30131300000000022</c:v>
                </c:pt>
                <c:pt idx="14630" formatCode="General">
                  <c:v>0.30133300000000002</c:v>
                </c:pt>
                <c:pt idx="14631" formatCode="General">
                  <c:v>0.30135400000000023</c:v>
                </c:pt>
                <c:pt idx="14632" formatCode="General">
                  <c:v>0.30137500000000023</c:v>
                </c:pt>
                <c:pt idx="14633" formatCode="General">
                  <c:v>0.30139500000000002</c:v>
                </c:pt>
                <c:pt idx="14634" formatCode="General">
                  <c:v>0.30141600000000035</c:v>
                </c:pt>
                <c:pt idx="14635" formatCode="General">
                  <c:v>0.3014360000000002</c:v>
                </c:pt>
                <c:pt idx="14636" formatCode="General">
                  <c:v>0.30145700000000025</c:v>
                </c:pt>
                <c:pt idx="14637" formatCode="General">
                  <c:v>0.30147700000000033</c:v>
                </c:pt>
                <c:pt idx="14638" formatCode="General">
                  <c:v>0.30149900000000002</c:v>
                </c:pt>
                <c:pt idx="14639" formatCode="General">
                  <c:v>0.30151900000000026</c:v>
                </c:pt>
                <c:pt idx="14640" formatCode="General">
                  <c:v>0.3015400000000002</c:v>
                </c:pt>
                <c:pt idx="14641" formatCode="General">
                  <c:v>0.30156000000000027</c:v>
                </c:pt>
                <c:pt idx="14642" formatCode="General">
                  <c:v>0.30158100000000032</c:v>
                </c:pt>
                <c:pt idx="14643" formatCode="General">
                  <c:v>0.30160100000000001</c:v>
                </c:pt>
                <c:pt idx="14644" formatCode="General">
                  <c:v>0.30162100000000008</c:v>
                </c:pt>
                <c:pt idx="14645" formatCode="General">
                  <c:v>0.30164300000000011</c:v>
                </c:pt>
                <c:pt idx="14646" formatCode="General">
                  <c:v>0.30166300000000001</c:v>
                </c:pt>
                <c:pt idx="14647" formatCode="General">
                  <c:v>0.30168400000000023</c:v>
                </c:pt>
                <c:pt idx="14648" formatCode="General">
                  <c:v>0.30170400000000008</c:v>
                </c:pt>
                <c:pt idx="14649" formatCode="General">
                  <c:v>0.30172500000000002</c:v>
                </c:pt>
                <c:pt idx="14650" formatCode="General">
                  <c:v>0.3017450000000001</c:v>
                </c:pt>
                <c:pt idx="14651" formatCode="General">
                  <c:v>0.3017660000000002</c:v>
                </c:pt>
                <c:pt idx="14652" formatCode="General">
                  <c:v>0.30178600000000022</c:v>
                </c:pt>
                <c:pt idx="14653" formatCode="General">
                  <c:v>0.30180700000000033</c:v>
                </c:pt>
                <c:pt idx="14654" formatCode="General">
                  <c:v>0.30182800000000043</c:v>
                </c:pt>
                <c:pt idx="14655" formatCode="General">
                  <c:v>0.30184900000000026</c:v>
                </c:pt>
                <c:pt idx="14656" formatCode="General">
                  <c:v>0.30186900000000022</c:v>
                </c:pt>
                <c:pt idx="14657" formatCode="General">
                  <c:v>0.30188900000000035</c:v>
                </c:pt>
                <c:pt idx="14658" formatCode="General">
                  <c:v>0.30191000000000023</c:v>
                </c:pt>
                <c:pt idx="14659" formatCode="General">
                  <c:v>0.30193000000000025</c:v>
                </c:pt>
                <c:pt idx="14660" formatCode="General">
                  <c:v>0.30195100000000002</c:v>
                </c:pt>
                <c:pt idx="14661" formatCode="General">
                  <c:v>0.30197200000000035</c:v>
                </c:pt>
                <c:pt idx="14662" formatCode="General">
                  <c:v>0.30199300000000001</c:v>
                </c:pt>
                <c:pt idx="14663" formatCode="General">
                  <c:v>0.30201300000000025</c:v>
                </c:pt>
                <c:pt idx="14664" formatCode="General">
                  <c:v>0.30203400000000002</c:v>
                </c:pt>
                <c:pt idx="14665" formatCode="General">
                  <c:v>0.30205400000000027</c:v>
                </c:pt>
                <c:pt idx="14666" formatCode="General">
                  <c:v>0.30207500000000026</c:v>
                </c:pt>
                <c:pt idx="14667" formatCode="General">
                  <c:v>0.3020960000000002</c:v>
                </c:pt>
                <c:pt idx="14668" formatCode="General">
                  <c:v>0.30211700000000002</c:v>
                </c:pt>
                <c:pt idx="14669" formatCode="General">
                  <c:v>0.3021370000000001</c:v>
                </c:pt>
                <c:pt idx="14670" formatCode="General">
                  <c:v>0.30215700000000001</c:v>
                </c:pt>
                <c:pt idx="14671" formatCode="General">
                  <c:v>0.30217800000000022</c:v>
                </c:pt>
                <c:pt idx="14672" formatCode="General">
                  <c:v>0.30219800000000002</c:v>
                </c:pt>
                <c:pt idx="14673" formatCode="General">
                  <c:v>0.30221900000000002</c:v>
                </c:pt>
                <c:pt idx="14674" formatCode="General">
                  <c:v>0.30224000000000001</c:v>
                </c:pt>
                <c:pt idx="14675" formatCode="General">
                  <c:v>0.302261</c:v>
                </c:pt>
                <c:pt idx="14676" formatCode="General">
                  <c:v>0.30228100000000002</c:v>
                </c:pt>
                <c:pt idx="14677" formatCode="General">
                  <c:v>0.30230200000000035</c:v>
                </c:pt>
                <c:pt idx="14678" formatCode="General">
                  <c:v>0.30232200000000037</c:v>
                </c:pt>
                <c:pt idx="14679" formatCode="General">
                  <c:v>0.30234300000000008</c:v>
                </c:pt>
                <c:pt idx="14680" formatCode="General">
                  <c:v>0.30236300000000033</c:v>
                </c:pt>
                <c:pt idx="14681" formatCode="General">
                  <c:v>0.30238400000000043</c:v>
                </c:pt>
                <c:pt idx="14682" formatCode="General">
                  <c:v>0.30240400000000023</c:v>
                </c:pt>
                <c:pt idx="14683" formatCode="General">
                  <c:v>0.30242500000000022</c:v>
                </c:pt>
                <c:pt idx="14684" formatCode="General">
                  <c:v>0.30244600000000027</c:v>
                </c:pt>
                <c:pt idx="14685" formatCode="General">
                  <c:v>0.30246600000000023</c:v>
                </c:pt>
                <c:pt idx="14686" formatCode="General">
                  <c:v>0.30248700000000023</c:v>
                </c:pt>
                <c:pt idx="14687" formatCode="General">
                  <c:v>0.30250700000000008</c:v>
                </c:pt>
                <c:pt idx="14688" formatCode="General">
                  <c:v>0.30252800000000035</c:v>
                </c:pt>
                <c:pt idx="14689" formatCode="General">
                  <c:v>0.30254800000000021</c:v>
                </c:pt>
                <c:pt idx="14690" formatCode="General">
                  <c:v>0.30257000000000023</c:v>
                </c:pt>
                <c:pt idx="14691" formatCode="General">
                  <c:v>0.30259000000000008</c:v>
                </c:pt>
                <c:pt idx="14692" formatCode="General">
                  <c:v>0.30261100000000002</c:v>
                </c:pt>
                <c:pt idx="14693" formatCode="General">
                  <c:v>0.30263100000000004</c:v>
                </c:pt>
                <c:pt idx="14694" formatCode="General">
                  <c:v>0.3026520000000002</c:v>
                </c:pt>
                <c:pt idx="14695" formatCode="General">
                  <c:v>0.30267200000000022</c:v>
                </c:pt>
                <c:pt idx="14696" formatCode="General">
                  <c:v>0.3026930000000001</c:v>
                </c:pt>
                <c:pt idx="14697" formatCode="General">
                  <c:v>0.30271400000000021</c:v>
                </c:pt>
                <c:pt idx="14698" formatCode="General">
                  <c:v>0.302734</c:v>
                </c:pt>
                <c:pt idx="14699" formatCode="General">
                  <c:v>0.302755</c:v>
                </c:pt>
                <c:pt idx="14700" formatCode="General">
                  <c:v>0.30277500000000002</c:v>
                </c:pt>
                <c:pt idx="14701" formatCode="General">
                  <c:v>0.30279600000000001</c:v>
                </c:pt>
                <c:pt idx="14702" formatCode="General">
                  <c:v>0.30281600000000036</c:v>
                </c:pt>
                <c:pt idx="14703" formatCode="General">
                  <c:v>0.30283700000000002</c:v>
                </c:pt>
                <c:pt idx="14704" formatCode="General">
                  <c:v>0.30285700000000032</c:v>
                </c:pt>
                <c:pt idx="14705" formatCode="General">
                  <c:v>0.30287800000000037</c:v>
                </c:pt>
                <c:pt idx="14706" formatCode="General">
                  <c:v>0.30289900000000008</c:v>
                </c:pt>
                <c:pt idx="14707" formatCode="General">
                  <c:v>0.30292000000000036</c:v>
                </c:pt>
                <c:pt idx="14708" formatCode="General">
                  <c:v>0.30294000000000026</c:v>
                </c:pt>
                <c:pt idx="14709" formatCode="General">
                  <c:v>0.30296100000000026</c:v>
                </c:pt>
                <c:pt idx="14710" formatCode="General">
                  <c:v>0.30298100000000022</c:v>
                </c:pt>
                <c:pt idx="14711" formatCode="General">
                  <c:v>0.30300100000000002</c:v>
                </c:pt>
                <c:pt idx="14712" formatCode="General">
                  <c:v>0.30302300000000032</c:v>
                </c:pt>
                <c:pt idx="14713" formatCode="General">
                  <c:v>0.30304300000000001</c:v>
                </c:pt>
                <c:pt idx="14714" formatCode="General">
                  <c:v>0.30306400000000022</c:v>
                </c:pt>
                <c:pt idx="14715" formatCode="General">
                  <c:v>0.30308400000000035</c:v>
                </c:pt>
                <c:pt idx="14716" formatCode="General">
                  <c:v>0.30310500000000001</c:v>
                </c:pt>
                <c:pt idx="14717" formatCode="General">
                  <c:v>0.30312500000000026</c:v>
                </c:pt>
                <c:pt idx="14718" formatCode="General">
                  <c:v>0.30314600000000008</c:v>
                </c:pt>
                <c:pt idx="14719" formatCode="General">
                  <c:v>0.30316700000000002</c:v>
                </c:pt>
                <c:pt idx="14720" formatCode="General">
                  <c:v>0.30318700000000026</c:v>
                </c:pt>
                <c:pt idx="14721" formatCode="General">
                  <c:v>0.3032080000000002</c:v>
                </c:pt>
                <c:pt idx="14722" formatCode="General">
                  <c:v>0.30322900000000008</c:v>
                </c:pt>
                <c:pt idx="14723" formatCode="General">
                  <c:v>0.3032490000000001</c:v>
                </c:pt>
                <c:pt idx="14724" formatCode="General">
                  <c:v>0.30326900000000001</c:v>
                </c:pt>
                <c:pt idx="14725" formatCode="General">
                  <c:v>0.30329</c:v>
                </c:pt>
                <c:pt idx="14726" formatCode="General">
                  <c:v>0.30331000000000036</c:v>
                </c:pt>
                <c:pt idx="14727" formatCode="General">
                  <c:v>0.30333100000000002</c:v>
                </c:pt>
                <c:pt idx="14728" formatCode="General">
                  <c:v>0.30335200000000023</c:v>
                </c:pt>
                <c:pt idx="14729" formatCode="General">
                  <c:v>0.30337300000000023</c:v>
                </c:pt>
                <c:pt idx="14730" formatCode="General">
                  <c:v>0.30339300000000002</c:v>
                </c:pt>
                <c:pt idx="14731" formatCode="General">
                  <c:v>0.30341400000000035</c:v>
                </c:pt>
                <c:pt idx="14732" formatCode="General">
                  <c:v>0.3034340000000002</c:v>
                </c:pt>
                <c:pt idx="14733" formatCode="General">
                  <c:v>0.30345500000000025</c:v>
                </c:pt>
                <c:pt idx="14734" formatCode="General">
                  <c:v>0.30347500000000033</c:v>
                </c:pt>
                <c:pt idx="14735" formatCode="General">
                  <c:v>0.30349600000000027</c:v>
                </c:pt>
                <c:pt idx="14736" formatCode="General">
                  <c:v>0.30351700000000026</c:v>
                </c:pt>
                <c:pt idx="14737" formatCode="General">
                  <c:v>0.303537</c:v>
                </c:pt>
                <c:pt idx="14738" formatCode="General">
                  <c:v>0.30355800000000027</c:v>
                </c:pt>
                <c:pt idx="14739" formatCode="General">
                  <c:v>0.30357800000000035</c:v>
                </c:pt>
                <c:pt idx="14740" formatCode="General">
                  <c:v>0.30359900000000001</c:v>
                </c:pt>
                <c:pt idx="14741" formatCode="General">
                  <c:v>0.30362000000000022</c:v>
                </c:pt>
                <c:pt idx="14742" formatCode="General">
                  <c:v>0.30364100000000011</c:v>
                </c:pt>
                <c:pt idx="14743" formatCode="General">
                  <c:v>0.30366100000000001</c:v>
                </c:pt>
                <c:pt idx="14744" formatCode="General">
                  <c:v>0.30368200000000023</c:v>
                </c:pt>
                <c:pt idx="14745" formatCode="General">
                  <c:v>0.30370200000000008</c:v>
                </c:pt>
                <c:pt idx="14746" formatCode="General">
                  <c:v>0.30372300000000002</c:v>
                </c:pt>
                <c:pt idx="14747" formatCode="General">
                  <c:v>0.3037430000000001</c:v>
                </c:pt>
                <c:pt idx="14748" formatCode="General">
                  <c:v>0.3037640000000002</c:v>
                </c:pt>
                <c:pt idx="14749" formatCode="General">
                  <c:v>0.30378500000000008</c:v>
                </c:pt>
                <c:pt idx="14750" formatCode="General">
                  <c:v>0.30380500000000032</c:v>
                </c:pt>
                <c:pt idx="14751" formatCode="General">
                  <c:v>0.30382600000000037</c:v>
                </c:pt>
                <c:pt idx="14752" formatCode="General">
                  <c:v>0.30384600000000023</c:v>
                </c:pt>
                <c:pt idx="14753" formatCode="General">
                  <c:v>0.30386700000000022</c:v>
                </c:pt>
                <c:pt idx="14754" formatCode="General">
                  <c:v>0.30388700000000035</c:v>
                </c:pt>
                <c:pt idx="14755" formatCode="General">
                  <c:v>0.30390800000000023</c:v>
                </c:pt>
                <c:pt idx="14756" formatCode="General">
                  <c:v>0.30392800000000036</c:v>
                </c:pt>
                <c:pt idx="14757" formatCode="General">
                  <c:v>0.30395000000000022</c:v>
                </c:pt>
                <c:pt idx="14758" formatCode="General">
                  <c:v>0.30397000000000035</c:v>
                </c:pt>
                <c:pt idx="14759" formatCode="General">
                  <c:v>0.30399100000000001</c:v>
                </c:pt>
                <c:pt idx="14760" formatCode="General">
                  <c:v>0.30401100000000025</c:v>
                </c:pt>
                <c:pt idx="14761" formatCode="General">
                  <c:v>0.30403200000000002</c:v>
                </c:pt>
                <c:pt idx="14762" formatCode="General">
                  <c:v>0.30405200000000027</c:v>
                </c:pt>
                <c:pt idx="14763" formatCode="General">
                  <c:v>0.30407200000000023</c:v>
                </c:pt>
                <c:pt idx="14764" formatCode="General">
                  <c:v>0.3040940000000002</c:v>
                </c:pt>
                <c:pt idx="14765" formatCode="General">
                  <c:v>0.30411400000000022</c:v>
                </c:pt>
                <c:pt idx="14766" formatCode="General">
                  <c:v>0.3041350000000001</c:v>
                </c:pt>
                <c:pt idx="14767" formatCode="General">
                  <c:v>0.30415500000000001</c:v>
                </c:pt>
                <c:pt idx="14768" formatCode="General">
                  <c:v>0.30417600000000022</c:v>
                </c:pt>
                <c:pt idx="14769" formatCode="General">
                  <c:v>0.30419600000000002</c:v>
                </c:pt>
                <c:pt idx="14770" formatCode="General">
                  <c:v>0.30421700000000002</c:v>
                </c:pt>
                <c:pt idx="14771" formatCode="General">
                  <c:v>0.30423800000000001</c:v>
                </c:pt>
                <c:pt idx="14772" formatCode="General">
                  <c:v>0.30425800000000008</c:v>
                </c:pt>
                <c:pt idx="14773" formatCode="General">
                  <c:v>0.30427900000000002</c:v>
                </c:pt>
                <c:pt idx="14774" formatCode="General">
                  <c:v>0.30430000000000035</c:v>
                </c:pt>
                <c:pt idx="14775" formatCode="General">
                  <c:v>0.30432000000000037</c:v>
                </c:pt>
                <c:pt idx="14776" formatCode="General">
                  <c:v>0.30434000000000022</c:v>
                </c:pt>
                <c:pt idx="14777" formatCode="General">
                  <c:v>0.30436100000000033</c:v>
                </c:pt>
                <c:pt idx="14778" formatCode="General">
                  <c:v>0.30438100000000023</c:v>
                </c:pt>
                <c:pt idx="14779" formatCode="General">
                  <c:v>0.30440300000000026</c:v>
                </c:pt>
                <c:pt idx="14780" formatCode="General">
                  <c:v>0.30442300000000022</c:v>
                </c:pt>
                <c:pt idx="14781" formatCode="General">
                  <c:v>0.30444400000000027</c:v>
                </c:pt>
                <c:pt idx="14782" formatCode="General">
                  <c:v>0.30446400000000023</c:v>
                </c:pt>
                <c:pt idx="14783" formatCode="General">
                  <c:v>0.30448500000000023</c:v>
                </c:pt>
                <c:pt idx="14784" formatCode="General">
                  <c:v>0.30450500000000008</c:v>
                </c:pt>
                <c:pt idx="14785" formatCode="General">
                  <c:v>0.30452600000000035</c:v>
                </c:pt>
                <c:pt idx="14786" formatCode="General">
                  <c:v>0.30454700000000001</c:v>
                </c:pt>
                <c:pt idx="14787" formatCode="General">
                  <c:v>0.30456700000000025</c:v>
                </c:pt>
                <c:pt idx="14788" formatCode="General">
                  <c:v>0.30458800000000041</c:v>
                </c:pt>
                <c:pt idx="14789" formatCode="General">
                  <c:v>0.30460900000000002</c:v>
                </c:pt>
                <c:pt idx="14790" formatCode="General">
                  <c:v>0.30462900000000026</c:v>
                </c:pt>
                <c:pt idx="14791" formatCode="General">
                  <c:v>0.304649</c:v>
                </c:pt>
                <c:pt idx="14792" formatCode="General">
                  <c:v>0.30467000000000022</c:v>
                </c:pt>
                <c:pt idx="14793" formatCode="General">
                  <c:v>0.3046910000000001</c:v>
                </c:pt>
                <c:pt idx="14794" formatCode="General">
                  <c:v>0.30471100000000001</c:v>
                </c:pt>
                <c:pt idx="14795" formatCode="General">
                  <c:v>0.304732</c:v>
                </c:pt>
                <c:pt idx="14796" formatCode="General">
                  <c:v>0.304753</c:v>
                </c:pt>
                <c:pt idx="14797" formatCode="General">
                  <c:v>0.30477300000000002</c:v>
                </c:pt>
                <c:pt idx="14798" formatCode="General">
                  <c:v>0.30479400000000001</c:v>
                </c:pt>
                <c:pt idx="14799" formatCode="General">
                  <c:v>0.30481400000000036</c:v>
                </c:pt>
                <c:pt idx="14800" formatCode="General">
                  <c:v>0.30483500000000002</c:v>
                </c:pt>
                <c:pt idx="14801" formatCode="General">
                  <c:v>0.30485500000000032</c:v>
                </c:pt>
                <c:pt idx="14802" formatCode="General">
                  <c:v>0.30487700000000023</c:v>
                </c:pt>
                <c:pt idx="14803" formatCode="General">
                  <c:v>0.30489700000000008</c:v>
                </c:pt>
                <c:pt idx="14804" formatCode="General">
                  <c:v>0.30491700000000033</c:v>
                </c:pt>
                <c:pt idx="14805" formatCode="General">
                  <c:v>0.30493800000000026</c:v>
                </c:pt>
                <c:pt idx="14806" formatCode="General">
                  <c:v>0.30495800000000023</c:v>
                </c:pt>
                <c:pt idx="14807" formatCode="General">
                  <c:v>0.30497900000000022</c:v>
                </c:pt>
                <c:pt idx="14808" formatCode="General">
                  <c:v>0.30500000000000027</c:v>
                </c:pt>
                <c:pt idx="14809" formatCode="General">
                  <c:v>0.30502000000000024</c:v>
                </c:pt>
                <c:pt idx="14810" formatCode="General">
                  <c:v>0.30504100000000001</c:v>
                </c:pt>
                <c:pt idx="14811" formatCode="General">
                  <c:v>0.30506200000000022</c:v>
                </c:pt>
                <c:pt idx="14812" formatCode="General">
                  <c:v>0.30508200000000035</c:v>
                </c:pt>
                <c:pt idx="14813" formatCode="General">
                  <c:v>0.30510300000000001</c:v>
                </c:pt>
                <c:pt idx="14814" formatCode="General">
                  <c:v>0.30512300000000026</c:v>
                </c:pt>
                <c:pt idx="14815" formatCode="General">
                  <c:v>0.30514400000000008</c:v>
                </c:pt>
                <c:pt idx="14816" formatCode="General">
                  <c:v>0.30516500000000002</c:v>
                </c:pt>
                <c:pt idx="14817" formatCode="General">
                  <c:v>0.30518500000000026</c:v>
                </c:pt>
                <c:pt idx="14818" formatCode="General">
                  <c:v>0.3052060000000002</c:v>
                </c:pt>
                <c:pt idx="14819" formatCode="General">
                  <c:v>0.30522600000000022</c:v>
                </c:pt>
                <c:pt idx="14820" formatCode="General">
                  <c:v>0.3052470000000001</c:v>
                </c:pt>
                <c:pt idx="14821" formatCode="General">
                  <c:v>0.30526700000000001</c:v>
                </c:pt>
                <c:pt idx="14822" formatCode="General">
                  <c:v>0.30528800000000023</c:v>
                </c:pt>
                <c:pt idx="14823" formatCode="General">
                  <c:v>0.30530900000000022</c:v>
                </c:pt>
                <c:pt idx="14824" formatCode="General">
                  <c:v>0.30533000000000032</c:v>
                </c:pt>
                <c:pt idx="14825" formatCode="General">
                  <c:v>0.30535000000000023</c:v>
                </c:pt>
                <c:pt idx="14826" formatCode="General">
                  <c:v>0.30537100000000023</c:v>
                </c:pt>
                <c:pt idx="14827" formatCode="General">
                  <c:v>0.30539100000000002</c:v>
                </c:pt>
                <c:pt idx="14828" formatCode="General">
                  <c:v>0.30541200000000035</c:v>
                </c:pt>
                <c:pt idx="14829" formatCode="General">
                  <c:v>0.3054320000000002</c:v>
                </c:pt>
                <c:pt idx="14830" formatCode="General">
                  <c:v>0.30545200000000022</c:v>
                </c:pt>
                <c:pt idx="14831" formatCode="General">
                  <c:v>0.30547400000000036</c:v>
                </c:pt>
                <c:pt idx="14832" formatCode="General">
                  <c:v>0.30549400000000027</c:v>
                </c:pt>
                <c:pt idx="14833" formatCode="General">
                  <c:v>0.30551500000000026</c:v>
                </c:pt>
                <c:pt idx="14834" formatCode="General">
                  <c:v>0.305535</c:v>
                </c:pt>
                <c:pt idx="14835" formatCode="General">
                  <c:v>0.30555600000000027</c:v>
                </c:pt>
                <c:pt idx="14836" formatCode="General">
                  <c:v>0.30557600000000035</c:v>
                </c:pt>
                <c:pt idx="14837" formatCode="General">
                  <c:v>0.30559700000000001</c:v>
                </c:pt>
                <c:pt idx="14838" formatCode="General">
                  <c:v>0.30561800000000022</c:v>
                </c:pt>
                <c:pt idx="14839" formatCode="General">
                  <c:v>0.30563800000000002</c:v>
                </c:pt>
                <c:pt idx="14840" formatCode="General">
                  <c:v>0.30565900000000001</c:v>
                </c:pt>
                <c:pt idx="14841" formatCode="General">
                  <c:v>0.30568000000000023</c:v>
                </c:pt>
                <c:pt idx="14842" formatCode="General">
                  <c:v>0.30570000000000008</c:v>
                </c:pt>
                <c:pt idx="14843" formatCode="General">
                  <c:v>0.30572000000000027</c:v>
                </c:pt>
                <c:pt idx="14844" formatCode="General">
                  <c:v>0.3057410000000001</c:v>
                </c:pt>
                <c:pt idx="14845" formatCode="General">
                  <c:v>0.3057620000000002</c:v>
                </c:pt>
                <c:pt idx="14846" formatCode="General">
                  <c:v>0.30578200000000022</c:v>
                </c:pt>
                <c:pt idx="14847" formatCode="General">
                  <c:v>0.30580300000000032</c:v>
                </c:pt>
                <c:pt idx="14848" formatCode="General">
                  <c:v>0.30582400000000037</c:v>
                </c:pt>
                <c:pt idx="14849" formatCode="General">
                  <c:v>0.30584400000000023</c:v>
                </c:pt>
                <c:pt idx="14850" formatCode="General">
                  <c:v>0.30586500000000022</c:v>
                </c:pt>
                <c:pt idx="14851" formatCode="General">
                  <c:v>0.30588500000000035</c:v>
                </c:pt>
                <c:pt idx="14852" formatCode="General">
                  <c:v>0.30590600000000023</c:v>
                </c:pt>
                <c:pt idx="14853" formatCode="General">
                  <c:v>0.30592700000000023</c:v>
                </c:pt>
                <c:pt idx="14854" formatCode="General">
                  <c:v>0.30594800000000022</c:v>
                </c:pt>
                <c:pt idx="14855" formatCode="General">
                  <c:v>0.30596800000000035</c:v>
                </c:pt>
                <c:pt idx="14856" formatCode="General">
                  <c:v>0.30598900000000023</c:v>
                </c:pt>
                <c:pt idx="14857" formatCode="General">
                  <c:v>0.30600900000000025</c:v>
                </c:pt>
                <c:pt idx="14858" formatCode="General">
                  <c:v>0.30602900000000022</c:v>
                </c:pt>
                <c:pt idx="14859" formatCode="General">
                  <c:v>0.30605000000000027</c:v>
                </c:pt>
                <c:pt idx="14860" formatCode="General">
                  <c:v>0.30607100000000026</c:v>
                </c:pt>
                <c:pt idx="14861" formatCode="General">
                  <c:v>0.306091</c:v>
                </c:pt>
                <c:pt idx="14862" formatCode="General">
                  <c:v>0.30611200000000022</c:v>
                </c:pt>
                <c:pt idx="14863" formatCode="General">
                  <c:v>0.3061330000000001</c:v>
                </c:pt>
                <c:pt idx="14864" formatCode="General">
                  <c:v>0.30615300000000001</c:v>
                </c:pt>
                <c:pt idx="14865" formatCode="General">
                  <c:v>0.30617400000000022</c:v>
                </c:pt>
                <c:pt idx="14866" formatCode="General">
                  <c:v>0.30619400000000002</c:v>
                </c:pt>
                <c:pt idx="14867" formatCode="General">
                  <c:v>0.30621500000000001</c:v>
                </c:pt>
                <c:pt idx="14868" formatCode="General">
                  <c:v>0.30623500000000003</c:v>
                </c:pt>
                <c:pt idx="14869" formatCode="General">
                  <c:v>0.306257</c:v>
                </c:pt>
                <c:pt idx="14870" formatCode="General">
                  <c:v>0.30627700000000002</c:v>
                </c:pt>
                <c:pt idx="14871" formatCode="General">
                  <c:v>0.3062970000000001</c:v>
                </c:pt>
                <c:pt idx="14872" formatCode="General">
                  <c:v>0.30631800000000037</c:v>
                </c:pt>
                <c:pt idx="14873" formatCode="General">
                  <c:v>0.30633800000000022</c:v>
                </c:pt>
                <c:pt idx="14874" formatCode="General">
                  <c:v>0.30635900000000033</c:v>
                </c:pt>
                <c:pt idx="14875" formatCode="General">
                  <c:v>0.30637900000000023</c:v>
                </c:pt>
                <c:pt idx="14876" formatCode="General">
                  <c:v>0.30640000000000023</c:v>
                </c:pt>
                <c:pt idx="14877" formatCode="General">
                  <c:v>0.30642100000000022</c:v>
                </c:pt>
                <c:pt idx="14878" formatCode="General">
                  <c:v>0.30644200000000027</c:v>
                </c:pt>
                <c:pt idx="14879" formatCode="General">
                  <c:v>0.30646200000000023</c:v>
                </c:pt>
                <c:pt idx="14880" formatCode="General">
                  <c:v>0.30648300000000023</c:v>
                </c:pt>
                <c:pt idx="14881" formatCode="General">
                  <c:v>0.30650300000000008</c:v>
                </c:pt>
                <c:pt idx="14882" formatCode="General">
                  <c:v>0.30652400000000035</c:v>
                </c:pt>
                <c:pt idx="14883" formatCode="General">
                  <c:v>0.30654400000000021</c:v>
                </c:pt>
                <c:pt idx="14884" formatCode="General">
                  <c:v>0.30656500000000025</c:v>
                </c:pt>
                <c:pt idx="14885" formatCode="General">
                  <c:v>0.30658600000000041</c:v>
                </c:pt>
                <c:pt idx="14886" formatCode="General">
                  <c:v>0.30660600000000027</c:v>
                </c:pt>
                <c:pt idx="14887" formatCode="General">
                  <c:v>0.30662700000000026</c:v>
                </c:pt>
                <c:pt idx="14888" formatCode="General">
                  <c:v>0.306647</c:v>
                </c:pt>
                <c:pt idx="14889" formatCode="General">
                  <c:v>0.30666800000000022</c:v>
                </c:pt>
                <c:pt idx="14890" formatCode="General">
                  <c:v>0.30668800000000035</c:v>
                </c:pt>
                <c:pt idx="14891" formatCode="General">
                  <c:v>0.30670900000000001</c:v>
                </c:pt>
                <c:pt idx="14892" formatCode="General">
                  <c:v>0.30673</c:v>
                </c:pt>
                <c:pt idx="14893" formatCode="General">
                  <c:v>0.306751</c:v>
                </c:pt>
                <c:pt idx="14894" formatCode="General">
                  <c:v>0.30677100000000002</c:v>
                </c:pt>
                <c:pt idx="14895" formatCode="General">
                  <c:v>0.30679200000000001</c:v>
                </c:pt>
                <c:pt idx="14896" formatCode="General">
                  <c:v>0.30681200000000036</c:v>
                </c:pt>
                <c:pt idx="14897" formatCode="General">
                  <c:v>0.30683300000000002</c:v>
                </c:pt>
                <c:pt idx="14898" formatCode="General">
                  <c:v>0.30685400000000035</c:v>
                </c:pt>
                <c:pt idx="14899" formatCode="General">
                  <c:v>0.30687400000000037</c:v>
                </c:pt>
                <c:pt idx="14900" formatCode="General">
                  <c:v>0.30689500000000008</c:v>
                </c:pt>
                <c:pt idx="14901" formatCode="General">
                  <c:v>0.30691500000000033</c:v>
                </c:pt>
                <c:pt idx="14902" formatCode="General">
                  <c:v>0.30693600000000026</c:v>
                </c:pt>
                <c:pt idx="14903" formatCode="General">
                  <c:v>0.30695600000000023</c:v>
                </c:pt>
                <c:pt idx="14904" formatCode="General">
                  <c:v>0.30697700000000022</c:v>
                </c:pt>
                <c:pt idx="14905" formatCode="General">
                  <c:v>0.30699800000000027</c:v>
                </c:pt>
                <c:pt idx="14906" formatCode="General">
                  <c:v>0.30701900000000032</c:v>
                </c:pt>
                <c:pt idx="14907" formatCode="General">
                  <c:v>0.30703900000000001</c:v>
                </c:pt>
                <c:pt idx="14908" formatCode="General">
                  <c:v>0.30706000000000022</c:v>
                </c:pt>
                <c:pt idx="14909" formatCode="General">
                  <c:v>0.30708000000000035</c:v>
                </c:pt>
                <c:pt idx="14910" formatCode="General">
                  <c:v>0.30710000000000021</c:v>
                </c:pt>
                <c:pt idx="14911" formatCode="General">
                  <c:v>0.30712100000000025</c:v>
                </c:pt>
                <c:pt idx="14912" formatCode="General">
                  <c:v>0.30714200000000008</c:v>
                </c:pt>
                <c:pt idx="14913" formatCode="General">
                  <c:v>0.30716200000000027</c:v>
                </c:pt>
                <c:pt idx="14914" formatCode="General">
                  <c:v>0.30718300000000026</c:v>
                </c:pt>
                <c:pt idx="14915" formatCode="General">
                  <c:v>0.3072040000000002</c:v>
                </c:pt>
                <c:pt idx="14916" formatCode="General">
                  <c:v>0.30722400000000022</c:v>
                </c:pt>
                <c:pt idx="14917" formatCode="General">
                  <c:v>0.3072450000000001</c:v>
                </c:pt>
                <c:pt idx="14918" formatCode="General">
                  <c:v>0.30726500000000001</c:v>
                </c:pt>
                <c:pt idx="14919" formatCode="General">
                  <c:v>0.30728600000000023</c:v>
                </c:pt>
                <c:pt idx="14920" formatCode="General">
                  <c:v>0.30730600000000036</c:v>
                </c:pt>
                <c:pt idx="14921" formatCode="General">
                  <c:v>0.30732800000000043</c:v>
                </c:pt>
                <c:pt idx="14922" formatCode="General">
                  <c:v>0.30734800000000023</c:v>
                </c:pt>
                <c:pt idx="14923" formatCode="General">
                  <c:v>0.30736900000000023</c:v>
                </c:pt>
                <c:pt idx="14924" formatCode="General">
                  <c:v>0.30738900000000036</c:v>
                </c:pt>
                <c:pt idx="14925" formatCode="General">
                  <c:v>0.30740900000000032</c:v>
                </c:pt>
                <c:pt idx="14926" formatCode="General">
                  <c:v>0.30743000000000026</c:v>
                </c:pt>
                <c:pt idx="14927" formatCode="General">
                  <c:v>0.30745100000000025</c:v>
                </c:pt>
                <c:pt idx="14928" formatCode="General">
                  <c:v>0.30747100000000033</c:v>
                </c:pt>
                <c:pt idx="14929" formatCode="General">
                  <c:v>0.30749200000000027</c:v>
                </c:pt>
                <c:pt idx="14930" formatCode="General">
                  <c:v>0.30751300000000026</c:v>
                </c:pt>
                <c:pt idx="14931" formatCode="General">
                  <c:v>0.307533</c:v>
                </c:pt>
                <c:pt idx="14932" formatCode="General">
                  <c:v>0.30755400000000027</c:v>
                </c:pt>
                <c:pt idx="14933" formatCode="General">
                  <c:v>0.30757400000000035</c:v>
                </c:pt>
                <c:pt idx="14934" formatCode="General">
                  <c:v>0.30759500000000001</c:v>
                </c:pt>
                <c:pt idx="14935" formatCode="General">
                  <c:v>0.30761500000000008</c:v>
                </c:pt>
                <c:pt idx="14936" formatCode="General">
                  <c:v>0.30763600000000002</c:v>
                </c:pt>
                <c:pt idx="14937" formatCode="General">
                  <c:v>0.30765700000000001</c:v>
                </c:pt>
                <c:pt idx="14938" formatCode="General">
                  <c:v>0.30767700000000026</c:v>
                </c:pt>
                <c:pt idx="14939" formatCode="General">
                  <c:v>0.30769800000000008</c:v>
                </c:pt>
                <c:pt idx="14940" formatCode="General">
                  <c:v>0.30771800000000027</c:v>
                </c:pt>
                <c:pt idx="14941" formatCode="General">
                  <c:v>0.30773900000000004</c:v>
                </c:pt>
                <c:pt idx="14942" formatCode="General">
                  <c:v>0.307759</c:v>
                </c:pt>
                <c:pt idx="14943" formatCode="General">
                  <c:v>0.30778100000000008</c:v>
                </c:pt>
                <c:pt idx="14944" formatCode="General">
                  <c:v>0.30780100000000032</c:v>
                </c:pt>
                <c:pt idx="14945" formatCode="General">
                  <c:v>0.30782200000000037</c:v>
                </c:pt>
                <c:pt idx="14946" formatCode="General">
                  <c:v>0.30784200000000023</c:v>
                </c:pt>
                <c:pt idx="14947" formatCode="General">
                  <c:v>0.30786300000000022</c:v>
                </c:pt>
                <c:pt idx="14948" formatCode="General">
                  <c:v>0.30788300000000035</c:v>
                </c:pt>
                <c:pt idx="14949" formatCode="General">
                  <c:v>0.30790400000000023</c:v>
                </c:pt>
                <c:pt idx="14950" formatCode="General">
                  <c:v>0.30792400000000036</c:v>
                </c:pt>
                <c:pt idx="14951" formatCode="General">
                  <c:v>0.30794500000000002</c:v>
                </c:pt>
                <c:pt idx="14952" formatCode="General">
                  <c:v>0.30796600000000035</c:v>
                </c:pt>
                <c:pt idx="14953" formatCode="General">
                  <c:v>0.30798600000000037</c:v>
                </c:pt>
                <c:pt idx="14954" formatCode="General">
                  <c:v>0.30800700000000025</c:v>
                </c:pt>
                <c:pt idx="14955" formatCode="General">
                  <c:v>0.30802700000000022</c:v>
                </c:pt>
                <c:pt idx="14956" formatCode="General">
                  <c:v>0.30804800000000027</c:v>
                </c:pt>
                <c:pt idx="14957" formatCode="General">
                  <c:v>0.30806800000000023</c:v>
                </c:pt>
                <c:pt idx="14958" formatCode="General">
                  <c:v>0.30808900000000022</c:v>
                </c:pt>
                <c:pt idx="14959" formatCode="General">
                  <c:v>0.30811000000000027</c:v>
                </c:pt>
                <c:pt idx="14960" formatCode="General">
                  <c:v>0.3081310000000001</c:v>
                </c:pt>
                <c:pt idx="14961" formatCode="General">
                  <c:v>0.30815100000000001</c:v>
                </c:pt>
                <c:pt idx="14962" formatCode="General">
                  <c:v>0.30817200000000022</c:v>
                </c:pt>
                <c:pt idx="14963" formatCode="General">
                  <c:v>0.30819200000000002</c:v>
                </c:pt>
                <c:pt idx="14964" formatCode="General">
                  <c:v>0.30821200000000026</c:v>
                </c:pt>
                <c:pt idx="14965" formatCode="General">
                  <c:v>0.30823300000000003</c:v>
                </c:pt>
                <c:pt idx="14966" formatCode="General">
                  <c:v>0.30825400000000008</c:v>
                </c:pt>
                <c:pt idx="14967" formatCode="General">
                  <c:v>0.30827500000000002</c:v>
                </c:pt>
                <c:pt idx="14968" formatCode="General">
                  <c:v>0.3082950000000001</c:v>
                </c:pt>
                <c:pt idx="14969" formatCode="General">
                  <c:v>0.30831600000000037</c:v>
                </c:pt>
                <c:pt idx="14970" formatCode="General">
                  <c:v>0.30833600000000022</c:v>
                </c:pt>
                <c:pt idx="14971" formatCode="General">
                  <c:v>0.30835700000000033</c:v>
                </c:pt>
                <c:pt idx="14972" formatCode="General">
                  <c:v>0.30837800000000043</c:v>
                </c:pt>
                <c:pt idx="14973" formatCode="General">
                  <c:v>0.30839900000000026</c:v>
                </c:pt>
                <c:pt idx="14974" formatCode="General">
                  <c:v>0.30841900000000022</c:v>
                </c:pt>
                <c:pt idx="14975" formatCode="General">
                  <c:v>0.30844000000000027</c:v>
                </c:pt>
                <c:pt idx="14976" formatCode="General">
                  <c:v>0.30846000000000023</c:v>
                </c:pt>
                <c:pt idx="14977" formatCode="General">
                  <c:v>0.30848000000000037</c:v>
                </c:pt>
                <c:pt idx="14978" formatCode="General">
                  <c:v>0.30850100000000008</c:v>
                </c:pt>
                <c:pt idx="14979" formatCode="General">
                  <c:v>0.30852200000000035</c:v>
                </c:pt>
                <c:pt idx="14980" formatCode="General">
                  <c:v>0.30854300000000001</c:v>
                </c:pt>
                <c:pt idx="14981" formatCode="General">
                  <c:v>0.30856300000000025</c:v>
                </c:pt>
                <c:pt idx="14982" formatCode="General">
                  <c:v>0.30858400000000036</c:v>
                </c:pt>
                <c:pt idx="14983" formatCode="General">
                  <c:v>0.30860400000000027</c:v>
                </c:pt>
                <c:pt idx="14984" formatCode="General">
                  <c:v>0.30862500000000026</c:v>
                </c:pt>
                <c:pt idx="14985" formatCode="General">
                  <c:v>0.308645</c:v>
                </c:pt>
                <c:pt idx="14986" formatCode="General">
                  <c:v>0.30866600000000022</c:v>
                </c:pt>
                <c:pt idx="14987" formatCode="General">
                  <c:v>0.30868600000000035</c:v>
                </c:pt>
                <c:pt idx="14988" formatCode="General">
                  <c:v>0.3087080000000002</c:v>
                </c:pt>
                <c:pt idx="14989" formatCode="General">
                  <c:v>0.30872800000000022</c:v>
                </c:pt>
                <c:pt idx="14990" formatCode="General">
                  <c:v>0.30874800000000002</c:v>
                </c:pt>
                <c:pt idx="14991" formatCode="General">
                  <c:v>0.30876900000000002</c:v>
                </c:pt>
                <c:pt idx="14992" formatCode="General">
                  <c:v>0.30878900000000026</c:v>
                </c:pt>
                <c:pt idx="14993" formatCode="General">
                  <c:v>0.30881000000000036</c:v>
                </c:pt>
                <c:pt idx="14994" formatCode="General">
                  <c:v>0.30883000000000033</c:v>
                </c:pt>
                <c:pt idx="14995" formatCode="General">
                  <c:v>0.30885200000000035</c:v>
                </c:pt>
                <c:pt idx="14996" formatCode="General">
                  <c:v>0.30887200000000037</c:v>
                </c:pt>
                <c:pt idx="14997" formatCode="General">
                  <c:v>0.30889300000000008</c:v>
                </c:pt>
                <c:pt idx="14998" formatCode="General">
                  <c:v>0.30891300000000033</c:v>
                </c:pt>
                <c:pt idx="14999" formatCode="General">
                  <c:v>0.30893400000000026</c:v>
                </c:pt>
                <c:pt idx="15000" formatCode="General">
                  <c:v>0.30895400000000023</c:v>
                </c:pt>
                <c:pt idx="15001" formatCode="General">
                  <c:v>0.30897500000000022</c:v>
                </c:pt>
                <c:pt idx="15002" formatCode="General">
                  <c:v>0.30899500000000002</c:v>
                </c:pt>
                <c:pt idx="15003" formatCode="General">
                  <c:v>0.30901600000000023</c:v>
                </c:pt>
                <c:pt idx="15004" formatCode="General">
                  <c:v>0.30903700000000001</c:v>
                </c:pt>
                <c:pt idx="15005" formatCode="General">
                  <c:v>0.30905700000000008</c:v>
                </c:pt>
                <c:pt idx="15006" formatCode="General">
                  <c:v>0.30907800000000035</c:v>
                </c:pt>
                <c:pt idx="15007" formatCode="General">
                  <c:v>0.30909800000000021</c:v>
                </c:pt>
                <c:pt idx="15008" formatCode="General">
                  <c:v>0.30911900000000025</c:v>
                </c:pt>
                <c:pt idx="15009" formatCode="General">
                  <c:v>0.309139</c:v>
                </c:pt>
                <c:pt idx="15010" formatCode="General">
                  <c:v>0.30916100000000002</c:v>
                </c:pt>
                <c:pt idx="15011" formatCode="General">
                  <c:v>0.30918100000000026</c:v>
                </c:pt>
                <c:pt idx="15012" formatCode="General">
                  <c:v>0.3092020000000002</c:v>
                </c:pt>
                <c:pt idx="15013" formatCode="General">
                  <c:v>0.30922200000000022</c:v>
                </c:pt>
                <c:pt idx="15014" formatCode="General">
                  <c:v>0.3092430000000001</c:v>
                </c:pt>
                <c:pt idx="15015" formatCode="General">
                  <c:v>0.30926300000000001</c:v>
                </c:pt>
                <c:pt idx="15016" formatCode="General">
                  <c:v>0.30928400000000023</c:v>
                </c:pt>
                <c:pt idx="15017" formatCode="General">
                  <c:v>0.30930500000000022</c:v>
                </c:pt>
                <c:pt idx="15018" formatCode="General">
                  <c:v>0.30932500000000035</c:v>
                </c:pt>
                <c:pt idx="15019" formatCode="General">
                  <c:v>0.30934600000000023</c:v>
                </c:pt>
                <c:pt idx="15020" formatCode="General">
                  <c:v>0.30936600000000036</c:v>
                </c:pt>
                <c:pt idx="15021" formatCode="General">
                  <c:v>0.30938700000000036</c:v>
                </c:pt>
                <c:pt idx="15022" formatCode="General">
                  <c:v>0.30940700000000032</c:v>
                </c:pt>
                <c:pt idx="15023" formatCode="General">
                  <c:v>0.30942800000000037</c:v>
                </c:pt>
                <c:pt idx="15024" formatCode="General">
                  <c:v>0.30944800000000022</c:v>
                </c:pt>
                <c:pt idx="15025" formatCode="General">
                  <c:v>0.30946900000000033</c:v>
                </c:pt>
                <c:pt idx="15026" formatCode="General">
                  <c:v>0.30949000000000032</c:v>
                </c:pt>
                <c:pt idx="15027" formatCode="General">
                  <c:v>0.30951100000000026</c:v>
                </c:pt>
                <c:pt idx="15028" formatCode="General">
                  <c:v>0.309531</c:v>
                </c:pt>
                <c:pt idx="15029" formatCode="General">
                  <c:v>0.30955200000000027</c:v>
                </c:pt>
                <c:pt idx="15030" formatCode="General">
                  <c:v>0.30957200000000024</c:v>
                </c:pt>
                <c:pt idx="15031" formatCode="General">
                  <c:v>0.3095920000000002</c:v>
                </c:pt>
                <c:pt idx="15032" formatCode="General">
                  <c:v>0.30961300000000008</c:v>
                </c:pt>
                <c:pt idx="15033" formatCode="General">
                  <c:v>0.30963400000000002</c:v>
                </c:pt>
                <c:pt idx="15034" formatCode="General">
                  <c:v>0.30965500000000001</c:v>
                </c:pt>
                <c:pt idx="15035" formatCode="General">
                  <c:v>0.30967500000000026</c:v>
                </c:pt>
                <c:pt idx="15036" formatCode="General">
                  <c:v>0.30969600000000008</c:v>
                </c:pt>
                <c:pt idx="15037" formatCode="General">
                  <c:v>0.30971600000000027</c:v>
                </c:pt>
                <c:pt idx="15038" formatCode="General">
                  <c:v>0.30973700000000004</c:v>
                </c:pt>
                <c:pt idx="15039" formatCode="General">
                  <c:v>0.3097580000000002</c:v>
                </c:pt>
                <c:pt idx="15040" formatCode="General">
                  <c:v>0.30977900000000008</c:v>
                </c:pt>
                <c:pt idx="15041" formatCode="General">
                  <c:v>0.3097990000000001</c:v>
                </c:pt>
                <c:pt idx="15042" formatCode="General">
                  <c:v>0.30982000000000037</c:v>
                </c:pt>
                <c:pt idx="15043" formatCode="General">
                  <c:v>0.30984000000000023</c:v>
                </c:pt>
                <c:pt idx="15044" formatCode="General">
                  <c:v>0.30986000000000036</c:v>
                </c:pt>
                <c:pt idx="15045" formatCode="General">
                  <c:v>0.30988100000000035</c:v>
                </c:pt>
                <c:pt idx="15046" formatCode="General">
                  <c:v>0.30990200000000023</c:v>
                </c:pt>
                <c:pt idx="15047" formatCode="General">
                  <c:v>0.30992300000000023</c:v>
                </c:pt>
                <c:pt idx="15048" formatCode="General">
                  <c:v>0.30994300000000002</c:v>
                </c:pt>
                <c:pt idx="15049" formatCode="General">
                  <c:v>0.30996400000000035</c:v>
                </c:pt>
                <c:pt idx="15050" formatCode="General">
                  <c:v>0.30998400000000037</c:v>
                </c:pt>
                <c:pt idx="15051" formatCode="General">
                  <c:v>0.31000500000000025</c:v>
                </c:pt>
                <c:pt idx="15052" formatCode="General">
                  <c:v>0.31002500000000022</c:v>
                </c:pt>
                <c:pt idx="15053" formatCode="General">
                  <c:v>0.31004600000000027</c:v>
                </c:pt>
                <c:pt idx="15054" formatCode="General">
                  <c:v>0.31006600000000023</c:v>
                </c:pt>
                <c:pt idx="15055" formatCode="General">
                  <c:v>0.31008800000000036</c:v>
                </c:pt>
                <c:pt idx="15056" formatCode="General">
                  <c:v>0.31010800000000027</c:v>
                </c:pt>
                <c:pt idx="15057" formatCode="General">
                  <c:v>0.31012800000000035</c:v>
                </c:pt>
                <c:pt idx="15058" formatCode="General">
                  <c:v>0.31014900000000001</c:v>
                </c:pt>
                <c:pt idx="15059" formatCode="General">
                  <c:v>0.31016900000000008</c:v>
                </c:pt>
                <c:pt idx="15060" formatCode="General">
                  <c:v>0.31019000000000002</c:v>
                </c:pt>
                <c:pt idx="15061" formatCode="General">
                  <c:v>0.31021000000000026</c:v>
                </c:pt>
                <c:pt idx="15062" formatCode="General">
                  <c:v>0.31023200000000001</c:v>
                </c:pt>
                <c:pt idx="15063" formatCode="General">
                  <c:v>0.31025200000000008</c:v>
                </c:pt>
                <c:pt idx="15064" formatCode="General">
                  <c:v>0.31027300000000002</c:v>
                </c:pt>
                <c:pt idx="15065" formatCode="General">
                  <c:v>0.3102930000000001</c:v>
                </c:pt>
                <c:pt idx="15066" formatCode="General">
                  <c:v>0.31031400000000037</c:v>
                </c:pt>
                <c:pt idx="15067" formatCode="General">
                  <c:v>0.31033400000000022</c:v>
                </c:pt>
                <c:pt idx="15068" formatCode="General">
                  <c:v>0.31035500000000033</c:v>
                </c:pt>
                <c:pt idx="15069" formatCode="General">
                  <c:v>0.31037600000000043</c:v>
                </c:pt>
                <c:pt idx="15070" formatCode="General">
                  <c:v>0.31039600000000023</c:v>
                </c:pt>
                <c:pt idx="15071" formatCode="General">
                  <c:v>0.31041700000000022</c:v>
                </c:pt>
                <c:pt idx="15072" formatCode="General">
                  <c:v>0.31043700000000002</c:v>
                </c:pt>
                <c:pt idx="15073" formatCode="General">
                  <c:v>0.31045800000000023</c:v>
                </c:pt>
                <c:pt idx="15074" formatCode="General">
                  <c:v>0.31047800000000036</c:v>
                </c:pt>
                <c:pt idx="15075" formatCode="General">
                  <c:v>0.31049900000000002</c:v>
                </c:pt>
                <c:pt idx="15076" formatCode="General">
                  <c:v>0.31051900000000032</c:v>
                </c:pt>
                <c:pt idx="15077" formatCode="General">
                  <c:v>0.3105400000000002</c:v>
                </c:pt>
                <c:pt idx="15078" formatCode="General">
                  <c:v>0.31056100000000025</c:v>
                </c:pt>
                <c:pt idx="15079" formatCode="General">
                  <c:v>0.31058200000000036</c:v>
                </c:pt>
                <c:pt idx="15080" formatCode="General">
                  <c:v>0.31060200000000027</c:v>
                </c:pt>
                <c:pt idx="15081" formatCode="General">
                  <c:v>0.31062300000000026</c:v>
                </c:pt>
                <c:pt idx="15082" formatCode="General">
                  <c:v>0.310643</c:v>
                </c:pt>
                <c:pt idx="15083" formatCode="General">
                  <c:v>0.31066400000000022</c:v>
                </c:pt>
                <c:pt idx="15084" formatCode="General">
                  <c:v>0.31068500000000032</c:v>
                </c:pt>
                <c:pt idx="15085" formatCode="General">
                  <c:v>0.31070500000000001</c:v>
                </c:pt>
                <c:pt idx="15086" formatCode="General">
                  <c:v>0.31072600000000022</c:v>
                </c:pt>
                <c:pt idx="15087" formatCode="General">
                  <c:v>0.31074600000000002</c:v>
                </c:pt>
                <c:pt idx="15088" formatCode="General">
                  <c:v>0.31076700000000002</c:v>
                </c:pt>
                <c:pt idx="15089" formatCode="General">
                  <c:v>0.31078700000000026</c:v>
                </c:pt>
                <c:pt idx="15090" formatCode="General">
                  <c:v>0.31080800000000036</c:v>
                </c:pt>
                <c:pt idx="15091" formatCode="General">
                  <c:v>0.31082900000000036</c:v>
                </c:pt>
                <c:pt idx="15092" formatCode="General">
                  <c:v>0.31084900000000032</c:v>
                </c:pt>
                <c:pt idx="15093" formatCode="General">
                  <c:v>0.31087000000000037</c:v>
                </c:pt>
                <c:pt idx="15094" formatCode="General">
                  <c:v>0.31089100000000008</c:v>
                </c:pt>
                <c:pt idx="15095" formatCode="General">
                  <c:v>0.31091100000000033</c:v>
                </c:pt>
                <c:pt idx="15096" formatCode="General">
                  <c:v>0.31093200000000026</c:v>
                </c:pt>
                <c:pt idx="15097" formatCode="General">
                  <c:v>0.31095200000000023</c:v>
                </c:pt>
                <c:pt idx="15098" formatCode="General">
                  <c:v>0.31097200000000041</c:v>
                </c:pt>
                <c:pt idx="15099" formatCode="General">
                  <c:v>0.31099300000000002</c:v>
                </c:pt>
                <c:pt idx="15100" formatCode="General">
                  <c:v>0.31101400000000023</c:v>
                </c:pt>
                <c:pt idx="15101" formatCode="General">
                  <c:v>0.31103500000000001</c:v>
                </c:pt>
                <c:pt idx="15102" formatCode="General">
                  <c:v>0.31105500000000008</c:v>
                </c:pt>
                <c:pt idx="15103" formatCode="General">
                  <c:v>0.31107600000000035</c:v>
                </c:pt>
                <c:pt idx="15104" formatCode="General">
                  <c:v>0.31109600000000021</c:v>
                </c:pt>
                <c:pt idx="15105" formatCode="General">
                  <c:v>0.31111700000000025</c:v>
                </c:pt>
                <c:pt idx="15106" formatCode="General">
                  <c:v>0.311137</c:v>
                </c:pt>
                <c:pt idx="15107" formatCode="General">
                  <c:v>0.31115900000000002</c:v>
                </c:pt>
                <c:pt idx="15108" formatCode="General">
                  <c:v>0.31117900000000026</c:v>
                </c:pt>
                <c:pt idx="15109" formatCode="General">
                  <c:v>0.3112000000000002</c:v>
                </c:pt>
                <c:pt idx="15110" formatCode="General">
                  <c:v>0.31122000000000022</c:v>
                </c:pt>
                <c:pt idx="15111" formatCode="General">
                  <c:v>0.31124000000000002</c:v>
                </c:pt>
                <c:pt idx="15112" formatCode="General">
                  <c:v>0.31126100000000001</c:v>
                </c:pt>
                <c:pt idx="15113" formatCode="General">
                  <c:v>0.31128200000000023</c:v>
                </c:pt>
                <c:pt idx="15114" formatCode="General">
                  <c:v>0.31130300000000022</c:v>
                </c:pt>
                <c:pt idx="15115" formatCode="General">
                  <c:v>0.31132300000000035</c:v>
                </c:pt>
                <c:pt idx="15116" formatCode="General">
                  <c:v>0.31134400000000023</c:v>
                </c:pt>
                <c:pt idx="15117" formatCode="General">
                  <c:v>0.31136400000000036</c:v>
                </c:pt>
                <c:pt idx="15118" formatCode="General">
                  <c:v>0.31138500000000036</c:v>
                </c:pt>
                <c:pt idx="15119" formatCode="General">
                  <c:v>0.31140500000000032</c:v>
                </c:pt>
                <c:pt idx="15120" formatCode="General">
                  <c:v>0.31142600000000037</c:v>
                </c:pt>
                <c:pt idx="15121" formatCode="General">
                  <c:v>0.31144700000000008</c:v>
                </c:pt>
                <c:pt idx="15122" formatCode="General">
                  <c:v>0.31146700000000033</c:v>
                </c:pt>
                <c:pt idx="15123" formatCode="General">
                  <c:v>0.31148800000000043</c:v>
                </c:pt>
                <c:pt idx="15124" formatCode="General">
                  <c:v>0.31150800000000023</c:v>
                </c:pt>
                <c:pt idx="15125" formatCode="General">
                  <c:v>0.31152900000000022</c:v>
                </c:pt>
                <c:pt idx="15126" formatCode="General">
                  <c:v>0.31154900000000002</c:v>
                </c:pt>
                <c:pt idx="15127" formatCode="General">
                  <c:v>0.31157000000000024</c:v>
                </c:pt>
                <c:pt idx="15128" formatCode="General">
                  <c:v>0.31159000000000026</c:v>
                </c:pt>
                <c:pt idx="15129" formatCode="General">
                  <c:v>0.31161200000000022</c:v>
                </c:pt>
                <c:pt idx="15130" formatCode="General">
                  <c:v>0.31163200000000002</c:v>
                </c:pt>
                <c:pt idx="15131" formatCode="General">
                  <c:v>0.31165300000000001</c:v>
                </c:pt>
                <c:pt idx="15132" formatCode="General">
                  <c:v>0.31167300000000026</c:v>
                </c:pt>
                <c:pt idx="15133" formatCode="General">
                  <c:v>0.31169400000000008</c:v>
                </c:pt>
                <c:pt idx="15134" formatCode="General">
                  <c:v>0.31171400000000027</c:v>
                </c:pt>
                <c:pt idx="15135" formatCode="General">
                  <c:v>0.31173500000000004</c:v>
                </c:pt>
                <c:pt idx="15136" formatCode="General">
                  <c:v>0.3117560000000002</c:v>
                </c:pt>
                <c:pt idx="15137" formatCode="General">
                  <c:v>0.31177600000000022</c:v>
                </c:pt>
                <c:pt idx="15138" formatCode="General">
                  <c:v>0.3117970000000001</c:v>
                </c:pt>
                <c:pt idx="15139" formatCode="General">
                  <c:v>0.31181700000000023</c:v>
                </c:pt>
                <c:pt idx="15140" formatCode="General">
                  <c:v>0.31183800000000023</c:v>
                </c:pt>
                <c:pt idx="15141" formatCode="General">
                  <c:v>0.31185800000000036</c:v>
                </c:pt>
                <c:pt idx="15142" formatCode="General">
                  <c:v>0.31187900000000035</c:v>
                </c:pt>
                <c:pt idx="15143" formatCode="General">
                  <c:v>0.31190000000000023</c:v>
                </c:pt>
                <c:pt idx="15144" formatCode="General">
                  <c:v>0.31192000000000036</c:v>
                </c:pt>
                <c:pt idx="15145" formatCode="General">
                  <c:v>0.31194100000000002</c:v>
                </c:pt>
                <c:pt idx="15146" formatCode="General">
                  <c:v>0.31196200000000035</c:v>
                </c:pt>
                <c:pt idx="15147" formatCode="General">
                  <c:v>0.31198200000000037</c:v>
                </c:pt>
                <c:pt idx="15148" formatCode="General">
                  <c:v>0.31200300000000025</c:v>
                </c:pt>
                <c:pt idx="15149" formatCode="General">
                  <c:v>0.31202300000000033</c:v>
                </c:pt>
                <c:pt idx="15150" formatCode="General">
                  <c:v>0.31204400000000027</c:v>
                </c:pt>
                <c:pt idx="15151" formatCode="General">
                  <c:v>0.31206400000000023</c:v>
                </c:pt>
                <c:pt idx="15152" formatCode="General">
                  <c:v>0.31208500000000022</c:v>
                </c:pt>
                <c:pt idx="15153" formatCode="General">
                  <c:v>0.31210600000000027</c:v>
                </c:pt>
                <c:pt idx="15154" formatCode="General">
                  <c:v>0.31212600000000035</c:v>
                </c:pt>
                <c:pt idx="15155" formatCode="General">
                  <c:v>0.31214700000000001</c:v>
                </c:pt>
                <c:pt idx="15156" formatCode="General">
                  <c:v>0.31216700000000008</c:v>
                </c:pt>
                <c:pt idx="15157" formatCode="General">
                  <c:v>0.31218800000000035</c:v>
                </c:pt>
                <c:pt idx="15158" formatCode="General">
                  <c:v>0.31220900000000001</c:v>
                </c:pt>
                <c:pt idx="15159" formatCode="General">
                  <c:v>0.31222900000000026</c:v>
                </c:pt>
                <c:pt idx="15160" formatCode="General">
                  <c:v>0.31225000000000008</c:v>
                </c:pt>
                <c:pt idx="15161" formatCode="General">
                  <c:v>0.31227100000000002</c:v>
                </c:pt>
                <c:pt idx="15162" formatCode="General">
                  <c:v>0.3122910000000001</c:v>
                </c:pt>
                <c:pt idx="15163" formatCode="General">
                  <c:v>0.31231200000000037</c:v>
                </c:pt>
                <c:pt idx="15164" formatCode="General">
                  <c:v>0.31233200000000022</c:v>
                </c:pt>
                <c:pt idx="15165" formatCode="General">
                  <c:v>0.31235300000000032</c:v>
                </c:pt>
                <c:pt idx="15166" formatCode="General">
                  <c:v>0.31237300000000023</c:v>
                </c:pt>
                <c:pt idx="15167" formatCode="General">
                  <c:v>0.31239400000000023</c:v>
                </c:pt>
                <c:pt idx="15168" formatCode="General">
                  <c:v>0.31241500000000022</c:v>
                </c:pt>
                <c:pt idx="15169" formatCode="General">
                  <c:v>0.31243500000000002</c:v>
                </c:pt>
                <c:pt idx="15170" formatCode="General">
                  <c:v>0.31245600000000023</c:v>
                </c:pt>
                <c:pt idx="15171" formatCode="General">
                  <c:v>0.31247600000000036</c:v>
                </c:pt>
                <c:pt idx="15172" formatCode="General">
                  <c:v>0.31249700000000002</c:v>
                </c:pt>
                <c:pt idx="15173" formatCode="General">
                  <c:v>0.31251700000000032</c:v>
                </c:pt>
                <c:pt idx="15174" formatCode="General">
                  <c:v>0.31253900000000001</c:v>
                </c:pt>
                <c:pt idx="15175" formatCode="General">
                  <c:v>0.31255900000000025</c:v>
                </c:pt>
                <c:pt idx="15176" formatCode="General">
                  <c:v>0.31258000000000036</c:v>
                </c:pt>
                <c:pt idx="15177" formatCode="General">
                  <c:v>0.31260000000000027</c:v>
                </c:pt>
                <c:pt idx="15178" formatCode="General">
                  <c:v>0.31262000000000023</c:v>
                </c:pt>
                <c:pt idx="15179" formatCode="General">
                  <c:v>0.312641</c:v>
                </c:pt>
                <c:pt idx="15180" formatCode="General">
                  <c:v>0.31266100000000002</c:v>
                </c:pt>
                <c:pt idx="15181" formatCode="General">
                  <c:v>0.31268300000000032</c:v>
                </c:pt>
                <c:pt idx="15182" formatCode="General">
                  <c:v>0.31270300000000001</c:v>
                </c:pt>
                <c:pt idx="15183" formatCode="General">
                  <c:v>0.31272400000000022</c:v>
                </c:pt>
                <c:pt idx="15184" formatCode="General">
                  <c:v>0.31274400000000002</c:v>
                </c:pt>
                <c:pt idx="15185" formatCode="General">
                  <c:v>0.31276500000000002</c:v>
                </c:pt>
                <c:pt idx="15186" formatCode="General">
                  <c:v>0.31278500000000026</c:v>
                </c:pt>
                <c:pt idx="15187" formatCode="General">
                  <c:v>0.31280600000000036</c:v>
                </c:pt>
                <c:pt idx="15188" formatCode="General">
                  <c:v>0.31282700000000035</c:v>
                </c:pt>
                <c:pt idx="15189" formatCode="General">
                  <c:v>0.31284700000000032</c:v>
                </c:pt>
                <c:pt idx="15190" formatCode="General">
                  <c:v>0.31286800000000037</c:v>
                </c:pt>
                <c:pt idx="15191" formatCode="General">
                  <c:v>0.31288800000000044</c:v>
                </c:pt>
                <c:pt idx="15192" formatCode="General">
                  <c:v>0.31290900000000033</c:v>
                </c:pt>
                <c:pt idx="15193" formatCode="General">
                  <c:v>0.31292900000000023</c:v>
                </c:pt>
                <c:pt idx="15194" formatCode="General">
                  <c:v>0.31295000000000023</c:v>
                </c:pt>
                <c:pt idx="15195" formatCode="General">
                  <c:v>0.31297100000000022</c:v>
                </c:pt>
                <c:pt idx="15196" formatCode="General">
                  <c:v>0.31299100000000002</c:v>
                </c:pt>
                <c:pt idx="15197" formatCode="General">
                  <c:v>0.31301200000000023</c:v>
                </c:pt>
                <c:pt idx="15198" formatCode="General">
                  <c:v>0.31303300000000001</c:v>
                </c:pt>
                <c:pt idx="15199" formatCode="General">
                  <c:v>0.31305300000000008</c:v>
                </c:pt>
                <c:pt idx="15200" formatCode="General">
                  <c:v>0.31307400000000035</c:v>
                </c:pt>
                <c:pt idx="15201" formatCode="General">
                  <c:v>0.31309400000000021</c:v>
                </c:pt>
                <c:pt idx="15202" formatCode="General">
                  <c:v>0.31311500000000025</c:v>
                </c:pt>
                <c:pt idx="15203" formatCode="General">
                  <c:v>0.31313600000000008</c:v>
                </c:pt>
                <c:pt idx="15204" formatCode="General">
                  <c:v>0.31315700000000002</c:v>
                </c:pt>
                <c:pt idx="15205" formatCode="General">
                  <c:v>0.31317700000000026</c:v>
                </c:pt>
                <c:pt idx="15206" formatCode="General">
                  <c:v>0.313197</c:v>
                </c:pt>
                <c:pt idx="15207" formatCode="General">
                  <c:v>0.31321800000000022</c:v>
                </c:pt>
                <c:pt idx="15208" formatCode="General">
                  <c:v>0.31323800000000002</c:v>
                </c:pt>
                <c:pt idx="15209" formatCode="General">
                  <c:v>0.31325900000000001</c:v>
                </c:pt>
                <c:pt idx="15210" formatCode="General">
                  <c:v>0.31328000000000022</c:v>
                </c:pt>
                <c:pt idx="15211" formatCode="General">
                  <c:v>0.31330000000000036</c:v>
                </c:pt>
                <c:pt idx="15212" formatCode="General">
                  <c:v>0.31332100000000035</c:v>
                </c:pt>
                <c:pt idx="15213" formatCode="General">
                  <c:v>0.31334200000000023</c:v>
                </c:pt>
                <c:pt idx="15214" formatCode="General">
                  <c:v>0.31336200000000036</c:v>
                </c:pt>
                <c:pt idx="15215" formatCode="General">
                  <c:v>0.31338300000000036</c:v>
                </c:pt>
                <c:pt idx="15216" formatCode="General">
                  <c:v>0.31340300000000032</c:v>
                </c:pt>
                <c:pt idx="15217" formatCode="General">
                  <c:v>0.31342400000000037</c:v>
                </c:pt>
                <c:pt idx="15218" formatCode="General">
                  <c:v>0.31344400000000022</c:v>
                </c:pt>
                <c:pt idx="15219" formatCode="General">
                  <c:v>0.31346500000000033</c:v>
                </c:pt>
                <c:pt idx="15220" formatCode="General">
                  <c:v>0.31348600000000043</c:v>
                </c:pt>
                <c:pt idx="15221" formatCode="General">
                  <c:v>0.31350600000000023</c:v>
                </c:pt>
                <c:pt idx="15222" formatCode="General">
                  <c:v>0.31352700000000022</c:v>
                </c:pt>
                <c:pt idx="15223" formatCode="General">
                  <c:v>0.31354700000000002</c:v>
                </c:pt>
                <c:pt idx="15224" formatCode="General">
                  <c:v>0.31356800000000024</c:v>
                </c:pt>
                <c:pt idx="15225" formatCode="General">
                  <c:v>0.31358900000000023</c:v>
                </c:pt>
                <c:pt idx="15226" formatCode="General">
                  <c:v>0.31361000000000022</c:v>
                </c:pt>
                <c:pt idx="15227" formatCode="General">
                  <c:v>0.31363000000000002</c:v>
                </c:pt>
                <c:pt idx="15228" formatCode="General">
                  <c:v>0.31365100000000001</c:v>
                </c:pt>
                <c:pt idx="15229" formatCode="General">
                  <c:v>0.31367100000000026</c:v>
                </c:pt>
                <c:pt idx="15230" formatCode="General">
                  <c:v>0.31369200000000008</c:v>
                </c:pt>
                <c:pt idx="15231" formatCode="General">
                  <c:v>0.31371200000000027</c:v>
                </c:pt>
                <c:pt idx="15232" formatCode="General">
                  <c:v>0.31373300000000004</c:v>
                </c:pt>
                <c:pt idx="15233" formatCode="General">
                  <c:v>0.313753</c:v>
                </c:pt>
                <c:pt idx="15234" formatCode="General">
                  <c:v>0.31377400000000022</c:v>
                </c:pt>
                <c:pt idx="15235" formatCode="General">
                  <c:v>0.3137950000000001</c:v>
                </c:pt>
                <c:pt idx="15236" formatCode="General">
                  <c:v>0.31381500000000023</c:v>
                </c:pt>
                <c:pt idx="15237" formatCode="General">
                  <c:v>0.31383600000000023</c:v>
                </c:pt>
                <c:pt idx="15238" formatCode="General">
                  <c:v>0.31385600000000036</c:v>
                </c:pt>
                <c:pt idx="15239" formatCode="General">
                  <c:v>0.31387700000000035</c:v>
                </c:pt>
                <c:pt idx="15240" formatCode="General">
                  <c:v>0.31389700000000026</c:v>
                </c:pt>
                <c:pt idx="15241" formatCode="General">
                  <c:v>0.31391900000000023</c:v>
                </c:pt>
                <c:pt idx="15242" formatCode="General">
                  <c:v>0.31393900000000002</c:v>
                </c:pt>
                <c:pt idx="15243" formatCode="General">
                  <c:v>0.31396000000000035</c:v>
                </c:pt>
                <c:pt idx="15244" formatCode="General">
                  <c:v>0.31398000000000037</c:v>
                </c:pt>
                <c:pt idx="15245" formatCode="General">
                  <c:v>0.31400000000000022</c:v>
                </c:pt>
                <c:pt idx="15246" formatCode="General">
                  <c:v>0.31402100000000033</c:v>
                </c:pt>
                <c:pt idx="15247" formatCode="General">
                  <c:v>0.31404100000000001</c:v>
                </c:pt>
                <c:pt idx="15248" formatCode="General">
                  <c:v>0.31406200000000023</c:v>
                </c:pt>
                <c:pt idx="15249" formatCode="General">
                  <c:v>0.31408300000000022</c:v>
                </c:pt>
                <c:pt idx="15250" formatCode="General">
                  <c:v>0.31410400000000027</c:v>
                </c:pt>
                <c:pt idx="15251" formatCode="General">
                  <c:v>0.31412400000000035</c:v>
                </c:pt>
                <c:pt idx="15252" formatCode="General">
                  <c:v>0.31414500000000001</c:v>
                </c:pt>
                <c:pt idx="15253" formatCode="General">
                  <c:v>0.31416500000000008</c:v>
                </c:pt>
                <c:pt idx="15254" formatCode="General">
                  <c:v>0.31418600000000035</c:v>
                </c:pt>
                <c:pt idx="15255" formatCode="General">
                  <c:v>0.31420700000000001</c:v>
                </c:pt>
                <c:pt idx="15256" formatCode="General">
                  <c:v>0.31422800000000023</c:v>
                </c:pt>
                <c:pt idx="15257" formatCode="General">
                  <c:v>0.31424800000000008</c:v>
                </c:pt>
                <c:pt idx="15258" formatCode="General">
                  <c:v>0.31426800000000027</c:v>
                </c:pt>
                <c:pt idx="15259" formatCode="General">
                  <c:v>0.31428900000000032</c:v>
                </c:pt>
                <c:pt idx="15260" formatCode="General">
                  <c:v>0.31430900000000023</c:v>
                </c:pt>
                <c:pt idx="15261" formatCode="General">
                  <c:v>0.31433000000000022</c:v>
                </c:pt>
                <c:pt idx="15262" formatCode="General">
                  <c:v>0.31435100000000032</c:v>
                </c:pt>
                <c:pt idx="15263" formatCode="General">
                  <c:v>0.31437100000000023</c:v>
                </c:pt>
                <c:pt idx="15264" formatCode="General">
                  <c:v>0.31439200000000023</c:v>
                </c:pt>
                <c:pt idx="15265" formatCode="General">
                  <c:v>0.31441300000000022</c:v>
                </c:pt>
                <c:pt idx="15266" formatCode="General">
                  <c:v>0.31443300000000002</c:v>
                </c:pt>
                <c:pt idx="15267" formatCode="General">
                  <c:v>0.31445400000000023</c:v>
                </c:pt>
                <c:pt idx="15268" formatCode="General">
                  <c:v>0.31447400000000036</c:v>
                </c:pt>
                <c:pt idx="15269" formatCode="General">
                  <c:v>0.31449500000000002</c:v>
                </c:pt>
                <c:pt idx="15270" formatCode="General">
                  <c:v>0.31451600000000035</c:v>
                </c:pt>
                <c:pt idx="15271" formatCode="General">
                  <c:v>0.3145360000000002</c:v>
                </c:pt>
                <c:pt idx="15272" formatCode="General">
                  <c:v>0.31455700000000025</c:v>
                </c:pt>
                <c:pt idx="15273" formatCode="General">
                  <c:v>0.31457700000000022</c:v>
                </c:pt>
                <c:pt idx="15274" formatCode="General">
                  <c:v>0.31459800000000027</c:v>
                </c:pt>
                <c:pt idx="15275" formatCode="General">
                  <c:v>0.31461800000000023</c:v>
                </c:pt>
                <c:pt idx="15276" formatCode="General">
                  <c:v>0.314639</c:v>
                </c:pt>
                <c:pt idx="15277" formatCode="General">
                  <c:v>0.31466000000000022</c:v>
                </c:pt>
                <c:pt idx="15278" formatCode="General">
                  <c:v>0.31468100000000032</c:v>
                </c:pt>
                <c:pt idx="15279" formatCode="General">
                  <c:v>0.31470100000000001</c:v>
                </c:pt>
                <c:pt idx="15280" formatCode="General">
                  <c:v>0.31472200000000022</c:v>
                </c:pt>
                <c:pt idx="15281" formatCode="General">
                  <c:v>0.31474200000000002</c:v>
                </c:pt>
                <c:pt idx="15282" formatCode="General">
                  <c:v>0.31476300000000001</c:v>
                </c:pt>
                <c:pt idx="15283" formatCode="General">
                  <c:v>0.31478300000000026</c:v>
                </c:pt>
                <c:pt idx="15284" formatCode="General">
                  <c:v>0.31480400000000036</c:v>
                </c:pt>
                <c:pt idx="15285" formatCode="General">
                  <c:v>0.31482400000000044</c:v>
                </c:pt>
                <c:pt idx="15286" formatCode="General">
                  <c:v>0.31484500000000032</c:v>
                </c:pt>
                <c:pt idx="15287" formatCode="General">
                  <c:v>0.31486600000000037</c:v>
                </c:pt>
                <c:pt idx="15288" formatCode="General">
                  <c:v>0.31488600000000044</c:v>
                </c:pt>
                <c:pt idx="15289" formatCode="General">
                  <c:v>0.31490700000000033</c:v>
                </c:pt>
                <c:pt idx="15290" formatCode="General">
                  <c:v>0.31492700000000023</c:v>
                </c:pt>
                <c:pt idx="15291" formatCode="General">
                  <c:v>0.31494800000000023</c:v>
                </c:pt>
                <c:pt idx="15292" formatCode="General">
                  <c:v>0.31496800000000041</c:v>
                </c:pt>
                <c:pt idx="15293" formatCode="General">
                  <c:v>0.31499000000000033</c:v>
                </c:pt>
                <c:pt idx="15294" formatCode="General">
                  <c:v>0.31501000000000023</c:v>
                </c:pt>
                <c:pt idx="15295" formatCode="General">
                  <c:v>0.31503100000000001</c:v>
                </c:pt>
                <c:pt idx="15296" formatCode="General">
                  <c:v>0.31505100000000008</c:v>
                </c:pt>
                <c:pt idx="15297" formatCode="General">
                  <c:v>0.31507200000000035</c:v>
                </c:pt>
                <c:pt idx="15298" formatCode="General">
                  <c:v>0.31509200000000021</c:v>
                </c:pt>
                <c:pt idx="15299" formatCode="General">
                  <c:v>0.31511300000000025</c:v>
                </c:pt>
                <c:pt idx="15300" formatCode="General">
                  <c:v>0.315133</c:v>
                </c:pt>
                <c:pt idx="15301" formatCode="General">
                  <c:v>0.31515400000000027</c:v>
                </c:pt>
                <c:pt idx="15302" formatCode="General">
                  <c:v>0.31517500000000026</c:v>
                </c:pt>
                <c:pt idx="15303" formatCode="General">
                  <c:v>0.315195</c:v>
                </c:pt>
                <c:pt idx="15304" formatCode="General">
                  <c:v>0.31521600000000022</c:v>
                </c:pt>
                <c:pt idx="15305" formatCode="General">
                  <c:v>0.31523600000000002</c:v>
                </c:pt>
                <c:pt idx="15306" formatCode="General">
                  <c:v>0.31525700000000001</c:v>
                </c:pt>
                <c:pt idx="15307" formatCode="General">
                  <c:v>0.31527700000000008</c:v>
                </c:pt>
                <c:pt idx="15308" formatCode="General">
                  <c:v>0.31529800000000002</c:v>
                </c:pt>
                <c:pt idx="15309" formatCode="General">
                  <c:v>0.31531900000000035</c:v>
                </c:pt>
                <c:pt idx="15310" formatCode="General">
                  <c:v>0.31534000000000023</c:v>
                </c:pt>
                <c:pt idx="15311" formatCode="General">
                  <c:v>0.31536000000000036</c:v>
                </c:pt>
                <c:pt idx="15312" formatCode="General">
                  <c:v>0.31538000000000044</c:v>
                </c:pt>
                <c:pt idx="15313" formatCode="General">
                  <c:v>0.31540100000000032</c:v>
                </c:pt>
                <c:pt idx="15314" formatCode="General">
                  <c:v>0.31542100000000023</c:v>
                </c:pt>
                <c:pt idx="15315" formatCode="General">
                  <c:v>0.31544300000000008</c:v>
                </c:pt>
                <c:pt idx="15316" formatCode="General">
                  <c:v>0.31546300000000033</c:v>
                </c:pt>
                <c:pt idx="15317" formatCode="General">
                  <c:v>0.31548400000000043</c:v>
                </c:pt>
                <c:pt idx="15318" formatCode="General">
                  <c:v>0.31550400000000023</c:v>
                </c:pt>
                <c:pt idx="15319" formatCode="General">
                  <c:v>0.31552500000000022</c:v>
                </c:pt>
                <c:pt idx="15320" formatCode="General">
                  <c:v>0.31554500000000002</c:v>
                </c:pt>
                <c:pt idx="15321" formatCode="General">
                  <c:v>0.31556600000000024</c:v>
                </c:pt>
                <c:pt idx="15322" formatCode="General">
                  <c:v>0.31558600000000037</c:v>
                </c:pt>
                <c:pt idx="15323" formatCode="General">
                  <c:v>0.31560800000000022</c:v>
                </c:pt>
                <c:pt idx="15324" formatCode="General">
                  <c:v>0.31562800000000035</c:v>
                </c:pt>
                <c:pt idx="15325" formatCode="General">
                  <c:v>0.31564800000000021</c:v>
                </c:pt>
                <c:pt idx="15326" formatCode="General">
                  <c:v>0.31566900000000025</c:v>
                </c:pt>
                <c:pt idx="15327" formatCode="General">
                  <c:v>0.31568900000000022</c:v>
                </c:pt>
                <c:pt idx="15328" formatCode="General">
                  <c:v>0.31571000000000027</c:v>
                </c:pt>
                <c:pt idx="15329" formatCode="General">
                  <c:v>0.31573000000000001</c:v>
                </c:pt>
                <c:pt idx="15330" formatCode="General">
                  <c:v>0.3157520000000002</c:v>
                </c:pt>
                <c:pt idx="15331" formatCode="General">
                  <c:v>0.31577200000000022</c:v>
                </c:pt>
                <c:pt idx="15332" formatCode="General">
                  <c:v>0.3157930000000001</c:v>
                </c:pt>
                <c:pt idx="15333" formatCode="General">
                  <c:v>0.31581300000000023</c:v>
                </c:pt>
                <c:pt idx="15334" formatCode="General">
                  <c:v>0.31583400000000023</c:v>
                </c:pt>
                <c:pt idx="15335" formatCode="General">
                  <c:v>0.31585400000000036</c:v>
                </c:pt>
                <c:pt idx="15336" formatCode="General">
                  <c:v>0.31587500000000035</c:v>
                </c:pt>
                <c:pt idx="15337" formatCode="General">
                  <c:v>0.31589500000000026</c:v>
                </c:pt>
                <c:pt idx="15338" formatCode="General">
                  <c:v>0.31591600000000036</c:v>
                </c:pt>
                <c:pt idx="15339" formatCode="General">
                  <c:v>0.31593700000000002</c:v>
                </c:pt>
                <c:pt idx="15340" formatCode="General">
                  <c:v>0.31595700000000032</c:v>
                </c:pt>
                <c:pt idx="15341" formatCode="General">
                  <c:v>0.31597800000000037</c:v>
                </c:pt>
                <c:pt idx="15342" formatCode="General">
                  <c:v>0.31599800000000022</c:v>
                </c:pt>
                <c:pt idx="15343" formatCode="General">
                  <c:v>0.31601900000000033</c:v>
                </c:pt>
                <c:pt idx="15344" formatCode="General">
                  <c:v>0.31604000000000027</c:v>
                </c:pt>
                <c:pt idx="15345" formatCode="General">
                  <c:v>0.31606100000000026</c:v>
                </c:pt>
                <c:pt idx="15346" formatCode="General">
                  <c:v>0.31608100000000022</c:v>
                </c:pt>
                <c:pt idx="15347" formatCode="General">
                  <c:v>0.31610200000000027</c:v>
                </c:pt>
                <c:pt idx="15348" formatCode="General">
                  <c:v>0.31612200000000035</c:v>
                </c:pt>
                <c:pt idx="15349" formatCode="General">
                  <c:v>0.31614300000000001</c:v>
                </c:pt>
                <c:pt idx="15350" formatCode="General">
                  <c:v>0.31616300000000008</c:v>
                </c:pt>
                <c:pt idx="15351" formatCode="General">
                  <c:v>0.31618400000000035</c:v>
                </c:pt>
                <c:pt idx="15352" formatCode="General">
                  <c:v>0.31620400000000026</c:v>
                </c:pt>
                <c:pt idx="15353" formatCode="General">
                  <c:v>0.31622500000000026</c:v>
                </c:pt>
                <c:pt idx="15354" formatCode="General">
                  <c:v>0.31624600000000008</c:v>
                </c:pt>
                <c:pt idx="15355" formatCode="General">
                  <c:v>0.31626600000000027</c:v>
                </c:pt>
                <c:pt idx="15356" formatCode="General">
                  <c:v>0.31628700000000026</c:v>
                </c:pt>
                <c:pt idx="15357" formatCode="General">
                  <c:v>0.31630700000000023</c:v>
                </c:pt>
                <c:pt idx="15358" formatCode="General">
                  <c:v>0.31632800000000044</c:v>
                </c:pt>
                <c:pt idx="15359" formatCode="General">
                  <c:v>0.31634800000000035</c:v>
                </c:pt>
                <c:pt idx="15360" formatCode="General">
                  <c:v>0.31637000000000037</c:v>
                </c:pt>
                <c:pt idx="15361" formatCode="General">
                  <c:v>0.31639000000000023</c:v>
                </c:pt>
                <c:pt idx="15362" formatCode="General">
                  <c:v>0.31641100000000022</c:v>
                </c:pt>
                <c:pt idx="15363" formatCode="General">
                  <c:v>0.31643100000000002</c:v>
                </c:pt>
                <c:pt idx="15364" formatCode="General">
                  <c:v>0.31645200000000023</c:v>
                </c:pt>
                <c:pt idx="15365" formatCode="General">
                  <c:v>0.31647200000000036</c:v>
                </c:pt>
                <c:pt idx="15366" formatCode="General">
                  <c:v>0.31649200000000022</c:v>
                </c:pt>
                <c:pt idx="15367" formatCode="General">
                  <c:v>0.31651400000000035</c:v>
                </c:pt>
                <c:pt idx="15368" formatCode="General">
                  <c:v>0.3165340000000002</c:v>
                </c:pt>
                <c:pt idx="15369" formatCode="General">
                  <c:v>0.31655500000000025</c:v>
                </c:pt>
                <c:pt idx="15370" formatCode="General">
                  <c:v>0.31657500000000022</c:v>
                </c:pt>
                <c:pt idx="15371" formatCode="General">
                  <c:v>0.31659600000000027</c:v>
                </c:pt>
                <c:pt idx="15372" formatCode="General">
                  <c:v>0.31661600000000023</c:v>
                </c:pt>
                <c:pt idx="15373" formatCode="General">
                  <c:v>0.316637</c:v>
                </c:pt>
                <c:pt idx="15374" formatCode="General">
                  <c:v>0.31665700000000002</c:v>
                </c:pt>
                <c:pt idx="15375" formatCode="General">
                  <c:v>0.31667800000000035</c:v>
                </c:pt>
                <c:pt idx="15376" formatCode="General">
                  <c:v>0.31669900000000001</c:v>
                </c:pt>
                <c:pt idx="15377" formatCode="General">
                  <c:v>0.31672000000000022</c:v>
                </c:pt>
                <c:pt idx="15378" formatCode="General">
                  <c:v>0.31674000000000002</c:v>
                </c:pt>
                <c:pt idx="15379" formatCode="General">
                  <c:v>0.31676000000000026</c:v>
                </c:pt>
                <c:pt idx="15380" formatCode="General">
                  <c:v>0.31678100000000026</c:v>
                </c:pt>
                <c:pt idx="15381" formatCode="General">
                  <c:v>0.31680100000000022</c:v>
                </c:pt>
                <c:pt idx="15382" formatCode="General">
                  <c:v>0.31682200000000044</c:v>
                </c:pt>
                <c:pt idx="15383" formatCode="General">
                  <c:v>0.31684300000000032</c:v>
                </c:pt>
                <c:pt idx="15384" formatCode="General">
                  <c:v>0.31686400000000037</c:v>
                </c:pt>
                <c:pt idx="15385" formatCode="General">
                  <c:v>0.31688400000000044</c:v>
                </c:pt>
                <c:pt idx="15386" formatCode="General">
                  <c:v>0.31690500000000033</c:v>
                </c:pt>
                <c:pt idx="15387" formatCode="General">
                  <c:v>0.31692500000000023</c:v>
                </c:pt>
                <c:pt idx="15388" formatCode="General">
                  <c:v>0.31694600000000023</c:v>
                </c:pt>
                <c:pt idx="15389" formatCode="General">
                  <c:v>0.31696700000000022</c:v>
                </c:pt>
                <c:pt idx="15390" formatCode="General">
                  <c:v>0.31698700000000035</c:v>
                </c:pt>
                <c:pt idx="15391" formatCode="General">
                  <c:v>0.31700800000000023</c:v>
                </c:pt>
                <c:pt idx="15392" formatCode="General">
                  <c:v>0.31702800000000037</c:v>
                </c:pt>
                <c:pt idx="15393" formatCode="General">
                  <c:v>0.31704900000000008</c:v>
                </c:pt>
                <c:pt idx="15394" formatCode="General">
                  <c:v>0.31706900000000032</c:v>
                </c:pt>
                <c:pt idx="15395" formatCode="General">
                  <c:v>0.31709000000000026</c:v>
                </c:pt>
                <c:pt idx="15396" formatCode="General">
                  <c:v>0.31711000000000023</c:v>
                </c:pt>
                <c:pt idx="15397" formatCode="General">
                  <c:v>0.317131</c:v>
                </c:pt>
                <c:pt idx="15398" formatCode="General">
                  <c:v>0.31715200000000027</c:v>
                </c:pt>
                <c:pt idx="15399" formatCode="General">
                  <c:v>0.31717300000000026</c:v>
                </c:pt>
                <c:pt idx="15400" formatCode="General">
                  <c:v>0.317193</c:v>
                </c:pt>
                <c:pt idx="15401" formatCode="General">
                  <c:v>0.31721400000000022</c:v>
                </c:pt>
                <c:pt idx="15402" formatCode="General">
                  <c:v>0.31723400000000002</c:v>
                </c:pt>
                <c:pt idx="15403" formatCode="General">
                  <c:v>0.31725500000000001</c:v>
                </c:pt>
                <c:pt idx="15404" formatCode="General">
                  <c:v>0.31727600000000022</c:v>
                </c:pt>
                <c:pt idx="15405" formatCode="General">
                  <c:v>0.31729600000000002</c:v>
                </c:pt>
                <c:pt idx="15406" formatCode="General">
                  <c:v>0.31731700000000035</c:v>
                </c:pt>
                <c:pt idx="15407" formatCode="General">
                  <c:v>0.31733700000000026</c:v>
                </c:pt>
                <c:pt idx="15408" formatCode="General">
                  <c:v>0.31735800000000036</c:v>
                </c:pt>
                <c:pt idx="15409" formatCode="General">
                  <c:v>0.31737800000000044</c:v>
                </c:pt>
                <c:pt idx="15410" formatCode="General">
                  <c:v>0.31739900000000032</c:v>
                </c:pt>
                <c:pt idx="15411" formatCode="General">
                  <c:v>0.31741900000000023</c:v>
                </c:pt>
                <c:pt idx="15412" formatCode="General">
                  <c:v>0.31744100000000008</c:v>
                </c:pt>
                <c:pt idx="15413" formatCode="General">
                  <c:v>0.31746100000000033</c:v>
                </c:pt>
                <c:pt idx="15414" formatCode="General">
                  <c:v>0.31748200000000043</c:v>
                </c:pt>
                <c:pt idx="15415" formatCode="General">
                  <c:v>0.31750200000000023</c:v>
                </c:pt>
                <c:pt idx="15416" formatCode="General">
                  <c:v>0.31752300000000022</c:v>
                </c:pt>
                <c:pt idx="15417" formatCode="General">
                  <c:v>0.31754300000000002</c:v>
                </c:pt>
                <c:pt idx="15418" formatCode="General">
                  <c:v>0.31756400000000023</c:v>
                </c:pt>
                <c:pt idx="15419" formatCode="General">
                  <c:v>0.31758500000000023</c:v>
                </c:pt>
                <c:pt idx="15420" formatCode="General">
                  <c:v>0.31760500000000008</c:v>
                </c:pt>
                <c:pt idx="15421" formatCode="General">
                  <c:v>0.31762600000000035</c:v>
                </c:pt>
                <c:pt idx="15422" formatCode="General">
                  <c:v>0.31764600000000021</c:v>
                </c:pt>
                <c:pt idx="15423" formatCode="General">
                  <c:v>0.31766700000000025</c:v>
                </c:pt>
                <c:pt idx="15424" formatCode="General">
                  <c:v>0.31768700000000022</c:v>
                </c:pt>
                <c:pt idx="15425" formatCode="General">
                  <c:v>0.31770800000000027</c:v>
                </c:pt>
                <c:pt idx="15426" formatCode="General">
                  <c:v>0.31772800000000023</c:v>
                </c:pt>
                <c:pt idx="15427" formatCode="General">
                  <c:v>0.3177500000000002</c:v>
                </c:pt>
                <c:pt idx="15428" formatCode="General">
                  <c:v>0.31777000000000022</c:v>
                </c:pt>
                <c:pt idx="15429" formatCode="General">
                  <c:v>0.3177910000000001</c:v>
                </c:pt>
                <c:pt idx="15430" formatCode="General">
                  <c:v>0.31781100000000023</c:v>
                </c:pt>
                <c:pt idx="15431" formatCode="General">
                  <c:v>0.31783200000000023</c:v>
                </c:pt>
                <c:pt idx="15432" formatCode="General">
                  <c:v>0.31785200000000036</c:v>
                </c:pt>
                <c:pt idx="15433" formatCode="General">
                  <c:v>0.31787200000000043</c:v>
                </c:pt>
                <c:pt idx="15434" formatCode="General">
                  <c:v>0.31789400000000023</c:v>
                </c:pt>
                <c:pt idx="15435" formatCode="General">
                  <c:v>0.31791400000000036</c:v>
                </c:pt>
                <c:pt idx="15436" formatCode="General">
                  <c:v>0.31793500000000002</c:v>
                </c:pt>
                <c:pt idx="15437" formatCode="General">
                  <c:v>0.31795500000000032</c:v>
                </c:pt>
                <c:pt idx="15438" formatCode="General">
                  <c:v>0.31797600000000037</c:v>
                </c:pt>
                <c:pt idx="15439" formatCode="General">
                  <c:v>0.31799600000000022</c:v>
                </c:pt>
                <c:pt idx="15440" formatCode="General">
                  <c:v>0.31801700000000033</c:v>
                </c:pt>
                <c:pt idx="15441" formatCode="General">
                  <c:v>0.31803800000000026</c:v>
                </c:pt>
                <c:pt idx="15442" formatCode="General">
                  <c:v>0.31805800000000023</c:v>
                </c:pt>
                <c:pt idx="15443" formatCode="General">
                  <c:v>0.31807900000000022</c:v>
                </c:pt>
                <c:pt idx="15444" formatCode="General">
                  <c:v>0.31810000000000027</c:v>
                </c:pt>
                <c:pt idx="15445" formatCode="General">
                  <c:v>0.31812000000000024</c:v>
                </c:pt>
                <c:pt idx="15446" formatCode="General">
                  <c:v>0.3181400000000002</c:v>
                </c:pt>
                <c:pt idx="15447" formatCode="General">
                  <c:v>0.31816100000000008</c:v>
                </c:pt>
                <c:pt idx="15448" formatCode="General">
                  <c:v>0.31818100000000032</c:v>
                </c:pt>
                <c:pt idx="15449" formatCode="General">
                  <c:v>0.31820200000000021</c:v>
                </c:pt>
                <c:pt idx="15450" formatCode="General">
                  <c:v>0.31822300000000026</c:v>
                </c:pt>
                <c:pt idx="15451" formatCode="General">
                  <c:v>0.31824400000000008</c:v>
                </c:pt>
                <c:pt idx="15452" formatCode="General">
                  <c:v>0.31826400000000027</c:v>
                </c:pt>
                <c:pt idx="15453" formatCode="General">
                  <c:v>0.31828500000000026</c:v>
                </c:pt>
                <c:pt idx="15454" formatCode="General">
                  <c:v>0.31830500000000023</c:v>
                </c:pt>
                <c:pt idx="15455" formatCode="General">
                  <c:v>0.31832600000000044</c:v>
                </c:pt>
                <c:pt idx="15456" formatCode="General">
                  <c:v>0.31834700000000032</c:v>
                </c:pt>
                <c:pt idx="15457" formatCode="General">
                  <c:v>0.31836700000000023</c:v>
                </c:pt>
                <c:pt idx="15458" formatCode="General">
                  <c:v>0.3183880000000005</c:v>
                </c:pt>
                <c:pt idx="15459" formatCode="General">
                  <c:v>0.31840800000000036</c:v>
                </c:pt>
                <c:pt idx="15460" formatCode="General">
                  <c:v>0.31842900000000035</c:v>
                </c:pt>
                <c:pt idx="15461" formatCode="General">
                  <c:v>0.31844900000000026</c:v>
                </c:pt>
                <c:pt idx="15462" formatCode="General">
                  <c:v>0.31847000000000036</c:v>
                </c:pt>
                <c:pt idx="15463" formatCode="General">
                  <c:v>0.31849100000000002</c:v>
                </c:pt>
                <c:pt idx="15464" formatCode="General">
                  <c:v>0.31851100000000032</c:v>
                </c:pt>
                <c:pt idx="15465" formatCode="General">
                  <c:v>0.3185320000000002</c:v>
                </c:pt>
                <c:pt idx="15466" formatCode="General">
                  <c:v>0.31855300000000025</c:v>
                </c:pt>
                <c:pt idx="15467" formatCode="General">
                  <c:v>0.31857300000000022</c:v>
                </c:pt>
                <c:pt idx="15468" formatCode="General">
                  <c:v>0.31859400000000027</c:v>
                </c:pt>
                <c:pt idx="15469" formatCode="General">
                  <c:v>0.31861400000000023</c:v>
                </c:pt>
                <c:pt idx="15470" formatCode="General">
                  <c:v>0.318635</c:v>
                </c:pt>
                <c:pt idx="15471" formatCode="General">
                  <c:v>0.31865500000000002</c:v>
                </c:pt>
                <c:pt idx="15472" formatCode="General">
                  <c:v>0.31867600000000035</c:v>
                </c:pt>
                <c:pt idx="15473" formatCode="General">
                  <c:v>0.31869700000000001</c:v>
                </c:pt>
                <c:pt idx="15474" formatCode="General">
                  <c:v>0.31871700000000008</c:v>
                </c:pt>
                <c:pt idx="15475" formatCode="General">
                  <c:v>0.31873800000000002</c:v>
                </c:pt>
                <c:pt idx="15476" formatCode="General">
                  <c:v>0.31875800000000026</c:v>
                </c:pt>
                <c:pt idx="15477" formatCode="General">
                  <c:v>0.31877900000000026</c:v>
                </c:pt>
                <c:pt idx="15478" formatCode="General">
                  <c:v>0.318799</c:v>
                </c:pt>
                <c:pt idx="15479" formatCode="General">
                  <c:v>0.31882100000000035</c:v>
                </c:pt>
                <c:pt idx="15480" formatCode="General">
                  <c:v>0.31884100000000032</c:v>
                </c:pt>
                <c:pt idx="15481" formatCode="General">
                  <c:v>0.31886200000000037</c:v>
                </c:pt>
                <c:pt idx="15482" formatCode="General">
                  <c:v>0.31888200000000044</c:v>
                </c:pt>
                <c:pt idx="15483" formatCode="General">
                  <c:v>0.31890300000000033</c:v>
                </c:pt>
                <c:pt idx="15484" formatCode="General">
                  <c:v>0.31892300000000023</c:v>
                </c:pt>
                <c:pt idx="15485" formatCode="General">
                  <c:v>0.31894400000000023</c:v>
                </c:pt>
                <c:pt idx="15486" formatCode="General">
                  <c:v>0.31896500000000022</c:v>
                </c:pt>
                <c:pt idx="15487" formatCode="General">
                  <c:v>0.31898500000000035</c:v>
                </c:pt>
                <c:pt idx="15488" formatCode="General">
                  <c:v>0.31900600000000023</c:v>
                </c:pt>
                <c:pt idx="15489" formatCode="General">
                  <c:v>0.31902600000000036</c:v>
                </c:pt>
                <c:pt idx="15490" formatCode="General">
                  <c:v>0.31904700000000008</c:v>
                </c:pt>
                <c:pt idx="15491" formatCode="General">
                  <c:v>0.31906700000000032</c:v>
                </c:pt>
                <c:pt idx="15492" formatCode="General">
                  <c:v>0.31908800000000037</c:v>
                </c:pt>
                <c:pt idx="15493" formatCode="General">
                  <c:v>0.31910900000000025</c:v>
                </c:pt>
                <c:pt idx="15494" formatCode="General">
                  <c:v>0.31912900000000022</c:v>
                </c:pt>
                <c:pt idx="15495" formatCode="General">
                  <c:v>0.31915000000000027</c:v>
                </c:pt>
                <c:pt idx="15496" formatCode="General">
                  <c:v>0.31917100000000026</c:v>
                </c:pt>
                <c:pt idx="15497" formatCode="General">
                  <c:v>0.319191</c:v>
                </c:pt>
                <c:pt idx="15498" formatCode="General">
                  <c:v>0.31921100000000002</c:v>
                </c:pt>
                <c:pt idx="15499" formatCode="General">
                  <c:v>0.31923200000000002</c:v>
                </c:pt>
                <c:pt idx="15500" formatCode="General">
                  <c:v>0.3192520000000002</c:v>
                </c:pt>
                <c:pt idx="15501" formatCode="General">
                  <c:v>0.31927400000000022</c:v>
                </c:pt>
                <c:pt idx="15502" formatCode="General">
                  <c:v>0.31929400000000002</c:v>
                </c:pt>
                <c:pt idx="15503" formatCode="General">
                  <c:v>0.31931500000000035</c:v>
                </c:pt>
                <c:pt idx="15504" formatCode="General">
                  <c:v>0.31933500000000026</c:v>
                </c:pt>
                <c:pt idx="15505" formatCode="General">
                  <c:v>0.31935600000000036</c:v>
                </c:pt>
                <c:pt idx="15506" formatCode="General">
                  <c:v>0.31937600000000044</c:v>
                </c:pt>
                <c:pt idx="15507" formatCode="General">
                  <c:v>0.31939700000000032</c:v>
                </c:pt>
                <c:pt idx="15508" formatCode="General">
                  <c:v>0.31941800000000037</c:v>
                </c:pt>
                <c:pt idx="15509" formatCode="General">
                  <c:v>0.31943800000000022</c:v>
                </c:pt>
                <c:pt idx="15510" formatCode="General">
                  <c:v>0.31945900000000033</c:v>
                </c:pt>
                <c:pt idx="15511" formatCode="General">
                  <c:v>0.31948000000000043</c:v>
                </c:pt>
                <c:pt idx="15512" formatCode="General">
                  <c:v>0.31950000000000023</c:v>
                </c:pt>
                <c:pt idx="15513" formatCode="General">
                  <c:v>0.31952000000000041</c:v>
                </c:pt>
                <c:pt idx="15514" formatCode="General">
                  <c:v>0.31954100000000002</c:v>
                </c:pt>
                <c:pt idx="15515" formatCode="General">
                  <c:v>0.31956200000000023</c:v>
                </c:pt>
                <c:pt idx="15516" formatCode="General">
                  <c:v>0.31958200000000037</c:v>
                </c:pt>
                <c:pt idx="15517" formatCode="General">
                  <c:v>0.31960300000000008</c:v>
                </c:pt>
                <c:pt idx="15518" formatCode="General">
                  <c:v>0.31962400000000035</c:v>
                </c:pt>
                <c:pt idx="15519" formatCode="General">
                  <c:v>0.31964400000000021</c:v>
                </c:pt>
                <c:pt idx="15520" formatCode="General">
                  <c:v>0.31966500000000025</c:v>
                </c:pt>
                <c:pt idx="15521" formatCode="General">
                  <c:v>0.31968500000000022</c:v>
                </c:pt>
                <c:pt idx="15522" formatCode="General">
                  <c:v>0.31970600000000027</c:v>
                </c:pt>
                <c:pt idx="15523" formatCode="General">
                  <c:v>0.31972600000000023</c:v>
                </c:pt>
                <c:pt idx="15524" formatCode="General">
                  <c:v>0.3197480000000002</c:v>
                </c:pt>
                <c:pt idx="15525" formatCode="General">
                  <c:v>0.31976800000000022</c:v>
                </c:pt>
                <c:pt idx="15526" formatCode="General">
                  <c:v>0.31978800000000035</c:v>
                </c:pt>
                <c:pt idx="15527" formatCode="General">
                  <c:v>0.31980900000000023</c:v>
                </c:pt>
                <c:pt idx="15528" formatCode="General">
                  <c:v>0.31982900000000042</c:v>
                </c:pt>
                <c:pt idx="15529" formatCode="General">
                  <c:v>0.31985000000000036</c:v>
                </c:pt>
                <c:pt idx="15530" formatCode="General">
                  <c:v>0.31987100000000035</c:v>
                </c:pt>
                <c:pt idx="15531" formatCode="General">
                  <c:v>0.31989100000000026</c:v>
                </c:pt>
                <c:pt idx="15532" formatCode="General">
                  <c:v>0.31991200000000036</c:v>
                </c:pt>
                <c:pt idx="15533" formatCode="General">
                  <c:v>0.31993300000000002</c:v>
                </c:pt>
                <c:pt idx="15534" formatCode="General">
                  <c:v>0.31995300000000032</c:v>
                </c:pt>
                <c:pt idx="15535" formatCode="General">
                  <c:v>0.31997400000000037</c:v>
                </c:pt>
                <c:pt idx="15536" formatCode="General">
                  <c:v>0.31999400000000022</c:v>
                </c:pt>
                <c:pt idx="15537" formatCode="General">
                  <c:v>0.32001500000000033</c:v>
                </c:pt>
                <c:pt idx="15538" formatCode="General">
                  <c:v>0.32003500000000001</c:v>
                </c:pt>
                <c:pt idx="15539" formatCode="General">
                  <c:v>0.32005600000000023</c:v>
                </c:pt>
                <c:pt idx="15540" formatCode="General">
                  <c:v>0.32007700000000022</c:v>
                </c:pt>
                <c:pt idx="15541" formatCode="General">
                  <c:v>0.32009700000000002</c:v>
                </c:pt>
                <c:pt idx="15542" formatCode="General">
                  <c:v>0.32011800000000024</c:v>
                </c:pt>
                <c:pt idx="15543" formatCode="General">
                  <c:v>0.3201380000000002</c:v>
                </c:pt>
                <c:pt idx="15544" formatCode="General">
                  <c:v>0.32015900000000008</c:v>
                </c:pt>
                <c:pt idx="15545" formatCode="General">
                  <c:v>0.32017900000000032</c:v>
                </c:pt>
                <c:pt idx="15546" formatCode="General">
                  <c:v>0.32020100000000001</c:v>
                </c:pt>
                <c:pt idx="15547" formatCode="General">
                  <c:v>0.32022100000000026</c:v>
                </c:pt>
                <c:pt idx="15548" formatCode="General">
                  <c:v>0.32024200000000008</c:v>
                </c:pt>
                <c:pt idx="15549" formatCode="General">
                  <c:v>0.32026200000000027</c:v>
                </c:pt>
                <c:pt idx="15550" formatCode="General">
                  <c:v>0.32028300000000026</c:v>
                </c:pt>
                <c:pt idx="15551" formatCode="General">
                  <c:v>0.32030300000000023</c:v>
                </c:pt>
                <c:pt idx="15552" formatCode="General">
                  <c:v>0.32032300000000036</c:v>
                </c:pt>
                <c:pt idx="15553" formatCode="General">
                  <c:v>0.32034500000000032</c:v>
                </c:pt>
                <c:pt idx="15554" formatCode="General">
                  <c:v>0.32036500000000023</c:v>
                </c:pt>
                <c:pt idx="15555" formatCode="General">
                  <c:v>0.3203860000000005</c:v>
                </c:pt>
                <c:pt idx="15556" formatCode="General">
                  <c:v>0.32040600000000036</c:v>
                </c:pt>
                <c:pt idx="15557" formatCode="General">
                  <c:v>0.32042700000000035</c:v>
                </c:pt>
                <c:pt idx="15558" formatCode="General">
                  <c:v>0.32044700000000026</c:v>
                </c:pt>
                <c:pt idx="15559" formatCode="General">
                  <c:v>0.32046800000000036</c:v>
                </c:pt>
                <c:pt idx="15560" formatCode="General">
                  <c:v>0.32048900000000036</c:v>
                </c:pt>
                <c:pt idx="15561" formatCode="General">
                  <c:v>0.32050900000000032</c:v>
                </c:pt>
                <c:pt idx="15562" formatCode="General">
                  <c:v>0.32053000000000026</c:v>
                </c:pt>
                <c:pt idx="15563" formatCode="General">
                  <c:v>0.32055100000000025</c:v>
                </c:pt>
                <c:pt idx="15564" formatCode="General">
                  <c:v>0.32057100000000033</c:v>
                </c:pt>
                <c:pt idx="15565" formatCode="General">
                  <c:v>0.32059100000000001</c:v>
                </c:pt>
                <c:pt idx="15566" formatCode="General">
                  <c:v>0.32061200000000023</c:v>
                </c:pt>
                <c:pt idx="15567" formatCode="General">
                  <c:v>0.320633</c:v>
                </c:pt>
                <c:pt idx="15568" formatCode="General">
                  <c:v>0.32065300000000002</c:v>
                </c:pt>
                <c:pt idx="15569" formatCode="General">
                  <c:v>0.32067400000000035</c:v>
                </c:pt>
                <c:pt idx="15570" formatCode="General">
                  <c:v>0.32069500000000001</c:v>
                </c:pt>
                <c:pt idx="15571" formatCode="General">
                  <c:v>0.32071500000000008</c:v>
                </c:pt>
                <c:pt idx="15572" formatCode="General">
                  <c:v>0.32073600000000002</c:v>
                </c:pt>
                <c:pt idx="15573" formatCode="General">
                  <c:v>0.32075600000000026</c:v>
                </c:pt>
                <c:pt idx="15574" formatCode="General">
                  <c:v>0.32077700000000026</c:v>
                </c:pt>
                <c:pt idx="15575" formatCode="General">
                  <c:v>0.32079800000000008</c:v>
                </c:pt>
                <c:pt idx="15576" formatCode="General">
                  <c:v>0.32081900000000035</c:v>
                </c:pt>
                <c:pt idx="15577" formatCode="General">
                  <c:v>0.32083900000000032</c:v>
                </c:pt>
                <c:pt idx="15578" formatCode="General">
                  <c:v>0.32086000000000037</c:v>
                </c:pt>
                <c:pt idx="15579" formatCode="General">
                  <c:v>0.32088000000000044</c:v>
                </c:pt>
                <c:pt idx="15580" formatCode="General">
                  <c:v>0.32090000000000035</c:v>
                </c:pt>
                <c:pt idx="15581" formatCode="General">
                  <c:v>0.32092100000000023</c:v>
                </c:pt>
                <c:pt idx="15582" formatCode="General">
                  <c:v>0.32094200000000023</c:v>
                </c:pt>
                <c:pt idx="15583" formatCode="General">
                  <c:v>0.32096200000000041</c:v>
                </c:pt>
                <c:pt idx="15584" formatCode="General">
                  <c:v>0.32098300000000035</c:v>
                </c:pt>
                <c:pt idx="15585" formatCode="General">
                  <c:v>0.32100400000000023</c:v>
                </c:pt>
                <c:pt idx="15586" formatCode="General">
                  <c:v>0.32102400000000036</c:v>
                </c:pt>
                <c:pt idx="15587" formatCode="General">
                  <c:v>0.32104500000000002</c:v>
                </c:pt>
                <c:pt idx="15588" formatCode="General">
                  <c:v>0.32106500000000032</c:v>
                </c:pt>
                <c:pt idx="15589" formatCode="General">
                  <c:v>0.32108600000000037</c:v>
                </c:pt>
                <c:pt idx="15590" formatCode="General">
                  <c:v>0.32110600000000022</c:v>
                </c:pt>
                <c:pt idx="15591" formatCode="General">
                  <c:v>0.32112800000000036</c:v>
                </c:pt>
                <c:pt idx="15592" formatCode="General">
                  <c:v>0.32114800000000027</c:v>
                </c:pt>
                <c:pt idx="15593" formatCode="General">
                  <c:v>0.32116800000000023</c:v>
                </c:pt>
                <c:pt idx="15594" formatCode="General">
                  <c:v>0.32118900000000022</c:v>
                </c:pt>
                <c:pt idx="15595" formatCode="General">
                  <c:v>0.32120900000000002</c:v>
                </c:pt>
                <c:pt idx="15596" formatCode="General">
                  <c:v>0.32123000000000002</c:v>
                </c:pt>
                <c:pt idx="15597" formatCode="General">
                  <c:v>0.3212500000000002</c:v>
                </c:pt>
                <c:pt idx="15598" formatCode="General">
                  <c:v>0.32127200000000022</c:v>
                </c:pt>
                <c:pt idx="15599" formatCode="General">
                  <c:v>0.32129200000000002</c:v>
                </c:pt>
                <c:pt idx="15600" formatCode="General">
                  <c:v>0.32131300000000035</c:v>
                </c:pt>
                <c:pt idx="15601" formatCode="General">
                  <c:v>0.32133300000000026</c:v>
                </c:pt>
                <c:pt idx="15602" formatCode="General">
                  <c:v>0.32135400000000036</c:v>
                </c:pt>
                <c:pt idx="15603" formatCode="General">
                  <c:v>0.32137400000000044</c:v>
                </c:pt>
                <c:pt idx="15604" formatCode="General">
                  <c:v>0.32139500000000032</c:v>
                </c:pt>
                <c:pt idx="15605" formatCode="General">
                  <c:v>0.32141500000000023</c:v>
                </c:pt>
                <c:pt idx="15606" formatCode="General">
                  <c:v>0.32143600000000022</c:v>
                </c:pt>
                <c:pt idx="15607" formatCode="General">
                  <c:v>0.32145700000000033</c:v>
                </c:pt>
                <c:pt idx="15608" formatCode="General">
                  <c:v>0.32147700000000023</c:v>
                </c:pt>
                <c:pt idx="15609" formatCode="General">
                  <c:v>0.32149800000000023</c:v>
                </c:pt>
                <c:pt idx="15610" formatCode="General">
                  <c:v>0.32151800000000041</c:v>
                </c:pt>
                <c:pt idx="15611" formatCode="General">
                  <c:v>0.32153900000000002</c:v>
                </c:pt>
                <c:pt idx="15612" formatCode="General">
                  <c:v>0.32155900000000026</c:v>
                </c:pt>
                <c:pt idx="15613" formatCode="General">
                  <c:v>0.32158000000000037</c:v>
                </c:pt>
                <c:pt idx="15614" formatCode="General">
                  <c:v>0.32160100000000008</c:v>
                </c:pt>
                <c:pt idx="15615" formatCode="General">
                  <c:v>0.32162200000000035</c:v>
                </c:pt>
                <c:pt idx="15616" formatCode="General">
                  <c:v>0.32164200000000021</c:v>
                </c:pt>
                <c:pt idx="15617" formatCode="General">
                  <c:v>0.32166300000000025</c:v>
                </c:pt>
                <c:pt idx="15618" formatCode="General">
                  <c:v>0.32168300000000022</c:v>
                </c:pt>
                <c:pt idx="15619" formatCode="General">
                  <c:v>0.32170300000000002</c:v>
                </c:pt>
                <c:pt idx="15620" formatCode="General">
                  <c:v>0.32172500000000026</c:v>
                </c:pt>
                <c:pt idx="15621" formatCode="General">
                  <c:v>0.321745</c:v>
                </c:pt>
                <c:pt idx="15622" formatCode="General">
                  <c:v>0.32176600000000022</c:v>
                </c:pt>
                <c:pt idx="15623" formatCode="General">
                  <c:v>0.32178600000000035</c:v>
                </c:pt>
                <c:pt idx="15624" formatCode="General">
                  <c:v>0.32180700000000023</c:v>
                </c:pt>
                <c:pt idx="15625" formatCode="General">
                  <c:v>0.32182700000000042</c:v>
                </c:pt>
                <c:pt idx="15626" formatCode="General">
                  <c:v>0.32184800000000036</c:v>
                </c:pt>
                <c:pt idx="15627" formatCode="General">
                  <c:v>0.32186900000000035</c:v>
                </c:pt>
                <c:pt idx="15628" formatCode="General">
                  <c:v>0.32189000000000023</c:v>
                </c:pt>
                <c:pt idx="15629" formatCode="General">
                  <c:v>0.32191000000000036</c:v>
                </c:pt>
                <c:pt idx="15630" formatCode="General">
                  <c:v>0.32193100000000002</c:v>
                </c:pt>
                <c:pt idx="15631" formatCode="General">
                  <c:v>0.32195100000000032</c:v>
                </c:pt>
                <c:pt idx="15632" formatCode="General">
                  <c:v>0.32197100000000023</c:v>
                </c:pt>
                <c:pt idx="15633" formatCode="General">
                  <c:v>0.32199200000000022</c:v>
                </c:pt>
                <c:pt idx="15634" formatCode="General">
                  <c:v>0.32201300000000033</c:v>
                </c:pt>
                <c:pt idx="15635" formatCode="General">
                  <c:v>0.32203300000000001</c:v>
                </c:pt>
                <c:pt idx="15636" formatCode="General">
                  <c:v>0.32205400000000023</c:v>
                </c:pt>
                <c:pt idx="15637" formatCode="General">
                  <c:v>0.32207500000000022</c:v>
                </c:pt>
                <c:pt idx="15638" formatCode="General">
                  <c:v>0.32209500000000002</c:v>
                </c:pt>
                <c:pt idx="15639" formatCode="General">
                  <c:v>0.32211600000000024</c:v>
                </c:pt>
                <c:pt idx="15640" formatCode="General">
                  <c:v>0.3221360000000002</c:v>
                </c:pt>
                <c:pt idx="15641" formatCode="General">
                  <c:v>0.32215700000000008</c:v>
                </c:pt>
                <c:pt idx="15642" formatCode="General">
                  <c:v>0.32217700000000032</c:v>
                </c:pt>
                <c:pt idx="15643" formatCode="General">
                  <c:v>0.32219900000000001</c:v>
                </c:pt>
                <c:pt idx="15644" formatCode="General">
                  <c:v>0.32221900000000026</c:v>
                </c:pt>
                <c:pt idx="15645" formatCode="General">
                  <c:v>0.32224000000000008</c:v>
                </c:pt>
                <c:pt idx="15646" formatCode="General">
                  <c:v>0.32226000000000027</c:v>
                </c:pt>
                <c:pt idx="15647" formatCode="General">
                  <c:v>0.32228000000000023</c:v>
                </c:pt>
                <c:pt idx="15648" formatCode="General">
                  <c:v>0.32230100000000023</c:v>
                </c:pt>
                <c:pt idx="15649" formatCode="General">
                  <c:v>0.32232200000000044</c:v>
                </c:pt>
                <c:pt idx="15650" formatCode="General">
                  <c:v>0.32234300000000032</c:v>
                </c:pt>
                <c:pt idx="15651" formatCode="General">
                  <c:v>0.32236300000000023</c:v>
                </c:pt>
                <c:pt idx="15652" formatCode="General">
                  <c:v>0.3223840000000005</c:v>
                </c:pt>
                <c:pt idx="15653" formatCode="General">
                  <c:v>0.32240400000000036</c:v>
                </c:pt>
                <c:pt idx="15654" formatCode="General">
                  <c:v>0.32242500000000035</c:v>
                </c:pt>
                <c:pt idx="15655" formatCode="General">
                  <c:v>0.32244500000000026</c:v>
                </c:pt>
                <c:pt idx="15656" formatCode="General">
                  <c:v>0.32246600000000036</c:v>
                </c:pt>
                <c:pt idx="15657" formatCode="General">
                  <c:v>0.32248600000000044</c:v>
                </c:pt>
                <c:pt idx="15658" formatCode="General">
                  <c:v>0.32250800000000035</c:v>
                </c:pt>
                <c:pt idx="15659" formatCode="General">
                  <c:v>0.32252800000000037</c:v>
                </c:pt>
                <c:pt idx="15660" formatCode="General">
                  <c:v>0.32254800000000022</c:v>
                </c:pt>
                <c:pt idx="15661" formatCode="General">
                  <c:v>0.32256900000000033</c:v>
                </c:pt>
                <c:pt idx="15662" formatCode="General">
                  <c:v>0.32258900000000035</c:v>
                </c:pt>
                <c:pt idx="15663" formatCode="General">
                  <c:v>0.32261000000000023</c:v>
                </c:pt>
                <c:pt idx="15664" formatCode="General">
                  <c:v>0.32263000000000008</c:v>
                </c:pt>
                <c:pt idx="15665" formatCode="General">
                  <c:v>0.32265200000000027</c:v>
                </c:pt>
                <c:pt idx="15666" formatCode="General">
                  <c:v>0.32267200000000035</c:v>
                </c:pt>
                <c:pt idx="15667" formatCode="General">
                  <c:v>0.32269300000000001</c:v>
                </c:pt>
                <c:pt idx="15668" formatCode="General">
                  <c:v>0.32271300000000008</c:v>
                </c:pt>
                <c:pt idx="15669" formatCode="General">
                  <c:v>0.32273400000000002</c:v>
                </c:pt>
                <c:pt idx="15670" formatCode="General">
                  <c:v>0.32275400000000026</c:v>
                </c:pt>
                <c:pt idx="15671" formatCode="General">
                  <c:v>0.32277500000000026</c:v>
                </c:pt>
                <c:pt idx="15672" formatCode="General">
                  <c:v>0.322795</c:v>
                </c:pt>
                <c:pt idx="15673" formatCode="General">
                  <c:v>0.32281600000000044</c:v>
                </c:pt>
                <c:pt idx="15674" formatCode="General">
                  <c:v>0.32283700000000032</c:v>
                </c:pt>
                <c:pt idx="15675" formatCode="General">
                  <c:v>0.32285700000000023</c:v>
                </c:pt>
                <c:pt idx="15676" formatCode="General">
                  <c:v>0.32287800000000044</c:v>
                </c:pt>
                <c:pt idx="15677" formatCode="General">
                  <c:v>0.32289800000000035</c:v>
                </c:pt>
                <c:pt idx="15678" formatCode="General">
                  <c:v>0.32291900000000023</c:v>
                </c:pt>
                <c:pt idx="15679" formatCode="General">
                  <c:v>0.32293900000000025</c:v>
                </c:pt>
                <c:pt idx="15680" formatCode="General">
                  <c:v>0.32296000000000036</c:v>
                </c:pt>
                <c:pt idx="15681" formatCode="General">
                  <c:v>0.32298100000000035</c:v>
                </c:pt>
                <c:pt idx="15682" formatCode="General">
                  <c:v>0.32300200000000023</c:v>
                </c:pt>
                <c:pt idx="15683" formatCode="General">
                  <c:v>0.32302200000000036</c:v>
                </c:pt>
                <c:pt idx="15684" formatCode="General">
                  <c:v>0.32304300000000002</c:v>
                </c:pt>
                <c:pt idx="15685" formatCode="General">
                  <c:v>0.32306300000000032</c:v>
                </c:pt>
                <c:pt idx="15686" formatCode="General">
                  <c:v>0.32308300000000023</c:v>
                </c:pt>
                <c:pt idx="15687" formatCode="General">
                  <c:v>0.32310500000000025</c:v>
                </c:pt>
                <c:pt idx="15688" formatCode="General">
                  <c:v>0.32312500000000022</c:v>
                </c:pt>
                <c:pt idx="15689" formatCode="General">
                  <c:v>0.32314600000000027</c:v>
                </c:pt>
                <c:pt idx="15690" formatCode="General">
                  <c:v>0.32316600000000023</c:v>
                </c:pt>
                <c:pt idx="15691" formatCode="General">
                  <c:v>0.32318700000000022</c:v>
                </c:pt>
                <c:pt idx="15692" formatCode="General">
                  <c:v>0.32320700000000002</c:v>
                </c:pt>
                <c:pt idx="15693" formatCode="General">
                  <c:v>0.32322800000000035</c:v>
                </c:pt>
                <c:pt idx="15694" formatCode="General">
                  <c:v>0.32324900000000001</c:v>
                </c:pt>
                <c:pt idx="15695" formatCode="General">
                  <c:v>0.32327000000000022</c:v>
                </c:pt>
                <c:pt idx="15696" formatCode="General">
                  <c:v>0.32329000000000002</c:v>
                </c:pt>
                <c:pt idx="15697" formatCode="General">
                  <c:v>0.32331100000000035</c:v>
                </c:pt>
                <c:pt idx="15698" formatCode="General">
                  <c:v>0.32333100000000026</c:v>
                </c:pt>
                <c:pt idx="15699" formatCode="General">
                  <c:v>0.32335100000000022</c:v>
                </c:pt>
                <c:pt idx="15700" formatCode="General">
                  <c:v>0.32337200000000044</c:v>
                </c:pt>
                <c:pt idx="15701" formatCode="General">
                  <c:v>0.32339300000000032</c:v>
                </c:pt>
                <c:pt idx="15702" formatCode="General">
                  <c:v>0.32341400000000037</c:v>
                </c:pt>
                <c:pt idx="15703" formatCode="General">
                  <c:v>0.32343400000000022</c:v>
                </c:pt>
                <c:pt idx="15704" formatCode="General">
                  <c:v>0.32345500000000033</c:v>
                </c:pt>
                <c:pt idx="15705" formatCode="General">
                  <c:v>0.32347500000000023</c:v>
                </c:pt>
                <c:pt idx="15706" formatCode="General">
                  <c:v>0.32349600000000023</c:v>
                </c:pt>
                <c:pt idx="15707" formatCode="General">
                  <c:v>0.32351600000000041</c:v>
                </c:pt>
                <c:pt idx="15708" formatCode="General">
                  <c:v>0.32353700000000002</c:v>
                </c:pt>
                <c:pt idx="15709" formatCode="General">
                  <c:v>0.32355700000000026</c:v>
                </c:pt>
                <c:pt idx="15710" formatCode="General">
                  <c:v>0.32357900000000023</c:v>
                </c:pt>
                <c:pt idx="15711" formatCode="General">
                  <c:v>0.32359900000000008</c:v>
                </c:pt>
                <c:pt idx="15712" formatCode="General">
                  <c:v>0.32361900000000032</c:v>
                </c:pt>
                <c:pt idx="15713" formatCode="General">
                  <c:v>0.32364000000000021</c:v>
                </c:pt>
                <c:pt idx="15714" formatCode="General">
                  <c:v>0.32366000000000023</c:v>
                </c:pt>
                <c:pt idx="15715" formatCode="General">
                  <c:v>0.32368100000000022</c:v>
                </c:pt>
                <c:pt idx="15716" formatCode="General">
                  <c:v>0.32370200000000027</c:v>
                </c:pt>
                <c:pt idx="15717" formatCode="General">
                  <c:v>0.32372300000000026</c:v>
                </c:pt>
                <c:pt idx="15718" formatCode="General">
                  <c:v>0.323743</c:v>
                </c:pt>
                <c:pt idx="15719" formatCode="General">
                  <c:v>0.32376400000000022</c:v>
                </c:pt>
                <c:pt idx="15720" formatCode="General">
                  <c:v>0.32378400000000035</c:v>
                </c:pt>
                <c:pt idx="15721" formatCode="General">
                  <c:v>0.32380500000000023</c:v>
                </c:pt>
                <c:pt idx="15722" formatCode="General">
                  <c:v>0.32382500000000042</c:v>
                </c:pt>
                <c:pt idx="15723" formatCode="General">
                  <c:v>0.32384600000000036</c:v>
                </c:pt>
                <c:pt idx="15724" formatCode="General">
                  <c:v>0.32386600000000043</c:v>
                </c:pt>
                <c:pt idx="15725" formatCode="General">
                  <c:v>0.32388700000000042</c:v>
                </c:pt>
                <c:pt idx="15726" formatCode="General">
                  <c:v>0.32390800000000036</c:v>
                </c:pt>
                <c:pt idx="15727" formatCode="General">
                  <c:v>0.32392800000000044</c:v>
                </c:pt>
                <c:pt idx="15728" formatCode="General">
                  <c:v>0.32394900000000032</c:v>
                </c:pt>
                <c:pt idx="15729" formatCode="General">
                  <c:v>0.32396900000000023</c:v>
                </c:pt>
                <c:pt idx="15730" formatCode="General">
                  <c:v>0.32399000000000022</c:v>
                </c:pt>
                <c:pt idx="15731" formatCode="General">
                  <c:v>0.32401000000000035</c:v>
                </c:pt>
                <c:pt idx="15732" formatCode="General">
                  <c:v>0.32403200000000026</c:v>
                </c:pt>
                <c:pt idx="15733" formatCode="General">
                  <c:v>0.32405200000000023</c:v>
                </c:pt>
                <c:pt idx="15734" formatCode="General">
                  <c:v>0.32407300000000022</c:v>
                </c:pt>
                <c:pt idx="15735" formatCode="General">
                  <c:v>0.32409300000000002</c:v>
                </c:pt>
                <c:pt idx="15736" formatCode="General">
                  <c:v>0.32411400000000024</c:v>
                </c:pt>
                <c:pt idx="15737" formatCode="General">
                  <c:v>0.3241340000000002</c:v>
                </c:pt>
                <c:pt idx="15738" formatCode="General">
                  <c:v>0.32415500000000008</c:v>
                </c:pt>
                <c:pt idx="15739" formatCode="General">
                  <c:v>0.32417600000000035</c:v>
                </c:pt>
                <c:pt idx="15740" formatCode="General">
                  <c:v>0.32419600000000021</c:v>
                </c:pt>
                <c:pt idx="15741" formatCode="General">
                  <c:v>0.32421700000000025</c:v>
                </c:pt>
                <c:pt idx="15742" formatCode="General">
                  <c:v>0.324237</c:v>
                </c:pt>
                <c:pt idx="15743" formatCode="General">
                  <c:v>0.32425800000000027</c:v>
                </c:pt>
                <c:pt idx="15744" formatCode="General">
                  <c:v>0.32427800000000023</c:v>
                </c:pt>
                <c:pt idx="15745" formatCode="General">
                  <c:v>0.324299</c:v>
                </c:pt>
                <c:pt idx="15746" formatCode="General">
                  <c:v>0.32431900000000036</c:v>
                </c:pt>
                <c:pt idx="15747" formatCode="General">
                  <c:v>0.32434000000000035</c:v>
                </c:pt>
                <c:pt idx="15748" formatCode="General">
                  <c:v>0.32436100000000023</c:v>
                </c:pt>
                <c:pt idx="15749" formatCode="General">
                  <c:v>0.3243820000000005</c:v>
                </c:pt>
                <c:pt idx="15750" formatCode="General">
                  <c:v>0.32440200000000036</c:v>
                </c:pt>
                <c:pt idx="15751" formatCode="General">
                  <c:v>0.32442300000000035</c:v>
                </c:pt>
                <c:pt idx="15752" formatCode="General">
                  <c:v>0.32444300000000026</c:v>
                </c:pt>
                <c:pt idx="15753" formatCode="General">
                  <c:v>0.32446300000000022</c:v>
                </c:pt>
                <c:pt idx="15754" formatCode="General">
                  <c:v>0.32448400000000044</c:v>
                </c:pt>
                <c:pt idx="15755" formatCode="General">
                  <c:v>0.32450500000000032</c:v>
                </c:pt>
                <c:pt idx="15756" formatCode="General">
                  <c:v>0.32452600000000037</c:v>
                </c:pt>
                <c:pt idx="15757" formatCode="General">
                  <c:v>0.32454600000000022</c:v>
                </c:pt>
                <c:pt idx="15758" formatCode="General">
                  <c:v>0.32456700000000033</c:v>
                </c:pt>
                <c:pt idx="15759" formatCode="General">
                  <c:v>0.32458700000000035</c:v>
                </c:pt>
                <c:pt idx="15760" formatCode="General">
                  <c:v>0.32460800000000023</c:v>
                </c:pt>
                <c:pt idx="15761" formatCode="General">
                  <c:v>0.32462900000000022</c:v>
                </c:pt>
                <c:pt idx="15762" formatCode="General">
                  <c:v>0.32465000000000027</c:v>
                </c:pt>
                <c:pt idx="15763" formatCode="General">
                  <c:v>0.32467000000000035</c:v>
                </c:pt>
                <c:pt idx="15764" formatCode="General">
                  <c:v>0.32469100000000001</c:v>
                </c:pt>
                <c:pt idx="15765" formatCode="General">
                  <c:v>0.32471100000000008</c:v>
                </c:pt>
                <c:pt idx="15766" formatCode="General">
                  <c:v>0.3247310000000001</c:v>
                </c:pt>
                <c:pt idx="15767" formatCode="General">
                  <c:v>0.32475200000000026</c:v>
                </c:pt>
                <c:pt idx="15768" formatCode="General">
                  <c:v>0.32477300000000026</c:v>
                </c:pt>
                <c:pt idx="15769" formatCode="General">
                  <c:v>0.32479400000000008</c:v>
                </c:pt>
                <c:pt idx="15770" formatCode="General">
                  <c:v>0.32481400000000044</c:v>
                </c:pt>
                <c:pt idx="15771" formatCode="General">
                  <c:v>0.32483500000000026</c:v>
                </c:pt>
                <c:pt idx="15772" formatCode="General">
                  <c:v>0.32485500000000023</c:v>
                </c:pt>
                <c:pt idx="15773" formatCode="General">
                  <c:v>0.32487600000000044</c:v>
                </c:pt>
                <c:pt idx="15774" formatCode="General">
                  <c:v>0.32489600000000035</c:v>
                </c:pt>
                <c:pt idx="15775" formatCode="General">
                  <c:v>0.32491700000000023</c:v>
                </c:pt>
                <c:pt idx="15776" formatCode="General">
                  <c:v>0.32493800000000023</c:v>
                </c:pt>
                <c:pt idx="15777" formatCode="General">
                  <c:v>0.32495900000000022</c:v>
                </c:pt>
                <c:pt idx="15778" formatCode="General">
                  <c:v>0.32497900000000035</c:v>
                </c:pt>
                <c:pt idx="15779" formatCode="General">
                  <c:v>0.32499900000000026</c:v>
                </c:pt>
                <c:pt idx="15780" formatCode="General">
                  <c:v>0.32502000000000036</c:v>
                </c:pt>
                <c:pt idx="15781" formatCode="General">
                  <c:v>0.32504000000000022</c:v>
                </c:pt>
                <c:pt idx="15782" formatCode="General">
                  <c:v>0.32506100000000032</c:v>
                </c:pt>
                <c:pt idx="15783" formatCode="General">
                  <c:v>0.32508100000000023</c:v>
                </c:pt>
                <c:pt idx="15784" formatCode="General">
                  <c:v>0.32510300000000025</c:v>
                </c:pt>
                <c:pt idx="15785" formatCode="General">
                  <c:v>0.32512300000000022</c:v>
                </c:pt>
                <c:pt idx="15786" formatCode="General">
                  <c:v>0.32514400000000027</c:v>
                </c:pt>
                <c:pt idx="15787" formatCode="General">
                  <c:v>0.32516400000000023</c:v>
                </c:pt>
                <c:pt idx="15788" formatCode="General">
                  <c:v>0.32518500000000022</c:v>
                </c:pt>
                <c:pt idx="15789" formatCode="General">
                  <c:v>0.32520500000000002</c:v>
                </c:pt>
                <c:pt idx="15790" formatCode="General">
                  <c:v>0.32522600000000035</c:v>
                </c:pt>
                <c:pt idx="15791" formatCode="General">
                  <c:v>0.32524700000000001</c:v>
                </c:pt>
                <c:pt idx="15792" formatCode="General">
                  <c:v>0.32526700000000008</c:v>
                </c:pt>
                <c:pt idx="15793" formatCode="General">
                  <c:v>0.32528800000000035</c:v>
                </c:pt>
                <c:pt idx="15794" formatCode="General">
                  <c:v>0.32530800000000043</c:v>
                </c:pt>
                <c:pt idx="15795" formatCode="General">
                  <c:v>0.32532900000000042</c:v>
                </c:pt>
                <c:pt idx="15796" formatCode="General">
                  <c:v>0.32534900000000022</c:v>
                </c:pt>
                <c:pt idx="15797" formatCode="General">
                  <c:v>0.32537000000000044</c:v>
                </c:pt>
                <c:pt idx="15798" formatCode="General">
                  <c:v>0.32539000000000023</c:v>
                </c:pt>
                <c:pt idx="15799" formatCode="General">
                  <c:v>0.32541100000000023</c:v>
                </c:pt>
                <c:pt idx="15800" formatCode="General">
                  <c:v>0.32543200000000022</c:v>
                </c:pt>
                <c:pt idx="15801" formatCode="General">
                  <c:v>0.32545300000000033</c:v>
                </c:pt>
                <c:pt idx="15802" formatCode="General">
                  <c:v>0.32547300000000023</c:v>
                </c:pt>
                <c:pt idx="15803" formatCode="General">
                  <c:v>0.32549400000000023</c:v>
                </c:pt>
                <c:pt idx="15804" formatCode="General">
                  <c:v>0.32551400000000041</c:v>
                </c:pt>
                <c:pt idx="15805" formatCode="General">
                  <c:v>0.32553500000000002</c:v>
                </c:pt>
                <c:pt idx="15806" formatCode="General">
                  <c:v>0.32555600000000023</c:v>
                </c:pt>
                <c:pt idx="15807" formatCode="General">
                  <c:v>0.32557600000000037</c:v>
                </c:pt>
                <c:pt idx="15808" formatCode="General">
                  <c:v>0.32559700000000008</c:v>
                </c:pt>
                <c:pt idx="15809" formatCode="General">
                  <c:v>0.32561700000000032</c:v>
                </c:pt>
                <c:pt idx="15810" formatCode="General">
                  <c:v>0.32563800000000021</c:v>
                </c:pt>
                <c:pt idx="15811" formatCode="General">
                  <c:v>0.32565800000000023</c:v>
                </c:pt>
                <c:pt idx="15812" formatCode="General">
                  <c:v>0.32567900000000022</c:v>
                </c:pt>
                <c:pt idx="15813" formatCode="General">
                  <c:v>0.32570000000000027</c:v>
                </c:pt>
                <c:pt idx="15814" formatCode="General">
                  <c:v>0.32572000000000023</c:v>
                </c:pt>
                <c:pt idx="15815" formatCode="General">
                  <c:v>0.325741</c:v>
                </c:pt>
                <c:pt idx="15816" formatCode="General">
                  <c:v>0.32576200000000022</c:v>
                </c:pt>
                <c:pt idx="15817" formatCode="General">
                  <c:v>0.32578200000000035</c:v>
                </c:pt>
                <c:pt idx="15818" formatCode="General">
                  <c:v>0.32580300000000023</c:v>
                </c:pt>
                <c:pt idx="15819" formatCode="General">
                  <c:v>0.32582300000000042</c:v>
                </c:pt>
                <c:pt idx="15820" formatCode="General">
                  <c:v>0.32584300000000033</c:v>
                </c:pt>
                <c:pt idx="15821" formatCode="General">
                  <c:v>0.32586400000000043</c:v>
                </c:pt>
                <c:pt idx="15822" formatCode="General">
                  <c:v>0.32588500000000042</c:v>
                </c:pt>
                <c:pt idx="15823" formatCode="General">
                  <c:v>0.32590600000000036</c:v>
                </c:pt>
                <c:pt idx="15824" formatCode="General">
                  <c:v>0.32592600000000044</c:v>
                </c:pt>
                <c:pt idx="15825" formatCode="General">
                  <c:v>0.32594700000000032</c:v>
                </c:pt>
                <c:pt idx="15826" formatCode="General">
                  <c:v>0.32596700000000023</c:v>
                </c:pt>
                <c:pt idx="15827" formatCode="General">
                  <c:v>0.32598800000000044</c:v>
                </c:pt>
                <c:pt idx="15828" formatCode="General">
                  <c:v>0.32600800000000035</c:v>
                </c:pt>
                <c:pt idx="15829" formatCode="General">
                  <c:v>0.32602900000000024</c:v>
                </c:pt>
                <c:pt idx="15830" formatCode="General">
                  <c:v>0.32605000000000023</c:v>
                </c:pt>
                <c:pt idx="15831" formatCode="General">
                  <c:v>0.32607100000000022</c:v>
                </c:pt>
                <c:pt idx="15832" formatCode="General">
                  <c:v>0.32609100000000002</c:v>
                </c:pt>
                <c:pt idx="15833" formatCode="General">
                  <c:v>0.32611100000000026</c:v>
                </c:pt>
                <c:pt idx="15834" formatCode="General">
                  <c:v>0.3261320000000002</c:v>
                </c:pt>
                <c:pt idx="15835" formatCode="General">
                  <c:v>0.32615300000000008</c:v>
                </c:pt>
                <c:pt idx="15836" formatCode="General">
                  <c:v>0.32617300000000032</c:v>
                </c:pt>
                <c:pt idx="15837" formatCode="General">
                  <c:v>0.32619400000000021</c:v>
                </c:pt>
                <c:pt idx="15838" formatCode="General">
                  <c:v>0.32621500000000025</c:v>
                </c:pt>
                <c:pt idx="15839" formatCode="General">
                  <c:v>0.326235</c:v>
                </c:pt>
                <c:pt idx="15840" formatCode="General">
                  <c:v>0.32625600000000027</c:v>
                </c:pt>
                <c:pt idx="15841" formatCode="General">
                  <c:v>0.32627600000000023</c:v>
                </c:pt>
                <c:pt idx="15842" formatCode="General">
                  <c:v>0.326297</c:v>
                </c:pt>
                <c:pt idx="15843" formatCode="General">
                  <c:v>0.32631800000000044</c:v>
                </c:pt>
                <c:pt idx="15844" formatCode="General">
                  <c:v>0.32633800000000035</c:v>
                </c:pt>
                <c:pt idx="15845" formatCode="General">
                  <c:v>0.32635900000000023</c:v>
                </c:pt>
                <c:pt idx="15846" formatCode="General">
                  <c:v>0.32637900000000042</c:v>
                </c:pt>
                <c:pt idx="15847" formatCode="General">
                  <c:v>0.32640000000000036</c:v>
                </c:pt>
                <c:pt idx="15848" formatCode="General">
                  <c:v>0.32642000000000043</c:v>
                </c:pt>
                <c:pt idx="15849" formatCode="General">
                  <c:v>0.32644100000000026</c:v>
                </c:pt>
                <c:pt idx="15850" formatCode="General">
                  <c:v>0.32646100000000022</c:v>
                </c:pt>
                <c:pt idx="15851" formatCode="General">
                  <c:v>0.32648300000000036</c:v>
                </c:pt>
                <c:pt idx="15852" formatCode="General">
                  <c:v>0.32650300000000032</c:v>
                </c:pt>
                <c:pt idx="15853" formatCode="General">
                  <c:v>0.32652400000000037</c:v>
                </c:pt>
                <c:pt idx="15854" formatCode="General">
                  <c:v>0.32654400000000022</c:v>
                </c:pt>
                <c:pt idx="15855" formatCode="General">
                  <c:v>0.32656500000000033</c:v>
                </c:pt>
                <c:pt idx="15856" formatCode="General">
                  <c:v>0.32658500000000035</c:v>
                </c:pt>
                <c:pt idx="15857" formatCode="General">
                  <c:v>0.32660600000000023</c:v>
                </c:pt>
                <c:pt idx="15858" formatCode="General">
                  <c:v>0.32662700000000022</c:v>
                </c:pt>
                <c:pt idx="15859" formatCode="General">
                  <c:v>0.32664700000000002</c:v>
                </c:pt>
                <c:pt idx="15860" formatCode="General">
                  <c:v>0.32666800000000024</c:v>
                </c:pt>
                <c:pt idx="15861" formatCode="General">
                  <c:v>0.32668800000000037</c:v>
                </c:pt>
                <c:pt idx="15862" formatCode="General">
                  <c:v>0.32670900000000008</c:v>
                </c:pt>
                <c:pt idx="15863" formatCode="General">
                  <c:v>0.32672900000000032</c:v>
                </c:pt>
                <c:pt idx="15864" formatCode="General">
                  <c:v>0.32675000000000021</c:v>
                </c:pt>
                <c:pt idx="15865" formatCode="General">
                  <c:v>0.32677100000000026</c:v>
                </c:pt>
                <c:pt idx="15866" formatCode="General">
                  <c:v>0.326791</c:v>
                </c:pt>
                <c:pt idx="15867" formatCode="General">
                  <c:v>0.32681200000000044</c:v>
                </c:pt>
                <c:pt idx="15868" formatCode="General">
                  <c:v>0.32683300000000026</c:v>
                </c:pt>
                <c:pt idx="15869" formatCode="General">
                  <c:v>0.32685300000000023</c:v>
                </c:pt>
                <c:pt idx="15870" formatCode="General">
                  <c:v>0.32687400000000044</c:v>
                </c:pt>
                <c:pt idx="15871" formatCode="General">
                  <c:v>0.32689400000000035</c:v>
                </c:pt>
                <c:pt idx="15872" formatCode="General">
                  <c:v>0.32691500000000023</c:v>
                </c:pt>
                <c:pt idx="15873" formatCode="General">
                  <c:v>0.32693500000000025</c:v>
                </c:pt>
                <c:pt idx="15874" formatCode="General">
                  <c:v>0.32695600000000036</c:v>
                </c:pt>
                <c:pt idx="15875" formatCode="General">
                  <c:v>0.32697700000000035</c:v>
                </c:pt>
                <c:pt idx="15876" formatCode="General">
                  <c:v>0.32699700000000026</c:v>
                </c:pt>
                <c:pt idx="15877" formatCode="General">
                  <c:v>0.32701800000000036</c:v>
                </c:pt>
                <c:pt idx="15878" formatCode="General">
                  <c:v>0.32703800000000022</c:v>
                </c:pt>
                <c:pt idx="15879" formatCode="General">
                  <c:v>0.32705900000000032</c:v>
                </c:pt>
                <c:pt idx="15880" formatCode="General">
                  <c:v>0.32708000000000037</c:v>
                </c:pt>
                <c:pt idx="15881" formatCode="General">
                  <c:v>0.32710000000000022</c:v>
                </c:pt>
                <c:pt idx="15882" formatCode="General">
                  <c:v>0.32712100000000022</c:v>
                </c:pt>
                <c:pt idx="15883" formatCode="General">
                  <c:v>0.32714200000000027</c:v>
                </c:pt>
                <c:pt idx="15884" formatCode="General">
                  <c:v>0.32716200000000023</c:v>
                </c:pt>
                <c:pt idx="15885" formatCode="General">
                  <c:v>0.32718300000000022</c:v>
                </c:pt>
                <c:pt idx="15886" formatCode="General">
                  <c:v>0.32720300000000002</c:v>
                </c:pt>
                <c:pt idx="15887" formatCode="General">
                  <c:v>0.32722400000000035</c:v>
                </c:pt>
                <c:pt idx="15888" formatCode="General">
                  <c:v>0.3272440000000002</c:v>
                </c:pt>
                <c:pt idx="15889" formatCode="General">
                  <c:v>0.32726500000000008</c:v>
                </c:pt>
                <c:pt idx="15890" formatCode="General">
                  <c:v>0.32728600000000035</c:v>
                </c:pt>
                <c:pt idx="15891" formatCode="General">
                  <c:v>0.32730600000000043</c:v>
                </c:pt>
                <c:pt idx="15892" formatCode="General">
                  <c:v>0.32732700000000042</c:v>
                </c:pt>
                <c:pt idx="15893" formatCode="General">
                  <c:v>0.32734700000000022</c:v>
                </c:pt>
                <c:pt idx="15894" formatCode="General">
                  <c:v>0.32736800000000044</c:v>
                </c:pt>
                <c:pt idx="15895" formatCode="General">
                  <c:v>0.32738800000000051</c:v>
                </c:pt>
                <c:pt idx="15896" formatCode="General">
                  <c:v>0.32741000000000037</c:v>
                </c:pt>
                <c:pt idx="15897" formatCode="General">
                  <c:v>0.32743000000000022</c:v>
                </c:pt>
                <c:pt idx="15898" formatCode="General">
                  <c:v>0.32745100000000033</c:v>
                </c:pt>
                <c:pt idx="15899" formatCode="General">
                  <c:v>0.32747100000000023</c:v>
                </c:pt>
                <c:pt idx="15900" formatCode="General">
                  <c:v>0.32749100000000025</c:v>
                </c:pt>
                <c:pt idx="15901" formatCode="General">
                  <c:v>0.32751200000000041</c:v>
                </c:pt>
                <c:pt idx="15902" formatCode="General">
                  <c:v>0.32753300000000002</c:v>
                </c:pt>
                <c:pt idx="15903" formatCode="General">
                  <c:v>0.32755300000000026</c:v>
                </c:pt>
                <c:pt idx="15904" formatCode="General">
                  <c:v>0.32757400000000036</c:v>
                </c:pt>
                <c:pt idx="15905" formatCode="General">
                  <c:v>0.32759500000000008</c:v>
                </c:pt>
                <c:pt idx="15906" formatCode="General">
                  <c:v>0.32761500000000032</c:v>
                </c:pt>
                <c:pt idx="15907" formatCode="General">
                  <c:v>0.3276360000000002</c:v>
                </c:pt>
                <c:pt idx="15908" formatCode="General">
                  <c:v>0.32765600000000022</c:v>
                </c:pt>
                <c:pt idx="15909" formatCode="General">
                  <c:v>0.32767700000000022</c:v>
                </c:pt>
                <c:pt idx="15910" formatCode="General">
                  <c:v>0.32769700000000002</c:v>
                </c:pt>
                <c:pt idx="15911" formatCode="General">
                  <c:v>0.32771800000000023</c:v>
                </c:pt>
                <c:pt idx="15912" formatCode="General">
                  <c:v>0.327739</c:v>
                </c:pt>
                <c:pt idx="15913" formatCode="General">
                  <c:v>0.32775900000000002</c:v>
                </c:pt>
                <c:pt idx="15914" formatCode="General">
                  <c:v>0.32778000000000035</c:v>
                </c:pt>
                <c:pt idx="15915" formatCode="General">
                  <c:v>0.32780000000000037</c:v>
                </c:pt>
                <c:pt idx="15916" formatCode="General">
                  <c:v>0.32782100000000042</c:v>
                </c:pt>
                <c:pt idx="15917" formatCode="General">
                  <c:v>0.32784200000000036</c:v>
                </c:pt>
                <c:pt idx="15918" formatCode="General">
                  <c:v>0.32786300000000035</c:v>
                </c:pt>
                <c:pt idx="15919" formatCode="General">
                  <c:v>0.32788300000000042</c:v>
                </c:pt>
                <c:pt idx="15920" formatCode="General">
                  <c:v>0.32790400000000036</c:v>
                </c:pt>
                <c:pt idx="15921" formatCode="General">
                  <c:v>0.32792400000000044</c:v>
                </c:pt>
                <c:pt idx="15922" formatCode="General">
                  <c:v>0.32794500000000032</c:v>
                </c:pt>
                <c:pt idx="15923" formatCode="General">
                  <c:v>0.32796500000000023</c:v>
                </c:pt>
                <c:pt idx="15924" formatCode="General">
                  <c:v>0.32798600000000044</c:v>
                </c:pt>
                <c:pt idx="15925" formatCode="General">
                  <c:v>0.32800700000000033</c:v>
                </c:pt>
                <c:pt idx="15926" formatCode="General">
                  <c:v>0.32802800000000043</c:v>
                </c:pt>
                <c:pt idx="15927" formatCode="General">
                  <c:v>0.32804800000000023</c:v>
                </c:pt>
                <c:pt idx="15928" formatCode="General">
                  <c:v>0.32806800000000041</c:v>
                </c:pt>
                <c:pt idx="15929" formatCode="General">
                  <c:v>0.32808900000000035</c:v>
                </c:pt>
                <c:pt idx="15930" formatCode="General">
                  <c:v>0.32810900000000026</c:v>
                </c:pt>
                <c:pt idx="15931" formatCode="General">
                  <c:v>0.32813000000000025</c:v>
                </c:pt>
                <c:pt idx="15932" formatCode="General">
                  <c:v>0.32815100000000008</c:v>
                </c:pt>
                <c:pt idx="15933" formatCode="General">
                  <c:v>0.32817100000000032</c:v>
                </c:pt>
                <c:pt idx="15934" formatCode="General">
                  <c:v>0.32819200000000021</c:v>
                </c:pt>
                <c:pt idx="15935" formatCode="General">
                  <c:v>0.32821300000000025</c:v>
                </c:pt>
                <c:pt idx="15936" formatCode="General">
                  <c:v>0.328233</c:v>
                </c:pt>
                <c:pt idx="15937" formatCode="General">
                  <c:v>0.32825400000000027</c:v>
                </c:pt>
                <c:pt idx="15938" formatCode="General">
                  <c:v>0.32827400000000023</c:v>
                </c:pt>
                <c:pt idx="15939" formatCode="General">
                  <c:v>0.328295</c:v>
                </c:pt>
                <c:pt idx="15940" formatCode="General">
                  <c:v>0.32831500000000036</c:v>
                </c:pt>
                <c:pt idx="15941" formatCode="General">
                  <c:v>0.32833600000000035</c:v>
                </c:pt>
                <c:pt idx="15942" formatCode="General">
                  <c:v>0.32835700000000023</c:v>
                </c:pt>
                <c:pt idx="15943" formatCode="General">
                  <c:v>0.32837700000000042</c:v>
                </c:pt>
                <c:pt idx="15944" formatCode="General">
                  <c:v>0.32839800000000036</c:v>
                </c:pt>
                <c:pt idx="15945" formatCode="General">
                  <c:v>0.32841800000000043</c:v>
                </c:pt>
                <c:pt idx="15946" formatCode="General">
                  <c:v>0.32843900000000026</c:v>
                </c:pt>
                <c:pt idx="15947" formatCode="General">
                  <c:v>0.32846000000000036</c:v>
                </c:pt>
                <c:pt idx="15948" formatCode="General">
                  <c:v>0.32848100000000036</c:v>
                </c:pt>
                <c:pt idx="15949" formatCode="General">
                  <c:v>0.32850100000000032</c:v>
                </c:pt>
                <c:pt idx="15950" formatCode="General">
                  <c:v>0.32852200000000037</c:v>
                </c:pt>
                <c:pt idx="15951" formatCode="General">
                  <c:v>0.32854200000000022</c:v>
                </c:pt>
                <c:pt idx="15952" formatCode="General">
                  <c:v>0.32856300000000033</c:v>
                </c:pt>
                <c:pt idx="15953" formatCode="General">
                  <c:v>0.32858300000000024</c:v>
                </c:pt>
                <c:pt idx="15954" formatCode="General">
                  <c:v>0.32860400000000023</c:v>
                </c:pt>
                <c:pt idx="15955" formatCode="General">
                  <c:v>0.32862400000000042</c:v>
                </c:pt>
                <c:pt idx="15956" formatCode="General">
                  <c:v>0.32864500000000002</c:v>
                </c:pt>
                <c:pt idx="15957" formatCode="General">
                  <c:v>0.32866600000000024</c:v>
                </c:pt>
                <c:pt idx="15958" formatCode="General">
                  <c:v>0.32868600000000037</c:v>
                </c:pt>
                <c:pt idx="15959" formatCode="General">
                  <c:v>0.32870700000000008</c:v>
                </c:pt>
                <c:pt idx="15960" formatCode="General">
                  <c:v>0.32872700000000032</c:v>
                </c:pt>
                <c:pt idx="15961" formatCode="General">
                  <c:v>0.32874800000000021</c:v>
                </c:pt>
                <c:pt idx="15962" formatCode="General">
                  <c:v>0.32876800000000023</c:v>
                </c:pt>
                <c:pt idx="15963" formatCode="General">
                  <c:v>0.32879000000000008</c:v>
                </c:pt>
                <c:pt idx="15964" formatCode="General">
                  <c:v>0.32881000000000044</c:v>
                </c:pt>
                <c:pt idx="15965" formatCode="General">
                  <c:v>0.32883100000000026</c:v>
                </c:pt>
                <c:pt idx="15966" formatCode="General">
                  <c:v>0.32885100000000023</c:v>
                </c:pt>
                <c:pt idx="15967" formatCode="General">
                  <c:v>0.32887100000000036</c:v>
                </c:pt>
                <c:pt idx="15968" formatCode="General">
                  <c:v>0.32889200000000035</c:v>
                </c:pt>
                <c:pt idx="15969" formatCode="General">
                  <c:v>0.32891200000000037</c:v>
                </c:pt>
                <c:pt idx="15970" formatCode="General">
                  <c:v>0.32893400000000023</c:v>
                </c:pt>
                <c:pt idx="15971" formatCode="General">
                  <c:v>0.32895400000000036</c:v>
                </c:pt>
                <c:pt idx="15972" formatCode="General">
                  <c:v>0.32897500000000035</c:v>
                </c:pt>
                <c:pt idx="15973" formatCode="General">
                  <c:v>0.32899500000000026</c:v>
                </c:pt>
                <c:pt idx="15974" formatCode="General">
                  <c:v>0.32901600000000036</c:v>
                </c:pt>
                <c:pt idx="15975" formatCode="General">
                  <c:v>0.32903600000000022</c:v>
                </c:pt>
                <c:pt idx="15976" formatCode="General">
                  <c:v>0.32905700000000032</c:v>
                </c:pt>
                <c:pt idx="15977" formatCode="General">
                  <c:v>0.32907700000000023</c:v>
                </c:pt>
                <c:pt idx="15978" formatCode="General">
                  <c:v>0.32909800000000022</c:v>
                </c:pt>
                <c:pt idx="15979" formatCode="General">
                  <c:v>0.32911900000000033</c:v>
                </c:pt>
                <c:pt idx="15980" formatCode="General">
                  <c:v>0.32913900000000001</c:v>
                </c:pt>
                <c:pt idx="15981" formatCode="General">
                  <c:v>0.32916000000000023</c:v>
                </c:pt>
                <c:pt idx="15982" formatCode="General">
                  <c:v>0.32918000000000036</c:v>
                </c:pt>
                <c:pt idx="15983" formatCode="General">
                  <c:v>0.32920100000000002</c:v>
                </c:pt>
                <c:pt idx="15984" formatCode="General">
                  <c:v>0.32922100000000032</c:v>
                </c:pt>
                <c:pt idx="15985" formatCode="General">
                  <c:v>0.3292420000000002</c:v>
                </c:pt>
                <c:pt idx="15986" formatCode="General">
                  <c:v>0.32926300000000008</c:v>
                </c:pt>
                <c:pt idx="15987" formatCode="General">
                  <c:v>0.32928400000000035</c:v>
                </c:pt>
                <c:pt idx="15988" formatCode="General">
                  <c:v>0.32930400000000043</c:v>
                </c:pt>
                <c:pt idx="15989" formatCode="General">
                  <c:v>0.32932500000000042</c:v>
                </c:pt>
                <c:pt idx="15990" formatCode="General">
                  <c:v>0.32934500000000022</c:v>
                </c:pt>
                <c:pt idx="15991" formatCode="General">
                  <c:v>0.32936600000000044</c:v>
                </c:pt>
                <c:pt idx="15992" formatCode="General">
                  <c:v>0.32938700000000043</c:v>
                </c:pt>
                <c:pt idx="15993" formatCode="General">
                  <c:v>0.32940700000000023</c:v>
                </c:pt>
                <c:pt idx="15994" formatCode="General">
                  <c:v>0.32942800000000044</c:v>
                </c:pt>
                <c:pt idx="15995" formatCode="General">
                  <c:v>0.32944800000000035</c:v>
                </c:pt>
                <c:pt idx="15996" formatCode="General">
                  <c:v>0.32946900000000023</c:v>
                </c:pt>
                <c:pt idx="15997" formatCode="General">
                  <c:v>0.32948900000000042</c:v>
                </c:pt>
                <c:pt idx="15998" formatCode="General">
                  <c:v>0.32951000000000041</c:v>
                </c:pt>
                <c:pt idx="15999" formatCode="General">
                  <c:v>0.32953100000000002</c:v>
                </c:pt>
                <c:pt idx="16000" formatCode="General">
                  <c:v>0.32955200000000023</c:v>
                </c:pt>
                <c:pt idx="16001" formatCode="General">
                  <c:v>0.32957200000000036</c:v>
                </c:pt>
                <c:pt idx="16002" formatCode="General">
                  <c:v>0.32959300000000002</c:v>
                </c:pt>
                <c:pt idx="16003" formatCode="General">
                  <c:v>0.32961300000000032</c:v>
                </c:pt>
                <c:pt idx="16004" formatCode="General">
                  <c:v>0.3296340000000002</c:v>
                </c:pt>
                <c:pt idx="16005" formatCode="General">
                  <c:v>0.32965400000000022</c:v>
                </c:pt>
                <c:pt idx="16006" formatCode="General">
                  <c:v>0.32967500000000022</c:v>
                </c:pt>
                <c:pt idx="16007" formatCode="General">
                  <c:v>0.32969500000000002</c:v>
                </c:pt>
                <c:pt idx="16008" formatCode="General">
                  <c:v>0.32971600000000023</c:v>
                </c:pt>
                <c:pt idx="16009" formatCode="General">
                  <c:v>0.329737</c:v>
                </c:pt>
                <c:pt idx="16010" formatCode="General">
                  <c:v>0.32975700000000002</c:v>
                </c:pt>
                <c:pt idx="16011" formatCode="General">
                  <c:v>0.32977800000000035</c:v>
                </c:pt>
                <c:pt idx="16012" formatCode="General">
                  <c:v>0.3297980000000002</c:v>
                </c:pt>
                <c:pt idx="16013" formatCode="General">
                  <c:v>0.32981900000000042</c:v>
                </c:pt>
                <c:pt idx="16014" formatCode="General">
                  <c:v>0.32983900000000033</c:v>
                </c:pt>
                <c:pt idx="16015" formatCode="General">
                  <c:v>0.32986100000000035</c:v>
                </c:pt>
                <c:pt idx="16016" formatCode="General">
                  <c:v>0.32988100000000042</c:v>
                </c:pt>
                <c:pt idx="16017" formatCode="General">
                  <c:v>0.32990200000000036</c:v>
                </c:pt>
                <c:pt idx="16018" formatCode="General">
                  <c:v>0.32992200000000044</c:v>
                </c:pt>
                <c:pt idx="16019" formatCode="General">
                  <c:v>0.32994300000000032</c:v>
                </c:pt>
                <c:pt idx="16020" formatCode="General">
                  <c:v>0.32996300000000023</c:v>
                </c:pt>
                <c:pt idx="16021" formatCode="General">
                  <c:v>0.32998400000000044</c:v>
                </c:pt>
                <c:pt idx="16022" formatCode="General">
                  <c:v>0.33000500000000033</c:v>
                </c:pt>
                <c:pt idx="16023" formatCode="General">
                  <c:v>0.33002500000000023</c:v>
                </c:pt>
                <c:pt idx="16024" formatCode="General">
                  <c:v>0.33004600000000023</c:v>
                </c:pt>
                <c:pt idx="16025" formatCode="General">
                  <c:v>0.33006600000000041</c:v>
                </c:pt>
                <c:pt idx="16026" formatCode="General">
                  <c:v>0.33008700000000035</c:v>
                </c:pt>
                <c:pt idx="16027" formatCode="General">
                  <c:v>0.33010700000000026</c:v>
                </c:pt>
                <c:pt idx="16028" formatCode="General">
                  <c:v>0.33012800000000037</c:v>
                </c:pt>
                <c:pt idx="16029" formatCode="General">
                  <c:v>0.33014800000000022</c:v>
                </c:pt>
                <c:pt idx="16030" formatCode="General">
                  <c:v>0.33016900000000032</c:v>
                </c:pt>
                <c:pt idx="16031" formatCode="General">
                  <c:v>0.33019000000000026</c:v>
                </c:pt>
                <c:pt idx="16032" formatCode="General">
                  <c:v>0.33021100000000025</c:v>
                </c:pt>
                <c:pt idx="16033" formatCode="General">
                  <c:v>0.330231</c:v>
                </c:pt>
                <c:pt idx="16034" formatCode="General">
                  <c:v>0.33025100000000002</c:v>
                </c:pt>
                <c:pt idx="16035" formatCode="General">
                  <c:v>0.33027200000000023</c:v>
                </c:pt>
                <c:pt idx="16036" formatCode="General">
                  <c:v>0.3302920000000002</c:v>
                </c:pt>
                <c:pt idx="16037" formatCode="General">
                  <c:v>0.33031400000000044</c:v>
                </c:pt>
                <c:pt idx="16038" formatCode="General">
                  <c:v>0.33033400000000035</c:v>
                </c:pt>
                <c:pt idx="16039" formatCode="General">
                  <c:v>0.33035500000000023</c:v>
                </c:pt>
                <c:pt idx="16040" formatCode="General">
                  <c:v>0.33037500000000042</c:v>
                </c:pt>
                <c:pt idx="16041" formatCode="General">
                  <c:v>0.33039600000000036</c:v>
                </c:pt>
                <c:pt idx="16042" formatCode="General">
                  <c:v>0.33041600000000043</c:v>
                </c:pt>
                <c:pt idx="16043" formatCode="General">
                  <c:v>0.33043700000000026</c:v>
                </c:pt>
                <c:pt idx="16044" formatCode="General">
                  <c:v>0.33045700000000022</c:v>
                </c:pt>
                <c:pt idx="16045" formatCode="General">
                  <c:v>0.33047800000000044</c:v>
                </c:pt>
                <c:pt idx="16046" formatCode="General">
                  <c:v>0.33049900000000032</c:v>
                </c:pt>
                <c:pt idx="16047" formatCode="General">
                  <c:v>0.33051900000000023</c:v>
                </c:pt>
                <c:pt idx="16048" formatCode="General">
                  <c:v>0.33054000000000022</c:v>
                </c:pt>
                <c:pt idx="16049" formatCode="General">
                  <c:v>0.33056000000000035</c:v>
                </c:pt>
                <c:pt idx="16050" formatCode="General">
                  <c:v>0.33058100000000024</c:v>
                </c:pt>
                <c:pt idx="16051" formatCode="General">
                  <c:v>0.33060100000000026</c:v>
                </c:pt>
                <c:pt idx="16052" formatCode="General">
                  <c:v>0.33062200000000042</c:v>
                </c:pt>
                <c:pt idx="16053" formatCode="General">
                  <c:v>0.33064300000000002</c:v>
                </c:pt>
                <c:pt idx="16054" formatCode="General">
                  <c:v>0.33066400000000024</c:v>
                </c:pt>
                <c:pt idx="16055" formatCode="General">
                  <c:v>0.33068400000000037</c:v>
                </c:pt>
                <c:pt idx="16056" formatCode="General">
                  <c:v>0.33070500000000008</c:v>
                </c:pt>
                <c:pt idx="16057" formatCode="General">
                  <c:v>0.33072500000000032</c:v>
                </c:pt>
                <c:pt idx="16058" formatCode="General">
                  <c:v>0.33074600000000021</c:v>
                </c:pt>
                <c:pt idx="16059" formatCode="General">
                  <c:v>0.33076600000000023</c:v>
                </c:pt>
                <c:pt idx="16060" formatCode="General">
                  <c:v>0.33078700000000022</c:v>
                </c:pt>
                <c:pt idx="16061" formatCode="General">
                  <c:v>0.33080800000000044</c:v>
                </c:pt>
                <c:pt idx="16062" formatCode="General">
                  <c:v>0.33082800000000051</c:v>
                </c:pt>
                <c:pt idx="16063" formatCode="General">
                  <c:v>0.33084900000000023</c:v>
                </c:pt>
                <c:pt idx="16064" formatCode="General">
                  <c:v>0.33086900000000036</c:v>
                </c:pt>
                <c:pt idx="16065" formatCode="General">
                  <c:v>0.33089000000000035</c:v>
                </c:pt>
                <c:pt idx="16066" formatCode="General">
                  <c:v>0.33091100000000023</c:v>
                </c:pt>
                <c:pt idx="16067" formatCode="General">
                  <c:v>0.33093200000000023</c:v>
                </c:pt>
                <c:pt idx="16068" formatCode="General">
                  <c:v>0.33095200000000036</c:v>
                </c:pt>
                <c:pt idx="16069" formatCode="General">
                  <c:v>0.33097300000000035</c:v>
                </c:pt>
                <c:pt idx="16070" formatCode="General">
                  <c:v>0.33099300000000026</c:v>
                </c:pt>
                <c:pt idx="16071" formatCode="General">
                  <c:v>0.33101400000000036</c:v>
                </c:pt>
                <c:pt idx="16072" formatCode="General">
                  <c:v>0.33103400000000027</c:v>
                </c:pt>
                <c:pt idx="16073" formatCode="General">
                  <c:v>0.33105500000000032</c:v>
                </c:pt>
                <c:pt idx="16074" formatCode="General">
                  <c:v>0.33107600000000037</c:v>
                </c:pt>
                <c:pt idx="16075" formatCode="General">
                  <c:v>0.33109600000000022</c:v>
                </c:pt>
                <c:pt idx="16076" formatCode="General">
                  <c:v>0.33111700000000033</c:v>
                </c:pt>
                <c:pt idx="16077" formatCode="General">
                  <c:v>0.33113700000000001</c:v>
                </c:pt>
                <c:pt idx="16078" formatCode="General">
                  <c:v>0.33115800000000023</c:v>
                </c:pt>
                <c:pt idx="16079" formatCode="General">
                  <c:v>0.33117800000000036</c:v>
                </c:pt>
                <c:pt idx="16080" formatCode="General">
                  <c:v>0.33119900000000002</c:v>
                </c:pt>
                <c:pt idx="16081" formatCode="General">
                  <c:v>0.33121900000000032</c:v>
                </c:pt>
                <c:pt idx="16082" formatCode="General">
                  <c:v>0.33124100000000001</c:v>
                </c:pt>
                <c:pt idx="16083" formatCode="General">
                  <c:v>0.33126100000000008</c:v>
                </c:pt>
                <c:pt idx="16084" formatCode="General">
                  <c:v>0.33128200000000035</c:v>
                </c:pt>
                <c:pt idx="16085" formatCode="General">
                  <c:v>0.33130200000000043</c:v>
                </c:pt>
                <c:pt idx="16086" formatCode="General">
                  <c:v>0.33132300000000042</c:v>
                </c:pt>
                <c:pt idx="16087" formatCode="General">
                  <c:v>0.33134300000000022</c:v>
                </c:pt>
                <c:pt idx="16088" formatCode="General">
                  <c:v>0.33136300000000035</c:v>
                </c:pt>
                <c:pt idx="16089" formatCode="General">
                  <c:v>0.33138500000000043</c:v>
                </c:pt>
                <c:pt idx="16090" formatCode="General">
                  <c:v>0.33140500000000023</c:v>
                </c:pt>
                <c:pt idx="16091" formatCode="General">
                  <c:v>0.33142600000000044</c:v>
                </c:pt>
                <c:pt idx="16092" formatCode="General">
                  <c:v>0.33144600000000035</c:v>
                </c:pt>
                <c:pt idx="16093" formatCode="General">
                  <c:v>0.33146700000000023</c:v>
                </c:pt>
                <c:pt idx="16094" formatCode="General">
                  <c:v>0.33148700000000042</c:v>
                </c:pt>
                <c:pt idx="16095" formatCode="General">
                  <c:v>0.33150800000000036</c:v>
                </c:pt>
                <c:pt idx="16096" formatCode="General">
                  <c:v>0.33152800000000043</c:v>
                </c:pt>
                <c:pt idx="16097" formatCode="General">
                  <c:v>0.33154900000000026</c:v>
                </c:pt>
                <c:pt idx="16098" formatCode="General">
                  <c:v>0.33157000000000036</c:v>
                </c:pt>
                <c:pt idx="16099" formatCode="General">
                  <c:v>0.33159100000000002</c:v>
                </c:pt>
                <c:pt idx="16100" formatCode="General">
                  <c:v>0.33161100000000032</c:v>
                </c:pt>
                <c:pt idx="16101" formatCode="General">
                  <c:v>0.33163100000000001</c:v>
                </c:pt>
                <c:pt idx="16102" formatCode="General">
                  <c:v>0.33165200000000022</c:v>
                </c:pt>
                <c:pt idx="16103" formatCode="General">
                  <c:v>0.33167200000000036</c:v>
                </c:pt>
                <c:pt idx="16104" formatCode="General">
                  <c:v>0.33169400000000027</c:v>
                </c:pt>
                <c:pt idx="16105" formatCode="General">
                  <c:v>0.33171400000000023</c:v>
                </c:pt>
                <c:pt idx="16106" formatCode="General">
                  <c:v>0.331735</c:v>
                </c:pt>
                <c:pt idx="16107" formatCode="General">
                  <c:v>0.33175500000000002</c:v>
                </c:pt>
                <c:pt idx="16108" formatCode="General">
                  <c:v>0.33177600000000035</c:v>
                </c:pt>
                <c:pt idx="16109" formatCode="General">
                  <c:v>0.3317960000000002</c:v>
                </c:pt>
                <c:pt idx="16110" formatCode="General">
                  <c:v>0.33181700000000042</c:v>
                </c:pt>
                <c:pt idx="16111" formatCode="General">
                  <c:v>0.33183800000000035</c:v>
                </c:pt>
                <c:pt idx="16112" formatCode="General">
                  <c:v>0.33185800000000043</c:v>
                </c:pt>
                <c:pt idx="16113" formatCode="General">
                  <c:v>0.33187900000000042</c:v>
                </c:pt>
                <c:pt idx="16114" formatCode="General">
                  <c:v>0.33189900000000022</c:v>
                </c:pt>
                <c:pt idx="16115" formatCode="General">
                  <c:v>0.33192000000000044</c:v>
                </c:pt>
                <c:pt idx="16116" formatCode="General">
                  <c:v>0.33194000000000023</c:v>
                </c:pt>
                <c:pt idx="16117" formatCode="General">
                  <c:v>0.33196100000000023</c:v>
                </c:pt>
                <c:pt idx="16118" formatCode="General">
                  <c:v>0.33198100000000041</c:v>
                </c:pt>
                <c:pt idx="16119" formatCode="General">
                  <c:v>0.33200200000000035</c:v>
                </c:pt>
                <c:pt idx="16120" formatCode="General">
                  <c:v>0.33202300000000023</c:v>
                </c:pt>
                <c:pt idx="16121" formatCode="General">
                  <c:v>0.33204400000000023</c:v>
                </c:pt>
                <c:pt idx="16122" formatCode="General">
                  <c:v>0.33206400000000041</c:v>
                </c:pt>
                <c:pt idx="16123" formatCode="General">
                  <c:v>0.33208500000000035</c:v>
                </c:pt>
                <c:pt idx="16124" formatCode="General">
                  <c:v>0.33210500000000026</c:v>
                </c:pt>
                <c:pt idx="16125" formatCode="General">
                  <c:v>0.33212600000000037</c:v>
                </c:pt>
                <c:pt idx="16126" formatCode="General">
                  <c:v>0.33214600000000022</c:v>
                </c:pt>
                <c:pt idx="16127" formatCode="General">
                  <c:v>0.33216700000000032</c:v>
                </c:pt>
                <c:pt idx="16128" formatCode="General">
                  <c:v>0.33218800000000037</c:v>
                </c:pt>
                <c:pt idx="16129" formatCode="General">
                  <c:v>0.33220800000000023</c:v>
                </c:pt>
                <c:pt idx="16130" formatCode="General">
                  <c:v>0.33222900000000022</c:v>
                </c:pt>
                <c:pt idx="16131" formatCode="General">
                  <c:v>0.33224900000000002</c:v>
                </c:pt>
                <c:pt idx="16132" formatCode="General">
                  <c:v>0.33227000000000023</c:v>
                </c:pt>
                <c:pt idx="16133" formatCode="General">
                  <c:v>0.332291</c:v>
                </c:pt>
                <c:pt idx="16134" formatCode="General">
                  <c:v>0.33231200000000044</c:v>
                </c:pt>
                <c:pt idx="16135" formatCode="General">
                  <c:v>0.33233200000000035</c:v>
                </c:pt>
                <c:pt idx="16136" formatCode="General">
                  <c:v>0.33235300000000023</c:v>
                </c:pt>
                <c:pt idx="16137" formatCode="General">
                  <c:v>0.33237300000000042</c:v>
                </c:pt>
                <c:pt idx="16138" formatCode="General">
                  <c:v>0.33239400000000036</c:v>
                </c:pt>
                <c:pt idx="16139" formatCode="General">
                  <c:v>0.33241400000000043</c:v>
                </c:pt>
                <c:pt idx="16140" formatCode="General">
                  <c:v>0.33243500000000026</c:v>
                </c:pt>
                <c:pt idx="16141" formatCode="General">
                  <c:v>0.33245600000000036</c:v>
                </c:pt>
                <c:pt idx="16142" formatCode="General">
                  <c:v>0.33247600000000044</c:v>
                </c:pt>
                <c:pt idx="16143" formatCode="General">
                  <c:v>0.33249700000000032</c:v>
                </c:pt>
                <c:pt idx="16144" formatCode="General">
                  <c:v>0.33251700000000023</c:v>
                </c:pt>
                <c:pt idx="16145" formatCode="General">
                  <c:v>0.33253800000000022</c:v>
                </c:pt>
                <c:pt idx="16146" formatCode="General">
                  <c:v>0.33255800000000035</c:v>
                </c:pt>
                <c:pt idx="16147" formatCode="General">
                  <c:v>0.33257900000000024</c:v>
                </c:pt>
                <c:pt idx="16148" formatCode="General">
                  <c:v>0.33260000000000023</c:v>
                </c:pt>
                <c:pt idx="16149" formatCode="General">
                  <c:v>0.33262100000000022</c:v>
                </c:pt>
                <c:pt idx="16150" formatCode="General">
                  <c:v>0.33264100000000002</c:v>
                </c:pt>
                <c:pt idx="16151" formatCode="General">
                  <c:v>0.33266200000000024</c:v>
                </c:pt>
                <c:pt idx="16152" formatCode="General">
                  <c:v>0.33268200000000037</c:v>
                </c:pt>
                <c:pt idx="16153" formatCode="General">
                  <c:v>0.33270300000000008</c:v>
                </c:pt>
                <c:pt idx="16154" formatCode="General">
                  <c:v>0.33272300000000032</c:v>
                </c:pt>
                <c:pt idx="16155" formatCode="General">
                  <c:v>0.33274300000000001</c:v>
                </c:pt>
                <c:pt idx="16156" formatCode="General">
                  <c:v>0.33276500000000026</c:v>
                </c:pt>
                <c:pt idx="16157" formatCode="General">
                  <c:v>0.33278500000000022</c:v>
                </c:pt>
                <c:pt idx="16158" formatCode="General">
                  <c:v>0.33280600000000043</c:v>
                </c:pt>
                <c:pt idx="16159" formatCode="General">
                  <c:v>0.33282600000000051</c:v>
                </c:pt>
                <c:pt idx="16160" formatCode="General">
                  <c:v>0.33284700000000023</c:v>
                </c:pt>
                <c:pt idx="16161" formatCode="General">
                  <c:v>0.33286700000000036</c:v>
                </c:pt>
                <c:pt idx="16162" formatCode="General">
                  <c:v>0.33288800000000057</c:v>
                </c:pt>
                <c:pt idx="16163" formatCode="General">
                  <c:v>0.33290900000000023</c:v>
                </c:pt>
                <c:pt idx="16164" formatCode="General">
                  <c:v>0.33292900000000042</c:v>
                </c:pt>
                <c:pt idx="16165" formatCode="General">
                  <c:v>0.33295000000000036</c:v>
                </c:pt>
                <c:pt idx="16166" formatCode="General">
                  <c:v>0.33297100000000035</c:v>
                </c:pt>
                <c:pt idx="16167" formatCode="General">
                  <c:v>0.33299100000000026</c:v>
                </c:pt>
                <c:pt idx="16168" formatCode="General">
                  <c:v>0.33301100000000022</c:v>
                </c:pt>
                <c:pt idx="16169" formatCode="General">
                  <c:v>0.33303200000000027</c:v>
                </c:pt>
                <c:pt idx="16170" formatCode="General">
                  <c:v>0.33305200000000035</c:v>
                </c:pt>
                <c:pt idx="16171" formatCode="General">
                  <c:v>0.33307300000000023</c:v>
                </c:pt>
                <c:pt idx="16172" formatCode="General">
                  <c:v>0.33309400000000022</c:v>
                </c:pt>
                <c:pt idx="16173" formatCode="General">
                  <c:v>0.33311500000000033</c:v>
                </c:pt>
                <c:pt idx="16174" formatCode="General">
                  <c:v>0.33313500000000001</c:v>
                </c:pt>
                <c:pt idx="16175" formatCode="General">
                  <c:v>0.33315600000000023</c:v>
                </c:pt>
                <c:pt idx="16176" formatCode="General">
                  <c:v>0.33317600000000042</c:v>
                </c:pt>
                <c:pt idx="16177" formatCode="General">
                  <c:v>0.33319700000000002</c:v>
                </c:pt>
                <c:pt idx="16178" formatCode="General">
                  <c:v>0.33321800000000035</c:v>
                </c:pt>
                <c:pt idx="16179" formatCode="General">
                  <c:v>0.3332380000000002</c:v>
                </c:pt>
                <c:pt idx="16180" formatCode="General">
                  <c:v>0.33325900000000008</c:v>
                </c:pt>
                <c:pt idx="16181" formatCode="General">
                  <c:v>0.33327900000000032</c:v>
                </c:pt>
                <c:pt idx="16182" formatCode="General">
                  <c:v>0.33330000000000037</c:v>
                </c:pt>
                <c:pt idx="16183" formatCode="General">
                  <c:v>0.3333200000000005</c:v>
                </c:pt>
                <c:pt idx="16184" formatCode="General">
                  <c:v>0.33334100000000022</c:v>
                </c:pt>
                <c:pt idx="16185" formatCode="General">
                  <c:v>0.33336200000000044</c:v>
                </c:pt>
                <c:pt idx="16186" formatCode="General">
                  <c:v>0.33338200000000051</c:v>
                </c:pt>
                <c:pt idx="16187" formatCode="General">
                  <c:v>0.33340300000000023</c:v>
                </c:pt>
                <c:pt idx="16188" formatCode="General">
                  <c:v>0.33342400000000044</c:v>
                </c:pt>
                <c:pt idx="16189" formatCode="General">
                  <c:v>0.33344400000000035</c:v>
                </c:pt>
                <c:pt idx="16190" formatCode="General">
                  <c:v>0.33346500000000023</c:v>
                </c:pt>
                <c:pt idx="16191" formatCode="General">
                  <c:v>0.33348500000000042</c:v>
                </c:pt>
                <c:pt idx="16192" formatCode="General">
                  <c:v>0.33350600000000036</c:v>
                </c:pt>
                <c:pt idx="16193" formatCode="General">
                  <c:v>0.33352600000000043</c:v>
                </c:pt>
                <c:pt idx="16194" formatCode="General">
                  <c:v>0.33354700000000026</c:v>
                </c:pt>
                <c:pt idx="16195" formatCode="General">
                  <c:v>0.33356800000000036</c:v>
                </c:pt>
                <c:pt idx="16196" formatCode="General">
                  <c:v>0.33358800000000044</c:v>
                </c:pt>
                <c:pt idx="16197" formatCode="General">
                  <c:v>0.33360900000000032</c:v>
                </c:pt>
                <c:pt idx="16198" formatCode="General">
                  <c:v>0.33362900000000023</c:v>
                </c:pt>
                <c:pt idx="16199" formatCode="General">
                  <c:v>0.33365000000000022</c:v>
                </c:pt>
                <c:pt idx="16200" formatCode="General">
                  <c:v>0.33367000000000036</c:v>
                </c:pt>
                <c:pt idx="16201" formatCode="General">
                  <c:v>0.33369200000000027</c:v>
                </c:pt>
                <c:pt idx="16202" formatCode="General">
                  <c:v>0.33371200000000023</c:v>
                </c:pt>
                <c:pt idx="16203" formatCode="General">
                  <c:v>0.333733</c:v>
                </c:pt>
                <c:pt idx="16204" formatCode="General">
                  <c:v>0.33375300000000002</c:v>
                </c:pt>
                <c:pt idx="16205" formatCode="General">
                  <c:v>0.33377400000000035</c:v>
                </c:pt>
                <c:pt idx="16206" formatCode="General">
                  <c:v>0.3337940000000002</c:v>
                </c:pt>
                <c:pt idx="16207" formatCode="General">
                  <c:v>0.33381500000000042</c:v>
                </c:pt>
                <c:pt idx="16208" formatCode="General">
                  <c:v>0.33383600000000035</c:v>
                </c:pt>
                <c:pt idx="16209" formatCode="General">
                  <c:v>0.33385600000000043</c:v>
                </c:pt>
                <c:pt idx="16210" formatCode="General">
                  <c:v>0.33387700000000042</c:v>
                </c:pt>
                <c:pt idx="16211" formatCode="General">
                  <c:v>0.33389700000000022</c:v>
                </c:pt>
                <c:pt idx="16212" formatCode="General">
                  <c:v>0.33391800000000044</c:v>
                </c:pt>
                <c:pt idx="16213" formatCode="General">
                  <c:v>0.33393800000000023</c:v>
                </c:pt>
                <c:pt idx="16214" formatCode="General">
                  <c:v>0.33395900000000023</c:v>
                </c:pt>
                <c:pt idx="16215" formatCode="General">
                  <c:v>0.33398000000000044</c:v>
                </c:pt>
                <c:pt idx="16216" formatCode="General">
                  <c:v>0.33400000000000035</c:v>
                </c:pt>
                <c:pt idx="16217" formatCode="General">
                  <c:v>0.33402100000000023</c:v>
                </c:pt>
                <c:pt idx="16218" formatCode="General">
                  <c:v>0.33404200000000023</c:v>
                </c:pt>
                <c:pt idx="16219" formatCode="General">
                  <c:v>0.33406200000000041</c:v>
                </c:pt>
                <c:pt idx="16220" formatCode="General">
                  <c:v>0.33408200000000043</c:v>
                </c:pt>
                <c:pt idx="16221" formatCode="General">
                  <c:v>0.33410300000000026</c:v>
                </c:pt>
                <c:pt idx="16222" formatCode="General">
                  <c:v>0.33412300000000023</c:v>
                </c:pt>
                <c:pt idx="16223" formatCode="General">
                  <c:v>0.33414500000000008</c:v>
                </c:pt>
                <c:pt idx="16224" formatCode="General">
                  <c:v>0.33416500000000032</c:v>
                </c:pt>
                <c:pt idx="16225" formatCode="General">
                  <c:v>0.33418600000000037</c:v>
                </c:pt>
                <c:pt idx="16226" formatCode="General">
                  <c:v>0.33420600000000023</c:v>
                </c:pt>
                <c:pt idx="16227" formatCode="General">
                  <c:v>0.33422700000000022</c:v>
                </c:pt>
                <c:pt idx="16228" formatCode="General">
                  <c:v>0.33424700000000002</c:v>
                </c:pt>
                <c:pt idx="16229" formatCode="General">
                  <c:v>0.33426800000000023</c:v>
                </c:pt>
                <c:pt idx="16230" formatCode="General">
                  <c:v>0.33428900000000022</c:v>
                </c:pt>
                <c:pt idx="16231" formatCode="General">
                  <c:v>0.33430900000000036</c:v>
                </c:pt>
                <c:pt idx="16232" formatCode="General">
                  <c:v>0.33433000000000035</c:v>
                </c:pt>
                <c:pt idx="16233" formatCode="General">
                  <c:v>0.33435100000000023</c:v>
                </c:pt>
                <c:pt idx="16234" formatCode="General">
                  <c:v>0.33437100000000042</c:v>
                </c:pt>
                <c:pt idx="16235" formatCode="General">
                  <c:v>0.33439100000000033</c:v>
                </c:pt>
                <c:pt idx="16236" formatCode="General">
                  <c:v>0.33441200000000043</c:v>
                </c:pt>
                <c:pt idx="16237" formatCode="General">
                  <c:v>0.33443300000000026</c:v>
                </c:pt>
                <c:pt idx="16238" formatCode="General">
                  <c:v>0.33445300000000022</c:v>
                </c:pt>
                <c:pt idx="16239" formatCode="General">
                  <c:v>0.33447400000000044</c:v>
                </c:pt>
                <c:pt idx="16240" formatCode="General">
                  <c:v>0.33449500000000032</c:v>
                </c:pt>
                <c:pt idx="16241" formatCode="General">
                  <c:v>0.33451500000000023</c:v>
                </c:pt>
                <c:pt idx="16242" formatCode="General">
                  <c:v>0.33453600000000022</c:v>
                </c:pt>
                <c:pt idx="16243" formatCode="General">
                  <c:v>0.33455600000000035</c:v>
                </c:pt>
                <c:pt idx="16244" formatCode="General">
                  <c:v>0.33457700000000024</c:v>
                </c:pt>
                <c:pt idx="16245" formatCode="General">
                  <c:v>0.33459700000000026</c:v>
                </c:pt>
                <c:pt idx="16246" formatCode="General">
                  <c:v>0.33461900000000022</c:v>
                </c:pt>
                <c:pt idx="16247" formatCode="General">
                  <c:v>0.33463900000000002</c:v>
                </c:pt>
                <c:pt idx="16248" formatCode="General">
                  <c:v>0.33465900000000026</c:v>
                </c:pt>
                <c:pt idx="16249" formatCode="General">
                  <c:v>0.33468000000000037</c:v>
                </c:pt>
                <c:pt idx="16250" formatCode="General">
                  <c:v>0.33470000000000022</c:v>
                </c:pt>
                <c:pt idx="16251" formatCode="General">
                  <c:v>0.33472100000000032</c:v>
                </c:pt>
                <c:pt idx="16252" formatCode="General">
                  <c:v>0.33474200000000021</c:v>
                </c:pt>
                <c:pt idx="16253" formatCode="General">
                  <c:v>0.33476200000000023</c:v>
                </c:pt>
                <c:pt idx="16254" formatCode="General">
                  <c:v>0.33478300000000022</c:v>
                </c:pt>
                <c:pt idx="16255" formatCode="General">
                  <c:v>0.33480400000000043</c:v>
                </c:pt>
                <c:pt idx="16256" formatCode="General">
                  <c:v>0.33482400000000051</c:v>
                </c:pt>
                <c:pt idx="16257" formatCode="General">
                  <c:v>0.33484500000000023</c:v>
                </c:pt>
                <c:pt idx="16258" formatCode="General">
                  <c:v>0.33486500000000036</c:v>
                </c:pt>
                <c:pt idx="16259" formatCode="General">
                  <c:v>0.33488600000000057</c:v>
                </c:pt>
                <c:pt idx="16260" formatCode="General">
                  <c:v>0.33490600000000037</c:v>
                </c:pt>
                <c:pt idx="16261" formatCode="General">
                  <c:v>0.33492700000000042</c:v>
                </c:pt>
                <c:pt idx="16262" formatCode="General">
                  <c:v>0.33494800000000036</c:v>
                </c:pt>
                <c:pt idx="16263" formatCode="General">
                  <c:v>0.33496800000000043</c:v>
                </c:pt>
                <c:pt idx="16264" formatCode="General">
                  <c:v>0.33498900000000043</c:v>
                </c:pt>
                <c:pt idx="16265" formatCode="General">
                  <c:v>0.33500900000000022</c:v>
                </c:pt>
                <c:pt idx="16266" formatCode="General">
                  <c:v>0.33503000000000033</c:v>
                </c:pt>
                <c:pt idx="16267" formatCode="General">
                  <c:v>0.33505000000000035</c:v>
                </c:pt>
                <c:pt idx="16268" formatCode="General">
                  <c:v>0.33507200000000037</c:v>
                </c:pt>
                <c:pt idx="16269" formatCode="General">
                  <c:v>0.33509200000000022</c:v>
                </c:pt>
                <c:pt idx="16270" formatCode="General">
                  <c:v>0.33511300000000033</c:v>
                </c:pt>
                <c:pt idx="16271" formatCode="General">
                  <c:v>0.33513300000000001</c:v>
                </c:pt>
                <c:pt idx="16272" formatCode="General">
                  <c:v>0.33515400000000023</c:v>
                </c:pt>
                <c:pt idx="16273" formatCode="General">
                  <c:v>0.33517400000000042</c:v>
                </c:pt>
                <c:pt idx="16274" formatCode="General">
                  <c:v>0.33519400000000027</c:v>
                </c:pt>
                <c:pt idx="16275" formatCode="General">
                  <c:v>0.33521600000000024</c:v>
                </c:pt>
                <c:pt idx="16276" formatCode="General">
                  <c:v>0.3352360000000002</c:v>
                </c:pt>
                <c:pt idx="16277" formatCode="General">
                  <c:v>0.33525700000000008</c:v>
                </c:pt>
                <c:pt idx="16278" formatCode="General">
                  <c:v>0.33527700000000032</c:v>
                </c:pt>
                <c:pt idx="16279" formatCode="General">
                  <c:v>0.33529800000000021</c:v>
                </c:pt>
                <c:pt idx="16280" formatCode="General">
                  <c:v>0.3353180000000005</c:v>
                </c:pt>
                <c:pt idx="16281" formatCode="General">
                  <c:v>0.33533900000000022</c:v>
                </c:pt>
                <c:pt idx="16282" formatCode="General">
                  <c:v>0.33536000000000044</c:v>
                </c:pt>
                <c:pt idx="16283" formatCode="General">
                  <c:v>0.33538000000000051</c:v>
                </c:pt>
                <c:pt idx="16284" formatCode="General">
                  <c:v>0.33540100000000023</c:v>
                </c:pt>
                <c:pt idx="16285" formatCode="General">
                  <c:v>0.33542200000000044</c:v>
                </c:pt>
                <c:pt idx="16286" formatCode="General">
                  <c:v>0.33544200000000035</c:v>
                </c:pt>
                <c:pt idx="16287" formatCode="General">
                  <c:v>0.33546200000000037</c:v>
                </c:pt>
                <c:pt idx="16288" formatCode="General">
                  <c:v>0.33548300000000042</c:v>
                </c:pt>
                <c:pt idx="16289" formatCode="General">
                  <c:v>0.33550400000000036</c:v>
                </c:pt>
                <c:pt idx="16290" formatCode="General">
                  <c:v>0.33552400000000043</c:v>
                </c:pt>
                <c:pt idx="16291" formatCode="General">
                  <c:v>0.33554500000000026</c:v>
                </c:pt>
                <c:pt idx="16292" formatCode="General">
                  <c:v>0.33556600000000036</c:v>
                </c:pt>
                <c:pt idx="16293" formatCode="General">
                  <c:v>0.33558600000000044</c:v>
                </c:pt>
                <c:pt idx="16294" formatCode="General">
                  <c:v>0.33560700000000032</c:v>
                </c:pt>
                <c:pt idx="16295" formatCode="General">
                  <c:v>0.33562700000000023</c:v>
                </c:pt>
                <c:pt idx="16296" formatCode="General">
                  <c:v>0.33564800000000022</c:v>
                </c:pt>
                <c:pt idx="16297" formatCode="General">
                  <c:v>0.33566900000000022</c:v>
                </c:pt>
                <c:pt idx="16298" formatCode="General">
                  <c:v>0.33569000000000032</c:v>
                </c:pt>
                <c:pt idx="16299" formatCode="General">
                  <c:v>0.33571000000000023</c:v>
                </c:pt>
                <c:pt idx="16300" formatCode="General">
                  <c:v>0.335731</c:v>
                </c:pt>
                <c:pt idx="16301" formatCode="General">
                  <c:v>0.33575100000000002</c:v>
                </c:pt>
                <c:pt idx="16302" formatCode="General">
                  <c:v>0.33577100000000032</c:v>
                </c:pt>
                <c:pt idx="16303" formatCode="General">
                  <c:v>0.3357920000000002</c:v>
                </c:pt>
                <c:pt idx="16304" formatCode="General">
                  <c:v>0.33581300000000042</c:v>
                </c:pt>
                <c:pt idx="16305" formatCode="General">
                  <c:v>0.33583300000000033</c:v>
                </c:pt>
                <c:pt idx="16306" formatCode="General">
                  <c:v>0.33585400000000043</c:v>
                </c:pt>
                <c:pt idx="16307" formatCode="General">
                  <c:v>0.33587500000000042</c:v>
                </c:pt>
                <c:pt idx="16308" formatCode="General">
                  <c:v>0.33589500000000022</c:v>
                </c:pt>
                <c:pt idx="16309" formatCode="General">
                  <c:v>0.33591600000000044</c:v>
                </c:pt>
                <c:pt idx="16310" formatCode="General">
                  <c:v>0.33593600000000023</c:v>
                </c:pt>
                <c:pt idx="16311" formatCode="General">
                  <c:v>0.33595700000000023</c:v>
                </c:pt>
                <c:pt idx="16312" formatCode="General">
                  <c:v>0.33597700000000041</c:v>
                </c:pt>
                <c:pt idx="16313" formatCode="General">
                  <c:v>0.33599900000000033</c:v>
                </c:pt>
                <c:pt idx="16314" formatCode="General">
                  <c:v>0.33601900000000023</c:v>
                </c:pt>
                <c:pt idx="16315" formatCode="General">
                  <c:v>0.33603900000000025</c:v>
                </c:pt>
                <c:pt idx="16316" formatCode="General">
                  <c:v>0.33606000000000041</c:v>
                </c:pt>
                <c:pt idx="16317" formatCode="General">
                  <c:v>0.33608000000000043</c:v>
                </c:pt>
                <c:pt idx="16318" formatCode="General">
                  <c:v>0.33610100000000026</c:v>
                </c:pt>
                <c:pt idx="16319" formatCode="General">
                  <c:v>0.33612100000000023</c:v>
                </c:pt>
                <c:pt idx="16320" formatCode="General">
                  <c:v>0.33614300000000008</c:v>
                </c:pt>
                <c:pt idx="16321" formatCode="General">
                  <c:v>0.33616300000000032</c:v>
                </c:pt>
                <c:pt idx="16322" formatCode="General">
                  <c:v>0.33618400000000037</c:v>
                </c:pt>
                <c:pt idx="16323" formatCode="General">
                  <c:v>0.33620400000000022</c:v>
                </c:pt>
                <c:pt idx="16324" formatCode="General">
                  <c:v>0.33622500000000022</c:v>
                </c:pt>
                <c:pt idx="16325" formatCode="General">
                  <c:v>0.33624500000000002</c:v>
                </c:pt>
                <c:pt idx="16326" formatCode="General">
                  <c:v>0.33626600000000023</c:v>
                </c:pt>
                <c:pt idx="16327" formatCode="General">
                  <c:v>0.33628600000000036</c:v>
                </c:pt>
                <c:pt idx="16328" formatCode="General">
                  <c:v>0.33630700000000036</c:v>
                </c:pt>
                <c:pt idx="16329" formatCode="General">
                  <c:v>0.33632800000000057</c:v>
                </c:pt>
                <c:pt idx="16330" formatCode="General">
                  <c:v>0.33634800000000037</c:v>
                </c:pt>
                <c:pt idx="16331" formatCode="General">
                  <c:v>0.33636900000000042</c:v>
                </c:pt>
                <c:pt idx="16332" formatCode="General">
                  <c:v>0.33638900000000055</c:v>
                </c:pt>
                <c:pt idx="16333" formatCode="General">
                  <c:v>0.33641000000000043</c:v>
                </c:pt>
                <c:pt idx="16334" formatCode="General">
                  <c:v>0.33643000000000023</c:v>
                </c:pt>
                <c:pt idx="16335" formatCode="General">
                  <c:v>0.33645200000000036</c:v>
                </c:pt>
                <c:pt idx="16336" formatCode="General">
                  <c:v>0.33647200000000044</c:v>
                </c:pt>
                <c:pt idx="16337" formatCode="General">
                  <c:v>0.33649300000000032</c:v>
                </c:pt>
                <c:pt idx="16338" formatCode="General">
                  <c:v>0.33651300000000023</c:v>
                </c:pt>
                <c:pt idx="16339" formatCode="General">
                  <c:v>0.33653400000000022</c:v>
                </c:pt>
                <c:pt idx="16340" formatCode="General">
                  <c:v>0.33655400000000035</c:v>
                </c:pt>
                <c:pt idx="16341" formatCode="General">
                  <c:v>0.33657400000000037</c:v>
                </c:pt>
                <c:pt idx="16342" formatCode="General">
                  <c:v>0.33659600000000023</c:v>
                </c:pt>
                <c:pt idx="16343" formatCode="General">
                  <c:v>0.33661600000000041</c:v>
                </c:pt>
                <c:pt idx="16344" formatCode="General">
                  <c:v>0.33663700000000002</c:v>
                </c:pt>
                <c:pt idx="16345" formatCode="General">
                  <c:v>0.33665700000000026</c:v>
                </c:pt>
                <c:pt idx="16346" formatCode="General">
                  <c:v>0.33667800000000037</c:v>
                </c:pt>
                <c:pt idx="16347" formatCode="General">
                  <c:v>0.33669800000000022</c:v>
                </c:pt>
                <c:pt idx="16348" formatCode="General">
                  <c:v>0.33671900000000032</c:v>
                </c:pt>
                <c:pt idx="16349" formatCode="General">
                  <c:v>0.33673900000000001</c:v>
                </c:pt>
                <c:pt idx="16350" formatCode="General">
                  <c:v>0.33676100000000025</c:v>
                </c:pt>
                <c:pt idx="16351" formatCode="General">
                  <c:v>0.33678100000000022</c:v>
                </c:pt>
                <c:pt idx="16352" formatCode="General">
                  <c:v>0.33680200000000043</c:v>
                </c:pt>
                <c:pt idx="16353" formatCode="General">
                  <c:v>0.33682200000000051</c:v>
                </c:pt>
                <c:pt idx="16354" formatCode="General">
                  <c:v>0.33684300000000023</c:v>
                </c:pt>
                <c:pt idx="16355" formatCode="General">
                  <c:v>0.33686300000000036</c:v>
                </c:pt>
                <c:pt idx="16356" formatCode="General">
                  <c:v>0.33688400000000057</c:v>
                </c:pt>
                <c:pt idx="16357" formatCode="General">
                  <c:v>0.33690400000000037</c:v>
                </c:pt>
                <c:pt idx="16358" formatCode="General">
                  <c:v>0.33692500000000042</c:v>
                </c:pt>
                <c:pt idx="16359" formatCode="General">
                  <c:v>0.33694600000000036</c:v>
                </c:pt>
                <c:pt idx="16360" formatCode="General">
                  <c:v>0.33696600000000043</c:v>
                </c:pt>
                <c:pt idx="16361" formatCode="General">
                  <c:v>0.33698700000000043</c:v>
                </c:pt>
                <c:pt idx="16362" formatCode="General">
                  <c:v>0.33700700000000022</c:v>
                </c:pt>
                <c:pt idx="16363" formatCode="General">
                  <c:v>0.33702800000000044</c:v>
                </c:pt>
                <c:pt idx="16364" formatCode="General">
                  <c:v>0.33704900000000032</c:v>
                </c:pt>
                <c:pt idx="16365" formatCode="General">
                  <c:v>0.33707000000000037</c:v>
                </c:pt>
                <c:pt idx="16366" formatCode="General">
                  <c:v>0.33709000000000022</c:v>
                </c:pt>
                <c:pt idx="16367" formatCode="General">
                  <c:v>0.33711100000000033</c:v>
                </c:pt>
                <c:pt idx="16368" formatCode="General">
                  <c:v>0.33713100000000001</c:v>
                </c:pt>
                <c:pt idx="16369" formatCode="General">
                  <c:v>0.33715100000000026</c:v>
                </c:pt>
                <c:pt idx="16370" formatCode="General">
                  <c:v>0.33717200000000042</c:v>
                </c:pt>
                <c:pt idx="16371" formatCode="General">
                  <c:v>0.33719300000000002</c:v>
                </c:pt>
                <c:pt idx="16372" formatCode="General">
                  <c:v>0.33721400000000024</c:v>
                </c:pt>
                <c:pt idx="16373" formatCode="General">
                  <c:v>0.3372340000000002</c:v>
                </c:pt>
                <c:pt idx="16374" formatCode="General">
                  <c:v>0.33725500000000008</c:v>
                </c:pt>
                <c:pt idx="16375" formatCode="General">
                  <c:v>0.33727500000000032</c:v>
                </c:pt>
                <c:pt idx="16376" formatCode="General">
                  <c:v>0.33729600000000021</c:v>
                </c:pt>
                <c:pt idx="16377" formatCode="General">
                  <c:v>0.3373160000000005</c:v>
                </c:pt>
                <c:pt idx="16378" formatCode="General">
                  <c:v>0.33733700000000022</c:v>
                </c:pt>
                <c:pt idx="16379" formatCode="General">
                  <c:v>0.33735700000000035</c:v>
                </c:pt>
                <c:pt idx="16380" formatCode="General">
                  <c:v>0.33737900000000043</c:v>
                </c:pt>
                <c:pt idx="16381" formatCode="General">
                  <c:v>0.33739900000000023</c:v>
                </c:pt>
                <c:pt idx="16382" formatCode="General">
                  <c:v>0.33741900000000036</c:v>
                </c:pt>
                <c:pt idx="16383" formatCode="General">
                  <c:v>0.33744000000000035</c:v>
                </c:pt>
                <c:pt idx="16384" formatCode="General">
                  <c:v>0.33746000000000037</c:v>
                </c:pt>
                <c:pt idx="16385" formatCode="General">
                  <c:v>0.33748100000000042</c:v>
                </c:pt>
                <c:pt idx="16386" formatCode="General">
                  <c:v>0.33750100000000022</c:v>
                </c:pt>
                <c:pt idx="16387" formatCode="General">
                  <c:v>0.33752300000000035</c:v>
                </c:pt>
                <c:pt idx="16388" formatCode="General">
                  <c:v>0.33754300000000026</c:v>
                </c:pt>
                <c:pt idx="16389" formatCode="General">
                  <c:v>0.33756400000000036</c:v>
                </c:pt>
                <c:pt idx="16390" formatCode="General">
                  <c:v>0.33758400000000044</c:v>
                </c:pt>
                <c:pt idx="16391" formatCode="General">
                  <c:v>0.33760500000000032</c:v>
                </c:pt>
                <c:pt idx="16392" formatCode="General">
                  <c:v>0.33762500000000023</c:v>
                </c:pt>
                <c:pt idx="16393" formatCode="General">
                  <c:v>0.33764600000000022</c:v>
                </c:pt>
                <c:pt idx="16394" formatCode="General">
                  <c:v>0.33766700000000033</c:v>
                </c:pt>
                <c:pt idx="16395" formatCode="General">
                  <c:v>0.33768700000000035</c:v>
                </c:pt>
                <c:pt idx="16396" formatCode="General">
                  <c:v>0.33770800000000023</c:v>
                </c:pt>
                <c:pt idx="16397" formatCode="General">
                  <c:v>0.33772800000000036</c:v>
                </c:pt>
                <c:pt idx="16398" formatCode="General">
                  <c:v>0.33774900000000002</c:v>
                </c:pt>
                <c:pt idx="16399" formatCode="General">
                  <c:v>0.33776900000000032</c:v>
                </c:pt>
                <c:pt idx="16400" formatCode="General">
                  <c:v>0.33779000000000026</c:v>
                </c:pt>
                <c:pt idx="16401" formatCode="General">
                  <c:v>0.33781000000000044</c:v>
                </c:pt>
                <c:pt idx="16402" formatCode="General">
                  <c:v>0.33783100000000033</c:v>
                </c:pt>
                <c:pt idx="16403" formatCode="General">
                  <c:v>0.33785200000000043</c:v>
                </c:pt>
                <c:pt idx="16404" formatCode="General">
                  <c:v>0.33787300000000042</c:v>
                </c:pt>
                <c:pt idx="16405" formatCode="General">
                  <c:v>0.33789300000000022</c:v>
                </c:pt>
                <c:pt idx="16406" formatCode="General">
                  <c:v>0.33791400000000044</c:v>
                </c:pt>
                <c:pt idx="16407" formatCode="General">
                  <c:v>0.33793400000000023</c:v>
                </c:pt>
                <c:pt idx="16408" formatCode="General">
                  <c:v>0.33795400000000037</c:v>
                </c:pt>
                <c:pt idx="16409" formatCode="General">
                  <c:v>0.33797600000000044</c:v>
                </c:pt>
                <c:pt idx="16410" formatCode="General">
                  <c:v>0.33799600000000035</c:v>
                </c:pt>
                <c:pt idx="16411" formatCode="General">
                  <c:v>0.33801700000000023</c:v>
                </c:pt>
                <c:pt idx="16412" formatCode="General">
                  <c:v>0.33803700000000025</c:v>
                </c:pt>
                <c:pt idx="16413" formatCode="General">
                  <c:v>0.33805800000000041</c:v>
                </c:pt>
                <c:pt idx="16414" formatCode="General">
                  <c:v>0.33807800000000043</c:v>
                </c:pt>
                <c:pt idx="16415" formatCode="General">
                  <c:v>0.33809900000000026</c:v>
                </c:pt>
                <c:pt idx="16416" formatCode="General">
                  <c:v>0.33811900000000022</c:v>
                </c:pt>
                <c:pt idx="16417" formatCode="General">
                  <c:v>0.33814000000000022</c:v>
                </c:pt>
                <c:pt idx="16418" formatCode="General">
                  <c:v>0.33816100000000032</c:v>
                </c:pt>
                <c:pt idx="16419" formatCode="General">
                  <c:v>0.33818200000000037</c:v>
                </c:pt>
                <c:pt idx="16420" formatCode="General">
                  <c:v>0.33820200000000022</c:v>
                </c:pt>
                <c:pt idx="16421" formatCode="General">
                  <c:v>0.33822200000000036</c:v>
                </c:pt>
                <c:pt idx="16422" formatCode="General">
                  <c:v>0.33824300000000002</c:v>
                </c:pt>
                <c:pt idx="16423" formatCode="General">
                  <c:v>0.33826300000000026</c:v>
                </c:pt>
                <c:pt idx="16424" formatCode="General">
                  <c:v>0.33828500000000022</c:v>
                </c:pt>
                <c:pt idx="16425" formatCode="General">
                  <c:v>0.33830500000000036</c:v>
                </c:pt>
                <c:pt idx="16426" formatCode="General">
                  <c:v>0.33832600000000057</c:v>
                </c:pt>
                <c:pt idx="16427" formatCode="General">
                  <c:v>0.33834600000000037</c:v>
                </c:pt>
                <c:pt idx="16428" formatCode="General">
                  <c:v>0.33836700000000042</c:v>
                </c:pt>
                <c:pt idx="16429" formatCode="General">
                  <c:v>0.33838700000000055</c:v>
                </c:pt>
                <c:pt idx="16430" formatCode="General">
                  <c:v>0.33840800000000043</c:v>
                </c:pt>
                <c:pt idx="16431" formatCode="General">
                  <c:v>0.33842800000000051</c:v>
                </c:pt>
                <c:pt idx="16432" formatCode="General">
                  <c:v>0.33845000000000036</c:v>
                </c:pt>
                <c:pt idx="16433" formatCode="General">
                  <c:v>0.33847000000000044</c:v>
                </c:pt>
                <c:pt idx="16434" formatCode="General">
                  <c:v>0.33849000000000024</c:v>
                </c:pt>
                <c:pt idx="16435" formatCode="General">
                  <c:v>0.33851100000000023</c:v>
                </c:pt>
                <c:pt idx="16436" formatCode="General">
                  <c:v>0.33853100000000008</c:v>
                </c:pt>
                <c:pt idx="16437" formatCode="General">
                  <c:v>0.33855200000000035</c:v>
                </c:pt>
                <c:pt idx="16438" formatCode="General">
                  <c:v>0.33857300000000023</c:v>
                </c:pt>
                <c:pt idx="16439" formatCode="General">
                  <c:v>0.33859400000000023</c:v>
                </c:pt>
                <c:pt idx="16440" formatCode="General">
                  <c:v>0.33861400000000041</c:v>
                </c:pt>
                <c:pt idx="16441" formatCode="General">
                  <c:v>0.33863500000000002</c:v>
                </c:pt>
                <c:pt idx="16442" formatCode="General">
                  <c:v>0.33865500000000026</c:v>
                </c:pt>
                <c:pt idx="16443" formatCode="General">
                  <c:v>0.33867600000000037</c:v>
                </c:pt>
                <c:pt idx="16444" formatCode="General">
                  <c:v>0.33869600000000022</c:v>
                </c:pt>
                <c:pt idx="16445" formatCode="General">
                  <c:v>0.33871700000000032</c:v>
                </c:pt>
                <c:pt idx="16446" formatCode="General">
                  <c:v>0.33873800000000021</c:v>
                </c:pt>
                <c:pt idx="16447" formatCode="General">
                  <c:v>0.33875800000000023</c:v>
                </c:pt>
                <c:pt idx="16448" formatCode="General">
                  <c:v>0.33877900000000022</c:v>
                </c:pt>
                <c:pt idx="16449" formatCode="General">
                  <c:v>0.33879900000000002</c:v>
                </c:pt>
                <c:pt idx="16450" formatCode="General">
                  <c:v>0.33882000000000051</c:v>
                </c:pt>
                <c:pt idx="16451" formatCode="General">
                  <c:v>0.33884000000000036</c:v>
                </c:pt>
                <c:pt idx="16452" formatCode="General">
                  <c:v>0.33886100000000036</c:v>
                </c:pt>
                <c:pt idx="16453" formatCode="General">
                  <c:v>0.33888100000000043</c:v>
                </c:pt>
                <c:pt idx="16454" formatCode="General">
                  <c:v>0.33890300000000023</c:v>
                </c:pt>
                <c:pt idx="16455" formatCode="General">
                  <c:v>0.33892300000000042</c:v>
                </c:pt>
                <c:pt idx="16456" formatCode="General">
                  <c:v>0.33894400000000036</c:v>
                </c:pt>
                <c:pt idx="16457" formatCode="General">
                  <c:v>0.33896400000000043</c:v>
                </c:pt>
                <c:pt idx="16458" formatCode="General">
                  <c:v>0.33898500000000042</c:v>
                </c:pt>
                <c:pt idx="16459" formatCode="General">
                  <c:v>0.33900500000000022</c:v>
                </c:pt>
                <c:pt idx="16460" formatCode="General">
                  <c:v>0.33902600000000044</c:v>
                </c:pt>
                <c:pt idx="16461" formatCode="General">
                  <c:v>0.33904700000000032</c:v>
                </c:pt>
                <c:pt idx="16462" formatCode="General">
                  <c:v>0.33906700000000023</c:v>
                </c:pt>
                <c:pt idx="16463" formatCode="General">
                  <c:v>0.33908800000000044</c:v>
                </c:pt>
                <c:pt idx="16464" formatCode="General">
                  <c:v>0.33910800000000035</c:v>
                </c:pt>
                <c:pt idx="16465" formatCode="General">
                  <c:v>0.33912900000000024</c:v>
                </c:pt>
                <c:pt idx="16466" formatCode="General">
                  <c:v>0.33914900000000026</c:v>
                </c:pt>
                <c:pt idx="16467" formatCode="General">
                  <c:v>0.33917000000000042</c:v>
                </c:pt>
                <c:pt idx="16468" formatCode="General">
                  <c:v>0.33919000000000032</c:v>
                </c:pt>
                <c:pt idx="16469" formatCode="General">
                  <c:v>0.33921100000000026</c:v>
                </c:pt>
                <c:pt idx="16470" formatCode="General">
                  <c:v>0.3392320000000002</c:v>
                </c:pt>
                <c:pt idx="16471" formatCode="General">
                  <c:v>0.33925300000000008</c:v>
                </c:pt>
                <c:pt idx="16472" formatCode="General">
                  <c:v>0.33927300000000032</c:v>
                </c:pt>
                <c:pt idx="16473" formatCode="General">
                  <c:v>0.33929400000000021</c:v>
                </c:pt>
                <c:pt idx="16474" formatCode="General">
                  <c:v>0.3393140000000005</c:v>
                </c:pt>
                <c:pt idx="16475" formatCode="General">
                  <c:v>0.33933400000000036</c:v>
                </c:pt>
                <c:pt idx="16476" formatCode="General">
                  <c:v>0.33935500000000035</c:v>
                </c:pt>
                <c:pt idx="16477" formatCode="General">
                  <c:v>0.33937600000000051</c:v>
                </c:pt>
                <c:pt idx="16478" formatCode="General">
                  <c:v>0.33939700000000023</c:v>
                </c:pt>
                <c:pt idx="16479" formatCode="General">
                  <c:v>0.33941700000000036</c:v>
                </c:pt>
                <c:pt idx="16480" formatCode="General">
                  <c:v>0.33943800000000035</c:v>
                </c:pt>
                <c:pt idx="16481" formatCode="General">
                  <c:v>0.33945800000000037</c:v>
                </c:pt>
                <c:pt idx="16482" formatCode="General">
                  <c:v>0.33947900000000042</c:v>
                </c:pt>
                <c:pt idx="16483" formatCode="General">
                  <c:v>0.33950000000000036</c:v>
                </c:pt>
                <c:pt idx="16484" formatCode="General">
                  <c:v>0.33952000000000043</c:v>
                </c:pt>
                <c:pt idx="16485" formatCode="General">
                  <c:v>0.33954100000000026</c:v>
                </c:pt>
                <c:pt idx="16486" formatCode="General">
                  <c:v>0.33956200000000036</c:v>
                </c:pt>
                <c:pt idx="16487" formatCode="General">
                  <c:v>0.33958200000000044</c:v>
                </c:pt>
                <c:pt idx="16488" formatCode="General">
                  <c:v>0.33960200000000035</c:v>
                </c:pt>
                <c:pt idx="16489" formatCode="General">
                  <c:v>0.33962300000000023</c:v>
                </c:pt>
                <c:pt idx="16490" formatCode="General">
                  <c:v>0.33964300000000008</c:v>
                </c:pt>
                <c:pt idx="16491" formatCode="General">
                  <c:v>0.33966400000000035</c:v>
                </c:pt>
                <c:pt idx="16492" formatCode="General">
                  <c:v>0.33968500000000035</c:v>
                </c:pt>
                <c:pt idx="16493" formatCode="General">
                  <c:v>0.33970600000000023</c:v>
                </c:pt>
                <c:pt idx="16494" formatCode="General">
                  <c:v>0.33972600000000036</c:v>
                </c:pt>
                <c:pt idx="16495" formatCode="General">
                  <c:v>0.33974700000000002</c:v>
                </c:pt>
                <c:pt idx="16496" formatCode="General">
                  <c:v>0.33976700000000032</c:v>
                </c:pt>
                <c:pt idx="16497" formatCode="General">
                  <c:v>0.33978800000000037</c:v>
                </c:pt>
                <c:pt idx="16498" formatCode="General">
                  <c:v>0.33980900000000042</c:v>
                </c:pt>
                <c:pt idx="16499" formatCode="General">
                  <c:v>0.33983000000000035</c:v>
                </c:pt>
                <c:pt idx="16500" formatCode="General">
                  <c:v>0.33985000000000043</c:v>
                </c:pt>
                <c:pt idx="16501" formatCode="General">
                  <c:v>0.33987000000000051</c:v>
                </c:pt>
                <c:pt idx="16502" formatCode="General">
                  <c:v>0.33989100000000022</c:v>
                </c:pt>
                <c:pt idx="16503" formatCode="General">
                  <c:v>0.33991100000000035</c:v>
                </c:pt>
                <c:pt idx="16504" formatCode="General">
                  <c:v>0.33993200000000023</c:v>
                </c:pt>
                <c:pt idx="16505" formatCode="General">
                  <c:v>0.33995200000000036</c:v>
                </c:pt>
                <c:pt idx="16506" formatCode="General">
                  <c:v>0.33997400000000044</c:v>
                </c:pt>
                <c:pt idx="16507" formatCode="General">
                  <c:v>0.33999400000000035</c:v>
                </c:pt>
                <c:pt idx="16508" formatCode="General">
                  <c:v>0.34001500000000001</c:v>
                </c:pt>
                <c:pt idx="16509" formatCode="General">
                  <c:v>0.34003500000000003</c:v>
                </c:pt>
                <c:pt idx="16510" formatCode="General">
                  <c:v>0.34005600000000002</c:v>
                </c:pt>
                <c:pt idx="16511" formatCode="General">
                  <c:v>0.34007600000000027</c:v>
                </c:pt>
                <c:pt idx="16512" formatCode="General">
                  <c:v>0.34009700000000004</c:v>
                </c:pt>
                <c:pt idx="16513" formatCode="General">
                  <c:v>0.3401180000000002</c:v>
                </c:pt>
                <c:pt idx="16514" formatCode="General">
                  <c:v>0.340138</c:v>
                </c:pt>
                <c:pt idx="16515" formatCode="General">
                  <c:v>0.3401590000000001</c:v>
                </c:pt>
                <c:pt idx="16516" formatCode="General">
                  <c:v>0.34017900000000001</c:v>
                </c:pt>
                <c:pt idx="16517" formatCode="General">
                  <c:v>0.3402</c:v>
                </c:pt>
                <c:pt idx="16518" formatCode="General">
                  <c:v>0.34022000000000002</c:v>
                </c:pt>
                <c:pt idx="16519" formatCode="General">
                  <c:v>0.34024100000000002</c:v>
                </c:pt>
                <c:pt idx="16520" formatCode="General">
                  <c:v>0.34026100000000004</c:v>
                </c:pt>
                <c:pt idx="16521" formatCode="General">
                  <c:v>0.34028200000000008</c:v>
                </c:pt>
                <c:pt idx="16522" formatCode="General">
                  <c:v>0.34030300000000002</c:v>
                </c:pt>
                <c:pt idx="16523" formatCode="General">
                  <c:v>0.34032400000000035</c:v>
                </c:pt>
                <c:pt idx="16524" formatCode="General">
                  <c:v>0.3403440000000002</c:v>
                </c:pt>
                <c:pt idx="16525" formatCode="General">
                  <c:v>0.34036500000000008</c:v>
                </c:pt>
                <c:pt idx="16526" formatCode="General">
                  <c:v>0.34038500000000033</c:v>
                </c:pt>
                <c:pt idx="16527" formatCode="General">
                  <c:v>0.34040600000000026</c:v>
                </c:pt>
                <c:pt idx="16528" formatCode="General">
                  <c:v>0.34042700000000026</c:v>
                </c:pt>
                <c:pt idx="16529" formatCode="General">
                  <c:v>0.340447</c:v>
                </c:pt>
                <c:pt idx="16530" formatCode="General">
                  <c:v>0.34046800000000027</c:v>
                </c:pt>
                <c:pt idx="16531" formatCode="General">
                  <c:v>0.34048800000000023</c:v>
                </c:pt>
                <c:pt idx="16532" formatCode="General">
                  <c:v>0.34050900000000001</c:v>
                </c:pt>
                <c:pt idx="16533" formatCode="General">
                  <c:v>0.34052900000000008</c:v>
                </c:pt>
                <c:pt idx="16534" formatCode="General">
                  <c:v>0.34055000000000002</c:v>
                </c:pt>
                <c:pt idx="16535" formatCode="General">
                  <c:v>0.34057100000000001</c:v>
                </c:pt>
                <c:pt idx="16536" formatCode="General">
                  <c:v>0.34059100000000003</c:v>
                </c:pt>
                <c:pt idx="16537" formatCode="General">
                  <c:v>0.34061200000000008</c:v>
                </c:pt>
                <c:pt idx="16538" formatCode="General">
                  <c:v>0.34063300000000002</c:v>
                </c:pt>
                <c:pt idx="16539" formatCode="General">
                  <c:v>0.34065300000000004</c:v>
                </c:pt>
                <c:pt idx="16540" formatCode="General">
                  <c:v>0.3406740000000002</c:v>
                </c:pt>
                <c:pt idx="16541" formatCode="General">
                  <c:v>0.340694</c:v>
                </c:pt>
                <c:pt idx="16542" formatCode="General">
                  <c:v>0.34071400000000002</c:v>
                </c:pt>
                <c:pt idx="16543" formatCode="General">
                  <c:v>0.34073500000000001</c:v>
                </c:pt>
                <c:pt idx="16544" formatCode="General">
                  <c:v>0.340756</c:v>
                </c:pt>
                <c:pt idx="16545" formatCode="General">
                  <c:v>0.340777</c:v>
                </c:pt>
                <c:pt idx="16546" formatCode="General">
                  <c:v>0.34079700000000002</c:v>
                </c:pt>
                <c:pt idx="16547" formatCode="General">
                  <c:v>0.34081800000000023</c:v>
                </c:pt>
                <c:pt idx="16548" formatCode="General">
                  <c:v>0.3408380000000002</c:v>
                </c:pt>
                <c:pt idx="16549" formatCode="General">
                  <c:v>0.34085900000000002</c:v>
                </c:pt>
                <c:pt idx="16550" formatCode="General">
                  <c:v>0.34087900000000032</c:v>
                </c:pt>
                <c:pt idx="16551" formatCode="General">
                  <c:v>0.3409000000000002</c:v>
                </c:pt>
                <c:pt idx="16552" formatCode="General">
                  <c:v>0.34092100000000025</c:v>
                </c:pt>
                <c:pt idx="16553" formatCode="General">
                  <c:v>0.34094200000000002</c:v>
                </c:pt>
                <c:pt idx="16554" formatCode="General">
                  <c:v>0.34096200000000026</c:v>
                </c:pt>
                <c:pt idx="16555" formatCode="General">
                  <c:v>0.34098200000000023</c:v>
                </c:pt>
                <c:pt idx="16556" formatCode="General">
                  <c:v>0.341003</c:v>
                </c:pt>
                <c:pt idx="16557" formatCode="General">
                  <c:v>0.34102400000000027</c:v>
                </c:pt>
                <c:pt idx="16558" formatCode="General">
                  <c:v>0.34104400000000001</c:v>
                </c:pt>
                <c:pt idx="16559" formatCode="General">
                  <c:v>0.34106500000000001</c:v>
                </c:pt>
                <c:pt idx="16560" formatCode="General">
                  <c:v>0.34108600000000022</c:v>
                </c:pt>
                <c:pt idx="16561" formatCode="General">
                  <c:v>0.34110600000000002</c:v>
                </c:pt>
                <c:pt idx="16562" formatCode="General">
                  <c:v>0.34112700000000001</c:v>
                </c:pt>
                <c:pt idx="16563" formatCode="General">
                  <c:v>0.34114700000000003</c:v>
                </c:pt>
                <c:pt idx="16564" formatCode="General">
                  <c:v>0.34116800000000008</c:v>
                </c:pt>
                <c:pt idx="16565" formatCode="General">
                  <c:v>0.34118800000000027</c:v>
                </c:pt>
                <c:pt idx="16566" formatCode="General">
                  <c:v>0.34121000000000001</c:v>
                </c:pt>
                <c:pt idx="16567" formatCode="General">
                  <c:v>0.34123000000000003</c:v>
                </c:pt>
                <c:pt idx="16568" formatCode="General">
                  <c:v>0.34125</c:v>
                </c:pt>
                <c:pt idx="16569" formatCode="General">
                  <c:v>0.3412710000000001</c:v>
                </c:pt>
                <c:pt idx="16570" formatCode="General">
                  <c:v>0.34129100000000001</c:v>
                </c:pt>
                <c:pt idx="16571" formatCode="General">
                  <c:v>0.34131200000000023</c:v>
                </c:pt>
                <c:pt idx="16572" formatCode="General">
                  <c:v>0.341333</c:v>
                </c:pt>
                <c:pt idx="16573" formatCode="General">
                  <c:v>0.34135400000000027</c:v>
                </c:pt>
                <c:pt idx="16574" formatCode="General">
                  <c:v>0.34137400000000023</c:v>
                </c:pt>
                <c:pt idx="16575" formatCode="General">
                  <c:v>0.341395</c:v>
                </c:pt>
                <c:pt idx="16576" formatCode="General">
                  <c:v>0.34141500000000002</c:v>
                </c:pt>
                <c:pt idx="16577" formatCode="General">
                  <c:v>0.34143600000000002</c:v>
                </c:pt>
                <c:pt idx="16578" formatCode="General">
                  <c:v>0.3414560000000002</c:v>
                </c:pt>
                <c:pt idx="16579" formatCode="General">
                  <c:v>0.34147700000000025</c:v>
                </c:pt>
                <c:pt idx="16580" formatCode="General">
                  <c:v>0.34149800000000002</c:v>
                </c:pt>
                <c:pt idx="16581" formatCode="General">
                  <c:v>0.34151800000000027</c:v>
                </c:pt>
                <c:pt idx="16582" formatCode="General">
                  <c:v>0.34153900000000004</c:v>
                </c:pt>
                <c:pt idx="16583" formatCode="General">
                  <c:v>0.341559</c:v>
                </c:pt>
                <c:pt idx="16584" formatCode="General">
                  <c:v>0.34158000000000027</c:v>
                </c:pt>
                <c:pt idx="16585" formatCode="General">
                  <c:v>0.34160000000000001</c:v>
                </c:pt>
                <c:pt idx="16586" formatCode="General">
                  <c:v>0.34162100000000001</c:v>
                </c:pt>
                <c:pt idx="16587" formatCode="General">
                  <c:v>0.341642</c:v>
                </c:pt>
                <c:pt idx="16588" formatCode="General">
                  <c:v>0.34166200000000002</c:v>
                </c:pt>
                <c:pt idx="16589" formatCode="General">
                  <c:v>0.34168300000000001</c:v>
                </c:pt>
                <c:pt idx="16590" formatCode="General">
                  <c:v>0.34170400000000001</c:v>
                </c:pt>
                <c:pt idx="16591" formatCode="General">
                  <c:v>0.34172400000000008</c:v>
                </c:pt>
                <c:pt idx="16592" formatCode="General">
                  <c:v>0.34174500000000002</c:v>
                </c:pt>
                <c:pt idx="16593" formatCode="General">
                  <c:v>0.3417650000000001</c:v>
                </c:pt>
                <c:pt idx="16594" formatCode="General">
                  <c:v>0.3417860000000002</c:v>
                </c:pt>
                <c:pt idx="16595" formatCode="General">
                  <c:v>0.34180700000000008</c:v>
                </c:pt>
                <c:pt idx="16596" formatCode="General">
                  <c:v>0.34182700000000033</c:v>
                </c:pt>
                <c:pt idx="16597" formatCode="General">
                  <c:v>0.34184800000000026</c:v>
                </c:pt>
                <c:pt idx="16598" formatCode="General">
                  <c:v>0.34186800000000023</c:v>
                </c:pt>
                <c:pt idx="16599" formatCode="General">
                  <c:v>0.34188900000000022</c:v>
                </c:pt>
                <c:pt idx="16600" formatCode="General">
                  <c:v>0.34190900000000002</c:v>
                </c:pt>
                <c:pt idx="16601" formatCode="General">
                  <c:v>0.34193000000000001</c:v>
                </c:pt>
                <c:pt idx="16602" formatCode="General">
                  <c:v>0.341951</c:v>
                </c:pt>
                <c:pt idx="16603" formatCode="General">
                  <c:v>0.34197100000000002</c:v>
                </c:pt>
                <c:pt idx="16604" formatCode="General">
                  <c:v>0.34199200000000002</c:v>
                </c:pt>
                <c:pt idx="16605" formatCode="General">
                  <c:v>0.34201300000000001</c:v>
                </c:pt>
                <c:pt idx="16606" formatCode="General">
                  <c:v>0.34203300000000003</c:v>
                </c:pt>
                <c:pt idx="16607" formatCode="General">
                  <c:v>0.34205400000000002</c:v>
                </c:pt>
                <c:pt idx="16608" formatCode="General">
                  <c:v>0.34207400000000027</c:v>
                </c:pt>
                <c:pt idx="16609" formatCode="General">
                  <c:v>0.34209500000000004</c:v>
                </c:pt>
                <c:pt idx="16610" formatCode="General">
                  <c:v>0.342115</c:v>
                </c:pt>
                <c:pt idx="16611" formatCode="General">
                  <c:v>0.342136</c:v>
                </c:pt>
                <c:pt idx="16612" formatCode="General">
                  <c:v>0.3421570000000001</c:v>
                </c:pt>
                <c:pt idx="16613" formatCode="General">
                  <c:v>0.34217700000000001</c:v>
                </c:pt>
                <c:pt idx="16614" formatCode="General">
                  <c:v>0.342198</c:v>
                </c:pt>
                <c:pt idx="16615" formatCode="General">
                  <c:v>0.34221800000000002</c:v>
                </c:pt>
                <c:pt idx="16616" formatCode="General">
                  <c:v>0.34223900000000002</c:v>
                </c:pt>
                <c:pt idx="16617" formatCode="General">
                  <c:v>0.34225900000000004</c:v>
                </c:pt>
                <c:pt idx="16618" formatCode="General">
                  <c:v>0.342281</c:v>
                </c:pt>
                <c:pt idx="16619" formatCode="General">
                  <c:v>0.34230100000000002</c:v>
                </c:pt>
                <c:pt idx="16620" formatCode="General">
                  <c:v>0.34232200000000035</c:v>
                </c:pt>
                <c:pt idx="16621" formatCode="General">
                  <c:v>0.3423420000000002</c:v>
                </c:pt>
                <c:pt idx="16622" formatCode="General">
                  <c:v>0.34236200000000022</c:v>
                </c:pt>
                <c:pt idx="16623" formatCode="General">
                  <c:v>0.34238300000000033</c:v>
                </c:pt>
                <c:pt idx="16624" formatCode="General">
                  <c:v>0.34240400000000026</c:v>
                </c:pt>
                <c:pt idx="16625" formatCode="General">
                  <c:v>0.34242400000000023</c:v>
                </c:pt>
                <c:pt idx="16626" formatCode="General">
                  <c:v>0.342445</c:v>
                </c:pt>
                <c:pt idx="16627" formatCode="General">
                  <c:v>0.34246600000000027</c:v>
                </c:pt>
                <c:pt idx="16628" formatCode="General">
                  <c:v>0.34248600000000023</c:v>
                </c:pt>
                <c:pt idx="16629" formatCode="General">
                  <c:v>0.34250700000000001</c:v>
                </c:pt>
                <c:pt idx="16630" formatCode="General">
                  <c:v>0.34252700000000008</c:v>
                </c:pt>
                <c:pt idx="16631" formatCode="General">
                  <c:v>0.34254800000000002</c:v>
                </c:pt>
                <c:pt idx="16632" formatCode="General">
                  <c:v>0.34256800000000021</c:v>
                </c:pt>
                <c:pt idx="16633" formatCode="General">
                  <c:v>0.34258900000000025</c:v>
                </c:pt>
                <c:pt idx="16634" formatCode="General">
                  <c:v>0.34261000000000008</c:v>
                </c:pt>
                <c:pt idx="16635" formatCode="General">
                  <c:v>0.3426300000000001</c:v>
                </c:pt>
                <c:pt idx="16636" formatCode="General">
                  <c:v>0.34265100000000004</c:v>
                </c:pt>
                <c:pt idx="16637" formatCode="General">
                  <c:v>0.342671</c:v>
                </c:pt>
                <c:pt idx="16638" formatCode="General">
                  <c:v>0.342692</c:v>
                </c:pt>
                <c:pt idx="16639" formatCode="General">
                  <c:v>0.34271200000000002</c:v>
                </c:pt>
                <c:pt idx="16640" formatCode="General">
                  <c:v>0.34273399999999998</c:v>
                </c:pt>
                <c:pt idx="16641" formatCode="General">
                  <c:v>0.342754</c:v>
                </c:pt>
                <c:pt idx="16642" formatCode="General">
                  <c:v>0.342775</c:v>
                </c:pt>
                <c:pt idx="16643" formatCode="General">
                  <c:v>0.34279500000000002</c:v>
                </c:pt>
                <c:pt idx="16644" formatCode="General">
                  <c:v>0.34281600000000023</c:v>
                </c:pt>
                <c:pt idx="16645" formatCode="General">
                  <c:v>0.3428360000000002</c:v>
                </c:pt>
                <c:pt idx="16646" formatCode="General">
                  <c:v>0.34285700000000002</c:v>
                </c:pt>
                <c:pt idx="16647" formatCode="General">
                  <c:v>0.34287800000000035</c:v>
                </c:pt>
                <c:pt idx="16648" formatCode="General">
                  <c:v>0.34289900000000001</c:v>
                </c:pt>
                <c:pt idx="16649" formatCode="General">
                  <c:v>0.34291900000000008</c:v>
                </c:pt>
                <c:pt idx="16650" formatCode="General">
                  <c:v>0.3429390000000001</c:v>
                </c:pt>
                <c:pt idx="16651" formatCode="General">
                  <c:v>0.34296000000000026</c:v>
                </c:pt>
                <c:pt idx="16652" formatCode="General">
                  <c:v>0.34298000000000023</c:v>
                </c:pt>
                <c:pt idx="16653" formatCode="General">
                  <c:v>0.343001</c:v>
                </c:pt>
                <c:pt idx="16654" formatCode="General">
                  <c:v>0.34302200000000027</c:v>
                </c:pt>
                <c:pt idx="16655" formatCode="General">
                  <c:v>0.34304200000000001</c:v>
                </c:pt>
                <c:pt idx="16656" formatCode="General">
                  <c:v>0.34306300000000001</c:v>
                </c:pt>
                <c:pt idx="16657" formatCode="General">
                  <c:v>0.34308400000000022</c:v>
                </c:pt>
                <c:pt idx="16658" formatCode="General">
                  <c:v>0.34310400000000002</c:v>
                </c:pt>
                <c:pt idx="16659" formatCode="General">
                  <c:v>0.34312500000000001</c:v>
                </c:pt>
                <c:pt idx="16660" formatCode="General">
                  <c:v>0.34314500000000003</c:v>
                </c:pt>
                <c:pt idx="16661" formatCode="General">
                  <c:v>0.34316600000000008</c:v>
                </c:pt>
                <c:pt idx="16662" formatCode="General">
                  <c:v>0.34318600000000027</c:v>
                </c:pt>
                <c:pt idx="16663" formatCode="General">
                  <c:v>0.34320700000000004</c:v>
                </c:pt>
                <c:pt idx="16664" formatCode="General">
                  <c:v>0.3432280000000002</c:v>
                </c:pt>
                <c:pt idx="16665" formatCode="General">
                  <c:v>0.343248</c:v>
                </c:pt>
                <c:pt idx="16666" formatCode="General">
                  <c:v>0.3432690000000001</c:v>
                </c:pt>
                <c:pt idx="16667" formatCode="General">
                  <c:v>0.34328900000000001</c:v>
                </c:pt>
                <c:pt idx="16668" formatCode="General">
                  <c:v>0.34331000000000023</c:v>
                </c:pt>
                <c:pt idx="16669" formatCode="General">
                  <c:v>0.343331</c:v>
                </c:pt>
                <c:pt idx="16670" formatCode="General">
                  <c:v>0.34335200000000027</c:v>
                </c:pt>
                <c:pt idx="16671" formatCode="General">
                  <c:v>0.34337200000000023</c:v>
                </c:pt>
                <c:pt idx="16672" formatCode="General">
                  <c:v>0.343393</c:v>
                </c:pt>
                <c:pt idx="16673" formatCode="General">
                  <c:v>0.34341300000000002</c:v>
                </c:pt>
                <c:pt idx="16674" formatCode="General">
                  <c:v>0.34343400000000002</c:v>
                </c:pt>
                <c:pt idx="16675" formatCode="General">
                  <c:v>0.3434540000000002</c:v>
                </c:pt>
                <c:pt idx="16676" formatCode="General">
                  <c:v>0.34347500000000025</c:v>
                </c:pt>
                <c:pt idx="16677" formatCode="General">
                  <c:v>0.34349500000000011</c:v>
                </c:pt>
                <c:pt idx="16678" formatCode="General">
                  <c:v>0.34351600000000027</c:v>
                </c:pt>
                <c:pt idx="16679" formatCode="General">
                  <c:v>0.34353700000000004</c:v>
                </c:pt>
                <c:pt idx="16680" formatCode="General">
                  <c:v>0.343557</c:v>
                </c:pt>
                <c:pt idx="16681" formatCode="General">
                  <c:v>0.34357800000000027</c:v>
                </c:pt>
                <c:pt idx="16682" formatCode="General">
                  <c:v>0.34359800000000001</c:v>
                </c:pt>
                <c:pt idx="16683" formatCode="General">
                  <c:v>0.34361900000000001</c:v>
                </c:pt>
                <c:pt idx="16684" formatCode="General">
                  <c:v>0.34363900000000003</c:v>
                </c:pt>
                <c:pt idx="16685" formatCode="General">
                  <c:v>0.34366100000000011</c:v>
                </c:pt>
                <c:pt idx="16686" formatCode="General">
                  <c:v>0.34368100000000001</c:v>
                </c:pt>
                <c:pt idx="16687" formatCode="General">
                  <c:v>0.34370200000000001</c:v>
                </c:pt>
                <c:pt idx="16688" formatCode="General">
                  <c:v>0.34372200000000008</c:v>
                </c:pt>
                <c:pt idx="16689" formatCode="General">
                  <c:v>0.34374200000000005</c:v>
                </c:pt>
                <c:pt idx="16690" formatCode="General">
                  <c:v>0.3437630000000001</c:v>
                </c:pt>
                <c:pt idx="16691" formatCode="General">
                  <c:v>0.34378300000000001</c:v>
                </c:pt>
                <c:pt idx="16692" formatCode="General">
                  <c:v>0.34380500000000008</c:v>
                </c:pt>
                <c:pt idx="16693" formatCode="General">
                  <c:v>0.34382500000000032</c:v>
                </c:pt>
                <c:pt idx="16694" formatCode="General">
                  <c:v>0.34384600000000021</c:v>
                </c:pt>
                <c:pt idx="16695" formatCode="General">
                  <c:v>0.34386600000000023</c:v>
                </c:pt>
                <c:pt idx="16696" formatCode="General">
                  <c:v>0.34388700000000022</c:v>
                </c:pt>
                <c:pt idx="16697" formatCode="General">
                  <c:v>0.34390700000000002</c:v>
                </c:pt>
                <c:pt idx="16698" formatCode="General">
                  <c:v>0.34392800000000023</c:v>
                </c:pt>
                <c:pt idx="16699" formatCode="General">
                  <c:v>0.3439480000000002</c:v>
                </c:pt>
                <c:pt idx="16700" formatCode="General">
                  <c:v>0.34396900000000002</c:v>
                </c:pt>
                <c:pt idx="16701" formatCode="General">
                  <c:v>0.34399000000000002</c:v>
                </c:pt>
                <c:pt idx="16702" formatCode="General">
                  <c:v>0.3440100000000002</c:v>
                </c:pt>
                <c:pt idx="16703" formatCode="General">
                  <c:v>0.34403100000000003</c:v>
                </c:pt>
                <c:pt idx="16704" formatCode="General">
                  <c:v>0.344051</c:v>
                </c:pt>
                <c:pt idx="16705" formatCode="General">
                  <c:v>0.34407200000000027</c:v>
                </c:pt>
                <c:pt idx="16706" formatCode="General">
                  <c:v>0.34409200000000001</c:v>
                </c:pt>
                <c:pt idx="16707" formatCode="General">
                  <c:v>0.344113</c:v>
                </c:pt>
                <c:pt idx="16708" formatCode="General">
                  <c:v>0.344134</c:v>
                </c:pt>
                <c:pt idx="16709" formatCode="General">
                  <c:v>0.3441550000000001</c:v>
                </c:pt>
                <c:pt idx="16710" formatCode="General">
                  <c:v>0.34417500000000001</c:v>
                </c:pt>
                <c:pt idx="16711" formatCode="General">
                  <c:v>0.344196</c:v>
                </c:pt>
                <c:pt idx="16712" formatCode="General">
                  <c:v>0.34421600000000002</c:v>
                </c:pt>
                <c:pt idx="16713" formatCode="General">
                  <c:v>0.34423700000000002</c:v>
                </c:pt>
                <c:pt idx="16714" formatCode="General">
                  <c:v>0.34425800000000001</c:v>
                </c:pt>
                <c:pt idx="16715" formatCode="General">
                  <c:v>0.34427800000000008</c:v>
                </c:pt>
                <c:pt idx="16716" formatCode="General">
                  <c:v>0.34429900000000002</c:v>
                </c:pt>
                <c:pt idx="16717" formatCode="General">
                  <c:v>0.34431900000000032</c:v>
                </c:pt>
                <c:pt idx="16718" formatCode="General">
                  <c:v>0.3443400000000002</c:v>
                </c:pt>
                <c:pt idx="16719" formatCode="General">
                  <c:v>0.34436000000000022</c:v>
                </c:pt>
                <c:pt idx="16720" formatCode="General">
                  <c:v>0.34438100000000033</c:v>
                </c:pt>
                <c:pt idx="16721" formatCode="General">
                  <c:v>0.34440200000000026</c:v>
                </c:pt>
                <c:pt idx="16722" formatCode="General">
                  <c:v>0.34442300000000026</c:v>
                </c:pt>
                <c:pt idx="16723" formatCode="General">
                  <c:v>0.344443</c:v>
                </c:pt>
                <c:pt idx="16724" formatCode="General">
                  <c:v>0.34446400000000027</c:v>
                </c:pt>
                <c:pt idx="16725" formatCode="General">
                  <c:v>0.34448400000000023</c:v>
                </c:pt>
                <c:pt idx="16726" formatCode="General">
                  <c:v>0.34450500000000001</c:v>
                </c:pt>
                <c:pt idx="16727" formatCode="General">
                  <c:v>0.34452500000000008</c:v>
                </c:pt>
                <c:pt idx="16728" formatCode="General">
                  <c:v>0.34454600000000002</c:v>
                </c:pt>
                <c:pt idx="16729" formatCode="General">
                  <c:v>0.34456600000000021</c:v>
                </c:pt>
                <c:pt idx="16730" formatCode="General">
                  <c:v>0.34458700000000025</c:v>
                </c:pt>
                <c:pt idx="16731" formatCode="General">
                  <c:v>0.34460800000000008</c:v>
                </c:pt>
                <c:pt idx="16732" formatCode="General">
                  <c:v>0.34462800000000027</c:v>
                </c:pt>
                <c:pt idx="16733" formatCode="General">
                  <c:v>0.34464900000000004</c:v>
                </c:pt>
                <c:pt idx="16734" formatCode="General">
                  <c:v>0.344669</c:v>
                </c:pt>
                <c:pt idx="16735" formatCode="General">
                  <c:v>0.34469</c:v>
                </c:pt>
                <c:pt idx="16736" formatCode="General">
                  <c:v>0.34471000000000002</c:v>
                </c:pt>
                <c:pt idx="16737" formatCode="General">
                  <c:v>0.34473199999999998</c:v>
                </c:pt>
                <c:pt idx="16738" formatCode="General">
                  <c:v>0.344752</c:v>
                </c:pt>
                <c:pt idx="16739" formatCode="General">
                  <c:v>0.344773</c:v>
                </c:pt>
                <c:pt idx="16740" formatCode="General">
                  <c:v>0.34479300000000002</c:v>
                </c:pt>
                <c:pt idx="16741" formatCode="General">
                  <c:v>0.34481400000000023</c:v>
                </c:pt>
                <c:pt idx="16742" formatCode="General">
                  <c:v>0.34483400000000008</c:v>
                </c:pt>
                <c:pt idx="16743" formatCode="General">
                  <c:v>0.34485500000000002</c:v>
                </c:pt>
                <c:pt idx="16744" formatCode="General">
                  <c:v>0.34487600000000035</c:v>
                </c:pt>
                <c:pt idx="16745" formatCode="General">
                  <c:v>0.3448960000000002</c:v>
                </c:pt>
                <c:pt idx="16746" formatCode="General">
                  <c:v>0.34491700000000008</c:v>
                </c:pt>
                <c:pt idx="16747" formatCode="General">
                  <c:v>0.3449370000000001</c:v>
                </c:pt>
                <c:pt idx="16748" formatCode="General">
                  <c:v>0.34495800000000026</c:v>
                </c:pt>
                <c:pt idx="16749" formatCode="General">
                  <c:v>0.34497800000000023</c:v>
                </c:pt>
                <c:pt idx="16750" formatCode="General">
                  <c:v>0.344999</c:v>
                </c:pt>
                <c:pt idx="16751" formatCode="General">
                  <c:v>0.34501900000000002</c:v>
                </c:pt>
                <c:pt idx="16752" formatCode="General">
                  <c:v>0.3450410000000001</c:v>
                </c:pt>
                <c:pt idx="16753" formatCode="General">
                  <c:v>0.34506100000000001</c:v>
                </c:pt>
                <c:pt idx="16754" formatCode="General">
                  <c:v>0.34508200000000022</c:v>
                </c:pt>
                <c:pt idx="16755" formatCode="General">
                  <c:v>0.34510200000000002</c:v>
                </c:pt>
                <c:pt idx="16756" formatCode="General">
                  <c:v>0.34512200000000021</c:v>
                </c:pt>
                <c:pt idx="16757" formatCode="General">
                  <c:v>0.34514300000000003</c:v>
                </c:pt>
                <c:pt idx="16758" formatCode="General">
                  <c:v>0.345163</c:v>
                </c:pt>
                <c:pt idx="16759" formatCode="General">
                  <c:v>0.34518500000000002</c:v>
                </c:pt>
                <c:pt idx="16760" formatCode="General">
                  <c:v>0.34520500000000004</c:v>
                </c:pt>
                <c:pt idx="16761" formatCode="General">
                  <c:v>0.3452260000000002</c:v>
                </c:pt>
                <c:pt idx="16762" formatCode="General">
                  <c:v>0.345246</c:v>
                </c:pt>
                <c:pt idx="16763" formatCode="General">
                  <c:v>0.3452670000000001</c:v>
                </c:pt>
                <c:pt idx="16764" formatCode="General">
                  <c:v>0.34528700000000001</c:v>
                </c:pt>
                <c:pt idx="16765" formatCode="General">
                  <c:v>0.34530800000000023</c:v>
                </c:pt>
                <c:pt idx="16766" formatCode="General">
                  <c:v>0.34532900000000022</c:v>
                </c:pt>
                <c:pt idx="16767" formatCode="General">
                  <c:v>0.34534900000000002</c:v>
                </c:pt>
                <c:pt idx="16768" formatCode="General">
                  <c:v>0.34537000000000023</c:v>
                </c:pt>
                <c:pt idx="16769" formatCode="General">
                  <c:v>0.34539000000000025</c:v>
                </c:pt>
                <c:pt idx="16770" formatCode="General">
                  <c:v>0.34541100000000002</c:v>
                </c:pt>
                <c:pt idx="16771" formatCode="General">
                  <c:v>0.3454310000000001</c:v>
                </c:pt>
                <c:pt idx="16772" formatCode="General">
                  <c:v>0.3454520000000002</c:v>
                </c:pt>
                <c:pt idx="16773" formatCode="General">
                  <c:v>0.34547200000000022</c:v>
                </c:pt>
                <c:pt idx="16774" formatCode="General">
                  <c:v>0.34549300000000011</c:v>
                </c:pt>
                <c:pt idx="16775" formatCode="General">
                  <c:v>0.34551400000000027</c:v>
                </c:pt>
                <c:pt idx="16776" formatCode="General">
                  <c:v>0.34553500000000004</c:v>
                </c:pt>
                <c:pt idx="16777" formatCode="General">
                  <c:v>0.345555</c:v>
                </c:pt>
                <c:pt idx="16778" formatCode="General">
                  <c:v>0.34557600000000027</c:v>
                </c:pt>
                <c:pt idx="16779" formatCode="General">
                  <c:v>0.34559600000000001</c:v>
                </c:pt>
                <c:pt idx="16780" formatCode="General">
                  <c:v>0.34561700000000001</c:v>
                </c:pt>
                <c:pt idx="16781" formatCode="General">
                  <c:v>0.345638</c:v>
                </c:pt>
                <c:pt idx="16782" formatCode="General">
                  <c:v>0.34565800000000002</c:v>
                </c:pt>
                <c:pt idx="16783" formatCode="General">
                  <c:v>0.34567900000000001</c:v>
                </c:pt>
                <c:pt idx="16784" formatCode="General">
                  <c:v>0.34569900000000003</c:v>
                </c:pt>
                <c:pt idx="16785" formatCode="General">
                  <c:v>0.34572000000000008</c:v>
                </c:pt>
                <c:pt idx="16786" formatCode="General">
                  <c:v>0.34574000000000005</c:v>
                </c:pt>
                <c:pt idx="16787" formatCode="General">
                  <c:v>0.3457610000000001</c:v>
                </c:pt>
                <c:pt idx="16788" formatCode="General">
                  <c:v>0.34578100000000001</c:v>
                </c:pt>
                <c:pt idx="16789" formatCode="General">
                  <c:v>0.34580300000000008</c:v>
                </c:pt>
                <c:pt idx="16790" formatCode="General">
                  <c:v>0.34582300000000032</c:v>
                </c:pt>
                <c:pt idx="16791" formatCode="General">
                  <c:v>0.34584400000000021</c:v>
                </c:pt>
                <c:pt idx="16792" formatCode="General">
                  <c:v>0.34586400000000023</c:v>
                </c:pt>
                <c:pt idx="16793" formatCode="General">
                  <c:v>0.34588500000000022</c:v>
                </c:pt>
                <c:pt idx="16794" formatCode="General">
                  <c:v>0.34590500000000002</c:v>
                </c:pt>
                <c:pt idx="16795" formatCode="General">
                  <c:v>0.34592600000000023</c:v>
                </c:pt>
                <c:pt idx="16796" formatCode="General">
                  <c:v>0.345947</c:v>
                </c:pt>
                <c:pt idx="16797" formatCode="General">
                  <c:v>0.34596700000000002</c:v>
                </c:pt>
                <c:pt idx="16798" formatCode="General">
                  <c:v>0.34598800000000035</c:v>
                </c:pt>
                <c:pt idx="16799" formatCode="General">
                  <c:v>0.3460080000000002</c:v>
                </c:pt>
                <c:pt idx="16800" formatCode="General">
                  <c:v>0.34602900000000025</c:v>
                </c:pt>
                <c:pt idx="16801" formatCode="General">
                  <c:v>0.346049</c:v>
                </c:pt>
                <c:pt idx="16802" formatCode="General">
                  <c:v>0.34607000000000027</c:v>
                </c:pt>
                <c:pt idx="16803" formatCode="General">
                  <c:v>0.34609000000000001</c:v>
                </c:pt>
                <c:pt idx="16804" formatCode="General">
                  <c:v>0.3461120000000002</c:v>
                </c:pt>
                <c:pt idx="16805" formatCode="General">
                  <c:v>0.346132</c:v>
                </c:pt>
                <c:pt idx="16806" formatCode="General">
                  <c:v>0.3461530000000001</c:v>
                </c:pt>
                <c:pt idx="16807" formatCode="General">
                  <c:v>0.34617300000000001</c:v>
                </c:pt>
                <c:pt idx="16808" formatCode="General">
                  <c:v>0.346194</c:v>
                </c:pt>
                <c:pt idx="16809" formatCode="General">
                  <c:v>0.34621400000000002</c:v>
                </c:pt>
                <c:pt idx="16810" formatCode="General">
                  <c:v>0.34623500000000001</c:v>
                </c:pt>
                <c:pt idx="16811" formatCode="General">
                  <c:v>0.34625600000000001</c:v>
                </c:pt>
                <c:pt idx="16812" formatCode="General">
                  <c:v>0.34627600000000008</c:v>
                </c:pt>
                <c:pt idx="16813" formatCode="General">
                  <c:v>0.34629700000000002</c:v>
                </c:pt>
                <c:pt idx="16814" formatCode="General">
                  <c:v>0.34631700000000032</c:v>
                </c:pt>
                <c:pt idx="16815" formatCode="General">
                  <c:v>0.3463380000000002</c:v>
                </c:pt>
                <c:pt idx="16816" formatCode="General">
                  <c:v>0.34635800000000022</c:v>
                </c:pt>
                <c:pt idx="16817" formatCode="General">
                  <c:v>0.34637900000000033</c:v>
                </c:pt>
                <c:pt idx="16818" formatCode="General">
                  <c:v>0.34640000000000026</c:v>
                </c:pt>
                <c:pt idx="16819" formatCode="General">
                  <c:v>0.34642000000000023</c:v>
                </c:pt>
                <c:pt idx="16820" formatCode="General">
                  <c:v>0.346441</c:v>
                </c:pt>
                <c:pt idx="16821" formatCode="General">
                  <c:v>0.34646200000000027</c:v>
                </c:pt>
                <c:pt idx="16822" formatCode="General">
                  <c:v>0.34648200000000023</c:v>
                </c:pt>
                <c:pt idx="16823" formatCode="General">
                  <c:v>0.3465020000000002</c:v>
                </c:pt>
                <c:pt idx="16824" formatCode="General">
                  <c:v>0.34652300000000008</c:v>
                </c:pt>
                <c:pt idx="16825" formatCode="General">
                  <c:v>0.3465430000000001</c:v>
                </c:pt>
                <c:pt idx="16826" formatCode="General">
                  <c:v>0.34656500000000001</c:v>
                </c:pt>
                <c:pt idx="16827" formatCode="General">
                  <c:v>0.34658500000000025</c:v>
                </c:pt>
                <c:pt idx="16828" formatCode="General">
                  <c:v>0.34660600000000008</c:v>
                </c:pt>
                <c:pt idx="16829" formatCode="General">
                  <c:v>0.34662600000000027</c:v>
                </c:pt>
                <c:pt idx="16830" formatCode="General">
                  <c:v>0.34664700000000004</c:v>
                </c:pt>
                <c:pt idx="16831" formatCode="General">
                  <c:v>0.346667</c:v>
                </c:pt>
                <c:pt idx="16832" formatCode="General">
                  <c:v>0.34668800000000022</c:v>
                </c:pt>
                <c:pt idx="16833" formatCode="General">
                  <c:v>0.3467090000000001</c:v>
                </c:pt>
                <c:pt idx="16834" formatCode="General">
                  <c:v>0.34672900000000001</c:v>
                </c:pt>
                <c:pt idx="16835" formatCode="General">
                  <c:v>0.34675</c:v>
                </c:pt>
                <c:pt idx="16836" formatCode="General">
                  <c:v>0.34677000000000002</c:v>
                </c:pt>
                <c:pt idx="16837" formatCode="General">
                  <c:v>0.34679100000000002</c:v>
                </c:pt>
                <c:pt idx="16838" formatCode="General">
                  <c:v>0.34681100000000026</c:v>
                </c:pt>
                <c:pt idx="16839" formatCode="General">
                  <c:v>0.34683200000000008</c:v>
                </c:pt>
                <c:pt idx="16840" formatCode="General">
                  <c:v>0.34685200000000027</c:v>
                </c:pt>
                <c:pt idx="16841" formatCode="General">
                  <c:v>0.34687300000000032</c:v>
                </c:pt>
                <c:pt idx="16842" formatCode="General">
                  <c:v>0.3468940000000002</c:v>
                </c:pt>
                <c:pt idx="16843" formatCode="General">
                  <c:v>0.34691500000000008</c:v>
                </c:pt>
                <c:pt idx="16844" formatCode="General">
                  <c:v>0.3469350000000001</c:v>
                </c:pt>
                <c:pt idx="16845" formatCode="General">
                  <c:v>0.34695600000000026</c:v>
                </c:pt>
                <c:pt idx="16846" formatCode="General">
                  <c:v>0.34697600000000023</c:v>
                </c:pt>
                <c:pt idx="16847" formatCode="General">
                  <c:v>0.346997</c:v>
                </c:pt>
                <c:pt idx="16848" formatCode="General">
                  <c:v>0.34701700000000002</c:v>
                </c:pt>
                <c:pt idx="16849" formatCode="General">
                  <c:v>0.34703800000000001</c:v>
                </c:pt>
                <c:pt idx="16850" formatCode="General">
                  <c:v>0.34705900000000001</c:v>
                </c:pt>
                <c:pt idx="16851" formatCode="General">
                  <c:v>0.34707900000000008</c:v>
                </c:pt>
                <c:pt idx="16852" formatCode="General">
                  <c:v>0.34710000000000002</c:v>
                </c:pt>
                <c:pt idx="16853" formatCode="General">
                  <c:v>0.34712000000000021</c:v>
                </c:pt>
                <c:pt idx="16854" formatCode="General">
                  <c:v>0.34714100000000003</c:v>
                </c:pt>
                <c:pt idx="16855" formatCode="General">
                  <c:v>0.34716200000000008</c:v>
                </c:pt>
                <c:pt idx="16856" formatCode="General">
                  <c:v>0.34718200000000027</c:v>
                </c:pt>
                <c:pt idx="16857" formatCode="General">
                  <c:v>0.34720300000000004</c:v>
                </c:pt>
                <c:pt idx="16858" formatCode="General">
                  <c:v>0.3472240000000002</c:v>
                </c:pt>
                <c:pt idx="16859" formatCode="General">
                  <c:v>0.347244</c:v>
                </c:pt>
                <c:pt idx="16860" formatCode="General">
                  <c:v>0.3472650000000001</c:v>
                </c:pt>
                <c:pt idx="16861" formatCode="General">
                  <c:v>0.34728500000000001</c:v>
                </c:pt>
                <c:pt idx="16862" formatCode="General">
                  <c:v>0.34730600000000023</c:v>
                </c:pt>
                <c:pt idx="16863" formatCode="General">
                  <c:v>0.34732700000000022</c:v>
                </c:pt>
                <c:pt idx="16864" formatCode="General">
                  <c:v>0.34734700000000002</c:v>
                </c:pt>
                <c:pt idx="16865" formatCode="General">
                  <c:v>0.34736800000000023</c:v>
                </c:pt>
                <c:pt idx="16866" formatCode="General">
                  <c:v>0.34738800000000036</c:v>
                </c:pt>
                <c:pt idx="16867" formatCode="General">
                  <c:v>0.34740900000000002</c:v>
                </c:pt>
                <c:pt idx="16868" formatCode="General">
                  <c:v>0.34742900000000032</c:v>
                </c:pt>
                <c:pt idx="16869" formatCode="General">
                  <c:v>0.3474500000000002</c:v>
                </c:pt>
                <c:pt idx="16870" formatCode="General">
                  <c:v>0.34747100000000025</c:v>
                </c:pt>
                <c:pt idx="16871" formatCode="General">
                  <c:v>0.34749200000000002</c:v>
                </c:pt>
                <c:pt idx="16872" formatCode="General">
                  <c:v>0.34751200000000027</c:v>
                </c:pt>
                <c:pt idx="16873" formatCode="General">
                  <c:v>0.34753300000000004</c:v>
                </c:pt>
                <c:pt idx="16874" formatCode="General">
                  <c:v>0.347553</c:v>
                </c:pt>
                <c:pt idx="16875" formatCode="General">
                  <c:v>0.34757400000000027</c:v>
                </c:pt>
                <c:pt idx="16876" formatCode="General">
                  <c:v>0.34759400000000001</c:v>
                </c:pt>
                <c:pt idx="16877" formatCode="General">
                  <c:v>0.3476140000000002</c:v>
                </c:pt>
                <c:pt idx="16878" formatCode="General">
                  <c:v>0.347636</c:v>
                </c:pt>
                <c:pt idx="16879" formatCode="General">
                  <c:v>0.34765600000000002</c:v>
                </c:pt>
                <c:pt idx="16880" formatCode="General">
                  <c:v>0.34767700000000001</c:v>
                </c:pt>
                <c:pt idx="16881" formatCode="General">
                  <c:v>0.34769700000000003</c:v>
                </c:pt>
                <c:pt idx="16882" formatCode="General">
                  <c:v>0.34771800000000008</c:v>
                </c:pt>
                <c:pt idx="16883" formatCode="General">
                  <c:v>0.34773800000000005</c:v>
                </c:pt>
                <c:pt idx="16884" formatCode="General">
                  <c:v>0.34775900000000004</c:v>
                </c:pt>
                <c:pt idx="16885" formatCode="General">
                  <c:v>0.3477800000000002</c:v>
                </c:pt>
                <c:pt idx="16886" formatCode="General">
                  <c:v>0.34780000000000022</c:v>
                </c:pt>
                <c:pt idx="16887" formatCode="General">
                  <c:v>0.34782100000000032</c:v>
                </c:pt>
                <c:pt idx="16888" formatCode="General">
                  <c:v>0.34784200000000021</c:v>
                </c:pt>
                <c:pt idx="16889" formatCode="General">
                  <c:v>0.34786200000000023</c:v>
                </c:pt>
                <c:pt idx="16890" formatCode="General">
                  <c:v>0.34788200000000036</c:v>
                </c:pt>
                <c:pt idx="16891" formatCode="General">
                  <c:v>0.34790300000000002</c:v>
                </c:pt>
                <c:pt idx="16892" formatCode="General">
                  <c:v>0.34792300000000026</c:v>
                </c:pt>
                <c:pt idx="16893" formatCode="General">
                  <c:v>0.3479440000000002</c:v>
                </c:pt>
                <c:pt idx="16894" formatCode="General">
                  <c:v>0.34796500000000002</c:v>
                </c:pt>
                <c:pt idx="16895" formatCode="General">
                  <c:v>0.34798600000000035</c:v>
                </c:pt>
                <c:pt idx="16896" formatCode="General">
                  <c:v>0.3480060000000002</c:v>
                </c:pt>
                <c:pt idx="16897" formatCode="General">
                  <c:v>0.34802700000000025</c:v>
                </c:pt>
                <c:pt idx="16898" formatCode="General">
                  <c:v>0.348047</c:v>
                </c:pt>
                <c:pt idx="16899" formatCode="General">
                  <c:v>0.34806800000000027</c:v>
                </c:pt>
                <c:pt idx="16900" formatCode="General">
                  <c:v>0.34808900000000026</c:v>
                </c:pt>
                <c:pt idx="16901" formatCode="General">
                  <c:v>0.348109</c:v>
                </c:pt>
                <c:pt idx="16902" formatCode="General">
                  <c:v>0.34813</c:v>
                </c:pt>
                <c:pt idx="16903" formatCode="General">
                  <c:v>0.34815000000000002</c:v>
                </c:pt>
                <c:pt idx="16904" formatCode="General">
                  <c:v>0.34817100000000001</c:v>
                </c:pt>
                <c:pt idx="16905" formatCode="General">
                  <c:v>0.34819100000000003</c:v>
                </c:pt>
                <c:pt idx="16906" formatCode="General">
                  <c:v>0.34821200000000002</c:v>
                </c:pt>
                <c:pt idx="16907" formatCode="General">
                  <c:v>0.34823300000000001</c:v>
                </c:pt>
                <c:pt idx="16908" formatCode="General">
                  <c:v>0.34825300000000003</c:v>
                </c:pt>
                <c:pt idx="16909" formatCode="General">
                  <c:v>0.34827400000000008</c:v>
                </c:pt>
                <c:pt idx="16910" formatCode="General">
                  <c:v>0.34829500000000002</c:v>
                </c:pt>
                <c:pt idx="16911" formatCode="General">
                  <c:v>0.34831500000000032</c:v>
                </c:pt>
                <c:pt idx="16912" formatCode="General">
                  <c:v>0.3483360000000002</c:v>
                </c:pt>
                <c:pt idx="16913" formatCode="General">
                  <c:v>0.34835600000000022</c:v>
                </c:pt>
                <c:pt idx="16914" formatCode="General">
                  <c:v>0.34837700000000033</c:v>
                </c:pt>
                <c:pt idx="16915" formatCode="General">
                  <c:v>0.34839700000000001</c:v>
                </c:pt>
                <c:pt idx="16916" formatCode="General">
                  <c:v>0.34841800000000023</c:v>
                </c:pt>
                <c:pt idx="16917" formatCode="General">
                  <c:v>0.348439</c:v>
                </c:pt>
                <c:pt idx="16918" formatCode="General">
                  <c:v>0.34845900000000002</c:v>
                </c:pt>
                <c:pt idx="16919" formatCode="General">
                  <c:v>0.34848000000000023</c:v>
                </c:pt>
                <c:pt idx="16920" formatCode="General">
                  <c:v>0.3485000000000002</c:v>
                </c:pt>
                <c:pt idx="16921" formatCode="General">
                  <c:v>0.34852100000000008</c:v>
                </c:pt>
                <c:pt idx="16922" formatCode="General">
                  <c:v>0.3485410000000001</c:v>
                </c:pt>
                <c:pt idx="16923" formatCode="General">
                  <c:v>0.34856200000000021</c:v>
                </c:pt>
                <c:pt idx="16924" formatCode="General">
                  <c:v>0.34858300000000025</c:v>
                </c:pt>
                <c:pt idx="16925" formatCode="General">
                  <c:v>0.34860400000000002</c:v>
                </c:pt>
                <c:pt idx="16926" formatCode="General">
                  <c:v>0.34862400000000027</c:v>
                </c:pt>
                <c:pt idx="16927" formatCode="General">
                  <c:v>0.34864500000000004</c:v>
                </c:pt>
                <c:pt idx="16928" formatCode="General">
                  <c:v>0.348665</c:v>
                </c:pt>
                <c:pt idx="16929" formatCode="General">
                  <c:v>0.34868600000000022</c:v>
                </c:pt>
                <c:pt idx="16930" formatCode="General">
                  <c:v>0.34870600000000002</c:v>
                </c:pt>
                <c:pt idx="16931" formatCode="General">
                  <c:v>0.34872700000000001</c:v>
                </c:pt>
                <c:pt idx="16932" formatCode="General">
                  <c:v>0.348748</c:v>
                </c:pt>
                <c:pt idx="16933" formatCode="General">
                  <c:v>0.34876800000000002</c:v>
                </c:pt>
                <c:pt idx="16934" formatCode="General">
                  <c:v>0.34878900000000002</c:v>
                </c:pt>
                <c:pt idx="16935" formatCode="General">
                  <c:v>0.34880900000000026</c:v>
                </c:pt>
                <c:pt idx="16936" formatCode="General">
                  <c:v>0.34883000000000008</c:v>
                </c:pt>
                <c:pt idx="16937" formatCode="General">
                  <c:v>0.34885100000000002</c:v>
                </c:pt>
                <c:pt idx="16938" formatCode="General">
                  <c:v>0.34887100000000032</c:v>
                </c:pt>
                <c:pt idx="16939" formatCode="General">
                  <c:v>0.3488920000000002</c:v>
                </c:pt>
                <c:pt idx="16940" formatCode="General">
                  <c:v>0.34891300000000008</c:v>
                </c:pt>
                <c:pt idx="16941" formatCode="General">
                  <c:v>0.3489330000000001</c:v>
                </c:pt>
                <c:pt idx="16942" formatCode="General">
                  <c:v>0.34895300000000001</c:v>
                </c:pt>
                <c:pt idx="16943" formatCode="General">
                  <c:v>0.34897400000000023</c:v>
                </c:pt>
                <c:pt idx="16944" formatCode="General">
                  <c:v>0.34899400000000008</c:v>
                </c:pt>
                <c:pt idx="16945" formatCode="General">
                  <c:v>0.34901600000000027</c:v>
                </c:pt>
                <c:pt idx="16946" formatCode="General">
                  <c:v>0.34903600000000001</c:v>
                </c:pt>
                <c:pt idx="16947" formatCode="General">
                  <c:v>0.34905700000000001</c:v>
                </c:pt>
                <c:pt idx="16948" formatCode="General">
                  <c:v>0.34907700000000008</c:v>
                </c:pt>
                <c:pt idx="16949" formatCode="General">
                  <c:v>0.34909800000000002</c:v>
                </c:pt>
                <c:pt idx="16950" formatCode="General">
                  <c:v>0.34911800000000021</c:v>
                </c:pt>
                <c:pt idx="16951" formatCode="General">
                  <c:v>0.34913900000000003</c:v>
                </c:pt>
                <c:pt idx="16952" formatCode="General">
                  <c:v>0.34916000000000008</c:v>
                </c:pt>
                <c:pt idx="16953" formatCode="General">
                  <c:v>0.34918000000000027</c:v>
                </c:pt>
                <c:pt idx="16954" formatCode="General">
                  <c:v>0.34920100000000004</c:v>
                </c:pt>
                <c:pt idx="16955" formatCode="General">
                  <c:v>0.3492220000000002</c:v>
                </c:pt>
                <c:pt idx="16956" formatCode="General">
                  <c:v>0.349242</c:v>
                </c:pt>
                <c:pt idx="16957" formatCode="General">
                  <c:v>0.34926200000000002</c:v>
                </c:pt>
                <c:pt idx="16958" formatCode="General">
                  <c:v>0.34928300000000001</c:v>
                </c:pt>
                <c:pt idx="16959" formatCode="General">
                  <c:v>0.34930400000000023</c:v>
                </c:pt>
                <c:pt idx="16960" formatCode="General">
                  <c:v>0.34932400000000036</c:v>
                </c:pt>
                <c:pt idx="16961" formatCode="General">
                  <c:v>0.34934500000000002</c:v>
                </c:pt>
                <c:pt idx="16962" formatCode="General">
                  <c:v>0.34936600000000023</c:v>
                </c:pt>
                <c:pt idx="16963" formatCode="General">
                  <c:v>0.34938600000000036</c:v>
                </c:pt>
                <c:pt idx="16964" formatCode="General">
                  <c:v>0.34940700000000002</c:v>
                </c:pt>
                <c:pt idx="16965" formatCode="General">
                  <c:v>0.34942700000000032</c:v>
                </c:pt>
                <c:pt idx="16966" formatCode="General">
                  <c:v>0.3494480000000002</c:v>
                </c:pt>
                <c:pt idx="16967" formatCode="General">
                  <c:v>0.34946800000000022</c:v>
                </c:pt>
                <c:pt idx="16968" formatCode="General">
                  <c:v>0.34949000000000002</c:v>
                </c:pt>
                <c:pt idx="16969" formatCode="General">
                  <c:v>0.34951000000000026</c:v>
                </c:pt>
                <c:pt idx="16970" formatCode="General">
                  <c:v>0.34953000000000001</c:v>
                </c:pt>
                <c:pt idx="16971" formatCode="General">
                  <c:v>0.349551</c:v>
                </c:pt>
                <c:pt idx="16972" formatCode="General">
                  <c:v>0.34957100000000002</c:v>
                </c:pt>
                <c:pt idx="16973" formatCode="General">
                  <c:v>0.34959200000000001</c:v>
                </c:pt>
                <c:pt idx="16974" formatCode="General">
                  <c:v>0.34961300000000001</c:v>
                </c:pt>
                <c:pt idx="16975" formatCode="General">
                  <c:v>0.34963300000000003</c:v>
                </c:pt>
                <c:pt idx="16976" formatCode="General">
                  <c:v>0.34965400000000002</c:v>
                </c:pt>
                <c:pt idx="16977" formatCode="General">
                  <c:v>0.34967500000000001</c:v>
                </c:pt>
                <c:pt idx="16978" formatCode="General">
                  <c:v>0.34969500000000003</c:v>
                </c:pt>
                <c:pt idx="16979" formatCode="General">
                  <c:v>0.34971600000000008</c:v>
                </c:pt>
                <c:pt idx="16980" formatCode="General">
                  <c:v>0.34973600000000005</c:v>
                </c:pt>
                <c:pt idx="16981" formatCode="General">
                  <c:v>0.34975700000000004</c:v>
                </c:pt>
                <c:pt idx="16982" formatCode="General">
                  <c:v>0.349777</c:v>
                </c:pt>
                <c:pt idx="16983" formatCode="General">
                  <c:v>0.349798</c:v>
                </c:pt>
                <c:pt idx="16984" formatCode="General">
                  <c:v>0.34981900000000032</c:v>
                </c:pt>
                <c:pt idx="16985" formatCode="General">
                  <c:v>0.34983900000000001</c:v>
                </c:pt>
                <c:pt idx="16986" formatCode="General">
                  <c:v>0.34986000000000023</c:v>
                </c:pt>
                <c:pt idx="16987" formatCode="General">
                  <c:v>0.34988000000000036</c:v>
                </c:pt>
                <c:pt idx="16988" formatCode="General">
                  <c:v>0.34990100000000002</c:v>
                </c:pt>
                <c:pt idx="16989" formatCode="General">
                  <c:v>0.34992100000000026</c:v>
                </c:pt>
                <c:pt idx="16990" formatCode="General">
                  <c:v>0.349943</c:v>
                </c:pt>
                <c:pt idx="16991" formatCode="General">
                  <c:v>0.34996300000000002</c:v>
                </c:pt>
                <c:pt idx="16992" formatCode="General">
                  <c:v>0.34998400000000035</c:v>
                </c:pt>
                <c:pt idx="16993" formatCode="General">
                  <c:v>0.3500040000000002</c:v>
                </c:pt>
                <c:pt idx="16994" formatCode="General">
                  <c:v>0.35002500000000025</c:v>
                </c:pt>
                <c:pt idx="16995" formatCode="General">
                  <c:v>0.350045</c:v>
                </c:pt>
                <c:pt idx="16996" formatCode="General">
                  <c:v>0.35006500000000002</c:v>
                </c:pt>
                <c:pt idx="16997" formatCode="General">
                  <c:v>0.35008600000000023</c:v>
                </c:pt>
                <c:pt idx="16998" formatCode="General">
                  <c:v>0.350107</c:v>
                </c:pt>
                <c:pt idx="16999" formatCode="General">
                  <c:v>0.35012800000000027</c:v>
                </c:pt>
                <c:pt idx="17000" formatCode="General">
                  <c:v>0.35014800000000001</c:v>
                </c:pt>
                <c:pt idx="17001" formatCode="General">
                  <c:v>0.35016900000000001</c:v>
                </c:pt>
                <c:pt idx="17002" formatCode="General">
                  <c:v>0.35018900000000008</c:v>
                </c:pt>
                <c:pt idx="17003" formatCode="General">
                  <c:v>0.35021000000000002</c:v>
                </c:pt>
                <c:pt idx="17004" formatCode="General">
                  <c:v>0.3502300000000001</c:v>
                </c:pt>
                <c:pt idx="17005" formatCode="General">
                  <c:v>0.35025100000000003</c:v>
                </c:pt>
                <c:pt idx="17006" formatCode="General">
                  <c:v>0.35027200000000008</c:v>
                </c:pt>
                <c:pt idx="17007" formatCode="General">
                  <c:v>0.35029300000000002</c:v>
                </c:pt>
                <c:pt idx="17008" formatCode="General">
                  <c:v>0.35031300000000032</c:v>
                </c:pt>
                <c:pt idx="17009" formatCode="General">
                  <c:v>0.3503340000000002</c:v>
                </c:pt>
                <c:pt idx="17010" formatCode="General">
                  <c:v>0.35035400000000022</c:v>
                </c:pt>
                <c:pt idx="17011" formatCode="General">
                  <c:v>0.35037500000000033</c:v>
                </c:pt>
                <c:pt idx="17012" formatCode="General">
                  <c:v>0.35039600000000026</c:v>
                </c:pt>
                <c:pt idx="17013" formatCode="General">
                  <c:v>0.35041600000000023</c:v>
                </c:pt>
                <c:pt idx="17014" formatCode="General">
                  <c:v>0.350437</c:v>
                </c:pt>
                <c:pt idx="17015" formatCode="General">
                  <c:v>0.35045700000000002</c:v>
                </c:pt>
                <c:pt idx="17016" formatCode="General">
                  <c:v>0.35047800000000023</c:v>
                </c:pt>
                <c:pt idx="17017" formatCode="General">
                  <c:v>0.3504980000000002</c:v>
                </c:pt>
                <c:pt idx="17018" formatCode="General">
                  <c:v>0.35051900000000002</c:v>
                </c:pt>
                <c:pt idx="17019" formatCode="General">
                  <c:v>0.35054000000000002</c:v>
                </c:pt>
                <c:pt idx="17020" formatCode="General">
                  <c:v>0.35056100000000001</c:v>
                </c:pt>
                <c:pt idx="17021" formatCode="General">
                  <c:v>0.35058100000000025</c:v>
                </c:pt>
                <c:pt idx="17022" formatCode="General">
                  <c:v>0.35060200000000002</c:v>
                </c:pt>
                <c:pt idx="17023" formatCode="General">
                  <c:v>0.35062200000000027</c:v>
                </c:pt>
                <c:pt idx="17024" formatCode="General">
                  <c:v>0.35064200000000001</c:v>
                </c:pt>
                <c:pt idx="17025" formatCode="General">
                  <c:v>0.350663</c:v>
                </c:pt>
                <c:pt idx="17026" formatCode="General">
                  <c:v>0.35068400000000022</c:v>
                </c:pt>
                <c:pt idx="17027" formatCode="General">
                  <c:v>0.35070400000000002</c:v>
                </c:pt>
                <c:pt idx="17028" formatCode="General">
                  <c:v>0.35072500000000001</c:v>
                </c:pt>
                <c:pt idx="17029" formatCode="General">
                  <c:v>0.350746</c:v>
                </c:pt>
                <c:pt idx="17030" formatCode="General">
                  <c:v>0.35076600000000002</c:v>
                </c:pt>
                <c:pt idx="17031" formatCode="General">
                  <c:v>0.35078700000000002</c:v>
                </c:pt>
                <c:pt idx="17032" formatCode="General">
                  <c:v>0.35080700000000026</c:v>
                </c:pt>
                <c:pt idx="17033" formatCode="General">
                  <c:v>0.35082800000000036</c:v>
                </c:pt>
                <c:pt idx="17034" formatCode="General">
                  <c:v>0.35084800000000027</c:v>
                </c:pt>
                <c:pt idx="17035" formatCode="General">
                  <c:v>0.35087000000000035</c:v>
                </c:pt>
                <c:pt idx="17036" formatCode="General">
                  <c:v>0.35089000000000026</c:v>
                </c:pt>
                <c:pt idx="17037" formatCode="General">
                  <c:v>0.35091000000000022</c:v>
                </c:pt>
                <c:pt idx="17038" formatCode="General">
                  <c:v>0.3509310000000001</c:v>
                </c:pt>
                <c:pt idx="17039" formatCode="General">
                  <c:v>0.35095100000000001</c:v>
                </c:pt>
                <c:pt idx="17040" formatCode="General">
                  <c:v>0.35097200000000023</c:v>
                </c:pt>
                <c:pt idx="17041" formatCode="General">
                  <c:v>0.350993</c:v>
                </c:pt>
                <c:pt idx="17042" formatCode="General">
                  <c:v>0.35101400000000027</c:v>
                </c:pt>
                <c:pt idx="17043" formatCode="General">
                  <c:v>0.35103400000000001</c:v>
                </c:pt>
                <c:pt idx="17044" formatCode="General">
                  <c:v>0.35105500000000001</c:v>
                </c:pt>
                <c:pt idx="17045" formatCode="General">
                  <c:v>0.35107500000000008</c:v>
                </c:pt>
                <c:pt idx="17046" formatCode="General">
                  <c:v>0.35109600000000002</c:v>
                </c:pt>
                <c:pt idx="17047" formatCode="General">
                  <c:v>0.35111600000000021</c:v>
                </c:pt>
                <c:pt idx="17048" formatCode="General">
                  <c:v>0.35113700000000003</c:v>
                </c:pt>
                <c:pt idx="17049" formatCode="General">
                  <c:v>0.351157</c:v>
                </c:pt>
                <c:pt idx="17050" formatCode="General">
                  <c:v>0.35117800000000027</c:v>
                </c:pt>
                <c:pt idx="17051" formatCode="General">
                  <c:v>0.35119900000000004</c:v>
                </c:pt>
                <c:pt idx="17052" formatCode="General">
                  <c:v>0.351219</c:v>
                </c:pt>
                <c:pt idx="17053" formatCode="General">
                  <c:v>0.35124</c:v>
                </c:pt>
                <c:pt idx="17054" formatCode="General">
                  <c:v>0.35126000000000002</c:v>
                </c:pt>
                <c:pt idx="17055" formatCode="General">
                  <c:v>0.35128100000000001</c:v>
                </c:pt>
                <c:pt idx="17056" formatCode="General">
                  <c:v>0.35130100000000025</c:v>
                </c:pt>
                <c:pt idx="17057" formatCode="General">
                  <c:v>0.35132300000000022</c:v>
                </c:pt>
                <c:pt idx="17058" formatCode="General">
                  <c:v>0.35134300000000002</c:v>
                </c:pt>
                <c:pt idx="17059" formatCode="General">
                  <c:v>0.35136400000000023</c:v>
                </c:pt>
                <c:pt idx="17060" formatCode="General">
                  <c:v>0.35138400000000036</c:v>
                </c:pt>
                <c:pt idx="17061" formatCode="General">
                  <c:v>0.35140500000000002</c:v>
                </c:pt>
                <c:pt idx="17062" formatCode="General">
                  <c:v>0.35142500000000032</c:v>
                </c:pt>
                <c:pt idx="17063" formatCode="General">
                  <c:v>0.35144500000000001</c:v>
                </c:pt>
                <c:pt idx="17064" formatCode="General">
                  <c:v>0.35146700000000008</c:v>
                </c:pt>
                <c:pt idx="17065" formatCode="General">
                  <c:v>0.35148700000000033</c:v>
                </c:pt>
                <c:pt idx="17066" formatCode="General">
                  <c:v>0.35150800000000026</c:v>
                </c:pt>
                <c:pt idx="17067" formatCode="General">
                  <c:v>0.35152800000000023</c:v>
                </c:pt>
                <c:pt idx="17068" formatCode="General">
                  <c:v>0.351549</c:v>
                </c:pt>
                <c:pt idx="17069" formatCode="General">
                  <c:v>0.35156900000000002</c:v>
                </c:pt>
                <c:pt idx="17070" formatCode="General">
                  <c:v>0.35159000000000001</c:v>
                </c:pt>
                <c:pt idx="17071" formatCode="General">
                  <c:v>0.3516100000000002</c:v>
                </c:pt>
                <c:pt idx="17072" formatCode="General">
                  <c:v>0.35163100000000003</c:v>
                </c:pt>
                <c:pt idx="17073" formatCode="General">
                  <c:v>0.35165200000000002</c:v>
                </c:pt>
                <c:pt idx="17074" formatCode="General">
                  <c:v>0.35167300000000001</c:v>
                </c:pt>
                <c:pt idx="17075" formatCode="General">
                  <c:v>0.35169300000000003</c:v>
                </c:pt>
                <c:pt idx="17076" formatCode="General">
                  <c:v>0.35171400000000008</c:v>
                </c:pt>
                <c:pt idx="17077" formatCode="General">
                  <c:v>0.35173400000000005</c:v>
                </c:pt>
                <c:pt idx="17078" formatCode="General">
                  <c:v>0.35175400000000001</c:v>
                </c:pt>
                <c:pt idx="17079" formatCode="General">
                  <c:v>0.351775</c:v>
                </c:pt>
                <c:pt idx="17080" formatCode="General">
                  <c:v>0.351796</c:v>
                </c:pt>
                <c:pt idx="17081" formatCode="General">
                  <c:v>0.35181700000000032</c:v>
                </c:pt>
                <c:pt idx="17082" formatCode="General">
                  <c:v>0.35183700000000001</c:v>
                </c:pt>
                <c:pt idx="17083" formatCode="General">
                  <c:v>0.35185800000000023</c:v>
                </c:pt>
                <c:pt idx="17084" formatCode="General">
                  <c:v>0.35187800000000036</c:v>
                </c:pt>
                <c:pt idx="17085" formatCode="General">
                  <c:v>0.35189900000000002</c:v>
                </c:pt>
                <c:pt idx="17086" formatCode="General">
                  <c:v>0.35192000000000023</c:v>
                </c:pt>
                <c:pt idx="17087" formatCode="General">
                  <c:v>0.351941</c:v>
                </c:pt>
                <c:pt idx="17088" formatCode="General">
                  <c:v>0.35196100000000002</c:v>
                </c:pt>
                <c:pt idx="17089" formatCode="General">
                  <c:v>0.35198200000000035</c:v>
                </c:pt>
                <c:pt idx="17090" formatCode="General">
                  <c:v>0.3520020000000002</c:v>
                </c:pt>
                <c:pt idx="17091" formatCode="General">
                  <c:v>0.35202200000000022</c:v>
                </c:pt>
                <c:pt idx="17092" formatCode="General">
                  <c:v>0.35204300000000011</c:v>
                </c:pt>
                <c:pt idx="17093" formatCode="General">
                  <c:v>0.35206400000000027</c:v>
                </c:pt>
                <c:pt idx="17094" formatCode="General">
                  <c:v>0.35208500000000026</c:v>
                </c:pt>
                <c:pt idx="17095" formatCode="General">
                  <c:v>0.352105</c:v>
                </c:pt>
                <c:pt idx="17096" formatCode="General">
                  <c:v>0.35212600000000027</c:v>
                </c:pt>
                <c:pt idx="17097" formatCode="General">
                  <c:v>0.35214600000000001</c:v>
                </c:pt>
                <c:pt idx="17098" formatCode="General">
                  <c:v>0.35216700000000001</c:v>
                </c:pt>
                <c:pt idx="17099" formatCode="General">
                  <c:v>0.35218700000000008</c:v>
                </c:pt>
                <c:pt idx="17100" formatCode="General">
                  <c:v>0.35220800000000002</c:v>
                </c:pt>
                <c:pt idx="17101" formatCode="General">
                  <c:v>0.35222800000000026</c:v>
                </c:pt>
                <c:pt idx="17102" formatCode="General">
                  <c:v>0.35225000000000001</c:v>
                </c:pt>
                <c:pt idx="17103" formatCode="General">
                  <c:v>0.35227000000000008</c:v>
                </c:pt>
                <c:pt idx="17104" formatCode="General">
                  <c:v>0.3522900000000001</c:v>
                </c:pt>
                <c:pt idx="17105" formatCode="General">
                  <c:v>0.35231100000000032</c:v>
                </c:pt>
                <c:pt idx="17106" formatCode="General">
                  <c:v>0.35233100000000001</c:v>
                </c:pt>
                <c:pt idx="17107" formatCode="General">
                  <c:v>0.35235200000000022</c:v>
                </c:pt>
                <c:pt idx="17108" formatCode="General">
                  <c:v>0.35237200000000035</c:v>
                </c:pt>
                <c:pt idx="17109" formatCode="General">
                  <c:v>0.35239400000000026</c:v>
                </c:pt>
                <c:pt idx="17110" formatCode="General">
                  <c:v>0.35241400000000023</c:v>
                </c:pt>
                <c:pt idx="17111" formatCode="General">
                  <c:v>0.352435</c:v>
                </c:pt>
                <c:pt idx="17112" formatCode="General">
                  <c:v>0.35245500000000002</c:v>
                </c:pt>
                <c:pt idx="17113" formatCode="General">
                  <c:v>0.35247600000000023</c:v>
                </c:pt>
                <c:pt idx="17114" formatCode="General">
                  <c:v>0.3524960000000002</c:v>
                </c:pt>
                <c:pt idx="17115" formatCode="General">
                  <c:v>0.35251700000000002</c:v>
                </c:pt>
                <c:pt idx="17116" formatCode="General">
                  <c:v>0.35253800000000002</c:v>
                </c:pt>
                <c:pt idx="17117" formatCode="General">
                  <c:v>0.3525580000000002</c:v>
                </c:pt>
                <c:pt idx="17118" formatCode="General">
                  <c:v>0.35257900000000025</c:v>
                </c:pt>
                <c:pt idx="17119" formatCode="General">
                  <c:v>0.352599</c:v>
                </c:pt>
                <c:pt idx="17120" formatCode="General">
                  <c:v>0.35262000000000027</c:v>
                </c:pt>
                <c:pt idx="17121" formatCode="General">
                  <c:v>0.35264000000000001</c:v>
                </c:pt>
                <c:pt idx="17122" formatCode="General">
                  <c:v>0.352661</c:v>
                </c:pt>
                <c:pt idx="17123" formatCode="General">
                  <c:v>0.35268100000000002</c:v>
                </c:pt>
                <c:pt idx="17124" formatCode="General">
                  <c:v>0.35270200000000002</c:v>
                </c:pt>
                <c:pt idx="17125" formatCode="General">
                  <c:v>0.35272300000000001</c:v>
                </c:pt>
                <c:pt idx="17126" formatCode="General">
                  <c:v>0.352744</c:v>
                </c:pt>
                <c:pt idx="17127" formatCode="General">
                  <c:v>0.35276400000000002</c:v>
                </c:pt>
                <c:pt idx="17128" formatCode="General">
                  <c:v>0.35278500000000002</c:v>
                </c:pt>
                <c:pt idx="17129" formatCode="General">
                  <c:v>0.35280500000000026</c:v>
                </c:pt>
                <c:pt idx="17130" formatCode="General">
                  <c:v>0.35282500000000022</c:v>
                </c:pt>
                <c:pt idx="17131" formatCode="General">
                  <c:v>0.35284700000000002</c:v>
                </c:pt>
                <c:pt idx="17132" formatCode="General">
                  <c:v>0.35286700000000032</c:v>
                </c:pt>
                <c:pt idx="17133" formatCode="General">
                  <c:v>0.35288800000000037</c:v>
                </c:pt>
                <c:pt idx="17134" formatCode="General">
                  <c:v>0.35290800000000022</c:v>
                </c:pt>
                <c:pt idx="17135" formatCode="General">
                  <c:v>0.35292900000000033</c:v>
                </c:pt>
                <c:pt idx="17136" formatCode="General">
                  <c:v>0.35294900000000001</c:v>
                </c:pt>
                <c:pt idx="17137" formatCode="General">
                  <c:v>0.35297000000000023</c:v>
                </c:pt>
                <c:pt idx="17138" formatCode="General">
                  <c:v>0.352991</c:v>
                </c:pt>
                <c:pt idx="17139" formatCode="General">
                  <c:v>0.35301100000000002</c:v>
                </c:pt>
                <c:pt idx="17140" formatCode="General">
                  <c:v>0.35303200000000001</c:v>
                </c:pt>
                <c:pt idx="17141" formatCode="General">
                  <c:v>0.35305300000000001</c:v>
                </c:pt>
                <c:pt idx="17142" formatCode="General">
                  <c:v>0.35307300000000008</c:v>
                </c:pt>
                <c:pt idx="17143" formatCode="General">
                  <c:v>0.3530930000000001</c:v>
                </c:pt>
                <c:pt idx="17144" formatCode="General">
                  <c:v>0.35311400000000021</c:v>
                </c:pt>
                <c:pt idx="17145" formatCode="General">
                  <c:v>0.353134</c:v>
                </c:pt>
                <c:pt idx="17146" formatCode="General">
                  <c:v>0.353155</c:v>
                </c:pt>
                <c:pt idx="17147" formatCode="General">
                  <c:v>0.35317600000000027</c:v>
                </c:pt>
                <c:pt idx="17148" formatCode="General">
                  <c:v>0.35319700000000004</c:v>
                </c:pt>
                <c:pt idx="17149" formatCode="General">
                  <c:v>0.353217</c:v>
                </c:pt>
                <c:pt idx="17150" formatCode="General">
                  <c:v>0.353238</c:v>
                </c:pt>
                <c:pt idx="17151" formatCode="General">
                  <c:v>0.35325800000000002</c:v>
                </c:pt>
                <c:pt idx="17152" formatCode="General">
                  <c:v>0.35327900000000001</c:v>
                </c:pt>
                <c:pt idx="17153" formatCode="General">
                  <c:v>0.35329900000000003</c:v>
                </c:pt>
                <c:pt idx="17154" formatCode="General">
                  <c:v>0.35332100000000022</c:v>
                </c:pt>
                <c:pt idx="17155" formatCode="General">
                  <c:v>0.35334100000000002</c:v>
                </c:pt>
                <c:pt idx="17156" formatCode="General">
                  <c:v>0.35336100000000026</c:v>
                </c:pt>
                <c:pt idx="17157" formatCode="General">
                  <c:v>0.35338200000000036</c:v>
                </c:pt>
                <c:pt idx="17158" formatCode="General">
                  <c:v>0.35340200000000027</c:v>
                </c:pt>
                <c:pt idx="17159" formatCode="General">
                  <c:v>0.35342300000000032</c:v>
                </c:pt>
                <c:pt idx="17160" formatCode="General">
                  <c:v>0.3534440000000002</c:v>
                </c:pt>
                <c:pt idx="17161" formatCode="General">
                  <c:v>0.35346500000000008</c:v>
                </c:pt>
                <c:pt idx="17162" formatCode="General">
                  <c:v>0.35348500000000033</c:v>
                </c:pt>
                <c:pt idx="17163" formatCode="General">
                  <c:v>0.35350600000000026</c:v>
                </c:pt>
                <c:pt idx="17164" formatCode="General">
                  <c:v>0.35352600000000023</c:v>
                </c:pt>
                <c:pt idx="17165" formatCode="General">
                  <c:v>0.353547</c:v>
                </c:pt>
                <c:pt idx="17166" formatCode="General">
                  <c:v>0.35356700000000002</c:v>
                </c:pt>
                <c:pt idx="17167" formatCode="General">
                  <c:v>0.35358800000000024</c:v>
                </c:pt>
                <c:pt idx="17168" formatCode="General">
                  <c:v>0.35360900000000001</c:v>
                </c:pt>
                <c:pt idx="17169" formatCode="General">
                  <c:v>0.35362900000000008</c:v>
                </c:pt>
                <c:pt idx="17170" formatCode="General">
                  <c:v>0.35365000000000002</c:v>
                </c:pt>
                <c:pt idx="17171" formatCode="General">
                  <c:v>0.35367000000000021</c:v>
                </c:pt>
                <c:pt idx="17172" formatCode="General">
                  <c:v>0.35369100000000003</c:v>
                </c:pt>
                <c:pt idx="17173" formatCode="General">
                  <c:v>0.353711</c:v>
                </c:pt>
                <c:pt idx="17174" formatCode="General">
                  <c:v>0.35373200000000005</c:v>
                </c:pt>
                <c:pt idx="17175" formatCode="General">
                  <c:v>0.35375200000000001</c:v>
                </c:pt>
                <c:pt idx="17176" formatCode="General">
                  <c:v>0.3537740000000002</c:v>
                </c:pt>
                <c:pt idx="17177" formatCode="General">
                  <c:v>0.353794</c:v>
                </c:pt>
                <c:pt idx="17178" formatCode="General">
                  <c:v>0.35381500000000032</c:v>
                </c:pt>
                <c:pt idx="17179" formatCode="General">
                  <c:v>0.35383500000000001</c:v>
                </c:pt>
                <c:pt idx="17180" formatCode="General">
                  <c:v>0.35385600000000023</c:v>
                </c:pt>
                <c:pt idx="17181" formatCode="General">
                  <c:v>0.35387600000000036</c:v>
                </c:pt>
                <c:pt idx="17182" formatCode="General">
                  <c:v>0.35389700000000002</c:v>
                </c:pt>
                <c:pt idx="17183" formatCode="General">
                  <c:v>0.35391800000000023</c:v>
                </c:pt>
                <c:pt idx="17184" formatCode="General">
                  <c:v>0.3539380000000002</c:v>
                </c:pt>
                <c:pt idx="17185" formatCode="General">
                  <c:v>0.35395900000000002</c:v>
                </c:pt>
                <c:pt idx="17186" formatCode="General">
                  <c:v>0.35397900000000032</c:v>
                </c:pt>
                <c:pt idx="17187" formatCode="General">
                  <c:v>0.3540000000000002</c:v>
                </c:pt>
                <c:pt idx="17188" formatCode="General">
                  <c:v>0.35402000000000022</c:v>
                </c:pt>
                <c:pt idx="17189" formatCode="General">
                  <c:v>0.35404100000000011</c:v>
                </c:pt>
                <c:pt idx="17190" formatCode="General">
                  <c:v>0.35406200000000027</c:v>
                </c:pt>
                <c:pt idx="17191" formatCode="General">
                  <c:v>0.35408200000000023</c:v>
                </c:pt>
                <c:pt idx="17192" formatCode="General">
                  <c:v>0.354103</c:v>
                </c:pt>
                <c:pt idx="17193" formatCode="General">
                  <c:v>0.35412400000000027</c:v>
                </c:pt>
                <c:pt idx="17194" formatCode="General">
                  <c:v>0.35414400000000001</c:v>
                </c:pt>
                <c:pt idx="17195" formatCode="General">
                  <c:v>0.35416500000000001</c:v>
                </c:pt>
                <c:pt idx="17196" formatCode="General">
                  <c:v>0.35418500000000008</c:v>
                </c:pt>
                <c:pt idx="17197" formatCode="General">
                  <c:v>0.3542050000000001</c:v>
                </c:pt>
                <c:pt idx="17198" formatCode="General">
                  <c:v>0.35422600000000026</c:v>
                </c:pt>
                <c:pt idx="17199" formatCode="General">
                  <c:v>0.35424700000000003</c:v>
                </c:pt>
                <c:pt idx="17200" formatCode="General">
                  <c:v>0.35426800000000008</c:v>
                </c:pt>
                <c:pt idx="17201" formatCode="General">
                  <c:v>0.35428800000000027</c:v>
                </c:pt>
                <c:pt idx="17202" formatCode="General">
                  <c:v>0.35430900000000032</c:v>
                </c:pt>
                <c:pt idx="17203" formatCode="General">
                  <c:v>0.35432900000000023</c:v>
                </c:pt>
                <c:pt idx="17204" formatCode="General">
                  <c:v>0.35435000000000022</c:v>
                </c:pt>
                <c:pt idx="17205" formatCode="General">
                  <c:v>0.35437100000000032</c:v>
                </c:pt>
                <c:pt idx="17206" formatCode="General">
                  <c:v>0.35439100000000001</c:v>
                </c:pt>
                <c:pt idx="17207" formatCode="General">
                  <c:v>0.35441200000000023</c:v>
                </c:pt>
                <c:pt idx="17208" formatCode="General">
                  <c:v>0.354433</c:v>
                </c:pt>
                <c:pt idx="17209" formatCode="General">
                  <c:v>0.35445300000000002</c:v>
                </c:pt>
                <c:pt idx="17210" formatCode="General">
                  <c:v>0.35447300000000026</c:v>
                </c:pt>
                <c:pt idx="17211" formatCode="General">
                  <c:v>0.3544940000000002</c:v>
                </c:pt>
                <c:pt idx="17212" formatCode="General">
                  <c:v>0.35451400000000022</c:v>
                </c:pt>
                <c:pt idx="17213" formatCode="General">
                  <c:v>0.3545350000000001</c:v>
                </c:pt>
                <c:pt idx="17214" formatCode="General">
                  <c:v>0.3545560000000002</c:v>
                </c:pt>
                <c:pt idx="17215" formatCode="General">
                  <c:v>0.35457700000000025</c:v>
                </c:pt>
                <c:pt idx="17216" formatCode="General">
                  <c:v>0.354597</c:v>
                </c:pt>
                <c:pt idx="17217" formatCode="General">
                  <c:v>0.35461800000000027</c:v>
                </c:pt>
                <c:pt idx="17218" formatCode="General">
                  <c:v>0.35463800000000001</c:v>
                </c:pt>
                <c:pt idx="17219" formatCode="General">
                  <c:v>0.354659</c:v>
                </c:pt>
                <c:pt idx="17220" formatCode="General">
                  <c:v>0.35467900000000002</c:v>
                </c:pt>
                <c:pt idx="17221" formatCode="General">
                  <c:v>0.3547010000000001</c:v>
                </c:pt>
                <c:pt idx="17222" formatCode="General">
                  <c:v>0.35472100000000001</c:v>
                </c:pt>
                <c:pt idx="17223" formatCode="General">
                  <c:v>0.35474100000000003</c:v>
                </c:pt>
                <c:pt idx="17224" formatCode="General">
                  <c:v>0.35476200000000002</c:v>
                </c:pt>
                <c:pt idx="17225" formatCode="General">
                  <c:v>0.35478200000000026</c:v>
                </c:pt>
                <c:pt idx="17226" formatCode="General">
                  <c:v>0.35480300000000026</c:v>
                </c:pt>
                <c:pt idx="17227" formatCode="General">
                  <c:v>0.35482300000000022</c:v>
                </c:pt>
                <c:pt idx="17228" formatCode="General">
                  <c:v>0.35484500000000002</c:v>
                </c:pt>
                <c:pt idx="17229" formatCode="General">
                  <c:v>0.35486500000000032</c:v>
                </c:pt>
                <c:pt idx="17230" formatCode="General">
                  <c:v>0.35488600000000037</c:v>
                </c:pt>
                <c:pt idx="17231" formatCode="General">
                  <c:v>0.35490600000000022</c:v>
                </c:pt>
                <c:pt idx="17232" formatCode="General">
                  <c:v>0.35492700000000033</c:v>
                </c:pt>
                <c:pt idx="17233" formatCode="General">
                  <c:v>0.35494700000000001</c:v>
                </c:pt>
                <c:pt idx="17234" formatCode="General">
                  <c:v>0.35496800000000023</c:v>
                </c:pt>
                <c:pt idx="17235" formatCode="General">
                  <c:v>0.35498900000000022</c:v>
                </c:pt>
                <c:pt idx="17236" formatCode="General">
                  <c:v>0.35500900000000002</c:v>
                </c:pt>
                <c:pt idx="17237" formatCode="General">
                  <c:v>0.35503000000000001</c:v>
                </c:pt>
                <c:pt idx="17238" formatCode="General">
                  <c:v>0.3550500000000002</c:v>
                </c:pt>
                <c:pt idx="17239" formatCode="General">
                  <c:v>0.35507100000000008</c:v>
                </c:pt>
                <c:pt idx="17240" formatCode="General">
                  <c:v>0.3550910000000001</c:v>
                </c:pt>
                <c:pt idx="17241" formatCode="General">
                  <c:v>0.35511200000000021</c:v>
                </c:pt>
                <c:pt idx="17242" formatCode="General">
                  <c:v>0.35513300000000003</c:v>
                </c:pt>
                <c:pt idx="17243" formatCode="General">
                  <c:v>0.35515400000000008</c:v>
                </c:pt>
                <c:pt idx="17244" formatCode="General">
                  <c:v>0.35517400000000027</c:v>
                </c:pt>
                <c:pt idx="17245" formatCode="General">
                  <c:v>0.35519500000000004</c:v>
                </c:pt>
                <c:pt idx="17246" formatCode="General">
                  <c:v>0.355215</c:v>
                </c:pt>
                <c:pt idx="17247" formatCode="General">
                  <c:v>0.355236</c:v>
                </c:pt>
                <c:pt idx="17248" formatCode="General">
                  <c:v>0.35525600000000002</c:v>
                </c:pt>
                <c:pt idx="17249" formatCode="General">
                  <c:v>0.35527700000000001</c:v>
                </c:pt>
                <c:pt idx="17250" formatCode="General">
                  <c:v>0.355298</c:v>
                </c:pt>
                <c:pt idx="17251" formatCode="General">
                  <c:v>0.35531800000000036</c:v>
                </c:pt>
                <c:pt idx="17252" formatCode="General">
                  <c:v>0.35533900000000002</c:v>
                </c:pt>
                <c:pt idx="17253" formatCode="General">
                  <c:v>0.35535900000000026</c:v>
                </c:pt>
                <c:pt idx="17254" formatCode="General">
                  <c:v>0.35538000000000036</c:v>
                </c:pt>
                <c:pt idx="17255" formatCode="General">
                  <c:v>0.35540000000000027</c:v>
                </c:pt>
                <c:pt idx="17256" formatCode="General">
                  <c:v>0.35542100000000032</c:v>
                </c:pt>
                <c:pt idx="17257" formatCode="General">
                  <c:v>0.3554420000000002</c:v>
                </c:pt>
                <c:pt idx="17258" formatCode="General">
                  <c:v>0.35546200000000022</c:v>
                </c:pt>
                <c:pt idx="17259" formatCode="General">
                  <c:v>0.35548300000000033</c:v>
                </c:pt>
                <c:pt idx="17260" formatCode="General">
                  <c:v>0.35550400000000026</c:v>
                </c:pt>
                <c:pt idx="17261" formatCode="General">
                  <c:v>0.35552400000000023</c:v>
                </c:pt>
                <c:pt idx="17262" formatCode="General">
                  <c:v>0.355545</c:v>
                </c:pt>
                <c:pt idx="17263" formatCode="General">
                  <c:v>0.35556500000000002</c:v>
                </c:pt>
                <c:pt idx="17264" formatCode="General">
                  <c:v>0.35558500000000026</c:v>
                </c:pt>
                <c:pt idx="17265" formatCode="General">
                  <c:v>0.3556060000000002</c:v>
                </c:pt>
                <c:pt idx="17266" formatCode="General">
                  <c:v>0.35562700000000008</c:v>
                </c:pt>
                <c:pt idx="17267" formatCode="General">
                  <c:v>0.35564800000000002</c:v>
                </c:pt>
                <c:pt idx="17268" formatCode="General">
                  <c:v>0.35566800000000021</c:v>
                </c:pt>
                <c:pt idx="17269" formatCode="General">
                  <c:v>0.35568900000000025</c:v>
                </c:pt>
                <c:pt idx="17270" formatCode="General">
                  <c:v>0.355709</c:v>
                </c:pt>
                <c:pt idx="17271" formatCode="General">
                  <c:v>0.3557300000000001</c:v>
                </c:pt>
                <c:pt idx="17272" formatCode="General">
                  <c:v>0.35575100000000004</c:v>
                </c:pt>
                <c:pt idx="17273" formatCode="General">
                  <c:v>0.355771</c:v>
                </c:pt>
                <c:pt idx="17274" formatCode="General">
                  <c:v>0.355792</c:v>
                </c:pt>
                <c:pt idx="17275" formatCode="General">
                  <c:v>0.35581300000000032</c:v>
                </c:pt>
                <c:pt idx="17276" formatCode="General">
                  <c:v>0.35583300000000001</c:v>
                </c:pt>
                <c:pt idx="17277" formatCode="General">
                  <c:v>0.35585300000000025</c:v>
                </c:pt>
                <c:pt idx="17278" formatCode="General">
                  <c:v>0.35587400000000036</c:v>
                </c:pt>
                <c:pt idx="17279" formatCode="General">
                  <c:v>0.35589500000000002</c:v>
                </c:pt>
                <c:pt idx="17280" formatCode="General">
                  <c:v>0.35591500000000026</c:v>
                </c:pt>
                <c:pt idx="17281" formatCode="General">
                  <c:v>0.3559360000000002</c:v>
                </c:pt>
                <c:pt idx="17282" formatCode="General">
                  <c:v>0.35595700000000002</c:v>
                </c:pt>
                <c:pt idx="17283" formatCode="General">
                  <c:v>0.35597700000000032</c:v>
                </c:pt>
                <c:pt idx="17284" formatCode="General">
                  <c:v>0.3559980000000002</c:v>
                </c:pt>
                <c:pt idx="17285" formatCode="General">
                  <c:v>0.35601800000000022</c:v>
                </c:pt>
                <c:pt idx="17286" formatCode="General">
                  <c:v>0.35603900000000011</c:v>
                </c:pt>
                <c:pt idx="17287" formatCode="General">
                  <c:v>0.35605900000000001</c:v>
                </c:pt>
                <c:pt idx="17288" formatCode="General">
                  <c:v>0.35608100000000026</c:v>
                </c:pt>
                <c:pt idx="17289" formatCode="General">
                  <c:v>0.356101</c:v>
                </c:pt>
                <c:pt idx="17290" formatCode="General">
                  <c:v>0.35612100000000002</c:v>
                </c:pt>
                <c:pt idx="17291" formatCode="General">
                  <c:v>0.35614200000000001</c:v>
                </c:pt>
                <c:pt idx="17292" formatCode="General">
                  <c:v>0.3561620000000002</c:v>
                </c:pt>
                <c:pt idx="17293" formatCode="General">
                  <c:v>0.35618300000000008</c:v>
                </c:pt>
                <c:pt idx="17294" formatCode="General">
                  <c:v>0.3562030000000001</c:v>
                </c:pt>
                <c:pt idx="17295" formatCode="General">
                  <c:v>0.35622400000000026</c:v>
                </c:pt>
                <c:pt idx="17296" formatCode="General">
                  <c:v>0.35624500000000003</c:v>
                </c:pt>
                <c:pt idx="17297" formatCode="General">
                  <c:v>0.35626600000000008</c:v>
                </c:pt>
                <c:pt idx="17298" formatCode="General">
                  <c:v>0.35628600000000027</c:v>
                </c:pt>
                <c:pt idx="17299" formatCode="General">
                  <c:v>0.35630700000000026</c:v>
                </c:pt>
                <c:pt idx="17300" formatCode="General">
                  <c:v>0.35632700000000023</c:v>
                </c:pt>
                <c:pt idx="17301" formatCode="General">
                  <c:v>0.35634800000000022</c:v>
                </c:pt>
                <c:pt idx="17302" formatCode="General">
                  <c:v>0.35636900000000032</c:v>
                </c:pt>
                <c:pt idx="17303" formatCode="General">
                  <c:v>0.35639000000000026</c:v>
                </c:pt>
                <c:pt idx="17304" formatCode="General">
                  <c:v>0.35641000000000023</c:v>
                </c:pt>
                <c:pt idx="17305" formatCode="General">
                  <c:v>0.35643000000000002</c:v>
                </c:pt>
                <c:pt idx="17306" formatCode="General">
                  <c:v>0.35645100000000002</c:v>
                </c:pt>
                <c:pt idx="17307" formatCode="General">
                  <c:v>0.35647100000000026</c:v>
                </c:pt>
                <c:pt idx="17308" formatCode="General">
                  <c:v>0.3564920000000002</c:v>
                </c:pt>
                <c:pt idx="17309" formatCode="General">
                  <c:v>0.35651300000000002</c:v>
                </c:pt>
                <c:pt idx="17310" formatCode="General">
                  <c:v>0.3565330000000001</c:v>
                </c:pt>
                <c:pt idx="17311" formatCode="General">
                  <c:v>0.3565540000000002</c:v>
                </c:pt>
                <c:pt idx="17312" formatCode="General">
                  <c:v>0.35657500000000025</c:v>
                </c:pt>
                <c:pt idx="17313" formatCode="General">
                  <c:v>0.356595</c:v>
                </c:pt>
                <c:pt idx="17314" formatCode="General">
                  <c:v>0.35661600000000027</c:v>
                </c:pt>
                <c:pt idx="17315" formatCode="General">
                  <c:v>0.35663600000000001</c:v>
                </c:pt>
                <c:pt idx="17316" formatCode="General">
                  <c:v>0.356657</c:v>
                </c:pt>
                <c:pt idx="17317" formatCode="General">
                  <c:v>0.35667800000000022</c:v>
                </c:pt>
                <c:pt idx="17318" formatCode="General">
                  <c:v>0.35669800000000002</c:v>
                </c:pt>
                <c:pt idx="17319" formatCode="General">
                  <c:v>0.35671900000000001</c:v>
                </c:pt>
                <c:pt idx="17320" formatCode="General">
                  <c:v>0.35673900000000003</c:v>
                </c:pt>
                <c:pt idx="17321" formatCode="General">
                  <c:v>0.35676000000000002</c:v>
                </c:pt>
                <c:pt idx="17322" formatCode="General">
                  <c:v>0.35678000000000026</c:v>
                </c:pt>
                <c:pt idx="17323" formatCode="General">
                  <c:v>0.35680100000000026</c:v>
                </c:pt>
                <c:pt idx="17324" formatCode="General">
                  <c:v>0.35682200000000036</c:v>
                </c:pt>
                <c:pt idx="17325" formatCode="General">
                  <c:v>0.35684200000000027</c:v>
                </c:pt>
                <c:pt idx="17326" formatCode="General">
                  <c:v>0.35686300000000032</c:v>
                </c:pt>
                <c:pt idx="17327" formatCode="General">
                  <c:v>0.35688400000000037</c:v>
                </c:pt>
                <c:pt idx="17328" formatCode="General">
                  <c:v>0.35690400000000022</c:v>
                </c:pt>
                <c:pt idx="17329" formatCode="General">
                  <c:v>0.35692500000000033</c:v>
                </c:pt>
                <c:pt idx="17330" formatCode="General">
                  <c:v>0.35694500000000001</c:v>
                </c:pt>
                <c:pt idx="17331" formatCode="General">
                  <c:v>0.35696600000000023</c:v>
                </c:pt>
                <c:pt idx="17332" formatCode="General">
                  <c:v>0.35698600000000041</c:v>
                </c:pt>
                <c:pt idx="17333" formatCode="General">
                  <c:v>0.35700700000000002</c:v>
                </c:pt>
                <c:pt idx="17334" formatCode="General">
                  <c:v>0.35702800000000023</c:v>
                </c:pt>
                <c:pt idx="17335" formatCode="General">
                  <c:v>0.3570480000000002</c:v>
                </c:pt>
                <c:pt idx="17336" formatCode="General">
                  <c:v>0.35706900000000008</c:v>
                </c:pt>
                <c:pt idx="17337" formatCode="General">
                  <c:v>0.35708900000000032</c:v>
                </c:pt>
                <c:pt idx="17338" formatCode="General">
                  <c:v>0.35711000000000021</c:v>
                </c:pt>
                <c:pt idx="17339" formatCode="General">
                  <c:v>0.35713</c:v>
                </c:pt>
                <c:pt idx="17340" formatCode="General">
                  <c:v>0.35715200000000008</c:v>
                </c:pt>
                <c:pt idx="17341" formatCode="General">
                  <c:v>0.35717200000000027</c:v>
                </c:pt>
                <c:pt idx="17342" formatCode="General">
                  <c:v>0.35719300000000004</c:v>
                </c:pt>
                <c:pt idx="17343" formatCode="General">
                  <c:v>0.357213</c:v>
                </c:pt>
                <c:pt idx="17344" formatCode="General">
                  <c:v>0.35723300000000002</c:v>
                </c:pt>
                <c:pt idx="17345" formatCode="General">
                  <c:v>0.35725400000000002</c:v>
                </c:pt>
                <c:pt idx="17346" formatCode="General">
                  <c:v>0.35727500000000001</c:v>
                </c:pt>
                <c:pt idx="17347" formatCode="General">
                  <c:v>0.35729500000000003</c:v>
                </c:pt>
                <c:pt idx="17348" formatCode="General">
                  <c:v>0.35731600000000036</c:v>
                </c:pt>
                <c:pt idx="17349" formatCode="General">
                  <c:v>0.35733700000000002</c:v>
                </c:pt>
                <c:pt idx="17350" formatCode="General">
                  <c:v>0.35735700000000026</c:v>
                </c:pt>
                <c:pt idx="17351" formatCode="General">
                  <c:v>0.35737800000000036</c:v>
                </c:pt>
                <c:pt idx="17352" formatCode="General">
                  <c:v>0.35739800000000027</c:v>
                </c:pt>
                <c:pt idx="17353" formatCode="General">
                  <c:v>0.35741900000000032</c:v>
                </c:pt>
                <c:pt idx="17354" formatCode="General">
                  <c:v>0.35743900000000001</c:v>
                </c:pt>
                <c:pt idx="17355" formatCode="General">
                  <c:v>0.35746000000000022</c:v>
                </c:pt>
                <c:pt idx="17356" formatCode="General">
                  <c:v>0.35748100000000033</c:v>
                </c:pt>
                <c:pt idx="17357" formatCode="General">
                  <c:v>0.35750200000000026</c:v>
                </c:pt>
                <c:pt idx="17358" formatCode="General">
                  <c:v>0.35752200000000023</c:v>
                </c:pt>
                <c:pt idx="17359" formatCode="General">
                  <c:v>0.35754200000000008</c:v>
                </c:pt>
                <c:pt idx="17360" formatCode="General">
                  <c:v>0.35756300000000002</c:v>
                </c:pt>
                <c:pt idx="17361" formatCode="General">
                  <c:v>0.35758300000000026</c:v>
                </c:pt>
                <c:pt idx="17362" formatCode="General">
                  <c:v>0.35760500000000001</c:v>
                </c:pt>
                <c:pt idx="17363" formatCode="General">
                  <c:v>0.35762500000000008</c:v>
                </c:pt>
                <c:pt idx="17364" formatCode="General">
                  <c:v>0.35764600000000002</c:v>
                </c:pt>
                <c:pt idx="17365" formatCode="General">
                  <c:v>0.35766600000000021</c:v>
                </c:pt>
                <c:pt idx="17366" formatCode="General">
                  <c:v>0.35768700000000025</c:v>
                </c:pt>
                <c:pt idx="17367" formatCode="General">
                  <c:v>0.357707</c:v>
                </c:pt>
                <c:pt idx="17368" formatCode="General">
                  <c:v>0.35772800000000027</c:v>
                </c:pt>
                <c:pt idx="17369" formatCode="General">
                  <c:v>0.35774800000000001</c:v>
                </c:pt>
                <c:pt idx="17370" formatCode="General">
                  <c:v>0.3577700000000002</c:v>
                </c:pt>
                <c:pt idx="17371" formatCode="General">
                  <c:v>0.35779</c:v>
                </c:pt>
                <c:pt idx="17372" formatCode="General">
                  <c:v>0.35781000000000035</c:v>
                </c:pt>
                <c:pt idx="17373" formatCode="General">
                  <c:v>0.35783100000000001</c:v>
                </c:pt>
                <c:pt idx="17374" formatCode="General">
                  <c:v>0.35785100000000025</c:v>
                </c:pt>
                <c:pt idx="17375" formatCode="General">
                  <c:v>0.35787200000000036</c:v>
                </c:pt>
                <c:pt idx="17376" formatCode="General">
                  <c:v>0.35789300000000002</c:v>
                </c:pt>
                <c:pt idx="17377" formatCode="General">
                  <c:v>0.35791300000000026</c:v>
                </c:pt>
                <c:pt idx="17378" formatCode="General">
                  <c:v>0.3579340000000002</c:v>
                </c:pt>
                <c:pt idx="17379" formatCode="General">
                  <c:v>0.35795500000000002</c:v>
                </c:pt>
                <c:pt idx="17380" formatCode="General">
                  <c:v>0.35797500000000032</c:v>
                </c:pt>
                <c:pt idx="17381" formatCode="General">
                  <c:v>0.3579960000000002</c:v>
                </c:pt>
                <c:pt idx="17382" formatCode="General">
                  <c:v>0.35801600000000022</c:v>
                </c:pt>
                <c:pt idx="17383" formatCode="General">
                  <c:v>0.35803700000000011</c:v>
                </c:pt>
                <c:pt idx="17384" formatCode="General">
                  <c:v>0.35805700000000001</c:v>
                </c:pt>
                <c:pt idx="17385" formatCode="General">
                  <c:v>0.35807800000000023</c:v>
                </c:pt>
                <c:pt idx="17386" formatCode="General">
                  <c:v>0.358099</c:v>
                </c:pt>
                <c:pt idx="17387" formatCode="General">
                  <c:v>0.35811900000000002</c:v>
                </c:pt>
                <c:pt idx="17388" formatCode="General">
                  <c:v>0.35814000000000001</c:v>
                </c:pt>
                <c:pt idx="17389" formatCode="General">
                  <c:v>0.3581600000000002</c:v>
                </c:pt>
                <c:pt idx="17390" formatCode="General">
                  <c:v>0.35818100000000008</c:v>
                </c:pt>
                <c:pt idx="17391" formatCode="General">
                  <c:v>0.35820200000000002</c:v>
                </c:pt>
                <c:pt idx="17392" formatCode="General">
                  <c:v>0.35822300000000001</c:v>
                </c:pt>
                <c:pt idx="17393" formatCode="General">
                  <c:v>0.35824300000000003</c:v>
                </c:pt>
                <c:pt idx="17394" formatCode="General">
                  <c:v>0.35826400000000008</c:v>
                </c:pt>
                <c:pt idx="17395" formatCode="General">
                  <c:v>0.35828400000000027</c:v>
                </c:pt>
                <c:pt idx="17396" formatCode="General">
                  <c:v>0.35830500000000026</c:v>
                </c:pt>
                <c:pt idx="17397" formatCode="General">
                  <c:v>0.35832500000000023</c:v>
                </c:pt>
                <c:pt idx="17398" formatCode="General">
                  <c:v>0.35834600000000022</c:v>
                </c:pt>
                <c:pt idx="17399" formatCode="General">
                  <c:v>0.35836600000000035</c:v>
                </c:pt>
                <c:pt idx="17400" formatCode="General">
                  <c:v>0.35838700000000023</c:v>
                </c:pt>
                <c:pt idx="17401" formatCode="General">
                  <c:v>0.35840800000000023</c:v>
                </c:pt>
                <c:pt idx="17402" formatCode="General">
                  <c:v>0.35842800000000036</c:v>
                </c:pt>
                <c:pt idx="17403" formatCode="General">
                  <c:v>0.35844900000000002</c:v>
                </c:pt>
                <c:pt idx="17404" formatCode="General">
                  <c:v>0.35846900000000026</c:v>
                </c:pt>
                <c:pt idx="17405" formatCode="General">
                  <c:v>0.35849000000000025</c:v>
                </c:pt>
                <c:pt idx="17406" formatCode="General">
                  <c:v>0.35851000000000022</c:v>
                </c:pt>
                <c:pt idx="17407" formatCode="General">
                  <c:v>0.35853200000000002</c:v>
                </c:pt>
                <c:pt idx="17408" formatCode="General">
                  <c:v>0.3585520000000002</c:v>
                </c:pt>
                <c:pt idx="17409" formatCode="General">
                  <c:v>0.35857300000000025</c:v>
                </c:pt>
                <c:pt idx="17410" formatCode="General">
                  <c:v>0.358593</c:v>
                </c:pt>
                <c:pt idx="17411" formatCode="General">
                  <c:v>0.35861300000000002</c:v>
                </c:pt>
                <c:pt idx="17412" formatCode="General">
                  <c:v>0.35863400000000001</c:v>
                </c:pt>
                <c:pt idx="17413" formatCode="General">
                  <c:v>0.35865400000000008</c:v>
                </c:pt>
                <c:pt idx="17414" formatCode="General">
                  <c:v>0.35867600000000027</c:v>
                </c:pt>
                <c:pt idx="17415" formatCode="General">
                  <c:v>0.35869600000000001</c:v>
                </c:pt>
                <c:pt idx="17416" formatCode="General">
                  <c:v>0.35871700000000001</c:v>
                </c:pt>
                <c:pt idx="17417" formatCode="General">
                  <c:v>0.35873700000000003</c:v>
                </c:pt>
                <c:pt idx="17418" formatCode="General">
                  <c:v>0.35875800000000002</c:v>
                </c:pt>
                <c:pt idx="17419" formatCode="General">
                  <c:v>0.35877800000000026</c:v>
                </c:pt>
                <c:pt idx="17420" formatCode="General">
                  <c:v>0.35879900000000003</c:v>
                </c:pt>
                <c:pt idx="17421" formatCode="General">
                  <c:v>0.35881900000000022</c:v>
                </c:pt>
                <c:pt idx="17422" formatCode="General">
                  <c:v>0.35884000000000027</c:v>
                </c:pt>
                <c:pt idx="17423" formatCode="General">
                  <c:v>0.35886100000000032</c:v>
                </c:pt>
                <c:pt idx="17424" formatCode="General">
                  <c:v>0.35888100000000023</c:v>
                </c:pt>
                <c:pt idx="17425" formatCode="General">
                  <c:v>0.35890200000000022</c:v>
                </c:pt>
                <c:pt idx="17426" formatCode="General">
                  <c:v>0.35892200000000035</c:v>
                </c:pt>
                <c:pt idx="17427" formatCode="General">
                  <c:v>0.35894300000000001</c:v>
                </c:pt>
                <c:pt idx="17428" formatCode="General">
                  <c:v>0.35896300000000025</c:v>
                </c:pt>
                <c:pt idx="17429" formatCode="General">
                  <c:v>0.35898500000000022</c:v>
                </c:pt>
                <c:pt idx="17430" formatCode="General">
                  <c:v>0.35900500000000002</c:v>
                </c:pt>
                <c:pt idx="17431" formatCode="General">
                  <c:v>0.35902600000000023</c:v>
                </c:pt>
                <c:pt idx="17432" formatCode="General">
                  <c:v>0.3590460000000002</c:v>
                </c:pt>
                <c:pt idx="17433" formatCode="General">
                  <c:v>0.35906700000000008</c:v>
                </c:pt>
                <c:pt idx="17434" formatCode="General">
                  <c:v>0.35908700000000032</c:v>
                </c:pt>
                <c:pt idx="17435" formatCode="General">
                  <c:v>0.3591080000000002</c:v>
                </c:pt>
                <c:pt idx="17436" formatCode="General">
                  <c:v>0.35912900000000025</c:v>
                </c:pt>
                <c:pt idx="17437" formatCode="General">
                  <c:v>0.359149</c:v>
                </c:pt>
                <c:pt idx="17438" formatCode="General">
                  <c:v>0.35917000000000027</c:v>
                </c:pt>
                <c:pt idx="17439" formatCode="General">
                  <c:v>0.35919000000000001</c:v>
                </c:pt>
                <c:pt idx="17440" formatCode="General">
                  <c:v>0.359211</c:v>
                </c:pt>
                <c:pt idx="17441" formatCode="General">
                  <c:v>0.35923100000000002</c:v>
                </c:pt>
                <c:pt idx="17442" formatCode="General">
                  <c:v>0.35925200000000002</c:v>
                </c:pt>
                <c:pt idx="17443" formatCode="General">
                  <c:v>0.3592720000000002</c:v>
                </c:pt>
                <c:pt idx="17444" formatCode="General">
                  <c:v>0.359294</c:v>
                </c:pt>
                <c:pt idx="17445" formatCode="General">
                  <c:v>0.35931400000000036</c:v>
                </c:pt>
                <c:pt idx="17446" formatCode="General">
                  <c:v>0.35933500000000002</c:v>
                </c:pt>
                <c:pt idx="17447" formatCode="General">
                  <c:v>0.35935500000000026</c:v>
                </c:pt>
                <c:pt idx="17448" formatCode="General">
                  <c:v>0.35937600000000036</c:v>
                </c:pt>
                <c:pt idx="17449" formatCode="General">
                  <c:v>0.35939600000000027</c:v>
                </c:pt>
                <c:pt idx="17450" formatCode="General">
                  <c:v>0.35941700000000032</c:v>
                </c:pt>
                <c:pt idx="17451" formatCode="General">
                  <c:v>0.35943700000000001</c:v>
                </c:pt>
                <c:pt idx="17452" formatCode="General">
                  <c:v>0.35945800000000022</c:v>
                </c:pt>
                <c:pt idx="17453" formatCode="General">
                  <c:v>0.35947900000000033</c:v>
                </c:pt>
                <c:pt idx="17454" formatCode="General">
                  <c:v>0.35949900000000001</c:v>
                </c:pt>
                <c:pt idx="17455" formatCode="General">
                  <c:v>0.35952000000000023</c:v>
                </c:pt>
                <c:pt idx="17456" formatCode="General">
                  <c:v>0.35954000000000008</c:v>
                </c:pt>
                <c:pt idx="17457" formatCode="General">
                  <c:v>0.35956100000000002</c:v>
                </c:pt>
                <c:pt idx="17458" formatCode="General">
                  <c:v>0.35958200000000023</c:v>
                </c:pt>
                <c:pt idx="17459" formatCode="General">
                  <c:v>0.35960300000000001</c:v>
                </c:pt>
                <c:pt idx="17460" formatCode="General">
                  <c:v>0.35962300000000008</c:v>
                </c:pt>
                <c:pt idx="17461" formatCode="General">
                  <c:v>0.35964400000000002</c:v>
                </c:pt>
                <c:pt idx="17462" formatCode="General">
                  <c:v>0.35966400000000021</c:v>
                </c:pt>
                <c:pt idx="17463" formatCode="General">
                  <c:v>0.35968500000000025</c:v>
                </c:pt>
                <c:pt idx="17464" formatCode="General">
                  <c:v>0.359705</c:v>
                </c:pt>
                <c:pt idx="17465" formatCode="General">
                  <c:v>0.35972600000000027</c:v>
                </c:pt>
                <c:pt idx="17466" formatCode="General">
                  <c:v>0.35974700000000004</c:v>
                </c:pt>
                <c:pt idx="17467" formatCode="General">
                  <c:v>0.359767</c:v>
                </c:pt>
                <c:pt idx="17468" formatCode="General">
                  <c:v>0.35978800000000022</c:v>
                </c:pt>
                <c:pt idx="17469" formatCode="General">
                  <c:v>0.35980800000000035</c:v>
                </c:pt>
                <c:pt idx="17470" formatCode="General">
                  <c:v>0.35982900000000023</c:v>
                </c:pt>
                <c:pt idx="17471" formatCode="General">
                  <c:v>0.35984900000000025</c:v>
                </c:pt>
                <c:pt idx="17472" formatCode="General">
                  <c:v>0.35987000000000036</c:v>
                </c:pt>
                <c:pt idx="17473" formatCode="General">
                  <c:v>0.35989000000000032</c:v>
                </c:pt>
                <c:pt idx="17474" formatCode="General">
                  <c:v>0.35991200000000023</c:v>
                </c:pt>
                <c:pt idx="17475" formatCode="General">
                  <c:v>0.3599320000000002</c:v>
                </c:pt>
                <c:pt idx="17476" formatCode="General">
                  <c:v>0.35995300000000002</c:v>
                </c:pt>
                <c:pt idx="17477" formatCode="General">
                  <c:v>0.35997300000000032</c:v>
                </c:pt>
                <c:pt idx="17478" formatCode="General">
                  <c:v>0.35999300000000001</c:v>
                </c:pt>
                <c:pt idx="17479" formatCode="General">
                  <c:v>0.36001400000000022</c:v>
                </c:pt>
                <c:pt idx="17480" formatCode="General">
                  <c:v>0.36003400000000002</c:v>
                </c:pt>
                <c:pt idx="17481" formatCode="General">
                  <c:v>0.36005600000000026</c:v>
                </c:pt>
                <c:pt idx="17482" formatCode="General">
                  <c:v>0.36007600000000023</c:v>
                </c:pt>
                <c:pt idx="17483" formatCode="General">
                  <c:v>0.360097</c:v>
                </c:pt>
                <c:pt idx="17484" formatCode="General">
                  <c:v>0.36011700000000002</c:v>
                </c:pt>
                <c:pt idx="17485" formatCode="General">
                  <c:v>0.36013800000000001</c:v>
                </c:pt>
                <c:pt idx="17486" formatCode="General">
                  <c:v>0.3601580000000002</c:v>
                </c:pt>
                <c:pt idx="17487" formatCode="General">
                  <c:v>0.36017900000000008</c:v>
                </c:pt>
                <c:pt idx="17488" formatCode="General">
                  <c:v>0.36020000000000002</c:v>
                </c:pt>
                <c:pt idx="17489" formatCode="General">
                  <c:v>0.36022000000000021</c:v>
                </c:pt>
                <c:pt idx="17490" formatCode="General">
                  <c:v>0.36024100000000003</c:v>
                </c:pt>
                <c:pt idx="17491" formatCode="General">
                  <c:v>0.360261</c:v>
                </c:pt>
                <c:pt idx="17492" formatCode="General">
                  <c:v>0.36028200000000027</c:v>
                </c:pt>
                <c:pt idx="17493" formatCode="General">
                  <c:v>0.36030200000000023</c:v>
                </c:pt>
                <c:pt idx="17494" formatCode="General">
                  <c:v>0.36032300000000023</c:v>
                </c:pt>
                <c:pt idx="17495" formatCode="General">
                  <c:v>0.36034300000000002</c:v>
                </c:pt>
                <c:pt idx="17496" formatCode="General">
                  <c:v>0.36036400000000035</c:v>
                </c:pt>
                <c:pt idx="17497" formatCode="General">
                  <c:v>0.36038500000000023</c:v>
                </c:pt>
                <c:pt idx="17498" formatCode="General">
                  <c:v>0.36040600000000023</c:v>
                </c:pt>
                <c:pt idx="17499" formatCode="General">
                  <c:v>0.36042600000000036</c:v>
                </c:pt>
                <c:pt idx="17500" formatCode="General">
                  <c:v>0.36044700000000002</c:v>
                </c:pt>
                <c:pt idx="17501" formatCode="General">
                  <c:v>0.36046700000000026</c:v>
                </c:pt>
                <c:pt idx="17502" formatCode="General">
                  <c:v>0.36048800000000036</c:v>
                </c:pt>
                <c:pt idx="17503" formatCode="General">
                  <c:v>0.36050900000000002</c:v>
                </c:pt>
                <c:pt idx="17504" formatCode="General">
                  <c:v>0.36052900000000032</c:v>
                </c:pt>
                <c:pt idx="17505" formatCode="General">
                  <c:v>0.3605500000000002</c:v>
                </c:pt>
                <c:pt idx="17506" formatCode="General">
                  <c:v>0.36057000000000022</c:v>
                </c:pt>
                <c:pt idx="17507" formatCode="General">
                  <c:v>0.36059100000000011</c:v>
                </c:pt>
                <c:pt idx="17508" formatCode="General">
                  <c:v>0.36061100000000001</c:v>
                </c:pt>
                <c:pt idx="17509" formatCode="General">
                  <c:v>0.36063200000000001</c:v>
                </c:pt>
                <c:pt idx="17510" formatCode="General">
                  <c:v>0.360653</c:v>
                </c:pt>
                <c:pt idx="17511" formatCode="General">
                  <c:v>0.36067300000000002</c:v>
                </c:pt>
                <c:pt idx="17512" formatCode="General">
                  <c:v>0.36069400000000001</c:v>
                </c:pt>
                <c:pt idx="17513" formatCode="General">
                  <c:v>0.36071500000000001</c:v>
                </c:pt>
                <c:pt idx="17514" formatCode="General">
                  <c:v>0.36073500000000003</c:v>
                </c:pt>
                <c:pt idx="17515" formatCode="General">
                  <c:v>0.36075600000000002</c:v>
                </c:pt>
                <c:pt idx="17516" formatCode="General">
                  <c:v>0.36077600000000026</c:v>
                </c:pt>
                <c:pt idx="17517" formatCode="General">
                  <c:v>0.36079700000000003</c:v>
                </c:pt>
                <c:pt idx="17518" formatCode="General">
                  <c:v>0.36081800000000042</c:v>
                </c:pt>
                <c:pt idx="17519" formatCode="General">
                  <c:v>0.36083800000000027</c:v>
                </c:pt>
                <c:pt idx="17520" formatCode="General">
                  <c:v>0.36085900000000032</c:v>
                </c:pt>
                <c:pt idx="17521" formatCode="General">
                  <c:v>0.36087900000000023</c:v>
                </c:pt>
                <c:pt idx="17522" formatCode="General">
                  <c:v>0.36090000000000022</c:v>
                </c:pt>
                <c:pt idx="17523" formatCode="General">
                  <c:v>0.36092000000000035</c:v>
                </c:pt>
                <c:pt idx="17524" formatCode="General">
                  <c:v>0.36094100000000001</c:v>
                </c:pt>
                <c:pt idx="17525" formatCode="General">
                  <c:v>0.36096100000000025</c:v>
                </c:pt>
                <c:pt idx="17526" formatCode="General">
                  <c:v>0.36098300000000022</c:v>
                </c:pt>
                <c:pt idx="17527" formatCode="General">
                  <c:v>0.36100300000000002</c:v>
                </c:pt>
                <c:pt idx="17528" formatCode="General">
                  <c:v>0.36102400000000023</c:v>
                </c:pt>
                <c:pt idx="17529" formatCode="General">
                  <c:v>0.3610440000000002</c:v>
                </c:pt>
                <c:pt idx="17530" formatCode="General">
                  <c:v>0.36106500000000002</c:v>
                </c:pt>
                <c:pt idx="17531" formatCode="General">
                  <c:v>0.36108500000000032</c:v>
                </c:pt>
                <c:pt idx="17532" formatCode="General">
                  <c:v>0.3611060000000002</c:v>
                </c:pt>
                <c:pt idx="17533" formatCode="General">
                  <c:v>0.36112700000000025</c:v>
                </c:pt>
                <c:pt idx="17534" formatCode="General">
                  <c:v>0.361147</c:v>
                </c:pt>
                <c:pt idx="17535" formatCode="General">
                  <c:v>0.36116800000000027</c:v>
                </c:pt>
                <c:pt idx="17536" formatCode="General">
                  <c:v>0.36118800000000023</c:v>
                </c:pt>
                <c:pt idx="17537" formatCode="General">
                  <c:v>0.361209</c:v>
                </c:pt>
                <c:pt idx="17538" formatCode="General">
                  <c:v>0.36122900000000002</c:v>
                </c:pt>
                <c:pt idx="17539" formatCode="General">
                  <c:v>0.36125000000000002</c:v>
                </c:pt>
                <c:pt idx="17540" formatCode="General">
                  <c:v>0.36127100000000001</c:v>
                </c:pt>
                <c:pt idx="17541" formatCode="General">
                  <c:v>0.36129100000000003</c:v>
                </c:pt>
                <c:pt idx="17542" formatCode="General">
                  <c:v>0.36131200000000036</c:v>
                </c:pt>
                <c:pt idx="17543" formatCode="General">
                  <c:v>0.36133300000000002</c:v>
                </c:pt>
                <c:pt idx="17544" formatCode="General">
                  <c:v>0.36135300000000026</c:v>
                </c:pt>
                <c:pt idx="17545" formatCode="General">
                  <c:v>0.36137300000000022</c:v>
                </c:pt>
                <c:pt idx="17546" formatCode="General">
                  <c:v>0.36139400000000027</c:v>
                </c:pt>
                <c:pt idx="17547" formatCode="General">
                  <c:v>0.36141400000000024</c:v>
                </c:pt>
                <c:pt idx="17548" formatCode="General">
                  <c:v>0.3614360000000002</c:v>
                </c:pt>
                <c:pt idx="17549" formatCode="General">
                  <c:v>0.36145600000000022</c:v>
                </c:pt>
                <c:pt idx="17550" formatCode="General">
                  <c:v>0.36147700000000033</c:v>
                </c:pt>
                <c:pt idx="17551" formatCode="General">
                  <c:v>0.36149700000000001</c:v>
                </c:pt>
                <c:pt idx="17552" formatCode="General">
                  <c:v>0.36151800000000023</c:v>
                </c:pt>
                <c:pt idx="17553" formatCode="General">
                  <c:v>0.36153800000000008</c:v>
                </c:pt>
                <c:pt idx="17554" formatCode="General">
                  <c:v>0.36155900000000002</c:v>
                </c:pt>
                <c:pt idx="17555" formatCode="General">
                  <c:v>0.36158000000000023</c:v>
                </c:pt>
                <c:pt idx="17556" formatCode="General">
                  <c:v>0.3616000000000002</c:v>
                </c:pt>
                <c:pt idx="17557" formatCode="General">
                  <c:v>0.36162100000000008</c:v>
                </c:pt>
                <c:pt idx="17558" formatCode="General">
                  <c:v>0.3616410000000001</c:v>
                </c:pt>
                <c:pt idx="17559" formatCode="General">
                  <c:v>0.36166200000000021</c:v>
                </c:pt>
                <c:pt idx="17560" formatCode="General">
                  <c:v>0.36168200000000023</c:v>
                </c:pt>
                <c:pt idx="17561" formatCode="General">
                  <c:v>0.361703</c:v>
                </c:pt>
                <c:pt idx="17562" formatCode="General">
                  <c:v>0.36172400000000027</c:v>
                </c:pt>
                <c:pt idx="17563" formatCode="General">
                  <c:v>0.36174400000000001</c:v>
                </c:pt>
                <c:pt idx="17564" formatCode="General">
                  <c:v>0.361765</c:v>
                </c:pt>
                <c:pt idx="17565" formatCode="General">
                  <c:v>0.36178600000000022</c:v>
                </c:pt>
                <c:pt idx="17566" formatCode="General">
                  <c:v>0.36180600000000035</c:v>
                </c:pt>
                <c:pt idx="17567" formatCode="General">
                  <c:v>0.36182700000000023</c:v>
                </c:pt>
                <c:pt idx="17568" formatCode="General">
                  <c:v>0.36184700000000025</c:v>
                </c:pt>
                <c:pt idx="17569" formatCode="General">
                  <c:v>0.36186800000000036</c:v>
                </c:pt>
                <c:pt idx="17570" formatCode="General">
                  <c:v>0.36188800000000043</c:v>
                </c:pt>
                <c:pt idx="17571" formatCode="General">
                  <c:v>0.36190900000000026</c:v>
                </c:pt>
                <c:pt idx="17572" formatCode="General">
                  <c:v>0.36193000000000008</c:v>
                </c:pt>
                <c:pt idx="17573" formatCode="General">
                  <c:v>0.36195000000000027</c:v>
                </c:pt>
                <c:pt idx="17574" formatCode="General">
                  <c:v>0.36197100000000032</c:v>
                </c:pt>
                <c:pt idx="17575" formatCode="General">
                  <c:v>0.36199100000000001</c:v>
                </c:pt>
                <c:pt idx="17576" formatCode="General">
                  <c:v>0.36201200000000022</c:v>
                </c:pt>
                <c:pt idx="17577" formatCode="General">
                  <c:v>0.3620330000000001</c:v>
                </c:pt>
                <c:pt idx="17578" formatCode="General">
                  <c:v>0.36205300000000001</c:v>
                </c:pt>
                <c:pt idx="17579" formatCode="General">
                  <c:v>0.36207400000000023</c:v>
                </c:pt>
                <c:pt idx="17580" formatCode="General">
                  <c:v>0.362095</c:v>
                </c:pt>
                <c:pt idx="17581" formatCode="General">
                  <c:v>0.36211500000000002</c:v>
                </c:pt>
                <c:pt idx="17582" formatCode="General">
                  <c:v>0.36213600000000001</c:v>
                </c:pt>
                <c:pt idx="17583" formatCode="General">
                  <c:v>0.3621560000000002</c:v>
                </c:pt>
                <c:pt idx="17584" formatCode="General">
                  <c:v>0.36217700000000008</c:v>
                </c:pt>
                <c:pt idx="17585" formatCode="General">
                  <c:v>0.3621970000000001</c:v>
                </c:pt>
                <c:pt idx="17586" formatCode="General">
                  <c:v>0.36221800000000021</c:v>
                </c:pt>
                <c:pt idx="17587" formatCode="General">
                  <c:v>0.36223900000000003</c:v>
                </c:pt>
                <c:pt idx="17588" formatCode="General">
                  <c:v>0.362259</c:v>
                </c:pt>
                <c:pt idx="17589" formatCode="General">
                  <c:v>0.36228000000000027</c:v>
                </c:pt>
                <c:pt idx="17590" formatCode="General">
                  <c:v>0.36230000000000023</c:v>
                </c:pt>
                <c:pt idx="17591" formatCode="General">
                  <c:v>0.36232100000000023</c:v>
                </c:pt>
                <c:pt idx="17592" formatCode="General">
                  <c:v>0.36234200000000022</c:v>
                </c:pt>
                <c:pt idx="17593" formatCode="General">
                  <c:v>0.36236300000000032</c:v>
                </c:pt>
                <c:pt idx="17594" formatCode="General">
                  <c:v>0.36238300000000023</c:v>
                </c:pt>
                <c:pt idx="17595" formatCode="General">
                  <c:v>0.36240400000000023</c:v>
                </c:pt>
                <c:pt idx="17596" formatCode="General">
                  <c:v>0.36242400000000036</c:v>
                </c:pt>
                <c:pt idx="17597" formatCode="General">
                  <c:v>0.36244500000000002</c:v>
                </c:pt>
                <c:pt idx="17598" formatCode="General">
                  <c:v>0.36246500000000026</c:v>
                </c:pt>
                <c:pt idx="17599" formatCode="General">
                  <c:v>0.36248500000000022</c:v>
                </c:pt>
                <c:pt idx="17600" formatCode="General">
                  <c:v>0.36250700000000002</c:v>
                </c:pt>
                <c:pt idx="17601" formatCode="General">
                  <c:v>0.36252700000000032</c:v>
                </c:pt>
                <c:pt idx="17602" formatCode="General">
                  <c:v>0.3625480000000002</c:v>
                </c:pt>
                <c:pt idx="17603" formatCode="General">
                  <c:v>0.36256800000000022</c:v>
                </c:pt>
                <c:pt idx="17604" formatCode="General">
                  <c:v>0.36258900000000033</c:v>
                </c:pt>
                <c:pt idx="17605" formatCode="General">
                  <c:v>0.36260900000000001</c:v>
                </c:pt>
                <c:pt idx="17606" formatCode="General">
                  <c:v>0.36263000000000001</c:v>
                </c:pt>
                <c:pt idx="17607" formatCode="General">
                  <c:v>0.362651</c:v>
                </c:pt>
                <c:pt idx="17608" formatCode="General">
                  <c:v>0.36267100000000002</c:v>
                </c:pt>
                <c:pt idx="17609" formatCode="General">
                  <c:v>0.36269200000000001</c:v>
                </c:pt>
                <c:pt idx="17610" formatCode="General">
                  <c:v>0.36271300000000001</c:v>
                </c:pt>
                <c:pt idx="17611" formatCode="General">
                  <c:v>0.36273300000000003</c:v>
                </c:pt>
                <c:pt idx="17612" formatCode="General">
                  <c:v>0.3627530000000001</c:v>
                </c:pt>
                <c:pt idx="17613" formatCode="General">
                  <c:v>0.36277400000000026</c:v>
                </c:pt>
                <c:pt idx="17614" formatCode="General">
                  <c:v>0.36279500000000003</c:v>
                </c:pt>
                <c:pt idx="17615" formatCode="General">
                  <c:v>0.36281500000000022</c:v>
                </c:pt>
                <c:pt idx="17616" formatCode="General">
                  <c:v>0.36283600000000027</c:v>
                </c:pt>
                <c:pt idx="17617" formatCode="General">
                  <c:v>0.36285700000000032</c:v>
                </c:pt>
                <c:pt idx="17618" formatCode="General">
                  <c:v>0.36287700000000023</c:v>
                </c:pt>
                <c:pt idx="17619" formatCode="General">
                  <c:v>0.36289800000000022</c:v>
                </c:pt>
                <c:pt idx="17620" formatCode="General">
                  <c:v>0.36291800000000035</c:v>
                </c:pt>
                <c:pt idx="17621" formatCode="General">
                  <c:v>0.36293900000000001</c:v>
                </c:pt>
                <c:pt idx="17622" formatCode="General">
                  <c:v>0.36296000000000023</c:v>
                </c:pt>
                <c:pt idx="17623" formatCode="General">
                  <c:v>0.36298000000000036</c:v>
                </c:pt>
                <c:pt idx="17624" formatCode="General">
                  <c:v>0.36300100000000002</c:v>
                </c:pt>
                <c:pt idx="17625" formatCode="General">
                  <c:v>0.36302100000000026</c:v>
                </c:pt>
                <c:pt idx="17626" formatCode="General">
                  <c:v>0.3630420000000002</c:v>
                </c:pt>
                <c:pt idx="17627" formatCode="General">
                  <c:v>0.36306200000000022</c:v>
                </c:pt>
                <c:pt idx="17628" formatCode="General">
                  <c:v>0.36308300000000032</c:v>
                </c:pt>
                <c:pt idx="17629" formatCode="General">
                  <c:v>0.3631040000000002</c:v>
                </c:pt>
                <c:pt idx="17630" formatCode="General">
                  <c:v>0.36312400000000022</c:v>
                </c:pt>
                <c:pt idx="17631" formatCode="General">
                  <c:v>0.363145</c:v>
                </c:pt>
                <c:pt idx="17632" formatCode="General">
                  <c:v>0.36316600000000027</c:v>
                </c:pt>
                <c:pt idx="17633" formatCode="General">
                  <c:v>0.36318600000000023</c:v>
                </c:pt>
                <c:pt idx="17634" formatCode="General">
                  <c:v>0.363207</c:v>
                </c:pt>
                <c:pt idx="17635" formatCode="General">
                  <c:v>0.36322700000000002</c:v>
                </c:pt>
                <c:pt idx="17636" formatCode="General">
                  <c:v>0.36324800000000002</c:v>
                </c:pt>
                <c:pt idx="17637" formatCode="General">
                  <c:v>0.3632680000000002</c:v>
                </c:pt>
                <c:pt idx="17638" formatCode="General">
                  <c:v>0.36328900000000008</c:v>
                </c:pt>
                <c:pt idx="17639" formatCode="General">
                  <c:v>0.36331000000000035</c:v>
                </c:pt>
                <c:pt idx="17640" formatCode="General">
                  <c:v>0.36333000000000032</c:v>
                </c:pt>
                <c:pt idx="17641" formatCode="General">
                  <c:v>0.36335100000000026</c:v>
                </c:pt>
                <c:pt idx="17642" formatCode="General">
                  <c:v>0.36337100000000022</c:v>
                </c:pt>
                <c:pt idx="17643" formatCode="General">
                  <c:v>0.36339200000000027</c:v>
                </c:pt>
                <c:pt idx="17644" formatCode="General">
                  <c:v>0.36341200000000023</c:v>
                </c:pt>
                <c:pt idx="17645" formatCode="General">
                  <c:v>0.36343300000000001</c:v>
                </c:pt>
                <c:pt idx="17646" formatCode="General">
                  <c:v>0.36345400000000022</c:v>
                </c:pt>
                <c:pt idx="17647" formatCode="General">
                  <c:v>0.36347500000000033</c:v>
                </c:pt>
                <c:pt idx="17648" formatCode="General">
                  <c:v>0.36349500000000001</c:v>
                </c:pt>
                <c:pt idx="17649" formatCode="General">
                  <c:v>0.36351600000000023</c:v>
                </c:pt>
                <c:pt idx="17650" formatCode="General">
                  <c:v>0.36353600000000008</c:v>
                </c:pt>
                <c:pt idx="17651" formatCode="General">
                  <c:v>0.36355700000000002</c:v>
                </c:pt>
                <c:pt idx="17652" formatCode="General">
                  <c:v>0.36357700000000026</c:v>
                </c:pt>
                <c:pt idx="17653" formatCode="General">
                  <c:v>0.3635980000000002</c:v>
                </c:pt>
                <c:pt idx="17654" formatCode="General">
                  <c:v>0.36361900000000008</c:v>
                </c:pt>
                <c:pt idx="17655" formatCode="General">
                  <c:v>0.3636390000000001</c:v>
                </c:pt>
                <c:pt idx="17656" formatCode="General">
                  <c:v>0.36366000000000021</c:v>
                </c:pt>
                <c:pt idx="17657" formatCode="General">
                  <c:v>0.36368000000000023</c:v>
                </c:pt>
                <c:pt idx="17658" formatCode="General">
                  <c:v>0.363701</c:v>
                </c:pt>
                <c:pt idx="17659" formatCode="General">
                  <c:v>0.36372100000000002</c:v>
                </c:pt>
                <c:pt idx="17660" formatCode="General">
                  <c:v>0.36374300000000004</c:v>
                </c:pt>
                <c:pt idx="17661" formatCode="General">
                  <c:v>0.363763</c:v>
                </c:pt>
                <c:pt idx="17662" formatCode="General">
                  <c:v>0.36378400000000022</c:v>
                </c:pt>
                <c:pt idx="17663" formatCode="General">
                  <c:v>0.36380400000000035</c:v>
                </c:pt>
                <c:pt idx="17664" formatCode="General">
                  <c:v>0.36382500000000023</c:v>
                </c:pt>
                <c:pt idx="17665" formatCode="General">
                  <c:v>0.36384500000000025</c:v>
                </c:pt>
                <c:pt idx="17666" formatCode="General">
                  <c:v>0.36386600000000036</c:v>
                </c:pt>
                <c:pt idx="17667" formatCode="General">
                  <c:v>0.36388700000000035</c:v>
                </c:pt>
                <c:pt idx="17668" formatCode="General">
                  <c:v>0.36390700000000026</c:v>
                </c:pt>
                <c:pt idx="17669" formatCode="General">
                  <c:v>0.36392800000000036</c:v>
                </c:pt>
                <c:pt idx="17670" formatCode="General">
                  <c:v>0.36394800000000027</c:v>
                </c:pt>
                <c:pt idx="17671" formatCode="General">
                  <c:v>0.36396900000000032</c:v>
                </c:pt>
                <c:pt idx="17672" formatCode="General">
                  <c:v>0.36398900000000023</c:v>
                </c:pt>
                <c:pt idx="17673" formatCode="General">
                  <c:v>0.36401000000000022</c:v>
                </c:pt>
                <c:pt idx="17674" formatCode="General">
                  <c:v>0.3640310000000001</c:v>
                </c:pt>
                <c:pt idx="17675" formatCode="General">
                  <c:v>0.36405200000000026</c:v>
                </c:pt>
                <c:pt idx="17676" formatCode="General">
                  <c:v>0.36407200000000023</c:v>
                </c:pt>
                <c:pt idx="17677" formatCode="General">
                  <c:v>0.364093</c:v>
                </c:pt>
                <c:pt idx="17678" formatCode="General">
                  <c:v>0.36411300000000002</c:v>
                </c:pt>
                <c:pt idx="17679" formatCode="General">
                  <c:v>0.36413300000000004</c:v>
                </c:pt>
                <c:pt idx="17680" formatCode="General">
                  <c:v>0.3641540000000002</c:v>
                </c:pt>
                <c:pt idx="17681" formatCode="General">
                  <c:v>0.36417500000000008</c:v>
                </c:pt>
                <c:pt idx="17682" formatCode="General">
                  <c:v>0.3641950000000001</c:v>
                </c:pt>
                <c:pt idx="17683" formatCode="General">
                  <c:v>0.36421600000000021</c:v>
                </c:pt>
                <c:pt idx="17684" formatCode="General">
                  <c:v>0.36423700000000003</c:v>
                </c:pt>
                <c:pt idx="17685" formatCode="General">
                  <c:v>0.364257</c:v>
                </c:pt>
                <c:pt idx="17686" formatCode="General">
                  <c:v>0.36427800000000027</c:v>
                </c:pt>
                <c:pt idx="17687" formatCode="General">
                  <c:v>0.36429800000000001</c:v>
                </c:pt>
                <c:pt idx="17688" formatCode="General">
                  <c:v>0.36431900000000023</c:v>
                </c:pt>
                <c:pt idx="17689" formatCode="General">
                  <c:v>0.36434000000000022</c:v>
                </c:pt>
                <c:pt idx="17690" formatCode="General">
                  <c:v>0.36436100000000032</c:v>
                </c:pt>
                <c:pt idx="17691" formatCode="General">
                  <c:v>0.36438100000000023</c:v>
                </c:pt>
                <c:pt idx="17692" formatCode="General">
                  <c:v>0.36440100000000025</c:v>
                </c:pt>
                <c:pt idx="17693" formatCode="General">
                  <c:v>0.36442200000000036</c:v>
                </c:pt>
                <c:pt idx="17694" formatCode="General">
                  <c:v>0.36444200000000027</c:v>
                </c:pt>
                <c:pt idx="17695" formatCode="General">
                  <c:v>0.36446300000000026</c:v>
                </c:pt>
                <c:pt idx="17696" formatCode="General">
                  <c:v>0.36448400000000036</c:v>
                </c:pt>
                <c:pt idx="17697" formatCode="General">
                  <c:v>0.36450400000000027</c:v>
                </c:pt>
                <c:pt idx="17698" formatCode="General">
                  <c:v>0.36452500000000032</c:v>
                </c:pt>
                <c:pt idx="17699" formatCode="General">
                  <c:v>0.3645460000000002</c:v>
                </c:pt>
                <c:pt idx="17700" formatCode="General">
                  <c:v>0.36456600000000022</c:v>
                </c:pt>
                <c:pt idx="17701" formatCode="General">
                  <c:v>0.36458700000000033</c:v>
                </c:pt>
                <c:pt idx="17702" formatCode="General">
                  <c:v>0.36460700000000001</c:v>
                </c:pt>
                <c:pt idx="17703" formatCode="General">
                  <c:v>0.36462800000000023</c:v>
                </c:pt>
                <c:pt idx="17704" formatCode="General">
                  <c:v>0.36464800000000008</c:v>
                </c:pt>
                <c:pt idx="17705" formatCode="General">
                  <c:v>0.36466900000000002</c:v>
                </c:pt>
                <c:pt idx="17706" formatCode="General">
                  <c:v>0.36469000000000001</c:v>
                </c:pt>
                <c:pt idx="17707" formatCode="General">
                  <c:v>0.3647100000000002</c:v>
                </c:pt>
                <c:pt idx="17708" formatCode="General">
                  <c:v>0.36473100000000003</c:v>
                </c:pt>
                <c:pt idx="17709" formatCode="General">
                  <c:v>0.3647510000000001</c:v>
                </c:pt>
                <c:pt idx="17710" formatCode="General">
                  <c:v>0.36477200000000026</c:v>
                </c:pt>
                <c:pt idx="17711" formatCode="General">
                  <c:v>0.36479200000000001</c:v>
                </c:pt>
                <c:pt idx="17712" formatCode="General">
                  <c:v>0.36481400000000042</c:v>
                </c:pt>
                <c:pt idx="17713" formatCode="General">
                  <c:v>0.36483400000000027</c:v>
                </c:pt>
                <c:pt idx="17714" formatCode="General">
                  <c:v>0.36485500000000026</c:v>
                </c:pt>
                <c:pt idx="17715" formatCode="General">
                  <c:v>0.36487500000000023</c:v>
                </c:pt>
                <c:pt idx="17716" formatCode="General">
                  <c:v>0.36489600000000022</c:v>
                </c:pt>
                <c:pt idx="17717" formatCode="General">
                  <c:v>0.36491600000000035</c:v>
                </c:pt>
                <c:pt idx="17718" formatCode="General">
                  <c:v>0.36493700000000001</c:v>
                </c:pt>
                <c:pt idx="17719" formatCode="General">
                  <c:v>0.36495700000000025</c:v>
                </c:pt>
                <c:pt idx="17720" formatCode="General">
                  <c:v>0.36497800000000036</c:v>
                </c:pt>
                <c:pt idx="17721" formatCode="General">
                  <c:v>0.36499900000000002</c:v>
                </c:pt>
                <c:pt idx="17722" formatCode="General">
                  <c:v>0.36501900000000026</c:v>
                </c:pt>
                <c:pt idx="17723" formatCode="General">
                  <c:v>0.3650400000000002</c:v>
                </c:pt>
                <c:pt idx="17724" formatCode="General">
                  <c:v>0.36506000000000022</c:v>
                </c:pt>
                <c:pt idx="17725" formatCode="General">
                  <c:v>0.36508100000000032</c:v>
                </c:pt>
                <c:pt idx="17726" formatCode="General">
                  <c:v>0.36510100000000001</c:v>
                </c:pt>
                <c:pt idx="17727" formatCode="General">
                  <c:v>0.36512200000000022</c:v>
                </c:pt>
                <c:pt idx="17728" formatCode="General">
                  <c:v>0.365143</c:v>
                </c:pt>
                <c:pt idx="17729" formatCode="General">
                  <c:v>0.36516400000000027</c:v>
                </c:pt>
                <c:pt idx="17730" formatCode="General">
                  <c:v>0.36518400000000023</c:v>
                </c:pt>
                <c:pt idx="17731" formatCode="General">
                  <c:v>0.365205</c:v>
                </c:pt>
                <c:pt idx="17732" formatCode="General">
                  <c:v>0.36522500000000002</c:v>
                </c:pt>
                <c:pt idx="17733" formatCode="General">
                  <c:v>0.3652450000000001</c:v>
                </c:pt>
                <c:pt idx="17734" formatCode="General">
                  <c:v>0.36526700000000001</c:v>
                </c:pt>
                <c:pt idx="17735" formatCode="General">
                  <c:v>0.36528700000000008</c:v>
                </c:pt>
                <c:pt idx="17736" formatCode="General">
                  <c:v>0.36530800000000035</c:v>
                </c:pt>
                <c:pt idx="17737" formatCode="General">
                  <c:v>0.36532800000000043</c:v>
                </c:pt>
                <c:pt idx="17738" formatCode="General">
                  <c:v>0.36534900000000026</c:v>
                </c:pt>
                <c:pt idx="17739" formatCode="General">
                  <c:v>0.36536900000000022</c:v>
                </c:pt>
                <c:pt idx="17740" formatCode="General">
                  <c:v>0.36539000000000033</c:v>
                </c:pt>
                <c:pt idx="17741" formatCode="General">
                  <c:v>0.36541100000000032</c:v>
                </c:pt>
                <c:pt idx="17742" formatCode="General">
                  <c:v>0.3654320000000002</c:v>
                </c:pt>
                <c:pt idx="17743" formatCode="General">
                  <c:v>0.36545200000000022</c:v>
                </c:pt>
                <c:pt idx="17744" formatCode="General">
                  <c:v>0.36547300000000033</c:v>
                </c:pt>
                <c:pt idx="17745" formatCode="General">
                  <c:v>0.36549300000000001</c:v>
                </c:pt>
                <c:pt idx="17746" formatCode="General">
                  <c:v>0.36551300000000025</c:v>
                </c:pt>
                <c:pt idx="17747" formatCode="General">
                  <c:v>0.36553400000000008</c:v>
                </c:pt>
                <c:pt idx="17748" formatCode="General">
                  <c:v>0.36555500000000002</c:v>
                </c:pt>
                <c:pt idx="17749" formatCode="General">
                  <c:v>0.36557500000000026</c:v>
                </c:pt>
                <c:pt idx="17750" formatCode="General">
                  <c:v>0.3655960000000002</c:v>
                </c:pt>
                <c:pt idx="17751" formatCode="General">
                  <c:v>0.36561700000000008</c:v>
                </c:pt>
                <c:pt idx="17752" formatCode="General">
                  <c:v>0.3656370000000001</c:v>
                </c:pt>
                <c:pt idx="17753" formatCode="General">
                  <c:v>0.36565800000000021</c:v>
                </c:pt>
                <c:pt idx="17754" formatCode="General">
                  <c:v>0.36567800000000023</c:v>
                </c:pt>
                <c:pt idx="17755" formatCode="General">
                  <c:v>0.365699</c:v>
                </c:pt>
                <c:pt idx="17756" formatCode="General">
                  <c:v>0.36571900000000002</c:v>
                </c:pt>
                <c:pt idx="17757" formatCode="General">
                  <c:v>0.36574100000000004</c:v>
                </c:pt>
                <c:pt idx="17758" formatCode="General">
                  <c:v>0.365761</c:v>
                </c:pt>
                <c:pt idx="17759" formatCode="General">
                  <c:v>0.36578100000000002</c:v>
                </c:pt>
                <c:pt idx="17760" formatCode="General">
                  <c:v>0.36580200000000035</c:v>
                </c:pt>
                <c:pt idx="17761" formatCode="General">
                  <c:v>0.36582200000000037</c:v>
                </c:pt>
                <c:pt idx="17762" formatCode="General">
                  <c:v>0.36584300000000008</c:v>
                </c:pt>
                <c:pt idx="17763" formatCode="General">
                  <c:v>0.36586400000000036</c:v>
                </c:pt>
                <c:pt idx="17764" formatCode="General">
                  <c:v>0.36588500000000035</c:v>
                </c:pt>
                <c:pt idx="17765" formatCode="General">
                  <c:v>0.36590500000000026</c:v>
                </c:pt>
                <c:pt idx="17766" formatCode="General">
                  <c:v>0.36592600000000036</c:v>
                </c:pt>
                <c:pt idx="17767" formatCode="General">
                  <c:v>0.36594600000000027</c:v>
                </c:pt>
                <c:pt idx="17768" formatCode="General">
                  <c:v>0.36596700000000032</c:v>
                </c:pt>
                <c:pt idx="17769" formatCode="General">
                  <c:v>0.36598700000000023</c:v>
                </c:pt>
                <c:pt idx="17770" formatCode="General">
                  <c:v>0.36600800000000022</c:v>
                </c:pt>
                <c:pt idx="17771" formatCode="General">
                  <c:v>0.36602800000000035</c:v>
                </c:pt>
                <c:pt idx="17772" formatCode="General">
                  <c:v>0.36604900000000001</c:v>
                </c:pt>
                <c:pt idx="17773" formatCode="General">
                  <c:v>0.36607000000000023</c:v>
                </c:pt>
                <c:pt idx="17774" formatCode="General">
                  <c:v>0.36609000000000008</c:v>
                </c:pt>
                <c:pt idx="17775" formatCode="General">
                  <c:v>0.36611100000000002</c:v>
                </c:pt>
                <c:pt idx="17776" formatCode="General">
                  <c:v>0.36613100000000004</c:v>
                </c:pt>
                <c:pt idx="17777" formatCode="General">
                  <c:v>0.3661520000000002</c:v>
                </c:pt>
                <c:pt idx="17778" formatCode="General">
                  <c:v>0.36617200000000022</c:v>
                </c:pt>
                <c:pt idx="17779" formatCode="General">
                  <c:v>0.36619400000000002</c:v>
                </c:pt>
                <c:pt idx="17780" formatCode="General">
                  <c:v>0.36621400000000021</c:v>
                </c:pt>
                <c:pt idx="17781" formatCode="General">
                  <c:v>0.36623500000000003</c:v>
                </c:pt>
                <c:pt idx="17782" formatCode="General">
                  <c:v>0.366255</c:v>
                </c:pt>
                <c:pt idx="17783" formatCode="General">
                  <c:v>0.36627600000000027</c:v>
                </c:pt>
                <c:pt idx="17784" formatCode="General">
                  <c:v>0.36629600000000001</c:v>
                </c:pt>
                <c:pt idx="17785" formatCode="General">
                  <c:v>0.36631600000000036</c:v>
                </c:pt>
                <c:pt idx="17786" formatCode="General">
                  <c:v>0.36633800000000022</c:v>
                </c:pt>
                <c:pt idx="17787" formatCode="General">
                  <c:v>0.36635800000000035</c:v>
                </c:pt>
                <c:pt idx="17788" formatCode="General">
                  <c:v>0.36637900000000023</c:v>
                </c:pt>
                <c:pt idx="17789" formatCode="General">
                  <c:v>0.36639900000000025</c:v>
                </c:pt>
                <c:pt idx="17790" formatCode="General">
                  <c:v>0.36642000000000036</c:v>
                </c:pt>
                <c:pt idx="17791" formatCode="General">
                  <c:v>0.36644000000000027</c:v>
                </c:pt>
                <c:pt idx="17792" formatCode="General">
                  <c:v>0.36646100000000026</c:v>
                </c:pt>
                <c:pt idx="17793" formatCode="General">
                  <c:v>0.36648200000000036</c:v>
                </c:pt>
                <c:pt idx="17794" formatCode="General">
                  <c:v>0.36650300000000002</c:v>
                </c:pt>
                <c:pt idx="17795" formatCode="General">
                  <c:v>0.36652300000000032</c:v>
                </c:pt>
                <c:pt idx="17796" formatCode="General">
                  <c:v>0.3665440000000002</c:v>
                </c:pt>
                <c:pt idx="17797" formatCode="General">
                  <c:v>0.36656400000000022</c:v>
                </c:pt>
                <c:pt idx="17798" formatCode="General">
                  <c:v>0.36658500000000033</c:v>
                </c:pt>
                <c:pt idx="17799" formatCode="General">
                  <c:v>0.36660500000000001</c:v>
                </c:pt>
                <c:pt idx="17800" formatCode="General">
                  <c:v>0.36662500000000026</c:v>
                </c:pt>
                <c:pt idx="17801" formatCode="General">
                  <c:v>0.36664600000000008</c:v>
                </c:pt>
                <c:pt idx="17802" formatCode="General">
                  <c:v>0.36666700000000002</c:v>
                </c:pt>
                <c:pt idx="17803" formatCode="General">
                  <c:v>0.36668800000000024</c:v>
                </c:pt>
                <c:pt idx="17804" formatCode="General">
                  <c:v>0.3667080000000002</c:v>
                </c:pt>
                <c:pt idx="17805" formatCode="General">
                  <c:v>0.36672900000000008</c:v>
                </c:pt>
                <c:pt idx="17806" formatCode="General">
                  <c:v>0.3667490000000001</c:v>
                </c:pt>
                <c:pt idx="17807" formatCode="General">
                  <c:v>0.36677000000000021</c:v>
                </c:pt>
                <c:pt idx="17808" formatCode="General">
                  <c:v>0.36679100000000003</c:v>
                </c:pt>
                <c:pt idx="17809" formatCode="General">
                  <c:v>0.36681200000000042</c:v>
                </c:pt>
                <c:pt idx="17810" formatCode="General">
                  <c:v>0.36683200000000027</c:v>
                </c:pt>
                <c:pt idx="17811" formatCode="General">
                  <c:v>0.36685200000000023</c:v>
                </c:pt>
                <c:pt idx="17812" formatCode="General">
                  <c:v>0.36687300000000023</c:v>
                </c:pt>
                <c:pt idx="17813" formatCode="General">
                  <c:v>0.36689300000000002</c:v>
                </c:pt>
                <c:pt idx="17814" formatCode="General">
                  <c:v>0.36691400000000035</c:v>
                </c:pt>
                <c:pt idx="17815" formatCode="General">
                  <c:v>0.3669340000000002</c:v>
                </c:pt>
                <c:pt idx="17816" formatCode="General">
                  <c:v>0.36695500000000025</c:v>
                </c:pt>
                <c:pt idx="17817" formatCode="General">
                  <c:v>0.36697600000000036</c:v>
                </c:pt>
                <c:pt idx="17818" formatCode="General">
                  <c:v>0.36699700000000002</c:v>
                </c:pt>
                <c:pt idx="17819" formatCode="General">
                  <c:v>0.36701700000000026</c:v>
                </c:pt>
                <c:pt idx="17820" formatCode="General">
                  <c:v>0.3670380000000002</c:v>
                </c:pt>
                <c:pt idx="17821" formatCode="General">
                  <c:v>0.36705800000000022</c:v>
                </c:pt>
                <c:pt idx="17822" formatCode="General">
                  <c:v>0.36707900000000032</c:v>
                </c:pt>
                <c:pt idx="17823" formatCode="General">
                  <c:v>0.36709900000000001</c:v>
                </c:pt>
                <c:pt idx="17824" formatCode="General">
                  <c:v>0.36712100000000025</c:v>
                </c:pt>
                <c:pt idx="17825" formatCode="General">
                  <c:v>0.367141</c:v>
                </c:pt>
                <c:pt idx="17826" formatCode="General">
                  <c:v>0.36716100000000002</c:v>
                </c:pt>
                <c:pt idx="17827" formatCode="General">
                  <c:v>0.36718200000000023</c:v>
                </c:pt>
                <c:pt idx="17828" formatCode="General">
                  <c:v>0.36720200000000008</c:v>
                </c:pt>
                <c:pt idx="17829" formatCode="General">
                  <c:v>0.36722300000000002</c:v>
                </c:pt>
                <c:pt idx="17830" formatCode="General">
                  <c:v>0.3672430000000001</c:v>
                </c:pt>
                <c:pt idx="17831" formatCode="General">
                  <c:v>0.3672640000000002</c:v>
                </c:pt>
                <c:pt idx="17832" formatCode="General">
                  <c:v>0.36728500000000008</c:v>
                </c:pt>
                <c:pt idx="17833" formatCode="General">
                  <c:v>0.36730600000000035</c:v>
                </c:pt>
                <c:pt idx="17834" formatCode="General">
                  <c:v>0.36732600000000043</c:v>
                </c:pt>
                <c:pt idx="17835" formatCode="General">
                  <c:v>0.36734700000000026</c:v>
                </c:pt>
                <c:pt idx="17836" formatCode="General">
                  <c:v>0.36736700000000022</c:v>
                </c:pt>
                <c:pt idx="17837" formatCode="General">
                  <c:v>0.36738800000000044</c:v>
                </c:pt>
                <c:pt idx="17838" formatCode="General">
                  <c:v>0.36740900000000032</c:v>
                </c:pt>
                <c:pt idx="17839" formatCode="General">
                  <c:v>0.36742900000000023</c:v>
                </c:pt>
                <c:pt idx="17840" formatCode="General">
                  <c:v>0.36745000000000022</c:v>
                </c:pt>
                <c:pt idx="17841" formatCode="General">
                  <c:v>0.36747000000000035</c:v>
                </c:pt>
                <c:pt idx="17842" formatCode="General">
                  <c:v>0.36749100000000001</c:v>
                </c:pt>
                <c:pt idx="17843" formatCode="General">
                  <c:v>0.36751100000000025</c:v>
                </c:pt>
                <c:pt idx="17844" formatCode="General">
                  <c:v>0.36753200000000008</c:v>
                </c:pt>
                <c:pt idx="17845" formatCode="General">
                  <c:v>0.36755200000000027</c:v>
                </c:pt>
                <c:pt idx="17846" formatCode="General">
                  <c:v>0.36757400000000023</c:v>
                </c:pt>
                <c:pt idx="17847" formatCode="General">
                  <c:v>0.3675940000000002</c:v>
                </c:pt>
                <c:pt idx="17848" formatCode="General">
                  <c:v>0.36761500000000008</c:v>
                </c:pt>
                <c:pt idx="17849" formatCode="General">
                  <c:v>0.3676350000000001</c:v>
                </c:pt>
                <c:pt idx="17850" formatCode="General">
                  <c:v>0.3676560000000002</c:v>
                </c:pt>
                <c:pt idx="17851" formatCode="General">
                  <c:v>0.36767600000000022</c:v>
                </c:pt>
                <c:pt idx="17852" formatCode="General">
                  <c:v>0.36769600000000002</c:v>
                </c:pt>
                <c:pt idx="17853" formatCode="General">
                  <c:v>0.36771800000000027</c:v>
                </c:pt>
                <c:pt idx="17854" formatCode="General">
                  <c:v>0.36773800000000001</c:v>
                </c:pt>
                <c:pt idx="17855" formatCode="General">
                  <c:v>0.367759</c:v>
                </c:pt>
                <c:pt idx="17856" formatCode="General">
                  <c:v>0.36777900000000002</c:v>
                </c:pt>
                <c:pt idx="17857" formatCode="General">
                  <c:v>0.36780000000000035</c:v>
                </c:pt>
                <c:pt idx="17858" formatCode="General">
                  <c:v>0.36782000000000037</c:v>
                </c:pt>
                <c:pt idx="17859" formatCode="General">
                  <c:v>0.36784100000000008</c:v>
                </c:pt>
                <c:pt idx="17860" formatCode="General">
                  <c:v>0.36786200000000036</c:v>
                </c:pt>
                <c:pt idx="17861" formatCode="General">
                  <c:v>0.36788300000000035</c:v>
                </c:pt>
                <c:pt idx="17862" formatCode="General">
                  <c:v>0.36790300000000026</c:v>
                </c:pt>
                <c:pt idx="17863" formatCode="General">
                  <c:v>0.36792400000000036</c:v>
                </c:pt>
                <c:pt idx="17864" formatCode="General">
                  <c:v>0.36794400000000027</c:v>
                </c:pt>
                <c:pt idx="17865" formatCode="General">
                  <c:v>0.36796500000000032</c:v>
                </c:pt>
                <c:pt idx="17866" formatCode="General">
                  <c:v>0.36798500000000023</c:v>
                </c:pt>
                <c:pt idx="17867" formatCode="General">
                  <c:v>0.36800500000000008</c:v>
                </c:pt>
                <c:pt idx="17868" formatCode="General">
                  <c:v>0.36802600000000035</c:v>
                </c:pt>
                <c:pt idx="17869" formatCode="General">
                  <c:v>0.36804700000000001</c:v>
                </c:pt>
                <c:pt idx="17870" formatCode="General">
                  <c:v>0.36806800000000023</c:v>
                </c:pt>
                <c:pt idx="17871" formatCode="General">
                  <c:v>0.36808800000000041</c:v>
                </c:pt>
                <c:pt idx="17872" formatCode="General">
                  <c:v>0.36810900000000002</c:v>
                </c:pt>
                <c:pt idx="17873" formatCode="General">
                  <c:v>0.36812900000000026</c:v>
                </c:pt>
                <c:pt idx="17874" formatCode="General">
                  <c:v>0.3681500000000002</c:v>
                </c:pt>
                <c:pt idx="17875" formatCode="General">
                  <c:v>0.36817000000000022</c:v>
                </c:pt>
                <c:pt idx="17876" formatCode="General">
                  <c:v>0.36819200000000002</c:v>
                </c:pt>
                <c:pt idx="17877" formatCode="General">
                  <c:v>0.36821200000000021</c:v>
                </c:pt>
                <c:pt idx="17878" formatCode="General">
                  <c:v>0.368232</c:v>
                </c:pt>
                <c:pt idx="17879" formatCode="General">
                  <c:v>0.368253</c:v>
                </c:pt>
                <c:pt idx="17880" formatCode="General">
                  <c:v>0.36827300000000002</c:v>
                </c:pt>
                <c:pt idx="17881" formatCode="General">
                  <c:v>0.36829400000000001</c:v>
                </c:pt>
                <c:pt idx="17882" formatCode="General">
                  <c:v>0.36831400000000036</c:v>
                </c:pt>
                <c:pt idx="17883" formatCode="General">
                  <c:v>0.36833500000000002</c:v>
                </c:pt>
                <c:pt idx="17884" formatCode="General">
                  <c:v>0.36835600000000035</c:v>
                </c:pt>
                <c:pt idx="17885" formatCode="General">
                  <c:v>0.36837700000000023</c:v>
                </c:pt>
                <c:pt idx="17886" formatCode="General">
                  <c:v>0.36839700000000025</c:v>
                </c:pt>
                <c:pt idx="17887" formatCode="General">
                  <c:v>0.36841800000000036</c:v>
                </c:pt>
                <c:pt idx="17888" formatCode="General">
                  <c:v>0.36843800000000027</c:v>
                </c:pt>
                <c:pt idx="17889" formatCode="General">
                  <c:v>0.36845900000000026</c:v>
                </c:pt>
                <c:pt idx="17890" formatCode="General">
                  <c:v>0.36848000000000036</c:v>
                </c:pt>
                <c:pt idx="17891" formatCode="General">
                  <c:v>0.36850100000000002</c:v>
                </c:pt>
                <c:pt idx="17892" formatCode="General">
                  <c:v>0.36852100000000032</c:v>
                </c:pt>
                <c:pt idx="17893" formatCode="General">
                  <c:v>0.36854100000000001</c:v>
                </c:pt>
                <c:pt idx="17894" formatCode="General">
                  <c:v>0.36856200000000022</c:v>
                </c:pt>
                <c:pt idx="17895" formatCode="General">
                  <c:v>0.36858200000000035</c:v>
                </c:pt>
                <c:pt idx="17896" formatCode="General">
                  <c:v>0.36860300000000001</c:v>
                </c:pt>
                <c:pt idx="17897" formatCode="General">
                  <c:v>0.36862300000000026</c:v>
                </c:pt>
                <c:pt idx="17898" formatCode="General">
                  <c:v>0.36864400000000008</c:v>
                </c:pt>
                <c:pt idx="17899" formatCode="General">
                  <c:v>0.36866500000000002</c:v>
                </c:pt>
                <c:pt idx="17900" formatCode="General">
                  <c:v>0.36868600000000024</c:v>
                </c:pt>
                <c:pt idx="17901" formatCode="General">
                  <c:v>0.3687060000000002</c:v>
                </c:pt>
                <c:pt idx="17902" formatCode="General">
                  <c:v>0.36872700000000008</c:v>
                </c:pt>
                <c:pt idx="17903" formatCode="General">
                  <c:v>0.3687470000000001</c:v>
                </c:pt>
                <c:pt idx="17904" formatCode="General">
                  <c:v>0.36876800000000021</c:v>
                </c:pt>
                <c:pt idx="17905" formatCode="General">
                  <c:v>0.36878900000000026</c:v>
                </c:pt>
                <c:pt idx="17906" formatCode="General">
                  <c:v>0.36880900000000022</c:v>
                </c:pt>
                <c:pt idx="17907" formatCode="General">
                  <c:v>0.36883000000000032</c:v>
                </c:pt>
                <c:pt idx="17908" formatCode="General">
                  <c:v>0.36885000000000023</c:v>
                </c:pt>
                <c:pt idx="17909" formatCode="General">
                  <c:v>0.36887100000000023</c:v>
                </c:pt>
                <c:pt idx="17910" formatCode="General">
                  <c:v>0.36889100000000002</c:v>
                </c:pt>
                <c:pt idx="17911" formatCode="General">
                  <c:v>0.36891200000000035</c:v>
                </c:pt>
                <c:pt idx="17912" formatCode="General">
                  <c:v>0.3689320000000002</c:v>
                </c:pt>
                <c:pt idx="17913" formatCode="General">
                  <c:v>0.36895300000000025</c:v>
                </c:pt>
                <c:pt idx="17914" formatCode="General">
                  <c:v>0.36897400000000036</c:v>
                </c:pt>
                <c:pt idx="17915" formatCode="General">
                  <c:v>0.36899500000000002</c:v>
                </c:pt>
                <c:pt idx="17916" formatCode="General">
                  <c:v>0.36901500000000026</c:v>
                </c:pt>
                <c:pt idx="17917" formatCode="General">
                  <c:v>0.3690360000000002</c:v>
                </c:pt>
                <c:pt idx="17918" formatCode="General">
                  <c:v>0.36905600000000022</c:v>
                </c:pt>
                <c:pt idx="17919" formatCode="General">
                  <c:v>0.36907600000000035</c:v>
                </c:pt>
                <c:pt idx="17920" formatCode="General">
                  <c:v>0.3690980000000002</c:v>
                </c:pt>
                <c:pt idx="17921" formatCode="General">
                  <c:v>0.36911800000000022</c:v>
                </c:pt>
                <c:pt idx="17922" formatCode="General">
                  <c:v>0.36913900000000011</c:v>
                </c:pt>
                <c:pt idx="17923" formatCode="General">
                  <c:v>0.36915900000000001</c:v>
                </c:pt>
                <c:pt idx="17924" formatCode="General">
                  <c:v>0.36918000000000023</c:v>
                </c:pt>
                <c:pt idx="17925" formatCode="General">
                  <c:v>0.36920000000000008</c:v>
                </c:pt>
                <c:pt idx="17926" formatCode="General">
                  <c:v>0.36922100000000002</c:v>
                </c:pt>
                <c:pt idx="17927" formatCode="General">
                  <c:v>0.36924200000000001</c:v>
                </c:pt>
                <c:pt idx="17928" formatCode="General">
                  <c:v>0.36926300000000001</c:v>
                </c:pt>
                <c:pt idx="17929" formatCode="General">
                  <c:v>0.36928300000000008</c:v>
                </c:pt>
                <c:pt idx="17930" formatCode="General">
                  <c:v>0.36930400000000035</c:v>
                </c:pt>
                <c:pt idx="17931" formatCode="General">
                  <c:v>0.36932400000000043</c:v>
                </c:pt>
                <c:pt idx="17932" formatCode="General">
                  <c:v>0.36934500000000026</c:v>
                </c:pt>
                <c:pt idx="17933" formatCode="General">
                  <c:v>0.36936500000000022</c:v>
                </c:pt>
                <c:pt idx="17934" formatCode="General">
                  <c:v>0.36938600000000044</c:v>
                </c:pt>
                <c:pt idx="17935" formatCode="General">
                  <c:v>0.36940600000000023</c:v>
                </c:pt>
                <c:pt idx="17936" formatCode="General">
                  <c:v>0.36942700000000023</c:v>
                </c:pt>
                <c:pt idx="17937" formatCode="General">
                  <c:v>0.36944800000000022</c:v>
                </c:pt>
                <c:pt idx="17938" formatCode="General">
                  <c:v>0.36946800000000035</c:v>
                </c:pt>
                <c:pt idx="17939" formatCode="General">
                  <c:v>0.36948900000000023</c:v>
                </c:pt>
                <c:pt idx="17940" formatCode="General">
                  <c:v>0.36950900000000025</c:v>
                </c:pt>
                <c:pt idx="17941" formatCode="General">
                  <c:v>0.36953000000000008</c:v>
                </c:pt>
                <c:pt idx="17942" formatCode="General">
                  <c:v>0.36955100000000002</c:v>
                </c:pt>
                <c:pt idx="17943" formatCode="General">
                  <c:v>0.36957200000000023</c:v>
                </c:pt>
                <c:pt idx="17944" formatCode="General">
                  <c:v>0.3695920000000002</c:v>
                </c:pt>
                <c:pt idx="17945" formatCode="General">
                  <c:v>0.36961200000000022</c:v>
                </c:pt>
                <c:pt idx="17946" formatCode="General">
                  <c:v>0.3696330000000001</c:v>
                </c:pt>
                <c:pt idx="17947" formatCode="General">
                  <c:v>0.36965300000000001</c:v>
                </c:pt>
                <c:pt idx="17948" formatCode="General">
                  <c:v>0.36967400000000022</c:v>
                </c:pt>
                <c:pt idx="17949" formatCode="General">
                  <c:v>0.369695</c:v>
                </c:pt>
                <c:pt idx="17950" formatCode="General">
                  <c:v>0.36971500000000002</c:v>
                </c:pt>
                <c:pt idx="17951" formatCode="General">
                  <c:v>0.36973600000000001</c:v>
                </c:pt>
                <c:pt idx="17952" formatCode="General">
                  <c:v>0.369757</c:v>
                </c:pt>
                <c:pt idx="17953" formatCode="General">
                  <c:v>0.36977700000000002</c:v>
                </c:pt>
                <c:pt idx="17954" formatCode="General">
                  <c:v>0.36979800000000002</c:v>
                </c:pt>
                <c:pt idx="17955" formatCode="General">
                  <c:v>0.36981800000000037</c:v>
                </c:pt>
                <c:pt idx="17956" formatCode="General">
                  <c:v>0.36983900000000008</c:v>
                </c:pt>
                <c:pt idx="17957" formatCode="General">
                  <c:v>0.36986000000000036</c:v>
                </c:pt>
                <c:pt idx="17958" formatCode="General">
                  <c:v>0.36988000000000043</c:v>
                </c:pt>
                <c:pt idx="17959" formatCode="General">
                  <c:v>0.36990100000000026</c:v>
                </c:pt>
                <c:pt idx="17960" formatCode="General">
                  <c:v>0.36992100000000022</c:v>
                </c:pt>
                <c:pt idx="17961" formatCode="General">
                  <c:v>0.36994200000000027</c:v>
                </c:pt>
                <c:pt idx="17962" formatCode="General">
                  <c:v>0.36996200000000024</c:v>
                </c:pt>
                <c:pt idx="17963" formatCode="General">
                  <c:v>0.36998300000000023</c:v>
                </c:pt>
                <c:pt idx="17964" formatCode="General">
                  <c:v>0.37000300000000008</c:v>
                </c:pt>
                <c:pt idx="17965" formatCode="General">
                  <c:v>0.37002400000000035</c:v>
                </c:pt>
                <c:pt idx="17966" formatCode="General">
                  <c:v>0.37004500000000001</c:v>
                </c:pt>
                <c:pt idx="17967" formatCode="General">
                  <c:v>0.37006600000000023</c:v>
                </c:pt>
                <c:pt idx="17968" formatCode="General">
                  <c:v>0.37008600000000041</c:v>
                </c:pt>
                <c:pt idx="17969" formatCode="General">
                  <c:v>0.37010700000000002</c:v>
                </c:pt>
                <c:pt idx="17970" formatCode="General">
                  <c:v>0.37012700000000026</c:v>
                </c:pt>
                <c:pt idx="17971" formatCode="General">
                  <c:v>0.3701480000000002</c:v>
                </c:pt>
                <c:pt idx="17972" formatCode="General">
                  <c:v>0.37016900000000008</c:v>
                </c:pt>
                <c:pt idx="17973" formatCode="General">
                  <c:v>0.37018900000000032</c:v>
                </c:pt>
                <c:pt idx="17974" formatCode="General">
                  <c:v>0.37021000000000021</c:v>
                </c:pt>
                <c:pt idx="17975" formatCode="General">
                  <c:v>0.37023</c:v>
                </c:pt>
                <c:pt idx="17976" formatCode="General">
                  <c:v>0.370251</c:v>
                </c:pt>
                <c:pt idx="17977" formatCode="General">
                  <c:v>0.37027100000000002</c:v>
                </c:pt>
                <c:pt idx="17978" formatCode="General">
                  <c:v>0.37029200000000001</c:v>
                </c:pt>
                <c:pt idx="17979" formatCode="General">
                  <c:v>0.37031200000000036</c:v>
                </c:pt>
                <c:pt idx="17980" formatCode="General">
                  <c:v>0.37033300000000002</c:v>
                </c:pt>
                <c:pt idx="17981" formatCode="General">
                  <c:v>0.37035400000000035</c:v>
                </c:pt>
                <c:pt idx="17982" formatCode="General">
                  <c:v>0.37037500000000023</c:v>
                </c:pt>
                <c:pt idx="17983" formatCode="General">
                  <c:v>0.37039500000000025</c:v>
                </c:pt>
                <c:pt idx="17984" formatCode="General">
                  <c:v>0.37041600000000036</c:v>
                </c:pt>
                <c:pt idx="17985" formatCode="General">
                  <c:v>0.37043600000000027</c:v>
                </c:pt>
                <c:pt idx="17986" formatCode="General">
                  <c:v>0.37045700000000026</c:v>
                </c:pt>
                <c:pt idx="17987" formatCode="General">
                  <c:v>0.37047700000000022</c:v>
                </c:pt>
                <c:pt idx="17988" formatCode="General">
                  <c:v>0.37049800000000027</c:v>
                </c:pt>
                <c:pt idx="17989" formatCode="General">
                  <c:v>0.37051900000000032</c:v>
                </c:pt>
                <c:pt idx="17990" formatCode="General">
                  <c:v>0.37053900000000001</c:v>
                </c:pt>
                <c:pt idx="17991" formatCode="General">
                  <c:v>0.37056000000000022</c:v>
                </c:pt>
                <c:pt idx="17992" formatCode="General">
                  <c:v>0.37058000000000035</c:v>
                </c:pt>
                <c:pt idx="17993" formatCode="General">
                  <c:v>0.37060100000000001</c:v>
                </c:pt>
                <c:pt idx="17994" formatCode="General">
                  <c:v>0.37062200000000023</c:v>
                </c:pt>
                <c:pt idx="17995" formatCode="General">
                  <c:v>0.370643</c:v>
                </c:pt>
                <c:pt idx="17996" formatCode="General">
                  <c:v>0.37066300000000002</c:v>
                </c:pt>
                <c:pt idx="17997" formatCode="General">
                  <c:v>0.37068400000000024</c:v>
                </c:pt>
                <c:pt idx="17998" formatCode="General">
                  <c:v>0.3707040000000002</c:v>
                </c:pt>
                <c:pt idx="17999" formatCode="General">
                  <c:v>0.37072400000000022</c:v>
                </c:pt>
                <c:pt idx="18000" formatCode="General">
                  <c:v>0.3707450000000001</c:v>
                </c:pt>
                <c:pt idx="18001" formatCode="General">
                  <c:v>0.37076600000000021</c:v>
                </c:pt>
                <c:pt idx="18002" formatCode="General">
                  <c:v>0.37078600000000023</c:v>
                </c:pt>
                <c:pt idx="18003" formatCode="General">
                  <c:v>0.37080700000000022</c:v>
                </c:pt>
                <c:pt idx="18004" formatCode="General">
                  <c:v>0.37082800000000044</c:v>
                </c:pt>
                <c:pt idx="18005" formatCode="General">
                  <c:v>0.37084800000000023</c:v>
                </c:pt>
                <c:pt idx="18006" formatCode="General">
                  <c:v>0.37086900000000023</c:v>
                </c:pt>
                <c:pt idx="18007" formatCode="General">
                  <c:v>0.37088900000000036</c:v>
                </c:pt>
                <c:pt idx="18008" formatCode="General">
                  <c:v>0.37091000000000035</c:v>
                </c:pt>
                <c:pt idx="18009" formatCode="General">
                  <c:v>0.37093100000000001</c:v>
                </c:pt>
                <c:pt idx="18010" formatCode="General">
                  <c:v>0.37095200000000023</c:v>
                </c:pt>
                <c:pt idx="18011" formatCode="General">
                  <c:v>0.37097200000000036</c:v>
                </c:pt>
                <c:pt idx="18012" formatCode="General">
                  <c:v>0.37099300000000002</c:v>
                </c:pt>
                <c:pt idx="18013" formatCode="General">
                  <c:v>0.37101300000000026</c:v>
                </c:pt>
                <c:pt idx="18014" formatCode="General">
                  <c:v>0.371033</c:v>
                </c:pt>
                <c:pt idx="18015" formatCode="General">
                  <c:v>0.37105400000000027</c:v>
                </c:pt>
                <c:pt idx="18016" formatCode="General">
                  <c:v>0.37107400000000035</c:v>
                </c:pt>
                <c:pt idx="18017" formatCode="General">
                  <c:v>0.37109500000000001</c:v>
                </c:pt>
                <c:pt idx="18018" formatCode="General">
                  <c:v>0.37111600000000022</c:v>
                </c:pt>
                <c:pt idx="18019" formatCode="General">
                  <c:v>0.37113700000000011</c:v>
                </c:pt>
                <c:pt idx="18020" formatCode="General">
                  <c:v>0.37115700000000001</c:v>
                </c:pt>
                <c:pt idx="18021" formatCode="General">
                  <c:v>0.37117800000000023</c:v>
                </c:pt>
                <c:pt idx="18022" formatCode="General">
                  <c:v>0.37119800000000008</c:v>
                </c:pt>
                <c:pt idx="18023" formatCode="General">
                  <c:v>0.37121900000000002</c:v>
                </c:pt>
                <c:pt idx="18024" formatCode="General">
                  <c:v>0.37124000000000001</c:v>
                </c:pt>
                <c:pt idx="18025" formatCode="General">
                  <c:v>0.3712600000000002</c:v>
                </c:pt>
                <c:pt idx="18026" formatCode="General">
                  <c:v>0.37128100000000008</c:v>
                </c:pt>
                <c:pt idx="18027" formatCode="General">
                  <c:v>0.37130100000000033</c:v>
                </c:pt>
                <c:pt idx="18028" formatCode="General">
                  <c:v>0.37132200000000043</c:v>
                </c:pt>
                <c:pt idx="18029" formatCode="General">
                  <c:v>0.37134200000000023</c:v>
                </c:pt>
                <c:pt idx="18030" formatCode="General">
                  <c:v>0.37136300000000022</c:v>
                </c:pt>
                <c:pt idx="18031" formatCode="General">
                  <c:v>0.37138300000000035</c:v>
                </c:pt>
                <c:pt idx="18032" formatCode="General">
                  <c:v>0.37140400000000023</c:v>
                </c:pt>
                <c:pt idx="18033" formatCode="General">
                  <c:v>0.37142500000000023</c:v>
                </c:pt>
                <c:pt idx="18034" formatCode="General">
                  <c:v>0.37144600000000022</c:v>
                </c:pt>
                <c:pt idx="18035" formatCode="General">
                  <c:v>0.37146600000000035</c:v>
                </c:pt>
                <c:pt idx="18036" formatCode="General">
                  <c:v>0.37148700000000023</c:v>
                </c:pt>
                <c:pt idx="18037" formatCode="General">
                  <c:v>0.37150700000000025</c:v>
                </c:pt>
                <c:pt idx="18038" formatCode="General">
                  <c:v>0.37152800000000036</c:v>
                </c:pt>
                <c:pt idx="18039" formatCode="General">
                  <c:v>0.37154900000000002</c:v>
                </c:pt>
                <c:pt idx="18040" formatCode="General">
                  <c:v>0.37156900000000026</c:v>
                </c:pt>
                <c:pt idx="18041" formatCode="General">
                  <c:v>0.37159000000000025</c:v>
                </c:pt>
                <c:pt idx="18042" formatCode="General">
                  <c:v>0.37161000000000022</c:v>
                </c:pt>
                <c:pt idx="18043" formatCode="General">
                  <c:v>0.3716310000000001</c:v>
                </c:pt>
                <c:pt idx="18044" formatCode="General">
                  <c:v>0.37165100000000001</c:v>
                </c:pt>
                <c:pt idx="18045" formatCode="General">
                  <c:v>0.37167200000000022</c:v>
                </c:pt>
                <c:pt idx="18046" formatCode="General">
                  <c:v>0.37169200000000002</c:v>
                </c:pt>
                <c:pt idx="18047" formatCode="General">
                  <c:v>0.37171300000000002</c:v>
                </c:pt>
                <c:pt idx="18048" formatCode="General">
                  <c:v>0.37173400000000001</c:v>
                </c:pt>
                <c:pt idx="18049" formatCode="General">
                  <c:v>0.371755</c:v>
                </c:pt>
                <c:pt idx="18050" formatCode="General">
                  <c:v>0.37177500000000002</c:v>
                </c:pt>
                <c:pt idx="18051" formatCode="General">
                  <c:v>0.37179600000000002</c:v>
                </c:pt>
                <c:pt idx="18052" formatCode="General">
                  <c:v>0.37181600000000037</c:v>
                </c:pt>
                <c:pt idx="18053" formatCode="General">
                  <c:v>0.37183700000000008</c:v>
                </c:pt>
                <c:pt idx="18054" formatCode="General">
                  <c:v>0.37185700000000033</c:v>
                </c:pt>
                <c:pt idx="18055" formatCode="General">
                  <c:v>0.37187800000000043</c:v>
                </c:pt>
                <c:pt idx="18056" formatCode="General">
                  <c:v>0.37189900000000026</c:v>
                </c:pt>
                <c:pt idx="18057" formatCode="General">
                  <c:v>0.37191900000000022</c:v>
                </c:pt>
                <c:pt idx="18058" formatCode="General">
                  <c:v>0.37194000000000027</c:v>
                </c:pt>
                <c:pt idx="18059" formatCode="General">
                  <c:v>0.37196000000000023</c:v>
                </c:pt>
                <c:pt idx="18060" formatCode="General">
                  <c:v>0.37198100000000023</c:v>
                </c:pt>
                <c:pt idx="18061" formatCode="General">
                  <c:v>0.37200100000000008</c:v>
                </c:pt>
                <c:pt idx="18062" formatCode="General">
                  <c:v>0.37202300000000033</c:v>
                </c:pt>
                <c:pt idx="18063" formatCode="General">
                  <c:v>0.37204300000000001</c:v>
                </c:pt>
                <c:pt idx="18064" formatCode="General">
                  <c:v>0.37206400000000023</c:v>
                </c:pt>
                <c:pt idx="18065" formatCode="General">
                  <c:v>0.37208400000000041</c:v>
                </c:pt>
                <c:pt idx="18066" formatCode="General">
                  <c:v>0.37210400000000027</c:v>
                </c:pt>
                <c:pt idx="18067" formatCode="General">
                  <c:v>0.37212500000000026</c:v>
                </c:pt>
                <c:pt idx="18068" formatCode="General">
                  <c:v>0.3721460000000002</c:v>
                </c:pt>
                <c:pt idx="18069" formatCode="General">
                  <c:v>0.37216600000000022</c:v>
                </c:pt>
                <c:pt idx="18070" formatCode="General">
                  <c:v>0.37218700000000032</c:v>
                </c:pt>
                <c:pt idx="18071" formatCode="General">
                  <c:v>0.37220800000000021</c:v>
                </c:pt>
                <c:pt idx="18072" formatCode="General">
                  <c:v>0.37222800000000023</c:v>
                </c:pt>
                <c:pt idx="18073" formatCode="General">
                  <c:v>0.372249</c:v>
                </c:pt>
                <c:pt idx="18074" formatCode="General">
                  <c:v>0.37226900000000002</c:v>
                </c:pt>
                <c:pt idx="18075" formatCode="General">
                  <c:v>0.37229000000000001</c:v>
                </c:pt>
                <c:pt idx="18076" formatCode="General">
                  <c:v>0.37231100000000023</c:v>
                </c:pt>
                <c:pt idx="18077" formatCode="General">
                  <c:v>0.37233200000000022</c:v>
                </c:pt>
                <c:pt idx="18078" formatCode="General">
                  <c:v>0.37235200000000035</c:v>
                </c:pt>
                <c:pt idx="18079" formatCode="General">
                  <c:v>0.37237300000000023</c:v>
                </c:pt>
                <c:pt idx="18080" formatCode="General">
                  <c:v>0.37239300000000025</c:v>
                </c:pt>
                <c:pt idx="18081" formatCode="General">
                  <c:v>0.37241300000000033</c:v>
                </c:pt>
                <c:pt idx="18082" formatCode="General">
                  <c:v>0.37243400000000026</c:v>
                </c:pt>
                <c:pt idx="18083" formatCode="General">
                  <c:v>0.37245400000000023</c:v>
                </c:pt>
                <c:pt idx="18084" formatCode="General">
                  <c:v>0.37247600000000036</c:v>
                </c:pt>
                <c:pt idx="18085" formatCode="General">
                  <c:v>0.37249600000000027</c:v>
                </c:pt>
                <c:pt idx="18086" formatCode="General">
                  <c:v>0.37251700000000032</c:v>
                </c:pt>
                <c:pt idx="18087" formatCode="General">
                  <c:v>0.37253700000000001</c:v>
                </c:pt>
                <c:pt idx="18088" formatCode="General">
                  <c:v>0.37255800000000022</c:v>
                </c:pt>
                <c:pt idx="18089" formatCode="General">
                  <c:v>0.37257800000000035</c:v>
                </c:pt>
                <c:pt idx="18090" formatCode="General">
                  <c:v>0.37259900000000001</c:v>
                </c:pt>
                <c:pt idx="18091" formatCode="General">
                  <c:v>0.37262000000000023</c:v>
                </c:pt>
                <c:pt idx="18092" formatCode="General">
                  <c:v>0.37264000000000008</c:v>
                </c:pt>
                <c:pt idx="18093" formatCode="General">
                  <c:v>0.37266100000000002</c:v>
                </c:pt>
                <c:pt idx="18094" formatCode="General">
                  <c:v>0.37268100000000026</c:v>
                </c:pt>
                <c:pt idx="18095" formatCode="General">
                  <c:v>0.3727020000000002</c:v>
                </c:pt>
                <c:pt idx="18096" formatCode="General">
                  <c:v>0.37272200000000022</c:v>
                </c:pt>
                <c:pt idx="18097" formatCode="General">
                  <c:v>0.3727430000000001</c:v>
                </c:pt>
                <c:pt idx="18098" formatCode="General">
                  <c:v>0.37276300000000001</c:v>
                </c:pt>
                <c:pt idx="18099" formatCode="General">
                  <c:v>0.37278400000000023</c:v>
                </c:pt>
                <c:pt idx="18100" formatCode="General">
                  <c:v>0.37280500000000022</c:v>
                </c:pt>
                <c:pt idx="18101" formatCode="General">
                  <c:v>0.37282600000000043</c:v>
                </c:pt>
                <c:pt idx="18102" formatCode="General">
                  <c:v>0.37284600000000023</c:v>
                </c:pt>
                <c:pt idx="18103" formatCode="General">
                  <c:v>0.37286700000000023</c:v>
                </c:pt>
                <c:pt idx="18104" formatCode="General">
                  <c:v>0.37288700000000036</c:v>
                </c:pt>
                <c:pt idx="18105" formatCode="General">
                  <c:v>0.37290800000000035</c:v>
                </c:pt>
                <c:pt idx="18106" formatCode="General">
                  <c:v>0.37292900000000023</c:v>
                </c:pt>
                <c:pt idx="18107" formatCode="General">
                  <c:v>0.37294900000000025</c:v>
                </c:pt>
                <c:pt idx="18108" formatCode="General">
                  <c:v>0.37297000000000036</c:v>
                </c:pt>
                <c:pt idx="18109" formatCode="General">
                  <c:v>0.37299000000000032</c:v>
                </c:pt>
                <c:pt idx="18110" formatCode="General">
                  <c:v>0.37301100000000026</c:v>
                </c:pt>
                <c:pt idx="18111" formatCode="General">
                  <c:v>0.373031</c:v>
                </c:pt>
                <c:pt idx="18112" formatCode="General">
                  <c:v>0.37305200000000027</c:v>
                </c:pt>
                <c:pt idx="18113" formatCode="General">
                  <c:v>0.37307200000000035</c:v>
                </c:pt>
                <c:pt idx="18114" formatCode="General">
                  <c:v>0.37309300000000001</c:v>
                </c:pt>
                <c:pt idx="18115" formatCode="General">
                  <c:v>0.37311400000000022</c:v>
                </c:pt>
                <c:pt idx="18116" formatCode="General">
                  <c:v>0.37313500000000011</c:v>
                </c:pt>
                <c:pt idx="18117" formatCode="General">
                  <c:v>0.37315500000000001</c:v>
                </c:pt>
                <c:pt idx="18118" formatCode="General">
                  <c:v>0.37317600000000023</c:v>
                </c:pt>
                <c:pt idx="18119" formatCode="General">
                  <c:v>0.37319600000000008</c:v>
                </c:pt>
                <c:pt idx="18120" formatCode="General">
                  <c:v>0.37321700000000002</c:v>
                </c:pt>
                <c:pt idx="18121" formatCode="General">
                  <c:v>0.3732370000000001</c:v>
                </c:pt>
                <c:pt idx="18122" formatCode="General">
                  <c:v>0.3732580000000002</c:v>
                </c:pt>
                <c:pt idx="18123" formatCode="General">
                  <c:v>0.37327900000000008</c:v>
                </c:pt>
                <c:pt idx="18124" formatCode="General">
                  <c:v>0.3732990000000001</c:v>
                </c:pt>
                <c:pt idx="18125" formatCode="General">
                  <c:v>0.37332000000000043</c:v>
                </c:pt>
                <c:pt idx="18126" formatCode="General">
                  <c:v>0.37334000000000023</c:v>
                </c:pt>
                <c:pt idx="18127" formatCode="General">
                  <c:v>0.37336100000000022</c:v>
                </c:pt>
                <c:pt idx="18128" formatCode="General">
                  <c:v>0.37338100000000035</c:v>
                </c:pt>
                <c:pt idx="18129" formatCode="General">
                  <c:v>0.37340200000000023</c:v>
                </c:pt>
                <c:pt idx="18130" formatCode="General">
                  <c:v>0.37342300000000023</c:v>
                </c:pt>
                <c:pt idx="18131" formatCode="General">
                  <c:v>0.37344400000000022</c:v>
                </c:pt>
                <c:pt idx="18132" formatCode="General">
                  <c:v>0.37346400000000035</c:v>
                </c:pt>
                <c:pt idx="18133" formatCode="General">
                  <c:v>0.37348400000000037</c:v>
                </c:pt>
                <c:pt idx="18134" formatCode="General">
                  <c:v>0.37350500000000025</c:v>
                </c:pt>
                <c:pt idx="18135" formatCode="General">
                  <c:v>0.37352600000000036</c:v>
                </c:pt>
                <c:pt idx="18136" formatCode="General">
                  <c:v>0.37354700000000002</c:v>
                </c:pt>
                <c:pt idx="18137" formatCode="General">
                  <c:v>0.37356700000000026</c:v>
                </c:pt>
                <c:pt idx="18138" formatCode="General">
                  <c:v>0.37358800000000036</c:v>
                </c:pt>
                <c:pt idx="18139" formatCode="General">
                  <c:v>0.37360800000000022</c:v>
                </c:pt>
                <c:pt idx="18140" formatCode="General">
                  <c:v>0.37362900000000032</c:v>
                </c:pt>
                <c:pt idx="18141" formatCode="General">
                  <c:v>0.37364900000000001</c:v>
                </c:pt>
                <c:pt idx="18142" formatCode="General">
                  <c:v>0.37367000000000022</c:v>
                </c:pt>
                <c:pt idx="18143" formatCode="General">
                  <c:v>0.373691</c:v>
                </c:pt>
                <c:pt idx="18144" formatCode="General">
                  <c:v>0.37371200000000027</c:v>
                </c:pt>
                <c:pt idx="18145" formatCode="General">
                  <c:v>0.37373200000000001</c:v>
                </c:pt>
                <c:pt idx="18146" formatCode="General">
                  <c:v>0.373753</c:v>
                </c:pt>
                <c:pt idx="18147" formatCode="General">
                  <c:v>0.37377300000000002</c:v>
                </c:pt>
                <c:pt idx="18148" formatCode="General">
                  <c:v>0.3737930000000001</c:v>
                </c:pt>
                <c:pt idx="18149" formatCode="General">
                  <c:v>0.37381400000000037</c:v>
                </c:pt>
                <c:pt idx="18150" formatCode="General">
                  <c:v>0.37383400000000022</c:v>
                </c:pt>
                <c:pt idx="18151" formatCode="General">
                  <c:v>0.37385600000000035</c:v>
                </c:pt>
                <c:pt idx="18152" formatCode="General">
                  <c:v>0.37387600000000043</c:v>
                </c:pt>
                <c:pt idx="18153" formatCode="General">
                  <c:v>0.37389700000000026</c:v>
                </c:pt>
                <c:pt idx="18154" formatCode="General">
                  <c:v>0.37391700000000022</c:v>
                </c:pt>
                <c:pt idx="18155" formatCode="General">
                  <c:v>0.37393800000000027</c:v>
                </c:pt>
                <c:pt idx="18156" formatCode="General">
                  <c:v>0.37395800000000023</c:v>
                </c:pt>
                <c:pt idx="18157" formatCode="General">
                  <c:v>0.37397900000000023</c:v>
                </c:pt>
                <c:pt idx="18158" formatCode="General">
                  <c:v>0.37400000000000022</c:v>
                </c:pt>
                <c:pt idx="18159" formatCode="General">
                  <c:v>0.37402000000000035</c:v>
                </c:pt>
                <c:pt idx="18160" formatCode="General">
                  <c:v>0.37404100000000001</c:v>
                </c:pt>
                <c:pt idx="18161" formatCode="General">
                  <c:v>0.37406100000000025</c:v>
                </c:pt>
                <c:pt idx="18162" formatCode="General">
                  <c:v>0.37408200000000041</c:v>
                </c:pt>
                <c:pt idx="18163" formatCode="General">
                  <c:v>0.37410200000000027</c:v>
                </c:pt>
                <c:pt idx="18164" formatCode="General">
                  <c:v>0.37412300000000026</c:v>
                </c:pt>
                <c:pt idx="18165" formatCode="General">
                  <c:v>0.374143</c:v>
                </c:pt>
                <c:pt idx="18166" formatCode="General">
                  <c:v>0.37416400000000022</c:v>
                </c:pt>
                <c:pt idx="18167" formatCode="General">
                  <c:v>0.37418500000000032</c:v>
                </c:pt>
                <c:pt idx="18168" formatCode="General">
                  <c:v>0.37420600000000021</c:v>
                </c:pt>
                <c:pt idx="18169" formatCode="General">
                  <c:v>0.37422600000000023</c:v>
                </c:pt>
                <c:pt idx="18170" formatCode="General">
                  <c:v>0.374247</c:v>
                </c:pt>
                <c:pt idx="18171" formatCode="General">
                  <c:v>0.37426700000000002</c:v>
                </c:pt>
                <c:pt idx="18172" formatCode="General">
                  <c:v>0.37428800000000023</c:v>
                </c:pt>
                <c:pt idx="18173" formatCode="General">
                  <c:v>0.37430800000000036</c:v>
                </c:pt>
                <c:pt idx="18174" formatCode="General">
                  <c:v>0.37432900000000036</c:v>
                </c:pt>
                <c:pt idx="18175" formatCode="General">
                  <c:v>0.37435000000000035</c:v>
                </c:pt>
                <c:pt idx="18176" formatCode="General">
                  <c:v>0.37437000000000037</c:v>
                </c:pt>
                <c:pt idx="18177" formatCode="General">
                  <c:v>0.37439100000000008</c:v>
                </c:pt>
                <c:pt idx="18178" formatCode="General">
                  <c:v>0.37441100000000033</c:v>
                </c:pt>
                <c:pt idx="18179" formatCode="General">
                  <c:v>0.37443200000000026</c:v>
                </c:pt>
                <c:pt idx="18180" formatCode="General">
                  <c:v>0.37445300000000026</c:v>
                </c:pt>
                <c:pt idx="18181" formatCode="General">
                  <c:v>0.37447300000000022</c:v>
                </c:pt>
                <c:pt idx="18182" formatCode="General">
                  <c:v>0.37449400000000027</c:v>
                </c:pt>
                <c:pt idx="18183" formatCode="General">
                  <c:v>0.37451500000000032</c:v>
                </c:pt>
                <c:pt idx="18184" formatCode="General">
                  <c:v>0.37453500000000001</c:v>
                </c:pt>
                <c:pt idx="18185" formatCode="General">
                  <c:v>0.37455600000000022</c:v>
                </c:pt>
                <c:pt idx="18186" formatCode="General">
                  <c:v>0.37457600000000035</c:v>
                </c:pt>
                <c:pt idx="18187" formatCode="General">
                  <c:v>0.37459700000000001</c:v>
                </c:pt>
                <c:pt idx="18188" formatCode="General">
                  <c:v>0.37461800000000023</c:v>
                </c:pt>
                <c:pt idx="18189" formatCode="General">
                  <c:v>0.37463800000000008</c:v>
                </c:pt>
                <c:pt idx="18190" formatCode="General">
                  <c:v>0.37465900000000002</c:v>
                </c:pt>
                <c:pt idx="18191" formatCode="General">
                  <c:v>0.37467900000000026</c:v>
                </c:pt>
                <c:pt idx="18192" formatCode="General">
                  <c:v>0.3747000000000002</c:v>
                </c:pt>
                <c:pt idx="18193" formatCode="General">
                  <c:v>0.37472000000000022</c:v>
                </c:pt>
                <c:pt idx="18194" formatCode="General">
                  <c:v>0.3747410000000001</c:v>
                </c:pt>
                <c:pt idx="18195" formatCode="General">
                  <c:v>0.37476100000000001</c:v>
                </c:pt>
                <c:pt idx="18196" formatCode="General">
                  <c:v>0.37478200000000023</c:v>
                </c:pt>
                <c:pt idx="18197" formatCode="General">
                  <c:v>0.37480300000000022</c:v>
                </c:pt>
                <c:pt idx="18198" formatCode="General">
                  <c:v>0.37482400000000043</c:v>
                </c:pt>
                <c:pt idx="18199" formatCode="General">
                  <c:v>0.37484400000000023</c:v>
                </c:pt>
                <c:pt idx="18200" formatCode="General">
                  <c:v>0.37486400000000036</c:v>
                </c:pt>
                <c:pt idx="18201" formatCode="General">
                  <c:v>0.37488500000000036</c:v>
                </c:pt>
                <c:pt idx="18202" formatCode="General">
                  <c:v>0.37490500000000032</c:v>
                </c:pt>
                <c:pt idx="18203" formatCode="General">
                  <c:v>0.37492700000000023</c:v>
                </c:pt>
                <c:pt idx="18204" formatCode="General">
                  <c:v>0.37494700000000025</c:v>
                </c:pt>
                <c:pt idx="18205" formatCode="General">
                  <c:v>0.37496800000000036</c:v>
                </c:pt>
                <c:pt idx="18206" formatCode="General">
                  <c:v>0.37498800000000043</c:v>
                </c:pt>
                <c:pt idx="18207" formatCode="General">
                  <c:v>0.37500900000000026</c:v>
                </c:pt>
                <c:pt idx="18208" formatCode="General">
                  <c:v>0.37502900000000022</c:v>
                </c:pt>
                <c:pt idx="18209" formatCode="General">
                  <c:v>0.37505000000000027</c:v>
                </c:pt>
                <c:pt idx="18210" formatCode="General">
                  <c:v>0.37507000000000035</c:v>
                </c:pt>
                <c:pt idx="18211" formatCode="General">
                  <c:v>0.3750920000000002</c:v>
                </c:pt>
                <c:pt idx="18212" formatCode="General">
                  <c:v>0.37511200000000022</c:v>
                </c:pt>
                <c:pt idx="18213" formatCode="General">
                  <c:v>0.37513300000000011</c:v>
                </c:pt>
                <c:pt idx="18214" formatCode="General">
                  <c:v>0.37515300000000001</c:v>
                </c:pt>
                <c:pt idx="18215" formatCode="General">
                  <c:v>0.37517300000000026</c:v>
                </c:pt>
                <c:pt idx="18216" formatCode="General">
                  <c:v>0.37519400000000008</c:v>
                </c:pt>
                <c:pt idx="18217" formatCode="General">
                  <c:v>0.37521400000000027</c:v>
                </c:pt>
                <c:pt idx="18218" formatCode="General">
                  <c:v>0.3752350000000001</c:v>
                </c:pt>
                <c:pt idx="18219" formatCode="General">
                  <c:v>0.3752560000000002</c:v>
                </c:pt>
                <c:pt idx="18220" formatCode="General">
                  <c:v>0.37527700000000008</c:v>
                </c:pt>
                <c:pt idx="18221" formatCode="General">
                  <c:v>0.3752970000000001</c:v>
                </c:pt>
                <c:pt idx="18222" formatCode="General">
                  <c:v>0.37531800000000037</c:v>
                </c:pt>
                <c:pt idx="18223" formatCode="General">
                  <c:v>0.37533800000000023</c:v>
                </c:pt>
                <c:pt idx="18224" formatCode="General">
                  <c:v>0.37535900000000022</c:v>
                </c:pt>
                <c:pt idx="18225" formatCode="General">
                  <c:v>0.37538000000000044</c:v>
                </c:pt>
                <c:pt idx="18226" formatCode="General">
                  <c:v>0.37540000000000023</c:v>
                </c:pt>
                <c:pt idx="18227" formatCode="General">
                  <c:v>0.37542100000000023</c:v>
                </c:pt>
                <c:pt idx="18228" formatCode="General">
                  <c:v>0.37544100000000002</c:v>
                </c:pt>
                <c:pt idx="18229" formatCode="General">
                  <c:v>0.37546200000000035</c:v>
                </c:pt>
                <c:pt idx="18230" formatCode="General">
                  <c:v>0.37548200000000037</c:v>
                </c:pt>
                <c:pt idx="18231" formatCode="General">
                  <c:v>0.37550300000000025</c:v>
                </c:pt>
                <c:pt idx="18232" formatCode="General">
                  <c:v>0.37552400000000036</c:v>
                </c:pt>
                <c:pt idx="18233" formatCode="General">
                  <c:v>0.37554400000000027</c:v>
                </c:pt>
                <c:pt idx="18234" formatCode="General">
                  <c:v>0.37556500000000026</c:v>
                </c:pt>
                <c:pt idx="18235" formatCode="General">
                  <c:v>0.37558600000000036</c:v>
                </c:pt>
                <c:pt idx="18236" formatCode="General">
                  <c:v>0.37560600000000022</c:v>
                </c:pt>
                <c:pt idx="18237" formatCode="General">
                  <c:v>0.37562700000000032</c:v>
                </c:pt>
                <c:pt idx="18238" formatCode="General">
                  <c:v>0.37564700000000001</c:v>
                </c:pt>
                <c:pt idx="18239" formatCode="General">
                  <c:v>0.37566800000000022</c:v>
                </c:pt>
                <c:pt idx="18240" formatCode="General">
                  <c:v>0.37568900000000022</c:v>
                </c:pt>
                <c:pt idx="18241" formatCode="General">
                  <c:v>0.37570900000000002</c:v>
                </c:pt>
                <c:pt idx="18242" formatCode="General">
                  <c:v>0.37573000000000001</c:v>
                </c:pt>
                <c:pt idx="18243" formatCode="General">
                  <c:v>0.37575000000000008</c:v>
                </c:pt>
                <c:pt idx="18244" formatCode="General">
                  <c:v>0.37577100000000002</c:v>
                </c:pt>
                <c:pt idx="18245" formatCode="General">
                  <c:v>0.3757910000000001</c:v>
                </c:pt>
                <c:pt idx="18246" formatCode="General">
                  <c:v>0.37581200000000037</c:v>
                </c:pt>
                <c:pt idx="18247" formatCode="General">
                  <c:v>0.37583200000000022</c:v>
                </c:pt>
                <c:pt idx="18248" formatCode="General">
                  <c:v>0.37585300000000033</c:v>
                </c:pt>
                <c:pt idx="18249" formatCode="General">
                  <c:v>0.37587400000000043</c:v>
                </c:pt>
                <c:pt idx="18250" formatCode="General">
                  <c:v>0.37589500000000026</c:v>
                </c:pt>
                <c:pt idx="18251" formatCode="General">
                  <c:v>0.37591500000000022</c:v>
                </c:pt>
                <c:pt idx="18252" formatCode="General">
                  <c:v>0.37593600000000027</c:v>
                </c:pt>
                <c:pt idx="18253" formatCode="General">
                  <c:v>0.37595600000000023</c:v>
                </c:pt>
                <c:pt idx="18254" formatCode="General">
                  <c:v>0.37597700000000023</c:v>
                </c:pt>
                <c:pt idx="18255" formatCode="General">
                  <c:v>0.37599800000000022</c:v>
                </c:pt>
                <c:pt idx="18256" formatCode="General">
                  <c:v>0.37601800000000035</c:v>
                </c:pt>
                <c:pt idx="18257" formatCode="General">
                  <c:v>0.37603900000000001</c:v>
                </c:pt>
                <c:pt idx="18258" formatCode="General">
                  <c:v>0.37605900000000025</c:v>
                </c:pt>
                <c:pt idx="18259" formatCode="General">
                  <c:v>0.37608000000000041</c:v>
                </c:pt>
                <c:pt idx="18260" formatCode="General">
                  <c:v>0.37610000000000027</c:v>
                </c:pt>
                <c:pt idx="18261" formatCode="General">
                  <c:v>0.37612100000000026</c:v>
                </c:pt>
                <c:pt idx="18262" formatCode="General">
                  <c:v>0.376141</c:v>
                </c:pt>
                <c:pt idx="18263" formatCode="General">
                  <c:v>0.37616200000000022</c:v>
                </c:pt>
                <c:pt idx="18264" formatCode="General">
                  <c:v>0.37618300000000032</c:v>
                </c:pt>
                <c:pt idx="18265" formatCode="General">
                  <c:v>0.3762040000000002</c:v>
                </c:pt>
                <c:pt idx="18266" formatCode="General">
                  <c:v>0.37622400000000022</c:v>
                </c:pt>
                <c:pt idx="18267" formatCode="General">
                  <c:v>0.37624400000000002</c:v>
                </c:pt>
                <c:pt idx="18268" formatCode="General">
                  <c:v>0.37626500000000002</c:v>
                </c:pt>
                <c:pt idx="18269" formatCode="General">
                  <c:v>0.37628500000000026</c:v>
                </c:pt>
                <c:pt idx="18270" formatCode="General">
                  <c:v>0.37630700000000022</c:v>
                </c:pt>
                <c:pt idx="18271" formatCode="General">
                  <c:v>0.37632700000000036</c:v>
                </c:pt>
                <c:pt idx="18272" formatCode="General">
                  <c:v>0.37634800000000035</c:v>
                </c:pt>
                <c:pt idx="18273" formatCode="General">
                  <c:v>0.37636800000000037</c:v>
                </c:pt>
                <c:pt idx="18274" formatCode="General">
                  <c:v>0.37638900000000042</c:v>
                </c:pt>
                <c:pt idx="18275" formatCode="General">
                  <c:v>0.37640900000000033</c:v>
                </c:pt>
                <c:pt idx="18276" formatCode="General">
                  <c:v>0.37643000000000032</c:v>
                </c:pt>
                <c:pt idx="18277" formatCode="General">
                  <c:v>0.37645000000000023</c:v>
                </c:pt>
                <c:pt idx="18278" formatCode="General">
                  <c:v>0.37647100000000022</c:v>
                </c:pt>
                <c:pt idx="18279" formatCode="General">
                  <c:v>0.37649200000000027</c:v>
                </c:pt>
                <c:pt idx="18280" formatCode="General">
                  <c:v>0.37651200000000024</c:v>
                </c:pt>
                <c:pt idx="18281" formatCode="General">
                  <c:v>0.37653300000000001</c:v>
                </c:pt>
                <c:pt idx="18282" formatCode="General">
                  <c:v>0.37655300000000008</c:v>
                </c:pt>
                <c:pt idx="18283" formatCode="General">
                  <c:v>0.37657400000000035</c:v>
                </c:pt>
                <c:pt idx="18284" formatCode="General">
                  <c:v>0.37659500000000001</c:v>
                </c:pt>
                <c:pt idx="18285" formatCode="General">
                  <c:v>0.37661500000000026</c:v>
                </c:pt>
                <c:pt idx="18286" formatCode="General">
                  <c:v>0.37663600000000008</c:v>
                </c:pt>
                <c:pt idx="18287" formatCode="General">
                  <c:v>0.37665700000000002</c:v>
                </c:pt>
                <c:pt idx="18288" formatCode="General">
                  <c:v>0.37667700000000026</c:v>
                </c:pt>
                <c:pt idx="18289" formatCode="General">
                  <c:v>0.3766980000000002</c:v>
                </c:pt>
                <c:pt idx="18290" formatCode="General">
                  <c:v>0.37671800000000022</c:v>
                </c:pt>
                <c:pt idx="18291" formatCode="General">
                  <c:v>0.3767390000000001</c:v>
                </c:pt>
                <c:pt idx="18292" formatCode="General">
                  <c:v>0.37676000000000021</c:v>
                </c:pt>
                <c:pt idx="18293" formatCode="General">
                  <c:v>0.37678000000000023</c:v>
                </c:pt>
                <c:pt idx="18294" formatCode="General">
                  <c:v>0.37680100000000022</c:v>
                </c:pt>
                <c:pt idx="18295" formatCode="General">
                  <c:v>0.37682100000000035</c:v>
                </c:pt>
                <c:pt idx="18296" formatCode="General">
                  <c:v>0.37684200000000023</c:v>
                </c:pt>
                <c:pt idx="18297" formatCode="General">
                  <c:v>0.37686200000000036</c:v>
                </c:pt>
                <c:pt idx="18298" formatCode="General">
                  <c:v>0.37688300000000036</c:v>
                </c:pt>
                <c:pt idx="18299" formatCode="General">
                  <c:v>0.37690400000000035</c:v>
                </c:pt>
                <c:pt idx="18300" formatCode="General">
                  <c:v>0.37692400000000037</c:v>
                </c:pt>
                <c:pt idx="18301" formatCode="General">
                  <c:v>0.37694500000000025</c:v>
                </c:pt>
                <c:pt idx="18302" formatCode="General">
                  <c:v>0.37696600000000036</c:v>
                </c:pt>
                <c:pt idx="18303" formatCode="General">
                  <c:v>0.37698600000000043</c:v>
                </c:pt>
                <c:pt idx="18304" formatCode="General">
                  <c:v>0.37700700000000026</c:v>
                </c:pt>
                <c:pt idx="18305" formatCode="General">
                  <c:v>0.37702700000000022</c:v>
                </c:pt>
                <c:pt idx="18306" formatCode="General">
                  <c:v>0.37704800000000027</c:v>
                </c:pt>
                <c:pt idx="18307" formatCode="General">
                  <c:v>0.37706900000000032</c:v>
                </c:pt>
                <c:pt idx="18308" formatCode="General">
                  <c:v>0.37708900000000023</c:v>
                </c:pt>
                <c:pt idx="18309" formatCode="General">
                  <c:v>0.37711000000000022</c:v>
                </c:pt>
                <c:pt idx="18310" formatCode="General">
                  <c:v>0.37713000000000002</c:v>
                </c:pt>
                <c:pt idx="18311" formatCode="General">
                  <c:v>0.37715100000000001</c:v>
                </c:pt>
                <c:pt idx="18312" formatCode="General">
                  <c:v>0.37717100000000026</c:v>
                </c:pt>
                <c:pt idx="18313" formatCode="General">
                  <c:v>0.37719200000000008</c:v>
                </c:pt>
                <c:pt idx="18314" formatCode="General">
                  <c:v>0.37721200000000027</c:v>
                </c:pt>
                <c:pt idx="18315" formatCode="General">
                  <c:v>0.37723300000000004</c:v>
                </c:pt>
                <c:pt idx="18316" formatCode="General">
                  <c:v>0.3772540000000002</c:v>
                </c:pt>
                <c:pt idx="18317" formatCode="General">
                  <c:v>0.37727500000000008</c:v>
                </c:pt>
                <c:pt idx="18318" formatCode="General">
                  <c:v>0.3772950000000001</c:v>
                </c:pt>
                <c:pt idx="18319" formatCode="General">
                  <c:v>0.37731600000000037</c:v>
                </c:pt>
                <c:pt idx="18320" formatCode="General">
                  <c:v>0.37733600000000023</c:v>
                </c:pt>
                <c:pt idx="18321" formatCode="General">
                  <c:v>0.37735600000000036</c:v>
                </c:pt>
                <c:pt idx="18322" formatCode="General">
                  <c:v>0.37737800000000044</c:v>
                </c:pt>
                <c:pt idx="18323" formatCode="General">
                  <c:v>0.37739800000000023</c:v>
                </c:pt>
                <c:pt idx="18324" formatCode="General">
                  <c:v>0.37741900000000023</c:v>
                </c:pt>
                <c:pt idx="18325" formatCode="General">
                  <c:v>0.37743900000000002</c:v>
                </c:pt>
                <c:pt idx="18326" formatCode="General">
                  <c:v>0.37746000000000035</c:v>
                </c:pt>
                <c:pt idx="18327" formatCode="General">
                  <c:v>0.37748000000000037</c:v>
                </c:pt>
                <c:pt idx="18328" formatCode="General">
                  <c:v>0.37750100000000025</c:v>
                </c:pt>
                <c:pt idx="18329" formatCode="General">
                  <c:v>0.37752100000000022</c:v>
                </c:pt>
                <c:pt idx="18330" formatCode="General">
                  <c:v>0.37754200000000027</c:v>
                </c:pt>
                <c:pt idx="18331" formatCode="General">
                  <c:v>0.37756300000000026</c:v>
                </c:pt>
                <c:pt idx="18332" formatCode="General">
                  <c:v>0.37758400000000036</c:v>
                </c:pt>
                <c:pt idx="18333" formatCode="General">
                  <c:v>0.37760400000000022</c:v>
                </c:pt>
                <c:pt idx="18334" formatCode="General">
                  <c:v>0.37762400000000035</c:v>
                </c:pt>
                <c:pt idx="18335" formatCode="General">
                  <c:v>0.37764500000000001</c:v>
                </c:pt>
                <c:pt idx="18336" formatCode="General">
                  <c:v>0.37766600000000022</c:v>
                </c:pt>
                <c:pt idx="18337" formatCode="General">
                  <c:v>0.37768700000000033</c:v>
                </c:pt>
                <c:pt idx="18338" formatCode="General">
                  <c:v>0.37770700000000001</c:v>
                </c:pt>
                <c:pt idx="18339" formatCode="General">
                  <c:v>0.37772800000000023</c:v>
                </c:pt>
                <c:pt idx="18340" formatCode="General">
                  <c:v>0.37774800000000008</c:v>
                </c:pt>
                <c:pt idx="18341" formatCode="General">
                  <c:v>0.37776900000000002</c:v>
                </c:pt>
                <c:pt idx="18342" formatCode="General">
                  <c:v>0.37778900000000032</c:v>
                </c:pt>
                <c:pt idx="18343" formatCode="General">
                  <c:v>0.37781000000000037</c:v>
                </c:pt>
                <c:pt idx="18344" formatCode="General">
                  <c:v>0.37783000000000022</c:v>
                </c:pt>
                <c:pt idx="18345" formatCode="General">
                  <c:v>0.37785100000000033</c:v>
                </c:pt>
                <c:pt idx="18346" formatCode="General">
                  <c:v>0.37787200000000043</c:v>
                </c:pt>
                <c:pt idx="18347" formatCode="General">
                  <c:v>0.37789200000000023</c:v>
                </c:pt>
                <c:pt idx="18348" formatCode="General">
                  <c:v>0.37791300000000022</c:v>
                </c:pt>
                <c:pt idx="18349" formatCode="General">
                  <c:v>0.37793300000000002</c:v>
                </c:pt>
                <c:pt idx="18350" formatCode="General">
                  <c:v>0.37795400000000023</c:v>
                </c:pt>
                <c:pt idx="18351" formatCode="General">
                  <c:v>0.37797500000000023</c:v>
                </c:pt>
                <c:pt idx="18352" formatCode="General">
                  <c:v>0.37799500000000008</c:v>
                </c:pt>
                <c:pt idx="18353" formatCode="General">
                  <c:v>0.37801600000000035</c:v>
                </c:pt>
                <c:pt idx="18354" formatCode="General">
                  <c:v>0.37803700000000001</c:v>
                </c:pt>
                <c:pt idx="18355" formatCode="General">
                  <c:v>0.37805700000000025</c:v>
                </c:pt>
                <c:pt idx="18356" formatCode="General">
                  <c:v>0.37807800000000041</c:v>
                </c:pt>
                <c:pt idx="18357" formatCode="General">
                  <c:v>0.37809800000000027</c:v>
                </c:pt>
                <c:pt idx="18358" formatCode="General">
                  <c:v>0.37811900000000026</c:v>
                </c:pt>
                <c:pt idx="18359" formatCode="General">
                  <c:v>0.3781400000000002</c:v>
                </c:pt>
                <c:pt idx="18360" formatCode="General">
                  <c:v>0.37816100000000002</c:v>
                </c:pt>
                <c:pt idx="18361" formatCode="General">
                  <c:v>0.37818100000000032</c:v>
                </c:pt>
                <c:pt idx="18362" formatCode="General">
                  <c:v>0.37820100000000001</c:v>
                </c:pt>
                <c:pt idx="18363" formatCode="General">
                  <c:v>0.37822200000000022</c:v>
                </c:pt>
                <c:pt idx="18364" formatCode="General">
                  <c:v>0.37824200000000002</c:v>
                </c:pt>
                <c:pt idx="18365" formatCode="General">
                  <c:v>0.37826300000000002</c:v>
                </c:pt>
                <c:pt idx="18366" formatCode="General">
                  <c:v>0.37828400000000023</c:v>
                </c:pt>
                <c:pt idx="18367" formatCode="General">
                  <c:v>0.37830400000000036</c:v>
                </c:pt>
                <c:pt idx="18368" formatCode="General">
                  <c:v>0.37832500000000036</c:v>
                </c:pt>
                <c:pt idx="18369" formatCode="General">
                  <c:v>0.37834600000000035</c:v>
                </c:pt>
                <c:pt idx="18370" formatCode="General">
                  <c:v>0.37836600000000037</c:v>
                </c:pt>
                <c:pt idx="18371" formatCode="General">
                  <c:v>0.37838700000000042</c:v>
                </c:pt>
                <c:pt idx="18372" formatCode="General">
                  <c:v>0.37840700000000033</c:v>
                </c:pt>
                <c:pt idx="18373" formatCode="General">
                  <c:v>0.37842800000000043</c:v>
                </c:pt>
                <c:pt idx="18374" formatCode="General">
                  <c:v>0.37844900000000026</c:v>
                </c:pt>
                <c:pt idx="18375" formatCode="General">
                  <c:v>0.37846900000000022</c:v>
                </c:pt>
                <c:pt idx="18376" formatCode="General">
                  <c:v>0.37849000000000033</c:v>
                </c:pt>
                <c:pt idx="18377" formatCode="General">
                  <c:v>0.37851000000000024</c:v>
                </c:pt>
                <c:pt idx="18378" formatCode="General">
                  <c:v>0.37853100000000001</c:v>
                </c:pt>
                <c:pt idx="18379" formatCode="General">
                  <c:v>0.37855100000000008</c:v>
                </c:pt>
                <c:pt idx="18380" formatCode="General">
                  <c:v>0.37857200000000035</c:v>
                </c:pt>
                <c:pt idx="18381" formatCode="General">
                  <c:v>0.37859200000000021</c:v>
                </c:pt>
                <c:pt idx="18382" formatCode="General">
                  <c:v>0.37861400000000023</c:v>
                </c:pt>
                <c:pt idx="18383" formatCode="General">
                  <c:v>0.37863400000000008</c:v>
                </c:pt>
                <c:pt idx="18384" formatCode="General">
                  <c:v>0.37865500000000002</c:v>
                </c:pt>
                <c:pt idx="18385" formatCode="General">
                  <c:v>0.37867500000000026</c:v>
                </c:pt>
                <c:pt idx="18386" formatCode="General">
                  <c:v>0.3786960000000002</c:v>
                </c:pt>
                <c:pt idx="18387" formatCode="General">
                  <c:v>0.37871600000000022</c:v>
                </c:pt>
                <c:pt idx="18388" formatCode="General">
                  <c:v>0.3787370000000001</c:v>
                </c:pt>
                <c:pt idx="18389" formatCode="General">
                  <c:v>0.37875800000000021</c:v>
                </c:pt>
                <c:pt idx="18390" formatCode="General">
                  <c:v>0.37877800000000023</c:v>
                </c:pt>
                <c:pt idx="18391" formatCode="General">
                  <c:v>0.378799</c:v>
                </c:pt>
                <c:pt idx="18392" formatCode="General">
                  <c:v>0.37881900000000035</c:v>
                </c:pt>
                <c:pt idx="18393" formatCode="General">
                  <c:v>0.37884000000000023</c:v>
                </c:pt>
                <c:pt idx="18394" formatCode="General">
                  <c:v>0.37886000000000036</c:v>
                </c:pt>
                <c:pt idx="18395" formatCode="General">
                  <c:v>0.37888100000000036</c:v>
                </c:pt>
                <c:pt idx="18396" formatCode="General">
                  <c:v>0.37890100000000032</c:v>
                </c:pt>
                <c:pt idx="18397" formatCode="General">
                  <c:v>0.37892200000000037</c:v>
                </c:pt>
                <c:pt idx="18398" formatCode="General">
                  <c:v>0.37894300000000025</c:v>
                </c:pt>
                <c:pt idx="18399" formatCode="General">
                  <c:v>0.37896400000000036</c:v>
                </c:pt>
                <c:pt idx="18400" formatCode="General">
                  <c:v>0.37898400000000043</c:v>
                </c:pt>
                <c:pt idx="18401" formatCode="General">
                  <c:v>0.37900400000000023</c:v>
                </c:pt>
                <c:pt idx="18402" formatCode="General">
                  <c:v>0.37902500000000022</c:v>
                </c:pt>
                <c:pt idx="18403" formatCode="General">
                  <c:v>0.37904600000000027</c:v>
                </c:pt>
                <c:pt idx="18404" formatCode="General">
                  <c:v>0.37906600000000035</c:v>
                </c:pt>
                <c:pt idx="18405" formatCode="General">
                  <c:v>0.37908700000000023</c:v>
                </c:pt>
                <c:pt idx="18406" formatCode="General">
                  <c:v>0.37910800000000022</c:v>
                </c:pt>
                <c:pt idx="18407" formatCode="General">
                  <c:v>0.37912800000000035</c:v>
                </c:pt>
                <c:pt idx="18408" formatCode="General">
                  <c:v>0.37914900000000001</c:v>
                </c:pt>
                <c:pt idx="18409" formatCode="General">
                  <c:v>0.37916900000000026</c:v>
                </c:pt>
                <c:pt idx="18410" formatCode="General">
                  <c:v>0.37919000000000008</c:v>
                </c:pt>
                <c:pt idx="18411" formatCode="General">
                  <c:v>0.37921000000000027</c:v>
                </c:pt>
                <c:pt idx="18412" formatCode="General">
                  <c:v>0.37923100000000004</c:v>
                </c:pt>
                <c:pt idx="18413" formatCode="General">
                  <c:v>0.3792520000000002</c:v>
                </c:pt>
                <c:pt idx="18414" formatCode="General">
                  <c:v>0.37927200000000022</c:v>
                </c:pt>
                <c:pt idx="18415" formatCode="General">
                  <c:v>0.3792930000000001</c:v>
                </c:pt>
                <c:pt idx="18416" formatCode="General">
                  <c:v>0.37931300000000023</c:v>
                </c:pt>
                <c:pt idx="18417" formatCode="General">
                  <c:v>0.37933400000000023</c:v>
                </c:pt>
                <c:pt idx="18418" formatCode="General">
                  <c:v>0.37935500000000022</c:v>
                </c:pt>
                <c:pt idx="18419" formatCode="General">
                  <c:v>0.37937500000000035</c:v>
                </c:pt>
                <c:pt idx="18420" formatCode="General">
                  <c:v>0.37939600000000023</c:v>
                </c:pt>
                <c:pt idx="18421" formatCode="General">
                  <c:v>0.37941700000000023</c:v>
                </c:pt>
                <c:pt idx="18422" formatCode="General">
                  <c:v>0.37943700000000002</c:v>
                </c:pt>
                <c:pt idx="18423" formatCode="General">
                  <c:v>0.37945800000000035</c:v>
                </c:pt>
                <c:pt idx="18424" formatCode="General">
                  <c:v>0.37947800000000037</c:v>
                </c:pt>
                <c:pt idx="18425" formatCode="General">
                  <c:v>0.37949900000000025</c:v>
                </c:pt>
                <c:pt idx="18426" formatCode="General">
                  <c:v>0.37951900000000022</c:v>
                </c:pt>
                <c:pt idx="18427" formatCode="General">
                  <c:v>0.37954100000000002</c:v>
                </c:pt>
                <c:pt idx="18428" formatCode="General">
                  <c:v>0.37956100000000026</c:v>
                </c:pt>
                <c:pt idx="18429" formatCode="General">
                  <c:v>0.37958100000000022</c:v>
                </c:pt>
                <c:pt idx="18430" formatCode="General">
                  <c:v>0.37960200000000027</c:v>
                </c:pt>
                <c:pt idx="18431" formatCode="General">
                  <c:v>0.37962200000000035</c:v>
                </c:pt>
                <c:pt idx="18432" formatCode="General">
                  <c:v>0.37964300000000001</c:v>
                </c:pt>
                <c:pt idx="18433" formatCode="General">
                  <c:v>0.37966300000000008</c:v>
                </c:pt>
                <c:pt idx="18434" formatCode="General">
                  <c:v>0.37968500000000033</c:v>
                </c:pt>
                <c:pt idx="18435" formatCode="General">
                  <c:v>0.37970500000000001</c:v>
                </c:pt>
                <c:pt idx="18436" formatCode="General">
                  <c:v>0.37972600000000023</c:v>
                </c:pt>
                <c:pt idx="18437" formatCode="General">
                  <c:v>0.37974600000000008</c:v>
                </c:pt>
                <c:pt idx="18438" formatCode="General">
                  <c:v>0.37976700000000002</c:v>
                </c:pt>
                <c:pt idx="18439" formatCode="General">
                  <c:v>0.37978700000000032</c:v>
                </c:pt>
                <c:pt idx="18440" formatCode="General">
                  <c:v>0.37980800000000037</c:v>
                </c:pt>
                <c:pt idx="18441" formatCode="General">
                  <c:v>0.37982900000000042</c:v>
                </c:pt>
                <c:pt idx="18442" formatCode="General">
                  <c:v>0.37984900000000033</c:v>
                </c:pt>
                <c:pt idx="18443" formatCode="General">
                  <c:v>0.37987000000000043</c:v>
                </c:pt>
                <c:pt idx="18444" formatCode="General">
                  <c:v>0.37989000000000023</c:v>
                </c:pt>
                <c:pt idx="18445" formatCode="General">
                  <c:v>0.37991100000000022</c:v>
                </c:pt>
                <c:pt idx="18446" formatCode="General">
                  <c:v>0.37993100000000002</c:v>
                </c:pt>
                <c:pt idx="18447" formatCode="General">
                  <c:v>0.37995200000000023</c:v>
                </c:pt>
                <c:pt idx="18448" formatCode="General">
                  <c:v>0.37997200000000037</c:v>
                </c:pt>
                <c:pt idx="18449" formatCode="General">
                  <c:v>0.37999300000000008</c:v>
                </c:pt>
                <c:pt idx="18450" formatCode="General">
                  <c:v>0.38001400000000035</c:v>
                </c:pt>
                <c:pt idx="18451" formatCode="General">
                  <c:v>0.38003500000000001</c:v>
                </c:pt>
                <c:pt idx="18452" formatCode="General">
                  <c:v>0.38005500000000025</c:v>
                </c:pt>
                <c:pt idx="18453" formatCode="General">
                  <c:v>0.38007600000000036</c:v>
                </c:pt>
                <c:pt idx="18454" formatCode="General">
                  <c:v>0.38009600000000027</c:v>
                </c:pt>
                <c:pt idx="18455" formatCode="General">
                  <c:v>0.38011700000000026</c:v>
                </c:pt>
                <c:pt idx="18456" formatCode="General">
                  <c:v>0.3801380000000002</c:v>
                </c:pt>
                <c:pt idx="18457" formatCode="General">
                  <c:v>0.38015800000000022</c:v>
                </c:pt>
                <c:pt idx="18458" formatCode="General">
                  <c:v>0.38017900000000032</c:v>
                </c:pt>
                <c:pt idx="18459" formatCode="General">
                  <c:v>0.38019900000000001</c:v>
                </c:pt>
                <c:pt idx="18460" formatCode="General">
                  <c:v>0.38022000000000022</c:v>
                </c:pt>
                <c:pt idx="18461" formatCode="General">
                  <c:v>0.38024000000000002</c:v>
                </c:pt>
                <c:pt idx="18462" formatCode="General">
                  <c:v>0.38026100000000002</c:v>
                </c:pt>
                <c:pt idx="18463" formatCode="General">
                  <c:v>0.38028100000000026</c:v>
                </c:pt>
                <c:pt idx="18464" formatCode="General">
                  <c:v>0.38030200000000036</c:v>
                </c:pt>
                <c:pt idx="18465" formatCode="General">
                  <c:v>0.38032300000000036</c:v>
                </c:pt>
                <c:pt idx="18466" formatCode="General">
                  <c:v>0.38034400000000035</c:v>
                </c:pt>
                <c:pt idx="18467" formatCode="General">
                  <c:v>0.38036400000000037</c:v>
                </c:pt>
                <c:pt idx="18468" formatCode="General">
                  <c:v>0.38038400000000044</c:v>
                </c:pt>
                <c:pt idx="18469" formatCode="General">
                  <c:v>0.38040500000000033</c:v>
                </c:pt>
                <c:pt idx="18470" formatCode="General">
                  <c:v>0.38042600000000043</c:v>
                </c:pt>
                <c:pt idx="18471" formatCode="General">
                  <c:v>0.38044700000000026</c:v>
                </c:pt>
                <c:pt idx="18472" formatCode="General">
                  <c:v>0.38046700000000022</c:v>
                </c:pt>
                <c:pt idx="18473" formatCode="General">
                  <c:v>0.38048800000000044</c:v>
                </c:pt>
                <c:pt idx="18474" formatCode="General">
                  <c:v>0.38050800000000023</c:v>
                </c:pt>
                <c:pt idx="18475" formatCode="General">
                  <c:v>0.38052900000000023</c:v>
                </c:pt>
                <c:pt idx="18476" formatCode="General">
                  <c:v>0.38054900000000008</c:v>
                </c:pt>
                <c:pt idx="18477" formatCode="General">
                  <c:v>0.38057000000000035</c:v>
                </c:pt>
                <c:pt idx="18478" formatCode="General">
                  <c:v>0.38059000000000026</c:v>
                </c:pt>
                <c:pt idx="18479" formatCode="General">
                  <c:v>0.38061100000000025</c:v>
                </c:pt>
                <c:pt idx="18480" formatCode="General">
                  <c:v>0.38063200000000008</c:v>
                </c:pt>
                <c:pt idx="18481" formatCode="General">
                  <c:v>0.38065200000000027</c:v>
                </c:pt>
                <c:pt idx="18482" formatCode="General">
                  <c:v>0.38067300000000026</c:v>
                </c:pt>
                <c:pt idx="18483" formatCode="General">
                  <c:v>0.380693</c:v>
                </c:pt>
                <c:pt idx="18484" formatCode="General">
                  <c:v>0.38071400000000022</c:v>
                </c:pt>
                <c:pt idx="18485" formatCode="General">
                  <c:v>0.3807350000000001</c:v>
                </c:pt>
                <c:pt idx="18486" formatCode="General">
                  <c:v>0.38075600000000021</c:v>
                </c:pt>
                <c:pt idx="18487" formatCode="General">
                  <c:v>0.38077600000000023</c:v>
                </c:pt>
                <c:pt idx="18488" formatCode="General">
                  <c:v>0.380797</c:v>
                </c:pt>
                <c:pt idx="18489" formatCode="General">
                  <c:v>0.38081700000000035</c:v>
                </c:pt>
                <c:pt idx="18490" formatCode="General">
                  <c:v>0.38083800000000023</c:v>
                </c:pt>
                <c:pt idx="18491" formatCode="General">
                  <c:v>0.38085800000000036</c:v>
                </c:pt>
                <c:pt idx="18492" formatCode="General">
                  <c:v>0.38087900000000036</c:v>
                </c:pt>
                <c:pt idx="18493" formatCode="General">
                  <c:v>0.38089900000000032</c:v>
                </c:pt>
                <c:pt idx="18494" formatCode="General">
                  <c:v>0.38092000000000037</c:v>
                </c:pt>
                <c:pt idx="18495" formatCode="General">
                  <c:v>0.38094100000000025</c:v>
                </c:pt>
                <c:pt idx="18496" formatCode="General">
                  <c:v>0.38096100000000033</c:v>
                </c:pt>
                <c:pt idx="18497" formatCode="General">
                  <c:v>0.38098200000000043</c:v>
                </c:pt>
                <c:pt idx="18498" formatCode="General">
                  <c:v>0.38100200000000023</c:v>
                </c:pt>
                <c:pt idx="18499" formatCode="General">
                  <c:v>0.38102300000000022</c:v>
                </c:pt>
                <c:pt idx="18500" formatCode="General">
                  <c:v>0.38104300000000002</c:v>
                </c:pt>
                <c:pt idx="18501" formatCode="General">
                  <c:v>0.38106500000000032</c:v>
                </c:pt>
                <c:pt idx="18502" formatCode="General">
                  <c:v>0.38108500000000023</c:v>
                </c:pt>
                <c:pt idx="18503" formatCode="General">
                  <c:v>0.38110600000000022</c:v>
                </c:pt>
                <c:pt idx="18504" formatCode="General">
                  <c:v>0.38112600000000035</c:v>
                </c:pt>
                <c:pt idx="18505" formatCode="General">
                  <c:v>0.38114700000000001</c:v>
                </c:pt>
                <c:pt idx="18506" formatCode="General">
                  <c:v>0.38116700000000026</c:v>
                </c:pt>
                <c:pt idx="18507" formatCode="General">
                  <c:v>0.38118800000000042</c:v>
                </c:pt>
                <c:pt idx="18508" formatCode="General">
                  <c:v>0.38120900000000002</c:v>
                </c:pt>
                <c:pt idx="18509" formatCode="General">
                  <c:v>0.38122900000000026</c:v>
                </c:pt>
                <c:pt idx="18510" formatCode="General">
                  <c:v>0.3812500000000002</c:v>
                </c:pt>
                <c:pt idx="18511" formatCode="General">
                  <c:v>0.38127000000000022</c:v>
                </c:pt>
                <c:pt idx="18512" formatCode="General">
                  <c:v>0.3812910000000001</c:v>
                </c:pt>
                <c:pt idx="18513" formatCode="General">
                  <c:v>0.38131100000000023</c:v>
                </c:pt>
                <c:pt idx="18514" formatCode="General">
                  <c:v>0.38133200000000023</c:v>
                </c:pt>
                <c:pt idx="18515" formatCode="General">
                  <c:v>0.38135200000000036</c:v>
                </c:pt>
                <c:pt idx="18516" formatCode="General">
                  <c:v>0.38137300000000035</c:v>
                </c:pt>
                <c:pt idx="18517" formatCode="General">
                  <c:v>0.38139400000000023</c:v>
                </c:pt>
                <c:pt idx="18518" formatCode="General">
                  <c:v>0.38141500000000023</c:v>
                </c:pt>
                <c:pt idx="18519" formatCode="General">
                  <c:v>0.38143500000000002</c:v>
                </c:pt>
                <c:pt idx="18520" formatCode="General">
                  <c:v>0.38145500000000032</c:v>
                </c:pt>
                <c:pt idx="18521" formatCode="General">
                  <c:v>0.38147600000000037</c:v>
                </c:pt>
                <c:pt idx="18522" formatCode="General">
                  <c:v>0.38149700000000025</c:v>
                </c:pt>
                <c:pt idx="18523" formatCode="General">
                  <c:v>0.38151800000000036</c:v>
                </c:pt>
                <c:pt idx="18524" formatCode="General">
                  <c:v>0.38153800000000027</c:v>
                </c:pt>
                <c:pt idx="18525" formatCode="General">
                  <c:v>0.38155900000000026</c:v>
                </c:pt>
                <c:pt idx="18526" formatCode="General">
                  <c:v>0.38157900000000022</c:v>
                </c:pt>
                <c:pt idx="18527" formatCode="General">
                  <c:v>0.38160000000000027</c:v>
                </c:pt>
                <c:pt idx="18528" formatCode="General">
                  <c:v>0.38162000000000035</c:v>
                </c:pt>
                <c:pt idx="18529" formatCode="General">
                  <c:v>0.38164100000000001</c:v>
                </c:pt>
                <c:pt idx="18530" formatCode="General">
                  <c:v>0.38166200000000022</c:v>
                </c:pt>
                <c:pt idx="18531" formatCode="General">
                  <c:v>0.38168200000000035</c:v>
                </c:pt>
                <c:pt idx="18532" formatCode="General">
                  <c:v>0.38170300000000001</c:v>
                </c:pt>
                <c:pt idx="18533" formatCode="General">
                  <c:v>0.38172400000000023</c:v>
                </c:pt>
                <c:pt idx="18534" formatCode="General">
                  <c:v>0.38174400000000008</c:v>
                </c:pt>
                <c:pt idx="18535" formatCode="General">
                  <c:v>0.38176400000000027</c:v>
                </c:pt>
                <c:pt idx="18536" formatCode="General">
                  <c:v>0.38178500000000032</c:v>
                </c:pt>
                <c:pt idx="18537" formatCode="General">
                  <c:v>0.38180600000000037</c:v>
                </c:pt>
                <c:pt idx="18538" formatCode="General">
                  <c:v>0.38182700000000042</c:v>
                </c:pt>
                <c:pt idx="18539" formatCode="General">
                  <c:v>0.38184700000000033</c:v>
                </c:pt>
                <c:pt idx="18540" formatCode="General">
                  <c:v>0.38186800000000043</c:v>
                </c:pt>
                <c:pt idx="18541" formatCode="General">
                  <c:v>0.3818880000000005</c:v>
                </c:pt>
                <c:pt idx="18542" formatCode="General">
                  <c:v>0.38190900000000022</c:v>
                </c:pt>
                <c:pt idx="18543" formatCode="General">
                  <c:v>0.38192900000000035</c:v>
                </c:pt>
                <c:pt idx="18544" formatCode="General">
                  <c:v>0.38195000000000023</c:v>
                </c:pt>
                <c:pt idx="18545" formatCode="General">
                  <c:v>0.38197000000000036</c:v>
                </c:pt>
                <c:pt idx="18546" formatCode="General">
                  <c:v>0.38199100000000002</c:v>
                </c:pt>
                <c:pt idx="18547" formatCode="General">
                  <c:v>0.38201200000000035</c:v>
                </c:pt>
                <c:pt idx="18548" formatCode="General">
                  <c:v>0.3820320000000002</c:v>
                </c:pt>
                <c:pt idx="18549" formatCode="General">
                  <c:v>0.38205300000000025</c:v>
                </c:pt>
                <c:pt idx="18550" formatCode="General">
                  <c:v>0.38207300000000022</c:v>
                </c:pt>
                <c:pt idx="18551" formatCode="General">
                  <c:v>0.38209400000000027</c:v>
                </c:pt>
                <c:pt idx="18552" formatCode="General">
                  <c:v>0.38211400000000023</c:v>
                </c:pt>
                <c:pt idx="18553" formatCode="General">
                  <c:v>0.3821360000000002</c:v>
                </c:pt>
                <c:pt idx="18554" formatCode="General">
                  <c:v>0.38215600000000022</c:v>
                </c:pt>
                <c:pt idx="18555" formatCode="General">
                  <c:v>0.38217700000000032</c:v>
                </c:pt>
                <c:pt idx="18556" formatCode="General">
                  <c:v>0.38219700000000001</c:v>
                </c:pt>
                <c:pt idx="18557" formatCode="General">
                  <c:v>0.38221800000000022</c:v>
                </c:pt>
                <c:pt idx="18558" formatCode="General">
                  <c:v>0.38223800000000002</c:v>
                </c:pt>
                <c:pt idx="18559" formatCode="General">
                  <c:v>0.38225900000000002</c:v>
                </c:pt>
                <c:pt idx="18560" formatCode="General">
                  <c:v>0.38227900000000026</c:v>
                </c:pt>
                <c:pt idx="18561" formatCode="General">
                  <c:v>0.38230000000000036</c:v>
                </c:pt>
                <c:pt idx="18562" formatCode="General">
                  <c:v>0.38232100000000036</c:v>
                </c:pt>
                <c:pt idx="18563" formatCode="General">
                  <c:v>0.38234100000000032</c:v>
                </c:pt>
                <c:pt idx="18564" formatCode="General">
                  <c:v>0.38236200000000037</c:v>
                </c:pt>
                <c:pt idx="18565" formatCode="General">
                  <c:v>0.38238200000000044</c:v>
                </c:pt>
                <c:pt idx="18566" formatCode="General">
                  <c:v>0.38240300000000033</c:v>
                </c:pt>
                <c:pt idx="18567" formatCode="General">
                  <c:v>0.38242300000000023</c:v>
                </c:pt>
                <c:pt idx="18568" formatCode="General">
                  <c:v>0.38244500000000026</c:v>
                </c:pt>
                <c:pt idx="18569" formatCode="General">
                  <c:v>0.38246500000000022</c:v>
                </c:pt>
                <c:pt idx="18570" formatCode="General">
                  <c:v>0.38248600000000044</c:v>
                </c:pt>
                <c:pt idx="18571" formatCode="General">
                  <c:v>0.38250600000000023</c:v>
                </c:pt>
                <c:pt idx="18572" formatCode="General">
                  <c:v>0.38252700000000023</c:v>
                </c:pt>
                <c:pt idx="18573" formatCode="General">
                  <c:v>0.38254700000000008</c:v>
                </c:pt>
                <c:pt idx="18574" formatCode="General">
                  <c:v>0.38256700000000032</c:v>
                </c:pt>
                <c:pt idx="18575" formatCode="General">
                  <c:v>0.38258900000000023</c:v>
                </c:pt>
                <c:pt idx="18576" formatCode="General">
                  <c:v>0.38260900000000025</c:v>
                </c:pt>
                <c:pt idx="18577" formatCode="General">
                  <c:v>0.38263000000000008</c:v>
                </c:pt>
                <c:pt idx="18578" formatCode="General">
                  <c:v>0.38265000000000027</c:v>
                </c:pt>
                <c:pt idx="18579" formatCode="General">
                  <c:v>0.38267100000000026</c:v>
                </c:pt>
                <c:pt idx="18580" formatCode="General">
                  <c:v>0.382691</c:v>
                </c:pt>
                <c:pt idx="18581" formatCode="General">
                  <c:v>0.38271200000000022</c:v>
                </c:pt>
                <c:pt idx="18582" formatCode="General">
                  <c:v>0.3827330000000001</c:v>
                </c:pt>
                <c:pt idx="18583" formatCode="General">
                  <c:v>0.38275300000000001</c:v>
                </c:pt>
                <c:pt idx="18584" formatCode="General">
                  <c:v>0.38277400000000023</c:v>
                </c:pt>
                <c:pt idx="18585" formatCode="General">
                  <c:v>0.382795</c:v>
                </c:pt>
                <c:pt idx="18586" formatCode="General">
                  <c:v>0.38281500000000035</c:v>
                </c:pt>
                <c:pt idx="18587" formatCode="General">
                  <c:v>0.38283500000000026</c:v>
                </c:pt>
                <c:pt idx="18588" formatCode="General">
                  <c:v>0.38285600000000036</c:v>
                </c:pt>
                <c:pt idx="18589" formatCode="General">
                  <c:v>0.38287700000000036</c:v>
                </c:pt>
                <c:pt idx="18590" formatCode="General">
                  <c:v>0.38289800000000035</c:v>
                </c:pt>
                <c:pt idx="18591" formatCode="General">
                  <c:v>0.38291800000000037</c:v>
                </c:pt>
                <c:pt idx="18592" formatCode="General">
                  <c:v>0.38293900000000008</c:v>
                </c:pt>
                <c:pt idx="18593" formatCode="General">
                  <c:v>0.38295900000000033</c:v>
                </c:pt>
                <c:pt idx="18594" formatCode="General">
                  <c:v>0.38298000000000043</c:v>
                </c:pt>
                <c:pt idx="18595" formatCode="General">
                  <c:v>0.38300000000000023</c:v>
                </c:pt>
                <c:pt idx="18596" formatCode="General">
                  <c:v>0.38302100000000022</c:v>
                </c:pt>
                <c:pt idx="18597" formatCode="General">
                  <c:v>0.38304200000000027</c:v>
                </c:pt>
                <c:pt idx="18598" formatCode="General">
                  <c:v>0.38306200000000024</c:v>
                </c:pt>
                <c:pt idx="18599" formatCode="General">
                  <c:v>0.38308300000000023</c:v>
                </c:pt>
                <c:pt idx="18600" formatCode="General">
                  <c:v>0.38310400000000022</c:v>
                </c:pt>
                <c:pt idx="18601" formatCode="General">
                  <c:v>0.38312400000000035</c:v>
                </c:pt>
                <c:pt idx="18602" formatCode="General">
                  <c:v>0.38314400000000021</c:v>
                </c:pt>
                <c:pt idx="18603" formatCode="General">
                  <c:v>0.38316500000000026</c:v>
                </c:pt>
                <c:pt idx="18604" formatCode="General">
                  <c:v>0.38318600000000042</c:v>
                </c:pt>
                <c:pt idx="18605" formatCode="General">
                  <c:v>0.38320700000000002</c:v>
                </c:pt>
                <c:pt idx="18606" formatCode="General">
                  <c:v>0.38322700000000026</c:v>
                </c:pt>
                <c:pt idx="18607" formatCode="General">
                  <c:v>0.3832480000000002</c:v>
                </c:pt>
                <c:pt idx="18608" formatCode="General">
                  <c:v>0.38326800000000022</c:v>
                </c:pt>
                <c:pt idx="18609" formatCode="General">
                  <c:v>0.38328900000000032</c:v>
                </c:pt>
                <c:pt idx="18610" formatCode="General">
                  <c:v>0.38330900000000023</c:v>
                </c:pt>
                <c:pt idx="18611" formatCode="General">
                  <c:v>0.38333000000000023</c:v>
                </c:pt>
                <c:pt idx="18612" formatCode="General">
                  <c:v>0.38335000000000036</c:v>
                </c:pt>
                <c:pt idx="18613" formatCode="General">
                  <c:v>0.38337100000000035</c:v>
                </c:pt>
                <c:pt idx="18614" formatCode="General">
                  <c:v>0.38339200000000023</c:v>
                </c:pt>
                <c:pt idx="18615" formatCode="General">
                  <c:v>0.38341200000000036</c:v>
                </c:pt>
                <c:pt idx="18616" formatCode="General">
                  <c:v>0.38343300000000002</c:v>
                </c:pt>
                <c:pt idx="18617" formatCode="General">
                  <c:v>0.38345300000000032</c:v>
                </c:pt>
                <c:pt idx="18618" formatCode="General">
                  <c:v>0.38347400000000037</c:v>
                </c:pt>
                <c:pt idx="18619" formatCode="General">
                  <c:v>0.38349400000000022</c:v>
                </c:pt>
                <c:pt idx="18620" formatCode="General">
                  <c:v>0.38351600000000036</c:v>
                </c:pt>
                <c:pt idx="18621" formatCode="General">
                  <c:v>0.38353600000000027</c:v>
                </c:pt>
                <c:pt idx="18622" formatCode="General">
                  <c:v>0.38355700000000026</c:v>
                </c:pt>
                <c:pt idx="18623" formatCode="General">
                  <c:v>0.38357700000000022</c:v>
                </c:pt>
                <c:pt idx="18624" formatCode="General">
                  <c:v>0.38359800000000027</c:v>
                </c:pt>
                <c:pt idx="18625" formatCode="General">
                  <c:v>0.38361800000000035</c:v>
                </c:pt>
                <c:pt idx="18626" formatCode="General">
                  <c:v>0.38363900000000001</c:v>
                </c:pt>
                <c:pt idx="18627" formatCode="General">
                  <c:v>0.38365900000000008</c:v>
                </c:pt>
                <c:pt idx="18628" formatCode="General">
                  <c:v>0.38368000000000035</c:v>
                </c:pt>
                <c:pt idx="18629" formatCode="General">
                  <c:v>0.38370100000000001</c:v>
                </c:pt>
                <c:pt idx="18630" formatCode="General">
                  <c:v>0.38372100000000026</c:v>
                </c:pt>
                <c:pt idx="18631" formatCode="General">
                  <c:v>0.38374200000000008</c:v>
                </c:pt>
                <c:pt idx="18632" formatCode="General">
                  <c:v>0.38376200000000027</c:v>
                </c:pt>
                <c:pt idx="18633" formatCode="General">
                  <c:v>0.38378300000000032</c:v>
                </c:pt>
                <c:pt idx="18634" formatCode="General">
                  <c:v>0.38380400000000037</c:v>
                </c:pt>
                <c:pt idx="18635" formatCode="General">
                  <c:v>0.38382400000000044</c:v>
                </c:pt>
                <c:pt idx="18636" formatCode="General">
                  <c:v>0.38384500000000032</c:v>
                </c:pt>
                <c:pt idx="18637" formatCode="General">
                  <c:v>0.38386600000000043</c:v>
                </c:pt>
                <c:pt idx="18638" formatCode="General">
                  <c:v>0.3838860000000005</c:v>
                </c:pt>
                <c:pt idx="18639" formatCode="General">
                  <c:v>0.38390700000000022</c:v>
                </c:pt>
                <c:pt idx="18640" formatCode="General">
                  <c:v>0.38392700000000035</c:v>
                </c:pt>
                <c:pt idx="18641" formatCode="General">
                  <c:v>0.38394700000000026</c:v>
                </c:pt>
                <c:pt idx="18642" formatCode="General">
                  <c:v>0.38396800000000036</c:v>
                </c:pt>
                <c:pt idx="18643" formatCode="General">
                  <c:v>0.38398900000000036</c:v>
                </c:pt>
                <c:pt idx="18644" formatCode="General">
                  <c:v>0.38401000000000035</c:v>
                </c:pt>
                <c:pt idx="18645" formatCode="General">
                  <c:v>0.38403000000000026</c:v>
                </c:pt>
                <c:pt idx="18646" formatCode="General">
                  <c:v>0.38405100000000025</c:v>
                </c:pt>
                <c:pt idx="18647" formatCode="General">
                  <c:v>0.38407100000000022</c:v>
                </c:pt>
                <c:pt idx="18648" formatCode="General">
                  <c:v>0.38409200000000027</c:v>
                </c:pt>
                <c:pt idx="18649" formatCode="General">
                  <c:v>0.38411300000000026</c:v>
                </c:pt>
                <c:pt idx="18650" formatCode="General">
                  <c:v>0.384133</c:v>
                </c:pt>
                <c:pt idx="18651" formatCode="General">
                  <c:v>0.38415400000000022</c:v>
                </c:pt>
                <c:pt idx="18652" formatCode="General">
                  <c:v>0.38417500000000032</c:v>
                </c:pt>
                <c:pt idx="18653" formatCode="General">
                  <c:v>0.38419500000000001</c:v>
                </c:pt>
                <c:pt idx="18654" formatCode="General">
                  <c:v>0.38421500000000008</c:v>
                </c:pt>
                <c:pt idx="18655" formatCode="General">
                  <c:v>0.38423600000000002</c:v>
                </c:pt>
                <c:pt idx="18656" formatCode="General">
                  <c:v>0.38425700000000002</c:v>
                </c:pt>
                <c:pt idx="18657" formatCode="General">
                  <c:v>0.38427800000000023</c:v>
                </c:pt>
                <c:pt idx="18658" formatCode="General">
                  <c:v>0.38429800000000008</c:v>
                </c:pt>
                <c:pt idx="18659" formatCode="General">
                  <c:v>0.38431900000000035</c:v>
                </c:pt>
                <c:pt idx="18660" formatCode="General">
                  <c:v>0.38433900000000032</c:v>
                </c:pt>
                <c:pt idx="18661" formatCode="General">
                  <c:v>0.38436000000000037</c:v>
                </c:pt>
                <c:pt idx="18662" formatCode="General">
                  <c:v>0.38438000000000044</c:v>
                </c:pt>
                <c:pt idx="18663" formatCode="General">
                  <c:v>0.38440100000000033</c:v>
                </c:pt>
                <c:pt idx="18664" formatCode="General">
                  <c:v>0.38442100000000023</c:v>
                </c:pt>
                <c:pt idx="18665" formatCode="General">
                  <c:v>0.38444300000000026</c:v>
                </c:pt>
                <c:pt idx="18666" formatCode="General">
                  <c:v>0.38446300000000022</c:v>
                </c:pt>
                <c:pt idx="18667" formatCode="General">
                  <c:v>0.38448400000000044</c:v>
                </c:pt>
                <c:pt idx="18668" formatCode="General">
                  <c:v>0.38450400000000023</c:v>
                </c:pt>
                <c:pt idx="18669" formatCode="General">
                  <c:v>0.38452400000000037</c:v>
                </c:pt>
                <c:pt idx="18670" formatCode="General">
                  <c:v>0.38454500000000008</c:v>
                </c:pt>
                <c:pt idx="18671" formatCode="General">
                  <c:v>0.38456600000000035</c:v>
                </c:pt>
                <c:pt idx="18672" formatCode="General">
                  <c:v>0.38458700000000023</c:v>
                </c:pt>
                <c:pt idx="18673" formatCode="General">
                  <c:v>0.38460700000000025</c:v>
                </c:pt>
                <c:pt idx="18674" formatCode="General">
                  <c:v>0.38462800000000041</c:v>
                </c:pt>
                <c:pt idx="18675" formatCode="General">
                  <c:v>0.38464800000000027</c:v>
                </c:pt>
                <c:pt idx="18676" formatCode="General">
                  <c:v>0.38466900000000026</c:v>
                </c:pt>
                <c:pt idx="18677" formatCode="General">
                  <c:v>0.38468900000000023</c:v>
                </c:pt>
                <c:pt idx="18678" formatCode="General">
                  <c:v>0.38471000000000022</c:v>
                </c:pt>
                <c:pt idx="18679" formatCode="General">
                  <c:v>0.38473000000000002</c:v>
                </c:pt>
                <c:pt idx="18680" formatCode="General">
                  <c:v>0.38475100000000001</c:v>
                </c:pt>
                <c:pt idx="18681" formatCode="General">
                  <c:v>0.38477200000000022</c:v>
                </c:pt>
                <c:pt idx="18682" formatCode="General">
                  <c:v>0.38479200000000002</c:v>
                </c:pt>
                <c:pt idx="18683" formatCode="General">
                  <c:v>0.38481300000000035</c:v>
                </c:pt>
                <c:pt idx="18684" formatCode="General">
                  <c:v>0.38483300000000026</c:v>
                </c:pt>
                <c:pt idx="18685" formatCode="General">
                  <c:v>0.38485400000000036</c:v>
                </c:pt>
                <c:pt idx="18686" formatCode="General">
                  <c:v>0.38487500000000036</c:v>
                </c:pt>
                <c:pt idx="18687" formatCode="General">
                  <c:v>0.38489600000000035</c:v>
                </c:pt>
                <c:pt idx="18688" formatCode="General">
                  <c:v>0.38491600000000037</c:v>
                </c:pt>
                <c:pt idx="18689" formatCode="General">
                  <c:v>0.38493700000000008</c:v>
                </c:pt>
                <c:pt idx="18690" formatCode="General">
                  <c:v>0.38495700000000033</c:v>
                </c:pt>
                <c:pt idx="18691" formatCode="General">
                  <c:v>0.38497800000000043</c:v>
                </c:pt>
                <c:pt idx="18692" formatCode="General">
                  <c:v>0.38499800000000023</c:v>
                </c:pt>
                <c:pt idx="18693" formatCode="General">
                  <c:v>0.38501900000000022</c:v>
                </c:pt>
                <c:pt idx="18694" formatCode="General">
                  <c:v>0.38503900000000002</c:v>
                </c:pt>
                <c:pt idx="18695" formatCode="General">
                  <c:v>0.38506000000000024</c:v>
                </c:pt>
                <c:pt idx="18696" formatCode="General">
                  <c:v>0.38508100000000023</c:v>
                </c:pt>
                <c:pt idx="18697" formatCode="General">
                  <c:v>0.38510100000000008</c:v>
                </c:pt>
                <c:pt idx="18698" formatCode="General">
                  <c:v>0.38512200000000035</c:v>
                </c:pt>
                <c:pt idx="18699" formatCode="General">
                  <c:v>0.38514200000000021</c:v>
                </c:pt>
                <c:pt idx="18700" formatCode="General">
                  <c:v>0.38516300000000026</c:v>
                </c:pt>
                <c:pt idx="18701" formatCode="General">
                  <c:v>0.38518400000000041</c:v>
                </c:pt>
                <c:pt idx="18702" formatCode="General">
                  <c:v>0.38520400000000027</c:v>
                </c:pt>
                <c:pt idx="18703" formatCode="General">
                  <c:v>0.38522500000000026</c:v>
                </c:pt>
                <c:pt idx="18704" formatCode="General">
                  <c:v>0.3852460000000002</c:v>
                </c:pt>
                <c:pt idx="18705" formatCode="General">
                  <c:v>0.38526600000000022</c:v>
                </c:pt>
                <c:pt idx="18706" formatCode="General">
                  <c:v>0.38528700000000032</c:v>
                </c:pt>
                <c:pt idx="18707" formatCode="General">
                  <c:v>0.38530700000000023</c:v>
                </c:pt>
                <c:pt idx="18708" formatCode="General">
                  <c:v>0.3853280000000005</c:v>
                </c:pt>
                <c:pt idx="18709" formatCode="General">
                  <c:v>0.38534800000000036</c:v>
                </c:pt>
                <c:pt idx="18710" formatCode="General">
                  <c:v>0.38536900000000035</c:v>
                </c:pt>
                <c:pt idx="18711" formatCode="General">
                  <c:v>0.38539000000000023</c:v>
                </c:pt>
                <c:pt idx="18712" formatCode="General">
                  <c:v>0.38541000000000036</c:v>
                </c:pt>
                <c:pt idx="18713" formatCode="General">
                  <c:v>0.38543100000000002</c:v>
                </c:pt>
                <c:pt idx="18714" formatCode="General">
                  <c:v>0.38545100000000032</c:v>
                </c:pt>
                <c:pt idx="18715" formatCode="General">
                  <c:v>0.38547200000000037</c:v>
                </c:pt>
                <c:pt idx="18716" formatCode="General">
                  <c:v>0.38549300000000025</c:v>
                </c:pt>
                <c:pt idx="18717" formatCode="General">
                  <c:v>0.38551400000000036</c:v>
                </c:pt>
                <c:pt idx="18718" formatCode="General">
                  <c:v>0.38553400000000027</c:v>
                </c:pt>
                <c:pt idx="18719" formatCode="General">
                  <c:v>0.38555500000000026</c:v>
                </c:pt>
                <c:pt idx="18720" formatCode="General">
                  <c:v>0.38557500000000022</c:v>
                </c:pt>
                <c:pt idx="18721" formatCode="General">
                  <c:v>0.38559500000000002</c:v>
                </c:pt>
                <c:pt idx="18722" formatCode="General">
                  <c:v>0.38561600000000035</c:v>
                </c:pt>
                <c:pt idx="18723" formatCode="General">
                  <c:v>0.3856360000000002</c:v>
                </c:pt>
                <c:pt idx="18724" formatCode="General">
                  <c:v>0.38565800000000022</c:v>
                </c:pt>
                <c:pt idx="18725" formatCode="General">
                  <c:v>0.38567800000000035</c:v>
                </c:pt>
                <c:pt idx="18726" formatCode="General">
                  <c:v>0.38569900000000001</c:v>
                </c:pt>
                <c:pt idx="18727" formatCode="General">
                  <c:v>0.38571900000000026</c:v>
                </c:pt>
                <c:pt idx="18728" formatCode="General">
                  <c:v>0.38574000000000008</c:v>
                </c:pt>
                <c:pt idx="18729" formatCode="General">
                  <c:v>0.38576000000000027</c:v>
                </c:pt>
                <c:pt idx="18730" formatCode="General">
                  <c:v>0.38578100000000032</c:v>
                </c:pt>
                <c:pt idx="18731" formatCode="General">
                  <c:v>0.38580100000000023</c:v>
                </c:pt>
                <c:pt idx="18732" formatCode="General">
                  <c:v>0.38582300000000042</c:v>
                </c:pt>
                <c:pt idx="18733" formatCode="General">
                  <c:v>0.38584300000000032</c:v>
                </c:pt>
                <c:pt idx="18734" formatCode="General">
                  <c:v>0.38586300000000023</c:v>
                </c:pt>
                <c:pt idx="18735" formatCode="General">
                  <c:v>0.3858840000000005</c:v>
                </c:pt>
                <c:pt idx="18736" formatCode="General">
                  <c:v>0.38590400000000036</c:v>
                </c:pt>
                <c:pt idx="18737" formatCode="General">
                  <c:v>0.38592500000000035</c:v>
                </c:pt>
                <c:pt idx="18738" formatCode="General">
                  <c:v>0.38594600000000023</c:v>
                </c:pt>
                <c:pt idx="18739" formatCode="General">
                  <c:v>0.38596700000000023</c:v>
                </c:pt>
                <c:pt idx="18740" formatCode="General">
                  <c:v>0.38598700000000036</c:v>
                </c:pt>
                <c:pt idx="18741" formatCode="General">
                  <c:v>0.38600800000000035</c:v>
                </c:pt>
                <c:pt idx="18742" formatCode="General">
                  <c:v>0.38602800000000037</c:v>
                </c:pt>
                <c:pt idx="18743" formatCode="General">
                  <c:v>0.38604900000000025</c:v>
                </c:pt>
                <c:pt idx="18744" formatCode="General">
                  <c:v>0.38606900000000022</c:v>
                </c:pt>
                <c:pt idx="18745" formatCode="General">
                  <c:v>0.38609000000000032</c:v>
                </c:pt>
                <c:pt idx="18746" formatCode="General">
                  <c:v>0.38611000000000023</c:v>
                </c:pt>
                <c:pt idx="18747" formatCode="General">
                  <c:v>0.386131</c:v>
                </c:pt>
                <c:pt idx="18748" formatCode="General">
                  <c:v>0.38615200000000022</c:v>
                </c:pt>
                <c:pt idx="18749" formatCode="General">
                  <c:v>0.38617200000000035</c:v>
                </c:pt>
                <c:pt idx="18750" formatCode="General">
                  <c:v>0.38619300000000001</c:v>
                </c:pt>
                <c:pt idx="18751" formatCode="General">
                  <c:v>0.38621300000000008</c:v>
                </c:pt>
                <c:pt idx="18752" formatCode="General">
                  <c:v>0.38623400000000002</c:v>
                </c:pt>
                <c:pt idx="18753" formatCode="General">
                  <c:v>0.38625500000000001</c:v>
                </c:pt>
                <c:pt idx="18754" formatCode="General">
                  <c:v>0.38627600000000023</c:v>
                </c:pt>
                <c:pt idx="18755" formatCode="General">
                  <c:v>0.38629600000000008</c:v>
                </c:pt>
                <c:pt idx="18756" formatCode="General">
                  <c:v>0.38631700000000035</c:v>
                </c:pt>
                <c:pt idx="18757" formatCode="General">
                  <c:v>0.38633700000000032</c:v>
                </c:pt>
                <c:pt idx="18758" formatCode="General">
                  <c:v>0.38635800000000037</c:v>
                </c:pt>
                <c:pt idx="18759" formatCode="General">
                  <c:v>0.38637800000000044</c:v>
                </c:pt>
                <c:pt idx="18760" formatCode="General">
                  <c:v>0.38639900000000033</c:v>
                </c:pt>
                <c:pt idx="18761" formatCode="General">
                  <c:v>0.38641900000000023</c:v>
                </c:pt>
                <c:pt idx="18762" formatCode="General">
                  <c:v>0.38644000000000023</c:v>
                </c:pt>
                <c:pt idx="18763" formatCode="General">
                  <c:v>0.38646100000000022</c:v>
                </c:pt>
                <c:pt idx="18764" formatCode="General">
                  <c:v>0.38648100000000035</c:v>
                </c:pt>
                <c:pt idx="18765" formatCode="General">
                  <c:v>0.38650200000000023</c:v>
                </c:pt>
                <c:pt idx="18766" formatCode="General">
                  <c:v>0.38652200000000037</c:v>
                </c:pt>
                <c:pt idx="18767" formatCode="General">
                  <c:v>0.38654300000000008</c:v>
                </c:pt>
                <c:pt idx="18768" formatCode="General">
                  <c:v>0.38656400000000035</c:v>
                </c:pt>
                <c:pt idx="18769" formatCode="General">
                  <c:v>0.38658500000000023</c:v>
                </c:pt>
                <c:pt idx="18770" formatCode="General">
                  <c:v>0.38660500000000025</c:v>
                </c:pt>
                <c:pt idx="18771" formatCode="General">
                  <c:v>0.38662600000000041</c:v>
                </c:pt>
                <c:pt idx="18772" formatCode="General">
                  <c:v>0.38664600000000027</c:v>
                </c:pt>
                <c:pt idx="18773" formatCode="General">
                  <c:v>0.38666700000000026</c:v>
                </c:pt>
                <c:pt idx="18774" formatCode="General">
                  <c:v>0.38668700000000022</c:v>
                </c:pt>
                <c:pt idx="18775" formatCode="General">
                  <c:v>0.38670700000000002</c:v>
                </c:pt>
                <c:pt idx="18776" formatCode="General">
                  <c:v>0.38672800000000035</c:v>
                </c:pt>
                <c:pt idx="18777" formatCode="General">
                  <c:v>0.38674900000000001</c:v>
                </c:pt>
                <c:pt idx="18778" formatCode="General">
                  <c:v>0.38677000000000022</c:v>
                </c:pt>
                <c:pt idx="18779" formatCode="General">
                  <c:v>0.38679000000000002</c:v>
                </c:pt>
                <c:pt idx="18780" formatCode="General">
                  <c:v>0.38681100000000035</c:v>
                </c:pt>
                <c:pt idx="18781" formatCode="General">
                  <c:v>0.38683100000000026</c:v>
                </c:pt>
                <c:pt idx="18782" formatCode="General">
                  <c:v>0.38685200000000036</c:v>
                </c:pt>
                <c:pt idx="18783" formatCode="General">
                  <c:v>0.38687300000000036</c:v>
                </c:pt>
                <c:pt idx="18784" formatCode="General">
                  <c:v>0.38689400000000035</c:v>
                </c:pt>
                <c:pt idx="18785" formatCode="General">
                  <c:v>0.38691400000000037</c:v>
                </c:pt>
                <c:pt idx="18786" formatCode="General">
                  <c:v>0.38693500000000008</c:v>
                </c:pt>
                <c:pt idx="18787" formatCode="General">
                  <c:v>0.38695500000000033</c:v>
                </c:pt>
                <c:pt idx="18788" formatCode="General">
                  <c:v>0.38697500000000024</c:v>
                </c:pt>
                <c:pt idx="18789" formatCode="General">
                  <c:v>0.38699600000000023</c:v>
                </c:pt>
                <c:pt idx="18790" formatCode="General">
                  <c:v>0.38701600000000042</c:v>
                </c:pt>
                <c:pt idx="18791" formatCode="General">
                  <c:v>0.38703700000000002</c:v>
                </c:pt>
                <c:pt idx="18792" formatCode="General">
                  <c:v>0.38705800000000024</c:v>
                </c:pt>
                <c:pt idx="18793" formatCode="General">
                  <c:v>0.38707900000000023</c:v>
                </c:pt>
                <c:pt idx="18794" formatCode="General">
                  <c:v>0.38709900000000008</c:v>
                </c:pt>
                <c:pt idx="18795" formatCode="General">
                  <c:v>0.38712000000000035</c:v>
                </c:pt>
                <c:pt idx="18796" formatCode="General">
                  <c:v>0.38714000000000021</c:v>
                </c:pt>
                <c:pt idx="18797" formatCode="General">
                  <c:v>0.38716100000000025</c:v>
                </c:pt>
                <c:pt idx="18798" formatCode="General">
                  <c:v>0.38718100000000022</c:v>
                </c:pt>
                <c:pt idx="18799" formatCode="General">
                  <c:v>0.38720300000000002</c:v>
                </c:pt>
                <c:pt idx="18800" formatCode="General">
                  <c:v>0.38722300000000026</c:v>
                </c:pt>
                <c:pt idx="18801" formatCode="General">
                  <c:v>0.387243</c:v>
                </c:pt>
                <c:pt idx="18802" formatCode="General">
                  <c:v>0.38726400000000022</c:v>
                </c:pt>
                <c:pt idx="18803" formatCode="General">
                  <c:v>0.38728400000000035</c:v>
                </c:pt>
                <c:pt idx="18804" formatCode="General">
                  <c:v>0.38730500000000023</c:v>
                </c:pt>
                <c:pt idx="18805" formatCode="General">
                  <c:v>0.3873260000000005</c:v>
                </c:pt>
                <c:pt idx="18806" formatCode="General">
                  <c:v>0.38734700000000022</c:v>
                </c:pt>
                <c:pt idx="18807" formatCode="General">
                  <c:v>0.38736700000000035</c:v>
                </c:pt>
                <c:pt idx="18808" formatCode="General">
                  <c:v>0.38738800000000051</c:v>
                </c:pt>
                <c:pt idx="18809" formatCode="General">
                  <c:v>0.38740800000000036</c:v>
                </c:pt>
                <c:pt idx="18810" formatCode="General">
                  <c:v>0.38742900000000036</c:v>
                </c:pt>
                <c:pt idx="18811" formatCode="General">
                  <c:v>0.38744900000000032</c:v>
                </c:pt>
                <c:pt idx="18812" formatCode="General">
                  <c:v>0.38747000000000037</c:v>
                </c:pt>
                <c:pt idx="18813" formatCode="General">
                  <c:v>0.38749000000000022</c:v>
                </c:pt>
                <c:pt idx="18814" formatCode="General">
                  <c:v>0.38751100000000033</c:v>
                </c:pt>
                <c:pt idx="18815" formatCode="General">
                  <c:v>0.38753200000000027</c:v>
                </c:pt>
                <c:pt idx="18816" formatCode="General">
                  <c:v>0.38755200000000023</c:v>
                </c:pt>
                <c:pt idx="18817" formatCode="General">
                  <c:v>0.38757300000000022</c:v>
                </c:pt>
                <c:pt idx="18818" formatCode="General">
                  <c:v>0.38759300000000002</c:v>
                </c:pt>
                <c:pt idx="18819" formatCode="General">
                  <c:v>0.38761400000000035</c:v>
                </c:pt>
                <c:pt idx="18820" formatCode="General">
                  <c:v>0.38763500000000001</c:v>
                </c:pt>
                <c:pt idx="18821" formatCode="General">
                  <c:v>0.38765600000000022</c:v>
                </c:pt>
                <c:pt idx="18822" formatCode="General">
                  <c:v>0.38767600000000035</c:v>
                </c:pt>
                <c:pt idx="18823" formatCode="General">
                  <c:v>0.38769700000000001</c:v>
                </c:pt>
                <c:pt idx="18824" formatCode="General">
                  <c:v>0.38771700000000026</c:v>
                </c:pt>
                <c:pt idx="18825" formatCode="General">
                  <c:v>0.38773800000000008</c:v>
                </c:pt>
                <c:pt idx="18826" formatCode="General">
                  <c:v>0.38775800000000027</c:v>
                </c:pt>
                <c:pt idx="18827" formatCode="General">
                  <c:v>0.38777900000000026</c:v>
                </c:pt>
                <c:pt idx="18828" formatCode="General">
                  <c:v>0.38780000000000037</c:v>
                </c:pt>
                <c:pt idx="18829" formatCode="General">
                  <c:v>0.38782000000000044</c:v>
                </c:pt>
                <c:pt idx="18830" formatCode="General">
                  <c:v>0.38784100000000032</c:v>
                </c:pt>
                <c:pt idx="18831" formatCode="General">
                  <c:v>0.38786100000000023</c:v>
                </c:pt>
                <c:pt idx="18832" formatCode="General">
                  <c:v>0.3878820000000005</c:v>
                </c:pt>
                <c:pt idx="18833" formatCode="General">
                  <c:v>0.38790200000000036</c:v>
                </c:pt>
                <c:pt idx="18834" formatCode="General">
                  <c:v>0.38792300000000035</c:v>
                </c:pt>
                <c:pt idx="18835" formatCode="General">
                  <c:v>0.38794400000000023</c:v>
                </c:pt>
                <c:pt idx="18836" formatCode="General">
                  <c:v>0.38796500000000023</c:v>
                </c:pt>
                <c:pt idx="18837" formatCode="General">
                  <c:v>0.38798500000000036</c:v>
                </c:pt>
                <c:pt idx="18838" formatCode="General">
                  <c:v>0.38800600000000035</c:v>
                </c:pt>
                <c:pt idx="18839" formatCode="General">
                  <c:v>0.38802600000000037</c:v>
                </c:pt>
                <c:pt idx="18840" formatCode="General">
                  <c:v>0.38804700000000025</c:v>
                </c:pt>
                <c:pt idx="18841" formatCode="General">
                  <c:v>0.38806700000000022</c:v>
                </c:pt>
                <c:pt idx="18842" formatCode="General">
                  <c:v>0.38808700000000035</c:v>
                </c:pt>
                <c:pt idx="18843" formatCode="General">
                  <c:v>0.38810800000000023</c:v>
                </c:pt>
                <c:pt idx="18844" formatCode="General">
                  <c:v>0.38812900000000022</c:v>
                </c:pt>
                <c:pt idx="18845" formatCode="General">
                  <c:v>0.38815000000000022</c:v>
                </c:pt>
                <c:pt idx="18846" formatCode="General">
                  <c:v>0.38817000000000035</c:v>
                </c:pt>
                <c:pt idx="18847" formatCode="General">
                  <c:v>0.38819100000000001</c:v>
                </c:pt>
                <c:pt idx="18848" formatCode="General">
                  <c:v>0.38821100000000008</c:v>
                </c:pt>
                <c:pt idx="18849" formatCode="General">
                  <c:v>0.38823200000000002</c:v>
                </c:pt>
                <c:pt idx="18850" formatCode="General">
                  <c:v>0.38825200000000026</c:v>
                </c:pt>
                <c:pt idx="18851" formatCode="General">
                  <c:v>0.38827400000000023</c:v>
                </c:pt>
                <c:pt idx="18852" formatCode="General">
                  <c:v>0.38829400000000008</c:v>
                </c:pt>
                <c:pt idx="18853" formatCode="General">
                  <c:v>0.38831500000000035</c:v>
                </c:pt>
                <c:pt idx="18854" formatCode="General">
                  <c:v>0.38833500000000032</c:v>
                </c:pt>
                <c:pt idx="18855" formatCode="General">
                  <c:v>0.38835500000000023</c:v>
                </c:pt>
                <c:pt idx="18856" formatCode="General">
                  <c:v>0.38837600000000044</c:v>
                </c:pt>
                <c:pt idx="18857" formatCode="General">
                  <c:v>0.38839600000000035</c:v>
                </c:pt>
                <c:pt idx="18858" formatCode="General">
                  <c:v>0.38841700000000023</c:v>
                </c:pt>
                <c:pt idx="18859" formatCode="General">
                  <c:v>0.38843800000000023</c:v>
                </c:pt>
                <c:pt idx="18860" formatCode="General">
                  <c:v>0.38845900000000022</c:v>
                </c:pt>
                <c:pt idx="18861" formatCode="General">
                  <c:v>0.38847900000000035</c:v>
                </c:pt>
                <c:pt idx="18862" formatCode="General">
                  <c:v>0.38850000000000023</c:v>
                </c:pt>
                <c:pt idx="18863" formatCode="General">
                  <c:v>0.38852000000000037</c:v>
                </c:pt>
                <c:pt idx="18864" formatCode="General">
                  <c:v>0.38854100000000008</c:v>
                </c:pt>
                <c:pt idx="18865" formatCode="General">
                  <c:v>0.38856100000000032</c:v>
                </c:pt>
                <c:pt idx="18866" formatCode="General">
                  <c:v>0.38858200000000037</c:v>
                </c:pt>
                <c:pt idx="18867" formatCode="General">
                  <c:v>0.38860300000000025</c:v>
                </c:pt>
                <c:pt idx="18868" formatCode="General">
                  <c:v>0.38862300000000022</c:v>
                </c:pt>
                <c:pt idx="18869" formatCode="General">
                  <c:v>0.38864400000000027</c:v>
                </c:pt>
                <c:pt idx="18870" formatCode="General">
                  <c:v>0.38866400000000023</c:v>
                </c:pt>
                <c:pt idx="18871" formatCode="General">
                  <c:v>0.38868500000000022</c:v>
                </c:pt>
                <c:pt idx="18872" formatCode="General">
                  <c:v>0.38870600000000022</c:v>
                </c:pt>
                <c:pt idx="18873" formatCode="General">
                  <c:v>0.38872700000000032</c:v>
                </c:pt>
                <c:pt idx="18874" formatCode="General">
                  <c:v>0.38874700000000001</c:v>
                </c:pt>
                <c:pt idx="18875" formatCode="General">
                  <c:v>0.38876800000000022</c:v>
                </c:pt>
                <c:pt idx="18876" formatCode="General">
                  <c:v>0.38878800000000036</c:v>
                </c:pt>
                <c:pt idx="18877" formatCode="General">
                  <c:v>0.38880900000000035</c:v>
                </c:pt>
                <c:pt idx="18878" formatCode="General">
                  <c:v>0.38882900000000042</c:v>
                </c:pt>
                <c:pt idx="18879" formatCode="General">
                  <c:v>0.38885000000000036</c:v>
                </c:pt>
                <c:pt idx="18880" formatCode="General">
                  <c:v>0.38887100000000036</c:v>
                </c:pt>
                <c:pt idx="18881" formatCode="General">
                  <c:v>0.38889100000000032</c:v>
                </c:pt>
                <c:pt idx="18882" formatCode="General">
                  <c:v>0.38891200000000037</c:v>
                </c:pt>
                <c:pt idx="18883" formatCode="General">
                  <c:v>0.38893200000000022</c:v>
                </c:pt>
                <c:pt idx="18884" formatCode="General">
                  <c:v>0.38895300000000033</c:v>
                </c:pt>
                <c:pt idx="18885" formatCode="General">
                  <c:v>0.38897300000000024</c:v>
                </c:pt>
                <c:pt idx="18886" formatCode="General">
                  <c:v>0.38899400000000023</c:v>
                </c:pt>
                <c:pt idx="18887" formatCode="General">
                  <c:v>0.38901500000000022</c:v>
                </c:pt>
                <c:pt idx="18888" formatCode="General">
                  <c:v>0.38903600000000027</c:v>
                </c:pt>
                <c:pt idx="18889" formatCode="General">
                  <c:v>0.38905600000000023</c:v>
                </c:pt>
                <c:pt idx="18890" formatCode="General">
                  <c:v>0.38907700000000023</c:v>
                </c:pt>
                <c:pt idx="18891" formatCode="General">
                  <c:v>0.38909700000000008</c:v>
                </c:pt>
                <c:pt idx="18892" formatCode="General">
                  <c:v>0.38911800000000035</c:v>
                </c:pt>
                <c:pt idx="18893" formatCode="General">
                  <c:v>0.38913800000000021</c:v>
                </c:pt>
                <c:pt idx="18894" formatCode="General">
                  <c:v>0.38915900000000025</c:v>
                </c:pt>
                <c:pt idx="18895" formatCode="General">
                  <c:v>0.38917900000000022</c:v>
                </c:pt>
                <c:pt idx="18896" formatCode="General">
                  <c:v>0.38920000000000027</c:v>
                </c:pt>
                <c:pt idx="18897" formatCode="General">
                  <c:v>0.38922100000000026</c:v>
                </c:pt>
                <c:pt idx="18898" formatCode="General">
                  <c:v>0.389241</c:v>
                </c:pt>
                <c:pt idx="18899" formatCode="General">
                  <c:v>0.38926200000000022</c:v>
                </c:pt>
                <c:pt idx="18900" formatCode="General">
                  <c:v>0.38928200000000035</c:v>
                </c:pt>
                <c:pt idx="18901" formatCode="General">
                  <c:v>0.38930300000000023</c:v>
                </c:pt>
                <c:pt idx="18902" formatCode="General">
                  <c:v>0.3893240000000005</c:v>
                </c:pt>
                <c:pt idx="18903" formatCode="General">
                  <c:v>0.38934500000000022</c:v>
                </c:pt>
                <c:pt idx="18904" formatCode="General">
                  <c:v>0.38936500000000035</c:v>
                </c:pt>
                <c:pt idx="18905" formatCode="General">
                  <c:v>0.38938600000000051</c:v>
                </c:pt>
                <c:pt idx="18906" formatCode="General">
                  <c:v>0.38940600000000036</c:v>
                </c:pt>
                <c:pt idx="18907" formatCode="General">
                  <c:v>0.38942700000000036</c:v>
                </c:pt>
                <c:pt idx="18908" formatCode="General">
                  <c:v>0.38944700000000032</c:v>
                </c:pt>
                <c:pt idx="18909" formatCode="General">
                  <c:v>0.38946700000000023</c:v>
                </c:pt>
                <c:pt idx="18910" formatCode="General">
                  <c:v>0.38948800000000044</c:v>
                </c:pt>
                <c:pt idx="18911" formatCode="General">
                  <c:v>0.38950900000000033</c:v>
                </c:pt>
                <c:pt idx="18912" formatCode="General">
                  <c:v>0.38953000000000032</c:v>
                </c:pt>
                <c:pt idx="18913" formatCode="General">
                  <c:v>0.38955000000000023</c:v>
                </c:pt>
                <c:pt idx="18914" formatCode="General">
                  <c:v>0.38957100000000022</c:v>
                </c:pt>
                <c:pt idx="18915" formatCode="General">
                  <c:v>0.38959100000000002</c:v>
                </c:pt>
                <c:pt idx="18916" formatCode="General">
                  <c:v>0.38961200000000024</c:v>
                </c:pt>
                <c:pt idx="18917" formatCode="General">
                  <c:v>0.3896320000000002</c:v>
                </c:pt>
                <c:pt idx="18918" formatCode="General">
                  <c:v>0.38965400000000022</c:v>
                </c:pt>
                <c:pt idx="18919" formatCode="General">
                  <c:v>0.38967400000000035</c:v>
                </c:pt>
                <c:pt idx="18920" formatCode="General">
                  <c:v>0.38969500000000001</c:v>
                </c:pt>
                <c:pt idx="18921" formatCode="General">
                  <c:v>0.38971500000000026</c:v>
                </c:pt>
                <c:pt idx="18922" formatCode="General">
                  <c:v>0.389735</c:v>
                </c:pt>
                <c:pt idx="18923" formatCode="General">
                  <c:v>0.38975600000000027</c:v>
                </c:pt>
                <c:pt idx="18924" formatCode="General">
                  <c:v>0.38977600000000023</c:v>
                </c:pt>
                <c:pt idx="18925" formatCode="General">
                  <c:v>0.389797</c:v>
                </c:pt>
                <c:pt idx="18926" formatCode="General">
                  <c:v>0.38981800000000044</c:v>
                </c:pt>
                <c:pt idx="18927" formatCode="General">
                  <c:v>0.38983900000000032</c:v>
                </c:pt>
                <c:pt idx="18928" formatCode="General">
                  <c:v>0.38985900000000023</c:v>
                </c:pt>
                <c:pt idx="18929" formatCode="General">
                  <c:v>0.3898800000000005</c:v>
                </c:pt>
                <c:pt idx="18930" formatCode="General">
                  <c:v>0.38990000000000036</c:v>
                </c:pt>
                <c:pt idx="18931" formatCode="General">
                  <c:v>0.38992100000000035</c:v>
                </c:pt>
                <c:pt idx="18932" formatCode="General">
                  <c:v>0.38994200000000023</c:v>
                </c:pt>
                <c:pt idx="18933" formatCode="General">
                  <c:v>0.38996200000000036</c:v>
                </c:pt>
                <c:pt idx="18934" formatCode="General">
                  <c:v>0.38998300000000036</c:v>
                </c:pt>
                <c:pt idx="18935" formatCode="General">
                  <c:v>0.39000300000000032</c:v>
                </c:pt>
                <c:pt idx="18936" formatCode="General">
                  <c:v>0.39002400000000037</c:v>
                </c:pt>
                <c:pt idx="18937" formatCode="General">
                  <c:v>0.39004400000000022</c:v>
                </c:pt>
                <c:pt idx="18938" formatCode="General">
                  <c:v>0.39006500000000022</c:v>
                </c:pt>
                <c:pt idx="18939" formatCode="General">
                  <c:v>0.39008500000000035</c:v>
                </c:pt>
                <c:pt idx="18940" formatCode="General">
                  <c:v>0.39010700000000026</c:v>
                </c:pt>
                <c:pt idx="18941" formatCode="General">
                  <c:v>0.39012700000000022</c:v>
                </c:pt>
                <c:pt idx="18942" formatCode="General">
                  <c:v>0.39014800000000027</c:v>
                </c:pt>
                <c:pt idx="18943" formatCode="General">
                  <c:v>0.39016800000000035</c:v>
                </c:pt>
                <c:pt idx="18944" formatCode="General">
                  <c:v>0.39018900000000023</c:v>
                </c:pt>
                <c:pt idx="18945" formatCode="General">
                  <c:v>0.39020900000000008</c:v>
                </c:pt>
                <c:pt idx="18946" formatCode="General">
                  <c:v>0.39023000000000002</c:v>
                </c:pt>
                <c:pt idx="18947" formatCode="General">
                  <c:v>0.39025100000000001</c:v>
                </c:pt>
                <c:pt idx="18948" formatCode="General">
                  <c:v>0.39027100000000026</c:v>
                </c:pt>
                <c:pt idx="18949" formatCode="General">
                  <c:v>0.39029200000000008</c:v>
                </c:pt>
                <c:pt idx="18950" formatCode="General">
                  <c:v>0.39031200000000044</c:v>
                </c:pt>
                <c:pt idx="18951" formatCode="General">
                  <c:v>0.39033300000000032</c:v>
                </c:pt>
                <c:pt idx="18952" formatCode="General">
                  <c:v>0.39035300000000023</c:v>
                </c:pt>
                <c:pt idx="18953" formatCode="General">
                  <c:v>0.39037400000000044</c:v>
                </c:pt>
                <c:pt idx="18954" formatCode="General">
                  <c:v>0.39039500000000033</c:v>
                </c:pt>
                <c:pt idx="18955" formatCode="General">
                  <c:v>0.39041600000000043</c:v>
                </c:pt>
                <c:pt idx="18956" formatCode="General">
                  <c:v>0.39043600000000023</c:v>
                </c:pt>
                <c:pt idx="18957" formatCode="General">
                  <c:v>0.39045700000000022</c:v>
                </c:pt>
                <c:pt idx="18958" formatCode="General">
                  <c:v>0.39047700000000035</c:v>
                </c:pt>
                <c:pt idx="18959" formatCode="General">
                  <c:v>0.39049800000000023</c:v>
                </c:pt>
                <c:pt idx="18960" formatCode="General">
                  <c:v>0.39051800000000036</c:v>
                </c:pt>
                <c:pt idx="18961" formatCode="General">
                  <c:v>0.39053900000000008</c:v>
                </c:pt>
                <c:pt idx="18962" formatCode="General">
                  <c:v>0.39055900000000032</c:v>
                </c:pt>
                <c:pt idx="18963" formatCode="General">
                  <c:v>0.39058000000000037</c:v>
                </c:pt>
                <c:pt idx="18964" formatCode="General">
                  <c:v>0.39060100000000025</c:v>
                </c:pt>
                <c:pt idx="18965" formatCode="General">
                  <c:v>0.39062100000000022</c:v>
                </c:pt>
                <c:pt idx="18966" formatCode="General">
                  <c:v>0.39064200000000027</c:v>
                </c:pt>
                <c:pt idx="18967" formatCode="General">
                  <c:v>0.39066200000000023</c:v>
                </c:pt>
                <c:pt idx="18968" formatCode="General">
                  <c:v>0.39068300000000022</c:v>
                </c:pt>
                <c:pt idx="18969" formatCode="General">
                  <c:v>0.39070300000000002</c:v>
                </c:pt>
                <c:pt idx="18970" formatCode="General">
                  <c:v>0.39072500000000032</c:v>
                </c:pt>
                <c:pt idx="18971" formatCode="General">
                  <c:v>0.39074500000000001</c:v>
                </c:pt>
                <c:pt idx="18972" formatCode="General">
                  <c:v>0.39076600000000022</c:v>
                </c:pt>
                <c:pt idx="18973" formatCode="General">
                  <c:v>0.39078600000000036</c:v>
                </c:pt>
                <c:pt idx="18974" formatCode="General">
                  <c:v>0.39080700000000035</c:v>
                </c:pt>
                <c:pt idx="18975" formatCode="General">
                  <c:v>0.39082700000000042</c:v>
                </c:pt>
                <c:pt idx="18976" formatCode="General">
                  <c:v>0.39084800000000036</c:v>
                </c:pt>
                <c:pt idx="18977" formatCode="General">
                  <c:v>0.39086800000000044</c:v>
                </c:pt>
                <c:pt idx="18978" formatCode="General">
                  <c:v>0.39088900000000043</c:v>
                </c:pt>
                <c:pt idx="18979" formatCode="General">
                  <c:v>0.39091000000000037</c:v>
                </c:pt>
                <c:pt idx="18980" formatCode="General">
                  <c:v>0.39093000000000022</c:v>
                </c:pt>
                <c:pt idx="18981" formatCode="General">
                  <c:v>0.39095100000000033</c:v>
                </c:pt>
                <c:pt idx="18982" formatCode="General">
                  <c:v>0.39097100000000024</c:v>
                </c:pt>
                <c:pt idx="18983" formatCode="General">
                  <c:v>0.39099200000000023</c:v>
                </c:pt>
                <c:pt idx="18984" formatCode="General">
                  <c:v>0.39101300000000022</c:v>
                </c:pt>
                <c:pt idx="18985" formatCode="General">
                  <c:v>0.39103400000000027</c:v>
                </c:pt>
                <c:pt idx="18986" formatCode="General">
                  <c:v>0.39105400000000023</c:v>
                </c:pt>
                <c:pt idx="18987" formatCode="General">
                  <c:v>0.39107500000000023</c:v>
                </c:pt>
                <c:pt idx="18988" formatCode="General">
                  <c:v>0.39109500000000008</c:v>
                </c:pt>
                <c:pt idx="18989" formatCode="General">
                  <c:v>0.39111500000000032</c:v>
                </c:pt>
                <c:pt idx="18990" formatCode="General">
                  <c:v>0.39113600000000021</c:v>
                </c:pt>
                <c:pt idx="18991" formatCode="General">
                  <c:v>0.39115600000000023</c:v>
                </c:pt>
                <c:pt idx="18992" formatCode="General">
                  <c:v>0.39117700000000022</c:v>
                </c:pt>
                <c:pt idx="18993" formatCode="General">
                  <c:v>0.39119800000000027</c:v>
                </c:pt>
                <c:pt idx="18994" formatCode="General">
                  <c:v>0.39121900000000026</c:v>
                </c:pt>
                <c:pt idx="18995" formatCode="General">
                  <c:v>0.391239</c:v>
                </c:pt>
                <c:pt idx="18996" formatCode="General">
                  <c:v>0.39126000000000022</c:v>
                </c:pt>
                <c:pt idx="18997" formatCode="General">
                  <c:v>0.39128000000000035</c:v>
                </c:pt>
                <c:pt idx="18998" formatCode="General">
                  <c:v>0.39130100000000023</c:v>
                </c:pt>
                <c:pt idx="18999" formatCode="General">
                  <c:v>0.3913220000000005</c:v>
                </c:pt>
                <c:pt idx="19000" formatCode="General">
                  <c:v>0.39134200000000036</c:v>
                </c:pt>
                <c:pt idx="19001" formatCode="General">
                  <c:v>0.39136300000000035</c:v>
                </c:pt>
                <c:pt idx="19002" formatCode="General">
                  <c:v>0.39138300000000043</c:v>
                </c:pt>
                <c:pt idx="19003" formatCode="General">
                  <c:v>0.39140400000000036</c:v>
                </c:pt>
                <c:pt idx="19004" formatCode="General">
                  <c:v>0.39142400000000044</c:v>
                </c:pt>
                <c:pt idx="19005" formatCode="General">
                  <c:v>0.39144500000000032</c:v>
                </c:pt>
                <c:pt idx="19006" formatCode="General">
                  <c:v>0.39146500000000023</c:v>
                </c:pt>
                <c:pt idx="19007" formatCode="General">
                  <c:v>0.39148600000000044</c:v>
                </c:pt>
                <c:pt idx="19008" formatCode="General">
                  <c:v>0.39150700000000033</c:v>
                </c:pt>
                <c:pt idx="19009" formatCode="General">
                  <c:v>0.39152800000000043</c:v>
                </c:pt>
                <c:pt idx="19010" formatCode="General">
                  <c:v>0.39154800000000023</c:v>
                </c:pt>
                <c:pt idx="19011" formatCode="General">
                  <c:v>0.39156900000000022</c:v>
                </c:pt>
                <c:pt idx="19012" formatCode="General">
                  <c:v>0.39158900000000035</c:v>
                </c:pt>
                <c:pt idx="19013" formatCode="General">
                  <c:v>0.39161000000000024</c:v>
                </c:pt>
                <c:pt idx="19014" formatCode="General">
                  <c:v>0.39163100000000001</c:v>
                </c:pt>
                <c:pt idx="19015" formatCode="General">
                  <c:v>0.39165100000000008</c:v>
                </c:pt>
                <c:pt idx="19016" formatCode="General">
                  <c:v>0.39167200000000035</c:v>
                </c:pt>
                <c:pt idx="19017" formatCode="General">
                  <c:v>0.39169200000000021</c:v>
                </c:pt>
                <c:pt idx="19018" formatCode="General">
                  <c:v>0.39171300000000026</c:v>
                </c:pt>
                <c:pt idx="19019" formatCode="General">
                  <c:v>0.391733</c:v>
                </c:pt>
                <c:pt idx="19020" formatCode="General">
                  <c:v>0.39175400000000027</c:v>
                </c:pt>
                <c:pt idx="19021" formatCode="General">
                  <c:v>0.39177500000000026</c:v>
                </c:pt>
                <c:pt idx="19022" formatCode="General">
                  <c:v>0.3917960000000002</c:v>
                </c:pt>
                <c:pt idx="19023" formatCode="General">
                  <c:v>0.39181600000000044</c:v>
                </c:pt>
                <c:pt idx="19024" formatCode="General">
                  <c:v>0.39183700000000032</c:v>
                </c:pt>
                <c:pt idx="19025" formatCode="General">
                  <c:v>0.39185700000000023</c:v>
                </c:pt>
                <c:pt idx="19026" formatCode="General">
                  <c:v>0.3918780000000005</c:v>
                </c:pt>
                <c:pt idx="19027" formatCode="General">
                  <c:v>0.39189800000000036</c:v>
                </c:pt>
                <c:pt idx="19028" formatCode="General">
                  <c:v>0.39191900000000035</c:v>
                </c:pt>
                <c:pt idx="19029" formatCode="General">
                  <c:v>0.39193900000000026</c:v>
                </c:pt>
                <c:pt idx="19030" formatCode="General">
                  <c:v>0.39196000000000036</c:v>
                </c:pt>
                <c:pt idx="19031" formatCode="General">
                  <c:v>0.39198100000000036</c:v>
                </c:pt>
                <c:pt idx="19032" formatCode="General">
                  <c:v>0.39200100000000032</c:v>
                </c:pt>
                <c:pt idx="19033" formatCode="General">
                  <c:v>0.39202200000000037</c:v>
                </c:pt>
                <c:pt idx="19034" formatCode="General">
                  <c:v>0.39204200000000022</c:v>
                </c:pt>
                <c:pt idx="19035" formatCode="General">
                  <c:v>0.39206300000000033</c:v>
                </c:pt>
                <c:pt idx="19036" formatCode="General">
                  <c:v>0.39208400000000043</c:v>
                </c:pt>
                <c:pt idx="19037" formatCode="General">
                  <c:v>0.39210500000000026</c:v>
                </c:pt>
                <c:pt idx="19038" formatCode="General">
                  <c:v>0.39212500000000022</c:v>
                </c:pt>
                <c:pt idx="19039" formatCode="General">
                  <c:v>0.39214600000000027</c:v>
                </c:pt>
                <c:pt idx="19040" formatCode="General">
                  <c:v>0.39216600000000035</c:v>
                </c:pt>
                <c:pt idx="19041" formatCode="General">
                  <c:v>0.39218700000000023</c:v>
                </c:pt>
                <c:pt idx="19042" formatCode="General">
                  <c:v>0.39220700000000008</c:v>
                </c:pt>
                <c:pt idx="19043" formatCode="General">
                  <c:v>0.39222800000000035</c:v>
                </c:pt>
                <c:pt idx="19044" formatCode="General">
                  <c:v>0.39224800000000026</c:v>
                </c:pt>
                <c:pt idx="19045" formatCode="General">
                  <c:v>0.39226900000000026</c:v>
                </c:pt>
                <c:pt idx="19046" formatCode="General">
                  <c:v>0.39229000000000008</c:v>
                </c:pt>
                <c:pt idx="19047" formatCode="General">
                  <c:v>0.39231000000000044</c:v>
                </c:pt>
                <c:pt idx="19048" formatCode="General">
                  <c:v>0.39233100000000032</c:v>
                </c:pt>
                <c:pt idx="19049" formatCode="General">
                  <c:v>0.39235100000000023</c:v>
                </c:pt>
                <c:pt idx="19050" formatCode="General">
                  <c:v>0.39237200000000044</c:v>
                </c:pt>
                <c:pt idx="19051" formatCode="General">
                  <c:v>0.39239300000000032</c:v>
                </c:pt>
                <c:pt idx="19052" formatCode="General">
                  <c:v>0.39241300000000023</c:v>
                </c:pt>
                <c:pt idx="19053" formatCode="General">
                  <c:v>0.39243400000000023</c:v>
                </c:pt>
                <c:pt idx="19054" formatCode="General">
                  <c:v>0.39245500000000022</c:v>
                </c:pt>
                <c:pt idx="19055" formatCode="General">
                  <c:v>0.39247500000000035</c:v>
                </c:pt>
                <c:pt idx="19056" formatCode="General">
                  <c:v>0.39249500000000026</c:v>
                </c:pt>
                <c:pt idx="19057" formatCode="General">
                  <c:v>0.39251600000000036</c:v>
                </c:pt>
                <c:pt idx="19058" formatCode="General">
                  <c:v>0.39253600000000022</c:v>
                </c:pt>
                <c:pt idx="19059" formatCode="General">
                  <c:v>0.39255700000000032</c:v>
                </c:pt>
                <c:pt idx="19060" formatCode="General">
                  <c:v>0.39257800000000037</c:v>
                </c:pt>
                <c:pt idx="19061" formatCode="General">
                  <c:v>0.39259900000000025</c:v>
                </c:pt>
                <c:pt idx="19062" formatCode="General">
                  <c:v>0.39261900000000022</c:v>
                </c:pt>
                <c:pt idx="19063" formatCode="General">
                  <c:v>0.39264000000000027</c:v>
                </c:pt>
                <c:pt idx="19064" formatCode="General">
                  <c:v>0.39266000000000023</c:v>
                </c:pt>
                <c:pt idx="19065" formatCode="General">
                  <c:v>0.39268100000000022</c:v>
                </c:pt>
                <c:pt idx="19066" formatCode="General">
                  <c:v>0.39270200000000022</c:v>
                </c:pt>
                <c:pt idx="19067" formatCode="General">
                  <c:v>0.39272300000000032</c:v>
                </c:pt>
                <c:pt idx="19068" formatCode="General">
                  <c:v>0.39274300000000001</c:v>
                </c:pt>
                <c:pt idx="19069" formatCode="General">
                  <c:v>0.39276300000000008</c:v>
                </c:pt>
                <c:pt idx="19070" formatCode="General">
                  <c:v>0.39278400000000036</c:v>
                </c:pt>
                <c:pt idx="19071" formatCode="General">
                  <c:v>0.39280400000000043</c:v>
                </c:pt>
                <c:pt idx="19072" formatCode="General">
                  <c:v>0.39282500000000042</c:v>
                </c:pt>
                <c:pt idx="19073" formatCode="General">
                  <c:v>0.39284500000000022</c:v>
                </c:pt>
                <c:pt idx="19074" formatCode="General">
                  <c:v>0.39286600000000044</c:v>
                </c:pt>
                <c:pt idx="19075" formatCode="General">
                  <c:v>0.39288700000000043</c:v>
                </c:pt>
                <c:pt idx="19076" formatCode="General">
                  <c:v>0.39290800000000037</c:v>
                </c:pt>
                <c:pt idx="19077" formatCode="General">
                  <c:v>0.39292800000000044</c:v>
                </c:pt>
                <c:pt idx="19078" formatCode="General">
                  <c:v>0.39294900000000033</c:v>
                </c:pt>
                <c:pt idx="19079" formatCode="General">
                  <c:v>0.39296900000000023</c:v>
                </c:pt>
                <c:pt idx="19080" formatCode="General">
                  <c:v>0.39299000000000023</c:v>
                </c:pt>
                <c:pt idx="19081" formatCode="General">
                  <c:v>0.39301000000000041</c:v>
                </c:pt>
                <c:pt idx="19082" formatCode="General">
                  <c:v>0.39303100000000002</c:v>
                </c:pt>
                <c:pt idx="19083" formatCode="General">
                  <c:v>0.39305200000000023</c:v>
                </c:pt>
                <c:pt idx="19084" formatCode="General">
                  <c:v>0.39307200000000037</c:v>
                </c:pt>
                <c:pt idx="19085" formatCode="General">
                  <c:v>0.39309300000000008</c:v>
                </c:pt>
                <c:pt idx="19086" formatCode="General">
                  <c:v>0.39311300000000032</c:v>
                </c:pt>
                <c:pt idx="19087" formatCode="General">
                  <c:v>0.39313400000000021</c:v>
                </c:pt>
                <c:pt idx="19088" formatCode="General">
                  <c:v>0.39315500000000025</c:v>
                </c:pt>
                <c:pt idx="19089" formatCode="General">
                  <c:v>0.39317600000000041</c:v>
                </c:pt>
                <c:pt idx="19090" formatCode="General">
                  <c:v>0.39319600000000027</c:v>
                </c:pt>
                <c:pt idx="19091" formatCode="General">
                  <c:v>0.39321700000000026</c:v>
                </c:pt>
                <c:pt idx="19092" formatCode="General">
                  <c:v>0.393237</c:v>
                </c:pt>
                <c:pt idx="19093" formatCode="General">
                  <c:v>0.39325800000000022</c:v>
                </c:pt>
                <c:pt idx="19094" formatCode="General">
                  <c:v>0.39327800000000035</c:v>
                </c:pt>
                <c:pt idx="19095" formatCode="General">
                  <c:v>0.39329900000000001</c:v>
                </c:pt>
                <c:pt idx="19096" formatCode="General">
                  <c:v>0.39331900000000042</c:v>
                </c:pt>
                <c:pt idx="19097" formatCode="General">
                  <c:v>0.39334000000000036</c:v>
                </c:pt>
                <c:pt idx="19098" formatCode="General">
                  <c:v>0.39336100000000035</c:v>
                </c:pt>
                <c:pt idx="19099" formatCode="General">
                  <c:v>0.39338100000000042</c:v>
                </c:pt>
                <c:pt idx="19100" formatCode="General">
                  <c:v>0.39340200000000036</c:v>
                </c:pt>
                <c:pt idx="19101" formatCode="General">
                  <c:v>0.39342200000000044</c:v>
                </c:pt>
                <c:pt idx="19102" formatCode="General">
                  <c:v>0.39344300000000032</c:v>
                </c:pt>
                <c:pt idx="19103" formatCode="General">
                  <c:v>0.39346400000000037</c:v>
                </c:pt>
                <c:pt idx="19104" formatCode="General">
                  <c:v>0.39348500000000042</c:v>
                </c:pt>
                <c:pt idx="19105" formatCode="General">
                  <c:v>0.39350500000000033</c:v>
                </c:pt>
                <c:pt idx="19106" formatCode="General">
                  <c:v>0.39352600000000043</c:v>
                </c:pt>
                <c:pt idx="19107" formatCode="General">
                  <c:v>0.39354600000000023</c:v>
                </c:pt>
                <c:pt idx="19108" formatCode="General">
                  <c:v>0.39356700000000022</c:v>
                </c:pt>
                <c:pt idx="19109" formatCode="General">
                  <c:v>0.39358700000000035</c:v>
                </c:pt>
                <c:pt idx="19110" formatCode="General">
                  <c:v>0.39360700000000026</c:v>
                </c:pt>
                <c:pt idx="19111" formatCode="General">
                  <c:v>0.39362800000000037</c:v>
                </c:pt>
                <c:pt idx="19112" formatCode="General">
                  <c:v>0.39364900000000008</c:v>
                </c:pt>
                <c:pt idx="19113" formatCode="General">
                  <c:v>0.39367000000000035</c:v>
                </c:pt>
                <c:pt idx="19114" formatCode="General">
                  <c:v>0.39369000000000026</c:v>
                </c:pt>
                <c:pt idx="19115" formatCode="General">
                  <c:v>0.39371100000000026</c:v>
                </c:pt>
                <c:pt idx="19116" formatCode="General">
                  <c:v>0.393731</c:v>
                </c:pt>
                <c:pt idx="19117" formatCode="General">
                  <c:v>0.39375200000000027</c:v>
                </c:pt>
                <c:pt idx="19118" formatCode="General">
                  <c:v>0.39377300000000026</c:v>
                </c:pt>
                <c:pt idx="19119" formatCode="General">
                  <c:v>0.3937940000000002</c:v>
                </c:pt>
                <c:pt idx="19120" formatCode="General">
                  <c:v>0.39381400000000044</c:v>
                </c:pt>
                <c:pt idx="19121" formatCode="General">
                  <c:v>0.39383500000000032</c:v>
                </c:pt>
                <c:pt idx="19122" formatCode="General">
                  <c:v>0.39385500000000023</c:v>
                </c:pt>
                <c:pt idx="19123" formatCode="General">
                  <c:v>0.39387500000000042</c:v>
                </c:pt>
                <c:pt idx="19124" formatCode="General">
                  <c:v>0.39389600000000036</c:v>
                </c:pt>
                <c:pt idx="19125" formatCode="General">
                  <c:v>0.39391600000000043</c:v>
                </c:pt>
                <c:pt idx="19126" formatCode="General">
                  <c:v>0.39393700000000026</c:v>
                </c:pt>
                <c:pt idx="19127" formatCode="General">
                  <c:v>0.39395800000000036</c:v>
                </c:pt>
                <c:pt idx="19128" formatCode="General">
                  <c:v>0.39397900000000036</c:v>
                </c:pt>
                <c:pt idx="19129" formatCode="General">
                  <c:v>0.39399900000000032</c:v>
                </c:pt>
                <c:pt idx="19130" formatCode="General">
                  <c:v>0.39402000000000037</c:v>
                </c:pt>
                <c:pt idx="19131" formatCode="General">
                  <c:v>0.39404000000000022</c:v>
                </c:pt>
                <c:pt idx="19132" formatCode="General">
                  <c:v>0.39406100000000033</c:v>
                </c:pt>
                <c:pt idx="19133" formatCode="General">
                  <c:v>0.39408200000000043</c:v>
                </c:pt>
                <c:pt idx="19134" formatCode="General">
                  <c:v>0.39410300000000026</c:v>
                </c:pt>
                <c:pt idx="19135" formatCode="General">
                  <c:v>0.39412300000000022</c:v>
                </c:pt>
                <c:pt idx="19136" formatCode="General">
                  <c:v>0.39414300000000002</c:v>
                </c:pt>
                <c:pt idx="19137" formatCode="General">
                  <c:v>0.39416400000000035</c:v>
                </c:pt>
                <c:pt idx="19138" formatCode="General">
                  <c:v>0.39418400000000037</c:v>
                </c:pt>
                <c:pt idx="19139" formatCode="General">
                  <c:v>0.39420500000000008</c:v>
                </c:pt>
                <c:pt idx="19140" formatCode="General">
                  <c:v>0.39422500000000033</c:v>
                </c:pt>
                <c:pt idx="19141" formatCode="General">
                  <c:v>0.39424600000000026</c:v>
                </c:pt>
                <c:pt idx="19142" formatCode="General">
                  <c:v>0.39426700000000026</c:v>
                </c:pt>
                <c:pt idx="19143" formatCode="General">
                  <c:v>0.39428800000000042</c:v>
                </c:pt>
                <c:pt idx="19144" formatCode="General">
                  <c:v>0.39430800000000044</c:v>
                </c:pt>
                <c:pt idx="19145" formatCode="General">
                  <c:v>0.39432900000000043</c:v>
                </c:pt>
                <c:pt idx="19146" formatCode="General">
                  <c:v>0.39434900000000023</c:v>
                </c:pt>
                <c:pt idx="19147" formatCode="General">
                  <c:v>0.39437000000000044</c:v>
                </c:pt>
                <c:pt idx="19148" formatCode="General">
                  <c:v>0.39439000000000035</c:v>
                </c:pt>
                <c:pt idx="19149" formatCode="General">
                  <c:v>0.39441100000000023</c:v>
                </c:pt>
                <c:pt idx="19150" formatCode="General">
                  <c:v>0.39443200000000023</c:v>
                </c:pt>
                <c:pt idx="19151" formatCode="General">
                  <c:v>0.39445200000000036</c:v>
                </c:pt>
                <c:pt idx="19152" formatCode="General">
                  <c:v>0.39447300000000035</c:v>
                </c:pt>
                <c:pt idx="19153" formatCode="General">
                  <c:v>0.39449300000000026</c:v>
                </c:pt>
                <c:pt idx="19154" formatCode="General">
                  <c:v>0.39451400000000036</c:v>
                </c:pt>
                <c:pt idx="19155" formatCode="General">
                  <c:v>0.39453400000000022</c:v>
                </c:pt>
                <c:pt idx="19156" formatCode="General">
                  <c:v>0.39455600000000035</c:v>
                </c:pt>
                <c:pt idx="19157" formatCode="General">
                  <c:v>0.39457600000000037</c:v>
                </c:pt>
                <c:pt idx="19158" formatCode="General">
                  <c:v>0.39459700000000025</c:v>
                </c:pt>
                <c:pt idx="19159" formatCode="General">
                  <c:v>0.39461700000000022</c:v>
                </c:pt>
                <c:pt idx="19160" formatCode="General">
                  <c:v>0.39463800000000027</c:v>
                </c:pt>
                <c:pt idx="19161" formatCode="General">
                  <c:v>0.39465800000000023</c:v>
                </c:pt>
                <c:pt idx="19162" formatCode="General">
                  <c:v>0.39467900000000022</c:v>
                </c:pt>
                <c:pt idx="19163" formatCode="General">
                  <c:v>0.39469900000000002</c:v>
                </c:pt>
                <c:pt idx="19164" formatCode="General">
                  <c:v>0.39472000000000035</c:v>
                </c:pt>
                <c:pt idx="19165" formatCode="General">
                  <c:v>0.39474100000000001</c:v>
                </c:pt>
                <c:pt idx="19166" formatCode="General">
                  <c:v>0.39476100000000008</c:v>
                </c:pt>
                <c:pt idx="19167" formatCode="General">
                  <c:v>0.39478200000000035</c:v>
                </c:pt>
                <c:pt idx="19168" formatCode="General">
                  <c:v>0.39480200000000043</c:v>
                </c:pt>
                <c:pt idx="19169" formatCode="General">
                  <c:v>0.39482300000000042</c:v>
                </c:pt>
                <c:pt idx="19170" formatCode="General">
                  <c:v>0.39484400000000036</c:v>
                </c:pt>
                <c:pt idx="19171" formatCode="General">
                  <c:v>0.39486500000000035</c:v>
                </c:pt>
                <c:pt idx="19172" formatCode="General">
                  <c:v>0.39488500000000043</c:v>
                </c:pt>
                <c:pt idx="19173" formatCode="General">
                  <c:v>0.39490600000000037</c:v>
                </c:pt>
                <c:pt idx="19174" formatCode="General">
                  <c:v>0.39492600000000044</c:v>
                </c:pt>
                <c:pt idx="19175" formatCode="General">
                  <c:v>0.39494700000000033</c:v>
                </c:pt>
                <c:pt idx="19176" formatCode="General">
                  <c:v>0.39496700000000023</c:v>
                </c:pt>
                <c:pt idx="19177" formatCode="General">
                  <c:v>0.39498700000000042</c:v>
                </c:pt>
                <c:pt idx="19178" formatCode="General">
                  <c:v>0.39500900000000022</c:v>
                </c:pt>
                <c:pt idx="19179" formatCode="General">
                  <c:v>0.39502900000000035</c:v>
                </c:pt>
                <c:pt idx="19180" formatCode="General">
                  <c:v>0.39505000000000023</c:v>
                </c:pt>
                <c:pt idx="19181" formatCode="General">
                  <c:v>0.39507000000000037</c:v>
                </c:pt>
                <c:pt idx="19182" formatCode="General">
                  <c:v>0.39509100000000008</c:v>
                </c:pt>
                <c:pt idx="19183" formatCode="General">
                  <c:v>0.39511100000000032</c:v>
                </c:pt>
                <c:pt idx="19184" formatCode="General">
                  <c:v>0.39513200000000021</c:v>
                </c:pt>
                <c:pt idx="19185" formatCode="General">
                  <c:v>0.39515300000000025</c:v>
                </c:pt>
                <c:pt idx="19186" formatCode="General">
                  <c:v>0.39517400000000041</c:v>
                </c:pt>
                <c:pt idx="19187" formatCode="General">
                  <c:v>0.39519400000000027</c:v>
                </c:pt>
                <c:pt idx="19188" formatCode="General">
                  <c:v>0.39521400000000023</c:v>
                </c:pt>
                <c:pt idx="19189" formatCode="General">
                  <c:v>0.395235</c:v>
                </c:pt>
                <c:pt idx="19190" formatCode="General">
                  <c:v>0.39525500000000002</c:v>
                </c:pt>
                <c:pt idx="19191" formatCode="General">
                  <c:v>0.39527600000000035</c:v>
                </c:pt>
                <c:pt idx="19192" formatCode="General">
                  <c:v>0.3952960000000002</c:v>
                </c:pt>
                <c:pt idx="19193" formatCode="General">
                  <c:v>0.39531700000000042</c:v>
                </c:pt>
                <c:pt idx="19194" formatCode="General">
                  <c:v>0.39533800000000036</c:v>
                </c:pt>
                <c:pt idx="19195" formatCode="General">
                  <c:v>0.39535900000000035</c:v>
                </c:pt>
                <c:pt idx="19196" formatCode="General">
                  <c:v>0.39537900000000042</c:v>
                </c:pt>
                <c:pt idx="19197" formatCode="General">
                  <c:v>0.39540000000000036</c:v>
                </c:pt>
                <c:pt idx="19198" formatCode="General">
                  <c:v>0.39542000000000044</c:v>
                </c:pt>
                <c:pt idx="19199" formatCode="General">
                  <c:v>0.39544100000000032</c:v>
                </c:pt>
                <c:pt idx="19200" formatCode="General">
                  <c:v>0.39546100000000023</c:v>
                </c:pt>
                <c:pt idx="19201" formatCode="General">
                  <c:v>0.39548300000000042</c:v>
                </c:pt>
                <c:pt idx="19202" formatCode="General">
                  <c:v>0.39550300000000033</c:v>
                </c:pt>
                <c:pt idx="19203" formatCode="General">
                  <c:v>0.39552300000000024</c:v>
                </c:pt>
                <c:pt idx="19204" formatCode="General">
                  <c:v>0.39554400000000023</c:v>
                </c:pt>
                <c:pt idx="19205" formatCode="General">
                  <c:v>0.39556400000000042</c:v>
                </c:pt>
                <c:pt idx="19206" formatCode="General">
                  <c:v>0.39558500000000035</c:v>
                </c:pt>
                <c:pt idx="19207" formatCode="General">
                  <c:v>0.39560500000000026</c:v>
                </c:pt>
                <c:pt idx="19208" formatCode="General">
                  <c:v>0.39562600000000037</c:v>
                </c:pt>
                <c:pt idx="19209" formatCode="General">
                  <c:v>0.39564700000000008</c:v>
                </c:pt>
                <c:pt idx="19210" formatCode="General">
                  <c:v>0.39566800000000035</c:v>
                </c:pt>
                <c:pt idx="19211" formatCode="General">
                  <c:v>0.39568800000000037</c:v>
                </c:pt>
                <c:pt idx="19212" formatCode="General">
                  <c:v>0.39570900000000025</c:v>
                </c:pt>
                <c:pt idx="19213" formatCode="General">
                  <c:v>0.39572900000000022</c:v>
                </c:pt>
                <c:pt idx="19214" formatCode="General">
                  <c:v>0.39575000000000027</c:v>
                </c:pt>
                <c:pt idx="19215" formatCode="General">
                  <c:v>0.39577000000000023</c:v>
                </c:pt>
                <c:pt idx="19216" formatCode="General">
                  <c:v>0.395791</c:v>
                </c:pt>
                <c:pt idx="19217" formatCode="General">
                  <c:v>0.39581200000000044</c:v>
                </c:pt>
                <c:pt idx="19218" formatCode="General">
                  <c:v>0.39583200000000035</c:v>
                </c:pt>
                <c:pt idx="19219" formatCode="General">
                  <c:v>0.39585300000000023</c:v>
                </c:pt>
                <c:pt idx="19220" formatCode="General">
                  <c:v>0.39587300000000042</c:v>
                </c:pt>
                <c:pt idx="19221" formatCode="General">
                  <c:v>0.39589400000000036</c:v>
                </c:pt>
                <c:pt idx="19222" formatCode="General">
                  <c:v>0.39591400000000043</c:v>
                </c:pt>
                <c:pt idx="19223" formatCode="General">
                  <c:v>0.39593500000000026</c:v>
                </c:pt>
                <c:pt idx="19224" formatCode="General">
                  <c:v>0.39595600000000036</c:v>
                </c:pt>
                <c:pt idx="19225" formatCode="General">
                  <c:v>0.39597700000000036</c:v>
                </c:pt>
                <c:pt idx="19226" formatCode="General">
                  <c:v>0.39599700000000032</c:v>
                </c:pt>
                <c:pt idx="19227" formatCode="General">
                  <c:v>0.39601800000000037</c:v>
                </c:pt>
                <c:pt idx="19228" formatCode="General">
                  <c:v>0.39603800000000022</c:v>
                </c:pt>
                <c:pt idx="19229" formatCode="General">
                  <c:v>0.39605800000000035</c:v>
                </c:pt>
                <c:pt idx="19230" formatCode="General">
                  <c:v>0.39608000000000043</c:v>
                </c:pt>
                <c:pt idx="19231" formatCode="General">
                  <c:v>0.39610000000000023</c:v>
                </c:pt>
                <c:pt idx="19232" formatCode="General">
                  <c:v>0.39612100000000022</c:v>
                </c:pt>
                <c:pt idx="19233" formatCode="General">
                  <c:v>0.39614100000000002</c:v>
                </c:pt>
                <c:pt idx="19234" formatCode="General">
                  <c:v>0.39616200000000035</c:v>
                </c:pt>
                <c:pt idx="19235" formatCode="General">
                  <c:v>0.39618200000000037</c:v>
                </c:pt>
                <c:pt idx="19236" formatCode="General">
                  <c:v>0.39620300000000008</c:v>
                </c:pt>
                <c:pt idx="19237" formatCode="General">
                  <c:v>0.39622400000000035</c:v>
                </c:pt>
                <c:pt idx="19238" formatCode="General">
                  <c:v>0.39624500000000001</c:v>
                </c:pt>
                <c:pt idx="19239" formatCode="General">
                  <c:v>0.39626500000000026</c:v>
                </c:pt>
                <c:pt idx="19240" formatCode="General">
                  <c:v>0.39628600000000042</c:v>
                </c:pt>
                <c:pt idx="19241" formatCode="General">
                  <c:v>0.39630600000000044</c:v>
                </c:pt>
                <c:pt idx="19242" formatCode="General">
                  <c:v>0.39632700000000043</c:v>
                </c:pt>
                <c:pt idx="19243" formatCode="General">
                  <c:v>0.39634700000000023</c:v>
                </c:pt>
                <c:pt idx="19244" formatCode="General">
                  <c:v>0.39636700000000036</c:v>
                </c:pt>
                <c:pt idx="19245" formatCode="General">
                  <c:v>0.39638900000000044</c:v>
                </c:pt>
                <c:pt idx="19246" formatCode="General">
                  <c:v>0.39640900000000023</c:v>
                </c:pt>
                <c:pt idx="19247" formatCode="General">
                  <c:v>0.39643000000000023</c:v>
                </c:pt>
                <c:pt idx="19248" formatCode="General">
                  <c:v>0.39645000000000036</c:v>
                </c:pt>
                <c:pt idx="19249" formatCode="General">
                  <c:v>0.39647100000000035</c:v>
                </c:pt>
                <c:pt idx="19250" formatCode="General">
                  <c:v>0.39649100000000026</c:v>
                </c:pt>
                <c:pt idx="19251" formatCode="General">
                  <c:v>0.39651200000000036</c:v>
                </c:pt>
                <c:pt idx="19252" formatCode="General">
                  <c:v>0.39653300000000002</c:v>
                </c:pt>
                <c:pt idx="19253" formatCode="General">
                  <c:v>0.39655400000000035</c:v>
                </c:pt>
                <c:pt idx="19254" formatCode="General">
                  <c:v>0.39657400000000037</c:v>
                </c:pt>
                <c:pt idx="19255" formatCode="General">
                  <c:v>0.39659500000000025</c:v>
                </c:pt>
                <c:pt idx="19256" formatCode="General">
                  <c:v>0.39661500000000022</c:v>
                </c:pt>
                <c:pt idx="19257" formatCode="General">
                  <c:v>0.39663500000000002</c:v>
                </c:pt>
                <c:pt idx="19258" formatCode="General">
                  <c:v>0.39665600000000023</c:v>
                </c:pt>
                <c:pt idx="19259" formatCode="General">
                  <c:v>0.39667600000000036</c:v>
                </c:pt>
                <c:pt idx="19260" formatCode="General">
                  <c:v>0.39669700000000002</c:v>
                </c:pt>
                <c:pt idx="19261" formatCode="General">
                  <c:v>0.39671800000000035</c:v>
                </c:pt>
                <c:pt idx="19262" formatCode="General">
                  <c:v>0.39673900000000001</c:v>
                </c:pt>
                <c:pt idx="19263" formatCode="General">
                  <c:v>0.39675900000000008</c:v>
                </c:pt>
                <c:pt idx="19264" formatCode="General">
                  <c:v>0.39678000000000035</c:v>
                </c:pt>
                <c:pt idx="19265" formatCode="General">
                  <c:v>0.39680000000000037</c:v>
                </c:pt>
                <c:pt idx="19266" formatCode="General">
                  <c:v>0.39682100000000042</c:v>
                </c:pt>
                <c:pt idx="19267" formatCode="General">
                  <c:v>0.39684200000000036</c:v>
                </c:pt>
                <c:pt idx="19268" formatCode="General">
                  <c:v>0.39686300000000035</c:v>
                </c:pt>
                <c:pt idx="19269" formatCode="General">
                  <c:v>0.39688300000000043</c:v>
                </c:pt>
                <c:pt idx="19270" formatCode="General">
                  <c:v>0.39690300000000023</c:v>
                </c:pt>
                <c:pt idx="19271" formatCode="General">
                  <c:v>0.39692400000000044</c:v>
                </c:pt>
                <c:pt idx="19272" formatCode="General">
                  <c:v>0.39694400000000035</c:v>
                </c:pt>
                <c:pt idx="19273" formatCode="General">
                  <c:v>0.39696500000000023</c:v>
                </c:pt>
                <c:pt idx="19274" formatCode="General">
                  <c:v>0.39698600000000051</c:v>
                </c:pt>
                <c:pt idx="19275" formatCode="General">
                  <c:v>0.39700600000000041</c:v>
                </c:pt>
                <c:pt idx="19276" formatCode="General">
                  <c:v>0.39702700000000035</c:v>
                </c:pt>
                <c:pt idx="19277" formatCode="General">
                  <c:v>0.39704800000000023</c:v>
                </c:pt>
                <c:pt idx="19278" formatCode="General">
                  <c:v>0.39706800000000037</c:v>
                </c:pt>
                <c:pt idx="19279" formatCode="General">
                  <c:v>0.39708900000000041</c:v>
                </c:pt>
                <c:pt idx="19280" formatCode="General">
                  <c:v>0.39710900000000032</c:v>
                </c:pt>
                <c:pt idx="19281" formatCode="General">
                  <c:v>0.39713000000000026</c:v>
                </c:pt>
                <c:pt idx="19282" formatCode="General">
                  <c:v>0.39715100000000025</c:v>
                </c:pt>
                <c:pt idx="19283" formatCode="General">
                  <c:v>0.39717100000000022</c:v>
                </c:pt>
                <c:pt idx="19284" formatCode="General">
                  <c:v>0.39719200000000027</c:v>
                </c:pt>
                <c:pt idx="19285" formatCode="General">
                  <c:v>0.39721200000000023</c:v>
                </c:pt>
                <c:pt idx="19286" formatCode="General">
                  <c:v>0.397233</c:v>
                </c:pt>
                <c:pt idx="19287" formatCode="General">
                  <c:v>0.39725300000000002</c:v>
                </c:pt>
                <c:pt idx="19288" formatCode="General">
                  <c:v>0.39727400000000035</c:v>
                </c:pt>
                <c:pt idx="19289" formatCode="General">
                  <c:v>0.3972940000000002</c:v>
                </c:pt>
                <c:pt idx="19290" formatCode="General">
                  <c:v>0.39731500000000042</c:v>
                </c:pt>
                <c:pt idx="19291" formatCode="General">
                  <c:v>0.39733600000000036</c:v>
                </c:pt>
                <c:pt idx="19292" formatCode="General">
                  <c:v>0.39735700000000035</c:v>
                </c:pt>
                <c:pt idx="19293" formatCode="General">
                  <c:v>0.39737700000000042</c:v>
                </c:pt>
                <c:pt idx="19294" formatCode="General">
                  <c:v>0.39739800000000036</c:v>
                </c:pt>
                <c:pt idx="19295" formatCode="General">
                  <c:v>0.39741800000000044</c:v>
                </c:pt>
                <c:pt idx="19296" formatCode="General">
                  <c:v>0.39743800000000024</c:v>
                </c:pt>
                <c:pt idx="19297" formatCode="General">
                  <c:v>0.39746000000000037</c:v>
                </c:pt>
                <c:pt idx="19298" formatCode="General">
                  <c:v>0.39748000000000044</c:v>
                </c:pt>
                <c:pt idx="19299" formatCode="General">
                  <c:v>0.39750100000000033</c:v>
                </c:pt>
                <c:pt idx="19300" formatCode="General">
                  <c:v>0.39752100000000024</c:v>
                </c:pt>
                <c:pt idx="19301" formatCode="General">
                  <c:v>0.39754200000000023</c:v>
                </c:pt>
                <c:pt idx="19302" formatCode="General">
                  <c:v>0.39756200000000042</c:v>
                </c:pt>
                <c:pt idx="19303" formatCode="General">
                  <c:v>0.39758300000000035</c:v>
                </c:pt>
                <c:pt idx="19304" formatCode="General">
                  <c:v>0.39760300000000026</c:v>
                </c:pt>
                <c:pt idx="19305" formatCode="General">
                  <c:v>0.39762500000000023</c:v>
                </c:pt>
                <c:pt idx="19306" formatCode="General">
                  <c:v>0.39764500000000008</c:v>
                </c:pt>
                <c:pt idx="19307" formatCode="General">
                  <c:v>0.39766600000000035</c:v>
                </c:pt>
                <c:pt idx="19308" formatCode="General">
                  <c:v>0.39768600000000037</c:v>
                </c:pt>
                <c:pt idx="19309" formatCode="General">
                  <c:v>0.39770700000000025</c:v>
                </c:pt>
                <c:pt idx="19310" formatCode="General">
                  <c:v>0.39772700000000022</c:v>
                </c:pt>
                <c:pt idx="19311" formatCode="General">
                  <c:v>0.39774700000000002</c:v>
                </c:pt>
                <c:pt idx="19312" formatCode="General">
                  <c:v>0.39776800000000023</c:v>
                </c:pt>
                <c:pt idx="19313" formatCode="General">
                  <c:v>0.39778900000000023</c:v>
                </c:pt>
                <c:pt idx="19314" formatCode="General">
                  <c:v>0.39781000000000044</c:v>
                </c:pt>
                <c:pt idx="19315" formatCode="General">
                  <c:v>0.39783000000000035</c:v>
                </c:pt>
                <c:pt idx="19316" formatCode="General">
                  <c:v>0.39785100000000023</c:v>
                </c:pt>
                <c:pt idx="19317" formatCode="General">
                  <c:v>0.39787100000000042</c:v>
                </c:pt>
                <c:pt idx="19318" formatCode="General">
                  <c:v>0.39789200000000036</c:v>
                </c:pt>
                <c:pt idx="19319" formatCode="General">
                  <c:v>0.39791300000000035</c:v>
                </c:pt>
                <c:pt idx="19320" formatCode="General">
                  <c:v>0.39793400000000023</c:v>
                </c:pt>
                <c:pt idx="19321" formatCode="General">
                  <c:v>0.39795400000000036</c:v>
                </c:pt>
                <c:pt idx="19322" formatCode="General">
                  <c:v>0.39797500000000036</c:v>
                </c:pt>
                <c:pt idx="19323" formatCode="General">
                  <c:v>0.39799500000000032</c:v>
                </c:pt>
                <c:pt idx="19324" formatCode="General">
                  <c:v>0.39801500000000023</c:v>
                </c:pt>
                <c:pt idx="19325" formatCode="General">
                  <c:v>0.39803600000000022</c:v>
                </c:pt>
                <c:pt idx="19326" formatCode="General">
                  <c:v>0.39805700000000033</c:v>
                </c:pt>
                <c:pt idx="19327" formatCode="General">
                  <c:v>0.39807700000000035</c:v>
                </c:pt>
                <c:pt idx="19328" formatCode="General">
                  <c:v>0.39809800000000023</c:v>
                </c:pt>
                <c:pt idx="19329" formatCode="General">
                  <c:v>0.39811900000000022</c:v>
                </c:pt>
                <c:pt idx="19330" formatCode="General">
                  <c:v>0.39813900000000002</c:v>
                </c:pt>
                <c:pt idx="19331" formatCode="General">
                  <c:v>0.39816000000000024</c:v>
                </c:pt>
                <c:pt idx="19332" formatCode="General">
                  <c:v>0.39818000000000037</c:v>
                </c:pt>
                <c:pt idx="19333" formatCode="General">
                  <c:v>0.39820100000000008</c:v>
                </c:pt>
                <c:pt idx="19334" formatCode="General">
                  <c:v>0.39822200000000035</c:v>
                </c:pt>
                <c:pt idx="19335" formatCode="General">
                  <c:v>0.39824300000000001</c:v>
                </c:pt>
                <c:pt idx="19336" formatCode="General">
                  <c:v>0.39826300000000026</c:v>
                </c:pt>
                <c:pt idx="19337" formatCode="General">
                  <c:v>0.39828300000000022</c:v>
                </c:pt>
                <c:pt idx="19338" formatCode="General">
                  <c:v>0.39830400000000044</c:v>
                </c:pt>
                <c:pt idx="19339" formatCode="General">
                  <c:v>0.39832400000000051</c:v>
                </c:pt>
                <c:pt idx="19340" formatCode="General">
                  <c:v>0.39834500000000023</c:v>
                </c:pt>
                <c:pt idx="19341" formatCode="General">
                  <c:v>0.39836500000000036</c:v>
                </c:pt>
                <c:pt idx="19342" formatCode="General">
                  <c:v>0.39838600000000052</c:v>
                </c:pt>
                <c:pt idx="19343" formatCode="General">
                  <c:v>0.39840700000000023</c:v>
                </c:pt>
                <c:pt idx="19344" formatCode="General">
                  <c:v>0.3984280000000005</c:v>
                </c:pt>
                <c:pt idx="19345" formatCode="General">
                  <c:v>0.39844800000000036</c:v>
                </c:pt>
                <c:pt idx="19346" formatCode="General">
                  <c:v>0.39846900000000035</c:v>
                </c:pt>
                <c:pt idx="19347" formatCode="General">
                  <c:v>0.39848900000000043</c:v>
                </c:pt>
                <c:pt idx="19348" formatCode="General">
                  <c:v>0.39851000000000036</c:v>
                </c:pt>
                <c:pt idx="19349" formatCode="General">
                  <c:v>0.39853100000000002</c:v>
                </c:pt>
                <c:pt idx="19350" formatCode="General">
                  <c:v>0.39855100000000032</c:v>
                </c:pt>
                <c:pt idx="19351" formatCode="General">
                  <c:v>0.39857200000000037</c:v>
                </c:pt>
                <c:pt idx="19352" formatCode="General">
                  <c:v>0.39859200000000022</c:v>
                </c:pt>
                <c:pt idx="19353" formatCode="General">
                  <c:v>0.39861300000000022</c:v>
                </c:pt>
                <c:pt idx="19354" formatCode="General">
                  <c:v>0.39863300000000002</c:v>
                </c:pt>
                <c:pt idx="19355" formatCode="General">
                  <c:v>0.39865400000000023</c:v>
                </c:pt>
                <c:pt idx="19356" formatCode="General">
                  <c:v>0.39867400000000036</c:v>
                </c:pt>
                <c:pt idx="19357" formatCode="General">
                  <c:v>0.39869500000000002</c:v>
                </c:pt>
                <c:pt idx="19358" formatCode="General">
                  <c:v>0.39871600000000035</c:v>
                </c:pt>
                <c:pt idx="19359" formatCode="General">
                  <c:v>0.39873700000000001</c:v>
                </c:pt>
                <c:pt idx="19360" formatCode="General">
                  <c:v>0.39875700000000008</c:v>
                </c:pt>
                <c:pt idx="19361" formatCode="General">
                  <c:v>0.39877800000000035</c:v>
                </c:pt>
                <c:pt idx="19362" formatCode="General">
                  <c:v>0.39879800000000026</c:v>
                </c:pt>
                <c:pt idx="19363" formatCode="General">
                  <c:v>0.39881800000000051</c:v>
                </c:pt>
                <c:pt idx="19364" formatCode="General">
                  <c:v>0.39884000000000036</c:v>
                </c:pt>
                <c:pt idx="19365" formatCode="General">
                  <c:v>0.39886000000000044</c:v>
                </c:pt>
                <c:pt idx="19366" formatCode="General">
                  <c:v>0.39888100000000043</c:v>
                </c:pt>
                <c:pt idx="19367" formatCode="General">
                  <c:v>0.39890100000000023</c:v>
                </c:pt>
                <c:pt idx="19368" formatCode="General">
                  <c:v>0.39892200000000044</c:v>
                </c:pt>
                <c:pt idx="19369" formatCode="General">
                  <c:v>0.39894200000000035</c:v>
                </c:pt>
                <c:pt idx="19370" formatCode="General">
                  <c:v>0.39896300000000023</c:v>
                </c:pt>
                <c:pt idx="19371" formatCode="General">
                  <c:v>0.39898300000000042</c:v>
                </c:pt>
                <c:pt idx="19372" formatCode="General">
                  <c:v>0.39900400000000041</c:v>
                </c:pt>
                <c:pt idx="19373" formatCode="General">
                  <c:v>0.39902500000000035</c:v>
                </c:pt>
                <c:pt idx="19374" formatCode="General">
                  <c:v>0.39904600000000023</c:v>
                </c:pt>
                <c:pt idx="19375" formatCode="General">
                  <c:v>0.39906600000000036</c:v>
                </c:pt>
                <c:pt idx="19376" formatCode="General">
                  <c:v>0.39908700000000041</c:v>
                </c:pt>
                <c:pt idx="19377" formatCode="General">
                  <c:v>0.39910700000000032</c:v>
                </c:pt>
                <c:pt idx="19378" formatCode="General">
                  <c:v>0.39912800000000037</c:v>
                </c:pt>
                <c:pt idx="19379" formatCode="General">
                  <c:v>0.39914800000000022</c:v>
                </c:pt>
                <c:pt idx="19380" formatCode="General">
                  <c:v>0.39916900000000022</c:v>
                </c:pt>
                <c:pt idx="19381" formatCode="General">
                  <c:v>0.39919000000000032</c:v>
                </c:pt>
                <c:pt idx="19382" formatCode="General">
                  <c:v>0.39921000000000023</c:v>
                </c:pt>
                <c:pt idx="19383" formatCode="General">
                  <c:v>0.399231</c:v>
                </c:pt>
                <c:pt idx="19384" formatCode="General">
                  <c:v>0.39925100000000002</c:v>
                </c:pt>
                <c:pt idx="19385" formatCode="General">
                  <c:v>0.39927200000000035</c:v>
                </c:pt>
                <c:pt idx="19386" formatCode="General">
                  <c:v>0.39929300000000001</c:v>
                </c:pt>
                <c:pt idx="19387" formatCode="General">
                  <c:v>0.39931400000000045</c:v>
                </c:pt>
                <c:pt idx="19388" formatCode="General">
                  <c:v>0.39933400000000036</c:v>
                </c:pt>
                <c:pt idx="19389" formatCode="General">
                  <c:v>0.39935500000000035</c:v>
                </c:pt>
                <c:pt idx="19390" formatCode="General">
                  <c:v>0.39937500000000042</c:v>
                </c:pt>
                <c:pt idx="19391" formatCode="General">
                  <c:v>0.39939500000000022</c:v>
                </c:pt>
                <c:pt idx="19392" formatCode="General">
                  <c:v>0.39941600000000044</c:v>
                </c:pt>
                <c:pt idx="19393" formatCode="General">
                  <c:v>0.39943700000000032</c:v>
                </c:pt>
                <c:pt idx="19394" formatCode="General">
                  <c:v>0.39945700000000023</c:v>
                </c:pt>
                <c:pt idx="19395" formatCode="General">
                  <c:v>0.39947800000000044</c:v>
                </c:pt>
                <c:pt idx="19396" formatCode="General">
                  <c:v>0.39949900000000033</c:v>
                </c:pt>
                <c:pt idx="19397" formatCode="General">
                  <c:v>0.39951900000000024</c:v>
                </c:pt>
                <c:pt idx="19398" formatCode="General">
                  <c:v>0.39954000000000023</c:v>
                </c:pt>
                <c:pt idx="19399" formatCode="General">
                  <c:v>0.39956000000000041</c:v>
                </c:pt>
                <c:pt idx="19400" formatCode="General">
                  <c:v>0.39958100000000035</c:v>
                </c:pt>
                <c:pt idx="19401" formatCode="General">
                  <c:v>0.39960200000000023</c:v>
                </c:pt>
                <c:pt idx="19402" formatCode="General">
                  <c:v>0.39962200000000037</c:v>
                </c:pt>
                <c:pt idx="19403" formatCode="General">
                  <c:v>0.39964300000000008</c:v>
                </c:pt>
                <c:pt idx="19404" formatCode="General">
                  <c:v>0.39966300000000032</c:v>
                </c:pt>
                <c:pt idx="19405" formatCode="General">
                  <c:v>0.39968400000000037</c:v>
                </c:pt>
                <c:pt idx="19406" formatCode="General">
                  <c:v>0.39970400000000023</c:v>
                </c:pt>
                <c:pt idx="19407" formatCode="General">
                  <c:v>0.39972500000000022</c:v>
                </c:pt>
                <c:pt idx="19408" formatCode="General">
                  <c:v>0.39974500000000002</c:v>
                </c:pt>
                <c:pt idx="19409" formatCode="General">
                  <c:v>0.39976700000000026</c:v>
                </c:pt>
                <c:pt idx="19410" formatCode="General">
                  <c:v>0.39978700000000023</c:v>
                </c:pt>
                <c:pt idx="19411" formatCode="General">
                  <c:v>0.39980800000000044</c:v>
                </c:pt>
                <c:pt idx="19412" formatCode="General">
                  <c:v>0.39982800000000057</c:v>
                </c:pt>
                <c:pt idx="19413" formatCode="General">
                  <c:v>0.39984900000000023</c:v>
                </c:pt>
                <c:pt idx="19414" formatCode="General">
                  <c:v>0.39986900000000042</c:v>
                </c:pt>
                <c:pt idx="19415" formatCode="General">
                  <c:v>0.39989000000000036</c:v>
                </c:pt>
                <c:pt idx="19416" formatCode="General">
                  <c:v>0.39991100000000035</c:v>
                </c:pt>
                <c:pt idx="19417" formatCode="General">
                  <c:v>0.39993100000000026</c:v>
                </c:pt>
                <c:pt idx="19418" formatCode="General">
                  <c:v>0.39995200000000036</c:v>
                </c:pt>
                <c:pt idx="19419" formatCode="General">
                  <c:v>0.39997200000000044</c:v>
                </c:pt>
                <c:pt idx="19420" formatCode="General">
                  <c:v>0.39999300000000032</c:v>
                </c:pt>
                <c:pt idx="19421" formatCode="General">
                  <c:v>0.40001300000000001</c:v>
                </c:pt>
                <c:pt idx="19422" formatCode="General">
                  <c:v>0.400034</c:v>
                </c:pt>
                <c:pt idx="19423" formatCode="General">
                  <c:v>0.40005400000000002</c:v>
                </c:pt>
                <c:pt idx="19424" formatCode="General">
                  <c:v>0.40007500000000001</c:v>
                </c:pt>
                <c:pt idx="19425" formatCode="General">
                  <c:v>0.40009600000000001</c:v>
                </c:pt>
                <c:pt idx="19426" formatCode="General">
                  <c:v>0.400117</c:v>
                </c:pt>
                <c:pt idx="19427" formatCode="General">
                  <c:v>0.40013700000000002</c:v>
                </c:pt>
                <c:pt idx="19428" formatCode="General">
                  <c:v>0.40015800000000001</c:v>
                </c:pt>
                <c:pt idx="19429" formatCode="General">
                  <c:v>0.4001780000000002</c:v>
                </c:pt>
                <c:pt idx="19430" formatCode="General">
                  <c:v>0.40019900000000003</c:v>
                </c:pt>
                <c:pt idx="19431" formatCode="General">
                  <c:v>0.40022000000000002</c:v>
                </c:pt>
                <c:pt idx="19432" formatCode="General">
                  <c:v>0.40023999999999998</c:v>
                </c:pt>
                <c:pt idx="19433" formatCode="General">
                  <c:v>0.40026100000000003</c:v>
                </c:pt>
                <c:pt idx="19434" formatCode="General">
                  <c:v>0.400281</c:v>
                </c:pt>
                <c:pt idx="19435" formatCode="General">
                  <c:v>0.40030200000000027</c:v>
                </c:pt>
                <c:pt idx="19436" formatCode="General">
                  <c:v>0.40032200000000023</c:v>
                </c:pt>
                <c:pt idx="19437" formatCode="General">
                  <c:v>0.400343</c:v>
                </c:pt>
                <c:pt idx="19438" formatCode="General">
                  <c:v>0.40036300000000002</c:v>
                </c:pt>
                <c:pt idx="19439" formatCode="General">
                  <c:v>0.40038400000000035</c:v>
                </c:pt>
                <c:pt idx="19440" formatCode="General">
                  <c:v>0.40040500000000001</c:v>
                </c:pt>
                <c:pt idx="19441" formatCode="General">
                  <c:v>0.40042600000000023</c:v>
                </c:pt>
                <c:pt idx="19442" formatCode="General">
                  <c:v>0.40044600000000002</c:v>
                </c:pt>
                <c:pt idx="19443" formatCode="General">
                  <c:v>0.40046600000000027</c:v>
                </c:pt>
                <c:pt idx="19444" formatCode="General">
                  <c:v>0.40048700000000026</c:v>
                </c:pt>
                <c:pt idx="19445" formatCode="General">
                  <c:v>0.4005080000000002</c:v>
                </c:pt>
                <c:pt idx="19446" formatCode="General">
                  <c:v>0.40052800000000022</c:v>
                </c:pt>
                <c:pt idx="19447" formatCode="General">
                  <c:v>0.4005490000000001</c:v>
                </c:pt>
                <c:pt idx="19448" formatCode="General">
                  <c:v>0.4005700000000002</c:v>
                </c:pt>
                <c:pt idx="19449" formatCode="General">
                  <c:v>0.40059</c:v>
                </c:pt>
                <c:pt idx="19450" formatCode="General">
                  <c:v>0.40061100000000011</c:v>
                </c:pt>
                <c:pt idx="19451" formatCode="General">
                  <c:v>0.40063100000000001</c:v>
                </c:pt>
                <c:pt idx="19452" formatCode="General">
                  <c:v>0.40065200000000001</c:v>
                </c:pt>
                <c:pt idx="19453" formatCode="General">
                  <c:v>0.400673</c:v>
                </c:pt>
                <c:pt idx="19454" formatCode="General">
                  <c:v>0.40069400000000005</c:v>
                </c:pt>
                <c:pt idx="19455" formatCode="General">
                  <c:v>0.40071400000000001</c:v>
                </c:pt>
                <c:pt idx="19456" formatCode="General">
                  <c:v>0.40073500000000001</c:v>
                </c:pt>
                <c:pt idx="19457" formatCode="General">
                  <c:v>0.40075500000000003</c:v>
                </c:pt>
                <c:pt idx="19458" formatCode="General">
                  <c:v>0.4007750000000001</c:v>
                </c:pt>
                <c:pt idx="19459" formatCode="General">
                  <c:v>0.40079600000000004</c:v>
                </c:pt>
                <c:pt idx="19460" formatCode="General">
                  <c:v>0.40081700000000026</c:v>
                </c:pt>
                <c:pt idx="19461" formatCode="General">
                  <c:v>0.40083800000000008</c:v>
                </c:pt>
                <c:pt idx="19462" formatCode="General">
                  <c:v>0.40085800000000027</c:v>
                </c:pt>
                <c:pt idx="19463" formatCode="General">
                  <c:v>0.40087900000000032</c:v>
                </c:pt>
                <c:pt idx="19464" formatCode="General">
                  <c:v>0.40089900000000001</c:v>
                </c:pt>
                <c:pt idx="19465" formatCode="General">
                  <c:v>0.40092000000000022</c:v>
                </c:pt>
                <c:pt idx="19466" formatCode="General">
                  <c:v>0.40094000000000002</c:v>
                </c:pt>
                <c:pt idx="19467" formatCode="General">
                  <c:v>0.40096100000000001</c:v>
                </c:pt>
                <c:pt idx="19468" formatCode="General">
                  <c:v>0.40098200000000023</c:v>
                </c:pt>
                <c:pt idx="19469" formatCode="General">
                  <c:v>0.40100200000000008</c:v>
                </c:pt>
                <c:pt idx="19470" formatCode="General">
                  <c:v>0.40102300000000002</c:v>
                </c:pt>
                <c:pt idx="19471" formatCode="General">
                  <c:v>0.40104300000000004</c:v>
                </c:pt>
                <c:pt idx="19472" formatCode="General">
                  <c:v>0.4010640000000002</c:v>
                </c:pt>
                <c:pt idx="19473" formatCode="General">
                  <c:v>0.40108400000000022</c:v>
                </c:pt>
                <c:pt idx="19474" formatCode="General">
                  <c:v>0.4011050000000001</c:v>
                </c:pt>
                <c:pt idx="19475" formatCode="General">
                  <c:v>0.40112500000000001</c:v>
                </c:pt>
                <c:pt idx="19476" formatCode="General">
                  <c:v>0.40114700000000003</c:v>
                </c:pt>
                <c:pt idx="19477" formatCode="General">
                  <c:v>0.401167</c:v>
                </c:pt>
                <c:pt idx="19478" formatCode="General">
                  <c:v>0.40118800000000027</c:v>
                </c:pt>
                <c:pt idx="19479" formatCode="General">
                  <c:v>0.40120800000000001</c:v>
                </c:pt>
                <c:pt idx="19480" formatCode="General">
                  <c:v>0.401229</c:v>
                </c:pt>
                <c:pt idx="19481" formatCode="General">
                  <c:v>0.40124900000000002</c:v>
                </c:pt>
                <c:pt idx="19482" formatCode="General">
                  <c:v>0.40127000000000002</c:v>
                </c:pt>
                <c:pt idx="19483" formatCode="General">
                  <c:v>0.40129100000000001</c:v>
                </c:pt>
                <c:pt idx="19484" formatCode="General">
                  <c:v>0.40131100000000008</c:v>
                </c:pt>
                <c:pt idx="19485" formatCode="General">
                  <c:v>0.40133200000000002</c:v>
                </c:pt>
                <c:pt idx="19486" formatCode="General">
                  <c:v>0.40135200000000026</c:v>
                </c:pt>
                <c:pt idx="19487" formatCode="General">
                  <c:v>0.40137300000000026</c:v>
                </c:pt>
                <c:pt idx="19488" formatCode="General">
                  <c:v>0.401393</c:v>
                </c:pt>
                <c:pt idx="19489" formatCode="General">
                  <c:v>0.40141400000000027</c:v>
                </c:pt>
                <c:pt idx="19490" formatCode="General">
                  <c:v>0.40143400000000001</c:v>
                </c:pt>
                <c:pt idx="19491" formatCode="General">
                  <c:v>0.40145500000000001</c:v>
                </c:pt>
                <c:pt idx="19492" formatCode="General">
                  <c:v>0.40147600000000022</c:v>
                </c:pt>
                <c:pt idx="19493" formatCode="General">
                  <c:v>0.4014970000000001</c:v>
                </c:pt>
                <c:pt idx="19494" formatCode="General">
                  <c:v>0.40151700000000001</c:v>
                </c:pt>
                <c:pt idx="19495" formatCode="General">
                  <c:v>0.40153800000000001</c:v>
                </c:pt>
                <c:pt idx="19496" formatCode="General">
                  <c:v>0.40155800000000008</c:v>
                </c:pt>
                <c:pt idx="19497" formatCode="General">
                  <c:v>0.40157900000000002</c:v>
                </c:pt>
                <c:pt idx="19498" formatCode="General">
                  <c:v>0.40159900000000004</c:v>
                </c:pt>
                <c:pt idx="19499" formatCode="General">
                  <c:v>0.4016200000000002</c:v>
                </c:pt>
                <c:pt idx="19500" formatCode="General">
                  <c:v>0.40164100000000003</c:v>
                </c:pt>
                <c:pt idx="19501" formatCode="General">
                  <c:v>0.4016610000000001</c:v>
                </c:pt>
                <c:pt idx="19502" formatCode="General">
                  <c:v>0.40168200000000021</c:v>
                </c:pt>
                <c:pt idx="19503" formatCode="General">
                  <c:v>0.401702</c:v>
                </c:pt>
                <c:pt idx="19504" formatCode="General">
                  <c:v>0.401723</c:v>
                </c:pt>
                <c:pt idx="19505" formatCode="General">
                  <c:v>0.40174300000000002</c:v>
                </c:pt>
                <c:pt idx="19506" formatCode="General">
                  <c:v>0.40176400000000001</c:v>
                </c:pt>
                <c:pt idx="19507" formatCode="General">
                  <c:v>0.401785</c:v>
                </c:pt>
                <c:pt idx="19508" formatCode="General">
                  <c:v>0.40180600000000022</c:v>
                </c:pt>
                <c:pt idx="19509" formatCode="General">
                  <c:v>0.40182600000000035</c:v>
                </c:pt>
                <c:pt idx="19510" formatCode="General">
                  <c:v>0.4018460000000002</c:v>
                </c:pt>
                <c:pt idx="19511" formatCode="General">
                  <c:v>0.40186700000000025</c:v>
                </c:pt>
                <c:pt idx="19512" formatCode="General">
                  <c:v>0.40188800000000036</c:v>
                </c:pt>
                <c:pt idx="19513" formatCode="General">
                  <c:v>0.40190900000000002</c:v>
                </c:pt>
                <c:pt idx="19514" formatCode="General">
                  <c:v>0.40192900000000026</c:v>
                </c:pt>
                <c:pt idx="19515" formatCode="General">
                  <c:v>0.40195000000000008</c:v>
                </c:pt>
                <c:pt idx="19516" formatCode="General">
                  <c:v>0.40197000000000027</c:v>
                </c:pt>
                <c:pt idx="19517" formatCode="General">
                  <c:v>0.4019910000000001</c:v>
                </c:pt>
                <c:pt idx="19518" formatCode="General">
                  <c:v>0.40201100000000001</c:v>
                </c:pt>
                <c:pt idx="19519" formatCode="General">
                  <c:v>0.402032</c:v>
                </c:pt>
                <c:pt idx="19520" formatCode="General">
                  <c:v>0.40205200000000002</c:v>
                </c:pt>
                <c:pt idx="19521" formatCode="General">
                  <c:v>0.40207400000000026</c:v>
                </c:pt>
                <c:pt idx="19522" formatCode="General">
                  <c:v>0.40209400000000001</c:v>
                </c:pt>
                <c:pt idx="19523" formatCode="General">
                  <c:v>0.402115</c:v>
                </c:pt>
                <c:pt idx="19524" formatCode="General">
                  <c:v>0.40213500000000002</c:v>
                </c:pt>
                <c:pt idx="19525" formatCode="General">
                  <c:v>0.40215500000000004</c:v>
                </c:pt>
                <c:pt idx="19526" formatCode="General">
                  <c:v>0.4021760000000002</c:v>
                </c:pt>
                <c:pt idx="19527" formatCode="General">
                  <c:v>0.402196</c:v>
                </c:pt>
                <c:pt idx="19528" formatCode="General">
                  <c:v>0.40221800000000002</c:v>
                </c:pt>
                <c:pt idx="19529" formatCode="General">
                  <c:v>0.40223799999999998</c:v>
                </c:pt>
                <c:pt idx="19530" formatCode="General">
                  <c:v>0.40225900000000003</c:v>
                </c:pt>
                <c:pt idx="19531" formatCode="General">
                  <c:v>0.402279</c:v>
                </c:pt>
                <c:pt idx="19532" formatCode="General">
                  <c:v>0.40230000000000021</c:v>
                </c:pt>
                <c:pt idx="19533" formatCode="General">
                  <c:v>0.40232000000000023</c:v>
                </c:pt>
                <c:pt idx="19534" formatCode="General">
                  <c:v>0.402341</c:v>
                </c:pt>
                <c:pt idx="19535" formatCode="General">
                  <c:v>0.40236200000000022</c:v>
                </c:pt>
                <c:pt idx="19536" formatCode="General">
                  <c:v>0.40238200000000035</c:v>
                </c:pt>
                <c:pt idx="19537" formatCode="General">
                  <c:v>0.40240300000000001</c:v>
                </c:pt>
                <c:pt idx="19538" formatCode="General">
                  <c:v>0.40242300000000025</c:v>
                </c:pt>
                <c:pt idx="19539" formatCode="General">
                  <c:v>0.40244400000000002</c:v>
                </c:pt>
                <c:pt idx="19540" formatCode="General">
                  <c:v>0.40246400000000027</c:v>
                </c:pt>
                <c:pt idx="19541" formatCode="General">
                  <c:v>0.40248500000000026</c:v>
                </c:pt>
                <c:pt idx="19542" formatCode="General">
                  <c:v>0.402505</c:v>
                </c:pt>
                <c:pt idx="19543" formatCode="General">
                  <c:v>0.40252600000000027</c:v>
                </c:pt>
                <c:pt idx="19544" formatCode="General">
                  <c:v>0.4025470000000001</c:v>
                </c:pt>
                <c:pt idx="19545" formatCode="General">
                  <c:v>0.4025680000000002</c:v>
                </c:pt>
                <c:pt idx="19546" formatCode="General">
                  <c:v>0.40258800000000022</c:v>
                </c:pt>
                <c:pt idx="19547" formatCode="General">
                  <c:v>0.40260900000000011</c:v>
                </c:pt>
                <c:pt idx="19548" formatCode="General">
                  <c:v>0.40262900000000001</c:v>
                </c:pt>
                <c:pt idx="19549" formatCode="General">
                  <c:v>0.40265000000000001</c:v>
                </c:pt>
                <c:pt idx="19550" formatCode="General">
                  <c:v>0.402671</c:v>
                </c:pt>
                <c:pt idx="19551" formatCode="General">
                  <c:v>0.40269100000000002</c:v>
                </c:pt>
                <c:pt idx="19552" formatCode="General">
                  <c:v>0.40271200000000001</c:v>
                </c:pt>
                <c:pt idx="19553" formatCode="General">
                  <c:v>0.40273199999999998</c:v>
                </c:pt>
                <c:pt idx="19554" formatCode="General">
                  <c:v>0.40275300000000003</c:v>
                </c:pt>
                <c:pt idx="19555" formatCode="General">
                  <c:v>0.4027730000000001</c:v>
                </c:pt>
                <c:pt idx="19556" formatCode="General">
                  <c:v>0.40279400000000004</c:v>
                </c:pt>
                <c:pt idx="19557" formatCode="General">
                  <c:v>0.40281400000000023</c:v>
                </c:pt>
                <c:pt idx="19558" formatCode="General">
                  <c:v>0.402835</c:v>
                </c:pt>
                <c:pt idx="19559" formatCode="General">
                  <c:v>0.40285600000000027</c:v>
                </c:pt>
                <c:pt idx="19560" formatCode="General">
                  <c:v>0.40287700000000032</c:v>
                </c:pt>
                <c:pt idx="19561" formatCode="General">
                  <c:v>0.40289700000000001</c:v>
                </c:pt>
                <c:pt idx="19562" formatCode="General">
                  <c:v>0.40291800000000022</c:v>
                </c:pt>
                <c:pt idx="19563" formatCode="General">
                  <c:v>0.40293800000000002</c:v>
                </c:pt>
                <c:pt idx="19564" formatCode="General">
                  <c:v>0.40295900000000001</c:v>
                </c:pt>
                <c:pt idx="19565" formatCode="General">
                  <c:v>0.40298000000000023</c:v>
                </c:pt>
                <c:pt idx="19566" formatCode="General">
                  <c:v>0.40300000000000002</c:v>
                </c:pt>
                <c:pt idx="19567" formatCode="General">
                  <c:v>0.40302100000000002</c:v>
                </c:pt>
                <c:pt idx="19568" formatCode="General">
                  <c:v>0.40304100000000004</c:v>
                </c:pt>
                <c:pt idx="19569" formatCode="General">
                  <c:v>0.4030620000000002</c:v>
                </c:pt>
                <c:pt idx="19570" formatCode="General">
                  <c:v>0.40308200000000022</c:v>
                </c:pt>
                <c:pt idx="19571" formatCode="General">
                  <c:v>0.4031030000000001</c:v>
                </c:pt>
                <c:pt idx="19572" formatCode="General">
                  <c:v>0.40312300000000001</c:v>
                </c:pt>
                <c:pt idx="19573" formatCode="General">
                  <c:v>0.403144</c:v>
                </c:pt>
                <c:pt idx="19574" formatCode="General">
                  <c:v>0.403165</c:v>
                </c:pt>
                <c:pt idx="19575" formatCode="General">
                  <c:v>0.40318600000000027</c:v>
                </c:pt>
                <c:pt idx="19576" formatCode="General">
                  <c:v>0.40320600000000001</c:v>
                </c:pt>
                <c:pt idx="19577" formatCode="General">
                  <c:v>0.40322600000000008</c:v>
                </c:pt>
                <c:pt idx="19578" formatCode="General">
                  <c:v>0.40324700000000002</c:v>
                </c:pt>
                <c:pt idx="19579" formatCode="General">
                  <c:v>0.40326800000000002</c:v>
                </c:pt>
                <c:pt idx="19580" formatCode="General">
                  <c:v>0.40328900000000001</c:v>
                </c:pt>
                <c:pt idx="19581" formatCode="General">
                  <c:v>0.40330900000000008</c:v>
                </c:pt>
                <c:pt idx="19582" formatCode="General">
                  <c:v>0.40333000000000002</c:v>
                </c:pt>
                <c:pt idx="19583" formatCode="General">
                  <c:v>0.40335000000000026</c:v>
                </c:pt>
                <c:pt idx="19584" formatCode="General">
                  <c:v>0.40337100000000026</c:v>
                </c:pt>
                <c:pt idx="19585" formatCode="General">
                  <c:v>0.403391</c:v>
                </c:pt>
                <c:pt idx="19586" formatCode="General">
                  <c:v>0.40341200000000027</c:v>
                </c:pt>
                <c:pt idx="19587" formatCode="General">
                  <c:v>0.40343200000000001</c:v>
                </c:pt>
                <c:pt idx="19588" formatCode="General">
                  <c:v>0.40345300000000001</c:v>
                </c:pt>
                <c:pt idx="19589" formatCode="General">
                  <c:v>0.40347400000000022</c:v>
                </c:pt>
                <c:pt idx="19590" formatCode="General">
                  <c:v>0.4034950000000001</c:v>
                </c:pt>
                <c:pt idx="19591" formatCode="General">
                  <c:v>0.40351500000000001</c:v>
                </c:pt>
                <c:pt idx="19592" formatCode="General">
                  <c:v>0.40353500000000003</c:v>
                </c:pt>
                <c:pt idx="19593" formatCode="General">
                  <c:v>0.40355600000000008</c:v>
                </c:pt>
                <c:pt idx="19594" formatCode="General">
                  <c:v>0.40357600000000027</c:v>
                </c:pt>
                <c:pt idx="19595" formatCode="General">
                  <c:v>0.40359800000000001</c:v>
                </c:pt>
                <c:pt idx="19596" formatCode="General">
                  <c:v>0.4036180000000002</c:v>
                </c:pt>
                <c:pt idx="19597" formatCode="General">
                  <c:v>0.40363900000000003</c:v>
                </c:pt>
                <c:pt idx="19598" formatCode="General">
                  <c:v>0.4036590000000001</c:v>
                </c:pt>
                <c:pt idx="19599" formatCode="General">
                  <c:v>0.40368000000000021</c:v>
                </c:pt>
                <c:pt idx="19600" formatCode="General">
                  <c:v>0.4037</c:v>
                </c:pt>
                <c:pt idx="19601" formatCode="General">
                  <c:v>0.403721</c:v>
                </c:pt>
                <c:pt idx="19602" formatCode="General">
                  <c:v>0.40374200000000005</c:v>
                </c:pt>
                <c:pt idx="19603" formatCode="General">
                  <c:v>0.40376300000000004</c:v>
                </c:pt>
                <c:pt idx="19604" formatCode="General">
                  <c:v>0.403783</c:v>
                </c:pt>
                <c:pt idx="19605" formatCode="General">
                  <c:v>0.40380300000000002</c:v>
                </c:pt>
                <c:pt idx="19606" formatCode="General">
                  <c:v>0.40382400000000035</c:v>
                </c:pt>
                <c:pt idx="19607" formatCode="General">
                  <c:v>0.4038440000000002</c:v>
                </c:pt>
                <c:pt idx="19608" formatCode="General">
                  <c:v>0.40386500000000025</c:v>
                </c:pt>
                <c:pt idx="19609" formatCode="General">
                  <c:v>0.40388500000000033</c:v>
                </c:pt>
                <c:pt idx="19610" formatCode="General">
                  <c:v>0.40390600000000026</c:v>
                </c:pt>
                <c:pt idx="19611" formatCode="General">
                  <c:v>0.40392700000000026</c:v>
                </c:pt>
                <c:pt idx="19612" formatCode="General">
                  <c:v>0.40394800000000008</c:v>
                </c:pt>
                <c:pt idx="19613" formatCode="General">
                  <c:v>0.40396800000000027</c:v>
                </c:pt>
                <c:pt idx="19614" formatCode="General">
                  <c:v>0.40398900000000032</c:v>
                </c:pt>
                <c:pt idx="19615" formatCode="General">
                  <c:v>0.40400900000000001</c:v>
                </c:pt>
                <c:pt idx="19616" formatCode="General">
                  <c:v>0.40403</c:v>
                </c:pt>
                <c:pt idx="19617" formatCode="General">
                  <c:v>0.4040510000000001</c:v>
                </c:pt>
                <c:pt idx="19618" formatCode="General">
                  <c:v>0.40407100000000001</c:v>
                </c:pt>
                <c:pt idx="19619" formatCode="General">
                  <c:v>0.40409200000000001</c:v>
                </c:pt>
                <c:pt idx="19620" formatCode="General">
                  <c:v>0.40411200000000008</c:v>
                </c:pt>
                <c:pt idx="19621" formatCode="General">
                  <c:v>0.40413300000000002</c:v>
                </c:pt>
                <c:pt idx="19622" formatCode="General">
                  <c:v>0.40415300000000004</c:v>
                </c:pt>
                <c:pt idx="19623" formatCode="General">
                  <c:v>0.4041740000000002</c:v>
                </c:pt>
                <c:pt idx="19624" formatCode="General">
                  <c:v>0.40419500000000003</c:v>
                </c:pt>
                <c:pt idx="19625" formatCode="General">
                  <c:v>0.4042150000000001</c:v>
                </c:pt>
                <c:pt idx="19626" formatCode="General">
                  <c:v>0.40423599999999998</c:v>
                </c:pt>
                <c:pt idx="19627" formatCode="General">
                  <c:v>0.40425700000000003</c:v>
                </c:pt>
                <c:pt idx="19628" formatCode="General">
                  <c:v>0.404277</c:v>
                </c:pt>
                <c:pt idx="19629" formatCode="General">
                  <c:v>0.40429800000000005</c:v>
                </c:pt>
                <c:pt idx="19630" formatCode="General">
                  <c:v>0.40431800000000023</c:v>
                </c:pt>
                <c:pt idx="19631" formatCode="General">
                  <c:v>0.404339</c:v>
                </c:pt>
                <c:pt idx="19632" formatCode="General">
                  <c:v>0.40436000000000022</c:v>
                </c:pt>
                <c:pt idx="19633" formatCode="General">
                  <c:v>0.40438000000000035</c:v>
                </c:pt>
                <c:pt idx="19634" formatCode="General">
                  <c:v>0.40440100000000001</c:v>
                </c:pt>
                <c:pt idx="19635" formatCode="General">
                  <c:v>0.40442100000000025</c:v>
                </c:pt>
                <c:pt idx="19636" formatCode="General">
                  <c:v>0.40444200000000002</c:v>
                </c:pt>
                <c:pt idx="19637" formatCode="General">
                  <c:v>0.40446200000000027</c:v>
                </c:pt>
                <c:pt idx="19638" formatCode="General">
                  <c:v>0.40448300000000026</c:v>
                </c:pt>
                <c:pt idx="19639" formatCode="General">
                  <c:v>0.404503</c:v>
                </c:pt>
                <c:pt idx="19640" formatCode="General">
                  <c:v>0.40452400000000027</c:v>
                </c:pt>
                <c:pt idx="19641" formatCode="General">
                  <c:v>0.4045450000000001</c:v>
                </c:pt>
                <c:pt idx="19642" formatCode="General">
                  <c:v>0.4045660000000002</c:v>
                </c:pt>
                <c:pt idx="19643" formatCode="General">
                  <c:v>0.40458600000000022</c:v>
                </c:pt>
                <c:pt idx="19644" formatCode="General">
                  <c:v>0.40460600000000002</c:v>
                </c:pt>
                <c:pt idx="19645" formatCode="General">
                  <c:v>0.40462700000000001</c:v>
                </c:pt>
                <c:pt idx="19646" formatCode="General">
                  <c:v>0.40464700000000003</c:v>
                </c:pt>
                <c:pt idx="19647" formatCode="General">
                  <c:v>0.404669</c:v>
                </c:pt>
                <c:pt idx="19648" formatCode="General">
                  <c:v>0.40468900000000002</c:v>
                </c:pt>
                <c:pt idx="19649" formatCode="General">
                  <c:v>0.40471000000000001</c:v>
                </c:pt>
                <c:pt idx="19650" formatCode="General">
                  <c:v>0.40473000000000003</c:v>
                </c:pt>
                <c:pt idx="19651" formatCode="General">
                  <c:v>0.40475100000000003</c:v>
                </c:pt>
                <c:pt idx="19652" formatCode="General">
                  <c:v>0.4047710000000001</c:v>
                </c:pt>
                <c:pt idx="19653" formatCode="General">
                  <c:v>0.40479200000000004</c:v>
                </c:pt>
                <c:pt idx="19654" formatCode="General">
                  <c:v>0.40481200000000023</c:v>
                </c:pt>
                <c:pt idx="19655" formatCode="General">
                  <c:v>0.404833</c:v>
                </c:pt>
                <c:pt idx="19656" formatCode="General">
                  <c:v>0.40485400000000027</c:v>
                </c:pt>
                <c:pt idx="19657" formatCode="General">
                  <c:v>0.40487500000000026</c:v>
                </c:pt>
                <c:pt idx="19658" formatCode="General">
                  <c:v>0.404895</c:v>
                </c:pt>
                <c:pt idx="19659" formatCode="General">
                  <c:v>0.40491500000000002</c:v>
                </c:pt>
                <c:pt idx="19660" formatCode="General">
                  <c:v>0.40493600000000002</c:v>
                </c:pt>
                <c:pt idx="19661" formatCode="General">
                  <c:v>0.4049560000000002</c:v>
                </c:pt>
                <c:pt idx="19662" formatCode="General">
                  <c:v>0.40497800000000023</c:v>
                </c:pt>
                <c:pt idx="19663" formatCode="General">
                  <c:v>0.40499800000000002</c:v>
                </c:pt>
                <c:pt idx="19664" formatCode="General">
                  <c:v>0.40501900000000002</c:v>
                </c:pt>
                <c:pt idx="19665" formatCode="General">
                  <c:v>0.40503900000000004</c:v>
                </c:pt>
                <c:pt idx="19666" formatCode="General">
                  <c:v>0.4050600000000002</c:v>
                </c:pt>
                <c:pt idx="19667" formatCode="General">
                  <c:v>0.40508000000000022</c:v>
                </c:pt>
                <c:pt idx="19668" formatCode="General">
                  <c:v>0.4051010000000001</c:v>
                </c:pt>
                <c:pt idx="19669" formatCode="General">
                  <c:v>0.40512100000000001</c:v>
                </c:pt>
                <c:pt idx="19670" formatCode="General">
                  <c:v>0.40514300000000003</c:v>
                </c:pt>
                <c:pt idx="19671" formatCode="General">
                  <c:v>0.405163</c:v>
                </c:pt>
                <c:pt idx="19672" formatCode="General">
                  <c:v>0.40518300000000002</c:v>
                </c:pt>
                <c:pt idx="19673" formatCode="General">
                  <c:v>0.40520400000000001</c:v>
                </c:pt>
                <c:pt idx="19674" formatCode="General">
                  <c:v>0.40522400000000008</c:v>
                </c:pt>
                <c:pt idx="19675" formatCode="General">
                  <c:v>0.40524500000000002</c:v>
                </c:pt>
                <c:pt idx="19676" formatCode="General">
                  <c:v>0.40526600000000002</c:v>
                </c:pt>
                <c:pt idx="19677" formatCode="General">
                  <c:v>0.4052860000000002</c:v>
                </c:pt>
                <c:pt idx="19678" formatCode="General">
                  <c:v>0.40530700000000008</c:v>
                </c:pt>
                <c:pt idx="19679" formatCode="General">
                  <c:v>0.40532800000000035</c:v>
                </c:pt>
                <c:pt idx="19680" formatCode="General">
                  <c:v>0.40534800000000026</c:v>
                </c:pt>
                <c:pt idx="19681" formatCode="General">
                  <c:v>0.40536900000000026</c:v>
                </c:pt>
                <c:pt idx="19682" formatCode="General">
                  <c:v>0.40538900000000022</c:v>
                </c:pt>
                <c:pt idx="19683" formatCode="General">
                  <c:v>0.40541000000000027</c:v>
                </c:pt>
                <c:pt idx="19684" formatCode="General">
                  <c:v>0.4054310000000001</c:v>
                </c:pt>
                <c:pt idx="19685" formatCode="General">
                  <c:v>0.40545100000000001</c:v>
                </c:pt>
                <c:pt idx="19686" formatCode="General">
                  <c:v>0.40547200000000022</c:v>
                </c:pt>
                <c:pt idx="19687" formatCode="General">
                  <c:v>0.40549200000000002</c:v>
                </c:pt>
                <c:pt idx="19688" formatCode="General">
                  <c:v>0.40551300000000001</c:v>
                </c:pt>
                <c:pt idx="19689" formatCode="General">
                  <c:v>0.40553300000000003</c:v>
                </c:pt>
                <c:pt idx="19690" formatCode="General">
                  <c:v>0.40555400000000008</c:v>
                </c:pt>
                <c:pt idx="19691" formatCode="General">
                  <c:v>0.40557500000000002</c:v>
                </c:pt>
                <c:pt idx="19692" formatCode="General">
                  <c:v>0.40559500000000004</c:v>
                </c:pt>
                <c:pt idx="19693" formatCode="General">
                  <c:v>0.4056160000000002</c:v>
                </c:pt>
                <c:pt idx="19694" formatCode="General">
                  <c:v>0.40563700000000003</c:v>
                </c:pt>
                <c:pt idx="19695" formatCode="General">
                  <c:v>0.4056570000000001</c:v>
                </c:pt>
                <c:pt idx="19696" formatCode="General">
                  <c:v>0.40567800000000021</c:v>
                </c:pt>
                <c:pt idx="19697" formatCode="General">
                  <c:v>0.405698</c:v>
                </c:pt>
                <c:pt idx="19698" formatCode="General">
                  <c:v>0.405719</c:v>
                </c:pt>
                <c:pt idx="19699" formatCode="General">
                  <c:v>0.40574000000000005</c:v>
                </c:pt>
                <c:pt idx="19700" formatCode="General">
                  <c:v>0.40576000000000001</c:v>
                </c:pt>
                <c:pt idx="19701" formatCode="General">
                  <c:v>0.405781</c:v>
                </c:pt>
                <c:pt idx="19702" formatCode="General">
                  <c:v>0.40580100000000002</c:v>
                </c:pt>
                <c:pt idx="19703" formatCode="General">
                  <c:v>0.40582200000000035</c:v>
                </c:pt>
                <c:pt idx="19704" formatCode="General">
                  <c:v>0.4058420000000002</c:v>
                </c:pt>
                <c:pt idx="19705" formatCode="General">
                  <c:v>0.40586300000000008</c:v>
                </c:pt>
                <c:pt idx="19706" formatCode="General">
                  <c:v>0.40588300000000033</c:v>
                </c:pt>
                <c:pt idx="19707" formatCode="General">
                  <c:v>0.40590500000000002</c:v>
                </c:pt>
                <c:pt idx="19708" formatCode="General">
                  <c:v>0.40592500000000026</c:v>
                </c:pt>
                <c:pt idx="19709" formatCode="General">
                  <c:v>0.40594600000000008</c:v>
                </c:pt>
                <c:pt idx="19710" formatCode="General">
                  <c:v>0.40596600000000027</c:v>
                </c:pt>
                <c:pt idx="19711" formatCode="General">
                  <c:v>0.40598600000000024</c:v>
                </c:pt>
                <c:pt idx="19712" formatCode="General">
                  <c:v>0.40600700000000001</c:v>
                </c:pt>
                <c:pt idx="19713" formatCode="General">
                  <c:v>0.40602700000000008</c:v>
                </c:pt>
                <c:pt idx="19714" formatCode="General">
                  <c:v>0.4060490000000001</c:v>
                </c:pt>
                <c:pt idx="19715" formatCode="General">
                  <c:v>0.40606900000000001</c:v>
                </c:pt>
                <c:pt idx="19716" formatCode="General">
                  <c:v>0.40609000000000001</c:v>
                </c:pt>
                <c:pt idx="19717" formatCode="General">
                  <c:v>0.40611000000000008</c:v>
                </c:pt>
                <c:pt idx="19718" formatCode="General">
                  <c:v>0.40613100000000002</c:v>
                </c:pt>
                <c:pt idx="19719" formatCode="General">
                  <c:v>0.40615100000000004</c:v>
                </c:pt>
                <c:pt idx="19720" formatCode="General">
                  <c:v>0.4061720000000002</c:v>
                </c:pt>
                <c:pt idx="19721" formatCode="General">
                  <c:v>0.406192</c:v>
                </c:pt>
                <c:pt idx="19722" formatCode="General">
                  <c:v>0.4062130000000001</c:v>
                </c:pt>
                <c:pt idx="19723" formatCode="General">
                  <c:v>0.40623399999999998</c:v>
                </c:pt>
                <c:pt idx="19724" formatCode="General">
                  <c:v>0.406254</c:v>
                </c:pt>
                <c:pt idx="19725" formatCode="General">
                  <c:v>0.406275</c:v>
                </c:pt>
                <c:pt idx="19726" formatCode="General">
                  <c:v>0.40629500000000002</c:v>
                </c:pt>
                <c:pt idx="19727" formatCode="General">
                  <c:v>0.40631600000000023</c:v>
                </c:pt>
                <c:pt idx="19728" formatCode="General">
                  <c:v>0.406337</c:v>
                </c:pt>
                <c:pt idx="19729" formatCode="General">
                  <c:v>0.40635700000000002</c:v>
                </c:pt>
                <c:pt idx="19730" formatCode="General">
                  <c:v>0.40637800000000035</c:v>
                </c:pt>
                <c:pt idx="19731" formatCode="General">
                  <c:v>0.40639900000000001</c:v>
                </c:pt>
                <c:pt idx="19732" formatCode="General">
                  <c:v>0.40641900000000025</c:v>
                </c:pt>
                <c:pt idx="19733" formatCode="General">
                  <c:v>0.40644000000000002</c:v>
                </c:pt>
                <c:pt idx="19734" formatCode="General">
                  <c:v>0.40646000000000027</c:v>
                </c:pt>
                <c:pt idx="19735" formatCode="General">
                  <c:v>0.40648100000000026</c:v>
                </c:pt>
                <c:pt idx="19736" formatCode="General">
                  <c:v>0.406501</c:v>
                </c:pt>
                <c:pt idx="19737" formatCode="General">
                  <c:v>0.40652200000000027</c:v>
                </c:pt>
                <c:pt idx="19738" formatCode="General">
                  <c:v>0.4065430000000001</c:v>
                </c:pt>
                <c:pt idx="19739" formatCode="General">
                  <c:v>0.40656300000000001</c:v>
                </c:pt>
                <c:pt idx="19740" formatCode="General">
                  <c:v>0.40658400000000022</c:v>
                </c:pt>
                <c:pt idx="19741" formatCode="General">
                  <c:v>0.40660400000000002</c:v>
                </c:pt>
                <c:pt idx="19742" formatCode="General">
                  <c:v>0.40662500000000001</c:v>
                </c:pt>
                <c:pt idx="19743" formatCode="General">
                  <c:v>0.40664600000000001</c:v>
                </c:pt>
                <c:pt idx="19744" formatCode="General">
                  <c:v>0.40666600000000008</c:v>
                </c:pt>
                <c:pt idx="19745" formatCode="General">
                  <c:v>0.40668700000000002</c:v>
                </c:pt>
                <c:pt idx="19746" formatCode="General">
                  <c:v>0.40670800000000001</c:v>
                </c:pt>
                <c:pt idx="19747" formatCode="General">
                  <c:v>0.4067280000000002</c:v>
                </c:pt>
                <c:pt idx="19748" formatCode="General">
                  <c:v>0.40674900000000003</c:v>
                </c:pt>
                <c:pt idx="19749" formatCode="General">
                  <c:v>0.4067690000000001</c:v>
                </c:pt>
                <c:pt idx="19750" formatCode="General">
                  <c:v>0.40679000000000004</c:v>
                </c:pt>
                <c:pt idx="19751" formatCode="General">
                  <c:v>0.40681100000000026</c:v>
                </c:pt>
                <c:pt idx="19752" formatCode="General">
                  <c:v>0.406831</c:v>
                </c:pt>
                <c:pt idx="19753" formatCode="General">
                  <c:v>0.40685200000000027</c:v>
                </c:pt>
                <c:pt idx="19754" formatCode="General">
                  <c:v>0.40687200000000023</c:v>
                </c:pt>
                <c:pt idx="19755" formatCode="General">
                  <c:v>0.406893</c:v>
                </c:pt>
                <c:pt idx="19756" formatCode="General">
                  <c:v>0.40691300000000002</c:v>
                </c:pt>
                <c:pt idx="19757" formatCode="General">
                  <c:v>0.40693400000000002</c:v>
                </c:pt>
                <c:pt idx="19758" formatCode="General">
                  <c:v>0.4069540000000002</c:v>
                </c:pt>
                <c:pt idx="19759" formatCode="General">
                  <c:v>0.40697600000000023</c:v>
                </c:pt>
                <c:pt idx="19760" formatCode="General">
                  <c:v>0.40699600000000002</c:v>
                </c:pt>
                <c:pt idx="19761" formatCode="General">
                  <c:v>0.40701700000000002</c:v>
                </c:pt>
                <c:pt idx="19762" formatCode="General">
                  <c:v>0.40703700000000004</c:v>
                </c:pt>
                <c:pt idx="19763" formatCode="General">
                  <c:v>0.4070580000000002</c:v>
                </c:pt>
                <c:pt idx="19764" formatCode="General">
                  <c:v>0.40707800000000022</c:v>
                </c:pt>
                <c:pt idx="19765" formatCode="General">
                  <c:v>0.4070990000000001</c:v>
                </c:pt>
                <c:pt idx="19766" formatCode="General">
                  <c:v>0.4071200000000002</c:v>
                </c:pt>
                <c:pt idx="19767" formatCode="General">
                  <c:v>0.40714</c:v>
                </c:pt>
                <c:pt idx="19768" formatCode="General">
                  <c:v>0.407161</c:v>
                </c:pt>
                <c:pt idx="19769" formatCode="General">
                  <c:v>0.40718100000000002</c:v>
                </c:pt>
                <c:pt idx="19770" formatCode="General">
                  <c:v>0.40720200000000001</c:v>
                </c:pt>
                <c:pt idx="19771" formatCode="General">
                  <c:v>0.40722200000000008</c:v>
                </c:pt>
                <c:pt idx="19772" formatCode="General">
                  <c:v>0.40724300000000002</c:v>
                </c:pt>
                <c:pt idx="19773" formatCode="General">
                  <c:v>0.4072630000000001</c:v>
                </c:pt>
                <c:pt idx="19774" formatCode="General">
                  <c:v>0.4072840000000002</c:v>
                </c:pt>
                <c:pt idx="19775" formatCode="General">
                  <c:v>0.40730500000000008</c:v>
                </c:pt>
                <c:pt idx="19776" formatCode="General">
                  <c:v>0.40732600000000035</c:v>
                </c:pt>
                <c:pt idx="19777" formatCode="General">
                  <c:v>0.40734600000000026</c:v>
                </c:pt>
                <c:pt idx="19778" formatCode="General">
                  <c:v>0.40736600000000023</c:v>
                </c:pt>
                <c:pt idx="19779" formatCode="General">
                  <c:v>0.40738700000000022</c:v>
                </c:pt>
                <c:pt idx="19780" formatCode="General">
                  <c:v>0.40740800000000027</c:v>
                </c:pt>
                <c:pt idx="19781" formatCode="General">
                  <c:v>0.40742900000000032</c:v>
                </c:pt>
                <c:pt idx="19782" formatCode="General">
                  <c:v>0.40744900000000001</c:v>
                </c:pt>
                <c:pt idx="19783" formatCode="General">
                  <c:v>0.40747000000000022</c:v>
                </c:pt>
                <c:pt idx="19784" formatCode="General">
                  <c:v>0.40749000000000002</c:v>
                </c:pt>
                <c:pt idx="19785" formatCode="General">
                  <c:v>0.40751100000000001</c:v>
                </c:pt>
                <c:pt idx="19786" formatCode="General">
                  <c:v>0.40753100000000003</c:v>
                </c:pt>
                <c:pt idx="19787" formatCode="General">
                  <c:v>0.40755200000000008</c:v>
                </c:pt>
                <c:pt idx="19788" formatCode="General">
                  <c:v>0.40757200000000027</c:v>
                </c:pt>
                <c:pt idx="19789" formatCode="General">
                  <c:v>0.40759300000000004</c:v>
                </c:pt>
                <c:pt idx="19790" formatCode="General">
                  <c:v>0.4076140000000002</c:v>
                </c:pt>
                <c:pt idx="19791" formatCode="General">
                  <c:v>0.407634</c:v>
                </c:pt>
                <c:pt idx="19792" formatCode="General">
                  <c:v>0.4076550000000001</c:v>
                </c:pt>
                <c:pt idx="19793" formatCode="General">
                  <c:v>0.40767500000000001</c:v>
                </c:pt>
                <c:pt idx="19794" formatCode="General">
                  <c:v>0.407696</c:v>
                </c:pt>
                <c:pt idx="19795" formatCode="General">
                  <c:v>0.407717</c:v>
                </c:pt>
                <c:pt idx="19796" formatCode="General">
                  <c:v>0.40773700000000002</c:v>
                </c:pt>
                <c:pt idx="19797" formatCode="General">
                  <c:v>0.40775800000000001</c:v>
                </c:pt>
                <c:pt idx="19798" formatCode="General">
                  <c:v>0.407779</c:v>
                </c:pt>
                <c:pt idx="19799" formatCode="General">
                  <c:v>0.40779900000000002</c:v>
                </c:pt>
                <c:pt idx="19800" formatCode="General">
                  <c:v>0.40782000000000035</c:v>
                </c:pt>
                <c:pt idx="19801" formatCode="General">
                  <c:v>0.4078400000000002</c:v>
                </c:pt>
                <c:pt idx="19802" formatCode="General">
                  <c:v>0.40786100000000008</c:v>
                </c:pt>
                <c:pt idx="19803" formatCode="General">
                  <c:v>0.40788100000000033</c:v>
                </c:pt>
                <c:pt idx="19804" formatCode="General">
                  <c:v>0.40790200000000026</c:v>
                </c:pt>
                <c:pt idx="19805" formatCode="General">
                  <c:v>0.40792300000000026</c:v>
                </c:pt>
                <c:pt idx="19806" formatCode="General">
                  <c:v>0.407943</c:v>
                </c:pt>
                <c:pt idx="19807" formatCode="General">
                  <c:v>0.40796400000000027</c:v>
                </c:pt>
                <c:pt idx="19808" formatCode="General">
                  <c:v>0.40798400000000024</c:v>
                </c:pt>
                <c:pt idx="19809" formatCode="General">
                  <c:v>0.40800500000000001</c:v>
                </c:pt>
                <c:pt idx="19810" formatCode="General">
                  <c:v>0.40802600000000022</c:v>
                </c:pt>
                <c:pt idx="19811" formatCode="General">
                  <c:v>0.4080470000000001</c:v>
                </c:pt>
                <c:pt idx="19812" formatCode="General">
                  <c:v>0.40806700000000001</c:v>
                </c:pt>
                <c:pt idx="19813" formatCode="General">
                  <c:v>0.40808800000000023</c:v>
                </c:pt>
                <c:pt idx="19814" formatCode="General">
                  <c:v>0.40810800000000008</c:v>
                </c:pt>
                <c:pt idx="19815" formatCode="General">
                  <c:v>0.40812900000000002</c:v>
                </c:pt>
                <c:pt idx="19816" formatCode="General">
                  <c:v>0.40814900000000004</c:v>
                </c:pt>
                <c:pt idx="19817" formatCode="General">
                  <c:v>0.408169</c:v>
                </c:pt>
                <c:pt idx="19818" formatCode="General">
                  <c:v>0.40819100000000003</c:v>
                </c:pt>
                <c:pt idx="19819" formatCode="General">
                  <c:v>0.4082110000000001</c:v>
                </c:pt>
                <c:pt idx="19820" formatCode="General">
                  <c:v>0.40823199999999998</c:v>
                </c:pt>
                <c:pt idx="19821" formatCode="General">
                  <c:v>0.408252</c:v>
                </c:pt>
                <c:pt idx="19822" formatCode="General">
                  <c:v>0.408273</c:v>
                </c:pt>
                <c:pt idx="19823" formatCode="General">
                  <c:v>0.40829300000000002</c:v>
                </c:pt>
                <c:pt idx="19824" formatCode="General">
                  <c:v>0.40831400000000023</c:v>
                </c:pt>
                <c:pt idx="19825" formatCode="General">
                  <c:v>0.4083340000000002</c:v>
                </c:pt>
                <c:pt idx="19826" formatCode="General">
                  <c:v>0.40835600000000022</c:v>
                </c:pt>
                <c:pt idx="19827" formatCode="General">
                  <c:v>0.40837600000000035</c:v>
                </c:pt>
                <c:pt idx="19828" formatCode="General">
                  <c:v>0.40839700000000001</c:v>
                </c:pt>
                <c:pt idx="19829" formatCode="General">
                  <c:v>0.40841700000000025</c:v>
                </c:pt>
                <c:pt idx="19830" formatCode="General">
                  <c:v>0.40843800000000002</c:v>
                </c:pt>
                <c:pt idx="19831" formatCode="General">
                  <c:v>0.40845800000000027</c:v>
                </c:pt>
                <c:pt idx="19832" formatCode="General">
                  <c:v>0.40847900000000026</c:v>
                </c:pt>
                <c:pt idx="19833" formatCode="General">
                  <c:v>0.4085000000000002</c:v>
                </c:pt>
                <c:pt idx="19834" formatCode="General">
                  <c:v>0.40852000000000027</c:v>
                </c:pt>
                <c:pt idx="19835" formatCode="General">
                  <c:v>0.4085410000000001</c:v>
                </c:pt>
                <c:pt idx="19836" formatCode="General">
                  <c:v>0.40856100000000001</c:v>
                </c:pt>
                <c:pt idx="19837" formatCode="General">
                  <c:v>0.40858200000000022</c:v>
                </c:pt>
                <c:pt idx="19838" formatCode="General">
                  <c:v>0.40860200000000002</c:v>
                </c:pt>
                <c:pt idx="19839" formatCode="General">
                  <c:v>0.40862300000000001</c:v>
                </c:pt>
                <c:pt idx="19840" formatCode="General">
                  <c:v>0.40864300000000003</c:v>
                </c:pt>
                <c:pt idx="19841" formatCode="General">
                  <c:v>0.40866400000000008</c:v>
                </c:pt>
                <c:pt idx="19842" formatCode="General">
                  <c:v>0.40868500000000002</c:v>
                </c:pt>
                <c:pt idx="19843" formatCode="General">
                  <c:v>0.40870600000000001</c:v>
                </c:pt>
                <c:pt idx="19844" formatCode="General">
                  <c:v>0.4087260000000002</c:v>
                </c:pt>
                <c:pt idx="19845" formatCode="General">
                  <c:v>0.408746</c:v>
                </c:pt>
                <c:pt idx="19846" formatCode="General">
                  <c:v>0.4087670000000001</c:v>
                </c:pt>
                <c:pt idx="19847" formatCode="General">
                  <c:v>0.40878800000000021</c:v>
                </c:pt>
                <c:pt idx="19848" formatCode="General">
                  <c:v>0.40880800000000023</c:v>
                </c:pt>
                <c:pt idx="19849" formatCode="General">
                  <c:v>0.40882900000000022</c:v>
                </c:pt>
                <c:pt idx="19850" formatCode="General">
                  <c:v>0.40885000000000027</c:v>
                </c:pt>
                <c:pt idx="19851" formatCode="General">
                  <c:v>0.40887000000000023</c:v>
                </c:pt>
                <c:pt idx="19852" formatCode="General">
                  <c:v>0.408891</c:v>
                </c:pt>
                <c:pt idx="19853" formatCode="General">
                  <c:v>0.40891100000000002</c:v>
                </c:pt>
                <c:pt idx="19854" formatCode="General">
                  <c:v>0.40893200000000002</c:v>
                </c:pt>
                <c:pt idx="19855" formatCode="General">
                  <c:v>0.4089520000000002</c:v>
                </c:pt>
                <c:pt idx="19856" formatCode="General">
                  <c:v>0.40897300000000025</c:v>
                </c:pt>
                <c:pt idx="19857" formatCode="General">
                  <c:v>0.40899400000000002</c:v>
                </c:pt>
                <c:pt idx="19858" formatCode="General">
                  <c:v>0.40901400000000027</c:v>
                </c:pt>
                <c:pt idx="19859" formatCode="General">
                  <c:v>0.40903500000000004</c:v>
                </c:pt>
                <c:pt idx="19860" formatCode="General">
                  <c:v>0.409055</c:v>
                </c:pt>
                <c:pt idx="19861" formatCode="General">
                  <c:v>0.40907600000000022</c:v>
                </c:pt>
                <c:pt idx="19862" formatCode="General">
                  <c:v>0.4090970000000001</c:v>
                </c:pt>
                <c:pt idx="19863" formatCode="General">
                  <c:v>0.4091180000000002</c:v>
                </c:pt>
                <c:pt idx="19864" formatCode="General">
                  <c:v>0.409138</c:v>
                </c:pt>
                <c:pt idx="19865" formatCode="General">
                  <c:v>0.40915900000000011</c:v>
                </c:pt>
                <c:pt idx="19866" formatCode="General">
                  <c:v>0.40917900000000001</c:v>
                </c:pt>
                <c:pt idx="19867" formatCode="General">
                  <c:v>0.40920000000000001</c:v>
                </c:pt>
                <c:pt idx="19868" formatCode="General">
                  <c:v>0.40922000000000008</c:v>
                </c:pt>
                <c:pt idx="19869" formatCode="General">
                  <c:v>0.40924100000000002</c:v>
                </c:pt>
                <c:pt idx="19870" formatCode="General">
                  <c:v>0.4092610000000001</c:v>
                </c:pt>
                <c:pt idx="19871" formatCode="General">
                  <c:v>0.4092820000000002</c:v>
                </c:pt>
                <c:pt idx="19872" formatCode="General">
                  <c:v>0.40930300000000008</c:v>
                </c:pt>
                <c:pt idx="19873" formatCode="General">
                  <c:v>0.40932300000000033</c:v>
                </c:pt>
                <c:pt idx="19874" formatCode="General">
                  <c:v>0.40934400000000026</c:v>
                </c:pt>
                <c:pt idx="19875" formatCode="General">
                  <c:v>0.40936400000000023</c:v>
                </c:pt>
                <c:pt idx="19876" formatCode="General">
                  <c:v>0.40938500000000022</c:v>
                </c:pt>
                <c:pt idx="19877" formatCode="General">
                  <c:v>0.40940500000000002</c:v>
                </c:pt>
                <c:pt idx="19878" formatCode="General">
                  <c:v>0.40942700000000032</c:v>
                </c:pt>
                <c:pt idx="19879" formatCode="General">
                  <c:v>0.40944700000000001</c:v>
                </c:pt>
                <c:pt idx="19880" formatCode="General">
                  <c:v>0.40946800000000022</c:v>
                </c:pt>
                <c:pt idx="19881" formatCode="General">
                  <c:v>0.40948800000000035</c:v>
                </c:pt>
                <c:pt idx="19882" formatCode="General">
                  <c:v>0.40950900000000001</c:v>
                </c:pt>
                <c:pt idx="19883" formatCode="General">
                  <c:v>0.40952900000000025</c:v>
                </c:pt>
                <c:pt idx="19884" formatCode="General">
                  <c:v>0.409549</c:v>
                </c:pt>
                <c:pt idx="19885" formatCode="General">
                  <c:v>0.40957000000000027</c:v>
                </c:pt>
                <c:pt idx="19886" formatCode="General">
                  <c:v>0.40959100000000004</c:v>
                </c:pt>
                <c:pt idx="19887" formatCode="General">
                  <c:v>0.4096120000000002</c:v>
                </c:pt>
                <c:pt idx="19888" formatCode="General">
                  <c:v>0.409632</c:v>
                </c:pt>
                <c:pt idx="19889" formatCode="General">
                  <c:v>0.4096530000000001</c:v>
                </c:pt>
                <c:pt idx="19890" formatCode="General">
                  <c:v>0.40967300000000001</c:v>
                </c:pt>
                <c:pt idx="19891" formatCode="General">
                  <c:v>0.409694</c:v>
                </c:pt>
                <c:pt idx="19892" formatCode="General">
                  <c:v>0.40971400000000002</c:v>
                </c:pt>
                <c:pt idx="19893" formatCode="General">
                  <c:v>0.40973600000000004</c:v>
                </c:pt>
                <c:pt idx="19894" formatCode="General">
                  <c:v>0.40975600000000001</c:v>
                </c:pt>
                <c:pt idx="19895" formatCode="General">
                  <c:v>0.409777</c:v>
                </c:pt>
                <c:pt idx="19896" formatCode="General">
                  <c:v>0.40979700000000002</c:v>
                </c:pt>
                <c:pt idx="19897" formatCode="General">
                  <c:v>0.40981800000000035</c:v>
                </c:pt>
                <c:pt idx="19898" formatCode="General">
                  <c:v>0.4098380000000002</c:v>
                </c:pt>
                <c:pt idx="19899" formatCode="General">
                  <c:v>0.40985900000000008</c:v>
                </c:pt>
                <c:pt idx="19900" formatCode="General">
                  <c:v>0.40988000000000036</c:v>
                </c:pt>
                <c:pt idx="19901" formatCode="General">
                  <c:v>0.40990000000000026</c:v>
                </c:pt>
                <c:pt idx="19902" formatCode="General">
                  <c:v>0.40992100000000026</c:v>
                </c:pt>
                <c:pt idx="19903" formatCode="General">
                  <c:v>0.409941</c:v>
                </c:pt>
                <c:pt idx="19904" formatCode="General">
                  <c:v>0.40996200000000027</c:v>
                </c:pt>
                <c:pt idx="19905" formatCode="General">
                  <c:v>0.40998200000000024</c:v>
                </c:pt>
                <c:pt idx="19906" formatCode="General">
                  <c:v>0.41000300000000001</c:v>
                </c:pt>
                <c:pt idx="19907" formatCode="General">
                  <c:v>0.41002300000000008</c:v>
                </c:pt>
                <c:pt idx="19908" formatCode="General">
                  <c:v>0.41004400000000002</c:v>
                </c:pt>
                <c:pt idx="19909" formatCode="General">
                  <c:v>0.41006500000000001</c:v>
                </c:pt>
                <c:pt idx="19910" formatCode="General">
                  <c:v>0.41008600000000023</c:v>
                </c:pt>
                <c:pt idx="19911" formatCode="General">
                  <c:v>0.41010600000000008</c:v>
                </c:pt>
                <c:pt idx="19912" formatCode="General">
                  <c:v>0.41012600000000027</c:v>
                </c:pt>
                <c:pt idx="19913" formatCode="General">
                  <c:v>0.41014700000000004</c:v>
                </c:pt>
                <c:pt idx="19914" formatCode="General">
                  <c:v>0.4101680000000002</c:v>
                </c:pt>
                <c:pt idx="19915" formatCode="General">
                  <c:v>0.41018900000000008</c:v>
                </c:pt>
                <c:pt idx="19916" formatCode="General">
                  <c:v>0.4102090000000001</c:v>
                </c:pt>
                <c:pt idx="19917" formatCode="General">
                  <c:v>0.41023000000000004</c:v>
                </c:pt>
                <c:pt idx="19918" formatCode="General">
                  <c:v>0.41025</c:v>
                </c:pt>
                <c:pt idx="19919" formatCode="General">
                  <c:v>0.410271</c:v>
                </c:pt>
                <c:pt idx="19920" formatCode="General">
                  <c:v>0.41029100000000002</c:v>
                </c:pt>
                <c:pt idx="19921" formatCode="General">
                  <c:v>0.41031200000000023</c:v>
                </c:pt>
                <c:pt idx="19922" formatCode="General">
                  <c:v>0.410333</c:v>
                </c:pt>
                <c:pt idx="19923" formatCode="General">
                  <c:v>0.41035300000000002</c:v>
                </c:pt>
                <c:pt idx="19924" formatCode="General">
                  <c:v>0.41037400000000035</c:v>
                </c:pt>
                <c:pt idx="19925" formatCode="General">
                  <c:v>0.4103940000000002</c:v>
                </c:pt>
                <c:pt idx="19926" formatCode="General">
                  <c:v>0.41041500000000025</c:v>
                </c:pt>
                <c:pt idx="19927" formatCode="General">
                  <c:v>0.41043500000000011</c:v>
                </c:pt>
                <c:pt idx="19928" formatCode="General">
                  <c:v>0.41045600000000027</c:v>
                </c:pt>
                <c:pt idx="19929" formatCode="General">
                  <c:v>0.41047700000000026</c:v>
                </c:pt>
                <c:pt idx="19930" formatCode="General">
                  <c:v>0.4104980000000002</c:v>
                </c:pt>
                <c:pt idx="19931" formatCode="General">
                  <c:v>0.41051800000000027</c:v>
                </c:pt>
                <c:pt idx="19932" formatCode="General">
                  <c:v>0.4105390000000001</c:v>
                </c:pt>
                <c:pt idx="19933" formatCode="General">
                  <c:v>0.41055900000000001</c:v>
                </c:pt>
                <c:pt idx="19934" formatCode="General">
                  <c:v>0.41058000000000022</c:v>
                </c:pt>
                <c:pt idx="19935" formatCode="General">
                  <c:v>0.41060000000000002</c:v>
                </c:pt>
                <c:pt idx="19936" formatCode="General">
                  <c:v>0.41062100000000001</c:v>
                </c:pt>
                <c:pt idx="19937" formatCode="General">
                  <c:v>0.41064100000000003</c:v>
                </c:pt>
                <c:pt idx="19938" formatCode="General">
                  <c:v>0.41066200000000008</c:v>
                </c:pt>
                <c:pt idx="19939" formatCode="General">
                  <c:v>0.41068300000000002</c:v>
                </c:pt>
                <c:pt idx="19940" formatCode="General">
                  <c:v>0.41070300000000004</c:v>
                </c:pt>
                <c:pt idx="19941" formatCode="General">
                  <c:v>0.4107240000000002</c:v>
                </c:pt>
                <c:pt idx="19942" formatCode="General">
                  <c:v>0.410744</c:v>
                </c:pt>
                <c:pt idx="19943" formatCode="General">
                  <c:v>0.4107650000000001</c:v>
                </c:pt>
                <c:pt idx="19944" formatCode="General">
                  <c:v>0.41078500000000001</c:v>
                </c:pt>
                <c:pt idx="19945" formatCode="General">
                  <c:v>0.41080700000000026</c:v>
                </c:pt>
                <c:pt idx="19946" formatCode="General">
                  <c:v>0.41082700000000022</c:v>
                </c:pt>
                <c:pt idx="19947" formatCode="General">
                  <c:v>0.41084800000000027</c:v>
                </c:pt>
                <c:pt idx="19948" formatCode="General">
                  <c:v>0.41086800000000023</c:v>
                </c:pt>
                <c:pt idx="19949" formatCode="General">
                  <c:v>0.41088900000000023</c:v>
                </c:pt>
                <c:pt idx="19950" formatCode="General">
                  <c:v>0.41090900000000002</c:v>
                </c:pt>
                <c:pt idx="19951" formatCode="General">
                  <c:v>0.41093000000000002</c:v>
                </c:pt>
                <c:pt idx="19952" formatCode="General">
                  <c:v>0.4109500000000002</c:v>
                </c:pt>
                <c:pt idx="19953" formatCode="General">
                  <c:v>0.41097100000000025</c:v>
                </c:pt>
                <c:pt idx="19954" formatCode="General">
                  <c:v>0.41099200000000002</c:v>
                </c:pt>
                <c:pt idx="19955" formatCode="General">
                  <c:v>0.41101200000000027</c:v>
                </c:pt>
                <c:pt idx="19956" formatCode="General">
                  <c:v>0.41103300000000004</c:v>
                </c:pt>
                <c:pt idx="19957" formatCode="General">
                  <c:v>0.411053</c:v>
                </c:pt>
                <c:pt idx="19958" formatCode="General">
                  <c:v>0.41107400000000027</c:v>
                </c:pt>
                <c:pt idx="19959" formatCode="General">
                  <c:v>0.41109400000000001</c:v>
                </c:pt>
                <c:pt idx="19960" formatCode="General">
                  <c:v>0.41111500000000001</c:v>
                </c:pt>
                <c:pt idx="19961" formatCode="General">
                  <c:v>0.411136</c:v>
                </c:pt>
                <c:pt idx="19962" formatCode="General">
                  <c:v>0.41115700000000011</c:v>
                </c:pt>
                <c:pt idx="19963" formatCode="General">
                  <c:v>0.41117700000000001</c:v>
                </c:pt>
                <c:pt idx="19964" formatCode="General">
                  <c:v>0.41119700000000003</c:v>
                </c:pt>
                <c:pt idx="19965" formatCode="General">
                  <c:v>0.41121800000000008</c:v>
                </c:pt>
                <c:pt idx="19966" formatCode="General">
                  <c:v>0.41123900000000002</c:v>
                </c:pt>
                <c:pt idx="19967" formatCode="General">
                  <c:v>0.41126000000000001</c:v>
                </c:pt>
                <c:pt idx="19968" formatCode="General">
                  <c:v>0.4112800000000002</c:v>
                </c:pt>
                <c:pt idx="19969" formatCode="General">
                  <c:v>0.41130100000000008</c:v>
                </c:pt>
                <c:pt idx="19970" formatCode="General">
                  <c:v>0.41132100000000033</c:v>
                </c:pt>
                <c:pt idx="19971" formatCode="General">
                  <c:v>0.41134200000000026</c:v>
                </c:pt>
                <c:pt idx="19972" formatCode="General">
                  <c:v>0.41136200000000023</c:v>
                </c:pt>
                <c:pt idx="19973" formatCode="General">
                  <c:v>0.41138300000000022</c:v>
                </c:pt>
                <c:pt idx="19974" formatCode="General">
                  <c:v>0.41140400000000027</c:v>
                </c:pt>
                <c:pt idx="19975" formatCode="General">
                  <c:v>0.41142400000000023</c:v>
                </c:pt>
                <c:pt idx="19976" formatCode="General">
                  <c:v>0.41144500000000001</c:v>
                </c:pt>
                <c:pt idx="19977" formatCode="General">
                  <c:v>0.41146600000000022</c:v>
                </c:pt>
                <c:pt idx="19978" formatCode="General">
                  <c:v>0.41148600000000035</c:v>
                </c:pt>
                <c:pt idx="19979" formatCode="General">
                  <c:v>0.4115060000000002</c:v>
                </c:pt>
                <c:pt idx="19980" formatCode="General">
                  <c:v>0.41152700000000025</c:v>
                </c:pt>
                <c:pt idx="19981" formatCode="General">
                  <c:v>0.41154800000000002</c:v>
                </c:pt>
                <c:pt idx="19982" formatCode="General">
                  <c:v>0.41156900000000002</c:v>
                </c:pt>
                <c:pt idx="19983" formatCode="General">
                  <c:v>0.41158900000000026</c:v>
                </c:pt>
                <c:pt idx="19984" formatCode="General">
                  <c:v>0.4116100000000002</c:v>
                </c:pt>
                <c:pt idx="19985" formatCode="General">
                  <c:v>0.41163</c:v>
                </c:pt>
                <c:pt idx="19986" formatCode="General">
                  <c:v>0.4116510000000001</c:v>
                </c:pt>
                <c:pt idx="19987" formatCode="General">
                  <c:v>0.41167100000000001</c:v>
                </c:pt>
                <c:pt idx="19988" formatCode="General">
                  <c:v>0.411692</c:v>
                </c:pt>
                <c:pt idx="19989" formatCode="General">
                  <c:v>0.41171200000000002</c:v>
                </c:pt>
                <c:pt idx="19990" formatCode="General">
                  <c:v>0.41173300000000002</c:v>
                </c:pt>
                <c:pt idx="19991" formatCode="General">
                  <c:v>0.41175400000000001</c:v>
                </c:pt>
                <c:pt idx="19992" formatCode="General">
                  <c:v>0.41177400000000008</c:v>
                </c:pt>
                <c:pt idx="19993" formatCode="General">
                  <c:v>0.41179500000000002</c:v>
                </c:pt>
                <c:pt idx="19994" formatCode="General">
                  <c:v>0.41181500000000032</c:v>
                </c:pt>
                <c:pt idx="19995" formatCode="General">
                  <c:v>0.4118360000000002</c:v>
                </c:pt>
                <c:pt idx="19996" formatCode="General">
                  <c:v>0.41185700000000008</c:v>
                </c:pt>
                <c:pt idx="19997" formatCode="General">
                  <c:v>0.41187800000000035</c:v>
                </c:pt>
                <c:pt idx="19998" formatCode="General">
                  <c:v>0.41189800000000026</c:v>
                </c:pt>
                <c:pt idx="19999" formatCode="General">
                  <c:v>0.41191900000000026</c:v>
                </c:pt>
                <c:pt idx="20000" formatCode="General">
                  <c:v>0.411939</c:v>
                </c:pt>
                <c:pt idx="20001" formatCode="General">
                  <c:v>0.41196000000000027</c:v>
                </c:pt>
                <c:pt idx="20002" formatCode="General">
                  <c:v>0.41198000000000023</c:v>
                </c:pt>
                <c:pt idx="20003" formatCode="General">
                  <c:v>0.41200100000000001</c:v>
                </c:pt>
                <c:pt idx="20004" formatCode="General">
                  <c:v>0.41202100000000008</c:v>
                </c:pt>
                <c:pt idx="20005" formatCode="General">
                  <c:v>0.41204200000000002</c:v>
                </c:pt>
                <c:pt idx="20006" formatCode="General">
                  <c:v>0.41206300000000001</c:v>
                </c:pt>
                <c:pt idx="20007" formatCode="General">
                  <c:v>0.41208300000000025</c:v>
                </c:pt>
                <c:pt idx="20008" formatCode="General">
                  <c:v>0.41210400000000008</c:v>
                </c:pt>
                <c:pt idx="20009" formatCode="General">
                  <c:v>0.41212400000000027</c:v>
                </c:pt>
                <c:pt idx="20010" formatCode="General">
                  <c:v>0.41214500000000004</c:v>
                </c:pt>
                <c:pt idx="20011" formatCode="General">
                  <c:v>0.412165</c:v>
                </c:pt>
                <c:pt idx="20012" formatCode="General">
                  <c:v>0.41218700000000008</c:v>
                </c:pt>
                <c:pt idx="20013" formatCode="General">
                  <c:v>0.4122070000000001</c:v>
                </c:pt>
                <c:pt idx="20014" formatCode="General">
                  <c:v>0.41222800000000021</c:v>
                </c:pt>
                <c:pt idx="20015" formatCode="General">
                  <c:v>0.412248</c:v>
                </c:pt>
                <c:pt idx="20016" formatCode="General">
                  <c:v>0.412269</c:v>
                </c:pt>
                <c:pt idx="20017" formatCode="General">
                  <c:v>0.41228900000000002</c:v>
                </c:pt>
                <c:pt idx="20018" formatCode="General">
                  <c:v>0.41231000000000023</c:v>
                </c:pt>
                <c:pt idx="20019" formatCode="General">
                  <c:v>0.41233000000000025</c:v>
                </c:pt>
                <c:pt idx="20020" formatCode="General">
                  <c:v>0.41235100000000002</c:v>
                </c:pt>
                <c:pt idx="20021" formatCode="General">
                  <c:v>0.41237200000000035</c:v>
                </c:pt>
                <c:pt idx="20022" formatCode="General">
                  <c:v>0.4123920000000002</c:v>
                </c:pt>
                <c:pt idx="20023" formatCode="General">
                  <c:v>0.41241300000000025</c:v>
                </c:pt>
                <c:pt idx="20024" formatCode="General">
                  <c:v>0.41243300000000011</c:v>
                </c:pt>
                <c:pt idx="20025" formatCode="General">
                  <c:v>0.41245400000000026</c:v>
                </c:pt>
                <c:pt idx="20026" formatCode="General">
                  <c:v>0.41247500000000026</c:v>
                </c:pt>
                <c:pt idx="20027" formatCode="General">
                  <c:v>0.412495</c:v>
                </c:pt>
                <c:pt idx="20028" formatCode="General">
                  <c:v>0.41251600000000027</c:v>
                </c:pt>
                <c:pt idx="20029" formatCode="General">
                  <c:v>0.4125370000000001</c:v>
                </c:pt>
                <c:pt idx="20030" formatCode="General">
                  <c:v>0.41255700000000001</c:v>
                </c:pt>
                <c:pt idx="20031" formatCode="General">
                  <c:v>0.41257700000000008</c:v>
                </c:pt>
                <c:pt idx="20032" formatCode="General">
                  <c:v>0.41259800000000002</c:v>
                </c:pt>
                <c:pt idx="20033" formatCode="General">
                  <c:v>0.41261800000000021</c:v>
                </c:pt>
                <c:pt idx="20034" formatCode="General">
                  <c:v>0.41264000000000001</c:v>
                </c:pt>
                <c:pt idx="20035" formatCode="General">
                  <c:v>0.41266000000000008</c:v>
                </c:pt>
                <c:pt idx="20036" formatCode="General">
                  <c:v>0.41268100000000002</c:v>
                </c:pt>
                <c:pt idx="20037" formatCode="General">
                  <c:v>0.41270100000000004</c:v>
                </c:pt>
                <c:pt idx="20038" formatCode="General">
                  <c:v>0.4127220000000002</c:v>
                </c:pt>
                <c:pt idx="20039" formatCode="General">
                  <c:v>0.412742</c:v>
                </c:pt>
                <c:pt idx="20040" formatCode="General">
                  <c:v>0.4127630000000001</c:v>
                </c:pt>
                <c:pt idx="20041" formatCode="General">
                  <c:v>0.41278400000000021</c:v>
                </c:pt>
                <c:pt idx="20042" formatCode="General">
                  <c:v>0.41280400000000023</c:v>
                </c:pt>
                <c:pt idx="20043" formatCode="General">
                  <c:v>0.41282500000000022</c:v>
                </c:pt>
                <c:pt idx="20044" formatCode="General">
                  <c:v>0.41284600000000027</c:v>
                </c:pt>
                <c:pt idx="20045" formatCode="General">
                  <c:v>0.41286600000000023</c:v>
                </c:pt>
                <c:pt idx="20046" formatCode="General">
                  <c:v>0.41288600000000036</c:v>
                </c:pt>
                <c:pt idx="20047" formatCode="General">
                  <c:v>0.41290700000000002</c:v>
                </c:pt>
                <c:pt idx="20048" formatCode="General">
                  <c:v>0.41292800000000035</c:v>
                </c:pt>
                <c:pt idx="20049" formatCode="General">
                  <c:v>0.41294900000000001</c:v>
                </c:pt>
                <c:pt idx="20050" formatCode="General">
                  <c:v>0.41296900000000025</c:v>
                </c:pt>
                <c:pt idx="20051" formatCode="General">
                  <c:v>0.41299000000000002</c:v>
                </c:pt>
                <c:pt idx="20052" formatCode="General">
                  <c:v>0.41301000000000027</c:v>
                </c:pt>
                <c:pt idx="20053" formatCode="General">
                  <c:v>0.41303100000000004</c:v>
                </c:pt>
                <c:pt idx="20054" formatCode="General">
                  <c:v>0.413051</c:v>
                </c:pt>
                <c:pt idx="20055" formatCode="General">
                  <c:v>0.41307200000000027</c:v>
                </c:pt>
                <c:pt idx="20056" formatCode="General">
                  <c:v>0.41309200000000001</c:v>
                </c:pt>
                <c:pt idx="20057" formatCode="General">
                  <c:v>0.4131140000000002</c:v>
                </c:pt>
                <c:pt idx="20058" formatCode="General">
                  <c:v>0.413134</c:v>
                </c:pt>
                <c:pt idx="20059" formatCode="General">
                  <c:v>0.41315400000000002</c:v>
                </c:pt>
                <c:pt idx="20060" formatCode="General">
                  <c:v>0.41317500000000001</c:v>
                </c:pt>
                <c:pt idx="20061" formatCode="General">
                  <c:v>0.41319500000000003</c:v>
                </c:pt>
                <c:pt idx="20062" formatCode="General">
                  <c:v>0.41321600000000008</c:v>
                </c:pt>
                <c:pt idx="20063" formatCode="General">
                  <c:v>0.41323700000000002</c:v>
                </c:pt>
                <c:pt idx="20064" formatCode="General">
                  <c:v>0.41325800000000001</c:v>
                </c:pt>
                <c:pt idx="20065" formatCode="General">
                  <c:v>0.4132780000000002</c:v>
                </c:pt>
                <c:pt idx="20066" formatCode="General">
                  <c:v>0.41329900000000003</c:v>
                </c:pt>
                <c:pt idx="20067" formatCode="General">
                  <c:v>0.41331900000000033</c:v>
                </c:pt>
                <c:pt idx="20068" formatCode="General">
                  <c:v>0.41334000000000026</c:v>
                </c:pt>
                <c:pt idx="20069" formatCode="General">
                  <c:v>0.41336000000000023</c:v>
                </c:pt>
                <c:pt idx="20070" formatCode="General">
                  <c:v>0.41338100000000022</c:v>
                </c:pt>
                <c:pt idx="20071" formatCode="General">
                  <c:v>0.41340100000000002</c:v>
                </c:pt>
                <c:pt idx="20072" formatCode="General">
                  <c:v>0.41342200000000023</c:v>
                </c:pt>
                <c:pt idx="20073" formatCode="General">
                  <c:v>0.413443</c:v>
                </c:pt>
                <c:pt idx="20074" formatCode="General">
                  <c:v>0.41346300000000002</c:v>
                </c:pt>
                <c:pt idx="20075" formatCode="General">
                  <c:v>0.41348400000000035</c:v>
                </c:pt>
                <c:pt idx="20076" formatCode="General">
                  <c:v>0.4135040000000002</c:v>
                </c:pt>
                <c:pt idx="20077" formatCode="General">
                  <c:v>0.41352500000000025</c:v>
                </c:pt>
                <c:pt idx="20078" formatCode="General">
                  <c:v>0.41354600000000002</c:v>
                </c:pt>
                <c:pt idx="20079" formatCode="General">
                  <c:v>0.41356600000000027</c:v>
                </c:pt>
                <c:pt idx="20080" formatCode="General">
                  <c:v>0.41358700000000026</c:v>
                </c:pt>
                <c:pt idx="20081" formatCode="General">
                  <c:v>0.4136080000000002</c:v>
                </c:pt>
                <c:pt idx="20082" formatCode="General">
                  <c:v>0.41362800000000022</c:v>
                </c:pt>
                <c:pt idx="20083" formatCode="General">
                  <c:v>0.4136490000000001</c:v>
                </c:pt>
                <c:pt idx="20084" formatCode="General">
                  <c:v>0.41366900000000001</c:v>
                </c:pt>
                <c:pt idx="20085" formatCode="General">
                  <c:v>0.41369</c:v>
                </c:pt>
                <c:pt idx="20086" formatCode="General">
                  <c:v>0.41371000000000002</c:v>
                </c:pt>
                <c:pt idx="20087" formatCode="General">
                  <c:v>0.41373100000000002</c:v>
                </c:pt>
                <c:pt idx="20088" formatCode="General">
                  <c:v>0.41375200000000001</c:v>
                </c:pt>
                <c:pt idx="20089" formatCode="General">
                  <c:v>0.41377200000000008</c:v>
                </c:pt>
                <c:pt idx="20090" formatCode="General">
                  <c:v>0.41379300000000002</c:v>
                </c:pt>
                <c:pt idx="20091" formatCode="General">
                  <c:v>0.41381300000000032</c:v>
                </c:pt>
                <c:pt idx="20092" formatCode="General">
                  <c:v>0.4138340000000002</c:v>
                </c:pt>
                <c:pt idx="20093" formatCode="General">
                  <c:v>0.41385500000000008</c:v>
                </c:pt>
                <c:pt idx="20094" formatCode="General">
                  <c:v>0.41387500000000033</c:v>
                </c:pt>
                <c:pt idx="20095" formatCode="General">
                  <c:v>0.41389600000000026</c:v>
                </c:pt>
                <c:pt idx="20096" formatCode="General">
                  <c:v>0.41391700000000026</c:v>
                </c:pt>
                <c:pt idx="20097" formatCode="General">
                  <c:v>0.413937</c:v>
                </c:pt>
                <c:pt idx="20098" formatCode="General">
                  <c:v>0.41395700000000002</c:v>
                </c:pt>
                <c:pt idx="20099" formatCode="General">
                  <c:v>0.41397800000000023</c:v>
                </c:pt>
                <c:pt idx="20100" formatCode="General">
                  <c:v>0.4139980000000002</c:v>
                </c:pt>
                <c:pt idx="20101" formatCode="General">
                  <c:v>0.41401900000000008</c:v>
                </c:pt>
                <c:pt idx="20102" formatCode="General">
                  <c:v>0.41404000000000002</c:v>
                </c:pt>
                <c:pt idx="20103" formatCode="General">
                  <c:v>0.41406100000000001</c:v>
                </c:pt>
                <c:pt idx="20104" formatCode="General">
                  <c:v>0.41408100000000025</c:v>
                </c:pt>
                <c:pt idx="20105" formatCode="General">
                  <c:v>0.41410200000000008</c:v>
                </c:pt>
                <c:pt idx="20106" formatCode="General">
                  <c:v>0.41412200000000027</c:v>
                </c:pt>
                <c:pt idx="20107" formatCode="General">
                  <c:v>0.41414300000000004</c:v>
                </c:pt>
                <c:pt idx="20108" formatCode="General">
                  <c:v>0.4141640000000002</c:v>
                </c:pt>
                <c:pt idx="20109" formatCode="General">
                  <c:v>0.41418500000000008</c:v>
                </c:pt>
                <c:pt idx="20110" formatCode="General">
                  <c:v>0.4142050000000001</c:v>
                </c:pt>
                <c:pt idx="20111" formatCode="General">
                  <c:v>0.41422600000000021</c:v>
                </c:pt>
                <c:pt idx="20112" formatCode="General">
                  <c:v>0.414246</c:v>
                </c:pt>
                <c:pt idx="20113" formatCode="General">
                  <c:v>0.41426600000000002</c:v>
                </c:pt>
                <c:pt idx="20114" formatCode="General">
                  <c:v>0.41428700000000002</c:v>
                </c:pt>
                <c:pt idx="20115" formatCode="General">
                  <c:v>0.41430800000000023</c:v>
                </c:pt>
                <c:pt idx="20116" formatCode="General">
                  <c:v>0.41432900000000022</c:v>
                </c:pt>
                <c:pt idx="20117" formatCode="General">
                  <c:v>0.41434900000000002</c:v>
                </c:pt>
                <c:pt idx="20118" formatCode="General">
                  <c:v>0.41437000000000035</c:v>
                </c:pt>
                <c:pt idx="20119" formatCode="General">
                  <c:v>0.41439000000000026</c:v>
                </c:pt>
                <c:pt idx="20120" formatCode="General">
                  <c:v>0.41441100000000008</c:v>
                </c:pt>
                <c:pt idx="20121" formatCode="General">
                  <c:v>0.4144310000000001</c:v>
                </c:pt>
                <c:pt idx="20122" formatCode="General">
                  <c:v>0.41445200000000026</c:v>
                </c:pt>
                <c:pt idx="20123" formatCode="General">
                  <c:v>0.41447200000000023</c:v>
                </c:pt>
                <c:pt idx="20124" formatCode="General">
                  <c:v>0.41449400000000008</c:v>
                </c:pt>
                <c:pt idx="20125" formatCode="General">
                  <c:v>0.41451400000000027</c:v>
                </c:pt>
                <c:pt idx="20126" formatCode="General">
                  <c:v>0.41453400000000001</c:v>
                </c:pt>
                <c:pt idx="20127" formatCode="General">
                  <c:v>0.41455500000000001</c:v>
                </c:pt>
                <c:pt idx="20128" formatCode="General">
                  <c:v>0.41457500000000008</c:v>
                </c:pt>
                <c:pt idx="20129" formatCode="General">
                  <c:v>0.41459600000000002</c:v>
                </c:pt>
                <c:pt idx="20130" formatCode="General">
                  <c:v>0.41461700000000001</c:v>
                </c:pt>
                <c:pt idx="20131" formatCode="General">
                  <c:v>0.41463800000000001</c:v>
                </c:pt>
                <c:pt idx="20132" formatCode="General">
                  <c:v>0.41465800000000008</c:v>
                </c:pt>
                <c:pt idx="20133" formatCode="General">
                  <c:v>0.41467900000000002</c:v>
                </c:pt>
                <c:pt idx="20134" formatCode="General">
                  <c:v>0.41469900000000004</c:v>
                </c:pt>
                <c:pt idx="20135" formatCode="General">
                  <c:v>0.4147200000000002</c:v>
                </c:pt>
                <c:pt idx="20136" formatCode="General">
                  <c:v>0.41474</c:v>
                </c:pt>
                <c:pt idx="20137" formatCode="General">
                  <c:v>0.4147610000000001</c:v>
                </c:pt>
                <c:pt idx="20138" formatCode="General">
                  <c:v>0.41478100000000001</c:v>
                </c:pt>
                <c:pt idx="20139" formatCode="General">
                  <c:v>0.41480200000000023</c:v>
                </c:pt>
                <c:pt idx="20140" formatCode="General">
                  <c:v>0.41482300000000022</c:v>
                </c:pt>
                <c:pt idx="20141" formatCode="General">
                  <c:v>0.41484300000000002</c:v>
                </c:pt>
                <c:pt idx="20142" formatCode="General">
                  <c:v>0.41486400000000023</c:v>
                </c:pt>
                <c:pt idx="20143" formatCode="General">
                  <c:v>0.41488400000000036</c:v>
                </c:pt>
                <c:pt idx="20144" formatCode="General">
                  <c:v>0.41490500000000002</c:v>
                </c:pt>
                <c:pt idx="20145" formatCode="General">
                  <c:v>0.41492600000000035</c:v>
                </c:pt>
                <c:pt idx="20146" formatCode="General">
                  <c:v>0.4149460000000002</c:v>
                </c:pt>
                <c:pt idx="20147" formatCode="General">
                  <c:v>0.41496700000000025</c:v>
                </c:pt>
                <c:pt idx="20148" formatCode="General">
                  <c:v>0.41498800000000036</c:v>
                </c:pt>
                <c:pt idx="20149" formatCode="General">
                  <c:v>0.41500800000000027</c:v>
                </c:pt>
                <c:pt idx="20150" formatCode="General">
                  <c:v>0.41502900000000026</c:v>
                </c:pt>
                <c:pt idx="20151" formatCode="General">
                  <c:v>0.415049</c:v>
                </c:pt>
                <c:pt idx="20152" formatCode="General">
                  <c:v>0.41507000000000027</c:v>
                </c:pt>
                <c:pt idx="20153" formatCode="General">
                  <c:v>0.41509000000000001</c:v>
                </c:pt>
                <c:pt idx="20154" formatCode="General">
                  <c:v>0.41511100000000001</c:v>
                </c:pt>
                <c:pt idx="20155" formatCode="General">
                  <c:v>0.415132</c:v>
                </c:pt>
                <c:pt idx="20156" formatCode="General">
                  <c:v>0.41515200000000002</c:v>
                </c:pt>
                <c:pt idx="20157" formatCode="General">
                  <c:v>0.41517300000000001</c:v>
                </c:pt>
                <c:pt idx="20158" formatCode="General">
                  <c:v>0.41519300000000003</c:v>
                </c:pt>
                <c:pt idx="20159" formatCode="General">
                  <c:v>0.41521400000000008</c:v>
                </c:pt>
                <c:pt idx="20160" formatCode="General">
                  <c:v>0.41523500000000002</c:v>
                </c:pt>
                <c:pt idx="20161" formatCode="General">
                  <c:v>0.41525600000000001</c:v>
                </c:pt>
                <c:pt idx="20162" formatCode="General">
                  <c:v>0.4152760000000002</c:v>
                </c:pt>
                <c:pt idx="20163" formatCode="General">
                  <c:v>0.41529700000000003</c:v>
                </c:pt>
                <c:pt idx="20164" formatCode="General">
                  <c:v>0.41531700000000032</c:v>
                </c:pt>
                <c:pt idx="20165" formatCode="General">
                  <c:v>0.41533700000000001</c:v>
                </c:pt>
                <c:pt idx="20166" formatCode="General">
                  <c:v>0.41535800000000023</c:v>
                </c:pt>
                <c:pt idx="20167" formatCode="General">
                  <c:v>0.41537800000000036</c:v>
                </c:pt>
                <c:pt idx="20168" formatCode="General">
                  <c:v>0.41539900000000002</c:v>
                </c:pt>
                <c:pt idx="20169" formatCode="General">
                  <c:v>0.41542000000000023</c:v>
                </c:pt>
                <c:pt idx="20170" formatCode="General">
                  <c:v>0.415441</c:v>
                </c:pt>
                <c:pt idx="20171" formatCode="General">
                  <c:v>0.41546100000000002</c:v>
                </c:pt>
                <c:pt idx="20172" formatCode="General">
                  <c:v>0.41548200000000035</c:v>
                </c:pt>
                <c:pt idx="20173" formatCode="General">
                  <c:v>0.4155020000000002</c:v>
                </c:pt>
                <c:pt idx="20174" formatCode="General">
                  <c:v>0.41552300000000025</c:v>
                </c:pt>
                <c:pt idx="20175" formatCode="General">
                  <c:v>0.415543</c:v>
                </c:pt>
                <c:pt idx="20176" formatCode="General">
                  <c:v>0.41556500000000002</c:v>
                </c:pt>
                <c:pt idx="20177" formatCode="General">
                  <c:v>0.41558500000000026</c:v>
                </c:pt>
                <c:pt idx="20178" formatCode="General">
                  <c:v>0.415605</c:v>
                </c:pt>
                <c:pt idx="20179" formatCode="General">
                  <c:v>0.41562600000000022</c:v>
                </c:pt>
                <c:pt idx="20180" formatCode="General">
                  <c:v>0.41564600000000002</c:v>
                </c:pt>
                <c:pt idx="20181" formatCode="General">
                  <c:v>0.41566700000000001</c:v>
                </c:pt>
                <c:pt idx="20182" formatCode="General">
                  <c:v>0.41568700000000008</c:v>
                </c:pt>
                <c:pt idx="20183" formatCode="General">
                  <c:v>0.415709</c:v>
                </c:pt>
                <c:pt idx="20184" formatCode="General">
                  <c:v>0.41572900000000002</c:v>
                </c:pt>
                <c:pt idx="20185" formatCode="General">
                  <c:v>0.41575000000000001</c:v>
                </c:pt>
                <c:pt idx="20186" formatCode="General">
                  <c:v>0.41577000000000008</c:v>
                </c:pt>
                <c:pt idx="20187" formatCode="General">
                  <c:v>0.41579100000000002</c:v>
                </c:pt>
                <c:pt idx="20188" formatCode="General">
                  <c:v>0.41581100000000032</c:v>
                </c:pt>
                <c:pt idx="20189" formatCode="General">
                  <c:v>0.4158320000000002</c:v>
                </c:pt>
                <c:pt idx="20190" formatCode="General">
                  <c:v>0.41585200000000022</c:v>
                </c:pt>
                <c:pt idx="20191" formatCode="General">
                  <c:v>0.41587300000000033</c:v>
                </c:pt>
                <c:pt idx="20192" formatCode="General">
                  <c:v>0.41589400000000026</c:v>
                </c:pt>
                <c:pt idx="20193" formatCode="General">
                  <c:v>0.41591400000000023</c:v>
                </c:pt>
                <c:pt idx="20194" formatCode="General">
                  <c:v>0.415935</c:v>
                </c:pt>
                <c:pt idx="20195" formatCode="General">
                  <c:v>0.41595500000000002</c:v>
                </c:pt>
                <c:pt idx="20196" formatCode="General">
                  <c:v>0.41597600000000023</c:v>
                </c:pt>
                <c:pt idx="20197" formatCode="General">
                  <c:v>0.41599700000000001</c:v>
                </c:pt>
                <c:pt idx="20198" formatCode="General">
                  <c:v>0.41601800000000022</c:v>
                </c:pt>
                <c:pt idx="20199" formatCode="General">
                  <c:v>0.41603800000000002</c:v>
                </c:pt>
                <c:pt idx="20200" formatCode="General">
                  <c:v>0.41605900000000001</c:v>
                </c:pt>
                <c:pt idx="20201" formatCode="General">
                  <c:v>0.41607900000000025</c:v>
                </c:pt>
                <c:pt idx="20202" formatCode="General">
                  <c:v>0.41610000000000008</c:v>
                </c:pt>
                <c:pt idx="20203" formatCode="General">
                  <c:v>0.41612000000000027</c:v>
                </c:pt>
                <c:pt idx="20204" formatCode="General">
                  <c:v>0.41614100000000004</c:v>
                </c:pt>
                <c:pt idx="20205" formatCode="General">
                  <c:v>0.416161</c:v>
                </c:pt>
                <c:pt idx="20206" formatCode="General">
                  <c:v>0.41618200000000022</c:v>
                </c:pt>
                <c:pt idx="20207" formatCode="General">
                  <c:v>0.4162030000000001</c:v>
                </c:pt>
                <c:pt idx="20208" formatCode="General">
                  <c:v>0.41622300000000001</c:v>
                </c:pt>
                <c:pt idx="20209" formatCode="General">
                  <c:v>0.416244</c:v>
                </c:pt>
                <c:pt idx="20210" formatCode="General">
                  <c:v>0.41626400000000002</c:v>
                </c:pt>
                <c:pt idx="20211" formatCode="General">
                  <c:v>0.41628500000000002</c:v>
                </c:pt>
                <c:pt idx="20212" formatCode="General">
                  <c:v>0.41630600000000023</c:v>
                </c:pt>
                <c:pt idx="20213" formatCode="General">
                  <c:v>0.41632700000000022</c:v>
                </c:pt>
                <c:pt idx="20214" formatCode="General">
                  <c:v>0.41634700000000002</c:v>
                </c:pt>
                <c:pt idx="20215" formatCode="General">
                  <c:v>0.41636800000000035</c:v>
                </c:pt>
                <c:pt idx="20216" formatCode="General">
                  <c:v>0.41638800000000037</c:v>
                </c:pt>
                <c:pt idx="20217" formatCode="General">
                  <c:v>0.41640900000000008</c:v>
                </c:pt>
                <c:pt idx="20218" formatCode="General">
                  <c:v>0.41642900000000033</c:v>
                </c:pt>
                <c:pt idx="20219" formatCode="General">
                  <c:v>0.41644900000000001</c:v>
                </c:pt>
                <c:pt idx="20220" formatCode="General">
                  <c:v>0.41647000000000023</c:v>
                </c:pt>
                <c:pt idx="20221" formatCode="General">
                  <c:v>0.416491</c:v>
                </c:pt>
                <c:pt idx="20222" formatCode="General">
                  <c:v>0.41651200000000027</c:v>
                </c:pt>
                <c:pt idx="20223" formatCode="General">
                  <c:v>0.41653200000000001</c:v>
                </c:pt>
                <c:pt idx="20224" formatCode="General">
                  <c:v>0.41655300000000001</c:v>
                </c:pt>
                <c:pt idx="20225" formatCode="General">
                  <c:v>0.41657300000000008</c:v>
                </c:pt>
                <c:pt idx="20226" formatCode="General">
                  <c:v>0.41659400000000002</c:v>
                </c:pt>
                <c:pt idx="20227" formatCode="General">
                  <c:v>0.41661500000000001</c:v>
                </c:pt>
                <c:pt idx="20228" formatCode="General">
                  <c:v>0.41663600000000001</c:v>
                </c:pt>
                <c:pt idx="20229" formatCode="General">
                  <c:v>0.41665600000000008</c:v>
                </c:pt>
                <c:pt idx="20230" formatCode="General">
                  <c:v>0.41667700000000002</c:v>
                </c:pt>
                <c:pt idx="20231" formatCode="General">
                  <c:v>0.41669700000000004</c:v>
                </c:pt>
                <c:pt idx="20232" formatCode="General">
                  <c:v>0.416717</c:v>
                </c:pt>
                <c:pt idx="20233" formatCode="General">
                  <c:v>0.416738</c:v>
                </c:pt>
                <c:pt idx="20234" formatCode="General">
                  <c:v>0.41675800000000002</c:v>
                </c:pt>
                <c:pt idx="20235" formatCode="General">
                  <c:v>0.41677900000000001</c:v>
                </c:pt>
                <c:pt idx="20236" formatCode="General">
                  <c:v>0.41680000000000023</c:v>
                </c:pt>
                <c:pt idx="20237" formatCode="General">
                  <c:v>0.41682100000000022</c:v>
                </c:pt>
                <c:pt idx="20238" formatCode="General">
                  <c:v>0.41684100000000002</c:v>
                </c:pt>
                <c:pt idx="20239" formatCode="General">
                  <c:v>0.41686200000000023</c:v>
                </c:pt>
                <c:pt idx="20240" formatCode="General">
                  <c:v>0.41688200000000036</c:v>
                </c:pt>
                <c:pt idx="20241" formatCode="General">
                  <c:v>0.41690300000000002</c:v>
                </c:pt>
                <c:pt idx="20242" formatCode="General">
                  <c:v>0.41692300000000032</c:v>
                </c:pt>
                <c:pt idx="20243" formatCode="General">
                  <c:v>0.41694500000000001</c:v>
                </c:pt>
                <c:pt idx="20244" formatCode="General">
                  <c:v>0.41696500000000025</c:v>
                </c:pt>
                <c:pt idx="20245" formatCode="General">
                  <c:v>0.41698500000000033</c:v>
                </c:pt>
                <c:pt idx="20246" formatCode="General">
                  <c:v>0.41700600000000027</c:v>
                </c:pt>
                <c:pt idx="20247" formatCode="General">
                  <c:v>0.41702600000000023</c:v>
                </c:pt>
                <c:pt idx="20248" formatCode="General">
                  <c:v>0.417047</c:v>
                </c:pt>
                <c:pt idx="20249" formatCode="General">
                  <c:v>0.41706700000000002</c:v>
                </c:pt>
                <c:pt idx="20250" formatCode="General">
                  <c:v>0.41708800000000035</c:v>
                </c:pt>
                <c:pt idx="20251" formatCode="General">
                  <c:v>0.41710900000000001</c:v>
                </c:pt>
                <c:pt idx="20252" formatCode="General">
                  <c:v>0.41713</c:v>
                </c:pt>
                <c:pt idx="20253" formatCode="General">
                  <c:v>0.41715000000000002</c:v>
                </c:pt>
                <c:pt idx="20254" formatCode="General">
                  <c:v>0.41717100000000001</c:v>
                </c:pt>
                <c:pt idx="20255" formatCode="General">
                  <c:v>0.41719100000000003</c:v>
                </c:pt>
                <c:pt idx="20256" formatCode="General">
                  <c:v>0.41721200000000008</c:v>
                </c:pt>
                <c:pt idx="20257" formatCode="General">
                  <c:v>0.41723300000000002</c:v>
                </c:pt>
                <c:pt idx="20258" formatCode="General">
                  <c:v>0.4172530000000001</c:v>
                </c:pt>
                <c:pt idx="20259" formatCode="General">
                  <c:v>0.4172740000000002</c:v>
                </c:pt>
                <c:pt idx="20260" formatCode="General">
                  <c:v>0.417294</c:v>
                </c:pt>
                <c:pt idx="20261" formatCode="General">
                  <c:v>0.41731500000000032</c:v>
                </c:pt>
                <c:pt idx="20262" formatCode="General">
                  <c:v>0.41733500000000001</c:v>
                </c:pt>
                <c:pt idx="20263" formatCode="General">
                  <c:v>0.41735600000000023</c:v>
                </c:pt>
                <c:pt idx="20264" formatCode="General">
                  <c:v>0.41737700000000022</c:v>
                </c:pt>
                <c:pt idx="20265" formatCode="General">
                  <c:v>0.41739800000000027</c:v>
                </c:pt>
                <c:pt idx="20266" formatCode="General">
                  <c:v>0.41741800000000023</c:v>
                </c:pt>
                <c:pt idx="20267" formatCode="General">
                  <c:v>0.417439</c:v>
                </c:pt>
                <c:pt idx="20268" formatCode="General">
                  <c:v>0.41745900000000002</c:v>
                </c:pt>
                <c:pt idx="20269" formatCode="General">
                  <c:v>0.41748000000000035</c:v>
                </c:pt>
                <c:pt idx="20270" formatCode="General">
                  <c:v>0.4175000000000002</c:v>
                </c:pt>
                <c:pt idx="20271" formatCode="General">
                  <c:v>0.41752100000000025</c:v>
                </c:pt>
                <c:pt idx="20272" formatCode="General">
                  <c:v>0.41754200000000002</c:v>
                </c:pt>
                <c:pt idx="20273" formatCode="General">
                  <c:v>0.41756200000000027</c:v>
                </c:pt>
                <c:pt idx="20274" formatCode="General">
                  <c:v>0.41758300000000026</c:v>
                </c:pt>
                <c:pt idx="20275" formatCode="General">
                  <c:v>0.417603</c:v>
                </c:pt>
                <c:pt idx="20276" formatCode="General">
                  <c:v>0.41762400000000022</c:v>
                </c:pt>
                <c:pt idx="20277" formatCode="General">
                  <c:v>0.41764400000000002</c:v>
                </c:pt>
                <c:pt idx="20278" formatCode="General">
                  <c:v>0.41766500000000001</c:v>
                </c:pt>
                <c:pt idx="20279" formatCode="General">
                  <c:v>0.41768600000000022</c:v>
                </c:pt>
                <c:pt idx="20280" formatCode="General">
                  <c:v>0.41770700000000011</c:v>
                </c:pt>
                <c:pt idx="20281" formatCode="General">
                  <c:v>0.41772700000000001</c:v>
                </c:pt>
                <c:pt idx="20282" formatCode="General">
                  <c:v>0.41774800000000001</c:v>
                </c:pt>
                <c:pt idx="20283" formatCode="General">
                  <c:v>0.41776800000000008</c:v>
                </c:pt>
                <c:pt idx="20284" formatCode="General">
                  <c:v>0.41778900000000002</c:v>
                </c:pt>
                <c:pt idx="20285" formatCode="General">
                  <c:v>0.41780900000000032</c:v>
                </c:pt>
                <c:pt idx="20286" formatCode="General">
                  <c:v>0.41782900000000023</c:v>
                </c:pt>
                <c:pt idx="20287" formatCode="General">
                  <c:v>0.41785000000000022</c:v>
                </c:pt>
                <c:pt idx="20288" formatCode="General">
                  <c:v>0.41787100000000033</c:v>
                </c:pt>
                <c:pt idx="20289" formatCode="General">
                  <c:v>0.41789200000000026</c:v>
                </c:pt>
                <c:pt idx="20290" formatCode="General">
                  <c:v>0.41791200000000023</c:v>
                </c:pt>
                <c:pt idx="20291" formatCode="General">
                  <c:v>0.417933</c:v>
                </c:pt>
                <c:pt idx="20292" formatCode="General">
                  <c:v>0.41795300000000002</c:v>
                </c:pt>
                <c:pt idx="20293" formatCode="General">
                  <c:v>0.41797400000000023</c:v>
                </c:pt>
                <c:pt idx="20294" formatCode="General">
                  <c:v>0.4179940000000002</c:v>
                </c:pt>
                <c:pt idx="20295" formatCode="General">
                  <c:v>0.41801600000000022</c:v>
                </c:pt>
                <c:pt idx="20296" formatCode="General">
                  <c:v>0.41803600000000002</c:v>
                </c:pt>
                <c:pt idx="20297" formatCode="General">
                  <c:v>0.41805700000000001</c:v>
                </c:pt>
                <c:pt idx="20298" formatCode="General">
                  <c:v>0.41807700000000025</c:v>
                </c:pt>
                <c:pt idx="20299" formatCode="General">
                  <c:v>0.418097</c:v>
                </c:pt>
                <c:pt idx="20300" formatCode="General">
                  <c:v>0.41811800000000027</c:v>
                </c:pt>
                <c:pt idx="20301" formatCode="General">
                  <c:v>0.41813800000000001</c:v>
                </c:pt>
                <c:pt idx="20302" formatCode="General">
                  <c:v>0.418159</c:v>
                </c:pt>
                <c:pt idx="20303" formatCode="General">
                  <c:v>0.41818000000000022</c:v>
                </c:pt>
                <c:pt idx="20304" formatCode="General">
                  <c:v>0.4182010000000001</c:v>
                </c:pt>
                <c:pt idx="20305" formatCode="General">
                  <c:v>0.41822100000000001</c:v>
                </c:pt>
                <c:pt idx="20306" formatCode="General">
                  <c:v>0.418242</c:v>
                </c:pt>
                <c:pt idx="20307" formatCode="General">
                  <c:v>0.41826200000000002</c:v>
                </c:pt>
                <c:pt idx="20308" formatCode="General">
                  <c:v>0.41828300000000002</c:v>
                </c:pt>
                <c:pt idx="20309" formatCode="General">
                  <c:v>0.41830400000000023</c:v>
                </c:pt>
                <c:pt idx="20310" formatCode="General">
                  <c:v>0.41832500000000022</c:v>
                </c:pt>
                <c:pt idx="20311" formatCode="General">
                  <c:v>0.41834500000000002</c:v>
                </c:pt>
                <c:pt idx="20312" formatCode="General">
                  <c:v>0.41836500000000032</c:v>
                </c:pt>
                <c:pt idx="20313" formatCode="General">
                  <c:v>0.41838600000000037</c:v>
                </c:pt>
                <c:pt idx="20314" formatCode="General">
                  <c:v>0.41840600000000022</c:v>
                </c:pt>
                <c:pt idx="20315" formatCode="General">
                  <c:v>0.41842700000000033</c:v>
                </c:pt>
                <c:pt idx="20316" formatCode="General">
                  <c:v>0.41844700000000001</c:v>
                </c:pt>
                <c:pt idx="20317" formatCode="General">
                  <c:v>0.41846800000000023</c:v>
                </c:pt>
                <c:pt idx="20318" formatCode="General">
                  <c:v>0.41848900000000022</c:v>
                </c:pt>
                <c:pt idx="20319" formatCode="General">
                  <c:v>0.41851000000000027</c:v>
                </c:pt>
                <c:pt idx="20320" formatCode="General">
                  <c:v>0.41853000000000001</c:v>
                </c:pt>
                <c:pt idx="20321" formatCode="General">
                  <c:v>0.41855100000000001</c:v>
                </c:pt>
                <c:pt idx="20322" formatCode="General">
                  <c:v>0.41857100000000008</c:v>
                </c:pt>
                <c:pt idx="20323" formatCode="General">
                  <c:v>0.41859200000000002</c:v>
                </c:pt>
                <c:pt idx="20324" formatCode="General">
                  <c:v>0.41861300000000001</c:v>
                </c:pt>
                <c:pt idx="20325" formatCode="General">
                  <c:v>0.41863300000000003</c:v>
                </c:pt>
                <c:pt idx="20326" formatCode="General">
                  <c:v>0.41865400000000008</c:v>
                </c:pt>
                <c:pt idx="20327" formatCode="General">
                  <c:v>0.41867400000000027</c:v>
                </c:pt>
                <c:pt idx="20328" formatCode="General">
                  <c:v>0.41869500000000004</c:v>
                </c:pt>
                <c:pt idx="20329" formatCode="General">
                  <c:v>0.418715</c:v>
                </c:pt>
                <c:pt idx="20330" formatCode="General">
                  <c:v>0.418736</c:v>
                </c:pt>
                <c:pt idx="20331" formatCode="General">
                  <c:v>0.4187570000000001</c:v>
                </c:pt>
                <c:pt idx="20332" formatCode="General">
                  <c:v>0.41877800000000021</c:v>
                </c:pt>
                <c:pt idx="20333" formatCode="General">
                  <c:v>0.418798</c:v>
                </c:pt>
                <c:pt idx="20334" formatCode="General">
                  <c:v>0.41881900000000022</c:v>
                </c:pt>
                <c:pt idx="20335" formatCode="General">
                  <c:v>0.41883900000000002</c:v>
                </c:pt>
                <c:pt idx="20336" formatCode="General">
                  <c:v>0.41886000000000023</c:v>
                </c:pt>
                <c:pt idx="20337" formatCode="General">
                  <c:v>0.41888000000000036</c:v>
                </c:pt>
                <c:pt idx="20338" formatCode="General">
                  <c:v>0.41890100000000002</c:v>
                </c:pt>
                <c:pt idx="20339" formatCode="General">
                  <c:v>0.41892200000000035</c:v>
                </c:pt>
                <c:pt idx="20340" formatCode="General">
                  <c:v>0.4189420000000002</c:v>
                </c:pt>
                <c:pt idx="20341" formatCode="General">
                  <c:v>0.41896300000000025</c:v>
                </c:pt>
                <c:pt idx="20342" formatCode="General">
                  <c:v>0.41898300000000033</c:v>
                </c:pt>
                <c:pt idx="20343" formatCode="General">
                  <c:v>0.41900400000000027</c:v>
                </c:pt>
                <c:pt idx="20344" formatCode="General">
                  <c:v>0.41902400000000023</c:v>
                </c:pt>
                <c:pt idx="20345" formatCode="General">
                  <c:v>0.419045</c:v>
                </c:pt>
                <c:pt idx="20346" formatCode="General">
                  <c:v>0.41906600000000027</c:v>
                </c:pt>
                <c:pt idx="20347" formatCode="General">
                  <c:v>0.41908700000000032</c:v>
                </c:pt>
                <c:pt idx="20348" formatCode="General">
                  <c:v>0.41910700000000001</c:v>
                </c:pt>
                <c:pt idx="20349" formatCode="General">
                  <c:v>0.41912800000000022</c:v>
                </c:pt>
                <c:pt idx="20350" formatCode="General">
                  <c:v>0.41914800000000002</c:v>
                </c:pt>
                <c:pt idx="20351" formatCode="General">
                  <c:v>0.41916900000000001</c:v>
                </c:pt>
                <c:pt idx="20352" formatCode="General">
                  <c:v>0.41918900000000026</c:v>
                </c:pt>
                <c:pt idx="20353" formatCode="General">
                  <c:v>0.419209</c:v>
                </c:pt>
                <c:pt idx="20354" formatCode="General">
                  <c:v>0.4192300000000001</c:v>
                </c:pt>
                <c:pt idx="20355" formatCode="General">
                  <c:v>0.41925100000000004</c:v>
                </c:pt>
                <c:pt idx="20356" formatCode="General">
                  <c:v>0.4192720000000002</c:v>
                </c:pt>
                <c:pt idx="20357" formatCode="General">
                  <c:v>0.419292</c:v>
                </c:pt>
                <c:pt idx="20358" formatCode="General">
                  <c:v>0.41931300000000032</c:v>
                </c:pt>
                <c:pt idx="20359" formatCode="General">
                  <c:v>0.41933300000000001</c:v>
                </c:pt>
                <c:pt idx="20360" formatCode="General">
                  <c:v>0.41935400000000023</c:v>
                </c:pt>
                <c:pt idx="20361" formatCode="General">
                  <c:v>0.41937500000000022</c:v>
                </c:pt>
                <c:pt idx="20362" formatCode="General">
                  <c:v>0.41939600000000027</c:v>
                </c:pt>
                <c:pt idx="20363" formatCode="General">
                  <c:v>0.41941600000000023</c:v>
                </c:pt>
                <c:pt idx="20364" formatCode="General">
                  <c:v>0.419437</c:v>
                </c:pt>
                <c:pt idx="20365" formatCode="General">
                  <c:v>0.41945700000000002</c:v>
                </c:pt>
                <c:pt idx="20366" formatCode="General">
                  <c:v>0.41947800000000035</c:v>
                </c:pt>
                <c:pt idx="20367" formatCode="General">
                  <c:v>0.4194980000000002</c:v>
                </c:pt>
                <c:pt idx="20368" formatCode="General">
                  <c:v>0.41951900000000025</c:v>
                </c:pt>
                <c:pt idx="20369" formatCode="General">
                  <c:v>0.419539</c:v>
                </c:pt>
                <c:pt idx="20370" formatCode="General">
                  <c:v>0.41956000000000027</c:v>
                </c:pt>
                <c:pt idx="20371" formatCode="General">
                  <c:v>0.41958100000000026</c:v>
                </c:pt>
                <c:pt idx="20372" formatCode="General">
                  <c:v>0.419601</c:v>
                </c:pt>
                <c:pt idx="20373" formatCode="General">
                  <c:v>0.41962200000000022</c:v>
                </c:pt>
                <c:pt idx="20374" formatCode="General">
                  <c:v>0.41964200000000002</c:v>
                </c:pt>
                <c:pt idx="20375" formatCode="General">
                  <c:v>0.41966300000000001</c:v>
                </c:pt>
                <c:pt idx="20376" formatCode="General">
                  <c:v>0.41968400000000022</c:v>
                </c:pt>
                <c:pt idx="20377" formatCode="General">
                  <c:v>0.41970400000000002</c:v>
                </c:pt>
                <c:pt idx="20378" formatCode="General">
                  <c:v>0.41972500000000001</c:v>
                </c:pt>
                <c:pt idx="20379" formatCode="General">
                  <c:v>0.41974500000000003</c:v>
                </c:pt>
                <c:pt idx="20380" formatCode="General">
                  <c:v>0.41976600000000008</c:v>
                </c:pt>
                <c:pt idx="20381" formatCode="General">
                  <c:v>0.41978600000000027</c:v>
                </c:pt>
                <c:pt idx="20382" formatCode="General">
                  <c:v>0.41980700000000032</c:v>
                </c:pt>
                <c:pt idx="20383" formatCode="General">
                  <c:v>0.41982700000000023</c:v>
                </c:pt>
                <c:pt idx="20384" formatCode="General">
                  <c:v>0.41984800000000022</c:v>
                </c:pt>
                <c:pt idx="20385" formatCode="General">
                  <c:v>0.41986900000000033</c:v>
                </c:pt>
                <c:pt idx="20386" formatCode="General">
                  <c:v>0.41989000000000032</c:v>
                </c:pt>
                <c:pt idx="20387" formatCode="General">
                  <c:v>0.41991000000000023</c:v>
                </c:pt>
                <c:pt idx="20388" formatCode="General">
                  <c:v>0.419931</c:v>
                </c:pt>
                <c:pt idx="20389" formatCode="General">
                  <c:v>0.41995100000000002</c:v>
                </c:pt>
                <c:pt idx="20390" formatCode="General">
                  <c:v>0.41997200000000023</c:v>
                </c:pt>
                <c:pt idx="20391" formatCode="General">
                  <c:v>0.41999300000000001</c:v>
                </c:pt>
                <c:pt idx="20392" formatCode="General">
                  <c:v>0.42001300000000008</c:v>
                </c:pt>
                <c:pt idx="20393" formatCode="General">
                  <c:v>0.42003400000000002</c:v>
                </c:pt>
                <c:pt idx="20394" formatCode="General">
                  <c:v>0.4200540000000002</c:v>
                </c:pt>
                <c:pt idx="20395" formatCode="General">
                  <c:v>0.42007500000000025</c:v>
                </c:pt>
                <c:pt idx="20396" formatCode="General">
                  <c:v>0.420095</c:v>
                </c:pt>
                <c:pt idx="20397" formatCode="General">
                  <c:v>0.42011600000000027</c:v>
                </c:pt>
                <c:pt idx="20398" formatCode="General">
                  <c:v>0.42013600000000001</c:v>
                </c:pt>
                <c:pt idx="20399" formatCode="General">
                  <c:v>0.4201580000000002</c:v>
                </c:pt>
                <c:pt idx="20400" formatCode="General">
                  <c:v>0.42017800000000022</c:v>
                </c:pt>
                <c:pt idx="20401" formatCode="General">
                  <c:v>0.4201990000000001</c:v>
                </c:pt>
                <c:pt idx="20402" formatCode="General">
                  <c:v>0.42021900000000001</c:v>
                </c:pt>
                <c:pt idx="20403" formatCode="General">
                  <c:v>0.42024</c:v>
                </c:pt>
                <c:pt idx="20404" formatCode="General">
                  <c:v>0.42026000000000002</c:v>
                </c:pt>
                <c:pt idx="20405" formatCode="General">
                  <c:v>0.42028100000000002</c:v>
                </c:pt>
                <c:pt idx="20406" formatCode="General">
                  <c:v>0.42030100000000026</c:v>
                </c:pt>
                <c:pt idx="20407" formatCode="General">
                  <c:v>0.42032200000000036</c:v>
                </c:pt>
                <c:pt idx="20408" formatCode="General">
                  <c:v>0.42034300000000002</c:v>
                </c:pt>
                <c:pt idx="20409" formatCode="General">
                  <c:v>0.42036300000000032</c:v>
                </c:pt>
                <c:pt idx="20410" formatCode="General">
                  <c:v>0.42038400000000037</c:v>
                </c:pt>
                <c:pt idx="20411" formatCode="General">
                  <c:v>0.42040400000000022</c:v>
                </c:pt>
                <c:pt idx="20412" formatCode="General">
                  <c:v>0.42042500000000033</c:v>
                </c:pt>
                <c:pt idx="20413" formatCode="General">
                  <c:v>0.42044600000000026</c:v>
                </c:pt>
                <c:pt idx="20414" formatCode="General">
                  <c:v>0.42046700000000026</c:v>
                </c:pt>
                <c:pt idx="20415" formatCode="General">
                  <c:v>0.42048700000000022</c:v>
                </c:pt>
                <c:pt idx="20416" formatCode="General">
                  <c:v>0.42050800000000027</c:v>
                </c:pt>
                <c:pt idx="20417" formatCode="General">
                  <c:v>0.42052800000000023</c:v>
                </c:pt>
                <c:pt idx="20418" formatCode="General">
                  <c:v>0.42054900000000001</c:v>
                </c:pt>
                <c:pt idx="20419" formatCode="General">
                  <c:v>0.42056900000000008</c:v>
                </c:pt>
                <c:pt idx="20420" formatCode="General">
                  <c:v>0.42059000000000002</c:v>
                </c:pt>
                <c:pt idx="20421" formatCode="General">
                  <c:v>0.42061000000000021</c:v>
                </c:pt>
                <c:pt idx="20422" formatCode="General">
                  <c:v>0.42063100000000003</c:v>
                </c:pt>
                <c:pt idx="20423" formatCode="General">
                  <c:v>0.42065200000000008</c:v>
                </c:pt>
                <c:pt idx="20424" formatCode="General">
                  <c:v>0.42067200000000027</c:v>
                </c:pt>
                <c:pt idx="20425" formatCode="General">
                  <c:v>0.42069300000000004</c:v>
                </c:pt>
                <c:pt idx="20426" formatCode="General">
                  <c:v>0.420713</c:v>
                </c:pt>
                <c:pt idx="20427" formatCode="General">
                  <c:v>0.420734</c:v>
                </c:pt>
                <c:pt idx="20428" formatCode="General">
                  <c:v>0.4207550000000001</c:v>
                </c:pt>
                <c:pt idx="20429" formatCode="General">
                  <c:v>0.42077600000000021</c:v>
                </c:pt>
                <c:pt idx="20430" formatCode="General">
                  <c:v>0.420796</c:v>
                </c:pt>
                <c:pt idx="20431" formatCode="General">
                  <c:v>0.42081700000000022</c:v>
                </c:pt>
                <c:pt idx="20432" formatCode="General">
                  <c:v>0.42083700000000002</c:v>
                </c:pt>
                <c:pt idx="20433" formatCode="General">
                  <c:v>0.42085700000000026</c:v>
                </c:pt>
                <c:pt idx="20434" formatCode="General">
                  <c:v>0.42087800000000036</c:v>
                </c:pt>
                <c:pt idx="20435" formatCode="General">
                  <c:v>0.42089800000000027</c:v>
                </c:pt>
                <c:pt idx="20436" formatCode="General">
                  <c:v>0.42091900000000032</c:v>
                </c:pt>
                <c:pt idx="20437" formatCode="General">
                  <c:v>0.4209400000000002</c:v>
                </c:pt>
                <c:pt idx="20438" formatCode="General">
                  <c:v>0.42096100000000025</c:v>
                </c:pt>
                <c:pt idx="20439" formatCode="General">
                  <c:v>0.42098100000000033</c:v>
                </c:pt>
                <c:pt idx="20440" formatCode="General">
                  <c:v>0.42100200000000026</c:v>
                </c:pt>
                <c:pt idx="20441" formatCode="General">
                  <c:v>0.42102200000000023</c:v>
                </c:pt>
                <c:pt idx="20442" formatCode="General">
                  <c:v>0.421043</c:v>
                </c:pt>
                <c:pt idx="20443" formatCode="General">
                  <c:v>0.42106400000000027</c:v>
                </c:pt>
                <c:pt idx="20444" formatCode="General">
                  <c:v>0.42108400000000024</c:v>
                </c:pt>
                <c:pt idx="20445" formatCode="General">
                  <c:v>0.42110500000000001</c:v>
                </c:pt>
                <c:pt idx="20446" formatCode="General">
                  <c:v>0.42112500000000008</c:v>
                </c:pt>
                <c:pt idx="20447" formatCode="General">
                  <c:v>0.42114600000000002</c:v>
                </c:pt>
                <c:pt idx="20448" formatCode="General">
                  <c:v>0.42116600000000021</c:v>
                </c:pt>
                <c:pt idx="20449" formatCode="General">
                  <c:v>0.42118700000000026</c:v>
                </c:pt>
                <c:pt idx="20450" formatCode="General">
                  <c:v>0.421207</c:v>
                </c:pt>
                <c:pt idx="20451" formatCode="General">
                  <c:v>0.42122800000000027</c:v>
                </c:pt>
                <c:pt idx="20452" formatCode="General">
                  <c:v>0.42124900000000004</c:v>
                </c:pt>
                <c:pt idx="20453" formatCode="General">
                  <c:v>0.4212700000000002</c:v>
                </c:pt>
                <c:pt idx="20454" formatCode="General">
                  <c:v>0.42129</c:v>
                </c:pt>
                <c:pt idx="20455" formatCode="General">
                  <c:v>0.42131100000000032</c:v>
                </c:pt>
                <c:pt idx="20456" formatCode="General">
                  <c:v>0.42133100000000001</c:v>
                </c:pt>
                <c:pt idx="20457" formatCode="General">
                  <c:v>0.42135200000000023</c:v>
                </c:pt>
                <c:pt idx="20458" formatCode="General">
                  <c:v>0.42137300000000022</c:v>
                </c:pt>
                <c:pt idx="20459" formatCode="General">
                  <c:v>0.42139300000000002</c:v>
                </c:pt>
                <c:pt idx="20460" formatCode="General">
                  <c:v>0.42141400000000023</c:v>
                </c:pt>
                <c:pt idx="20461" formatCode="General">
                  <c:v>0.4214340000000002</c:v>
                </c:pt>
                <c:pt idx="20462" formatCode="General">
                  <c:v>0.42145500000000002</c:v>
                </c:pt>
                <c:pt idx="20463" formatCode="General">
                  <c:v>0.42147500000000032</c:v>
                </c:pt>
                <c:pt idx="20464" formatCode="General">
                  <c:v>0.4214960000000002</c:v>
                </c:pt>
                <c:pt idx="20465" formatCode="General">
                  <c:v>0.42151600000000022</c:v>
                </c:pt>
                <c:pt idx="20466" formatCode="General">
                  <c:v>0.421537</c:v>
                </c:pt>
                <c:pt idx="20467" formatCode="General">
                  <c:v>0.42155800000000027</c:v>
                </c:pt>
                <c:pt idx="20468" formatCode="General">
                  <c:v>0.42157900000000026</c:v>
                </c:pt>
                <c:pt idx="20469" formatCode="General">
                  <c:v>0.421599</c:v>
                </c:pt>
                <c:pt idx="20470" formatCode="General">
                  <c:v>0.42162000000000027</c:v>
                </c:pt>
                <c:pt idx="20471" formatCode="General">
                  <c:v>0.42164000000000001</c:v>
                </c:pt>
                <c:pt idx="20472" formatCode="General">
                  <c:v>0.42166100000000001</c:v>
                </c:pt>
                <c:pt idx="20473" formatCode="General">
                  <c:v>0.42168100000000008</c:v>
                </c:pt>
                <c:pt idx="20474" formatCode="General">
                  <c:v>0.42170200000000002</c:v>
                </c:pt>
                <c:pt idx="20475" formatCode="General">
                  <c:v>0.42172300000000001</c:v>
                </c:pt>
                <c:pt idx="20476" formatCode="General">
                  <c:v>0.42174300000000003</c:v>
                </c:pt>
                <c:pt idx="20477" formatCode="General">
                  <c:v>0.42176400000000008</c:v>
                </c:pt>
                <c:pt idx="20478" formatCode="General">
                  <c:v>0.42178400000000027</c:v>
                </c:pt>
                <c:pt idx="20479" formatCode="General">
                  <c:v>0.42180500000000032</c:v>
                </c:pt>
                <c:pt idx="20480" formatCode="General">
                  <c:v>0.42182600000000037</c:v>
                </c:pt>
                <c:pt idx="20481" formatCode="General">
                  <c:v>0.42184700000000008</c:v>
                </c:pt>
                <c:pt idx="20482" formatCode="General">
                  <c:v>0.42186700000000033</c:v>
                </c:pt>
                <c:pt idx="20483" formatCode="General">
                  <c:v>0.42188800000000043</c:v>
                </c:pt>
                <c:pt idx="20484" formatCode="General">
                  <c:v>0.42190800000000023</c:v>
                </c:pt>
                <c:pt idx="20485" formatCode="General">
                  <c:v>0.42192900000000022</c:v>
                </c:pt>
                <c:pt idx="20486" formatCode="General">
                  <c:v>0.42194900000000002</c:v>
                </c:pt>
                <c:pt idx="20487" formatCode="General">
                  <c:v>0.42197000000000023</c:v>
                </c:pt>
                <c:pt idx="20488" formatCode="General">
                  <c:v>0.42199000000000025</c:v>
                </c:pt>
                <c:pt idx="20489" formatCode="General">
                  <c:v>0.42201100000000002</c:v>
                </c:pt>
                <c:pt idx="20490" formatCode="General">
                  <c:v>0.42203200000000002</c:v>
                </c:pt>
                <c:pt idx="20491" formatCode="General">
                  <c:v>0.4220520000000002</c:v>
                </c:pt>
                <c:pt idx="20492" formatCode="General">
                  <c:v>0.42207300000000025</c:v>
                </c:pt>
                <c:pt idx="20493" formatCode="General">
                  <c:v>0.422093</c:v>
                </c:pt>
                <c:pt idx="20494" formatCode="General">
                  <c:v>0.42211400000000027</c:v>
                </c:pt>
                <c:pt idx="20495" formatCode="General">
                  <c:v>0.42213500000000004</c:v>
                </c:pt>
                <c:pt idx="20496" formatCode="General">
                  <c:v>0.422155</c:v>
                </c:pt>
                <c:pt idx="20497" formatCode="General">
                  <c:v>0.42217600000000022</c:v>
                </c:pt>
                <c:pt idx="20498" formatCode="General">
                  <c:v>0.4221970000000001</c:v>
                </c:pt>
                <c:pt idx="20499" formatCode="General">
                  <c:v>0.42221700000000001</c:v>
                </c:pt>
                <c:pt idx="20500" formatCode="General">
                  <c:v>0.42223700000000003</c:v>
                </c:pt>
                <c:pt idx="20501" formatCode="General">
                  <c:v>0.42225800000000002</c:v>
                </c:pt>
                <c:pt idx="20502" formatCode="General">
                  <c:v>0.42227800000000026</c:v>
                </c:pt>
                <c:pt idx="20503" formatCode="General">
                  <c:v>0.42230000000000023</c:v>
                </c:pt>
                <c:pt idx="20504" formatCode="General">
                  <c:v>0.42232000000000036</c:v>
                </c:pt>
                <c:pt idx="20505" formatCode="General">
                  <c:v>0.42234100000000002</c:v>
                </c:pt>
                <c:pt idx="20506" formatCode="General">
                  <c:v>0.42236100000000032</c:v>
                </c:pt>
                <c:pt idx="20507" formatCode="General">
                  <c:v>0.42238200000000037</c:v>
                </c:pt>
                <c:pt idx="20508" formatCode="General">
                  <c:v>0.42240200000000022</c:v>
                </c:pt>
                <c:pt idx="20509" formatCode="General">
                  <c:v>0.42242300000000033</c:v>
                </c:pt>
                <c:pt idx="20510" formatCode="General">
                  <c:v>0.42244400000000026</c:v>
                </c:pt>
                <c:pt idx="20511" formatCode="General">
                  <c:v>0.42246500000000026</c:v>
                </c:pt>
                <c:pt idx="20512" formatCode="General">
                  <c:v>0.42248500000000022</c:v>
                </c:pt>
                <c:pt idx="20513" formatCode="General">
                  <c:v>0.42250500000000002</c:v>
                </c:pt>
                <c:pt idx="20514" formatCode="General">
                  <c:v>0.42252600000000023</c:v>
                </c:pt>
                <c:pt idx="20515" formatCode="General">
                  <c:v>0.4225460000000002</c:v>
                </c:pt>
                <c:pt idx="20516" formatCode="General">
                  <c:v>0.42256700000000008</c:v>
                </c:pt>
                <c:pt idx="20517" formatCode="General">
                  <c:v>0.42258700000000032</c:v>
                </c:pt>
                <c:pt idx="20518" formatCode="General">
                  <c:v>0.42260800000000021</c:v>
                </c:pt>
                <c:pt idx="20519" formatCode="General">
                  <c:v>0.42262900000000025</c:v>
                </c:pt>
                <c:pt idx="20520" formatCode="General">
                  <c:v>0.42265000000000008</c:v>
                </c:pt>
                <c:pt idx="20521" formatCode="General">
                  <c:v>0.42267000000000027</c:v>
                </c:pt>
                <c:pt idx="20522" formatCode="General">
                  <c:v>0.42269100000000004</c:v>
                </c:pt>
                <c:pt idx="20523" formatCode="General">
                  <c:v>0.422711</c:v>
                </c:pt>
                <c:pt idx="20524" formatCode="General">
                  <c:v>0.422732</c:v>
                </c:pt>
                <c:pt idx="20525" formatCode="General">
                  <c:v>0.42275200000000002</c:v>
                </c:pt>
                <c:pt idx="20526" formatCode="General">
                  <c:v>0.42277300000000001</c:v>
                </c:pt>
                <c:pt idx="20527" formatCode="General">
                  <c:v>0.422794</c:v>
                </c:pt>
                <c:pt idx="20528" formatCode="General">
                  <c:v>0.42281400000000036</c:v>
                </c:pt>
                <c:pt idx="20529" formatCode="General">
                  <c:v>0.42283500000000002</c:v>
                </c:pt>
                <c:pt idx="20530" formatCode="General">
                  <c:v>0.42285500000000026</c:v>
                </c:pt>
                <c:pt idx="20531" formatCode="General">
                  <c:v>0.42287600000000036</c:v>
                </c:pt>
                <c:pt idx="20532" formatCode="General">
                  <c:v>0.42289600000000027</c:v>
                </c:pt>
                <c:pt idx="20533" formatCode="General">
                  <c:v>0.42291700000000032</c:v>
                </c:pt>
                <c:pt idx="20534" formatCode="General">
                  <c:v>0.4229380000000002</c:v>
                </c:pt>
                <c:pt idx="20535" formatCode="General">
                  <c:v>0.42295900000000008</c:v>
                </c:pt>
                <c:pt idx="20536" formatCode="General">
                  <c:v>0.42297900000000033</c:v>
                </c:pt>
                <c:pt idx="20537" formatCode="General">
                  <c:v>0.42300000000000026</c:v>
                </c:pt>
                <c:pt idx="20538" formatCode="General">
                  <c:v>0.42302000000000023</c:v>
                </c:pt>
                <c:pt idx="20539" formatCode="General">
                  <c:v>0.423041</c:v>
                </c:pt>
                <c:pt idx="20540" formatCode="General">
                  <c:v>0.42306100000000002</c:v>
                </c:pt>
                <c:pt idx="20541" formatCode="General">
                  <c:v>0.42308200000000024</c:v>
                </c:pt>
                <c:pt idx="20542" formatCode="General">
                  <c:v>0.42310300000000001</c:v>
                </c:pt>
                <c:pt idx="20543" formatCode="General">
                  <c:v>0.42312300000000008</c:v>
                </c:pt>
                <c:pt idx="20544" formatCode="General">
                  <c:v>0.42314400000000002</c:v>
                </c:pt>
                <c:pt idx="20545" formatCode="General">
                  <c:v>0.42316400000000021</c:v>
                </c:pt>
                <c:pt idx="20546" formatCode="General">
                  <c:v>0.42318500000000026</c:v>
                </c:pt>
                <c:pt idx="20547" formatCode="General">
                  <c:v>0.42320600000000008</c:v>
                </c:pt>
                <c:pt idx="20548" formatCode="General">
                  <c:v>0.42322700000000002</c:v>
                </c:pt>
                <c:pt idx="20549" formatCode="General">
                  <c:v>0.42324700000000004</c:v>
                </c:pt>
                <c:pt idx="20550" formatCode="General">
                  <c:v>0.4232680000000002</c:v>
                </c:pt>
                <c:pt idx="20551" formatCode="General">
                  <c:v>0.42328800000000022</c:v>
                </c:pt>
                <c:pt idx="20552" formatCode="General">
                  <c:v>0.42330900000000032</c:v>
                </c:pt>
                <c:pt idx="20553" formatCode="General">
                  <c:v>0.42332900000000023</c:v>
                </c:pt>
                <c:pt idx="20554" formatCode="General">
                  <c:v>0.42334900000000025</c:v>
                </c:pt>
                <c:pt idx="20555" formatCode="General">
                  <c:v>0.42337100000000022</c:v>
                </c:pt>
                <c:pt idx="20556" formatCode="General">
                  <c:v>0.42339100000000002</c:v>
                </c:pt>
                <c:pt idx="20557" formatCode="General">
                  <c:v>0.42341200000000023</c:v>
                </c:pt>
                <c:pt idx="20558" formatCode="General">
                  <c:v>0.4234320000000002</c:v>
                </c:pt>
                <c:pt idx="20559" formatCode="General">
                  <c:v>0.42345300000000002</c:v>
                </c:pt>
                <c:pt idx="20560" formatCode="General">
                  <c:v>0.42347300000000032</c:v>
                </c:pt>
                <c:pt idx="20561" formatCode="General">
                  <c:v>0.4234940000000002</c:v>
                </c:pt>
                <c:pt idx="20562" formatCode="General">
                  <c:v>0.42351500000000025</c:v>
                </c:pt>
                <c:pt idx="20563" formatCode="General">
                  <c:v>0.42353600000000002</c:v>
                </c:pt>
                <c:pt idx="20564" formatCode="General">
                  <c:v>0.42355600000000027</c:v>
                </c:pt>
                <c:pt idx="20565" formatCode="General">
                  <c:v>0.42357700000000026</c:v>
                </c:pt>
                <c:pt idx="20566" formatCode="General">
                  <c:v>0.423597</c:v>
                </c:pt>
                <c:pt idx="20567" formatCode="General">
                  <c:v>0.42361700000000002</c:v>
                </c:pt>
                <c:pt idx="20568" formatCode="General">
                  <c:v>0.42363800000000001</c:v>
                </c:pt>
                <c:pt idx="20569" formatCode="General">
                  <c:v>0.4236580000000002</c:v>
                </c:pt>
                <c:pt idx="20570" formatCode="General">
                  <c:v>0.42368000000000022</c:v>
                </c:pt>
                <c:pt idx="20571" formatCode="General">
                  <c:v>0.42370000000000002</c:v>
                </c:pt>
                <c:pt idx="20572" formatCode="General">
                  <c:v>0.42372100000000001</c:v>
                </c:pt>
                <c:pt idx="20573" formatCode="General">
                  <c:v>0.42374100000000003</c:v>
                </c:pt>
                <c:pt idx="20574" formatCode="General">
                  <c:v>0.42376200000000008</c:v>
                </c:pt>
                <c:pt idx="20575" formatCode="General">
                  <c:v>0.42378200000000027</c:v>
                </c:pt>
                <c:pt idx="20576" formatCode="General">
                  <c:v>0.42380300000000032</c:v>
                </c:pt>
                <c:pt idx="20577" formatCode="General">
                  <c:v>0.42382400000000037</c:v>
                </c:pt>
                <c:pt idx="20578" formatCode="General">
                  <c:v>0.42384500000000008</c:v>
                </c:pt>
                <c:pt idx="20579" formatCode="General">
                  <c:v>0.42386500000000032</c:v>
                </c:pt>
                <c:pt idx="20580" formatCode="General">
                  <c:v>0.42388500000000023</c:v>
                </c:pt>
                <c:pt idx="20581" formatCode="General">
                  <c:v>0.42390600000000023</c:v>
                </c:pt>
                <c:pt idx="20582" formatCode="General">
                  <c:v>0.42392600000000041</c:v>
                </c:pt>
                <c:pt idx="20583" formatCode="General">
                  <c:v>0.42394700000000002</c:v>
                </c:pt>
                <c:pt idx="20584" formatCode="General">
                  <c:v>0.42396700000000026</c:v>
                </c:pt>
                <c:pt idx="20585" formatCode="General">
                  <c:v>0.42398800000000036</c:v>
                </c:pt>
                <c:pt idx="20586" formatCode="General">
                  <c:v>0.42400900000000002</c:v>
                </c:pt>
                <c:pt idx="20587" formatCode="General">
                  <c:v>0.42403000000000002</c:v>
                </c:pt>
                <c:pt idx="20588" formatCode="General">
                  <c:v>0.4240500000000002</c:v>
                </c:pt>
                <c:pt idx="20589" formatCode="General">
                  <c:v>0.42407100000000025</c:v>
                </c:pt>
                <c:pt idx="20590" formatCode="General">
                  <c:v>0.424091</c:v>
                </c:pt>
                <c:pt idx="20591" formatCode="General">
                  <c:v>0.42411200000000027</c:v>
                </c:pt>
                <c:pt idx="20592" formatCode="General">
                  <c:v>0.42413200000000001</c:v>
                </c:pt>
                <c:pt idx="20593" formatCode="General">
                  <c:v>0.424153</c:v>
                </c:pt>
                <c:pt idx="20594" formatCode="General">
                  <c:v>0.42417400000000022</c:v>
                </c:pt>
                <c:pt idx="20595" formatCode="General">
                  <c:v>0.42419400000000002</c:v>
                </c:pt>
                <c:pt idx="20596" formatCode="General">
                  <c:v>0.42421500000000001</c:v>
                </c:pt>
                <c:pt idx="20597" formatCode="General">
                  <c:v>0.42423500000000003</c:v>
                </c:pt>
                <c:pt idx="20598" formatCode="General">
                  <c:v>0.42425600000000002</c:v>
                </c:pt>
                <c:pt idx="20599" formatCode="General">
                  <c:v>0.42427600000000026</c:v>
                </c:pt>
                <c:pt idx="20600" formatCode="General">
                  <c:v>0.42429700000000004</c:v>
                </c:pt>
                <c:pt idx="20601" formatCode="General">
                  <c:v>0.42431800000000036</c:v>
                </c:pt>
                <c:pt idx="20602" formatCode="General">
                  <c:v>0.42433900000000002</c:v>
                </c:pt>
                <c:pt idx="20603" formatCode="General">
                  <c:v>0.42435900000000032</c:v>
                </c:pt>
                <c:pt idx="20604" formatCode="General">
                  <c:v>0.42438000000000037</c:v>
                </c:pt>
                <c:pt idx="20605" formatCode="General">
                  <c:v>0.42440000000000022</c:v>
                </c:pt>
                <c:pt idx="20606" formatCode="General">
                  <c:v>0.42442100000000033</c:v>
                </c:pt>
                <c:pt idx="20607" formatCode="General">
                  <c:v>0.42444200000000026</c:v>
                </c:pt>
                <c:pt idx="20608" formatCode="General">
                  <c:v>0.42446200000000023</c:v>
                </c:pt>
                <c:pt idx="20609" formatCode="General">
                  <c:v>0.42448300000000022</c:v>
                </c:pt>
                <c:pt idx="20610" formatCode="General">
                  <c:v>0.42450300000000002</c:v>
                </c:pt>
                <c:pt idx="20611" formatCode="General">
                  <c:v>0.42452400000000023</c:v>
                </c:pt>
                <c:pt idx="20612" formatCode="General">
                  <c:v>0.4245440000000002</c:v>
                </c:pt>
                <c:pt idx="20613" formatCode="General">
                  <c:v>0.42456500000000008</c:v>
                </c:pt>
                <c:pt idx="20614" formatCode="General">
                  <c:v>0.42458500000000032</c:v>
                </c:pt>
                <c:pt idx="20615" formatCode="General">
                  <c:v>0.42460600000000021</c:v>
                </c:pt>
                <c:pt idx="20616" formatCode="General">
                  <c:v>0.42462700000000025</c:v>
                </c:pt>
                <c:pt idx="20617" formatCode="General">
                  <c:v>0.42464800000000008</c:v>
                </c:pt>
                <c:pt idx="20618" formatCode="General">
                  <c:v>0.42466800000000027</c:v>
                </c:pt>
                <c:pt idx="20619" formatCode="General">
                  <c:v>0.42468900000000026</c:v>
                </c:pt>
                <c:pt idx="20620" formatCode="General">
                  <c:v>0.424709</c:v>
                </c:pt>
                <c:pt idx="20621" formatCode="General">
                  <c:v>0.42472900000000002</c:v>
                </c:pt>
                <c:pt idx="20622" formatCode="General">
                  <c:v>0.4247510000000001</c:v>
                </c:pt>
                <c:pt idx="20623" formatCode="General">
                  <c:v>0.42477100000000001</c:v>
                </c:pt>
                <c:pt idx="20624" formatCode="General">
                  <c:v>0.424792</c:v>
                </c:pt>
                <c:pt idx="20625" formatCode="General">
                  <c:v>0.42481200000000036</c:v>
                </c:pt>
                <c:pt idx="20626" formatCode="General">
                  <c:v>0.42483300000000002</c:v>
                </c:pt>
                <c:pt idx="20627" formatCode="General">
                  <c:v>0.42485300000000026</c:v>
                </c:pt>
                <c:pt idx="20628" formatCode="General">
                  <c:v>0.42487400000000036</c:v>
                </c:pt>
                <c:pt idx="20629" formatCode="General">
                  <c:v>0.42489500000000002</c:v>
                </c:pt>
                <c:pt idx="20630" formatCode="General">
                  <c:v>0.42491600000000035</c:v>
                </c:pt>
                <c:pt idx="20631" formatCode="General">
                  <c:v>0.4249360000000002</c:v>
                </c:pt>
                <c:pt idx="20632" formatCode="General">
                  <c:v>0.42495700000000008</c:v>
                </c:pt>
                <c:pt idx="20633" formatCode="General">
                  <c:v>0.42497700000000033</c:v>
                </c:pt>
                <c:pt idx="20634" formatCode="General">
                  <c:v>0.42499700000000001</c:v>
                </c:pt>
                <c:pt idx="20635" formatCode="General">
                  <c:v>0.42501800000000023</c:v>
                </c:pt>
                <c:pt idx="20636" formatCode="General">
                  <c:v>0.42503800000000008</c:v>
                </c:pt>
                <c:pt idx="20637" formatCode="General">
                  <c:v>0.42505900000000002</c:v>
                </c:pt>
                <c:pt idx="20638" formatCode="General">
                  <c:v>0.42508000000000024</c:v>
                </c:pt>
                <c:pt idx="20639" formatCode="General">
                  <c:v>0.42510100000000001</c:v>
                </c:pt>
                <c:pt idx="20640" formatCode="General">
                  <c:v>0.42512100000000008</c:v>
                </c:pt>
                <c:pt idx="20641" formatCode="General">
                  <c:v>0.42514200000000002</c:v>
                </c:pt>
                <c:pt idx="20642" formatCode="General">
                  <c:v>0.42516200000000021</c:v>
                </c:pt>
                <c:pt idx="20643" formatCode="General">
                  <c:v>0.42518300000000026</c:v>
                </c:pt>
                <c:pt idx="20644" formatCode="General">
                  <c:v>0.42520400000000008</c:v>
                </c:pt>
                <c:pt idx="20645" formatCode="General">
                  <c:v>0.42522500000000002</c:v>
                </c:pt>
                <c:pt idx="20646" formatCode="General">
                  <c:v>0.42524500000000004</c:v>
                </c:pt>
                <c:pt idx="20647" formatCode="General">
                  <c:v>0.425265</c:v>
                </c:pt>
                <c:pt idx="20648" formatCode="General">
                  <c:v>0.42528600000000022</c:v>
                </c:pt>
                <c:pt idx="20649" formatCode="General">
                  <c:v>0.42530600000000035</c:v>
                </c:pt>
                <c:pt idx="20650" formatCode="General">
                  <c:v>0.42532700000000023</c:v>
                </c:pt>
                <c:pt idx="20651" formatCode="General">
                  <c:v>0.42534700000000025</c:v>
                </c:pt>
                <c:pt idx="20652" formatCode="General">
                  <c:v>0.42536800000000036</c:v>
                </c:pt>
                <c:pt idx="20653" formatCode="General">
                  <c:v>0.42538900000000035</c:v>
                </c:pt>
                <c:pt idx="20654" formatCode="General">
                  <c:v>0.42541000000000023</c:v>
                </c:pt>
                <c:pt idx="20655" formatCode="General">
                  <c:v>0.42543000000000025</c:v>
                </c:pt>
                <c:pt idx="20656" formatCode="General">
                  <c:v>0.42545100000000002</c:v>
                </c:pt>
                <c:pt idx="20657" formatCode="General">
                  <c:v>0.42547100000000032</c:v>
                </c:pt>
                <c:pt idx="20658" formatCode="General">
                  <c:v>0.4254920000000002</c:v>
                </c:pt>
                <c:pt idx="20659" formatCode="General">
                  <c:v>0.42551300000000025</c:v>
                </c:pt>
                <c:pt idx="20660" formatCode="General">
                  <c:v>0.42553300000000011</c:v>
                </c:pt>
                <c:pt idx="20661" formatCode="General">
                  <c:v>0.42555400000000027</c:v>
                </c:pt>
                <c:pt idx="20662" formatCode="General">
                  <c:v>0.42557400000000023</c:v>
                </c:pt>
                <c:pt idx="20663" formatCode="General">
                  <c:v>0.425595</c:v>
                </c:pt>
                <c:pt idx="20664" formatCode="General">
                  <c:v>0.42561500000000002</c:v>
                </c:pt>
                <c:pt idx="20665" formatCode="General">
                  <c:v>0.42563600000000001</c:v>
                </c:pt>
                <c:pt idx="20666" formatCode="General">
                  <c:v>0.4256560000000002</c:v>
                </c:pt>
                <c:pt idx="20667" formatCode="General">
                  <c:v>0.42567700000000008</c:v>
                </c:pt>
                <c:pt idx="20668" formatCode="General">
                  <c:v>0.42569800000000002</c:v>
                </c:pt>
                <c:pt idx="20669" formatCode="General">
                  <c:v>0.42571900000000001</c:v>
                </c:pt>
                <c:pt idx="20670" formatCode="General">
                  <c:v>0.42573900000000003</c:v>
                </c:pt>
                <c:pt idx="20671" formatCode="General">
                  <c:v>0.42576000000000008</c:v>
                </c:pt>
                <c:pt idx="20672" formatCode="General">
                  <c:v>0.42578000000000027</c:v>
                </c:pt>
                <c:pt idx="20673" formatCode="General">
                  <c:v>0.42580100000000032</c:v>
                </c:pt>
                <c:pt idx="20674" formatCode="General">
                  <c:v>0.42582200000000037</c:v>
                </c:pt>
                <c:pt idx="20675" formatCode="General">
                  <c:v>0.42584200000000022</c:v>
                </c:pt>
                <c:pt idx="20676" formatCode="General">
                  <c:v>0.42586300000000032</c:v>
                </c:pt>
                <c:pt idx="20677" formatCode="General">
                  <c:v>0.42588300000000023</c:v>
                </c:pt>
                <c:pt idx="20678" formatCode="General">
                  <c:v>0.42590400000000023</c:v>
                </c:pt>
                <c:pt idx="20679" formatCode="General">
                  <c:v>0.42592400000000036</c:v>
                </c:pt>
                <c:pt idx="20680" formatCode="General">
                  <c:v>0.42594500000000002</c:v>
                </c:pt>
                <c:pt idx="20681" formatCode="General">
                  <c:v>0.42596500000000026</c:v>
                </c:pt>
                <c:pt idx="20682" formatCode="General">
                  <c:v>0.42598600000000036</c:v>
                </c:pt>
                <c:pt idx="20683" formatCode="General">
                  <c:v>0.42600700000000002</c:v>
                </c:pt>
                <c:pt idx="20684" formatCode="General">
                  <c:v>0.42602800000000035</c:v>
                </c:pt>
                <c:pt idx="20685" formatCode="General">
                  <c:v>0.4260480000000002</c:v>
                </c:pt>
                <c:pt idx="20686" formatCode="General">
                  <c:v>0.42606900000000025</c:v>
                </c:pt>
                <c:pt idx="20687" formatCode="General">
                  <c:v>0.42608900000000022</c:v>
                </c:pt>
                <c:pt idx="20688" formatCode="General">
                  <c:v>0.42610900000000002</c:v>
                </c:pt>
                <c:pt idx="20689" formatCode="General">
                  <c:v>0.42613100000000004</c:v>
                </c:pt>
                <c:pt idx="20690" formatCode="General">
                  <c:v>0.426151</c:v>
                </c:pt>
                <c:pt idx="20691" formatCode="General">
                  <c:v>0.42617200000000022</c:v>
                </c:pt>
                <c:pt idx="20692" formatCode="General">
                  <c:v>0.42619200000000002</c:v>
                </c:pt>
                <c:pt idx="20693" formatCode="General">
                  <c:v>0.42621300000000001</c:v>
                </c:pt>
                <c:pt idx="20694" formatCode="General">
                  <c:v>0.42623300000000003</c:v>
                </c:pt>
                <c:pt idx="20695" formatCode="General">
                  <c:v>0.42625400000000002</c:v>
                </c:pt>
                <c:pt idx="20696" formatCode="General">
                  <c:v>0.42627500000000002</c:v>
                </c:pt>
                <c:pt idx="20697" formatCode="General">
                  <c:v>0.42629600000000001</c:v>
                </c:pt>
                <c:pt idx="20698" formatCode="General">
                  <c:v>0.42631600000000036</c:v>
                </c:pt>
                <c:pt idx="20699" formatCode="General">
                  <c:v>0.42633700000000002</c:v>
                </c:pt>
                <c:pt idx="20700" formatCode="General">
                  <c:v>0.42635700000000032</c:v>
                </c:pt>
                <c:pt idx="20701" formatCode="General">
                  <c:v>0.42637700000000023</c:v>
                </c:pt>
                <c:pt idx="20702" formatCode="General">
                  <c:v>0.42639800000000022</c:v>
                </c:pt>
                <c:pt idx="20703" formatCode="General">
                  <c:v>0.42641800000000035</c:v>
                </c:pt>
                <c:pt idx="20704" formatCode="General">
                  <c:v>0.42643900000000001</c:v>
                </c:pt>
                <c:pt idx="20705" formatCode="General">
                  <c:v>0.42646000000000023</c:v>
                </c:pt>
                <c:pt idx="20706" formatCode="General">
                  <c:v>0.42648100000000022</c:v>
                </c:pt>
                <c:pt idx="20707" formatCode="General">
                  <c:v>0.42650100000000002</c:v>
                </c:pt>
                <c:pt idx="20708" formatCode="General">
                  <c:v>0.42652200000000023</c:v>
                </c:pt>
                <c:pt idx="20709" formatCode="General">
                  <c:v>0.4265420000000002</c:v>
                </c:pt>
                <c:pt idx="20710" formatCode="General">
                  <c:v>0.42656300000000008</c:v>
                </c:pt>
                <c:pt idx="20711" formatCode="General">
                  <c:v>0.42658400000000035</c:v>
                </c:pt>
                <c:pt idx="20712" formatCode="General">
                  <c:v>0.42660500000000001</c:v>
                </c:pt>
                <c:pt idx="20713" formatCode="General">
                  <c:v>0.42662500000000025</c:v>
                </c:pt>
                <c:pt idx="20714" formatCode="General">
                  <c:v>0.426645</c:v>
                </c:pt>
                <c:pt idx="20715" formatCode="General">
                  <c:v>0.42666600000000027</c:v>
                </c:pt>
                <c:pt idx="20716" formatCode="General">
                  <c:v>0.42668600000000023</c:v>
                </c:pt>
                <c:pt idx="20717" formatCode="General">
                  <c:v>0.426707</c:v>
                </c:pt>
                <c:pt idx="20718" formatCode="General">
                  <c:v>0.42672800000000022</c:v>
                </c:pt>
                <c:pt idx="20719" formatCode="General">
                  <c:v>0.42674800000000002</c:v>
                </c:pt>
                <c:pt idx="20720" formatCode="General">
                  <c:v>0.42676900000000001</c:v>
                </c:pt>
                <c:pt idx="20721" formatCode="General">
                  <c:v>0.42679</c:v>
                </c:pt>
                <c:pt idx="20722" formatCode="General">
                  <c:v>0.42681000000000036</c:v>
                </c:pt>
                <c:pt idx="20723" formatCode="General">
                  <c:v>0.42683100000000002</c:v>
                </c:pt>
                <c:pt idx="20724" formatCode="General">
                  <c:v>0.42685100000000026</c:v>
                </c:pt>
                <c:pt idx="20725" formatCode="General">
                  <c:v>0.42687200000000036</c:v>
                </c:pt>
                <c:pt idx="20726" formatCode="General">
                  <c:v>0.42689300000000002</c:v>
                </c:pt>
                <c:pt idx="20727" formatCode="General">
                  <c:v>0.42691300000000032</c:v>
                </c:pt>
                <c:pt idx="20728" formatCode="General">
                  <c:v>0.4269340000000002</c:v>
                </c:pt>
                <c:pt idx="20729" formatCode="General">
                  <c:v>0.42695400000000022</c:v>
                </c:pt>
                <c:pt idx="20730" formatCode="General">
                  <c:v>0.42697500000000033</c:v>
                </c:pt>
                <c:pt idx="20731" formatCode="General">
                  <c:v>0.42699500000000001</c:v>
                </c:pt>
                <c:pt idx="20732" formatCode="General">
                  <c:v>0.42701600000000023</c:v>
                </c:pt>
                <c:pt idx="20733" formatCode="General">
                  <c:v>0.42703600000000008</c:v>
                </c:pt>
                <c:pt idx="20734" formatCode="General">
                  <c:v>0.42705700000000002</c:v>
                </c:pt>
                <c:pt idx="20735" formatCode="General">
                  <c:v>0.42707800000000024</c:v>
                </c:pt>
                <c:pt idx="20736" formatCode="General">
                  <c:v>0.42709900000000001</c:v>
                </c:pt>
                <c:pt idx="20737" formatCode="General">
                  <c:v>0.42711900000000008</c:v>
                </c:pt>
                <c:pt idx="20738" formatCode="General">
                  <c:v>0.42714000000000002</c:v>
                </c:pt>
                <c:pt idx="20739" formatCode="General">
                  <c:v>0.42716000000000021</c:v>
                </c:pt>
                <c:pt idx="20740" formatCode="General">
                  <c:v>0.42718000000000023</c:v>
                </c:pt>
                <c:pt idx="20741" formatCode="General">
                  <c:v>0.42720200000000008</c:v>
                </c:pt>
                <c:pt idx="20742" formatCode="General">
                  <c:v>0.42722200000000027</c:v>
                </c:pt>
                <c:pt idx="20743" formatCode="General">
                  <c:v>0.42724300000000004</c:v>
                </c:pt>
                <c:pt idx="20744" formatCode="General">
                  <c:v>0.427263</c:v>
                </c:pt>
                <c:pt idx="20745" formatCode="General">
                  <c:v>0.42728400000000022</c:v>
                </c:pt>
                <c:pt idx="20746" formatCode="General">
                  <c:v>0.42730400000000035</c:v>
                </c:pt>
                <c:pt idx="20747" formatCode="General">
                  <c:v>0.42732500000000023</c:v>
                </c:pt>
                <c:pt idx="20748" formatCode="General">
                  <c:v>0.42734500000000025</c:v>
                </c:pt>
                <c:pt idx="20749" formatCode="General">
                  <c:v>0.42736600000000036</c:v>
                </c:pt>
                <c:pt idx="20750" formatCode="General">
                  <c:v>0.42738700000000035</c:v>
                </c:pt>
                <c:pt idx="20751" formatCode="General">
                  <c:v>0.42740800000000023</c:v>
                </c:pt>
                <c:pt idx="20752" formatCode="General">
                  <c:v>0.42742800000000036</c:v>
                </c:pt>
                <c:pt idx="20753" formatCode="General">
                  <c:v>0.42744900000000002</c:v>
                </c:pt>
                <c:pt idx="20754" formatCode="General">
                  <c:v>0.42746900000000032</c:v>
                </c:pt>
                <c:pt idx="20755" formatCode="General">
                  <c:v>0.42748900000000023</c:v>
                </c:pt>
                <c:pt idx="20756" formatCode="General">
                  <c:v>0.42751000000000022</c:v>
                </c:pt>
                <c:pt idx="20757" formatCode="General">
                  <c:v>0.42753100000000011</c:v>
                </c:pt>
                <c:pt idx="20758" formatCode="General">
                  <c:v>0.42755200000000027</c:v>
                </c:pt>
                <c:pt idx="20759" formatCode="General">
                  <c:v>0.42757200000000023</c:v>
                </c:pt>
                <c:pt idx="20760" formatCode="General">
                  <c:v>0.427593</c:v>
                </c:pt>
                <c:pt idx="20761" formatCode="General">
                  <c:v>0.42761300000000002</c:v>
                </c:pt>
                <c:pt idx="20762" formatCode="General">
                  <c:v>0.42763400000000001</c:v>
                </c:pt>
                <c:pt idx="20763" formatCode="General">
                  <c:v>0.4276540000000002</c:v>
                </c:pt>
                <c:pt idx="20764" formatCode="General">
                  <c:v>0.42767600000000022</c:v>
                </c:pt>
                <c:pt idx="20765" formatCode="General">
                  <c:v>0.42769600000000002</c:v>
                </c:pt>
                <c:pt idx="20766" formatCode="General">
                  <c:v>0.42771700000000001</c:v>
                </c:pt>
                <c:pt idx="20767" formatCode="General">
                  <c:v>0.42773700000000003</c:v>
                </c:pt>
                <c:pt idx="20768" formatCode="General">
                  <c:v>0.427757</c:v>
                </c:pt>
                <c:pt idx="20769" formatCode="General">
                  <c:v>0.42777800000000027</c:v>
                </c:pt>
                <c:pt idx="20770" formatCode="General">
                  <c:v>0.42779900000000004</c:v>
                </c:pt>
                <c:pt idx="20771" formatCode="General">
                  <c:v>0.42781900000000023</c:v>
                </c:pt>
                <c:pt idx="20772" formatCode="General">
                  <c:v>0.42784000000000022</c:v>
                </c:pt>
                <c:pt idx="20773" formatCode="General">
                  <c:v>0.42786100000000032</c:v>
                </c:pt>
                <c:pt idx="20774" formatCode="General">
                  <c:v>0.42788100000000023</c:v>
                </c:pt>
                <c:pt idx="20775" formatCode="General">
                  <c:v>0.42790200000000023</c:v>
                </c:pt>
                <c:pt idx="20776" formatCode="General">
                  <c:v>0.42792200000000036</c:v>
                </c:pt>
                <c:pt idx="20777" formatCode="General">
                  <c:v>0.42794300000000002</c:v>
                </c:pt>
                <c:pt idx="20778" formatCode="General">
                  <c:v>0.42796400000000023</c:v>
                </c:pt>
                <c:pt idx="20779" formatCode="General">
                  <c:v>0.42798500000000023</c:v>
                </c:pt>
                <c:pt idx="20780" formatCode="General">
                  <c:v>0.42800500000000002</c:v>
                </c:pt>
                <c:pt idx="20781" formatCode="General">
                  <c:v>0.42802500000000032</c:v>
                </c:pt>
                <c:pt idx="20782" formatCode="General">
                  <c:v>0.4280460000000002</c:v>
                </c:pt>
                <c:pt idx="20783" formatCode="General">
                  <c:v>0.42806600000000022</c:v>
                </c:pt>
                <c:pt idx="20784" formatCode="General">
                  <c:v>0.42808700000000022</c:v>
                </c:pt>
                <c:pt idx="20785" formatCode="General">
                  <c:v>0.42810800000000027</c:v>
                </c:pt>
                <c:pt idx="20786" formatCode="General">
                  <c:v>0.42812800000000023</c:v>
                </c:pt>
                <c:pt idx="20787" formatCode="General">
                  <c:v>0.428149</c:v>
                </c:pt>
                <c:pt idx="20788" formatCode="General">
                  <c:v>0.42817000000000022</c:v>
                </c:pt>
                <c:pt idx="20789" formatCode="General">
                  <c:v>0.42819000000000002</c:v>
                </c:pt>
                <c:pt idx="20790" formatCode="General">
                  <c:v>0.42821100000000001</c:v>
                </c:pt>
                <c:pt idx="20791" formatCode="General">
                  <c:v>0.42823100000000003</c:v>
                </c:pt>
                <c:pt idx="20792" formatCode="General">
                  <c:v>0.42825200000000002</c:v>
                </c:pt>
                <c:pt idx="20793" formatCode="General">
                  <c:v>0.42827300000000001</c:v>
                </c:pt>
                <c:pt idx="20794" formatCode="General">
                  <c:v>0.42829300000000003</c:v>
                </c:pt>
                <c:pt idx="20795" formatCode="General">
                  <c:v>0.42831400000000036</c:v>
                </c:pt>
                <c:pt idx="20796" formatCode="General">
                  <c:v>0.42833400000000027</c:v>
                </c:pt>
                <c:pt idx="20797" formatCode="General">
                  <c:v>0.42835500000000032</c:v>
                </c:pt>
                <c:pt idx="20798" formatCode="General">
                  <c:v>0.42837500000000023</c:v>
                </c:pt>
                <c:pt idx="20799" formatCode="General">
                  <c:v>0.42839600000000022</c:v>
                </c:pt>
                <c:pt idx="20800" formatCode="General">
                  <c:v>0.42841600000000035</c:v>
                </c:pt>
                <c:pt idx="20801" formatCode="General">
                  <c:v>0.42843800000000026</c:v>
                </c:pt>
                <c:pt idx="20802" formatCode="General">
                  <c:v>0.42845800000000023</c:v>
                </c:pt>
                <c:pt idx="20803" formatCode="General">
                  <c:v>0.42847900000000022</c:v>
                </c:pt>
                <c:pt idx="20804" formatCode="General">
                  <c:v>0.42849900000000002</c:v>
                </c:pt>
                <c:pt idx="20805" formatCode="General">
                  <c:v>0.42852000000000023</c:v>
                </c:pt>
                <c:pt idx="20806" formatCode="General">
                  <c:v>0.4285400000000002</c:v>
                </c:pt>
                <c:pt idx="20807" formatCode="General">
                  <c:v>0.42856000000000022</c:v>
                </c:pt>
                <c:pt idx="20808" formatCode="General">
                  <c:v>0.42858200000000035</c:v>
                </c:pt>
                <c:pt idx="20809" formatCode="General">
                  <c:v>0.42860200000000021</c:v>
                </c:pt>
                <c:pt idx="20810" formatCode="General">
                  <c:v>0.42862300000000025</c:v>
                </c:pt>
                <c:pt idx="20811" formatCode="General">
                  <c:v>0.428643</c:v>
                </c:pt>
                <c:pt idx="20812" formatCode="General">
                  <c:v>0.42866400000000027</c:v>
                </c:pt>
                <c:pt idx="20813" formatCode="General">
                  <c:v>0.42868400000000023</c:v>
                </c:pt>
                <c:pt idx="20814" formatCode="General">
                  <c:v>0.428705</c:v>
                </c:pt>
                <c:pt idx="20815" formatCode="General">
                  <c:v>0.42872500000000002</c:v>
                </c:pt>
                <c:pt idx="20816" formatCode="General">
                  <c:v>0.42874600000000002</c:v>
                </c:pt>
                <c:pt idx="20817" formatCode="General">
                  <c:v>0.42876700000000001</c:v>
                </c:pt>
                <c:pt idx="20818" formatCode="General">
                  <c:v>0.42878800000000022</c:v>
                </c:pt>
                <c:pt idx="20819" formatCode="General">
                  <c:v>0.42880800000000036</c:v>
                </c:pt>
                <c:pt idx="20820" formatCode="General">
                  <c:v>0.42882900000000035</c:v>
                </c:pt>
                <c:pt idx="20821" formatCode="General">
                  <c:v>0.42884900000000026</c:v>
                </c:pt>
                <c:pt idx="20822" formatCode="General">
                  <c:v>0.42887000000000036</c:v>
                </c:pt>
                <c:pt idx="20823" formatCode="General">
                  <c:v>0.42889000000000033</c:v>
                </c:pt>
                <c:pt idx="20824" formatCode="General">
                  <c:v>0.42891100000000032</c:v>
                </c:pt>
                <c:pt idx="20825" formatCode="General">
                  <c:v>0.4289320000000002</c:v>
                </c:pt>
                <c:pt idx="20826" formatCode="General">
                  <c:v>0.42895200000000022</c:v>
                </c:pt>
                <c:pt idx="20827" formatCode="General">
                  <c:v>0.42897300000000033</c:v>
                </c:pt>
                <c:pt idx="20828" formatCode="General">
                  <c:v>0.42899300000000001</c:v>
                </c:pt>
                <c:pt idx="20829" formatCode="General">
                  <c:v>0.42901400000000023</c:v>
                </c:pt>
                <c:pt idx="20830" formatCode="General">
                  <c:v>0.42903400000000008</c:v>
                </c:pt>
                <c:pt idx="20831" formatCode="General">
                  <c:v>0.42905500000000002</c:v>
                </c:pt>
                <c:pt idx="20832" formatCode="General">
                  <c:v>0.42907600000000023</c:v>
                </c:pt>
                <c:pt idx="20833" formatCode="General">
                  <c:v>0.42909700000000001</c:v>
                </c:pt>
                <c:pt idx="20834" formatCode="General">
                  <c:v>0.42911700000000008</c:v>
                </c:pt>
                <c:pt idx="20835" formatCode="General">
                  <c:v>0.4291370000000001</c:v>
                </c:pt>
                <c:pt idx="20836" formatCode="General">
                  <c:v>0.42915800000000021</c:v>
                </c:pt>
                <c:pt idx="20837" formatCode="General">
                  <c:v>0.42917900000000025</c:v>
                </c:pt>
                <c:pt idx="20838" formatCode="General">
                  <c:v>0.429199</c:v>
                </c:pt>
                <c:pt idx="20839" formatCode="General">
                  <c:v>0.42922000000000027</c:v>
                </c:pt>
                <c:pt idx="20840" formatCode="General">
                  <c:v>0.42924100000000004</c:v>
                </c:pt>
                <c:pt idx="20841" formatCode="General">
                  <c:v>0.429261</c:v>
                </c:pt>
                <c:pt idx="20842" formatCode="General">
                  <c:v>0.42928200000000022</c:v>
                </c:pt>
                <c:pt idx="20843" formatCode="General">
                  <c:v>0.42930200000000035</c:v>
                </c:pt>
                <c:pt idx="20844" formatCode="General">
                  <c:v>0.42932300000000023</c:v>
                </c:pt>
                <c:pt idx="20845" formatCode="General">
                  <c:v>0.42934400000000023</c:v>
                </c:pt>
                <c:pt idx="20846" formatCode="General">
                  <c:v>0.42936500000000022</c:v>
                </c:pt>
                <c:pt idx="20847" formatCode="General">
                  <c:v>0.42938500000000035</c:v>
                </c:pt>
                <c:pt idx="20848" formatCode="General">
                  <c:v>0.42940500000000026</c:v>
                </c:pt>
                <c:pt idx="20849" formatCode="General">
                  <c:v>0.42942600000000036</c:v>
                </c:pt>
                <c:pt idx="20850" formatCode="General">
                  <c:v>0.42944600000000027</c:v>
                </c:pt>
                <c:pt idx="20851" formatCode="General">
                  <c:v>0.42946700000000032</c:v>
                </c:pt>
                <c:pt idx="20852" formatCode="General">
                  <c:v>0.42948700000000023</c:v>
                </c:pt>
                <c:pt idx="20853" formatCode="General">
                  <c:v>0.42950900000000025</c:v>
                </c:pt>
                <c:pt idx="20854" formatCode="General">
                  <c:v>0.42952900000000033</c:v>
                </c:pt>
                <c:pt idx="20855" formatCode="General">
                  <c:v>0.42955000000000026</c:v>
                </c:pt>
                <c:pt idx="20856" formatCode="General">
                  <c:v>0.42957000000000023</c:v>
                </c:pt>
                <c:pt idx="20857" formatCode="General">
                  <c:v>0.429591</c:v>
                </c:pt>
                <c:pt idx="20858" formatCode="General">
                  <c:v>0.42961100000000002</c:v>
                </c:pt>
                <c:pt idx="20859" formatCode="General">
                  <c:v>0.42963200000000001</c:v>
                </c:pt>
                <c:pt idx="20860" formatCode="General">
                  <c:v>0.42965300000000001</c:v>
                </c:pt>
                <c:pt idx="20861" formatCode="General">
                  <c:v>0.42967300000000008</c:v>
                </c:pt>
                <c:pt idx="20862" formatCode="General">
                  <c:v>0.42969400000000002</c:v>
                </c:pt>
                <c:pt idx="20863" formatCode="General">
                  <c:v>0.42971400000000021</c:v>
                </c:pt>
                <c:pt idx="20864" formatCode="General">
                  <c:v>0.42973500000000003</c:v>
                </c:pt>
                <c:pt idx="20865" formatCode="General">
                  <c:v>0.429755</c:v>
                </c:pt>
                <c:pt idx="20866" formatCode="General">
                  <c:v>0.42977600000000027</c:v>
                </c:pt>
                <c:pt idx="20867" formatCode="General">
                  <c:v>0.42979600000000001</c:v>
                </c:pt>
                <c:pt idx="20868" formatCode="General">
                  <c:v>0.42981700000000023</c:v>
                </c:pt>
                <c:pt idx="20869" formatCode="General">
                  <c:v>0.42983800000000022</c:v>
                </c:pt>
                <c:pt idx="20870" formatCode="General">
                  <c:v>0.42985900000000032</c:v>
                </c:pt>
                <c:pt idx="20871" formatCode="General">
                  <c:v>0.42987900000000023</c:v>
                </c:pt>
                <c:pt idx="20872" formatCode="General">
                  <c:v>0.42990000000000023</c:v>
                </c:pt>
                <c:pt idx="20873" formatCode="General">
                  <c:v>0.42992000000000036</c:v>
                </c:pt>
                <c:pt idx="20874" formatCode="General">
                  <c:v>0.42994100000000002</c:v>
                </c:pt>
                <c:pt idx="20875" formatCode="General">
                  <c:v>0.42996200000000023</c:v>
                </c:pt>
                <c:pt idx="20876" formatCode="General">
                  <c:v>0.42998200000000036</c:v>
                </c:pt>
                <c:pt idx="20877" formatCode="General">
                  <c:v>0.43000300000000002</c:v>
                </c:pt>
                <c:pt idx="20878" formatCode="General">
                  <c:v>0.43002300000000032</c:v>
                </c:pt>
                <c:pt idx="20879" formatCode="General">
                  <c:v>0.4300440000000002</c:v>
                </c:pt>
                <c:pt idx="20880" formatCode="General">
                  <c:v>0.43006400000000022</c:v>
                </c:pt>
                <c:pt idx="20881" formatCode="General">
                  <c:v>0.43008500000000022</c:v>
                </c:pt>
                <c:pt idx="20882" formatCode="General">
                  <c:v>0.43010500000000002</c:v>
                </c:pt>
                <c:pt idx="20883" formatCode="General">
                  <c:v>0.43012600000000023</c:v>
                </c:pt>
                <c:pt idx="20884" formatCode="General">
                  <c:v>0.430147</c:v>
                </c:pt>
                <c:pt idx="20885" formatCode="General">
                  <c:v>0.43016800000000027</c:v>
                </c:pt>
                <c:pt idx="20886" formatCode="General">
                  <c:v>0.43018800000000035</c:v>
                </c:pt>
                <c:pt idx="20887" formatCode="General">
                  <c:v>0.4302080000000002</c:v>
                </c:pt>
                <c:pt idx="20888" formatCode="General">
                  <c:v>0.43022900000000008</c:v>
                </c:pt>
                <c:pt idx="20889" formatCode="General">
                  <c:v>0.43025000000000002</c:v>
                </c:pt>
                <c:pt idx="20890" formatCode="General">
                  <c:v>0.43027000000000026</c:v>
                </c:pt>
                <c:pt idx="20891" formatCode="General">
                  <c:v>0.43029100000000003</c:v>
                </c:pt>
                <c:pt idx="20892" formatCode="General">
                  <c:v>0.43031200000000036</c:v>
                </c:pt>
                <c:pt idx="20893" formatCode="General">
                  <c:v>0.43033200000000027</c:v>
                </c:pt>
                <c:pt idx="20894" formatCode="General">
                  <c:v>0.43035300000000032</c:v>
                </c:pt>
                <c:pt idx="20895" formatCode="General">
                  <c:v>0.43037300000000023</c:v>
                </c:pt>
                <c:pt idx="20896" formatCode="General">
                  <c:v>0.43039400000000022</c:v>
                </c:pt>
                <c:pt idx="20897" formatCode="General">
                  <c:v>0.43041400000000035</c:v>
                </c:pt>
                <c:pt idx="20898" formatCode="General">
                  <c:v>0.43043500000000001</c:v>
                </c:pt>
                <c:pt idx="20899" formatCode="General">
                  <c:v>0.43045600000000023</c:v>
                </c:pt>
                <c:pt idx="20900" formatCode="General">
                  <c:v>0.43047700000000022</c:v>
                </c:pt>
                <c:pt idx="20901" formatCode="General">
                  <c:v>0.43049700000000002</c:v>
                </c:pt>
                <c:pt idx="20902" formatCode="General">
                  <c:v>0.43051700000000026</c:v>
                </c:pt>
                <c:pt idx="20903" formatCode="General">
                  <c:v>0.4305380000000002</c:v>
                </c:pt>
                <c:pt idx="20904" formatCode="General">
                  <c:v>0.43055900000000008</c:v>
                </c:pt>
                <c:pt idx="20905" formatCode="General">
                  <c:v>0.43058000000000035</c:v>
                </c:pt>
                <c:pt idx="20906" formatCode="General">
                  <c:v>0.4306000000000002</c:v>
                </c:pt>
                <c:pt idx="20907" formatCode="General">
                  <c:v>0.43062100000000025</c:v>
                </c:pt>
                <c:pt idx="20908" formatCode="General">
                  <c:v>0.430641</c:v>
                </c:pt>
                <c:pt idx="20909" formatCode="General">
                  <c:v>0.43066200000000027</c:v>
                </c:pt>
                <c:pt idx="20910" formatCode="General">
                  <c:v>0.43068200000000023</c:v>
                </c:pt>
                <c:pt idx="20911" formatCode="General">
                  <c:v>0.430703</c:v>
                </c:pt>
                <c:pt idx="20912" formatCode="General">
                  <c:v>0.43072400000000022</c:v>
                </c:pt>
                <c:pt idx="20913" formatCode="General">
                  <c:v>0.4307450000000001</c:v>
                </c:pt>
                <c:pt idx="20914" formatCode="General">
                  <c:v>0.43076500000000001</c:v>
                </c:pt>
                <c:pt idx="20915" formatCode="General">
                  <c:v>0.43078500000000008</c:v>
                </c:pt>
                <c:pt idx="20916" formatCode="General">
                  <c:v>0.43080600000000036</c:v>
                </c:pt>
                <c:pt idx="20917" formatCode="General">
                  <c:v>0.43082600000000043</c:v>
                </c:pt>
                <c:pt idx="20918" formatCode="General">
                  <c:v>0.43084700000000026</c:v>
                </c:pt>
                <c:pt idx="20919" formatCode="General">
                  <c:v>0.43086700000000022</c:v>
                </c:pt>
                <c:pt idx="20920" formatCode="General">
                  <c:v>0.43088900000000036</c:v>
                </c:pt>
                <c:pt idx="20921" formatCode="General">
                  <c:v>0.43090900000000032</c:v>
                </c:pt>
                <c:pt idx="20922" formatCode="General">
                  <c:v>0.43093000000000026</c:v>
                </c:pt>
                <c:pt idx="20923" formatCode="General">
                  <c:v>0.43095000000000022</c:v>
                </c:pt>
                <c:pt idx="20924" formatCode="General">
                  <c:v>0.43097100000000033</c:v>
                </c:pt>
                <c:pt idx="20925" formatCode="General">
                  <c:v>0.43099100000000001</c:v>
                </c:pt>
                <c:pt idx="20926" formatCode="General">
                  <c:v>0.43101200000000023</c:v>
                </c:pt>
                <c:pt idx="20927" formatCode="General">
                  <c:v>0.431033</c:v>
                </c:pt>
                <c:pt idx="20928" formatCode="General">
                  <c:v>0.43105300000000002</c:v>
                </c:pt>
                <c:pt idx="20929" formatCode="General">
                  <c:v>0.43107400000000023</c:v>
                </c:pt>
                <c:pt idx="20930" formatCode="General">
                  <c:v>0.4310940000000002</c:v>
                </c:pt>
                <c:pt idx="20931" formatCode="General">
                  <c:v>0.43111500000000008</c:v>
                </c:pt>
                <c:pt idx="20932" formatCode="General">
                  <c:v>0.4311350000000001</c:v>
                </c:pt>
                <c:pt idx="20933" formatCode="General">
                  <c:v>0.43115600000000021</c:v>
                </c:pt>
                <c:pt idx="20934" formatCode="General">
                  <c:v>0.43117600000000023</c:v>
                </c:pt>
                <c:pt idx="20935" formatCode="General">
                  <c:v>0.431197</c:v>
                </c:pt>
                <c:pt idx="20936" formatCode="General">
                  <c:v>0.43121800000000027</c:v>
                </c:pt>
                <c:pt idx="20937" formatCode="General">
                  <c:v>0.43123900000000004</c:v>
                </c:pt>
                <c:pt idx="20938" formatCode="General">
                  <c:v>0.431259</c:v>
                </c:pt>
                <c:pt idx="20939" formatCode="General">
                  <c:v>0.43128000000000022</c:v>
                </c:pt>
                <c:pt idx="20940" formatCode="General">
                  <c:v>0.43130000000000035</c:v>
                </c:pt>
                <c:pt idx="20941" formatCode="General">
                  <c:v>0.43132100000000023</c:v>
                </c:pt>
                <c:pt idx="20942" formatCode="General">
                  <c:v>0.43134100000000025</c:v>
                </c:pt>
                <c:pt idx="20943" formatCode="General">
                  <c:v>0.43136200000000036</c:v>
                </c:pt>
                <c:pt idx="20944" formatCode="General">
                  <c:v>0.43138300000000035</c:v>
                </c:pt>
                <c:pt idx="20945" formatCode="General">
                  <c:v>0.43140300000000026</c:v>
                </c:pt>
                <c:pt idx="20946" formatCode="General">
                  <c:v>0.43142400000000036</c:v>
                </c:pt>
                <c:pt idx="20947" formatCode="General">
                  <c:v>0.43144400000000027</c:v>
                </c:pt>
                <c:pt idx="20948" formatCode="General">
                  <c:v>0.43146500000000032</c:v>
                </c:pt>
                <c:pt idx="20949" formatCode="General">
                  <c:v>0.43148500000000023</c:v>
                </c:pt>
                <c:pt idx="20950" formatCode="General">
                  <c:v>0.43150600000000022</c:v>
                </c:pt>
                <c:pt idx="20951" formatCode="General">
                  <c:v>0.43152700000000033</c:v>
                </c:pt>
                <c:pt idx="20952" formatCode="General">
                  <c:v>0.43154800000000026</c:v>
                </c:pt>
                <c:pt idx="20953" formatCode="General">
                  <c:v>0.43156800000000023</c:v>
                </c:pt>
                <c:pt idx="20954" formatCode="General">
                  <c:v>0.43158800000000042</c:v>
                </c:pt>
                <c:pt idx="20955" formatCode="General">
                  <c:v>0.43160900000000002</c:v>
                </c:pt>
                <c:pt idx="20956" formatCode="General">
                  <c:v>0.43163000000000001</c:v>
                </c:pt>
                <c:pt idx="20957" formatCode="General">
                  <c:v>0.43165100000000001</c:v>
                </c:pt>
                <c:pt idx="20958" formatCode="General">
                  <c:v>0.43167100000000008</c:v>
                </c:pt>
                <c:pt idx="20959" formatCode="General">
                  <c:v>0.43169200000000002</c:v>
                </c:pt>
                <c:pt idx="20960" formatCode="General">
                  <c:v>0.43171200000000021</c:v>
                </c:pt>
                <c:pt idx="20961" formatCode="General">
                  <c:v>0.43173300000000003</c:v>
                </c:pt>
                <c:pt idx="20962" formatCode="General">
                  <c:v>0.431753</c:v>
                </c:pt>
                <c:pt idx="20963" formatCode="General">
                  <c:v>0.43177400000000027</c:v>
                </c:pt>
                <c:pt idx="20964" formatCode="General">
                  <c:v>0.43179400000000001</c:v>
                </c:pt>
                <c:pt idx="20965" formatCode="General">
                  <c:v>0.43181500000000023</c:v>
                </c:pt>
                <c:pt idx="20966" formatCode="General">
                  <c:v>0.43183600000000022</c:v>
                </c:pt>
                <c:pt idx="20967" formatCode="General">
                  <c:v>0.43185700000000032</c:v>
                </c:pt>
                <c:pt idx="20968" formatCode="General">
                  <c:v>0.43187700000000023</c:v>
                </c:pt>
                <c:pt idx="20969" formatCode="General">
                  <c:v>0.43189700000000025</c:v>
                </c:pt>
                <c:pt idx="20970" formatCode="General">
                  <c:v>0.43191800000000036</c:v>
                </c:pt>
                <c:pt idx="20971" formatCode="General">
                  <c:v>0.43193800000000027</c:v>
                </c:pt>
                <c:pt idx="20972" formatCode="General">
                  <c:v>0.43196000000000023</c:v>
                </c:pt>
                <c:pt idx="20973" formatCode="General">
                  <c:v>0.43198000000000036</c:v>
                </c:pt>
                <c:pt idx="20974" formatCode="General">
                  <c:v>0.43200100000000002</c:v>
                </c:pt>
                <c:pt idx="20975" formatCode="General">
                  <c:v>0.43202100000000032</c:v>
                </c:pt>
                <c:pt idx="20976" formatCode="General">
                  <c:v>0.4320420000000002</c:v>
                </c:pt>
                <c:pt idx="20977" formatCode="General">
                  <c:v>0.43206200000000022</c:v>
                </c:pt>
                <c:pt idx="20978" formatCode="General">
                  <c:v>0.43208300000000033</c:v>
                </c:pt>
                <c:pt idx="20979" formatCode="General">
                  <c:v>0.43210300000000001</c:v>
                </c:pt>
                <c:pt idx="20980" formatCode="General">
                  <c:v>0.43212500000000026</c:v>
                </c:pt>
                <c:pt idx="20981" formatCode="General">
                  <c:v>0.432145</c:v>
                </c:pt>
                <c:pt idx="20982" formatCode="General">
                  <c:v>0.43216500000000002</c:v>
                </c:pt>
                <c:pt idx="20983" formatCode="General">
                  <c:v>0.43218600000000035</c:v>
                </c:pt>
                <c:pt idx="20984" formatCode="General">
                  <c:v>0.4322060000000002</c:v>
                </c:pt>
                <c:pt idx="20985" formatCode="General">
                  <c:v>0.43222700000000008</c:v>
                </c:pt>
                <c:pt idx="20986" formatCode="General">
                  <c:v>0.4322470000000001</c:v>
                </c:pt>
                <c:pt idx="20987" formatCode="General">
                  <c:v>0.43226900000000001</c:v>
                </c:pt>
                <c:pt idx="20988" formatCode="General">
                  <c:v>0.43228900000000026</c:v>
                </c:pt>
                <c:pt idx="20989" formatCode="General">
                  <c:v>0.43231000000000042</c:v>
                </c:pt>
                <c:pt idx="20990" formatCode="General">
                  <c:v>0.43233000000000033</c:v>
                </c:pt>
                <c:pt idx="20991" formatCode="General">
                  <c:v>0.43235100000000032</c:v>
                </c:pt>
                <c:pt idx="20992" formatCode="General">
                  <c:v>0.43237100000000023</c:v>
                </c:pt>
                <c:pt idx="20993" formatCode="General">
                  <c:v>0.43239200000000022</c:v>
                </c:pt>
                <c:pt idx="20994" formatCode="General">
                  <c:v>0.43241300000000032</c:v>
                </c:pt>
                <c:pt idx="20995" formatCode="General">
                  <c:v>0.43243300000000001</c:v>
                </c:pt>
                <c:pt idx="20996" formatCode="General">
                  <c:v>0.43245400000000023</c:v>
                </c:pt>
                <c:pt idx="20997" formatCode="General">
                  <c:v>0.43247400000000041</c:v>
                </c:pt>
                <c:pt idx="20998" formatCode="General">
                  <c:v>0.43249500000000002</c:v>
                </c:pt>
                <c:pt idx="20999" formatCode="General">
                  <c:v>0.43251500000000026</c:v>
                </c:pt>
                <c:pt idx="21000" formatCode="General">
                  <c:v>0.4325360000000002</c:v>
                </c:pt>
                <c:pt idx="21001" formatCode="General">
                  <c:v>0.43255700000000002</c:v>
                </c:pt>
                <c:pt idx="21002" formatCode="General">
                  <c:v>0.43257700000000032</c:v>
                </c:pt>
                <c:pt idx="21003" formatCode="General">
                  <c:v>0.4325980000000002</c:v>
                </c:pt>
                <c:pt idx="21004" formatCode="General">
                  <c:v>0.43261900000000025</c:v>
                </c:pt>
                <c:pt idx="21005" formatCode="General">
                  <c:v>0.432639</c:v>
                </c:pt>
                <c:pt idx="21006" formatCode="General">
                  <c:v>0.43266000000000027</c:v>
                </c:pt>
                <c:pt idx="21007" formatCode="General">
                  <c:v>0.43268000000000023</c:v>
                </c:pt>
                <c:pt idx="21008" formatCode="General">
                  <c:v>0.432701</c:v>
                </c:pt>
                <c:pt idx="21009" formatCode="General">
                  <c:v>0.43272200000000022</c:v>
                </c:pt>
                <c:pt idx="21010" formatCode="General">
                  <c:v>0.43274200000000002</c:v>
                </c:pt>
                <c:pt idx="21011" formatCode="General">
                  <c:v>0.43276300000000001</c:v>
                </c:pt>
                <c:pt idx="21012" formatCode="General">
                  <c:v>0.43278300000000008</c:v>
                </c:pt>
                <c:pt idx="21013" formatCode="General">
                  <c:v>0.43280400000000036</c:v>
                </c:pt>
                <c:pt idx="21014" formatCode="General">
                  <c:v>0.43282400000000043</c:v>
                </c:pt>
                <c:pt idx="21015" formatCode="General">
                  <c:v>0.43284500000000026</c:v>
                </c:pt>
                <c:pt idx="21016" formatCode="General">
                  <c:v>0.43286600000000036</c:v>
                </c:pt>
                <c:pt idx="21017" formatCode="General">
                  <c:v>0.43288600000000044</c:v>
                </c:pt>
                <c:pt idx="21018" formatCode="General">
                  <c:v>0.43290700000000032</c:v>
                </c:pt>
                <c:pt idx="21019" formatCode="General">
                  <c:v>0.43292800000000037</c:v>
                </c:pt>
                <c:pt idx="21020" formatCode="General">
                  <c:v>0.43294800000000022</c:v>
                </c:pt>
                <c:pt idx="21021" formatCode="General">
                  <c:v>0.43296800000000035</c:v>
                </c:pt>
                <c:pt idx="21022" formatCode="General">
                  <c:v>0.43298900000000023</c:v>
                </c:pt>
                <c:pt idx="21023" formatCode="General">
                  <c:v>0.43301000000000023</c:v>
                </c:pt>
                <c:pt idx="21024" formatCode="General">
                  <c:v>0.433031</c:v>
                </c:pt>
                <c:pt idx="21025" formatCode="General">
                  <c:v>0.43305100000000002</c:v>
                </c:pt>
                <c:pt idx="21026" formatCode="General">
                  <c:v>0.43307200000000023</c:v>
                </c:pt>
                <c:pt idx="21027" formatCode="General">
                  <c:v>0.4330920000000002</c:v>
                </c:pt>
                <c:pt idx="21028" formatCode="General">
                  <c:v>0.43311300000000008</c:v>
                </c:pt>
                <c:pt idx="21029" formatCode="General">
                  <c:v>0.4331330000000001</c:v>
                </c:pt>
                <c:pt idx="21030" formatCode="General">
                  <c:v>0.43315400000000021</c:v>
                </c:pt>
                <c:pt idx="21031" formatCode="General">
                  <c:v>0.43317400000000023</c:v>
                </c:pt>
                <c:pt idx="21032" formatCode="General">
                  <c:v>0.433195</c:v>
                </c:pt>
                <c:pt idx="21033" formatCode="General">
                  <c:v>0.43321600000000027</c:v>
                </c:pt>
                <c:pt idx="21034" formatCode="General">
                  <c:v>0.43323700000000004</c:v>
                </c:pt>
                <c:pt idx="21035" formatCode="General">
                  <c:v>0.433257</c:v>
                </c:pt>
                <c:pt idx="21036" formatCode="General">
                  <c:v>0.43327700000000002</c:v>
                </c:pt>
                <c:pt idx="21037" formatCode="General">
                  <c:v>0.43329800000000002</c:v>
                </c:pt>
                <c:pt idx="21038" formatCode="General">
                  <c:v>0.43331800000000037</c:v>
                </c:pt>
                <c:pt idx="21039" formatCode="General">
                  <c:v>0.43334000000000023</c:v>
                </c:pt>
                <c:pt idx="21040" formatCode="General">
                  <c:v>0.43336000000000036</c:v>
                </c:pt>
                <c:pt idx="21041" formatCode="General">
                  <c:v>0.43338100000000035</c:v>
                </c:pt>
                <c:pt idx="21042" formatCode="General">
                  <c:v>0.43340100000000026</c:v>
                </c:pt>
                <c:pt idx="21043" formatCode="General">
                  <c:v>0.43342200000000036</c:v>
                </c:pt>
                <c:pt idx="21044" formatCode="General">
                  <c:v>0.43344200000000027</c:v>
                </c:pt>
                <c:pt idx="21045" formatCode="General">
                  <c:v>0.43346300000000032</c:v>
                </c:pt>
                <c:pt idx="21046" formatCode="General">
                  <c:v>0.43348300000000023</c:v>
                </c:pt>
                <c:pt idx="21047" formatCode="General">
                  <c:v>0.43350400000000022</c:v>
                </c:pt>
                <c:pt idx="21048" formatCode="General">
                  <c:v>0.43352500000000033</c:v>
                </c:pt>
                <c:pt idx="21049" formatCode="General">
                  <c:v>0.43354500000000001</c:v>
                </c:pt>
                <c:pt idx="21050" formatCode="General">
                  <c:v>0.43356600000000023</c:v>
                </c:pt>
                <c:pt idx="21051" formatCode="General">
                  <c:v>0.43358600000000042</c:v>
                </c:pt>
                <c:pt idx="21052" formatCode="General">
                  <c:v>0.43360700000000002</c:v>
                </c:pt>
                <c:pt idx="21053" formatCode="General">
                  <c:v>0.43362800000000024</c:v>
                </c:pt>
                <c:pt idx="21054" formatCode="General">
                  <c:v>0.4336480000000002</c:v>
                </c:pt>
                <c:pt idx="21055" formatCode="General">
                  <c:v>0.43366900000000008</c:v>
                </c:pt>
                <c:pt idx="21056" formatCode="General">
                  <c:v>0.43369000000000002</c:v>
                </c:pt>
                <c:pt idx="21057" formatCode="General">
                  <c:v>0.43371000000000021</c:v>
                </c:pt>
                <c:pt idx="21058" formatCode="General">
                  <c:v>0.43373100000000003</c:v>
                </c:pt>
                <c:pt idx="21059" formatCode="General">
                  <c:v>0.433751</c:v>
                </c:pt>
                <c:pt idx="21060" formatCode="General">
                  <c:v>0.43377200000000027</c:v>
                </c:pt>
                <c:pt idx="21061" formatCode="General">
                  <c:v>0.43379300000000004</c:v>
                </c:pt>
                <c:pt idx="21062" formatCode="General">
                  <c:v>0.43381300000000023</c:v>
                </c:pt>
                <c:pt idx="21063" formatCode="General">
                  <c:v>0.43383400000000022</c:v>
                </c:pt>
                <c:pt idx="21064" formatCode="General">
                  <c:v>0.43385400000000035</c:v>
                </c:pt>
                <c:pt idx="21065" formatCode="General">
                  <c:v>0.43387500000000023</c:v>
                </c:pt>
                <c:pt idx="21066" formatCode="General">
                  <c:v>0.43389500000000025</c:v>
                </c:pt>
                <c:pt idx="21067" formatCode="General">
                  <c:v>0.43391600000000036</c:v>
                </c:pt>
                <c:pt idx="21068" formatCode="General">
                  <c:v>0.43393700000000002</c:v>
                </c:pt>
                <c:pt idx="21069" formatCode="General">
                  <c:v>0.43395700000000026</c:v>
                </c:pt>
                <c:pt idx="21070" formatCode="General">
                  <c:v>0.43397800000000036</c:v>
                </c:pt>
                <c:pt idx="21071" formatCode="General">
                  <c:v>0.43399900000000002</c:v>
                </c:pt>
                <c:pt idx="21072" formatCode="General">
                  <c:v>0.43401900000000032</c:v>
                </c:pt>
                <c:pt idx="21073" formatCode="General">
                  <c:v>0.4340400000000002</c:v>
                </c:pt>
                <c:pt idx="21074" formatCode="General">
                  <c:v>0.43406000000000022</c:v>
                </c:pt>
                <c:pt idx="21075" formatCode="General">
                  <c:v>0.43408100000000033</c:v>
                </c:pt>
                <c:pt idx="21076" formatCode="General">
                  <c:v>0.43410200000000027</c:v>
                </c:pt>
                <c:pt idx="21077" formatCode="General">
                  <c:v>0.43412200000000023</c:v>
                </c:pt>
                <c:pt idx="21078" formatCode="General">
                  <c:v>0.434143</c:v>
                </c:pt>
                <c:pt idx="21079" formatCode="General">
                  <c:v>0.43416300000000002</c:v>
                </c:pt>
                <c:pt idx="21080" formatCode="General">
                  <c:v>0.43418400000000035</c:v>
                </c:pt>
                <c:pt idx="21081" formatCode="General">
                  <c:v>0.4342040000000002</c:v>
                </c:pt>
                <c:pt idx="21082" formatCode="General">
                  <c:v>0.43422500000000008</c:v>
                </c:pt>
                <c:pt idx="21083" formatCode="General">
                  <c:v>0.4342450000000001</c:v>
                </c:pt>
                <c:pt idx="21084" formatCode="General">
                  <c:v>0.43426600000000026</c:v>
                </c:pt>
                <c:pt idx="21085" formatCode="General">
                  <c:v>0.43428700000000026</c:v>
                </c:pt>
                <c:pt idx="21086" formatCode="General">
                  <c:v>0.43430800000000042</c:v>
                </c:pt>
                <c:pt idx="21087" formatCode="General">
                  <c:v>0.43432800000000044</c:v>
                </c:pt>
                <c:pt idx="21088" formatCode="General">
                  <c:v>0.43434800000000023</c:v>
                </c:pt>
                <c:pt idx="21089" formatCode="General">
                  <c:v>0.43436900000000023</c:v>
                </c:pt>
                <c:pt idx="21090" formatCode="General">
                  <c:v>0.43439000000000022</c:v>
                </c:pt>
                <c:pt idx="21091" formatCode="General">
                  <c:v>0.43441100000000032</c:v>
                </c:pt>
                <c:pt idx="21092" formatCode="General">
                  <c:v>0.43443100000000001</c:v>
                </c:pt>
                <c:pt idx="21093" formatCode="General">
                  <c:v>0.43445200000000023</c:v>
                </c:pt>
                <c:pt idx="21094" formatCode="General">
                  <c:v>0.43447200000000036</c:v>
                </c:pt>
                <c:pt idx="21095" formatCode="General">
                  <c:v>0.43449300000000002</c:v>
                </c:pt>
                <c:pt idx="21096" formatCode="General">
                  <c:v>0.43451300000000026</c:v>
                </c:pt>
                <c:pt idx="21097" formatCode="General">
                  <c:v>0.4345340000000002</c:v>
                </c:pt>
                <c:pt idx="21098" formatCode="General">
                  <c:v>0.43455400000000022</c:v>
                </c:pt>
                <c:pt idx="21099" formatCode="General">
                  <c:v>0.43457500000000032</c:v>
                </c:pt>
                <c:pt idx="21100" formatCode="General">
                  <c:v>0.4345960000000002</c:v>
                </c:pt>
                <c:pt idx="21101" formatCode="General">
                  <c:v>0.43461700000000025</c:v>
                </c:pt>
                <c:pt idx="21102" formatCode="General">
                  <c:v>0.434637</c:v>
                </c:pt>
                <c:pt idx="21103" formatCode="General">
                  <c:v>0.43465700000000002</c:v>
                </c:pt>
                <c:pt idx="21104" formatCode="General">
                  <c:v>0.43467800000000023</c:v>
                </c:pt>
                <c:pt idx="21105" formatCode="General">
                  <c:v>0.434699</c:v>
                </c:pt>
                <c:pt idx="21106" formatCode="General">
                  <c:v>0.43472000000000022</c:v>
                </c:pt>
                <c:pt idx="21107" formatCode="General">
                  <c:v>0.43474000000000002</c:v>
                </c:pt>
                <c:pt idx="21108" formatCode="General">
                  <c:v>0.43476100000000001</c:v>
                </c:pt>
                <c:pt idx="21109" formatCode="General">
                  <c:v>0.43478100000000008</c:v>
                </c:pt>
                <c:pt idx="21110" formatCode="General">
                  <c:v>0.43480200000000035</c:v>
                </c:pt>
                <c:pt idx="21111" formatCode="General">
                  <c:v>0.43482200000000043</c:v>
                </c:pt>
                <c:pt idx="21112" formatCode="General">
                  <c:v>0.43484300000000026</c:v>
                </c:pt>
                <c:pt idx="21113" formatCode="General">
                  <c:v>0.43486300000000022</c:v>
                </c:pt>
                <c:pt idx="21114" formatCode="General">
                  <c:v>0.43488400000000044</c:v>
                </c:pt>
                <c:pt idx="21115" formatCode="General">
                  <c:v>0.43490500000000032</c:v>
                </c:pt>
                <c:pt idx="21116" formatCode="General">
                  <c:v>0.43492500000000023</c:v>
                </c:pt>
                <c:pt idx="21117" formatCode="General">
                  <c:v>0.43494600000000022</c:v>
                </c:pt>
                <c:pt idx="21118" formatCode="General">
                  <c:v>0.43496600000000035</c:v>
                </c:pt>
                <c:pt idx="21119" formatCode="General">
                  <c:v>0.43498700000000023</c:v>
                </c:pt>
                <c:pt idx="21120" formatCode="General">
                  <c:v>0.43500800000000023</c:v>
                </c:pt>
                <c:pt idx="21121" formatCode="General">
                  <c:v>0.43502800000000041</c:v>
                </c:pt>
                <c:pt idx="21122" formatCode="General">
                  <c:v>0.43504900000000002</c:v>
                </c:pt>
                <c:pt idx="21123" formatCode="General">
                  <c:v>0.43507000000000023</c:v>
                </c:pt>
                <c:pt idx="21124" formatCode="General">
                  <c:v>0.43509000000000025</c:v>
                </c:pt>
                <c:pt idx="21125" formatCode="General">
                  <c:v>0.43511100000000008</c:v>
                </c:pt>
                <c:pt idx="21126" formatCode="General">
                  <c:v>0.4351310000000001</c:v>
                </c:pt>
                <c:pt idx="21127" formatCode="General">
                  <c:v>0.43515100000000001</c:v>
                </c:pt>
                <c:pt idx="21128" formatCode="General">
                  <c:v>0.43517200000000023</c:v>
                </c:pt>
                <c:pt idx="21129" formatCode="General">
                  <c:v>0.435193</c:v>
                </c:pt>
                <c:pt idx="21130" formatCode="General">
                  <c:v>0.43521400000000027</c:v>
                </c:pt>
                <c:pt idx="21131" formatCode="General">
                  <c:v>0.43523400000000001</c:v>
                </c:pt>
                <c:pt idx="21132" formatCode="General">
                  <c:v>0.435255</c:v>
                </c:pt>
                <c:pt idx="21133" formatCode="General">
                  <c:v>0.43527500000000002</c:v>
                </c:pt>
                <c:pt idx="21134" formatCode="General">
                  <c:v>0.43529600000000002</c:v>
                </c:pt>
                <c:pt idx="21135" formatCode="General">
                  <c:v>0.43531700000000023</c:v>
                </c:pt>
                <c:pt idx="21136" formatCode="General">
                  <c:v>0.43533700000000025</c:v>
                </c:pt>
                <c:pt idx="21137" formatCode="General">
                  <c:v>0.43535800000000036</c:v>
                </c:pt>
                <c:pt idx="21138" formatCode="General">
                  <c:v>0.43537900000000035</c:v>
                </c:pt>
                <c:pt idx="21139" formatCode="General">
                  <c:v>0.43539900000000026</c:v>
                </c:pt>
                <c:pt idx="21140" formatCode="General">
                  <c:v>0.43542000000000036</c:v>
                </c:pt>
                <c:pt idx="21141" formatCode="General">
                  <c:v>0.43544000000000027</c:v>
                </c:pt>
                <c:pt idx="21142" formatCode="General">
                  <c:v>0.43546100000000032</c:v>
                </c:pt>
                <c:pt idx="21143" formatCode="General">
                  <c:v>0.43548200000000037</c:v>
                </c:pt>
                <c:pt idx="21144" formatCode="General">
                  <c:v>0.43550200000000022</c:v>
                </c:pt>
                <c:pt idx="21145" formatCode="General">
                  <c:v>0.43552300000000033</c:v>
                </c:pt>
                <c:pt idx="21146" formatCode="General">
                  <c:v>0.43554300000000001</c:v>
                </c:pt>
                <c:pt idx="21147" formatCode="General">
                  <c:v>0.43556400000000023</c:v>
                </c:pt>
                <c:pt idx="21148" formatCode="General">
                  <c:v>0.43558400000000042</c:v>
                </c:pt>
                <c:pt idx="21149" formatCode="General">
                  <c:v>0.43560500000000002</c:v>
                </c:pt>
                <c:pt idx="21150" formatCode="General">
                  <c:v>0.43562500000000026</c:v>
                </c:pt>
                <c:pt idx="21151" formatCode="General">
                  <c:v>0.43564700000000001</c:v>
                </c:pt>
                <c:pt idx="21152" formatCode="General">
                  <c:v>0.43566700000000008</c:v>
                </c:pt>
                <c:pt idx="21153" formatCode="General">
                  <c:v>0.43568800000000035</c:v>
                </c:pt>
                <c:pt idx="21154" formatCode="General">
                  <c:v>0.43570800000000021</c:v>
                </c:pt>
                <c:pt idx="21155" formatCode="General">
                  <c:v>0.43572800000000023</c:v>
                </c:pt>
                <c:pt idx="21156" formatCode="General">
                  <c:v>0.435749</c:v>
                </c:pt>
                <c:pt idx="21157" formatCode="General">
                  <c:v>0.43577000000000027</c:v>
                </c:pt>
                <c:pt idx="21158" formatCode="General">
                  <c:v>0.43579100000000004</c:v>
                </c:pt>
                <c:pt idx="21159" formatCode="General">
                  <c:v>0.43581100000000023</c:v>
                </c:pt>
                <c:pt idx="21160" formatCode="General">
                  <c:v>0.43583200000000022</c:v>
                </c:pt>
                <c:pt idx="21161" formatCode="General">
                  <c:v>0.43585200000000035</c:v>
                </c:pt>
                <c:pt idx="21162" formatCode="General">
                  <c:v>0.43587300000000023</c:v>
                </c:pt>
                <c:pt idx="21163" formatCode="General">
                  <c:v>0.43589300000000025</c:v>
                </c:pt>
                <c:pt idx="21164" formatCode="General">
                  <c:v>0.43591400000000036</c:v>
                </c:pt>
                <c:pt idx="21165" formatCode="General">
                  <c:v>0.43593400000000027</c:v>
                </c:pt>
                <c:pt idx="21166" formatCode="General">
                  <c:v>0.43595500000000026</c:v>
                </c:pt>
                <c:pt idx="21167" formatCode="General">
                  <c:v>0.43597600000000036</c:v>
                </c:pt>
                <c:pt idx="21168" formatCode="General">
                  <c:v>0.43599600000000027</c:v>
                </c:pt>
                <c:pt idx="21169" formatCode="General">
                  <c:v>0.43601700000000032</c:v>
                </c:pt>
                <c:pt idx="21170" formatCode="General">
                  <c:v>0.43603700000000001</c:v>
                </c:pt>
                <c:pt idx="21171" formatCode="General">
                  <c:v>0.43605800000000022</c:v>
                </c:pt>
                <c:pt idx="21172" formatCode="General">
                  <c:v>0.43607900000000033</c:v>
                </c:pt>
                <c:pt idx="21173" formatCode="General">
                  <c:v>0.43609900000000001</c:v>
                </c:pt>
                <c:pt idx="21174" formatCode="General">
                  <c:v>0.43612000000000023</c:v>
                </c:pt>
                <c:pt idx="21175" formatCode="General">
                  <c:v>0.436141</c:v>
                </c:pt>
                <c:pt idx="21176" formatCode="General">
                  <c:v>0.43616100000000002</c:v>
                </c:pt>
                <c:pt idx="21177" formatCode="General">
                  <c:v>0.43618200000000035</c:v>
                </c:pt>
                <c:pt idx="21178" formatCode="General">
                  <c:v>0.4362020000000002</c:v>
                </c:pt>
                <c:pt idx="21179" formatCode="General">
                  <c:v>0.43622300000000008</c:v>
                </c:pt>
                <c:pt idx="21180" formatCode="General">
                  <c:v>0.4362430000000001</c:v>
                </c:pt>
                <c:pt idx="21181" formatCode="General">
                  <c:v>0.43626400000000026</c:v>
                </c:pt>
                <c:pt idx="21182" formatCode="General">
                  <c:v>0.43628500000000026</c:v>
                </c:pt>
                <c:pt idx="21183" formatCode="General">
                  <c:v>0.43630500000000022</c:v>
                </c:pt>
                <c:pt idx="21184" formatCode="General">
                  <c:v>0.43632600000000044</c:v>
                </c:pt>
                <c:pt idx="21185" formatCode="General">
                  <c:v>0.43634600000000023</c:v>
                </c:pt>
                <c:pt idx="21186" formatCode="General">
                  <c:v>0.43636700000000023</c:v>
                </c:pt>
                <c:pt idx="21187" formatCode="General">
                  <c:v>0.43638800000000044</c:v>
                </c:pt>
                <c:pt idx="21188" formatCode="General">
                  <c:v>0.43640800000000035</c:v>
                </c:pt>
                <c:pt idx="21189" formatCode="General">
                  <c:v>0.43642900000000023</c:v>
                </c:pt>
                <c:pt idx="21190" formatCode="General">
                  <c:v>0.43645000000000023</c:v>
                </c:pt>
                <c:pt idx="21191" formatCode="General">
                  <c:v>0.43647000000000036</c:v>
                </c:pt>
                <c:pt idx="21192" formatCode="General">
                  <c:v>0.43649100000000002</c:v>
                </c:pt>
                <c:pt idx="21193" formatCode="General">
                  <c:v>0.43651100000000026</c:v>
                </c:pt>
                <c:pt idx="21194" formatCode="General">
                  <c:v>0.436531</c:v>
                </c:pt>
                <c:pt idx="21195" formatCode="General">
                  <c:v>0.43655200000000022</c:v>
                </c:pt>
                <c:pt idx="21196" formatCode="General">
                  <c:v>0.43657300000000032</c:v>
                </c:pt>
                <c:pt idx="21197" formatCode="General">
                  <c:v>0.4365940000000002</c:v>
                </c:pt>
                <c:pt idx="21198" formatCode="General">
                  <c:v>0.43661400000000022</c:v>
                </c:pt>
                <c:pt idx="21199" formatCode="General">
                  <c:v>0.436635</c:v>
                </c:pt>
                <c:pt idx="21200" formatCode="General">
                  <c:v>0.43665500000000002</c:v>
                </c:pt>
                <c:pt idx="21201" formatCode="General">
                  <c:v>0.43667600000000023</c:v>
                </c:pt>
                <c:pt idx="21202" formatCode="General">
                  <c:v>0.43669600000000008</c:v>
                </c:pt>
                <c:pt idx="21203" formatCode="General">
                  <c:v>0.43671800000000022</c:v>
                </c:pt>
                <c:pt idx="21204" formatCode="General">
                  <c:v>0.43673800000000002</c:v>
                </c:pt>
                <c:pt idx="21205" formatCode="General">
                  <c:v>0.43675900000000001</c:v>
                </c:pt>
                <c:pt idx="21206" formatCode="General">
                  <c:v>0.43677900000000008</c:v>
                </c:pt>
                <c:pt idx="21207" formatCode="General">
                  <c:v>0.43680000000000035</c:v>
                </c:pt>
                <c:pt idx="21208" formatCode="General">
                  <c:v>0.43682000000000043</c:v>
                </c:pt>
                <c:pt idx="21209" formatCode="General">
                  <c:v>0.43684100000000026</c:v>
                </c:pt>
                <c:pt idx="21210" formatCode="General">
                  <c:v>0.43686200000000036</c:v>
                </c:pt>
                <c:pt idx="21211" formatCode="General">
                  <c:v>0.43688200000000044</c:v>
                </c:pt>
                <c:pt idx="21212" formatCode="General">
                  <c:v>0.43690300000000032</c:v>
                </c:pt>
                <c:pt idx="21213" formatCode="General">
                  <c:v>0.43692300000000023</c:v>
                </c:pt>
                <c:pt idx="21214" formatCode="General">
                  <c:v>0.43694400000000022</c:v>
                </c:pt>
                <c:pt idx="21215" formatCode="General">
                  <c:v>0.43696400000000035</c:v>
                </c:pt>
                <c:pt idx="21216" formatCode="General">
                  <c:v>0.43698500000000023</c:v>
                </c:pt>
                <c:pt idx="21217" formatCode="General">
                  <c:v>0.43700500000000025</c:v>
                </c:pt>
                <c:pt idx="21218" formatCode="General">
                  <c:v>0.43702700000000022</c:v>
                </c:pt>
                <c:pt idx="21219" formatCode="General">
                  <c:v>0.43704700000000002</c:v>
                </c:pt>
                <c:pt idx="21220" formatCode="General">
                  <c:v>0.43706800000000023</c:v>
                </c:pt>
                <c:pt idx="21221" formatCode="General">
                  <c:v>0.43708800000000037</c:v>
                </c:pt>
                <c:pt idx="21222" formatCode="General">
                  <c:v>0.43710800000000022</c:v>
                </c:pt>
                <c:pt idx="21223" formatCode="General">
                  <c:v>0.43712900000000032</c:v>
                </c:pt>
                <c:pt idx="21224" formatCode="General">
                  <c:v>0.43715000000000021</c:v>
                </c:pt>
                <c:pt idx="21225" formatCode="General">
                  <c:v>0.43717100000000025</c:v>
                </c:pt>
                <c:pt idx="21226" formatCode="General">
                  <c:v>0.437191</c:v>
                </c:pt>
                <c:pt idx="21227" formatCode="General">
                  <c:v>0.43721200000000027</c:v>
                </c:pt>
                <c:pt idx="21228" formatCode="General">
                  <c:v>0.43723200000000001</c:v>
                </c:pt>
                <c:pt idx="21229" formatCode="General">
                  <c:v>0.437253</c:v>
                </c:pt>
                <c:pt idx="21230" formatCode="General">
                  <c:v>0.43727300000000002</c:v>
                </c:pt>
                <c:pt idx="21231" formatCode="General">
                  <c:v>0.43729400000000002</c:v>
                </c:pt>
                <c:pt idx="21232" formatCode="General">
                  <c:v>0.43731400000000037</c:v>
                </c:pt>
                <c:pt idx="21233" formatCode="General">
                  <c:v>0.43733500000000008</c:v>
                </c:pt>
                <c:pt idx="21234" formatCode="General">
                  <c:v>0.43735600000000036</c:v>
                </c:pt>
                <c:pt idx="21235" formatCode="General">
                  <c:v>0.43737600000000043</c:v>
                </c:pt>
                <c:pt idx="21236" formatCode="General">
                  <c:v>0.43739700000000026</c:v>
                </c:pt>
                <c:pt idx="21237" formatCode="General">
                  <c:v>0.43741700000000022</c:v>
                </c:pt>
                <c:pt idx="21238" formatCode="General">
                  <c:v>0.43743800000000027</c:v>
                </c:pt>
                <c:pt idx="21239" formatCode="General">
                  <c:v>0.43745900000000032</c:v>
                </c:pt>
                <c:pt idx="21240" formatCode="General">
                  <c:v>0.43747900000000023</c:v>
                </c:pt>
                <c:pt idx="21241" formatCode="General">
                  <c:v>0.43750000000000022</c:v>
                </c:pt>
                <c:pt idx="21242" formatCode="General">
                  <c:v>0.43752100000000033</c:v>
                </c:pt>
                <c:pt idx="21243" formatCode="General">
                  <c:v>0.43754100000000001</c:v>
                </c:pt>
                <c:pt idx="21244" formatCode="General">
                  <c:v>0.43756200000000023</c:v>
                </c:pt>
                <c:pt idx="21245" formatCode="General">
                  <c:v>0.43758200000000042</c:v>
                </c:pt>
                <c:pt idx="21246" formatCode="General">
                  <c:v>0.43760300000000002</c:v>
                </c:pt>
                <c:pt idx="21247" formatCode="General">
                  <c:v>0.43762400000000024</c:v>
                </c:pt>
                <c:pt idx="21248" formatCode="General">
                  <c:v>0.4376440000000002</c:v>
                </c:pt>
                <c:pt idx="21249" formatCode="General">
                  <c:v>0.43766500000000008</c:v>
                </c:pt>
                <c:pt idx="21250" formatCode="General">
                  <c:v>0.43768500000000032</c:v>
                </c:pt>
                <c:pt idx="21251" formatCode="General">
                  <c:v>0.43770600000000021</c:v>
                </c:pt>
                <c:pt idx="21252" formatCode="General">
                  <c:v>0.43772600000000023</c:v>
                </c:pt>
                <c:pt idx="21253" formatCode="General">
                  <c:v>0.437747</c:v>
                </c:pt>
                <c:pt idx="21254" formatCode="General">
                  <c:v>0.43776800000000027</c:v>
                </c:pt>
                <c:pt idx="21255" formatCode="General">
                  <c:v>0.43778900000000026</c:v>
                </c:pt>
                <c:pt idx="21256" formatCode="General">
                  <c:v>0.43780900000000023</c:v>
                </c:pt>
                <c:pt idx="21257" formatCode="General">
                  <c:v>0.43783000000000022</c:v>
                </c:pt>
                <c:pt idx="21258" formatCode="General">
                  <c:v>0.43785000000000035</c:v>
                </c:pt>
                <c:pt idx="21259" formatCode="General">
                  <c:v>0.43787100000000023</c:v>
                </c:pt>
                <c:pt idx="21260" formatCode="General">
                  <c:v>0.43789100000000025</c:v>
                </c:pt>
                <c:pt idx="21261" formatCode="General">
                  <c:v>0.43791200000000036</c:v>
                </c:pt>
                <c:pt idx="21262" formatCode="General">
                  <c:v>0.43793200000000027</c:v>
                </c:pt>
                <c:pt idx="21263" formatCode="General">
                  <c:v>0.43795300000000026</c:v>
                </c:pt>
                <c:pt idx="21264" formatCode="General">
                  <c:v>0.43797400000000036</c:v>
                </c:pt>
                <c:pt idx="21265" formatCode="General">
                  <c:v>0.43799400000000027</c:v>
                </c:pt>
                <c:pt idx="21266" formatCode="General">
                  <c:v>0.43801500000000032</c:v>
                </c:pt>
                <c:pt idx="21267" formatCode="General">
                  <c:v>0.43803500000000001</c:v>
                </c:pt>
                <c:pt idx="21268" formatCode="General">
                  <c:v>0.43805600000000022</c:v>
                </c:pt>
                <c:pt idx="21269" formatCode="General">
                  <c:v>0.43807600000000035</c:v>
                </c:pt>
                <c:pt idx="21270" formatCode="General">
                  <c:v>0.43809800000000026</c:v>
                </c:pt>
                <c:pt idx="21271" formatCode="General">
                  <c:v>0.43811800000000023</c:v>
                </c:pt>
                <c:pt idx="21272" formatCode="General">
                  <c:v>0.438139</c:v>
                </c:pt>
                <c:pt idx="21273" formatCode="General">
                  <c:v>0.43815900000000002</c:v>
                </c:pt>
                <c:pt idx="21274" formatCode="General">
                  <c:v>0.43818000000000024</c:v>
                </c:pt>
                <c:pt idx="21275" formatCode="General">
                  <c:v>0.4382000000000002</c:v>
                </c:pt>
                <c:pt idx="21276" formatCode="General">
                  <c:v>0.43822000000000022</c:v>
                </c:pt>
                <c:pt idx="21277" formatCode="General">
                  <c:v>0.43824200000000002</c:v>
                </c:pt>
                <c:pt idx="21278" formatCode="General">
                  <c:v>0.43826200000000021</c:v>
                </c:pt>
                <c:pt idx="21279" formatCode="General">
                  <c:v>0.43828300000000026</c:v>
                </c:pt>
                <c:pt idx="21280" formatCode="General">
                  <c:v>0.43830300000000022</c:v>
                </c:pt>
                <c:pt idx="21281" formatCode="General">
                  <c:v>0.43832400000000044</c:v>
                </c:pt>
                <c:pt idx="21282" formatCode="General">
                  <c:v>0.43834400000000023</c:v>
                </c:pt>
                <c:pt idx="21283" formatCode="General">
                  <c:v>0.43836500000000023</c:v>
                </c:pt>
                <c:pt idx="21284" formatCode="General">
                  <c:v>0.43838500000000036</c:v>
                </c:pt>
                <c:pt idx="21285" formatCode="General">
                  <c:v>0.43840600000000035</c:v>
                </c:pt>
                <c:pt idx="21286" formatCode="General">
                  <c:v>0.43842700000000023</c:v>
                </c:pt>
                <c:pt idx="21287" formatCode="General">
                  <c:v>0.43844800000000023</c:v>
                </c:pt>
                <c:pt idx="21288" formatCode="General">
                  <c:v>0.43846800000000036</c:v>
                </c:pt>
                <c:pt idx="21289" formatCode="General">
                  <c:v>0.43848800000000043</c:v>
                </c:pt>
                <c:pt idx="21290" formatCode="General">
                  <c:v>0.43850900000000026</c:v>
                </c:pt>
                <c:pt idx="21291" formatCode="General">
                  <c:v>0.43853000000000025</c:v>
                </c:pt>
                <c:pt idx="21292" formatCode="General">
                  <c:v>0.43855100000000002</c:v>
                </c:pt>
                <c:pt idx="21293" formatCode="General">
                  <c:v>0.43857100000000032</c:v>
                </c:pt>
                <c:pt idx="21294" formatCode="General">
                  <c:v>0.4385920000000002</c:v>
                </c:pt>
                <c:pt idx="21295" formatCode="General">
                  <c:v>0.43861200000000022</c:v>
                </c:pt>
                <c:pt idx="21296" formatCode="General">
                  <c:v>0.438633</c:v>
                </c:pt>
                <c:pt idx="21297" formatCode="General">
                  <c:v>0.43865300000000002</c:v>
                </c:pt>
                <c:pt idx="21298" formatCode="General">
                  <c:v>0.43867400000000023</c:v>
                </c:pt>
                <c:pt idx="21299" formatCode="General">
                  <c:v>0.438695</c:v>
                </c:pt>
                <c:pt idx="21300" formatCode="General">
                  <c:v>0.43871500000000002</c:v>
                </c:pt>
                <c:pt idx="21301" formatCode="General">
                  <c:v>0.43873600000000001</c:v>
                </c:pt>
                <c:pt idx="21302" formatCode="General">
                  <c:v>0.4387560000000002</c:v>
                </c:pt>
                <c:pt idx="21303" formatCode="General">
                  <c:v>0.43877700000000008</c:v>
                </c:pt>
                <c:pt idx="21304" formatCode="General">
                  <c:v>0.4387970000000001</c:v>
                </c:pt>
                <c:pt idx="21305" formatCode="General">
                  <c:v>0.43881800000000043</c:v>
                </c:pt>
                <c:pt idx="21306" formatCode="General">
                  <c:v>0.43883900000000026</c:v>
                </c:pt>
                <c:pt idx="21307" formatCode="General">
                  <c:v>0.43886000000000036</c:v>
                </c:pt>
                <c:pt idx="21308" formatCode="General">
                  <c:v>0.43888000000000044</c:v>
                </c:pt>
                <c:pt idx="21309" formatCode="General">
                  <c:v>0.43890100000000032</c:v>
                </c:pt>
                <c:pt idx="21310" formatCode="General">
                  <c:v>0.43892100000000023</c:v>
                </c:pt>
                <c:pt idx="21311" formatCode="General">
                  <c:v>0.43894200000000022</c:v>
                </c:pt>
                <c:pt idx="21312" formatCode="General">
                  <c:v>0.43896200000000035</c:v>
                </c:pt>
                <c:pt idx="21313" formatCode="General">
                  <c:v>0.43898300000000023</c:v>
                </c:pt>
                <c:pt idx="21314" formatCode="General">
                  <c:v>0.43900300000000025</c:v>
                </c:pt>
                <c:pt idx="21315" formatCode="General">
                  <c:v>0.43902400000000041</c:v>
                </c:pt>
                <c:pt idx="21316" formatCode="General">
                  <c:v>0.43904500000000002</c:v>
                </c:pt>
                <c:pt idx="21317" formatCode="General">
                  <c:v>0.43906500000000026</c:v>
                </c:pt>
                <c:pt idx="21318" formatCode="General">
                  <c:v>0.43908600000000036</c:v>
                </c:pt>
                <c:pt idx="21319" formatCode="General">
                  <c:v>0.43910600000000022</c:v>
                </c:pt>
                <c:pt idx="21320" formatCode="General">
                  <c:v>0.43912700000000032</c:v>
                </c:pt>
                <c:pt idx="21321" formatCode="General">
                  <c:v>0.4391480000000002</c:v>
                </c:pt>
                <c:pt idx="21322" formatCode="General">
                  <c:v>0.43916900000000025</c:v>
                </c:pt>
                <c:pt idx="21323" formatCode="General">
                  <c:v>0.43918900000000022</c:v>
                </c:pt>
                <c:pt idx="21324" formatCode="General">
                  <c:v>0.43921000000000027</c:v>
                </c:pt>
                <c:pt idx="21325" formatCode="General">
                  <c:v>0.43923000000000001</c:v>
                </c:pt>
                <c:pt idx="21326" formatCode="General">
                  <c:v>0.439251</c:v>
                </c:pt>
                <c:pt idx="21327" formatCode="General">
                  <c:v>0.43927100000000002</c:v>
                </c:pt>
                <c:pt idx="21328" formatCode="General">
                  <c:v>0.43929200000000002</c:v>
                </c:pt>
                <c:pt idx="21329" formatCode="General">
                  <c:v>0.43931200000000037</c:v>
                </c:pt>
                <c:pt idx="21330" formatCode="General">
                  <c:v>0.43933300000000008</c:v>
                </c:pt>
                <c:pt idx="21331" formatCode="General">
                  <c:v>0.43935400000000036</c:v>
                </c:pt>
                <c:pt idx="21332" formatCode="General">
                  <c:v>0.43937400000000043</c:v>
                </c:pt>
                <c:pt idx="21333" formatCode="General">
                  <c:v>0.43939500000000026</c:v>
                </c:pt>
                <c:pt idx="21334" formatCode="General">
                  <c:v>0.43941500000000022</c:v>
                </c:pt>
                <c:pt idx="21335" formatCode="General">
                  <c:v>0.43943600000000027</c:v>
                </c:pt>
                <c:pt idx="21336" formatCode="General">
                  <c:v>0.43945600000000024</c:v>
                </c:pt>
                <c:pt idx="21337" formatCode="General">
                  <c:v>0.43947800000000037</c:v>
                </c:pt>
                <c:pt idx="21338" formatCode="General">
                  <c:v>0.43949800000000022</c:v>
                </c:pt>
                <c:pt idx="21339" formatCode="General">
                  <c:v>0.43951900000000033</c:v>
                </c:pt>
                <c:pt idx="21340" formatCode="General">
                  <c:v>0.43953900000000001</c:v>
                </c:pt>
                <c:pt idx="21341" formatCode="General">
                  <c:v>0.43956000000000023</c:v>
                </c:pt>
                <c:pt idx="21342" formatCode="General">
                  <c:v>0.43958000000000041</c:v>
                </c:pt>
                <c:pt idx="21343" formatCode="General">
                  <c:v>0.43960000000000027</c:v>
                </c:pt>
                <c:pt idx="21344" formatCode="General">
                  <c:v>0.43962100000000026</c:v>
                </c:pt>
                <c:pt idx="21345" formatCode="General">
                  <c:v>0.4396420000000002</c:v>
                </c:pt>
                <c:pt idx="21346" formatCode="General">
                  <c:v>0.43966300000000008</c:v>
                </c:pt>
                <c:pt idx="21347" formatCode="General">
                  <c:v>0.43968300000000032</c:v>
                </c:pt>
                <c:pt idx="21348" formatCode="General">
                  <c:v>0.43970400000000021</c:v>
                </c:pt>
                <c:pt idx="21349" formatCode="General">
                  <c:v>0.43972400000000023</c:v>
                </c:pt>
                <c:pt idx="21350" formatCode="General">
                  <c:v>0.439745</c:v>
                </c:pt>
                <c:pt idx="21351" formatCode="General">
                  <c:v>0.43976600000000027</c:v>
                </c:pt>
                <c:pt idx="21352" formatCode="General">
                  <c:v>0.43978600000000023</c:v>
                </c:pt>
                <c:pt idx="21353" formatCode="General">
                  <c:v>0.43980700000000023</c:v>
                </c:pt>
                <c:pt idx="21354" formatCode="General">
                  <c:v>0.43982800000000044</c:v>
                </c:pt>
                <c:pt idx="21355" formatCode="General">
                  <c:v>0.43984800000000035</c:v>
                </c:pt>
                <c:pt idx="21356" formatCode="General">
                  <c:v>0.43986800000000037</c:v>
                </c:pt>
                <c:pt idx="21357" formatCode="General">
                  <c:v>0.43988900000000042</c:v>
                </c:pt>
                <c:pt idx="21358" formatCode="General">
                  <c:v>0.43991000000000036</c:v>
                </c:pt>
                <c:pt idx="21359" formatCode="General">
                  <c:v>0.43993100000000002</c:v>
                </c:pt>
                <c:pt idx="21360" formatCode="General">
                  <c:v>0.43995100000000026</c:v>
                </c:pt>
                <c:pt idx="21361" formatCode="General">
                  <c:v>0.43997200000000036</c:v>
                </c:pt>
                <c:pt idx="21362" formatCode="General">
                  <c:v>0.43999200000000027</c:v>
                </c:pt>
                <c:pt idx="21363" formatCode="General">
                  <c:v>0.4400130000000001</c:v>
                </c:pt>
                <c:pt idx="21364" formatCode="General">
                  <c:v>0.44003300000000001</c:v>
                </c:pt>
                <c:pt idx="21365" formatCode="General">
                  <c:v>0.440054</c:v>
                </c:pt>
                <c:pt idx="21366" formatCode="General">
                  <c:v>0.4400750000000001</c:v>
                </c:pt>
                <c:pt idx="21367" formatCode="General">
                  <c:v>0.44009500000000001</c:v>
                </c:pt>
                <c:pt idx="21368" formatCode="General">
                  <c:v>0.44011600000000001</c:v>
                </c:pt>
                <c:pt idx="21369" formatCode="General">
                  <c:v>0.44013600000000003</c:v>
                </c:pt>
                <c:pt idx="21370" formatCode="General">
                  <c:v>0.44015700000000002</c:v>
                </c:pt>
                <c:pt idx="21371" formatCode="General">
                  <c:v>0.44017700000000004</c:v>
                </c:pt>
                <c:pt idx="21372" formatCode="General">
                  <c:v>0.44019799999999998</c:v>
                </c:pt>
                <c:pt idx="21373" formatCode="General">
                  <c:v>0.44021900000000003</c:v>
                </c:pt>
                <c:pt idx="21374" formatCode="General">
                  <c:v>0.44023999999999996</c:v>
                </c:pt>
                <c:pt idx="21375" formatCode="General">
                  <c:v>0.44025999999999998</c:v>
                </c:pt>
                <c:pt idx="21376" formatCode="General">
                  <c:v>0.44028100000000003</c:v>
                </c:pt>
                <c:pt idx="21377" formatCode="General">
                  <c:v>0.440301</c:v>
                </c:pt>
                <c:pt idx="21378" formatCode="General">
                  <c:v>0.44032200000000027</c:v>
                </c:pt>
                <c:pt idx="21379" formatCode="General">
                  <c:v>0.44034200000000001</c:v>
                </c:pt>
                <c:pt idx="21380" formatCode="General">
                  <c:v>0.440363</c:v>
                </c:pt>
                <c:pt idx="21381" formatCode="General">
                  <c:v>0.44038300000000002</c:v>
                </c:pt>
                <c:pt idx="21382" formatCode="General">
                  <c:v>0.44040400000000002</c:v>
                </c:pt>
                <c:pt idx="21383" formatCode="General">
                  <c:v>0.44042500000000001</c:v>
                </c:pt>
                <c:pt idx="21384" formatCode="General">
                  <c:v>0.44044500000000003</c:v>
                </c:pt>
                <c:pt idx="21385" formatCode="General">
                  <c:v>0.44046600000000002</c:v>
                </c:pt>
                <c:pt idx="21386" formatCode="General">
                  <c:v>0.44048600000000027</c:v>
                </c:pt>
                <c:pt idx="21387" formatCode="General">
                  <c:v>0.44050700000000004</c:v>
                </c:pt>
                <c:pt idx="21388" formatCode="General">
                  <c:v>0.440527</c:v>
                </c:pt>
                <c:pt idx="21389" formatCode="General">
                  <c:v>0.44054900000000002</c:v>
                </c:pt>
                <c:pt idx="21390" formatCode="General">
                  <c:v>0.4405690000000001</c:v>
                </c:pt>
                <c:pt idx="21391" formatCode="General">
                  <c:v>0.44059000000000004</c:v>
                </c:pt>
                <c:pt idx="21392" formatCode="General">
                  <c:v>0.44061</c:v>
                </c:pt>
                <c:pt idx="21393" formatCode="General">
                  <c:v>0.44063099999999999</c:v>
                </c:pt>
                <c:pt idx="21394" formatCode="General">
                  <c:v>0.44065100000000001</c:v>
                </c:pt>
                <c:pt idx="21395" formatCode="General">
                  <c:v>0.44067200000000001</c:v>
                </c:pt>
                <c:pt idx="21396" formatCode="General">
                  <c:v>0.44069199999999997</c:v>
                </c:pt>
                <c:pt idx="21397" formatCode="General">
                  <c:v>0.44071300000000002</c:v>
                </c:pt>
                <c:pt idx="21398" formatCode="General">
                  <c:v>0.44073399999999996</c:v>
                </c:pt>
                <c:pt idx="21399" formatCode="General">
                  <c:v>0.44075399999999998</c:v>
                </c:pt>
                <c:pt idx="21400" formatCode="General">
                  <c:v>0.44077500000000003</c:v>
                </c:pt>
                <c:pt idx="21401" formatCode="General">
                  <c:v>0.44079499999999999</c:v>
                </c:pt>
                <c:pt idx="21402" formatCode="General">
                  <c:v>0.44081600000000026</c:v>
                </c:pt>
                <c:pt idx="21403" formatCode="General">
                  <c:v>0.44083700000000003</c:v>
                </c:pt>
                <c:pt idx="21404" formatCode="General">
                  <c:v>0.440857</c:v>
                </c:pt>
                <c:pt idx="21405" formatCode="General">
                  <c:v>0.44087800000000027</c:v>
                </c:pt>
                <c:pt idx="21406" formatCode="General">
                  <c:v>0.4408990000000001</c:v>
                </c:pt>
                <c:pt idx="21407" formatCode="General">
                  <c:v>0.44091900000000001</c:v>
                </c:pt>
                <c:pt idx="21408" formatCode="General">
                  <c:v>0.44093900000000003</c:v>
                </c:pt>
                <c:pt idx="21409" formatCode="General">
                  <c:v>0.44096000000000002</c:v>
                </c:pt>
                <c:pt idx="21410" formatCode="General">
                  <c:v>0.44098000000000021</c:v>
                </c:pt>
                <c:pt idx="21411" formatCode="General">
                  <c:v>0.44100100000000003</c:v>
                </c:pt>
                <c:pt idx="21412" formatCode="General">
                  <c:v>0.44102200000000008</c:v>
                </c:pt>
                <c:pt idx="21413" formatCode="General">
                  <c:v>0.44104300000000002</c:v>
                </c:pt>
                <c:pt idx="21414" formatCode="General">
                  <c:v>0.44106300000000004</c:v>
                </c:pt>
                <c:pt idx="21415" formatCode="General">
                  <c:v>0.4410840000000002</c:v>
                </c:pt>
                <c:pt idx="21416" formatCode="General">
                  <c:v>0.441104</c:v>
                </c:pt>
                <c:pt idx="21417" formatCode="General">
                  <c:v>0.4411250000000001</c:v>
                </c:pt>
                <c:pt idx="21418" formatCode="General">
                  <c:v>0.44114599999999998</c:v>
                </c:pt>
                <c:pt idx="21419" formatCode="General">
                  <c:v>0.441166</c:v>
                </c:pt>
                <c:pt idx="21420" formatCode="General">
                  <c:v>0.441187</c:v>
                </c:pt>
                <c:pt idx="21421" formatCode="General">
                  <c:v>0.44120800000000004</c:v>
                </c:pt>
                <c:pt idx="21422" formatCode="General">
                  <c:v>0.44122800000000001</c:v>
                </c:pt>
                <c:pt idx="21423" formatCode="General">
                  <c:v>0.44124799999999997</c:v>
                </c:pt>
                <c:pt idx="21424" formatCode="General">
                  <c:v>0.44126900000000002</c:v>
                </c:pt>
                <c:pt idx="21425" formatCode="General">
                  <c:v>0.44129000000000002</c:v>
                </c:pt>
                <c:pt idx="21426" formatCode="General">
                  <c:v>0.44131100000000001</c:v>
                </c:pt>
                <c:pt idx="21427" formatCode="General">
                  <c:v>0.44133100000000003</c:v>
                </c:pt>
                <c:pt idx="21428" formatCode="General">
                  <c:v>0.44135200000000002</c:v>
                </c:pt>
                <c:pt idx="21429" formatCode="General">
                  <c:v>0.44137200000000026</c:v>
                </c:pt>
                <c:pt idx="21430" formatCode="General">
                  <c:v>0.44139300000000004</c:v>
                </c:pt>
                <c:pt idx="21431" formatCode="General">
                  <c:v>0.441413</c:v>
                </c:pt>
                <c:pt idx="21432" formatCode="General">
                  <c:v>0.44143400000000005</c:v>
                </c:pt>
                <c:pt idx="21433" formatCode="General">
                  <c:v>0.44145400000000001</c:v>
                </c:pt>
                <c:pt idx="21434" formatCode="General">
                  <c:v>0.44147500000000001</c:v>
                </c:pt>
                <c:pt idx="21435" formatCode="General">
                  <c:v>0.441496</c:v>
                </c:pt>
                <c:pt idx="21436" formatCode="General">
                  <c:v>0.44151600000000002</c:v>
                </c:pt>
                <c:pt idx="21437" formatCode="General">
                  <c:v>0.44153700000000001</c:v>
                </c:pt>
                <c:pt idx="21438" formatCode="General">
                  <c:v>0.44155700000000003</c:v>
                </c:pt>
                <c:pt idx="21439" formatCode="General">
                  <c:v>0.44157800000000008</c:v>
                </c:pt>
                <c:pt idx="21440" formatCode="General">
                  <c:v>0.44159900000000002</c:v>
                </c:pt>
                <c:pt idx="21441" formatCode="General">
                  <c:v>0.44162000000000001</c:v>
                </c:pt>
                <c:pt idx="21442" formatCode="General">
                  <c:v>0.44163999999999998</c:v>
                </c:pt>
                <c:pt idx="21443" formatCode="General">
                  <c:v>0.44166100000000003</c:v>
                </c:pt>
                <c:pt idx="21444" formatCode="General">
                  <c:v>0.4416810000000001</c:v>
                </c:pt>
                <c:pt idx="21445" formatCode="General">
                  <c:v>0.44170199999999998</c:v>
                </c:pt>
                <c:pt idx="21446" formatCode="General">
                  <c:v>0.441722</c:v>
                </c:pt>
                <c:pt idx="21447" formatCode="General">
                  <c:v>0.441743</c:v>
                </c:pt>
                <c:pt idx="21448" formatCode="General">
                  <c:v>0.44176300000000002</c:v>
                </c:pt>
                <c:pt idx="21449" formatCode="General">
                  <c:v>0.44178400000000001</c:v>
                </c:pt>
                <c:pt idx="21450" formatCode="General">
                  <c:v>0.441805</c:v>
                </c:pt>
                <c:pt idx="21451" formatCode="General">
                  <c:v>0.44182500000000002</c:v>
                </c:pt>
                <c:pt idx="21452" formatCode="General">
                  <c:v>0.44184600000000002</c:v>
                </c:pt>
                <c:pt idx="21453" formatCode="General">
                  <c:v>0.4418660000000002</c:v>
                </c:pt>
                <c:pt idx="21454" formatCode="General">
                  <c:v>0.44188700000000025</c:v>
                </c:pt>
                <c:pt idx="21455" formatCode="General">
                  <c:v>0.44190800000000002</c:v>
                </c:pt>
                <c:pt idx="21456" formatCode="General">
                  <c:v>0.44192900000000002</c:v>
                </c:pt>
                <c:pt idx="21457" formatCode="General">
                  <c:v>0.44194900000000004</c:v>
                </c:pt>
                <c:pt idx="21458" formatCode="General">
                  <c:v>0.4419700000000002</c:v>
                </c:pt>
                <c:pt idx="21459" formatCode="General">
                  <c:v>0.44199000000000011</c:v>
                </c:pt>
                <c:pt idx="21460" formatCode="General">
                  <c:v>0.4420110000000001</c:v>
                </c:pt>
                <c:pt idx="21461" formatCode="General">
                  <c:v>0.44203100000000001</c:v>
                </c:pt>
                <c:pt idx="21462" formatCode="General">
                  <c:v>0.442052</c:v>
                </c:pt>
                <c:pt idx="21463" formatCode="General">
                  <c:v>0.44207200000000002</c:v>
                </c:pt>
                <c:pt idx="21464" formatCode="General">
                  <c:v>0.44209300000000001</c:v>
                </c:pt>
                <c:pt idx="21465" formatCode="General">
                  <c:v>0.44211400000000001</c:v>
                </c:pt>
                <c:pt idx="21466" formatCode="General">
                  <c:v>0.44213400000000003</c:v>
                </c:pt>
                <c:pt idx="21467" formatCode="General">
                  <c:v>0.44215500000000002</c:v>
                </c:pt>
                <c:pt idx="21468" formatCode="General">
                  <c:v>0.44217500000000004</c:v>
                </c:pt>
                <c:pt idx="21469" formatCode="General">
                  <c:v>0.44219599999999998</c:v>
                </c:pt>
                <c:pt idx="21470" formatCode="General">
                  <c:v>0.44221700000000003</c:v>
                </c:pt>
                <c:pt idx="21471" formatCode="General">
                  <c:v>0.44223699999999999</c:v>
                </c:pt>
                <c:pt idx="21472" formatCode="General">
                  <c:v>0.44225799999999998</c:v>
                </c:pt>
                <c:pt idx="21473" formatCode="General">
                  <c:v>0.44227900000000003</c:v>
                </c:pt>
                <c:pt idx="21474" formatCode="General">
                  <c:v>0.442299</c:v>
                </c:pt>
                <c:pt idx="21475" formatCode="General">
                  <c:v>0.44231900000000002</c:v>
                </c:pt>
                <c:pt idx="21476" formatCode="General">
                  <c:v>0.44234000000000001</c:v>
                </c:pt>
                <c:pt idx="21477" formatCode="General">
                  <c:v>0.4423600000000002</c:v>
                </c:pt>
                <c:pt idx="21478" formatCode="General">
                  <c:v>0.44238100000000002</c:v>
                </c:pt>
                <c:pt idx="21479" formatCode="General">
                  <c:v>0.44240200000000002</c:v>
                </c:pt>
                <c:pt idx="21480" formatCode="General">
                  <c:v>0.44242300000000001</c:v>
                </c:pt>
                <c:pt idx="21481" formatCode="General">
                  <c:v>0.44244300000000003</c:v>
                </c:pt>
                <c:pt idx="21482" formatCode="General">
                  <c:v>0.44246400000000002</c:v>
                </c:pt>
                <c:pt idx="21483" formatCode="General">
                  <c:v>0.44248400000000027</c:v>
                </c:pt>
                <c:pt idx="21484" formatCode="General">
                  <c:v>0.44250500000000004</c:v>
                </c:pt>
                <c:pt idx="21485" formatCode="General">
                  <c:v>0.4425260000000002</c:v>
                </c:pt>
                <c:pt idx="21486" formatCode="General">
                  <c:v>0.44254600000000005</c:v>
                </c:pt>
                <c:pt idx="21487" formatCode="General">
                  <c:v>0.4425670000000001</c:v>
                </c:pt>
                <c:pt idx="21488" formatCode="General">
                  <c:v>0.4425880000000002</c:v>
                </c:pt>
                <c:pt idx="21489" formatCode="General">
                  <c:v>0.442608</c:v>
                </c:pt>
                <c:pt idx="21490" formatCode="General">
                  <c:v>0.44262800000000002</c:v>
                </c:pt>
                <c:pt idx="21491" formatCode="General">
                  <c:v>0.44264900000000001</c:v>
                </c:pt>
                <c:pt idx="21492" formatCode="General">
                  <c:v>0.44266900000000003</c:v>
                </c:pt>
                <c:pt idx="21493" formatCode="General">
                  <c:v>0.442691</c:v>
                </c:pt>
                <c:pt idx="21494" formatCode="General">
                  <c:v>0.44271100000000002</c:v>
                </c:pt>
                <c:pt idx="21495" formatCode="General">
                  <c:v>0.44273199999999996</c:v>
                </c:pt>
                <c:pt idx="21496" formatCode="General">
                  <c:v>0.44275199999999998</c:v>
                </c:pt>
                <c:pt idx="21497" formatCode="General">
                  <c:v>0.44277300000000003</c:v>
                </c:pt>
                <c:pt idx="21498" formatCode="General">
                  <c:v>0.44279299999999999</c:v>
                </c:pt>
                <c:pt idx="21499" formatCode="General">
                  <c:v>0.44281400000000026</c:v>
                </c:pt>
                <c:pt idx="21500" formatCode="General">
                  <c:v>0.44283400000000001</c:v>
                </c:pt>
                <c:pt idx="21501" formatCode="General">
                  <c:v>0.44285600000000008</c:v>
                </c:pt>
                <c:pt idx="21502" formatCode="General">
                  <c:v>0.44287600000000027</c:v>
                </c:pt>
                <c:pt idx="21503" formatCode="General">
                  <c:v>0.44289600000000001</c:v>
                </c:pt>
                <c:pt idx="21504" formatCode="General">
                  <c:v>0.44291700000000001</c:v>
                </c:pt>
                <c:pt idx="21505" formatCode="General">
                  <c:v>0.44293700000000003</c:v>
                </c:pt>
                <c:pt idx="21506" formatCode="General">
                  <c:v>0.44295800000000002</c:v>
                </c:pt>
                <c:pt idx="21507" formatCode="General">
                  <c:v>0.44297900000000001</c:v>
                </c:pt>
                <c:pt idx="21508" formatCode="General">
                  <c:v>0.443</c:v>
                </c:pt>
                <c:pt idx="21509" formatCode="General">
                  <c:v>0.44302000000000002</c:v>
                </c:pt>
                <c:pt idx="21510" formatCode="General">
                  <c:v>0.44304100000000002</c:v>
                </c:pt>
                <c:pt idx="21511" formatCode="General">
                  <c:v>0.44306100000000004</c:v>
                </c:pt>
                <c:pt idx="21512" formatCode="General">
                  <c:v>0.4430820000000002</c:v>
                </c:pt>
                <c:pt idx="21513" formatCode="General">
                  <c:v>0.443102</c:v>
                </c:pt>
                <c:pt idx="21514" formatCode="General">
                  <c:v>0.4431230000000001</c:v>
                </c:pt>
                <c:pt idx="21515" formatCode="General">
                  <c:v>0.44314300000000001</c:v>
                </c:pt>
                <c:pt idx="21516" formatCode="General">
                  <c:v>0.443164</c:v>
                </c:pt>
                <c:pt idx="21517" formatCode="General">
                  <c:v>0.443185</c:v>
                </c:pt>
                <c:pt idx="21518" formatCode="General">
                  <c:v>0.44320500000000002</c:v>
                </c:pt>
                <c:pt idx="21519" formatCode="General">
                  <c:v>0.44322600000000001</c:v>
                </c:pt>
                <c:pt idx="21520" formatCode="General">
                  <c:v>0.44324599999999997</c:v>
                </c:pt>
                <c:pt idx="21521" formatCode="General">
                  <c:v>0.44326700000000002</c:v>
                </c:pt>
                <c:pt idx="21522" formatCode="General">
                  <c:v>0.44328800000000002</c:v>
                </c:pt>
                <c:pt idx="21523" formatCode="General">
                  <c:v>0.44330900000000001</c:v>
                </c:pt>
                <c:pt idx="21524" formatCode="General">
                  <c:v>0.44332900000000008</c:v>
                </c:pt>
                <c:pt idx="21525" formatCode="General">
                  <c:v>0.44335000000000002</c:v>
                </c:pt>
                <c:pt idx="21526" formatCode="General">
                  <c:v>0.44337000000000026</c:v>
                </c:pt>
                <c:pt idx="21527" formatCode="General">
                  <c:v>0.44339100000000004</c:v>
                </c:pt>
                <c:pt idx="21528" formatCode="General">
                  <c:v>0.443411</c:v>
                </c:pt>
                <c:pt idx="21529" formatCode="General">
                  <c:v>0.44343200000000005</c:v>
                </c:pt>
                <c:pt idx="21530" formatCode="General">
                  <c:v>0.44345200000000001</c:v>
                </c:pt>
                <c:pt idx="21531" formatCode="General">
                  <c:v>0.44347300000000001</c:v>
                </c:pt>
                <c:pt idx="21532" formatCode="General">
                  <c:v>0.443494</c:v>
                </c:pt>
                <c:pt idx="21533" formatCode="General">
                  <c:v>0.44351400000000002</c:v>
                </c:pt>
                <c:pt idx="21534" formatCode="General">
                  <c:v>0.44353500000000001</c:v>
                </c:pt>
                <c:pt idx="21535" formatCode="General">
                  <c:v>0.44355500000000003</c:v>
                </c:pt>
                <c:pt idx="21536" formatCode="General">
                  <c:v>0.44357600000000008</c:v>
                </c:pt>
                <c:pt idx="21537" formatCode="General">
                  <c:v>0.44359700000000002</c:v>
                </c:pt>
                <c:pt idx="21538" formatCode="General">
                  <c:v>0.44361700000000004</c:v>
                </c:pt>
                <c:pt idx="21539" formatCode="General">
                  <c:v>0.44363799999999998</c:v>
                </c:pt>
                <c:pt idx="21540" formatCode="General">
                  <c:v>0.44365900000000003</c:v>
                </c:pt>
                <c:pt idx="21541" formatCode="General">
                  <c:v>0.4436790000000001</c:v>
                </c:pt>
                <c:pt idx="21542" formatCode="General">
                  <c:v>0.44369900000000001</c:v>
                </c:pt>
                <c:pt idx="21543" formatCode="General">
                  <c:v>0.44372</c:v>
                </c:pt>
                <c:pt idx="21544" formatCode="General">
                  <c:v>0.44373999999999997</c:v>
                </c:pt>
                <c:pt idx="21545" formatCode="General">
                  <c:v>0.44376100000000002</c:v>
                </c:pt>
                <c:pt idx="21546" formatCode="General">
                  <c:v>0.44378200000000001</c:v>
                </c:pt>
                <c:pt idx="21547" formatCode="General">
                  <c:v>0.443803</c:v>
                </c:pt>
                <c:pt idx="21548" formatCode="General">
                  <c:v>0.44382300000000002</c:v>
                </c:pt>
                <c:pt idx="21549" formatCode="General">
                  <c:v>0.44384400000000002</c:v>
                </c:pt>
                <c:pt idx="21550" formatCode="General">
                  <c:v>0.4438640000000002</c:v>
                </c:pt>
                <c:pt idx="21551" formatCode="General">
                  <c:v>0.44388500000000025</c:v>
                </c:pt>
                <c:pt idx="21552" formatCode="General">
                  <c:v>0.44390600000000002</c:v>
                </c:pt>
                <c:pt idx="21553" formatCode="General">
                  <c:v>0.44392700000000002</c:v>
                </c:pt>
                <c:pt idx="21554" formatCode="General">
                  <c:v>0.44394700000000004</c:v>
                </c:pt>
                <c:pt idx="21555" formatCode="General">
                  <c:v>0.44396800000000008</c:v>
                </c:pt>
                <c:pt idx="21556" formatCode="General">
                  <c:v>0.44398800000000027</c:v>
                </c:pt>
                <c:pt idx="21557" formatCode="General">
                  <c:v>0.44400800000000001</c:v>
                </c:pt>
                <c:pt idx="21558" formatCode="General">
                  <c:v>0.44402900000000001</c:v>
                </c:pt>
                <c:pt idx="21559" formatCode="General">
                  <c:v>0.44404900000000003</c:v>
                </c:pt>
                <c:pt idx="21560" formatCode="General">
                  <c:v>0.44407000000000002</c:v>
                </c:pt>
                <c:pt idx="21561" formatCode="General">
                  <c:v>0.44409100000000001</c:v>
                </c:pt>
                <c:pt idx="21562" formatCode="General">
                  <c:v>0.44411200000000001</c:v>
                </c:pt>
                <c:pt idx="21563" formatCode="General">
                  <c:v>0.44413200000000003</c:v>
                </c:pt>
                <c:pt idx="21564" formatCode="General">
                  <c:v>0.44415300000000002</c:v>
                </c:pt>
                <c:pt idx="21565" formatCode="General">
                  <c:v>0.44417300000000004</c:v>
                </c:pt>
                <c:pt idx="21566" formatCode="General">
                  <c:v>0.44419399999999998</c:v>
                </c:pt>
                <c:pt idx="21567" formatCode="General">
                  <c:v>0.444214</c:v>
                </c:pt>
                <c:pt idx="21568" formatCode="General">
                  <c:v>0.44423599999999996</c:v>
                </c:pt>
                <c:pt idx="21569" formatCode="General">
                  <c:v>0.44425599999999998</c:v>
                </c:pt>
                <c:pt idx="21570" formatCode="General">
                  <c:v>0.444276</c:v>
                </c:pt>
                <c:pt idx="21571" formatCode="General">
                  <c:v>0.444297</c:v>
                </c:pt>
                <c:pt idx="21572" formatCode="General">
                  <c:v>0.44431700000000002</c:v>
                </c:pt>
                <c:pt idx="21573" formatCode="General">
                  <c:v>0.44433800000000001</c:v>
                </c:pt>
                <c:pt idx="21574" formatCode="General">
                  <c:v>0.444359</c:v>
                </c:pt>
                <c:pt idx="21575" formatCode="General">
                  <c:v>0.44438000000000022</c:v>
                </c:pt>
                <c:pt idx="21576" formatCode="General">
                  <c:v>0.44440000000000002</c:v>
                </c:pt>
                <c:pt idx="21577" formatCode="General">
                  <c:v>0.44442100000000001</c:v>
                </c:pt>
                <c:pt idx="21578" formatCode="General">
                  <c:v>0.44444100000000003</c:v>
                </c:pt>
                <c:pt idx="21579" formatCode="General">
                  <c:v>0.44446200000000002</c:v>
                </c:pt>
                <c:pt idx="21580" formatCode="General">
                  <c:v>0.44448200000000027</c:v>
                </c:pt>
                <c:pt idx="21581" formatCode="General">
                  <c:v>0.44450300000000004</c:v>
                </c:pt>
                <c:pt idx="21582" formatCode="General">
                  <c:v>0.444523</c:v>
                </c:pt>
                <c:pt idx="21583" formatCode="General">
                  <c:v>0.44454400000000005</c:v>
                </c:pt>
                <c:pt idx="21584" formatCode="General">
                  <c:v>0.4445650000000001</c:v>
                </c:pt>
                <c:pt idx="21585" formatCode="General">
                  <c:v>0.44458500000000001</c:v>
                </c:pt>
                <c:pt idx="21586" formatCode="General">
                  <c:v>0.444606</c:v>
                </c:pt>
                <c:pt idx="21587" formatCode="General">
                  <c:v>0.44462600000000002</c:v>
                </c:pt>
                <c:pt idx="21588" formatCode="General">
                  <c:v>0.44464700000000001</c:v>
                </c:pt>
                <c:pt idx="21589" formatCode="General">
                  <c:v>0.44466800000000001</c:v>
                </c:pt>
                <c:pt idx="21590" formatCode="General">
                  <c:v>0.444689</c:v>
                </c:pt>
                <c:pt idx="21591" formatCode="General">
                  <c:v>0.44470900000000002</c:v>
                </c:pt>
                <c:pt idx="21592" formatCode="General">
                  <c:v>0.44473000000000001</c:v>
                </c:pt>
                <c:pt idx="21593" formatCode="General">
                  <c:v>0.44474999999999998</c:v>
                </c:pt>
                <c:pt idx="21594" formatCode="General">
                  <c:v>0.44477100000000003</c:v>
                </c:pt>
                <c:pt idx="21595" formatCode="General">
                  <c:v>0.44479099999999999</c:v>
                </c:pt>
                <c:pt idx="21596" formatCode="General">
                  <c:v>0.44481200000000026</c:v>
                </c:pt>
                <c:pt idx="21597" formatCode="General">
                  <c:v>0.44483300000000003</c:v>
                </c:pt>
                <c:pt idx="21598" formatCode="General">
                  <c:v>0.444853</c:v>
                </c:pt>
                <c:pt idx="21599" formatCode="General">
                  <c:v>0.44487400000000027</c:v>
                </c:pt>
                <c:pt idx="21600" formatCode="General">
                  <c:v>0.44489400000000001</c:v>
                </c:pt>
                <c:pt idx="21601" formatCode="General">
                  <c:v>0.444915</c:v>
                </c:pt>
                <c:pt idx="21602" formatCode="General">
                  <c:v>0.44493500000000002</c:v>
                </c:pt>
                <c:pt idx="21603" formatCode="General">
                  <c:v>0.44495600000000002</c:v>
                </c:pt>
                <c:pt idx="21604" formatCode="General">
                  <c:v>0.44497700000000001</c:v>
                </c:pt>
                <c:pt idx="21605" formatCode="General">
                  <c:v>0.444998</c:v>
                </c:pt>
                <c:pt idx="21606" formatCode="General">
                  <c:v>0.44501800000000002</c:v>
                </c:pt>
                <c:pt idx="21607" formatCode="General">
                  <c:v>0.44503900000000002</c:v>
                </c:pt>
                <c:pt idx="21608" formatCode="General">
                  <c:v>0.44505900000000004</c:v>
                </c:pt>
                <c:pt idx="21609" formatCode="General">
                  <c:v>0.4450800000000002</c:v>
                </c:pt>
                <c:pt idx="21610" formatCode="General">
                  <c:v>0.4451</c:v>
                </c:pt>
                <c:pt idx="21611" formatCode="General">
                  <c:v>0.44512000000000002</c:v>
                </c:pt>
                <c:pt idx="21612" formatCode="General">
                  <c:v>0.44514100000000001</c:v>
                </c:pt>
                <c:pt idx="21613" formatCode="General">
                  <c:v>0.445162</c:v>
                </c:pt>
                <c:pt idx="21614" formatCode="General">
                  <c:v>0.445183</c:v>
                </c:pt>
                <c:pt idx="21615" formatCode="General">
                  <c:v>0.44520300000000002</c:v>
                </c:pt>
                <c:pt idx="21616" formatCode="General">
                  <c:v>0.44522400000000001</c:v>
                </c:pt>
                <c:pt idx="21617" formatCode="General">
                  <c:v>0.44524399999999997</c:v>
                </c:pt>
                <c:pt idx="21618" formatCode="General">
                  <c:v>0.44526500000000002</c:v>
                </c:pt>
                <c:pt idx="21619" formatCode="General">
                  <c:v>0.4452850000000001</c:v>
                </c:pt>
                <c:pt idx="21620" formatCode="General">
                  <c:v>0.44530700000000001</c:v>
                </c:pt>
                <c:pt idx="21621" formatCode="General">
                  <c:v>0.44532700000000008</c:v>
                </c:pt>
                <c:pt idx="21622" formatCode="General">
                  <c:v>0.4453470000000001</c:v>
                </c:pt>
                <c:pt idx="21623" formatCode="General">
                  <c:v>0.44536800000000026</c:v>
                </c:pt>
                <c:pt idx="21624" formatCode="General">
                  <c:v>0.44538800000000023</c:v>
                </c:pt>
                <c:pt idx="21625" formatCode="General">
                  <c:v>0.445409</c:v>
                </c:pt>
                <c:pt idx="21626" formatCode="General">
                  <c:v>0.44542900000000002</c:v>
                </c:pt>
                <c:pt idx="21627" formatCode="General">
                  <c:v>0.44545000000000001</c:v>
                </c:pt>
                <c:pt idx="21628" formatCode="General">
                  <c:v>0.44547100000000001</c:v>
                </c:pt>
                <c:pt idx="21629" formatCode="General">
                  <c:v>0.445492</c:v>
                </c:pt>
                <c:pt idx="21630" formatCode="General">
                  <c:v>0.44551200000000002</c:v>
                </c:pt>
                <c:pt idx="21631" formatCode="General">
                  <c:v>0.44553300000000001</c:v>
                </c:pt>
                <c:pt idx="21632" formatCode="General">
                  <c:v>0.44555300000000003</c:v>
                </c:pt>
                <c:pt idx="21633" formatCode="General">
                  <c:v>0.44557400000000008</c:v>
                </c:pt>
                <c:pt idx="21634" formatCode="General">
                  <c:v>0.44559400000000005</c:v>
                </c:pt>
                <c:pt idx="21635" formatCode="General">
                  <c:v>0.44561600000000001</c:v>
                </c:pt>
                <c:pt idx="21636" formatCode="General">
                  <c:v>0.44563599999999998</c:v>
                </c:pt>
                <c:pt idx="21637" formatCode="General">
                  <c:v>0.445656</c:v>
                </c:pt>
                <c:pt idx="21638" formatCode="General">
                  <c:v>0.4456770000000001</c:v>
                </c:pt>
                <c:pt idx="21639" formatCode="General">
                  <c:v>0.44569700000000001</c:v>
                </c:pt>
                <c:pt idx="21640" formatCode="General">
                  <c:v>0.445718</c:v>
                </c:pt>
                <c:pt idx="21641" formatCode="General">
                  <c:v>0.44573799999999997</c:v>
                </c:pt>
                <c:pt idx="21642" formatCode="General">
                  <c:v>0.44576000000000005</c:v>
                </c:pt>
                <c:pt idx="21643" formatCode="General">
                  <c:v>0.44578000000000001</c:v>
                </c:pt>
                <c:pt idx="21644" formatCode="General">
                  <c:v>0.445801</c:v>
                </c:pt>
                <c:pt idx="21645" formatCode="General">
                  <c:v>0.44582100000000002</c:v>
                </c:pt>
                <c:pt idx="21646" formatCode="General">
                  <c:v>0.44584200000000002</c:v>
                </c:pt>
                <c:pt idx="21647" formatCode="General">
                  <c:v>0.4458620000000002</c:v>
                </c:pt>
                <c:pt idx="21648" formatCode="General">
                  <c:v>0.44588300000000008</c:v>
                </c:pt>
                <c:pt idx="21649" formatCode="General">
                  <c:v>0.44590400000000002</c:v>
                </c:pt>
                <c:pt idx="21650" formatCode="General">
                  <c:v>0.44592400000000026</c:v>
                </c:pt>
                <c:pt idx="21651" formatCode="General">
                  <c:v>0.44594500000000004</c:v>
                </c:pt>
                <c:pt idx="21652" formatCode="General">
                  <c:v>0.445965</c:v>
                </c:pt>
                <c:pt idx="21653" formatCode="General">
                  <c:v>0.44598600000000027</c:v>
                </c:pt>
                <c:pt idx="21654" formatCode="General">
                  <c:v>0.44600600000000001</c:v>
                </c:pt>
                <c:pt idx="21655" formatCode="General">
                  <c:v>0.44602700000000001</c:v>
                </c:pt>
                <c:pt idx="21656" formatCode="General">
                  <c:v>0.446048</c:v>
                </c:pt>
                <c:pt idx="21657" formatCode="General">
                  <c:v>0.4460690000000001</c:v>
                </c:pt>
                <c:pt idx="21658" formatCode="General">
                  <c:v>0.44608900000000001</c:v>
                </c:pt>
                <c:pt idx="21659" formatCode="General">
                  <c:v>0.44611000000000001</c:v>
                </c:pt>
                <c:pt idx="21660" formatCode="General">
                  <c:v>0.44613000000000003</c:v>
                </c:pt>
                <c:pt idx="21661" formatCode="General">
                  <c:v>0.44615100000000002</c:v>
                </c:pt>
                <c:pt idx="21662" formatCode="General">
                  <c:v>0.44617100000000004</c:v>
                </c:pt>
                <c:pt idx="21663" formatCode="General">
                  <c:v>0.446191</c:v>
                </c:pt>
                <c:pt idx="21664" formatCode="General">
                  <c:v>0.44621300000000003</c:v>
                </c:pt>
                <c:pt idx="21665" formatCode="General">
                  <c:v>0.44623299999999999</c:v>
                </c:pt>
                <c:pt idx="21666" formatCode="General">
                  <c:v>0.44625399999999998</c:v>
                </c:pt>
                <c:pt idx="21667" formatCode="General">
                  <c:v>0.446274</c:v>
                </c:pt>
                <c:pt idx="21668" formatCode="General">
                  <c:v>0.446295</c:v>
                </c:pt>
                <c:pt idx="21669" formatCode="General">
                  <c:v>0.44631500000000002</c:v>
                </c:pt>
                <c:pt idx="21670" formatCode="General">
                  <c:v>0.44633600000000001</c:v>
                </c:pt>
                <c:pt idx="21671" formatCode="General">
                  <c:v>0.446357</c:v>
                </c:pt>
                <c:pt idx="21672" formatCode="General">
                  <c:v>0.44637800000000022</c:v>
                </c:pt>
                <c:pt idx="21673" formatCode="General">
                  <c:v>0.44639800000000002</c:v>
                </c:pt>
                <c:pt idx="21674" formatCode="General">
                  <c:v>0.44641900000000001</c:v>
                </c:pt>
                <c:pt idx="21675" formatCode="General">
                  <c:v>0.44643900000000003</c:v>
                </c:pt>
                <c:pt idx="21676" formatCode="General">
                  <c:v>0.44646000000000002</c:v>
                </c:pt>
                <c:pt idx="21677" formatCode="General">
                  <c:v>0.44648000000000027</c:v>
                </c:pt>
                <c:pt idx="21678" formatCode="General">
                  <c:v>0.44650000000000001</c:v>
                </c:pt>
                <c:pt idx="21679" formatCode="General">
                  <c:v>0.446521</c:v>
                </c:pt>
                <c:pt idx="21680" formatCode="General">
                  <c:v>0.44654200000000005</c:v>
                </c:pt>
                <c:pt idx="21681" formatCode="General">
                  <c:v>0.4465630000000001</c:v>
                </c:pt>
                <c:pt idx="21682" formatCode="General">
                  <c:v>0.44658300000000001</c:v>
                </c:pt>
                <c:pt idx="21683" formatCode="General">
                  <c:v>0.446604</c:v>
                </c:pt>
                <c:pt idx="21684" formatCode="General">
                  <c:v>0.44662400000000002</c:v>
                </c:pt>
                <c:pt idx="21685" formatCode="General">
                  <c:v>0.44664500000000001</c:v>
                </c:pt>
                <c:pt idx="21686" formatCode="General">
                  <c:v>0.44666500000000003</c:v>
                </c:pt>
                <c:pt idx="21687" formatCode="General">
                  <c:v>0.446687</c:v>
                </c:pt>
                <c:pt idx="21688" formatCode="General">
                  <c:v>0.44670700000000002</c:v>
                </c:pt>
                <c:pt idx="21689" formatCode="General">
                  <c:v>0.4467270000000001</c:v>
                </c:pt>
                <c:pt idx="21690" formatCode="General">
                  <c:v>0.44674799999999998</c:v>
                </c:pt>
                <c:pt idx="21691" formatCode="General">
                  <c:v>0.446768</c:v>
                </c:pt>
                <c:pt idx="21692" formatCode="General">
                  <c:v>0.4467890000000001</c:v>
                </c:pt>
                <c:pt idx="21693" formatCode="General">
                  <c:v>0.44680900000000001</c:v>
                </c:pt>
                <c:pt idx="21694" formatCode="General">
                  <c:v>0.44683</c:v>
                </c:pt>
                <c:pt idx="21695" formatCode="General">
                  <c:v>0.446851</c:v>
                </c:pt>
                <c:pt idx="21696" formatCode="General">
                  <c:v>0.44687200000000027</c:v>
                </c:pt>
                <c:pt idx="21697" formatCode="General">
                  <c:v>0.44689200000000001</c:v>
                </c:pt>
                <c:pt idx="21698" formatCode="General">
                  <c:v>0.446913</c:v>
                </c:pt>
                <c:pt idx="21699" formatCode="General">
                  <c:v>0.44693300000000002</c:v>
                </c:pt>
                <c:pt idx="21700" formatCode="General">
                  <c:v>0.44695400000000002</c:v>
                </c:pt>
                <c:pt idx="21701" formatCode="General">
                  <c:v>0.44697500000000001</c:v>
                </c:pt>
                <c:pt idx="21702" formatCode="General">
                  <c:v>0.44699500000000003</c:v>
                </c:pt>
                <c:pt idx="21703" formatCode="General">
                  <c:v>0.44701600000000002</c:v>
                </c:pt>
                <c:pt idx="21704" formatCode="General">
                  <c:v>0.44703600000000004</c:v>
                </c:pt>
                <c:pt idx="21705" formatCode="General">
                  <c:v>0.44705700000000004</c:v>
                </c:pt>
                <c:pt idx="21706" formatCode="General">
                  <c:v>0.447077</c:v>
                </c:pt>
                <c:pt idx="21707" formatCode="General">
                  <c:v>0.447098</c:v>
                </c:pt>
                <c:pt idx="21708" formatCode="General">
                  <c:v>0.44711800000000002</c:v>
                </c:pt>
                <c:pt idx="21709" formatCode="General">
                  <c:v>0.44713900000000001</c:v>
                </c:pt>
                <c:pt idx="21710" formatCode="General">
                  <c:v>0.44716</c:v>
                </c:pt>
                <c:pt idx="21711" formatCode="General">
                  <c:v>0.447181</c:v>
                </c:pt>
                <c:pt idx="21712" formatCode="General">
                  <c:v>0.44720100000000002</c:v>
                </c:pt>
                <c:pt idx="21713" formatCode="General">
                  <c:v>0.44722200000000001</c:v>
                </c:pt>
                <c:pt idx="21714" formatCode="General">
                  <c:v>0.44724199999999997</c:v>
                </c:pt>
                <c:pt idx="21715" formatCode="General">
                  <c:v>0.44726300000000002</c:v>
                </c:pt>
                <c:pt idx="21716" formatCode="General">
                  <c:v>0.44728400000000001</c:v>
                </c:pt>
                <c:pt idx="21717" formatCode="General">
                  <c:v>0.4473040000000002</c:v>
                </c:pt>
                <c:pt idx="21718" formatCode="General">
                  <c:v>0.44732500000000008</c:v>
                </c:pt>
                <c:pt idx="21719" formatCode="General">
                  <c:v>0.4473450000000001</c:v>
                </c:pt>
                <c:pt idx="21720" formatCode="General">
                  <c:v>0.44736600000000026</c:v>
                </c:pt>
                <c:pt idx="21721" formatCode="General">
                  <c:v>0.44738600000000023</c:v>
                </c:pt>
                <c:pt idx="21722" formatCode="General">
                  <c:v>0.447407</c:v>
                </c:pt>
                <c:pt idx="21723" formatCode="General">
                  <c:v>0.44742800000000027</c:v>
                </c:pt>
                <c:pt idx="21724" formatCode="General">
                  <c:v>0.4474490000000001</c:v>
                </c:pt>
                <c:pt idx="21725" formatCode="General">
                  <c:v>0.44746900000000001</c:v>
                </c:pt>
                <c:pt idx="21726" formatCode="General">
                  <c:v>0.44749</c:v>
                </c:pt>
                <c:pt idx="21727" formatCode="General">
                  <c:v>0.44751000000000002</c:v>
                </c:pt>
                <c:pt idx="21728" formatCode="General">
                  <c:v>0.44753100000000001</c:v>
                </c:pt>
                <c:pt idx="21729" formatCode="General">
                  <c:v>0.44755100000000003</c:v>
                </c:pt>
                <c:pt idx="21730" formatCode="General">
                  <c:v>0.447571</c:v>
                </c:pt>
                <c:pt idx="21731" formatCode="General">
                  <c:v>0.44759200000000005</c:v>
                </c:pt>
                <c:pt idx="21732" formatCode="General">
                  <c:v>0.44761300000000004</c:v>
                </c:pt>
                <c:pt idx="21733" formatCode="General">
                  <c:v>0.44763399999999998</c:v>
                </c:pt>
                <c:pt idx="21734" formatCode="General">
                  <c:v>0.447654</c:v>
                </c:pt>
                <c:pt idx="21735" formatCode="General">
                  <c:v>0.4476750000000001</c:v>
                </c:pt>
                <c:pt idx="21736" formatCode="General">
                  <c:v>0.44769500000000001</c:v>
                </c:pt>
                <c:pt idx="21737" formatCode="General">
                  <c:v>0.447716</c:v>
                </c:pt>
                <c:pt idx="21738" formatCode="General">
                  <c:v>0.447737</c:v>
                </c:pt>
                <c:pt idx="21739" formatCode="General">
                  <c:v>0.44775800000000004</c:v>
                </c:pt>
                <c:pt idx="21740" formatCode="General">
                  <c:v>0.44777800000000001</c:v>
                </c:pt>
                <c:pt idx="21741" formatCode="General">
                  <c:v>0.447799</c:v>
                </c:pt>
                <c:pt idx="21742" formatCode="General">
                  <c:v>0.44781900000000002</c:v>
                </c:pt>
                <c:pt idx="21743" formatCode="General">
                  <c:v>0.44784000000000002</c:v>
                </c:pt>
                <c:pt idx="21744" formatCode="General">
                  <c:v>0.4478600000000002</c:v>
                </c:pt>
                <c:pt idx="21745" formatCode="General">
                  <c:v>0.44788000000000022</c:v>
                </c:pt>
                <c:pt idx="21746" formatCode="General">
                  <c:v>0.4479010000000001</c:v>
                </c:pt>
                <c:pt idx="21747" formatCode="General">
                  <c:v>0.44792200000000026</c:v>
                </c:pt>
                <c:pt idx="21748" formatCode="General">
                  <c:v>0.44794300000000004</c:v>
                </c:pt>
                <c:pt idx="21749" formatCode="General">
                  <c:v>0.447963</c:v>
                </c:pt>
                <c:pt idx="21750" formatCode="General">
                  <c:v>0.44798400000000027</c:v>
                </c:pt>
                <c:pt idx="21751" formatCode="General">
                  <c:v>0.44800400000000001</c:v>
                </c:pt>
                <c:pt idx="21752" formatCode="General">
                  <c:v>0.44802500000000001</c:v>
                </c:pt>
                <c:pt idx="21753" formatCode="General">
                  <c:v>0.448046</c:v>
                </c:pt>
                <c:pt idx="21754" formatCode="General">
                  <c:v>0.4480670000000001</c:v>
                </c:pt>
                <c:pt idx="21755" formatCode="General">
                  <c:v>0.44808700000000001</c:v>
                </c:pt>
                <c:pt idx="21756" formatCode="General">
                  <c:v>0.44810700000000003</c:v>
                </c:pt>
                <c:pt idx="21757" formatCode="General">
                  <c:v>0.44812800000000008</c:v>
                </c:pt>
                <c:pt idx="21758" formatCode="General">
                  <c:v>0.44814800000000005</c:v>
                </c:pt>
                <c:pt idx="21759" formatCode="General">
                  <c:v>0.44816900000000004</c:v>
                </c:pt>
                <c:pt idx="21760" formatCode="General">
                  <c:v>0.448189</c:v>
                </c:pt>
                <c:pt idx="21761" formatCode="General">
                  <c:v>0.44821</c:v>
                </c:pt>
                <c:pt idx="21762" formatCode="General">
                  <c:v>0.44823099999999999</c:v>
                </c:pt>
                <c:pt idx="21763" formatCode="General">
                  <c:v>0.44825199999999998</c:v>
                </c:pt>
                <c:pt idx="21764" formatCode="General">
                  <c:v>0.448272</c:v>
                </c:pt>
                <c:pt idx="21765" formatCode="General">
                  <c:v>0.448293</c:v>
                </c:pt>
                <c:pt idx="21766" formatCode="General">
                  <c:v>0.44831300000000002</c:v>
                </c:pt>
                <c:pt idx="21767" formatCode="General">
                  <c:v>0.44833400000000001</c:v>
                </c:pt>
                <c:pt idx="21768" formatCode="General">
                  <c:v>0.448355</c:v>
                </c:pt>
                <c:pt idx="21769" formatCode="General">
                  <c:v>0.44837500000000002</c:v>
                </c:pt>
                <c:pt idx="21770" formatCode="General">
                  <c:v>0.44839600000000002</c:v>
                </c:pt>
                <c:pt idx="21771" formatCode="General">
                  <c:v>0.4484160000000002</c:v>
                </c:pt>
                <c:pt idx="21772" formatCode="General">
                  <c:v>0.44843700000000003</c:v>
                </c:pt>
                <c:pt idx="21773" formatCode="General">
                  <c:v>0.44845700000000011</c:v>
                </c:pt>
                <c:pt idx="21774" formatCode="General">
                  <c:v>0.44847800000000027</c:v>
                </c:pt>
                <c:pt idx="21775" formatCode="General">
                  <c:v>0.44849800000000001</c:v>
                </c:pt>
                <c:pt idx="21776" formatCode="General">
                  <c:v>0.448519</c:v>
                </c:pt>
                <c:pt idx="21777" formatCode="General">
                  <c:v>0.44854000000000005</c:v>
                </c:pt>
                <c:pt idx="21778" formatCode="General">
                  <c:v>0.4485610000000001</c:v>
                </c:pt>
                <c:pt idx="21779" formatCode="General">
                  <c:v>0.44858100000000001</c:v>
                </c:pt>
                <c:pt idx="21780" formatCode="General">
                  <c:v>0.448602</c:v>
                </c:pt>
                <c:pt idx="21781" formatCode="General">
                  <c:v>0.44862200000000002</c:v>
                </c:pt>
                <c:pt idx="21782" formatCode="General">
                  <c:v>0.44864300000000001</c:v>
                </c:pt>
                <c:pt idx="21783" formatCode="General">
                  <c:v>0.44866400000000001</c:v>
                </c:pt>
                <c:pt idx="21784" formatCode="General">
                  <c:v>0.44868400000000008</c:v>
                </c:pt>
                <c:pt idx="21785" formatCode="General">
                  <c:v>0.44870500000000002</c:v>
                </c:pt>
                <c:pt idx="21786" formatCode="General">
                  <c:v>0.44872500000000004</c:v>
                </c:pt>
                <c:pt idx="21787" formatCode="General">
                  <c:v>0.44874599999999998</c:v>
                </c:pt>
                <c:pt idx="21788" formatCode="General">
                  <c:v>0.448766</c:v>
                </c:pt>
                <c:pt idx="21789" formatCode="General">
                  <c:v>0.4487870000000001</c:v>
                </c:pt>
                <c:pt idx="21790" formatCode="General">
                  <c:v>0.44880800000000021</c:v>
                </c:pt>
                <c:pt idx="21791" formatCode="General">
                  <c:v>0.44882900000000026</c:v>
                </c:pt>
                <c:pt idx="21792" formatCode="General">
                  <c:v>0.448849</c:v>
                </c:pt>
                <c:pt idx="21793" formatCode="General">
                  <c:v>0.44887000000000027</c:v>
                </c:pt>
                <c:pt idx="21794" formatCode="General">
                  <c:v>0.44889000000000001</c:v>
                </c:pt>
                <c:pt idx="21795" formatCode="General">
                  <c:v>0.448911</c:v>
                </c:pt>
                <c:pt idx="21796" formatCode="General">
                  <c:v>0.44893100000000002</c:v>
                </c:pt>
                <c:pt idx="21797" formatCode="General">
                  <c:v>0.4489510000000001</c:v>
                </c:pt>
                <c:pt idx="21798" formatCode="General">
                  <c:v>0.4489720000000002</c:v>
                </c:pt>
                <c:pt idx="21799" formatCode="General">
                  <c:v>0.44899300000000003</c:v>
                </c:pt>
                <c:pt idx="21800" formatCode="General">
                  <c:v>0.44901400000000002</c:v>
                </c:pt>
                <c:pt idx="21801" formatCode="General">
                  <c:v>0.44903400000000004</c:v>
                </c:pt>
                <c:pt idx="21802" formatCode="General">
                  <c:v>0.44905500000000004</c:v>
                </c:pt>
                <c:pt idx="21803" formatCode="General">
                  <c:v>0.449075</c:v>
                </c:pt>
                <c:pt idx="21804" formatCode="General">
                  <c:v>0.449096</c:v>
                </c:pt>
                <c:pt idx="21805" formatCode="General">
                  <c:v>0.4491170000000001</c:v>
                </c:pt>
                <c:pt idx="21806" formatCode="General">
                  <c:v>0.44913799999999998</c:v>
                </c:pt>
                <c:pt idx="21807" formatCode="General">
                  <c:v>0.449158</c:v>
                </c:pt>
                <c:pt idx="21808" formatCode="General">
                  <c:v>0.44917900000000011</c:v>
                </c:pt>
                <c:pt idx="21809" formatCode="General">
                  <c:v>0.44919900000000001</c:v>
                </c:pt>
                <c:pt idx="21810" formatCode="General">
                  <c:v>0.44922000000000001</c:v>
                </c:pt>
                <c:pt idx="21811" formatCode="General">
                  <c:v>0.44923999999999997</c:v>
                </c:pt>
                <c:pt idx="21812" formatCode="General">
                  <c:v>0.44926100000000002</c:v>
                </c:pt>
                <c:pt idx="21813" formatCode="General">
                  <c:v>0.4492810000000001</c:v>
                </c:pt>
                <c:pt idx="21814" formatCode="General">
                  <c:v>0.4493020000000002</c:v>
                </c:pt>
                <c:pt idx="21815" formatCode="General">
                  <c:v>0.44932300000000008</c:v>
                </c:pt>
                <c:pt idx="21816" formatCode="General">
                  <c:v>0.4493430000000001</c:v>
                </c:pt>
                <c:pt idx="21817" formatCode="General">
                  <c:v>0.44936400000000026</c:v>
                </c:pt>
                <c:pt idx="21818" formatCode="General">
                  <c:v>0.44938400000000023</c:v>
                </c:pt>
                <c:pt idx="21819" formatCode="General">
                  <c:v>0.449405</c:v>
                </c:pt>
                <c:pt idx="21820" formatCode="General">
                  <c:v>0.44942600000000027</c:v>
                </c:pt>
                <c:pt idx="21821" formatCode="General">
                  <c:v>0.44944600000000001</c:v>
                </c:pt>
                <c:pt idx="21822" formatCode="General">
                  <c:v>0.44946700000000001</c:v>
                </c:pt>
                <c:pt idx="21823" formatCode="General">
                  <c:v>0.44948700000000008</c:v>
                </c:pt>
                <c:pt idx="21824" formatCode="General">
                  <c:v>0.44950800000000002</c:v>
                </c:pt>
                <c:pt idx="21825" formatCode="General">
                  <c:v>0.44952800000000021</c:v>
                </c:pt>
                <c:pt idx="21826" formatCode="General">
                  <c:v>0.44954900000000003</c:v>
                </c:pt>
                <c:pt idx="21827" formatCode="General">
                  <c:v>0.449569</c:v>
                </c:pt>
                <c:pt idx="21828" formatCode="General">
                  <c:v>0.4495900000000001</c:v>
                </c:pt>
                <c:pt idx="21829" formatCode="General">
                  <c:v>0.44961100000000004</c:v>
                </c:pt>
                <c:pt idx="21830" formatCode="General">
                  <c:v>0.44963199999999998</c:v>
                </c:pt>
                <c:pt idx="21831" formatCode="General">
                  <c:v>0.449652</c:v>
                </c:pt>
                <c:pt idx="21832" formatCode="General">
                  <c:v>0.4496730000000001</c:v>
                </c:pt>
                <c:pt idx="21833" formatCode="General">
                  <c:v>0.44969300000000001</c:v>
                </c:pt>
                <c:pt idx="21834" formatCode="General">
                  <c:v>0.449714</c:v>
                </c:pt>
                <c:pt idx="21835" formatCode="General">
                  <c:v>0.449735</c:v>
                </c:pt>
                <c:pt idx="21836" formatCode="General">
                  <c:v>0.44975500000000002</c:v>
                </c:pt>
                <c:pt idx="21837" formatCode="General">
                  <c:v>0.44977600000000001</c:v>
                </c:pt>
                <c:pt idx="21838" formatCode="General">
                  <c:v>0.44979599999999997</c:v>
                </c:pt>
                <c:pt idx="21839" formatCode="General">
                  <c:v>0.44981700000000002</c:v>
                </c:pt>
                <c:pt idx="21840" formatCode="General">
                  <c:v>0.4498370000000001</c:v>
                </c:pt>
                <c:pt idx="21841" formatCode="General">
                  <c:v>0.4498580000000002</c:v>
                </c:pt>
                <c:pt idx="21842" formatCode="General">
                  <c:v>0.44987800000000022</c:v>
                </c:pt>
                <c:pt idx="21843" formatCode="General">
                  <c:v>0.4498990000000001</c:v>
                </c:pt>
                <c:pt idx="21844" formatCode="General">
                  <c:v>0.44992000000000026</c:v>
                </c:pt>
                <c:pt idx="21845" formatCode="General">
                  <c:v>0.44994100000000004</c:v>
                </c:pt>
                <c:pt idx="21846" formatCode="General">
                  <c:v>0.449961</c:v>
                </c:pt>
                <c:pt idx="21847" formatCode="General">
                  <c:v>0.44998200000000027</c:v>
                </c:pt>
                <c:pt idx="21848" formatCode="General">
                  <c:v>0.45000200000000001</c:v>
                </c:pt>
                <c:pt idx="21849" formatCode="General">
                  <c:v>0.45002300000000001</c:v>
                </c:pt>
                <c:pt idx="21850" formatCode="General">
                  <c:v>0.45004300000000003</c:v>
                </c:pt>
                <c:pt idx="21851" formatCode="General">
                  <c:v>0.45006400000000002</c:v>
                </c:pt>
                <c:pt idx="21852" formatCode="General">
                  <c:v>0.45008500000000001</c:v>
                </c:pt>
                <c:pt idx="21853" formatCode="General">
                  <c:v>0.45010500000000003</c:v>
                </c:pt>
                <c:pt idx="21854" formatCode="General">
                  <c:v>0.45012600000000008</c:v>
                </c:pt>
                <c:pt idx="21855" formatCode="General">
                  <c:v>0.45014600000000005</c:v>
                </c:pt>
                <c:pt idx="21856" formatCode="General">
                  <c:v>0.45016700000000004</c:v>
                </c:pt>
                <c:pt idx="21857" formatCode="General">
                  <c:v>0.450187</c:v>
                </c:pt>
                <c:pt idx="21858" formatCode="General">
                  <c:v>0.45020900000000003</c:v>
                </c:pt>
                <c:pt idx="21859" formatCode="General">
                  <c:v>0.4502290000000001</c:v>
                </c:pt>
                <c:pt idx="21860" formatCode="General">
                  <c:v>0.45024999999999998</c:v>
                </c:pt>
                <c:pt idx="21861" formatCode="General">
                  <c:v>0.45027</c:v>
                </c:pt>
                <c:pt idx="21862" formatCode="General">
                  <c:v>0.450291</c:v>
                </c:pt>
                <c:pt idx="21863" formatCode="General">
                  <c:v>0.45031100000000002</c:v>
                </c:pt>
                <c:pt idx="21864" formatCode="General">
                  <c:v>0.45033200000000001</c:v>
                </c:pt>
                <c:pt idx="21865" formatCode="General">
                  <c:v>0.4503520000000002</c:v>
                </c:pt>
                <c:pt idx="21866" formatCode="General">
                  <c:v>0.45037300000000002</c:v>
                </c:pt>
                <c:pt idx="21867" formatCode="General">
                  <c:v>0.45039400000000002</c:v>
                </c:pt>
                <c:pt idx="21868" formatCode="General">
                  <c:v>0.4504140000000002</c:v>
                </c:pt>
                <c:pt idx="21869" formatCode="General">
                  <c:v>0.45043500000000003</c:v>
                </c:pt>
                <c:pt idx="21870" formatCode="General">
                  <c:v>0.45045500000000011</c:v>
                </c:pt>
                <c:pt idx="21871" formatCode="General">
                  <c:v>0.45047600000000027</c:v>
                </c:pt>
                <c:pt idx="21872" formatCode="General">
                  <c:v>0.45049700000000004</c:v>
                </c:pt>
                <c:pt idx="21873" formatCode="General">
                  <c:v>0.4505180000000002</c:v>
                </c:pt>
                <c:pt idx="21874" formatCode="General">
                  <c:v>0.45053800000000005</c:v>
                </c:pt>
                <c:pt idx="21875" formatCode="General">
                  <c:v>0.4505590000000001</c:v>
                </c:pt>
                <c:pt idx="21876" formatCode="General">
                  <c:v>0.45057900000000001</c:v>
                </c:pt>
                <c:pt idx="21877" formatCode="General">
                  <c:v>0.45059900000000003</c:v>
                </c:pt>
                <c:pt idx="21878" formatCode="General">
                  <c:v>0.45062000000000002</c:v>
                </c:pt>
                <c:pt idx="21879" formatCode="General">
                  <c:v>0.45064000000000004</c:v>
                </c:pt>
                <c:pt idx="21880" formatCode="General">
                  <c:v>0.45066100000000003</c:v>
                </c:pt>
                <c:pt idx="21881" formatCode="General">
                  <c:v>0.45068200000000008</c:v>
                </c:pt>
                <c:pt idx="21882" formatCode="General">
                  <c:v>0.45070300000000002</c:v>
                </c:pt>
                <c:pt idx="21883" formatCode="General">
                  <c:v>0.45072300000000004</c:v>
                </c:pt>
                <c:pt idx="21884" formatCode="General">
                  <c:v>0.45074399999999998</c:v>
                </c:pt>
                <c:pt idx="21885" formatCode="General">
                  <c:v>0.450764</c:v>
                </c:pt>
                <c:pt idx="21886" formatCode="General">
                  <c:v>0.4507850000000001</c:v>
                </c:pt>
                <c:pt idx="21887" formatCode="General">
                  <c:v>0.45080600000000021</c:v>
                </c:pt>
                <c:pt idx="21888" formatCode="General">
                  <c:v>0.45082700000000026</c:v>
                </c:pt>
                <c:pt idx="21889" formatCode="General">
                  <c:v>0.450847</c:v>
                </c:pt>
                <c:pt idx="21890" formatCode="General">
                  <c:v>0.45086700000000002</c:v>
                </c:pt>
                <c:pt idx="21891" formatCode="General">
                  <c:v>0.45088800000000023</c:v>
                </c:pt>
                <c:pt idx="21892" formatCode="General">
                  <c:v>0.4509080000000002</c:v>
                </c:pt>
                <c:pt idx="21893" formatCode="General">
                  <c:v>0.45092900000000002</c:v>
                </c:pt>
                <c:pt idx="21894" formatCode="General">
                  <c:v>0.4509490000000001</c:v>
                </c:pt>
                <c:pt idx="21895" formatCode="General">
                  <c:v>0.45097100000000001</c:v>
                </c:pt>
                <c:pt idx="21896" formatCode="General">
                  <c:v>0.45099100000000003</c:v>
                </c:pt>
                <c:pt idx="21897" formatCode="General">
                  <c:v>0.45101200000000002</c:v>
                </c:pt>
                <c:pt idx="21898" formatCode="General">
                  <c:v>0.45103200000000004</c:v>
                </c:pt>
                <c:pt idx="21899" formatCode="General">
                  <c:v>0.45105300000000004</c:v>
                </c:pt>
                <c:pt idx="21900" formatCode="General">
                  <c:v>0.451073</c:v>
                </c:pt>
                <c:pt idx="21901" formatCode="General">
                  <c:v>0.45109400000000005</c:v>
                </c:pt>
                <c:pt idx="21902" formatCode="General">
                  <c:v>0.4511150000000001</c:v>
                </c:pt>
                <c:pt idx="21903" formatCode="General">
                  <c:v>0.45113500000000001</c:v>
                </c:pt>
                <c:pt idx="21904" formatCode="General">
                  <c:v>0.451156</c:v>
                </c:pt>
                <c:pt idx="21905" formatCode="General">
                  <c:v>0.45117600000000002</c:v>
                </c:pt>
                <c:pt idx="21906" formatCode="General">
                  <c:v>0.45119700000000001</c:v>
                </c:pt>
                <c:pt idx="21907" formatCode="General">
                  <c:v>0.45121700000000003</c:v>
                </c:pt>
                <c:pt idx="21908" formatCode="General">
                  <c:v>0.45123799999999997</c:v>
                </c:pt>
                <c:pt idx="21909" formatCode="General">
                  <c:v>0.45125800000000005</c:v>
                </c:pt>
                <c:pt idx="21910" formatCode="General">
                  <c:v>0.4512790000000001</c:v>
                </c:pt>
                <c:pt idx="21911" formatCode="General">
                  <c:v>0.45129999999999998</c:v>
                </c:pt>
                <c:pt idx="21912" formatCode="General">
                  <c:v>0.45132100000000008</c:v>
                </c:pt>
                <c:pt idx="21913" formatCode="General">
                  <c:v>0.4513410000000001</c:v>
                </c:pt>
                <c:pt idx="21914" formatCode="General">
                  <c:v>0.45136200000000026</c:v>
                </c:pt>
                <c:pt idx="21915" formatCode="General">
                  <c:v>0.45138200000000023</c:v>
                </c:pt>
                <c:pt idx="21916" formatCode="General">
                  <c:v>0.451403</c:v>
                </c:pt>
                <c:pt idx="21917" formatCode="General">
                  <c:v>0.45142300000000002</c:v>
                </c:pt>
                <c:pt idx="21918" formatCode="General">
                  <c:v>0.45144400000000001</c:v>
                </c:pt>
                <c:pt idx="21919" formatCode="General">
                  <c:v>0.45146500000000001</c:v>
                </c:pt>
                <c:pt idx="21920" formatCode="General">
                  <c:v>0.45148500000000008</c:v>
                </c:pt>
                <c:pt idx="21921" formatCode="General">
                  <c:v>0.45150600000000002</c:v>
                </c:pt>
                <c:pt idx="21922" formatCode="General">
                  <c:v>0.4515260000000002</c:v>
                </c:pt>
                <c:pt idx="21923" formatCode="General">
                  <c:v>0.45154700000000003</c:v>
                </c:pt>
                <c:pt idx="21924" formatCode="General">
                  <c:v>0.451567</c:v>
                </c:pt>
                <c:pt idx="21925" formatCode="General">
                  <c:v>0.45158800000000027</c:v>
                </c:pt>
                <c:pt idx="21926" formatCode="General">
                  <c:v>0.45160900000000004</c:v>
                </c:pt>
                <c:pt idx="21927" formatCode="General">
                  <c:v>0.45163000000000003</c:v>
                </c:pt>
                <c:pt idx="21928" formatCode="General">
                  <c:v>0.45165</c:v>
                </c:pt>
                <c:pt idx="21929" formatCode="General">
                  <c:v>0.4516710000000001</c:v>
                </c:pt>
                <c:pt idx="21930" formatCode="General">
                  <c:v>0.45169100000000001</c:v>
                </c:pt>
                <c:pt idx="21931" formatCode="General">
                  <c:v>0.451712</c:v>
                </c:pt>
                <c:pt idx="21932" formatCode="General">
                  <c:v>0.45173199999999997</c:v>
                </c:pt>
                <c:pt idx="21933" formatCode="General">
                  <c:v>0.45175300000000002</c:v>
                </c:pt>
                <c:pt idx="21934" formatCode="General">
                  <c:v>0.45177400000000001</c:v>
                </c:pt>
                <c:pt idx="21935" formatCode="General">
                  <c:v>0.45179399999999997</c:v>
                </c:pt>
                <c:pt idx="21936" formatCode="General">
                  <c:v>0.45181500000000002</c:v>
                </c:pt>
                <c:pt idx="21937" formatCode="General">
                  <c:v>0.4518350000000001</c:v>
                </c:pt>
                <c:pt idx="21938" formatCode="General">
                  <c:v>0.4518560000000002</c:v>
                </c:pt>
                <c:pt idx="21939" formatCode="General">
                  <c:v>0.45187700000000008</c:v>
                </c:pt>
                <c:pt idx="21940" formatCode="General">
                  <c:v>0.45189800000000002</c:v>
                </c:pt>
                <c:pt idx="21941" formatCode="General">
                  <c:v>0.45191800000000026</c:v>
                </c:pt>
                <c:pt idx="21942" formatCode="General">
                  <c:v>0.45193900000000004</c:v>
                </c:pt>
                <c:pt idx="21943" formatCode="General">
                  <c:v>0.451959</c:v>
                </c:pt>
                <c:pt idx="21944" formatCode="General">
                  <c:v>0.45197900000000002</c:v>
                </c:pt>
                <c:pt idx="21945" formatCode="General">
                  <c:v>0.45200000000000001</c:v>
                </c:pt>
                <c:pt idx="21946" formatCode="General">
                  <c:v>0.4520200000000002</c:v>
                </c:pt>
                <c:pt idx="21947" formatCode="General">
                  <c:v>0.452042</c:v>
                </c:pt>
                <c:pt idx="21948" formatCode="General">
                  <c:v>0.45206200000000002</c:v>
                </c:pt>
                <c:pt idx="21949" formatCode="General">
                  <c:v>0.45208300000000001</c:v>
                </c:pt>
                <c:pt idx="21950" formatCode="General">
                  <c:v>0.45210300000000003</c:v>
                </c:pt>
                <c:pt idx="21951" formatCode="General">
                  <c:v>0.45212400000000008</c:v>
                </c:pt>
                <c:pt idx="21952" formatCode="General">
                  <c:v>0.45214400000000005</c:v>
                </c:pt>
                <c:pt idx="21953" formatCode="General">
                  <c:v>0.45216500000000004</c:v>
                </c:pt>
                <c:pt idx="21954" formatCode="General">
                  <c:v>0.4521860000000002</c:v>
                </c:pt>
                <c:pt idx="21955" formatCode="General">
                  <c:v>0.45220700000000003</c:v>
                </c:pt>
                <c:pt idx="21956" formatCode="General">
                  <c:v>0.4522270000000001</c:v>
                </c:pt>
                <c:pt idx="21957" formatCode="General">
                  <c:v>0.45224799999999998</c:v>
                </c:pt>
                <c:pt idx="21958" formatCode="General">
                  <c:v>0.452268</c:v>
                </c:pt>
                <c:pt idx="21959" formatCode="General">
                  <c:v>0.45228800000000002</c:v>
                </c:pt>
                <c:pt idx="21960" formatCode="General">
                  <c:v>0.45230900000000002</c:v>
                </c:pt>
                <c:pt idx="21961" formatCode="General">
                  <c:v>0.45232900000000026</c:v>
                </c:pt>
                <c:pt idx="21962" formatCode="General">
                  <c:v>0.4523500000000002</c:v>
                </c:pt>
                <c:pt idx="21963" formatCode="General">
                  <c:v>0.45237100000000002</c:v>
                </c:pt>
                <c:pt idx="21964" formatCode="General">
                  <c:v>0.45239200000000002</c:v>
                </c:pt>
                <c:pt idx="21965" formatCode="General">
                  <c:v>0.4524120000000002</c:v>
                </c:pt>
                <c:pt idx="21966" formatCode="General">
                  <c:v>0.45243300000000003</c:v>
                </c:pt>
                <c:pt idx="21967" formatCode="General">
                  <c:v>0.45245300000000011</c:v>
                </c:pt>
                <c:pt idx="21968" formatCode="General">
                  <c:v>0.45247400000000026</c:v>
                </c:pt>
                <c:pt idx="21969" formatCode="General">
                  <c:v>0.45249500000000004</c:v>
                </c:pt>
                <c:pt idx="21970" formatCode="General">
                  <c:v>0.452515</c:v>
                </c:pt>
                <c:pt idx="21971" formatCode="General">
                  <c:v>0.45253600000000005</c:v>
                </c:pt>
                <c:pt idx="21972" formatCode="General">
                  <c:v>0.45255600000000001</c:v>
                </c:pt>
                <c:pt idx="21973" formatCode="General">
                  <c:v>0.45257700000000001</c:v>
                </c:pt>
                <c:pt idx="21974" formatCode="General">
                  <c:v>0.45259700000000003</c:v>
                </c:pt>
                <c:pt idx="21975" formatCode="General">
                  <c:v>0.45261800000000002</c:v>
                </c:pt>
                <c:pt idx="21976" formatCode="General">
                  <c:v>0.45263799999999998</c:v>
                </c:pt>
                <c:pt idx="21977" formatCode="General">
                  <c:v>0.45265900000000003</c:v>
                </c:pt>
                <c:pt idx="21978" formatCode="General">
                  <c:v>0.45268000000000008</c:v>
                </c:pt>
                <c:pt idx="21979" formatCode="General">
                  <c:v>0.45270100000000002</c:v>
                </c:pt>
                <c:pt idx="21980" formatCode="General">
                  <c:v>0.45272100000000004</c:v>
                </c:pt>
                <c:pt idx="21981" formatCode="General">
                  <c:v>0.45274199999999998</c:v>
                </c:pt>
                <c:pt idx="21982" formatCode="General">
                  <c:v>0.452762</c:v>
                </c:pt>
                <c:pt idx="21983" formatCode="General">
                  <c:v>0.4527830000000001</c:v>
                </c:pt>
                <c:pt idx="21984" formatCode="General">
                  <c:v>0.45280300000000001</c:v>
                </c:pt>
                <c:pt idx="21985" formatCode="General">
                  <c:v>0.45282400000000023</c:v>
                </c:pt>
                <c:pt idx="21986" formatCode="General">
                  <c:v>0.452845</c:v>
                </c:pt>
                <c:pt idx="21987" formatCode="General">
                  <c:v>0.45286500000000002</c:v>
                </c:pt>
                <c:pt idx="21988" formatCode="General">
                  <c:v>0.45288600000000023</c:v>
                </c:pt>
                <c:pt idx="21989" formatCode="General">
                  <c:v>0.4529060000000002</c:v>
                </c:pt>
                <c:pt idx="21990" formatCode="General">
                  <c:v>0.45292700000000002</c:v>
                </c:pt>
                <c:pt idx="21991" formatCode="General">
                  <c:v>0.4529470000000001</c:v>
                </c:pt>
                <c:pt idx="21992" formatCode="General">
                  <c:v>0.4529680000000002</c:v>
                </c:pt>
                <c:pt idx="21993" formatCode="General">
                  <c:v>0.45298900000000025</c:v>
                </c:pt>
                <c:pt idx="21994" formatCode="General">
                  <c:v>0.45301000000000002</c:v>
                </c:pt>
                <c:pt idx="21995" formatCode="General">
                  <c:v>0.4530300000000001</c:v>
                </c:pt>
                <c:pt idx="21996" formatCode="General">
                  <c:v>0.45305100000000004</c:v>
                </c:pt>
                <c:pt idx="21997" formatCode="General">
                  <c:v>0.453071</c:v>
                </c:pt>
                <c:pt idx="21998" formatCode="General">
                  <c:v>0.45309200000000005</c:v>
                </c:pt>
                <c:pt idx="21999" formatCode="General">
                  <c:v>0.4531130000000001</c:v>
                </c:pt>
                <c:pt idx="22000" formatCode="General">
                  <c:v>0.45313300000000001</c:v>
                </c:pt>
                <c:pt idx="22001" formatCode="General">
                  <c:v>0.453154</c:v>
                </c:pt>
                <c:pt idx="22002" formatCode="General">
                  <c:v>0.45317400000000002</c:v>
                </c:pt>
                <c:pt idx="22003" formatCode="General">
                  <c:v>0.45319500000000001</c:v>
                </c:pt>
                <c:pt idx="22004" formatCode="General">
                  <c:v>0.45321500000000003</c:v>
                </c:pt>
                <c:pt idx="22005" formatCode="General">
                  <c:v>0.45323600000000003</c:v>
                </c:pt>
                <c:pt idx="22006" formatCode="General">
                  <c:v>0.45325700000000002</c:v>
                </c:pt>
                <c:pt idx="22007" formatCode="General">
                  <c:v>0.45327800000000001</c:v>
                </c:pt>
                <c:pt idx="22008" formatCode="General">
                  <c:v>0.45329799999999998</c:v>
                </c:pt>
                <c:pt idx="22009" formatCode="General">
                  <c:v>0.45331900000000008</c:v>
                </c:pt>
                <c:pt idx="22010" formatCode="General">
                  <c:v>0.4533390000000001</c:v>
                </c:pt>
                <c:pt idx="22011" formatCode="General">
                  <c:v>0.45335900000000001</c:v>
                </c:pt>
                <c:pt idx="22012" formatCode="General">
                  <c:v>0.45338000000000023</c:v>
                </c:pt>
                <c:pt idx="22013" formatCode="General">
                  <c:v>0.45340000000000008</c:v>
                </c:pt>
                <c:pt idx="22014" formatCode="General">
                  <c:v>0.45342200000000027</c:v>
                </c:pt>
                <c:pt idx="22015" formatCode="General">
                  <c:v>0.45344200000000001</c:v>
                </c:pt>
                <c:pt idx="22016" formatCode="General">
                  <c:v>0.453463</c:v>
                </c:pt>
                <c:pt idx="22017" formatCode="General">
                  <c:v>0.45348300000000002</c:v>
                </c:pt>
                <c:pt idx="22018" formatCode="General">
                  <c:v>0.45350400000000002</c:v>
                </c:pt>
                <c:pt idx="22019" formatCode="General">
                  <c:v>0.4535240000000002</c:v>
                </c:pt>
                <c:pt idx="22020" formatCode="General">
                  <c:v>0.45354500000000003</c:v>
                </c:pt>
                <c:pt idx="22021" formatCode="General">
                  <c:v>0.45356600000000002</c:v>
                </c:pt>
                <c:pt idx="22022" formatCode="General">
                  <c:v>0.45358700000000002</c:v>
                </c:pt>
                <c:pt idx="22023" formatCode="General">
                  <c:v>0.45360700000000004</c:v>
                </c:pt>
                <c:pt idx="22024" formatCode="General">
                  <c:v>0.4536280000000002</c:v>
                </c:pt>
                <c:pt idx="22025" formatCode="General">
                  <c:v>0.453648</c:v>
                </c:pt>
                <c:pt idx="22026" formatCode="General">
                  <c:v>0.45366800000000002</c:v>
                </c:pt>
                <c:pt idx="22027" formatCode="General">
                  <c:v>0.45368900000000001</c:v>
                </c:pt>
                <c:pt idx="22028" formatCode="General">
                  <c:v>0.45370900000000003</c:v>
                </c:pt>
                <c:pt idx="22029" formatCode="General">
                  <c:v>0.45373000000000002</c:v>
                </c:pt>
                <c:pt idx="22030" formatCode="General">
                  <c:v>0.45375100000000002</c:v>
                </c:pt>
                <c:pt idx="22031" formatCode="General">
                  <c:v>0.45377200000000001</c:v>
                </c:pt>
                <c:pt idx="22032" formatCode="General">
                  <c:v>0.45379199999999997</c:v>
                </c:pt>
                <c:pt idx="22033" formatCode="General">
                  <c:v>0.45381300000000002</c:v>
                </c:pt>
                <c:pt idx="22034" formatCode="General">
                  <c:v>0.4538330000000001</c:v>
                </c:pt>
                <c:pt idx="22035" formatCode="General">
                  <c:v>0.4538540000000002</c:v>
                </c:pt>
                <c:pt idx="22036" formatCode="General">
                  <c:v>0.45387400000000022</c:v>
                </c:pt>
                <c:pt idx="22037" formatCode="General">
                  <c:v>0.4538950000000001</c:v>
                </c:pt>
                <c:pt idx="22038" formatCode="General">
                  <c:v>0.45391600000000026</c:v>
                </c:pt>
                <c:pt idx="22039" formatCode="General">
                  <c:v>0.45393600000000001</c:v>
                </c:pt>
                <c:pt idx="22040" formatCode="General">
                  <c:v>0.453957</c:v>
                </c:pt>
                <c:pt idx="22041" formatCode="General">
                  <c:v>0.45397700000000002</c:v>
                </c:pt>
                <c:pt idx="22042" formatCode="General">
                  <c:v>0.45399800000000001</c:v>
                </c:pt>
                <c:pt idx="22043" formatCode="General">
                  <c:v>0.45401900000000001</c:v>
                </c:pt>
                <c:pt idx="22044" formatCode="General">
                  <c:v>0.45403900000000003</c:v>
                </c:pt>
                <c:pt idx="22045" formatCode="General">
                  <c:v>0.45406000000000002</c:v>
                </c:pt>
                <c:pt idx="22046" formatCode="General">
                  <c:v>0.45408100000000001</c:v>
                </c:pt>
                <c:pt idx="22047" formatCode="General">
                  <c:v>0.45410100000000003</c:v>
                </c:pt>
                <c:pt idx="22048" formatCode="General">
                  <c:v>0.45412200000000008</c:v>
                </c:pt>
                <c:pt idx="22049" formatCode="General">
                  <c:v>0.45414200000000005</c:v>
                </c:pt>
                <c:pt idx="22050" formatCode="General">
                  <c:v>0.45416300000000004</c:v>
                </c:pt>
                <c:pt idx="22051" formatCode="General">
                  <c:v>0.4541840000000002</c:v>
                </c:pt>
                <c:pt idx="22052" formatCode="General">
                  <c:v>0.454204</c:v>
                </c:pt>
                <c:pt idx="22053" formatCode="General">
                  <c:v>0.4542250000000001</c:v>
                </c:pt>
                <c:pt idx="22054" formatCode="General">
                  <c:v>0.45424500000000001</c:v>
                </c:pt>
                <c:pt idx="22055" formatCode="General">
                  <c:v>0.454266</c:v>
                </c:pt>
                <c:pt idx="22056" formatCode="General">
                  <c:v>0.45428600000000002</c:v>
                </c:pt>
                <c:pt idx="22057" formatCode="General">
                  <c:v>0.45430700000000002</c:v>
                </c:pt>
                <c:pt idx="22058" formatCode="General">
                  <c:v>0.45432700000000026</c:v>
                </c:pt>
                <c:pt idx="22059" formatCode="General">
                  <c:v>0.4543480000000002</c:v>
                </c:pt>
                <c:pt idx="22060" formatCode="General">
                  <c:v>0.45436900000000002</c:v>
                </c:pt>
                <c:pt idx="22061" formatCode="General">
                  <c:v>0.45439000000000002</c:v>
                </c:pt>
                <c:pt idx="22062" formatCode="General">
                  <c:v>0.4544100000000002</c:v>
                </c:pt>
                <c:pt idx="22063" formatCode="General">
                  <c:v>0.45443100000000003</c:v>
                </c:pt>
                <c:pt idx="22064" formatCode="General">
                  <c:v>0.4544510000000001</c:v>
                </c:pt>
                <c:pt idx="22065" formatCode="General">
                  <c:v>0.45447100000000001</c:v>
                </c:pt>
                <c:pt idx="22066" formatCode="General">
                  <c:v>0.45449300000000004</c:v>
                </c:pt>
                <c:pt idx="22067" formatCode="General">
                  <c:v>0.454513</c:v>
                </c:pt>
                <c:pt idx="22068" formatCode="General">
                  <c:v>0.45453400000000005</c:v>
                </c:pt>
                <c:pt idx="22069" formatCode="General">
                  <c:v>0.45455400000000001</c:v>
                </c:pt>
                <c:pt idx="22070" formatCode="General">
                  <c:v>0.45457500000000001</c:v>
                </c:pt>
                <c:pt idx="22071" formatCode="General">
                  <c:v>0.45459500000000003</c:v>
                </c:pt>
                <c:pt idx="22072" formatCode="General">
                  <c:v>0.45461600000000002</c:v>
                </c:pt>
                <c:pt idx="22073" formatCode="General">
                  <c:v>0.45463599999999998</c:v>
                </c:pt>
                <c:pt idx="22074" formatCode="General">
                  <c:v>0.45465700000000003</c:v>
                </c:pt>
                <c:pt idx="22075" formatCode="General">
                  <c:v>0.45467800000000008</c:v>
                </c:pt>
                <c:pt idx="22076" formatCode="General">
                  <c:v>0.45469900000000002</c:v>
                </c:pt>
                <c:pt idx="22077" formatCode="General">
                  <c:v>0.45471900000000004</c:v>
                </c:pt>
                <c:pt idx="22078" formatCode="General">
                  <c:v>0.454739</c:v>
                </c:pt>
                <c:pt idx="22079" formatCode="General">
                  <c:v>0.45476</c:v>
                </c:pt>
                <c:pt idx="22080" formatCode="General">
                  <c:v>0.45478000000000002</c:v>
                </c:pt>
                <c:pt idx="22081" formatCode="General">
                  <c:v>0.45480100000000001</c:v>
                </c:pt>
                <c:pt idx="22082" formatCode="General">
                  <c:v>0.45482200000000023</c:v>
                </c:pt>
                <c:pt idx="22083" formatCode="General">
                  <c:v>0.454843</c:v>
                </c:pt>
                <c:pt idx="22084" formatCode="General">
                  <c:v>0.45486300000000002</c:v>
                </c:pt>
                <c:pt idx="22085" formatCode="General">
                  <c:v>0.45488400000000023</c:v>
                </c:pt>
                <c:pt idx="22086" formatCode="General">
                  <c:v>0.4549040000000002</c:v>
                </c:pt>
                <c:pt idx="22087" formatCode="General">
                  <c:v>0.45492500000000002</c:v>
                </c:pt>
                <c:pt idx="22088" formatCode="General">
                  <c:v>0.45494600000000002</c:v>
                </c:pt>
                <c:pt idx="22089" formatCode="General">
                  <c:v>0.45496700000000001</c:v>
                </c:pt>
                <c:pt idx="22090" formatCode="General">
                  <c:v>0.45498700000000025</c:v>
                </c:pt>
                <c:pt idx="22091" formatCode="General">
                  <c:v>0.45500800000000002</c:v>
                </c:pt>
                <c:pt idx="22092" formatCode="General">
                  <c:v>0.45502800000000027</c:v>
                </c:pt>
                <c:pt idx="22093" formatCode="General">
                  <c:v>0.45504800000000001</c:v>
                </c:pt>
                <c:pt idx="22094" formatCode="General">
                  <c:v>0.455069</c:v>
                </c:pt>
                <c:pt idx="22095" formatCode="General">
                  <c:v>0.45509000000000011</c:v>
                </c:pt>
                <c:pt idx="22096" formatCode="General">
                  <c:v>0.45511000000000001</c:v>
                </c:pt>
                <c:pt idx="22097" formatCode="General">
                  <c:v>0.45513100000000001</c:v>
                </c:pt>
                <c:pt idx="22098" formatCode="General">
                  <c:v>0.455152</c:v>
                </c:pt>
                <c:pt idx="22099" formatCode="General">
                  <c:v>0.45517200000000002</c:v>
                </c:pt>
                <c:pt idx="22100" formatCode="General">
                  <c:v>0.45519300000000001</c:v>
                </c:pt>
                <c:pt idx="22101" formatCode="General">
                  <c:v>0.45521300000000003</c:v>
                </c:pt>
                <c:pt idx="22102" formatCode="General">
                  <c:v>0.45523400000000003</c:v>
                </c:pt>
                <c:pt idx="22103" formatCode="General">
                  <c:v>0.45525500000000002</c:v>
                </c:pt>
                <c:pt idx="22104" formatCode="General">
                  <c:v>0.4552750000000001</c:v>
                </c:pt>
                <c:pt idx="22105" formatCode="General">
                  <c:v>0.45529599999999998</c:v>
                </c:pt>
                <c:pt idx="22106" formatCode="General">
                  <c:v>0.45531600000000022</c:v>
                </c:pt>
                <c:pt idx="22107" formatCode="General">
                  <c:v>0.4553370000000001</c:v>
                </c:pt>
                <c:pt idx="22108" formatCode="General">
                  <c:v>0.45535700000000001</c:v>
                </c:pt>
                <c:pt idx="22109" formatCode="General">
                  <c:v>0.45537800000000023</c:v>
                </c:pt>
                <c:pt idx="22110" formatCode="General">
                  <c:v>0.45539800000000008</c:v>
                </c:pt>
                <c:pt idx="22111" formatCode="General">
                  <c:v>0.45541900000000002</c:v>
                </c:pt>
                <c:pt idx="22112" formatCode="General">
                  <c:v>0.45544000000000001</c:v>
                </c:pt>
                <c:pt idx="22113" formatCode="General">
                  <c:v>0.455461</c:v>
                </c:pt>
                <c:pt idx="22114" formatCode="General">
                  <c:v>0.45548100000000002</c:v>
                </c:pt>
                <c:pt idx="22115" formatCode="General">
                  <c:v>0.45550200000000002</c:v>
                </c:pt>
                <c:pt idx="22116" formatCode="General">
                  <c:v>0.4555220000000002</c:v>
                </c:pt>
                <c:pt idx="22117" formatCode="General">
                  <c:v>0.45554300000000003</c:v>
                </c:pt>
                <c:pt idx="22118" formatCode="General">
                  <c:v>0.45556400000000002</c:v>
                </c:pt>
                <c:pt idx="22119" formatCode="General">
                  <c:v>0.45558400000000027</c:v>
                </c:pt>
                <c:pt idx="22120" formatCode="General">
                  <c:v>0.45560500000000004</c:v>
                </c:pt>
                <c:pt idx="22121" formatCode="General">
                  <c:v>0.455625</c:v>
                </c:pt>
                <c:pt idx="22122" formatCode="General">
                  <c:v>0.455646</c:v>
                </c:pt>
                <c:pt idx="22123" formatCode="General">
                  <c:v>0.45566600000000002</c:v>
                </c:pt>
                <c:pt idx="22124" formatCode="General">
                  <c:v>0.45568700000000001</c:v>
                </c:pt>
                <c:pt idx="22125" formatCode="General">
                  <c:v>0.45570700000000003</c:v>
                </c:pt>
                <c:pt idx="22126" formatCode="General">
                  <c:v>0.45572800000000002</c:v>
                </c:pt>
                <c:pt idx="22127" formatCode="General">
                  <c:v>0.45574900000000002</c:v>
                </c:pt>
                <c:pt idx="22128" formatCode="General">
                  <c:v>0.45577000000000001</c:v>
                </c:pt>
                <c:pt idx="22129" formatCode="General">
                  <c:v>0.45579000000000003</c:v>
                </c:pt>
                <c:pt idx="22130" formatCode="General">
                  <c:v>0.45581100000000002</c:v>
                </c:pt>
                <c:pt idx="22131" formatCode="General">
                  <c:v>0.4558310000000001</c:v>
                </c:pt>
                <c:pt idx="22132" formatCode="General">
                  <c:v>0.45585100000000001</c:v>
                </c:pt>
                <c:pt idx="22133" formatCode="General">
                  <c:v>0.45587300000000008</c:v>
                </c:pt>
                <c:pt idx="22134" formatCode="General">
                  <c:v>0.4558930000000001</c:v>
                </c:pt>
                <c:pt idx="22135" formatCode="General">
                  <c:v>0.45591400000000026</c:v>
                </c:pt>
                <c:pt idx="22136" formatCode="General">
                  <c:v>0.45593400000000001</c:v>
                </c:pt>
                <c:pt idx="22137" formatCode="General">
                  <c:v>0.455955</c:v>
                </c:pt>
                <c:pt idx="22138" formatCode="General">
                  <c:v>0.45597500000000002</c:v>
                </c:pt>
                <c:pt idx="22139" formatCode="General">
                  <c:v>0.45599600000000001</c:v>
                </c:pt>
                <c:pt idx="22140" formatCode="General">
                  <c:v>0.4560160000000002</c:v>
                </c:pt>
                <c:pt idx="22141" formatCode="General">
                  <c:v>0.45603700000000003</c:v>
                </c:pt>
                <c:pt idx="22142" formatCode="General">
                  <c:v>0.45605800000000002</c:v>
                </c:pt>
                <c:pt idx="22143" formatCode="General">
                  <c:v>0.45607900000000001</c:v>
                </c:pt>
                <c:pt idx="22144" formatCode="General">
                  <c:v>0.45609900000000003</c:v>
                </c:pt>
                <c:pt idx="22145" formatCode="General">
                  <c:v>0.456119</c:v>
                </c:pt>
                <c:pt idx="22146" formatCode="General">
                  <c:v>0.45614000000000005</c:v>
                </c:pt>
                <c:pt idx="22147" formatCode="General">
                  <c:v>0.45616100000000004</c:v>
                </c:pt>
                <c:pt idx="22148" formatCode="General">
                  <c:v>0.456181</c:v>
                </c:pt>
                <c:pt idx="22149" formatCode="General">
                  <c:v>0.456202</c:v>
                </c:pt>
                <c:pt idx="22150" formatCode="General">
                  <c:v>0.4562230000000001</c:v>
                </c:pt>
                <c:pt idx="22151" formatCode="General">
                  <c:v>0.45624300000000001</c:v>
                </c:pt>
                <c:pt idx="22152" formatCode="General">
                  <c:v>0.456264</c:v>
                </c:pt>
                <c:pt idx="22153" formatCode="General">
                  <c:v>0.45628400000000002</c:v>
                </c:pt>
                <c:pt idx="22154" formatCode="General">
                  <c:v>0.45630500000000002</c:v>
                </c:pt>
                <c:pt idx="22155" formatCode="General">
                  <c:v>0.45632600000000023</c:v>
                </c:pt>
                <c:pt idx="22156" formatCode="General">
                  <c:v>0.456347</c:v>
                </c:pt>
                <c:pt idx="22157" formatCode="General">
                  <c:v>0.45636700000000002</c:v>
                </c:pt>
                <c:pt idx="22158" formatCode="General">
                  <c:v>0.45638700000000032</c:v>
                </c:pt>
                <c:pt idx="22159" formatCode="General">
                  <c:v>0.4564080000000002</c:v>
                </c:pt>
                <c:pt idx="22160" formatCode="General">
                  <c:v>0.45642800000000022</c:v>
                </c:pt>
                <c:pt idx="22161" formatCode="General">
                  <c:v>0.4564490000000001</c:v>
                </c:pt>
                <c:pt idx="22162" formatCode="General">
                  <c:v>0.45647000000000026</c:v>
                </c:pt>
                <c:pt idx="22163" formatCode="General">
                  <c:v>0.45649000000000001</c:v>
                </c:pt>
                <c:pt idx="22164" formatCode="General">
                  <c:v>0.456511</c:v>
                </c:pt>
                <c:pt idx="22165" formatCode="General">
                  <c:v>0.45653200000000005</c:v>
                </c:pt>
                <c:pt idx="22166" formatCode="General">
                  <c:v>0.45655200000000001</c:v>
                </c:pt>
                <c:pt idx="22167" formatCode="General">
                  <c:v>0.45657300000000001</c:v>
                </c:pt>
                <c:pt idx="22168" formatCode="General">
                  <c:v>0.45659300000000003</c:v>
                </c:pt>
                <c:pt idx="22169" formatCode="General">
                  <c:v>0.45661400000000002</c:v>
                </c:pt>
                <c:pt idx="22170" formatCode="General">
                  <c:v>0.45663500000000001</c:v>
                </c:pt>
                <c:pt idx="22171" formatCode="General">
                  <c:v>0.45665500000000003</c:v>
                </c:pt>
                <c:pt idx="22172" formatCode="General">
                  <c:v>0.45667600000000008</c:v>
                </c:pt>
                <c:pt idx="22173" formatCode="General">
                  <c:v>0.45669600000000005</c:v>
                </c:pt>
                <c:pt idx="22174" formatCode="General">
                  <c:v>0.45671700000000004</c:v>
                </c:pt>
                <c:pt idx="22175" formatCode="General">
                  <c:v>0.456737</c:v>
                </c:pt>
                <c:pt idx="22176" formatCode="General">
                  <c:v>0.456758</c:v>
                </c:pt>
                <c:pt idx="22177" formatCode="General">
                  <c:v>0.45677800000000002</c:v>
                </c:pt>
                <c:pt idx="22178" formatCode="General">
                  <c:v>0.45679900000000001</c:v>
                </c:pt>
                <c:pt idx="22179" formatCode="General">
                  <c:v>0.45682000000000023</c:v>
                </c:pt>
                <c:pt idx="22180" formatCode="General">
                  <c:v>0.456841</c:v>
                </c:pt>
                <c:pt idx="22181" formatCode="General">
                  <c:v>0.45686100000000002</c:v>
                </c:pt>
                <c:pt idx="22182" formatCode="General">
                  <c:v>0.45688200000000023</c:v>
                </c:pt>
                <c:pt idx="22183" formatCode="General">
                  <c:v>0.4569020000000002</c:v>
                </c:pt>
                <c:pt idx="22184" formatCode="General">
                  <c:v>0.45692300000000002</c:v>
                </c:pt>
                <c:pt idx="22185" formatCode="General">
                  <c:v>0.45694400000000002</c:v>
                </c:pt>
                <c:pt idx="22186" formatCode="General">
                  <c:v>0.4569640000000002</c:v>
                </c:pt>
                <c:pt idx="22187" formatCode="General">
                  <c:v>0.45698500000000025</c:v>
                </c:pt>
                <c:pt idx="22188" formatCode="General">
                  <c:v>0.45700500000000011</c:v>
                </c:pt>
                <c:pt idx="22189" formatCode="General">
                  <c:v>0.45702600000000027</c:v>
                </c:pt>
                <c:pt idx="22190" formatCode="General">
                  <c:v>0.45704600000000001</c:v>
                </c:pt>
                <c:pt idx="22191" formatCode="General">
                  <c:v>0.457067</c:v>
                </c:pt>
                <c:pt idx="22192" formatCode="General">
                  <c:v>0.45708700000000002</c:v>
                </c:pt>
                <c:pt idx="22193" formatCode="General">
                  <c:v>0.45710800000000001</c:v>
                </c:pt>
                <c:pt idx="22194" formatCode="General">
                  <c:v>0.45712900000000001</c:v>
                </c:pt>
                <c:pt idx="22195" formatCode="General">
                  <c:v>0.45715</c:v>
                </c:pt>
                <c:pt idx="22196" formatCode="General">
                  <c:v>0.45717000000000002</c:v>
                </c:pt>
                <c:pt idx="22197" formatCode="General">
                  <c:v>0.45719100000000001</c:v>
                </c:pt>
                <c:pt idx="22198" formatCode="General">
                  <c:v>0.45721100000000003</c:v>
                </c:pt>
                <c:pt idx="22199" formatCode="General">
                  <c:v>0.45723200000000003</c:v>
                </c:pt>
                <c:pt idx="22200" formatCode="General">
                  <c:v>0.45725300000000002</c:v>
                </c:pt>
                <c:pt idx="22201" formatCode="General">
                  <c:v>0.4572730000000001</c:v>
                </c:pt>
                <c:pt idx="22202" formatCode="General">
                  <c:v>0.45729399999999998</c:v>
                </c:pt>
                <c:pt idx="22203" formatCode="General">
                  <c:v>0.45731400000000022</c:v>
                </c:pt>
                <c:pt idx="22204" formatCode="General">
                  <c:v>0.4573350000000001</c:v>
                </c:pt>
                <c:pt idx="22205" formatCode="General">
                  <c:v>0.45735500000000001</c:v>
                </c:pt>
                <c:pt idx="22206" formatCode="General">
                  <c:v>0.45737600000000023</c:v>
                </c:pt>
                <c:pt idx="22207" formatCode="General">
                  <c:v>0.45739600000000002</c:v>
                </c:pt>
                <c:pt idx="22208" formatCode="General">
                  <c:v>0.45741700000000002</c:v>
                </c:pt>
                <c:pt idx="22209" formatCode="General">
                  <c:v>0.45743800000000001</c:v>
                </c:pt>
                <c:pt idx="22210" formatCode="General">
                  <c:v>0.457459</c:v>
                </c:pt>
                <c:pt idx="22211" formatCode="General">
                  <c:v>0.45747900000000002</c:v>
                </c:pt>
                <c:pt idx="22212" formatCode="General">
                  <c:v>0.4574990000000001</c:v>
                </c:pt>
                <c:pt idx="22213" formatCode="General">
                  <c:v>0.4575200000000002</c:v>
                </c:pt>
                <c:pt idx="22214" formatCode="General">
                  <c:v>0.45754100000000003</c:v>
                </c:pt>
                <c:pt idx="22215" formatCode="General">
                  <c:v>0.457561</c:v>
                </c:pt>
                <c:pt idx="22216" formatCode="General">
                  <c:v>0.45758200000000027</c:v>
                </c:pt>
                <c:pt idx="22217" formatCode="General">
                  <c:v>0.45760300000000004</c:v>
                </c:pt>
                <c:pt idx="22218" formatCode="General">
                  <c:v>0.457623</c:v>
                </c:pt>
                <c:pt idx="22219" formatCode="General">
                  <c:v>0.457644</c:v>
                </c:pt>
                <c:pt idx="22220" formatCode="General">
                  <c:v>0.45766400000000002</c:v>
                </c:pt>
                <c:pt idx="22221" formatCode="General">
                  <c:v>0.45768500000000001</c:v>
                </c:pt>
                <c:pt idx="22222" formatCode="General">
                  <c:v>0.45770500000000003</c:v>
                </c:pt>
                <c:pt idx="22223" formatCode="General">
                  <c:v>0.45772700000000011</c:v>
                </c:pt>
                <c:pt idx="22224" formatCode="General">
                  <c:v>0.45774700000000001</c:v>
                </c:pt>
                <c:pt idx="22225" formatCode="General">
                  <c:v>0.45776700000000003</c:v>
                </c:pt>
                <c:pt idx="22226" formatCode="General">
                  <c:v>0.45778800000000008</c:v>
                </c:pt>
                <c:pt idx="22227" formatCode="General">
                  <c:v>0.45780800000000027</c:v>
                </c:pt>
                <c:pt idx="22228" formatCode="General">
                  <c:v>0.45782900000000032</c:v>
                </c:pt>
                <c:pt idx="22229" formatCode="General">
                  <c:v>0.4578500000000002</c:v>
                </c:pt>
                <c:pt idx="22230" formatCode="General">
                  <c:v>0.45787000000000022</c:v>
                </c:pt>
                <c:pt idx="22231" formatCode="General">
                  <c:v>0.4578910000000001</c:v>
                </c:pt>
                <c:pt idx="22232" formatCode="General">
                  <c:v>0.45791200000000026</c:v>
                </c:pt>
                <c:pt idx="22233" formatCode="General">
                  <c:v>0.45793200000000001</c:v>
                </c:pt>
                <c:pt idx="22234" formatCode="General">
                  <c:v>0.457953</c:v>
                </c:pt>
                <c:pt idx="22235" formatCode="General">
                  <c:v>0.45797300000000002</c:v>
                </c:pt>
                <c:pt idx="22236" formatCode="General">
                  <c:v>0.45799400000000001</c:v>
                </c:pt>
                <c:pt idx="22237" formatCode="General">
                  <c:v>0.45801500000000001</c:v>
                </c:pt>
                <c:pt idx="22238" formatCode="General">
                  <c:v>0.45803500000000003</c:v>
                </c:pt>
                <c:pt idx="22239" formatCode="General">
                  <c:v>0.45805600000000002</c:v>
                </c:pt>
                <c:pt idx="22240" formatCode="General">
                  <c:v>0.45807600000000021</c:v>
                </c:pt>
                <c:pt idx="22241" formatCode="General">
                  <c:v>0.45809700000000003</c:v>
                </c:pt>
                <c:pt idx="22242" formatCode="General">
                  <c:v>0.458117</c:v>
                </c:pt>
                <c:pt idx="22243" formatCode="General">
                  <c:v>0.45813800000000005</c:v>
                </c:pt>
                <c:pt idx="22244" formatCode="General">
                  <c:v>0.45815800000000001</c:v>
                </c:pt>
                <c:pt idx="22245" formatCode="General">
                  <c:v>0.4581800000000002</c:v>
                </c:pt>
                <c:pt idx="22246" formatCode="General">
                  <c:v>0.4582</c:v>
                </c:pt>
                <c:pt idx="22247" formatCode="General">
                  <c:v>0.4582210000000001</c:v>
                </c:pt>
                <c:pt idx="22248" formatCode="General">
                  <c:v>0.45824100000000001</c:v>
                </c:pt>
                <c:pt idx="22249" formatCode="General">
                  <c:v>0.458262</c:v>
                </c:pt>
                <c:pt idx="22250" formatCode="General">
                  <c:v>0.45828200000000002</c:v>
                </c:pt>
                <c:pt idx="22251" formatCode="General">
                  <c:v>0.45830300000000002</c:v>
                </c:pt>
                <c:pt idx="22252" formatCode="General">
                  <c:v>0.45832400000000023</c:v>
                </c:pt>
                <c:pt idx="22253" formatCode="General">
                  <c:v>0.45834400000000008</c:v>
                </c:pt>
                <c:pt idx="22254" formatCode="General">
                  <c:v>0.45836500000000002</c:v>
                </c:pt>
                <c:pt idx="22255" formatCode="General">
                  <c:v>0.45838500000000032</c:v>
                </c:pt>
                <c:pt idx="22256" formatCode="General">
                  <c:v>0.4584060000000002</c:v>
                </c:pt>
                <c:pt idx="22257" formatCode="General">
                  <c:v>0.45842600000000022</c:v>
                </c:pt>
                <c:pt idx="22258" formatCode="General">
                  <c:v>0.4584470000000001</c:v>
                </c:pt>
                <c:pt idx="22259" formatCode="General">
                  <c:v>0.45846700000000001</c:v>
                </c:pt>
                <c:pt idx="22260" formatCode="General">
                  <c:v>0.45848800000000023</c:v>
                </c:pt>
                <c:pt idx="22261" formatCode="General">
                  <c:v>0.458509</c:v>
                </c:pt>
                <c:pt idx="22262" formatCode="General">
                  <c:v>0.4585300000000001</c:v>
                </c:pt>
                <c:pt idx="22263" formatCode="General">
                  <c:v>0.45855000000000001</c:v>
                </c:pt>
                <c:pt idx="22264" formatCode="General">
                  <c:v>0.45857100000000001</c:v>
                </c:pt>
                <c:pt idx="22265" formatCode="General">
                  <c:v>0.45859100000000003</c:v>
                </c:pt>
                <c:pt idx="22266" formatCode="General">
                  <c:v>0.45861200000000002</c:v>
                </c:pt>
                <c:pt idx="22267" formatCode="General">
                  <c:v>0.45863199999999998</c:v>
                </c:pt>
                <c:pt idx="22268" formatCode="General">
                  <c:v>0.45865300000000003</c:v>
                </c:pt>
                <c:pt idx="22269" formatCode="General">
                  <c:v>0.45867400000000008</c:v>
                </c:pt>
                <c:pt idx="22270" formatCode="General">
                  <c:v>0.45869400000000005</c:v>
                </c:pt>
                <c:pt idx="22271" formatCode="General">
                  <c:v>0.45871500000000004</c:v>
                </c:pt>
                <c:pt idx="22272" formatCode="General">
                  <c:v>0.458735</c:v>
                </c:pt>
                <c:pt idx="22273" formatCode="General">
                  <c:v>0.458756</c:v>
                </c:pt>
                <c:pt idx="22274" formatCode="General">
                  <c:v>0.45877600000000002</c:v>
                </c:pt>
                <c:pt idx="22275" formatCode="General">
                  <c:v>0.45879700000000001</c:v>
                </c:pt>
                <c:pt idx="22276" formatCode="General">
                  <c:v>0.45881800000000023</c:v>
                </c:pt>
                <c:pt idx="22277" formatCode="General">
                  <c:v>0.458839</c:v>
                </c:pt>
                <c:pt idx="22278" formatCode="General">
                  <c:v>0.45885900000000002</c:v>
                </c:pt>
                <c:pt idx="22279" formatCode="General">
                  <c:v>0.45887900000000026</c:v>
                </c:pt>
                <c:pt idx="22280" formatCode="General">
                  <c:v>0.4589000000000002</c:v>
                </c:pt>
                <c:pt idx="22281" formatCode="General">
                  <c:v>0.45892100000000002</c:v>
                </c:pt>
                <c:pt idx="22282" formatCode="General">
                  <c:v>0.4589410000000001</c:v>
                </c:pt>
                <c:pt idx="22283" formatCode="General">
                  <c:v>0.4589620000000002</c:v>
                </c:pt>
                <c:pt idx="22284" formatCode="General">
                  <c:v>0.45898300000000025</c:v>
                </c:pt>
                <c:pt idx="22285" formatCode="General">
                  <c:v>0.45900300000000011</c:v>
                </c:pt>
                <c:pt idx="22286" formatCode="General">
                  <c:v>0.45902400000000027</c:v>
                </c:pt>
                <c:pt idx="22287" formatCode="General">
                  <c:v>0.45904400000000001</c:v>
                </c:pt>
                <c:pt idx="22288" formatCode="General">
                  <c:v>0.459065</c:v>
                </c:pt>
                <c:pt idx="22289" formatCode="General">
                  <c:v>0.45908500000000002</c:v>
                </c:pt>
                <c:pt idx="22290" formatCode="General">
                  <c:v>0.45910600000000001</c:v>
                </c:pt>
                <c:pt idx="22291" formatCode="General">
                  <c:v>0.45912700000000001</c:v>
                </c:pt>
                <c:pt idx="22292" formatCode="General">
                  <c:v>0.45914700000000003</c:v>
                </c:pt>
                <c:pt idx="22293" formatCode="General">
                  <c:v>0.45916800000000002</c:v>
                </c:pt>
                <c:pt idx="22294" formatCode="General">
                  <c:v>0.45918800000000026</c:v>
                </c:pt>
                <c:pt idx="22295" formatCode="General">
                  <c:v>0.45920900000000003</c:v>
                </c:pt>
                <c:pt idx="22296" formatCode="General">
                  <c:v>0.459229</c:v>
                </c:pt>
                <c:pt idx="22297" formatCode="General">
                  <c:v>0.45925100000000002</c:v>
                </c:pt>
                <c:pt idx="22298" formatCode="General">
                  <c:v>0.45927100000000004</c:v>
                </c:pt>
                <c:pt idx="22299" formatCode="General">
                  <c:v>0.45929199999999998</c:v>
                </c:pt>
                <c:pt idx="22300" formatCode="General">
                  <c:v>0.45931200000000022</c:v>
                </c:pt>
                <c:pt idx="22301" formatCode="General">
                  <c:v>0.4593330000000001</c:v>
                </c:pt>
                <c:pt idx="22302" formatCode="General">
                  <c:v>0.45935300000000001</c:v>
                </c:pt>
                <c:pt idx="22303" formatCode="General">
                  <c:v>0.45937400000000023</c:v>
                </c:pt>
                <c:pt idx="22304" formatCode="General">
                  <c:v>0.459395</c:v>
                </c:pt>
                <c:pt idx="22305" formatCode="General">
                  <c:v>0.45941600000000027</c:v>
                </c:pt>
                <c:pt idx="22306" formatCode="General">
                  <c:v>0.45943600000000001</c:v>
                </c:pt>
                <c:pt idx="22307" formatCode="General">
                  <c:v>0.4594560000000002</c:v>
                </c:pt>
                <c:pt idx="22308" formatCode="General">
                  <c:v>0.45947700000000002</c:v>
                </c:pt>
                <c:pt idx="22309" formatCode="General">
                  <c:v>0.4594970000000001</c:v>
                </c:pt>
                <c:pt idx="22310" formatCode="General">
                  <c:v>0.4595180000000002</c:v>
                </c:pt>
                <c:pt idx="22311" formatCode="General">
                  <c:v>0.459538</c:v>
                </c:pt>
                <c:pt idx="22312" formatCode="General">
                  <c:v>0.45956000000000002</c:v>
                </c:pt>
                <c:pt idx="22313" formatCode="General">
                  <c:v>0.45958000000000027</c:v>
                </c:pt>
                <c:pt idx="22314" formatCode="General">
                  <c:v>0.45960100000000004</c:v>
                </c:pt>
                <c:pt idx="22315" formatCode="General">
                  <c:v>0.459621</c:v>
                </c:pt>
                <c:pt idx="22316" formatCode="General">
                  <c:v>0.459642</c:v>
                </c:pt>
                <c:pt idx="22317" formatCode="General">
                  <c:v>0.45966200000000002</c:v>
                </c:pt>
                <c:pt idx="22318" formatCode="General">
                  <c:v>0.45968300000000001</c:v>
                </c:pt>
                <c:pt idx="22319" formatCode="General">
                  <c:v>0.459704</c:v>
                </c:pt>
                <c:pt idx="22320" formatCode="General">
                  <c:v>0.45972400000000002</c:v>
                </c:pt>
                <c:pt idx="22321" formatCode="General">
                  <c:v>0.45974500000000001</c:v>
                </c:pt>
                <c:pt idx="22322" formatCode="General">
                  <c:v>0.45976500000000003</c:v>
                </c:pt>
                <c:pt idx="22323" formatCode="General">
                  <c:v>0.45978600000000008</c:v>
                </c:pt>
                <c:pt idx="22324" formatCode="General">
                  <c:v>0.45980600000000027</c:v>
                </c:pt>
                <c:pt idx="22325" formatCode="General">
                  <c:v>0.45982700000000032</c:v>
                </c:pt>
                <c:pt idx="22326" formatCode="General">
                  <c:v>0.45984700000000001</c:v>
                </c:pt>
                <c:pt idx="22327" formatCode="General">
                  <c:v>0.45986800000000022</c:v>
                </c:pt>
                <c:pt idx="22328" formatCode="General">
                  <c:v>0.45988900000000033</c:v>
                </c:pt>
                <c:pt idx="22329" formatCode="General">
                  <c:v>0.45991000000000026</c:v>
                </c:pt>
                <c:pt idx="22330" formatCode="General">
                  <c:v>0.45993000000000001</c:v>
                </c:pt>
                <c:pt idx="22331" formatCode="General">
                  <c:v>0.45995000000000008</c:v>
                </c:pt>
                <c:pt idx="22332" formatCode="General">
                  <c:v>0.45997100000000002</c:v>
                </c:pt>
                <c:pt idx="22333" formatCode="General">
                  <c:v>0.45999200000000001</c:v>
                </c:pt>
                <c:pt idx="22334" formatCode="General">
                  <c:v>0.4600120000000002</c:v>
                </c:pt>
                <c:pt idx="22335" formatCode="General">
                  <c:v>0.46003300000000003</c:v>
                </c:pt>
                <c:pt idx="22336" formatCode="General">
                  <c:v>0.46005400000000002</c:v>
                </c:pt>
                <c:pt idx="22337" formatCode="General">
                  <c:v>0.46007400000000021</c:v>
                </c:pt>
                <c:pt idx="22338" formatCode="General">
                  <c:v>0.46009500000000003</c:v>
                </c:pt>
                <c:pt idx="22339" formatCode="General">
                  <c:v>0.460115</c:v>
                </c:pt>
                <c:pt idx="22340" formatCode="General">
                  <c:v>0.46013600000000004</c:v>
                </c:pt>
                <c:pt idx="22341" formatCode="General">
                  <c:v>0.46015700000000004</c:v>
                </c:pt>
                <c:pt idx="22342" formatCode="General">
                  <c:v>0.460177</c:v>
                </c:pt>
                <c:pt idx="22343" formatCode="General">
                  <c:v>0.460198</c:v>
                </c:pt>
                <c:pt idx="22344" formatCode="General">
                  <c:v>0.4602190000000001</c:v>
                </c:pt>
                <c:pt idx="22345" formatCode="General">
                  <c:v>0.46023900000000001</c:v>
                </c:pt>
                <c:pt idx="22346" formatCode="General">
                  <c:v>0.46025900000000003</c:v>
                </c:pt>
                <c:pt idx="22347" formatCode="General">
                  <c:v>0.46028000000000002</c:v>
                </c:pt>
                <c:pt idx="22348" formatCode="General">
                  <c:v>0.46030100000000002</c:v>
                </c:pt>
                <c:pt idx="22349" formatCode="General">
                  <c:v>0.46032200000000023</c:v>
                </c:pt>
                <c:pt idx="22350" formatCode="General">
                  <c:v>0.46034200000000008</c:v>
                </c:pt>
                <c:pt idx="22351" formatCode="General">
                  <c:v>0.46036300000000002</c:v>
                </c:pt>
                <c:pt idx="22352" formatCode="General">
                  <c:v>0.46038300000000032</c:v>
                </c:pt>
                <c:pt idx="22353" formatCode="General">
                  <c:v>0.4604040000000002</c:v>
                </c:pt>
                <c:pt idx="22354" formatCode="General">
                  <c:v>0.46042400000000022</c:v>
                </c:pt>
                <c:pt idx="22355" formatCode="General">
                  <c:v>0.4604450000000001</c:v>
                </c:pt>
                <c:pt idx="22356" formatCode="General">
                  <c:v>0.46046500000000001</c:v>
                </c:pt>
                <c:pt idx="22357" formatCode="General">
                  <c:v>0.46048600000000023</c:v>
                </c:pt>
                <c:pt idx="22358" formatCode="General">
                  <c:v>0.460507</c:v>
                </c:pt>
                <c:pt idx="22359" formatCode="General">
                  <c:v>0.46052700000000002</c:v>
                </c:pt>
                <c:pt idx="22360" formatCode="General">
                  <c:v>0.46054800000000001</c:v>
                </c:pt>
                <c:pt idx="22361" formatCode="General">
                  <c:v>0.4605680000000002</c:v>
                </c:pt>
                <c:pt idx="22362" formatCode="General">
                  <c:v>0.46058900000000008</c:v>
                </c:pt>
                <c:pt idx="22363" formatCode="General">
                  <c:v>0.4606090000000001</c:v>
                </c:pt>
                <c:pt idx="22364" formatCode="General">
                  <c:v>0.46063100000000001</c:v>
                </c:pt>
                <c:pt idx="22365" formatCode="General">
                  <c:v>0.46065100000000003</c:v>
                </c:pt>
                <c:pt idx="22366" formatCode="General">
                  <c:v>0.46067200000000008</c:v>
                </c:pt>
                <c:pt idx="22367" formatCode="General">
                  <c:v>0.46069200000000005</c:v>
                </c:pt>
                <c:pt idx="22368" formatCode="General">
                  <c:v>0.46071300000000004</c:v>
                </c:pt>
                <c:pt idx="22369" formatCode="General">
                  <c:v>0.460733</c:v>
                </c:pt>
                <c:pt idx="22370" formatCode="General">
                  <c:v>0.460754</c:v>
                </c:pt>
                <c:pt idx="22371" formatCode="General">
                  <c:v>0.4607750000000001</c:v>
                </c:pt>
                <c:pt idx="22372" formatCode="General">
                  <c:v>0.46079500000000001</c:v>
                </c:pt>
                <c:pt idx="22373" formatCode="General">
                  <c:v>0.46081600000000023</c:v>
                </c:pt>
                <c:pt idx="22374" formatCode="General">
                  <c:v>0.46083600000000002</c:v>
                </c:pt>
                <c:pt idx="22375" formatCode="General">
                  <c:v>0.46085700000000002</c:v>
                </c:pt>
                <c:pt idx="22376" formatCode="General">
                  <c:v>0.46087700000000026</c:v>
                </c:pt>
                <c:pt idx="22377" formatCode="General">
                  <c:v>0.4608980000000002</c:v>
                </c:pt>
                <c:pt idx="22378" formatCode="General">
                  <c:v>0.46091800000000027</c:v>
                </c:pt>
                <c:pt idx="22379" formatCode="General">
                  <c:v>0.4609390000000001</c:v>
                </c:pt>
                <c:pt idx="22380" formatCode="General">
                  <c:v>0.4609600000000002</c:v>
                </c:pt>
                <c:pt idx="22381" formatCode="General">
                  <c:v>0.46098100000000025</c:v>
                </c:pt>
                <c:pt idx="22382" formatCode="General">
                  <c:v>0.46100100000000011</c:v>
                </c:pt>
                <c:pt idx="22383" formatCode="General">
                  <c:v>0.46102200000000026</c:v>
                </c:pt>
                <c:pt idx="22384" formatCode="General">
                  <c:v>0.46104200000000001</c:v>
                </c:pt>
                <c:pt idx="22385" formatCode="General">
                  <c:v>0.461063</c:v>
                </c:pt>
                <c:pt idx="22386" formatCode="General">
                  <c:v>0.46108400000000027</c:v>
                </c:pt>
                <c:pt idx="22387" formatCode="General">
                  <c:v>0.46110400000000001</c:v>
                </c:pt>
                <c:pt idx="22388" formatCode="General">
                  <c:v>0.46112500000000001</c:v>
                </c:pt>
                <c:pt idx="22389" formatCode="General">
                  <c:v>0.46114500000000003</c:v>
                </c:pt>
                <c:pt idx="22390" formatCode="General">
                  <c:v>0.46116600000000002</c:v>
                </c:pt>
                <c:pt idx="22391" formatCode="General">
                  <c:v>0.46118600000000021</c:v>
                </c:pt>
                <c:pt idx="22392" formatCode="General">
                  <c:v>0.46120700000000003</c:v>
                </c:pt>
                <c:pt idx="22393" formatCode="General">
                  <c:v>0.46122800000000008</c:v>
                </c:pt>
                <c:pt idx="22394" formatCode="General">
                  <c:v>0.46124800000000005</c:v>
                </c:pt>
                <c:pt idx="22395" formatCode="General">
                  <c:v>0.46126900000000004</c:v>
                </c:pt>
                <c:pt idx="22396" formatCode="General">
                  <c:v>0.46129000000000003</c:v>
                </c:pt>
                <c:pt idx="22397" formatCode="General">
                  <c:v>0.46131000000000022</c:v>
                </c:pt>
                <c:pt idx="22398" formatCode="General">
                  <c:v>0.46133000000000002</c:v>
                </c:pt>
                <c:pt idx="22399" formatCode="General">
                  <c:v>0.46135100000000001</c:v>
                </c:pt>
                <c:pt idx="22400" formatCode="General">
                  <c:v>0.46137200000000023</c:v>
                </c:pt>
                <c:pt idx="22401" formatCode="General">
                  <c:v>0.461393</c:v>
                </c:pt>
                <c:pt idx="22402" formatCode="General">
                  <c:v>0.46141300000000002</c:v>
                </c:pt>
                <c:pt idx="22403" formatCode="General">
                  <c:v>0.46143400000000001</c:v>
                </c:pt>
                <c:pt idx="22404" formatCode="General">
                  <c:v>0.4614540000000002</c:v>
                </c:pt>
                <c:pt idx="22405" formatCode="General">
                  <c:v>0.46147500000000002</c:v>
                </c:pt>
                <c:pt idx="22406" formatCode="General">
                  <c:v>0.4614950000000001</c:v>
                </c:pt>
                <c:pt idx="22407" formatCode="General">
                  <c:v>0.4615160000000002</c:v>
                </c:pt>
                <c:pt idx="22408" formatCode="General">
                  <c:v>0.461536</c:v>
                </c:pt>
                <c:pt idx="22409" formatCode="General">
                  <c:v>0.461557</c:v>
                </c:pt>
                <c:pt idx="22410" formatCode="General">
                  <c:v>0.46157800000000027</c:v>
                </c:pt>
                <c:pt idx="22411" formatCode="General">
                  <c:v>0.46159900000000004</c:v>
                </c:pt>
                <c:pt idx="22412" formatCode="General">
                  <c:v>0.461619</c:v>
                </c:pt>
                <c:pt idx="22413" formatCode="General">
                  <c:v>0.46163900000000002</c:v>
                </c:pt>
                <c:pt idx="22414" formatCode="General">
                  <c:v>0.46166000000000001</c:v>
                </c:pt>
                <c:pt idx="22415" formatCode="General">
                  <c:v>0.46168100000000001</c:v>
                </c:pt>
                <c:pt idx="22416" formatCode="General">
                  <c:v>0.461702</c:v>
                </c:pt>
                <c:pt idx="22417" formatCode="General">
                  <c:v>0.46172200000000002</c:v>
                </c:pt>
                <c:pt idx="22418" formatCode="General">
                  <c:v>0.46174300000000001</c:v>
                </c:pt>
                <c:pt idx="22419" formatCode="General">
                  <c:v>0.46176300000000003</c:v>
                </c:pt>
                <c:pt idx="22420" formatCode="General">
                  <c:v>0.46178400000000008</c:v>
                </c:pt>
                <c:pt idx="22421" formatCode="General">
                  <c:v>0.46180400000000027</c:v>
                </c:pt>
                <c:pt idx="22422" formatCode="General">
                  <c:v>0.46182500000000032</c:v>
                </c:pt>
                <c:pt idx="22423" formatCode="General">
                  <c:v>0.46184500000000001</c:v>
                </c:pt>
                <c:pt idx="22424" formatCode="General">
                  <c:v>0.46186600000000022</c:v>
                </c:pt>
                <c:pt idx="22425" formatCode="General">
                  <c:v>0.46188700000000033</c:v>
                </c:pt>
                <c:pt idx="22426" formatCode="General">
                  <c:v>0.46190700000000001</c:v>
                </c:pt>
                <c:pt idx="22427" formatCode="General">
                  <c:v>0.46192800000000023</c:v>
                </c:pt>
                <c:pt idx="22428" formatCode="General">
                  <c:v>0.46194800000000008</c:v>
                </c:pt>
                <c:pt idx="22429" formatCode="General">
                  <c:v>0.46196900000000002</c:v>
                </c:pt>
                <c:pt idx="22430" formatCode="General">
                  <c:v>0.46198900000000026</c:v>
                </c:pt>
                <c:pt idx="22431" formatCode="General">
                  <c:v>0.46201100000000001</c:v>
                </c:pt>
                <c:pt idx="22432" formatCode="General">
                  <c:v>0.46203100000000003</c:v>
                </c:pt>
                <c:pt idx="22433" formatCode="General">
                  <c:v>0.46205200000000002</c:v>
                </c:pt>
                <c:pt idx="22434" formatCode="General">
                  <c:v>0.4620720000000002</c:v>
                </c:pt>
                <c:pt idx="22435" formatCode="General">
                  <c:v>0.46209300000000003</c:v>
                </c:pt>
                <c:pt idx="22436" formatCode="General">
                  <c:v>0.462113</c:v>
                </c:pt>
                <c:pt idx="22437" formatCode="General">
                  <c:v>0.46213400000000004</c:v>
                </c:pt>
                <c:pt idx="22438" formatCode="General">
                  <c:v>0.46215400000000001</c:v>
                </c:pt>
                <c:pt idx="22439" formatCode="General">
                  <c:v>0.462175</c:v>
                </c:pt>
                <c:pt idx="22440" formatCode="General">
                  <c:v>0.462196</c:v>
                </c:pt>
                <c:pt idx="22441" formatCode="General">
                  <c:v>0.46221600000000002</c:v>
                </c:pt>
                <c:pt idx="22442" formatCode="General">
                  <c:v>0.46223700000000001</c:v>
                </c:pt>
                <c:pt idx="22443" formatCode="General">
                  <c:v>0.46225700000000003</c:v>
                </c:pt>
                <c:pt idx="22444" formatCode="General">
                  <c:v>0.46227800000000002</c:v>
                </c:pt>
                <c:pt idx="22445" formatCode="General">
                  <c:v>0.46229900000000002</c:v>
                </c:pt>
                <c:pt idx="22446" formatCode="General">
                  <c:v>0.46231900000000026</c:v>
                </c:pt>
                <c:pt idx="22447" formatCode="General">
                  <c:v>0.46234000000000008</c:v>
                </c:pt>
                <c:pt idx="22448" formatCode="General">
                  <c:v>0.46236100000000002</c:v>
                </c:pt>
                <c:pt idx="22449" formatCode="General">
                  <c:v>0.46238100000000032</c:v>
                </c:pt>
                <c:pt idx="22450" formatCode="General">
                  <c:v>0.4624020000000002</c:v>
                </c:pt>
                <c:pt idx="22451" formatCode="General">
                  <c:v>0.46242200000000022</c:v>
                </c:pt>
                <c:pt idx="22452" formatCode="General">
                  <c:v>0.4624430000000001</c:v>
                </c:pt>
                <c:pt idx="22453" formatCode="General">
                  <c:v>0.46246400000000026</c:v>
                </c:pt>
                <c:pt idx="22454" formatCode="General">
                  <c:v>0.46248400000000023</c:v>
                </c:pt>
                <c:pt idx="22455" formatCode="General">
                  <c:v>0.462505</c:v>
                </c:pt>
                <c:pt idx="22456" formatCode="General">
                  <c:v>0.46252500000000002</c:v>
                </c:pt>
                <c:pt idx="22457" formatCode="General">
                  <c:v>0.46254600000000001</c:v>
                </c:pt>
                <c:pt idx="22458" formatCode="General">
                  <c:v>0.4625660000000002</c:v>
                </c:pt>
                <c:pt idx="22459" formatCode="General">
                  <c:v>0.46258700000000008</c:v>
                </c:pt>
                <c:pt idx="22460" formatCode="General">
                  <c:v>0.46260800000000002</c:v>
                </c:pt>
                <c:pt idx="22461" formatCode="General">
                  <c:v>0.46262800000000021</c:v>
                </c:pt>
                <c:pt idx="22462" formatCode="General">
                  <c:v>0.46264900000000003</c:v>
                </c:pt>
                <c:pt idx="22463" formatCode="General">
                  <c:v>0.46267000000000008</c:v>
                </c:pt>
                <c:pt idx="22464" formatCode="General">
                  <c:v>0.4626900000000001</c:v>
                </c:pt>
                <c:pt idx="22465" formatCode="General">
                  <c:v>0.46271000000000001</c:v>
                </c:pt>
                <c:pt idx="22466" formatCode="General">
                  <c:v>0.462731</c:v>
                </c:pt>
                <c:pt idx="22467" formatCode="General">
                  <c:v>0.462752</c:v>
                </c:pt>
                <c:pt idx="22468" formatCode="General">
                  <c:v>0.4627730000000001</c:v>
                </c:pt>
                <c:pt idx="22469" formatCode="General">
                  <c:v>0.46279300000000001</c:v>
                </c:pt>
                <c:pt idx="22470" formatCode="General">
                  <c:v>0.46281400000000023</c:v>
                </c:pt>
                <c:pt idx="22471" formatCode="General">
                  <c:v>0.46283400000000002</c:v>
                </c:pt>
                <c:pt idx="22472" formatCode="General">
                  <c:v>0.46285500000000002</c:v>
                </c:pt>
                <c:pt idx="22473" formatCode="General">
                  <c:v>0.46287500000000026</c:v>
                </c:pt>
                <c:pt idx="22474" formatCode="General">
                  <c:v>0.4628960000000002</c:v>
                </c:pt>
                <c:pt idx="22475" formatCode="General">
                  <c:v>0.46291600000000027</c:v>
                </c:pt>
                <c:pt idx="22476" formatCode="General">
                  <c:v>0.4629370000000001</c:v>
                </c:pt>
                <c:pt idx="22477" formatCode="General">
                  <c:v>0.4629580000000002</c:v>
                </c:pt>
                <c:pt idx="22478" formatCode="General">
                  <c:v>0.46297900000000008</c:v>
                </c:pt>
                <c:pt idx="22479" formatCode="General">
                  <c:v>0.4629990000000001</c:v>
                </c:pt>
                <c:pt idx="22480" formatCode="General">
                  <c:v>0.46301900000000001</c:v>
                </c:pt>
                <c:pt idx="22481" formatCode="General">
                  <c:v>0.46304000000000001</c:v>
                </c:pt>
                <c:pt idx="22482" formatCode="General">
                  <c:v>0.46306000000000008</c:v>
                </c:pt>
                <c:pt idx="22483" formatCode="General">
                  <c:v>0.46308200000000027</c:v>
                </c:pt>
                <c:pt idx="22484" formatCode="General">
                  <c:v>0.46310200000000001</c:v>
                </c:pt>
                <c:pt idx="22485" formatCode="General">
                  <c:v>0.46312300000000001</c:v>
                </c:pt>
                <c:pt idx="22486" formatCode="General">
                  <c:v>0.46314300000000003</c:v>
                </c:pt>
                <c:pt idx="22487" formatCode="General">
                  <c:v>0.46316400000000002</c:v>
                </c:pt>
                <c:pt idx="22488" formatCode="General">
                  <c:v>0.46318400000000021</c:v>
                </c:pt>
                <c:pt idx="22489" formatCode="General">
                  <c:v>0.46320500000000003</c:v>
                </c:pt>
                <c:pt idx="22490" formatCode="General">
                  <c:v>0.463225</c:v>
                </c:pt>
                <c:pt idx="22491" formatCode="General">
                  <c:v>0.46324600000000005</c:v>
                </c:pt>
                <c:pt idx="22492" formatCode="General">
                  <c:v>0.46326700000000004</c:v>
                </c:pt>
                <c:pt idx="22493" formatCode="General">
                  <c:v>0.463287</c:v>
                </c:pt>
                <c:pt idx="22494" formatCode="General">
                  <c:v>0.46330800000000022</c:v>
                </c:pt>
                <c:pt idx="22495" formatCode="General">
                  <c:v>0.46332800000000035</c:v>
                </c:pt>
                <c:pt idx="22496" formatCode="General">
                  <c:v>0.46334900000000001</c:v>
                </c:pt>
                <c:pt idx="22497" formatCode="General">
                  <c:v>0.46337000000000023</c:v>
                </c:pt>
                <c:pt idx="22498" formatCode="General">
                  <c:v>0.46339000000000002</c:v>
                </c:pt>
                <c:pt idx="22499" formatCode="General">
                  <c:v>0.46341100000000002</c:v>
                </c:pt>
                <c:pt idx="22500" formatCode="General">
                  <c:v>0.46343200000000001</c:v>
                </c:pt>
                <c:pt idx="22501" formatCode="General">
                  <c:v>0.4634520000000002</c:v>
                </c:pt>
                <c:pt idx="22502" formatCode="General">
                  <c:v>0.46347300000000002</c:v>
                </c:pt>
                <c:pt idx="22503" formatCode="General">
                  <c:v>0.4634930000000001</c:v>
                </c:pt>
                <c:pt idx="22504" formatCode="General">
                  <c:v>0.4635140000000002</c:v>
                </c:pt>
                <c:pt idx="22505" formatCode="General">
                  <c:v>0.463534</c:v>
                </c:pt>
                <c:pt idx="22506" formatCode="General">
                  <c:v>0.46355500000000011</c:v>
                </c:pt>
                <c:pt idx="22507" formatCode="General">
                  <c:v>0.46357600000000027</c:v>
                </c:pt>
                <c:pt idx="22508" formatCode="General">
                  <c:v>0.46359600000000001</c:v>
                </c:pt>
                <c:pt idx="22509" formatCode="General">
                  <c:v>0.463617</c:v>
                </c:pt>
                <c:pt idx="22510" formatCode="General">
                  <c:v>0.46363700000000002</c:v>
                </c:pt>
                <c:pt idx="22511" formatCode="General">
                  <c:v>0.46365800000000001</c:v>
                </c:pt>
                <c:pt idx="22512" formatCode="General">
                  <c:v>0.46367900000000001</c:v>
                </c:pt>
                <c:pt idx="22513" formatCode="General">
                  <c:v>0.46369900000000003</c:v>
                </c:pt>
                <c:pt idx="22514" formatCode="General">
                  <c:v>0.46372000000000002</c:v>
                </c:pt>
                <c:pt idx="22515" formatCode="General">
                  <c:v>0.46374100000000001</c:v>
                </c:pt>
                <c:pt idx="22516" formatCode="General">
                  <c:v>0.46376100000000003</c:v>
                </c:pt>
                <c:pt idx="22517" formatCode="General">
                  <c:v>0.46378200000000008</c:v>
                </c:pt>
                <c:pt idx="22518" formatCode="General">
                  <c:v>0.46380200000000027</c:v>
                </c:pt>
                <c:pt idx="22519" formatCode="General">
                  <c:v>0.46382200000000023</c:v>
                </c:pt>
                <c:pt idx="22520" formatCode="General">
                  <c:v>0.4638440000000002</c:v>
                </c:pt>
                <c:pt idx="22521" formatCode="General">
                  <c:v>0.46386400000000022</c:v>
                </c:pt>
                <c:pt idx="22522" formatCode="General">
                  <c:v>0.46388500000000032</c:v>
                </c:pt>
                <c:pt idx="22523" formatCode="General">
                  <c:v>0.46390500000000001</c:v>
                </c:pt>
                <c:pt idx="22524" formatCode="General">
                  <c:v>0.46392600000000023</c:v>
                </c:pt>
                <c:pt idx="22525" formatCode="General">
                  <c:v>0.46394600000000008</c:v>
                </c:pt>
                <c:pt idx="22526" formatCode="General">
                  <c:v>0.46396700000000002</c:v>
                </c:pt>
                <c:pt idx="22527" formatCode="General">
                  <c:v>0.46398700000000026</c:v>
                </c:pt>
                <c:pt idx="22528" formatCode="General">
                  <c:v>0.464009</c:v>
                </c:pt>
                <c:pt idx="22529" formatCode="General">
                  <c:v>0.46402900000000002</c:v>
                </c:pt>
                <c:pt idx="22530" formatCode="General">
                  <c:v>0.46405000000000002</c:v>
                </c:pt>
                <c:pt idx="22531" formatCode="General">
                  <c:v>0.4640700000000002</c:v>
                </c:pt>
                <c:pt idx="22532" formatCode="General">
                  <c:v>0.46409</c:v>
                </c:pt>
                <c:pt idx="22533" formatCode="General">
                  <c:v>0.464111</c:v>
                </c:pt>
                <c:pt idx="22534" formatCode="General">
                  <c:v>0.46413200000000004</c:v>
                </c:pt>
                <c:pt idx="22535" formatCode="General">
                  <c:v>0.46415300000000004</c:v>
                </c:pt>
                <c:pt idx="22536" formatCode="General">
                  <c:v>0.464173</c:v>
                </c:pt>
                <c:pt idx="22537" formatCode="General">
                  <c:v>0.464194</c:v>
                </c:pt>
                <c:pt idx="22538" formatCode="General">
                  <c:v>0.46421400000000002</c:v>
                </c:pt>
                <c:pt idx="22539" formatCode="General">
                  <c:v>0.46423500000000001</c:v>
                </c:pt>
                <c:pt idx="22540" formatCode="General">
                  <c:v>0.46425500000000003</c:v>
                </c:pt>
                <c:pt idx="22541" formatCode="General">
                  <c:v>0.46427600000000002</c:v>
                </c:pt>
                <c:pt idx="22542" formatCode="General">
                  <c:v>0.46429600000000004</c:v>
                </c:pt>
                <c:pt idx="22543" formatCode="General">
                  <c:v>0.46431800000000023</c:v>
                </c:pt>
                <c:pt idx="22544" formatCode="General">
                  <c:v>0.46433800000000008</c:v>
                </c:pt>
                <c:pt idx="22545" formatCode="General">
                  <c:v>0.46435900000000002</c:v>
                </c:pt>
                <c:pt idx="22546" formatCode="General">
                  <c:v>0.46437900000000032</c:v>
                </c:pt>
                <c:pt idx="22547" formatCode="General">
                  <c:v>0.46439900000000001</c:v>
                </c:pt>
                <c:pt idx="22548" formatCode="General">
                  <c:v>0.46442000000000022</c:v>
                </c:pt>
                <c:pt idx="22549" formatCode="General">
                  <c:v>0.4644410000000001</c:v>
                </c:pt>
                <c:pt idx="22550" formatCode="General">
                  <c:v>0.46446200000000026</c:v>
                </c:pt>
                <c:pt idx="22551" formatCode="General">
                  <c:v>0.46448200000000023</c:v>
                </c:pt>
                <c:pt idx="22552" formatCode="General">
                  <c:v>0.464503</c:v>
                </c:pt>
                <c:pt idx="22553" formatCode="General">
                  <c:v>0.46452300000000002</c:v>
                </c:pt>
                <c:pt idx="22554" formatCode="General">
                  <c:v>0.46454400000000001</c:v>
                </c:pt>
                <c:pt idx="22555" formatCode="General">
                  <c:v>0.4645640000000002</c:v>
                </c:pt>
                <c:pt idx="22556" formatCode="General">
                  <c:v>0.46458500000000008</c:v>
                </c:pt>
                <c:pt idx="22557" formatCode="General">
                  <c:v>0.4646050000000001</c:v>
                </c:pt>
                <c:pt idx="22558" formatCode="General">
                  <c:v>0.46462600000000021</c:v>
                </c:pt>
                <c:pt idx="22559" formatCode="General">
                  <c:v>0.46464700000000003</c:v>
                </c:pt>
                <c:pt idx="22560" formatCode="General">
                  <c:v>0.464667</c:v>
                </c:pt>
                <c:pt idx="22561" formatCode="General">
                  <c:v>0.46468800000000027</c:v>
                </c:pt>
                <c:pt idx="22562" formatCode="General">
                  <c:v>0.46470800000000001</c:v>
                </c:pt>
                <c:pt idx="22563" formatCode="General">
                  <c:v>0.464729</c:v>
                </c:pt>
                <c:pt idx="22564" formatCode="General">
                  <c:v>0.46475</c:v>
                </c:pt>
                <c:pt idx="22565" formatCode="General">
                  <c:v>0.46477000000000002</c:v>
                </c:pt>
                <c:pt idx="22566" formatCode="General">
                  <c:v>0.46479100000000001</c:v>
                </c:pt>
                <c:pt idx="22567" formatCode="General">
                  <c:v>0.46481200000000022</c:v>
                </c:pt>
                <c:pt idx="22568" formatCode="General">
                  <c:v>0.46483200000000002</c:v>
                </c:pt>
                <c:pt idx="22569" formatCode="General">
                  <c:v>0.46485300000000002</c:v>
                </c:pt>
                <c:pt idx="22570" formatCode="General">
                  <c:v>0.46487300000000026</c:v>
                </c:pt>
                <c:pt idx="22571" formatCode="General">
                  <c:v>0.46489400000000008</c:v>
                </c:pt>
                <c:pt idx="22572" formatCode="General">
                  <c:v>0.46491400000000027</c:v>
                </c:pt>
                <c:pt idx="22573" formatCode="General">
                  <c:v>0.4649350000000001</c:v>
                </c:pt>
                <c:pt idx="22574" formatCode="General">
                  <c:v>0.4649560000000002</c:v>
                </c:pt>
                <c:pt idx="22575" formatCode="General">
                  <c:v>0.46497600000000022</c:v>
                </c:pt>
                <c:pt idx="22576" formatCode="General">
                  <c:v>0.4649970000000001</c:v>
                </c:pt>
                <c:pt idx="22577" formatCode="General">
                  <c:v>0.46501700000000001</c:v>
                </c:pt>
                <c:pt idx="22578" formatCode="General">
                  <c:v>0.46503800000000001</c:v>
                </c:pt>
                <c:pt idx="22579" formatCode="General">
                  <c:v>0.465059</c:v>
                </c:pt>
                <c:pt idx="22580" formatCode="General">
                  <c:v>0.46508000000000027</c:v>
                </c:pt>
                <c:pt idx="22581" formatCode="General">
                  <c:v>0.46510000000000001</c:v>
                </c:pt>
                <c:pt idx="22582" formatCode="General">
                  <c:v>0.46512100000000001</c:v>
                </c:pt>
                <c:pt idx="22583" formatCode="General">
                  <c:v>0.46514100000000003</c:v>
                </c:pt>
                <c:pt idx="22584" formatCode="General">
                  <c:v>0.46516200000000002</c:v>
                </c:pt>
                <c:pt idx="22585" formatCode="General">
                  <c:v>0.46518200000000021</c:v>
                </c:pt>
                <c:pt idx="22586" formatCode="General">
                  <c:v>0.465202</c:v>
                </c:pt>
                <c:pt idx="22587" formatCode="General">
                  <c:v>0.465223</c:v>
                </c:pt>
                <c:pt idx="22588" formatCode="General">
                  <c:v>0.46524400000000005</c:v>
                </c:pt>
                <c:pt idx="22589" formatCode="General">
                  <c:v>0.46526500000000004</c:v>
                </c:pt>
                <c:pt idx="22590" formatCode="General">
                  <c:v>0.465285</c:v>
                </c:pt>
                <c:pt idx="22591" formatCode="General">
                  <c:v>0.46530600000000022</c:v>
                </c:pt>
                <c:pt idx="22592" formatCode="General">
                  <c:v>0.46532600000000035</c:v>
                </c:pt>
                <c:pt idx="22593" formatCode="General">
                  <c:v>0.46534700000000001</c:v>
                </c:pt>
                <c:pt idx="22594" formatCode="General">
                  <c:v>0.46536700000000025</c:v>
                </c:pt>
                <c:pt idx="22595" formatCode="General">
                  <c:v>0.46538900000000022</c:v>
                </c:pt>
                <c:pt idx="22596" formatCode="General">
                  <c:v>0.46540900000000002</c:v>
                </c:pt>
                <c:pt idx="22597" formatCode="General">
                  <c:v>0.46543000000000001</c:v>
                </c:pt>
                <c:pt idx="22598" formatCode="General">
                  <c:v>0.4654500000000002</c:v>
                </c:pt>
                <c:pt idx="22599" formatCode="General">
                  <c:v>0.46547000000000027</c:v>
                </c:pt>
                <c:pt idx="22600" formatCode="General">
                  <c:v>0.4654910000000001</c:v>
                </c:pt>
                <c:pt idx="22601" formatCode="General">
                  <c:v>0.4655120000000002</c:v>
                </c:pt>
                <c:pt idx="22602" formatCode="General">
                  <c:v>0.46553300000000003</c:v>
                </c:pt>
                <c:pt idx="22603" formatCode="General">
                  <c:v>0.46555300000000011</c:v>
                </c:pt>
                <c:pt idx="22604" formatCode="General">
                  <c:v>0.46557400000000027</c:v>
                </c:pt>
                <c:pt idx="22605" formatCode="General">
                  <c:v>0.46559400000000001</c:v>
                </c:pt>
                <c:pt idx="22606" formatCode="General">
                  <c:v>0.465615</c:v>
                </c:pt>
                <c:pt idx="22607" formatCode="General">
                  <c:v>0.46563500000000002</c:v>
                </c:pt>
                <c:pt idx="22608" formatCode="General">
                  <c:v>0.46565600000000001</c:v>
                </c:pt>
                <c:pt idx="22609" formatCode="General">
                  <c:v>0.4656760000000002</c:v>
                </c:pt>
                <c:pt idx="22610" formatCode="General">
                  <c:v>0.46569700000000003</c:v>
                </c:pt>
                <c:pt idx="22611" formatCode="General">
                  <c:v>0.46571800000000002</c:v>
                </c:pt>
                <c:pt idx="22612" formatCode="General">
                  <c:v>0.46573800000000004</c:v>
                </c:pt>
                <c:pt idx="22613" formatCode="General">
                  <c:v>0.46575900000000003</c:v>
                </c:pt>
                <c:pt idx="22614" formatCode="General">
                  <c:v>0.465779</c:v>
                </c:pt>
                <c:pt idx="22615" formatCode="General">
                  <c:v>0.46580000000000021</c:v>
                </c:pt>
                <c:pt idx="22616" formatCode="General">
                  <c:v>0.46582100000000032</c:v>
                </c:pt>
                <c:pt idx="22617" formatCode="General">
                  <c:v>0.4658420000000002</c:v>
                </c:pt>
                <c:pt idx="22618" formatCode="General">
                  <c:v>0.46586200000000022</c:v>
                </c:pt>
                <c:pt idx="22619" formatCode="General">
                  <c:v>0.46588300000000032</c:v>
                </c:pt>
                <c:pt idx="22620" formatCode="General">
                  <c:v>0.46590300000000001</c:v>
                </c:pt>
                <c:pt idx="22621" formatCode="General">
                  <c:v>0.46592400000000023</c:v>
                </c:pt>
                <c:pt idx="22622" formatCode="General">
                  <c:v>0.46594400000000002</c:v>
                </c:pt>
                <c:pt idx="22623" formatCode="General">
                  <c:v>0.46596500000000002</c:v>
                </c:pt>
                <c:pt idx="22624" formatCode="General">
                  <c:v>0.46598500000000026</c:v>
                </c:pt>
                <c:pt idx="22625" formatCode="General">
                  <c:v>0.4660060000000002</c:v>
                </c:pt>
                <c:pt idx="22626" formatCode="General">
                  <c:v>0.46602700000000002</c:v>
                </c:pt>
                <c:pt idx="22627" formatCode="General">
                  <c:v>0.4660470000000001</c:v>
                </c:pt>
                <c:pt idx="22628" formatCode="General">
                  <c:v>0.4660680000000002</c:v>
                </c:pt>
                <c:pt idx="22629" formatCode="General">
                  <c:v>0.46608800000000022</c:v>
                </c:pt>
                <c:pt idx="22630" formatCode="General">
                  <c:v>0.466109</c:v>
                </c:pt>
                <c:pt idx="22631" formatCode="General">
                  <c:v>0.4661300000000001</c:v>
                </c:pt>
                <c:pt idx="22632" formatCode="General">
                  <c:v>0.46615100000000004</c:v>
                </c:pt>
                <c:pt idx="22633" formatCode="General">
                  <c:v>0.466171</c:v>
                </c:pt>
                <c:pt idx="22634" formatCode="General">
                  <c:v>0.466192</c:v>
                </c:pt>
                <c:pt idx="22635" formatCode="General">
                  <c:v>0.46621200000000002</c:v>
                </c:pt>
                <c:pt idx="22636" formatCode="General">
                  <c:v>0.46623300000000001</c:v>
                </c:pt>
                <c:pt idx="22637" formatCode="General">
                  <c:v>0.46625300000000003</c:v>
                </c:pt>
                <c:pt idx="22638" formatCode="General">
                  <c:v>0.46627400000000002</c:v>
                </c:pt>
                <c:pt idx="22639" formatCode="General">
                  <c:v>0.46629400000000004</c:v>
                </c:pt>
                <c:pt idx="22640" formatCode="General">
                  <c:v>0.46631500000000026</c:v>
                </c:pt>
                <c:pt idx="22641" formatCode="General">
                  <c:v>0.46633600000000008</c:v>
                </c:pt>
                <c:pt idx="22642" formatCode="General">
                  <c:v>0.46635600000000027</c:v>
                </c:pt>
                <c:pt idx="22643" formatCode="General">
                  <c:v>0.46637700000000032</c:v>
                </c:pt>
                <c:pt idx="22644" formatCode="General">
                  <c:v>0.46639700000000001</c:v>
                </c:pt>
                <c:pt idx="22645" formatCode="General">
                  <c:v>0.46641800000000022</c:v>
                </c:pt>
                <c:pt idx="22646" formatCode="General">
                  <c:v>0.4664390000000001</c:v>
                </c:pt>
                <c:pt idx="22647" formatCode="General">
                  <c:v>0.46646000000000026</c:v>
                </c:pt>
                <c:pt idx="22648" formatCode="General">
                  <c:v>0.46648000000000023</c:v>
                </c:pt>
                <c:pt idx="22649" formatCode="General">
                  <c:v>0.466501</c:v>
                </c:pt>
                <c:pt idx="22650" formatCode="General">
                  <c:v>0.46652100000000002</c:v>
                </c:pt>
                <c:pt idx="22651" formatCode="General">
                  <c:v>0.46654200000000001</c:v>
                </c:pt>
                <c:pt idx="22652" formatCode="General">
                  <c:v>0.4665620000000002</c:v>
                </c:pt>
                <c:pt idx="22653" formatCode="General">
                  <c:v>0.46658200000000022</c:v>
                </c:pt>
                <c:pt idx="22654" formatCode="General">
                  <c:v>0.4666030000000001</c:v>
                </c:pt>
                <c:pt idx="22655" formatCode="General">
                  <c:v>0.46662400000000021</c:v>
                </c:pt>
                <c:pt idx="22656" formatCode="General">
                  <c:v>0.46664500000000003</c:v>
                </c:pt>
                <c:pt idx="22657" formatCode="General">
                  <c:v>0.466665</c:v>
                </c:pt>
                <c:pt idx="22658" formatCode="General">
                  <c:v>0.46668600000000027</c:v>
                </c:pt>
                <c:pt idx="22659" formatCode="General">
                  <c:v>0.46670600000000001</c:v>
                </c:pt>
                <c:pt idx="22660" formatCode="General">
                  <c:v>0.466727</c:v>
                </c:pt>
                <c:pt idx="22661" formatCode="General">
                  <c:v>0.46674700000000002</c:v>
                </c:pt>
                <c:pt idx="22662" formatCode="General">
                  <c:v>0.4667690000000001</c:v>
                </c:pt>
                <c:pt idx="22663" formatCode="General">
                  <c:v>0.46678900000000001</c:v>
                </c:pt>
                <c:pt idx="22664" formatCode="General">
                  <c:v>0.46681000000000022</c:v>
                </c:pt>
                <c:pt idx="22665" formatCode="General">
                  <c:v>0.46683000000000002</c:v>
                </c:pt>
                <c:pt idx="22666" formatCode="General">
                  <c:v>0.46685000000000026</c:v>
                </c:pt>
                <c:pt idx="22667" formatCode="General">
                  <c:v>0.46687100000000026</c:v>
                </c:pt>
                <c:pt idx="22668" formatCode="General">
                  <c:v>0.46689200000000008</c:v>
                </c:pt>
                <c:pt idx="22669" formatCode="General">
                  <c:v>0.46691300000000002</c:v>
                </c:pt>
                <c:pt idx="22670" formatCode="General">
                  <c:v>0.4669330000000001</c:v>
                </c:pt>
                <c:pt idx="22671" formatCode="General">
                  <c:v>0.4669540000000002</c:v>
                </c:pt>
                <c:pt idx="22672" formatCode="General">
                  <c:v>0.46697400000000022</c:v>
                </c:pt>
                <c:pt idx="22673" formatCode="General">
                  <c:v>0.4669950000000001</c:v>
                </c:pt>
                <c:pt idx="22674" formatCode="General">
                  <c:v>0.46701500000000001</c:v>
                </c:pt>
                <c:pt idx="22675" formatCode="General">
                  <c:v>0.46703600000000001</c:v>
                </c:pt>
                <c:pt idx="22676" formatCode="General">
                  <c:v>0.46705600000000008</c:v>
                </c:pt>
                <c:pt idx="22677" formatCode="General">
                  <c:v>0.46707700000000002</c:v>
                </c:pt>
                <c:pt idx="22678" formatCode="General">
                  <c:v>0.46709800000000001</c:v>
                </c:pt>
                <c:pt idx="22679" formatCode="General">
                  <c:v>0.4671180000000002</c:v>
                </c:pt>
                <c:pt idx="22680" formatCode="General">
                  <c:v>0.46713900000000003</c:v>
                </c:pt>
                <c:pt idx="22681" formatCode="General">
                  <c:v>0.4671590000000001</c:v>
                </c:pt>
                <c:pt idx="22682" formatCode="General">
                  <c:v>0.46718000000000021</c:v>
                </c:pt>
                <c:pt idx="22683" formatCode="General">
                  <c:v>0.46720100000000003</c:v>
                </c:pt>
                <c:pt idx="22684" formatCode="General">
                  <c:v>0.46722200000000008</c:v>
                </c:pt>
                <c:pt idx="22685" formatCode="General">
                  <c:v>0.46724200000000005</c:v>
                </c:pt>
                <c:pt idx="22686" formatCode="General">
                  <c:v>0.46726300000000004</c:v>
                </c:pt>
                <c:pt idx="22687" formatCode="General">
                  <c:v>0.467283</c:v>
                </c:pt>
                <c:pt idx="22688" formatCode="General">
                  <c:v>0.46730400000000022</c:v>
                </c:pt>
                <c:pt idx="22689" formatCode="General">
                  <c:v>0.46732400000000035</c:v>
                </c:pt>
                <c:pt idx="22690" formatCode="General">
                  <c:v>0.46734500000000001</c:v>
                </c:pt>
                <c:pt idx="22691" formatCode="General">
                  <c:v>0.46736600000000023</c:v>
                </c:pt>
                <c:pt idx="22692" formatCode="General">
                  <c:v>0.46738600000000036</c:v>
                </c:pt>
                <c:pt idx="22693" formatCode="General">
                  <c:v>0.46740700000000002</c:v>
                </c:pt>
                <c:pt idx="22694" formatCode="General">
                  <c:v>0.46742700000000026</c:v>
                </c:pt>
                <c:pt idx="22695" formatCode="General">
                  <c:v>0.4674480000000002</c:v>
                </c:pt>
                <c:pt idx="22696" formatCode="General">
                  <c:v>0.46746800000000027</c:v>
                </c:pt>
                <c:pt idx="22697" formatCode="General">
                  <c:v>0.46748900000000032</c:v>
                </c:pt>
                <c:pt idx="22698" formatCode="General">
                  <c:v>0.4675100000000002</c:v>
                </c:pt>
                <c:pt idx="22699" formatCode="General">
                  <c:v>0.46753100000000003</c:v>
                </c:pt>
                <c:pt idx="22700" formatCode="General">
                  <c:v>0.46755100000000011</c:v>
                </c:pt>
                <c:pt idx="22701" formatCode="General">
                  <c:v>0.46757200000000027</c:v>
                </c:pt>
                <c:pt idx="22702" formatCode="General">
                  <c:v>0.46759200000000001</c:v>
                </c:pt>
                <c:pt idx="22703" formatCode="General">
                  <c:v>0.467613</c:v>
                </c:pt>
                <c:pt idx="22704" formatCode="General">
                  <c:v>0.46763300000000002</c:v>
                </c:pt>
                <c:pt idx="22705" formatCode="General">
                  <c:v>0.46765400000000001</c:v>
                </c:pt>
                <c:pt idx="22706" formatCode="General">
                  <c:v>0.4676740000000002</c:v>
                </c:pt>
                <c:pt idx="22707" formatCode="General">
                  <c:v>0.46769500000000003</c:v>
                </c:pt>
                <c:pt idx="22708" formatCode="General">
                  <c:v>0.46771600000000002</c:v>
                </c:pt>
                <c:pt idx="22709" formatCode="General">
                  <c:v>0.46773600000000004</c:v>
                </c:pt>
                <c:pt idx="22710" formatCode="General">
                  <c:v>0.46775700000000003</c:v>
                </c:pt>
                <c:pt idx="22711" formatCode="General">
                  <c:v>0.467777</c:v>
                </c:pt>
                <c:pt idx="22712" formatCode="General">
                  <c:v>0.46779800000000005</c:v>
                </c:pt>
                <c:pt idx="22713" formatCode="General">
                  <c:v>0.46781800000000023</c:v>
                </c:pt>
                <c:pt idx="22714" formatCode="General">
                  <c:v>0.4678400000000002</c:v>
                </c:pt>
                <c:pt idx="22715" formatCode="General">
                  <c:v>0.46786000000000022</c:v>
                </c:pt>
                <c:pt idx="22716" formatCode="General">
                  <c:v>0.46788100000000032</c:v>
                </c:pt>
                <c:pt idx="22717" formatCode="General">
                  <c:v>0.46790100000000001</c:v>
                </c:pt>
                <c:pt idx="22718" formatCode="General">
                  <c:v>0.46792200000000023</c:v>
                </c:pt>
                <c:pt idx="22719" formatCode="General">
                  <c:v>0.46794200000000002</c:v>
                </c:pt>
                <c:pt idx="22720" formatCode="General">
                  <c:v>0.46796200000000027</c:v>
                </c:pt>
                <c:pt idx="22721" formatCode="General">
                  <c:v>0.46798300000000026</c:v>
                </c:pt>
                <c:pt idx="22722" formatCode="General">
                  <c:v>0.4680040000000002</c:v>
                </c:pt>
                <c:pt idx="22723" formatCode="General">
                  <c:v>0.46802500000000002</c:v>
                </c:pt>
                <c:pt idx="22724" formatCode="General">
                  <c:v>0.4680450000000001</c:v>
                </c:pt>
                <c:pt idx="22725" formatCode="General">
                  <c:v>0.4680660000000002</c:v>
                </c:pt>
                <c:pt idx="22726" formatCode="General">
                  <c:v>0.46808600000000022</c:v>
                </c:pt>
                <c:pt idx="22727" formatCode="General">
                  <c:v>0.468107</c:v>
                </c:pt>
                <c:pt idx="22728" formatCode="General">
                  <c:v>0.46812700000000002</c:v>
                </c:pt>
                <c:pt idx="22729" formatCode="General">
                  <c:v>0.46814800000000001</c:v>
                </c:pt>
                <c:pt idx="22730" formatCode="General">
                  <c:v>0.468169</c:v>
                </c:pt>
                <c:pt idx="22731" formatCode="General">
                  <c:v>0.46819</c:v>
                </c:pt>
                <c:pt idx="22732" formatCode="General">
                  <c:v>0.46821000000000002</c:v>
                </c:pt>
                <c:pt idx="22733" formatCode="General">
                  <c:v>0.46823000000000004</c:v>
                </c:pt>
                <c:pt idx="22734" formatCode="General">
                  <c:v>0.46825100000000003</c:v>
                </c:pt>
                <c:pt idx="22735" formatCode="General">
                  <c:v>0.4682710000000001</c:v>
                </c:pt>
                <c:pt idx="22736" formatCode="General">
                  <c:v>0.46829300000000001</c:v>
                </c:pt>
                <c:pt idx="22737" formatCode="General">
                  <c:v>0.46831300000000026</c:v>
                </c:pt>
                <c:pt idx="22738" formatCode="General">
                  <c:v>0.46833400000000008</c:v>
                </c:pt>
                <c:pt idx="22739" formatCode="General">
                  <c:v>0.46835400000000027</c:v>
                </c:pt>
                <c:pt idx="22740" formatCode="General">
                  <c:v>0.46837500000000032</c:v>
                </c:pt>
                <c:pt idx="22741" formatCode="General">
                  <c:v>0.46839500000000001</c:v>
                </c:pt>
                <c:pt idx="22742" formatCode="General">
                  <c:v>0.46841600000000022</c:v>
                </c:pt>
                <c:pt idx="22743" formatCode="General">
                  <c:v>0.4684370000000001</c:v>
                </c:pt>
                <c:pt idx="22744" formatCode="General">
                  <c:v>0.46845700000000001</c:v>
                </c:pt>
                <c:pt idx="22745" formatCode="General">
                  <c:v>0.46847800000000023</c:v>
                </c:pt>
                <c:pt idx="22746" formatCode="General">
                  <c:v>0.46849800000000008</c:v>
                </c:pt>
                <c:pt idx="22747" formatCode="General">
                  <c:v>0.46851900000000002</c:v>
                </c:pt>
                <c:pt idx="22748" formatCode="General">
                  <c:v>0.46853900000000004</c:v>
                </c:pt>
                <c:pt idx="22749" formatCode="General">
                  <c:v>0.4685600000000002</c:v>
                </c:pt>
                <c:pt idx="22750" formatCode="General">
                  <c:v>0.46858100000000008</c:v>
                </c:pt>
                <c:pt idx="22751" formatCode="General">
                  <c:v>0.46860200000000002</c:v>
                </c:pt>
                <c:pt idx="22752" formatCode="General">
                  <c:v>0.46862200000000021</c:v>
                </c:pt>
                <c:pt idx="22753" formatCode="General">
                  <c:v>0.46864300000000003</c:v>
                </c:pt>
                <c:pt idx="22754" formatCode="General">
                  <c:v>0.468663</c:v>
                </c:pt>
                <c:pt idx="22755" formatCode="General">
                  <c:v>0.46868400000000027</c:v>
                </c:pt>
                <c:pt idx="22756" formatCode="General">
                  <c:v>0.46870400000000001</c:v>
                </c:pt>
                <c:pt idx="22757" formatCode="General">
                  <c:v>0.468725</c:v>
                </c:pt>
                <c:pt idx="22758" formatCode="General">
                  <c:v>0.46874500000000002</c:v>
                </c:pt>
                <c:pt idx="22759" formatCode="General">
                  <c:v>0.46876600000000002</c:v>
                </c:pt>
                <c:pt idx="22760" formatCode="General">
                  <c:v>0.46878700000000001</c:v>
                </c:pt>
                <c:pt idx="22761" formatCode="General">
                  <c:v>0.46880700000000008</c:v>
                </c:pt>
                <c:pt idx="22762" formatCode="General">
                  <c:v>0.46882800000000036</c:v>
                </c:pt>
                <c:pt idx="22763" formatCode="General">
                  <c:v>0.46884800000000026</c:v>
                </c:pt>
                <c:pt idx="22764" formatCode="General">
                  <c:v>0.46886900000000026</c:v>
                </c:pt>
                <c:pt idx="22765" formatCode="General">
                  <c:v>0.46889000000000008</c:v>
                </c:pt>
                <c:pt idx="22766" formatCode="General">
                  <c:v>0.46891100000000002</c:v>
                </c:pt>
                <c:pt idx="22767" formatCode="General">
                  <c:v>0.4689310000000001</c:v>
                </c:pt>
                <c:pt idx="22768" formatCode="General">
                  <c:v>0.4689520000000002</c:v>
                </c:pt>
                <c:pt idx="22769" formatCode="General">
                  <c:v>0.46897200000000022</c:v>
                </c:pt>
                <c:pt idx="22770" formatCode="General">
                  <c:v>0.4689930000000001</c:v>
                </c:pt>
                <c:pt idx="22771" formatCode="General">
                  <c:v>0.46901300000000001</c:v>
                </c:pt>
                <c:pt idx="22772" formatCode="General">
                  <c:v>0.46903400000000001</c:v>
                </c:pt>
                <c:pt idx="22773" formatCode="General">
                  <c:v>0.46905400000000008</c:v>
                </c:pt>
                <c:pt idx="22774" formatCode="General">
                  <c:v>0.46907500000000002</c:v>
                </c:pt>
                <c:pt idx="22775" formatCode="General">
                  <c:v>0.46909600000000001</c:v>
                </c:pt>
                <c:pt idx="22776" formatCode="General">
                  <c:v>0.4691160000000002</c:v>
                </c:pt>
                <c:pt idx="22777" formatCode="General">
                  <c:v>0.46913700000000003</c:v>
                </c:pt>
                <c:pt idx="22778" formatCode="General">
                  <c:v>0.4691570000000001</c:v>
                </c:pt>
                <c:pt idx="22779" formatCode="General">
                  <c:v>0.46917800000000021</c:v>
                </c:pt>
                <c:pt idx="22780" formatCode="General">
                  <c:v>0.469198</c:v>
                </c:pt>
                <c:pt idx="22781" formatCode="General">
                  <c:v>0.46922000000000008</c:v>
                </c:pt>
                <c:pt idx="22782" formatCode="General">
                  <c:v>0.46924000000000005</c:v>
                </c:pt>
                <c:pt idx="22783" formatCode="General">
                  <c:v>0.46926100000000004</c:v>
                </c:pt>
                <c:pt idx="22784" formatCode="General">
                  <c:v>0.469281</c:v>
                </c:pt>
                <c:pt idx="22785" formatCode="General">
                  <c:v>0.46930200000000022</c:v>
                </c:pt>
                <c:pt idx="22786" formatCode="General">
                  <c:v>0.46932200000000035</c:v>
                </c:pt>
                <c:pt idx="22787" formatCode="General">
                  <c:v>0.4693420000000002</c:v>
                </c:pt>
                <c:pt idx="22788" formatCode="General">
                  <c:v>0.46936300000000025</c:v>
                </c:pt>
                <c:pt idx="22789" formatCode="General">
                  <c:v>0.46938400000000036</c:v>
                </c:pt>
                <c:pt idx="22790" formatCode="General">
                  <c:v>0.46940500000000002</c:v>
                </c:pt>
                <c:pt idx="22791" formatCode="General">
                  <c:v>0.46942500000000026</c:v>
                </c:pt>
                <c:pt idx="22792" formatCode="General">
                  <c:v>0.4694460000000002</c:v>
                </c:pt>
                <c:pt idx="22793" formatCode="General">
                  <c:v>0.46946600000000027</c:v>
                </c:pt>
                <c:pt idx="22794" formatCode="General">
                  <c:v>0.46948700000000032</c:v>
                </c:pt>
                <c:pt idx="22795" formatCode="General">
                  <c:v>0.4695080000000002</c:v>
                </c:pt>
                <c:pt idx="22796" formatCode="General">
                  <c:v>0.46952800000000022</c:v>
                </c:pt>
                <c:pt idx="22797" formatCode="General">
                  <c:v>0.46954900000000011</c:v>
                </c:pt>
                <c:pt idx="22798" formatCode="General">
                  <c:v>0.46957000000000026</c:v>
                </c:pt>
                <c:pt idx="22799" formatCode="General">
                  <c:v>0.46959000000000001</c:v>
                </c:pt>
                <c:pt idx="22800" formatCode="General">
                  <c:v>0.46961000000000008</c:v>
                </c:pt>
                <c:pt idx="22801" formatCode="General">
                  <c:v>0.46963100000000002</c:v>
                </c:pt>
                <c:pt idx="22802" formatCode="General">
                  <c:v>0.4696510000000001</c:v>
                </c:pt>
                <c:pt idx="22803" formatCode="General">
                  <c:v>0.4696720000000002</c:v>
                </c:pt>
                <c:pt idx="22804" formatCode="General">
                  <c:v>0.46969300000000003</c:v>
                </c:pt>
                <c:pt idx="22805" formatCode="General">
                  <c:v>0.46971400000000002</c:v>
                </c:pt>
                <c:pt idx="22806" formatCode="General">
                  <c:v>0.46973399999999998</c:v>
                </c:pt>
                <c:pt idx="22807" formatCode="General">
                  <c:v>0.46975500000000003</c:v>
                </c:pt>
                <c:pt idx="22808" formatCode="General">
                  <c:v>0.469775</c:v>
                </c:pt>
                <c:pt idx="22809" formatCode="General">
                  <c:v>0.46979600000000005</c:v>
                </c:pt>
                <c:pt idx="22810" formatCode="General">
                  <c:v>0.46981700000000026</c:v>
                </c:pt>
                <c:pt idx="22811" formatCode="General">
                  <c:v>0.469837</c:v>
                </c:pt>
                <c:pt idx="22812" formatCode="General">
                  <c:v>0.46985800000000022</c:v>
                </c:pt>
                <c:pt idx="22813" formatCode="General">
                  <c:v>0.46987800000000035</c:v>
                </c:pt>
                <c:pt idx="22814" formatCode="General">
                  <c:v>0.46989900000000001</c:v>
                </c:pt>
                <c:pt idx="22815" formatCode="General">
                  <c:v>0.46991900000000025</c:v>
                </c:pt>
                <c:pt idx="22816" formatCode="General">
                  <c:v>0.46994000000000002</c:v>
                </c:pt>
                <c:pt idx="22817" formatCode="General">
                  <c:v>0.46996100000000002</c:v>
                </c:pt>
                <c:pt idx="22818" formatCode="General">
                  <c:v>0.46998200000000023</c:v>
                </c:pt>
                <c:pt idx="22819" formatCode="General">
                  <c:v>0.4700020000000002</c:v>
                </c:pt>
                <c:pt idx="22820" formatCode="General">
                  <c:v>0.47002300000000002</c:v>
                </c:pt>
                <c:pt idx="22821" formatCode="General">
                  <c:v>0.4700430000000001</c:v>
                </c:pt>
                <c:pt idx="22822" formatCode="General">
                  <c:v>0.4700640000000002</c:v>
                </c:pt>
                <c:pt idx="22823" formatCode="General">
                  <c:v>0.47008400000000022</c:v>
                </c:pt>
                <c:pt idx="22824" formatCode="General">
                  <c:v>0.470105</c:v>
                </c:pt>
                <c:pt idx="22825" formatCode="General">
                  <c:v>0.47012500000000002</c:v>
                </c:pt>
                <c:pt idx="22826" formatCode="General">
                  <c:v>0.47014600000000001</c:v>
                </c:pt>
                <c:pt idx="22827" formatCode="General">
                  <c:v>0.470167</c:v>
                </c:pt>
                <c:pt idx="22828" formatCode="General">
                  <c:v>0.47018700000000002</c:v>
                </c:pt>
                <c:pt idx="22829" formatCode="General">
                  <c:v>0.47020800000000001</c:v>
                </c:pt>
                <c:pt idx="22830" formatCode="General">
                  <c:v>0.4702280000000002</c:v>
                </c:pt>
                <c:pt idx="22831" formatCode="General">
                  <c:v>0.47024900000000003</c:v>
                </c:pt>
                <c:pt idx="22832" formatCode="General">
                  <c:v>0.47027000000000002</c:v>
                </c:pt>
                <c:pt idx="22833" formatCode="General">
                  <c:v>0.47029100000000001</c:v>
                </c:pt>
                <c:pt idx="22834" formatCode="General">
                  <c:v>0.47031100000000026</c:v>
                </c:pt>
                <c:pt idx="22835" formatCode="General">
                  <c:v>0.47033200000000008</c:v>
                </c:pt>
                <c:pt idx="22836" formatCode="General">
                  <c:v>0.47035200000000027</c:v>
                </c:pt>
                <c:pt idx="22837" formatCode="General">
                  <c:v>0.47037300000000032</c:v>
                </c:pt>
                <c:pt idx="22838" formatCode="General">
                  <c:v>0.47039300000000001</c:v>
                </c:pt>
                <c:pt idx="22839" formatCode="General">
                  <c:v>0.47041400000000022</c:v>
                </c:pt>
                <c:pt idx="22840" formatCode="General">
                  <c:v>0.47043400000000002</c:v>
                </c:pt>
                <c:pt idx="22841" formatCode="General">
                  <c:v>0.47045500000000001</c:v>
                </c:pt>
                <c:pt idx="22842" formatCode="General">
                  <c:v>0.47047600000000023</c:v>
                </c:pt>
                <c:pt idx="22843" formatCode="General">
                  <c:v>0.47049600000000008</c:v>
                </c:pt>
                <c:pt idx="22844" formatCode="General">
                  <c:v>0.47051700000000002</c:v>
                </c:pt>
                <c:pt idx="22845" formatCode="General">
                  <c:v>0.47053700000000004</c:v>
                </c:pt>
                <c:pt idx="22846" formatCode="General">
                  <c:v>0.4705580000000002</c:v>
                </c:pt>
                <c:pt idx="22847" formatCode="General">
                  <c:v>0.47057900000000008</c:v>
                </c:pt>
                <c:pt idx="22848" formatCode="General">
                  <c:v>0.47060000000000002</c:v>
                </c:pt>
                <c:pt idx="22849" formatCode="General">
                  <c:v>0.4706200000000002</c:v>
                </c:pt>
                <c:pt idx="22850" formatCode="General">
                  <c:v>0.47064100000000003</c:v>
                </c:pt>
                <c:pt idx="22851" formatCode="General">
                  <c:v>0.470661</c:v>
                </c:pt>
                <c:pt idx="22852" formatCode="General">
                  <c:v>0.47068200000000027</c:v>
                </c:pt>
                <c:pt idx="22853" formatCode="General">
                  <c:v>0.47070200000000001</c:v>
                </c:pt>
                <c:pt idx="22854" formatCode="General">
                  <c:v>0.47072200000000008</c:v>
                </c:pt>
                <c:pt idx="22855" formatCode="General">
                  <c:v>0.47074300000000002</c:v>
                </c:pt>
                <c:pt idx="22856" formatCode="General">
                  <c:v>0.47076400000000002</c:v>
                </c:pt>
                <c:pt idx="22857" formatCode="General">
                  <c:v>0.47078500000000001</c:v>
                </c:pt>
                <c:pt idx="22858" formatCode="General">
                  <c:v>0.47080500000000008</c:v>
                </c:pt>
                <c:pt idx="22859" formatCode="General">
                  <c:v>0.47082600000000036</c:v>
                </c:pt>
                <c:pt idx="22860" formatCode="General">
                  <c:v>0.47084600000000026</c:v>
                </c:pt>
                <c:pt idx="22861" formatCode="General">
                  <c:v>0.47086700000000026</c:v>
                </c:pt>
                <c:pt idx="22862" formatCode="General">
                  <c:v>0.47088800000000036</c:v>
                </c:pt>
                <c:pt idx="22863" formatCode="General">
                  <c:v>0.47090800000000027</c:v>
                </c:pt>
                <c:pt idx="22864" formatCode="General">
                  <c:v>0.47092900000000032</c:v>
                </c:pt>
                <c:pt idx="22865" formatCode="General">
                  <c:v>0.4709500000000002</c:v>
                </c:pt>
                <c:pt idx="22866" formatCode="General">
                  <c:v>0.47097000000000022</c:v>
                </c:pt>
                <c:pt idx="22867" formatCode="General">
                  <c:v>0.47099000000000002</c:v>
                </c:pt>
                <c:pt idx="22868" formatCode="General">
                  <c:v>0.47101100000000001</c:v>
                </c:pt>
                <c:pt idx="22869" formatCode="General">
                  <c:v>0.47103100000000003</c:v>
                </c:pt>
                <c:pt idx="22870" formatCode="General">
                  <c:v>0.47105200000000008</c:v>
                </c:pt>
                <c:pt idx="22871" formatCode="General">
                  <c:v>0.47107300000000002</c:v>
                </c:pt>
                <c:pt idx="22872" formatCode="General">
                  <c:v>0.47109400000000001</c:v>
                </c:pt>
                <c:pt idx="22873" formatCode="General">
                  <c:v>0.4711140000000002</c:v>
                </c:pt>
                <c:pt idx="22874" formatCode="General">
                  <c:v>0.47113500000000003</c:v>
                </c:pt>
                <c:pt idx="22875" formatCode="General">
                  <c:v>0.4711550000000001</c:v>
                </c:pt>
                <c:pt idx="22876" formatCode="General">
                  <c:v>0.47117600000000021</c:v>
                </c:pt>
                <c:pt idx="22877" formatCode="General">
                  <c:v>0.47119700000000003</c:v>
                </c:pt>
                <c:pt idx="22878" formatCode="General">
                  <c:v>0.47121800000000008</c:v>
                </c:pt>
                <c:pt idx="22879" formatCode="General">
                  <c:v>0.47123800000000005</c:v>
                </c:pt>
                <c:pt idx="22880" formatCode="General">
                  <c:v>0.47125800000000001</c:v>
                </c:pt>
                <c:pt idx="22881" formatCode="General">
                  <c:v>0.471279</c:v>
                </c:pt>
                <c:pt idx="22882" formatCode="General">
                  <c:v>0.47129900000000002</c:v>
                </c:pt>
                <c:pt idx="22883" formatCode="General">
                  <c:v>0.47132000000000035</c:v>
                </c:pt>
                <c:pt idx="22884" formatCode="General">
                  <c:v>0.47134100000000001</c:v>
                </c:pt>
                <c:pt idx="22885" formatCode="General">
                  <c:v>0.47136200000000023</c:v>
                </c:pt>
                <c:pt idx="22886" formatCode="General">
                  <c:v>0.47138200000000036</c:v>
                </c:pt>
                <c:pt idx="22887" formatCode="General">
                  <c:v>0.47140300000000002</c:v>
                </c:pt>
                <c:pt idx="22888" formatCode="General">
                  <c:v>0.47142300000000026</c:v>
                </c:pt>
                <c:pt idx="22889" formatCode="General">
                  <c:v>0.4714440000000002</c:v>
                </c:pt>
                <c:pt idx="22890" formatCode="General">
                  <c:v>0.47146400000000027</c:v>
                </c:pt>
                <c:pt idx="22891" formatCode="General">
                  <c:v>0.47148500000000032</c:v>
                </c:pt>
                <c:pt idx="22892" formatCode="General">
                  <c:v>0.47150500000000001</c:v>
                </c:pt>
                <c:pt idx="22893" formatCode="General">
                  <c:v>0.47152600000000022</c:v>
                </c:pt>
                <c:pt idx="22894" formatCode="General">
                  <c:v>0.4715470000000001</c:v>
                </c:pt>
                <c:pt idx="22895" formatCode="General">
                  <c:v>0.47156700000000001</c:v>
                </c:pt>
                <c:pt idx="22896" formatCode="General">
                  <c:v>0.47158800000000023</c:v>
                </c:pt>
                <c:pt idx="22897" formatCode="General">
                  <c:v>0.47160800000000008</c:v>
                </c:pt>
                <c:pt idx="22898" formatCode="General">
                  <c:v>0.47162900000000002</c:v>
                </c:pt>
                <c:pt idx="22899" formatCode="General">
                  <c:v>0.47165000000000001</c:v>
                </c:pt>
                <c:pt idx="22900" formatCode="General">
                  <c:v>0.47167100000000001</c:v>
                </c:pt>
                <c:pt idx="22901" formatCode="General">
                  <c:v>0.47169100000000003</c:v>
                </c:pt>
                <c:pt idx="22902" formatCode="General">
                  <c:v>0.47171200000000002</c:v>
                </c:pt>
                <c:pt idx="22903" formatCode="General">
                  <c:v>0.47173199999999998</c:v>
                </c:pt>
                <c:pt idx="22904" formatCode="General">
                  <c:v>0.47175300000000003</c:v>
                </c:pt>
                <c:pt idx="22905" formatCode="General">
                  <c:v>0.471773</c:v>
                </c:pt>
                <c:pt idx="22906" formatCode="General">
                  <c:v>0.47179400000000005</c:v>
                </c:pt>
                <c:pt idx="22907" formatCode="General">
                  <c:v>0.47181400000000023</c:v>
                </c:pt>
                <c:pt idx="22908" formatCode="General">
                  <c:v>0.471835</c:v>
                </c:pt>
                <c:pt idx="22909" formatCode="General">
                  <c:v>0.47185600000000022</c:v>
                </c:pt>
                <c:pt idx="22910" formatCode="General">
                  <c:v>0.47187600000000035</c:v>
                </c:pt>
                <c:pt idx="22911" formatCode="General">
                  <c:v>0.47189700000000001</c:v>
                </c:pt>
                <c:pt idx="22912" formatCode="General">
                  <c:v>0.47191700000000025</c:v>
                </c:pt>
                <c:pt idx="22913" formatCode="General">
                  <c:v>0.47193800000000002</c:v>
                </c:pt>
                <c:pt idx="22914" formatCode="General">
                  <c:v>0.47195900000000002</c:v>
                </c:pt>
                <c:pt idx="22915" formatCode="General">
                  <c:v>0.47197900000000026</c:v>
                </c:pt>
                <c:pt idx="22916" formatCode="General">
                  <c:v>0.4720000000000002</c:v>
                </c:pt>
                <c:pt idx="22917" formatCode="General">
                  <c:v>0.47202100000000002</c:v>
                </c:pt>
                <c:pt idx="22918" formatCode="General">
                  <c:v>0.4720410000000001</c:v>
                </c:pt>
                <c:pt idx="22919" formatCode="General">
                  <c:v>0.4720620000000002</c:v>
                </c:pt>
                <c:pt idx="22920" formatCode="General">
                  <c:v>0.47208200000000022</c:v>
                </c:pt>
                <c:pt idx="22921" formatCode="General">
                  <c:v>0.47210200000000002</c:v>
                </c:pt>
                <c:pt idx="22922" formatCode="General">
                  <c:v>0.47212300000000001</c:v>
                </c:pt>
                <c:pt idx="22923" formatCode="General">
                  <c:v>0.47214400000000001</c:v>
                </c:pt>
                <c:pt idx="22924" formatCode="General">
                  <c:v>0.472165</c:v>
                </c:pt>
                <c:pt idx="22925" formatCode="General">
                  <c:v>0.47218500000000002</c:v>
                </c:pt>
                <c:pt idx="22926" formatCode="General">
                  <c:v>0.47220600000000001</c:v>
                </c:pt>
                <c:pt idx="22927" formatCode="General">
                  <c:v>0.4722260000000002</c:v>
                </c:pt>
                <c:pt idx="22928" formatCode="General">
                  <c:v>0.47224700000000003</c:v>
                </c:pt>
                <c:pt idx="22929" formatCode="General">
                  <c:v>0.47226800000000002</c:v>
                </c:pt>
                <c:pt idx="22930" formatCode="General">
                  <c:v>0.47228900000000001</c:v>
                </c:pt>
                <c:pt idx="22931" formatCode="General">
                  <c:v>0.47230900000000026</c:v>
                </c:pt>
                <c:pt idx="22932" formatCode="General">
                  <c:v>0.47233000000000008</c:v>
                </c:pt>
                <c:pt idx="22933" formatCode="General">
                  <c:v>0.47235000000000027</c:v>
                </c:pt>
                <c:pt idx="22934" formatCode="General">
                  <c:v>0.47237000000000023</c:v>
                </c:pt>
                <c:pt idx="22935" formatCode="General">
                  <c:v>0.47239100000000001</c:v>
                </c:pt>
                <c:pt idx="22936" formatCode="General">
                  <c:v>0.47241100000000008</c:v>
                </c:pt>
                <c:pt idx="22937" formatCode="General">
                  <c:v>0.47243200000000002</c:v>
                </c:pt>
                <c:pt idx="22938" formatCode="General">
                  <c:v>0.47245300000000001</c:v>
                </c:pt>
                <c:pt idx="22939" formatCode="General">
                  <c:v>0.47247400000000023</c:v>
                </c:pt>
                <c:pt idx="22940" formatCode="General">
                  <c:v>0.47249400000000008</c:v>
                </c:pt>
                <c:pt idx="22941" formatCode="General">
                  <c:v>0.47251500000000002</c:v>
                </c:pt>
                <c:pt idx="22942" formatCode="General">
                  <c:v>0.47253500000000004</c:v>
                </c:pt>
                <c:pt idx="22943" formatCode="General">
                  <c:v>0.4725560000000002</c:v>
                </c:pt>
                <c:pt idx="22944" formatCode="General">
                  <c:v>0.47257600000000022</c:v>
                </c:pt>
                <c:pt idx="22945" formatCode="General">
                  <c:v>0.47259800000000002</c:v>
                </c:pt>
                <c:pt idx="22946" formatCode="General">
                  <c:v>0.4726180000000002</c:v>
                </c:pt>
                <c:pt idx="22947" formatCode="General">
                  <c:v>0.472638</c:v>
                </c:pt>
                <c:pt idx="22948" formatCode="General">
                  <c:v>0.472659</c:v>
                </c:pt>
                <c:pt idx="22949" formatCode="General">
                  <c:v>0.47267900000000002</c:v>
                </c:pt>
                <c:pt idx="22950" formatCode="General">
                  <c:v>0.47270000000000001</c:v>
                </c:pt>
                <c:pt idx="22951" formatCode="General">
                  <c:v>0.47272000000000008</c:v>
                </c:pt>
                <c:pt idx="22952" formatCode="General">
                  <c:v>0.472742</c:v>
                </c:pt>
                <c:pt idx="22953" formatCode="General">
                  <c:v>0.47276200000000002</c:v>
                </c:pt>
                <c:pt idx="22954" formatCode="General">
                  <c:v>0.47278300000000001</c:v>
                </c:pt>
                <c:pt idx="22955" formatCode="General">
                  <c:v>0.47280300000000008</c:v>
                </c:pt>
                <c:pt idx="22956" formatCode="General">
                  <c:v>0.47282400000000036</c:v>
                </c:pt>
                <c:pt idx="22957" formatCode="General">
                  <c:v>0.47284400000000026</c:v>
                </c:pt>
                <c:pt idx="22958" formatCode="General">
                  <c:v>0.47286500000000026</c:v>
                </c:pt>
                <c:pt idx="22959" formatCode="General">
                  <c:v>0.47288500000000022</c:v>
                </c:pt>
                <c:pt idx="22960" formatCode="General">
                  <c:v>0.47290600000000027</c:v>
                </c:pt>
                <c:pt idx="22961" formatCode="General">
                  <c:v>0.47292700000000032</c:v>
                </c:pt>
                <c:pt idx="22962" formatCode="General">
                  <c:v>0.47294700000000001</c:v>
                </c:pt>
                <c:pt idx="22963" formatCode="General">
                  <c:v>0.47296800000000022</c:v>
                </c:pt>
                <c:pt idx="22964" formatCode="General">
                  <c:v>0.47298800000000035</c:v>
                </c:pt>
                <c:pt idx="22965" formatCode="General">
                  <c:v>0.47300900000000001</c:v>
                </c:pt>
                <c:pt idx="22966" formatCode="General">
                  <c:v>0.47303000000000001</c:v>
                </c:pt>
                <c:pt idx="22967" formatCode="General">
                  <c:v>0.473051</c:v>
                </c:pt>
                <c:pt idx="22968" formatCode="General">
                  <c:v>0.47307100000000002</c:v>
                </c:pt>
                <c:pt idx="22969" formatCode="General">
                  <c:v>0.47309200000000001</c:v>
                </c:pt>
                <c:pt idx="22970" formatCode="General">
                  <c:v>0.4731120000000002</c:v>
                </c:pt>
                <c:pt idx="22971" formatCode="General">
                  <c:v>0.47313300000000003</c:v>
                </c:pt>
                <c:pt idx="22972" formatCode="General">
                  <c:v>0.4731530000000001</c:v>
                </c:pt>
                <c:pt idx="22973" formatCode="General">
                  <c:v>0.47317400000000021</c:v>
                </c:pt>
                <c:pt idx="22974" formatCode="General">
                  <c:v>0.473194</c:v>
                </c:pt>
                <c:pt idx="22975" formatCode="General">
                  <c:v>0.473215</c:v>
                </c:pt>
                <c:pt idx="22976" formatCode="General">
                  <c:v>0.47323600000000005</c:v>
                </c:pt>
                <c:pt idx="22977" formatCode="General">
                  <c:v>0.47325600000000001</c:v>
                </c:pt>
                <c:pt idx="22978" formatCode="General">
                  <c:v>0.473277</c:v>
                </c:pt>
                <c:pt idx="22979" formatCode="General">
                  <c:v>0.47329700000000002</c:v>
                </c:pt>
                <c:pt idx="22980" formatCode="General">
                  <c:v>0.47331800000000035</c:v>
                </c:pt>
                <c:pt idx="22981" formatCode="General">
                  <c:v>0.47333900000000001</c:v>
                </c:pt>
                <c:pt idx="22982" formatCode="General">
                  <c:v>0.47336000000000023</c:v>
                </c:pt>
                <c:pt idx="22983" formatCode="General">
                  <c:v>0.47338000000000036</c:v>
                </c:pt>
                <c:pt idx="22984" formatCode="General">
                  <c:v>0.47340100000000002</c:v>
                </c:pt>
                <c:pt idx="22985" formatCode="General">
                  <c:v>0.47342100000000026</c:v>
                </c:pt>
                <c:pt idx="22986" formatCode="General">
                  <c:v>0.47344200000000008</c:v>
                </c:pt>
                <c:pt idx="22987" formatCode="General">
                  <c:v>0.47346200000000027</c:v>
                </c:pt>
                <c:pt idx="22988" formatCode="General">
                  <c:v>0.47348200000000024</c:v>
                </c:pt>
                <c:pt idx="22989" formatCode="General">
                  <c:v>0.4735040000000002</c:v>
                </c:pt>
                <c:pt idx="22990" formatCode="General">
                  <c:v>0.47352400000000022</c:v>
                </c:pt>
                <c:pt idx="22991" formatCode="General">
                  <c:v>0.4735450000000001</c:v>
                </c:pt>
                <c:pt idx="22992" formatCode="General">
                  <c:v>0.47356500000000001</c:v>
                </c:pt>
                <c:pt idx="22993" formatCode="General">
                  <c:v>0.47358600000000023</c:v>
                </c:pt>
                <c:pt idx="22994" formatCode="General">
                  <c:v>0.47360600000000008</c:v>
                </c:pt>
                <c:pt idx="22995" formatCode="General">
                  <c:v>0.47362700000000002</c:v>
                </c:pt>
                <c:pt idx="22996" formatCode="General">
                  <c:v>0.47364800000000001</c:v>
                </c:pt>
                <c:pt idx="22997" formatCode="General">
                  <c:v>0.47366900000000001</c:v>
                </c:pt>
                <c:pt idx="22998" formatCode="General">
                  <c:v>0.47368900000000008</c:v>
                </c:pt>
                <c:pt idx="22999" formatCode="General">
                  <c:v>0.47371000000000002</c:v>
                </c:pt>
                <c:pt idx="23000" formatCode="General">
                  <c:v>0.47373000000000004</c:v>
                </c:pt>
                <c:pt idx="23001" formatCode="General">
                  <c:v>0.47375</c:v>
                </c:pt>
                <c:pt idx="23002" formatCode="General">
                  <c:v>0.473771</c:v>
                </c:pt>
                <c:pt idx="23003" formatCode="General">
                  <c:v>0.47379100000000002</c:v>
                </c:pt>
                <c:pt idx="23004" formatCode="General">
                  <c:v>0.47381200000000023</c:v>
                </c:pt>
                <c:pt idx="23005" formatCode="General">
                  <c:v>0.473833</c:v>
                </c:pt>
                <c:pt idx="23006" formatCode="General">
                  <c:v>0.47385400000000022</c:v>
                </c:pt>
                <c:pt idx="23007" formatCode="General">
                  <c:v>0.47387400000000035</c:v>
                </c:pt>
                <c:pt idx="23008" formatCode="General">
                  <c:v>0.47389500000000001</c:v>
                </c:pt>
                <c:pt idx="23009" formatCode="General">
                  <c:v>0.47391500000000025</c:v>
                </c:pt>
                <c:pt idx="23010" formatCode="General">
                  <c:v>0.47393600000000002</c:v>
                </c:pt>
                <c:pt idx="23011" formatCode="General">
                  <c:v>0.47395600000000027</c:v>
                </c:pt>
                <c:pt idx="23012" formatCode="General">
                  <c:v>0.47397800000000023</c:v>
                </c:pt>
                <c:pt idx="23013" formatCode="General">
                  <c:v>0.4739980000000002</c:v>
                </c:pt>
                <c:pt idx="23014" formatCode="General">
                  <c:v>0.47401800000000027</c:v>
                </c:pt>
                <c:pt idx="23015" formatCode="General">
                  <c:v>0.4740390000000001</c:v>
                </c:pt>
                <c:pt idx="23016" formatCode="General">
                  <c:v>0.47405900000000001</c:v>
                </c:pt>
                <c:pt idx="23017" formatCode="General">
                  <c:v>0.47408000000000022</c:v>
                </c:pt>
                <c:pt idx="23018" formatCode="General">
                  <c:v>0.47410000000000002</c:v>
                </c:pt>
                <c:pt idx="23019" formatCode="General">
                  <c:v>0.47412100000000001</c:v>
                </c:pt>
                <c:pt idx="23020" formatCode="General">
                  <c:v>0.47414200000000001</c:v>
                </c:pt>
                <c:pt idx="23021" formatCode="General">
                  <c:v>0.474163</c:v>
                </c:pt>
                <c:pt idx="23022" formatCode="General">
                  <c:v>0.47418300000000002</c:v>
                </c:pt>
                <c:pt idx="23023" formatCode="General">
                  <c:v>0.47420400000000001</c:v>
                </c:pt>
                <c:pt idx="23024" formatCode="General">
                  <c:v>0.4742240000000002</c:v>
                </c:pt>
                <c:pt idx="23025" formatCode="General">
                  <c:v>0.47424500000000003</c:v>
                </c:pt>
                <c:pt idx="23026" formatCode="General">
                  <c:v>0.4742650000000001</c:v>
                </c:pt>
                <c:pt idx="23027" formatCode="General">
                  <c:v>0.47428600000000026</c:v>
                </c:pt>
                <c:pt idx="23028" formatCode="General">
                  <c:v>0.47430700000000026</c:v>
                </c:pt>
                <c:pt idx="23029" formatCode="General">
                  <c:v>0.47432700000000022</c:v>
                </c:pt>
                <c:pt idx="23030" formatCode="General">
                  <c:v>0.47434800000000027</c:v>
                </c:pt>
                <c:pt idx="23031" formatCode="General">
                  <c:v>0.47436800000000023</c:v>
                </c:pt>
                <c:pt idx="23032" formatCode="General">
                  <c:v>0.47438900000000023</c:v>
                </c:pt>
                <c:pt idx="23033" formatCode="General">
                  <c:v>0.47441000000000022</c:v>
                </c:pt>
                <c:pt idx="23034" formatCode="General">
                  <c:v>0.4744310000000001</c:v>
                </c:pt>
                <c:pt idx="23035" formatCode="General">
                  <c:v>0.47445100000000001</c:v>
                </c:pt>
                <c:pt idx="23036" formatCode="General">
                  <c:v>0.47447200000000023</c:v>
                </c:pt>
                <c:pt idx="23037" formatCode="General">
                  <c:v>0.47449200000000002</c:v>
                </c:pt>
                <c:pt idx="23038" formatCode="General">
                  <c:v>0.47451300000000002</c:v>
                </c:pt>
                <c:pt idx="23039" formatCode="General">
                  <c:v>0.47453300000000004</c:v>
                </c:pt>
                <c:pt idx="23040" formatCode="General">
                  <c:v>0.4745540000000002</c:v>
                </c:pt>
                <c:pt idx="23041" formatCode="General">
                  <c:v>0.47457500000000002</c:v>
                </c:pt>
                <c:pt idx="23042" formatCode="General">
                  <c:v>0.4745950000000001</c:v>
                </c:pt>
                <c:pt idx="23043" formatCode="General">
                  <c:v>0.4746160000000002</c:v>
                </c:pt>
                <c:pt idx="23044" formatCode="General">
                  <c:v>0.474636</c:v>
                </c:pt>
                <c:pt idx="23045" formatCode="General">
                  <c:v>0.474657</c:v>
                </c:pt>
                <c:pt idx="23046" formatCode="General">
                  <c:v>0.47467700000000002</c:v>
                </c:pt>
                <c:pt idx="23047" formatCode="General">
                  <c:v>0.47469800000000001</c:v>
                </c:pt>
                <c:pt idx="23048" formatCode="General">
                  <c:v>0.474719</c:v>
                </c:pt>
                <c:pt idx="23049" formatCode="General">
                  <c:v>0.47474</c:v>
                </c:pt>
                <c:pt idx="23050" formatCode="General">
                  <c:v>0.47476000000000002</c:v>
                </c:pt>
                <c:pt idx="23051" formatCode="General">
                  <c:v>0.47478100000000001</c:v>
                </c:pt>
                <c:pt idx="23052" formatCode="General">
                  <c:v>0.47480100000000008</c:v>
                </c:pt>
                <c:pt idx="23053" formatCode="General">
                  <c:v>0.47482200000000035</c:v>
                </c:pt>
                <c:pt idx="23054" formatCode="General">
                  <c:v>0.47484200000000026</c:v>
                </c:pt>
                <c:pt idx="23055" formatCode="General">
                  <c:v>0.47486200000000023</c:v>
                </c:pt>
                <c:pt idx="23056" formatCode="General">
                  <c:v>0.47488300000000022</c:v>
                </c:pt>
                <c:pt idx="23057" formatCode="General">
                  <c:v>0.47490400000000027</c:v>
                </c:pt>
                <c:pt idx="23058" formatCode="General">
                  <c:v>0.47492500000000032</c:v>
                </c:pt>
                <c:pt idx="23059" formatCode="General">
                  <c:v>0.47494500000000001</c:v>
                </c:pt>
                <c:pt idx="23060" formatCode="General">
                  <c:v>0.47496600000000022</c:v>
                </c:pt>
                <c:pt idx="23061" formatCode="General">
                  <c:v>0.47498600000000035</c:v>
                </c:pt>
                <c:pt idx="23062" formatCode="General">
                  <c:v>0.47500700000000001</c:v>
                </c:pt>
                <c:pt idx="23063" formatCode="General">
                  <c:v>0.47502800000000023</c:v>
                </c:pt>
                <c:pt idx="23064" formatCode="General">
                  <c:v>0.475049</c:v>
                </c:pt>
                <c:pt idx="23065" formatCode="General">
                  <c:v>0.47506900000000002</c:v>
                </c:pt>
                <c:pt idx="23066" formatCode="General">
                  <c:v>0.47508900000000026</c:v>
                </c:pt>
                <c:pt idx="23067" formatCode="General">
                  <c:v>0.4751100000000002</c:v>
                </c:pt>
                <c:pt idx="23068" formatCode="General">
                  <c:v>0.47513</c:v>
                </c:pt>
                <c:pt idx="23069" formatCode="General">
                  <c:v>0.4751510000000001</c:v>
                </c:pt>
                <c:pt idx="23070" formatCode="General">
                  <c:v>0.47517100000000001</c:v>
                </c:pt>
                <c:pt idx="23071" formatCode="General">
                  <c:v>0.475192</c:v>
                </c:pt>
                <c:pt idx="23072" formatCode="General">
                  <c:v>0.475213</c:v>
                </c:pt>
                <c:pt idx="23073" formatCode="General">
                  <c:v>0.47523400000000005</c:v>
                </c:pt>
                <c:pt idx="23074" formatCode="General">
                  <c:v>0.47525400000000001</c:v>
                </c:pt>
                <c:pt idx="23075" formatCode="General">
                  <c:v>0.475275</c:v>
                </c:pt>
                <c:pt idx="23076" formatCode="General">
                  <c:v>0.47529500000000002</c:v>
                </c:pt>
                <c:pt idx="23077" formatCode="General">
                  <c:v>0.47531600000000035</c:v>
                </c:pt>
                <c:pt idx="23078" formatCode="General">
                  <c:v>0.4753360000000002</c:v>
                </c:pt>
                <c:pt idx="23079" formatCode="General">
                  <c:v>0.47535800000000022</c:v>
                </c:pt>
                <c:pt idx="23080" formatCode="General">
                  <c:v>0.47537800000000036</c:v>
                </c:pt>
                <c:pt idx="23081" formatCode="General">
                  <c:v>0.47539800000000026</c:v>
                </c:pt>
                <c:pt idx="23082" formatCode="General">
                  <c:v>0.47541900000000026</c:v>
                </c:pt>
                <c:pt idx="23083" formatCode="General">
                  <c:v>0.475439</c:v>
                </c:pt>
                <c:pt idx="23084" formatCode="General">
                  <c:v>0.47546000000000027</c:v>
                </c:pt>
                <c:pt idx="23085" formatCode="General">
                  <c:v>0.47548000000000024</c:v>
                </c:pt>
                <c:pt idx="23086" formatCode="General">
                  <c:v>0.47550100000000001</c:v>
                </c:pt>
                <c:pt idx="23087" formatCode="General">
                  <c:v>0.47552200000000022</c:v>
                </c:pt>
                <c:pt idx="23088" formatCode="General">
                  <c:v>0.4755430000000001</c:v>
                </c:pt>
                <c:pt idx="23089" formatCode="General">
                  <c:v>0.47556300000000001</c:v>
                </c:pt>
                <c:pt idx="23090" formatCode="General">
                  <c:v>0.47558400000000023</c:v>
                </c:pt>
                <c:pt idx="23091" formatCode="General">
                  <c:v>0.47560400000000008</c:v>
                </c:pt>
                <c:pt idx="23092" formatCode="General">
                  <c:v>0.47562500000000002</c:v>
                </c:pt>
                <c:pt idx="23093" formatCode="General">
                  <c:v>0.47564600000000001</c:v>
                </c:pt>
                <c:pt idx="23094" formatCode="General">
                  <c:v>0.4756660000000002</c:v>
                </c:pt>
                <c:pt idx="23095" formatCode="General">
                  <c:v>0.47568700000000008</c:v>
                </c:pt>
                <c:pt idx="23096" formatCode="General">
                  <c:v>0.4757070000000001</c:v>
                </c:pt>
                <c:pt idx="23097" formatCode="General">
                  <c:v>0.47572800000000021</c:v>
                </c:pt>
                <c:pt idx="23098" formatCode="General">
                  <c:v>0.475748</c:v>
                </c:pt>
                <c:pt idx="23099" formatCode="General">
                  <c:v>0.475769</c:v>
                </c:pt>
                <c:pt idx="23100" formatCode="General">
                  <c:v>0.47578900000000002</c:v>
                </c:pt>
                <c:pt idx="23101" formatCode="General">
                  <c:v>0.47581100000000026</c:v>
                </c:pt>
                <c:pt idx="23102" formatCode="General">
                  <c:v>0.475831</c:v>
                </c:pt>
                <c:pt idx="23103" formatCode="General">
                  <c:v>0.47585200000000022</c:v>
                </c:pt>
                <c:pt idx="23104" formatCode="General">
                  <c:v>0.47587200000000035</c:v>
                </c:pt>
                <c:pt idx="23105" formatCode="General">
                  <c:v>0.47589300000000001</c:v>
                </c:pt>
                <c:pt idx="23106" formatCode="General">
                  <c:v>0.47591300000000025</c:v>
                </c:pt>
                <c:pt idx="23107" formatCode="General">
                  <c:v>0.47593300000000011</c:v>
                </c:pt>
                <c:pt idx="23108" formatCode="General">
                  <c:v>0.47595500000000002</c:v>
                </c:pt>
                <c:pt idx="23109" formatCode="General">
                  <c:v>0.47597500000000026</c:v>
                </c:pt>
                <c:pt idx="23110" formatCode="General">
                  <c:v>0.4759960000000002</c:v>
                </c:pt>
                <c:pt idx="23111" formatCode="General">
                  <c:v>0.47601600000000027</c:v>
                </c:pt>
                <c:pt idx="23112" formatCode="General">
                  <c:v>0.4760370000000001</c:v>
                </c:pt>
                <c:pt idx="23113" formatCode="General">
                  <c:v>0.47605700000000001</c:v>
                </c:pt>
                <c:pt idx="23114" formatCode="General">
                  <c:v>0.47607800000000022</c:v>
                </c:pt>
                <c:pt idx="23115" formatCode="General">
                  <c:v>0.47609900000000011</c:v>
                </c:pt>
                <c:pt idx="23116" formatCode="General">
                  <c:v>0.47612000000000027</c:v>
                </c:pt>
                <c:pt idx="23117" formatCode="General">
                  <c:v>0.47614000000000001</c:v>
                </c:pt>
                <c:pt idx="23118" formatCode="General">
                  <c:v>0.476161</c:v>
                </c:pt>
                <c:pt idx="23119" formatCode="General">
                  <c:v>0.47618100000000002</c:v>
                </c:pt>
                <c:pt idx="23120" formatCode="General">
                  <c:v>0.47620200000000001</c:v>
                </c:pt>
                <c:pt idx="23121" formatCode="General">
                  <c:v>0.4762220000000002</c:v>
                </c:pt>
                <c:pt idx="23122" formatCode="General">
                  <c:v>0.476242</c:v>
                </c:pt>
                <c:pt idx="23123" formatCode="General">
                  <c:v>0.4762630000000001</c:v>
                </c:pt>
                <c:pt idx="23124" formatCode="General">
                  <c:v>0.47628400000000026</c:v>
                </c:pt>
                <c:pt idx="23125" formatCode="General">
                  <c:v>0.47630500000000026</c:v>
                </c:pt>
                <c:pt idx="23126" formatCode="General">
                  <c:v>0.47632500000000022</c:v>
                </c:pt>
                <c:pt idx="23127" formatCode="General">
                  <c:v>0.47634600000000027</c:v>
                </c:pt>
                <c:pt idx="23128" formatCode="General">
                  <c:v>0.47636600000000023</c:v>
                </c:pt>
                <c:pt idx="23129" formatCode="General">
                  <c:v>0.47638700000000023</c:v>
                </c:pt>
                <c:pt idx="23130" formatCode="General">
                  <c:v>0.47640700000000002</c:v>
                </c:pt>
                <c:pt idx="23131" formatCode="General">
                  <c:v>0.47642900000000032</c:v>
                </c:pt>
                <c:pt idx="23132" formatCode="General">
                  <c:v>0.47644900000000001</c:v>
                </c:pt>
                <c:pt idx="23133" formatCode="General">
                  <c:v>0.47646900000000025</c:v>
                </c:pt>
                <c:pt idx="23134" formatCode="General">
                  <c:v>0.47649000000000002</c:v>
                </c:pt>
                <c:pt idx="23135" formatCode="General">
                  <c:v>0.47651000000000027</c:v>
                </c:pt>
                <c:pt idx="23136" formatCode="General">
                  <c:v>0.47653100000000004</c:v>
                </c:pt>
                <c:pt idx="23137" formatCode="General">
                  <c:v>0.4765520000000002</c:v>
                </c:pt>
                <c:pt idx="23138" formatCode="General">
                  <c:v>0.47657200000000022</c:v>
                </c:pt>
                <c:pt idx="23139" formatCode="General">
                  <c:v>0.4765930000000001</c:v>
                </c:pt>
                <c:pt idx="23140" formatCode="General">
                  <c:v>0.4766140000000002</c:v>
                </c:pt>
                <c:pt idx="23141" formatCode="General">
                  <c:v>0.476634</c:v>
                </c:pt>
                <c:pt idx="23142" formatCode="General">
                  <c:v>0.476655</c:v>
                </c:pt>
                <c:pt idx="23143" formatCode="General">
                  <c:v>0.47667500000000002</c:v>
                </c:pt>
                <c:pt idx="23144" formatCode="General">
                  <c:v>0.47669600000000001</c:v>
                </c:pt>
                <c:pt idx="23145" formatCode="General">
                  <c:v>0.476717</c:v>
                </c:pt>
                <c:pt idx="23146" formatCode="General">
                  <c:v>0.47673700000000002</c:v>
                </c:pt>
                <c:pt idx="23147" formatCode="General">
                  <c:v>0.47675800000000002</c:v>
                </c:pt>
                <c:pt idx="23148" formatCode="General">
                  <c:v>0.4767780000000002</c:v>
                </c:pt>
                <c:pt idx="23149" formatCode="General">
                  <c:v>0.47679900000000003</c:v>
                </c:pt>
                <c:pt idx="23150" formatCode="General">
                  <c:v>0.47681900000000033</c:v>
                </c:pt>
                <c:pt idx="23151" formatCode="General">
                  <c:v>0.47684000000000026</c:v>
                </c:pt>
                <c:pt idx="23152" formatCode="General">
                  <c:v>0.47686000000000023</c:v>
                </c:pt>
                <c:pt idx="23153" formatCode="General">
                  <c:v>0.47688100000000022</c:v>
                </c:pt>
                <c:pt idx="23154" formatCode="General">
                  <c:v>0.47690200000000027</c:v>
                </c:pt>
                <c:pt idx="23155" formatCode="General">
                  <c:v>0.47692300000000032</c:v>
                </c:pt>
                <c:pt idx="23156" formatCode="General">
                  <c:v>0.47694300000000001</c:v>
                </c:pt>
                <c:pt idx="23157" formatCode="General">
                  <c:v>0.47696400000000022</c:v>
                </c:pt>
                <c:pt idx="23158" formatCode="General">
                  <c:v>0.47698400000000035</c:v>
                </c:pt>
                <c:pt idx="23159" formatCode="General">
                  <c:v>0.47700500000000001</c:v>
                </c:pt>
                <c:pt idx="23160" formatCode="General">
                  <c:v>0.47702600000000023</c:v>
                </c:pt>
                <c:pt idx="23161" formatCode="General">
                  <c:v>0.47704600000000008</c:v>
                </c:pt>
                <c:pt idx="23162" formatCode="General">
                  <c:v>0.47706700000000002</c:v>
                </c:pt>
                <c:pt idx="23163" formatCode="General">
                  <c:v>0.47708700000000026</c:v>
                </c:pt>
                <c:pt idx="23164" formatCode="General">
                  <c:v>0.4771080000000002</c:v>
                </c:pt>
                <c:pt idx="23165" formatCode="General">
                  <c:v>0.47712800000000022</c:v>
                </c:pt>
                <c:pt idx="23166" formatCode="General">
                  <c:v>0.4771490000000001</c:v>
                </c:pt>
                <c:pt idx="23167" formatCode="General">
                  <c:v>0.47716900000000001</c:v>
                </c:pt>
                <c:pt idx="23168" formatCode="General">
                  <c:v>0.47719</c:v>
                </c:pt>
                <c:pt idx="23169" formatCode="General">
                  <c:v>0.477211</c:v>
                </c:pt>
                <c:pt idx="23170" formatCode="General">
                  <c:v>0.47723200000000005</c:v>
                </c:pt>
                <c:pt idx="23171" formatCode="General">
                  <c:v>0.47725200000000001</c:v>
                </c:pt>
                <c:pt idx="23172" formatCode="General">
                  <c:v>0.477273</c:v>
                </c:pt>
                <c:pt idx="23173" formatCode="General">
                  <c:v>0.47729300000000002</c:v>
                </c:pt>
                <c:pt idx="23174" formatCode="General">
                  <c:v>0.47731300000000032</c:v>
                </c:pt>
                <c:pt idx="23175" formatCode="General">
                  <c:v>0.4773340000000002</c:v>
                </c:pt>
                <c:pt idx="23176" formatCode="General">
                  <c:v>0.47735500000000008</c:v>
                </c:pt>
                <c:pt idx="23177" formatCode="General">
                  <c:v>0.47737600000000036</c:v>
                </c:pt>
                <c:pt idx="23178" formatCode="General">
                  <c:v>0.47739600000000026</c:v>
                </c:pt>
                <c:pt idx="23179" formatCode="General">
                  <c:v>0.47741700000000026</c:v>
                </c:pt>
                <c:pt idx="23180" formatCode="General">
                  <c:v>0.477437</c:v>
                </c:pt>
                <c:pt idx="23181" formatCode="General">
                  <c:v>0.47745800000000027</c:v>
                </c:pt>
                <c:pt idx="23182" formatCode="General">
                  <c:v>0.47747900000000032</c:v>
                </c:pt>
                <c:pt idx="23183" formatCode="General">
                  <c:v>0.4775000000000002</c:v>
                </c:pt>
                <c:pt idx="23184" formatCode="General">
                  <c:v>0.47752000000000022</c:v>
                </c:pt>
                <c:pt idx="23185" formatCode="General">
                  <c:v>0.4775410000000001</c:v>
                </c:pt>
                <c:pt idx="23186" formatCode="General">
                  <c:v>0.47756100000000001</c:v>
                </c:pt>
                <c:pt idx="23187" formatCode="General">
                  <c:v>0.47758200000000023</c:v>
                </c:pt>
                <c:pt idx="23188" formatCode="General">
                  <c:v>0.47760200000000008</c:v>
                </c:pt>
                <c:pt idx="23189" formatCode="General">
                  <c:v>0.47762300000000002</c:v>
                </c:pt>
                <c:pt idx="23190" formatCode="General">
                  <c:v>0.47764300000000004</c:v>
                </c:pt>
                <c:pt idx="23191" formatCode="General">
                  <c:v>0.4776640000000002</c:v>
                </c:pt>
                <c:pt idx="23192" formatCode="General">
                  <c:v>0.47768500000000008</c:v>
                </c:pt>
                <c:pt idx="23193" formatCode="General">
                  <c:v>0.4777050000000001</c:v>
                </c:pt>
                <c:pt idx="23194" formatCode="General">
                  <c:v>0.47772600000000021</c:v>
                </c:pt>
                <c:pt idx="23195" formatCode="General">
                  <c:v>0.477746</c:v>
                </c:pt>
                <c:pt idx="23196" formatCode="General">
                  <c:v>0.477767</c:v>
                </c:pt>
                <c:pt idx="23197" formatCode="General">
                  <c:v>0.47778800000000027</c:v>
                </c:pt>
                <c:pt idx="23198" formatCode="General">
                  <c:v>0.47780900000000026</c:v>
                </c:pt>
                <c:pt idx="23199" formatCode="General">
                  <c:v>0.47782900000000023</c:v>
                </c:pt>
                <c:pt idx="23200" formatCode="General">
                  <c:v>0.47784900000000002</c:v>
                </c:pt>
                <c:pt idx="23201" formatCode="General">
                  <c:v>0.47787000000000035</c:v>
                </c:pt>
                <c:pt idx="23202" formatCode="General">
                  <c:v>0.47789000000000026</c:v>
                </c:pt>
                <c:pt idx="23203" formatCode="General">
                  <c:v>0.47791100000000025</c:v>
                </c:pt>
                <c:pt idx="23204" formatCode="General">
                  <c:v>0.47793100000000011</c:v>
                </c:pt>
                <c:pt idx="23205" formatCode="General">
                  <c:v>0.47795200000000027</c:v>
                </c:pt>
                <c:pt idx="23206" formatCode="General">
                  <c:v>0.47797300000000026</c:v>
                </c:pt>
                <c:pt idx="23207" formatCode="General">
                  <c:v>0.4779940000000002</c:v>
                </c:pt>
                <c:pt idx="23208" formatCode="General">
                  <c:v>0.47801400000000027</c:v>
                </c:pt>
                <c:pt idx="23209" formatCode="General">
                  <c:v>0.4780350000000001</c:v>
                </c:pt>
                <c:pt idx="23210" formatCode="General">
                  <c:v>0.47805500000000001</c:v>
                </c:pt>
                <c:pt idx="23211" formatCode="General">
                  <c:v>0.47807600000000022</c:v>
                </c:pt>
                <c:pt idx="23212" formatCode="General">
                  <c:v>0.47809700000000011</c:v>
                </c:pt>
                <c:pt idx="23213" formatCode="General">
                  <c:v>0.47811700000000001</c:v>
                </c:pt>
                <c:pt idx="23214" formatCode="General">
                  <c:v>0.47813800000000001</c:v>
                </c:pt>
                <c:pt idx="23215" formatCode="General">
                  <c:v>0.47815800000000008</c:v>
                </c:pt>
                <c:pt idx="23216" formatCode="General">
                  <c:v>0.47817900000000002</c:v>
                </c:pt>
                <c:pt idx="23217" formatCode="General">
                  <c:v>0.4781990000000001</c:v>
                </c:pt>
                <c:pt idx="23218" formatCode="General">
                  <c:v>0.4782200000000002</c:v>
                </c:pt>
                <c:pt idx="23219" formatCode="General">
                  <c:v>0.47824</c:v>
                </c:pt>
                <c:pt idx="23220" formatCode="General">
                  <c:v>0.4782610000000001</c:v>
                </c:pt>
                <c:pt idx="23221" formatCode="General">
                  <c:v>0.47828200000000021</c:v>
                </c:pt>
                <c:pt idx="23222" formatCode="General">
                  <c:v>0.47830300000000026</c:v>
                </c:pt>
                <c:pt idx="23223" formatCode="General">
                  <c:v>0.47832300000000022</c:v>
                </c:pt>
                <c:pt idx="23224" formatCode="General">
                  <c:v>0.47834400000000027</c:v>
                </c:pt>
                <c:pt idx="23225" formatCode="General">
                  <c:v>0.47836400000000023</c:v>
                </c:pt>
                <c:pt idx="23226" formatCode="General">
                  <c:v>0.47838500000000023</c:v>
                </c:pt>
                <c:pt idx="23227" formatCode="General">
                  <c:v>0.47840600000000022</c:v>
                </c:pt>
                <c:pt idx="23228" formatCode="General">
                  <c:v>0.47842600000000035</c:v>
                </c:pt>
                <c:pt idx="23229" formatCode="General">
                  <c:v>0.47844700000000001</c:v>
                </c:pt>
                <c:pt idx="23230" formatCode="General">
                  <c:v>0.47846700000000025</c:v>
                </c:pt>
                <c:pt idx="23231" formatCode="General">
                  <c:v>0.47848800000000036</c:v>
                </c:pt>
                <c:pt idx="23232" formatCode="General">
                  <c:v>0.47850800000000027</c:v>
                </c:pt>
                <c:pt idx="23233" formatCode="General">
                  <c:v>0.47852900000000026</c:v>
                </c:pt>
                <c:pt idx="23234" formatCode="General">
                  <c:v>0.478549</c:v>
                </c:pt>
                <c:pt idx="23235" formatCode="General">
                  <c:v>0.47857000000000022</c:v>
                </c:pt>
                <c:pt idx="23236" formatCode="General">
                  <c:v>0.4785910000000001</c:v>
                </c:pt>
                <c:pt idx="23237" formatCode="General">
                  <c:v>0.4786120000000002</c:v>
                </c:pt>
                <c:pt idx="23238" formatCode="General">
                  <c:v>0.478632</c:v>
                </c:pt>
                <c:pt idx="23239" formatCode="General">
                  <c:v>0.478653</c:v>
                </c:pt>
                <c:pt idx="23240" formatCode="General">
                  <c:v>0.47867300000000002</c:v>
                </c:pt>
                <c:pt idx="23241" formatCode="General">
                  <c:v>0.47869400000000001</c:v>
                </c:pt>
                <c:pt idx="23242" formatCode="General">
                  <c:v>0.47871400000000008</c:v>
                </c:pt>
                <c:pt idx="23243" formatCode="General">
                  <c:v>0.47873500000000002</c:v>
                </c:pt>
                <c:pt idx="23244" formatCode="General">
                  <c:v>0.47875600000000001</c:v>
                </c:pt>
                <c:pt idx="23245" formatCode="General">
                  <c:v>0.4787760000000002</c:v>
                </c:pt>
                <c:pt idx="23246" formatCode="General">
                  <c:v>0.47879700000000003</c:v>
                </c:pt>
                <c:pt idx="23247" formatCode="General">
                  <c:v>0.47881700000000033</c:v>
                </c:pt>
                <c:pt idx="23248" formatCode="General">
                  <c:v>0.47883800000000026</c:v>
                </c:pt>
                <c:pt idx="23249" formatCode="General">
                  <c:v>0.47885900000000026</c:v>
                </c:pt>
                <c:pt idx="23250" formatCode="General">
                  <c:v>0.47888000000000036</c:v>
                </c:pt>
                <c:pt idx="23251" formatCode="General">
                  <c:v>0.47890000000000027</c:v>
                </c:pt>
                <c:pt idx="23252" formatCode="General">
                  <c:v>0.47892100000000032</c:v>
                </c:pt>
                <c:pt idx="23253" formatCode="General">
                  <c:v>0.47894100000000001</c:v>
                </c:pt>
                <c:pt idx="23254" formatCode="General">
                  <c:v>0.47896200000000022</c:v>
                </c:pt>
                <c:pt idx="23255" formatCode="General">
                  <c:v>0.47898200000000035</c:v>
                </c:pt>
                <c:pt idx="23256" formatCode="General">
                  <c:v>0.47900300000000001</c:v>
                </c:pt>
                <c:pt idx="23257" formatCode="General">
                  <c:v>0.47902300000000025</c:v>
                </c:pt>
                <c:pt idx="23258" formatCode="General">
                  <c:v>0.47904400000000008</c:v>
                </c:pt>
                <c:pt idx="23259" formatCode="General">
                  <c:v>0.47906500000000002</c:v>
                </c:pt>
                <c:pt idx="23260" formatCode="General">
                  <c:v>0.47908500000000026</c:v>
                </c:pt>
                <c:pt idx="23261" formatCode="General">
                  <c:v>0.4791060000000002</c:v>
                </c:pt>
                <c:pt idx="23262" formatCode="General">
                  <c:v>0.47912600000000022</c:v>
                </c:pt>
                <c:pt idx="23263" formatCode="General">
                  <c:v>0.4791470000000001</c:v>
                </c:pt>
                <c:pt idx="23264" formatCode="General">
                  <c:v>0.4791680000000002</c:v>
                </c:pt>
                <c:pt idx="23265" formatCode="General">
                  <c:v>0.47918900000000025</c:v>
                </c:pt>
                <c:pt idx="23266" formatCode="General">
                  <c:v>0.479209</c:v>
                </c:pt>
                <c:pt idx="23267" formatCode="General">
                  <c:v>0.4792300000000001</c:v>
                </c:pt>
                <c:pt idx="23268" formatCode="General">
                  <c:v>0.47925000000000001</c:v>
                </c:pt>
                <c:pt idx="23269" formatCode="General">
                  <c:v>0.47927000000000008</c:v>
                </c:pt>
                <c:pt idx="23270" formatCode="General">
                  <c:v>0.47929100000000002</c:v>
                </c:pt>
                <c:pt idx="23271" formatCode="General">
                  <c:v>0.47931100000000032</c:v>
                </c:pt>
                <c:pt idx="23272" formatCode="General">
                  <c:v>0.4793320000000002</c:v>
                </c:pt>
                <c:pt idx="23273" formatCode="General">
                  <c:v>0.47935300000000008</c:v>
                </c:pt>
                <c:pt idx="23274" formatCode="General">
                  <c:v>0.47937400000000036</c:v>
                </c:pt>
                <c:pt idx="23275" formatCode="General">
                  <c:v>0.47939400000000026</c:v>
                </c:pt>
                <c:pt idx="23276" formatCode="General">
                  <c:v>0.47941500000000026</c:v>
                </c:pt>
                <c:pt idx="23277" formatCode="General">
                  <c:v>0.479435</c:v>
                </c:pt>
                <c:pt idx="23278" formatCode="General">
                  <c:v>0.47945600000000027</c:v>
                </c:pt>
                <c:pt idx="23279" formatCode="General">
                  <c:v>0.47947700000000032</c:v>
                </c:pt>
                <c:pt idx="23280" formatCode="General">
                  <c:v>0.47949700000000001</c:v>
                </c:pt>
                <c:pt idx="23281" formatCode="General">
                  <c:v>0.47951800000000022</c:v>
                </c:pt>
                <c:pt idx="23282" formatCode="General">
                  <c:v>0.47953800000000002</c:v>
                </c:pt>
                <c:pt idx="23283" formatCode="General">
                  <c:v>0.47955900000000001</c:v>
                </c:pt>
                <c:pt idx="23284" formatCode="General">
                  <c:v>0.47957900000000026</c:v>
                </c:pt>
                <c:pt idx="23285" formatCode="General">
                  <c:v>0.47960000000000008</c:v>
                </c:pt>
                <c:pt idx="23286" formatCode="General">
                  <c:v>0.47962000000000027</c:v>
                </c:pt>
                <c:pt idx="23287" formatCode="General">
                  <c:v>0.47964100000000004</c:v>
                </c:pt>
                <c:pt idx="23288" formatCode="General">
                  <c:v>0.4796620000000002</c:v>
                </c:pt>
                <c:pt idx="23289" formatCode="General">
                  <c:v>0.47968300000000008</c:v>
                </c:pt>
                <c:pt idx="23290" formatCode="General">
                  <c:v>0.4797030000000001</c:v>
                </c:pt>
                <c:pt idx="23291" formatCode="General">
                  <c:v>0.47972400000000021</c:v>
                </c:pt>
                <c:pt idx="23292" formatCode="General">
                  <c:v>0.479744</c:v>
                </c:pt>
                <c:pt idx="23293" formatCode="General">
                  <c:v>0.479765</c:v>
                </c:pt>
                <c:pt idx="23294" formatCode="General">
                  <c:v>0.47978600000000027</c:v>
                </c:pt>
                <c:pt idx="23295" formatCode="General">
                  <c:v>0.47980600000000023</c:v>
                </c:pt>
                <c:pt idx="23296" formatCode="General">
                  <c:v>0.47982700000000023</c:v>
                </c:pt>
                <c:pt idx="23297" formatCode="General">
                  <c:v>0.47984700000000002</c:v>
                </c:pt>
                <c:pt idx="23298" formatCode="General">
                  <c:v>0.47986800000000035</c:v>
                </c:pt>
                <c:pt idx="23299" formatCode="General">
                  <c:v>0.47988800000000037</c:v>
                </c:pt>
                <c:pt idx="23300" formatCode="General">
                  <c:v>0.47990900000000025</c:v>
                </c:pt>
                <c:pt idx="23301" formatCode="General">
                  <c:v>0.47992900000000033</c:v>
                </c:pt>
                <c:pt idx="23302" formatCode="General">
                  <c:v>0.47995000000000027</c:v>
                </c:pt>
                <c:pt idx="23303" formatCode="General">
                  <c:v>0.47997100000000026</c:v>
                </c:pt>
                <c:pt idx="23304" formatCode="General">
                  <c:v>0.4799920000000002</c:v>
                </c:pt>
                <c:pt idx="23305" formatCode="General">
                  <c:v>0.48001200000000027</c:v>
                </c:pt>
                <c:pt idx="23306" formatCode="General">
                  <c:v>0.4800330000000001</c:v>
                </c:pt>
                <c:pt idx="23307" formatCode="General">
                  <c:v>0.48005300000000001</c:v>
                </c:pt>
                <c:pt idx="23308" formatCode="General">
                  <c:v>0.48007400000000022</c:v>
                </c:pt>
                <c:pt idx="23309" formatCode="General">
                  <c:v>0.48009400000000002</c:v>
                </c:pt>
                <c:pt idx="23310" formatCode="General">
                  <c:v>0.48011500000000001</c:v>
                </c:pt>
                <c:pt idx="23311" formatCode="General">
                  <c:v>0.48013600000000001</c:v>
                </c:pt>
                <c:pt idx="23312" formatCode="General">
                  <c:v>0.48015600000000008</c:v>
                </c:pt>
                <c:pt idx="23313" formatCode="General">
                  <c:v>0.48017700000000002</c:v>
                </c:pt>
                <c:pt idx="23314" formatCode="General">
                  <c:v>0.48019700000000004</c:v>
                </c:pt>
                <c:pt idx="23315" formatCode="General">
                  <c:v>0.4802180000000002</c:v>
                </c:pt>
                <c:pt idx="23316" formatCode="General">
                  <c:v>0.480238</c:v>
                </c:pt>
                <c:pt idx="23317" formatCode="General">
                  <c:v>0.48026000000000002</c:v>
                </c:pt>
                <c:pt idx="23318" formatCode="General">
                  <c:v>0.48028000000000021</c:v>
                </c:pt>
                <c:pt idx="23319" formatCode="General">
                  <c:v>0.48030100000000026</c:v>
                </c:pt>
                <c:pt idx="23320" formatCode="General">
                  <c:v>0.48032100000000022</c:v>
                </c:pt>
                <c:pt idx="23321" formatCode="General">
                  <c:v>0.48034100000000002</c:v>
                </c:pt>
                <c:pt idx="23322" formatCode="General">
                  <c:v>0.48036200000000023</c:v>
                </c:pt>
                <c:pt idx="23323" formatCode="General">
                  <c:v>0.48038300000000023</c:v>
                </c:pt>
                <c:pt idx="23324" formatCode="General">
                  <c:v>0.48040400000000022</c:v>
                </c:pt>
                <c:pt idx="23325" formatCode="General">
                  <c:v>0.48042400000000035</c:v>
                </c:pt>
                <c:pt idx="23326" formatCode="General">
                  <c:v>0.48044500000000001</c:v>
                </c:pt>
                <c:pt idx="23327" formatCode="General">
                  <c:v>0.48046500000000025</c:v>
                </c:pt>
                <c:pt idx="23328" formatCode="General">
                  <c:v>0.48048600000000036</c:v>
                </c:pt>
                <c:pt idx="23329" formatCode="General">
                  <c:v>0.48050600000000027</c:v>
                </c:pt>
                <c:pt idx="23330" formatCode="General">
                  <c:v>0.48052700000000026</c:v>
                </c:pt>
                <c:pt idx="23331" formatCode="General">
                  <c:v>0.4805480000000002</c:v>
                </c:pt>
                <c:pt idx="23332" formatCode="General">
                  <c:v>0.48056900000000002</c:v>
                </c:pt>
                <c:pt idx="23333" formatCode="General">
                  <c:v>0.48058900000000032</c:v>
                </c:pt>
                <c:pt idx="23334" formatCode="General">
                  <c:v>0.4806100000000002</c:v>
                </c:pt>
                <c:pt idx="23335" formatCode="General">
                  <c:v>0.48063</c:v>
                </c:pt>
                <c:pt idx="23336" formatCode="General">
                  <c:v>0.48065000000000002</c:v>
                </c:pt>
                <c:pt idx="23337" formatCode="General">
                  <c:v>0.48067100000000001</c:v>
                </c:pt>
                <c:pt idx="23338" formatCode="General">
                  <c:v>0.48069100000000003</c:v>
                </c:pt>
                <c:pt idx="23339" formatCode="General">
                  <c:v>0.480713</c:v>
                </c:pt>
                <c:pt idx="23340" formatCode="General">
                  <c:v>0.48073300000000002</c:v>
                </c:pt>
                <c:pt idx="23341" formatCode="General">
                  <c:v>0.48075400000000001</c:v>
                </c:pt>
                <c:pt idx="23342" formatCode="General">
                  <c:v>0.4807740000000002</c:v>
                </c:pt>
                <c:pt idx="23343" formatCode="General">
                  <c:v>0.48079500000000003</c:v>
                </c:pt>
                <c:pt idx="23344" formatCode="General">
                  <c:v>0.48081500000000033</c:v>
                </c:pt>
                <c:pt idx="23345" formatCode="General">
                  <c:v>0.48083600000000026</c:v>
                </c:pt>
                <c:pt idx="23346" formatCode="General">
                  <c:v>0.48085700000000026</c:v>
                </c:pt>
                <c:pt idx="23347" formatCode="General">
                  <c:v>0.48087700000000022</c:v>
                </c:pt>
                <c:pt idx="23348" formatCode="General">
                  <c:v>0.48089800000000027</c:v>
                </c:pt>
                <c:pt idx="23349" formatCode="General">
                  <c:v>0.48091800000000023</c:v>
                </c:pt>
                <c:pt idx="23350" formatCode="General">
                  <c:v>0.48093900000000001</c:v>
                </c:pt>
                <c:pt idx="23351" formatCode="General">
                  <c:v>0.48095900000000008</c:v>
                </c:pt>
                <c:pt idx="23352" formatCode="General">
                  <c:v>0.48098000000000035</c:v>
                </c:pt>
                <c:pt idx="23353" formatCode="General">
                  <c:v>0.48100000000000021</c:v>
                </c:pt>
                <c:pt idx="23354" formatCode="General">
                  <c:v>0.48102100000000025</c:v>
                </c:pt>
                <c:pt idx="23355" formatCode="General">
                  <c:v>0.48104200000000008</c:v>
                </c:pt>
                <c:pt idx="23356" formatCode="General">
                  <c:v>0.48106300000000002</c:v>
                </c:pt>
                <c:pt idx="23357" formatCode="General">
                  <c:v>0.48108300000000026</c:v>
                </c:pt>
                <c:pt idx="23358" formatCode="General">
                  <c:v>0.4811040000000002</c:v>
                </c:pt>
                <c:pt idx="23359" formatCode="General">
                  <c:v>0.48112400000000022</c:v>
                </c:pt>
                <c:pt idx="23360" formatCode="General">
                  <c:v>0.4811450000000001</c:v>
                </c:pt>
                <c:pt idx="23361" formatCode="General">
                  <c:v>0.48116500000000001</c:v>
                </c:pt>
                <c:pt idx="23362" formatCode="General">
                  <c:v>0.48118600000000022</c:v>
                </c:pt>
                <c:pt idx="23363" formatCode="General">
                  <c:v>0.481207</c:v>
                </c:pt>
                <c:pt idx="23364" formatCode="General">
                  <c:v>0.48122700000000002</c:v>
                </c:pt>
                <c:pt idx="23365" formatCode="General">
                  <c:v>0.48124800000000001</c:v>
                </c:pt>
                <c:pt idx="23366" formatCode="General">
                  <c:v>0.48126800000000008</c:v>
                </c:pt>
                <c:pt idx="23367" formatCode="General">
                  <c:v>0.48128900000000002</c:v>
                </c:pt>
                <c:pt idx="23368" formatCode="General">
                  <c:v>0.48130900000000032</c:v>
                </c:pt>
                <c:pt idx="23369" formatCode="General">
                  <c:v>0.48133000000000026</c:v>
                </c:pt>
                <c:pt idx="23370" formatCode="General">
                  <c:v>0.48135100000000008</c:v>
                </c:pt>
                <c:pt idx="23371" formatCode="General">
                  <c:v>0.48137200000000036</c:v>
                </c:pt>
                <c:pt idx="23372" formatCode="General">
                  <c:v>0.48139200000000026</c:v>
                </c:pt>
                <c:pt idx="23373" formatCode="General">
                  <c:v>0.48141300000000026</c:v>
                </c:pt>
                <c:pt idx="23374" formatCode="General">
                  <c:v>0.481433</c:v>
                </c:pt>
                <c:pt idx="23375" formatCode="General">
                  <c:v>0.48145400000000027</c:v>
                </c:pt>
                <c:pt idx="23376" formatCode="General">
                  <c:v>0.48147500000000032</c:v>
                </c:pt>
                <c:pt idx="23377" formatCode="General">
                  <c:v>0.48149500000000001</c:v>
                </c:pt>
                <c:pt idx="23378" formatCode="General">
                  <c:v>0.48151600000000022</c:v>
                </c:pt>
                <c:pt idx="23379" formatCode="General">
                  <c:v>0.48153600000000002</c:v>
                </c:pt>
                <c:pt idx="23380" formatCode="General">
                  <c:v>0.48155700000000001</c:v>
                </c:pt>
                <c:pt idx="23381" formatCode="General">
                  <c:v>0.48157700000000025</c:v>
                </c:pt>
                <c:pt idx="23382" formatCode="General">
                  <c:v>0.48159800000000008</c:v>
                </c:pt>
                <c:pt idx="23383" formatCode="General">
                  <c:v>0.48161800000000027</c:v>
                </c:pt>
                <c:pt idx="23384" formatCode="General">
                  <c:v>0.48163900000000004</c:v>
                </c:pt>
                <c:pt idx="23385" formatCode="General">
                  <c:v>0.4816600000000002</c:v>
                </c:pt>
                <c:pt idx="23386" formatCode="General">
                  <c:v>0.48168100000000008</c:v>
                </c:pt>
                <c:pt idx="23387" formatCode="General">
                  <c:v>0.4817010000000001</c:v>
                </c:pt>
                <c:pt idx="23388" formatCode="General">
                  <c:v>0.48172100000000001</c:v>
                </c:pt>
                <c:pt idx="23389" formatCode="General">
                  <c:v>0.481742</c:v>
                </c:pt>
                <c:pt idx="23390" formatCode="General">
                  <c:v>0.48176200000000002</c:v>
                </c:pt>
                <c:pt idx="23391" formatCode="General">
                  <c:v>0.48178400000000027</c:v>
                </c:pt>
                <c:pt idx="23392" formatCode="General">
                  <c:v>0.48180400000000023</c:v>
                </c:pt>
                <c:pt idx="23393" formatCode="General">
                  <c:v>0.48182500000000023</c:v>
                </c:pt>
                <c:pt idx="23394" formatCode="General">
                  <c:v>0.48184500000000002</c:v>
                </c:pt>
                <c:pt idx="23395" formatCode="General">
                  <c:v>0.48186600000000035</c:v>
                </c:pt>
                <c:pt idx="23396" formatCode="General">
                  <c:v>0.48188600000000037</c:v>
                </c:pt>
                <c:pt idx="23397" formatCode="General">
                  <c:v>0.48190700000000025</c:v>
                </c:pt>
                <c:pt idx="23398" formatCode="General">
                  <c:v>0.48192800000000036</c:v>
                </c:pt>
                <c:pt idx="23399" formatCode="General">
                  <c:v>0.48194900000000002</c:v>
                </c:pt>
                <c:pt idx="23400" formatCode="General">
                  <c:v>0.48196900000000026</c:v>
                </c:pt>
                <c:pt idx="23401" formatCode="General">
                  <c:v>0.48199000000000025</c:v>
                </c:pt>
                <c:pt idx="23402" formatCode="General">
                  <c:v>0.48201000000000027</c:v>
                </c:pt>
                <c:pt idx="23403" formatCode="General">
                  <c:v>0.48203000000000001</c:v>
                </c:pt>
                <c:pt idx="23404" formatCode="General">
                  <c:v>0.48205100000000001</c:v>
                </c:pt>
                <c:pt idx="23405" formatCode="General">
                  <c:v>0.48207100000000008</c:v>
                </c:pt>
                <c:pt idx="23406" formatCode="General">
                  <c:v>0.48209200000000002</c:v>
                </c:pt>
                <c:pt idx="23407" formatCode="General">
                  <c:v>0.48211300000000001</c:v>
                </c:pt>
                <c:pt idx="23408" formatCode="General">
                  <c:v>0.48213400000000001</c:v>
                </c:pt>
                <c:pt idx="23409" formatCode="General">
                  <c:v>0.48215400000000008</c:v>
                </c:pt>
                <c:pt idx="23410" formatCode="General">
                  <c:v>0.48217500000000002</c:v>
                </c:pt>
                <c:pt idx="23411" formatCode="General">
                  <c:v>0.48219500000000004</c:v>
                </c:pt>
                <c:pt idx="23412" formatCode="General">
                  <c:v>0.4822160000000002</c:v>
                </c:pt>
                <c:pt idx="23413" formatCode="General">
                  <c:v>0.48223700000000003</c:v>
                </c:pt>
                <c:pt idx="23414" formatCode="General">
                  <c:v>0.4822570000000001</c:v>
                </c:pt>
                <c:pt idx="23415" formatCode="General">
                  <c:v>0.48227800000000021</c:v>
                </c:pt>
                <c:pt idx="23416" formatCode="General">
                  <c:v>0.482298</c:v>
                </c:pt>
                <c:pt idx="23417" formatCode="General">
                  <c:v>0.48231900000000022</c:v>
                </c:pt>
                <c:pt idx="23418" formatCode="General">
                  <c:v>0.48233900000000002</c:v>
                </c:pt>
                <c:pt idx="23419" formatCode="General">
                  <c:v>0.48236000000000023</c:v>
                </c:pt>
                <c:pt idx="23420" formatCode="General">
                  <c:v>0.48238000000000036</c:v>
                </c:pt>
                <c:pt idx="23421" formatCode="General">
                  <c:v>0.48240100000000002</c:v>
                </c:pt>
                <c:pt idx="23422" formatCode="General">
                  <c:v>0.48242200000000035</c:v>
                </c:pt>
                <c:pt idx="23423" formatCode="General">
                  <c:v>0.48244300000000001</c:v>
                </c:pt>
                <c:pt idx="23424" formatCode="General">
                  <c:v>0.48246300000000025</c:v>
                </c:pt>
                <c:pt idx="23425" formatCode="General">
                  <c:v>0.48248400000000036</c:v>
                </c:pt>
                <c:pt idx="23426" formatCode="General">
                  <c:v>0.48250400000000027</c:v>
                </c:pt>
                <c:pt idx="23427" formatCode="General">
                  <c:v>0.48252500000000026</c:v>
                </c:pt>
                <c:pt idx="23428" formatCode="General">
                  <c:v>0.4825460000000002</c:v>
                </c:pt>
                <c:pt idx="23429" formatCode="General">
                  <c:v>0.48256600000000027</c:v>
                </c:pt>
                <c:pt idx="23430" formatCode="General">
                  <c:v>0.48258700000000032</c:v>
                </c:pt>
                <c:pt idx="23431" formatCode="General">
                  <c:v>0.48260700000000001</c:v>
                </c:pt>
                <c:pt idx="23432" formatCode="General">
                  <c:v>0.48262800000000022</c:v>
                </c:pt>
                <c:pt idx="23433" formatCode="General">
                  <c:v>0.48264800000000002</c:v>
                </c:pt>
                <c:pt idx="23434" formatCode="General">
                  <c:v>0.48266900000000001</c:v>
                </c:pt>
                <c:pt idx="23435" formatCode="General">
                  <c:v>0.48268900000000026</c:v>
                </c:pt>
                <c:pt idx="23436" formatCode="General">
                  <c:v>0.48271000000000008</c:v>
                </c:pt>
                <c:pt idx="23437" formatCode="General">
                  <c:v>0.48273100000000002</c:v>
                </c:pt>
                <c:pt idx="23438" formatCode="General">
                  <c:v>0.48275200000000001</c:v>
                </c:pt>
                <c:pt idx="23439" formatCode="General">
                  <c:v>0.4827720000000002</c:v>
                </c:pt>
                <c:pt idx="23440" formatCode="General">
                  <c:v>0.48279300000000003</c:v>
                </c:pt>
                <c:pt idx="23441" formatCode="General">
                  <c:v>0.48281300000000033</c:v>
                </c:pt>
                <c:pt idx="23442" formatCode="General">
                  <c:v>0.48283400000000026</c:v>
                </c:pt>
                <c:pt idx="23443" formatCode="General">
                  <c:v>0.48285500000000026</c:v>
                </c:pt>
                <c:pt idx="23444" formatCode="General">
                  <c:v>0.48287500000000022</c:v>
                </c:pt>
                <c:pt idx="23445" formatCode="General">
                  <c:v>0.48289600000000027</c:v>
                </c:pt>
                <c:pt idx="23446" formatCode="General">
                  <c:v>0.48291600000000023</c:v>
                </c:pt>
                <c:pt idx="23447" formatCode="General">
                  <c:v>0.48293700000000001</c:v>
                </c:pt>
                <c:pt idx="23448" formatCode="General">
                  <c:v>0.48295700000000008</c:v>
                </c:pt>
                <c:pt idx="23449" formatCode="General">
                  <c:v>0.48297800000000035</c:v>
                </c:pt>
                <c:pt idx="23450" formatCode="General">
                  <c:v>0.4829980000000002</c:v>
                </c:pt>
                <c:pt idx="23451" formatCode="General">
                  <c:v>0.48301900000000025</c:v>
                </c:pt>
                <c:pt idx="23452" formatCode="General">
                  <c:v>0.48304000000000002</c:v>
                </c:pt>
                <c:pt idx="23453" formatCode="General">
                  <c:v>0.48306100000000002</c:v>
                </c:pt>
                <c:pt idx="23454" formatCode="General">
                  <c:v>0.48308100000000026</c:v>
                </c:pt>
                <c:pt idx="23455" formatCode="General">
                  <c:v>0.483101</c:v>
                </c:pt>
                <c:pt idx="23456" formatCode="General">
                  <c:v>0.48312200000000022</c:v>
                </c:pt>
                <c:pt idx="23457" formatCode="General">
                  <c:v>0.48314200000000002</c:v>
                </c:pt>
                <c:pt idx="23458" formatCode="General">
                  <c:v>0.4831640000000002</c:v>
                </c:pt>
                <c:pt idx="23459" formatCode="General">
                  <c:v>0.48318400000000022</c:v>
                </c:pt>
                <c:pt idx="23460" formatCode="General">
                  <c:v>0.483205</c:v>
                </c:pt>
                <c:pt idx="23461" formatCode="General">
                  <c:v>0.48322500000000002</c:v>
                </c:pt>
                <c:pt idx="23462" formatCode="General">
                  <c:v>0.48324600000000001</c:v>
                </c:pt>
                <c:pt idx="23463" formatCode="General">
                  <c:v>0.48326600000000008</c:v>
                </c:pt>
                <c:pt idx="23464" formatCode="General">
                  <c:v>0.48328700000000002</c:v>
                </c:pt>
                <c:pt idx="23465" formatCode="General">
                  <c:v>0.48330800000000035</c:v>
                </c:pt>
                <c:pt idx="23466" formatCode="General">
                  <c:v>0.48332900000000023</c:v>
                </c:pt>
                <c:pt idx="23467" formatCode="General">
                  <c:v>0.48334900000000008</c:v>
                </c:pt>
                <c:pt idx="23468" formatCode="General">
                  <c:v>0.48337000000000035</c:v>
                </c:pt>
                <c:pt idx="23469" formatCode="General">
                  <c:v>0.48339000000000032</c:v>
                </c:pt>
                <c:pt idx="23470" formatCode="General">
                  <c:v>0.48341000000000023</c:v>
                </c:pt>
                <c:pt idx="23471" formatCode="General">
                  <c:v>0.483431</c:v>
                </c:pt>
                <c:pt idx="23472" formatCode="General">
                  <c:v>0.48345100000000002</c:v>
                </c:pt>
                <c:pt idx="23473" formatCode="General">
                  <c:v>0.48347200000000023</c:v>
                </c:pt>
                <c:pt idx="23474" formatCode="General">
                  <c:v>0.48349300000000001</c:v>
                </c:pt>
                <c:pt idx="23475" formatCode="General">
                  <c:v>0.48351400000000022</c:v>
                </c:pt>
                <c:pt idx="23476" formatCode="General">
                  <c:v>0.48353400000000002</c:v>
                </c:pt>
                <c:pt idx="23477" formatCode="General">
                  <c:v>0.48355500000000001</c:v>
                </c:pt>
                <c:pt idx="23478" formatCode="General">
                  <c:v>0.48357500000000025</c:v>
                </c:pt>
                <c:pt idx="23479" formatCode="General">
                  <c:v>0.48359600000000008</c:v>
                </c:pt>
                <c:pt idx="23480" formatCode="General">
                  <c:v>0.48361700000000002</c:v>
                </c:pt>
                <c:pt idx="23481" formatCode="General">
                  <c:v>0.48363700000000004</c:v>
                </c:pt>
                <c:pt idx="23482" formatCode="General">
                  <c:v>0.4836580000000002</c:v>
                </c:pt>
                <c:pt idx="23483" formatCode="General">
                  <c:v>0.48367800000000022</c:v>
                </c:pt>
                <c:pt idx="23484" formatCode="General">
                  <c:v>0.4836990000000001</c:v>
                </c:pt>
                <c:pt idx="23485" formatCode="General">
                  <c:v>0.48371900000000001</c:v>
                </c:pt>
                <c:pt idx="23486" formatCode="General">
                  <c:v>0.48374</c:v>
                </c:pt>
                <c:pt idx="23487" formatCode="General">
                  <c:v>0.483761</c:v>
                </c:pt>
                <c:pt idx="23488" formatCode="General">
                  <c:v>0.48378100000000002</c:v>
                </c:pt>
                <c:pt idx="23489" formatCode="General">
                  <c:v>0.48380200000000023</c:v>
                </c:pt>
                <c:pt idx="23490" formatCode="General">
                  <c:v>0.48382300000000023</c:v>
                </c:pt>
                <c:pt idx="23491" formatCode="General">
                  <c:v>0.48384300000000002</c:v>
                </c:pt>
                <c:pt idx="23492" formatCode="General">
                  <c:v>0.48386400000000035</c:v>
                </c:pt>
                <c:pt idx="23493" formatCode="General">
                  <c:v>0.48388400000000037</c:v>
                </c:pt>
                <c:pt idx="23494" formatCode="General">
                  <c:v>0.48390500000000025</c:v>
                </c:pt>
                <c:pt idx="23495" formatCode="General">
                  <c:v>0.48392600000000036</c:v>
                </c:pt>
                <c:pt idx="23496" formatCode="General">
                  <c:v>0.48394600000000026</c:v>
                </c:pt>
                <c:pt idx="23497" formatCode="General">
                  <c:v>0.48396700000000026</c:v>
                </c:pt>
                <c:pt idx="23498" formatCode="General">
                  <c:v>0.48398700000000022</c:v>
                </c:pt>
                <c:pt idx="23499" formatCode="General">
                  <c:v>0.48400800000000027</c:v>
                </c:pt>
                <c:pt idx="23500" formatCode="General">
                  <c:v>0.48402800000000024</c:v>
                </c:pt>
                <c:pt idx="23501" formatCode="General">
                  <c:v>0.48404900000000001</c:v>
                </c:pt>
                <c:pt idx="23502" formatCode="General">
                  <c:v>0.48406900000000008</c:v>
                </c:pt>
                <c:pt idx="23503" formatCode="General">
                  <c:v>0.48409000000000002</c:v>
                </c:pt>
                <c:pt idx="23504" formatCode="General">
                  <c:v>0.48411100000000001</c:v>
                </c:pt>
                <c:pt idx="23505" formatCode="General">
                  <c:v>0.48413200000000001</c:v>
                </c:pt>
                <c:pt idx="23506" formatCode="General">
                  <c:v>0.48415200000000008</c:v>
                </c:pt>
                <c:pt idx="23507" formatCode="General">
                  <c:v>0.48417300000000002</c:v>
                </c:pt>
                <c:pt idx="23508" formatCode="General">
                  <c:v>0.48419300000000004</c:v>
                </c:pt>
                <c:pt idx="23509" formatCode="General">
                  <c:v>0.4842140000000002</c:v>
                </c:pt>
                <c:pt idx="23510" formatCode="General">
                  <c:v>0.48423500000000003</c:v>
                </c:pt>
                <c:pt idx="23511" formatCode="General">
                  <c:v>0.4842550000000001</c:v>
                </c:pt>
                <c:pt idx="23512" formatCode="General">
                  <c:v>0.48427600000000021</c:v>
                </c:pt>
                <c:pt idx="23513" formatCode="General">
                  <c:v>0.484296</c:v>
                </c:pt>
                <c:pt idx="23514" formatCode="General">
                  <c:v>0.48431700000000022</c:v>
                </c:pt>
                <c:pt idx="23515" formatCode="General">
                  <c:v>0.48433700000000002</c:v>
                </c:pt>
                <c:pt idx="23516" formatCode="General">
                  <c:v>0.48435800000000023</c:v>
                </c:pt>
                <c:pt idx="23517" formatCode="General">
                  <c:v>0.48437800000000036</c:v>
                </c:pt>
                <c:pt idx="23518" formatCode="General">
                  <c:v>0.48439900000000002</c:v>
                </c:pt>
                <c:pt idx="23519" formatCode="General">
                  <c:v>0.48442000000000035</c:v>
                </c:pt>
                <c:pt idx="23520" formatCode="General">
                  <c:v>0.48444100000000001</c:v>
                </c:pt>
                <c:pt idx="23521" formatCode="General">
                  <c:v>0.48446100000000025</c:v>
                </c:pt>
                <c:pt idx="23522" formatCode="General">
                  <c:v>0.48448100000000033</c:v>
                </c:pt>
                <c:pt idx="23523" formatCode="General">
                  <c:v>0.48450200000000027</c:v>
                </c:pt>
                <c:pt idx="23524" formatCode="General">
                  <c:v>0.48452200000000023</c:v>
                </c:pt>
                <c:pt idx="23525" formatCode="General">
                  <c:v>0.4845440000000002</c:v>
                </c:pt>
                <c:pt idx="23526" formatCode="General">
                  <c:v>0.48456400000000027</c:v>
                </c:pt>
                <c:pt idx="23527" formatCode="General">
                  <c:v>0.48458500000000032</c:v>
                </c:pt>
                <c:pt idx="23528" formatCode="General">
                  <c:v>0.48460500000000001</c:v>
                </c:pt>
                <c:pt idx="23529" formatCode="General">
                  <c:v>0.48462600000000022</c:v>
                </c:pt>
                <c:pt idx="23530" formatCode="General">
                  <c:v>0.48464600000000002</c:v>
                </c:pt>
                <c:pt idx="23531" formatCode="General">
                  <c:v>0.48466700000000001</c:v>
                </c:pt>
                <c:pt idx="23532" formatCode="General">
                  <c:v>0.48468700000000026</c:v>
                </c:pt>
                <c:pt idx="23533" formatCode="General">
                  <c:v>0.48470800000000008</c:v>
                </c:pt>
                <c:pt idx="23534" formatCode="General">
                  <c:v>0.48472900000000002</c:v>
                </c:pt>
                <c:pt idx="23535" formatCode="General">
                  <c:v>0.48475000000000001</c:v>
                </c:pt>
                <c:pt idx="23536" formatCode="General">
                  <c:v>0.4847700000000002</c:v>
                </c:pt>
                <c:pt idx="23537" formatCode="General">
                  <c:v>0.48479</c:v>
                </c:pt>
                <c:pt idx="23538" formatCode="General">
                  <c:v>0.48481100000000033</c:v>
                </c:pt>
                <c:pt idx="23539" formatCode="General">
                  <c:v>0.48483200000000026</c:v>
                </c:pt>
                <c:pt idx="23540" formatCode="General">
                  <c:v>0.48485200000000023</c:v>
                </c:pt>
                <c:pt idx="23541" formatCode="General">
                  <c:v>0.48487300000000022</c:v>
                </c:pt>
                <c:pt idx="23542" formatCode="General">
                  <c:v>0.48489400000000027</c:v>
                </c:pt>
                <c:pt idx="23543" formatCode="General">
                  <c:v>0.48491400000000023</c:v>
                </c:pt>
                <c:pt idx="23544" formatCode="General">
                  <c:v>0.484935</c:v>
                </c:pt>
                <c:pt idx="23545" formatCode="General">
                  <c:v>0.48495500000000002</c:v>
                </c:pt>
                <c:pt idx="23546" formatCode="General">
                  <c:v>0.48497600000000035</c:v>
                </c:pt>
                <c:pt idx="23547" formatCode="General">
                  <c:v>0.48499700000000001</c:v>
                </c:pt>
                <c:pt idx="23548" formatCode="General">
                  <c:v>0.48501700000000025</c:v>
                </c:pt>
                <c:pt idx="23549" formatCode="General">
                  <c:v>0.48503800000000002</c:v>
                </c:pt>
                <c:pt idx="23550" formatCode="General">
                  <c:v>0.48505800000000027</c:v>
                </c:pt>
                <c:pt idx="23551" formatCode="General">
                  <c:v>0.48507900000000026</c:v>
                </c:pt>
                <c:pt idx="23552" formatCode="General">
                  <c:v>0.485099</c:v>
                </c:pt>
                <c:pt idx="23553" formatCode="General">
                  <c:v>0.48512000000000022</c:v>
                </c:pt>
                <c:pt idx="23554" formatCode="General">
                  <c:v>0.4851410000000001</c:v>
                </c:pt>
                <c:pt idx="23555" formatCode="General">
                  <c:v>0.48516100000000001</c:v>
                </c:pt>
                <c:pt idx="23556" formatCode="General">
                  <c:v>0.48518200000000022</c:v>
                </c:pt>
                <c:pt idx="23557" formatCode="General">
                  <c:v>0.485203</c:v>
                </c:pt>
                <c:pt idx="23558" formatCode="General">
                  <c:v>0.48522300000000002</c:v>
                </c:pt>
                <c:pt idx="23559" formatCode="General">
                  <c:v>0.48524400000000001</c:v>
                </c:pt>
                <c:pt idx="23560" formatCode="General">
                  <c:v>0.48526400000000008</c:v>
                </c:pt>
                <c:pt idx="23561" formatCode="General">
                  <c:v>0.48528500000000002</c:v>
                </c:pt>
                <c:pt idx="23562" formatCode="General">
                  <c:v>0.48530600000000035</c:v>
                </c:pt>
                <c:pt idx="23563" formatCode="General">
                  <c:v>0.48532600000000037</c:v>
                </c:pt>
                <c:pt idx="23564" formatCode="General">
                  <c:v>0.48534700000000008</c:v>
                </c:pt>
                <c:pt idx="23565" formatCode="General">
                  <c:v>0.48536700000000033</c:v>
                </c:pt>
                <c:pt idx="23566" formatCode="General">
                  <c:v>0.48538800000000043</c:v>
                </c:pt>
                <c:pt idx="23567" formatCode="General">
                  <c:v>0.48540800000000023</c:v>
                </c:pt>
                <c:pt idx="23568" formatCode="General">
                  <c:v>0.48542900000000022</c:v>
                </c:pt>
                <c:pt idx="23569" formatCode="General">
                  <c:v>0.48544900000000002</c:v>
                </c:pt>
                <c:pt idx="23570" formatCode="General">
                  <c:v>0.48547100000000032</c:v>
                </c:pt>
                <c:pt idx="23571" formatCode="General">
                  <c:v>0.48549100000000001</c:v>
                </c:pt>
                <c:pt idx="23572" formatCode="General">
                  <c:v>0.48551200000000022</c:v>
                </c:pt>
                <c:pt idx="23573" formatCode="General">
                  <c:v>0.48553200000000002</c:v>
                </c:pt>
                <c:pt idx="23574" formatCode="General">
                  <c:v>0.48555300000000001</c:v>
                </c:pt>
                <c:pt idx="23575" formatCode="General">
                  <c:v>0.48557300000000025</c:v>
                </c:pt>
                <c:pt idx="23576" formatCode="General">
                  <c:v>0.485593</c:v>
                </c:pt>
                <c:pt idx="23577" formatCode="General">
                  <c:v>0.48561500000000002</c:v>
                </c:pt>
                <c:pt idx="23578" formatCode="General">
                  <c:v>0.48563500000000004</c:v>
                </c:pt>
                <c:pt idx="23579" formatCode="General">
                  <c:v>0.4856560000000002</c:v>
                </c:pt>
                <c:pt idx="23580" formatCode="General">
                  <c:v>0.48567600000000022</c:v>
                </c:pt>
                <c:pt idx="23581" formatCode="General">
                  <c:v>0.4856970000000001</c:v>
                </c:pt>
                <c:pt idx="23582" formatCode="General">
                  <c:v>0.48571700000000001</c:v>
                </c:pt>
                <c:pt idx="23583" formatCode="General">
                  <c:v>0.485738</c:v>
                </c:pt>
                <c:pt idx="23584" formatCode="General">
                  <c:v>0.48575800000000002</c:v>
                </c:pt>
                <c:pt idx="23585" formatCode="General">
                  <c:v>0.48577900000000002</c:v>
                </c:pt>
                <c:pt idx="23586" formatCode="General">
                  <c:v>0.48580000000000023</c:v>
                </c:pt>
                <c:pt idx="23587" formatCode="General">
                  <c:v>0.48582100000000022</c:v>
                </c:pt>
                <c:pt idx="23588" formatCode="General">
                  <c:v>0.48584100000000002</c:v>
                </c:pt>
                <c:pt idx="23589" formatCode="General">
                  <c:v>0.48586100000000032</c:v>
                </c:pt>
                <c:pt idx="23590" formatCode="General">
                  <c:v>0.48588200000000037</c:v>
                </c:pt>
                <c:pt idx="23591" formatCode="General">
                  <c:v>0.48590300000000008</c:v>
                </c:pt>
                <c:pt idx="23592" formatCode="General">
                  <c:v>0.48592300000000033</c:v>
                </c:pt>
                <c:pt idx="23593" formatCode="General">
                  <c:v>0.48594400000000026</c:v>
                </c:pt>
                <c:pt idx="23594" formatCode="General">
                  <c:v>0.48596500000000026</c:v>
                </c:pt>
                <c:pt idx="23595" formatCode="General">
                  <c:v>0.48598500000000022</c:v>
                </c:pt>
                <c:pt idx="23596" formatCode="General">
                  <c:v>0.48600600000000027</c:v>
                </c:pt>
                <c:pt idx="23597" formatCode="General">
                  <c:v>0.48602600000000024</c:v>
                </c:pt>
                <c:pt idx="23598" formatCode="General">
                  <c:v>0.48604700000000001</c:v>
                </c:pt>
                <c:pt idx="23599" formatCode="General">
                  <c:v>0.48606700000000008</c:v>
                </c:pt>
                <c:pt idx="23600" formatCode="General">
                  <c:v>0.48608800000000035</c:v>
                </c:pt>
                <c:pt idx="23601" formatCode="General">
                  <c:v>0.48610900000000001</c:v>
                </c:pt>
                <c:pt idx="23602" formatCode="General">
                  <c:v>0.48612900000000026</c:v>
                </c:pt>
                <c:pt idx="23603" formatCode="General">
                  <c:v>0.48615000000000008</c:v>
                </c:pt>
                <c:pt idx="23604" formatCode="General">
                  <c:v>0.48617000000000027</c:v>
                </c:pt>
                <c:pt idx="23605" formatCode="General">
                  <c:v>0.48619100000000004</c:v>
                </c:pt>
                <c:pt idx="23606" formatCode="General">
                  <c:v>0.4862120000000002</c:v>
                </c:pt>
                <c:pt idx="23607" formatCode="General">
                  <c:v>0.486232</c:v>
                </c:pt>
                <c:pt idx="23608" formatCode="General">
                  <c:v>0.4862530000000001</c:v>
                </c:pt>
                <c:pt idx="23609" formatCode="General">
                  <c:v>0.48627400000000021</c:v>
                </c:pt>
                <c:pt idx="23610" formatCode="General">
                  <c:v>0.486294</c:v>
                </c:pt>
                <c:pt idx="23611" formatCode="General">
                  <c:v>0.48631500000000022</c:v>
                </c:pt>
                <c:pt idx="23612" formatCode="General">
                  <c:v>0.48633500000000002</c:v>
                </c:pt>
                <c:pt idx="23613" formatCode="General">
                  <c:v>0.48635600000000023</c:v>
                </c:pt>
                <c:pt idx="23614" formatCode="General">
                  <c:v>0.48637700000000023</c:v>
                </c:pt>
                <c:pt idx="23615" formatCode="General">
                  <c:v>0.48639800000000022</c:v>
                </c:pt>
                <c:pt idx="23616" formatCode="General">
                  <c:v>0.48641800000000035</c:v>
                </c:pt>
                <c:pt idx="23617" formatCode="General">
                  <c:v>0.4864380000000002</c:v>
                </c:pt>
                <c:pt idx="23618" formatCode="General">
                  <c:v>0.48645900000000025</c:v>
                </c:pt>
                <c:pt idx="23619" formatCode="General">
                  <c:v>0.48647900000000033</c:v>
                </c:pt>
                <c:pt idx="23620" formatCode="General">
                  <c:v>0.48650000000000027</c:v>
                </c:pt>
                <c:pt idx="23621" formatCode="General">
                  <c:v>0.48652000000000023</c:v>
                </c:pt>
                <c:pt idx="23622" formatCode="General">
                  <c:v>0.4865420000000002</c:v>
                </c:pt>
                <c:pt idx="23623" formatCode="General">
                  <c:v>0.48656200000000027</c:v>
                </c:pt>
                <c:pt idx="23624" formatCode="General">
                  <c:v>0.48658300000000032</c:v>
                </c:pt>
                <c:pt idx="23625" formatCode="General">
                  <c:v>0.48660300000000001</c:v>
                </c:pt>
                <c:pt idx="23626" formatCode="General">
                  <c:v>0.48662400000000022</c:v>
                </c:pt>
                <c:pt idx="23627" formatCode="General">
                  <c:v>0.48664400000000002</c:v>
                </c:pt>
                <c:pt idx="23628" formatCode="General">
                  <c:v>0.48666500000000001</c:v>
                </c:pt>
                <c:pt idx="23629" formatCode="General">
                  <c:v>0.48668600000000023</c:v>
                </c:pt>
                <c:pt idx="23630" formatCode="General">
                  <c:v>0.48670600000000008</c:v>
                </c:pt>
                <c:pt idx="23631" formatCode="General">
                  <c:v>0.48672700000000002</c:v>
                </c:pt>
                <c:pt idx="23632" formatCode="General">
                  <c:v>0.4867470000000001</c:v>
                </c:pt>
                <c:pt idx="23633" formatCode="General">
                  <c:v>0.4867680000000002</c:v>
                </c:pt>
                <c:pt idx="23634" formatCode="General">
                  <c:v>0.48678800000000022</c:v>
                </c:pt>
                <c:pt idx="23635" formatCode="General">
                  <c:v>0.48680900000000032</c:v>
                </c:pt>
                <c:pt idx="23636" formatCode="General">
                  <c:v>0.48682900000000023</c:v>
                </c:pt>
                <c:pt idx="23637" formatCode="General">
                  <c:v>0.48685100000000026</c:v>
                </c:pt>
                <c:pt idx="23638" formatCode="General">
                  <c:v>0.48687100000000022</c:v>
                </c:pt>
                <c:pt idx="23639" formatCode="General">
                  <c:v>0.48689200000000027</c:v>
                </c:pt>
                <c:pt idx="23640" formatCode="General">
                  <c:v>0.48691200000000023</c:v>
                </c:pt>
                <c:pt idx="23641" formatCode="General">
                  <c:v>0.486933</c:v>
                </c:pt>
                <c:pt idx="23642" formatCode="General">
                  <c:v>0.48695300000000002</c:v>
                </c:pt>
                <c:pt idx="23643" formatCode="General">
                  <c:v>0.48697400000000035</c:v>
                </c:pt>
                <c:pt idx="23644" formatCode="General">
                  <c:v>0.48699500000000001</c:v>
                </c:pt>
                <c:pt idx="23645" formatCode="General">
                  <c:v>0.48701500000000025</c:v>
                </c:pt>
                <c:pt idx="23646" formatCode="General">
                  <c:v>0.48703600000000002</c:v>
                </c:pt>
                <c:pt idx="23647" formatCode="General">
                  <c:v>0.48705600000000027</c:v>
                </c:pt>
                <c:pt idx="23648" formatCode="General">
                  <c:v>0.48707700000000026</c:v>
                </c:pt>
                <c:pt idx="23649" formatCode="General">
                  <c:v>0.487097</c:v>
                </c:pt>
                <c:pt idx="23650" formatCode="General">
                  <c:v>0.48711800000000022</c:v>
                </c:pt>
                <c:pt idx="23651" formatCode="General">
                  <c:v>0.48713800000000002</c:v>
                </c:pt>
                <c:pt idx="23652" formatCode="General">
                  <c:v>0.48715900000000001</c:v>
                </c:pt>
                <c:pt idx="23653" formatCode="General">
                  <c:v>0.48718000000000022</c:v>
                </c:pt>
                <c:pt idx="23654" formatCode="General">
                  <c:v>0.487201</c:v>
                </c:pt>
                <c:pt idx="23655" formatCode="General">
                  <c:v>0.48722100000000002</c:v>
                </c:pt>
                <c:pt idx="23656" formatCode="General">
                  <c:v>0.48724100000000004</c:v>
                </c:pt>
                <c:pt idx="23657" formatCode="General">
                  <c:v>0.48726200000000008</c:v>
                </c:pt>
                <c:pt idx="23658" formatCode="General">
                  <c:v>0.48728300000000002</c:v>
                </c:pt>
                <c:pt idx="23659" formatCode="General">
                  <c:v>0.48730300000000032</c:v>
                </c:pt>
                <c:pt idx="23660" formatCode="General">
                  <c:v>0.48732400000000037</c:v>
                </c:pt>
                <c:pt idx="23661" formatCode="General">
                  <c:v>0.48734500000000008</c:v>
                </c:pt>
                <c:pt idx="23662" formatCode="General">
                  <c:v>0.48736500000000033</c:v>
                </c:pt>
                <c:pt idx="23663" formatCode="General">
                  <c:v>0.48738600000000043</c:v>
                </c:pt>
                <c:pt idx="23664" formatCode="General">
                  <c:v>0.48740600000000023</c:v>
                </c:pt>
                <c:pt idx="23665" formatCode="General">
                  <c:v>0.48742700000000022</c:v>
                </c:pt>
                <c:pt idx="23666" formatCode="General">
                  <c:v>0.48744700000000002</c:v>
                </c:pt>
                <c:pt idx="23667" formatCode="General">
                  <c:v>0.48746800000000023</c:v>
                </c:pt>
                <c:pt idx="23668" formatCode="General">
                  <c:v>0.48748900000000023</c:v>
                </c:pt>
                <c:pt idx="23669" formatCode="General">
                  <c:v>0.48750900000000008</c:v>
                </c:pt>
                <c:pt idx="23670" formatCode="General">
                  <c:v>0.48753000000000002</c:v>
                </c:pt>
                <c:pt idx="23671" formatCode="General">
                  <c:v>0.48755000000000021</c:v>
                </c:pt>
                <c:pt idx="23672" formatCode="General">
                  <c:v>0.48757100000000025</c:v>
                </c:pt>
                <c:pt idx="23673" formatCode="General">
                  <c:v>0.48759200000000008</c:v>
                </c:pt>
                <c:pt idx="23674" formatCode="General">
                  <c:v>0.48761300000000002</c:v>
                </c:pt>
                <c:pt idx="23675" formatCode="General">
                  <c:v>0.48763300000000004</c:v>
                </c:pt>
                <c:pt idx="23676" formatCode="General">
                  <c:v>0.4876540000000002</c:v>
                </c:pt>
                <c:pt idx="23677" formatCode="General">
                  <c:v>0.48767400000000022</c:v>
                </c:pt>
                <c:pt idx="23678" formatCode="General">
                  <c:v>0.4876950000000001</c:v>
                </c:pt>
                <c:pt idx="23679" formatCode="General">
                  <c:v>0.48771500000000001</c:v>
                </c:pt>
                <c:pt idx="23680" formatCode="General">
                  <c:v>0.487736</c:v>
                </c:pt>
                <c:pt idx="23681" formatCode="General">
                  <c:v>0.48775600000000002</c:v>
                </c:pt>
                <c:pt idx="23682" formatCode="General">
                  <c:v>0.48777800000000027</c:v>
                </c:pt>
                <c:pt idx="23683" formatCode="General">
                  <c:v>0.48779800000000001</c:v>
                </c:pt>
                <c:pt idx="23684" formatCode="General">
                  <c:v>0.48781800000000036</c:v>
                </c:pt>
                <c:pt idx="23685" formatCode="General">
                  <c:v>0.48783900000000002</c:v>
                </c:pt>
                <c:pt idx="23686" formatCode="General">
                  <c:v>0.48785900000000032</c:v>
                </c:pt>
                <c:pt idx="23687" formatCode="General">
                  <c:v>0.48788000000000037</c:v>
                </c:pt>
                <c:pt idx="23688" formatCode="General">
                  <c:v>0.48790000000000022</c:v>
                </c:pt>
                <c:pt idx="23689" formatCode="General">
                  <c:v>0.48792200000000036</c:v>
                </c:pt>
                <c:pt idx="23690" formatCode="General">
                  <c:v>0.48794200000000026</c:v>
                </c:pt>
                <c:pt idx="23691" formatCode="General">
                  <c:v>0.48796300000000026</c:v>
                </c:pt>
                <c:pt idx="23692" formatCode="General">
                  <c:v>0.48798300000000022</c:v>
                </c:pt>
                <c:pt idx="23693" formatCode="General">
                  <c:v>0.48800400000000027</c:v>
                </c:pt>
                <c:pt idx="23694" formatCode="General">
                  <c:v>0.48802400000000024</c:v>
                </c:pt>
                <c:pt idx="23695" formatCode="General">
                  <c:v>0.48804500000000001</c:v>
                </c:pt>
                <c:pt idx="23696" formatCode="General">
                  <c:v>0.48806600000000022</c:v>
                </c:pt>
                <c:pt idx="23697" formatCode="General">
                  <c:v>0.48808600000000035</c:v>
                </c:pt>
                <c:pt idx="23698" formatCode="General">
                  <c:v>0.48810700000000001</c:v>
                </c:pt>
                <c:pt idx="23699" formatCode="General">
                  <c:v>0.48812700000000026</c:v>
                </c:pt>
                <c:pt idx="23700" formatCode="General">
                  <c:v>0.48814800000000008</c:v>
                </c:pt>
                <c:pt idx="23701" formatCode="General">
                  <c:v>0.48816800000000027</c:v>
                </c:pt>
                <c:pt idx="23702" formatCode="General">
                  <c:v>0.48818900000000026</c:v>
                </c:pt>
                <c:pt idx="23703" formatCode="General">
                  <c:v>0.488209</c:v>
                </c:pt>
                <c:pt idx="23704" formatCode="General">
                  <c:v>0.48823</c:v>
                </c:pt>
                <c:pt idx="23705" formatCode="General">
                  <c:v>0.4882510000000001</c:v>
                </c:pt>
                <c:pt idx="23706" formatCode="General">
                  <c:v>0.48827200000000021</c:v>
                </c:pt>
                <c:pt idx="23707" formatCode="General">
                  <c:v>0.488292</c:v>
                </c:pt>
                <c:pt idx="23708" formatCode="General">
                  <c:v>0.48831300000000022</c:v>
                </c:pt>
                <c:pt idx="23709" formatCode="General">
                  <c:v>0.48833300000000002</c:v>
                </c:pt>
                <c:pt idx="23710" formatCode="General">
                  <c:v>0.48835400000000023</c:v>
                </c:pt>
                <c:pt idx="23711" formatCode="General">
                  <c:v>0.48837500000000023</c:v>
                </c:pt>
                <c:pt idx="23712" formatCode="General">
                  <c:v>0.48839500000000002</c:v>
                </c:pt>
                <c:pt idx="23713" formatCode="General">
                  <c:v>0.48841600000000035</c:v>
                </c:pt>
                <c:pt idx="23714" formatCode="General">
                  <c:v>0.4884360000000002</c:v>
                </c:pt>
                <c:pt idx="23715" formatCode="General">
                  <c:v>0.48845700000000025</c:v>
                </c:pt>
                <c:pt idx="23716" formatCode="General">
                  <c:v>0.48847700000000033</c:v>
                </c:pt>
                <c:pt idx="23717" formatCode="General">
                  <c:v>0.48849800000000027</c:v>
                </c:pt>
                <c:pt idx="23718" formatCode="General">
                  <c:v>0.48851800000000023</c:v>
                </c:pt>
                <c:pt idx="23719" formatCode="General">
                  <c:v>0.488539</c:v>
                </c:pt>
                <c:pt idx="23720" formatCode="General">
                  <c:v>0.48856000000000027</c:v>
                </c:pt>
                <c:pt idx="23721" formatCode="General">
                  <c:v>0.48858100000000032</c:v>
                </c:pt>
                <c:pt idx="23722" formatCode="General">
                  <c:v>0.48860100000000001</c:v>
                </c:pt>
                <c:pt idx="23723" formatCode="General">
                  <c:v>0.48862100000000008</c:v>
                </c:pt>
                <c:pt idx="23724" formatCode="General">
                  <c:v>0.48864200000000002</c:v>
                </c:pt>
                <c:pt idx="23725" formatCode="General">
                  <c:v>0.48866300000000001</c:v>
                </c:pt>
                <c:pt idx="23726" formatCode="General">
                  <c:v>0.48868400000000023</c:v>
                </c:pt>
                <c:pt idx="23727" formatCode="General">
                  <c:v>0.48870400000000008</c:v>
                </c:pt>
                <c:pt idx="23728" formatCode="General">
                  <c:v>0.48872500000000002</c:v>
                </c:pt>
                <c:pt idx="23729" formatCode="General">
                  <c:v>0.4887450000000001</c:v>
                </c:pt>
                <c:pt idx="23730" formatCode="General">
                  <c:v>0.4887660000000002</c:v>
                </c:pt>
                <c:pt idx="23731" formatCode="General">
                  <c:v>0.48878600000000022</c:v>
                </c:pt>
                <c:pt idx="23732" formatCode="General">
                  <c:v>0.48880700000000032</c:v>
                </c:pt>
                <c:pt idx="23733" formatCode="General">
                  <c:v>0.48882700000000023</c:v>
                </c:pt>
                <c:pt idx="23734" formatCode="General">
                  <c:v>0.48884800000000023</c:v>
                </c:pt>
                <c:pt idx="23735" formatCode="General">
                  <c:v>0.48886900000000022</c:v>
                </c:pt>
                <c:pt idx="23736" formatCode="General">
                  <c:v>0.48888900000000035</c:v>
                </c:pt>
                <c:pt idx="23737" formatCode="General">
                  <c:v>0.48891000000000023</c:v>
                </c:pt>
                <c:pt idx="23738" formatCode="General">
                  <c:v>0.48893000000000025</c:v>
                </c:pt>
                <c:pt idx="23739" formatCode="General">
                  <c:v>0.48895100000000002</c:v>
                </c:pt>
                <c:pt idx="23740" formatCode="General">
                  <c:v>0.48897200000000035</c:v>
                </c:pt>
                <c:pt idx="23741" formatCode="General">
                  <c:v>0.48899300000000001</c:v>
                </c:pt>
                <c:pt idx="23742" formatCode="General">
                  <c:v>0.48901300000000025</c:v>
                </c:pt>
                <c:pt idx="23743" formatCode="General">
                  <c:v>0.48903400000000002</c:v>
                </c:pt>
                <c:pt idx="23744" formatCode="General">
                  <c:v>0.48905400000000027</c:v>
                </c:pt>
                <c:pt idx="23745" formatCode="General">
                  <c:v>0.48907500000000026</c:v>
                </c:pt>
                <c:pt idx="23746" formatCode="General">
                  <c:v>0.489095</c:v>
                </c:pt>
                <c:pt idx="23747" formatCode="General">
                  <c:v>0.48911600000000022</c:v>
                </c:pt>
                <c:pt idx="23748" formatCode="General">
                  <c:v>0.48913600000000002</c:v>
                </c:pt>
                <c:pt idx="23749" formatCode="General">
                  <c:v>0.48915700000000001</c:v>
                </c:pt>
                <c:pt idx="23750" formatCode="General">
                  <c:v>0.48917800000000022</c:v>
                </c:pt>
                <c:pt idx="23751" formatCode="General">
                  <c:v>0.48919800000000002</c:v>
                </c:pt>
                <c:pt idx="23752" formatCode="General">
                  <c:v>0.48921900000000001</c:v>
                </c:pt>
                <c:pt idx="23753" formatCode="General">
                  <c:v>0.48923900000000003</c:v>
                </c:pt>
                <c:pt idx="23754" formatCode="General">
                  <c:v>0.48926000000000008</c:v>
                </c:pt>
                <c:pt idx="23755" formatCode="General">
                  <c:v>0.48928000000000027</c:v>
                </c:pt>
                <c:pt idx="23756" formatCode="General">
                  <c:v>0.48930200000000035</c:v>
                </c:pt>
                <c:pt idx="23757" formatCode="General">
                  <c:v>0.48932200000000037</c:v>
                </c:pt>
                <c:pt idx="23758" formatCode="General">
                  <c:v>0.48934300000000008</c:v>
                </c:pt>
                <c:pt idx="23759" formatCode="General">
                  <c:v>0.48936300000000033</c:v>
                </c:pt>
                <c:pt idx="23760" formatCode="General">
                  <c:v>0.48938400000000043</c:v>
                </c:pt>
                <c:pt idx="23761" formatCode="General">
                  <c:v>0.48940400000000023</c:v>
                </c:pt>
                <c:pt idx="23762" formatCode="General">
                  <c:v>0.48942500000000022</c:v>
                </c:pt>
                <c:pt idx="23763" formatCode="General">
                  <c:v>0.48944600000000027</c:v>
                </c:pt>
                <c:pt idx="23764" formatCode="General">
                  <c:v>0.48946600000000023</c:v>
                </c:pt>
                <c:pt idx="23765" formatCode="General">
                  <c:v>0.48948700000000023</c:v>
                </c:pt>
                <c:pt idx="23766" formatCode="General">
                  <c:v>0.48950700000000008</c:v>
                </c:pt>
                <c:pt idx="23767" formatCode="General">
                  <c:v>0.48952800000000035</c:v>
                </c:pt>
                <c:pt idx="23768" formatCode="General">
                  <c:v>0.48954800000000021</c:v>
                </c:pt>
                <c:pt idx="23769" formatCode="General">
                  <c:v>0.48956900000000025</c:v>
                </c:pt>
                <c:pt idx="23770" formatCode="General">
                  <c:v>0.48958900000000022</c:v>
                </c:pt>
                <c:pt idx="23771" formatCode="General">
                  <c:v>0.48961000000000027</c:v>
                </c:pt>
                <c:pt idx="23772" formatCode="General">
                  <c:v>0.48963100000000004</c:v>
                </c:pt>
                <c:pt idx="23773" formatCode="General">
                  <c:v>0.4896520000000002</c:v>
                </c:pt>
                <c:pt idx="23774" formatCode="General">
                  <c:v>0.48967200000000022</c:v>
                </c:pt>
                <c:pt idx="23775" formatCode="General">
                  <c:v>0.48969200000000002</c:v>
                </c:pt>
                <c:pt idx="23776" formatCode="General">
                  <c:v>0.48971300000000001</c:v>
                </c:pt>
                <c:pt idx="23777" formatCode="General">
                  <c:v>0.489734</c:v>
                </c:pt>
                <c:pt idx="23778" formatCode="General">
                  <c:v>0.489755</c:v>
                </c:pt>
                <c:pt idx="23779" formatCode="General">
                  <c:v>0.48977500000000002</c:v>
                </c:pt>
                <c:pt idx="23780" formatCode="General">
                  <c:v>0.48979600000000001</c:v>
                </c:pt>
                <c:pt idx="23781" formatCode="General">
                  <c:v>0.48981600000000036</c:v>
                </c:pt>
                <c:pt idx="23782" formatCode="General">
                  <c:v>0.48983700000000002</c:v>
                </c:pt>
                <c:pt idx="23783" formatCode="General">
                  <c:v>0.48985700000000032</c:v>
                </c:pt>
                <c:pt idx="23784" formatCode="General">
                  <c:v>0.48987800000000037</c:v>
                </c:pt>
                <c:pt idx="23785" formatCode="General">
                  <c:v>0.48989900000000008</c:v>
                </c:pt>
                <c:pt idx="23786" formatCode="General">
                  <c:v>0.48991900000000033</c:v>
                </c:pt>
                <c:pt idx="23787" formatCode="General">
                  <c:v>0.48994000000000026</c:v>
                </c:pt>
                <c:pt idx="23788" formatCode="General">
                  <c:v>0.48996100000000026</c:v>
                </c:pt>
                <c:pt idx="23789" formatCode="General">
                  <c:v>0.48998100000000022</c:v>
                </c:pt>
                <c:pt idx="23790" formatCode="General">
                  <c:v>0.49000100000000002</c:v>
                </c:pt>
                <c:pt idx="23791" formatCode="General">
                  <c:v>0.49002200000000024</c:v>
                </c:pt>
                <c:pt idx="23792" formatCode="General">
                  <c:v>0.49004300000000001</c:v>
                </c:pt>
                <c:pt idx="23793" formatCode="General">
                  <c:v>0.49006400000000022</c:v>
                </c:pt>
                <c:pt idx="23794" formatCode="General">
                  <c:v>0.49008400000000035</c:v>
                </c:pt>
                <c:pt idx="23795" formatCode="General">
                  <c:v>0.49010500000000001</c:v>
                </c:pt>
                <c:pt idx="23796" formatCode="General">
                  <c:v>0.49012500000000025</c:v>
                </c:pt>
                <c:pt idx="23797" formatCode="General">
                  <c:v>0.49014600000000008</c:v>
                </c:pt>
                <c:pt idx="23798" formatCode="General">
                  <c:v>0.49016600000000027</c:v>
                </c:pt>
                <c:pt idx="23799" formatCode="General">
                  <c:v>0.49018700000000026</c:v>
                </c:pt>
                <c:pt idx="23800" formatCode="General">
                  <c:v>0.490207</c:v>
                </c:pt>
                <c:pt idx="23801" formatCode="General">
                  <c:v>0.49022800000000022</c:v>
                </c:pt>
                <c:pt idx="23802" formatCode="General">
                  <c:v>0.4902490000000001</c:v>
                </c:pt>
                <c:pt idx="23803" formatCode="General">
                  <c:v>0.49026900000000001</c:v>
                </c:pt>
                <c:pt idx="23804" formatCode="General">
                  <c:v>0.49029</c:v>
                </c:pt>
                <c:pt idx="23805" formatCode="General">
                  <c:v>0.49031000000000036</c:v>
                </c:pt>
                <c:pt idx="23806" formatCode="General">
                  <c:v>0.49033100000000002</c:v>
                </c:pt>
                <c:pt idx="23807" formatCode="General">
                  <c:v>0.49035100000000026</c:v>
                </c:pt>
                <c:pt idx="23808" formatCode="General">
                  <c:v>0.49037300000000023</c:v>
                </c:pt>
                <c:pt idx="23809" formatCode="General">
                  <c:v>0.49039300000000002</c:v>
                </c:pt>
                <c:pt idx="23810" formatCode="General">
                  <c:v>0.49041400000000035</c:v>
                </c:pt>
                <c:pt idx="23811" formatCode="General">
                  <c:v>0.4904340000000002</c:v>
                </c:pt>
                <c:pt idx="23812" formatCode="General">
                  <c:v>0.49045500000000025</c:v>
                </c:pt>
                <c:pt idx="23813" formatCode="General">
                  <c:v>0.49047500000000033</c:v>
                </c:pt>
                <c:pt idx="23814" formatCode="General">
                  <c:v>0.49049600000000027</c:v>
                </c:pt>
                <c:pt idx="23815" formatCode="General">
                  <c:v>0.49051600000000023</c:v>
                </c:pt>
                <c:pt idx="23816" formatCode="General">
                  <c:v>0.490537</c:v>
                </c:pt>
                <c:pt idx="23817" formatCode="General">
                  <c:v>0.49055800000000027</c:v>
                </c:pt>
                <c:pt idx="23818" formatCode="General">
                  <c:v>0.49057800000000035</c:v>
                </c:pt>
                <c:pt idx="23819" formatCode="General">
                  <c:v>0.49059900000000001</c:v>
                </c:pt>
                <c:pt idx="23820" formatCode="General">
                  <c:v>0.49061900000000008</c:v>
                </c:pt>
                <c:pt idx="23821" formatCode="General">
                  <c:v>0.49064000000000002</c:v>
                </c:pt>
                <c:pt idx="23822" formatCode="General">
                  <c:v>0.49066000000000026</c:v>
                </c:pt>
                <c:pt idx="23823" formatCode="General">
                  <c:v>0.49068100000000026</c:v>
                </c:pt>
                <c:pt idx="23824" formatCode="General">
                  <c:v>0.49070200000000008</c:v>
                </c:pt>
                <c:pt idx="23825" formatCode="General">
                  <c:v>0.49072300000000002</c:v>
                </c:pt>
                <c:pt idx="23826" formatCode="General">
                  <c:v>0.49074300000000004</c:v>
                </c:pt>
                <c:pt idx="23827" formatCode="General">
                  <c:v>0.4907640000000002</c:v>
                </c:pt>
                <c:pt idx="23828" formatCode="General">
                  <c:v>0.49078400000000022</c:v>
                </c:pt>
                <c:pt idx="23829" formatCode="General">
                  <c:v>0.49080400000000035</c:v>
                </c:pt>
                <c:pt idx="23830" formatCode="General">
                  <c:v>0.49082600000000037</c:v>
                </c:pt>
                <c:pt idx="23831" formatCode="General">
                  <c:v>0.49084600000000023</c:v>
                </c:pt>
                <c:pt idx="23832" formatCode="General">
                  <c:v>0.49086700000000022</c:v>
                </c:pt>
                <c:pt idx="23833" formatCode="General">
                  <c:v>0.49088700000000035</c:v>
                </c:pt>
                <c:pt idx="23834" formatCode="General">
                  <c:v>0.49090800000000023</c:v>
                </c:pt>
                <c:pt idx="23835" formatCode="General">
                  <c:v>0.49092800000000036</c:v>
                </c:pt>
                <c:pt idx="23836" formatCode="General">
                  <c:v>0.49094900000000002</c:v>
                </c:pt>
                <c:pt idx="23837" formatCode="General">
                  <c:v>0.49097000000000035</c:v>
                </c:pt>
                <c:pt idx="23838" formatCode="General">
                  <c:v>0.49099000000000026</c:v>
                </c:pt>
                <c:pt idx="23839" formatCode="General">
                  <c:v>0.49101100000000025</c:v>
                </c:pt>
                <c:pt idx="23840" formatCode="General">
                  <c:v>0.49103200000000002</c:v>
                </c:pt>
                <c:pt idx="23841" formatCode="General">
                  <c:v>0.49105200000000027</c:v>
                </c:pt>
                <c:pt idx="23842" formatCode="General">
                  <c:v>0.49107200000000023</c:v>
                </c:pt>
                <c:pt idx="23843" formatCode="General">
                  <c:v>0.491093</c:v>
                </c:pt>
                <c:pt idx="23844" formatCode="General">
                  <c:v>0.49111400000000027</c:v>
                </c:pt>
                <c:pt idx="23845" formatCode="General">
                  <c:v>0.4911350000000001</c:v>
                </c:pt>
                <c:pt idx="23846" formatCode="General">
                  <c:v>0.49115500000000001</c:v>
                </c:pt>
                <c:pt idx="23847" formatCode="General">
                  <c:v>0.49117600000000022</c:v>
                </c:pt>
                <c:pt idx="23848" formatCode="General">
                  <c:v>0.49119600000000002</c:v>
                </c:pt>
                <c:pt idx="23849" formatCode="General">
                  <c:v>0.49121700000000001</c:v>
                </c:pt>
                <c:pt idx="23850" formatCode="General">
                  <c:v>0.49123700000000003</c:v>
                </c:pt>
                <c:pt idx="23851" formatCode="General">
                  <c:v>0.49125800000000008</c:v>
                </c:pt>
                <c:pt idx="23852" formatCode="General">
                  <c:v>0.49127800000000027</c:v>
                </c:pt>
                <c:pt idx="23853" formatCode="General">
                  <c:v>0.4912990000000001</c:v>
                </c:pt>
                <c:pt idx="23854" formatCode="General">
                  <c:v>0.49132000000000037</c:v>
                </c:pt>
                <c:pt idx="23855" formatCode="General">
                  <c:v>0.49134100000000008</c:v>
                </c:pt>
                <c:pt idx="23856" formatCode="General">
                  <c:v>0.49136100000000033</c:v>
                </c:pt>
                <c:pt idx="23857" formatCode="General">
                  <c:v>0.49138100000000023</c:v>
                </c:pt>
                <c:pt idx="23858" formatCode="General">
                  <c:v>0.49140200000000023</c:v>
                </c:pt>
                <c:pt idx="23859" formatCode="General">
                  <c:v>0.49142300000000022</c:v>
                </c:pt>
                <c:pt idx="23860" formatCode="General">
                  <c:v>0.49144400000000027</c:v>
                </c:pt>
                <c:pt idx="23861" formatCode="General">
                  <c:v>0.49146400000000023</c:v>
                </c:pt>
                <c:pt idx="23862" formatCode="General">
                  <c:v>0.49148500000000023</c:v>
                </c:pt>
                <c:pt idx="23863" formatCode="General">
                  <c:v>0.49150500000000008</c:v>
                </c:pt>
                <c:pt idx="23864" formatCode="General">
                  <c:v>0.49152600000000035</c:v>
                </c:pt>
                <c:pt idx="23865" formatCode="General">
                  <c:v>0.4915460000000002</c:v>
                </c:pt>
                <c:pt idx="23866" formatCode="General">
                  <c:v>0.49156700000000025</c:v>
                </c:pt>
                <c:pt idx="23867" formatCode="General">
                  <c:v>0.49158700000000022</c:v>
                </c:pt>
                <c:pt idx="23868" formatCode="General">
                  <c:v>0.49160900000000002</c:v>
                </c:pt>
                <c:pt idx="23869" formatCode="General">
                  <c:v>0.49162900000000026</c:v>
                </c:pt>
                <c:pt idx="23870" formatCode="General">
                  <c:v>0.491649</c:v>
                </c:pt>
                <c:pt idx="23871" formatCode="General">
                  <c:v>0.49167000000000022</c:v>
                </c:pt>
                <c:pt idx="23872" formatCode="General">
                  <c:v>0.49169000000000002</c:v>
                </c:pt>
                <c:pt idx="23873" formatCode="General">
                  <c:v>0.49171100000000001</c:v>
                </c:pt>
                <c:pt idx="23874" formatCode="General">
                  <c:v>0.49173100000000003</c:v>
                </c:pt>
                <c:pt idx="23875" formatCode="General">
                  <c:v>0.491753</c:v>
                </c:pt>
                <c:pt idx="23876" formatCode="General">
                  <c:v>0.49177300000000002</c:v>
                </c:pt>
                <c:pt idx="23877" formatCode="General">
                  <c:v>0.49179400000000001</c:v>
                </c:pt>
                <c:pt idx="23878" formatCode="General">
                  <c:v>0.49181400000000036</c:v>
                </c:pt>
                <c:pt idx="23879" formatCode="General">
                  <c:v>0.49183500000000002</c:v>
                </c:pt>
                <c:pt idx="23880" formatCode="General">
                  <c:v>0.49185500000000032</c:v>
                </c:pt>
                <c:pt idx="23881" formatCode="General">
                  <c:v>0.49187600000000037</c:v>
                </c:pt>
                <c:pt idx="23882" formatCode="General">
                  <c:v>0.49189600000000022</c:v>
                </c:pt>
                <c:pt idx="23883" formatCode="General">
                  <c:v>0.49191700000000033</c:v>
                </c:pt>
                <c:pt idx="23884" formatCode="General">
                  <c:v>0.49193800000000026</c:v>
                </c:pt>
                <c:pt idx="23885" formatCode="General">
                  <c:v>0.49195800000000023</c:v>
                </c:pt>
                <c:pt idx="23886" formatCode="General">
                  <c:v>0.49197900000000022</c:v>
                </c:pt>
                <c:pt idx="23887" formatCode="General">
                  <c:v>0.49199900000000002</c:v>
                </c:pt>
                <c:pt idx="23888" formatCode="General">
                  <c:v>0.49202000000000023</c:v>
                </c:pt>
                <c:pt idx="23889" formatCode="General">
                  <c:v>0.49204100000000001</c:v>
                </c:pt>
                <c:pt idx="23890" formatCode="General">
                  <c:v>0.49206100000000008</c:v>
                </c:pt>
                <c:pt idx="23891" formatCode="General">
                  <c:v>0.49208200000000035</c:v>
                </c:pt>
                <c:pt idx="23892" formatCode="General">
                  <c:v>0.49210300000000001</c:v>
                </c:pt>
                <c:pt idx="23893" formatCode="General">
                  <c:v>0.49212300000000025</c:v>
                </c:pt>
                <c:pt idx="23894" formatCode="General">
                  <c:v>0.49214400000000008</c:v>
                </c:pt>
                <c:pt idx="23895" formatCode="General">
                  <c:v>0.49216400000000027</c:v>
                </c:pt>
                <c:pt idx="23896" formatCode="General">
                  <c:v>0.49218400000000023</c:v>
                </c:pt>
                <c:pt idx="23897" formatCode="General">
                  <c:v>0.492205</c:v>
                </c:pt>
                <c:pt idx="23898" formatCode="General">
                  <c:v>0.49222600000000022</c:v>
                </c:pt>
                <c:pt idx="23899" formatCode="General">
                  <c:v>0.4922470000000001</c:v>
                </c:pt>
                <c:pt idx="23900" formatCode="General">
                  <c:v>0.49226700000000001</c:v>
                </c:pt>
                <c:pt idx="23901" formatCode="General">
                  <c:v>0.49228800000000023</c:v>
                </c:pt>
                <c:pt idx="23902" formatCode="General">
                  <c:v>0.49230800000000036</c:v>
                </c:pt>
                <c:pt idx="23903" formatCode="General">
                  <c:v>0.49232900000000035</c:v>
                </c:pt>
                <c:pt idx="23904" formatCode="General">
                  <c:v>0.49235000000000023</c:v>
                </c:pt>
                <c:pt idx="23905" formatCode="General">
                  <c:v>0.49237000000000036</c:v>
                </c:pt>
                <c:pt idx="23906" formatCode="General">
                  <c:v>0.49239100000000002</c:v>
                </c:pt>
                <c:pt idx="23907" formatCode="General">
                  <c:v>0.49241200000000035</c:v>
                </c:pt>
                <c:pt idx="23908" formatCode="General">
                  <c:v>0.4924320000000002</c:v>
                </c:pt>
                <c:pt idx="23909" formatCode="General">
                  <c:v>0.49245200000000022</c:v>
                </c:pt>
                <c:pt idx="23910" formatCode="General">
                  <c:v>0.49247300000000033</c:v>
                </c:pt>
                <c:pt idx="23911" formatCode="General">
                  <c:v>0.49249400000000026</c:v>
                </c:pt>
                <c:pt idx="23912" formatCode="General">
                  <c:v>0.49251500000000026</c:v>
                </c:pt>
                <c:pt idx="23913" formatCode="General">
                  <c:v>0.492535</c:v>
                </c:pt>
                <c:pt idx="23914" formatCode="General">
                  <c:v>0.49255600000000027</c:v>
                </c:pt>
                <c:pt idx="23915" formatCode="General">
                  <c:v>0.49257600000000024</c:v>
                </c:pt>
                <c:pt idx="23916" formatCode="General">
                  <c:v>0.49259700000000001</c:v>
                </c:pt>
                <c:pt idx="23917" formatCode="General">
                  <c:v>0.49261700000000008</c:v>
                </c:pt>
                <c:pt idx="23918" formatCode="General">
                  <c:v>0.49263800000000002</c:v>
                </c:pt>
                <c:pt idx="23919" formatCode="General">
                  <c:v>0.49265800000000021</c:v>
                </c:pt>
                <c:pt idx="23920" formatCode="General">
                  <c:v>0.49268000000000023</c:v>
                </c:pt>
                <c:pt idx="23921" formatCode="General">
                  <c:v>0.49270000000000008</c:v>
                </c:pt>
                <c:pt idx="23922" formatCode="General">
                  <c:v>0.49272100000000002</c:v>
                </c:pt>
                <c:pt idx="23923" formatCode="General">
                  <c:v>0.49274100000000004</c:v>
                </c:pt>
                <c:pt idx="23924" formatCode="General">
                  <c:v>0.492761</c:v>
                </c:pt>
                <c:pt idx="23925" formatCode="General">
                  <c:v>0.49278200000000022</c:v>
                </c:pt>
                <c:pt idx="23926" formatCode="General">
                  <c:v>0.49280300000000032</c:v>
                </c:pt>
                <c:pt idx="23927" formatCode="General">
                  <c:v>0.49282400000000037</c:v>
                </c:pt>
                <c:pt idx="23928" formatCode="General">
                  <c:v>0.49284400000000023</c:v>
                </c:pt>
                <c:pt idx="23929" formatCode="General">
                  <c:v>0.49286500000000022</c:v>
                </c:pt>
                <c:pt idx="23930" formatCode="General">
                  <c:v>0.49288500000000035</c:v>
                </c:pt>
                <c:pt idx="23931" formatCode="General">
                  <c:v>0.49290600000000023</c:v>
                </c:pt>
                <c:pt idx="23932" formatCode="General">
                  <c:v>0.49292600000000036</c:v>
                </c:pt>
                <c:pt idx="23933" formatCode="General">
                  <c:v>0.49294700000000002</c:v>
                </c:pt>
                <c:pt idx="23934" formatCode="General">
                  <c:v>0.49296700000000032</c:v>
                </c:pt>
                <c:pt idx="23935" formatCode="General">
                  <c:v>0.49298800000000037</c:v>
                </c:pt>
                <c:pt idx="23936" formatCode="General">
                  <c:v>0.49300900000000025</c:v>
                </c:pt>
                <c:pt idx="23937" formatCode="General">
                  <c:v>0.49302900000000022</c:v>
                </c:pt>
                <c:pt idx="23938" formatCode="General">
                  <c:v>0.49305000000000027</c:v>
                </c:pt>
                <c:pt idx="23939" formatCode="General">
                  <c:v>0.49307000000000023</c:v>
                </c:pt>
                <c:pt idx="23940" formatCode="General">
                  <c:v>0.493091</c:v>
                </c:pt>
                <c:pt idx="23941" formatCode="General">
                  <c:v>0.49311200000000027</c:v>
                </c:pt>
                <c:pt idx="23942" formatCode="General">
                  <c:v>0.4931330000000001</c:v>
                </c:pt>
                <c:pt idx="23943" formatCode="General">
                  <c:v>0.49315300000000001</c:v>
                </c:pt>
                <c:pt idx="23944" formatCode="General">
                  <c:v>0.49317400000000022</c:v>
                </c:pt>
                <c:pt idx="23945" formatCode="General">
                  <c:v>0.49319400000000002</c:v>
                </c:pt>
                <c:pt idx="23946" formatCode="General">
                  <c:v>0.49321500000000001</c:v>
                </c:pt>
                <c:pt idx="23947" formatCode="General">
                  <c:v>0.49323500000000003</c:v>
                </c:pt>
                <c:pt idx="23948" formatCode="General">
                  <c:v>0.49325600000000008</c:v>
                </c:pt>
                <c:pt idx="23949" formatCode="General">
                  <c:v>0.49327600000000027</c:v>
                </c:pt>
                <c:pt idx="23950" formatCode="General">
                  <c:v>0.4932970000000001</c:v>
                </c:pt>
                <c:pt idx="23951" formatCode="General">
                  <c:v>0.49331800000000037</c:v>
                </c:pt>
                <c:pt idx="23952" formatCode="General">
                  <c:v>0.49333800000000022</c:v>
                </c:pt>
                <c:pt idx="23953" formatCode="General">
                  <c:v>0.49335900000000033</c:v>
                </c:pt>
                <c:pt idx="23954" formatCode="General">
                  <c:v>0.49337900000000023</c:v>
                </c:pt>
                <c:pt idx="23955" formatCode="General">
                  <c:v>0.49340000000000023</c:v>
                </c:pt>
                <c:pt idx="23956" formatCode="General">
                  <c:v>0.49342100000000022</c:v>
                </c:pt>
                <c:pt idx="23957" formatCode="General">
                  <c:v>0.49344100000000002</c:v>
                </c:pt>
                <c:pt idx="23958" formatCode="General">
                  <c:v>0.49346200000000023</c:v>
                </c:pt>
                <c:pt idx="23959" formatCode="General">
                  <c:v>0.49348300000000023</c:v>
                </c:pt>
                <c:pt idx="23960" formatCode="General">
                  <c:v>0.49350300000000002</c:v>
                </c:pt>
                <c:pt idx="23961" formatCode="General">
                  <c:v>0.49352400000000035</c:v>
                </c:pt>
                <c:pt idx="23962" formatCode="General">
                  <c:v>0.4935440000000002</c:v>
                </c:pt>
                <c:pt idx="23963" formatCode="General">
                  <c:v>0.49356500000000025</c:v>
                </c:pt>
                <c:pt idx="23964" formatCode="General">
                  <c:v>0.49358500000000022</c:v>
                </c:pt>
                <c:pt idx="23965" formatCode="General">
                  <c:v>0.49360600000000027</c:v>
                </c:pt>
                <c:pt idx="23966" formatCode="General">
                  <c:v>0.49362700000000026</c:v>
                </c:pt>
                <c:pt idx="23967" formatCode="General">
                  <c:v>0.493647</c:v>
                </c:pt>
                <c:pt idx="23968" formatCode="General">
                  <c:v>0.49366800000000022</c:v>
                </c:pt>
                <c:pt idx="23969" formatCode="General">
                  <c:v>0.49368800000000035</c:v>
                </c:pt>
                <c:pt idx="23970" formatCode="General">
                  <c:v>0.49370900000000001</c:v>
                </c:pt>
                <c:pt idx="23971" formatCode="General">
                  <c:v>0.49373</c:v>
                </c:pt>
                <c:pt idx="23972" formatCode="General">
                  <c:v>0.493751</c:v>
                </c:pt>
                <c:pt idx="23973" formatCode="General">
                  <c:v>0.49377100000000002</c:v>
                </c:pt>
                <c:pt idx="23974" formatCode="General">
                  <c:v>0.49379200000000001</c:v>
                </c:pt>
                <c:pt idx="23975" formatCode="General">
                  <c:v>0.49381200000000036</c:v>
                </c:pt>
                <c:pt idx="23976" formatCode="General">
                  <c:v>0.49383200000000027</c:v>
                </c:pt>
                <c:pt idx="23977" formatCode="General">
                  <c:v>0.49385300000000032</c:v>
                </c:pt>
                <c:pt idx="23978" formatCode="General">
                  <c:v>0.49387300000000023</c:v>
                </c:pt>
                <c:pt idx="23979" formatCode="General">
                  <c:v>0.49389500000000008</c:v>
                </c:pt>
                <c:pt idx="23980" formatCode="General">
                  <c:v>0.49391500000000033</c:v>
                </c:pt>
                <c:pt idx="23981" formatCode="General">
                  <c:v>0.49393600000000026</c:v>
                </c:pt>
                <c:pt idx="23982" formatCode="General">
                  <c:v>0.49395600000000023</c:v>
                </c:pt>
                <c:pt idx="23983" formatCode="General">
                  <c:v>0.49397700000000022</c:v>
                </c:pt>
                <c:pt idx="23984" formatCode="General">
                  <c:v>0.49399700000000002</c:v>
                </c:pt>
                <c:pt idx="23985" formatCode="General">
                  <c:v>0.49401800000000023</c:v>
                </c:pt>
                <c:pt idx="23986" formatCode="General">
                  <c:v>0.4940380000000002</c:v>
                </c:pt>
                <c:pt idx="23987" formatCode="General">
                  <c:v>0.49406000000000022</c:v>
                </c:pt>
                <c:pt idx="23988" formatCode="General">
                  <c:v>0.49408000000000035</c:v>
                </c:pt>
                <c:pt idx="23989" formatCode="General">
                  <c:v>0.49410100000000001</c:v>
                </c:pt>
                <c:pt idx="23990" formatCode="General">
                  <c:v>0.49412100000000025</c:v>
                </c:pt>
                <c:pt idx="23991" formatCode="General">
                  <c:v>0.494141</c:v>
                </c:pt>
                <c:pt idx="23992" formatCode="General">
                  <c:v>0.49416200000000027</c:v>
                </c:pt>
                <c:pt idx="23993" formatCode="General">
                  <c:v>0.49418300000000026</c:v>
                </c:pt>
                <c:pt idx="23994" formatCode="General">
                  <c:v>0.4942040000000002</c:v>
                </c:pt>
                <c:pt idx="23995" formatCode="General">
                  <c:v>0.49422400000000022</c:v>
                </c:pt>
                <c:pt idx="23996" formatCode="General">
                  <c:v>0.4942450000000001</c:v>
                </c:pt>
                <c:pt idx="23997" formatCode="General">
                  <c:v>0.49426500000000001</c:v>
                </c:pt>
                <c:pt idx="23998" formatCode="General">
                  <c:v>0.49428600000000023</c:v>
                </c:pt>
                <c:pt idx="23999" formatCode="General">
                  <c:v>0.49430600000000036</c:v>
                </c:pt>
                <c:pt idx="24000" formatCode="General">
                  <c:v>0.49432700000000035</c:v>
                </c:pt>
                <c:pt idx="24001" formatCode="General">
                  <c:v>0.49434700000000026</c:v>
                </c:pt>
                <c:pt idx="24002" formatCode="General">
                  <c:v>0.49436800000000036</c:v>
                </c:pt>
                <c:pt idx="24003" formatCode="General">
                  <c:v>0.49438900000000036</c:v>
                </c:pt>
                <c:pt idx="24004" formatCode="General">
                  <c:v>0.49440900000000032</c:v>
                </c:pt>
                <c:pt idx="24005" formatCode="General">
                  <c:v>0.49443000000000026</c:v>
                </c:pt>
                <c:pt idx="24006" formatCode="General">
                  <c:v>0.49445000000000022</c:v>
                </c:pt>
                <c:pt idx="24007" formatCode="General">
                  <c:v>0.49447100000000033</c:v>
                </c:pt>
                <c:pt idx="24008" formatCode="General">
                  <c:v>0.49449200000000026</c:v>
                </c:pt>
                <c:pt idx="24009" formatCode="General">
                  <c:v>0.49451200000000023</c:v>
                </c:pt>
                <c:pt idx="24010" formatCode="General">
                  <c:v>0.494533</c:v>
                </c:pt>
                <c:pt idx="24011" formatCode="General">
                  <c:v>0.49455400000000027</c:v>
                </c:pt>
                <c:pt idx="24012" formatCode="General">
                  <c:v>0.49457400000000024</c:v>
                </c:pt>
                <c:pt idx="24013" formatCode="General">
                  <c:v>0.49459500000000001</c:v>
                </c:pt>
                <c:pt idx="24014" formatCode="General">
                  <c:v>0.49461500000000008</c:v>
                </c:pt>
                <c:pt idx="24015" formatCode="General">
                  <c:v>0.49463600000000002</c:v>
                </c:pt>
                <c:pt idx="24016" formatCode="General">
                  <c:v>0.49465600000000021</c:v>
                </c:pt>
                <c:pt idx="24017" formatCode="General">
                  <c:v>0.49467700000000026</c:v>
                </c:pt>
                <c:pt idx="24018" formatCode="General">
                  <c:v>0.49469800000000008</c:v>
                </c:pt>
                <c:pt idx="24019" formatCode="General">
                  <c:v>0.49471800000000027</c:v>
                </c:pt>
                <c:pt idx="24020" formatCode="General">
                  <c:v>0.49473900000000004</c:v>
                </c:pt>
                <c:pt idx="24021" formatCode="General">
                  <c:v>0.494759</c:v>
                </c:pt>
                <c:pt idx="24022" formatCode="General">
                  <c:v>0.49478000000000022</c:v>
                </c:pt>
                <c:pt idx="24023" formatCode="General">
                  <c:v>0.49480100000000032</c:v>
                </c:pt>
                <c:pt idx="24024" formatCode="General">
                  <c:v>0.49482200000000037</c:v>
                </c:pt>
                <c:pt idx="24025" formatCode="General">
                  <c:v>0.49484200000000023</c:v>
                </c:pt>
                <c:pt idx="24026" formatCode="General">
                  <c:v>0.49486300000000022</c:v>
                </c:pt>
                <c:pt idx="24027" formatCode="General">
                  <c:v>0.49488300000000035</c:v>
                </c:pt>
                <c:pt idx="24028" formatCode="General">
                  <c:v>0.49490400000000023</c:v>
                </c:pt>
                <c:pt idx="24029" formatCode="General">
                  <c:v>0.49492400000000036</c:v>
                </c:pt>
                <c:pt idx="24030" formatCode="General">
                  <c:v>0.49494500000000002</c:v>
                </c:pt>
                <c:pt idx="24031" formatCode="General">
                  <c:v>0.49496500000000032</c:v>
                </c:pt>
                <c:pt idx="24032" formatCode="General">
                  <c:v>0.49498600000000037</c:v>
                </c:pt>
                <c:pt idx="24033" formatCode="General">
                  <c:v>0.49500700000000025</c:v>
                </c:pt>
                <c:pt idx="24034" formatCode="General">
                  <c:v>0.49502700000000033</c:v>
                </c:pt>
                <c:pt idx="24035" formatCode="General">
                  <c:v>0.49504800000000027</c:v>
                </c:pt>
                <c:pt idx="24036" formatCode="General">
                  <c:v>0.49506800000000023</c:v>
                </c:pt>
                <c:pt idx="24037" formatCode="General">
                  <c:v>0.49508900000000022</c:v>
                </c:pt>
                <c:pt idx="24038" formatCode="General">
                  <c:v>0.49510900000000002</c:v>
                </c:pt>
                <c:pt idx="24039" formatCode="General">
                  <c:v>0.4951310000000001</c:v>
                </c:pt>
                <c:pt idx="24040" formatCode="General">
                  <c:v>0.49515100000000001</c:v>
                </c:pt>
                <c:pt idx="24041" formatCode="General">
                  <c:v>0.49517200000000022</c:v>
                </c:pt>
                <c:pt idx="24042" formatCode="General">
                  <c:v>0.49519200000000002</c:v>
                </c:pt>
                <c:pt idx="24043" formatCode="General">
                  <c:v>0.49521200000000026</c:v>
                </c:pt>
                <c:pt idx="24044" formatCode="General">
                  <c:v>0.49523300000000003</c:v>
                </c:pt>
                <c:pt idx="24045" formatCode="General">
                  <c:v>0.495253</c:v>
                </c:pt>
                <c:pt idx="24046" formatCode="General">
                  <c:v>0.49527400000000027</c:v>
                </c:pt>
                <c:pt idx="24047" formatCode="General">
                  <c:v>0.4952950000000001</c:v>
                </c:pt>
                <c:pt idx="24048" formatCode="General">
                  <c:v>0.49531600000000037</c:v>
                </c:pt>
                <c:pt idx="24049" formatCode="General">
                  <c:v>0.49533600000000022</c:v>
                </c:pt>
                <c:pt idx="24050" formatCode="General">
                  <c:v>0.49535700000000032</c:v>
                </c:pt>
                <c:pt idx="24051" formatCode="General">
                  <c:v>0.49537700000000023</c:v>
                </c:pt>
                <c:pt idx="24052" formatCode="General">
                  <c:v>0.49539800000000023</c:v>
                </c:pt>
                <c:pt idx="24053" formatCode="General">
                  <c:v>0.49541800000000041</c:v>
                </c:pt>
                <c:pt idx="24054" formatCode="General">
                  <c:v>0.49543900000000002</c:v>
                </c:pt>
                <c:pt idx="24055" formatCode="General">
                  <c:v>0.49546000000000023</c:v>
                </c:pt>
                <c:pt idx="24056" formatCode="General">
                  <c:v>0.49548000000000036</c:v>
                </c:pt>
                <c:pt idx="24057" formatCode="General">
                  <c:v>0.49550100000000002</c:v>
                </c:pt>
                <c:pt idx="24058" formatCode="General">
                  <c:v>0.49552100000000032</c:v>
                </c:pt>
                <c:pt idx="24059" formatCode="General">
                  <c:v>0.4955420000000002</c:v>
                </c:pt>
                <c:pt idx="24060" formatCode="General">
                  <c:v>0.49556300000000025</c:v>
                </c:pt>
                <c:pt idx="24061" formatCode="General">
                  <c:v>0.49558400000000036</c:v>
                </c:pt>
                <c:pt idx="24062" formatCode="General">
                  <c:v>0.49560400000000027</c:v>
                </c:pt>
                <c:pt idx="24063" formatCode="General">
                  <c:v>0.49562500000000026</c:v>
                </c:pt>
                <c:pt idx="24064" formatCode="General">
                  <c:v>0.495645</c:v>
                </c:pt>
                <c:pt idx="24065" formatCode="General">
                  <c:v>0.49566600000000022</c:v>
                </c:pt>
                <c:pt idx="24066" formatCode="General">
                  <c:v>0.49568600000000035</c:v>
                </c:pt>
                <c:pt idx="24067" formatCode="General">
                  <c:v>0.49570700000000001</c:v>
                </c:pt>
                <c:pt idx="24068" formatCode="General">
                  <c:v>0.49572700000000008</c:v>
                </c:pt>
                <c:pt idx="24069" formatCode="General">
                  <c:v>0.49574800000000002</c:v>
                </c:pt>
                <c:pt idx="24070" formatCode="General">
                  <c:v>0.49576900000000002</c:v>
                </c:pt>
                <c:pt idx="24071" formatCode="General">
                  <c:v>0.49578900000000026</c:v>
                </c:pt>
                <c:pt idx="24072" formatCode="General">
                  <c:v>0.49581000000000036</c:v>
                </c:pt>
                <c:pt idx="24073" formatCode="General">
                  <c:v>0.49583000000000033</c:v>
                </c:pt>
                <c:pt idx="24074" formatCode="General">
                  <c:v>0.49585100000000032</c:v>
                </c:pt>
                <c:pt idx="24075" formatCode="General">
                  <c:v>0.49587200000000037</c:v>
                </c:pt>
                <c:pt idx="24076" formatCode="General">
                  <c:v>0.49589300000000008</c:v>
                </c:pt>
                <c:pt idx="24077" formatCode="General">
                  <c:v>0.49591300000000033</c:v>
                </c:pt>
                <c:pt idx="24078" formatCode="General">
                  <c:v>0.49593400000000026</c:v>
                </c:pt>
                <c:pt idx="24079" formatCode="General">
                  <c:v>0.49595400000000023</c:v>
                </c:pt>
                <c:pt idx="24080" formatCode="General">
                  <c:v>0.49597500000000022</c:v>
                </c:pt>
                <c:pt idx="24081" formatCode="General">
                  <c:v>0.49599500000000002</c:v>
                </c:pt>
                <c:pt idx="24082" formatCode="General">
                  <c:v>0.49601600000000023</c:v>
                </c:pt>
                <c:pt idx="24083" formatCode="General">
                  <c:v>0.4960360000000002</c:v>
                </c:pt>
                <c:pt idx="24084" formatCode="General">
                  <c:v>0.49605700000000008</c:v>
                </c:pt>
                <c:pt idx="24085" formatCode="General">
                  <c:v>0.49607800000000035</c:v>
                </c:pt>
                <c:pt idx="24086" formatCode="General">
                  <c:v>0.49609800000000021</c:v>
                </c:pt>
                <c:pt idx="24087" formatCode="General">
                  <c:v>0.49611900000000025</c:v>
                </c:pt>
                <c:pt idx="24088" formatCode="General">
                  <c:v>0.496139</c:v>
                </c:pt>
                <c:pt idx="24089" formatCode="General">
                  <c:v>0.49616000000000027</c:v>
                </c:pt>
                <c:pt idx="24090" formatCode="General">
                  <c:v>0.49618100000000026</c:v>
                </c:pt>
                <c:pt idx="24091" formatCode="General">
                  <c:v>0.4962020000000002</c:v>
                </c:pt>
                <c:pt idx="24092" formatCode="General">
                  <c:v>0.49622200000000022</c:v>
                </c:pt>
                <c:pt idx="24093" formatCode="General">
                  <c:v>0.4962430000000001</c:v>
                </c:pt>
                <c:pt idx="24094" formatCode="General">
                  <c:v>0.49626300000000001</c:v>
                </c:pt>
                <c:pt idx="24095" formatCode="General">
                  <c:v>0.49628400000000022</c:v>
                </c:pt>
                <c:pt idx="24096" formatCode="General">
                  <c:v>0.49630400000000036</c:v>
                </c:pt>
                <c:pt idx="24097" formatCode="General">
                  <c:v>0.49632400000000043</c:v>
                </c:pt>
                <c:pt idx="24098" formatCode="General">
                  <c:v>0.49634500000000026</c:v>
                </c:pt>
                <c:pt idx="24099" formatCode="General">
                  <c:v>0.49636600000000036</c:v>
                </c:pt>
                <c:pt idx="24100" formatCode="General">
                  <c:v>0.49638700000000036</c:v>
                </c:pt>
                <c:pt idx="24101" formatCode="General">
                  <c:v>0.49640700000000032</c:v>
                </c:pt>
                <c:pt idx="24102" formatCode="General">
                  <c:v>0.49642800000000037</c:v>
                </c:pt>
                <c:pt idx="24103" formatCode="General">
                  <c:v>0.49644800000000022</c:v>
                </c:pt>
                <c:pt idx="24104" formatCode="General">
                  <c:v>0.49646900000000033</c:v>
                </c:pt>
                <c:pt idx="24105" formatCode="General">
                  <c:v>0.49648900000000024</c:v>
                </c:pt>
                <c:pt idx="24106" formatCode="General">
                  <c:v>0.49651100000000026</c:v>
                </c:pt>
                <c:pt idx="24107" formatCode="General">
                  <c:v>0.496531</c:v>
                </c:pt>
                <c:pt idx="24108" formatCode="General">
                  <c:v>0.49655200000000027</c:v>
                </c:pt>
                <c:pt idx="24109" formatCode="General">
                  <c:v>0.49657200000000024</c:v>
                </c:pt>
                <c:pt idx="24110" formatCode="General">
                  <c:v>0.4965920000000002</c:v>
                </c:pt>
                <c:pt idx="24111" formatCode="General">
                  <c:v>0.49661300000000008</c:v>
                </c:pt>
                <c:pt idx="24112" formatCode="General">
                  <c:v>0.4966330000000001</c:v>
                </c:pt>
                <c:pt idx="24113" formatCode="General">
                  <c:v>0.49665400000000021</c:v>
                </c:pt>
                <c:pt idx="24114" formatCode="General">
                  <c:v>0.49667500000000026</c:v>
                </c:pt>
                <c:pt idx="24115" formatCode="General">
                  <c:v>0.49669600000000008</c:v>
                </c:pt>
                <c:pt idx="24116" formatCode="General">
                  <c:v>0.49671600000000027</c:v>
                </c:pt>
                <c:pt idx="24117" formatCode="General">
                  <c:v>0.49673700000000004</c:v>
                </c:pt>
                <c:pt idx="24118" formatCode="General">
                  <c:v>0.496757</c:v>
                </c:pt>
                <c:pt idx="24119" formatCode="General">
                  <c:v>0.49677800000000022</c:v>
                </c:pt>
                <c:pt idx="24120" formatCode="General">
                  <c:v>0.4967990000000001</c:v>
                </c:pt>
                <c:pt idx="24121" formatCode="General">
                  <c:v>0.49681900000000023</c:v>
                </c:pt>
                <c:pt idx="24122" formatCode="General">
                  <c:v>0.49684000000000023</c:v>
                </c:pt>
                <c:pt idx="24123" formatCode="General">
                  <c:v>0.49686000000000036</c:v>
                </c:pt>
                <c:pt idx="24124" formatCode="General">
                  <c:v>0.49688100000000035</c:v>
                </c:pt>
                <c:pt idx="24125" formatCode="General">
                  <c:v>0.49690100000000026</c:v>
                </c:pt>
                <c:pt idx="24126" formatCode="General">
                  <c:v>0.49692200000000036</c:v>
                </c:pt>
                <c:pt idx="24127" formatCode="General">
                  <c:v>0.49694300000000002</c:v>
                </c:pt>
                <c:pt idx="24128" formatCode="General">
                  <c:v>0.49696400000000035</c:v>
                </c:pt>
                <c:pt idx="24129" formatCode="General">
                  <c:v>0.49698400000000037</c:v>
                </c:pt>
                <c:pt idx="24130" formatCode="General">
                  <c:v>0.49700500000000025</c:v>
                </c:pt>
                <c:pt idx="24131" formatCode="General">
                  <c:v>0.49702500000000033</c:v>
                </c:pt>
                <c:pt idx="24132" formatCode="General">
                  <c:v>0.49704600000000027</c:v>
                </c:pt>
                <c:pt idx="24133" formatCode="General">
                  <c:v>0.49706600000000023</c:v>
                </c:pt>
                <c:pt idx="24134" formatCode="General">
                  <c:v>0.49708700000000022</c:v>
                </c:pt>
                <c:pt idx="24135" formatCode="General">
                  <c:v>0.49710800000000027</c:v>
                </c:pt>
                <c:pt idx="24136" formatCode="General">
                  <c:v>0.49712800000000035</c:v>
                </c:pt>
                <c:pt idx="24137" formatCode="General">
                  <c:v>0.49714900000000001</c:v>
                </c:pt>
                <c:pt idx="24138" formatCode="General">
                  <c:v>0.49716900000000008</c:v>
                </c:pt>
                <c:pt idx="24139" formatCode="General">
                  <c:v>0.49719000000000002</c:v>
                </c:pt>
                <c:pt idx="24140" formatCode="General">
                  <c:v>0.49721000000000026</c:v>
                </c:pt>
                <c:pt idx="24141" formatCode="General">
                  <c:v>0.49723100000000003</c:v>
                </c:pt>
                <c:pt idx="24142" formatCode="General">
                  <c:v>0.49725200000000008</c:v>
                </c:pt>
                <c:pt idx="24143" formatCode="General">
                  <c:v>0.49727300000000002</c:v>
                </c:pt>
                <c:pt idx="24144" formatCode="General">
                  <c:v>0.4972930000000001</c:v>
                </c:pt>
                <c:pt idx="24145" formatCode="General">
                  <c:v>0.49731400000000037</c:v>
                </c:pt>
                <c:pt idx="24146" formatCode="General">
                  <c:v>0.49733400000000022</c:v>
                </c:pt>
                <c:pt idx="24147" formatCode="General">
                  <c:v>0.49735500000000032</c:v>
                </c:pt>
                <c:pt idx="24148" formatCode="General">
                  <c:v>0.49737500000000023</c:v>
                </c:pt>
                <c:pt idx="24149" formatCode="General">
                  <c:v>0.49739600000000023</c:v>
                </c:pt>
                <c:pt idx="24150" formatCode="General">
                  <c:v>0.49741600000000036</c:v>
                </c:pt>
                <c:pt idx="24151" formatCode="General">
                  <c:v>0.49743700000000002</c:v>
                </c:pt>
                <c:pt idx="24152" formatCode="General">
                  <c:v>0.49745800000000023</c:v>
                </c:pt>
                <c:pt idx="24153" formatCode="General">
                  <c:v>0.49747800000000036</c:v>
                </c:pt>
                <c:pt idx="24154" formatCode="General">
                  <c:v>0.49749900000000002</c:v>
                </c:pt>
                <c:pt idx="24155" formatCode="General">
                  <c:v>0.49751900000000032</c:v>
                </c:pt>
                <c:pt idx="24156" formatCode="General">
                  <c:v>0.4975400000000002</c:v>
                </c:pt>
                <c:pt idx="24157" formatCode="General">
                  <c:v>0.49756100000000025</c:v>
                </c:pt>
                <c:pt idx="24158" formatCode="General">
                  <c:v>0.49758200000000036</c:v>
                </c:pt>
                <c:pt idx="24159" formatCode="General">
                  <c:v>0.49760200000000027</c:v>
                </c:pt>
                <c:pt idx="24160" formatCode="General">
                  <c:v>0.49762300000000026</c:v>
                </c:pt>
                <c:pt idx="24161" formatCode="General">
                  <c:v>0.497643</c:v>
                </c:pt>
                <c:pt idx="24162" formatCode="General">
                  <c:v>0.49766400000000022</c:v>
                </c:pt>
                <c:pt idx="24163" formatCode="General">
                  <c:v>0.49768400000000035</c:v>
                </c:pt>
                <c:pt idx="24164" formatCode="General">
                  <c:v>0.4977040000000002</c:v>
                </c:pt>
                <c:pt idx="24165" formatCode="General">
                  <c:v>0.49772500000000008</c:v>
                </c:pt>
                <c:pt idx="24166" formatCode="General">
                  <c:v>0.49774600000000002</c:v>
                </c:pt>
                <c:pt idx="24167" formatCode="General">
                  <c:v>0.49776700000000002</c:v>
                </c:pt>
                <c:pt idx="24168" formatCode="General">
                  <c:v>0.49778700000000026</c:v>
                </c:pt>
                <c:pt idx="24169" formatCode="General">
                  <c:v>0.49780800000000036</c:v>
                </c:pt>
                <c:pt idx="24170" formatCode="General">
                  <c:v>0.49782800000000044</c:v>
                </c:pt>
                <c:pt idx="24171" formatCode="General">
                  <c:v>0.49784900000000032</c:v>
                </c:pt>
                <c:pt idx="24172" formatCode="General">
                  <c:v>0.49787000000000037</c:v>
                </c:pt>
                <c:pt idx="24173" formatCode="General">
                  <c:v>0.49789100000000008</c:v>
                </c:pt>
                <c:pt idx="24174" formatCode="General">
                  <c:v>0.49791100000000033</c:v>
                </c:pt>
                <c:pt idx="24175" formatCode="General">
                  <c:v>0.49793200000000026</c:v>
                </c:pt>
                <c:pt idx="24176" formatCode="General">
                  <c:v>0.49795200000000023</c:v>
                </c:pt>
                <c:pt idx="24177" formatCode="General">
                  <c:v>0.49797200000000041</c:v>
                </c:pt>
                <c:pt idx="24178" formatCode="General">
                  <c:v>0.49799300000000002</c:v>
                </c:pt>
                <c:pt idx="24179" formatCode="General">
                  <c:v>0.49801300000000026</c:v>
                </c:pt>
                <c:pt idx="24180" formatCode="General">
                  <c:v>0.4980340000000002</c:v>
                </c:pt>
                <c:pt idx="24181" formatCode="General">
                  <c:v>0.49805500000000008</c:v>
                </c:pt>
                <c:pt idx="24182" formatCode="General">
                  <c:v>0.49807600000000035</c:v>
                </c:pt>
                <c:pt idx="24183" formatCode="General">
                  <c:v>0.49809600000000021</c:v>
                </c:pt>
                <c:pt idx="24184" formatCode="General">
                  <c:v>0.49811700000000025</c:v>
                </c:pt>
                <c:pt idx="24185" formatCode="General">
                  <c:v>0.498137</c:v>
                </c:pt>
                <c:pt idx="24186" formatCode="General">
                  <c:v>0.49815800000000027</c:v>
                </c:pt>
                <c:pt idx="24187" formatCode="General">
                  <c:v>0.49817900000000026</c:v>
                </c:pt>
                <c:pt idx="24188" formatCode="General">
                  <c:v>0.498199</c:v>
                </c:pt>
                <c:pt idx="24189" formatCode="General">
                  <c:v>0.49822000000000022</c:v>
                </c:pt>
                <c:pt idx="24190" formatCode="General">
                  <c:v>0.49824000000000002</c:v>
                </c:pt>
                <c:pt idx="24191" formatCode="General">
                  <c:v>0.49826100000000001</c:v>
                </c:pt>
                <c:pt idx="24192" formatCode="General">
                  <c:v>0.49828100000000008</c:v>
                </c:pt>
                <c:pt idx="24193" formatCode="General">
                  <c:v>0.49830200000000036</c:v>
                </c:pt>
                <c:pt idx="24194" formatCode="General">
                  <c:v>0.49832200000000043</c:v>
                </c:pt>
                <c:pt idx="24195" formatCode="General">
                  <c:v>0.49834400000000023</c:v>
                </c:pt>
                <c:pt idx="24196" formatCode="General">
                  <c:v>0.49836400000000036</c:v>
                </c:pt>
                <c:pt idx="24197" formatCode="General">
                  <c:v>0.49838500000000036</c:v>
                </c:pt>
                <c:pt idx="24198" formatCode="General">
                  <c:v>0.49840500000000032</c:v>
                </c:pt>
                <c:pt idx="24199" formatCode="General">
                  <c:v>0.49842600000000037</c:v>
                </c:pt>
                <c:pt idx="24200" formatCode="General">
                  <c:v>0.49844600000000022</c:v>
                </c:pt>
                <c:pt idx="24201" formatCode="General">
                  <c:v>0.49846700000000033</c:v>
                </c:pt>
                <c:pt idx="24202" formatCode="General">
                  <c:v>0.49848800000000043</c:v>
                </c:pt>
                <c:pt idx="24203" formatCode="General">
                  <c:v>0.49850800000000023</c:v>
                </c:pt>
                <c:pt idx="24204" formatCode="General">
                  <c:v>0.49852900000000022</c:v>
                </c:pt>
                <c:pt idx="24205" formatCode="General">
                  <c:v>0.49854900000000002</c:v>
                </c:pt>
                <c:pt idx="24206" formatCode="General">
                  <c:v>0.49857000000000024</c:v>
                </c:pt>
                <c:pt idx="24207" formatCode="General">
                  <c:v>0.49859000000000026</c:v>
                </c:pt>
                <c:pt idx="24208" formatCode="General">
                  <c:v>0.49861100000000008</c:v>
                </c:pt>
                <c:pt idx="24209" formatCode="General">
                  <c:v>0.49863200000000002</c:v>
                </c:pt>
                <c:pt idx="24210" formatCode="General">
                  <c:v>0.49865300000000001</c:v>
                </c:pt>
                <c:pt idx="24211" formatCode="General">
                  <c:v>0.49867300000000025</c:v>
                </c:pt>
                <c:pt idx="24212" formatCode="General">
                  <c:v>0.49869400000000008</c:v>
                </c:pt>
                <c:pt idx="24213" formatCode="General">
                  <c:v>0.49871400000000027</c:v>
                </c:pt>
                <c:pt idx="24214" formatCode="General">
                  <c:v>0.49873500000000004</c:v>
                </c:pt>
                <c:pt idx="24215" formatCode="General">
                  <c:v>0.498755</c:v>
                </c:pt>
                <c:pt idx="24216" formatCode="General">
                  <c:v>0.49877600000000022</c:v>
                </c:pt>
                <c:pt idx="24217" formatCode="General">
                  <c:v>0.49879600000000002</c:v>
                </c:pt>
                <c:pt idx="24218" formatCode="General">
                  <c:v>0.49881700000000023</c:v>
                </c:pt>
                <c:pt idx="24219" formatCode="General">
                  <c:v>0.49883800000000023</c:v>
                </c:pt>
                <c:pt idx="24220" formatCode="General">
                  <c:v>0.49885800000000036</c:v>
                </c:pt>
                <c:pt idx="24221" formatCode="General">
                  <c:v>0.49887900000000035</c:v>
                </c:pt>
                <c:pt idx="24222" formatCode="General">
                  <c:v>0.49889900000000026</c:v>
                </c:pt>
                <c:pt idx="24223" formatCode="General">
                  <c:v>0.49892000000000036</c:v>
                </c:pt>
                <c:pt idx="24224" formatCode="General">
                  <c:v>0.49894100000000002</c:v>
                </c:pt>
                <c:pt idx="24225" formatCode="General">
                  <c:v>0.49896200000000035</c:v>
                </c:pt>
                <c:pt idx="24226" formatCode="General">
                  <c:v>0.49898200000000037</c:v>
                </c:pt>
                <c:pt idx="24227" formatCode="General">
                  <c:v>0.49900300000000025</c:v>
                </c:pt>
                <c:pt idx="24228" formatCode="General">
                  <c:v>0.49902300000000033</c:v>
                </c:pt>
                <c:pt idx="24229" formatCode="General">
                  <c:v>0.49904400000000027</c:v>
                </c:pt>
                <c:pt idx="24230" formatCode="General">
                  <c:v>0.49906400000000023</c:v>
                </c:pt>
                <c:pt idx="24231" formatCode="General">
                  <c:v>0.49908500000000022</c:v>
                </c:pt>
                <c:pt idx="24232" formatCode="General">
                  <c:v>0.49910500000000002</c:v>
                </c:pt>
                <c:pt idx="24233" formatCode="General">
                  <c:v>0.49912600000000035</c:v>
                </c:pt>
                <c:pt idx="24234" formatCode="General">
                  <c:v>0.49914700000000001</c:v>
                </c:pt>
                <c:pt idx="24235" formatCode="General">
                  <c:v>0.49916700000000008</c:v>
                </c:pt>
                <c:pt idx="24236" formatCode="General">
                  <c:v>0.49918800000000035</c:v>
                </c:pt>
                <c:pt idx="24237" formatCode="General">
                  <c:v>0.49920800000000026</c:v>
                </c:pt>
                <c:pt idx="24238" formatCode="General">
                  <c:v>0.49922900000000026</c:v>
                </c:pt>
                <c:pt idx="24239" formatCode="General">
                  <c:v>0.49925000000000008</c:v>
                </c:pt>
                <c:pt idx="24240" formatCode="General">
                  <c:v>0.49927000000000027</c:v>
                </c:pt>
                <c:pt idx="24241" formatCode="General">
                  <c:v>0.49929100000000004</c:v>
                </c:pt>
                <c:pt idx="24242" formatCode="General">
                  <c:v>0.49931200000000037</c:v>
                </c:pt>
                <c:pt idx="24243" formatCode="General">
                  <c:v>0.49933200000000022</c:v>
                </c:pt>
                <c:pt idx="24244" formatCode="General">
                  <c:v>0.49935200000000035</c:v>
                </c:pt>
                <c:pt idx="24245" formatCode="General">
                  <c:v>0.49937300000000023</c:v>
                </c:pt>
                <c:pt idx="24246" formatCode="General">
                  <c:v>0.49939300000000025</c:v>
                </c:pt>
                <c:pt idx="24247" formatCode="General">
                  <c:v>0.49941400000000036</c:v>
                </c:pt>
                <c:pt idx="24248" formatCode="General">
                  <c:v>0.49943500000000002</c:v>
                </c:pt>
                <c:pt idx="24249" formatCode="General">
                  <c:v>0.49945600000000023</c:v>
                </c:pt>
                <c:pt idx="24250" formatCode="General">
                  <c:v>0.49947600000000036</c:v>
                </c:pt>
                <c:pt idx="24251" formatCode="General">
                  <c:v>0.49949700000000002</c:v>
                </c:pt>
                <c:pt idx="24252" formatCode="General">
                  <c:v>0.49951700000000032</c:v>
                </c:pt>
                <c:pt idx="24253" formatCode="General">
                  <c:v>0.4995380000000002</c:v>
                </c:pt>
                <c:pt idx="24254" formatCode="General">
                  <c:v>0.49955900000000025</c:v>
                </c:pt>
                <c:pt idx="24255" formatCode="General">
                  <c:v>0.49957900000000022</c:v>
                </c:pt>
                <c:pt idx="24256" formatCode="General">
                  <c:v>0.49960000000000027</c:v>
                </c:pt>
                <c:pt idx="24257" formatCode="General">
                  <c:v>0.49962000000000023</c:v>
                </c:pt>
                <c:pt idx="24258" formatCode="General">
                  <c:v>0.499641</c:v>
                </c:pt>
                <c:pt idx="24259" formatCode="General">
                  <c:v>0.49966100000000002</c:v>
                </c:pt>
                <c:pt idx="24260" formatCode="General">
                  <c:v>0.49968200000000035</c:v>
                </c:pt>
                <c:pt idx="24261" formatCode="General">
                  <c:v>0.4997020000000002</c:v>
                </c:pt>
                <c:pt idx="24262" formatCode="General">
                  <c:v>0.49972300000000008</c:v>
                </c:pt>
                <c:pt idx="24263" formatCode="General">
                  <c:v>0.49974400000000002</c:v>
                </c:pt>
                <c:pt idx="24264" formatCode="General">
                  <c:v>0.49976500000000001</c:v>
                </c:pt>
                <c:pt idx="24265" formatCode="General">
                  <c:v>0.49978500000000026</c:v>
                </c:pt>
                <c:pt idx="24266" formatCode="General">
                  <c:v>0.49980600000000036</c:v>
                </c:pt>
                <c:pt idx="24267" formatCode="General">
                  <c:v>0.49982600000000044</c:v>
                </c:pt>
                <c:pt idx="24268" formatCode="General">
                  <c:v>0.49984700000000032</c:v>
                </c:pt>
                <c:pt idx="24269" formatCode="General">
                  <c:v>0.49986700000000023</c:v>
                </c:pt>
                <c:pt idx="24270" formatCode="General">
                  <c:v>0.49988800000000044</c:v>
                </c:pt>
                <c:pt idx="24271" formatCode="General">
                  <c:v>0.49990900000000033</c:v>
                </c:pt>
                <c:pt idx="24272" formatCode="General">
                  <c:v>0.49992900000000023</c:v>
                </c:pt>
                <c:pt idx="24273" formatCode="General">
                  <c:v>0.49995000000000023</c:v>
                </c:pt>
                <c:pt idx="24274" formatCode="General">
                  <c:v>0.49997000000000041</c:v>
                </c:pt>
                <c:pt idx="24275" formatCode="General">
                  <c:v>0.49999100000000002</c:v>
                </c:pt>
                <c:pt idx="24276" formatCode="General">
                  <c:v>0.50001199999999957</c:v>
                </c:pt>
                <c:pt idx="24277" formatCode="General">
                  <c:v>0.50003299999999928</c:v>
                </c:pt>
                <c:pt idx="24278" formatCode="General">
                  <c:v>0.50005299999999941</c:v>
                </c:pt>
                <c:pt idx="24279" formatCode="General">
                  <c:v>0.50007400000000002</c:v>
                </c:pt>
                <c:pt idx="24280" formatCode="General">
                  <c:v>0.50009400000000004</c:v>
                </c:pt>
                <c:pt idx="24281" formatCode="General">
                  <c:v>0.50011499999999942</c:v>
                </c:pt>
                <c:pt idx="24282" formatCode="General">
                  <c:v>0.500135</c:v>
                </c:pt>
                <c:pt idx="24283" formatCode="General">
                  <c:v>0.5001559999999996</c:v>
                </c:pt>
                <c:pt idx="24284" formatCode="General">
                  <c:v>0.50017599999999951</c:v>
                </c:pt>
                <c:pt idx="24285" formatCode="General">
                  <c:v>0.500197</c:v>
                </c:pt>
                <c:pt idx="24286" formatCode="General">
                  <c:v>0.50021799999999939</c:v>
                </c:pt>
                <c:pt idx="24287" formatCode="General">
                  <c:v>0.50023799999999929</c:v>
                </c:pt>
                <c:pt idx="24288" formatCode="General">
                  <c:v>0.50025900000000001</c:v>
                </c:pt>
                <c:pt idx="24289" formatCode="General">
                  <c:v>0.50027900000000003</c:v>
                </c:pt>
                <c:pt idx="24290" formatCode="General">
                  <c:v>0.50029999999999997</c:v>
                </c:pt>
                <c:pt idx="24291" formatCode="General">
                  <c:v>0.50031999999999943</c:v>
                </c:pt>
                <c:pt idx="24292" formatCode="General">
                  <c:v>0.50034199999999951</c:v>
                </c:pt>
                <c:pt idx="24293" formatCode="General">
                  <c:v>0.50036199999999942</c:v>
                </c:pt>
                <c:pt idx="24294" formatCode="General">
                  <c:v>0.50038299999999936</c:v>
                </c:pt>
                <c:pt idx="24295" formatCode="General">
                  <c:v>0.50040299999999938</c:v>
                </c:pt>
                <c:pt idx="24296" formatCode="General">
                  <c:v>0.50042399999999942</c:v>
                </c:pt>
                <c:pt idx="24297" formatCode="General">
                  <c:v>0.500444</c:v>
                </c:pt>
                <c:pt idx="24298" formatCode="General">
                  <c:v>0.50046399999999935</c:v>
                </c:pt>
                <c:pt idx="24299" formatCode="General">
                  <c:v>0.50048499999999929</c:v>
                </c:pt>
                <c:pt idx="24300" formatCode="General">
                  <c:v>0.50050599999999956</c:v>
                </c:pt>
                <c:pt idx="24301" formatCode="General">
                  <c:v>0.50052700000000006</c:v>
                </c:pt>
                <c:pt idx="24302" formatCode="General">
                  <c:v>0.5005469999999993</c:v>
                </c:pt>
                <c:pt idx="24303" formatCode="General">
                  <c:v>0.50056799999999935</c:v>
                </c:pt>
                <c:pt idx="24304" formatCode="General">
                  <c:v>0.50058799999999937</c:v>
                </c:pt>
                <c:pt idx="24305" formatCode="General">
                  <c:v>0.50060899999999997</c:v>
                </c:pt>
                <c:pt idx="24306" formatCode="General">
                  <c:v>0.50062899999999999</c:v>
                </c:pt>
                <c:pt idx="24307" formatCode="General">
                  <c:v>0.50065099999999996</c:v>
                </c:pt>
                <c:pt idx="24308" formatCode="General">
                  <c:v>0.50067099999999998</c:v>
                </c:pt>
                <c:pt idx="24309" formatCode="General">
                  <c:v>0.50069200000000003</c:v>
                </c:pt>
                <c:pt idx="24310" formatCode="General">
                  <c:v>0.5007119999999996</c:v>
                </c:pt>
                <c:pt idx="24311" formatCode="General">
                  <c:v>0.50073199999999951</c:v>
                </c:pt>
                <c:pt idx="24312" formatCode="General">
                  <c:v>0.500753</c:v>
                </c:pt>
                <c:pt idx="24313" formatCode="General">
                  <c:v>0.50077300000000002</c:v>
                </c:pt>
                <c:pt idx="24314" formatCode="General">
                  <c:v>0.50079399999999996</c:v>
                </c:pt>
                <c:pt idx="24315" formatCode="General">
                  <c:v>0.50081500000000001</c:v>
                </c:pt>
                <c:pt idx="24316" formatCode="General">
                  <c:v>0.5008359999999995</c:v>
                </c:pt>
                <c:pt idx="24317" formatCode="General">
                  <c:v>0.50085599999999997</c:v>
                </c:pt>
                <c:pt idx="24318" formatCode="General">
                  <c:v>0.50087700000000002</c:v>
                </c:pt>
                <c:pt idx="24319" formatCode="General">
                  <c:v>0.50089700000000004</c:v>
                </c:pt>
                <c:pt idx="24320" formatCode="General">
                  <c:v>0.50091799999999942</c:v>
                </c:pt>
                <c:pt idx="24321" formatCode="General">
                  <c:v>0.50093900000000002</c:v>
                </c:pt>
                <c:pt idx="24322" formatCode="General">
                  <c:v>0.50095999999999996</c:v>
                </c:pt>
                <c:pt idx="24323" formatCode="General">
                  <c:v>0.50097999999999998</c:v>
                </c:pt>
                <c:pt idx="24324" formatCode="General">
                  <c:v>0.501</c:v>
                </c:pt>
                <c:pt idx="24325" formatCode="General">
                  <c:v>0.50102100000000005</c:v>
                </c:pt>
                <c:pt idx="24326" formatCode="General">
                  <c:v>0.50104099999999996</c:v>
                </c:pt>
                <c:pt idx="24327" formatCode="General">
                  <c:v>0.50106199999999956</c:v>
                </c:pt>
                <c:pt idx="24328" formatCode="General">
                  <c:v>0.50108199999999958</c:v>
                </c:pt>
                <c:pt idx="24329" formatCode="General">
                  <c:v>0.5011029999999993</c:v>
                </c:pt>
                <c:pt idx="24330" formatCode="General">
                  <c:v>0.50112400000000001</c:v>
                </c:pt>
                <c:pt idx="24331" formatCode="General">
                  <c:v>0.50114499999999951</c:v>
                </c:pt>
                <c:pt idx="24332" formatCode="General">
                  <c:v>0.50116499999999942</c:v>
                </c:pt>
                <c:pt idx="24333" formatCode="General">
                  <c:v>0.50118599999999958</c:v>
                </c:pt>
                <c:pt idx="24334" formatCode="General">
                  <c:v>0.5012059999999996</c:v>
                </c:pt>
                <c:pt idx="24335" formatCode="General">
                  <c:v>0.50122699999999942</c:v>
                </c:pt>
                <c:pt idx="24336" formatCode="General">
                  <c:v>0.50124800000000003</c:v>
                </c:pt>
                <c:pt idx="24337" formatCode="General">
                  <c:v>0.50126799999999938</c:v>
                </c:pt>
                <c:pt idx="24338" formatCode="General">
                  <c:v>0.50128899999999943</c:v>
                </c:pt>
                <c:pt idx="24339" formatCode="General">
                  <c:v>0.501309</c:v>
                </c:pt>
                <c:pt idx="24340" formatCode="General">
                  <c:v>0.50132999999999961</c:v>
                </c:pt>
                <c:pt idx="24341" formatCode="General">
                  <c:v>0.50134999999999996</c:v>
                </c:pt>
                <c:pt idx="24342" formatCode="General">
                  <c:v>0.50137100000000001</c:v>
                </c:pt>
                <c:pt idx="24343" formatCode="General">
                  <c:v>0.5013919999999995</c:v>
                </c:pt>
                <c:pt idx="24344" formatCode="General">
                  <c:v>0.50141299999999922</c:v>
                </c:pt>
                <c:pt idx="24345" formatCode="General">
                  <c:v>0.50143299999999935</c:v>
                </c:pt>
                <c:pt idx="24346" formatCode="General">
                  <c:v>0.50145399999999929</c:v>
                </c:pt>
                <c:pt idx="24347" formatCode="General">
                  <c:v>0.50147399999999942</c:v>
                </c:pt>
                <c:pt idx="24348" formatCode="General">
                  <c:v>0.50149500000000002</c:v>
                </c:pt>
                <c:pt idx="24349" formatCode="General">
                  <c:v>0.50151499999999938</c:v>
                </c:pt>
                <c:pt idx="24350" formatCode="General">
                  <c:v>0.50153599999999943</c:v>
                </c:pt>
                <c:pt idx="24351" formatCode="General">
                  <c:v>0.50155699999999936</c:v>
                </c:pt>
                <c:pt idx="24352" formatCode="General">
                  <c:v>0.50157699999999938</c:v>
                </c:pt>
                <c:pt idx="24353" formatCode="General">
                  <c:v>0.50159799999999954</c:v>
                </c:pt>
                <c:pt idx="24354" formatCode="General">
                  <c:v>0.50161800000000001</c:v>
                </c:pt>
                <c:pt idx="24355" formatCode="General">
                  <c:v>0.5016389999999995</c:v>
                </c:pt>
                <c:pt idx="24356" formatCode="General">
                  <c:v>0.50165899999999997</c:v>
                </c:pt>
                <c:pt idx="24357" formatCode="General">
                  <c:v>0.50168000000000001</c:v>
                </c:pt>
                <c:pt idx="24358" formatCode="General">
                  <c:v>0.50170099999999951</c:v>
                </c:pt>
                <c:pt idx="24359" formatCode="General">
                  <c:v>0.501722</c:v>
                </c:pt>
                <c:pt idx="24360" formatCode="General">
                  <c:v>0.50174200000000002</c:v>
                </c:pt>
                <c:pt idx="24361" formatCode="General">
                  <c:v>0.50176299999999929</c:v>
                </c:pt>
                <c:pt idx="24362" formatCode="General">
                  <c:v>0.50178299999999942</c:v>
                </c:pt>
                <c:pt idx="24363" formatCode="General">
                  <c:v>0.50180400000000003</c:v>
                </c:pt>
                <c:pt idx="24364" formatCode="General">
                  <c:v>0.50182400000000005</c:v>
                </c:pt>
                <c:pt idx="24365" formatCode="General">
                  <c:v>0.50184399999999996</c:v>
                </c:pt>
                <c:pt idx="24366" formatCode="General">
                  <c:v>0.50186599999999959</c:v>
                </c:pt>
                <c:pt idx="24367" formatCode="General">
                  <c:v>0.50188599999999961</c:v>
                </c:pt>
                <c:pt idx="24368" formatCode="General">
                  <c:v>0.50190699999999955</c:v>
                </c:pt>
                <c:pt idx="24369" formatCode="General">
                  <c:v>0.50192700000000001</c:v>
                </c:pt>
                <c:pt idx="24370" formatCode="General">
                  <c:v>0.50194799999999951</c:v>
                </c:pt>
                <c:pt idx="24371" formatCode="General">
                  <c:v>0.50196799999999941</c:v>
                </c:pt>
                <c:pt idx="24372" formatCode="General">
                  <c:v>0.50198900000000002</c:v>
                </c:pt>
                <c:pt idx="24373" formatCode="General">
                  <c:v>0.50200999999999996</c:v>
                </c:pt>
                <c:pt idx="24374" formatCode="General">
                  <c:v>0.50202999999999998</c:v>
                </c:pt>
                <c:pt idx="24375" formatCode="General">
                  <c:v>0.50205100000000003</c:v>
                </c:pt>
                <c:pt idx="24376" formatCode="General">
                  <c:v>0.50207199999999996</c:v>
                </c:pt>
                <c:pt idx="24377" formatCode="General">
                  <c:v>0.50209199999999998</c:v>
                </c:pt>
                <c:pt idx="24378" formatCode="General">
                  <c:v>0.50211199999999956</c:v>
                </c:pt>
                <c:pt idx="24379" formatCode="General">
                  <c:v>0.50213299999999939</c:v>
                </c:pt>
                <c:pt idx="24380" formatCode="General">
                  <c:v>0.50215399999999955</c:v>
                </c:pt>
                <c:pt idx="24381" formatCode="General">
                  <c:v>0.50217400000000001</c:v>
                </c:pt>
                <c:pt idx="24382" formatCode="General">
                  <c:v>0.5021949999999995</c:v>
                </c:pt>
                <c:pt idx="24383" formatCode="General">
                  <c:v>0.50221599999999955</c:v>
                </c:pt>
                <c:pt idx="24384" formatCode="General">
                  <c:v>0.50223599999999957</c:v>
                </c:pt>
                <c:pt idx="24385" formatCode="General">
                  <c:v>0.50225699999999929</c:v>
                </c:pt>
                <c:pt idx="24386" formatCode="General">
                  <c:v>0.50227699999999942</c:v>
                </c:pt>
                <c:pt idx="24387" formatCode="General">
                  <c:v>0.50229800000000002</c:v>
                </c:pt>
                <c:pt idx="24388" formatCode="General">
                  <c:v>0.50231899999999929</c:v>
                </c:pt>
                <c:pt idx="24389" formatCode="General">
                  <c:v>0.50233899999999942</c:v>
                </c:pt>
                <c:pt idx="24390" formatCode="General">
                  <c:v>0.50235999999999958</c:v>
                </c:pt>
                <c:pt idx="24391" formatCode="General">
                  <c:v>0.5023799999999996</c:v>
                </c:pt>
                <c:pt idx="24392" formatCode="General">
                  <c:v>0.50240099999999943</c:v>
                </c:pt>
                <c:pt idx="24393" formatCode="General">
                  <c:v>0.50242100000000001</c:v>
                </c:pt>
                <c:pt idx="24394" formatCode="General">
                  <c:v>0.50244200000000006</c:v>
                </c:pt>
                <c:pt idx="24395" formatCode="General">
                  <c:v>0.5024629999999991</c:v>
                </c:pt>
                <c:pt idx="24396" formatCode="General">
                  <c:v>0.50248299999999935</c:v>
                </c:pt>
                <c:pt idx="24397" formatCode="General">
                  <c:v>0.50250399999999928</c:v>
                </c:pt>
                <c:pt idx="24398" formatCode="General">
                  <c:v>0.502525</c:v>
                </c:pt>
                <c:pt idx="24399" formatCode="General">
                  <c:v>0.50254500000000002</c:v>
                </c:pt>
                <c:pt idx="24400" formatCode="General">
                  <c:v>0.50256599999999929</c:v>
                </c:pt>
                <c:pt idx="24401" formatCode="General">
                  <c:v>0.50258599999999942</c:v>
                </c:pt>
                <c:pt idx="24402" formatCode="General">
                  <c:v>0.50260700000000003</c:v>
                </c:pt>
                <c:pt idx="24403" formatCode="General">
                  <c:v>0.50262700000000005</c:v>
                </c:pt>
                <c:pt idx="24404" formatCode="General">
                  <c:v>0.50264799999999998</c:v>
                </c:pt>
                <c:pt idx="24405" formatCode="General">
                  <c:v>0.50266900000000003</c:v>
                </c:pt>
                <c:pt idx="24406" formatCode="General">
                  <c:v>0.50268900000000005</c:v>
                </c:pt>
                <c:pt idx="24407" formatCode="General">
                  <c:v>0.50270999999999999</c:v>
                </c:pt>
                <c:pt idx="24408" formatCode="General">
                  <c:v>0.50273000000000001</c:v>
                </c:pt>
                <c:pt idx="24409" formatCode="General">
                  <c:v>0.5027509999999995</c:v>
                </c:pt>
                <c:pt idx="24410" formatCode="General">
                  <c:v>0.50277099999999997</c:v>
                </c:pt>
                <c:pt idx="24411" formatCode="General">
                  <c:v>0.50279300000000005</c:v>
                </c:pt>
                <c:pt idx="24412" formatCode="General">
                  <c:v>0.50281299999999929</c:v>
                </c:pt>
                <c:pt idx="24413" formatCode="General">
                  <c:v>0.502834</c:v>
                </c:pt>
                <c:pt idx="24414" formatCode="General">
                  <c:v>0.50285400000000002</c:v>
                </c:pt>
                <c:pt idx="24415" formatCode="General">
                  <c:v>0.50287499999999996</c:v>
                </c:pt>
                <c:pt idx="24416" formatCode="General">
                  <c:v>0.50289499999999998</c:v>
                </c:pt>
                <c:pt idx="24417" formatCode="General">
                  <c:v>0.50291599999999959</c:v>
                </c:pt>
                <c:pt idx="24418" formatCode="General">
                  <c:v>0.50293599999999961</c:v>
                </c:pt>
                <c:pt idx="24419" formatCode="General">
                  <c:v>0.50295699999999943</c:v>
                </c:pt>
                <c:pt idx="24420" formatCode="General">
                  <c:v>0.50297800000000004</c:v>
                </c:pt>
                <c:pt idx="24421" formatCode="General">
                  <c:v>0.5029979999999995</c:v>
                </c:pt>
                <c:pt idx="24422" formatCode="General">
                  <c:v>0.50301899999999955</c:v>
                </c:pt>
                <c:pt idx="24423" formatCode="General">
                  <c:v>0.50303900000000001</c:v>
                </c:pt>
                <c:pt idx="24424" formatCode="General">
                  <c:v>0.50305999999999951</c:v>
                </c:pt>
                <c:pt idx="24425" formatCode="General">
                  <c:v>0.503081</c:v>
                </c:pt>
                <c:pt idx="24426" formatCode="General">
                  <c:v>0.50310199999999961</c:v>
                </c:pt>
                <c:pt idx="24427" formatCode="General">
                  <c:v>0.50312199999999996</c:v>
                </c:pt>
                <c:pt idx="24428" formatCode="General">
                  <c:v>0.50314300000000001</c:v>
                </c:pt>
                <c:pt idx="24429" formatCode="General">
                  <c:v>0.50316299999999936</c:v>
                </c:pt>
                <c:pt idx="24430" formatCode="General">
                  <c:v>0.5031839999999993</c:v>
                </c:pt>
                <c:pt idx="24431" formatCode="General">
                  <c:v>0.50320399999999943</c:v>
                </c:pt>
                <c:pt idx="24432" formatCode="General">
                  <c:v>0.503224</c:v>
                </c:pt>
                <c:pt idx="24433" formatCode="General">
                  <c:v>0.50324500000000005</c:v>
                </c:pt>
                <c:pt idx="24434" formatCode="General">
                  <c:v>0.50326599999999955</c:v>
                </c:pt>
                <c:pt idx="24435" formatCode="General">
                  <c:v>0.50328699999999937</c:v>
                </c:pt>
                <c:pt idx="24436" formatCode="General">
                  <c:v>0.50330699999999928</c:v>
                </c:pt>
                <c:pt idx="24437" formatCode="General">
                  <c:v>0.503328</c:v>
                </c:pt>
                <c:pt idx="24438" formatCode="General">
                  <c:v>0.50334800000000002</c:v>
                </c:pt>
                <c:pt idx="24439" formatCode="General">
                  <c:v>0.50336899999999929</c:v>
                </c:pt>
                <c:pt idx="24440" formatCode="General">
                  <c:v>0.50339</c:v>
                </c:pt>
                <c:pt idx="24441" formatCode="General">
                  <c:v>0.50341099999999939</c:v>
                </c:pt>
                <c:pt idx="24442" formatCode="General">
                  <c:v>0.5034309999999993</c:v>
                </c:pt>
                <c:pt idx="24443" formatCode="General">
                  <c:v>0.50345199999999957</c:v>
                </c:pt>
                <c:pt idx="24444" formatCode="General">
                  <c:v>0.50347199999999959</c:v>
                </c:pt>
                <c:pt idx="24445" formatCode="General">
                  <c:v>0.50349199999999961</c:v>
                </c:pt>
                <c:pt idx="24446" formatCode="General">
                  <c:v>0.5035129999999991</c:v>
                </c:pt>
                <c:pt idx="24447" formatCode="General">
                  <c:v>0.50353299999999923</c:v>
                </c:pt>
                <c:pt idx="24448" formatCode="General">
                  <c:v>0.50355399999999928</c:v>
                </c:pt>
                <c:pt idx="24449" formatCode="General">
                  <c:v>0.50357499999999955</c:v>
                </c:pt>
                <c:pt idx="24450" formatCode="General">
                  <c:v>0.5035959999999996</c:v>
                </c:pt>
                <c:pt idx="24451" formatCode="General">
                  <c:v>0.50361599999999951</c:v>
                </c:pt>
                <c:pt idx="24452" formatCode="General">
                  <c:v>0.503637</c:v>
                </c:pt>
                <c:pt idx="24453" formatCode="General">
                  <c:v>0.50365700000000002</c:v>
                </c:pt>
                <c:pt idx="24454" formatCode="General">
                  <c:v>0.50367799999999996</c:v>
                </c:pt>
                <c:pt idx="24455" formatCode="General">
                  <c:v>0.50369900000000045</c:v>
                </c:pt>
                <c:pt idx="24456" formatCode="General">
                  <c:v>0.5037199999999995</c:v>
                </c:pt>
                <c:pt idx="24457" formatCode="General">
                  <c:v>0.50373999999999997</c:v>
                </c:pt>
                <c:pt idx="24458" formatCode="General">
                  <c:v>0.50375999999999999</c:v>
                </c:pt>
                <c:pt idx="24459" formatCode="General">
                  <c:v>0.50378100000000003</c:v>
                </c:pt>
                <c:pt idx="24460" formatCode="General">
                  <c:v>0.50380100000000005</c:v>
                </c:pt>
                <c:pt idx="24461" formatCode="General">
                  <c:v>0.50382199999999999</c:v>
                </c:pt>
                <c:pt idx="24462" formatCode="General">
                  <c:v>0.50384200000000001</c:v>
                </c:pt>
                <c:pt idx="24463" formatCode="General">
                  <c:v>0.50386399999999942</c:v>
                </c:pt>
                <c:pt idx="24464" formatCode="General">
                  <c:v>0.503884</c:v>
                </c:pt>
                <c:pt idx="24465" formatCode="General">
                  <c:v>0.50390500000000005</c:v>
                </c:pt>
                <c:pt idx="24466" formatCode="General">
                  <c:v>0.50392499999999996</c:v>
                </c:pt>
                <c:pt idx="24467" formatCode="General">
                  <c:v>0.50394600000000001</c:v>
                </c:pt>
                <c:pt idx="24468" formatCode="General">
                  <c:v>0.50396599999999958</c:v>
                </c:pt>
                <c:pt idx="24469" formatCode="General">
                  <c:v>0.5039869999999993</c:v>
                </c:pt>
                <c:pt idx="24470" formatCode="General">
                  <c:v>0.50400800000000001</c:v>
                </c:pt>
                <c:pt idx="24471" formatCode="General">
                  <c:v>0.50402800000000003</c:v>
                </c:pt>
                <c:pt idx="24472" formatCode="General">
                  <c:v>0.50404899999999997</c:v>
                </c:pt>
                <c:pt idx="24473" formatCode="General">
                  <c:v>0.50406899999999955</c:v>
                </c:pt>
                <c:pt idx="24474" formatCode="General">
                  <c:v>0.50409000000000004</c:v>
                </c:pt>
                <c:pt idx="24475" formatCode="General">
                  <c:v>0.5041099999999995</c:v>
                </c:pt>
                <c:pt idx="24476" formatCode="General">
                  <c:v>0.504131</c:v>
                </c:pt>
                <c:pt idx="24477" formatCode="General">
                  <c:v>0.50415100000000002</c:v>
                </c:pt>
                <c:pt idx="24478" formatCode="General">
                  <c:v>0.50417299999999943</c:v>
                </c:pt>
                <c:pt idx="24479" formatCode="General">
                  <c:v>0.504193</c:v>
                </c:pt>
                <c:pt idx="24480" formatCode="General">
                  <c:v>0.50421399999999938</c:v>
                </c:pt>
                <c:pt idx="24481" formatCode="General">
                  <c:v>0.50423399999999929</c:v>
                </c:pt>
                <c:pt idx="24482" formatCode="General">
                  <c:v>0.50425500000000001</c:v>
                </c:pt>
                <c:pt idx="24483" formatCode="General">
                  <c:v>0.50427500000000003</c:v>
                </c:pt>
                <c:pt idx="24484" formatCode="General">
                  <c:v>0.50429599999999997</c:v>
                </c:pt>
                <c:pt idx="24485" formatCode="General">
                  <c:v>0.50431699999999935</c:v>
                </c:pt>
                <c:pt idx="24486" formatCode="General">
                  <c:v>0.50433699999999937</c:v>
                </c:pt>
                <c:pt idx="24487" formatCode="General">
                  <c:v>0.50435799999999942</c:v>
                </c:pt>
                <c:pt idx="24488" formatCode="General">
                  <c:v>0.50437799999999955</c:v>
                </c:pt>
                <c:pt idx="24489" formatCode="General">
                  <c:v>0.50439900000000004</c:v>
                </c:pt>
                <c:pt idx="24490" formatCode="General">
                  <c:v>0.50441899999999928</c:v>
                </c:pt>
                <c:pt idx="24491" formatCode="General">
                  <c:v>0.50444</c:v>
                </c:pt>
                <c:pt idx="24492" formatCode="General">
                  <c:v>0.50446099999999938</c:v>
                </c:pt>
                <c:pt idx="24493" formatCode="General">
                  <c:v>0.50448099999999929</c:v>
                </c:pt>
                <c:pt idx="24494" formatCode="General">
                  <c:v>0.50450199999999956</c:v>
                </c:pt>
                <c:pt idx="24495" formatCode="General">
                  <c:v>0.50452299999999939</c:v>
                </c:pt>
                <c:pt idx="24496" formatCode="General">
                  <c:v>0.5045429999999993</c:v>
                </c:pt>
                <c:pt idx="24497" formatCode="General">
                  <c:v>0.50456399999999935</c:v>
                </c:pt>
                <c:pt idx="24498" formatCode="General">
                  <c:v>0.50458399999999937</c:v>
                </c:pt>
                <c:pt idx="24499" formatCode="General">
                  <c:v>0.50460499999999997</c:v>
                </c:pt>
                <c:pt idx="24500" formatCode="General">
                  <c:v>0.50462499999999999</c:v>
                </c:pt>
                <c:pt idx="24501" formatCode="General">
                  <c:v>0.50464600000000004</c:v>
                </c:pt>
                <c:pt idx="24502" formatCode="General">
                  <c:v>0.50466699999999942</c:v>
                </c:pt>
                <c:pt idx="24503" formatCode="General">
                  <c:v>0.504687</c:v>
                </c:pt>
                <c:pt idx="24504" formatCode="General">
                  <c:v>0.50470800000000005</c:v>
                </c:pt>
                <c:pt idx="24505" formatCode="General">
                  <c:v>0.50472799999999951</c:v>
                </c:pt>
                <c:pt idx="24506" formatCode="General">
                  <c:v>0.50474900000000045</c:v>
                </c:pt>
                <c:pt idx="24507" formatCode="General">
                  <c:v>0.50477000000000005</c:v>
                </c:pt>
                <c:pt idx="24508" formatCode="General">
                  <c:v>0.50478999999999996</c:v>
                </c:pt>
                <c:pt idx="24509" formatCode="General">
                  <c:v>0.50481100000000001</c:v>
                </c:pt>
                <c:pt idx="24510" formatCode="General">
                  <c:v>0.5048319999999995</c:v>
                </c:pt>
                <c:pt idx="24511" formatCode="General">
                  <c:v>0.50485199999999997</c:v>
                </c:pt>
                <c:pt idx="24512" formatCode="General">
                  <c:v>0.50487199999999999</c:v>
                </c:pt>
                <c:pt idx="24513" formatCode="General">
                  <c:v>0.50489300000000004</c:v>
                </c:pt>
                <c:pt idx="24514" formatCode="General">
                  <c:v>0.50491399999999942</c:v>
                </c:pt>
                <c:pt idx="24515" formatCode="General">
                  <c:v>0.50493399999999955</c:v>
                </c:pt>
                <c:pt idx="24516" formatCode="General">
                  <c:v>0.50495500000000004</c:v>
                </c:pt>
                <c:pt idx="24517" formatCode="General">
                  <c:v>0.50497599999999998</c:v>
                </c:pt>
                <c:pt idx="24518" formatCode="General">
                  <c:v>0.504996</c:v>
                </c:pt>
                <c:pt idx="24519" formatCode="General">
                  <c:v>0.50501699999999938</c:v>
                </c:pt>
                <c:pt idx="24520" formatCode="General">
                  <c:v>0.50503699999999929</c:v>
                </c:pt>
                <c:pt idx="24521" formatCode="General">
                  <c:v>0.50505800000000001</c:v>
                </c:pt>
                <c:pt idx="24522" formatCode="General">
                  <c:v>0.50507800000000003</c:v>
                </c:pt>
                <c:pt idx="24523" formatCode="General">
                  <c:v>0.50509999999999999</c:v>
                </c:pt>
                <c:pt idx="24524" formatCode="General">
                  <c:v>0.50512000000000001</c:v>
                </c:pt>
                <c:pt idx="24525" formatCode="General">
                  <c:v>0.50514000000000003</c:v>
                </c:pt>
                <c:pt idx="24526" formatCode="General">
                  <c:v>0.50516099999999942</c:v>
                </c:pt>
                <c:pt idx="24527" formatCode="General">
                  <c:v>0.50518099999999955</c:v>
                </c:pt>
                <c:pt idx="24528" formatCode="General">
                  <c:v>0.5052019999999996</c:v>
                </c:pt>
                <c:pt idx="24529" formatCode="General">
                  <c:v>0.5052219999999995</c:v>
                </c:pt>
                <c:pt idx="24530" formatCode="General">
                  <c:v>0.505243</c:v>
                </c:pt>
                <c:pt idx="24531" formatCode="General">
                  <c:v>0.50526399999999938</c:v>
                </c:pt>
                <c:pt idx="24532" formatCode="General">
                  <c:v>0.50528499999999943</c:v>
                </c:pt>
                <c:pt idx="24533" formatCode="General">
                  <c:v>0.505305</c:v>
                </c:pt>
                <c:pt idx="24534" formatCode="General">
                  <c:v>0.50532599999999961</c:v>
                </c:pt>
                <c:pt idx="24535" formatCode="General">
                  <c:v>0.50534599999999996</c:v>
                </c:pt>
                <c:pt idx="24536" formatCode="General">
                  <c:v>0.50536699999999934</c:v>
                </c:pt>
                <c:pt idx="24537" formatCode="General">
                  <c:v>0.50538699999999936</c:v>
                </c:pt>
                <c:pt idx="24538" formatCode="General">
                  <c:v>0.50540799999999941</c:v>
                </c:pt>
                <c:pt idx="24539" formatCode="General">
                  <c:v>0.50542900000000002</c:v>
                </c:pt>
                <c:pt idx="24540" formatCode="General">
                  <c:v>0.50544900000000004</c:v>
                </c:pt>
                <c:pt idx="24541" formatCode="General">
                  <c:v>0.50546999999999942</c:v>
                </c:pt>
                <c:pt idx="24542" formatCode="General">
                  <c:v>0.50548999999999955</c:v>
                </c:pt>
                <c:pt idx="24543" formatCode="General">
                  <c:v>0.50551099999999938</c:v>
                </c:pt>
                <c:pt idx="24544" formatCode="General">
                  <c:v>0.50553099999999929</c:v>
                </c:pt>
                <c:pt idx="24545" formatCode="General">
                  <c:v>0.50555199999999956</c:v>
                </c:pt>
                <c:pt idx="24546" formatCode="General">
                  <c:v>0.50557299999999938</c:v>
                </c:pt>
                <c:pt idx="24547" formatCode="General">
                  <c:v>0.50559399999999943</c:v>
                </c:pt>
                <c:pt idx="24548" formatCode="General">
                  <c:v>0.50561400000000001</c:v>
                </c:pt>
                <c:pt idx="24549" formatCode="General">
                  <c:v>0.5056349999999995</c:v>
                </c:pt>
                <c:pt idx="24550" formatCode="General">
                  <c:v>0.50565499999999997</c:v>
                </c:pt>
                <c:pt idx="24551" formatCode="General">
                  <c:v>0.50567499999999999</c:v>
                </c:pt>
                <c:pt idx="24552" formatCode="General">
                  <c:v>0.50569600000000003</c:v>
                </c:pt>
                <c:pt idx="24553" formatCode="General">
                  <c:v>0.50571699999999942</c:v>
                </c:pt>
                <c:pt idx="24554" formatCode="General">
                  <c:v>0.50573800000000002</c:v>
                </c:pt>
                <c:pt idx="24555" formatCode="General">
                  <c:v>0.50575800000000004</c:v>
                </c:pt>
                <c:pt idx="24556" formatCode="General">
                  <c:v>0.50577899999999998</c:v>
                </c:pt>
                <c:pt idx="24557" formatCode="General">
                  <c:v>0.50579900000000044</c:v>
                </c:pt>
                <c:pt idx="24558" formatCode="General">
                  <c:v>0.50582000000000005</c:v>
                </c:pt>
                <c:pt idx="24559" formatCode="General">
                  <c:v>0.50583999999999996</c:v>
                </c:pt>
                <c:pt idx="24560" formatCode="General">
                  <c:v>0.50586199999999959</c:v>
                </c:pt>
                <c:pt idx="24561" formatCode="General">
                  <c:v>0.50588199999999961</c:v>
                </c:pt>
                <c:pt idx="24562" formatCode="General">
                  <c:v>0.50590299999999955</c:v>
                </c:pt>
                <c:pt idx="24563" formatCode="General">
                  <c:v>0.50592300000000001</c:v>
                </c:pt>
                <c:pt idx="24564" formatCode="General">
                  <c:v>0.50594399999999951</c:v>
                </c:pt>
                <c:pt idx="24565" formatCode="General">
                  <c:v>0.50596399999999941</c:v>
                </c:pt>
                <c:pt idx="24566" formatCode="General">
                  <c:v>0.50598399999999955</c:v>
                </c:pt>
                <c:pt idx="24567" formatCode="General">
                  <c:v>0.50600599999999996</c:v>
                </c:pt>
                <c:pt idx="24568" formatCode="General">
                  <c:v>0.50602599999999998</c:v>
                </c:pt>
                <c:pt idx="24569" formatCode="General">
                  <c:v>0.50604700000000002</c:v>
                </c:pt>
                <c:pt idx="24570" formatCode="General">
                  <c:v>0.50606699999999938</c:v>
                </c:pt>
                <c:pt idx="24571" formatCode="General">
                  <c:v>0.50608799999999943</c:v>
                </c:pt>
                <c:pt idx="24572" formatCode="General">
                  <c:v>0.506108</c:v>
                </c:pt>
                <c:pt idx="24573" formatCode="General">
                  <c:v>0.50612900000000005</c:v>
                </c:pt>
                <c:pt idx="24574" formatCode="General">
                  <c:v>0.50614999999999999</c:v>
                </c:pt>
                <c:pt idx="24575" formatCode="General">
                  <c:v>0.50617100000000004</c:v>
                </c:pt>
                <c:pt idx="24576" formatCode="General">
                  <c:v>0.5061909999999995</c:v>
                </c:pt>
                <c:pt idx="24577" formatCode="General">
                  <c:v>0.50621199999999955</c:v>
                </c:pt>
                <c:pt idx="24578" formatCode="General">
                  <c:v>0.50623199999999957</c:v>
                </c:pt>
                <c:pt idx="24579" formatCode="General">
                  <c:v>0.50625199999999959</c:v>
                </c:pt>
                <c:pt idx="24580" formatCode="General">
                  <c:v>0.50627299999999942</c:v>
                </c:pt>
                <c:pt idx="24581" formatCode="General">
                  <c:v>0.50629299999999955</c:v>
                </c:pt>
                <c:pt idx="24582" formatCode="General">
                  <c:v>0.50631499999999929</c:v>
                </c:pt>
                <c:pt idx="24583" formatCode="General">
                  <c:v>0.50633499999999942</c:v>
                </c:pt>
                <c:pt idx="24584" formatCode="General">
                  <c:v>0.50635599999999958</c:v>
                </c:pt>
                <c:pt idx="24585" formatCode="General">
                  <c:v>0.5063759999999996</c:v>
                </c:pt>
                <c:pt idx="24586" formatCode="General">
                  <c:v>0.50639699999999943</c:v>
                </c:pt>
                <c:pt idx="24587" formatCode="General">
                  <c:v>0.50641699999999923</c:v>
                </c:pt>
                <c:pt idx="24588" formatCode="General">
                  <c:v>0.50643799999999939</c:v>
                </c:pt>
                <c:pt idx="24589" formatCode="General">
                  <c:v>0.50645899999999955</c:v>
                </c:pt>
                <c:pt idx="24590" formatCode="General">
                  <c:v>0.5064799999999996</c:v>
                </c:pt>
                <c:pt idx="24591" formatCode="General">
                  <c:v>0.50649999999999951</c:v>
                </c:pt>
                <c:pt idx="24592" formatCode="General">
                  <c:v>0.50651999999999942</c:v>
                </c:pt>
                <c:pt idx="24593" formatCode="General">
                  <c:v>0.50654100000000002</c:v>
                </c:pt>
                <c:pt idx="24594" formatCode="General">
                  <c:v>0.50656099999999937</c:v>
                </c:pt>
                <c:pt idx="24595" formatCode="General">
                  <c:v>0.50658199999999942</c:v>
                </c:pt>
                <c:pt idx="24596" formatCode="General">
                  <c:v>0.506602</c:v>
                </c:pt>
                <c:pt idx="24597" formatCode="General">
                  <c:v>0.50662399999999996</c:v>
                </c:pt>
                <c:pt idx="24598" formatCode="General">
                  <c:v>0.50664399999999998</c:v>
                </c:pt>
                <c:pt idx="24599" formatCode="General">
                  <c:v>0.50666500000000003</c:v>
                </c:pt>
                <c:pt idx="24600" formatCode="General">
                  <c:v>0.50668500000000005</c:v>
                </c:pt>
                <c:pt idx="24601" formatCode="General">
                  <c:v>0.50670599999999999</c:v>
                </c:pt>
                <c:pt idx="24602" formatCode="General">
                  <c:v>0.50672600000000001</c:v>
                </c:pt>
                <c:pt idx="24603" formatCode="General">
                  <c:v>0.5067469999999995</c:v>
                </c:pt>
                <c:pt idx="24604" formatCode="General">
                  <c:v>0.506768</c:v>
                </c:pt>
                <c:pt idx="24605" formatCode="General">
                  <c:v>0.50678800000000002</c:v>
                </c:pt>
                <c:pt idx="24606" formatCode="General">
                  <c:v>0.50680899999999951</c:v>
                </c:pt>
                <c:pt idx="24607" formatCode="General">
                  <c:v>0.50682899999999997</c:v>
                </c:pt>
                <c:pt idx="24608" formatCode="General">
                  <c:v>0.50685000000000002</c:v>
                </c:pt>
                <c:pt idx="24609" formatCode="General">
                  <c:v>0.50687000000000004</c:v>
                </c:pt>
                <c:pt idx="24610" formatCode="General">
                  <c:v>0.50689099999999998</c:v>
                </c:pt>
                <c:pt idx="24611" formatCode="General">
                  <c:v>0.506911</c:v>
                </c:pt>
                <c:pt idx="24612" formatCode="General">
                  <c:v>0.50693199999999961</c:v>
                </c:pt>
                <c:pt idx="24613" formatCode="General">
                  <c:v>0.50695299999999943</c:v>
                </c:pt>
                <c:pt idx="24614" formatCode="General">
                  <c:v>0.50697400000000004</c:v>
                </c:pt>
                <c:pt idx="24615" formatCode="General">
                  <c:v>0.5069939999999995</c:v>
                </c:pt>
                <c:pt idx="24616" formatCode="General">
                  <c:v>0.50701499999999955</c:v>
                </c:pt>
                <c:pt idx="24617" formatCode="General">
                  <c:v>0.50703500000000001</c:v>
                </c:pt>
                <c:pt idx="24618" formatCode="General">
                  <c:v>0.50705599999999951</c:v>
                </c:pt>
                <c:pt idx="24619" formatCode="General">
                  <c:v>0.507077</c:v>
                </c:pt>
                <c:pt idx="24620" formatCode="General">
                  <c:v>0.50709700000000002</c:v>
                </c:pt>
                <c:pt idx="24621" formatCode="General">
                  <c:v>0.50711799999999929</c:v>
                </c:pt>
                <c:pt idx="24622" formatCode="General">
                  <c:v>0.50713799999999942</c:v>
                </c:pt>
                <c:pt idx="24623" formatCode="General">
                  <c:v>0.50715900000000003</c:v>
                </c:pt>
                <c:pt idx="24624" formatCode="General">
                  <c:v>0.50717900000000005</c:v>
                </c:pt>
                <c:pt idx="24625" formatCode="General">
                  <c:v>0.50719999999999998</c:v>
                </c:pt>
                <c:pt idx="24626" formatCode="General">
                  <c:v>0.50722100000000003</c:v>
                </c:pt>
                <c:pt idx="24627" formatCode="General">
                  <c:v>0.50724100000000005</c:v>
                </c:pt>
                <c:pt idx="24628" formatCode="General">
                  <c:v>0.50726199999999955</c:v>
                </c:pt>
                <c:pt idx="24629" formatCode="General">
                  <c:v>0.50728299999999937</c:v>
                </c:pt>
                <c:pt idx="24630" formatCode="General">
                  <c:v>0.50730299999999928</c:v>
                </c:pt>
                <c:pt idx="24631" formatCode="General">
                  <c:v>0.507324</c:v>
                </c:pt>
                <c:pt idx="24632" formatCode="General">
                  <c:v>0.50734400000000002</c:v>
                </c:pt>
                <c:pt idx="24633" formatCode="General">
                  <c:v>0.50736499999999929</c:v>
                </c:pt>
                <c:pt idx="24634" formatCode="General">
                  <c:v>0.50738499999999942</c:v>
                </c:pt>
                <c:pt idx="24635" formatCode="General">
                  <c:v>0.50740599999999958</c:v>
                </c:pt>
                <c:pt idx="24636" formatCode="General">
                  <c:v>0.5074269999999993</c:v>
                </c:pt>
                <c:pt idx="24637" formatCode="General">
                  <c:v>0.50744699999999943</c:v>
                </c:pt>
                <c:pt idx="24638" formatCode="General">
                  <c:v>0.50746799999999936</c:v>
                </c:pt>
                <c:pt idx="24639" formatCode="General">
                  <c:v>0.50748799999999938</c:v>
                </c:pt>
                <c:pt idx="24640" formatCode="General">
                  <c:v>0.50750899999999943</c:v>
                </c:pt>
                <c:pt idx="24641" formatCode="General">
                  <c:v>0.50752900000000001</c:v>
                </c:pt>
                <c:pt idx="24642" formatCode="General">
                  <c:v>0.50755099999999942</c:v>
                </c:pt>
                <c:pt idx="24643" formatCode="General">
                  <c:v>0.50757099999999955</c:v>
                </c:pt>
                <c:pt idx="24644" formatCode="General">
                  <c:v>0.5075919999999996</c:v>
                </c:pt>
                <c:pt idx="24645" formatCode="General">
                  <c:v>0.50761199999999951</c:v>
                </c:pt>
                <c:pt idx="24646" formatCode="General">
                  <c:v>0.50763199999999997</c:v>
                </c:pt>
                <c:pt idx="24647" formatCode="General">
                  <c:v>0.50765300000000002</c:v>
                </c:pt>
                <c:pt idx="24648" formatCode="General">
                  <c:v>0.50767399999999996</c:v>
                </c:pt>
                <c:pt idx="24649" formatCode="General">
                  <c:v>0.50769399999999998</c:v>
                </c:pt>
                <c:pt idx="24650" formatCode="General">
                  <c:v>0.50771500000000003</c:v>
                </c:pt>
                <c:pt idx="24651" formatCode="General">
                  <c:v>0.50773599999999997</c:v>
                </c:pt>
                <c:pt idx="24652" formatCode="General">
                  <c:v>0.50775599999999999</c:v>
                </c:pt>
                <c:pt idx="24653" formatCode="General">
                  <c:v>0.50777700000000003</c:v>
                </c:pt>
                <c:pt idx="24654" formatCode="General">
                  <c:v>0.50779700000000005</c:v>
                </c:pt>
                <c:pt idx="24655" formatCode="General">
                  <c:v>0.50781799999999955</c:v>
                </c:pt>
                <c:pt idx="24656" formatCode="General">
                  <c:v>0.50783800000000001</c:v>
                </c:pt>
                <c:pt idx="24657" formatCode="General">
                  <c:v>0.50785999999999998</c:v>
                </c:pt>
                <c:pt idx="24658" formatCode="General">
                  <c:v>0.50788</c:v>
                </c:pt>
                <c:pt idx="24659" formatCode="General">
                  <c:v>0.50790000000000002</c:v>
                </c:pt>
                <c:pt idx="24660" formatCode="General">
                  <c:v>0.50792099999999996</c:v>
                </c:pt>
                <c:pt idx="24661" formatCode="General">
                  <c:v>0.50794099999999998</c:v>
                </c:pt>
                <c:pt idx="24662" formatCode="General">
                  <c:v>0.50796199999999958</c:v>
                </c:pt>
                <c:pt idx="24663" formatCode="General">
                  <c:v>0.5079819999999996</c:v>
                </c:pt>
                <c:pt idx="24664" formatCode="General">
                  <c:v>0.50800299999999943</c:v>
                </c:pt>
                <c:pt idx="24665" formatCode="General">
                  <c:v>0.50802400000000003</c:v>
                </c:pt>
                <c:pt idx="24666" formatCode="General">
                  <c:v>0.50804499999999997</c:v>
                </c:pt>
                <c:pt idx="24667" formatCode="General">
                  <c:v>0.50806499999999954</c:v>
                </c:pt>
                <c:pt idx="24668" formatCode="General">
                  <c:v>0.50808599999999959</c:v>
                </c:pt>
                <c:pt idx="24669" formatCode="General">
                  <c:v>0.5081059999999995</c:v>
                </c:pt>
                <c:pt idx="24670" formatCode="General">
                  <c:v>0.508127</c:v>
                </c:pt>
                <c:pt idx="24671" formatCode="General">
                  <c:v>0.50814800000000004</c:v>
                </c:pt>
                <c:pt idx="24672" formatCode="General">
                  <c:v>0.50816799999999929</c:v>
                </c:pt>
                <c:pt idx="24673" formatCode="General">
                  <c:v>0.508189</c:v>
                </c:pt>
                <c:pt idx="24674" formatCode="General">
                  <c:v>0.50820900000000002</c:v>
                </c:pt>
                <c:pt idx="24675" formatCode="General">
                  <c:v>0.50822999999999996</c:v>
                </c:pt>
                <c:pt idx="24676" formatCode="General">
                  <c:v>0.50824999999999998</c:v>
                </c:pt>
                <c:pt idx="24677" formatCode="General">
                  <c:v>0.50827100000000003</c:v>
                </c:pt>
                <c:pt idx="24678" formatCode="General">
                  <c:v>0.50829100000000005</c:v>
                </c:pt>
                <c:pt idx="24679" formatCode="General">
                  <c:v>0.50831199999999943</c:v>
                </c:pt>
                <c:pt idx="24680" formatCode="General">
                  <c:v>0.50833299999999937</c:v>
                </c:pt>
                <c:pt idx="24681" formatCode="General">
                  <c:v>0.50835399999999942</c:v>
                </c:pt>
                <c:pt idx="24682" formatCode="General">
                  <c:v>0.50837399999999955</c:v>
                </c:pt>
                <c:pt idx="24683" formatCode="General">
                  <c:v>0.50839500000000004</c:v>
                </c:pt>
                <c:pt idx="24684" formatCode="General">
                  <c:v>0.50841499999999928</c:v>
                </c:pt>
                <c:pt idx="24685" formatCode="General">
                  <c:v>0.50843499999999942</c:v>
                </c:pt>
                <c:pt idx="24686" formatCode="General">
                  <c:v>0.50845699999999938</c:v>
                </c:pt>
                <c:pt idx="24687" formatCode="General">
                  <c:v>0.50847699999999929</c:v>
                </c:pt>
                <c:pt idx="24688" formatCode="General">
                  <c:v>0.50849800000000001</c:v>
                </c:pt>
                <c:pt idx="24689" formatCode="General">
                  <c:v>0.50851799999999936</c:v>
                </c:pt>
                <c:pt idx="24690" formatCode="General">
                  <c:v>0.5085389999999993</c:v>
                </c:pt>
                <c:pt idx="24691" formatCode="General">
                  <c:v>0.50855899999999943</c:v>
                </c:pt>
                <c:pt idx="24692" formatCode="General">
                  <c:v>0.50857999999999959</c:v>
                </c:pt>
                <c:pt idx="24693" formatCode="General">
                  <c:v>0.50860000000000005</c:v>
                </c:pt>
                <c:pt idx="24694" formatCode="General">
                  <c:v>0.50862099999999999</c:v>
                </c:pt>
                <c:pt idx="24695" formatCode="General">
                  <c:v>0.50864200000000004</c:v>
                </c:pt>
                <c:pt idx="24696" formatCode="General">
                  <c:v>0.50866299999999942</c:v>
                </c:pt>
                <c:pt idx="24697" formatCode="General">
                  <c:v>0.508683</c:v>
                </c:pt>
                <c:pt idx="24698" formatCode="General">
                  <c:v>0.50870400000000005</c:v>
                </c:pt>
                <c:pt idx="24699" formatCode="General">
                  <c:v>0.50872399999999951</c:v>
                </c:pt>
                <c:pt idx="24700" formatCode="General">
                  <c:v>0.50874399999999997</c:v>
                </c:pt>
                <c:pt idx="24701" formatCode="General">
                  <c:v>0.50876599999999961</c:v>
                </c:pt>
                <c:pt idx="24702" formatCode="General">
                  <c:v>0.50878599999999996</c:v>
                </c:pt>
                <c:pt idx="24703" formatCode="General">
                  <c:v>0.50880700000000001</c:v>
                </c:pt>
                <c:pt idx="24704" formatCode="General">
                  <c:v>0.50882700000000003</c:v>
                </c:pt>
                <c:pt idx="24705" formatCode="General">
                  <c:v>0.50884799999999997</c:v>
                </c:pt>
                <c:pt idx="24706" formatCode="General">
                  <c:v>0.50886799999999943</c:v>
                </c:pt>
                <c:pt idx="24707" formatCode="General">
                  <c:v>0.50888900000000004</c:v>
                </c:pt>
                <c:pt idx="24708" formatCode="General">
                  <c:v>0.50890999999999997</c:v>
                </c:pt>
                <c:pt idx="24709" formatCode="General">
                  <c:v>0.50893100000000002</c:v>
                </c:pt>
                <c:pt idx="24710" formatCode="General">
                  <c:v>0.50895100000000004</c:v>
                </c:pt>
                <c:pt idx="24711" formatCode="General">
                  <c:v>0.50897199999999998</c:v>
                </c:pt>
                <c:pt idx="24712" formatCode="General">
                  <c:v>0.508992</c:v>
                </c:pt>
                <c:pt idx="24713" formatCode="General">
                  <c:v>0.50901199999999958</c:v>
                </c:pt>
                <c:pt idx="24714" formatCode="General">
                  <c:v>0.50903299999999929</c:v>
                </c:pt>
                <c:pt idx="24715" formatCode="General">
                  <c:v>0.50905299999999942</c:v>
                </c:pt>
                <c:pt idx="24716" formatCode="General">
                  <c:v>0.5090750000000005</c:v>
                </c:pt>
                <c:pt idx="24717" formatCode="General">
                  <c:v>0.50909499999999996</c:v>
                </c:pt>
                <c:pt idx="24718" formatCode="General">
                  <c:v>0.50911599999999957</c:v>
                </c:pt>
                <c:pt idx="24719" formatCode="General">
                  <c:v>0.50913599999999959</c:v>
                </c:pt>
                <c:pt idx="24720" formatCode="General">
                  <c:v>0.50915699999999942</c:v>
                </c:pt>
                <c:pt idx="24721" formatCode="General">
                  <c:v>0.50917699999999955</c:v>
                </c:pt>
                <c:pt idx="24722" formatCode="General">
                  <c:v>0.50919800000000004</c:v>
                </c:pt>
                <c:pt idx="24723" formatCode="General">
                  <c:v>0.50921899999999942</c:v>
                </c:pt>
                <c:pt idx="24724" formatCode="General">
                  <c:v>0.509239</c:v>
                </c:pt>
                <c:pt idx="24725" formatCode="General">
                  <c:v>0.5092599999999996</c:v>
                </c:pt>
                <c:pt idx="24726" formatCode="General">
                  <c:v>0.50927999999999951</c:v>
                </c:pt>
                <c:pt idx="24727" formatCode="General">
                  <c:v>0.509301</c:v>
                </c:pt>
                <c:pt idx="24728" formatCode="General">
                  <c:v>0.50932100000000002</c:v>
                </c:pt>
                <c:pt idx="24729" formatCode="General">
                  <c:v>0.50934199999999996</c:v>
                </c:pt>
                <c:pt idx="24730" formatCode="General">
                  <c:v>0.50936299999999934</c:v>
                </c:pt>
                <c:pt idx="24731" formatCode="General">
                  <c:v>0.50938299999999936</c:v>
                </c:pt>
                <c:pt idx="24732" formatCode="General">
                  <c:v>0.50940399999999941</c:v>
                </c:pt>
                <c:pt idx="24733" formatCode="General">
                  <c:v>0.50942500000000002</c:v>
                </c:pt>
                <c:pt idx="24734" formatCode="General">
                  <c:v>0.50944500000000004</c:v>
                </c:pt>
                <c:pt idx="24735" formatCode="General">
                  <c:v>0.50946599999999942</c:v>
                </c:pt>
                <c:pt idx="24736" formatCode="General">
                  <c:v>0.50948599999999955</c:v>
                </c:pt>
                <c:pt idx="24737" formatCode="General">
                  <c:v>0.50950699999999938</c:v>
                </c:pt>
                <c:pt idx="24738" formatCode="General">
                  <c:v>0.50952799999999943</c:v>
                </c:pt>
                <c:pt idx="24739" formatCode="General">
                  <c:v>0.509548</c:v>
                </c:pt>
                <c:pt idx="24740" formatCode="General">
                  <c:v>0.50956899999999938</c:v>
                </c:pt>
                <c:pt idx="24741" formatCode="General">
                  <c:v>0.50958899999999929</c:v>
                </c:pt>
                <c:pt idx="24742" formatCode="General">
                  <c:v>0.50961000000000001</c:v>
                </c:pt>
                <c:pt idx="24743" formatCode="General">
                  <c:v>0.50963000000000003</c:v>
                </c:pt>
                <c:pt idx="24744" formatCode="General">
                  <c:v>0.50965099999999997</c:v>
                </c:pt>
                <c:pt idx="24745" formatCode="General">
                  <c:v>0.50967200000000001</c:v>
                </c:pt>
                <c:pt idx="24746" formatCode="General">
                  <c:v>0.50969200000000003</c:v>
                </c:pt>
                <c:pt idx="24747" formatCode="General">
                  <c:v>0.50971299999999942</c:v>
                </c:pt>
                <c:pt idx="24748" formatCode="General">
                  <c:v>0.50973400000000002</c:v>
                </c:pt>
                <c:pt idx="24749" formatCode="General">
                  <c:v>0.50975400000000004</c:v>
                </c:pt>
                <c:pt idx="24750" formatCode="General">
                  <c:v>0.50977499999999998</c:v>
                </c:pt>
                <c:pt idx="24751" formatCode="General">
                  <c:v>0.50979500000000044</c:v>
                </c:pt>
                <c:pt idx="24752" formatCode="General">
                  <c:v>0.5098159999999996</c:v>
                </c:pt>
                <c:pt idx="24753" formatCode="General">
                  <c:v>0.50983599999999996</c:v>
                </c:pt>
                <c:pt idx="24754" formatCode="General">
                  <c:v>0.509857</c:v>
                </c:pt>
                <c:pt idx="24755" formatCode="General">
                  <c:v>0.50987800000000005</c:v>
                </c:pt>
                <c:pt idx="24756" formatCode="General">
                  <c:v>0.50989799999999996</c:v>
                </c:pt>
                <c:pt idx="24757" formatCode="General">
                  <c:v>0.50991900000000001</c:v>
                </c:pt>
                <c:pt idx="24758" formatCode="General">
                  <c:v>0.50993900000000003</c:v>
                </c:pt>
                <c:pt idx="24759" formatCode="General">
                  <c:v>0.50995999999999997</c:v>
                </c:pt>
                <c:pt idx="24760" formatCode="General">
                  <c:v>0.50997999999999999</c:v>
                </c:pt>
                <c:pt idx="24761" formatCode="General">
                  <c:v>0.51000100000000004</c:v>
                </c:pt>
                <c:pt idx="24762" formatCode="General">
                  <c:v>0.51002199999999998</c:v>
                </c:pt>
                <c:pt idx="24763" formatCode="General">
                  <c:v>0.51004300000000002</c:v>
                </c:pt>
                <c:pt idx="24764" formatCode="General">
                  <c:v>0.51006299999999938</c:v>
                </c:pt>
                <c:pt idx="24765" formatCode="General">
                  <c:v>0.51008299999999929</c:v>
                </c:pt>
                <c:pt idx="24766" formatCode="General">
                  <c:v>0.510104</c:v>
                </c:pt>
                <c:pt idx="24767" formatCode="General">
                  <c:v>0.51012500000000005</c:v>
                </c:pt>
                <c:pt idx="24768" formatCode="General">
                  <c:v>0.51014499999999996</c:v>
                </c:pt>
                <c:pt idx="24769" formatCode="General">
                  <c:v>0.51016599999999956</c:v>
                </c:pt>
                <c:pt idx="24770" formatCode="General">
                  <c:v>0.51018699999999928</c:v>
                </c:pt>
                <c:pt idx="24771" formatCode="General">
                  <c:v>0.51020699999999941</c:v>
                </c:pt>
                <c:pt idx="24772" formatCode="General">
                  <c:v>0.51022800000000001</c:v>
                </c:pt>
                <c:pt idx="24773" formatCode="General">
                  <c:v>0.51024800000000003</c:v>
                </c:pt>
                <c:pt idx="24774" formatCode="General">
                  <c:v>0.51026899999999942</c:v>
                </c:pt>
                <c:pt idx="24775" formatCode="General">
                  <c:v>0.51028899999999955</c:v>
                </c:pt>
                <c:pt idx="24776" formatCode="General">
                  <c:v>0.51031099999999929</c:v>
                </c:pt>
                <c:pt idx="24777" formatCode="General">
                  <c:v>0.51033099999999942</c:v>
                </c:pt>
                <c:pt idx="24778" formatCode="General">
                  <c:v>0.51035199999999958</c:v>
                </c:pt>
                <c:pt idx="24779" formatCode="General">
                  <c:v>0.5103719999999996</c:v>
                </c:pt>
                <c:pt idx="24780" formatCode="General">
                  <c:v>0.51039199999999996</c:v>
                </c:pt>
                <c:pt idx="24781" formatCode="General">
                  <c:v>0.51041299999999923</c:v>
                </c:pt>
                <c:pt idx="24782" formatCode="General">
                  <c:v>0.51043299999999936</c:v>
                </c:pt>
                <c:pt idx="24783" formatCode="General">
                  <c:v>0.5104539999999993</c:v>
                </c:pt>
                <c:pt idx="24784" formatCode="General">
                  <c:v>0.51047500000000001</c:v>
                </c:pt>
                <c:pt idx="24785" formatCode="General">
                  <c:v>0.51049599999999951</c:v>
                </c:pt>
                <c:pt idx="24786" formatCode="General">
                  <c:v>0.51051599999999941</c:v>
                </c:pt>
                <c:pt idx="24787" formatCode="General">
                  <c:v>0.51053699999999935</c:v>
                </c:pt>
                <c:pt idx="24788" formatCode="General">
                  <c:v>0.51055699999999937</c:v>
                </c:pt>
                <c:pt idx="24789" formatCode="General">
                  <c:v>0.51057799999999942</c:v>
                </c:pt>
                <c:pt idx="24790" formatCode="General">
                  <c:v>0.51059900000000003</c:v>
                </c:pt>
                <c:pt idx="24791" formatCode="General">
                  <c:v>0.51061900000000005</c:v>
                </c:pt>
                <c:pt idx="24792" formatCode="General">
                  <c:v>0.51063999999999998</c:v>
                </c:pt>
                <c:pt idx="24793" formatCode="General">
                  <c:v>0.51066</c:v>
                </c:pt>
                <c:pt idx="24794" formatCode="General">
                  <c:v>0.51068100000000005</c:v>
                </c:pt>
                <c:pt idx="24795" formatCode="General">
                  <c:v>0.51070099999999996</c:v>
                </c:pt>
                <c:pt idx="24796" formatCode="General">
                  <c:v>0.51072200000000001</c:v>
                </c:pt>
                <c:pt idx="24797" formatCode="General">
                  <c:v>0.51074200000000003</c:v>
                </c:pt>
                <c:pt idx="24798" formatCode="General">
                  <c:v>0.51076299999999941</c:v>
                </c:pt>
                <c:pt idx="24799" formatCode="General">
                  <c:v>0.51078400000000002</c:v>
                </c:pt>
                <c:pt idx="24800" formatCode="General">
                  <c:v>0.51080499999999951</c:v>
                </c:pt>
                <c:pt idx="24801" formatCode="General">
                  <c:v>0.51082499999999997</c:v>
                </c:pt>
                <c:pt idx="24802" formatCode="General">
                  <c:v>0.51084600000000002</c:v>
                </c:pt>
                <c:pt idx="24803" formatCode="General">
                  <c:v>0.5108659999999996</c:v>
                </c:pt>
                <c:pt idx="24804" formatCode="General">
                  <c:v>0.51088699999999942</c:v>
                </c:pt>
                <c:pt idx="24805" formatCode="General">
                  <c:v>0.51090800000000003</c:v>
                </c:pt>
                <c:pt idx="24806" formatCode="General">
                  <c:v>0.51092800000000005</c:v>
                </c:pt>
                <c:pt idx="24807" formatCode="General">
                  <c:v>0.51094899999999999</c:v>
                </c:pt>
                <c:pt idx="24808" formatCode="General">
                  <c:v>0.51096900000000001</c:v>
                </c:pt>
                <c:pt idx="24809" formatCode="General">
                  <c:v>0.5109900000000005</c:v>
                </c:pt>
                <c:pt idx="24810" formatCode="General">
                  <c:v>0.51100999999999996</c:v>
                </c:pt>
                <c:pt idx="24811" formatCode="General">
                  <c:v>0.51103100000000001</c:v>
                </c:pt>
                <c:pt idx="24812" formatCode="General">
                  <c:v>0.51105100000000003</c:v>
                </c:pt>
                <c:pt idx="24813" formatCode="General">
                  <c:v>0.511073</c:v>
                </c:pt>
                <c:pt idx="24814" formatCode="General">
                  <c:v>0.51109300000000002</c:v>
                </c:pt>
                <c:pt idx="24815" formatCode="General">
                  <c:v>0.51111399999999929</c:v>
                </c:pt>
                <c:pt idx="24816" formatCode="General">
                  <c:v>0.51113399999999942</c:v>
                </c:pt>
                <c:pt idx="24817" formatCode="General">
                  <c:v>0.51115500000000003</c:v>
                </c:pt>
                <c:pt idx="24818" formatCode="General">
                  <c:v>0.51117500000000005</c:v>
                </c:pt>
                <c:pt idx="24819" formatCode="General">
                  <c:v>0.51119599999999998</c:v>
                </c:pt>
                <c:pt idx="24820" formatCode="General">
                  <c:v>0.51121699999999937</c:v>
                </c:pt>
                <c:pt idx="24821" formatCode="General">
                  <c:v>0.51123699999999939</c:v>
                </c:pt>
                <c:pt idx="24822" formatCode="General">
                  <c:v>0.51125799999999955</c:v>
                </c:pt>
                <c:pt idx="24823" formatCode="General">
                  <c:v>0.51127800000000001</c:v>
                </c:pt>
                <c:pt idx="24824" formatCode="General">
                  <c:v>0.5112989999999995</c:v>
                </c:pt>
                <c:pt idx="24825" formatCode="General">
                  <c:v>0.51131899999999941</c:v>
                </c:pt>
                <c:pt idx="24826" formatCode="General">
                  <c:v>0.51134000000000002</c:v>
                </c:pt>
                <c:pt idx="24827" formatCode="General">
                  <c:v>0.51135999999999959</c:v>
                </c:pt>
                <c:pt idx="24828" formatCode="General">
                  <c:v>0.51138199999999956</c:v>
                </c:pt>
                <c:pt idx="24829" formatCode="General">
                  <c:v>0.51140199999999958</c:v>
                </c:pt>
                <c:pt idx="24830" formatCode="General">
                  <c:v>0.51142299999999929</c:v>
                </c:pt>
                <c:pt idx="24831" formatCode="General">
                  <c:v>0.51144299999999943</c:v>
                </c:pt>
                <c:pt idx="24832" formatCode="General">
                  <c:v>0.51146299999999922</c:v>
                </c:pt>
                <c:pt idx="24833" formatCode="General">
                  <c:v>0.51148399999999938</c:v>
                </c:pt>
                <c:pt idx="24834" formatCode="General">
                  <c:v>0.51150499999999943</c:v>
                </c:pt>
                <c:pt idx="24835" formatCode="General">
                  <c:v>0.51152599999999959</c:v>
                </c:pt>
                <c:pt idx="24836" formatCode="General">
                  <c:v>0.5115459999999995</c:v>
                </c:pt>
                <c:pt idx="24837" formatCode="General">
                  <c:v>0.51156699999999911</c:v>
                </c:pt>
                <c:pt idx="24838" formatCode="General">
                  <c:v>0.51158699999999935</c:v>
                </c:pt>
                <c:pt idx="24839" formatCode="General">
                  <c:v>0.51160799999999951</c:v>
                </c:pt>
                <c:pt idx="24840" formatCode="General">
                  <c:v>0.51162799999999997</c:v>
                </c:pt>
                <c:pt idx="24841" formatCode="General">
                  <c:v>0.51164900000000046</c:v>
                </c:pt>
                <c:pt idx="24842" formatCode="General">
                  <c:v>0.51166900000000004</c:v>
                </c:pt>
                <c:pt idx="24843" formatCode="General">
                  <c:v>0.51168999999999998</c:v>
                </c:pt>
                <c:pt idx="24844" formatCode="General">
                  <c:v>0.51171100000000003</c:v>
                </c:pt>
                <c:pt idx="24845" formatCode="General">
                  <c:v>0.51173199999999996</c:v>
                </c:pt>
                <c:pt idx="24846" formatCode="General">
                  <c:v>0.51175199999999998</c:v>
                </c:pt>
                <c:pt idx="24847" formatCode="General">
                  <c:v>0.511772</c:v>
                </c:pt>
                <c:pt idx="24848" formatCode="General">
                  <c:v>0.51179300000000005</c:v>
                </c:pt>
                <c:pt idx="24849" formatCode="General">
                  <c:v>0.51181399999999955</c:v>
                </c:pt>
                <c:pt idx="24850" formatCode="General">
                  <c:v>0.51183500000000004</c:v>
                </c:pt>
                <c:pt idx="24851" formatCode="General">
                  <c:v>0.5118549999999995</c:v>
                </c:pt>
                <c:pt idx="24852" formatCode="General">
                  <c:v>0.511876</c:v>
                </c:pt>
                <c:pt idx="24853" formatCode="General">
                  <c:v>0.51189600000000002</c:v>
                </c:pt>
                <c:pt idx="24854" formatCode="General">
                  <c:v>0.51191699999999929</c:v>
                </c:pt>
                <c:pt idx="24855" formatCode="General">
                  <c:v>0.51193699999999942</c:v>
                </c:pt>
                <c:pt idx="24856" formatCode="General">
                  <c:v>0.51195800000000002</c:v>
                </c:pt>
                <c:pt idx="24857" formatCode="General">
                  <c:v>0.51197899999999996</c:v>
                </c:pt>
                <c:pt idx="24858" formatCode="General">
                  <c:v>0.51200000000000001</c:v>
                </c:pt>
                <c:pt idx="24859" formatCode="General">
                  <c:v>0.51202000000000003</c:v>
                </c:pt>
                <c:pt idx="24860" formatCode="General">
                  <c:v>0.51204000000000005</c:v>
                </c:pt>
                <c:pt idx="24861" formatCode="General">
                  <c:v>0.51206099999999954</c:v>
                </c:pt>
                <c:pt idx="24862" formatCode="General">
                  <c:v>0.51208100000000001</c:v>
                </c:pt>
                <c:pt idx="24863" formatCode="General">
                  <c:v>0.5121019999999995</c:v>
                </c:pt>
                <c:pt idx="24864" formatCode="General">
                  <c:v>0.51212299999999955</c:v>
                </c:pt>
                <c:pt idx="24865" formatCode="General">
                  <c:v>0.51214300000000001</c:v>
                </c:pt>
                <c:pt idx="24866" formatCode="General">
                  <c:v>0.51216399999999929</c:v>
                </c:pt>
                <c:pt idx="24867" formatCode="General">
                  <c:v>0.512185</c:v>
                </c:pt>
                <c:pt idx="24868" formatCode="General">
                  <c:v>0.51220500000000002</c:v>
                </c:pt>
                <c:pt idx="24869" formatCode="General">
                  <c:v>0.51222599999999996</c:v>
                </c:pt>
                <c:pt idx="24870" formatCode="General">
                  <c:v>0.51224599999999998</c:v>
                </c:pt>
                <c:pt idx="24871" formatCode="General">
                  <c:v>0.51226699999999936</c:v>
                </c:pt>
                <c:pt idx="24872" formatCode="General">
                  <c:v>0.51228699999999938</c:v>
                </c:pt>
                <c:pt idx="24873" formatCode="General">
                  <c:v>0.51230799999999943</c:v>
                </c:pt>
                <c:pt idx="24874" formatCode="General">
                  <c:v>0.51232900000000003</c:v>
                </c:pt>
                <c:pt idx="24875" formatCode="General">
                  <c:v>0.51234900000000005</c:v>
                </c:pt>
                <c:pt idx="24876" formatCode="General">
                  <c:v>0.51236999999999955</c:v>
                </c:pt>
                <c:pt idx="24877" formatCode="General">
                  <c:v>0.51239000000000001</c:v>
                </c:pt>
                <c:pt idx="24878" formatCode="General">
                  <c:v>0.51241099999999928</c:v>
                </c:pt>
                <c:pt idx="24879" formatCode="General">
                  <c:v>0.51243199999999955</c:v>
                </c:pt>
                <c:pt idx="24880" formatCode="General">
                  <c:v>0.51245199999999957</c:v>
                </c:pt>
                <c:pt idx="24881" formatCode="General">
                  <c:v>0.51247299999999929</c:v>
                </c:pt>
                <c:pt idx="24882" formatCode="General">
                  <c:v>0.51249400000000001</c:v>
                </c:pt>
                <c:pt idx="24883" formatCode="General">
                  <c:v>0.51251399999999936</c:v>
                </c:pt>
                <c:pt idx="24884" formatCode="General">
                  <c:v>0.5125349999999993</c:v>
                </c:pt>
                <c:pt idx="24885" formatCode="General">
                  <c:v>0.51255499999999943</c:v>
                </c:pt>
                <c:pt idx="24886" formatCode="General">
                  <c:v>0.51257599999999959</c:v>
                </c:pt>
                <c:pt idx="24887" formatCode="General">
                  <c:v>0.51259599999999961</c:v>
                </c:pt>
                <c:pt idx="24888" formatCode="General">
                  <c:v>0.51261699999999955</c:v>
                </c:pt>
                <c:pt idx="24889" formatCode="General">
                  <c:v>0.51263800000000004</c:v>
                </c:pt>
                <c:pt idx="24890" formatCode="General">
                  <c:v>0.5126579999999995</c:v>
                </c:pt>
                <c:pt idx="24891" formatCode="General">
                  <c:v>0.51267900000000044</c:v>
                </c:pt>
                <c:pt idx="24892" formatCode="General">
                  <c:v>0.51269900000000046</c:v>
                </c:pt>
                <c:pt idx="24893" formatCode="General">
                  <c:v>0.51271999999999951</c:v>
                </c:pt>
                <c:pt idx="24894" formatCode="General">
                  <c:v>0.51273999999999997</c:v>
                </c:pt>
                <c:pt idx="24895" formatCode="General">
                  <c:v>0.51276100000000002</c:v>
                </c:pt>
                <c:pt idx="24896" formatCode="General">
                  <c:v>0.51278199999999996</c:v>
                </c:pt>
                <c:pt idx="24897" formatCode="General">
                  <c:v>0.51280300000000001</c:v>
                </c:pt>
                <c:pt idx="24898" formatCode="General">
                  <c:v>0.51282300000000003</c:v>
                </c:pt>
                <c:pt idx="24899" formatCode="General">
                  <c:v>0.51284300000000005</c:v>
                </c:pt>
                <c:pt idx="24900" formatCode="General">
                  <c:v>0.51286399999999943</c:v>
                </c:pt>
                <c:pt idx="24901" formatCode="General">
                  <c:v>0.51288400000000001</c:v>
                </c:pt>
                <c:pt idx="24902" formatCode="General">
                  <c:v>0.5129050000000005</c:v>
                </c:pt>
                <c:pt idx="24903" formatCode="General">
                  <c:v>0.51292599999999999</c:v>
                </c:pt>
                <c:pt idx="24904" formatCode="General">
                  <c:v>0.51294700000000004</c:v>
                </c:pt>
                <c:pt idx="24905" formatCode="General">
                  <c:v>0.51296699999999928</c:v>
                </c:pt>
                <c:pt idx="24906" formatCode="General">
                  <c:v>0.512988</c:v>
                </c:pt>
                <c:pt idx="24907" formatCode="General">
                  <c:v>0.51300800000000002</c:v>
                </c:pt>
                <c:pt idx="24908" formatCode="General">
                  <c:v>0.51302899999999996</c:v>
                </c:pt>
                <c:pt idx="24909" formatCode="General">
                  <c:v>0.51304899999999998</c:v>
                </c:pt>
                <c:pt idx="24910" formatCode="General">
                  <c:v>0.51307000000000003</c:v>
                </c:pt>
                <c:pt idx="24911" formatCode="General">
                  <c:v>0.51309099999999996</c:v>
                </c:pt>
                <c:pt idx="24912" formatCode="General">
                  <c:v>0.51311199999999957</c:v>
                </c:pt>
                <c:pt idx="24913" formatCode="General">
                  <c:v>0.51313199999999959</c:v>
                </c:pt>
                <c:pt idx="24914" formatCode="General">
                  <c:v>0.51315199999999961</c:v>
                </c:pt>
                <c:pt idx="24915" formatCode="General">
                  <c:v>0.51317299999999955</c:v>
                </c:pt>
                <c:pt idx="24916" formatCode="General">
                  <c:v>0.51319300000000001</c:v>
                </c:pt>
                <c:pt idx="24917" formatCode="General">
                  <c:v>0.51321499999999942</c:v>
                </c:pt>
                <c:pt idx="24918" formatCode="General">
                  <c:v>0.513235</c:v>
                </c:pt>
                <c:pt idx="24919" formatCode="General">
                  <c:v>0.5132559999999996</c:v>
                </c:pt>
                <c:pt idx="24920" formatCode="General">
                  <c:v>0.51327599999999951</c:v>
                </c:pt>
                <c:pt idx="24921" formatCode="General">
                  <c:v>0.513297</c:v>
                </c:pt>
                <c:pt idx="24922" formatCode="General">
                  <c:v>0.51331699999999936</c:v>
                </c:pt>
                <c:pt idx="24923" formatCode="General">
                  <c:v>0.51333799999999929</c:v>
                </c:pt>
                <c:pt idx="24924" formatCode="General">
                  <c:v>0.51335799999999943</c:v>
                </c:pt>
                <c:pt idx="24925" formatCode="General">
                  <c:v>0.5133799999999995</c:v>
                </c:pt>
                <c:pt idx="24926" formatCode="General">
                  <c:v>0.51339999999999997</c:v>
                </c:pt>
                <c:pt idx="24927" formatCode="General">
                  <c:v>0.51341999999999943</c:v>
                </c:pt>
                <c:pt idx="24928" formatCode="General">
                  <c:v>0.51344100000000004</c:v>
                </c:pt>
                <c:pt idx="24929" formatCode="General">
                  <c:v>0.51346099999999928</c:v>
                </c:pt>
                <c:pt idx="24930" formatCode="General">
                  <c:v>0.51348199999999955</c:v>
                </c:pt>
                <c:pt idx="24931" formatCode="General">
                  <c:v>0.51350199999999957</c:v>
                </c:pt>
                <c:pt idx="24932" formatCode="General">
                  <c:v>0.51352399999999943</c:v>
                </c:pt>
                <c:pt idx="24933" formatCode="General">
                  <c:v>0.513544</c:v>
                </c:pt>
                <c:pt idx="24934" formatCode="General">
                  <c:v>0.51356499999999938</c:v>
                </c:pt>
                <c:pt idx="24935" formatCode="General">
                  <c:v>0.51358499999999929</c:v>
                </c:pt>
                <c:pt idx="24936" formatCode="General">
                  <c:v>0.51360600000000001</c:v>
                </c:pt>
                <c:pt idx="24937" formatCode="General">
                  <c:v>0.51362600000000003</c:v>
                </c:pt>
                <c:pt idx="24938" formatCode="General">
                  <c:v>0.51364699999999996</c:v>
                </c:pt>
                <c:pt idx="24939" formatCode="General">
                  <c:v>0.51366800000000001</c:v>
                </c:pt>
                <c:pt idx="24940" formatCode="General">
                  <c:v>0.51368800000000003</c:v>
                </c:pt>
                <c:pt idx="24941" formatCode="General">
                  <c:v>0.51370899999999997</c:v>
                </c:pt>
                <c:pt idx="24942" formatCode="General">
                  <c:v>0.51372899999999999</c:v>
                </c:pt>
                <c:pt idx="24943" formatCode="General">
                  <c:v>0.51375000000000004</c:v>
                </c:pt>
                <c:pt idx="24944" formatCode="General">
                  <c:v>0.5137699999999995</c:v>
                </c:pt>
                <c:pt idx="24945" formatCode="General">
                  <c:v>0.51379100000000044</c:v>
                </c:pt>
                <c:pt idx="24946" formatCode="General">
                  <c:v>0.51381100000000002</c:v>
                </c:pt>
                <c:pt idx="24947" formatCode="General">
                  <c:v>0.51383299999999943</c:v>
                </c:pt>
                <c:pt idx="24948" formatCode="General">
                  <c:v>0.513853</c:v>
                </c:pt>
                <c:pt idx="24949" formatCode="General">
                  <c:v>0.51387400000000005</c:v>
                </c:pt>
                <c:pt idx="24950" formatCode="General">
                  <c:v>0.51389399999999996</c:v>
                </c:pt>
                <c:pt idx="24951" formatCode="General">
                  <c:v>0.51391500000000001</c:v>
                </c:pt>
                <c:pt idx="24952" formatCode="General">
                  <c:v>0.51393500000000003</c:v>
                </c:pt>
                <c:pt idx="24953" formatCode="General">
                  <c:v>0.51395599999999997</c:v>
                </c:pt>
                <c:pt idx="24954" formatCode="General">
                  <c:v>0.51397700000000002</c:v>
                </c:pt>
                <c:pt idx="24955" formatCode="General">
                  <c:v>0.51399700000000004</c:v>
                </c:pt>
                <c:pt idx="24956" formatCode="General">
                  <c:v>0.51401799999999942</c:v>
                </c:pt>
                <c:pt idx="24957" formatCode="General">
                  <c:v>0.51403799999999955</c:v>
                </c:pt>
                <c:pt idx="24958" formatCode="General">
                  <c:v>0.51405900000000004</c:v>
                </c:pt>
                <c:pt idx="24959" formatCode="General">
                  <c:v>0.51407899999999951</c:v>
                </c:pt>
                <c:pt idx="24960" formatCode="General">
                  <c:v>0.5141</c:v>
                </c:pt>
                <c:pt idx="24961" formatCode="General">
                  <c:v>0.51412000000000002</c:v>
                </c:pt>
                <c:pt idx="24962" formatCode="General">
                  <c:v>0.51414099999999996</c:v>
                </c:pt>
                <c:pt idx="24963" formatCode="General">
                  <c:v>0.51416199999999956</c:v>
                </c:pt>
                <c:pt idx="24964" formatCode="General">
                  <c:v>0.51418299999999928</c:v>
                </c:pt>
                <c:pt idx="24965" formatCode="General">
                  <c:v>0.5142029999999993</c:v>
                </c:pt>
                <c:pt idx="24966" formatCode="General">
                  <c:v>0.51422299999999943</c:v>
                </c:pt>
                <c:pt idx="24967" formatCode="General">
                  <c:v>0.51424400000000003</c:v>
                </c:pt>
                <c:pt idx="24968" formatCode="General">
                  <c:v>0.51426499999999942</c:v>
                </c:pt>
                <c:pt idx="24969" formatCode="General">
                  <c:v>0.51428599999999958</c:v>
                </c:pt>
                <c:pt idx="24970" formatCode="General">
                  <c:v>0.5143059999999996</c:v>
                </c:pt>
                <c:pt idx="24971" formatCode="General">
                  <c:v>0.51432699999999942</c:v>
                </c:pt>
                <c:pt idx="24972" formatCode="General">
                  <c:v>0.514347</c:v>
                </c:pt>
                <c:pt idx="24973" formatCode="General">
                  <c:v>0.51436799999999938</c:v>
                </c:pt>
                <c:pt idx="24974" formatCode="General">
                  <c:v>0.51438799999999929</c:v>
                </c:pt>
                <c:pt idx="24975" formatCode="General">
                  <c:v>0.51440900000000001</c:v>
                </c:pt>
                <c:pt idx="24976" formatCode="General">
                  <c:v>0.51442999999999961</c:v>
                </c:pt>
                <c:pt idx="24977" formatCode="General">
                  <c:v>0.51444999999999996</c:v>
                </c:pt>
                <c:pt idx="24978" formatCode="General">
                  <c:v>0.51447100000000001</c:v>
                </c:pt>
                <c:pt idx="24979" formatCode="General">
                  <c:v>0.51449199999999951</c:v>
                </c:pt>
                <c:pt idx="24980" formatCode="General">
                  <c:v>0.51451199999999941</c:v>
                </c:pt>
                <c:pt idx="24981" formatCode="General">
                  <c:v>0.51453199999999955</c:v>
                </c:pt>
                <c:pt idx="24982" formatCode="General">
                  <c:v>0.51455299999999937</c:v>
                </c:pt>
                <c:pt idx="24983" formatCode="General">
                  <c:v>0.51457399999999942</c:v>
                </c:pt>
                <c:pt idx="24984" formatCode="General">
                  <c:v>0.514594</c:v>
                </c:pt>
                <c:pt idx="24985" formatCode="General">
                  <c:v>0.51461500000000004</c:v>
                </c:pt>
                <c:pt idx="24986" formatCode="General">
                  <c:v>0.51463599999999998</c:v>
                </c:pt>
                <c:pt idx="24987" formatCode="General">
                  <c:v>0.514656</c:v>
                </c:pt>
                <c:pt idx="24988" formatCode="General">
                  <c:v>0.51467700000000005</c:v>
                </c:pt>
                <c:pt idx="24989" formatCode="General">
                  <c:v>0.51469699999999996</c:v>
                </c:pt>
                <c:pt idx="24990" formatCode="General">
                  <c:v>0.51471800000000001</c:v>
                </c:pt>
                <c:pt idx="24991" formatCode="General">
                  <c:v>0.5147389999999995</c:v>
                </c:pt>
                <c:pt idx="24992" formatCode="General">
                  <c:v>0.51475899999999997</c:v>
                </c:pt>
                <c:pt idx="24993" formatCode="General">
                  <c:v>0.51478000000000002</c:v>
                </c:pt>
                <c:pt idx="24994" formatCode="General">
                  <c:v>0.51480000000000004</c:v>
                </c:pt>
                <c:pt idx="24995" formatCode="General">
                  <c:v>0.51482099999999997</c:v>
                </c:pt>
                <c:pt idx="24996" formatCode="General">
                  <c:v>0.51484099999999999</c:v>
                </c:pt>
                <c:pt idx="24997" formatCode="General">
                  <c:v>0.5148619999999996</c:v>
                </c:pt>
                <c:pt idx="24998" formatCode="General">
                  <c:v>0.51488299999999942</c:v>
                </c:pt>
                <c:pt idx="24999" formatCode="General">
                  <c:v>0.514903</c:v>
                </c:pt>
                <c:pt idx="25000" formatCode="General">
                  <c:v>0.51492400000000005</c:v>
                </c:pt>
                <c:pt idx="25001" formatCode="General">
                  <c:v>0.51494499999999999</c:v>
                </c:pt>
                <c:pt idx="25002" formatCode="General">
                  <c:v>0.51496500000000001</c:v>
                </c:pt>
                <c:pt idx="25003" formatCode="General">
                  <c:v>0.51498599999999961</c:v>
                </c:pt>
                <c:pt idx="25004" formatCode="General">
                  <c:v>0.51500599999999996</c:v>
                </c:pt>
                <c:pt idx="25005" formatCode="General">
                  <c:v>0.51502700000000001</c:v>
                </c:pt>
                <c:pt idx="25006" formatCode="General">
                  <c:v>0.51504700000000003</c:v>
                </c:pt>
                <c:pt idx="25007" formatCode="General">
                  <c:v>0.51506799999999942</c:v>
                </c:pt>
                <c:pt idx="25008" formatCode="General">
                  <c:v>0.51508900000000002</c:v>
                </c:pt>
                <c:pt idx="25009" formatCode="General">
                  <c:v>0.51510900000000004</c:v>
                </c:pt>
                <c:pt idx="25010" formatCode="General">
                  <c:v>0.51512999999999998</c:v>
                </c:pt>
                <c:pt idx="25011" formatCode="General">
                  <c:v>0.51515</c:v>
                </c:pt>
                <c:pt idx="25012" formatCode="General">
                  <c:v>0.51517100000000005</c:v>
                </c:pt>
                <c:pt idx="25013" formatCode="General">
                  <c:v>0.51519099999999951</c:v>
                </c:pt>
                <c:pt idx="25014" formatCode="General">
                  <c:v>0.51521199999999956</c:v>
                </c:pt>
                <c:pt idx="25015" formatCode="General">
                  <c:v>0.51523299999999939</c:v>
                </c:pt>
                <c:pt idx="25016" formatCode="General">
                  <c:v>0.51525399999999955</c:v>
                </c:pt>
                <c:pt idx="25017" formatCode="General">
                  <c:v>0.51527400000000001</c:v>
                </c:pt>
                <c:pt idx="25018" formatCode="General">
                  <c:v>0.5152949999999995</c:v>
                </c:pt>
                <c:pt idx="25019" formatCode="General">
                  <c:v>0.51531499999999941</c:v>
                </c:pt>
                <c:pt idx="25020" formatCode="General">
                  <c:v>0.51533599999999957</c:v>
                </c:pt>
                <c:pt idx="25021" formatCode="General">
                  <c:v>0.51535699999999929</c:v>
                </c:pt>
                <c:pt idx="25022" formatCode="General">
                  <c:v>0.51537699999999942</c:v>
                </c:pt>
                <c:pt idx="25023" formatCode="General">
                  <c:v>0.51539800000000002</c:v>
                </c:pt>
                <c:pt idx="25024" formatCode="General">
                  <c:v>0.51541799999999938</c:v>
                </c:pt>
                <c:pt idx="25025" formatCode="General">
                  <c:v>0.51543899999999943</c:v>
                </c:pt>
                <c:pt idx="25026" formatCode="General">
                  <c:v>0.515459</c:v>
                </c:pt>
                <c:pt idx="25027" formatCode="General">
                  <c:v>0.51547999999999961</c:v>
                </c:pt>
                <c:pt idx="25028" formatCode="General">
                  <c:v>0.51549999999999996</c:v>
                </c:pt>
                <c:pt idx="25029" formatCode="General">
                  <c:v>0.51552100000000001</c:v>
                </c:pt>
                <c:pt idx="25030" formatCode="General">
                  <c:v>0.5155419999999995</c:v>
                </c:pt>
                <c:pt idx="25031" formatCode="General">
                  <c:v>0.51556299999999911</c:v>
                </c:pt>
                <c:pt idx="25032" formatCode="General">
                  <c:v>0.51558299999999935</c:v>
                </c:pt>
                <c:pt idx="25033" formatCode="General">
                  <c:v>0.51560300000000003</c:v>
                </c:pt>
                <c:pt idx="25034" formatCode="General">
                  <c:v>0.51562399999999997</c:v>
                </c:pt>
                <c:pt idx="25035" formatCode="General">
                  <c:v>0.51564399999999999</c:v>
                </c:pt>
                <c:pt idx="25036" formatCode="General">
                  <c:v>0.51566599999999996</c:v>
                </c:pt>
                <c:pt idx="25037" formatCode="General">
                  <c:v>0.51568599999999998</c:v>
                </c:pt>
                <c:pt idx="25038" formatCode="General">
                  <c:v>0.51570700000000003</c:v>
                </c:pt>
                <c:pt idx="25039" formatCode="General">
                  <c:v>0.51572700000000005</c:v>
                </c:pt>
                <c:pt idx="25040" formatCode="General">
                  <c:v>0.51574799999999998</c:v>
                </c:pt>
                <c:pt idx="25041" formatCode="General">
                  <c:v>0.515768</c:v>
                </c:pt>
                <c:pt idx="25042" formatCode="General">
                  <c:v>0.51578900000000005</c:v>
                </c:pt>
                <c:pt idx="25043" formatCode="General">
                  <c:v>0.51580899999999996</c:v>
                </c:pt>
                <c:pt idx="25044" formatCode="General">
                  <c:v>0.51583000000000001</c:v>
                </c:pt>
                <c:pt idx="25045" formatCode="General">
                  <c:v>0.5158509999999995</c:v>
                </c:pt>
                <c:pt idx="25046" formatCode="General">
                  <c:v>0.51587099999999997</c:v>
                </c:pt>
                <c:pt idx="25047" formatCode="General">
                  <c:v>0.51589200000000002</c:v>
                </c:pt>
                <c:pt idx="25048" formatCode="General">
                  <c:v>0.51591199999999959</c:v>
                </c:pt>
                <c:pt idx="25049" formatCode="General">
                  <c:v>0.51593299999999942</c:v>
                </c:pt>
                <c:pt idx="25050" formatCode="General">
                  <c:v>0.51595299999999955</c:v>
                </c:pt>
                <c:pt idx="25051" formatCode="General">
                  <c:v>0.51597499999999996</c:v>
                </c:pt>
                <c:pt idx="25052" formatCode="General">
                  <c:v>0.51599499999999998</c:v>
                </c:pt>
                <c:pt idx="25053" formatCode="General">
                  <c:v>0.51601599999999959</c:v>
                </c:pt>
                <c:pt idx="25054" formatCode="General">
                  <c:v>0.51603599999999961</c:v>
                </c:pt>
                <c:pt idx="25055" formatCode="General">
                  <c:v>0.51605699999999943</c:v>
                </c:pt>
                <c:pt idx="25056" formatCode="General">
                  <c:v>0.51607700000000001</c:v>
                </c:pt>
                <c:pt idx="25057" formatCode="General">
                  <c:v>0.5160979999999995</c:v>
                </c:pt>
                <c:pt idx="25058" formatCode="General">
                  <c:v>0.5161179999999993</c:v>
                </c:pt>
                <c:pt idx="25059" formatCode="General">
                  <c:v>0.51614000000000004</c:v>
                </c:pt>
                <c:pt idx="25060" formatCode="General">
                  <c:v>0.51615999999999951</c:v>
                </c:pt>
                <c:pt idx="25061" formatCode="General">
                  <c:v>0.51617999999999997</c:v>
                </c:pt>
                <c:pt idx="25062" formatCode="General">
                  <c:v>0.51620100000000002</c:v>
                </c:pt>
                <c:pt idx="25063" formatCode="General">
                  <c:v>0.51622100000000004</c:v>
                </c:pt>
                <c:pt idx="25064" formatCode="General">
                  <c:v>0.51624199999999998</c:v>
                </c:pt>
                <c:pt idx="25065" formatCode="General">
                  <c:v>0.51626299999999936</c:v>
                </c:pt>
                <c:pt idx="25066" formatCode="General">
                  <c:v>0.5162839999999993</c:v>
                </c:pt>
                <c:pt idx="25067" formatCode="General">
                  <c:v>0.51630399999999943</c:v>
                </c:pt>
                <c:pt idx="25068" formatCode="General">
                  <c:v>0.51632500000000003</c:v>
                </c:pt>
                <c:pt idx="25069" formatCode="General">
                  <c:v>0.51634500000000005</c:v>
                </c:pt>
                <c:pt idx="25070" formatCode="General">
                  <c:v>0.51636599999999955</c:v>
                </c:pt>
                <c:pt idx="25071" formatCode="General">
                  <c:v>0.51638599999999957</c:v>
                </c:pt>
                <c:pt idx="25072" formatCode="General">
                  <c:v>0.51640599999999959</c:v>
                </c:pt>
                <c:pt idx="25073" formatCode="General">
                  <c:v>0.516428</c:v>
                </c:pt>
                <c:pt idx="25074" formatCode="General">
                  <c:v>0.51644800000000002</c:v>
                </c:pt>
                <c:pt idx="25075" formatCode="General">
                  <c:v>0.51646899999999929</c:v>
                </c:pt>
                <c:pt idx="25076" formatCode="General">
                  <c:v>0.51648899999999942</c:v>
                </c:pt>
                <c:pt idx="25077" formatCode="General">
                  <c:v>0.51650999999999958</c:v>
                </c:pt>
                <c:pt idx="25078" formatCode="General">
                  <c:v>0.5165299999999996</c:v>
                </c:pt>
                <c:pt idx="25079" formatCode="General">
                  <c:v>0.51655099999999943</c:v>
                </c:pt>
                <c:pt idx="25080" formatCode="General">
                  <c:v>0.51657199999999959</c:v>
                </c:pt>
                <c:pt idx="25081" formatCode="General">
                  <c:v>0.51659299999999941</c:v>
                </c:pt>
                <c:pt idx="25082" formatCode="General">
                  <c:v>0.51661299999999954</c:v>
                </c:pt>
                <c:pt idx="25083" formatCode="General">
                  <c:v>0.51663400000000004</c:v>
                </c:pt>
                <c:pt idx="25084" formatCode="General">
                  <c:v>0.5166539999999995</c:v>
                </c:pt>
                <c:pt idx="25085" formatCode="General">
                  <c:v>0.51667500000000044</c:v>
                </c:pt>
                <c:pt idx="25086" formatCode="General">
                  <c:v>0.51669500000000046</c:v>
                </c:pt>
                <c:pt idx="25087" formatCode="General">
                  <c:v>0.51671599999999951</c:v>
                </c:pt>
                <c:pt idx="25088" formatCode="General">
                  <c:v>0.516737</c:v>
                </c:pt>
                <c:pt idx="25089" formatCode="General">
                  <c:v>0.51675700000000002</c:v>
                </c:pt>
                <c:pt idx="25090" formatCode="General">
                  <c:v>0.51677799999999996</c:v>
                </c:pt>
                <c:pt idx="25091" formatCode="General">
                  <c:v>0.51679799999999998</c:v>
                </c:pt>
                <c:pt idx="25092" formatCode="General">
                  <c:v>0.51681900000000003</c:v>
                </c:pt>
                <c:pt idx="25093" formatCode="General">
                  <c:v>0.51683900000000005</c:v>
                </c:pt>
                <c:pt idx="25094" formatCode="General">
                  <c:v>0.51685999999999999</c:v>
                </c:pt>
                <c:pt idx="25095" formatCode="General">
                  <c:v>0.51688100000000003</c:v>
                </c:pt>
                <c:pt idx="25096" formatCode="General">
                  <c:v>0.51690100000000005</c:v>
                </c:pt>
                <c:pt idx="25097" formatCode="General">
                  <c:v>0.51692199999999999</c:v>
                </c:pt>
                <c:pt idx="25098" formatCode="General">
                  <c:v>0.51694300000000004</c:v>
                </c:pt>
                <c:pt idx="25099" formatCode="General">
                  <c:v>0.51696299999999928</c:v>
                </c:pt>
                <c:pt idx="25100" formatCode="General">
                  <c:v>0.51698299999999942</c:v>
                </c:pt>
                <c:pt idx="25101" formatCode="General">
                  <c:v>0.51700400000000002</c:v>
                </c:pt>
                <c:pt idx="25102" formatCode="General">
                  <c:v>0.51702499999999996</c:v>
                </c:pt>
                <c:pt idx="25103" formatCode="General">
                  <c:v>0.51704499999999998</c:v>
                </c:pt>
                <c:pt idx="25104" formatCode="General">
                  <c:v>0.51706599999999958</c:v>
                </c:pt>
                <c:pt idx="25105" formatCode="General">
                  <c:v>0.5170869999999993</c:v>
                </c:pt>
                <c:pt idx="25106" formatCode="General">
                  <c:v>0.51710699999999943</c:v>
                </c:pt>
                <c:pt idx="25107" formatCode="General">
                  <c:v>0.51712800000000003</c:v>
                </c:pt>
                <c:pt idx="25108" formatCode="General">
                  <c:v>0.51714800000000005</c:v>
                </c:pt>
                <c:pt idx="25109" formatCode="General">
                  <c:v>0.51716899999999955</c:v>
                </c:pt>
                <c:pt idx="25110" formatCode="General">
                  <c:v>0.51719000000000004</c:v>
                </c:pt>
                <c:pt idx="25111" formatCode="General">
                  <c:v>0.5172099999999995</c:v>
                </c:pt>
                <c:pt idx="25112" formatCode="General">
                  <c:v>0.517231</c:v>
                </c:pt>
                <c:pt idx="25113" formatCode="General">
                  <c:v>0.51725100000000002</c:v>
                </c:pt>
                <c:pt idx="25114" formatCode="General">
                  <c:v>0.51727199999999951</c:v>
                </c:pt>
                <c:pt idx="25115" formatCode="General">
                  <c:v>0.51729199999999997</c:v>
                </c:pt>
                <c:pt idx="25116" formatCode="General">
                  <c:v>0.51731299999999936</c:v>
                </c:pt>
                <c:pt idx="25117" formatCode="General">
                  <c:v>0.51733399999999929</c:v>
                </c:pt>
                <c:pt idx="25118" formatCode="General">
                  <c:v>0.51735399999999943</c:v>
                </c:pt>
                <c:pt idx="25119" formatCode="General">
                  <c:v>0.51737500000000003</c:v>
                </c:pt>
                <c:pt idx="25120" formatCode="General">
                  <c:v>0.51739599999999997</c:v>
                </c:pt>
                <c:pt idx="25121" formatCode="General">
                  <c:v>0.51741599999999943</c:v>
                </c:pt>
                <c:pt idx="25122" formatCode="General">
                  <c:v>0.51743699999999937</c:v>
                </c:pt>
                <c:pt idx="25123" formatCode="General">
                  <c:v>0.51745699999999928</c:v>
                </c:pt>
                <c:pt idx="25124" formatCode="General">
                  <c:v>0.51747799999999955</c:v>
                </c:pt>
                <c:pt idx="25125" formatCode="General">
                  <c:v>0.51749800000000001</c:v>
                </c:pt>
                <c:pt idx="25126" formatCode="General">
                  <c:v>0.51751899999999929</c:v>
                </c:pt>
                <c:pt idx="25127" formatCode="General">
                  <c:v>0.51754</c:v>
                </c:pt>
                <c:pt idx="25128" formatCode="General">
                  <c:v>0.51755999999999958</c:v>
                </c:pt>
                <c:pt idx="25129" formatCode="General">
                  <c:v>0.51758099999999929</c:v>
                </c:pt>
                <c:pt idx="25130" formatCode="General">
                  <c:v>0.51760099999999998</c:v>
                </c:pt>
                <c:pt idx="25131" formatCode="General">
                  <c:v>0.51762200000000003</c:v>
                </c:pt>
                <c:pt idx="25132" formatCode="General">
                  <c:v>0.51764200000000005</c:v>
                </c:pt>
                <c:pt idx="25133" formatCode="General">
                  <c:v>0.51766299999999943</c:v>
                </c:pt>
                <c:pt idx="25134" formatCode="General">
                  <c:v>0.51768400000000003</c:v>
                </c:pt>
                <c:pt idx="25135" formatCode="General">
                  <c:v>0.51770499999999997</c:v>
                </c:pt>
                <c:pt idx="25136" formatCode="General">
                  <c:v>0.51772499999999999</c:v>
                </c:pt>
                <c:pt idx="25137" formatCode="General">
                  <c:v>0.51774600000000004</c:v>
                </c:pt>
                <c:pt idx="25138" formatCode="General">
                  <c:v>0.5177659999999995</c:v>
                </c:pt>
                <c:pt idx="25139" formatCode="General">
                  <c:v>0.517787</c:v>
                </c:pt>
                <c:pt idx="25140" formatCode="General">
                  <c:v>0.51780700000000002</c:v>
                </c:pt>
                <c:pt idx="25141" formatCode="General">
                  <c:v>0.51782799999999951</c:v>
                </c:pt>
                <c:pt idx="25142" formatCode="General">
                  <c:v>0.51784900000000045</c:v>
                </c:pt>
                <c:pt idx="25143" formatCode="General">
                  <c:v>0.51786900000000002</c:v>
                </c:pt>
                <c:pt idx="25144" formatCode="General">
                  <c:v>0.51788999999999996</c:v>
                </c:pt>
                <c:pt idx="25145" formatCode="General">
                  <c:v>0.51790999999999998</c:v>
                </c:pt>
                <c:pt idx="25146" formatCode="General">
                  <c:v>0.51793100000000003</c:v>
                </c:pt>
                <c:pt idx="25147" formatCode="General">
                  <c:v>0.51795100000000005</c:v>
                </c:pt>
                <c:pt idx="25148" formatCode="General">
                  <c:v>0.51797199999999999</c:v>
                </c:pt>
                <c:pt idx="25149" formatCode="General">
                  <c:v>0.51799300000000004</c:v>
                </c:pt>
                <c:pt idx="25150" formatCode="General">
                  <c:v>0.51801399999999942</c:v>
                </c:pt>
                <c:pt idx="25151" formatCode="General">
                  <c:v>0.51803399999999955</c:v>
                </c:pt>
                <c:pt idx="25152" formatCode="General">
                  <c:v>0.51805500000000004</c:v>
                </c:pt>
                <c:pt idx="25153" formatCode="General">
                  <c:v>0.51807499999999951</c:v>
                </c:pt>
                <c:pt idx="25154" formatCode="General">
                  <c:v>0.51809499999999997</c:v>
                </c:pt>
                <c:pt idx="25155" formatCode="General">
                  <c:v>0.51811699999999938</c:v>
                </c:pt>
                <c:pt idx="25156" formatCode="General">
                  <c:v>0.51813699999999929</c:v>
                </c:pt>
                <c:pt idx="25157" formatCode="General">
                  <c:v>0.51815800000000001</c:v>
                </c:pt>
                <c:pt idx="25158" formatCode="General">
                  <c:v>0.51817800000000003</c:v>
                </c:pt>
                <c:pt idx="25159" formatCode="General">
                  <c:v>0.51819899999999997</c:v>
                </c:pt>
                <c:pt idx="25160" formatCode="General">
                  <c:v>0.51821899999999943</c:v>
                </c:pt>
                <c:pt idx="25161" formatCode="General">
                  <c:v>0.51824000000000003</c:v>
                </c:pt>
                <c:pt idx="25162" formatCode="General">
                  <c:v>0.51825999999999961</c:v>
                </c:pt>
                <c:pt idx="25163" formatCode="General">
                  <c:v>0.51828199999999958</c:v>
                </c:pt>
                <c:pt idx="25164" formatCode="General">
                  <c:v>0.5183019999999996</c:v>
                </c:pt>
                <c:pt idx="25165" formatCode="General">
                  <c:v>0.51832299999999942</c:v>
                </c:pt>
                <c:pt idx="25166" formatCode="General">
                  <c:v>0.518343</c:v>
                </c:pt>
                <c:pt idx="25167" formatCode="General">
                  <c:v>0.51836299999999935</c:v>
                </c:pt>
                <c:pt idx="25168" formatCode="General">
                  <c:v>0.51838399999999929</c:v>
                </c:pt>
                <c:pt idx="25169" formatCode="General">
                  <c:v>0.518405</c:v>
                </c:pt>
                <c:pt idx="25170" formatCode="General">
                  <c:v>0.51842599999999961</c:v>
                </c:pt>
                <c:pt idx="25171" formatCode="General">
                  <c:v>0.51844599999999996</c:v>
                </c:pt>
                <c:pt idx="25172" formatCode="General">
                  <c:v>0.51846699999999935</c:v>
                </c:pt>
                <c:pt idx="25173" formatCode="General">
                  <c:v>0.51848699999999937</c:v>
                </c:pt>
                <c:pt idx="25174" formatCode="General">
                  <c:v>0.51850799999999941</c:v>
                </c:pt>
                <c:pt idx="25175" formatCode="General">
                  <c:v>0.51852799999999954</c:v>
                </c:pt>
                <c:pt idx="25176" formatCode="General">
                  <c:v>0.51854900000000004</c:v>
                </c:pt>
                <c:pt idx="25177" formatCode="General">
                  <c:v>0.51856899999999928</c:v>
                </c:pt>
                <c:pt idx="25178" formatCode="General">
                  <c:v>0.51859100000000002</c:v>
                </c:pt>
                <c:pt idx="25179" formatCode="General">
                  <c:v>0.51861100000000004</c:v>
                </c:pt>
                <c:pt idx="25180" formatCode="General">
                  <c:v>0.51863099999999951</c:v>
                </c:pt>
                <c:pt idx="25181" formatCode="General">
                  <c:v>0.518652</c:v>
                </c:pt>
                <c:pt idx="25182" formatCode="General">
                  <c:v>0.51867200000000002</c:v>
                </c:pt>
                <c:pt idx="25183" formatCode="General">
                  <c:v>0.51869299999999996</c:v>
                </c:pt>
                <c:pt idx="25184" formatCode="General">
                  <c:v>0.51871400000000001</c:v>
                </c:pt>
                <c:pt idx="25185" formatCode="General">
                  <c:v>0.5187349999999995</c:v>
                </c:pt>
                <c:pt idx="25186" formatCode="General">
                  <c:v>0.51875499999999997</c:v>
                </c:pt>
                <c:pt idx="25187" formatCode="General">
                  <c:v>0.51877600000000001</c:v>
                </c:pt>
                <c:pt idx="25188" formatCode="General">
                  <c:v>0.51879600000000003</c:v>
                </c:pt>
                <c:pt idx="25189" formatCode="General">
                  <c:v>0.51881699999999942</c:v>
                </c:pt>
                <c:pt idx="25190" formatCode="General">
                  <c:v>0.51883699999999955</c:v>
                </c:pt>
                <c:pt idx="25191" formatCode="General">
                  <c:v>0.51885800000000004</c:v>
                </c:pt>
                <c:pt idx="25192" formatCode="General">
                  <c:v>0.51887799999999951</c:v>
                </c:pt>
                <c:pt idx="25193" formatCode="General">
                  <c:v>0.51890000000000003</c:v>
                </c:pt>
                <c:pt idx="25194" formatCode="General">
                  <c:v>0.51892000000000005</c:v>
                </c:pt>
                <c:pt idx="25195" formatCode="General">
                  <c:v>0.51893999999999996</c:v>
                </c:pt>
                <c:pt idx="25196" formatCode="General">
                  <c:v>0.51896100000000001</c:v>
                </c:pt>
                <c:pt idx="25197" formatCode="General">
                  <c:v>0.51898100000000003</c:v>
                </c:pt>
                <c:pt idx="25198" formatCode="General">
                  <c:v>0.51900199999999996</c:v>
                </c:pt>
                <c:pt idx="25199" formatCode="General">
                  <c:v>0.51902300000000001</c:v>
                </c:pt>
                <c:pt idx="25200" formatCode="General">
                  <c:v>0.51904399999999951</c:v>
                </c:pt>
                <c:pt idx="25201" formatCode="General">
                  <c:v>0.51906399999999941</c:v>
                </c:pt>
                <c:pt idx="25202" formatCode="General">
                  <c:v>0.51908500000000002</c:v>
                </c:pt>
                <c:pt idx="25203" formatCode="General">
                  <c:v>0.51910500000000004</c:v>
                </c:pt>
                <c:pt idx="25204" formatCode="General">
                  <c:v>0.51912599999999998</c:v>
                </c:pt>
                <c:pt idx="25205" formatCode="General">
                  <c:v>0.519146</c:v>
                </c:pt>
                <c:pt idx="25206" formatCode="General">
                  <c:v>0.51916699999999938</c:v>
                </c:pt>
                <c:pt idx="25207" formatCode="General">
                  <c:v>0.51918799999999943</c:v>
                </c:pt>
                <c:pt idx="25208" formatCode="General">
                  <c:v>0.519208</c:v>
                </c:pt>
                <c:pt idx="25209" formatCode="General">
                  <c:v>0.51922900000000005</c:v>
                </c:pt>
                <c:pt idx="25210" formatCode="General">
                  <c:v>0.51924899999999996</c:v>
                </c:pt>
                <c:pt idx="25211" formatCode="General">
                  <c:v>0.51927000000000001</c:v>
                </c:pt>
                <c:pt idx="25212" formatCode="General">
                  <c:v>0.51929000000000003</c:v>
                </c:pt>
                <c:pt idx="25213" formatCode="General">
                  <c:v>0.51931099999999941</c:v>
                </c:pt>
                <c:pt idx="25214" formatCode="General">
                  <c:v>0.51933199999999957</c:v>
                </c:pt>
                <c:pt idx="25215" formatCode="General">
                  <c:v>0.51935199999999959</c:v>
                </c:pt>
                <c:pt idx="25216" formatCode="General">
                  <c:v>0.51937299999999942</c:v>
                </c:pt>
                <c:pt idx="25217" formatCode="General">
                  <c:v>0.51939400000000002</c:v>
                </c:pt>
                <c:pt idx="25218" formatCode="General">
                  <c:v>0.51941399999999938</c:v>
                </c:pt>
                <c:pt idx="25219" formatCode="General">
                  <c:v>0.51943399999999929</c:v>
                </c:pt>
                <c:pt idx="25220" formatCode="General">
                  <c:v>0.519455</c:v>
                </c:pt>
                <c:pt idx="25221" formatCode="General">
                  <c:v>0.5194759999999996</c:v>
                </c:pt>
                <c:pt idx="25222" formatCode="General">
                  <c:v>0.51949699999999943</c:v>
                </c:pt>
                <c:pt idx="25223" formatCode="General">
                  <c:v>0.51951699999999923</c:v>
                </c:pt>
                <c:pt idx="25224" formatCode="General">
                  <c:v>0.51953800000000006</c:v>
                </c:pt>
                <c:pt idx="25225" formatCode="General">
                  <c:v>0.5195579999999993</c:v>
                </c:pt>
                <c:pt idx="25226" formatCode="General">
                  <c:v>0.51957900000000001</c:v>
                </c:pt>
                <c:pt idx="25227" formatCode="General">
                  <c:v>0.51959900000000003</c:v>
                </c:pt>
                <c:pt idx="25228" formatCode="General">
                  <c:v>0.51961999999999997</c:v>
                </c:pt>
                <c:pt idx="25229" formatCode="General">
                  <c:v>0.51964100000000046</c:v>
                </c:pt>
                <c:pt idx="25230" formatCode="General">
                  <c:v>0.51966100000000004</c:v>
                </c:pt>
                <c:pt idx="25231" formatCode="General">
                  <c:v>0.51968199999999998</c:v>
                </c:pt>
                <c:pt idx="25232" formatCode="General">
                  <c:v>0.51970300000000003</c:v>
                </c:pt>
                <c:pt idx="25233" formatCode="General">
                  <c:v>0.51972300000000005</c:v>
                </c:pt>
                <c:pt idx="25234" formatCode="General">
                  <c:v>0.51974299999999996</c:v>
                </c:pt>
                <c:pt idx="25235" formatCode="General">
                  <c:v>0.519764</c:v>
                </c:pt>
                <c:pt idx="25236" formatCode="General">
                  <c:v>0.51978500000000005</c:v>
                </c:pt>
                <c:pt idx="25237" formatCode="General">
                  <c:v>0.51980499999999996</c:v>
                </c:pt>
                <c:pt idx="25238" formatCode="General">
                  <c:v>0.51982600000000001</c:v>
                </c:pt>
                <c:pt idx="25239" formatCode="General">
                  <c:v>0.5198469999999995</c:v>
                </c:pt>
                <c:pt idx="25240" formatCode="General">
                  <c:v>0.51986699999999941</c:v>
                </c:pt>
                <c:pt idx="25241" formatCode="General">
                  <c:v>0.51988800000000002</c:v>
                </c:pt>
                <c:pt idx="25242" formatCode="General">
                  <c:v>0.51990800000000004</c:v>
                </c:pt>
                <c:pt idx="25243" formatCode="General">
                  <c:v>0.51992899999999997</c:v>
                </c:pt>
                <c:pt idx="25244" formatCode="General">
                  <c:v>0.51994899999999999</c:v>
                </c:pt>
                <c:pt idx="25245" formatCode="General">
                  <c:v>0.51997000000000004</c:v>
                </c:pt>
                <c:pt idx="25246" formatCode="General">
                  <c:v>0.51999099999999998</c:v>
                </c:pt>
                <c:pt idx="25247" formatCode="General">
                  <c:v>0.520011</c:v>
                </c:pt>
                <c:pt idx="25248" formatCode="General">
                  <c:v>0.52003199999999961</c:v>
                </c:pt>
                <c:pt idx="25249" formatCode="General">
                  <c:v>0.52005199999999996</c:v>
                </c:pt>
                <c:pt idx="25250" formatCode="General">
                  <c:v>0.52007300000000001</c:v>
                </c:pt>
                <c:pt idx="25251" formatCode="General">
                  <c:v>0.5200939999999995</c:v>
                </c:pt>
                <c:pt idx="25252" formatCode="General">
                  <c:v>0.5201139999999993</c:v>
                </c:pt>
                <c:pt idx="25253" formatCode="General">
                  <c:v>0.52013500000000001</c:v>
                </c:pt>
                <c:pt idx="25254" formatCode="General">
                  <c:v>0.52015599999999951</c:v>
                </c:pt>
                <c:pt idx="25255" formatCode="General">
                  <c:v>0.52017599999999997</c:v>
                </c:pt>
                <c:pt idx="25256" formatCode="General">
                  <c:v>0.52019700000000002</c:v>
                </c:pt>
                <c:pt idx="25257" formatCode="General">
                  <c:v>0.52021699999999937</c:v>
                </c:pt>
                <c:pt idx="25258" formatCode="General">
                  <c:v>0.52023799999999942</c:v>
                </c:pt>
                <c:pt idx="25259" formatCode="General">
                  <c:v>0.520258</c:v>
                </c:pt>
                <c:pt idx="25260" formatCode="General">
                  <c:v>0.52027900000000005</c:v>
                </c:pt>
                <c:pt idx="25261" formatCode="General">
                  <c:v>0.52029999999999998</c:v>
                </c:pt>
                <c:pt idx="25262" formatCode="General">
                  <c:v>0.52032</c:v>
                </c:pt>
                <c:pt idx="25263" formatCode="General">
                  <c:v>0.52034100000000005</c:v>
                </c:pt>
                <c:pt idx="25264" formatCode="General">
                  <c:v>0.5203609999999993</c:v>
                </c:pt>
                <c:pt idx="25265" formatCode="General">
                  <c:v>0.52038199999999957</c:v>
                </c:pt>
                <c:pt idx="25266" formatCode="General">
                  <c:v>0.52040199999999959</c:v>
                </c:pt>
                <c:pt idx="25267" formatCode="General">
                  <c:v>0.520424</c:v>
                </c:pt>
                <c:pt idx="25268" formatCode="General">
                  <c:v>0.52044400000000002</c:v>
                </c:pt>
                <c:pt idx="25269" formatCode="General">
                  <c:v>0.52046499999999929</c:v>
                </c:pt>
                <c:pt idx="25270" formatCode="General">
                  <c:v>0.52048499999999942</c:v>
                </c:pt>
                <c:pt idx="25271" formatCode="General">
                  <c:v>0.52050599999999958</c:v>
                </c:pt>
                <c:pt idx="25272" formatCode="General">
                  <c:v>0.5205259999999996</c:v>
                </c:pt>
                <c:pt idx="25273" formatCode="General">
                  <c:v>0.52054699999999943</c:v>
                </c:pt>
                <c:pt idx="25274" formatCode="General">
                  <c:v>0.52056699999999922</c:v>
                </c:pt>
                <c:pt idx="25275" formatCode="General">
                  <c:v>0.52058799999999938</c:v>
                </c:pt>
                <c:pt idx="25276" formatCode="General">
                  <c:v>0.52060899999999999</c:v>
                </c:pt>
                <c:pt idx="25277" formatCode="General">
                  <c:v>0.52062900000000045</c:v>
                </c:pt>
                <c:pt idx="25278" formatCode="General">
                  <c:v>0.52064999999999995</c:v>
                </c:pt>
                <c:pt idx="25279" formatCode="General">
                  <c:v>0.52066999999999997</c:v>
                </c:pt>
                <c:pt idx="25280" formatCode="General">
                  <c:v>0.52069100000000046</c:v>
                </c:pt>
                <c:pt idx="25281" formatCode="General">
                  <c:v>0.52071100000000003</c:v>
                </c:pt>
                <c:pt idx="25282" formatCode="General">
                  <c:v>0.520733</c:v>
                </c:pt>
                <c:pt idx="25283" formatCode="General">
                  <c:v>0.52075300000000002</c:v>
                </c:pt>
                <c:pt idx="25284" formatCode="General">
                  <c:v>0.52077399999999996</c:v>
                </c:pt>
                <c:pt idx="25285" formatCode="General">
                  <c:v>0.52079399999999998</c:v>
                </c:pt>
                <c:pt idx="25286" formatCode="General">
                  <c:v>0.520814</c:v>
                </c:pt>
                <c:pt idx="25287" formatCode="General">
                  <c:v>0.52083500000000005</c:v>
                </c:pt>
                <c:pt idx="25288" formatCode="General">
                  <c:v>0.52085499999999996</c:v>
                </c:pt>
                <c:pt idx="25289" formatCode="General">
                  <c:v>0.52087700000000003</c:v>
                </c:pt>
                <c:pt idx="25290" formatCode="General">
                  <c:v>0.52089700000000005</c:v>
                </c:pt>
                <c:pt idx="25291" formatCode="General">
                  <c:v>0.52091799999999955</c:v>
                </c:pt>
                <c:pt idx="25292" formatCode="General">
                  <c:v>0.52093800000000001</c:v>
                </c:pt>
                <c:pt idx="25293" formatCode="General">
                  <c:v>0.52095899999999951</c:v>
                </c:pt>
                <c:pt idx="25294" formatCode="General">
                  <c:v>0.52097899999999997</c:v>
                </c:pt>
                <c:pt idx="25295" formatCode="General">
                  <c:v>0.52100000000000002</c:v>
                </c:pt>
                <c:pt idx="25296" formatCode="General">
                  <c:v>0.52102000000000004</c:v>
                </c:pt>
                <c:pt idx="25297" formatCode="General">
                  <c:v>0.52104200000000001</c:v>
                </c:pt>
                <c:pt idx="25298" formatCode="General">
                  <c:v>0.52106199999999958</c:v>
                </c:pt>
                <c:pt idx="25299" formatCode="General">
                  <c:v>0.5210829999999993</c:v>
                </c:pt>
                <c:pt idx="25300" formatCode="General">
                  <c:v>0.52110299999999943</c:v>
                </c:pt>
                <c:pt idx="25301" formatCode="General">
                  <c:v>0.521123</c:v>
                </c:pt>
                <c:pt idx="25302" formatCode="General">
                  <c:v>0.52114400000000005</c:v>
                </c:pt>
                <c:pt idx="25303" formatCode="General">
                  <c:v>0.52116499999999955</c:v>
                </c:pt>
                <c:pt idx="25304" formatCode="General">
                  <c:v>0.52118599999999959</c:v>
                </c:pt>
                <c:pt idx="25305" formatCode="General">
                  <c:v>0.5212059999999995</c:v>
                </c:pt>
                <c:pt idx="25306" formatCode="General">
                  <c:v>0.521227</c:v>
                </c:pt>
                <c:pt idx="25307" formatCode="General">
                  <c:v>0.52124700000000002</c:v>
                </c:pt>
                <c:pt idx="25308" formatCode="General">
                  <c:v>0.52126799999999929</c:v>
                </c:pt>
                <c:pt idx="25309" formatCode="General">
                  <c:v>0.52128799999999942</c:v>
                </c:pt>
                <c:pt idx="25310" formatCode="General">
                  <c:v>0.52130900000000002</c:v>
                </c:pt>
                <c:pt idx="25311" formatCode="General">
                  <c:v>0.52132999999999996</c:v>
                </c:pt>
                <c:pt idx="25312" formatCode="General">
                  <c:v>0.52135100000000001</c:v>
                </c:pt>
                <c:pt idx="25313" formatCode="General">
                  <c:v>0.52137100000000003</c:v>
                </c:pt>
                <c:pt idx="25314" formatCode="General">
                  <c:v>0.52139100000000005</c:v>
                </c:pt>
                <c:pt idx="25315" formatCode="General">
                  <c:v>0.52141199999999943</c:v>
                </c:pt>
                <c:pt idx="25316" formatCode="General">
                  <c:v>0.52143199999999956</c:v>
                </c:pt>
                <c:pt idx="25317" formatCode="General">
                  <c:v>0.52145300000000006</c:v>
                </c:pt>
                <c:pt idx="25318" formatCode="General">
                  <c:v>0.52147399999999955</c:v>
                </c:pt>
                <c:pt idx="25319" formatCode="General">
                  <c:v>0.52149500000000004</c:v>
                </c:pt>
                <c:pt idx="25320" formatCode="General">
                  <c:v>0.52151499999999928</c:v>
                </c:pt>
                <c:pt idx="25321" formatCode="General">
                  <c:v>0.52153599999999956</c:v>
                </c:pt>
                <c:pt idx="25322" formatCode="General">
                  <c:v>0.52155599999999958</c:v>
                </c:pt>
                <c:pt idx="25323" formatCode="General">
                  <c:v>0.52157699999999929</c:v>
                </c:pt>
                <c:pt idx="25324" formatCode="General">
                  <c:v>0.52159699999999942</c:v>
                </c:pt>
                <c:pt idx="25325" formatCode="General">
                  <c:v>0.52161800000000003</c:v>
                </c:pt>
                <c:pt idx="25326" formatCode="General">
                  <c:v>0.52163899999999996</c:v>
                </c:pt>
                <c:pt idx="25327" formatCode="General">
                  <c:v>0.52165899999999998</c:v>
                </c:pt>
                <c:pt idx="25328" formatCode="General">
                  <c:v>0.52168000000000003</c:v>
                </c:pt>
                <c:pt idx="25329" formatCode="General">
                  <c:v>0.52170000000000005</c:v>
                </c:pt>
                <c:pt idx="25330" formatCode="General">
                  <c:v>0.52172099999999999</c:v>
                </c:pt>
                <c:pt idx="25331" formatCode="General">
                  <c:v>0.52174100000000045</c:v>
                </c:pt>
                <c:pt idx="25332" formatCode="General">
                  <c:v>0.5217619999999995</c:v>
                </c:pt>
                <c:pt idx="25333" formatCode="General">
                  <c:v>0.521783</c:v>
                </c:pt>
                <c:pt idx="25334" formatCode="General">
                  <c:v>0.52180300000000002</c:v>
                </c:pt>
                <c:pt idx="25335" formatCode="General">
                  <c:v>0.52182399999999951</c:v>
                </c:pt>
                <c:pt idx="25336" formatCode="General">
                  <c:v>0.52184500000000045</c:v>
                </c:pt>
                <c:pt idx="25337" formatCode="General">
                  <c:v>0.52186500000000002</c:v>
                </c:pt>
                <c:pt idx="25338" formatCode="General">
                  <c:v>0.52188599999999996</c:v>
                </c:pt>
                <c:pt idx="25339" formatCode="General">
                  <c:v>0.52190599999999998</c:v>
                </c:pt>
                <c:pt idx="25340" formatCode="General">
                  <c:v>0.52192700000000003</c:v>
                </c:pt>
                <c:pt idx="25341" formatCode="General">
                  <c:v>0.52194799999999997</c:v>
                </c:pt>
                <c:pt idx="25342" formatCode="General">
                  <c:v>0.52196799999999943</c:v>
                </c:pt>
                <c:pt idx="25343" formatCode="General">
                  <c:v>0.52198900000000004</c:v>
                </c:pt>
                <c:pt idx="25344" formatCode="General">
                  <c:v>0.5220089999999995</c:v>
                </c:pt>
                <c:pt idx="25345" formatCode="General">
                  <c:v>0.52202999999999999</c:v>
                </c:pt>
                <c:pt idx="25346" formatCode="General">
                  <c:v>0.52205000000000001</c:v>
                </c:pt>
                <c:pt idx="25347" formatCode="General">
                  <c:v>0.52207099999999951</c:v>
                </c:pt>
                <c:pt idx="25348" formatCode="General">
                  <c:v>0.522092</c:v>
                </c:pt>
                <c:pt idx="25349" formatCode="General">
                  <c:v>0.52211199999999958</c:v>
                </c:pt>
                <c:pt idx="25350" formatCode="General">
                  <c:v>0.52213299999999929</c:v>
                </c:pt>
                <c:pt idx="25351" formatCode="General">
                  <c:v>0.52215400000000001</c:v>
                </c:pt>
                <c:pt idx="25352" formatCode="General">
                  <c:v>0.52217400000000003</c:v>
                </c:pt>
                <c:pt idx="25353" formatCode="General">
                  <c:v>0.52219400000000005</c:v>
                </c:pt>
                <c:pt idx="25354" formatCode="General">
                  <c:v>0.52221499999999943</c:v>
                </c:pt>
                <c:pt idx="25355" formatCode="General">
                  <c:v>0.522235</c:v>
                </c:pt>
                <c:pt idx="25356" formatCode="General">
                  <c:v>0.52225599999999961</c:v>
                </c:pt>
                <c:pt idx="25357" formatCode="General">
                  <c:v>0.52227699999999955</c:v>
                </c:pt>
                <c:pt idx="25358" formatCode="General">
                  <c:v>0.52229800000000004</c:v>
                </c:pt>
                <c:pt idx="25359" formatCode="General">
                  <c:v>0.52231799999999928</c:v>
                </c:pt>
                <c:pt idx="25360" formatCode="General">
                  <c:v>0.522339</c:v>
                </c:pt>
                <c:pt idx="25361" formatCode="General">
                  <c:v>0.52235900000000002</c:v>
                </c:pt>
                <c:pt idx="25362" formatCode="General">
                  <c:v>0.52237999999999996</c:v>
                </c:pt>
                <c:pt idx="25363" formatCode="General">
                  <c:v>0.52239999999999998</c:v>
                </c:pt>
                <c:pt idx="25364" formatCode="General">
                  <c:v>0.52242100000000002</c:v>
                </c:pt>
                <c:pt idx="25365" formatCode="General">
                  <c:v>0.52244199999999996</c:v>
                </c:pt>
                <c:pt idx="25366" formatCode="General">
                  <c:v>0.52246299999999934</c:v>
                </c:pt>
                <c:pt idx="25367" formatCode="General">
                  <c:v>0.52248299999999936</c:v>
                </c:pt>
                <c:pt idx="25368" formatCode="General">
                  <c:v>0.52250299999999938</c:v>
                </c:pt>
                <c:pt idx="25369" formatCode="General">
                  <c:v>0.52252399999999954</c:v>
                </c:pt>
                <c:pt idx="25370" formatCode="General">
                  <c:v>0.52254500000000004</c:v>
                </c:pt>
                <c:pt idx="25371" formatCode="General">
                  <c:v>0.52256599999999942</c:v>
                </c:pt>
                <c:pt idx="25372" formatCode="General">
                  <c:v>0.52258599999999955</c:v>
                </c:pt>
                <c:pt idx="25373" formatCode="General">
                  <c:v>0.52260700000000004</c:v>
                </c:pt>
                <c:pt idx="25374" formatCode="General">
                  <c:v>0.52262699999999951</c:v>
                </c:pt>
                <c:pt idx="25375" formatCode="General">
                  <c:v>0.52264800000000045</c:v>
                </c:pt>
                <c:pt idx="25376" formatCode="General">
                  <c:v>0.52266800000000002</c:v>
                </c:pt>
                <c:pt idx="25377" formatCode="General">
                  <c:v>0.52268899999999996</c:v>
                </c:pt>
                <c:pt idx="25378" formatCode="General">
                  <c:v>0.52270899999999998</c:v>
                </c:pt>
                <c:pt idx="25379" formatCode="General">
                  <c:v>0.52273000000000003</c:v>
                </c:pt>
                <c:pt idx="25380" formatCode="General">
                  <c:v>0.52275099999999997</c:v>
                </c:pt>
                <c:pt idx="25381" formatCode="General">
                  <c:v>0.52277099999999999</c:v>
                </c:pt>
                <c:pt idx="25382" formatCode="General">
                  <c:v>0.52279200000000003</c:v>
                </c:pt>
                <c:pt idx="25383" formatCode="General">
                  <c:v>0.52281199999999961</c:v>
                </c:pt>
                <c:pt idx="25384" formatCode="General">
                  <c:v>0.52283299999999955</c:v>
                </c:pt>
                <c:pt idx="25385" formatCode="General">
                  <c:v>0.52285300000000001</c:v>
                </c:pt>
                <c:pt idx="25386" formatCode="General">
                  <c:v>0.52287499999999998</c:v>
                </c:pt>
                <c:pt idx="25387" formatCode="General">
                  <c:v>0.52289500000000044</c:v>
                </c:pt>
                <c:pt idx="25388" formatCode="General">
                  <c:v>0.5229159999999996</c:v>
                </c:pt>
                <c:pt idx="25389" formatCode="General">
                  <c:v>0.52293599999999996</c:v>
                </c:pt>
                <c:pt idx="25390" formatCode="General">
                  <c:v>0.52295700000000001</c:v>
                </c:pt>
                <c:pt idx="25391" formatCode="General">
                  <c:v>0.52297700000000003</c:v>
                </c:pt>
                <c:pt idx="25392" formatCode="General">
                  <c:v>0.52299799999999996</c:v>
                </c:pt>
                <c:pt idx="25393" formatCode="General">
                  <c:v>0.52301799999999943</c:v>
                </c:pt>
                <c:pt idx="25394" formatCode="General">
                  <c:v>0.52303900000000003</c:v>
                </c:pt>
                <c:pt idx="25395" formatCode="General">
                  <c:v>0.52305999999999997</c:v>
                </c:pt>
                <c:pt idx="25396" formatCode="General">
                  <c:v>0.52307999999999999</c:v>
                </c:pt>
                <c:pt idx="25397" formatCode="General">
                  <c:v>0.52310100000000004</c:v>
                </c:pt>
                <c:pt idx="25398" formatCode="General">
                  <c:v>0.5231209999999995</c:v>
                </c:pt>
                <c:pt idx="25399" formatCode="General">
                  <c:v>0.523142</c:v>
                </c:pt>
                <c:pt idx="25400" formatCode="General">
                  <c:v>0.52316199999999957</c:v>
                </c:pt>
                <c:pt idx="25401" formatCode="General">
                  <c:v>0.52318399999999943</c:v>
                </c:pt>
                <c:pt idx="25402" formatCode="General">
                  <c:v>0.523204</c:v>
                </c:pt>
                <c:pt idx="25403" formatCode="General">
                  <c:v>0.52322500000000005</c:v>
                </c:pt>
                <c:pt idx="25404" formatCode="General">
                  <c:v>0.52324499999999996</c:v>
                </c:pt>
                <c:pt idx="25405" formatCode="General">
                  <c:v>0.52326599999999956</c:v>
                </c:pt>
                <c:pt idx="25406" formatCode="General">
                  <c:v>0.52328599999999958</c:v>
                </c:pt>
                <c:pt idx="25407" formatCode="General">
                  <c:v>0.52330699999999941</c:v>
                </c:pt>
                <c:pt idx="25408" formatCode="General">
                  <c:v>0.52332699999999943</c:v>
                </c:pt>
                <c:pt idx="25409" formatCode="General">
                  <c:v>0.52334800000000004</c:v>
                </c:pt>
                <c:pt idx="25410" formatCode="General">
                  <c:v>0.52336899999999942</c:v>
                </c:pt>
                <c:pt idx="25411" formatCode="General">
                  <c:v>0.52338899999999955</c:v>
                </c:pt>
                <c:pt idx="25412" formatCode="General">
                  <c:v>0.5234099999999996</c:v>
                </c:pt>
                <c:pt idx="25413" formatCode="General">
                  <c:v>0.52342999999999951</c:v>
                </c:pt>
                <c:pt idx="25414" formatCode="General">
                  <c:v>0.523451</c:v>
                </c:pt>
                <c:pt idx="25415" formatCode="General">
                  <c:v>0.5234719999999996</c:v>
                </c:pt>
                <c:pt idx="25416" formatCode="General">
                  <c:v>0.52349299999999943</c:v>
                </c:pt>
                <c:pt idx="25417" formatCode="General">
                  <c:v>0.52351299999999923</c:v>
                </c:pt>
                <c:pt idx="25418" formatCode="General">
                  <c:v>0.52353399999999939</c:v>
                </c:pt>
                <c:pt idx="25419" formatCode="General">
                  <c:v>0.5235539999999993</c:v>
                </c:pt>
                <c:pt idx="25420" formatCode="General">
                  <c:v>0.52357399999999943</c:v>
                </c:pt>
                <c:pt idx="25421" formatCode="General">
                  <c:v>0.52359500000000003</c:v>
                </c:pt>
                <c:pt idx="25422" formatCode="General">
                  <c:v>0.52361500000000005</c:v>
                </c:pt>
                <c:pt idx="25423" formatCode="General">
                  <c:v>0.52363599999999999</c:v>
                </c:pt>
                <c:pt idx="25424" formatCode="General">
                  <c:v>0.52365700000000004</c:v>
                </c:pt>
                <c:pt idx="25425" formatCode="General">
                  <c:v>0.52367799999999998</c:v>
                </c:pt>
                <c:pt idx="25426" formatCode="General">
                  <c:v>0.52369800000000044</c:v>
                </c:pt>
                <c:pt idx="25427" formatCode="General">
                  <c:v>0.52371900000000005</c:v>
                </c:pt>
                <c:pt idx="25428" formatCode="General">
                  <c:v>0.52373899999999951</c:v>
                </c:pt>
                <c:pt idx="25429" formatCode="General">
                  <c:v>0.52376</c:v>
                </c:pt>
                <c:pt idx="25430" formatCode="General">
                  <c:v>0.52378100000000005</c:v>
                </c:pt>
                <c:pt idx="25431" formatCode="General">
                  <c:v>0.52380199999999999</c:v>
                </c:pt>
                <c:pt idx="25432" formatCode="General">
                  <c:v>0.52382200000000001</c:v>
                </c:pt>
                <c:pt idx="25433" formatCode="General">
                  <c:v>0.5238429999999995</c:v>
                </c:pt>
                <c:pt idx="25434" formatCode="General">
                  <c:v>0.52386299999999941</c:v>
                </c:pt>
                <c:pt idx="25435" formatCode="General">
                  <c:v>0.52388299999999943</c:v>
                </c:pt>
                <c:pt idx="25436" formatCode="General">
                  <c:v>0.52390400000000004</c:v>
                </c:pt>
                <c:pt idx="25437" formatCode="General">
                  <c:v>0.5239239999999995</c:v>
                </c:pt>
                <c:pt idx="25438" formatCode="General">
                  <c:v>0.52394600000000002</c:v>
                </c:pt>
                <c:pt idx="25439" formatCode="General">
                  <c:v>0.5239659999999996</c:v>
                </c:pt>
                <c:pt idx="25440" formatCode="General">
                  <c:v>0.52398699999999943</c:v>
                </c:pt>
                <c:pt idx="25441" formatCode="General">
                  <c:v>0.524007</c:v>
                </c:pt>
                <c:pt idx="25442" formatCode="General">
                  <c:v>0.52402800000000005</c:v>
                </c:pt>
                <c:pt idx="25443" formatCode="General">
                  <c:v>0.52404799999999996</c:v>
                </c:pt>
                <c:pt idx="25444" formatCode="General">
                  <c:v>0.52406900000000001</c:v>
                </c:pt>
                <c:pt idx="25445" formatCode="General">
                  <c:v>0.5240899999999995</c:v>
                </c:pt>
                <c:pt idx="25446" formatCode="General">
                  <c:v>0.52410999999999996</c:v>
                </c:pt>
                <c:pt idx="25447" formatCode="General">
                  <c:v>0.52413100000000001</c:v>
                </c:pt>
                <c:pt idx="25448" formatCode="General">
                  <c:v>0.52415100000000003</c:v>
                </c:pt>
                <c:pt idx="25449" formatCode="General">
                  <c:v>0.52417199999999997</c:v>
                </c:pt>
                <c:pt idx="25450" formatCode="General">
                  <c:v>0.52419199999999999</c:v>
                </c:pt>
                <c:pt idx="25451" formatCode="General">
                  <c:v>0.52421299999999937</c:v>
                </c:pt>
                <c:pt idx="25452" formatCode="General">
                  <c:v>0.52423399999999942</c:v>
                </c:pt>
                <c:pt idx="25453" formatCode="General">
                  <c:v>0.52425500000000003</c:v>
                </c:pt>
                <c:pt idx="25454" formatCode="General">
                  <c:v>0.52427500000000005</c:v>
                </c:pt>
                <c:pt idx="25455" formatCode="General">
                  <c:v>0.52429599999999998</c:v>
                </c:pt>
                <c:pt idx="25456" formatCode="General">
                  <c:v>0.52431599999999956</c:v>
                </c:pt>
                <c:pt idx="25457" formatCode="General">
                  <c:v>0.52433699999999939</c:v>
                </c:pt>
                <c:pt idx="25458" formatCode="General">
                  <c:v>0.5243569999999993</c:v>
                </c:pt>
                <c:pt idx="25459" formatCode="General">
                  <c:v>0.52437800000000001</c:v>
                </c:pt>
                <c:pt idx="25460" formatCode="General">
                  <c:v>0.5243989999999995</c:v>
                </c:pt>
                <c:pt idx="25461" formatCode="General">
                  <c:v>0.52441899999999941</c:v>
                </c:pt>
                <c:pt idx="25462" formatCode="General">
                  <c:v>0.52444000000000002</c:v>
                </c:pt>
                <c:pt idx="25463" formatCode="General">
                  <c:v>0.52445999999999959</c:v>
                </c:pt>
                <c:pt idx="25464" formatCode="General">
                  <c:v>0.52448099999999942</c:v>
                </c:pt>
                <c:pt idx="25465" formatCode="General">
                  <c:v>0.524501</c:v>
                </c:pt>
                <c:pt idx="25466" formatCode="General">
                  <c:v>0.5245219999999996</c:v>
                </c:pt>
                <c:pt idx="25467" formatCode="General">
                  <c:v>0.52454299999999943</c:v>
                </c:pt>
                <c:pt idx="25468" formatCode="General">
                  <c:v>0.52456299999999922</c:v>
                </c:pt>
                <c:pt idx="25469" formatCode="General">
                  <c:v>0.52458399999999938</c:v>
                </c:pt>
                <c:pt idx="25470" formatCode="General">
                  <c:v>0.52460499999999999</c:v>
                </c:pt>
                <c:pt idx="25471" formatCode="General">
                  <c:v>0.52462500000000045</c:v>
                </c:pt>
                <c:pt idx="25472" formatCode="General">
                  <c:v>0.52464599999999995</c:v>
                </c:pt>
                <c:pt idx="25473" formatCode="General">
                  <c:v>0.52466599999999997</c:v>
                </c:pt>
                <c:pt idx="25474" formatCode="General">
                  <c:v>0.52468700000000001</c:v>
                </c:pt>
                <c:pt idx="25475" formatCode="General">
                  <c:v>0.52470700000000003</c:v>
                </c:pt>
                <c:pt idx="25476" formatCode="General">
                  <c:v>0.52472799999999997</c:v>
                </c:pt>
                <c:pt idx="25477" formatCode="General">
                  <c:v>0.52474900000000047</c:v>
                </c:pt>
                <c:pt idx="25478" formatCode="General">
                  <c:v>0.52476900000000004</c:v>
                </c:pt>
                <c:pt idx="25479" formatCode="General">
                  <c:v>0.52478999999999998</c:v>
                </c:pt>
                <c:pt idx="25480" formatCode="General">
                  <c:v>0.52481</c:v>
                </c:pt>
                <c:pt idx="25481" formatCode="General">
                  <c:v>0.52483100000000005</c:v>
                </c:pt>
                <c:pt idx="25482" formatCode="General">
                  <c:v>0.52485199999999999</c:v>
                </c:pt>
                <c:pt idx="25483" formatCode="General">
                  <c:v>0.52487200000000001</c:v>
                </c:pt>
                <c:pt idx="25484" formatCode="General">
                  <c:v>0.52489300000000005</c:v>
                </c:pt>
                <c:pt idx="25485" formatCode="General">
                  <c:v>0.52491399999999955</c:v>
                </c:pt>
                <c:pt idx="25486" formatCode="General">
                  <c:v>0.52493400000000001</c:v>
                </c:pt>
                <c:pt idx="25487" formatCode="General">
                  <c:v>0.52495400000000003</c:v>
                </c:pt>
                <c:pt idx="25488" formatCode="General">
                  <c:v>0.52497499999999997</c:v>
                </c:pt>
                <c:pt idx="25489" formatCode="General">
                  <c:v>0.52499600000000002</c:v>
                </c:pt>
                <c:pt idx="25490" formatCode="General">
                  <c:v>0.52501599999999959</c:v>
                </c:pt>
                <c:pt idx="25491" formatCode="General">
                  <c:v>0.52503699999999942</c:v>
                </c:pt>
                <c:pt idx="25492" formatCode="General">
                  <c:v>0.52505800000000002</c:v>
                </c:pt>
                <c:pt idx="25493" formatCode="General">
                  <c:v>0.52507800000000004</c:v>
                </c:pt>
                <c:pt idx="25494" formatCode="General">
                  <c:v>0.52509899999999998</c:v>
                </c:pt>
                <c:pt idx="25495" formatCode="General">
                  <c:v>0.525119</c:v>
                </c:pt>
                <c:pt idx="25496" formatCode="General">
                  <c:v>0.52514000000000005</c:v>
                </c:pt>
                <c:pt idx="25497" formatCode="General">
                  <c:v>0.52515999999999996</c:v>
                </c:pt>
                <c:pt idx="25498" formatCode="General">
                  <c:v>0.52518100000000001</c:v>
                </c:pt>
                <c:pt idx="25499" formatCode="General">
                  <c:v>0.5252019999999995</c:v>
                </c:pt>
                <c:pt idx="25500" formatCode="General">
                  <c:v>0.52522199999999997</c:v>
                </c:pt>
                <c:pt idx="25501" formatCode="General">
                  <c:v>0.52524300000000002</c:v>
                </c:pt>
                <c:pt idx="25502" formatCode="General">
                  <c:v>0.52526299999999937</c:v>
                </c:pt>
                <c:pt idx="25503" formatCode="General">
                  <c:v>0.52528399999999942</c:v>
                </c:pt>
                <c:pt idx="25504" formatCode="General">
                  <c:v>0.52530399999999955</c:v>
                </c:pt>
                <c:pt idx="25505" formatCode="General">
                  <c:v>0.52532500000000004</c:v>
                </c:pt>
                <c:pt idx="25506" formatCode="General">
                  <c:v>0.52534599999999998</c:v>
                </c:pt>
                <c:pt idx="25507" formatCode="General">
                  <c:v>0.52536699999999936</c:v>
                </c:pt>
                <c:pt idx="25508" formatCode="General">
                  <c:v>0.52538699999999938</c:v>
                </c:pt>
                <c:pt idx="25509" formatCode="General">
                  <c:v>0.52540799999999943</c:v>
                </c:pt>
                <c:pt idx="25510" formatCode="General">
                  <c:v>0.52542800000000001</c:v>
                </c:pt>
                <c:pt idx="25511" formatCode="General">
                  <c:v>0.52544900000000005</c:v>
                </c:pt>
                <c:pt idx="25512" formatCode="General">
                  <c:v>0.5254689999999993</c:v>
                </c:pt>
                <c:pt idx="25513" formatCode="General">
                  <c:v>0.52549100000000004</c:v>
                </c:pt>
                <c:pt idx="25514" formatCode="General">
                  <c:v>0.52551099999999928</c:v>
                </c:pt>
                <c:pt idx="25515" formatCode="General">
                  <c:v>0.52553099999999942</c:v>
                </c:pt>
                <c:pt idx="25516" formatCode="General">
                  <c:v>0.52555199999999958</c:v>
                </c:pt>
                <c:pt idx="25517" formatCode="General">
                  <c:v>0.5255719999999996</c:v>
                </c:pt>
                <c:pt idx="25518" formatCode="General">
                  <c:v>0.52559299999999942</c:v>
                </c:pt>
                <c:pt idx="25519" formatCode="General">
                  <c:v>0.52561400000000003</c:v>
                </c:pt>
                <c:pt idx="25520" formatCode="General">
                  <c:v>0.52563499999999996</c:v>
                </c:pt>
                <c:pt idx="25521" formatCode="General">
                  <c:v>0.52565499999999998</c:v>
                </c:pt>
                <c:pt idx="25522" formatCode="General">
                  <c:v>0.52567600000000003</c:v>
                </c:pt>
                <c:pt idx="25523" formatCode="General">
                  <c:v>0.52569600000000005</c:v>
                </c:pt>
                <c:pt idx="25524" formatCode="General">
                  <c:v>0.52571699999999955</c:v>
                </c:pt>
                <c:pt idx="25525" formatCode="General">
                  <c:v>0.52573700000000001</c:v>
                </c:pt>
                <c:pt idx="25526" formatCode="General">
                  <c:v>0.5257579999999995</c:v>
                </c:pt>
                <c:pt idx="25527" formatCode="General">
                  <c:v>0.52577799999999997</c:v>
                </c:pt>
                <c:pt idx="25528" formatCode="General">
                  <c:v>0.52579900000000046</c:v>
                </c:pt>
                <c:pt idx="25529" formatCode="General">
                  <c:v>0.52581999999999951</c:v>
                </c:pt>
                <c:pt idx="25530" formatCode="General">
                  <c:v>0.52583999999999997</c:v>
                </c:pt>
                <c:pt idx="25531" formatCode="General">
                  <c:v>0.52586100000000002</c:v>
                </c:pt>
                <c:pt idx="25532" formatCode="General">
                  <c:v>0.52588100000000004</c:v>
                </c:pt>
                <c:pt idx="25533" formatCode="General">
                  <c:v>0.52590199999999998</c:v>
                </c:pt>
                <c:pt idx="25534" formatCode="General">
                  <c:v>0.52592300000000003</c:v>
                </c:pt>
                <c:pt idx="25535" formatCode="General">
                  <c:v>0.52594399999999997</c:v>
                </c:pt>
                <c:pt idx="25536" formatCode="General">
                  <c:v>0.52596399999999943</c:v>
                </c:pt>
                <c:pt idx="25537" formatCode="General">
                  <c:v>0.52598500000000004</c:v>
                </c:pt>
                <c:pt idx="25538" formatCode="General">
                  <c:v>0.5260049999999995</c:v>
                </c:pt>
                <c:pt idx="25539" formatCode="General">
                  <c:v>0.52602599999999999</c:v>
                </c:pt>
                <c:pt idx="25540" formatCode="General">
                  <c:v>0.52604600000000001</c:v>
                </c:pt>
                <c:pt idx="25541" formatCode="General">
                  <c:v>0.52606599999999959</c:v>
                </c:pt>
                <c:pt idx="25542" formatCode="General">
                  <c:v>0.52608699999999942</c:v>
                </c:pt>
                <c:pt idx="25543" formatCode="General">
                  <c:v>0.52610800000000002</c:v>
                </c:pt>
                <c:pt idx="25544" formatCode="General">
                  <c:v>0.52612899999999996</c:v>
                </c:pt>
                <c:pt idx="25545" formatCode="General">
                  <c:v>0.52614899999999998</c:v>
                </c:pt>
                <c:pt idx="25546" formatCode="General">
                  <c:v>0.52617000000000003</c:v>
                </c:pt>
                <c:pt idx="25547" formatCode="General">
                  <c:v>0.52619000000000005</c:v>
                </c:pt>
                <c:pt idx="25548" formatCode="General">
                  <c:v>0.52621099999999943</c:v>
                </c:pt>
                <c:pt idx="25549" formatCode="General">
                  <c:v>0.52623199999999959</c:v>
                </c:pt>
                <c:pt idx="25550" formatCode="General">
                  <c:v>0.52625299999999942</c:v>
                </c:pt>
                <c:pt idx="25551" formatCode="General">
                  <c:v>0.52627299999999955</c:v>
                </c:pt>
                <c:pt idx="25552" formatCode="General">
                  <c:v>0.52629400000000004</c:v>
                </c:pt>
                <c:pt idx="25553" formatCode="General">
                  <c:v>0.52631399999999928</c:v>
                </c:pt>
                <c:pt idx="25554" formatCode="General">
                  <c:v>0.52633399999999941</c:v>
                </c:pt>
                <c:pt idx="25555" formatCode="General">
                  <c:v>0.52635500000000002</c:v>
                </c:pt>
                <c:pt idx="25556" formatCode="General">
                  <c:v>0.52637500000000004</c:v>
                </c:pt>
                <c:pt idx="25557" formatCode="General">
                  <c:v>0.526397</c:v>
                </c:pt>
                <c:pt idx="25558" formatCode="General">
                  <c:v>0.52641699999999936</c:v>
                </c:pt>
                <c:pt idx="25559" formatCode="General">
                  <c:v>0.5264379999999993</c:v>
                </c:pt>
                <c:pt idx="25560" formatCode="General">
                  <c:v>0.52645799999999943</c:v>
                </c:pt>
                <c:pt idx="25561" formatCode="General">
                  <c:v>0.52647900000000003</c:v>
                </c:pt>
                <c:pt idx="25562" formatCode="General">
                  <c:v>0.52649900000000005</c:v>
                </c:pt>
                <c:pt idx="25563" formatCode="General">
                  <c:v>0.52651999999999943</c:v>
                </c:pt>
                <c:pt idx="25564" formatCode="General">
                  <c:v>0.52654100000000004</c:v>
                </c:pt>
                <c:pt idx="25565" formatCode="General">
                  <c:v>0.52656099999999928</c:v>
                </c:pt>
                <c:pt idx="25566" formatCode="General">
                  <c:v>0.52658199999999955</c:v>
                </c:pt>
                <c:pt idx="25567" formatCode="General">
                  <c:v>0.52660200000000001</c:v>
                </c:pt>
                <c:pt idx="25568" formatCode="General">
                  <c:v>0.52662299999999951</c:v>
                </c:pt>
                <c:pt idx="25569" formatCode="General">
                  <c:v>0.52664299999999997</c:v>
                </c:pt>
                <c:pt idx="25570" formatCode="General">
                  <c:v>0.52666400000000002</c:v>
                </c:pt>
                <c:pt idx="25571" formatCode="General">
                  <c:v>0.52668400000000004</c:v>
                </c:pt>
                <c:pt idx="25572" formatCode="General">
                  <c:v>0.52670600000000001</c:v>
                </c:pt>
                <c:pt idx="25573" formatCode="General">
                  <c:v>0.52672600000000003</c:v>
                </c:pt>
                <c:pt idx="25574" formatCode="General">
                  <c:v>0.52674699999999997</c:v>
                </c:pt>
                <c:pt idx="25575" formatCode="General">
                  <c:v>0.52676699999999943</c:v>
                </c:pt>
                <c:pt idx="25576" formatCode="General">
                  <c:v>0.52678800000000003</c:v>
                </c:pt>
                <c:pt idx="25577" formatCode="General">
                  <c:v>0.52680800000000005</c:v>
                </c:pt>
                <c:pt idx="25578" formatCode="General">
                  <c:v>0.52682899999999999</c:v>
                </c:pt>
                <c:pt idx="25579" formatCode="General">
                  <c:v>0.52685000000000004</c:v>
                </c:pt>
                <c:pt idx="25580" formatCode="General">
                  <c:v>0.52686999999999951</c:v>
                </c:pt>
                <c:pt idx="25581" formatCode="General">
                  <c:v>0.52689100000000044</c:v>
                </c:pt>
                <c:pt idx="25582" formatCode="General">
                  <c:v>0.52691100000000002</c:v>
                </c:pt>
                <c:pt idx="25583" formatCode="General">
                  <c:v>0.52693199999999996</c:v>
                </c:pt>
                <c:pt idx="25584" formatCode="General">
                  <c:v>0.52695199999999998</c:v>
                </c:pt>
                <c:pt idx="25585" formatCode="General">
                  <c:v>0.52697300000000002</c:v>
                </c:pt>
                <c:pt idx="25586" formatCode="General">
                  <c:v>0.52699399999999996</c:v>
                </c:pt>
                <c:pt idx="25587" formatCode="General">
                  <c:v>0.52701399999999943</c:v>
                </c:pt>
                <c:pt idx="25588" formatCode="General">
                  <c:v>0.52703500000000003</c:v>
                </c:pt>
                <c:pt idx="25589" formatCode="General">
                  <c:v>0.52705599999999997</c:v>
                </c:pt>
                <c:pt idx="25590" formatCode="General">
                  <c:v>0.52707599999999999</c:v>
                </c:pt>
                <c:pt idx="25591" formatCode="General">
                  <c:v>0.52709700000000004</c:v>
                </c:pt>
                <c:pt idx="25592" formatCode="General">
                  <c:v>0.52711699999999928</c:v>
                </c:pt>
                <c:pt idx="25593" formatCode="General">
                  <c:v>0.527138</c:v>
                </c:pt>
                <c:pt idx="25594" formatCode="General">
                  <c:v>0.52715800000000002</c:v>
                </c:pt>
                <c:pt idx="25595" formatCode="General">
                  <c:v>0.52717899999999951</c:v>
                </c:pt>
                <c:pt idx="25596" formatCode="General">
                  <c:v>0.5272</c:v>
                </c:pt>
                <c:pt idx="25597" formatCode="General">
                  <c:v>0.52722000000000002</c:v>
                </c:pt>
                <c:pt idx="25598" formatCode="General">
                  <c:v>0.52724099999999996</c:v>
                </c:pt>
                <c:pt idx="25599" formatCode="General">
                  <c:v>0.52726099999999942</c:v>
                </c:pt>
                <c:pt idx="25600" formatCode="General">
                  <c:v>0.52728199999999958</c:v>
                </c:pt>
                <c:pt idx="25601" formatCode="General">
                  <c:v>0.52730299999999941</c:v>
                </c:pt>
                <c:pt idx="25602" formatCode="General">
                  <c:v>0.52732400000000001</c:v>
                </c:pt>
                <c:pt idx="25603" formatCode="General">
                  <c:v>0.52734400000000003</c:v>
                </c:pt>
                <c:pt idx="25604" formatCode="General">
                  <c:v>0.52736499999999942</c:v>
                </c:pt>
                <c:pt idx="25605" formatCode="General">
                  <c:v>0.52738499999999955</c:v>
                </c:pt>
                <c:pt idx="25606" formatCode="General">
                  <c:v>0.5274059999999996</c:v>
                </c:pt>
                <c:pt idx="25607" formatCode="General">
                  <c:v>0.52742599999999951</c:v>
                </c:pt>
                <c:pt idx="25608" formatCode="General">
                  <c:v>0.527447</c:v>
                </c:pt>
                <c:pt idx="25609" formatCode="General">
                  <c:v>0.52746699999999935</c:v>
                </c:pt>
                <c:pt idx="25610" formatCode="General">
                  <c:v>0.52748799999999929</c:v>
                </c:pt>
                <c:pt idx="25611" formatCode="General">
                  <c:v>0.52750900000000001</c:v>
                </c:pt>
                <c:pt idx="25612" formatCode="General">
                  <c:v>0.52752900000000003</c:v>
                </c:pt>
                <c:pt idx="25613" formatCode="General">
                  <c:v>0.52754999999999996</c:v>
                </c:pt>
                <c:pt idx="25614" formatCode="General">
                  <c:v>0.52756999999999943</c:v>
                </c:pt>
                <c:pt idx="25615" formatCode="General">
                  <c:v>0.52759100000000003</c:v>
                </c:pt>
                <c:pt idx="25616" formatCode="General">
                  <c:v>0.52761100000000005</c:v>
                </c:pt>
                <c:pt idx="25617" formatCode="General">
                  <c:v>0.52763300000000002</c:v>
                </c:pt>
                <c:pt idx="25618" formatCode="General">
                  <c:v>0.52765300000000004</c:v>
                </c:pt>
                <c:pt idx="25619" formatCode="General">
                  <c:v>0.52767399999999998</c:v>
                </c:pt>
                <c:pt idx="25620" formatCode="General">
                  <c:v>0.52769400000000044</c:v>
                </c:pt>
                <c:pt idx="25621" formatCode="General">
                  <c:v>0.52771500000000005</c:v>
                </c:pt>
                <c:pt idx="25622" formatCode="General">
                  <c:v>0.52773499999999951</c:v>
                </c:pt>
                <c:pt idx="25623" formatCode="General">
                  <c:v>0.52775499999999997</c:v>
                </c:pt>
                <c:pt idx="25624" formatCode="General">
                  <c:v>0.52777600000000002</c:v>
                </c:pt>
                <c:pt idx="25625" formatCode="General">
                  <c:v>0.52779699999999996</c:v>
                </c:pt>
                <c:pt idx="25626" formatCode="General">
                  <c:v>0.52781800000000001</c:v>
                </c:pt>
                <c:pt idx="25627" formatCode="General">
                  <c:v>0.52783800000000003</c:v>
                </c:pt>
                <c:pt idx="25628" formatCode="General">
                  <c:v>0.52785899999999997</c:v>
                </c:pt>
                <c:pt idx="25629" formatCode="General">
                  <c:v>0.52787899999999999</c:v>
                </c:pt>
                <c:pt idx="25630" formatCode="General">
                  <c:v>0.52790000000000004</c:v>
                </c:pt>
                <c:pt idx="25631" formatCode="General">
                  <c:v>0.5279199999999995</c:v>
                </c:pt>
                <c:pt idx="25632" formatCode="General">
                  <c:v>0.52794200000000002</c:v>
                </c:pt>
                <c:pt idx="25633" formatCode="General">
                  <c:v>0.5279619999999996</c:v>
                </c:pt>
                <c:pt idx="25634" formatCode="General">
                  <c:v>0.52798199999999951</c:v>
                </c:pt>
                <c:pt idx="25635" formatCode="General">
                  <c:v>0.528003</c:v>
                </c:pt>
                <c:pt idx="25636" formatCode="General">
                  <c:v>0.52802300000000002</c:v>
                </c:pt>
                <c:pt idx="25637" formatCode="General">
                  <c:v>0.52804399999999996</c:v>
                </c:pt>
                <c:pt idx="25638" formatCode="General">
                  <c:v>0.52806399999999942</c:v>
                </c:pt>
                <c:pt idx="25639" formatCode="General">
                  <c:v>0.52808500000000003</c:v>
                </c:pt>
                <c:pt idx="25640" formatCode="General">
                  <c:v>0.52810599999999996</c:v>
                </c:pt>
                <c:pt idx="25641" formatCode="General">
                  <c:v>0.52812700000000001</c:v>
                </c:pt>
                <c:pt idx="25642" formatCode="General">
                  <c:v>0.52814700000000003</c:v>
                </c:pt>
                <c:pt idx="25643" formatCode="General">
                  <c:v>0.52816799999999942</c:v>
                </c:pt>
                <c:pt idx="25644" formatCode="General">
                  <c:v>0.52818799999999955</c:v>
                </c:pt>
                <c:pt idx="25645" formatCode="General">
                  <c:v>0.52820900000000004</c:v>
                </c:pt>
                <c:pt idx="25646" formatCode="General">
                  <c:v>0.5282289999999995</c:v>
                </c:pt>
                <c:pt idx="25647" formatCode="General">
                  <c:v>0.52825100000000003</c:v>
                </c:pt>
                <c:pt idx="25648" formatCode="General">
                  <c:v>0.52827100000000005</c:v>
                </c:pt>
                <c:pt idx="25649" formatCode="General">
                  <c:v>0.52829099999999996</c:v>
                </c:pt>
                <c:pt idx="25650" formatCode="General">
                  <c:v>0.52831199999999956</c:v>
                </c:pt>
                <c:pt idx="25651" formatCode="General">
                  <c:v>0.52833199999999958</c:v>
                </c:pt>
                <c:pt idx="25652" formatCode="General">
                  <c:v>0.5283529999999993</c:v>
                </c:pt>
                <c:pt idx="25653" formatCode="General">
                  <c:v>0.52837299999999943</c:v>
                </c:pt>
                <c:pt idx="25654" formatCode="General">
                  <c:v>0.5283949999999995</c:v>
                </c:pt>
                <c:pt idx="25655" formatCode="General">
                  <c:v>0.52841499999999941</c:v>
                </c:pt>
                <c:pt idx="25656" formatCode="General">
                  <c:v>0.52843599999999957</c:v>
                </c:pt>
                <c:pt idx="25657" formatCode="General">
                  <c:v>0.52845599999999959</c:v>
                </c:pt>
                <c:pt idx="25658" formatCode="General">
                  <c:v>0.52847699999999942</c:v>
                </c:pt>
                <c:pt idx="25659" formatCode="General">
                  <c:v>0.52849699999999955</c:v>
                </c:pt>
                <c:pt idx="25660" formatCode="General">
                  <c:v>0.52851799999999938</c:v>
                </c:pt>
                <c:pt idx="25661" formatCode="General">
                  <c:v>0.52853899999999943</c:v>
                </c:pt>
                <c:pt idx="25662" formatCode="General">
                  <c:v>0.528559</c:v>
                </c:pt>
                <c:pt idx="25663" formatCode="General">
                  <c:v>0.52857999999999961</c:v>
                </c:pt>
                <c:pt idx="25664" formatCode="General">
                  <c:v>0.52859999999999996</c:v>
                </c:pt>
                <c:pt idx="25665" formatCode="General">
                  <c:v>0.52862100000000045</c:v>
                </c:pt>
                <c:pt idx="25666" formatCode="General">
                  <c:v>0.52864100000000058</c:v>
                </c:pt>
                <c:pt idx="25667" formatCode="General">
                  <c:v>0.52866199999999997</c:v>
                </c:pt>
                <c:pt idx="25668" formatCode="General">
                  <c:v>0.52868300000000001</c:v>
                </c:pt>
                <c:pt idx="25669" formatCode="General">
                  <c:v>0.52870399999999951</c:v>
                </c:pt>
                <c:pt idx="25670" formatCode="General">
                  <c:v>0.52872399999999997</c:v>
                </c:pt>
                <c:pt idx="25671" formatCode="General">
                  <c:v>0.52874500000000046</c:v>
                </c:pt>
                <c:pt idx="25672" formatCode="General">
                  <c:v>0.52876500000000004</c:v>
                </c:pt>
                <c:pt idx="25673" formatCode="General">
                  <c:v>0.52878599999999998</c:v>
                </c:pt>
                <c:pt idx="25674" formatCode="General">
                  <c:v>0.528806</c:v>
                </c:pt>
                <c:pt idx="25675" formatCode="General">
                  <c:v>0.52882600000000002</c:v>
                </c:pt>
                <c:pt idx="25676" formatCode="General">
                  <c:v>0.52884799999999998</c:v>
                </c:pt>
                <c:pt idx="25677" formatCode="General">
                  <c:v>0.528868</c:v>
                </c:pt>
                <c:pt idx="25678" formatCode="General">
                  <c:v>0.52888900000000005</c:v>
                </c:pt>
                <c:pt idx="25679" formatCode="General">
                  <c:v>0.52890899999999996</c:v>
                </c:pt>
                <c:pt idx="25680" formatCode="General">
                  <c:v>0.52893000000000001</c:v>
                </c:pt>
                <c:pt idx="25681" formatCode="General">
                  <c:v>0.52895000000000003</c:v>
                </c:pt>
                <c:pt idx="25682" formatCode="General">
                  <c:v>0.52897099999999997</c:v>
                </c:pt>
                <c:pt idx="25683" formatCode="General">
                  <c:v>0.52899200000000002</c:v>
                </c:pt>
                <c:pt idx="25684" formatCode="General">
                  <c:v>0.52901299999999929</c:v>
                </c:pt>
                <c:pt idx="25685" formatCode="General">
                  <c:v>0.52903299999999942</c:v>
                </c:pt>
                <c:pt idx="25686" formatCode="General">
                  <c:v>0.52905400000000002</c:v>
                </c:pt>
                <c:pt idx="25687" formatCode="General">
                  <c:v>0.52907400000000004</c:v>
                </c:pt>
                <c:pt idx="25688" formatCode="General">
                  <c:v>0.52909499999999998</c:v>
                </c:pt>
                <c:pt idx="25689" formatCode="General">
                  <c:v>0.529115</c:v>
                </c:pt>
                <c:pt idx="25690" formatCode="General">
                  <c:v>0.52913500000000002</c:v>
                </c:pt>
                <c:pt idx="25691" formatCode="General">
                  <c:v>0.52915699999999954</c:v>
                </c:pt>
                <c:pt idx="25692" formatCode="General">
                  <c:v>0.52917700000000001</c:v>
                </c:pt>
                <c:pt idx="25693" formatCode="General">
                  <c:v>0.5291979999999995</c:v>
                </c:pt>
                <c:pt idx="25694" formatCode="General">
                  <c:v>0.52921799999999941</c:v>
                </c:pt>
                <c:pt idx="25695" formatCode="General">
                  <c:v>0.52923900000000001</c:v>
                </c:pt>
                <c:pt idx="25696" formatCode="General">
                  <c:v>0.52925900000000003</c:v>
                </c:pt>
                <c:pt idx="25697" formatCode="General">
                  <c:v>0.52927999999999997</c:v>
                </c:pt>
                <c:pt idx="25698" formatCode="General">
                  <c:v>0.52930100000000002</c:v>
                </c:pt>
                <c:pt idx="25699" formatCode="General">
                  <c:v>0.52932100000000004</c:v>
                </c:pt>
                <c:pt idx="25700" formatCode="General">
                  <c:v>0.52934199999999998</c:v>
                </c:pt>
                <c:pt idx="25701" formatCode="General">
                  <c:v>0.52936199999999956</c:v>
                </c:pt>
                <c:pt idx="25702" formatCode="General">
                  <c:v>0.52938299999999938</c:v>
                </c:pt>
                <c:pt idx="25703" formatCode="General">
                  <c:v>0.52940299999999929</c:v>
                </c:pt>
                <c:pt idx="25704" formatCode="General">
                  <c:v>0.52942400000000001</c:v>
                </c:pt>
                <c:pt idx="25705" formatCode="General">
                  <c:v>0.52944400000000003</c:v>
                </c:pt>
                <c:pt idx="25706" formatCode="General">
                  <c:v>0.5294649999999993</c:v>
                </c:pt>
                <c:pt idx="25707" formatCode="General">
                  <c:v>0.52948599999999957</c:v>
                </c:pt>
                <c:pt idx="25708" formatCode="General">
                  <c:v>0.52950699999999928</c:v>
                </c:pt>
                <c:pt idx="25709" formatCode="General">
                  <c:v>0.52952699999999941</c:v>
                </c:pt>
                <c:pt idx="25710" formatCode="General">
                  <c:v>0.52954800000000002</c:v>
                </c:pt>
                <c:pt idx="25711" formatCode="General">
                  <c:v>0.52956799999999937</c:v>
                </c:pt>
                <c:pt idx="25712" formatCode="General">
                  <c:v>0.52958899999999942</c:v>
                </c:pt>
                <c:pt idx="25713" formatCode="General">
                  <c:v>0.52961000000000003</c:v>
                </c:pt>
                <c:pt idx="25714" formatCode="General">
                  <c:v>0.52963000000000005</c:v>
                </c:pt>
                <c:pt idx="25715" formatCode="General">
                  <c:v>0.52965099999999998</c:v>
                </c:pt>
                <c:pt idx="25716" formatCode="General">
                  <c:v>0.52967100000000045</c:v>
                </c:pt>
                <c:pt idx="25717" formatCode="General">
                  <c:v>0.52969200000000005</c:v>
                </c:pt>
                <c:pt idx="25718" formatCode="General">
                  <c:v>0.52971199999999996</c:v>
                </c:pt>
                <c:pt idx="25719" formatCode="General">
                  <c:v>0.52973300000000001</c:v>
                </c:pt>
                <c:pt idx="25720" formatCode="General">
                  <c:v>0.5297539999999995</c:v>
                </c:pt>
                <c:pt idx="25721" formatCode="General">
                  <c:v>0.52977399999999997</c:v>
                </c:pt>
                <c:pt idx="25722" formatCode="General">
                  <c:v>0.52979500000000046</c:v>
                </c:pt>
                <c:pt idx="25723" formatCode="General">
                  <c:v>0.52981599999999951</c:v>
                </c:pt>
                <c:pt idx="25724" formatCode="General">
                  <c:v>0.52983599999999997</c:v>
                </c:pt>
                <c:pt idx="25725" formatCode="General">
                  <c:v>0.52985700000000002</c:v>
                </c:pt>
                <c:pt idx="25726" formatCode="General">
                  <c:v>0.52987700000000004</c:v>
                </c:pt>
                <c:pt idx="25727" formatCode="General">
                  <c:v>0.52989799999999998</c:v>
                </c:pt>
                <c:pt idx="25728" formatCode="General">
                  <c:v>0.529918</c:v>
                </c:pt>
                <c:pt idx="25729" formatCode="General">
                  <c:v>0.52993900000000005</c:v>
                </c:pt>
                <c:pt idx="25730" formatCode="General">
                  <c:v>0.52995999999999999</c:v>
                </c:pt>
                <c:pt idx="25731" formatCode="General">
                  <c:v>0.52998000000000001</c:v>
                </c:pt>
                <c:pt idx="25732" formatCode="General">
                  <c:v>0.5300010000000005</c:v>
                </c:pt>
                <c:pt idx="25733" formatCode="General">
                  <c:v>0.53002099999999996</c:v>
                </c:pt>
                <c:pt idx="25734" formatCode="General">
                  <c:v>0.53004200000000001</c:v>
                </c:pt>
                <c:pt idx="25735" formatCode="General">
                  <c:v>0.53006199999999959</c:v>
                </c:pt>
                <c:pt idx="25736" formatCode="General">
                  <c:v>0.530084</c:v>
                </c:pt>
                <c:pt idx="25737" formatCode="General">
                  <c:v>0.53010400000000002</c:v>
                </c:pt>
                <c:pt idx="25738" formatCode="General">
                  <c:v>0.53012499999999996</c:v>
                </c:pt>
                <c:pt idx="25739" formatCode="General">
                  <c:v>0.53014499999999998</c:v>
                </c:pt>
                <c:pt idx="25740" formatCode="General">
                  <c:v>0.53016599999999958</c:v>
                </c:pt>
                <c:pt idx="25741" formatCode="General">
                  <c:v>0.5301859999999996</c:v>
                </c:pt>
                <c:pt idx="25742" formatCode="General">
                  <c:v>0.53020699999999943</c:v>
                </c:pt>
                <c:pt idx="25743" formatCode="General">
                  <c:v>0.530227</c:v>
                </c:pt>
                <c:pt idx="25744" formatCode="General">
                  <c:v>0.53024800000000005</c:v>
                </c:pt>
                <c:pt idx="25745" formatCode="General">
                  <c:v>0.53026899999999955</c:v>
                </c:pt>
                <c:pt idx="25746" formatCode="General">
                  <c:v>0.53028900000000001</c:v>
                </c:pt>
                <c:pt idx="25747" formatCode="General">
                  <c:v>0.5303099999999995</c:v>
                </c:pt>
                <c:pt idx="25748" formatCode="General">
                  <c:v>0.53032999999999997</c:v>
                </c:pt>
                <c:pt idx="25749" formatCode="General">
                  <c:v>0.53035100000000002</c:v>
                </c:pt>
                <c:pt idx="25750" formatCode="General">
                  <c:v>0.53037100000000004</c:v>
                </c:pt>
                <c:pt idx="25751" formatCode="General">
                  <c:v>0.530393</c:v>
                </c:pt>
                <c:pt idx="25752" formatCode="General">
                  <c:v>0.53041299999999936</c:v>
                </c:pt>
                <c:pt idx="25753" formatCode="General">
                  <c:v>0.53043399999999929</c:v>
                </c:pt>
                <c:pt idx="25754" formatCode="General">
                  <c:v>0.53045399999999943</c:v>
                </c:pt>
                <c:pt idx="25755" formatCode="General">
                  <c:v>0.530474</c:v>
                </c:pt>
                <c:pt idx="25756" formatCode="General">
                  <c:v>0.53049500000000005</c:v>
                </c:pt>
                <c:pt idx="25757" formatCode="General">
                  <c:v>0.53051499999999929</c:v>
                </c:pt>
                <c:pt idx="25758" formatCode="General">
                  <c:v>0.53053599999999956</c:v>
                </c:pt>
                <c:pt idx="25759" formatCode="General">
                  <c:v>0.53055699999999928</c:v>
                </c:pt>
                <c:pt idx="25760" formatCode="General">
                  <c:v>0.53057799999999955</c:v>
                </c:pt>
                <c:pt idx="25761" formatCode="General">
                  <c:v>0.53059800000000001</c:v>
                </c:pt>
                <c:pt idx="25762" formatCode="General">
                  <c:v>0.53061899999999951</c:v>
                </c:pt>
                <c:pt idx="25763" formatCode="General">
                  <c:v>0.53063899999999997</c:v>
                </c:pt>
                <c:pt idx="25764" formatCode="General">
                  <c:v>0.53066000000000002</c:v>
                </c:pt>
                <c:pt idx="25765" formatCode="General">
                  <c:v>0.53068099999999996</c:v>
                </c:pt>
                <c:pt idx="25766" formatCode="General">
                  <c:v>0.53070200000000001</c:v>
                </c:pt>
                <c:pt idx="25767" formatCode="General">
                  <c:v>0.53072200000000003</c:v>
                </c:pt>
                <c:pt idx="25768" formatCode="General">
                  <c:v>0.53074200000000005</c:v>
                </c:pt>
                <c:pt idx="25769" formatCode="General">
                  <c:v>0.53076299999999943</c:v>
                </c:pt>
                <c:pt idx="25770" formatCode="General">
                  <c:v>0.530783</c:v>
                </c:pt>
                <c:pt idx="25771" formatCode="General">
                  <c:v>0.53080400000000005</c:v>
                </c:pt>
                <c:pt idx="25772" formatCode="General">
                  <c:v>0.53082399999999996</c:v>
                </c:pt>
                <c:pt idx="25773" formatCode="General">
                  <c:v>0.53084500000000046</c:v>
                </c:pt>
                <c:pt idx="25774" formatCode="General">
                  <c:v>0.5308659999999995</c:v>
                </c:pt>
                <c:pt idx="25775" formatCode="General">
                  <c:v>0.530887</c:v>
                </c:pt>
                <c:pt idx="25776" formatCode="General">
                  <c:v>0.53090700000000002</c:v>
                </c:pt>
                <c:pt idx="25777" formatCode="General">
                  <c:v>0.53092799999999996</c:v>
                </c:pt>
                <c:pt idx="25778" formatCode="General">
                  <c:v>0.53094799999999998</c:v>
                </c:pt>
                <c:pt idx="25779" formatCode="General">
                  <c:v>0.53096900000000002</c:v>
                </c:pt>
                <c:pt idx="25780" formatCode="General">
                  <c:v>0.53098999999999996</c:v>
                </c:pt>
                <c:pt idx="25781" formatCode="General">
                  <c:v>0.53100999999999998</c:v>
                </c:pt>
                <c:pt idx="25782" formatCode="General">
                  <c:v>0.53103100000000003</c:v>
                </c:pt>
                <c:pt idx="25783" formatCode="General">
                  <c:v>0.53105100000000005</c:v>
                </c:pt>
                <c:pt idx="25784" formatCode="General">
                  <c:v>0.53107199999999999</c:v>
                </c:pt>
                <c:pt idx="25785" formatCode="General">
                  <c:v>0.53109200000000001</c:v>
                </c:pt>
                <c:pt idx="25786" formatCode="General">
                  <c:v>0.53111299999999928</c:v>
                </c:pt>
                <c:pt idx="25787" formatCode="General">
                  <c:v>0.53113299999999941</c:v>
                </c:pt>
                <c:pt idx="25788" formatCode="General">
                  <c:v>0.53115400000000002</c:v>
                </c:pt>
                <c:pt idx="25789" formatCode="General">
                  <c:v>0.53117499999999951</c:v>
                </c:pt>
                <c:pt idx="25790" formatCode="General">
                  <c:v>0.531196</c:v>
                </c:pt>
                <c:pt idx="25791" formatCode="General">
                  <c:v>0.53121599999999958</c:v>
                </c:pt>
                <c:pt idx="25792" formatCode="General">
                  <c:v>0.53123699999999929</c:v>
                </c:pt>
                <c:pt idx="25793" formatCode="General">
                  <c:v>0.53125699999999942</c:v>
                </c:pt>
                <c:pt idx="25794" formatCode="General">
                  <c:v>0.53127800000000003</c:v>
                </c:pt>
                <c:pt idx="25795" formatCode="General">
                  <c:v>0.53129899999999997</c:v>
                </c:pt>
                <c:pt idx="25796" formatCode="General">
                  <c:v>0.53131899999999943</c:v>
                </c:pt>
                <c:pt idx="25797" formatCode="General">
                  <c:v>0.53134000000000003</c:v>
                </c:pt>
                <c:pt idx="25798" formatCode="General">
                  <c:v>0.53135999999999961</c:v>
                </c:pt>
                <c:pt idx="25799" formatCode="General">
                  <c:v>0.53138099999999955</c:v>
                </c:pt>
                <c:pt idx="25800" formatCode="General">
                  <c:v>0.53140100000000001</c:v>
                </c:pt>
                <c:pt idx="25801" formatCode="General">
                  <c:v>0.53142199999999951</c:v>
                </c:pt>
                <c:pt idx="25802" formatCode="General">
                  <c:v>0.531443</c:v>
                </c:pt>
                <c:pt idx="25803" formatCode="General">
                  <c:v>0.53146399999999938</c:v>
                </c:pt>
                <c:pt idx="25804" formatCode="General">
                  <c:v>0.53148399999999929</c:v>
                </c:pt>
                <c:pt idx="25805" formatCode="General">
                  <c:v>0.53150500000000001</c:v>
                </c:pt>
                <c:pt idx="25806" formatCode="General">
                  <c:v>0.53152500000000003</c:v>
                </c:pt>
                <c:pt idx="25807" formatCode="General">
                  <c:v>0.53154599999999996</c:v>
                </c:pt>
                <c:pt idx="25808" formatCode="General">
                  <c:v>0.53156599999999943</c:v>
                </c:pt>
                <c:pt idx="25809" formatCode="General">
                  <c:v>0.53158699999999937</c:v>
                </c:pt>
                <c:pt idx="25810" formatCode="General">
                  <c:v>0.53160799999999997</c:v>
                </c:pt>
                <c:pt idx="25811" formatCode="General">
                  <c:v>0.53162799999999999</c:v>
                </c:pt>
                <c:pt idx="25812" formatCode="General">
                  <c:v>0.5316490000000007</c:v>
                </c:pt>
                <c:pt idx="25813" formatCode="General">
                  <c:v>0.5316689999999995</c:v>
                </c:pt>
                <c:pt idx="25814" formatCode="General">
                  <c:v>0.53169000000000044</c:v>
                </c:pt>
                <c:pt idx="25815" formatCode="General">
                  <c:v>0.53171000000000002</c:v>
                </c:pt>
                <c:pt idx="25816" formatCode="General">
                  <c:v>0.53173099999999951</c:v>
                </c:pt>
                <c:pt idx="25817" formatCode="General">
                  <c:v>0.531752</c:v>
                </c:pt>
                <c:pt idx="25818" formatCode="General">
                  <c:v>0.53177200000000002</c:v>
                </c:pt>
                <c:pt idx="25819" formatCode="General">
                  <c:v>0.53179299999999996</c:v>
                </c:pt>
                <c:pt idx="25820" formatCode="General">
                  <c:v>0.53181400000000001</c:v>
                </c:pt>
                <c:pt idx="25821" formatCode="General">
                  <c:v>0.53183400000000003</c:v>
                </c:pt>
                <c:pt idx="25822" formatCode="General">
                  <c:v>0.53185400000000005</c:v>
                </c:pt>
                <c:pt idx="25823" formatCode="General">
                  <c:v>0.53187499999999999</c:v>
                </c:pt>
                <c:pt idx="25824" formatCode="General">
                  <c:v>0.53189600000000004</c:v>
                </c:pt>
                <c:pt idx="25825" formatCode="General">
                  <c:v>0.53191600000000006</c:v>
                </c:pt>
                <c:pt idx="25826" formatCode="General">
                  <c:v>0.53193699999999955</c:v>
                </c:pt>
                <c:pt idx="25827" formatCode="General">
                  <c:v>0.53195800000000004</c:v>
                </c:pt>
                <c:pt idx="25828" formatCode="General">
                  <c:v>0.53197799999999951</c:v>
                </c:pt>
                <c:pt idx="25829" formatCode="General">
                  <c:v>0.53199900000000044</c:v>
                </c:pt>
                <c:pt idx="25830" formatCode="General">
                  <c:v>0.53201900000000002</c:v>
                </c:pt>
                <c:pt idx="25831" formatCode="General">
                  <c:v>0.53203999999999996</c:v>
                </c:pt>
                <c:pt idx="25832" formatCode="General">
                  <c:v>0.53206100000000001</c:v>
                </c:pt>
                <c:pt idx="25833" formatCode="General">
                  <c:v>0.53208100000000003</c:v>
                </c:pt>
                <c:pt idx="25834" formatCode="General">
                  <c:v>0.53210199999999996</c:v>
                </c:pt>
                <c:pt idx="25835" formatCode="General">
                  <c:v>0.53212199999999998</c:v>
                </c:pt>
                <c:pt idx="25836" formatCode="General">
                  <c:v>0.53214300000000003</c:v>
                </c:pt>
                <c:pt idx="25837" formatCode="General">
                  <c:v>0.53216299999999939</c:v>
                </c:pt>
                <c:pt idx="25838" formatCode="General">
                  <c:v>0.53218399999999955</c:v>
                </c:pt>
                <c:pt idx="25839" formatCode="General">
                  <c:v>0.53220500000000004</c:v>
                </c:pt>
                <c:pt idx="25840" formatCode="General">
                  <c:v>0.5322249999999995</c:v>
                </c:pt>
                <c:pt idx="25841" formatCode="General">
                  <c:v>0.532246</c:v>
                </c:pt>
                <c:pt idx="25842" formatCode="General">
                  <c:v>0.53226699999999938</c:v>
                </c:pt>
                <c:pt idx="25843" formatCode="General">
                  <c:v>0.53228699999999929</c:v>
                </c:pt>
                <c:pt idx="25844" formatCode="General">
                  <c:v>0.532308</c:v>
                </c:pt>
                <c:pt idx="25845" formatCode="General">
                  <c:v>0.53232800000000002</c:v>
                </c:pt>
                <c:pt idx="25846" formatCode="General">
                  <c:v>0.53234899999999996</c:v>
                </c:pt>
                <c:pt idx="25847" formatCode="General">
                  <c:v>0.53236899999999943</c:v>
                </c:pt>
                <c:pt idx="25848" formatCode="General">
                  <c:v>0.53239000000000003</c:v>
                </c:pt>
                <c:pt idx="25849" formatCode="General">
                  <c:v>0.53241099999999941</c:v>
                </c:pt>
                <c:pt idx="25850" formatCode="General">
                  <c:v>0.53243099999999943</c:v>
                </c:pt>
                <c:pt idx="25851" formatCode="General">
                  <c:v>0.53245199999999959</c:v>
                </c:pt>
                <c:pt idx="25852" formatCode="General">
                  <c:v>0.5324719999999995</c:v>
                </c:pt>
                <c:pt idx="25853" formatCode="General">
                  <c:v>0.53249299999999955</c:v>
                </c:pt>
                <c:pt idx="25854" formatCode="General">
                  <c:v>0.53251299999999935</c:v>
                </c:pt>
                <c:pt idx="25855" formatCode="General">
                  <c:v>0.53253399999999929</c:v>
                </c:pt>
                <c:pt idx="25856" formatCode="General">
                  <c:v>0.532555</c:v>
                </c:pt>
                <c:pt idx="25857" formatCode="General">
                  <c:v>0.53257599999999961</c:v>
                </c:pt>
                <c:pt idx="25858" formatCode="General">
                  <c:v>0.53259599999999996</c:v>
                </c:pt>
                <c:pt idx="25859" formatCode="General">
                  <c:v>0.53261700000000001</c:v>
                </c:pt>
                <c:pt idx="25860" formatCode="General">
                  <c:v>0.53263700000000003</c:v>
                </c:pt>
                <c:pt idx="25861" formatCode="General">
                  <c:v>0.53265799999999996</c:v>
                </c:pt>
                <c:pt idx="25862" formatCode="General">
                  <c:v>0.53267799999999998</c:v>
                </c:pt>
                <c:pt idx="25863" formatCode="General">
                  <c:v>0.5326990000000007</c:v>
                </c:pt>
                <c:pt idx="25864" formatCode="General">
                  <c:v>0.53271999999999997</c:v>
                </c:pt>
                <c:pt idx="25865" formatCode="General">
                  <c:v>0.53273999999999999</c:v>
                </c:pt>
                <c:pt idx="25866" formatCode="General">
                  <c:v>0.53276100000000004</c:v>
                </c:pt>
                <c:pt idx="25867" formatCode="General">
                  <c:v>0.5327809999999995</c:v>
                </c:pt>
                <c:pt idx="25868" formatCode="General">
                  <c:v>0.532802</c:v>
                </c:pt>
                <c:pt idx="25869" formatCode="General">
                  <c:v>0.53282200000000002</c:v>
                </c:pt>
                <c:pt idx="25870" formatCode="General">
                  <c:v>0.53284399999999998</c:v>
                </c:pt>
                <c:pt idx="25871" formatCode="General">
                  <c:v>0.532864</c:v>
                </c:pt>
                <c:pt idx="25872" formatCode="General">
                  <c:v>0.53288500000000005</c:v>
                </c:pt>
                <c:pt idx="25873" formatCode="General">
                  <c:v>0.53290499999999996</c:v>
                </c:pt>
                <c:pt idx="25874" formatCode="General">
                  <c:v>0.53292600000000001</c:v>
                </c:pt>
                <c:pt idx="25875" formatCode="General">
                  <c:v>0.53294600000000003</c:v>
                </c:pt>
                <c:pt idx="25876" formatCode="General">
                  <c:v>0.53296599999999961</c:v>
                </c:pt>
                <c:pt idx="25877" formatCode="General">
                  <c:v>0.53298699999999954</c:v>
                </c:pt>
                <c:pt idx="25878" formatCode="General">
                  <c:v>0.53300800000000004</c:v>
                </c:pt>
                <c:pt idx="25879" formatCode="General">
                  <c:v>0.53302899999999998</c:v>
                </c:pt>
                <c:pt idx="25880" formatCode="General">
                  <c:v>0.53304900000000044</c:v>
                </c:pt>
                <c:pt idx="25881" formatCode="General">
                  <c:v>0.53307000000000004</c:v>
                </c:pt>
                <c:pt idx="25882" formatCode="General">
                  <c:v>0.53308999999999951</c:v>
                </c:pt>
                <c:pt idx="25883" formatCode="General">
                  <c:v>0.533111</c:v>
                </c:pt>
                <c:pt idx="25884" formatCode="General">
                  <c:v>0.53313199999999961</c:v>
                </c:pt>
                <c:pt idx="25885" formatCode="General">
                  <c:v>0.53315299999999943</c:v>
                </c:pt>
                <c:pt idx="25886" formatCode="General">
                  <c:v>0.53317300000000001</c:v>
                </c:pt>
                <c:pt idx="25887" formatCode="General">
                  <c:v>0.5331939999999995</c:v>
                </c:pt>
                <c:pt idx="25888" formatCode="General">
                  <c:v>0.5332139999999993</c:v>
                </c:pt>
                <c:pt idx="25889" formatCode="General">
                  <c:v>0.53323399999999943</c:v>
                </c:pt>
                <c:pt idx="25890" formatCode="General">
                  <c:v>0.53325500000000003</c:v>
                </c:pt>
                <c:pt idx="25891" formatCode="General">
                  <c:v>0.53327500000000005</c:v>
                </c:pt>
                <c:pt idx="25892" formatCode="General">
                  <c:v>0.53329599999999999</c:v>
                </c:pt>
                <c:pt idx="25893" formatCode="General">
                  <c:v>0.53331699999999937</c:v>
                </c:pt>
                <c:pt idx="25894" formatCode="General">
                  <c:v>0.53333799999999942</c:v>
                </c:pt>
                <c:pt idx="25895" formatCode="General">
                  <c:v>0.533358</c:v>
                </c:pt>
                <c:pt idx="25896" formatCode="General">
                  <c:v>0.53337900000000005</c:v>
                </c:pt>
                <c:pt idx="25897" formatCode="General">
                  <c:v>0.53339899999999996</c:v>
                </c:pt>
                <c:pt idx="25898" formatCode="General">
                  <c:v>0.53342000000000001</c:v>
                </c:pt>
                <c:pt idx="25899" formatCode="General">
                  <c:v>0.53344100000000005</c:v>
                </c:pt>
                <c:pt idx="25900" formatCode="General">
                  <c:v>0.53346199999999955</c:v>
                </c:pt>
                <c:pt idx="25901" formatCode="General">
                  <c:v>0.53348199999999957</c:v>
                </c:pt>
                <c:pt idx="25902" formatCode="General">
                  <c:v>0.53350199999999959</c:v>
                </c:pt>
                <c:pt idx="25903" formatCode="General">
                  <c:v>0.53352299999999941</c:v>
                </c:pt>
                <c:pt idx="25904" formatCode="General">
                  <c:v>0.53354299999999955</c:v>
                </c:pt>
                <c:pt idx="25905" formatCode="General">
                  <c:v>0.53356399999999937</c:v>
                </c:pt>
                <c:pt idx="25906" formatCode="General">
                  <c:v>0.53358399999999928</c:v>
                </c:pt>
                <c:pt idx="25907" formatCode="General">
                  <c:v>0.53360600000000002</c:v>
                </c:pt>
                <c:pt idx="25908" formatCode="General">
                  <c:v>0.53362600000000004</c:v>
                </c:pt>
                <c:pt idx="25909" formatCode="General">
                  <c:v>0.53364699999999998</c:v>
                </c:pt>
                <c:pt idx="25910" formatCode="General">
                  <c:v>0.533667</c:v>
                </c:pt>
                <c:pt idx="25911" formatCode="General">
                  <c:v>0.53368800000000005</c:v>
                </c:pt>
                <c:pt idx="25912" formatCode="General">
                  <c:v>0.53370799999999996</c:v>
                </c:pt>
                <c:pt idx="25913" formatCode="General">
                  <c:v>0.53372900000000045</c:v>
                </c:pt>
                <c:pt idx="25914" formatCode="General">
                  <c:v>0.53374999999999995</c:v>
                </c:pt>
                <c:pt idx="25915" formatCode="General">
                  <c:v>0.53376999999999997</c:v>
                </c:pt>
                <c:pt idx="25916" formatCode="General">
                  <c:v>0.53379100000000046</c:v>
                </c:pt>
                <c:pt idx="25917" formatCode="General">
                  <c:v>0.53381100000000004</c:v>
                </c:pt>
                <c:pt idx="25918" formatCode="General">
                  <c:v>0.53383199999999997</c:v>
                </c:pt>
                <c:pt idx="25919" formatCode="General">
                  <c:v>0.53385199999999999</c:v>
                </c:pt>
                <c:pt idx="25920" formatCode="General">
                  <c:v>0.53387300000000004</c:v>
                </c:pt>
                <c:pt idx="25921" formatCode="General">
                  <c:v>0.53389299999999951</c:v>
                </c:pt>
                <c:pt idx="25922" formatCode="General">
                  <c:v>0.53391500000000003</c:v>
                </c:pt>
                <c:pt idx="25923" formatCode="General">
                  <c:v>0.53393500000000005</c:v>
                </c:pt>
                <c:pt idx="25924" formatCode="General">
                  <c:v>0.53395599999999999</c:v>
                </c:pt>
                <c:pt idx="25925" formatCode="General">
                  <c:v>0.53397600000000001</c:v>
                </c:pt>
                <c:pt idx="25926" formatCode="General">
                  <c:v>0.53399700000000005</c:v>
                </c:pt>
                <c:pt idx="25927" formatCode="General">
                  <c:v>0.5340169999999993</c:v>
                </c:pt>
                <c:pt idx="25928" formatCode="General">
                  <c:v>0.53403800000000001</c:v>
                </c:pt>
                <c:pt idx="25929" formatCode="General">
                  <c:v>0.53405899999999951</c:v>
                </c:pt>
                <c:pt idx="25930" formatCode="General">
                  <c:v>0.53407899999999997</c:v>
                </c:pt>
                <c:pt idx="25931" formatCode="General">
                  <c:v>0.53410000000000002</c:v>
                </c:pt>
                <c:pt idx="25932" formatCode="General">
                  <c:v>0.53412000000000004</c:v>
                </c:pt>
                <c:pt idx="25933" formatCode="General">
                  <c:v>0.53414099999999998</c:v>
                </c:pt>
                <c:pt idx="25934" formatCode="General">
                  <c:v>0.534161</c:v>
                </c:pt>
                <c:pt idx="25935" formatCode="General">
                  <c:v>0.5341819999999996</c:v>
                </c:pt>
                <c:pt idx="25936" formatCode="General">
                  <c:v>0.53420199999999951</c:v>
                </c:pt>
                <c:pt idx="25937" formatCode="General">
                  <c:v>0.534223</c:v>
                </c:pt>
                <c:pt idx="25938" formatCode="General">
                  <c:v>0.53424400000000005</c:v>
                </c:pt>
                <c:pt idx="25939" formatCode="General">
                  <c:v>0.53426499999999955</c:v>
                </c:pt>
                <c:pt idx="25940" formatCode="General">
                  <c:v>0.53428500000000001</c:v>
                </c:pt>
                <c:pt idx="25941" formatCode="General">
                  <c:v>0.5343059999999995</c:v>
                </c:pt>
                <c:pt idx="25942" formatCode="General">
                  <c:v>0.53432599999999997</c:v>
                </c:pt>
                <c:pt idx="25943" formatCode="General">
                  <c:v>0.53434700000000002</c:v>
                </c:pt>
                <c:pt idx="25944" formatCode="General">
                  <c:v>0.53436799999999929</c:v>
                </c:pt>
                <c:pt idx="25945" formatCode="General">
                  <c:v>0.53438799999999942</c:v>
                </c:pt>
                <c:pt idx="25946" formatCode="General">
                  <c:v>0.53440900000000002</c:v>
                </c:pt>
                <c:pt idx="25947" formatCode="General">
                  <c:v>0.53442900000000004</c:v>
                </c:pt>
                <c:pt idx="25948" formatCode="General">
                  <c:v>0.53444999999999998</c:v>
                </c:pt>
                <c:pt idx="25949" formatCode="General">
                  <c:v>0.53447</c:v>
                </c:pt>
                <c:pt idx="25950" formatCode="General">
                  <c:v>0.53449100000000005</c:v>
                </c:pt>
                <c:pt idx="25951" formatCode="General">
                  <c:v>0.53451199999999943</c:v>
                </c:pt>
                <c:pt idx="25952" formatCode="General">
                  <c:v>0.53453299999999937</c:v>
                </c:pt>
                <c:pt idx="25953" formatCode="General">
                  <c:v>0.53455299999999928</c:v>
                </c:pt>
                <c:pt idx="25954" formatCode="General">
                  <c:v>0.53457399999999955</c:v>
                </c:pt>
                <c:pt idx="25955" formatCode="General">
                  <c:v>0.53459400000000001</c:v>
                </c:pt>
                <c:pt idx="25956" formatCode="General">
                  <c:v>0.53461400000000003</c:v>
                </c:pt>
                <c:pt idx="25957" formatCode="General">
                  <c:v>0.53463499999999997</c:v>
                </c:pt>
                <c:pt idx="25958" formatCode="General">
                  <c:v>0.53465600000000002</c:v>
                </c:pt>
                <c:pt idx="25959" formatCode="General">
                  <c:v>0.53467600000000004</c:v>
                </c:pt>
                <c:pt idx="25960" formatCode="General">
                  <c:v>0.53469699999999998</c:v>
                </c:pt>
                <c:pt idx="25961" formatCode="General">
                  <c:v>0.53471800000000003</c:v>
                </c:pt>
                <c:pt idx="25962" formatCode="General">
                  <c:v>0.53473800000000005</c:v>
                </c:pt>
                <c:pt idx="25963" formatCode="General">
                  <c:v>0.53475899999999998</c:v>
                </c:pt>
                <c:pt idx="25964" formatCode="General">
                  <c:v>0.53477900000000045</c:v>
                </c:pt>
                <c:pt idx="25965" formatCode="General">
                  <c:v>0.53480000000000005</c:v>
                </c:pt>
                <c:pt idx="25966" formatCode="General">
                  <c:v>0.53481999999999996</c:v>
                </c:pt>
                <c:pt idx="25967" formatCode="General">
                  <c:v>0.53484200000000004</c:v>
                </c:pt>
                <c:pt idx="25968" formatCode="General">
                  <c:v>0.5348619999999995</c:v>
                </c:pt>
                <c:pt idx="25969" formatCode="General">
                  <c:v>0.53488199999999997</c:v>
                </c:pt>
                <c:pt idx="25970" formatCode="General">
                  <c:v>0.53490300000000002</c:v>
                </c:pt>
                <c:pt idx="25971" formatCode="General">
                  <c:v>0.53492300000000004</c:v>
                </c:pt>
                <c:pt idx="25972" formatCode="General">
                  <c:v>0.53494399999999998</c:v>
                </c:pt>
                <c:pt idx="25973" formatCode="General">
                  <c:v>0.53496500000000002</c:v>
                </c:pt>
                <c:pt idx="25974" formatCode="General">
                  <c:v>0.53498500000000004</c:v>
                </c:pt>
                <c:pt idx="25975" formatCode="General">
                  <c:v>0.53500599999999998</c:v>
                </c:pt>
                <c:pt idx="25976" formatCode="General">
                  <c:v>0.53502700000000003</c:v>
                </c:pt>
                <c:pt idx="25977" formatCode="General">
                  <c:v>0.53504700000000005</c:v>
                </c:pt>
                <c:pt idx="25978" formatCode="General">
                  <c:v>0.53506799999999954</c:v>
                </c:pt>
                <c:pt idx="25979" formatCode="General">
                  <c:v>0.53508800000000001</c:v>
                </c:pt>
                <c:pt idx="25980" formatCode="General">
                  <c:v>0.5351089999999995</c:v>
                </c:pt>
                <c:pt idx="25981" formatCode="General">
                  <c:v>0.53512899999999997</c:v>
                </c:pt>
                <c:pt idx="25982" formatCode="General">
                  <c:v>0.53515000000000001</c:v>
                </c:pt>
                <c:pt idx="25983" formatCode="General">
                  <c:v>0.53517099999999951</c:v>
                </c:pt>
                <c:pt idx="25984" formatCode="General">
                  <c:v>0.53519099999999997</c:v>
                </c:pt>
                <c:pt idx="25985" formatCode="General">
                  <c:v>0.53521199999999958</c:v>
                </c:pt>
                <c:pt idx="25986" formatCode="General">
                  <c:v>0.5352319999999996</c:v>
                </c:pt>
                <c:pt idx="25987" formatCode="General">
                  <c:v>0.53525299999999942</c:v>
                </c:pt>
                <c:pt idx="25988" formatCode="General">
                  <c:v>0.535273</c:v>
                </c:pt>
                <c:pt idx="25989" formatCode="General">
                  <c:v>0.53529400000000005</c:v>
                </c:pt>
                <c:pt idx="25990" formatCode="General">
                  <c:v>0.53531499999999943</c:v>
                </c:pt>
                <c:pt idx="25991" formatCode="General">
                  <c:v>0.53533599999999959</c:v>
                </c:pt>
                <c:pt idx="25992" formatCode="General">
                  <c:v>0.53535599999999961</c:v>
                </c:pt>
                <c:pt idx="25993" formatCode="General">
                  <c:v>0.53537699999999955</c:v>
                </c:pt>
                <c:pt idx="25994" formatCode="General">
                  <c:v>0.53539700000000001</c:v>
                </c:pt>
                <c:pt idx="25995" formatCode="General">
                  <c:v>0.53541699999999937</c:v>
                </c:pt>
                <c:pt idx="25996" formatCode="General">
                  <c:v>0.53543799999999941</c:v>
                </c:pt>
                <c:pt idx="25997" formatCode="General">
                  <c:v>0.53545900000000002</c:v>
                </c:pt>
                <c:pt idx="25998" formatCode="General">
                  <c:v>0.53547999999999996</c:v>
                </c:pt>
                <c:pt idx="25999" formatCode="General">
                  <c:v>0.53549999999999998</c:v>
                </c:pt>
                <c:pt idx="26000" formatCode="General">
                  <c:v>0.53552100000000002</c:v>
                </c:pt>
                <c:pt idx="26001" formatCode="General">
                  <c:v>0.53554100000000004</c:v>
                </c:pt>
                <c:pt idx="26002" formatCode="General">
                  <c:v>0.53556199999999943</c:v>
                </c:pt>
                <c:pt idx="26003" formatCode="General">
                  <c:v>0.53558199999999956</c:v>
                </c:pt>
                <c:pt idx="26004" formatCode="General">
                  <c:v>0.53560300000000005</c:v>
                </c:pt>
                <c:pt idx="26005" formatCode="General">
                  <c:v>0.53562399999999999</c:v>
                </c:pt>
                <c:pt idx="26006" formatCode="General">
                  <c:v>0.5356450000000007</c:v>
                </c:pt>
                <c:pt idx="26007" formatCode="General">
                  <c:v>0.5356649999999995</c:v>
                </c:pt>
                <c:pt idx="26008" formatCode="General">
                  <c:v>0.535686</c:v>
                </c:pt>
                <c:pt idx="26009" formatCode="General">
                  <c:v>0.53570600000000002</c:v>
                </c:pt>
                <c:pt idx="26010" formatCode="General">
                  <c:v>0.53572600000000004</c:v>
                </c:pt>
                <c:pt idx="26011" formatCode="General">
                  <c:v>0.53574800000000045</c:v>
                </c:pt>
                <c:pt idx="26012" formatCode="General">
                  <c:v>0.53576800000000002</c:v>
                </c:pt>
                <c:pt idx="26013" formatCode="General">
                  <c:v>0.53578899999999996</c:v>
                </c:pt>
                <c:pt idx="26014" formatCode="General">
                  <c:v>0.53580899999999998</c:v>
                </c:pt>
                <c:pt idx="26015" formatCode="General">
                  <c:v>0.53583000000000003</c:v>
                </c:pt>
                <c:pt idx="26016" formatCode="General">
                  <c:v>0.53585000000000005</c:v>
                </c:pt>
                <c:pt idx="26017" formatCode="General">
                  <c:v>0.53587099999999999</c:v>
                </c:pt>
                <c:pt idx="26018" formatCode="General">
                  <c:v>0.53589100000000045</c:v>
                </c:pt>
                <c:pt idx="26019" formatCode="General">
                  <c:v>0.53591299999999942</c:v>
                </c:pt>
                <c:pt idx="26020" formatCode="General">
                  <c:v>0.53593299999999955</c:v>
                </c:pt>
                <c:pt idx="26021" formatCode="General">
                  <c:v>0.53595400000000004</c:v>
                </c:pt>
                <c:pt idx="26022" formatCode="General">
                  <c:v>0.53597399999999951</c:v>
                </c:pt>
                <c:pt idx="26023" formatCode="General">
                  <c:v>0.53599399999999997</c:v>
                </c:pt>
                <c:pt idx="26024" formatCode="General">
                  <c:v>0.53601500000000002</c:v>
                </c:pt>
                <c:pt idx="26025" formatCode="General">
                  <c:v>0.53603500000000004</c:v>
                </c:pt>
                <c:pt idx="26026" formatCode="General">
                  <c:v>0.53605700000000001</c:v>
                </c:pt>
                <c:pt idx="26027" formatCode="General">
                  <c:v>0.53607700000000003</c:v>
                </c:pt>
                <c:pt idx="26028" formatCode="General">
                  <c:v>0.53609799999999996</c:v>
                </c:pt>
                <c:pt idx="26029" formatCode="General">
                  <c:v>0.53611799999999943</c:v>
                </c:pt>
                <c:pt idx="26030" formatCode="General">
                  <c:v>0.53613900000000003</c:v>
                </c:pt>
                <c:pt idx="26031" formatCode="General">
                  <c:v>0.53615900000000005</c:v>
                </c:pt>
                <c:pt idx="26032" formatCode="General">
                  <c:v>0.53617999999999999</c:v>
                </c:pt>
                <c:pt idx="26033" formatCode="General">
                  <c:v>0.53620100000000004</c:v>
                </c:pt>
                <c:pt idx="26034" formatCode="General">
                  <c:v>0.53622199999999998</c:v>
                </c:pt>
                <c:pt idx="26035" formatCode="General">
                  <c:v>0.536242</c:v>
                </c:pt>
                <c:pt idx="26036" formatCode="General">
                  <c:v>0.53626199999999957</c:v>
                </c:pt>
                <c:pt idx="26037" formatCode="General">
                  <c:v>0.53628299999999929</c:v>
                </c:pt>
                <c:pt idx="26038" formatCode="General">
                  <c:v>0.53630299999999942</c:v>
                </c:pt>
                <c:pt idx="26039" formatCode="General">
                  <c:v>0.53632400000000002</c:v>
                </c:pt>
                <c:pt idx="26040" formatCode="General">
                  <c:v>0.53634400000000004</c:v>
                </c:pt>
                <c:pt idx="26041" formatCode="General">
                  <c:v>0.53636599999999957</c:v>
                </c:pt>
                <c:pt idx="26042" formatCode="General">
                  <c:v>0.53638599999999959</c:v>
                </c:pt>
                <c:pt idx="26043" formatCode="General">
                  <c:v>0.53640699999999941</c:v>
                </c:pt>
                <c:pt idx="26044" formatCode="General">
                  <c:v>0.53642699999999943</c:v>
                </c:pt>
                <c:pt idx="26045" formatCode="General">
                  <c:v>0.53644800000000004</c:v>
                </c:pt>
                <c:pt idx="26046" formatCode="General">
                  <c:v>0.53646799999999928</c:v>
                </c:pt>
                <c:pt idx="26047" formatCode="General">
                  <c:v>0.53648899999999955</c:v>
                </c:pt>
                <c:pt idx="26048" formatCode="General">
                  <c:v>0.5365099999999996</c:v>
                </c:pt>
                <c:pt idx="26049" formatCode="General">
                  <c:v>0.53652999999999951</c:v>
                </c:pt>
                <c:pt idx="26050" formatCode="General">
                  <c:v>0.536551</c:v>
                </c:pt>
                <c:pt idx="26051" formatCode="General">
                  <c:v>0.53657100000000002</c:v>
                </c:pt>
                <c:pt idx="26052" formatCode="General">
                  <c:v>0.53659199999999996</c:v>
                </c:pt>
                <c:pt idx="26053" formatCode="General">
                  <c:v>0.53661199999999998</c:v>
                </c:pt>
                <c:pt idx="26054" formatCode="General">
                  <c:v>0.53663300000000003</c:v>
                </c:pt>
                <c:pt idx="26055" formatCode="General">
                  <c:v>0.53665399999999996</c:v>
                </c:pt>
                <c:pt idx="26056" formatCode="General">
                  <c:v>0.53667399999999998</c:v>
                </c:pt>
                <c:pt idx="26057" formatCode="General">
                  <c:v>0.5366950000000007</c:v>
                </c:pt>
                <c:pt idx="26058" formatCode="General">
                  <c:v>0.53671599999999997</c:v>
                </c:pt>
                <c:pt idx="26059" formatCode="General">
                  <c:v>0.53673599999999999</c:v>
                </c:pt>
                <c:pt idx="26060" formatCode="General">
                  <c:v>0.53675700000000004</c:v>
                </c:pt>
                <c:pt idx="26061" formatCode="General">
                  <c:v>0.5367769999999995</c:v>
                </c:pt>
                <c:pt idx="26062" formatCode="General">
                  <c:v>0.53679800000000044</c:v>
                </c:pt>
                <c:pt idx="26063" formatCode="General">
                  <c:v>0.53681900000000005</c:v>
                </c:pt>
                <c:pt idx="26064" formatCode="General">
                  <c:v>0.53683899999999996</c:v>
                </c:pt>
                <c:pt idx="26065" formatCode="General">
                  <c:v>0.53686</c:v>
                </c:pt>
                <c:pt idx="26066" formatCode="General">
                  <c:v>0.53688000000000002</c:v>
                </c:pt>
                <c:pt idx="26067" formatCode="General">
                  <c:v>0.53690099999999996</c:v>
                </c:pt>
                <c:pt idx="26068" formatCode="General">
                  <c:v>0.53692099999999998</c:v>
                </c:pt>
                <c:pt idx="26069" formatCode="General">
                  <c:v>0.53694200000000003</c:v>
                </c:pt>
                <c:pt idx="26070" formatCode="General">
                  <c:v>0.53696299999999941</c:v>
                </c:pt>
                <c:pt idx="26071" formatCode="General">
                  <c:v>0.53698299999999954</c:v>
                </c:pt>
                <c:pt idx="26072" formatCode="General">
                  <c:v>0.53700400000000004</c:v>
                </c:pt>
                <c:pt idx="26073" formatCode="General">
                  <c:v>0.53702499999999997</c:v>
                </c:pt>
                <c:pt idx="26074" formatCode="General">
                  <c:v>0.53704499999999999</c:v>
                </c:pt>
                <c:pt idx="26075" formatCode="General">
                  <c:v>0.5370659999999996</c:v>
                </c:pt>
                <c:pt idx="26076" formatCode="General">
                  <c:v>0.53708599999999951</c:v>
                </c:pt>
                <c:pt idx="26077" formatCode="General">
                  <c:v>0.537107</c:v>
                </c:pt>
                <c:pt idx="26078" formatCode="General">
                  <c:v>0.53712700000000002</c:v>
                </c:pt>
                <c:pt idx="26079" formatCode="General">
                  <c:v>0.53714799999999996</c:v>
                </c:pt>
                <c:pt idx="26080" formatCode="General">
                  <c:v>0.53716900000000001</c:v>
                </c:pt>
                <c:pt idx="26081" formatCode="General">
                  <c:v>0.53718900000000003</c:v>
                </c:pt>
                <c:pt idx="26082" formatCode="General">
                  <c:v>0.53720999999999997</c:v>
                </c:pt>
                <c:pt idx="26083" formatCode="General">
                  <c:v>0.53722999999999999</c:v>
                </c:pt>
                <c:pt idx="26084" formatCode="General">
                  <c:v>0.53725100000000003</c:v>
                </c:pt>
                <c:pt idx="26085" formatCode="General">
                  <c:v>0.53727100000000005</c:v>
                </c:pt>
                <c:pt idx="26086" formatCode="General">
                  <c:v>0.53729199999999999</c:v>
                </c:pt>
                <c:pt idx="26087" formatCode="General">
                  <c:v>0.53731299999999937</c:v>
                </c:pt>
                <c:pt idx="26088" formatCode="General">
                  <c:v>0.53733399999999942</c:v>
                </c:pt>
                <c:pt idx="26089" formatCode="General">
                  <c:v>0.537354</c:v>
                </c:pt>
                <c:pt idx="26090" formatCode="General">
                  <c:v>0.53737400000000002</c:v>
                </c:pt>
                <c:pt idx="26091" formatCode="General">
                  <c:v>0.53739499999999996</c:v>
                </c:pt>
                <c:pt idx="26092" formatCode="General">
                  <c:v>0.53741599999999956</c:v>
                </c:pt>
                <c:pt idx="26093" formatCode="General">
                  <c:v>0.53743599999999958</c:v>
                </c:pt>
                <c:pt idx="26094" formatCode="General">
                  <c:v>0.5374569999999993</c:v>
                </c:pt>
                <c:pt idx="26095" formatCode="General">
                  <c:v>0.53747800000000001</c:v>
                </c:pt>
                <c:pt idx="26096" formatCode="General">
                  <c:v>0.53749800000000003</c:v>
                </c:pt>
                <c:pt idx="26097" formatCode="General">
                  <c:v>0.53751899999999941</c:v>
                </c:pt>
                <c:pt idx="26098" formatCode="General">
                  <c:v>0.53753899999999954</c:v>
                </c:pt>
                <c:pt idx="26099" formatCode="General">
                  <c:v>0.53755999999999959</c:v>
                </c:pt>
                <c:pt idx="26100" formatCode="General">
                  <c:v>0.5375799999999995</c:v>
                </c:pt>
                <c:pt idx="26101" formatCode="General">
                  <c:v>0.53760200000000002</c:v>
                </c:pt>
                <c:pt idx="26102" formatCode="General">
                  <c:v>0.53762200000000004</c:v>
                </c:pt>
                <c:pt idx="26103" formatCode="General">
                  <c:v>0.53764199999999995</c:v>
                </c:pt>
                <c:pt idx="26104" formatCode="General">
                  <c:v>0.537663</c:v>
                </c:pt>
                <c:pt idx="26105" formatCode="General">
                  <c:v>0.53768300000000002</c:v>
                </c:pt>
                <c:pt idx="26106" formatCode="General">
                  <c:v>0.53770399999999996</c:v>
                </c:pt>
                <c:pt idx="26107" formatCode="General">
                  <c:v>0.53772399999999998</c:v>
                </c:pt>
                <c:pt idx="26108" formatCode="General">
                  <c:v>0.53774500000000058</c:v>
                </c:pt>
                <c:pt idx="26109" formatCode="General">
                  <c:v>0.53776599999999997</c:v>
                </c:pt>
                <c:pt idx="26110" formatCode="General">
                  <c:v>0.53778700000000002</c:v>
                </c:pt>
                <c:pt idx="26111" formatCode="General">
                  <c:v>0.53780700000000004</c:v>
                </c:pt>
                <c:pt idx="26112" formatCode="General">
                  <c:v>0.53782799999999997</c:v>
                </c:pt>
                <c:pt idx="26113" formatCode="General">
                  <c:v>0.53784799999999999</c:v>
                </c:pt>
                <c:pt idx="26114" formatCode="General">
                  <c:v>0.53786900000000004</c:v>
                </c:pt>
                <c:pt idx="26115" formatCode="General">
                  <c:v>0.53788999999999998</c:v>
                </c:pt>
                <c:pt idx="26116" formatCode="General">
                  <c:v>0.53791</c:v>
                </c:pt>
                <c:pt idx="26117" formatCode="General">
                  <c:v>0.53793100000000005</c:v>
                </c:pt>
                <c:pt idx="26118" formatCode="General">
                  <c:v>0.53795099999999996</c:v>
                </c:pt>
                <c:pt idx="26119" formatCode="General">
                  <c:v>0.53797200000000001</c:v>
                </c:pt>
                <c:pt idx="26120" formatCode="General">
                  <c:v>0.53799200000000003</c:v>
                </c:pt>
                <c:pt idx="26121" formatCode="General">
                  <c:v>0.5380129999999993</c:v>
                </c:pt>
                <c:pt idx="26122" formatCode="General">
                  <c:v>0.53803299999999943</c:v>
                </c:pt>
                <c:pt idx="26123" formatCode="General">
                  <c:v>0.53805400000000003</c:v>
                </c:pt>
                <c:pt idx="26124" formatCode="General">
                  <c:v>0.53807499999999997</c:v>
                </c:pt>
                <c:pt idx="26125" formatCode="General">
                  <c:v>0.53809600000000002</c:v>
                </c:pt>
                <c:pt idx="26126" formatCode="General">
                  <c:v>0.53811599999999959</c:v>
                </c:pt>
                <c:pt idx="26127" formatCode="General">
                  <c:v>0.53813699999999942</c:v>
                </c:pt>
                <c:pt idx="26128" formatCode="General">
                  <c:v>0.538157</c:v>
                </c:pt>
                <c:pt idx="26129" formatCode="General">
                  <c:v>0.53817700000000002</c:v>
                </c:pt>
                <c:pt idx="26130" formatCode="General">
                  <c:v>0.53819899999999998</c:v>
                </c:pt>
                <c:pt idx="26131" formatCode="General">
                  <c:v>0.538219</c:v>
                </c:pt>
                <c:pt idx="26132" formatCode="General">
                  <c:v>0.53824000000000005</c:v>
                </c:pt>
                <c:pt idx="26133" formatCode="General">
                  <c:v>0.53825999999999996</c:v>
                </c:pt>
                <c:pt idx="26134" formatCode="General">
                  <c:v>0.53828100000000001</c:v>
                </c:pt>
                <c:pt idx="26135" formatCode="General">
                  <c:v>0.53830100000000003</c:v>
                </c:pt>
                <c:pt idx="26136" formatCode="General">
                  <c:v>0.53832199999999997</c:v>
                </c:pt>
                <c:pt idx="26137" formatCode="General">
                  <c:v>0.53834199999999999</c:v>
                </c:pt>
                <c:pt idx="26138" formatCode="General">
                  <c:v>0.53836299999999937</c:v>
                </c:pt>
                <c:pt idx="26139" formatCode="General">
                  <c:v>0.53838399999999942</c:v>
                </c:pt>
                <c:pt idx="26140" formatCode="General">
                  <c:v>0.53840500000000002</c:v>
                </c:pt>
                <c:pt idx="26141" formatCode="General">
                  <c:v>0.53842500000000004</c:v>
                </c:pt>
                <c:pt idx="26142" formatCode="General">
                  <c:v>0.53844599999999998</c:v>
                </c:pt>
                <c:pt idx="26143" formatCode="General">
                  <c:v>0.53846599999999956</c:v>
                </c:pt>
                <c:pt idx="26144" formatCode="General">
                  <c:v>0.53848599999999958</c:v>
                </c:pt>
                <c:pt idx="26145" formatCode="General">
                  <c:v>0.53850799999999943</c:v>
                </c:pt>
                <c:pt idx="26146" formatCode="General">
                  <c:v>0.53852800000000001</c:v>
                </c:pt>
                <c:pt idx="26147" formatCode="General">
                  <c:v>0.5385490000000005</c:v>
                </c:pt>
                <c:pt idx="26148" formatCode="General">
                  <c:v>0.5385689999999993</c:v>
                </c:pt>
                <c:pt idx="26149" formatCode="General">
                  <c:v>0.53859000000000001</c:v>
                </c:pt>
                <c:pt idx="26150" formatCode="General">
                  <c:v>0.53861000000000003</c:v>
                </c:pt>
                <c:pt idx="26151" formatCode="General">
                  <c:v>0.53863099999999997</c:v>
                </c:pt>
                <c:pt idx="26152" formatCode="General">
                  <c:v>0.53865099999999999</c:v>
                </c:pt>
                <c:pt idx="26153" formatCode="General">
                  <c:v>0.53867299999999996</c:v>
                </c:pt>
                <c:pt idx="26154" formatCode="General">
                  <c:v>0.53869299999999998</c:v>
                </c:pt>
                <c:pt idx="26155" formatCode="General">
                  <c:v>0.53871400000000003</c:v>
                </c:pt>
                <c:pt idx="26156" formatCode="General">
                  <c:v>0.53873400000000005</c:v>
                </c:pt>
                <c:pt idx="26157" formatCode="General">
                  <c:v>0.53875399999999996</c:v>
                </c:pt>
                <c:pt idx="26158" formatCode="General">
                  <c:v>0.53877500000000045</c:v>
                </c:pt>
                <c:pt idx="26159" formatCode="General">
                  <c:v>0.53879600000000005</c:v>
                </c:pt>
                <c:pt idx="26160" formatCode="General">
                  <c:v>0.53881699999999955</c:v>
                </c:pt>
                <c:pt idx="26161" formatCode="General">
                  <c:v>0.53883700000000001</c:v>
                </c:pt>
                <c:pt idx="26162" formatCode="General">
                  <c:v>0.5388579999999995</c:v>
                </c:pt>
                <c:pt idx="26163" formatCode="General">
                  <c:v>0.53887799999999997</c:v>
                </c:pt>
                <c:pt idx="26164" formatCode="General">
                  <c:v>0.53889900000000046</c:v>
                </c:pt>
                <c:pt idx="26165" formatCode="General">
                  <c:v>0.53891900000000004</c:v>
                </c:pt>
                <c:pt idx="26166" formatCode="General">
                  <c:v>0.53893999999999997</c:v>
                </c:pt>
                <c:pt idx="26167" formatCode="General">
                  <c:v>0.53896100000000002</c:v>
                </c:pt>
                <c:pt idx="26168" formatCode="General">
                  <c:v>0.53898100000000004</c:v>
                </c:pt>
                <c:pt idx="26169" formatCode="General">
                  <c:v>0.53900199999999998</c:v>
                </c:pt>
                <c:pt idx="26170" formatCode="General">
                  <c:v>0.539022</c:v>
                </c:pt>
                <c:pt idx="26171" formatCode="General">
                  <c:v>0.53904300000000005</c:v>
                </c:pt>
                <c:pt idx="26172" formatCode="General">
                  <c:v>0.53906299999999929</c:v>
                </c:pt>
                <c:pt idx="26173" formatCode="General">
                  <c:v>0.53908400000000001</c:v>
                </c:pt>
                <c:pt idx="26174" formatCode="General">
                  <c:v>0.5391049999999995</c:v>
                </c:pt>
                <c:pt idx="26175" formatCode="General">
                  <c:v>0.53912599999999999</c:v>
                </c:pt>
                <c:pt idx="26176" formatCode="General">
                  <c:v>0.53914600000000001</c:v>
                </c:pt>
                <c:pt idx="26177" formatCode="General">
                  <c:v>0.53916699999999929</c:v>
                </c:pt>
                <c:pt idx="26178" formatCode="General">
                  <c:v>0.53918699999999942</c:v>
                </c:pt>
                <c:pt idx="26179" formatCode="General">
                  <c:v>0.53920800000000002</c:v>
                </c:pt>
                <c:pt idx="26180" formatCode="General">
                  <c:v>0.53922800000000004</c:v>
                </c:pt>
                <c:pt idx="26181" formatCode="General">
                  <c:v>0.53924899999999998</c:v>
                </c:pt>
                <c:pt idx="26182" formatCode="General">
                  <c:v>0.53927000000000003</c:v>
                </c:pt>
                <c:pt idx="26183" formatCode="General">
                  <c:v>0.53929000000000005</c:v>
                </c:pt>
                <c:pt idx="26184" formatCode="General">
                  <c:v>0.53931099999999943</c:v>
                </c:pt>
                <c:pt idx="26185" formatCode="General">
                  <c:v>0.539331</c:v>
                </c:pt>
                <c:pt idx="26186" formatCode="General">
                  <c:v>0.53935199999999961</c:v>
                </c:pt>
                <c:pt idx="26187" formatCode="General">
                  <c:v>0.53937199999999996</c:v>
                </c:pt>
                <c:pt idx="26188" formatCode="General">
                  <c:v>0.53939300000000001</c:v>
                </c:pt>
                <c:pt idx="26189" formatCode="General">
                  <c:v>0.53941399999999928</c:v>
                </c:pt>
                <c:pt idx="26190" formatCode="General">
                  <c:v>0.53943399999999941</c:v>
                </c:pt>
                <c:pt idx="26191" formatCode="General">
                  <c:v>0.53945500000000002</c:v>
                </c:pt>
                <c:pt idx="26192" formatCode="General">
                  <c:v>0.53947599999999996</c:v>
                </c:pt>
                <c:pt idx="26193" formatCode="General">
                  <c:v>0.53949599999999998</c:v>
                </c:pt>
                <c:pt idx="26194" formatCode="General">
                  <c:v>0.53951699999999936</c:v>
                </c:pt>
                <c:pt idx="26195" formatCode="General">
                  <c:v>0.53953699999999938</c:v>
                </c:pt>
                <c:pt idx="26196" formatCode="General">
                  <c:v>0.53955799999999943</c:v>
                </c:pt>
                <c:pt idx="26197" formatCode="General">
                  <c:v>0.539578</c:v>
                </c:pt>
                <c:pt idx="26198" formatCode="General">
                  <c:v>0.53959900000000005</c:v>
                </c:pt>
                <c:pt idx="26199" formatCode="General">
                  <c:v>0.53961999999999999</c:v>
                </c:pt>
                <c:pt idx="26200" formatCode="General">
                  <c:v>0.53964000000000045</c:v>
                </c:pt>
                <c:pt idx="26201" formatCode="General">
                  <c:v>0.5396609999999995</c:v>
                </c:pt>
                <c:pt idx="26202" formatCode="General">
                  <c:v>0.53968099999999997</c:v>
                </c:pt>
                <c:pt idx="26203" formatCode="General">
                  <c:v>0.53970200000000002</c:v>
                </c:pt>
                <c:pt idx="26204" formatCode="General">
                  <c:v>0.53972299999999951</c:v>
                </c:pt>
                <c:pt idx="26205" formatCode="General">
                  <c:v>0.53974299999999997</c:v>
                </c:pt>
                <c:pt idx="26206" formatCode="General">
                  <c:v>0.53976400000000002</c:v>
                </c:pt>
                <c:pt idx="26207" formatCode="General">
                  <c:v>0.53978499999999996</c:v>
                </c:pt>
                <c:pt idx="26208" formatCode="General">
                  <c:v>0.53980499999999998</c:v>
                </c:pt>
                <c:pt idx="26209" formatCode="General">
                  <c:v>0.53982500000000044</c:v>
                </c:pt>
                <c:pt idx="26210" formatCode="General">
                  <c:v>0.53984600000000005</c:v>
                </c:pt>
                <c:pt idx="26211" formatCode="General">
                  <c:v>0.53986699999999943</c:v>
                </c:pt>
                <c:pt idx="26212" formatCode="General">
                  <c:v>0.53988700000000001</c:v>
                </c:pt>
                <c:pt idx="26213" formatCode="General">
                  <c:v>0.53990800000000005</c:v>
                </c:pt>
                <c:pt idx="26214" formatCode="General">
                  <c:v>0.53992899999999999</c:v>
                </c:pt>
                <c:pt idx="26215" formatCode="General">
                  <c:v>0.53994900000000046</c:v>
                </c:pt>
                <c:pt idx="26216" formatCode="General">
                  <c:v>0.53996999999999951</c:v>
                </c:pt>
                <c:pt idx="26217" formatCode="General">
                  <c:v>0.53998999999999997</c:v>
                </c:pt>
                <c:pt idx="26218" formatCode="General">
                  <c:v>0.54001100000000002</c:v>
                </c:pt>
                <c:pt idx="26219" formatCode="General">
                  <c:v>0.54003100000000004</c:v>
                </c:pt>
                <c:pt idx="26220" formatCode="General">
                  <c:v>0.54005199999999998</c:v>
                </c:pt>
                <c:pt idx="26221" formatCode="General">
                  <c:v>0.54007300000000003</c:v>
                </c:pt>
                <c:pt idx="26222" formatCode="General">
                  <c:v>0.54009399999999996</c:v>
                </c:pt>
                <c:pt idx="26223" formatCode="General">
                  <c:v>0.54011399999999943</c:v>
                </c:pt>
                <c:pt idx="26224" formatCode="General">
                  <c:v>0.540134</c:v>
                </c:pt>
                <c:pt idx="26225" formatCode="General">
                  <c:v>0.54015500000000005</c:v>
                </c:pt>
                <c:pt idx="26226" formatCode="General">
                  <c:v>0.54017499999999996</c:v>
                </c:pt>
                <c:pt idx="26227" formatCode="General">
                  <c:v>0.54019600000000001</c:v>
                </c:pt>
                <c:pt idx="26228" formatCode="General">
                  <c:v>0.54021699999999928</c:v>
                </c:pt>
                <c:pt idx="26229" formatCode="General">
                  <c:v>0.540238</c:v>
                </c:pt>
                <c:pt idx="26230" formatCode="General">
                  <c:v>0.54025800000000002</c:v>
                </c:pt>
                <c:pt idx="26231" formatCode="General">
                  <c:v>0.54027899999999951</c:v>
                </c:pt>
                <c:pt idx="26232" formatCode="General">
                  <c:v>0.54029899999999997</c:v>
                </c:pt>
                <c:pt idx="26233" formatCode="General">
                  <c:v>0.54032000000000002</c:v>
                </c:pt>
                <c:pt idx="26234" formatCode="General">
                  <c:v>0.54034000000000004</c:v>
                </c:pt>
                <c:pt idx="26235" formatCode="General">
                  <c:v>0.54036199999999956</c:v>
                </c:pt>
                <c:pt idx="26236" formatCode="General">
                  <c:v>0.54038199999999958</c:v>
                </c:pt>
                <c:pt idx="26237" formatCode="General">
                  <c:v>0.5404019999999996</c:v>
                </c:pt>
                <c:pt idx="26238" formatCode="General">
                  <c:v>0.54042299999999943</c:v>
                </c:pt>
                <c:pt idx="26239" formatCode="General">
                  <c:v>0.54044300000000001</c:v>
                </c:pt>
                <c:pt idx="26240" formatCode="General">
                  <c:v>0.54046400000000006</c:v>
                </c:pt>
                <c:pt idx="26241" formatCode="General">
                  <c:v>0.5404839999999993</c:v>
                </c:pt>
                <c:pt idx="26242" formatCode="General">
                  <c:v>0.54050500000000001</c:v>
                </c:pt>
                <c:pt idx="26243" formatCode="General">
                  <c:v>0.54052599999999951</c:v>
                </c:pt>
                <c:pt idx="26244" formatCode="General">
                  <c:v>0.540547</c:v>
                </c:pt>
                <c:pt idx="26245" formatCode="General">
                  <c:v>0.54056699999999935</c:v>
                </c:pt>
                <c:pt idx="26246" formatCode="General">
                  <c:v>0.54058799999999929</c:v>
                </c:pt>
                <c:pt idx="26247" formatCode="General">
                  <c:v>0.54060799999999998</c:v>
                </c:pt>
                <c:pt idx="26248" formatCode="General">
                  <c:v>0.54062900000000058</c:v>
                </c:pt>
                <c:pt idx="26249" formatCode="General">
                  <c:v>0.54065000000000041</c:v>
                </c:pt>
                <c:pt idx="26250" formatCode="General">
                  <c:v>0.54066999999999998</c:v>
                </c:pt>
                <c:pt idx="26251" formatCode="General">
                  <c:v>0.54069100000000059</c:v>
                </c:pt>
                <c:pt idx="26252" formatCode="General">
                  <c:v>0.54071100000000005</c:v>
                </c:pt>
                <c:pt idx="26253" formatCode="General">
                  <c:v>0.54073199999999999</c:v>
                </c:pt>
                <c:pt idx="26254" formatCode="General">
                  <c:v>0.54075200000000001</c:v>
                </c:pt>
                <c:pt idx="26255" formatCode="General">
                  <c:v>0.5407729999999995</c:v>
                </c:pt>
                <c:pt idx="26256" formatCode="General">
                  <c:v>0.54079299999999997</c:v>
                </c:pt>
                <c:pt idx="26257" formatCode="General">
                  <c:v>0.54081500000000005</c:v>
                </c:pt>
                <c:pt idx="26258" formatCode="General">
                  <c:v>0.54083499999999951</c:v>
                </c:pt>
                <c:pt idx="26259" formatCode="General">
                  <c:v>0.540856</c:v>
                </c:pt>
                <c:pt idx="26260" formatCode="General">
                  <c:v>0.54087600000000002</c:v>
                </c:pt>
                <c:pt idx="26261" formatCode="General">
                  <c:v>0.54089699999999996</c:v>
                </c:pt>
                <c:pt idx="26262" formatCode="General">
                  <c:v>0.54091699999999943</c:v>
                </c:pt>
                <c:pt idx="26263" formatCode="General">
                  <c:v>0.54093800000000003</c:v>
                </c:pt>
                <c:pt idx="26264" formatCode="General">
                  <c:v>0.54095899999999997</c:v>
                </c:pt>
                <c:pt idx="26265" formatCode="General">
                  <c:v>0.54097899999999999</c:v>
                </c:pt>
                <c:pt idx="26266" formatCode="General">
                  <c:v>0.54100000000000004</c:v>
                </c:pt>
                <c:pt idx="26267" formatCode="General">
                  <c:v>0.5410199999999995</c:v>
                </c:pt>
                <c:pt idx="26268" formatCode="General">
                  <c:v>0.54104099999999999</c:v>
                </c:pt>
                <c:pt idx="26269" formatCode="General">
                  <c:v>0.54106100000000001</c:v>
                </c:pt>
                <c:pt idx="26270" formatCode="General">
                  <c:v>0.54108199999999951</c:v>
                </c:pt>
                <c:pt idx="26271" formatCode="General">
                  <c:v>0.54110199999999997</c:v>
                </c:pt>
                <c:pt idx="26272" formatCode="General">
                  <c:v>0.54112400000000005</c:v>
                </c:pt>
                <c:pt idx="26273" formatCode="General">
                  <c:v>0.54114399999999996</c:v>
                </c:pt>
                <c:pt idx="26274" formatCode="General">
                  <c:v>0.54116500000000001</c:v>
                </c:pt>
                <c:pt idx="26275" formatCode="General">
                  <c:v>0.54118500000000003</c:v>
                </c:pt>
                <c:pt idx="26276" formatCode="General">
                  <c:v>0.54120500000000005</c:v>
                </c:pt>
                <c:pt idx="26277" formatCode="General">
                  <c:v>0.54122599999999998</c:v>
                </c:pt>
                <c:pt idx="26278" formatCode="General">
                  <c:v>0.54124700000000003</c:v>
                </c:pt>
                <c:pt idx="26279" formatCode="General">
                  <c:v>0.54126799999999942</c:v>
                </c:pt>
                <c:pt idx="26280" formatCode="General">
                  <c:v>0.54128799999999955</c:v>
                </c:pt>
                <c:pt idx="26281" formatCode="General">
                  <c:v>0.54130900000000004</c:v>
                </c:pt>
                <c:pt idx="26282" formatCode="General">
                  <c:v>0.54132899999999951</c:v>
                </c:pt>
                <c:pt idx="26283" formatCode="General">
                  <c:v>0.54135</c:v>
                </c:pt>
                <c:pt idx="26284" formatCode="General">
                  <c:v>0.54137000000000002</c:v>
                </c:pt>
                <c:pt idx="26285" formatCode="General">
                  <c:v>0.54139099999999996</c:v>
                </c:pt>
                <c:pt idx="26286" formatCode="General">
                  <c:v>0.54141099999999942</c:v>
                </c:pt>
                <c:pt idx="26287" formatCode="General">
                  <c:v>0.54143199999999958</c:v>
                </c:pt>
                <c:pt idx="26288" formatCode="General">
                  <c:v>0.5414529999999993</c:v>
                </c:pt>
                <c:pt idx="26289" formatCode="General">
                  <c:v>0.54147400000000001</c:v>
                </c:pt>
                <c:pt idx="26290" formatCode="General">
                  <c:v>0.54149400000000003</c:v>
                </c:pt>
                <c:pt idx="26291" formatCode="General">
                  <c:v>0.54151399999999938</c:v>
                </c:pt>
                <c:pt idx="26292" formatCode="General">
                  <c:v>0.54153499999999954</c:v>
                </c:pt>
                <c:pt idx="26293" formatCode="General">
                  <c:v>0.54155599999999959</c:v>
                </c:pt>
                <c:pt idx="26294" formatCode="General">
                  <c:v>0.54157699999999942</c:v>
                </c:pt>
                <c:pt idx="26295" formatCode="General">
                  <c:v>0.541597</c:v>
                </c:pt>
                <c:pt idx="26296" formatCode="General">
                  <c:v>0.54161800000000004</c:v>
                </c:pt>
                <c:pt idx="26297" formatCode="General">
                  <c:v>0.54163799999999951</c:v>
                </c:pt>
                <c:pt idx="26298" formatCode="General">
                  <c:v>0.54165900000000045</c:v>
                </c:pt>
                <c:pt idx="26299" formatCode="General">
                  <c:v>0.54167900000000047</c:v>
                </c:pt>
                <c:pt idx="26300" formatCode="General">
                  <c:v>0.5417000000000004</c:v>
                </c:pt>
                <c:pt idx="26301" formatCode="General">
                  <c:v>0.54172100000000045</c:v>
                </c:pt>
                <c:pt idx="26302" formatCode="General">
                  <c:v>0.54174100000000058</c:v>
                </c:pt>
                <c:pt idx="26303" formatCode="General">
                  <c:v>0.54176199999999997</c:v>
                </c:pt>
                <c:pt idx="26304" formatCode="General">
                  <c:v>0.54178199999999999</c:v>
                </c:pt>
                <c:pt idx="26305" formatCode="General">
                  <c:v>0.54180300000000003</c:v>
                </c:pt>
                <c:pt idx="26306" formatCode="General">
                  <c:v>0.54182300000000005</c:v>
                </c:pt>
                <c:pt idx="26307" formatCode="General">
                  <c:v>0.54184399999999999</c:v>
                </c:pt>
                <c:pt idx="26308" formatCode="General">
                  <c:v>0.54186500000000004</c:v>
                </c:pt>
                <c:pt idx="26309" formatCode="General">
                  <c:v>0.54188499999999951</c:v>
                </c:pt>
                <c:pt idx="26310" formatCode="General">
                  <c:v>0.541906</c:v>
                </c:pt>
                <c:pt idx="26311" formatCode="General">
                  <c:v>0.54192700000000005</c:v>
                </c:pt>
                <c:pt idx="26312" formatCode="General">
                  <c:v>0.54194699999999996</c:v>
                </c:pt>
                <c:pt idx="26313" formatCode="General">
                  <c:v>0.54196800000000001</c:v>
                </c:pt>
                <c:pt idx="26314" formatCode="General">
                  <c:v>0.54198800000000003</c:v>
                </c:pt>
                <c:pt idx="26315" formatCode="General">
                  <c:v>0.54200899999999996</c:v>
                </c:pt>
                <c:pt idx="26316" formatCode="General">
                  <c:v>0.54203000000000001</c:v>
                </c:pt>
                <c:pt idx="26317" formatCode="General">
                  <c:v>0.54205000000000003</c:v>
                </c:pt>
                <c:pt idx="26318" formatCode="General">
                  <c:v>0.54207099999999997</c:v>
                </c:pt>
                <c:pt idx="26319" formatCode="General">
                  <c:v>0.54209099999999999</c:v>
                </c:pt>
                <c:pt idx="26320" formatCode="General">
                  <c:v>0.54211199999999959</c:v>
                </c:pt>
                <c:pt idx="26321" formatCode="General">
                  <c:v>0.5421319999999995</c:v>
                </c:pt>
                <c:pt idx="26322" formatCode="General">
                  <c:v>0.542153</c:v>
                </c:pt>
                <c:pt idx="26323" formatCode="General">
                  <c:v>0.54217400000000004</c:v>
                </c:pt>
                <c:pt idx="26324" formatCode="General">
                  <c:v>0.54219399999999951</c:v>
                </c:pt>
                <c:pt idx="26325" formatCode="General">
                  <c:v>0.542215</c:v>
                </c:pt>
                <c:pt idx="26326" formatCode="General">
                  <c:v>0.54223599999999961</c:v>
                </c:pt>
                <c:pt idx="26327" formatCode="General">
                  <c:v>0.54225599999999996</c:v>
                </c:pt>
                <c:pt idx="26328" formatCode="General">
                  <c:v>0.54227700000000001</c:v>
                </c:pt>
                <c:pt idx="26329" formatCode="General">
                  <c:v>0.54229700000000003</c:v>
                </c:pt>
                <c:pt idx="26330" formatCode="General">
                  <c:v>0.54231799999999941</c:v>
                </c:pt>
                <c:pt idx="26331" formatCode="General">
                  <c:v>0.54233799999999943</c:v>
                </c:pt>
                <c:pt idx="26332" formatCode="General">
                  <c:v>0.54235900000000004</c:v>
                </c:pt>
                <c:pt idx="26333" formatCode="General">
                  <c:v>0.54237999999999997</c:v>
                </c:pt>
                <c:pt idx="26334" formatCode="General">
                  <c:v>0.54239999999999999</c:v>
                </c:pt>
                <c:pt idx="26335" formatCode="General">
                  <c:v>0.54242100000000004</c:v>
                </c:pt>
                <c:pt idx="26336" formatCode="General">
                  <c:v>0.54244099999999951</c:v>
                </c:pt>
                <c:pt idx="26337" formatCode="General">
                  <c:v>0.54246199999999956</c:v>
                </c:pt>
                <c:pt idx="26338" formatCode="General">
                  <c:v>0.54248199999999958</c:v>
                </c:pt>
                <c:pt idx="26339" formatCode="General">
                  <c:v>0.54250299999999929</c:v>
                </c:pt>
                <c:pt idx="26340" formatCode="General">
                  <c:v>0.54252400000000001</c:v>
                </c:pt>
                <c:pt idx="26341" formatCode="General">
                  <c:v>0.54254500000000005</c:v>
                </c:pt>
                <c:pt idx="26342" formatCode="General">
                  <c:v>0.5425649999999993</c:v>
                </c:pt>
                <c:pt idx="26343" formatCode="General">
                  <c:v>0.54258499999999943</c:v>
                </c:pt>
                <c:pt idx="26344" formatCode="General">
                  <c:v>0.54260600000000003</c:v>
                </c:pt>
                <c:pt idx="26345" formatCode="General">
                  <c:v>0.54262699999999997</c:v>
                </c:pt>
                <c:pt idx="26346" formatCode="General">
                  <c:v>0.54264800000000046</c:v>
                </c:pt>
                <c:pt idx="26347" formatCode="General">
                  <c:v>0.54266800000000004</c:v>
                </c:pt>
                <c:pt idx="26348" formatCode="General">
                  <c:v>0.54268899999999998</c:v>
                </c:pt>
                <c:pt idx="26349" formatCode="General">
                  <c:v>0.54270900000000044</c:v>
                </c:pt>
                <c:pt idx="26350" formatCode="General">
                  <c:v>0.54273000000000005</c:v>
                </c:pt>
                <c:pt idx="26351" formatCode="General">
                  <c:v>0.54274999999999995</c:v>
                </c:pt>
                <c:pt idx="26352" formatCode="General">
                  <c:v>0.54277100000000045</c:v>
                </c:pt>
                <c:pt idx="26353" formatCode="General">
                  <c:v>0.54279100000000058</c:v>
                </c:pt>
                <c:pt idx="26354" formatCode="General">
                  <c:v>0.54281199999999996</c:v>
                </c:pt>
                <c:pt idx="26355" formatCode="General">
                  <c:v>0.54283300000000001</c:v>
                </c:pt>
                <c:pt idx="26356" formatCode="General">
                  <c:v>0.5428539999999995</c:v>
                </c:pt>
                <c:pt idx="26357" formatCode="General">
                  <c:v>0.54287399999999997</c:v>
                </c:pt>
                <c:pt idx="26358" formatCode="General">
                  <c:v>0.54289399999999999</c:v>
                </c:pt>
                <c:pt idx="26359" formatCode="General">
                  <c:v>0.54291500000000004</c:v>
                </c:pt>
                <c:pt idx="26360" formatCode="General">
                  <c:v>0.5429349999999995</c:v>
                </c:pt>
                <c:pt idx="26361" formatCode="General">
                  <c:v>0.54295700000000002</c:v>
                </c:pt>
                <c:pt idx="26362" formatCode="General">
                  <c:v>0.54297700000000004</c:v>
                </c:pt>
                <c:pt idx="26363" formatCode="General">
                  <c:v>0.54299799999999998</c:v>
                </c:pt>
                <c:pt idx="26364" formatCode="General">
                  <c:v>0.543018</c:v>
                </c:pt>
                <c:pt idx="26365" formatCode="General">
                  <c:v>0.54303900000000005</c:v>
                </c:pt>
                <c:pt idx="26366" formatCode="General">
                  <c:v>0.54305899999999996</c:v>
                </c:pt>
                <c:pt idx="26367" formatCode="General">
                  <c:v>0.54308000000000001</c:v>
                </c:pt>
                <c:pt idx="26368" formatCode="General">
                  <c:v>0.54310000000000003</c:v>
                </c:pt>
                <c:pt idx="26369" formatCode="General">
                  <c:v>0.54312099999999996</c:v>
                </c:pt>
                <c:pt idx="26370" formatCode="General">
                  <c:v>0.54314200000000001</c:v>
                </c:pt>
                <c:pt idx="26371" formatCode="General">
                  <c:v>0.54316199999999959</c:v>
                </c:pt>
                <c:pt idx="26372" formatCode="General">
                  <c:v>0.54318299999999942</c:v>
                </c:pt>
                <c:pt idx="26373" formatCode="General">
                  <c:v>0.54320299999999955</c:v>
                </c:pt>
                <c:pt idx="26374" formatCode="General">
                  <c:v>0.54322400000000004</c:v>
                </c:pt>
                <c:pt idx="26375" formatCode="General">
                  <c:v>0.54324399999999951</c:v>
                </c:pt>
                <c:pt idx="26376" formatCode="General">
                  <c:v>0.54326599999999958</c:v>
                </c:pt>
                <c:pt idx="26377" formatCode="General">
                  <c:v>0.5432859999999996</c:v>
                </c:pt>
                <c:pt idx="26378" formatCode="General">
                  <c:v>0.54330699999999943</c:v>
                </c:pt>
                <c:pt idx="26379" formatCode="General">
                  <c:v>0.543327</c:v>
                </c:pt>
                <c:pt idx="26380" formatCode="General">
                  <c:v>0.54334800000000005</c:v>
                </c:pt>
                <c:pt idx="26381" formatCode="General">
                  <c:v>0.5433679999999993</c:v>
                </c:pt>
                <c:pt idx="26382" formatCode="General">
                  <c:v>0.54338900000000001</c:v>
                </c:pt>
                <c:pt idx="26383" formatCode="General">
                  <c:v>0.54340900000000003</c:v>
                </c:pt>
                <c:pt idx="26384" formatCode="General">
                  <c:v>0.54342999999999997</c:v>
                </c:pt>
                <c:pt idx="26385" formatCode="General">
                  <c:v>0.54345100000000002</c:v>
                </c:pt>
                <c:pt idx="26386" formatCode="General">
                  <c:v>0.54347100000000004</c:v>
                </c:pt>
                <c:pt idx="26387" formatCode="General">
                  <c:v>0.54349199999999998</c:v>
                </c:pt>
                <c:pt idx="26388" formatCode="General">
                  <c:v>0.54351199999999955</c:v>
                </c:pt>
                <c:pt idx="26389" formatCode="General">
                  <c:v>0.54353299999999938</c:v>
                </c:pt>
                <c:pt idx="26390" formatCode="General">
                  <c:v>0.54355299999999929</c:v>
                </c:pt>
                <c:pt idx="26391" formatCode="General">
                  <c:v>0.54357500000000003</c:v>
                </c:pt>
                <c:pt idx="26392" formatCode="General">
                  <c:v>0.54359500000000005</c:v>
                </c:pt>
                <c:pt idx="26393" formatCode="General">
                  <c:v>0.54361599999999999</c:v>
                </c:pt>
                <c:pt idx="26394" formatCode="General">
                  <c:v>0.54363600000000001</c:v>
                </c:pt>
                <c:pt idx="26395" formatCode="General">
                  <c:v>0.5436569999999995</c:v>
                </c:pt>
                <c:pt idx="26396" formatCode="General">
                  <c:v>0.54367699999999997</c:v>
                </c:pt>
                <c:pt idx="26397" formatCode="General">
                  <c:v>0.54369800000000046</c:v>
                </c:pt>
                <c:pt idx="26398" formatCode="General">
                  <c:v>0.54371899999999951</c:v>
                </c:pt>
                <c:pt idx="26399" formatCode="General">
                  <c:v>0.54373899999999997</c:v>
                </c:pt>
                <c:pt idx="26400" formatCode="General">
                  <c:v>0.54376000000000002</c:v>
                </c:pt>
                <c:pt idx="26401" formatCode="General">
                  <c:v>0.54378000000000004</c:v>
                </c:pt>
                <c:pt idx="26402" formatCode="General">
                  <c:v>0.54380099999999998</c:v>
                </c:pt>
                <c:pt idx="26403" formatCode="General">
                  <c:v>0.54382100000000044</c:v>
                </c:pt>
                <c:pt idx="26404" formatCode="General">
                  <c:v>0.54384200000000005</c:v>
                </c:pt>
                <c:pt idx="26405" formatCode="General">
                  <c:v>0.54386299999999943</c:v>
                </c:pt>
                <c:pt idx="26406" formatCode="General">
                  <c:v>0.54388400000000003</c:v>
                </c:pt>
                <c:pt idx="26407" formatCode="General">
                  <c:v>0.54390400000000005</c:v>
                </c:pt>
                <c:pt idx="26408" formatCode="General">
                  <c:v>0.54392499999999999</c:v>
                </c:pt>
                <c:pt idx="26409" formatCode="General">
                  <c:v>0.54394500000000046</c:v>
                </c:pt>
                <c:pt idx="26410" formatCode="General">
                  <c:v>0.54396500000000003</c:v>
                </c:pt>
                <c:pt idx="26411" formatCode="General">
                  <c:v>0.54398599999999997</c:v>
                </c:pt>
                <c:pt idx="26412" formatCode="General">
                  <c:v>0.54400700000000002</c:v>
                </c:pt>
                <c:pt idx="26413" formatCode="General">
                  <c:v>0.54402799999999996</c:v>
                </c:pt>
                <c:pt idx="26414" formatCode="General">
                  <c:v>0.54404799999999998</c:v>
                </c:pt>
                <c:pt idx="26415" formatCode="General">
                  <c:v>0.54406900000000002</c:v>
                </c:pt>
                <c:pt idx="26416" formatCode="General">
                  <c:v>0.54408900000000004</c:v>
                </c:pt>
                <c:pt idx="26417" formatCode="General">
                  <c:v>0.54410999999999998</c:v>
                </c:pt>
                <c:pt idx="26418" formatCode="General">
                  <c:v>0.54413</c:v>
                </c:pt>
                <c:pt idx="26419" formatCode="General">
                  <c:v>0.54415100000000005</c:v>
                </c:pt>
                <c:pt idx="26420" formatCode="General">
                  <c:v>0.54417199999999999</c:v>
                </c:pt>
                <c:pt idx="26421" formatCode="General">
                  <c:v>0.54419200000000001</c:v>
                </c:pt>
                <c:pt idx="26422" formatCode="General">
                  <c:v>0.54421299999999928</c:v>
                </c:pt>
                <c:pt idx="26423" formatCode="General">
                  <c:v>0.544234</c:v>
                </c:pt>
                <c:pt idx="26424" formatCode="General">
                  <c:v>0.54425400000000002</c:v>
                </c:pt>
                <c:pt idx="26425" formatCode="General">
                  <c:v>0.54427400000000004</c:v>
                </c:pt>
                <c:pt idx="26426" formatCode="General">
                  <c:v>0.54429499999999997</c:v>
                </c:pt>
                <c:pt idx="26427" formatCode="General">
                  <c:v>0.54431599999999958</c:v>
                </c:pt>
                <c:pt idx="26428" formatCode="General">
                  <c:v>0.5443359999999996</c:v>
                </c:pt>
                <c:pt idx="26429" formatCode="General">
                  <c:v>0.54435699999999942</c:v>
                </c:pt>
                <c:pt idx="26430" formatCode="General">
                  <c:v>0.54437800000000003</c:v>
                </c:pt>
                <c:pt idx="26431" formatCode="General">
                  <c:v>0.54439800000000005</c:v>
                </c:pt>
                <c:pt idx="26432" formatCode="General">
                  <c:v>0.54441899999999943</c:v>
                </c:pt>
                <c:pt idx="26433" formatCode="General">
                  <c:v>0.54443900000000001</c:v>
                </c:pt>
                <c:pt idx="26434" formatCode="General">
                  <c:v>0.54446000000000006</c:v>
                </c:pt>
                <c:pt idx="26435" formatCode="General">
                  <c:v>0.54448099999999955</c:v>
                </c:pt>
                <c:pt idx="26436" formatCode="General">
                  <c:v>0.54450100000000001</c:v>
                </c:pt>
                <c:pt idx="26437" formatCode="General">
                  <c:v>0.54452199999999951</c:v>
                </c:pt>
                <c:pt idx="26438" formatCode="General">
                  <c:v>0.54454199999999997</c:v>
                </c:pt>
                <c:pt idx="26439" formatCode="General">
                  <c:v>0.54456299999999935</c:v>
                </c:pt>
                <c:pt idx="26440" formatCode="General">
                  <c:v>0.54458299999999937</c:v>
                </c:pt>
                <c:pt idx="26441" formatCode="General">
                  <c:v>0.54460399999999998</c:v>
                </c:pt>
                <c:pt idx="26442" formatCode="General">
                  <c:v>0.54462500000000058</c:v>
                </c:pt>
                <c:pt idx="26443" formatCode="General">
                  <c:v>0.54464500000000071</c:v>
                </c:pt>
                <c:pt idx="26444" formatCode="General">
                  <c:v>0.54466599999999998</c:v>
                </c:pt>
                <c:pt idx="26445" formatCode="General">
                  <c:v>0.54468700000000003</c:v>
                </c:pt>
                <c:pt idx="26446" formatCode="General">
                  <c:v>0.54470700000000005</c:v>
                </c:pt>
                <c:pt idx="26447" formatCode="General">
                  <c:v>0.54472799999999999</c:v>
                </c:pt>
                <c:pt idx="26448" formatCode="General">
                  <c:v>0.54474800000000045</c:v>
                </c:pt>
                <c:pt idx="26449" formatCode="General">
                  <c:v>0.54476800000000003</c:v>
                </c:pt>
                <c:pt idx="26450" formatCode="General">
                  <c:v>0.54478899999999997</c:v>
                </c:pt>
                <c:pt idx="26451" formatCode="General">
                  <c:v>0.54481000000000002</c:v>
                </c:pt>
                <c:pt idx="26452" formatCode="General">
                  <c:v>0.54483099999999951</c:v>
                </c:pt>
                <c:pt idx="26453" formatCode="General">
                  <c:v>0.54485099999999997</c:v>
                </c:pt>
                <c:pt idx="26454" formatCode="General">
                  <c:v>0.54487200000000002</c:v>
                </c:pt>
                <c:pt idx="26455" formatCode="General">
                  <c:v>0.54489200000000004</c:v>
                </c:pt>
                <c:pt idx="26456" formatCode="General">
                  <c:v>0.54491299999999943</c:v>
                </c:pt>
                <c:pt idx="26457" formatCode="General">
                  <c:v>0.544933</c:v>
                </c:pt>
                <c:pt idx="26458" formatCode="General">
                  <c:v>0.54495400000000005</c:v>
                </c:pt>
                <c:pt idx="26459" formatCode="General">
                  <c:v>0.54497499999999999</c:v>
                </c:pt>
                <c:pt idx="26460" formatCode="General">
                  <c:v>0.54499600000000004</c:v>
                </c:pt>
                <c:pt idx="26461" formatCode="General">
                  <c:v>0.5450159999999995</c:v>
                </c:pt>
                <c:pt idx="26462" formatCode="General">
                  <c:v>0.54503699999999955</c:v>
                </c:pt>
                <c:pt idx="26463" formatCode="General">
                  <c:v>0.54505700000000001</c:v>
                </c:pt>
                <c:pt idx="26464" formatCode="General">
                  <c:v>0.54507799999999951</c:v>
                </c:pt>
                <c:pt idx="26465" formatCode="General">
                  <c:v>0.54509900000000044</c:v>
                </c:pt>
                <c:pt idx="26466" formatCode="General">
                  <c:v>0.54511900000000002</c:v>
                </c:pt>
                <c:pt idx="26467" formatCode="General">
                  <c:v>0.54513999999999996</c:v>
                </c:pt>
                <c:pt idx="26468" formatCode="General">
                  <c:v>0.54515999999999998</c:v>
                </c:pt>
                <c:pt idx="26469" formatCode="General">
                  <c:v>0.54518100000000003</c:v>
                </c:pt>
                <c:pt idx="26470" formatCode="General">
                  <c:v>0.54520100000000005</c:v>
                </c:pt>
                <c:pt idx="26471" formatCode="General">
                  <c:v>0.54522199999999998</c:v>
                </c:pt>
                <c:pt idx="26472" formatCode="General">
                  <c:v>0.545242</c:v>
                </c:pt>
                <c:pt idx="26473" formatCode="General">
                  <c:v>0.54526299999999939</c:v>
                </c:pt>
                <c:pt idx="26474" formatCode="General">
                  <c:v>0.54528399999999955</c:v>
                </c:pt>
                <c:pt idx="26475" formatCode="General">
                  <c:v>0.54530500000000004</c:v>
                </c:pt>
                <c:pt idx="26476" formatCode="General">
                  <c:v>0.5453249999999995</c:v>
                </c:pt>
                <c:pt idx="26477" formatCode="General">
                  <c:v>0.54534499999999997</c:v>
                </c:pt>
                <c:pt idx="26478" formatCode="General">
                  <c:v>0.54536599999999957</c:v>
                </c:pt>
                <c:pt idx="26479" formatCode="General">
                  <c:v>0.54538599999999959</c:v>
                </c:pt>
                <c:pt idx="26480" formatCode="General">
                  <c:v>0.545408</c:v>
                </c:pt>
                <c:pt idx="26481" formatCode="General">
                  <c:v>0.54542800000000002</c:v>
                </c:pt>
                <c:pt idx="26482" formatCode="General">
                  <c:v>0.54544899999999996</c:v>
                </c:pt>
                <c:pt idx="26483" formatCode="General">
                  <c:v>0.54546899999999943</c:v>
                </c:pt>
                <c:pt idx="26484" formatCode="General">
                  <c:v>0.54549000000000003</c:v>
                </c:pt>
                <c:pt idx="26485" formatCode="General">
                  <c:v>0.54550999999999961</c:v>
                </c:pt>
                <c:pt idx="26486" formatCode="General">
                  <c:v>0.54553099999999954</c:v>
                </c:pt>
                <c:pt idx="26487" formatCode="General">
                  <c:v>0.54555100000000001</c:v>
                </c:pt>
                <c:pt idx="26488" formatCode="General">
                  <c:v>0.54557299999999942</c:v>
                </c:pt>
                <c:pt idx="26489" formatCode="General">
                  <c:v>0.54559299999999955</c:v>
                </c:pt>
                <c:pt idx="26490" formatCode="General">
                  <c:v>0.54561300000000001</c:v>
                </c:pt>
                <c:pt idx="26491" formatCode="General">
                  <c:v>0.54563399999999951</c:v>
                </c:pt>
                <c:pt idx="26492" formatCode="General">
                  <c:v>0.54565399999999997</c:v>
                </c:pt>
                <c:pt idx="26493" formatCode="General">
                  <c:v>0.54567500000000047</c:v>
                </c:pt>
                <c:pt idx="26494" formatCode="General">
                  <c:v>0.54569500000000071</c:v>
                </c:pt>
                <c:pt idx="26495" formatCode="General">
                  <c:v>0.54571700000000001</c:v>
                </c:pt>
                <c:pt idx="26496" formatCode="General">
                  <c:v>0.54573700000000003</c:v>
                </c:pt>
                <c:pt idx="26497" formatCode="General">
                  <c:v>0.54575799999999997</c:v>
                </c:pt>
                <c:pt idx="26498" formatCode="General">
                  <c:v>0.54577799999999999</c:v>
                </c:pt>
                <c:pt idx="26499" formatCode="General">
                  <c:v>0.5457990000000007</c:v>
                </c:pt>
                <c:pt idx="26500" formatCode="General">
                  <c:v>0.54581900000000005</c:v>
                </c:pt>
                <c:pt idx="26501" formatCode="General">
                  <c:v>0.54583999999999999</c:v>
                </c:pt>
                <c:pt idx="26502" formatCode="General">
                  <c:v>0.54586000000000001</c:v>
                </c:pt>
                <c:pt idx="26503" formatCode="General">
                  <c:v>0.54588199999999998</c:v>
                </c:pt>
                <c:pt idx="26504" formatCode="General">
                  <c:v>0.545902</c:v>
                </c:pt>
                <c:pt idx="26505" formatCode="General">
                  <c:v>0.54592200000000002</c:v>
                </c:pt>
                <c:pt idx="26506" formatCode="General">
                  <c:v>0.54594299999999996</c:v>
                </c:pt>
                <c:pt idx="26507" formatCode="General">
                  <c:v>0.54596299999999942</c:v>
                </c:pt>
                <c:pt idx="26508" formatCode="General">
                  <c:v>0.54598400000000002</c:v>
                </c:pt>
                <c:pt idx="26509" formatCode="General">
                  <c:v>0.54600499999999996</c:v>
                </c:pt>
                <c:pt idx="26510" formatCode="General">
                  <c:v>0.54602600000000001</c:v>
                </c:pt>
                <c:pt idx="26511" formatCode="General">
                  <c:v>0.54604600000000003</c:v>
                </c:pt>
                <c:pt idx="26512" formatCode="General">
                  <c:v>0.54606699999999941</c:v>
                </c:pt>
                <c:pt idx="26513" formatCode="General">
                  <c:v>0.54608699999999954</c:v>
                </c:pt>
                <c:pt idx="26514" formatCode="General">
                  <c:v>0.54610800000000004</c:v>
                </c:pt>
                <c:pt idx="26515" formatCode="General">
                  <c:v>0.5461279999999995</c:v>
                </c:pt>
                <c:pt idx="26516" formatCode="General">
                  <c:v>0.54614900000000044</c:v>
                </c:pt>
                <c:pt idx="26517" formatCode="General">
                  <c:v>0.54616900000000002</c:v>
                </c:pt>
                <c:pt idx="26518" formatCode="General">
                  <c:v>0.54618999999999951</c:v>
                </c:pt>
                <c:pt idx="26519" formatCode="General">
                  <c:v>0.546211</c:v>
                </c:pt>
                <c:pt idx="26520" formatCode="General">
                  <c:v>0.54623100000000002</c:v>
                </c:pt>
                <c:pt idx="26521" formatCode="General">
                  <c:v>0.54625199999999996</c:v>
                </c:pt>
                <c:pt idx="26522" formatCode="General">
                  <c:v>0.54627199999999998</c:v>
                </c:pt>
                <c:pt idx="26523" formatCode="General">
                  <c:v>0.54629300000000003</c:v>
                </c:pt>
                <c:pt idx="26524" formatCode="General">
                  <c:v>0.54631399999999941</c:v>
                </c:pt>
                <c:pt idx="26525" formatCode="General">
                  <c:v>0.54633500000000002</c:v>
                </c:pt>
                <c:pt idx="26526" formatCode="General">
                  <c:v>0.54635500000000004</c:v>
                </c:pt>
                <c:pt idx="26527" formatCode="General">
                  <c:v>0.54637599999999997</c:v>
                </c:pt>
                <c:pt idx="26528" formatCode="General">
                  <c:v>0.54639599999999999</c:v>
                </c:pt>
                <c:pt idx="26529" formatCode="General">
                  <c:v>0.54641699999999938</c:v>
                </c:pt>
                <c:pt idx="26530" formatCode="General">
                  <c:v>0.54643699999999928</c:v>
                </c:pt>
                <c:pt idx="26531" formatCode="General">
                  <c:v>0.54645699999999942</c:v>
                </c:pt>
                <c:pt idx="26532" formatCode="General">
                  <c:v>0.54647900000000005</c:v>
                </c:pt>
                <c:pt idx="26533" formatCode="General">
                  <c:v>0.54649899999999996</c:v>
                </c:pt>
                <c:pt idx="26534" formatCode="General">
                  <c:v>0.54652000000000001</c:v>
                </c:pt>
                <c:pt idx="26535" formatCode="General">
                  <c:v>0.54654000000000003</c:v>
                </c:pt>
                <c:pt idx="26536" formatCode="General">
                  <c:v>0.5465609999999993</c:v>
                </c:pt>
                <c:pt idx="26537" formatCode="General">
                  <c:v>0.54658099999999943</c:v>
                </c:pt>
                <c:pt idx="26538" formatCode="General">
                  <c:v>0.54660200000000003</c:v>
                </c:pt>
                <c:pt idx="26539" formatCode="General">
                  <c:v>0.54662299999999997</c:v>
                </c:pt>
                <c:pt idx="26540" formatCode="General">
                  <c:v>0.54664299999999999</c:v>
                </c:pt>
                <c:pt idx="26541" formatCode="General">
                  <c:v>0.54666400000000004</c:v>
                </c:pt>
                <c:pt idx="26542" formatCode="General">
                  <c:v>0.54668499999999998</c:v>
                </c:pt>
                <c:pt idx="26543" formatCode="General">
                  <c:v>0.54670500000000044</c:v>
                </c:pt>
                <c:pt idx="26544" formatCode="General">
                  <c:v>0.54672500000000046</c:v>
                </c:pt>
                <c:pt idx="26545" formatCode="General">
                  <c:v>0.54674599999999995</c:v>
                </c:pt>
                <c:pt idx="26546" formatCode="General">
                  <c:v>0.546767</c:v>
                </c:pt>
                <c:pt idx="26547" formatCode="General">
                  <c:v>0.54678800000000005</c:v>
                </c:pt>
                <c:pt idx="26548" formatCode="General">
                  <c:v>0.54680799999999996</c:v>
                </c:pt>
                <c:pt idx="26549" formatCode="General">
                  <c:v>0.54682900000000045</c:v>
                </c:pt>
                <c:pt idx="26550" formatCode="General">
                  <c:v>0.54684900000000058</c:v>
                </c:pt>
                <c:pt idx="26551" formatCode="General">
                  <c:v>0.54686999999999997</c:v>
                </c:pt>
                <c:pt idx="26552" formatCode="General">
                  <c:v>0.54688999999999999</c:v>
                </c:pt>
                <c:pt idx="26553" formatCode="General">
                  <c:v>0.54691100000000004</c:v>
                </c:pt>
                <c:pt idx="26554" formatCode="General">
                  <c:v>0.54693199999999997</c:v>
                </c:pt>
                <c:pt idx="26555" formatCode="General">
                  <c:v>0.54695199999999999</c:v>
                </c:pt>
                <c:pt idx="26556" formatCode="General">
                  <c:v>0.54697300000000004</c:v>
                </c:pt>
                <c:pt idx="26557" formatCode="General">
                  <c:v>0.54699299999999951</c:v>
                </c:pt>
                <c:pt idx="26558" formatCode="General">
                  <c:v>0.547014</c:v>
                </c:pt>
                <c:pt idx="26559" formatCode="General">
                  <c:v>0.54703400000000002</c:v>
                </c:pt>
                <c:pt idx="26560" formatCode="General">
                  <c:v>0.54705499999999996</c:v>
                </c:pt>
                <c:pt idx="26561" formatCode="General">
                  <c:v>0.54707600000000001</c:v>
                </c:pt>
                <c:pt idx="26562" formatCode="General">
                  <c:v>0.54709600000000003</c:v>
                </c:pt>
                <c:pt idx="26563" formatCode="General">
                  <c:v>0.5471169999999993</c:v>
                </c:pt>
                <c:pt idx="26564" formatCode="General">
                  <c:v>0.54713800000000001</c:v>
                </c:pt>
                <c:pt idx="26565" formatCode="General">
                  <c:v>0.54715800000000003</c:v>
                </c:pt>
                <c:pt idx="26566" formatCode="General">
                  <c:v>0.54717899999999997</c:v>
                </c:pt>
                <c:pt idx="26567" formatCode="General">
                  <c:v>0.54719899999999999</c:v>
                </c:pt>
                <c:pt idx="26568" formatCode="General">
                  <c:v>0.54722000000000004</c:v>
                </c:pt>
                <c:pt idx="26569" formatCode="General">
                  <c:v>0.5472399999999995</c:v>
                </c:pt>
                <c:pt idx="26570" formatCode="General">
                  <c:v>0.547261</c:v>
                </c:pt>
                <c:pt idx="26571" formatCode="General">
                  <c:v>0.5472819999999996</c:v>
                </c:pt>
                <c:pt idx="26572" formatCode="General">
                  <c:v>0.54730199999999996</c:v>
                </c:pt>
                <c:pt idx="26573" formatCode="General">
                  <c:v>0.547323</c:v>
                </c:pt>
                <c:pt idx="26574" formatCode="General">
                  <c:v>0.54734300000000002</c:v>
                </c:pt>
                <c:pt idx="26575" formatCode="General">
                  <c:v>0.5473639999999993</c:v>
                </c:pt>
                <c:pt idx="26576" formatCode="General">
                  <c:v>0.54738500000000001</c:v>
                </c:pt>
                <c:pt idx="26577" formatCode="General">
                  <c:v>0.54740500000000003</c:v>
                </c:pt>
                <c:pt idx="26578" formatCode="General">
                  <c:v>0.54742599999999997</c:v>
                </c:pt>
                <c:pt idx="26579" formatCode="General">
                  <c:v>0.54744700000000002</c:v>
                </c:pt>
                <c:pt idx="26580" formatCode="General">
                  <c:v>0.54746699999999937</c:v>
                </c:pt>
                <c:pt idx="26581" formatCode="General">
                  <c:v>0.54748799999999942</c:v>
                </c:pt>
                <c:pt idx="26582" formatCode="General">
                  <c:v>0.54750799999999955</c:v>
                </c:pt>
                <c:pt idx="26583" formatCode="General">
                  <c:v>0.54752900000000004</c:v>
                </c:pt>
                <c:pt idx="26584" formatCode="General">
                  <c:v>0.54754899999999951</c:v>
                </c:pt>
                <c:pt idx="26585" formatCode="General">
                  <c:v>0.54757</c:v>
                </c:pt>
                <c:pt idx="26586" formatCode="General">
                  <c:v>0.54759100000000005</c:v>
                </c:pt>
                <c:pt idx="26587" formatCode="General">
                  <c:v>0.54761099999999996</c:v>
                </c:pt>
                <c:pt idx="26588" formatCode="General">
                  <c:v>0.54763200000000001</c:v>
                </c:pt>
                <c:pt idx="26589" formatCode="General">
                  <c:v>0.54765200000000003</c:v>
                </c:pt>
                <c:pt idx="26590" formatCode="General">
                  <c:v>0.54767299999999997</c:v>
                </c:pt>
                <c:pt idx="26591" formatCode="General">
                  <c:v>0.54769299999999999</c:v>
                </c:pt>
                <c:pt idx="26592" formatCode="General">
                  <c:v>0.54771499999999951</c:v>
                </c:pt>
                <c:pt idx="26593" formatCode="General">
                  <c:v>0.54773499999999997</c:v>
                </c:pt>
                <c:pt idx="26594" formatCode="General">
                  <c:v>0.54775600000000002</c:v>
                </c:pt>
                <c:pt idx="26595" formatCode="General">
                  <c:v>0.54777600000000004</c:v>
                </c:pt>
                <c:pt idx="26596" formatCode="General">
                  <c:v>0.54779699999999998</c:v>
                </c:pt>
                <c:pt idx="26597" formatCode="General">
                  <c:v>0.547817</c:v>
                </c:pt>
                <c:pt idx="26598" formatCode="General">
                  <c:v>0.54783700000000002</c:v>
                </c:pt>
                <c:pt idx="26599" formatCode="General">
                  <c:v>0.54785799999999996</c:v>
                </c:pt>
                <c:pt idx="26600" formatCode="General">
                  <c:v>0.54787900000000045</c:v>
                </c:pt>
                <c:pt idx="26601" formatCode="General">
                  <c:v>0.54790000000000005</c:v>
                </c:pt>
                <c:pt idx="26602" formatCode="General">
                  <c:v>0.54791999999999996</c:v>
                </c:pt>
                <c:pt idx="26603" formatCode="General">
                  <c:v>0.54794100000000046</c:v>
                </c:pt>
                <c:pt idx="26604" formatCode="General">
                  <c:v>0.54796100000000003</c:v>
                </c:pt>
                <c:pt idx="26605" formatCode="General">
                  <c:v>0.54798199999999997</c:v>
                </c:pt>
                <c:pt idx="26606" formatCode="General">
                  <c:v>0.54800199999999999</c:v>
                </c:pt>
                <c:pt idx="26607" formatCode="General">
                  <c:v>0.54802399999999996</c:v>
                </c:pt>
                <c:pt idx="26608" formatCode="General">
                  <c:v>0.54804399999999998</c:v>
                </c:pt>
                <c:pt idx="26609" formatCode="General">
                  <c:v>0.54806500000000002</c:v>
                </c:pt>
                <c:pt idx="26610" formatCode="General">
                  <c:v>0.54808500000000004</c:v>
                </c:pt>
                <c:pt idx="26611" formatCode="General">
                  <c:v>0.54810499999999951</c:v>
                </c:pt>
                <c:pt idx="26612" formatCode="General">
                  <c:v>0.548126</c:v>
                </c:pt>
                <c:pt idx="26613" formatCode="General">
                  <c:v>0.54814700000000005</c:v>
                </c:pt>
                <c:pt idx="26614" formatCode="General">
                  <c:v>0.54816799999999954</c:v>
                </c:pt>
                <c:pt idx="26615" formatCode="General">
                  <c:v>0.54818800000000001</c:v>
                </c:pt>
                <c:pt idx="26616" formatCode="General">
                  <c:v>0.5482089999999995</c:v>
                </c:pt>
                <c:pt idx="26617" formatCode="General">
                  <c:v>0.54822899999999997</c:v>
                </c:pt>
                <c:pt idx="26618" formatCode="General">
                  <c:v>0.54825000000000002</c:v>
                </c:pt>
                <c:pt idx="26619" formatCode="General">
                  <c:v>0.54827000000000004</c:v>
                </c:pt>
                <c:pt idx="26620" formatCode="General">
                  <c:v>0.54829099999999997</c:v>
                </c:pt>
                <c:pt idx="26621" formatCode="General">
                  <c:v>0.54831099999999955</c:v>
                </c:pt>
                <c:pt idx="26622" formatCode="General">
                  <c:v>0.54833299999999929</c:v>
                </c:pt>
                <c:pt idx="26623" formatCode="General">
                  <c:v>0.54835299999999942</c:v>
                </c:pt>
                <c:pt idx="26624" formatCode="General">
                  <c:v>0.548373</c:v>
                </c:pt>
                <c:pt idx="26625" formatCode="General">
                  <c:v>0.54839400000000005</c:v>
                </c:pt>
                <c:pt idx="26626" formatCode="General">
                  <c:v>0.54841399999999929</c:v>
                </c:pt>
                <c:pt idx="26627" formatCode="General">
                  <c:v>0.54843500000000001</c:v>
                </c:pt>
                <c:pt idx="26628" formatCode="General">
                  <c:v>0.54845599999999961</c:v>
                </c:pt>
                <c:pt idx="26629" formatCode="General">
                  <c:v>0.54847699999999955</c:v>
                </c:pt>
                <c:pt idx="26630" formatCode="General">
                  <c:v>0.54849700000000001</c:v>
                </c:pt>
                <c:pt idx="26631" formatCode="General">
                  <c:v>0.54851799999999928</c:v>
                </c:pt>
                <c:pt idx="26632" formatCode="General">
                  <c:v>0.54853799999999941</c:v>
                </c:pt>
                <c:pt idx="26633" formatCode="General">
                  <c:v>0.54855900000000002</c:v>
                </c:pt>
                <c:pt idx="26634" formatCode="General">
                  <c:v>0.54857900000000004</c:v>
                </c:pt>
                <c:pt idx="26635" formatCode="General">
                  <c:v>0.54859999999999998</c:v>
                </c:pt>
                <c:pt idx="26636" formatCode="General">
                  <c:v>0.54862000000000044</c:v>
                </c:pt>
                <c:pt idx="26637" formatCode="General">
                  <c:v>0.54864200000000041</c:v>
                </c:pt>
                <c:pt idx="26638" formatCode="General">
                  <c:v>0.54866199999999998</c:v>
                </c:pt>
                <c:pt idx="26639" formatCode="General">
                  <c:v>0.548682</c:v>
                </c:pt>
                <c:pt idx="26640" formatCode="General">
                  <c:v>0.54870300000000005</c:v>
                </c:pt>
                <c:pt idx="26641" formatCode="General">
                  <c:v>0.54872299999999996</c:v>
                </c:pt>
                <c:pt idx="26642" formatCode="General">
                  <c:v>0.54874400000000045</c:v>
                </c:pt>
                <c:pt idx="26643" formatCode="General">
                  <c:v>0.5487649999999995</c:v>
                </c:pt>
                <c:pt idx="26644" formatCode="General">
                  <c:v>0.548786</c:v>
                </c:pt>
                <c:pt idx="26645" formatCode="General">
                  <c:v>0.54880600000000002</c:v>
                </c:pt>
                <c:pt idx="26646" formatCode="General">
                  <c:v>0.54882699999999951</c:v>
                </c:pt>
                <c:pt idx="26647" formatCode="General">
                  <c:v>0.54884699999999997</c:v>
                </c:pt>
                <c:pt idx="26648" formatCode="General">
                  <c:v>0.54886800000000002</c:v>
                </c:pt>
                <c:pt idx="26649" formatCode="General">
                  <c:v>0.54888800000000004</c:v>
                </c:pt>
                <c:pt idx="26650" formatCode="General">
                  <c:v>0.54890899999999998</c:v>
                </c:pt>
                <c:pt idx="26651" formatCode="General">
                  <c:v>0.54893000000000003</c:v>
                </c:pt>
                <c:pt idx="26652" formatCode="General">
                  <c:v>0.54895000000000005</c:v>
                </c:pt>
                <c:pt idx="26653" formatCode="General">
                  <c:v>0.54897099999999999</c:v>
                </c:pt>
                <c:pt idx="26654" formatCode="General">
                  <c:v>0.54899100000000045</c:v>
                </c:pt>
                <c:pt idx="26655" formatCode="General">
                  <c:v>0.54901200000000006</c:v>
                </c:pt>
                <c:pt idx="26656" formatCode="General">
                  <c:v>0.54903199999999996</c:v>
                </c:pt>
                <c:pt idx="26657" formatCode="General">
                  <c:v>0.54905300000000001</c:v>
                </c:pt>
                <c:pt idx="26658" formatCode="General">
                  <c:v>0.54907399999999951</c:v>
                </c:pt>
                <c:pt idx="26659" formatCode="General">
                  <c:v>0.54909399999999997</c:v>
                </c:pt>
                <c:pt idx="26660" formatCode="General">
                  <c:v>0.54911500000000002</c:v>
                </c:pt>
                <c:pt idx="26661" formatCode="General">
                  <c:v>0.54913599999999996</c:v>
                </c:pt>
                <c:pt idx="26662" formatCode="General">
                  <c:v>0.54915599999999998</c:v>
                </c:pt>
                <c:pt idx="26663" formatCode="General">
                  <c:v>0.549176</c:v>
                </c:pt>
                <c:pt idx="26664" formatCode="General">
                  <c:v>0.54919700000000005</c:v>
                </c:pt>
                <c:pt idx="26665" formatCode="General">
                  <c:v>0.54921699999999929</c:v>
                </c:pt>
                <c:pt idx="26666" formatCode="General">
                  <c:v>0.54923900000000003</c:v>
                </c:pt>
                <c:pt idx="26667" formatCode="General">
                  <c:v>0.54925900000000005</c:v>
                </c:pt>
                <c:pt idx="26668" formatCode="General">
                  <c:v>0.54927999999999999</c:v>
                </c:pt>
                <c:pt idx="26669" formatCode="General">
                  <c:v>0.54930000000000001</c:v>
                </c:pt>
                <c:pt idx="26670" formatCode="General">
                  <c:v>0.5493209999999995</c:v>
                </c:pt>
                <c:pt idx="26671" formatCode="General">
                  <c:v>0.54934099999999997</c:v>
                </c:pt>
                <c:pt idx="26672" formatCode="General">
                  <c:v>0.54936199999999957</c:v>
                </c:pt>
                <c:pt idx="26673" formatCode="General">
                  <c:v>0.54938299999999929</c:v>
                </c:pt>
                <c:pt idx="26674" formatCode="General">
                  <c:v>0.54940299999999942</c:v>
                </c:pt>
                <c:pt idx="26675" formatCode="General">
                  <c:v>0.54942400000000002</c:v>
                </c:pt>
                <c:pt idx="26676" formatCode="General">
                  <c:v>0.54944499999999996</c:v>
                </c:pt>
                <c:pt idx="26677" formatCode="General">
                  <c:v>0.54946499999999943</c:v>
                </c:pt>
                <c:pt idx="26678" formatCode="General">
                  <c:v>0.549485</c:v>
                </c:pt>
                <c:pt idx="26679" formatCode="General">
                  <c:v>0.54950599999999961</c:v>
                </c:pt>
                <c:pt idx="26680" formatCode="General">
                  <c:v>0.54952699999999943</c:v>
                </c:pt>
                <c:pt idx="26681" formatCode="General">
                  <c:v>0.54954700000000001</c:v>
                </c:pt>
                <c:pt idx="26682" formatCode="General">
                  <c:v>0.54956799999999928</c:v>
                </c:pt>
                <c:pt idx="26683" formatCode="General">
                  <c:v>0.54958899999999955</c:v>
                </c:pt>
                <c:pt idx="26684" formatCode="General">
                  <c:v>0.54960900000000046</c:v>
                </c:pt>
                <c:pt idx="26685" formatCode="General">
                  <c:v>0.54962999999999995</c:v>
                </c:pt>
                <c:pt idx="26686" formatCode="General">
                  <c:v>0.54965000000000042</c:v>
                </c:pt>
                <c:pt idx="26687" formatCode="General">
                  <c:v>0.54967100000000046</c:v>
                </c:pt>
                <c:pt idx="26688" formatCode="General">
                  <c:v>0.54969100000000071</c:v>
                </c:pt>
                <c:pt idx="26689" formatCode="General">
                  <c:v>0.54971199999999998</c:v>
                </c:pt>
                <c:pt idx="26690" formatCode="General">
                  <c:v>0.54973300000000003</c:v>
                </c:pt>
                <c:pt idx="26691" formatCode="General">
                  <c:v>0.54975300000000005</c:v>
                </c:pt>
                <c:pt idx="26692" formatCode="General">
                  <c:v>0.54977399999999998</c:v>
                </c:pt>
                <c:pt idx="26693" formatCode="General">
                  <c:v>0.54979400000000045</c:v>
                </c:pt>
                <c:pt idx="26694" formatCode="General">
                  <c:v>0.54981500000000005</c:v>
                </c:pt>
                <c:pt idx="26695" formatCode="General">
                  <c:v>0.54983599999999999</c:v>
                </c:pt>
                <c:pt idx="26696" formatCode="General">
                  <c:v>0.54985700000000004</c:v>
                </c:pt>
                <c:pt idx="26697" formatCode="General">
                  <c:v>0.54987699999999951</c:v>
                </c:pt>
                <c:pt idx="26698" formatCode="General">
                  <c:v>0.54989800000000044</c:v>
                </c:pt>
                <c:pt idx="26699" formatCode="General">
                  <c:v>0.54991800000000002</c:v>
                </c:pt>
                <c:pt idx="26700" formatCode="General">
                  <c:v>0.54993899999999996</c:v>
                </c:pt>
                <c:pt idx="26701" formatCode="General">
                  <c:v>0.54995899999999998</c:v>
                </c:pt>
                <c:pt idx="26702" formatCode="General">
                  <c:v>0.54998000000000002</c:v>
                </c:pt>
                <c:pt idx="26703" formatCode="General">
                  <c:v>0.55000000000000004</c:v>
                </c:pt>
                <c:pt idx="26704" formatCode="General">
                  <c:v>0.55002099999999998</c:v>
                </c:pt>
                <c:pt idx="26705" formatCode="General">
                  <c:v>0.55004200000000003</c:v>
                </c:pt>
                <c:pt idx="26706" formatCode="General">
                  <c:v>0.55006199999999961</c:v>
                </c:pt>
                <c:pt idx="26707" formatCode="General">
                  <c:v>0.55008299999999954</c:v>
                </c:pt>
                <c:pt idx="26708" formatCode="General">
                  <c:v>0.55010300000000001</c:v>
                </c:pt>
                <c:pt idx="26709" formatCode="General">
                  <c:v>0.5501239999999995</c:v>
                </c:pt>
                <c:pt idx="26710" formatCode="General">
                  <c:v>0.55014399999999997</c:v>
                </c:pt>
                <c:pt idx="26711" formatCode="General">
                  <c:v>0.5501659999999996</c:v>
                </c:pt>
                <c:pt idx="26712" formatCode="General">
                  <c:v>0.55018599999999951</c:v>
                </c:pt>
                <c:pt idx="26713" formatCode="General">
                  <c:v>0.550207</c:v>
                </c:pt>
                <c:pt idx="26714" formatCode="General">
                  <c:v>0.55022700000000002</c:v>
                </c:pt>
                <c:pt idx="26715" formatCode="General">
                  <c:v>0.55024799999999996</c:v>
                </c:pt>
                <c:pt idx="26716" formatCode="General">
                  <c:v>0.55026799999999942</c:v>
                </c:pt>
                <c:pt idx="26717" formatCode="General">
                  <c:v>0.55028900000000003</c:v>
                </c:pt>
                <c:pt idx="26718" formatCode="General">
                  <c:v>0.55030900000000005</c:v>
                </c:pt>
                <c:pt idx="26719" formatCode="General">
                  <c:v>0.55032999999999999</c:v>
                </c:pt>
                <c:pt idx="26720" formatCode="General">
                  <c:v>0.55035100000000003</c:v>
                </c:pt>
                <c:pt idx="26721" formatCode="General">
                  <c:v>0.55037100000000005</c:v>
                </c:pt>
                <c:pt idx="26722" formatCode="General">
                  <c:v>0.55039199999999999</c:v>
                </c:pt>
                <c:pt idx="26723" formatCode="General">
                  <c:v>0.55041199999999957</c:v>
                </c:pt>
                <c:pt idx="26724" formatCode="General">
                  <c:v>0.55043299999999928</c:v>
                </c:pt>
                <c:pt idx="26725" formatCode="General">
                  <c:v>0.55045299999999941</c:v>
                </c:pt>
                <c:pt idx="26726" formatCode="General">
                  <c:v>0.55047500000000005</c:v>
                </c:pt>
                <c:pt idx="26727" formatCode="General">
                  <c:v>0.55049499999999996</c:v>
                </c:pt>
                <c:pt idx="26728" formatCode="General">
                  <c:v>0.55051599999999956</c:v>
                </c:pt>
                <c:pt idx="26729" formatCode="General">
                  <c:v>0.55053599999999958</c:v>
                </c:pt>
                <c:pt idx="26730" formatCode="General">
                  <c:v>0.5505559999999996</c:v>
                </c:pt>
                <c:pt idx="26731" formatCode="General">
                  <c:v>0.55057699999999943</c:v>
                </c:pt>
                <c:pt idx="26732" formatCode="General">
                  <c:v>0.550597</c:v>
                </c:pt>
                <c:pt idx="26733" formatCode="General">
                  <c:v>0.55061800000000005</c:v>
                </c:pt>
                <c:pt idx="26734" formatCode="General">
                  <c:v>0.55063899999999999</c:v>
                </c:pt>
                <c:pt idx="26735" formatCode="General">
                  <c:v>0.55066000000000004</c:v>
                </c:pt>
                <c:pt idx="26736" formatCode="General">
                  <c:v>0.55067999999999995</c:v>
                </c:pt>
                <c:pt idx="26737" formatCode="General">
                  <c:v>0.55070100000000044</c:v>
                </c:pt>
                <c:pt idx="26738" formatCode="General">
                  <c:v>0.55072100000000046</c:v>
                </c:pt>
                <c:pt idx="26739" formatCode="General">
                  <c:v>0.55074199999999995</c:v>
                </c:pt>
                <c:pt idx="26740" formatCode="General">
                  <c:v>0.55076199999999997</c:v>
                </c:pt>
                <c:pt idx="26741" formatCode="General">
                  <c:v>0.55078400000000005</c:v>
                </c:pt>
                <c:pt idx="26742" formatCode="General">
                  <c:v>0.55080399999999996</c:v>
                </c:pt>
                <c:pt idx="26743" formatCode="General">
                  <c:v>0.55082500000000045</c:v>
                </c:pt>
                <c:pt idx="26744" formatCode="General">
                  <c:v>0.55084500000000058</c:v>
                </c:pt>
                <c:pt idx="26745" formatCode="General">
                  <c:v>0.55086500000000005</c:v>
                </c:pt>
                <c:pt idx="26746" formatCode="General">
                  <c:v>0.55088599999999999</c:v>
                </c:pt>
                <c:pt idx="26747" formatCode="General">
                  <c:v>0.55090600000000001</c:v>
                </c:pt>
                <c:pt idx="26748" formatCode="General">
                  <c:v>0.55092799999999997</c:v>
                </c:pt>
                <c:pt idx="26749" formatCode="General">
                  <c:v>0.55094799999999999</c:v>
                </c:pt>
                <c:pt idx="26750" formatCode="General">
                  <c:v>0.55096900000000004</c:v>
                </c:pt>
                <c:pt idx="26751" formatCode="General">
                  <c:v>0.55098899999999951</c:v>
                </c:pt>
                <c:pt idx="26752" formatCode="General">
                  <c:v>0.55101</c:v>
                </c:pt>
                <c:pt idx="26753" formatCode="General">
                  <c:v>0.55103000000000002</c:v>
                </c:pt>
                <c:pt idx="26754" formatCode="General">
                  <c:v>0.55105099999999996</c:v>
                </c:pt>
                <c:pt idx="26755" formatCode="General">
                  <c:v>0.55107200000000001</c:v>
                </c:pt>
                <c:pt idx="26756" formatCode="General">
                  <c:v>0.5510930000000005</c:v>
                </c:pt>
                <c:pt idx="26757" formatCode="General">
                  <c:v>0.5511129999999993</c:v>
                </c:pt>
                <c:pt idx="26758" formatCode="General">
                  <c:v>0.55113299999999943</c:v>
                </c:pt>
                <c:pt idx="26759" formatCode="General">
                  <c:v>0.55115400000000003</c:v>
                </c:pt>
                <c:pt idx="26760" formatCode="General">
                  <c:v>0.55117400000000005</c:v>
                </c:pt>
                <c:pt idx="26761" formatCode="General">
                  <c:v>0.55119499999999999</c:v>
                </c:pt>
                <c:pt idx="26762" formatCode="General">
                  <c:v>0.5512159999999996</c:v>
                </c:pt>
                <c:pt idx="26763" formatCode="General">
                  <c:v>0.55123699999999942</c:v>
                </c:pt>
                <c:pt idx="26764" formatCode="General">
                  <c:v>0.551257</c:v>
                </c:pt>
                <c:pt idx="26765" formatCode="General">
                  <c:v>0.55127800000000005</c:v>
                </c:pt>
                <c:pt idx="26766" formatCode="General">
                  <c:v>0.55129799999999951</c:v>
                </c:pt>
                <c:pt idx="26767" formatCode="General">
                  <c:v>0.551319</c:v>
                </c:pt>
                <c:pt idx="26768" formatCode="General">
                  <c:v>0.55133900000000002</c:v>
                </c:pt>
                <c:pt idx="26769" formatCode="General">
                  <c:v>0.55135999999999996</c:v>
                </c:pt>
                <c:pt idx="26770" formatCode="General">
                  <c:v>0.55138100000000001</c:v>
                </c:pt>
                <c:pt idx="26771" formatCode="General">
                  <c:v>0.55140100000000003</c:v>
                </c:pt>
                <c:pt idx="26772" formatCode="General">
                  <c:v>0.55142199999999997</c:v>
                </c:pt>
                <c:pt idx="26773" formatCode="General">
                  <c:v>0.55144199999999999</c:v>
                </c:pt>
                <c:pt idx="26774" formatCode="General">
                  <c:v>0.55146299999999937</c:v>
                </c:pt>
                <c:pt idx="26775" formatCode="General">
                  <c:v>0.55148299999999928</c:v>
                </c:pt>
                <c:pt idx="26776" formatCode="General">
                  <c:v>0.55150399999999955</c:v>
                </c:pt>
                <c:pt idx="26777" formatCode="General">
                  <c:v>0.55152500000000004</c:v>
                </c:pt>
                <c:pt idx="26778" formatCode="General">
                  <c:v>0.55154599999999998</c:v>
                </c:pt>
                <c:pt idx="26779" formatCode="General">
                  <c:v>0.55156599999999956</c:v>
                </c:pt>
                <c:pt idx="26780" formatCode="General">
                  <c:v>0.55158699999999938</c:v>
                </c:pt>
                <c:pt idx="26781" formatCode="General">
                  <c:v>0.55160699999999996</c:v>
                </c:pt>
                <c:pt idx="26782" formatCode="General">
                  <c:v>0.55162800000000045</c:v>
                </c:pt>
                <c:pt idx="26783" formatCode="General">
                  <c:v>0.55164800000000058</c:v>
                </c:pt>
                <c:pt idx="26784" formatCode="General">
                  <c:v>0.55166899999999996</c:v>
                </c:pt>
                <c:pt idx="26785" formatCode="General">
                  <c:v>0.55169000000000046</c:v>
                </c:pt>
                <c:pt idx="26786" formatCode="General">
                  <c:v>0.55171000000000003</c:v>
                </c:pt>
                <c:pt idx="26787" formatCode="General">
                  <c:v>0.55173099999999997</c:v>
                </c:pt>
                <c:pt idx="26788" formatCode="General">
                  <c:v>0.55175099999999999</c:v>
                </c:pt>
                <c:pt idx="26789" formatCode="General">
                  <c:v>0.55177200000000004</c:v>
                </c:pt>
                <c:pt idx="26790" formatCode="General">
                  <c:v>0.55179199999999995</c:v>
                </c:pt>
                <c:pt idx="26791" formatCode="General">
                  <c:v>0.551813</c:v>
                </c:pt>
                <c:pt idx="26792" formatCode="General">
                  <c:v>0.55183400000000005</c:v>
                </c:pt>
                <c:pt idx="26793" formatCode="General">
                  <c:v>0.55185399999999996</c:v>
                </c:pt>
                <c:pt idx="26794" formatCode="General">
                  <c:v>0.55187500000000045</c:v>
                </c:pt>
                <c:pt idx="26795" formatCode="General">
                  <c:v>0.55189600000000005</c:v>
                </c:pt>
                <c:pt idx="26796" formatCode="General">
                  <c:v>0.55191599999999996</c:v>
                </c:pt>
                <c:pt idx="26797" formatCode="General">
                  <c:v>0.55193599999999998</c:v>
                </c:pt>
                <c:pt idx="26798" formatCode="General">
                  <c:v>0.55195700000000003</c:v>
                </c:pt>
                <c:pt idx="26799" formatCode="General">
                  <c:v>0.55197799999999997</c:v>
                </c:pt>
                <c:pt idx="26800" formatCode="General">
                  <c:v>0.55199799999999999</c:v>
                </c:pt>
                <c:pt idx="26801" formatCode="General">
                  <c:v>0.55201900000000004</c:v>
                </c:pt>
                <c:pt idx="26802" formatCode="General">
                  <c:v>0.55203999999999998</c:v>
                </c:pt>
                <c:pt idx="26803" formatCode="General">
                  <c:v>0.55206</c:v>
                </c:pt>
                <c:pt idx="26804" formatCode="General">
                  <c:v>0.55208100000000004</c:v>
                </c:pt>
                <c:pt idx="26805" formatCode="General">
                  <c:v>0.55210099999999951</c:v>
                </c:pt>
                <c:pt idx="26806" formatCode="General">
                  <c:v>0.552122</c:v>
                </c:pt>
                <c:pt idx="26807" formatCode="General">
                  <c:v>0.55214300000000005</c:v>
                </c:pt>
                <c:pt idx="26808" formatCode="General">
                  <c:v>0.55216299999999929</c:v>
                </c:pt>
                <c:pt idx="26809" formatCode="General">
                  <c:v>0.55218400000000001</c:v>
                </c:pt>
                <c:pt idx="26810" formatCode="General">
                  <c:v>0.5522049999999995</c:v>
                </c:pt>
                <c:pt idx="26811" formatCode="General">
                  <c:v>0.55222499999999997</c:v>
                </c:pt>
                <c:pt idx="26812" formatCode="General">
                  <c:v>0.55224499999999999</c:v>
                </c:pt>
                <c:pt idx="26813" formatCode="General">
                  <c:v>0.55226599999999959</c:v>
                </c:pt>
                <c:pt idx="26814" formatCode="General">
                  <c:v>0.55228699999999942</c:v>
                </c:pt>
                <c:pt idx="26815" formatCode="General">
                  <c:v>0.55230699999999955</c:v>
                </c:pt>
                <c:pt idx="26816" formatCode="General">
                  <c:v>0.55232800000000004</c:v>
                </c:pt>
                <c:pt idx="26817" formatCode="General">
                  <c:v>0.55234899999999998</c:v>
                </c:pt>
                <c:pt idx="26818" formatCode="General">
                  <c:v>0.552369</c:v>
                </c:pt>
                <c:pt idx="26819" formatCode="General">
                  <c:v>0.55239000000000005</c:v>
                </c:pt>
                <c:pt idx="26820" formatCode="General">
                  <c:v>0.55240999999999996</c:v>
                </c:pt>
                <c:pt idx="26821" formatCode="General">
                  <c:v>0.55243100000000001</c:v>
                </c:pt>
                <c:pt idx="26822" formatCode="General">
                  <c:v>0.55245100000000003</c:v>
                </c:pt>
                <c:pt idx="26823" formatCode="General">
                  <c:v>0.55247199999999996</c:v>
                </c:pt>
                <c:pt idx="26824" formatCode="General">
                  <c:v>0.55249300000000001</c:v>
                </c:pt>
                <c:pt idx="26825" formatCode="General">
                  <c:v>0.55251299999999937</c:v>
                </c:pt>
                <c:pt idx="26826" formatCode="General">
                  <c:v>0.55253399999999941</c:v>
                </c:pt>
                <c:pt idx="26827" formatCode="General">
                  <c:v>0.55255399999999955</c:v>
                </c:pt>
                <c:pt idx="26828" formatCode="General">
                  <c:v>0.55257500000000004</c:v>
                </c:pt>
                <c:pt idx="26829" formatCode="General">
                  <c:v>0.5525949999999995</c:v>
                </c:pt>
                <c:pt idx="26830" formatCode="General">
                  <c:v>0.55261700000000002</c:v>
                </c:pt>
                <c:pt idx="26831" formatCode="General">
                  <c:v>0.55263700000000004</c:v>
                </c:pt>
                <c:pt idx="26832" formatCode="General">
                  <c:v>0.55265799999999998</c:v>
                </c:pt>
                <c:pt idx="26833" formatCode="General">
                  <c:v>0.55267800000000045</c:v>
                </c:pt>
                <c:pt idx="26834" formatCode="General">
                  <c:v>0.55269900000000072</c:v>
                </c:pt>
                <c:pt idx="26835" formatCode="General">
                  <c:v>0.55271899999999996</c:v>
                </c:pt>
                <c:pt idx="26836" formatCode="General">
                  <c:v>0.55274000000000045</c:v>
                </c:pt>
                <c:pt idx="26837" formatCode="General">
                  <c:v>0.55276000000000003</c:v>
                </c:pt>
                <c:pt idx="26838" formatCode="General">
                  <c:v>0.55278099999999997</c:v>
                </c:pt>
                <c:pt idx="26839" formatCode="General">
                  <c:v>0.55280200000000002</c:v>
                </c:pt>
                <c:pt idx="26840" formatCode="General">
                  <c:v>0.55282200000000004</c:v>
                </c:pt>
                <c:pt idx="26841" formatCode="General">
                  <c:v>0.55284299999999997</c:v>
                </c:pt>
                <c:pt idx="26842" formatCode="General">
                  <c:v>0.55286299999999955</c:v>
                </c:pt>
                <c:pt idx="26843" formatCode="General">
                  <c:v>0.55288400000000004</c:v>
                </c:pt>
                <c:pt idx="26844" formatCode="General">
                  <c:v>0.55290399999999951</c:v>
                </c:pt>
                <c:pt idx="26845" formatCode="General">
                  <c:v>0.55292600000000003</c:v>
                </c:pt>
                <c:pt idx="26846" formatCode="General">
                  <c:v>0.55294600000000005</c:v>
                </c:pt>
                <c:pt idx="26847" formatCode="General">
                  <c:v>0.55296699999999943</c:v>
                </c:pt>
                <c:pt idx="26848" formatCode="General">
                  <c:v>0.55298700000000001</c:v>
                </c:pt>
                <c:pt idx="26849" formatCode="General">
                  <c:v>0.5530080000000005</c:v>
                </c:pt>
                <c:pt idx="26850" formatCode="General">
                  <c:v>0.55302799999999996</c:v>
                </c:pt>
                <c:pt idx="26851" formatCode="General">
                  <c:v>0.55304900000000046</c:v>
                </c:pt>
                <c:pt idx="26852" formatCode="General">
                  <c:v>0.55306900000000003</c:v>
                </c:pt>
                <c:pt idx="26853" formatCode="General">
                  <c:v>0.55308999999999997</c:v>
                </c:pt>
                <c:pt idx="26854" formatCode="General">
                  <c:v>0.55311100000000002</c:v>
                </c:pt>
                <c:pt idx="26855" formatCode="General">
                  <c:v>0.55313100000000004</c:v>
                </c:pt>
                <c:pt idx="26856" formatCode="General">
                  <c:v>0.55315199999999998</c:v>
                </c:pt>
                <c:pt idx="26857" formatCode="General">
                  <c:v>0.553172</c:v>
                </c:pt>
                <c:pt idx="26858" formatCode="General">
                  <c:v>0.55319300000000005</c:v>
                </c:pt>
                <c:pt idx="26859" formatCode="General">
                  <c:v>0.55321399999999943</c:v>
                </c:pt>
                <c:pt idx="26860" formatCode="General">
                  <c:v>0.55323500000000003</c:v>
                </c:pt>
                <c:pt idx="26861" formatCode="General">
                  <c:v>0.55325500000000005</c:v>
                </c:pt>
                <c:pt idx="26862" formatCode="General">
                  <c:v>0.55327599999999999</c:v>
                </c:pt>
                <c:pt idx="26863" formatCode="General">
                  <c:v>0.55329600000000001</c:v>
                </c:pt>
                <c:pt idx="26864" formatCode="General">
                  <c:v>0.55331699999999928</c:v>
                </c:pt>
                <c:pt idx="26865" formatCode="General">
                  <c:v>0.55333699999999941</c:v>
                </c:pt>
                <c:pt idx="26866" formatCode="General">
                  <c:v>0.55335699999999943</c:v>
                </c:pt>
                <c:pt idx="26867" formatCode="General">
                  <c:v>0.55337800000000004</c:v>
                </c:pt>
                <c:pt idx="26868" formatCode="General">
                  <c:v>0.55339899999999997</c:v>
                </c:pt>
                <c:pt idx="26869" formatCode="General">
                  <c:v>0.55342000000000002</c:v>
                </c:pt>
                <c:pt idx="26870" formatCode="General">
                  <c:v>0.55344000000000004</c:v>
                </c:pt>
                <c:pt idx="26871" formatCode="General">
                  <c:v>0.55346099999999943</c:v>
                </c:pt>
                <c:pt idx="26872" formatCode="General">
                  <c:v>0.553481</c:v>
                </c:pt>
                <c:pt idx="26873" formatCode="General">
                  <c:v>0.55350199999999961</c:v>
                </c:pt>
                <c:pt idx="26874" formatCode="General">
                  <c:v>0.55352299999999943</c:v>
                </c:pt>
                <c:pt idx="26875" formatCode="General">
                  <c:v>0.55354400000000004</c:v>
                </c:pt>
                <c:pt idx="26876" formatCode="General">
                  <c:v>0.55356399999999928</c:v>
                </c:pt>
                <c:pt idx="26877" formatCode="General">
                  <c:v>0.55358499999999955</c:v>
                </c:pt>
                <c:pt idx="26878" formatCode="General">
                  <c:v>0.55360500000000046</c:v>
                </c:pt>
                <c:pt idx="26879" formatCode="General">
                  <c:v>0.5536250000000007</c:v>
                </c:pt>
                <c:pt idx="26880" formatCode="General">
                  <c:v>0.55364600000000042</c:v>
                </c:pt>
                <c:pt idx="26881" formatCode="General">
                  <c:v>0.55366599999999999</c:v>
                </c:pt>
                <c:pt idx="26882" formatCode="General">
                  <c:v>0.55368700000000004</c:v>
                </c:pt>
                <c:pt idx="26883" formatCode="General">
                  <c:v>0.55370799999999998</c:v>
                </c:pt>
                <c:pt idx="26884" formatCode="General">
                  <c:v>0.55372900000000058</c:v>
                </c:pt>
                <c:pt idx="26885" formatCode="General">
                  <c:v>0.55374900000000071</c:v>
                </c:pt>
                <c:pt idx="26886" formatCode="General">
                  <c:v>0.55376999999999998</c:v>
                </c:pt>
                <c:pt idx="26887" formatCode="General">
                  <c:v>0.55379000000000045</c:v>
                </c:pt>
                <c:pt idx="26888" formatCode="General">
                  <c:v>0.55381100000000005</c:v>
                </c:pt>
                <c:pt idx="26889" formatCode="General">
                  <c:v>0.55383199999999999</c:v>
                </c:pt>
                <c:pt idx="26890" formatCode="General">
                  <c:v>0.55385200000000001</c:v>
                </c:pt>
                <c:pt idx="26891" formatCode="General">
                  <c:v>0.5538729999999995</c:v>
                </c:pt>
                <c:pt idx="26892" formatCode="General">
                  <c:v>0.55389299999999997</c:v>
                </c:pt>
                <c:pt idx="26893" formatCode="General">
                  <c:v>0.55391400000000002</c:v>
                </c:pt>
                <c:pt idx="26894" formatCode="General">
                  <c:v>0.55393400000000004</c:v>
                </c:pt>
                <c:pt idx="26895" formatCode="General">
                  <c:v>0.55395499999999998</c:v>
                </c:pt>
                <c:pt idx="26896" formatCode="General">
                  <c:v>0.55397500000000044</c:v>
                </c:pt>
                <c:pt idx="26897" formatCode="General">
                  <c:v>0.55399699999999996</c:v>
                </c:pt>
                <c:pt idx="26898" formatCode="General">
                  <c:v>0.55401699999999943</c:v>
                </c:pt>
                <c:pt idx="26899" formatCode="General">
                  <c:v>0.55403800000000003</c:v>
                </c:pt>
                <c:pt idx="26900" formatCode="General">
                  <c:v>0.55405800000000005</c:v>
                </c:pt>
                <c:pt idx="26901" formatCode="General">
                  <c:v>0.55407899999999999</c:v>
                </c:pt>
                <c:pt idx="26902" formatCode="General">
                  <c:v>0.55409900000000045</c:v>
                </c:pt>
                <c:pt idx="26903" formatCode="General">
                  <c:v>0.5541199999999995</c:v>
                </c:pt>
                <c:pt idx="26904" formatCode="General">
                  <c:v>0.55414099999999999</c:v>
                </c:pt>
                <c:pt idx="26905" formatCode="General">
                  <c:v>0.55416100000000001</c:v>
                </c:pt>
                <c:pt idx="26906" formatCode="General">
                  <c:v>0.55418199999999951</c:v>
                </c:pt>
                <c:pt idx="26907" formatCode="General">
                  <c:v>0.55420199999999997</c:v>
                </c:pt>
                <c:pt idx="26908" formatCode="General">
                  <c:v>0.55422300000000002</c:v>
                </c:pt>
                <c:pt idx="26909" formatCode="General">
                  <c:v>0.55424300000000004</c:v>
                </c:pt>
                <c:pt idx="26910" formatCode="General">
                  <c:v>0.55426399999999942</c:v>
                </c:pt>
                <c:pt idx="26911" formatCode="General">
                  <c:v>0.55428500000000003</c:v>
                </c:pt>
                <c:pt idx="26912" formatCode="General">
                  <c:v>0.55430500000000005</c:v>
                </c:pt>
                <c:pt idx="26913" formatCode="General">
                  <c:v>0.55432599999999999</c:v>
                </c:pt>
                <c:pt idx="26914" formatCode="General">
                  <c:v>0.55434700000000003</c:v>
                </c:pt>
                <c:pt idx="26915" formatCode="General">
                  <c:v>0.55436699999999939</c:v>
                </c:pt>
                <c:pt idx="26916" formatCode="General">
                  <c:v>0.55438799999999955</c:v>
                </c:pt>
                <c:pt idx="26917" formatCode="General">
                  <c:v>0.55440800000000001</c:v>
                </c:pt>
                <c:pt idx="26918" formatCode="General">
                  <c:v>0.55442899999999951</c:v>
                </c:pt>
                <c:pt idx="26919" formatCode="General">
                  <c:v>0.55444899999999997</c:v>
                </c:pt>
                <c:pt idx="26920" formatCode="General">
                  <c:v>0.55447000000000002</c:v>
                </c:pt>
                <c:pt idx="26921" formatCode="General">
                  <c:v>0.55449099999999996</c:v>
                </c:pt>
                <c:pt idx="26922" formatCode="General">
                  <c:v>0.55451099999999942</c:v>
                </c:pt>
                <c:pt idx="26923" formatCode="General">
                  <c:v>0.55453199999999958</c:v>
                </c:pt>
                <c:pt idx="26924" formatCode="General">
                  <c:v>0.5545519999999996</c:v>
                </c:pt>
                <c:pt idx="26925" formatCode="General">
                  <c:v>0.55457299999999943</c:v>
                </c:pt>
                <c:pt idx="26926" formatCode="General">
                  <c:v>0.55459400000000003</c:v>
                </c:pt>
                <c:pt idx="26927" formatCode="General">
                  <c:v>0.55461400000000005</c:v>
                </c:pt>
                <c:pt idx="26928" formatCode="General">
                  <c:v>0.55463499999999999</c:v>
                </c:pt>
                <c:pt idx="26929" formatCode="General">
                  <c:v>0.55465600000000004</c:v>
                </c:pt>
                <c:pt idx="26930" formatCode="General">
                  <c:v>0.55467599999999995</c:v>
                </c:pt>
                <c:pt idx="26931" formatCode="General">
                  <c:v>0.55469700000000044</c:v>
                </c:pt>
                <c:pt idx="26932" formatCode="General">
                  <c:v>0.55471700000000002</c:v>
                </c:pt>
                <c:pt idx="26933" formatCode="General">
                  <c:v>0.55473799999999951</c:v>
                </c:pt>
                <c:pt idx="26934" formatCode="General">
                  <c:v>0.55475799999999997</c:v>
                </c:pt>
                <c:pt idx="26935" formatCode="General">
                  <c:v>0.55477900000000058</c:v>
                </c:pt>
                <c:pt idx="26936" formatCode="General">
                  <c:v>0.5548000000000004</c:v>
                </c:pt>
                <c:pt idx="26937" formatCode="General">
                  <c:v>0.55481999999999998</c:v>
                </c:pt>
                <c:pt idx="26938" formatCode="General">
                  <c:v>0.55484100000000058</c:v>
                </c:pt>
                <c:pt idx="26939" formatCode="General">
                  <c:v>0.55486100000000005</c:v>
                </c:pt>
                <c:pt idx="26940" formatCode="General">
                  <c:v>0.55488199999999999</c:v>
                </c:pt>
                <c:pt idx="26941" formatCode="General">
                  <c:v>0.55490200000000001</c:v>
                </c:pt>
                <c:pt idx="26942" formatCode="General">
                  <c:v>0.55492399999999997</c:v>
                </c:pt>
                <c:pt idx="26943" formatCode="General">
                  <c:v>0.55494399999999999</c:v>
                </c:pt>
                <c:pt idx="26944" formatCode="General">
                  <c:v>0.55496400000000001</c:v>
                </c:pt>
                <c:pt idx="26945" formatCode="General">
                  <c:v>0.55498499999999951</c:v>
                </c:pt>
                <c:pt idx="26946" formatCode="General">
                  <c:v>0.55500499999999997</c:v>
                </c:pt>
                <c:pt idx="26947" formatCode="General">
                  <c:v>0.55502600000000002</c:v>
                </c:pt>
                <c:pt idx="26948" formatCode="General">
                  <c:v>0.55504600000000004</c:v>
                </c:pt>
                <c:pt idx="26949" formatCode="General">
                  <c:v>0.55506699999999942</c:v>
                </c:pt>
                <c:pt idx="26950" formatCode="General">
                  <c:v>0.55508800000000003</c:v>
                </c:pt>
                <c:pt idx="26951" formatCode="General">
                  <c:v>0.55510899999999996</c:v>
                </c:pt>
                <c:pt idx="26952" formatCode="General">
                  <c:v>0.55512899999999998</c:v>
                </c:pt>
                <c:pt idx="26953" formatCode="General">
                  <c:v>0.55515000000000003</c:v>
                </c:pt>
                <c:pt idx="26954" formatCode="General">
                  <c:v>0.55517000000000005</c:v>
                </c:pt>
                <c:pt idx="26955" formatCode="General">
                  <c:v>0.55519099999999999</c:v>
                </c:pt>
                <c:pt idx="26956" formatCode="General">
                  <c:v>0.55521100000000001</c:v>
                </c:pt>
                <c:pt idx="26957" formatCode="General">
                  <c:v>0.55523299999999942</c:v>
                </c:pt>
                <c:pt idx="26958" formatCode="General">
                  <c:v>0.555253</c:v>
                </c:pt>
                <c:pt idx="26959" formatCode="General">
                  <c:v>0.55527300000000002</c:v>
                </c:pt>
                <c:pt idx="26960" formatCode="General">
                  <c:v>0.55529399999999951</c:v>
                </c:pt>
                <c:pt idx="26961" formatCode="General">
                  <c:v>0.55531399999999942</c:v>
                </c:pt>
                <c:pt idx="26962" formatCode="General">
                  <c:v>0.55533500000000002</c:v>
                </c:pt>
                <c:pt idx="26963" formatCode="General">
                  <c:v>0.55535500000000004</c:v>
                </c:pt>
                <c:pt idx="26964" formatCode="General">
                  <c:v>0.55537599999999998</c:v>
                </c:pt>
                <c:pt idx="26965" formatCode="General">
                  <c:v>0.55539700000000003</c:v>
                </c:pt>
                <c:pt idx="26966" formatCode="General">
                  <c:v>0.55541799999999941</c:v>
                </c:pt>
                <c:pt idx="26967" formatCode="General">
                  <c:v>0.55543799999999943</c:v>
                </c:pt>
                <c:pt idx="26968" formatCode="General">
                  <c:v>0.55545900000000004</c:v>
                </c:pt>
                <c:pt idx="26969" formatCode="General">
                  <c:v>0.5554789999999995</c:v>
                </c:pt>
                <c:pt idx="26970" formatCode="General">
                  <c:v>0.55549999999999999</c:v>
                </c:pt>
                <c:pt idx="26971" formatCode="General">
                  <c:v>0.55552000000000001</c:v>
                </c:pt>
                <c:pt idx="26972" formatCode="General">
                  <c:v>0.55554099999999951</c:v>
                </c:pt>
                <c:pt idx="26973" formatCode="General">
                  <c:v>0.55556199999999956</c:v>
                </c:pt>
                <c:pt idx="26974" formatCode="General">
                  <c:v>0.55558199999999958</c:v>
                </c:pt>
                <c:pt idx="26975" formatCode="General">
                  <c:v>0.55560299999999996</c:v>
                </c:pt>
                <c:pt idx="26976" formatCode="General">
                  <c:v>0.55562299999999998</c:v>
                </c:pt>
                <c:pt idx="26977" formatCode="General">
                  <c:v>0.55564400000000058</c:v>
                </c:pt>
                <c:pt idx="26978" formatCode="General">
                  <c:v>0.55566499999999996</c:v>
                </c:pt>
                <c:pt idx="26979" formatCode="General">
                  <c:v>0.55568600000000001</c:v>
                </c:pt>
                <c:pt idx="26980" formatCode="General">
                  <c:v>0.55570600000000003</c:v>
                </c:pt>
                <c:pt idx="26981" formatCode="General">
                  <c:v>0.55572699999999997</c:v>
                </c:pt>
                <c:pt idx="26982" formatCode="General">
                  <c:v>0.55574699999999999</c:v>
                </c:pt>
                <c:pt idx="26983" formatCode="General">
                  <c:v>0.55576800000000004</c:v>
                </c:pt>
                <c:pt idx="26984" formatCode="General">
                  <c:v>0.5557879999999995</c:v>
                </c:pt>
                <c:pt idx="26985" formatCode="General">
                  <c:v>0.55580799999999997</c:v>
                </c:pt>
                <c:pt idx="26986" formatCode="General">
                  <c:v>0.55582900000000046</c:v>
                </c:pt>
                <c:pt idx="26987" formatCode="General">
                  <c:v>0.5558500000000004</c:v>
                </c:pt>
                <c:pt idx="26988" formatCode="General">
                  <c:v>0.55587100000000045</c:v>
                </c:pt>
                <c:pt idx="26989" formatCode="General">
                  <c:v>0.55589100000000058</c:v>
                </c:pt>
                <c:pt idx="26990" formatCode="General">
                  <c:v>0.55591199999999996</c:v>
                </c:pt>
                <c:pt idx="26991" formatCode="General">
                  <c:v>0.55593199999999998</c:v>
                </c:pt>
                <c:pt idx="26992" formatCode="General">
                  <c:v>0.55595300000000003</c:v>
                </c:pt>
                <c:pt idx="26993" formatCode="General">
                  <c:v>0.55597399999999997</c:v>
                </c:pt>
                <c:pt idx="26994" formatCode="General">
                  <c:v>0.55599500000000046</c:v>
                </c:pt>
                <c:pt idx="26995" formatCode="General">
                  <c:v>0.55601500000000004</c:v>
                </c:pt>
                <c:pt idx="26996" formatCode="General">
                  <c:v>0.55603599999999997</c:v>
                </c:pt>
                <c:pt idx="26997" formatCode="General">
                  <c:v>0.55605599999999999</c:v>
                </c:pt>
                <c:pt idx="26998" formatCode="General">
                  <c:v>0.55607700000000004</c:v>
                </c:pt>
                <c:pt idx="26999" formatCode="General">
                  <c:v>0.55609699999999951</c:v>
                </c:pt>
                <c:pt idx="27000" formatCode="General">
                  <c:v>0.55611699999999942</c:v>
                </c:pt>
                <c:pt idx="27001" formatCode="General">
                  <c:v>0.55613900000000005</c:v>
                </c:pt>
                <c:pt idx="27002" formatCode="General">
                  <c:v>0.55615899999999996</c:v>
                </c:pt>
                <c:pt idx="27003" formatCode="General">
                  <c:v>0.55618000000000001</c:v>
                </c:pt>
                <c:pt idx="27004" formatCode="General">
                  <c:v>0.55620000000000003</c:v>
                </c:pt>
                <c:pt idx="27005" formatCode="General">
                  <c:v>0.55622099999999997</c:v>
                </c:pt>
                <c:pt idx="27006" formatCode="General">
                  <c:v>0.55624099999999999</c:v>
                </c:pt>
                <c:pt idx="27007" formatCode="General">
                  <c:v>0.55626199999999959</c:v>
                </c:pt>
                <c:pt idx="27008" formatCode="General">
                  <c:v>0.55628299999999942</c:v>
                </c:pt>
                <c:pt idx="27009" formatCode="General">
                  <c:v>0.55630400000000002</c:v>
                </c:pt>
                <c:pt idx="27010" formatCode="General">
                  <c:v>0.55632400000000004</c:v>
                </c:pt>
                <c:pt idx="27011" formatCode="General">
                  <c:v>0.55634399999999951</c:v>
                </c:pt>
                <c:pt idx="27012" formatCode="General">
                  <c:v>0.556365</c:v>
                </c:pt>
                <c:pt idx="27013" formatCode="General">
                  <c:v>0.55638500000000002</c:v>
                </c:pt>
                <c:pt idx="27014" formatCode="General">
                  <c:v>0.55640599999999996</c:v>
                </c:pt>
                <c:pt idx="27015" formatCode="General">
                  <c:v>0.55642599999999998</c:v>
                </c:pt>
                <c:pt idx="27016" formatCode="General">
                  <c:v>0.55644800000000005</c:v>
                </c:pt>
                <c:pt idx="27017" formatCode="General">
                  <c:v>0.5564679999999993</c:v>
                </c:pt>
                <c:pt idx="27018" formatCode="General">
                  <c:v>0.55648900000000001</c:v>
                </c:pt>
                <c:pt idx="27019" formatCode="General">
                  <c:v>0.55650900000000003</c:v>
                </c:pt>
                <c:pt idx="27020" formatCode="General">
                  <c:v>0.55652999999999997</c:v>
                </c:pt>
                <c:pt idx="27021" formatCode="General">
                  <c:v>0.55654999999999999</c:v>
                </c:pt>
                <c:pt idx="27022" formatCode="General">
                  <c:v>0.55657100000000004</c:v>
                </c:pt>
                <c:pt idx="27023" formatCode="General">
                  <c:v>0.55659199999999998</c:v>
                </c:pt>
                <c:pt idx="27024" formatCode="General">
                  <c:v>0.556612</c:v>
                </c:pt>
                <c:pt idx="27025" formatCode="General">
                  <c:v>0.55663300000000004</c:v>
                </c:pt>
                <c:pt idx="27026" formatCode="General">
                  <c:v>0.55665299999999951</c:v>
                </c:pt>
                <c:pt idx="27027" formatCode="General">
                  <c:v>0.55667400000000045</c:v>
                </c:pt>
                <c:pt idx="27028" formatCode="General">
                  <c:v>0.55669400000000058</c:v>
                </c:pt>
                <c:pt idx="27029" formatCode="General">
                  <c:v>0.55671499999999996</c:v>
                </c:pt>
                <c:pt idx="27030" formatCode="General">
                  <c:v>0.55673499999999998</c:v>
                </c:pt>
                <c:pt idx="27031" formatCode="General">
                  <c:v>0.55675600000000003</c:v>
                </c:pt>
                <c:pt idx="27032" formatCode="General">
                  <c:v>0.55677699999999997</c:v>
                </c:pt>
                <c:pt idx="27033" formatCode="General">
                  <c:v>0.55679800000000046</c:v>
                </c:pt>
                <c:pt idx="27034" formatCode="General">
                  <c:v>0.55681800000000004</c:v>
                </c:pt>
                <c:pt idx="27035" formatCode="General">
                  <c:v>0.55683899999999997</c:v>
                </c:pt>
                <c:pt idx="27036" formatCode="General">
                  <c:v>0.55685899999999999</c:v>
                </c:pt>
                <c:pt idx="27037" formatCode="General">
                  <c:v>0.55688000000000004</c:v>
                </c:pt>
                <c:pt idx="27038" formatCode="General">
                  <c:v>0.55690099999999998</c:v>
                </c:pt>
                <c:pt idx="27039" formatCode="General">
                  <c:v>0.55692100000000044</c:v>
                </c:pt>
                <c:pt idx="27040" formatCode="General">
                  <c:v>0.55694200000000005</c:v>
                </c:pt>
                <c:pt idx="27041" formatCode="General">
                  <c:v>0.55696199999999996</c:v>
                </c:pt>
                <c:pt idx="27042" formatCode="General">
                  <c:v>0.55698300000000001</c:v>
                </c:pt>
                <c:pt idx="27043" formatCode="General">
                  <c:v>0.55700300000000003</c:v>
                </c:pt>
                <c:pt idx="27044" formatCode="General">
                  <c:v>0.55702399999999996</c:v>
                </c:pt>
                <c:pt idx="27045" formatCode="General">
                  <c:v>0.55704500000000046</c:v>
                </c:pt>
                <c:pt idx="27046" formatCode="General">
                  <c:v>0.55706599999999951</c:v>
                </c:pt>
                <c:pt idx="27047" formatCode="General">
                  <c:v>0.55708599999999997</c:v>
                </c:pt>
                <c:pt idx="27048" formatCode="General">
                  <c:v>0.55710700000000002</c:v>
                </c:pt>
                <c:pt idx="27049" formatCode="General">
                  <c:v>0.55712700000000004</c:v>
                </c:pt>
                <c:pt idx="27050" formatCode="General">
                  <c:v>0.55714799999999998</c:v>
                </c:pt>
                <c:pt idx="27051" formatCode="General">
                  <c:v>0.557168</c:v>
                </c:pt>
                <c:pt idx="27052" formatCode="General">
                  <c:v>0.55718900000000005</c:v>
                </c:pt>
                <c:pt idx="27053" formatCode="General">
                  <c:v>0.55720899999999951</c:v>
                </c:pt>
                <c:pt idx="27054" formatCode="General">
                  <c:v>0.55723</c:v>
                </c:pt>
                <c:pt idx="27055" formatCode="General">
                  <c:v>0.55725100000000005</c:v>
                </c:pt>
                <c:pt idx="27056" formatCode="General">
                  <c:v>0.55727099999999996</c:v>
                </c:pt>
                <c:pt idx="27057" formatCode="General">
                  <c:v>0.55729200000000001</c:v>
                </c:pt>
                <c:pt idx="27058" formatCode="General">
                  <c:v>0.55731199999999959</c:v>
                </c:pt>
                <c:pt idx="27059" formatCode="General">
                  <c:v>0.55733299999999941</c:v>
                </c:pt>
                <c:pt idx="27060" formatCode="General">
                  <c:v>0.55735299999999943</c:v>
                </c:pt>
                <c:pt idx="27061" formatCode="General">
                  <c:v>0.55737499999999951</c:v>
                </c:pt>
                <c:pt idx="27062" formatCode="General">
                  <c:v>0.55739499999999997</c:v>
                </c:pt>
                <c:pt idx="27063" formatCode="General">
                  <c:v>0.55741599999999958</c:v>
                </c:pt>
                <c:pt idx="27064" formatCode="General">
                  <c:v>0.5574359999999996</c:v>
                </c:pt>
                <c:pt idx="27065" formatCode="General">
                  <c:v>0.55745699999999943</c:v>
                </c:pt>
                <c:pt idx="27066" formatCode="General">
                  <c:v>0.557477</c:v>
                </c:pt>
                <c:pt idx="27067" formatCode="General">
                  <c:v>0.55749800000000005</c:v>
                </c:pt>
                <c:pt idx="27068" formatCode="General">
                  <c:v>0.55751799999999929</c:v>
                </c:pt>
                <c:pt idx="27069" formatCode="General">
                  <c:v>0.55753900000000001</c:v>
                </c:pt>
                <c:pt idx="27070" formatCode="General">
                  <c:v>0.5575599999999995</c:v>
                </c:pt>
                <c:pt idx="27071" formatCode="General">
                  <c:v>0.55757999999999996</c:v>
                </c:pt>
                <c:pt idx="27072" formatCode="General">
                  <c:v>0.55760100000000046</c:v>
                </c:pt>
                <c:pt idx="27073" formatCode="General">
                  <c:v>0.5576210000000007</c:v>
                </c:pt>
                <c:pt idx="27074" formatCode="General">
                  <c:v>0.55764200000000042</c:v>
                </c:pt>
                <c:pt idx="27075" formatCode="General">
                  <c:v>0.55766199999999999</c:v>
                </c:pt>
                <c:pt idx="27076" formatCode="General">
                  <c:v>0.55768399999999996</c:v>
                </c:pt>
                <c:pt idx="27077" formatCode="General">
                  <c:v>0.55770399999999998</c:v>
                </c:pt>
                <c:pt idx="27078" formatCode="General">
                  <c:v>0.55772400000000044</c:v>
                </c:pt>
                <c:pt idx="27079" formatCode="General">
                  <c:v>0.55774500000000071</c:v>
                </c:pt>
                <c:pt idx="27080" formatCode="General">
                  <c:v>0.55776499999999996</c:v>
                </c:pt>
                <c:pt idx="27081" formatCode="General">
                  <c:v>0.557786</c:v>
                </c:pt>
                <c:pt idx="27082" formatCode="General">
                  <c:v>0.55780600000000002</c:v>
                </c:pt>
                <c:pt idx="27083" formatCode="General">
                  <c:v>0.55782699999999996</c:v>
                </c:pt>
                <c:pt idx="27084" formatCode="General">
                  <c:v>0.55784800000000045</c:v>
                </c:pt>
                <c:pt idx="27085" formatCode="General">
                  <c:v>0.5578689999999995</c:v>
                </c:pt>
                <c:pt idx="27086" formatCode="General">
                  <c:v>0.55788899999999997</c:v>
                </c:pt>
                <c:pt idx="27087" formatCode="General">
                  <c:v>0.55791000000000002</c:v>
                </c:pt>
                <c:pt idx="27088" formatCode="General">
                  <c:v>0.55793000000000004</c:v>
                </c:pt>
                <c:pt idx="27089" formatCode="General">
                  <c:v>0.55795099999999997</c:v>
                </c:pt>
                <c:pt idx="27090" formatCode="General">
                  <c:v>0.55797099999999999</c:v>
                </c:pt>
                <c:pt idx="27091" formatCode="General">
                  <c:v>0.55799299999999996</c:v>
                </c:pt>
                <c:pt idx="27092" formatCode="General">
                  <c:v>0.55801299999999943</c:v>
                </c:pt>
                <c:pt idx="27093" formatCode="General">
                  <c:v>0.558033</c:v>
                </c:pt>
                <c:pt idx="27094" formatCode="General">
                  <c:v>0.55805400000000005</c:v>
                </c:pt>
                <c:pt idx="27095" formatCode="General">
                  <c:v>0.55807399999999996</c:v>
                </c:pt>
                <c:pt idx="27096" formatCode="General">
                  <c:v>0.55809500000000045</c:v>
                </c:pt>
                <c:pt idx="27097" formatCode="General">
                  <c:v>0.55811500000000003</c:v>
                </c:pt>
                <c:pt idx="27098" formatCode="General">
                  <c:v>0.55813599999999997</c:v>
                </c:pt>
                <c:pt idx="27099" formatCode="General">
                  <c:v>0.55815700000000001</c:v>
                </c:pt>
                <c:pt idx="27100" formatCode="General">
                  <c:v>0.55817799999999951</c:v>
                </c:pt>
                <c:pt idx="27101" formatCode="General">
                  <c:v>0.55819799999999997</c:v>
                </c:pt>
                <c:pt idx="27102" formatCode="General">
                  <c:v>0.55821900000000002</c:v>
                </c:pt>
                <c:pt idx="27103" formatCode="General">
                  <c:v>0.55823900000000004</c:v>
                </c:pt>
                <c:pt idx="27104" formatCode="General">
                  <c:v>0.55825999999999998</c:v>
                </c:pt>
                <c:pt idx="27105" formatCode="General">
                  <c:v>0.55828100000000003</c:v>
                </c:pt>
                <c:pt idx="27106" formatCode="General">
                  <c:v>0.55830100000000005</c:v>
                </c:pt>
                <c:pt idx="27107" formatCode="General">
                  <c:v>0.55832199999999998</c:v>
                </c:pt>
                <c:pt idx="27108" formatCode="General">
                  <c:v>0.558342</c:v>
                </c:pt>
                <c:pt idx="27109" formatCode="General">
                  <c:v>0.55836299999999939</c:v>
                </c:pt>
                <c:pt idx="27110" formatCode="General">
                  <c:v>0.5583829999999993</c:v>
                </c:pt>
                <c:pt idx="27111" formatCode="General">
                  <c:v>0.55840400000000001</c:v>
                </c:pt>
                <c:pt idx="27112" formatCode="General">
                  <c:v>0.55842400000000003</c:v>
                </c:pt>
                <c:pt idx="27113" formatCode="General">
                  <c:v>0.558446</c:v>
                </c:pt>
                <c:pt idx="27114" formatCode="General">
                  <c:v>0.55846599999999957</c:v>
                </c:pt>
                <c:pt idx="27115" formatCode="General">
                  <c:v>0.55848699999999929</c:v>
                </c:pt>
                <c:pt idx="27116" formatCode="General">
                  <c:v>0.55850699999999942</c:v>
                </c:pt>
                <c:pt idx="27117" formatCode="General">
                  <c:v>0.55852800000000002</c:v>
                </c:pt>
                <c:pt idx="27118" formatCode="General">
                  <c:v>0.55854800000000004</c:v>
                </c:pt>
                <c:pt idx="27119" formatCode="General">
                  <c:v>0.55856799999999929</c:v>
                </c:pt>
                <c:pt idx="27120" formatCode="General">
                  <c:v>0.55859000000000003</c:v>
                </c:pt>
                <c:pt idx="27121" formatCode="General">
                  <c:v>0.55861000000000005</c:v>
                </c:pt>
                <c:pt idx="27122" formatCode="General">
                  <c:v>0.55863099999999999</c:v>
                </c:pt>
                <c:pt idx="27123" formatCode="General">
                  <c:v>0.55865100000000045</c:v>
                </c:pt>
                <c:pt idx="27124" formatCode="General">
                  <c:v>0.55867199999999995</c:v>
                </c:pt>
                <c:pt idx="27125" formatCode="General">
                  <c:v>0.55869200000000041</c:v>
                </c:pt>
                <c:pt idx="27126" formatCode="General">
                  <c:v>0.55871300000000002</c:v>
                </c:pt>
                <c:pt idx="27127" formatCode="General">
                  <c:v>0.55873399999999951</c:v>
                </c:pt>
                <c:pt idx="27128" formatCode="General">
                  <c:v>0.55875500000000045</c:v>
                </c:pt>
                <c:pt idx="27129" formatCode="General">
                  <c:v>0.55877500000000047</c:v>
                </c:pt>
                <c:pt idx="27130" formatCode="General">
                  <c:v>0.5587960000000004</c:v>
                </c:pt>
                <c:pt idx="27131" formatCode="General">
                  <c:v>0.55881599999999998</c:v>
                </c:pt>
                <c:pt idx="27132" formatCode="General">
                  <c:v>0.55883700000000003</c:v>
                </c:pt>
                <c:pt idx="27133" formatCode="General">
                  <c:v>0.55885700000000005</c:v>
                </c:pt>
                <c:pt idx="27134" formatCode="General">
                  <c:v>0.55887699999999996</c:v>
                </c:pt>
                <c:pt idx="27135" formatCode="General">
                  <c:v>0.5588990000000007</c:v>
                </c:pt>
                <c:pt idx="27136" formatCode="General">
                  <c:v>0.55891900000000005</c:v>
                </c:pt>
                <c:pt idx="27137" formatCode="General">
                  <c:v>0.55893999999999999</c:v>
                </c:pt>
                <c:pt idx="27138" formatCode="General">
                  <c:v>0.55896000000000001</c:v>
                </c:pt>
                <c:pt idx="27139" formatCode="General">
                  <c:v>0.55898099999999951</c:v>
                </c:pt>
                <c:pt idx="27140" formatCode="General">
                  <c:v>0.55900099999999997</c:v>
                </c:pt>
                <c:pt idx="27141" formatCode="General">
                  <c:v>0.55902200000000002</c:v>
                </c:pt>
                <c:pt idx="27142" formatCode="General">
                  <c:v>0.55904299999999996</c:v>
                </c:pt>
                <c:pt idx="27143" formatCode="General">
                  <c:v>0.55906299999999942</c:v>
                </c:pt>
                <c:pt idx="27144" formatCode="General">
                  <c:v>0.55908400000000003</c:v>
                </c:pt>
                <c:pt idx="27145" formatCode="General">
                  <c:v>0.55910400000000005</c:v>
                </c:pt>
                <c:pt idx="27146" formatCode="General">
                  <c:v>0.55912499999999998</c:v>
                </c:pt>
                <c:pt idx="27147" formatCode="General">
                  <c:v>0.55914500000000045</c:v>
                </c:pt>
                <c:pt idx="27148" formatCode="General">
                  <c:v>0.55916599999999961</c:v>
                </c:pt>
                <c:pt idx="27149" formatCode="General">
                  <c:v>0.55918699999999955</c:v>
                </c:pt>
                <c:pt idx="27150" formatCode="General">
                  <c:v>0.55920700000000001</c:v>
                </c:pt>
                <c:pt idx="27151" formatCode="General">
                  <c:v>0.5592279999999995</c:v>
                </c:pt>
                <c:pt idx="27152" formatCode="General">
                  <c:v>0.55924900000000044</c:v>
                </c:pt>
                <c:pt idx="27153" formatCode="General">
                  <c:v>0.55926900000000002</c:v>
                </c:pt>
                <c:pt idx="27154" formatCode="General">
                  <c:v>0.55928999999999951</c:v>
                </c:pt>
                <c:pt idx="27155" formatCode="General">
                  <c:v>0.55930999999999997</c:v>
                </c:pt>
                <c:pt idx="27156" formatCode="General">
                  <c:v>0.55933100000000002</c:v>
                </c:pt>
                <c:pt idx="27157" formatCode="General">
                  <c:v>0.55935199999999996</c:v>
                </c:pt>
                <c:pt idx="27158" formatCode="General">
                  <c:v>0.55937199999999998</c:v>
                </c:pt>
                <c:pt idx="27159" formatCode="General">
                  <c:v>0.55939300000000003</c:v>
                </c:pt>
                <c:pt idx="27160" formatCode="General">
                  <c:v>0.55941299999999938</c:v>
                </c:pt>
                <c:pt idx="27161" formatCode="General">
                  <c:v>0.55943399999999943</c:v>
                </c:pt>
                <c:pt idx="27162" formatCode="General">
                  <c:v>0.55945400000000001</c:v>
                </c:pt>
                <c:pt idx="27163" formatCode="General">
                  <c:v>0.5594749999999995</c:v>
                </c:pt>
                <c:pt idx="27164" formatCode="General">
                  <c:v>0.55949599999999999</c:v>
                </c:pt>
                <c:pt idx="27165" formatCode="General">
                  <c:v>0.55951599999999957</c:v>
                </c:pt>
                <c:pt idx="27166" formatCode="General">
                  <c:v>0.55953699999999928</c:v>
                </c:pt>
                <c:pt idx="27167" formatCode="General">
                  <c:v>0.559558</c:v>
                </c:pt>
                <c:pt idx="27168" formatCode="General">
                  <c:v>0.55957800000000002</c:v>
                </c:pt>
                <c:pt idx="27169" formatCode="General">
                  <c:v>0.55959899999999996</c:v>
                </c:pt>
                <c:pt idx="27170" formatCode="General">
                  <c:v>0.55961899999999998</c:v>
                </c:pt>
                <c:pt idx="27171" formatCode="General">
                  <c:v>0.55964000000000058</c:v>
                </c:pt>
                <c:pt idx="27172" formatCode="General">
                  <c:v>0.55966000000000005</c:v>
                </c:pt>
                <c:pt idx="27173" formatCode="General">
                  <c:v>0.55968099999999998</c:v>
                </c:pt>
                <c:pt idx="27174" formatCode="General">
                  <c:v>0.55970200000000003</c:v>
                </c:pt>
                <c:pt idx="27175" formatCode="General">
                  <c:v>0.55972200000000005</c:v>
                </c:pt>
                <c:pt idx="27176" formatCode="General">
                  <c:v>0.55974299999999999</c:v>
                </c:pt>
                <c:pt idx="27177" formatCode="General">
                  <c:v>0.55976300000000001</c:v>
                </c:pt>
                <c:pt idx="27178" formatCode="General">
                  <c:v>0.5597839999999995</c:v>
                </c:pt>
                <c:pt idx="27179" formatCode="General">
                  <c:v>0.55980399999999997</c:v>
                </c:pt>
                <c:pt idx="27180" formatCode="General">
                  <c:v>0.55982500000000046</c:v>
                </c:pt>
                <c:pt idx="27181" formatCode="General">
                  <c:v>0.55984599999999995</c:v>
                </c:pt>
                <c:pt idx="27182" formatCode="General">
                  <c:v>0.559867</c:v>
                </c:pt>
                <c:pt idx="27183" formatCode="General">
                  <c:v>0.55988700000000002</c:v>
                </c:pt>
                <c:pt idx="27184" formatCode="General">
                  <c:v>0.55990799999999996</c:v>
                </c:pt>
                <c:pt idx="27185" formatCode="General">
                  <c:v>0.55992799999999998</c:v>
                </c:pt>
                <c:pt idx="27186" formatCode="General">
                  <c:v>0.55994900000000059</c:v>
                </c:pt>
                <c:pt idx="27187" formatCode="General">
                  <c:v>0.55996900000000005</c:v>
                </c:pt>
                <c:pt idx="27188" formatCode="General">
                  <c:v>0.55998999999999999</c:v>
                </c:pt>
                <c:pt idx="27189" formatCode="General">
                  <c:v>0.56001100000000004</c:v>
                </c:pt>
                <c:pt idx="27190" formatCode="General">
                  <c:v>0.5600309999999995</c:v>
                </c:pt>
                <c:pt idx="27191" formatCode="General">
                  <c:v>0.56005199999999999</c:v>
                </c:pt>
                <c:pt idx="27192" formatCode="General">
                  <c:v>0.56007200000000001</c:v>
                </c:pt>
                <c:pt idx="27193" formatCode="General">
                  <c:v>0.56009299999999951</c:v>
                </c:pt>
                <c:pt idx="27194" formatCode="General">
                  <c:v>0.560114</c:v>
                </c:pt>
                <c:pt idx="27195" formatCode="General">
                  <c:v>0.56013500000000005</c:v>
                </c:pt>
                <c:pt idx="27196" formatCode="General">
                  <c:v>0.56015499999999996</c:v>
                </c:pt>
                <c:pt idx="27197" formatCode="General">
                  <c:v>0.56017600000000001</c:v>
                </c:pt>
                <c:pt idx="27198" formatCode="General">
                  <c:v>0.56019600000000003</c:v>
                </c:pt>
                <c:pt idx="27199" formatCode="General">
                  <c:v>0.5602159999999996</c:v>
                </c:pt>
                <c:pt idx="27200" formatCode="General">
                  <c:v>0.56023699999999943</c:v>
                </c:pt>
                <c:pt idx="27201" formatCode="General">
                  <c:v>0.56025700000000001</c:v>
                </c:pt>
                <c:pt idx="27202" formatCode="General">
                  <c:v>0.56027800000000005</c:v>
                </c:pt>
                <c:pt idx="27203" formatCode="General">
                  <c:v>0.56029899999999999</c:v>
                </c:pt>
                <c:pt idx="27204" formatCode="General">
                  <c:v>0.56032000000000004</c:v>
                </c:pt>
                <c:pt idx="27205" formatCode="General">
                  <c:v>0.56033999999999951</c:v>
                </c:pt>
                <c:pt idx="27206" formatCode="General">
                  <c:v>0.560361</c:v>
                </c:pt>
                <c:pt idx="27207" formatCode="General">
                  <c:v>0.56038100000000002</c:v>
                </c:pt>
                <c:pt idx="27208" formatCode="General">
                  <c:v>0.56040199999999996</c:v>
                </c:pt>
                <c:pt idx="27209" formatCode="General">
                  <c:v>0.560423</c:v>
                </c:pt>
                <c:pt idx="27210" formatCode="General">
                  <c:v>0.56044400000000005</c:v>
                </c:pt>
                <c:pt idx="27211" formatCode="General">
                  <c:v>0.5604639999999993</c:v>
                </c:pt>
                <c:pt idx="27212" formatCode="General">
                  <c:v>0.56048500000000001</c:v>
                </c:pt>
                <c:pt idx="27213" formatCode="General">
                  <c:v>0.56050500000000003</c:v>
                </c:pt>
                <c:pt idx="27214" formatCode="General">
                  <c:v>0.56052500000000005</c:v>
                </c:pt>
                <c:pt idx="27215" formatCode="General">
                  <c:v>0.56054599999999999</c:v>
                </c:pt>
                <c:pt idx="27216" formatCode="General">
                  <c:v>0.56056599999999956</c:v>
                </c:pt>
                <c:pt idx="27217" formatCode="General">
                  <c:v>0.56058699999999928</c:v>
                </c:pt>
                <c:pt idx="27218" formatCode="General">
                  <c:v>0.56060800000000044</c:v>
                </c:pt>
                <c:pt idx="27219" formatCode="General">
                  <c:v>0.56062900000000071</c:v>
                </c:pt>
                <c:pt idx="27220" formatCode="General">
                  <c:v>0.56064899999999995</c:v>
                </c:pt>
                <c:pt idx="27221" formatCode="General">
                  <c:v>0.56067000000000045</c:v>
                </c:pt>
                <c:pt idx="27222" formatCode="General">
                  <c:v>0.56069000000000047</c:v>
                </c:pt>
                <c:pt idx="27223" formatCode="General">
                  <c:v>0.56071099999999996</c:v>
                </c:pt>
                <c:pt idx="27224" formatCode="General">
                  <c:v>0.56073200000000001</c:v>
                </c:pt>
                <c:pt idx="27225" formatCode="General">
                  <c:v>0.56075200000000003</c:v>
                </c:pt>
                <c:pt idx="27226" formatCode="General">
                  <c:v>0.56077299999999997</c:v>
                </c:pt>
                <c:pt idx="27227" formatCode="General">
                  <c:v>0.56079299999999999</c:v>
                </c:pt>
                <c:pt idx="27228" formatCode="General">
                  <c:v>0.56081400000000003</c:v>
                </c:pt>
                <c:pt idx="27229" formatCode="General">
                  <c:v>0.56083400000000005</c:v>
                </c:pt>
                <c:pt idx="27230" formatCode="General">
                  <c:v>0.56085499999999999</c:v>
                </c:pt>
                <c:pt idx="27231" formatCode="General">
                  <c:v>0.56087500000000046</c:v>
                </c:pt>
                <c:pt idx="27232" formatCode="General">
                  <c:v>0.56089599999999995</c:v>
                </c:pt>
                <c:pt idx="27233" formatCode="General">
                  <c:v>0.560917</c:v>
                </c:pt>
                <c:pt idx="27234" formatCode="General">
                  <c:v>0.56093800000000005</c:v>
                </c:pt>
                <c:pt idx="27235" formatCode="General">
                  <c:v>0.56095799999999996</c:v>
                </c:pt>
                <c:pt idx="27236" formatCode="General">
                  <c:v>0.56097900000000045</c:v>
                </c:pt>
                <c:pt idx="27237" formatCode="General">
                  <c:v>0.56099900000000058</c:v>
                </c:pt>
                <c:pt idx="27238" formatCode="General">
                  <c:v>0.56101999999999996</c:v>
                </c:pt>
                <c:pt idx="27239" formatCode="General">
                  <c:v>0.56104100000000046</c:v>
                </c:pt>
                <c:pt idx="27240" formatCode="General">
                  <c:v>0.56106100000000003</c:v>
                </c:pt>
                <c:pt idx="27241" formatCode="General">
                  <c:v>0.56108199999999997</c:v>
                </c:pt>
                <c:pt idx="27242" formatCode="General">
                  <c:v>0.56110199999999999</c:v>
                </c:pt>
                <c:pt idx="27243" formatCode="General">
                  <c:v>0.56112300000000004</c:v>
                </c:pt>
                <c:pt idx="27244" formatCode="General">
                  <c:v>0.5611429999999995</c:v>
                </c:pt>
                <c:pt idx="27245" formatCode="General">
                  <c:v>0.561164</c:v>
                </c:pt>
                <c:pt idx="27246" formatCode="General">
                  <c:v>0.56118400000000002</c:v>
                </c:pt>
                <c:pt idx="27247" formatCode="General">
                  <c:v>0.56120599999999998</c:v>
                </c:pt>
                <c:pt idx="27248" formatCode="General">
                  <c:v>0.561226</c:v>
                </c:pt>
                <c:pt idx="27249" formatCode="General">
                  <c:v>0.56124700000000005</c:v>
                </c:pt>
                <c:pt idx="27250" formatCode="General">
                  <c:v>0.56126699999999929</c:v>
                </c:pt>
                <c:pt idx="27251" formatCode="General">
                  <c:v>0.56128800000000001</c:v>
                </c:pt>
                <c:pt idx="27252" formatCode="General">
                  <c:v>0.56130800000000003</c:v>
                </c:pt>
                <c:pt idx="27253" formatCode="General">
                  <c:v>0.56132899999999997</c:v>
                </c:pt>
                <c:pt idx="27254" formatCode="General">
                  <c:v>0.56135000000000002</c:v>
                </c:pt>
                <c:pt idx="27255" formatCode="General">
                  <c:v>0.56137000000000004</c:v>
                </c:pt>
                <c:pt idx="27256" formatCode="General">
                  <c:v>0.56139099999999997</c:v>
                </c:pt>
                <c:pt idx="27257" formatCode="General">
                  <c:v>0.56141099999999955</c:v>
                </c:pt>
                <c:pt idx="27258" formatCode="General">
                  <c:v>0.5614319999999996</c:v>
                </c:pt>
                <c:pt idx="27259" formatCode="General">
                  <c:v>0.56145199999999951</c:v>
                </c:pt>
                <c:pt idx="27260" formatCode="General">
                  <c:v>0.561473</c:v>
                </c:pt>
                <c:pt idx="27261" formatCode="General">
                  <c:v>0.56149400000000005</c:v>
                </c:pt>
                <c:pt idx="27262" formatCode="General">
                  <c:v>0.56151399999999929</c:v>
                </c:pt>
                <c:pt idx="27263" formatCode="General">
                  <c:v>0.56153500000000001</c:v>
                </c:pt>
                <c:pt idx="27264" formatCode="General">
                  <c:v>0.56155600000000006</c:v>
                </c:pt>
                <c:pt idx="27265" formatCode="General">
                  <c:v>0.56157599999999996</c:v>
                </c:pt>
                <c:pt idx="27266" formatCode="General">
                  <c:v>0.56159599999999998</c:v>
                </c:pt>
                <c:pt idx="27267" formatCode="General">
                  <c:v>0.56161700000000003</c:v>
                </c:pt>
                <c:pt idx="27268" formatCode="General">
                  <c:v>0.56163799999999997</c:v>
                </c:pt>
                <c:pt idx="27269" formatCode="General">
                  <c:v>0.56165900000000046</c:v>
                </c:pt>
                <c:pt idx="27270" formatCode="General">
                  <c:v>0.56167900000000071</c:v>
                </c:pt>
                <c:pt idx="27271" formatCode="General">
                  <c:v>0.56170000000000042</c:v>
                </c:pt>
                <c:pt idx="27272" formatCode="General">
                  <c:v>0.56172000000000044</c:v>
                </c:pt>
                <c:pt idx="27273" formatCode="General">
                  <c:v>0.56174100000000071</c:v>
                </c:pt>
                <c:pt idx="27274" formatCode="General">
                  <c:v>0.56176099999999951</c:v>
                </c:pt>
                <c:pt idx="27275" formatCode="General">
                  <c:v>0.561782</c:v>
                </c:pt>
                <c:pt idx="27276" formatCode="General">
                  <c:v>0.56180300000000005</c:v>
                </c:pt>
                <c:pt idx="27277" formatCode="General">
                  <c:v>0.56182299999999996</c:v>
                </c:pt>
                <c:pt idx="27278" formatCode="General">
                  <c:v>0.56184400000000045</c:v>
                </c:pt>
                <c:pt idx="27279" formatCode="General">
                  <c:v>0.5618649999999995</c:v>
                </c:pt>
                <c:pt idx="27280" formatCode="General">
                  <c:v>0.56188499999999997</c:v>
                </c:pt>
                <c:pt idx="27281" formatCode="General">
                  <c:v>0.56190499999999999</c:v>
                </c:pt>
                <c:pt idx="27282" formatCode="General">
                  <c:v>0.56192600000000004</c:v>
                </c:pt>
                <c:pt idx="27283" formatCode="General">
                  <c:v>0.56194699999999997</c:v>
                </c:pt>
                <c:pt idx="27284" formatCode="General">
                  <c:v>0.56196699999999955</c:v>
                </c:pt>
                <c:pt idx="27285" formatCode="General">
                  <c:v>0.56198800000000004</c:v>
                </c:pt>
                <c:pt idx="27286" formatCode="General">
                  <c:v>0.56200899999999998</c:v>
                </c:pt>
                <c:pt idx="27287" formatCode="General">
                  <c:v>0.56202900000000044</c:v>
                </c:pt>
                <c:pt idx="27288" formatCode="General">
                  <c:v>0.56205000000000005</c:v>
                </c:pt>
                <c:pt idx="27289" formatCode="General">
                  <c:v>0.56206999999999996</c:v>
                </c:pt>
                <c:pt idx="27290" formatCode="General">
                  <c:v>0.56209100000000045</c:v>
                </c:pt>
                <c:pt idx="27291" formatCode="General">
                  <c:v>0.56211100000000003</c:v>
                </c:pt>
                <c:pt idx="27292" formatCode="General">
                  <c:v>0.56213199999999997</c:v>
                </c:pt>
                <c:pt idx="27293" formatCode="General">
                  <c:v>0.56215300000000001</c:v>
                </c:pt>
                <c:pt idx="27294" formatCode="General">
                  <c:v>0.56217300000000003</c:v>
                </c:pt>
                <c:pt idx="27295" formatCode="General">
                  <c:v>0.56219399999999997</c:v>
                </c:pt>
                <c:pt idx="27296" formatCode="General">
                  <c:v>0.56221399999999955</c:v>
                </c:pt>
                <c:pt idx="27297" formatCode="General">
                  <c:v>0.56223500000000004</c:v>
                </c:pt>
                <c:pt idx="27298" formatCode="General">
                  <c:v>0.56225599999999998</c:v>
                </c:pt>
                <c:pt idx="27299" formatCode="General">
                  <c:v>0.562276</c:v>
                </c:pt>
                <c:pt idx="27300" formatCode="General">
                  <c:v>0.56229700000000005</c:v>
                </c:pt>
                <c:pt idx="27301" formatCode="General">
                  <c:v>0.56231799999999943</c:v>
                </c:pt>
                <c:pt idx="27302" formatCode="General">
                  <c:v>0.562338</c:v>
                </c:pt>
                <c:pt idx="27303" formatCode="General">
                  <c:v>0.56235900000000005</c:v>
                </c:pt>
                <c:pt idx="27304" formatCode="General">
                  <c:v>0.56237899999999996</c:v>
                </c:pt>
                <c:pt idx="27305" formatCode="General">
                  <c:v>0.56240000000000001</c:v>
                </c:pt>
                <c:pt idx="27306" formatCode="General">
                  <c:v>0.56242000000000003</c:v>
                </c:pt>
                <c:pt idx="27307" formatCode="General">
                  <c:v>0.56244099999999997</c:v>
                </c:pt>
                <c:pt idx="27308" formatCode="General">
                  <c:v>0.56246199999999957</c:v>
                </c:pt>
                <c:pt idx="27309" formatCode="General">
                  <c:v>0.56248199999999959</c:v>
                </c:pt>
                <c:pt idx="27310" formatCode="General">
                  <c:v>0.56250299999999942</c:v>
                </c:pt>
                <c:pt idx="27311" formatCode="General">
                  <c:v>0.562523</c:v>
                </c:pt>
                <c:pt idx="27312" formatCode="General">
                  <c:v>0.56254400000000004</c:v>
                </c:pt>
                <c:pt idx="27313" formatCode="General">
                  <c:v>0.56256399999999929</c:v>
                </c:pt>
                <c:pt idx="27314" formatCode="General">
                  <c:v>0.562585</c:v>
                </c:pt>
                <c:pt idx="27315" formatCode="General">
                  <c:v>0.56260600000000005</c:v>
                </c:pt>
                <c:pt idx="27316" formatCode="General">
                  <c:v>0.56262699999999999</c:v>
                </c:pt>
                <c:pt idx="27317" formatCode="General">
                  <c:v>0.56264700000000045</c:v>
                </c:pt>
                <c:pt idx="27318" formatCode="General">
                  <c:v>0.5626679999999995</c:v>
                </c:pt>
                <c:pt idx="27319" formatCode="General">
                  <c:v>0.56268799999999997</c:v>
                </c:pt>
                <c:pt idx="27320" formatCode="General">
                  <c:v>0.56270799999999999</c:v>
                </c:pt>
                <c:pt idx="27321" formatCode="General">
                  <c:v>0.5627290000000007</c:v>
                </c:pt>
                <c:pt idx="27322" formatCode="General">
                  <c:v>0.56275000000000042</c:v>
                </c:pt>
                <c:pt idx="27323" formatCode="General">
                  <c:v>0.56277100000000047</c:v>
                </c:pt>
                <c:pt idx="27324" formatCode="General">
                  <c:v>0.56279100000000071</c:v>
                </c:pt>
                <c:pt idx="27325" formatCode="General">
                  <c:v>0.56281199999999998</c:v>
                </c:pt>
                <c:pt idx="27326" formatCode="General">
                  <c:v>0.562832</c:v>
                </c:pt>
                <c:pt idx="27327" formatCode="General">
                  <c:v>0.56285300000000005</c:v>
                </c:pt>
                <c:pt idx="27328" formatCode="General">
                  <c:v>0.56287299999999996</c:v>
                </c:pt>
                <c:pt idx="27329" formatCode="General">
                  <c:v>0.56289400000000045</c:v>
                </c:pt>
                <c:pt idx="27330" formatCode="General">
                  <c:v>0.56291500000000005</c:v>
                </c:pt>
                <c:pt idx="27331" formatCode="General">
                  <c:v>0.56293599999999999</c:v>
                </c:pt>
                <c:pt idx="27332" formatCode="General">
                  <c:v>0.56295600000000001</c:v>
                </c:pt>
                <c:pt idx="27333" formatCode="General">
                  <c:v>0.56297600000000003</c:v>
                </c:pt>
                <c:pt idx="27334" formatCode="General">
                  <c:v>0.56299699999999997</c:v>
                </c:pt>
                <c:pt idx="27335" formatCode="General">
                  <c:v>0.56301699999999955</c:v>
                </c:pt>
                <c:pt idx="27336" formatCode="General">
                  <c:v>0.56303899999999996</c:v>
                </c:pt>
                <c:pt idx="27337" formatCode="General">
                  <c:v>0.56305899999999998</c:v>
                </c:pt>
                <c:pt idx="27338" formatCode="General">
                  <c:v>0.56308000000000002</c:v>
                </c:pt>
                <c:pt idx="27339" formatCode="General">
                  <c:v>0.56310000000000004</c:v>
                </c:pt>
                <c:pt idx="27340" formatCode="General">
                  <c:v>0.56312099999999998</c:v>
                </c:pt>
                <c:pt idx="27341" formatCode="General">
                  <c:v>0.56314100000000045</c:v>
                </c:pt>
                <c:pt idx="27342" formatCode="General">
                  <c:v>0.56316199999999961</c:v>
                </c:pt>
                <c:pt idx="27343" formatCode="General">
                  <c:v>0.56318299999999955</c:v>
                </c:pt>
                <c:pt idx="27344" formatCode="General">
                  <c:v>0.56320400000000004</c:v>
                </c:pt>
                <c:pt idx="27345" formatCode="General">
                  <c:v>0.5632239999999995</c:v>
                </c:pt>
                <c:pt idx="27346" formatCode="General">
                  <c:v>0.56324500000000044</c:v>
                </c:pt>
                <c:pt idx="27347" formatCode="General">
                  <c:v>0.56326500000000002</c:v>
                </c:pt>
                <c:pt idx="27348" formatCode="General">
                  <c:v>0.56328500000000004</c:v>
                </c:pt>
                <c:pt idx="27349" formatCode="General">
                  <c:v>0.56330599999999997</c:v>
                </c:pt>
                <c:pt idx="27350" formatCode="General">
                  <c:v>0.56332599999999999</c:v>
                </c:pt>
                <c:pt idx="27351" formatCode="General">
                  <c:v>0.56334799999999996</c:v>
                </c:pt>
                <c:pt idx="27352" formatCode="General">
                  <c:v>0.56336799999999942</c:v>
                </c:pt>
                <c:pt idx="27353" formatCode="General">
                  <c:v>0.56338900000000003</c:v>
                </c:pt>
                <c:pt idx="27354" formatCode="General">
                  <c:v>0.56340900000000005</c:v>
                </c:pt>
                <c:pt idx="27355" formatCode="General">
                  <c:v>0.56342999999999999</c:v>
                </c:pt>
                <c:pt idx="27356" formatCode="General">
                  <c:v>0.56345000000000001</c:v>
                </c:pt>
                <c:pt idx="27357" formatCode="General">
                  <c:v>0.5634710000000005</c:v>
                </c:pt>
                <c:pt idx="27358" formatCode="General">
                  <c:v>0.56349199999999999</c:v>
                </c:pt>
                <c:pt idx="27359" formatCode="General">
                  <c:v>0.56351199999999957</c:v>
                </c:pt>
                <c:pt idx="27360" formatCode="General">
                  <c:v>0.56353299999999928</c:v>
                </c:pt>
                <c:pt idx="27361" formatCode="General">
                  <c:v>0.56355299999999942</c:v>
                </c:pt>
                <c:pt idx="27362" formatCode="General">
                  <c:v>0.56357400000000002</c:v>
                </c:pt>
                <c:pt idx="27363" formatCode="General">
                  <c:v>0.56359400000000004</c:v>
                </c:pt>
                <c:pt idx="27364" formatCode="General">
                  <c:v>0.56361499999999998</c:v>
                </c:pt>
                <c:pt idx="27365" formatCode="General">
                  <c:v>0.56363500000000044</c:v>
                </c:pt>
                <c:pt idx="27366" formatCode="General">
                  <c:v>0.56365699999999996</c:v>
                </c:pt>
                <c:pt idx="27367" formatCode="General">
                  <c:v>0.56367699999999998</c:v>
                </c:pt>
                <c:pt idx="27368" formatCode="General">
                  <c:v>0.56369800000000059</c:v>
                </c:pt>
                <c:pt idx="27369" formatCode="General">
                  <c:v>0.56371800000000005</c:v>
                </c:pt>
                <c:pt idx="27370" formatCode="General">
                  <c:v>0.56373899999999999</c:v>
                </c:pt>
                <c:pt idx="27371" formatCode="General">
                  <c:v>0.56375900000000045</c:v>
                </c:pt>
                <c:pt idx="27372" formatCode="General">
                  <c:v>0.56377999999999995</c:v>
                </c:pt>
                <c:pt idx="27373" formatCode="General">
                  <c:v>0.56380100000000044</c:v>
                </c:pt>
                <c:pt idx="27374" formatCode="General">
                  <c:v>0.56382100000000046</c:v>
                </c:pt>
                <c:pt idx="27375" formatCode="General">
                  <c:v>0.56384199999999995</c:v>
                </c:pt>
                <c:pt idx="27376" formatCode="General">
                  <c:v>0.56386199999999997</c:v>
                </c:pt>
                <c:pt idx="27377" formatCode="General">
                  <c:v>0.56388300000000002</c:v>
                </c:pt>
                <c:pt idx="27378" formatCode="General">
                  <c:v>0.56390300000000004</c:v>
                </c:pt>
                <c:pt idx="27379" formatCode="General">
                  <c:v>0.56392399999999998</c:v>
                </c:pt>
                <c:pt idx="27380" formatCode="General">
                  <c:v>0.56394400000000044</c:v>
                </c:pt>
                <c:pt idx="27381" formatCode="General">
                  <c:v>0.56396500000000005</c:v>
                </c:pt>
                <c:pt idx="27382" formatCode="General">
                  <c:v>0.56398599999999999</c:v>
                </c:pt>
                <c:pt idx="27383" formatCode="General">
                  <c:v>0.56400700000000004</c:v>
                </c:pt>
                <c:pt idx="27384" formatCode="General">
                  <c:v>0.5640269999999995</c:v>
                </c:pt>
                <c:pt idx="27385" formatCode="General">
                  <c:v>0.56404799999999999</c:v>
                </c:pt>
                <c:pt idx="27386" formatCode="General">
                  <c:v>0.56406800000000001</c:v>
                </c:pt>
                <c:pt idx="27387" formatCode="General">
                  <c:v>0.56408899999999951</c:v>
                </c:pt>
                <c:pt idx="27388" formatCode="General">
                  <c:v>0.56411</c:v>
                </c:pt>
                <c:pt idx="27389" formatCode="General">
                  <c:v>0.56413000000000002</c:v>
                </c:pt>
                <c:pt idx="27390" formatCode="General">
                  <c:v>0.56415099999999996</c:v>
                </c:pt>
                <c:pt idx="27391" formatCode="General">
                  <c:v>0.56417099999999998</c:v>
                </c:pt>
                <c:pt idx="27392" formatCode="General">
                  <c:v>0.56419200000000003</c:v>
                </c:pt>
                <c:pt idx="27393" formatCode="General">
                  <c:v>0.5642119999999996</c:v>
                </c:pt>
                <c:pt idx="27394" formatCode="General">
                  <c:v>0.56423299999999943</c:v>
                </c:pt>
                <c:pt idx="27395" formatCode="General">
                  <c:v>0.56425400000000003</c:v>
                </c:pt>
                <c:pt idx="27396" formatCode="General">
                  <c:v>0.56427400000000005</c:v>
                </c:pt>
                <c:pt idx="27397" formatCode="General">
                  <c:v>0.56429499999999999</c:v>
                </c:pt>
                <c:pt idx="27398" formatCode="General">
                  <c:v>0.5643159999999996</c:v>
                </c:pt>
                <c:pt idx="27399" formatCode="General">
                  <c:v>0.5643359999999995</c:v>
                </c:pt>
                <c:pt idx="27400" formatCode="General">
                  <c:v>0.56435599999999997</c:v>
                </c:pt>
                <c:pt idx="27401" formatCode="General">
                  <c:v>0.56437700000000002</c:v>
                </c:pt>
                <c:pt idx="27402" formatCode="General">
                  <c:v>0.56439799999999996</c:v>
                </c:pt>
                <c:pt idx="27403" formatCode="General">
                  <c:v>0.56441799999999942</c:v>
                </c:pt>
                <c:pt idx="27404" formatCode="General">
                  <c:v>0.56443900000000002</c:v>
                </c:pt>
                <c:pt idx="27405" formatCode="General">
                  <c:v>0.56445999999999996</c:v>
                </c:pt>
                <c:pt idx="27406" formatCode="General">
                  <c:v>0.56447999999999998</c:v>
                </c:pt>
                <c:pt idx="27407" formatCode="General">
                  <c:v>0.56450100000000003</c:v>
                </c:pt>
                <c:pt idx="27408" formatCode="General">
                  <c:v>0.56452100000000005</c:v>
                </c:pt>
                <c:pt idx="27409" formatCode="General">
                  <c:v>0.56454199999999999</c:v>
                </c:pt>
                <c:pt idx="27410" formatCode="General">
                  <c:v>0.56456199999999956</c:v>
                </c:pt>
                <c:pt idx="27411" formatCode="General">
                  <c:v>0.56458399999999942</c:v>
                </c:pt>
                <c:pt idx="27412" formatCode="General">
                  <c:v>0.56460399999999999</c:v>
                </c:pt>
                <c:pt idx="27413" formatCode="General">
                  <c:v>0.56462400000000046</c:v>
                </c:pt>
                <c:pt idx="27414" formatCode="General">
                  <c:v>0.56464499999999995</c:v>
                </c:pt>
                <c:pt idx="27415" formatCode="General">
                  <c:v>0.56466499999999997</c:v>
                </c:pt>
                <c:pt idx="27416" formatCode="General">
                  <c:v>0.56468600000000002</c:v>
                </c:pt>
                <c:pt idx="27417" formatCode="General">
                  <c:v>0.56470699999999996</c:v>
                </c:pt>
                <c:pt idx="27418" formatCode="General">
                  <c:v>0.56472699999999998</c:v>
                </c:pt>
                <c:pt idx="27419" formatCode="General">
                  <c:v>0.56474800000000058</c:v>
                </c:pt>
                <c:pt idx="27420" formatCode="General">
                  <c:v>0.56476899999999997</c:v>
                </c:pt>
                <c:pt idx="27421" formatCode="General">
                  <c:v>0.56478899999999999</c:v>
                </c:pt>
                <c:pt idx="27422" formatCode="General">
                  <c:v>0.56481000000000003</c:v>
                </c:pt>
                <c:pt idx="27423" formatCode="General">
                  <c:v>0.56483000000000005</c:v>
                </c:pt>
                <c:pt idx="27424" formatCode="General">
                  <c:v>0.56485099999999999</c:v>
                </c:pt>
                <c:pt idx="27425" formatCode="General">
                  <c:v>0.56487100000000046</c:v>
                </c:pt>
                <c:pt idx="27426" formatCode="General">
                  <c:v>0.56489199999999995</c:v>
                </c:pt>
                <c:pt idx="27427" formatCode="General">
                  <c:v>0.564913</c:v>
                </c:pt>
                <c:pt idx="27428" formatCode="General">
                  <c:v>0.56493300000000002</c:v>
                </c:pt>
                <c:pt idx="27429" formatCode="General">
                  <c:v>0.56495399999999996</c:v>
                </c:pt>
                <c:pt idx="27430" formatCode="General">
                  <c:v>0.56497399999999998</c:v>
                </c:pt>
                <c:pt idx="27431" formatCode="General">
                  <c:v>0.56499500000000058</c:v>
                </c:pt>
                <c:pt idx="27432" formatCode="General">
                  <c:v>0.56501500000000004</c:v>
                </c:pt>
                <c:pt idx="27433" formatCode="General">
                  <c:v>0.56503599999999998</c:v>
                </c:pt>
                <c:pt idx="27434" formatCode="General">
                  <c:v>0.56505700000000003</c:v>
                </c:pt>
                <c:pt idx="27435" formatCode="General">
                  <c:v>0.56507799999999997</c:v>
                </c:pt>
                <c:pt idx="27436" formatCode="General">
                  <c:v>0.56509799999999999</c:v>
                </c:pt>
                <c:pt idx="27437" formatCode="General">
                  <c:v>0.56511900000000004</c:v>
                </c:pt>
                <c:pt idx="27438" formatCode="General">
                  <c:v>0.5651389999999995</c:v>
                </c:pt>
                <c:pt idx="27439" formatCode="General">
                  <c:v>0.56515899999999997</c:v>
                </c:pt>
                <c:pt idx="27440" formatCode="General">
                  <c:v>0.56518100000000004</c:v>
                </c:pt>
                <c:pt idx="27441" formatCode="General">
                  <c:v>0.56520099999999951</c:v>
                </c:pt>
                <c:pt idx="27442" formatCode="General">
                  <c:v>0.565222</c:v>
                </c:pt>
                <c:pt idx="27443" formatCode="General">
                  <c:v>0.56524200000000002</c:v>
                </c:pt>
                <c:pt idx="27444" formatCode="General">
                  <c:v>0.56526299999999929</c:v>
                </c:pt>
                <c:pt idx="27445" formatCode="General">
                  <c:v>0.56528299999999942</c:v>
                </c:pt>
                <c:pt idx="27446" formatCode="General">
                  <c:v>0.56530400000000003</c:v>
                </c:pt>
                <c:pt idx="27447" formatCode="General">
                  <c:v>0.56532400000000005</c:v>
                </c:pt>
                <c:pt idx="27448" formatCode="General">
                  <c:v>0.56534499999999999</c:v>
                </c:pt>
                <c:pt idx="27449" formatCode="General">
                  <c:v>0.56536599999999959</c:v>
                </c:pt>
                <c:pt idx="27450" formatCode="General">
                  <c:v>0.56538699999999942</c:v>
                </c:pt>
                <c:pt idx="27451" formatCode="General">
                  <c:v>0.56540699999999955</c:v>
                </c:pt>
                <c:pt idx="27452" formatCode="General">
                  <c:v>0.56542800000000004</c:v>
                </c:pt>
                <c:pt idx="27453" formatCode="General">
                  <c:v>0.56544799999999951</c:v>
                </c:pt>
                <c:pt idx="27454" formatCode="General">
                  <c:v>0.56546799999999942</c:v>
                </c:pt>
                <c:pt idx="27455" formatCode="General">
                  <c:v>0.56549000000000005</c:v>
                </c:pt>
                <c:pt idx="27456" formatCode="General">
                  <c:v>0.56550999999999996</c:v>
                </c:pt>
                <c:pt idx="27457" formatCode="General">
                  <c:v>0.56553100000000001</c:v>
                </c:pt>
                <c:pt idx="27458" formatCode="General">
                  <c:v>0.56555100000000003</c:v>
                </c:pt>
                <c:pt idx="27459" formatCode="General">
                  <c:v>0.56557199999999996</c:v>
                </c:pt>
                <c:pt idx="27460" formatCode="General">
                  <c:v>0.56559199999999998</c:v>
                </c:pt>
                <c:pt idx="27461" formatCode="General">
                  <c:v>0.56561300000000003</c:v>
                </c:pt>
                <c:pt idx="27462" formatCode="General">
                  <c:v>0.56563300000000005</c:v>
                </c:pt>
                <c:pt idx="27463" formatCode="General">
                  <c:v>0.56565399999999999</c:v>
                </c:pt>
                <c:pt idx="27464" formatCode="General">
                  <c:v>0.56567500000000071</c:v>
                </c:pt>
                <c:pt idx="27465" formatCode="General">
                  <c:v>0.56569600000000042</c:v>
                </c:pt>
                <c:pt idx="27466" formatCode="General">
                  <c:v>0.565716</c:v>
                </c:pt>
                <c:pt idx="27467" formatCode="General">
                  <c:v>0.56573600000000002</c:v>
                </c:pt>
                <c:pt idx="27468" formatCode="General">
                  <c:v>0.56575699999999951</c:v>
                </c:pt>
                <c:pt idx="27469" formatCode="General">
                  <c:v>0.56577699999999997</c:v>
                </c:pt>
                <c:pt idx="27470" formatCode="General">
                  <c:v>0.56579900000000072</c:v>
                </c:pt>
                <c:pt idx="27471" formatCode="General">
                  <c:v>0.56581899999999996</c:v>
                </c:pt>
                <c:pt idx="27472" formatCode="General">
                  <c:v>0.56584000000000045</c:v>
                </c:pt>
                <c:pt idx="27473" formatCode="General">
                  <c:v>0.56586000000000003</c:v>
                </c:pt>
                <c:pt idx="27474" formatCode="General">
                  <c:v>0.56588099999999997</c:v>
                </c:pt>
                <c:pt idx="27475" formatCode="General">
                  <c:v>0.56590099999999999</c:v>
                </c:pt>
                <c:pt idx="27476" formatCode="General">
                  <c:v>0.56592200000000004</c:v>
                </c:pt>
                <c:pt idx="27477" formatCode="General">
                  <c:v>0.56594199999999995</c:v>
                </c:pt>
                <c:pt idx="27478" formatCode="General">
                  <c:v>0.56596400000000002</c:v>
                </c:pt>
                <c:pt idx="27479" formatCode="General">
                  <c:v>0.56598400000000004</c:v>
                </c:pt>
                <c:pt idx="27480" formatCode="General">
                  <c:v>0.56600399999999951</c:v>
                </c:pt>
                <c:pt idx="27481" formatCode="General">
                  <c:v>0.56602500000000044</c:v>
                </c:pt>
                <c:pt idx="27482" formatCode="General">
                  <c:v>0.56604500000000046</c:v>
                </c:pt>
                <c:pt idx="27483" formatCode="General">
                  <c:v>0.56606599999999996</c:v>
                </c:pt>
                <c:pt idx="27484" formatCode="General">
                  <c:v>0.56608599999999998</c:v>
                </c:pt>
                <c:pt idx="27485" formatCode="General">
                  <c:v>0.5661079999999995</c:v>
                </c:pt>
                <c:pt idx="27486" formatCode="General">
                  <c:v>0.56612799999999996</c:v>
                </c:pt>
                <c:pt idx="27487" formatCode="General">
                  <c:v>0.56614900000000046</c:v>
                </c:pt>
                <c:pt idx="27488" formatCode="General">
                  <c:v>0.56616900000000003</c:v>
                </c:pt>
                <c:pt idx="27489" formatCode="General">
                  <c:v>0.56618999999999997</c:v>
                </c:pt>
                <c:pt idx="27490" formatCode="General">
                  <c:v>0.56620999999999999</c:v>
                </c:pt>
                <c:pt idx="27491" formatCode="General">
                  <c:v>0.56623100000000004</c:v>
                </c:pt>
                <c:pt idx="27492" formatCode="General">
                  <c:v>0.56625199999999998</c:v>
                </c:pt>
                <c:pt idx="27493" formatCode="General">
                  <c:v>0.566272</c:v>
                </c:pt>
                <c:pt idx="27494" formatCode="General">
                  <c:v>0.56629300000000005</c:v>
                </c:pt>
                <c:pt idx="27495" formatCode="General">
                  <c:v>0.56631299999999929</c:v>
                </c:pt>
                <c:pt idx="27496" formatCode="General">
                  <c:v>0.566334</c:v>
                </c:pt>
                <c:pt idx="27497" formatCode="General">
                  <c:v>0.56635400000000002</c:v>
                </c:pt>
                <c:pt idx="27498" formatCode="General">
                  <c:v>0.56637499999999996</c:v>
                </c:pt>
                <c:pt idx="27499" formatCode="General">
                  <c:v>0.56639600000000001</c:v>
                </c:pt>
                <c:pt idx="27500" formatCode="General">
                  <c:v>0.56641699999999928</c:v>
                </c:pt>
                <c:pt idx="27501" formatCode="General">
                  <c:v>0.56643699999999941</c:v>
                </c:pt>
                <c:pt idx="27502" formatCode="General">
                  <c:v>0.56645800000000002</c:v>
                </c:pt>
                <c:pt idx="27503" formatCode="General">
                  <c:v>0.56647800000000004</c:v>
                </c:pt>
                <c:pt idx="27504" formatCode="General">
                  <c:v>0.56649899999999997</c:v>
                </c:pt>
                <c:pt idx="27505" formatCode="General">
                  <c:v>0.56651899999999955</c:v>
                </c:pt>
                <c:pt idx="27506" formatCode="General">
                  <c:v>0.56654000000000004</c:v>
                </c:pt>
                <c:pt idx="27507" formatCode="General">
                  <c:v>0.56656099999999943</c:v>
                </c:pt>
                <c:pt idx="27508" formatCode="General">
                  <c:v>0.566581</c:v>
                </c:pt>
                <c:pt idx="27509" formatCode="General">
                  <c:v>0.56660200000000005</c:v>
                </c:pt>
                <c:pt idx="27510" formatCode="General">
                  <c:v>0.5666220000000004</c:v>
                </c:pt>
                <c:pt idx="27511" formatCode="General">
                  <c:v>0.56664300000000045</c:v>
                </c:pt>
                <c:pt idx="27512" formatCode="General">
                  <c:v>0.56666300000000003</c:v>
                </c:pt>
                <c:pt idx="27513" formatCode="General">
                  <c:v>0.56668399999999997</c:v>
                </c:pt>
                <c:pt idx="27514" formatCode="General">
                  <c:v>0.56670500000000046</c:v>
                </c:pt>
                <c:pt idx="27515" formatCode="General">
                  <c:v>0.5667250000000007</c:v>
                </c:pt>
                <c:pt idx="27516" formatCode="General">
                  <c:v>0.56674600000000042</c:v>
                </c:pt>
                <c:pt idx="27517" formatCode="General">
                  <c:v>0.56676700000000002</c:v>
                </c:pt>
                <c:pt idx="27518" formatCode="General">
                  <c:v>0.56678700000000004</c:v>
                </c:pt>
                <c:pt idx="27519" formatCode="General">
                  <c:v>0.56680799999999998</c:v>
                </c:pt>
                <c:pt idx="27520" formatCode="General">
                  <c:v>0.56682800000000044</c:v>
                </c:pt>
                <c:pt idx="27521" formatCode="General">
                  <c:v>0.56684900000000071</c:v>
                </c:pt>
                <c:pt idx="27522" formatCode="General">
                  <c:v>0.56686899999999996</c:v>
                </c:pt>
                <c:pt idx="27523" formatCode="General">
                  <c:v>0.56689000000000045</c:v>
                </c:pt>
                <c:pt idx="27524" formatCode="General">
                  <c:v>0.56691100000000005</c:v>
                </c:pt>
                <c:pt idx="27525" formatCode="General">
                  <c:v>0.56693099999999996</c:v>
                </c:pt>
                <c:pt idx="27526" formatCode="General">
                  <c:v>0.56695200000000001</c:v>
                </c:pt>
                <c:pt idx="27527" formatCode="General">
                  <c:v>0.56697200000000003</c:v>
                </c:pt>
                <c:pt idx="27528" formatCode="General">
                  <c:v>0.56699299999999997</c:v>
                </c:pt>
                <c:pt idx="27529" formatCode="General">
                  <c:v>0.56701400000000002</c:v>
                </c:pt>
                <c:pt idx="27530" formatCode="General">
                  <c:v>0.56703400000000004</c:v>
                </c:pt>
                <c:pt idx="27531" formatCode="General">
                  <c:v>0.56705499999999998</c:v>
                </c:pt>
                <c:pt idx="27532" formatCode="General">
                  <c:v>0.56707600000000002</c:v>
                </c:pt>
                <c:pt idx="27533" formatCode="General">
                  <c:v>0.56709600000000004</c:v>
                </c:pt>
                <c:pt idx="27534" formatCode="General">
                  <c:v>0.56711599999999951</c:v>
                </c:pt>
                <c:pt idx="27535" formatCode="General">
                  <c:v>0.567137</c:v>
                </c:pt>
                <c:pt idx="27536" formatCode="General">
                  <c:v>0.56715800000000005</c:v>
                </c:pt>
                <c:pt idx="27537" formatCode="General">
                  <c:v>0.56717799999999996</c:v>
                </c:pt>
                <c:pt idx="27538" formatCode="General">
                  <c:v>0.56719900000000045</c:v>
                </c:pt>
                <c:pt idx="27539" formatCode="General">
                  <c:v>0.5672199999999995</c:v>
                </c:pt>
                <c:pt idx="27540" formatCode="General">
                  <c:v>0.56723999999999997</c:v>
                </c:pt>
                <c:pt idx="27541" formatCode="General">
                  <c:v>0.56726100000000002</c:v>
                </c:pt>
                <c:pt idx="27542" formatCode="General">
                  <c:v>0.56728100000000004</c:v>
                </c:pt>
                <c:pt idx="27543" formatCode="General">
                  <c:v>0.56730199999999997</c:v>
                </c:pt>
                <c:pt idx="27544" formatCode="General">
                  <c:v>0.56732199999999999</c:v>
                </c:pt>
                <c:pt idx="27545" formatCode="General">
                  <c:v>0.56734300000000004</c:v>
                </c:pt>
                <c:pt idx="27546" formatCode="General">
                  <c:v>0.56736399999999942</c:v>
                </c:pt>
                <c:pt idx="27547" formatCode="General">
                  <c:v>0.567384</c:v>
                </c:pt>
                <c:pt idx="27548" formatCode="General">
                  <c:v>0.56740500000000005</c:v>
                </c:pt>
                <c:pt idx="27549" formatCode="General">
                  <c:v>0.56742499999999996</c:v>
                </c:pt>
                <c:pt idx="27550" formatCode="General">
                  <c:v>0.56744600000000001</c:v>
                </c:pt>
                <c:pt idx="27551" formatCode="General">
                  <c:v>0.56746599999999958</c:v>
                </c:pt>
                <c:pt idx="27552" formatCode="General">
                  <c:v>0.5674869999999993</c:v>
                </c:pt>
                <c:pt idx="27553" formatCode="General">
                  <c:v>0.56750800000000001</c:v>
                </c:pt>
                <c:pt idx="27554" formatCode="General">
                  <c:v>0.56752899999999951</c:v>
                </c:pt>
                <c:pt idx="27555" formatCode="General">
                  <c:v>0.56754899999999997</c:v>
                </c:pt>
                <c:pt idx="27556" formatCode="General">
                  <c:v>0.56757000000000002</c:v>
                </c:pt>
                <c:pt idx="27557" formatCode="General">
                  <c:v>0.56759000000000004</c:v>
                </c:pt>
                <c:pt idx="27558" formatCode="General">
                  <c:v>0.56761099999999998</c:v>
                </c:pt>
                <c:pt idx="27559" formatCode="General">
                  <c:v>0.56763200000000003</c:v>
                </c:pt>
                <c:pt idx="27560" formatCode="General">
                  <c:v>0.56765299999999996</c:v>
                </c:pt>
                <c:pt idx="27561" formatCode="General">
                  <c:v>0.56767299999999998</c:v>
                </c:pt>
                <c:pt idx="27562" formatCode="General">
                  <c:v>0.56769300000000045</c:v>
                </c:pt>
                <c:pt idx="27563" formatCode="General">
                  <c:v>0.56771400000000005</c:v>
                </c:pt>
                <c:pt idx="27564" formatCode="General">
                  <c:v>0.56773399999999996</c:v>
                </c:pt>
                <c:pt idx="27565" formatCode="General">
                  <c:v>0.56775500000000045</c:v>
                </c:pt>
                <c:pt idx="27566" formatCode="General">
                  <c:v>0.56777500000000058</c:v>
                </c:pt>
                <c:pt idx="27567" formatCode="General">
                  <c:v>0.56779600000000041</c:v>
                </c:pt>
                <c:pt idx="27568" formatCode="General">
                  <c:v>0.56781700000000002</c:v>
                </c:pt>
                <c:pt idx="27569" formatCode="General">
                  <c:v>0.56783799999999951</c:v>
                </c:pt>
                <c:pt idx="27570" formatCode="General">
                  <c:v>0.56785799999999997</c:v>
                </c:pt>
                <c:pt idx="27571" formatCode="General">
                  <c:v>0.56787900000000058</c:v>
                </c:pt>
                <c:pt idx="27572" formatCode="General">
                  <c:v>0.56789900000000071</c:v>
                </c:pt>
                <c:pt idx="27573" formatCode="General">
                  <c:v>0.56791899999999951</c:v>
                </c:pt>
                <c:pt idx="27574" formatCode="General">
                  <c:v>0.56794100000000058</c:v>
                </c:pt>
                <c:pt idx="27575" formatCode="General">
                  <c:v>0.56796100000000005</c:v>
                </c:pt>
                <c:pt idx="27576" formatCode="General">
                  <c:v>0.56798199999999999</c:v>
                </c:pt>
                <c:pt idx="27577" formatCode="General">
                  <c:v>0.56800200000000001</c:v>
                </c:pt>
                <c:pt idx="27578" formatCode="General">
                  <c:v>0.5680229999999995</c:v>
                </c:pt>
                <c:pt idx="27579" formatCode="General">
                  <c:v>0.56804299999999996</c:v>
                </c:pt>
                <c:pt idx="27580" formatCode="General">
                  <c:v>0.56806400000000001</c:v>
                </c:pt>
                <c:pt idx="27581" formatCode="General">
                  <c:v>0.56808400000000003</c:v>
                </c:pt>
                <c:pt idx="27582" formatCode="General">
                  <c:v>0.568106</c:v>
                </c:pt>
                <c:pt idx="27583" formatCode="General">
                  <c:v>0.56812600000000002</c:v>
                </c:pt>
                <c:pt idx="27584" formatCode="General">
                  <c:v>0.56814699999999996</c:v>
                </c:pt>
                <c:pt idx="27585" formatCode="General">
                  <c:v>0.56816699999999942</c:v>
                </c:pt>
                <c:pt idx="27586" formatCode="General">
                  <c:v>0.56818800000000003</c:v>
                </c:pt>
                <c:pt idx="27587" formatCode="General">
                  <c:v>0.56820800000000005</c:v>
                </c:pt>
                <c:pt idx="27588" formatCode="General">
                  <c:v>0.56822799999999996</c:v>
                </c:pt>
                <c:pt idx="27589" formatCode="General">
                  <c:v>0.56825000000000003</c:v>
                </c:pt>
                <c:pt idx="27590" formatCode="General">
                  <c:v>0.56827000000000005</c:v>
                </c:pt>
                <c:pt idx="27591" formatCode="General">
                  <c:v>0.56829099999999999</c:v>
                </c:pt>
                <c:pt idx="27592" formatCode="General">
                  <c:v>0.56831100000000001</c:v>
                </c:pt>
                <c:pt idx="27593" formatCode="General">
                  <c:v>0.5683319999999995</c:v>
                </c:pt>
                <c:pt idx="27594" formatCode="General">
                  <c:v>0.56835199999999997</c:v>
                </c:pt>
                <c:pt idx="27595" formatCode="General">
                  <c:v>0.56837300000000002</c:v>
                </c:pt>
                <c:pt idx="27596" formatCode="General">
                  <c:v>0.56839300000000004</c:v>
                </c:pt>
                <c:pt idx="27597" formatCode="General">
                  <c:v>0.568415</c:v>
                </c:pt>
                <c:pt idx="27598" formatCode="General">
                  <c:v>0.56843500000000002</c:v>
                </c:pt>
                <c:pt idx="27599" formatCode="General">
                  <c:v>0.56845599999999996</c:v>
                </c:pt>
                <c:pt idx="27600" formatCode="General">
                  <c:v>0.56847599999999998</c:v>
                </c:pt>
                <c:pt idx="27601" formatCode="General">
                  <c:v>0.568496</c:v>
                </c:pt>
                <c:pt idx="27602" formatCode="General">
                  <c:v>0.56851699999999938</c:v>
                </c:pt>
                <c:pt idx="27603" formatCode="General">
                  <c:v>0.56853799999999943</c:v>
                </c:pt>
                <c:pt idx="27604" formatCode="General">
                  <c:v>0.56855900000000004</c:v>
                </c:pt>
                <c:pt idx="27605" formatCode="General">
                  <c:v>0.5685789999999995</c:v>
                </c:pt>
                <c:pt idx="27606" formatCode="General">
                  <c:v>0.56859999999999999</c:v>
                </c:pt>
                <c:pt idx="27607" formatCode="General">
                  <c:v>0.56862000000000046</c:v>
                </c:pt>
                <c:pt idx="27608" formatCode="General">
                  <c:v>0.56864099999999995</c:v>
                </c:pt>
                <c:pt idx="27609" formatCode="General">
                  <c:v>0.56866099999999997</c:v>
                </c:pt>
                <c:pt idx="27610" formatCode="General">
                  <c:v>0.56868200000000002</c:v>
                </c:pt>
                <c:pt idx="27611" formatCode="General">
                  <c:v>0.56870200000000004</c:v>
                </c:pt>
                <c:pt idx="27612" formatCode="General">
                  <c:v>0.56872299999999998</c:v>
                </c:pt>
                <c:pt idx="27613" formatCode="General">
                  <c:v>0.56874400000000058</c:v>
                </c:pt>
                <c:pt idx="27614" formatCode="General">
                  <c:v>0.56876400000000005</c:v>
                </c:pt>
                <c:pt idx="27615" formatCode="General">
                  <c:v>0.56878499999999999</c:v>
                </c:pt>
                <c:pt idx="27616" formatCode="General">
                  <c:v>0.56880500000000045</c:v>
                </c:pt>
                <c:pt idx="27617" formatCode="General">
                  <c:v>0.56882600000000005</c:v>
                </c:pt>
                <c:pt idx="27618" formatCode="General">
                  <c:v>0.56884699999999999</c:v>
                </c:pt>
                <c:pt idx="27619" formatCode="General">
                  <c:v>0.56886800000000004</c:v>
                </c:pt>
                <c:pt idx="27620" formatCode="General">
                  <c:v>0.56888799999999951</c:v>
                </c:pt>
                <c:pt idx="27621" formatCode="General">
                  <c:v>0.56890900000000044</c:v>
                </c:pt>
                <c:pt idx="27622" formatCode="General">
                  <c:v>0.56892900000000046</c:v>
                </c:pt>
                <c:pt idx="27623" formatCode="General">
                  <c:v>0.5689500000000004</c:v>
                </c:pt>
                <c:pt idx="27624" formatCode="General">
                  <c:v>0.56896999999999998</c:v>
                </c:pt>
                <c:pt idx="27625" formatCode="General">
                  <c:v>0.56899100000000058</c:v>
                </c:pt>
                <c:pt idx="27626" formatCode="General">
                  <c:v>0.56901199999999996</c:v>
                </c:pt>
                <c:pt idx="27627" formatCode="General">
                  <c:v>0.56903199999999998</c:v>
                </c:pt>
                <c:pt idx="27628" formatCode="General">
                  <c:v>0.56905300000000003</c:v>
                </c:pt>
                <c:pt idx="27629" formatCode="General">
                  <c:v>0.56907300000000005</c:v>
                </c:pt>
                <c:pt idx="27630" formatCode="General">
                  <c:v>0.56909399999999999</c:v>
                </c:pt>
                <c:pt idx="27631" formatCode="General">
                  <c:v>0.56911400000000001</c:v>
                </c:pt>
                <c:pt idx="27632" formatCode="General">
                  <c:v>0.5691349999999995</c:v>
                </c:pt>
                <c:pt idx="27633" formatCode="General">
                  <c:v>0.569156</c:v>
                </c:pt>
                <c:pt idx="27634" formatCode="General">
                  <c:v>0.56917600000000002</c:v>
                </c:pt>
                <c:pt idx="27635" formatCode="General">
                  <c:v>0.56919699999999951</c:v>
                </c:pt>
                <c:pt idx="27636" formatCode="General">
                  <c:v>0.569218</c:v>
                </c:pt>
                <c:pt idx="27637" formatCode="General">
                  <c:v>0.56923800000000002</c:v>
                </c:pt>
                <c:pt idx="27638" formatCode="General">
                  <c:v>0.56925899999999996</c:v>
                </c:pt>
                <c:pt idx="27639" formatCode="General">
                  <c:v>0.56927899999999998</c:v>
                </c:pt>
                <c:pt idx="27640" formatCode="General">
                  <c:v>0.56930000000000003</c:v>
                </c:pt>
                <c:pt idx="27641" formatCode="General">
                  <c:v>0.56932000000000005</c:v>
                </c:pt>
                <c:pt idx="27642" formatCode="General">
                  <c:v>0.56934099999999999</c:v>
                </c:pt>
                <c:pt idx="27643" formatCode="General">
                  <c:v>0.56936199999999959</c:v>
                </c:pt>
                <c:pt idx="27644" formatCode="General">
                  <c:v>0.56938199999999961</c:v>
                </c:pt>
                <c:pt idx="27645" formatCode="General">
                  <c:v>0.56940299999999955</c:v>
                </c:pt>
                <c:pt idx="27646" formatCode="General">
                  <c:v>0.56942300000000001</c:v>
                </c:pt>
                <c:pt idx="27647" formatCode="General">
                  <c:v>0.56944399999999951</c:v>
                </c:pt>
                <c:pt idx="27648" formatCode="General">
                  <c:v>0.569465</c:v>
                </c:pt>
                <c:pt idx="27649" formatCode="General">
                  <c:v>0.56948500000000002</c:v>
                </c:pt>
                <c:pt idx="27650" formatCode="General">
                  <c:v>0.56950599999999996</c:v>
                </c:pt>
                <c:pt idx="27651" formatCode="General">
                  <c:v>0.56952700000000001</c:v>
                </c:pt>
                <c:pt idx="27652" formatCode="General">
                  <c:v>0.56954700000000003</c:v>
                </c:pt>
                <c:pt idx="27653" formatCode="General">
                  <c:v>0.56956699999999938</c:v>
                </c:pt>
                <c:pt idx="27654" formatCode="General">
                  <c:v>0.56958799999999943</c:v>
                </c:pt>
                <c:pt idx="27655" formatCode="General">
                  <c:v>0.56960900000000059</c:v>
                </c:pt>
                <c:pt idx="27656" formatCode="General">
                  <c:v>0.56962900000000072</c:v>
                </c:pt>
                <c:pt idx="27657" formatCode="General">
                  <c:v>0.56965000000000043</c:v>
                </c:pt>
                <c:pt idx="27658" formatCode="General">
                  <c:v>0.5696710000000007</c:v>
                </c:pt>
                <c:pt idx="27659" formatCode="General">
                  <c:v>0.56969099999999995</c:v>
                </c:pt>
                <c:pt idx="27660" formatCode="General">
                  <c:v>0.569712</c:v>
                </c:pt>
                <c:pt idx="27661" formatCode="General">
                  <c:v>0.56973200000000002</c:v>
                </c:pt>
                <c:pt idx="27662" formatCode="General">
                  <c:v>0.56975299999999951</c:v>
                </c:pt>
                <c:pt idx="27663" formatCode="General">
                  <c:v>0.56977299999999997</c:v>
                </c:pt>
                <c:pt idx="27664" formatCode="General">
                  <c:v>0.56979400000000058</c:v>
                </c:pt>
                <c:pt idx="27665" formatCode="General">
                  <c:v>0.56981499999999996</c:v>
                </c:pt>
                <c:pt idx="27666" formatCode="General">
                  <c:v>0.56983600000000001</c:v>
                </c:pt>
                <c:pt idx="27667" formatCode="General">
                  <c:v>0.56985600000000003</c:v>
                </c:pt>
                <c:pt idx="27668" formatCode="General">
                  <c:v>0.56987600000000005</c:v>
                </c:pt>
                <c:pt idx="27669" formatCode="General">
                  <c:v>0.56989699999999999</c:v>
                </c:pt>
                <c:pt idx="27670" formatCode="General">
                  <c:v>0.56991800000000004</c:v>
                </c:pt>
                <c:pt idx="27671" formatCode="General">
                  <c:v>0.5699379999999995</c:v>
                </c:pt>
                <c:pt idx="27672" formatCode="General">
                  <c:v>0.56995899999999999</c:v>
                </c:pt>
                <c:pt idx="27673" formatCode="General">
                  <c:v>0.56998000000000004</c:v>
                </c:pt>
                <c:pt idx="27674" formatCode="General">
                  <c:v>0.56999999999999995</c:v>
                </c:pt>
                <c:pt idx="27675" formatCode="General">
                  <c:v>0.57002100000000044</c:v>
                </c:pt>
                <c:pt idx="27676" formatCode="General">
                  <c:v>0.57004100000000046</c:v>
                </c:pt>
                <c:pt idx="27677" formatCode="General">
                  <c:v>0.57006199999999996</c:v>
                </c:pt>
                <c:pt idx="27678" formatCode="General">
                  <c:v>0.57008199999999998</c:v>
                </c:pt>
                <c:pt idx="27679" formatCode="General">
                  <c:v>0.57010300000000003</c:v>
                </c:pt>
                <c:pt idx="27680" formatCode="General">
                  <c:v>0.57012399999999996</c:v>
                </c:pt>
                <c:pt idx="27681" formatCode="General">
                  <c:v>0.57014399999999998</c:v>
                </c:pt>
                <c:pt idx="27682" formatCode="General">
                  <c:v>0.57016500000000003</c:v>
                </c:pt>
                <c:pt idx="27683" formatCode="General">
                  <c:v>0.57018500000000005</c:v>
                </c:pt>
                <c:pt idx="27684" formatCode="General">
                  <c:v>0.57020599999999999</c:v>
                </c:pt>
                <c:pt idx="27685" formatCode="General">
                  <c:v>0.57022600000000001</c:v>
                </c:pt>
                <c:pt idx="27686" formatCode="General">
                  <c:v>0.57024799999999998</c:v>
                </c:pt>
                <c:pt idx="27687" formatCode="General">
                  <c:v>0.570268</c:v>
                </c:pt>
                <c:pt idx="27688" formatCode="General">
                  <c:v>0.57028900000000005</c:v>
                </c:pt>
                <c:pt idx="27689" formatCode="General">
                  <c:v>0.57030899999999951</c:v>
                </c:pt>
                <c:pt idx="27690" formatCode="General">
                  <c:v>0.57033</c:v>
                </c:pt>
                <c:pt idx="27691" formatCode="General">
                  <c:v>0.57035000000000002</c:v>
                </c:pt>
                <c:pt idx="27692" formatCode="General">
                  <c:v>0.57037099999999996</c:v>
                </c:pt>
                <c:pt idx="27693" formatCode="General">
                  <c:v>0.57039099999999998</c:v>
                </c:pt>
                <c:pt idx="27694" formatCode="General">
                  <c:v>0.57041199999999959</c:v>
                </c:pt>
                <c:pt idx="27695" formatCode="General">
                  <c:v>0.57043299999999941</c:v>
                </c:pt>
                <c:pt idx="27696" formatCode="General">
                  <c:v>0.57045299999999943</c:v>
                </c:pt>
                <c:pt idx="27697" formatCode="General">
                  <c:v>0.57047400000000004</c:v>
                </c:pt>
                <c:pt idx="27698" formatCode="General">
                  <c:v>0.5704939999999995</c:v>
                </c:pt>
                <c:pt idx="27699" formatCode="General">
                  <c:v>0.57051499999999955</c:v>
                </c:pt>
                <c:pt idx="27700" formatCode="General">
                  <c:v>0.57053500000000001</c:v>
                </c:pt>
                <c:pt idx="27701" formatCode="General">
                  <c:v>0.57055699999999943</c:v>
                </c:pt>
                <c:pt idx="27702" formatCode="General">
                  <c:v>0.570577</c:v>
                </c:pt>
                <c:pt idx="27703" formatCode="General">
                  <c:v>0.57059800000000005</c:v>
                </c:pt>
                <c:pt idx="27704" formatCode="General">
                  <c:v>0.57061799999999996</c:v>
                </c:pt>
                <c:pt idx="27705" formatCode="General">
                  <c:v>0.57063900000000045</c:v>
                </c:pt>
                <c:pt idx="27706" formatCode="General">
                  <c:v>0.57065900000000058</c:v>
                </c:pt>
                <c:pt idx="27707" formatCode="General">
                  <c:v>0.57068000000000041</c:v>
                </c:pt>
                <c:pt idx="27708" formatCode="General">
                  <c:v>0.57070100000000046</c:v>
                </c:pt>
                <c:pt idx="27709" formatCode="General">
                  <c:v>0.5707210000000007</c:v>
                </c:pt>
                <c:pt idx="27710" formatCode="General">
                  <c:v>0.57074200000000042</c:v>
                </c:pt>
                <c:pt idx="27711" formatCode="General">
                  <c:v>0.57076199999999999</c:v>
                </c:pt>
                <c:pt idx="27712" formatCode="General">
                  <c:v>0.57078300000000004</c:v>
                </c:pt>
                <c:pt idx="27713" formatCode="General">
                  <c:v>0.57080299999999951</c:v>
                </c:pt>
                <c:pt idx="27714" formatCode="General">
                  <c:v>0.57082400000000044</c:v>
                </c:pt>
                <c:pt idx="27715" formatCode="General">
                  <c:v>0.57084400000000046</c:v>
                </c:pt>
                <c:pt idx="27716" formatCode="General">
                  <c:v>0.57086599999999998</c:v>
                </c:pt>
                <c:pt idx="27717" formatCode="General">
                  <c:v>0.570886</c:v>
                </c:pt>
                <c:pt idx="27718" formatCode="General">
                  <c:v>0.57090700000000005</c:v>
                </c:pt>
                <c:pt idx="27719" formatCode="General">
                  <c:v>0.57092699999999996</c:v>
                </c:pt>
                <c:pt idx="27720" formatCode="General">
                  <c:v>0.57094699999999998</c:v>
                </c:pt>
                <c:pt idx="27721" formatCode="General">
                  <c:v>0.57096800000000003</c:v>
                </c:pt>
                <c:pt idx="27722" formatCode="General">
                  <c:v>0.57098899999999997</c:v>
                </c:pt>
                <c:pt idx="27723" formatCode="General">
                  <c:v>0.57101000000000002</c:v>
                </c:pt>
                <c:pt idx="27724" formatCode="General">
                  <c:v>0.57103000000000004</c:v>
                </c:pt>
                <c:pt idx="27725" formatCode="General">
                  <c:v>0.57105099999999998</c:v>
                </c:pt>
                <c:pt idx="27726" formatCode="General">
                  <c:v>0.57107100000000044</c:v>
                </c:pt>
                <c:pt idx="27727" formatCode="General">
                  <c:v>0.57109200000000004</c:v>
                </c:pt>
                <c:pt idx="27728" formatCode="General">
                  <c:v>0.57111199999999951</c:v>
                </c:pt>
                <c:pt idx="27729" formatCode="General">
                  <c:v>0.571133</c:v>
                </c:pt>
                <c:pt idx="27730" formatCode="General">
                  <c:v>0.57115300000000002</c:v>
                </c:pt>
                <c:pt idx="27731" formatCode="General">
                  <c:v>0.57117499999999999</c:v>
                </c:pt>
                <c:pt idx="27732" formatCode="General">
                  <c:v>0.57119500000000045</c:v>
                </c:pt>
                <c:pt idx="27733" formatCode="General">
                  <c:v>0.5712159999999995</c:v>
                </c:pt>
                <c:pt idx="27734" formatCode="General">
                  <c:v>0.57123599999999997</c:v>
                </c:pt>
                <c:pt idx="27735" formatCode="General">
                  <c:v>0.57125599999999999</c:v>
                </c:pt>
                <c:pt idx="27736" formatCode="General">
                  <c:v>0.57127700000000003</c:v>
                </c:pt>
                <c:pt idx="27737" formatCode="General">
                  <c:v>0.57129799999999997</c:v>
                </c:pt>
                <c:pt idx="27738" formatCode="General">
                  <c:v>0.57131900000000002</c:v>
                </c:pt>
                <c:pt idx="27739" formatCode="General">
                  <c:v>0.57133900000000004</c:v>
                </c:pt>
                <c:pt idx="27740" formatCode="General">
                  <c:v>0.57135999999999998</c:v>
                </c:pt>
                <c:pt idx="27741" formatCode="General">
                  <c:v>0.57138</c:v>
                </c:pt>
                <c:pt idx="27742" formatCode="General">
                  <c:v>0.57140100000000005</c:v>
                </c:pt>
                <c:pt idx="27743" formatCode="General">
                  <c:v>0.57142099999999996</c:v>
                </c:pt>
                <c:pt idx="27744" formatCode="General">
                  <c:v>0.57144200000000001</c:v>
                </c:pt>
                <c:pt idx="27745" formatCode="General">
                  <c:v>0.57146299999999939</c:v>
                </c:pt>
                <c:pt idx="27746" formatCode="General">
                  <c:v>0.5714829999999993</c:v>
                </c:pt>
                <c:pt idx="27747" formatCode="General">
                  <c:v>0.57150400000000001</c:v>
                </c:pt>
                <c:pt idx="27748" formatCode="General">
                  <c:v>0.57152400000000003</c:v>
                </c:pt>
                <c:pt idx="27749" formatCode="General">
                  <c:v>0.57154499999999997</c:v>
                </c:pt>
                <c:pt idx="27750" formatCode="General">
                  <c:v>0.57156499999999955</c:v>
                </c:pt>
                <c:pt idx="27751" formatCode="General">
                  <c:v>0.57158599999999959</c:v>
                </c:pt>
                <c:pt idx="27752" formatCode="General">
                  <c:v>0.57160699999999998</c:v>
                </c:pt>
                <c:pt idx="27753" formatCode="General">
                  <c:v>0.57162700000000044</c:v>
                </c:pt>
                <c:pt idx="27754" formatCode="General">
                  <c:v>0.57164800000000071</c:v>
                </c:pt>
                <c:pt idx="27755" formatCode="General">
                  <c:v>0.57166899999999998</c:v>
                </c:pt>
                <c:pt idx="27756" formatCode="General">
                  <c:v>0.57168900000000045</c:v>
                </c:pt>
                <c:pt idx="27757" formatCode="General">
                  <c:v>0.57171000000000005</c:v>
                </c:pt>
                <c:pt idx="27758" formatCode="General">
                  <c:v>0.5717300000000004</c:v>
                </c:pt>
                <c:pt idx="27759" formatCode="General">
                  <c:v>0.57175100000000045</c:v>
                </c:pt>
                <c:pt idx="27760" formatCode="General">
                  <c:v>0.57177199999999995</c:v>
                </c:pt>
                <c:pt idx="27761" formatCode="General">
                  <c:v>0.57179200000000041</c:v>
                </c:pt>
                <c:pt idx="27762" formatCode="General">
                  <c:v>0.57181300000000002</c:v>
                </c:pt>
                <c:pt idx="27763" formatCode="General">
                  <c:v>0.57183300000000004</c:v>
                </c:pt>
                <c:pt idx="27764" formatCode="General">
                  <c:v>0.57185399999999997</c:v>
                </c:pt>
                <c:pt idx="27765" formatCode="General">
                  <c:v>0.57187399999999999</c:v>
                </c:pt>
                <c:pt idx="27766" formatCode="General">
                  <c:v>0.57189500000000071</c:v>
                </c:pt>
                <c:pt idx="27767" formatCode="General">
                  <c:v>0.57191599999999998</c:v>
                </c:pt>
                <c:pt idx="27768" formatCode="General">
                  <c:v>0.571936</c:v>
                </c:pt>
                <c:pt idx="27769" formatCode="General">
                  <c:v>0.57195700000000005</c:v>
                </c:pt>
                <c:pt idx="27770" formatCode="General">
                  <c:v>0.57197799999999999</c:v>
                </c:pt>
                <c:pt idx="27771" formatCode="General">
                  <c:v>0.57199800000000045</c:v>
                </c:pt>
                <c:pt idx="27772" formatCode="General">
                  <c:v>0.5720190000000005</c:v>
                </c:pt>
                <c:pt idx="27773" formatCode="General">
                  <c:v>0.57203899999999996</c:v>
                </c:pt>
                <c:pt idx="27774" formatCode="General">
                  <c:v>0.57206000000000001</c:v>
                </c:pt>
                <c:pt idx="27775" formatCode="General">
                  <c:v>0.57208000000000003</c:v>
                </c:pt>
                <c:pt idx="27776" formatCode="General">
                  <c:v>0.57210099999999997</c:v>
                </c:pt>
                <c:pt idx="27777" formatCode="General">
                  <c:v>0.57212200000000002</c:v>
                </c:pt>
                <c:pt idx="27778" formatCode="General">
                  <c:v>0.57214200000000004</c:v>
                </c:pt>
                <c:pt idx="27779" formatCode="General">
                  <c:v>0.57216299999999942</c:v>
                </c:pt>
                <c:pt idx="27780" formatCode="General">
                  <c:v>0.572183</c:v>
                </c:pt>
                <c:pt idx="27781" formatCode="General">
                  <c:v>0.57220400000000005</c:v>
                </c:pt>
                <c:pt idx="27782" formatCode="General">
                  <c:v>0.57222399999999951</c:v>
                </c:pt>
                <c:pt idx="27783" formatCode="General">
                  <c:v>0.57224500000000045</c:v>
                </c:pt>
                <c:pt idx="27784" formatCode="General">
                  <c:v>0.57226599999999961</c:v>
                </c:pt>
                <c:pt idx="27785" formatCode="General">
                  <c:v>0.57228699999999955</c:v>
                </c:pt>
                <c:pt idx="27786" formatCode="General">
                  <c:v>0.57230700000000001</c:v>
                </c:pt>
                <c:pt idx="27787" formatCode="General">
                  <c:v>0.57232700000000003</c:v>
                </c:pt>
                <c:pt idx="27788" formatCode="General">
                  <c:v>0.57234799999999997</c:v>
                </c:pt>
                <c:pt idx="27789" formatCode="General">
                  <c:v>0.57236900000000002</c:v>
                </c:pt>
                <c:pt idx="27790" formatCode="General">
                  <c:v>0.57238999999999951</c:v>
                </c:pt>
                <c:pt idx="27791" formatCode="General">
                  <c:v>0.57240999999999997</c:v>
                </c:pt>
                <c:pt idx="27792" formatCode="General">
                  <c:v>0.57243100000000002</c:v>
                </c:pt>
                <c:pt idx="27793" formatCode="General">
                  <c:v>0.57245100000000004</c:v>
                </c:pt>
                <c:pt idx="27794" formatCode="General">
                  <c:v>0.57247199999999998</c:v>
                </c:pt>
                <c:pt idx="27795" formatCode="General">
                  <c:v>0.572492</c:v>
                </c:pt>
                <c:pt idx="27796" formatCode="General">
                  <c:v>0.57251299999999938</c:v>
                </c:pt>
                <c:pt idx="27797" formatCode="General">
                  <c:v>0.57253299999999929</c:v>
                </c:pt>
                <c:pt idx="27798" formatCode="General">
                  <c:v>0.57255400000000001</c:v>
                </c:pt>
                <c:pt idx="27799" formatCode="General">
                  <c:v>0.5725749999999995</c:v>
                </c:pt>
                <c:pt idx="27800" formatCode="General">
                  <c:v>0.57259599999999999</c:v>
                </c:pt>
                <c:pt idx="27801" formatCode="General">
                  <c:v>0.57261600000000001</c:v>
                </c:pt>
                <c:pt idx="27802" formatCode="General">
                  <c:v>0.57263600000000003</c:v>
                </c:pt>
                <c:pt idx="27803" formatCode="General">
                  <c:v>0.57265699999999997</c:v>
                </c:pt>
                <c:pt idx="27804" formatCode="General">
                  <c:v>0.57267699999999999</c:v>
                </c:pt>
                <c:pt idx="27805" formatCode="General">
                  <c:v>0.57269900000000074</c:v>
                </c:pt>
                <c:pt idx="27806" formatCode="General">
                  <c:v>0.57271899999999998</c:v>
                </c:pt>
                <c:pt idx="27807" formatCode="General">
                  <c:v>0.57274000000000058</c:v>
                </c:pt>
                <c:pt idx="27808" formatCode="General">
                  <c:v>0.57276000000000005</c:v>
                </c:pt>
                <c:pt idx="27809" formatCode="General">
                  <c:v>0.57278099999999998</c:v>
                </c:pt>
                <c:pt idx="27810" formatCode="General">
                  <c:v>0.57280100000000045</c:v>
                </c:pt>
                <c:pt idx="27811" formatCode="General">
                  <c:v>0.57282200000000005</c:v>
                </c:pt>
                <c:pt idx="27812" formatCode="General">
                  <c:v>0.57284200000000041</c:v>
                </c:pt>
                <c:pt idx="27813" formatCode="General">
                  <c:v>0.57286300000000001</c:v>
                </c:pt>
                <c:pt idx="27814" formatCode="General">
                  <c:v>0.5728839999999995</c:v>
                </c:pt>
                <c:pt idx="27815" formatCode="General">
                  <c:v>0.57290399999999997</c:v>
                </c:pt>
                <c:pt idx="27816" formatCode="General">
                  <c:v>0.57292500000000046</c:v>
                </c:pt>
                <c:pt idx="27817" formatCode="General">
                  <c:v>0.5729450000000007</c:v>
                </c:pt>
                <c:pt idx="27818" formatCode="General">
                  <c:v>0.57296599999999998</c:v>
                </c:pt>
                <c:pt idx="27819" formatCode="General">
                  <c:v>0.572986</c:v>
                </c:pt>
                <c:pt idx="27820" formatCode="General">
                  <c:v>0.57300799999999996</c:v>
                </c:pt>
                <c:pt idx="27821" formatCode="General">
                  <c:v>0.57302799999999998</c:v>
                </c:pt>
                <c:pt idx="27822" formatCode="General">
                  <c:v>0.57304900000000059</c:v>
                </c:pt>
                <c:pt idx="27823" formatCode="General">
                  <c:v>0.57306900000000005</c:v>
                </c:pt>
                <c:pt idx="27824" formatCode="General">
                  <c:v>0.57308999999999999</c:v>
                </c:pt>
                <c:pt idx="27825" formatCode="General">
                  <c:v>0.57311000000000001</c:v>
                </c:pt>
                <c:pt idx="27826" formatCode="General">
                  <c:v>0.5731309999999995</c:v>
                </c:pt>
                <c:pt idx="27827" formatCode="General">
                  <c:v>0.57315099999999997</c:v>
                </c:pt>
                <c:pt idx="27828" formatCode="General">
                  <c:v>0.57317200000000001</c:v>
                </c:pt>
                <c:pt idx="27829" formatCode="General">
                  <c:v>0.57319299999999951</c:v>
                </c:pt>
                <c:pt idx="27830" formatCode="General">
                  <c:v>0.57321299999999942</c:v>
                </c:pt>
                <c:pt idx="27831" formatCode="General">
                  <c:v>0.57323400000000002</c:v>
                </c:pt>
                <c:pt idx="27832" formatCode="General">
                  <c:v>0.57325400000000004</c:v>
                </c:pt>
                <c:pt idx="27833" formatCode="General">
                  <c:v>0.57327499999999998</c:v>
                </c:pt>
                <c:pt idx="27834" formatCode="General">
                  <c:v>0.57329500000000044</c:v>
                </c:pt>
                <c:pt idx="27835" formatCode="General">
                  <c:v>0.5733169999999993</c:v>
                </c:pt>
                <c:pt idx="27836" formatCode="General">
                  <c:v>0.57333699999999943</c:v>
                </c:pt>
                <c:pt idx="27837" formatCode="General">
                  <c:v>0.57335800000000003</c:v>
                </c:pt>
                <c:pt idx="27838" formatCode="General">
                  <c:v>0.57337800000000005</c:v>
                </c:pt>
                <c:pt idx="27839" formatCode="General">
                  <c:v>0.57339899999999999</c:v>
                </c:pt>
                <c:pt idx="27840" formatCode="General">
                  <c:v>0.57341900000000001</c:v>
                </c:pt>
                <c:pt idx="27841" formatCode="General">
                  <c:v>0.57343900000000003</c:v>
                </c:pt>
                <c:pt idx="27842" formatCode="General">
                  <c:v>0.57345999999999997</c:v>
                </c:pt>
                <c:pt idx="27843" formatCode="General">
                  <c:v>0.57348100000000002</c:v>
                </c:pt>
                <c:pt idx="27844" formatCode="General">
                  <c:v>0.57350199999999996</c:v>
                </c:pt>
                <c:pt idx="27845" formatCode="General">
                  <c:v>0.57352199999999998</c:v>
                </c:pt>
                <c:pt idx="27846" formatCode="General">
                  <c:v>0.57354300000000003</c:v>
                </c:pt>
                <c:pt idx="27847" formatCode="General">
                  <c:v>0.57356299999999938</c:v>
                </c:pt>
                <c:pt idx="27848" formatCode="General">
                  <c:v>0.57358399999999943</c:v>
                </c:pt>
                <c:pt idx="27849" formatCode="General">
                  <c:v>0.57360500000000059</c:v>
                </c:pt>
                <c:pt idx="27850" formatCode="General">
                  <c:v>0.57362600000000041</c:v>
                </c:pt>
                <c:pt idx="27851" formatCode="General">
                  <c:v>0.57364600000000043</c:v>
                </c:pt>
                <c:pt idx="27852" formatCode="General">
                  <c:v>0.57366700000000004</c:v>
                </c:pt>
                <c:pt idx="27853" formatCode="General">
                  <c:v>0.5736869999999995</c:v>
                </c:pt>
                <c:pt idx="27854" formatCode="General">
                  <c:v>0.57370699999999997</c:v>
                </c:pt>
                <c:pt idx="27855" formatCode="General">
                  <c:v>0.57372800000000046</c:v>
                </c:pt>
                <c:pt idx="27856" formatCode="General">
                  <c:v>0.57374899999999995</c:v>
                </c:pt>
                <c:pt idx="27857" formatCode="General">
                  <c:v>0.57377000000000045</c:v>
                </c:pt>
                <c:pt idx="27858" formatCode="General">
                  <c:v>0.57379000000000058</c:v>
                </c:pt>
                <c:pt idx="27859" formatCode="General">
                  <c:v>0.57381099999999996</c:v>
                </c:pt>
                <c:pt idx="27860" formatCode="General">
                  <c:v>0.57383099999999998</c:v>
                </c:pt>
                <c:pt idx="27861" formatCode="General">
                  <c:v>0.57385200000000003</c:v>
                </c:pt>
                <c:pt idx="27862" formatCode="General">
                  <c:v>0.57387200000000005</c:v>
                </c:pt>
                <c:pt idx="27863" formatCode="General">
                  <c:v>0.57389299999999999</c:v>
                </c:pt>
                <c:pt idx="27864" formatCode="General">
                  <c:v>0.57391400000000004</c:v>
                </c:pt>
                <c:pt idx="27865" formatCode="General">
                  <c:v>0.5739340000000005</c:v>
                </c:pt>
                <c:pt idx="27866" formatCode="General">
                  <c:v>0.57395499999999999</c:v>
                </c:pt>
                <c:pt idx="27867" formatCode="General">
                  <c:v>0.57397600000000004</c:v>
                </c:pt>
                <c:pt idx="27868" formatCode="General">
                  <c:v>0.57399599999999995</c:v>
                </c:pt>
                <c:pt idx="27869" formatCode="General">
                  <c:v>0.57401599999999997</c:v>
                </c:pt>
                <c:pt idx="27870" formatCode="General">
                  <c:v>0.57403700000000002</c:v>
                </c:pt>
                <c:pt idx="27871" formatCode="General">
                  <c:v>0.57405799999999996</c:v>
                </c:pt>
                <c:pt idx="27872" formatCode="General">
                  <c:v>0.57407900000000045</c:v>
                </c:pt>
                <c:pt idx="27873" formatCode="General">
                  <c:v>0.57409900000000058</c:v>
                </c:pt>
                <c:pt idx="27874" formatCode="General">
                  <c:v>0.57411999999999996</c:v>
                </c:pt>
                <c:pt idx="27875" formatCode="General">
                  <c:v>0.57413999999999998</c:v>
                </c:pt>
                <c:pt idx="27876" formatCode="General">
                  <c:v>0.57416100000000003</c:v>
                </c:pt>
                <c:pt idx="27877" formatCode="General">
                  <c:v>0.57418100000000005</c:v>
                </c:pt>
                <c:pt idx="27878" formatCode="General">
                  <c:v>0.57420199999999999</c:v>
                </c:pt>
                <c:pt idx="27879" formatCode="General">
                  <c:v>0.57422300000000004</c:v>
                </c:pt>
                <c:pt idx="27880" formatCode="General">
                  <c:v>0.5742429999999995</c:v>
                </c:pt>
                <c:pt idx="27881" formatCode="General">
                  <c:v>0.574264</c:v>
                </c:pt>
                <c:pt idx="27882" formatCode="General">
                  <c:v>0.57428400000000002</c:v>
                </c:pt>
                <c:pt idx="27883" formatCode="General">
                  <c:v>0.57430499999999951</c:v>
                </c:pt>
                <c:pt idx="27884" formatCode="General">
                  <c:v>0.57432499999999997</c:v>
                </c:pt>
                <c:pt idx="27885" formatCode="General">
                  <c:v>0.57434600000000002</c:v>
                </c:pt>
                <c:pt idx="27886" formatCode="General">
                  <c:v>0.57436699999999929</c:v>
                </c:pt>
                <c:pt idx="27887" formatCode="General">
                  <c:v>0.57438699999999943</c:v>
                </c:pt>
                <c:pt idx="27888" formatCode="General">
                  <c:v>0.57440800000000003</c:v>
                </c:pt>
                <c:pt idx="27889" formatCode="General">
                  <c:v>0.57442899999999997</c:v>
                </c:pt>
                <c:pt idx="27890" formatCode="General">
                  <c:v>0.57444899999999999</c:v>
                </c:pt>
                <c:pt idx="27891" formatCode="General">
                  <c:v>0.57447000000000004</c:v>
                </c:pt>
                <c:pt idx="27892" formatCode="General">
                  <c:v>0.5744899999999995</c:v>
                </c:pt>
                <c:pt idx="27893" formatCode="General">
                  <c:v>0.57451099999999955</c:v>
                </c:pt>
                <c:pt idx="27894" formatCode="General">
                  <c:v>0.57453100000000001</c:v>
                </c:pt>
                <c:pt idx="27895" formatCode="General">
                  <c:v>0.57455199999999951</c:v>
                </c:pt>
                <c:pt idx="27896" formatCode="General">
                  <c:v>0.574573</c:v>
                </c:pt>
                <c:pt idx="27897" formatCode="General">
                  <c:v>0.57459300000000002</c:v>
                </c:pt>
                <c:pt idx="27898" formatCode="General">
                  <c:v>0.57461399999999996</c:v>
                </c:pt>
                <c:pt idx="27899" formatCode="General">
                  <c:v>0.57463399999999998</c:v>
                </c:pt>
                <c:pt idx="27900" formatCode="General">
                  <c:v>0.57465500000000058</c:v>
                </c:pt>
                <c:pt idx="27901" formatCode="General">
                  <c:v>0.57467600000000041</c:v>
                </c:pt>
                <c:pt idx="27902" formatCode="General">
                  <c:v>0.57469600000000043</c:v>
                </c:pt>
                <c:pt idx="27903" formatCode="General">
                  <c:v>0.57471700000000003</c:v>
                </c:pt>
                <c:pt idx="27904" formatCode="General">
                  <c:v>0.57473799999999997</c:v>
                </c:pt>
                <c:pt idx="27905" formatCode="General">
                  <c:v>0.57475799999999999</c:v>
                </c:pt>
                <c:pt idx="27906" formatCode="General">
                  <c:v>0.57477900000000071</c:v>
                </c:pt>
                <c:pt idx="27907" formatCode="General">
                  <c:v>0.57479899999999995</c:v>
                </c:pt>
                <c:pt idx="27908" formatCode="General">
                  <c:v>0.57482000000000044</c:v>
                </c:pt>
                <c:pt idx="27909" formatCode="General">
                  <c:v>0.57484000000000046</c:v>
                </c:pt>
                <c:pt idx="27910" formatCode="General">
                  <c:v>0.57486099999999996</c:v>
                </c:pt>
                <c:pt idx="27911" formatCode="General">
                  <c:v>0.574882</c:v>
                </c:pt>
                <c:pt idx="27912" formatCode="General">
                  <c:v>0.57490200000000002</c:v>
                </c:pt>
                <c:pt idx="27913" formatCode="General">
                  <c:v>0.57492299999999996</c:v>
                </c:pt>
                <c:pt idx="27914" formatCode="General">
                  <c:v>0.57494299999999998</c:v>
                </c:pt>
                <c:pt idx="27915" formatCode="General">
                  <c:v>0.57496400000000003</c:v>
                </c:pt>
                <c:pt idx="27916" formatCode="General">
                  <c:v>0.57498400000000005</c:v>
                </c:pt>
                <c:pt idx="27917" formatCode="General">
                  <c:v>0.57500499999999999</c:v>
                </c:pt>
                <c:pt idx="27918" formatCode="General">
                  <c:v>0.57502600000000004</c:v>
                </c:pt>
                <c:pt idx="27919" formatCode="General">
                  <c:v>0.57504699999999997</c:v>
                </c:pt>
                <c:pt idx="27920" formatCode="General">
                  <c:v>0.57506699999999955</c:v>
                </c:pt>
                <c:pt idx="27921" formatCode="General">
                  <c:v>0.57508700000000001</c:v>
                </c:pt>
                <c:pt idx="27922" formatCode="General">
                  <c:v>0.57510799999999951</c:v>
                </c:pt>
                <c:pt idx="27923" formatCode="General">
                  <c:v>0.57512799999999997</c:v>
                </c:pt>
                <c:pt idx="27924" formatCode="General">
                  <c:v>0.57515000000000005</c:v>
                </c:pt>
                <c:pt idx="27925" formatCode="General">
                  <c:v>0.57516999999999996</c:v>
                </c:pt>
                <c:pt idx="27926" formatCode="General">
                  <c:v>0.57519100000000045</c:v>
                </c:pt>
                <c:pt idx="27927" formatCode="General">
                  <c:v>0.57521100000000003</c:v>
                </c:pt>
                <c:pt idx="27928" formatCode="General">
                  <c:v>0.57523199999999997</c:v>
                </c:pt>
                <c:pt idx="27929" formatCode="General">
                  <c:v>0.57525199999999999</c:v>
                </c:pt>
                <c:pt idx="27930" formatCode="General">
                  <c:v>0.57527300000000003</c:v>
                </c:pt>
                <c:pt idx="27931" formatCode="General">
                  <c:v>0.57529300000000005</c:v>
                </c:pt>
                <c:pt idx="27932" formatCode="General">
                  <c:v>0.57531500000000002</c:v>
                </c:pt>
                <c:pt idx="27933" formatCode="General">
                  <c:v>0.57533500000000004</c:v>
                </c:pt>
                <c:pt idx="27934" formatCode="General">
                  <c:v>0.57535499999999951</c:v>
                </c:pt>
                <c:pt idx="27935" formatCode="General">
                  <c:v>0.575376</c:v>
                </c:pt>
                <c:pt idx="27936" formatCode="General">
                  <c:v>0.57539600000000002</c:v>
                </c:pt>
                <c:pt idx="27937" formatCode="General">
                  <c:v>0.57541699999999929</c:v>
                </c:pt>
                <c:pt idx="27938" formatCode="General">
                  <c:v>0.57543800000000001</c:v>
                </c:pt>
                <c:pt idx="27939" formatCode="General">
                  <c:v>0.57545900000000005</c:v>
                </c:pt>
                <c:pt idx="27940" formatCode="General">
                  <c:v>0.57547899999999996</c:v>
                </c:pt>
                <c:pt idx="27941" formatCode="General">
                  <c:v>0.57550000000000001</c:v>
                </c:pt>
                <c:pt idx="27942" formatCode="General">
                  <c:v>0.57552000000000003</c:v>
                </c:pt>
                <c:pt idx="27943" formatCode="General">
                  <c:v>0.57554099999999997</c:v>
                </c:pt>
                <c:pt idx="27944" formatCode="General">
                  <c:v>0.57556099999999955</c:v>
                </c:pt>
                <c:pt idx="27945" formatCode="General">
                  <c:v>0.57558199999999959</c:v>
                </c:pt>
                <c:pt idx="27946" formatCode="General">
                  <c:v>0.57560199999999995</c:v>
                </c:pt>
                <c:pt idx="27947" formatCode="General">
                  <c:v>0.57562400000000058</c:v>
                </c:pt>
                <c:pt idx="27948" formatCode="General">
                  <c:v>0.57564400000000071</c:v>
                </c:pt>
                <c:pt idx="27949" formatCode="General">
                  <c:v>0.57566399999999951</c:v>
                </c:pt>
                <c:pt idx="27950" formatCode="General">
                  <c:v>0.57568500000000045</c:v>
                </c:pt>
                <c:pt idx="27951" formatCode="General">
                  <c:v>0.57570500000000058</c:v>
                </c:pt>
                <c:pt idx="27952" formatCode="General">
                  <c:v>0.5757260000000004</c:v>
                </c:pt>
                <c:pt idx="27953" formatCode="General">
                  <c:v>0.57574700000000045</c:v>
                </c:pt>
                <c:pt idx="27954" formatCode="General">
                  <c:v>0.5757679999999995</c:v>
                </c:pt>
                <c:pt idx="27955" formatCode="General">
                  <c:v>0.57578799999999997</c:v>
                </c:pt>
                <c:pt idx="27956" formatCode="General">
                  <c:v>0.57580900000000046</c:v>
                </c:pt>
                <c:pt idx="27957" formatCode="General">
                  <c:v>0.5758290000000007</c:v>
                </c:pt>
                <c:pt idx="27958" formatCode="General">
                  <c:v>0.57585000000000042</c:v>
                </c:pt>
                <c:pt idx="27959" formatCode="General">
                  <c:v>0.57586999999999999</c:v>
                </c:pt>
                <c:pt idx="27960" formatCode="General">
                  <c:v>0.57589100000000071</c:v>
                </c:pt>
                <c:pt idx="27961" formatCode="General">
                  <c:v>0.57591099999999951</c:v>
                </c:pt>
                <c:pt idx="27962" formatCode="General">
                  <c:v>0.575932</c:v>
                </c:pt>
                <c:pt idx="27963" formatCode="General">
                  <c:v>0.57595300000000005</c:v>
                </c:pt>
                <c:pt idx="27964" formatCode="General">
                  <c:v>0.57597299999999996</c:v>
                </c:pt>
                <c:pt idx="27965" formatCode="General">
                  <c:v>0.57599400000000045</c:v>
                </c:pt>
                <c:pt idx="27966" formatCode="General">
                  <c:v>0.57601400000000003</c:v>
                </c:pt>
                <c:pt idx="27967" formatCode="General">
                  <c:v>0.57603499999999996</c:v>
                </c:pt>
                <c:pt idx="27968" formatCode="General">
                  <c:v>0.57605600000000001</c:v>
                </c:pt>
                <c:pt idx="27969" formatCode="General">
                  <c:v>0.57607699999999951</c:v>
                </c:pt>
                <c:pt idx="27970" formatCode="General">
                  <c:v>0.57609699999999997</c:v>
                </c:pt>
                <c:pt idx="27971" formatCode="General">
                  <c:v>0.57611800000000002</c:v>
                </c:pt>
                <c:pt idx="27972" formatCode="General">
                  <c:v>0.57613800000000004</c:v>
                </c:pt>
                <c:pt idx="27973" formatCode="General">
                  <c:v>0.57615899999999998</c:v>
                </c:pt>
                <c:pt idx="27974" formatCode="General">
                  <c:v>0.57617900000000044</c:v>
                </c:pt>
                <c:pt idx="27975" formatCode="General">
                  <c:v>0.57619900000000046</c:v>
                </c:pt>
                <c:pt idx="27976" formatCode="General">
                  <c:v>0.57621999999999951</c:v>
                </c:pt>
                <c:pt idx="27977" formatCode="General">
                  <c:v>0.57624100000000045</c:v>
                </c:pt>
                <c:pt idx="27978" formatCode="General">
                  <c:v>0.57626199999999961</c:v>
                </c:pt>
                <c:pt idx="27979" formatCode="General">
                  <c:v>0.57628199999999996</c:v>
                </c:pt>
                <c:pt idx="27980" formatCode="General">
                  <c:v>0.57630300000000001</c:v>
                </c:pt>
                <c:pt idx="27981" formatCode="General">
                  <c:v>0.57632300000000003</c:v>
                </c:pt>
                <c:pt idx="27982" formatCode="General">
                  <c:v>0.57634399999999997</c:v>
                </c:pt>
                <c:pt idx="27983" formatCode="General">
                  <c:v>0.57636500000000002</c:v>
                </c:pt>
                <c:pt idx="27984" formatCode="General">
                  <c:v>0.57638500000000004</c:v>
                </c:pt>
                <c:pt idx="27985" formatCode="General">
                  <c:v>0.57640599999999997</c:v>
                </c:pt>
                <c:pt idx="27986" formatCode="General">
                  <c:v>0.57642700000000002</c:v>
                </c:pt>
                <c:pt idx="27987" formatCode="General">
                  <c:v>0.57644700000000004</c:v>
                </c:pt>
                <c:pt idx="27988" formatCode="General">
                  <c:v>0.57646699999999929</c:v>
                </c:pt>
                <c:pt idx="27989" formatCode="General">
                  <c:v>0.576488</c:v>
                </c:pt>
                <c:pt idx="27990" formatCode="General">
                  <c:v>0.57650800000000002</c:v>
                </c:pt>
                <c:pt idx="27991" formatCode="General">
                  <c:v>0.57652999999999999</c:v>
                </c:pt>
                <c:pt idx="27992" formatCode="General">
                  <c:v>0.57655000000000001</c:v>
                </c:pt>
                <c:pt idx="27993" formatCode="General">
                  <c:v>0.5765709999999995</c:v>
                </c:pt>
                <c:pt idx="27994" formatCode="General">
                  <c:v>0.57659099999999996</c:v>
                </c:pt>
                <c:pt idx="27995" formatCode="General">
                  <c:v>0.57661200000000001</c:v>
                </c:pt>
                <c:pt idx="27996" formatCode="General">
                  <c:v>0.57663200000000003</c:v>
                </c:pt>
                <c:pt idx="27997" formatCode="General">
                  <c:v>0.57665299999999997</c:v>
                </c:pt>
                <c:pt idx="27998" formatCode="General">
                  <c:v>0.57667400000000046</c:v>
                </c:pt>
                <c:pt idx="27999" formatCode="General">
                  <c:v>0.57669400000000071</c:v>
                </c:pt>
                <c:pt idx="28000" formatCode="General">
                  <c:v>0.57671499999999998</c:v>
                </c:pt>
                <c:pt idx="28001" formatCode="General">
                  <c:v>0.57673500000000044</c:v>
                </c:pt>
                <c:pt idx="28002" formatCode="General">
                  <c:v>0.57675600000000005</c:v>
                </c:pt>
                <c:pt idx="28003" formatCode="General">
                  <c:v>0.5767760000000004</c:v>
                </c:pt>
                <c:pt idx="28004" formatCode="General">
                  <c:v>0.57679700000000045</c:v>
                </c:pt>
                <c:pt idx="28005" formatCode="General">
                  <c:v>0.57681800000000005</c:v>
                </c:pt>
                <c:pt idx="28006" formatCode="General">
                  <c:v>0.57683799999999996</c:v>
                </c:pt>
                <c:pt idx="28007" formatCode="General">
                  <c:v>0.57685900000000045</c:v>
                </c:pt>
                <c:pt idx="28008" formatCode="General">
                  <c:v>0.57687999999999995</c:v>
                </c:pt>
                <c:pt idx="28009" formatCode="General">
                  <c:v>0.57690000000000041</c:v>
                </c:pt>
                <c:pt idx="28010" formatCode="General">
                  <c:v>0.57692100000000046</c:v>
                </c:pt>
                <c:pt idx="28011" formatCode="General">
                  <c:v>0.5769410000000007</c:v>
                </c:pt>
                <c:pt idx="28012" formatCode="General">
                  <c:v>0.57696199999999997</c:v>
                </c:pt>
                <c:pt idx="28013" formatCode="General">
                  <c:v>0.57698199999999999</c:v>
                </c:pt>
                <c:pt idx="28014" formatCode="General">
                  <c:v>0.57700300000000004</c:v>
                </c:pt>
                <c:pt idx="28015" formatCode="General">
                  <c:v>0.57702399999999998</c:v>
                </c:pt>
                <c:pt idx="28016" formatCode="General">
                  <c:v>0.57704400000000045</c:v>
                </c:pt>
                <c:pt idx="28017" formatCode="General">
                  <c:v>0.57706500000000005</c:v>
                </c:pt>
                <c:pt idx="28018" formatCode="General">
                  <c:v>0.57708499999999996</c:v>
                </c:pt>
                <c:pt idx="28019" formatCode="General">
                  <c:v>0.57710600000000001</c:v>
                </c:pt>
                <c:pt idx="28020" formatCode="General">
                  <c:v>0.5771269999999995</c:v>
                </c:pt>
                <c:pt idx="28021" formatCode="General">
                  <c:v>0.57714699999999997</c:v>
                </c:pt>
                <c:pt idx="28022" formatCode="General">
                  <c:v>0.57716800000000001</c:v>
                </c:pt>
                <c:pt idx="28023" formatCode="General">
                  <c:v>0.57718899999999951</c:v>
                </c:pt>
                <c:pt idx="28024" formatCode="General">
                  <c:v>0.57720899999999997</c:v>
                </c:pt>
                <c:pt idx="28025" formatCode="General">
                  <c:v>0.57723000000000002</c:v>
                </c:pt>
                <c:pt idx="28026" formatCode="General">
                  <c:v>0.57725000000000004</c:v>
                </c:pt>
                <c:pt idx="28027" formatCode="General">
                  <c:v>0.57727099999999998</c:v>
                </c:pt>
                <c:pt idx="28028" formatCode="General">
                  <c:v>0.57729100000000044</c:v>
                </c:pt>
                <c:pt idx="28029" formatCode="General">
                  <c:v>0.5773119999999996</c:v>
                </c:pt>
                <c:pt idx="28030" formatCode="General">
                  <c:v>0.57733299999999943</c:v>
                </c:pt>
                <c:pt idx="28031" formatCode="General">
                  <c:v>0.57735300000000001</c:v>
                </c:pt>
                <c:pt idx="28032" formatCode="General">
                  <c:v>0.57737400000000005</c:v>
                </c:pt>
                <c:pt idx="28033" formatCode="General">
                  <c:v>0.57739399999999996</c:v>
                </c:pt>
                <c:pt idx="28034" formatCode="General">
                  <c:v>0.57741500000000001</c:v>
                </c:pt>
                <c:pt idx="28035" formatCode="General">
                  <c:v>0.57743500000000003</c:v>
                </c:pt>
                <c:pt idx="28036" formatCode="General">
                  <c:v>0.577457</c:v>
                </c:pt>
                <c:pt idx="28037" formatCode="General">
                  <c:v>0.57747700000000002</c:v>
                </c:pt>
                <c:pt idx="28038" formatCode="General">
                  <c:v>0.57749799999999996</c:v>
                </c:pt>
                <c:pt idx="28039" formatCode="General">
                  <c:v>0.57751799999999942</c:v>
                </c:pt>
                <c:pt idx="28040" formatCode="General">
                  <c:v>0.57753900000000002</c:v>
                </c:pt>
                <c:pt idx="28041" formatCode="General">
                  <c:v>0.57755900000000004</c:v>
                </c:pt>
                <c:pt idx="28042" formatCode="General">
                  <c:v>0.57757899999999951</c:v>
                </c:pt>
                <c:pt idx="28043" formatCode="General">
                  <c:v>0.57760000000000045</c:v>
                </c:pt>
                <c:pt idx="28044" formatCode="General">
                  <c:v>0.57762100000000072</c:v>
                </c:pt>
                <c:pt idx="28045" formatCode="General">
                  <c:v>0.57764200000000043</c:v>
                </c:pt>
                <c:pt idx="28046" formatCode="General">
                  <c:v>0.57766200000000001</c:v>
                </c:pt>
                <c:pt idx="28047" formatCode="General">
                  <c:v>0.5776829999999995</c:v>
                </c:pt>
                <c:pt idx="28048" formatCode="General">
                  <c:v>0.57770299999999997</c:v>
                </c:pt>
                <c:pt idx="28049" formatCode="General">
                  <c:v>0.57772400000000046</c:v>
                </c:pt>
                <c:pt idx="28050" formatCode="General">
                  <c:v>0.5777440000000007</c:v>
                </c:pt>
                <c:pt idx="28051" formatCode="General">
                  <c:v>0.577766</c:v>
                </c:pt>
                <c:pt idx="28052" formatCode="General">
                  <c:v>0.57778600000000002</c:v>
                </c:pt>
                <c:pt idx="28053" formatCode="General">
                  <c:v>0.57780699999999996</c:v>
                </c:pt>
                <c:pt idx="28054" formatCode="General">
                  <c:v>0.57782699999999998</c:v>
                </c:pt>
                <c:pt idx="28055" formatCode="General">
                  <c:v>0.57784700000000044</c:v>
                </c:pt>
                <c:pt idx="28056" formatCode="General">
                  <c:v>0.57786800000000005</c:v>
                </c:pt>
                <c:pt idx="28057" formatCode="General">
                  <c:v>0.57788799999999996</c:v>
                </c:pt>
                <c:pt idx="28058" formatCode="General">
                  <c:v>0.57790900000000045</c:v>
                </c:pt>
                <c:pt idx="28059" formatCode="General">
                  <c:v>0.57793000000000005</c:v>
                </c:pt>
                <c:pt idx="28060" formatCode="General">
                  <c:v>0.57795099999999999</c:v>
                </c:pt>
                <c:pt idx="28061" formatCode="General">
                  <c:v>0.57797100000000046</c:v>
                </c:pt>
                <c:pt idx="28062" formatCode="General">
                  <c:v>0.57799199999999995</c:v>
                </c:pt>
                <c:pt idx="28063" formatCode="General">
                  <c:v>0.57801199999999997</c:v>
                </c:pt>
                <c:pt idx="28064" formatCode="General">
                  <c:v>0.57803300000000002</c:v>
                </c:pt>
                <c:pt idx="28065" formatCode="General">
                  <c:v>0.57805300000000004</c:v>
                </c:pt>
                <c:pt idx="28066" formatCode="General">
                  <c:v>0.57807500000000045</c:v>
                </c:pt>
                <c:pt idx="28067" formatCode="General">
                  <c:v>0.57809500000000058</c:v>
                </c:pt>
                <c:pt idx="28068" formatCode="General">
                  <c:v>0.57811500000000005</c:v>
                </c:pt>
                <c:pt idx="28069" formatCode="General">
                  <c:v>0.57813599999999998</c:v>
                </c:pt>
                <c:pt idx="28070" formatCode="General">
                  <c:v>0.578156</c:v>
                </c:pt>
                <c:pt idx="28071" formatCode="General">
                  <c:v>0.57817700000000005</c:v>
                </c:pt>
                <c:pt idx="28072" formatCode="General">
                  <c:v>0.57819799999999999</c:v>
                </c:pt>
                <c:pt idx="28073" formatCode="General">
                  <c:v>0.57821900000000004</c:v>
                </c:pt>
                <c:pt idx="28074" formatCode="General">
                  <c:v>0.5782389999999995</c:v>
                </c:pt>
                <c:pt idx="28075" formatCode="General">
                  <c:v>0.57826</c:v>
                </c:pt>
                <c:pt idx="28076" formatCode="General">
                  <c:v>0.57828000000000002</c:v>
                </c:pt>
                <c:pt idx="28077" formatCode="General">
                  <c:v>0.57830099999999951</c:v>
                </c:pt>
                <c:pt idx="28078" formatCode="General">
                  <c:v>0.57832099999999997</c:v>
                </c:pt>
                <c:pt idx="28079" formatCode="General">
                  <c:v>0.57834200000000002</c:v>
                </c:pt>
                <c:pt idx="28080" formatCode="General">
                  <c:v>0.5783619999999996</c:v>
                </c:pt>
                <c:pt idx="28081" formatCode="General">
                  <c:v>0.57838400000000001</c:v>
                </c:pt>
                <c:pt idx="28082" formatCode="General">
                  <c:v>0.57840400000000003</c:v>
                </c:pt>
                <c:pt idx="28083" formatCode="General">
                  <c:v>0.57842400000000005</c:v>
                </c:pt>
                <c:pt idx="28084" formatCode="General">
                  <c:v>0.57844499999999999</c:v>
                </c:pt>
                <c:pt idx="28085" formatCode="General">
                  <c:v>0.57846500000000001</c:v>
                </c:pt>
                <c:pt idx="28086" formatCode="General">
                  <c:v>0.5784859999999995</c:v>
                </c:pt>
                <c:pt idx="28087" formatCode="General">
                  <c:v>0.57850699999999955</c:v>
                </c:pt>
                <c:pt idx="28088" formatCode="General">
                  <c:v>0.57852800000000004</c:v>
                </c:pt>
                <c:pt idx="28089" formatCode="General">
                  <c:v>0.57854799999999951</c:v>
                </c:pt>
                <c:pt idx="28090" formatCode="General">
                  <c:v>0.578569</c:v>
                </c:pt>
                <c:pt idx="28091" formatCode="General">
                  <c:v>0.57858900000000002</c:v>
                </c:pt>
                <c:pt idx="28092" formatCode="General">
                  <c:v>0.5786100000000004</c:v>
                </c:pt>
                <c:pt idx="28093" formatCode="General">
                  <c:v>0.57863000000000042</c:v>
                </c:pt>
                <c:pt idx="28094" formatCode="General">
                  <c:v>0.57865100000000058</c:v>
                </c:pt>
                <c:pt idx="28095" formatCode="General">
                  <c:v>0.57867200000000041</c:v>
                </c:pt>
                <c:pt idx="28096" formatCode="General">
                  <c:v>0.57869200000000043</c:v>
                </c:pt>
                <c:pt idx="28097" formatCode="General">
                  <c:v>0.57871300000000003</c:v>
                </c:pt>
                <c:pt idx="28098" formatCode="General">
                  <c:v>0.57873300000000005</c:v>
                </c:pt>
                <c:pt idx="28099" formatCode="General">
                  <c:v>0.57875399999999999</c:v>
                </c:pt>
                <c:pt idx="28100" formatCode="General">
                  <c:v>0.57877400000000045</c:v>
                </c:pt>
                <c:pt idx="28101" formatCode="General">
                  <c:v>0.57879499999999995</c:v>
                </c:pt>
                <c:pt idx="28102" formatCode="General">
                  <c:v>0.578816</c:v>
                </c:pt>
                <c:pt idx="28103" formatCode="General">
                  <c:v>0.57883700000000005</c:v>
                </c:pt>
                <c:pt idx="28104" formatCode="General">
                  <c:v>0.57885699999999951</c:v>
                </c:pt>
                <c:pt idx="28105" formatCode="General">
                  <c:v>0.57887800000000045</c:v>
                </c:pt>
                <c:pt idx="28106" formatCode="General">
                  <c:v>0.57889800000000058</c:v>
                </c:pt>
                <c:pt idx="28107" formatCode="General">
                  <c:v>0.57891899999999996</c:v>
                </c:pt>
                <c:pt idx="28108" formatCode="General">
                  <c:v>0.57893899999999998</c:v>
                </c:pt>
                <c:pt idx="28109" formatCode="General">
                  <c:v>0.57895900000000045</c:v>
                </c:pt>
                <c:pt idx="28110" formatCode="General">
                  <c:v>0.57898099999999997</c:v>
                </c:pt>
                <c:pt idx="28111" formatCode="General">
                  <c:v>0.57900099999999999</c:v>
                </c:pt>
                <c:pt idx="28112" formatCode="General">
                  <c:v>0.57902200000000004</c:v>
                </c:pt>
                <c:pt idx="28113" formatCode="General">
                  <c:v>0.57904199999999995</c:v>
                </c:pt>
                <c:pt idx="28114" formatCode="General">
                  <c:v>0.57906299999999955</c:v>
                </c:pt>
                <c:pt idx="28115" formatCode="General">
                  <c:v>0.57908300000000001</c:v>
                </c:pt>
                <c:pt idx="28116" formatCode="General">
                  <c:v>0.57910399999999951</c:v>
                </c:pt>
                <c:pt idx="28117" formatCode="General">
                  <c:v>0.57912500000000044</c:v>
                </c:pt>
                <c:pt idx="28118" formatCode="General">
                  <c:v>0.57914500000000046</c:v>
                </c:pt>
                <c:pt idx="28119" formatCode="General">
                  <c:v>0.57916599999999996</c:v>
                </c:pt>
                <c:pt idx="28120" formatCode="General">
                  <c:v>0.57918700000000001</c:v>
                </c:pt>
                <c:pt idx="28121" formatCode="General">
                  <c:v>0.57920700000000003</c:v>
                </c:pt>
                <c:pt idx="28122" formatCode="General">
                  <c:v>0.57922700000000005</c:v>
                </c:pt>
                <c:pt idx="28123" formatCode="General">
                  <c:v>0.57924799999999999</c:v>
                </c:pt>
                <c:pt idx="28124" formatCode="General">
                  <c:v>0.57926800000000001</c:v>
                </c:pt>
                <c:pt idx="28125" formatCode="General">
                  <c:v>0.57928900000000005</c:v>
                </c:pt>
                <c:pt idx="28126" formatCode="General">
                  <c:v>0.57930999999999999</c:v>
                </c:pt>
                <c:pt idx="28127" formatCode="General">
                  <c:v>0.57933100000000004</c:v>
                </c:pt>
                <c:pt idx="28128" formatCode="General">
                  <c:v>0.57935099999999951</c:v>
                </c:pt>
                <c:pt idx="28129" formatCode="General">
                  <c:v>0.579372</c:v>
                </c:pt>
                <c:pt idx="28130" formatCode="General">
                  <c:v>0.57939200000000002</c:v>
                </c:pt>
                <c:pt idx="28131" formatCode="General">
                  <c:v>0.57941299999999929</c:v>
                </c:pt>
                <c:pt idx="28132" formatCode="General">
                  <c:v>0.579434</c:v>
                </c:pt>
                <c:pt idx="28133" formatCode="General">
                  <c:v>0.57945400000000002</c:v>
                </c:pt>
                <c:pt idx="28134" formatCode="General">
                  <c:v>0.57947499999999996</c:v>
                </c:pt>
                <c:pt idx="28135" formatCode="General">
                  <c:v>0.57949499999999998</c:v>
                </c:pt>
                <c:pt idx="28136" formatCode="General">
                  <c:v>0.57951599999999959</c:v>
                </c:pt>
                <c:pt idx="28137" formatCode="General">
                  <c:v>0.57953599999999961</c:v>
                </c:pt>
                <c:pt idx="28138" formatCode="General">
                  <c:v>0.57955699999999954</c:v>
                </c:pt>
                <c:pt idx="28139" formatCode="General">
                  <c:v>0.57957800000000004</c:v>
                </c:pt>
                <c:pt idx="28140" formatCode="General">
                  <c:v>0.57959899999999998</c:v>
                </c:pt>
                <c:pt idx="28141" formatCode="General">
                  <c:v>0.57961900000000044</c:v>
                </c:pt>
                <c:pt idx="28142" formatCode="General">
                  <c:v>0.57964000000000071</c:v>
                </c:pt>
                <c:pt idx="28143" formatCode="General">
                  <c:v>0.57965999999999995</c:v>
                </c:pt>
                <c:pt idx="28144" formatCode="General">
                  <c:v>0.57968100000000045</c:v>
                </c:pt>
                <c:pt idx="28145" formatCode="General">
                  <c:v>0.57970100000000047</c:v>
                </c:pt>
                <c:pt idx="28146" formatCode="General">
                  <c:v>0.5797220000000004</c:v>
                </c:pt>
                <c:pt idx="28147" formatCode="General">
                  <c:v>0.57974200000000042</c:v>
                </c:pt>
                <c:pt idx="28148" formatCode="General">
                  <c:v>0.57976300000000003</c:v>
                </c:pt>
                <c:pt idx="28149" formatCode="General">
                  <c:v>0.57978399999999997</c:v>
                </c:pt>
                <c:pt idx="28150" formatCode="General">
                  <c:v>0.57980399999999999</c:v>
                </c:pt>
                <c:pt idx="28151" formatCode="General">
                  <c:v>0.5798250000000007</c:v>
                </c:pt>
                <c:pt idx="28152" formatCode="General">
                  <c:v>0.57984500000000072</c:v>
                </c:pt>
                <c:pt idx="28153" formatCode="General">
                  <c:v>0.57986599999999999</c:v>
                </c:pt>
                <c:pt idx="28154" formatCode="General">
                  <c:v>0.57988600000000001</c:v>
                </c:pt>
                <c:pt idx="28155" formatCode="General">
                  <c:v>0.57990799999999998</c:v>
                </c:pt>
                <c:pt idx="28156" formatCode="General">
                  <c:v>0.57992800000000044</c:v>
                </c:pt>
                <c:pt idx="28157" formatCode="General">
                  <c:v>0.57994900000000071</c:v>
                </c:pt>
                <c:pt idx="28158" formatCode="General">
                  <c:v>0.57996899999999996</c:v>
                </c:pt>
                <c:pt idx="28159" formatCode="General">
                  <c:v>0.57999000000000045</c:v>
                </c:pt>
                <c:pt idx="28160" formatCode="General">
                  <c:v>0.58000999999999958</c:v>
                </c:pt>
                <c:pt idx="28161" formatCode="General">
                  <c:v>0.5800309999999993</c:v>
                </c:pt>
                <c:pt idx="28162" formatCode="General">
                  <c:v>0.58005099999999943</c:v>
                </c:pt>
                <c:pt idx="28163" formatCode="General">
                  <c:v>0.58007199999999959</c:v>
                </c:pt>
                <c:pt idx="28164" formatCode="General">
                  <c:v>0.58009299999999941</c:v>
                </c:pt>
                <c:pt idx="28165" formatCode="General">
                  <c:v>0.5801129999999991</c:v>
                </c:pt>
                <c:pt idx="28166" formatCode="General">
                  <c:v>0.58013399999999937</c:v>
                </c:pt>
                <c:pt idx="28167" formatCode="General">
                  <c:v>0.58015399999999928</c:v>
                </c:pt>
                <c:pt idx="28168" formatCode="General">
                  <c:v>0.580175</c:v>
                </c:pt>
                <c:pt idx="28169" formatCode="General">
                  <c:v>0.58019500000000002</c:v>
                </c:pt>
                <c:pt idx="28170" formatCode="General">
                  <c:v>0.58021699999999909</c:v>
                </c:pt>
                <c:pt idx="28171" formatCode="General">
                  <c:v>0.58023699999999923</c:v>
                </c:pt>
                <c:pt idx="28172" formatCode="General">
                  <c:v>0.58025799999999939</c:v>
                </c:pt>
                <c:pt idx="28173" formatCode="General">
                  <c:v>0.58027799999999929</c:v>
                </c:pt>
                <c:pt idx="28174" formatCode="General">
                  <c:v>0.58029900000000001</c:v>
                </c:pt>
                <c:pt idx="28175" formatCode="General">
                  <c:v>0.58031899999999936</c:v>
                </c:pt>
                <c:pt idx="28176" formatCode="General">
                  <c:v>0.58033899999999938</c:v>
                </c:pt>
                <c:pt idx="28177" formatCode="General">
                  <c:v>0.58035999999999943</c:v>
                </c:pt>
                <c:pt idx="28178" formatCode="General">
                  <c:v>0.58038099999999937</c:v>
                </c:pt>
                <c:pt idx="28179" formatCode="General">
                  <c:v>0.58040199999999942</c:v>
                </c:pt>
                <c:pt idx="28180" formatCode="General">
                  <c:v>0.58042199999999955</c:v>
                </c:pt>
                <c:pt idx="28181" formatCode="General">
                  <c:v>0.58044299999999938</c:v>
                </c:pt>
                <c:pt idx="28182" formatCode="General">
                  <c:v>0.58046299999999884</c:v>
                </c:pt>
                <c:pt idx="28183" formatCode="General">
                  <c:v>0.58048399999999922</c:v>
                </c:pt>
                <c:pt idx="28184" formatCode="General">
                  <c:v>0.58050499999999938</c:v>
                </c:pt>
                <c:pt idx="28185" formatCode="General">
                  <c:v>0.58052599999999943</c:v>
                </c:pt>
                <c:pt idx="28186" formatCode="General">
                  <c:v>0.58054599999999956</c:v>
                </c:pt>
                <c:pt idx="28187" formatCode="General">
                  <c:v>0.58056699999999906</c:v>
                </c:pt>
                <c:pt idx="28188" formatCode="General">
                  <c:v>0.58058699999999897</c:v>
                </c:pt>
                <c:pt idx="28189" formatCode="General">
                  <c:v>0.58060699999999943</c:v>
                </c:pt>
                <c:pt idx="28190" formatCode="General">
                  <c:v>0.58062800000000003</c:v>
                </c:pt>
                <c:pt idx="28191" formatCode="General">
                  <c:v>0.58064800000000005</c:v>
                </c:pt>
                <c:pt idx="28192" formatCode="General">
                  <c:v>0.58066899999999955</c:v>
                </c:pt>
                <c:pt idx="28193" formatCode="General">
                  <c:v>0.58069000000000004</c:v>
                </c:pt>
                <c:pt idx="28194" formatCode="General">
                  <c:v>0.58071099999999942</c:v>
                </c:pt>
                <c:pt idx="28195" formatCode="General">
                  <c:v>0.580731</c:v>
                </c:pt>
                <c:pt idx="28196" formatCode="General">
                  <c:v>0.5807519999999996</c:v>
                </c:pt>
                <c:pt idx="28197" formatCode="General">
                  <c:v>0.58077199999999951</c:v>
                </c:pt>
                <c:pt idx="28198" formatCode="General">
                  <c:v>0.580793</c:v>
                </c:pt>
                <c:pt idx="28199" formatCode="General">
                  <c:v>0.58081399999999939</c:v>
                </c:pt>
                <c:pt idx="28200" formatCode="General">
                  <c:v>0.58083499999999955</c:v>
                </c:pt>
                <c:pt idx="28201" formatCode="General">
                  <c:v>0.58085500000000001</c:v>
                </c:pt>
                <c:pt idx="28202" formatCode="General">
                  <c:v>0.58087500000000003</c:v>
                </c:pt>
                <c:pt idx="28203" formatCode="General">
                  <c:v>0.58089599999999997</c:v>
                </c:pt>
                <c:pt idx="28204" formatCode="General">
                  <c:v>0.58091599999999943</c:v>
                </c:pt>
                <c:pt idx="28205" formatCode="General">
                  <c:v>0.58093699999999937</c:v>
                </c:pt>
                <c:pt idx="28206" formatCode="General">
                  <c:v>0.58095699999999928</c:v>
                </c:pt>
                <c:pt idx="28207" formatCode="General">
                  <c:v>0.58097900000000002</c:v>
                </c:pt>
                <c:pt idx="28208" formatCode="General">
                  <c:v>0.58099900000000004</c:v>
                </c:pt>
                <c:pt idx="28209" formatCode="General">
                  <c:v>0.58101999999999943</c:v>
                </c:pt>
                <c:pt idx="28210" formatCode="General">
                  <c:v>0.58104</c:v>
                </c:pt>
                <c:pt idx="28211" formatCode="General">
                  <c:v>0.58106099999999938</c:v>
                </c:pt>
                <c:pt idx="28212" formatCode="General">
                  <c:v>0.58108099999999929</c:v>
                </c:pt>
                <c:pt idx="28213" formatCode="General">
                  <c:v>0.58110199999999956</c:v>
                </c:pt>
                <c:pt idx="28214" formatCode="General">
                  <c:v>0.58112299999999928</c:v>
                </c:pt>
                <c:pt idx="28215" formatCode="General">
                  <c:v>0.5811429999999993</c:v>
                </c:pt>
                <c:pt idx="28216" formatCode="General">
                  <c:v>0.58116399999999935</c:v>
                </c:pt>
                <c:pt idx="28217" formatCode="General">
                  <c:v>0.58118399999999937</c:v>
                </c:pt>
                <c:pt idx="28218" formatCode="General">
                  <c:v>0.58120499999999942</c:v>
                </c:pt>
                <c:pt idx="28219" formatCode="General">
                  <c:v>0.58122499999999955</c:v>
                </c:pt>
                <c:pt idx="28220" formatCode="General">
                  <c:v>0.5812459999999996</c:v>
                </c:pt>
                <c:pt idx="28221" formatCode="General">
                  <c:v>0.58126699999999909</c:v>
                </c:pt>
                <c:pt idx="28222" formatCode="General">
                  <c:v>0.58128799999999936</c:v>
                </c:pt>
                <c:pt idx="28223" formatCode="General">
                  <c:v>0.58130799999999938</c:v>
                </c:pt>
                <c:pt idx="28224" formatCode="General">
                  <c:v>0.58132899999999943</c:v>
                </c:pt>
                <c:pt idx="28225" formatCode="General">
                  <c:v>0.581349</c:v>
                </c:pt>
                <c:pt idx="28226" formatCode="General">
                  <c:v>0.58136999999999939</c:v>
                </c:pt>
                <c:pt idx="28227" formatCode="General">
                  <c:v>0.5813899999999993</c:v>
                </c:pt>
                <c:pt idx="28228" formatCode="General">
                  <c:v>0.58141099999999935</c:v>
                </c:pt>
                <c:pt idx="28229" formatCode="General">
                  <c:v>0.58143199999999928</c:v>
                </c:pt>
                <c:pt idx="28230" formatCode="General">
                  <c:v>0.58145199999999941</c:v>
                </c:pt>
                <c:pt idx="28231" formatCode="General">
                  <c:v>0.58147299999999935</c:v>
                </c:pt>
                <c:pt idx="28232" formatCode="General">
                  <c:v>0.58149299999999937</c:v>
                </c:pt>
                <c:pt idx="28233" formatCode="General">
                  <c:v>0.58151399999999898</c:v>
                </c:pt>
                <c:pt idx="28234" formatCode="General">
                  <c:v>0.58153399999999922</c:v>
                </c:pt>
                <c:pt idx="28235" formatCode="General">
                  <c:v>0.58155499999999938</c:v>
                </c:pt>
                <c:pt idx="28236" formatCode="General">
                  <c:v>0.58157599999999943</c:v>
                </c:pt>
                <c:pt idx="28237" formatCode="General">
                  <c:v>0.58159599999999956</c:v>
                </c:pt>
                <c:pt idx="28238" formatCode="General">
                  <c:v>0.58161699999999938</c:v>
                </c:pt>
                <c:pt idx="28239" formatCode="General">
                  <c:v>0.58163799999999954</c:v>
                </c:pt>
                <c:pt idx="28240" formatCode="General">
                  <c:v>0.58165800000000001</c:v>
                </c:pt>
                <c:pt idx="28241" formatCode="General">
                  <c:v>0.5816789999999995</c:v>
                </c:pt>
                <c:pt idx="28242" formatCode="General">
                  <c:v>0.58169899999999997</c:v>
                </c:pt>
                <c:pt idx="28243" formatCode="General">
                  <c:v>0.58172000000000001</c:v>
                </c:pt>
                <c:pt idx="28244" formatCode="General">
                  <c:v>0.58174000000000003</c:v>
                </c:pt>
                <c:pt idx="28245" formatCode="General">
                  <c:v>0.58176099999999942</c:v>
                </c:pt>
                <c:pt idx="28246" formatCode="General">
                  <c:v>0.58178199999999958</c:v>
                </c:pt>
                <c:pt idx="28247" formatCode="General">
                  <c:v>0.5818019999999996</c:v>
                </c:pt>
                <c:pt idx="28248" formatCode="General">
                  <c:v>0.58182299999999942</c:v>
                </c:pt>
                <c:pt idx="28249" formatCode="General">
                  <c:v>0.581843</c:v>
                </c:pt>
                <c:pt idx="28250" formatCode="General">
                  <c:v>0.58186399999999938</c:v>
                </c:pt>
                <c:pt idx="28251" formatCode="General">
                  <c:v>0.58188499999999943</c:v>
                </c:pt>
                <c:pt idx="28252" formatCode="General">
                  <c:v>0.58190500000000001</c:v>
                </c:pt>
                <c:pt idx="28253" formatCode="General">
                  <c:v>0.58192599999999961</c:v>
                </c:pt>
                <c:pt idx="28254" formatCode="General">
                  <c:v>0.58194699999999955</c:v>
                </c:pt>
                <c:pt idx="28255" formatCode="General">
                  <c:v>0.58196699999999935</c:v>
                </c:pt>
                <c:pt idx="28256" formatCode="General">
                  <c:v>0.58198699999999937</c:v>
                </c:pt>
                <c:pt idx="28257" formatCode="General">
                  <c:v>0.58200799999999941</c:v>
                </c:pt>
                <c:pt idx="28258" formatCode="General">
                  <c:v>0.58202900000000002</c:v>
                </c:pt>
                <c:pt idx="28259" formatCode="General">
                  <c:v>0.58204900000000004</c:v>
                </c:pt>
                <c:pt idx="28260" formatCode="General">
                  <c:v>0.58206999999999942</c:v>
                </c:pt>
                <c:pt idx="28261" formatCode="General">
                  <c:v>0.58209100000000003</c:v>
                </c:pt>
                <c:pt idx="28262" formatCode="General">
                  <c:v>0.58211099999999938</c:v>
                </c:pt>
                <c:pt idx="28263" formatCode="General">
                  <c:v>0.58213199999999943</c:v>
                </c:pt>
                <c:pt idx="28264" formatCode="General">
                  <c:v>0.58215199999999956</c:v>
                </c:pt>
                <c:pt idx="28265" formatCode="General">
                  <c:v>0.58217299999999939</c:v>
                </c:pt>
                <c:pt idx="28266" formatCode="General">
                  <c:v>0.58219299999999929</c:v>
                </c:pt>
                <c:pt idx="28267" formatCode="General">
                  <c:v>0.58221399999999923</c:v>
                </c:pt>
                <c:pt idx="28268" formatCode="General">
                  <c:v>0.58223499999999928</c:v>
                </c:pt>
                <c:pt idx="28269" formatCode="General">
                  <c:v>0.58225499999999941</c:v>
                </c:pt>
                <c:pt idx="28270" formatCode="General">
                  <c:v>0.58227599999999957</c:v>
                </c:pt>
                <c:pt idx="28271" formatCode="General">
                  <c:v>0.58229599999999959</c:v>
                </c:pt>
                <c:pt idx="28272" formatCode="General">
                  <c:v>0.58231699999999897</c:v>
                </c:pt>
                <c:pt idx="28273" formatCode="General">
                  <c:v>0.58233699999999911</c:v>
                </c:pt>
                <c:pt idx="28274" formatCode="General">
                  <c:v>0.58235799999999938</c:v>
                </c:pt>
                <c:pt idx="28275" formatCode="General">
                  <c:v>0.58237899999999942</c:v>
                </c:pt>
                <c:pt idx="28276" formatCode="General">
                  <c:v>0.58239999999999958</c:v>
                </c:pt>
                <c:pt idx="28277" formatCode="General">
                  <c:v>0.58241999999999938</c:v>
                </c:pt>
                <c:pt idx="28278" formatCode="General">
                  <c:v>0.58244099999999943</c:v>
                </c:pt>
                <c:pt idx="28279" formatCode="General">
                  <c:v>0.58246099999999923</c:v>
                </c:pt>
                <c:pt idx="28280" formatCode="General">
                  <c:v>0.58248199999999939</c:v>
                </c:pt>
                <c:pt idx="28281" formatCode="General">
                  <c:v>0.5825019999999993</c:v>
                </c:pt>
                <c:pt idx="28282" formatCode="General">
                  <c:v>0.58252299999999935</c:v>
                </c:pt>
                <c:pt idx="28283" formatCode="General">
                  <c:v>0.58254399999999928</c:v>
                </c:pt>
                <c:pt idx="28284" formatCode="General">
                  <c:v>0.58256399999999897</c:v>
                </c:pt>
                <c:pt idx="28285" formatCode="General">
                  <c:v>0.58258499999999935</c:v>
                </c:pt>
                <c:pt idx="28286" formatCode="General">
                  <c:v>0.58260500000000004</c:v>
                </c:pt>
                <c:pt idx="28287" formatCode="General">
                  <c:v>0.58262599999999998</c:v>
                </c:pt>
                <c:pt idx="28288" formatCode="General">
                  <c:v>0.58264700000000003</c:v>
                </c:pt>
                <c:pt idx="28289" formatCode="General">
                  <c:v>0.5826679999999993</c:v>
                </c:pt>
                <c:pt idx="28290" formatCode="General">
                  <c:v>0.58268799999999943</c:v>
                </c:pt>
                <c:pt idx="28291" formatCode="General">
                  <c:v>0.58270900000000003</c:v>
                </c:pt>
                <c:pt idx="28292" formatCode="General">
                  <c:v>0.58272900000000005</c:v>
                </c:pt>
                <c:pt idx="28293" formatCode="General">
                  <c:v>0.58274999999999999</c:v>
                </c:pt>
                <c:pt idx="28294" formatCode="General">
                  <c:v>0.58277000000000001</c:v>
                </c:pt>
                <c:pt idx="28295" formatCode="General">
                  <c:v>0.5827909999999995</c:v>
                </c:pt>
                <c:pt idx="28296" formatCode="General">
                  <c:v>0.58281099999999941</c:v>
                </c:pt>
                <c:pt idx="28297" formatCode="General">
                  <c:v>0.58283199999999957</c:v>
                </c:pt>
                <c:pt idx="28298" formatCode="General">
                  <c:v>0.58285299999999929</c:v>
                </c:pt>
                <c:pt idx="28299" formatCode="General">
                  <c:v>0.58287299999999942</c:v>
                </c:pt>
                <c:pt idx="28300" formatCode="General">
                  <c:v>0.58289400000000002</c:v>
                </c:pt>
                <c:pt idx="28301" formatCode="General">
                  <c:v>0.58291399999999938</c:v>
                </c:pt>
                <c:pt idx="28302" formatCode="General">
                  <c:v>0.58293499999999943</c:v>
                </c:pt>
                <c:pt idx="28303" formatCode="General">
                  <c:v>0.58295599999999959</c:v>
                </c:pt>
                <c:pt idx="28304" formatCode="General">
                  <c:v>0.58297699999999941</c:v>
                </c:pt>
                <c:pt idx="28305" formatCode="General">
                  <c:v>0.58299699999999943</c:v>
                </c:pt>
                <c:pt idx="28306" formatCode="General">
                  <c:v>0.58301799999999937</c:v>
                </c:pt>
                <c:pt idx="28307" formatCode="General">
                  <c:v>0.58303799999999928</c:v>
                </c:pt>
                <c:pt idx="28308" formatCode="General">
                  <c:v>0.58305899999999955</c:v>
                </c:pt>
                <c:pt idx="28309" formatCode="General">
                  <c:v>0.58307900000000001</c:v>
                </c:pt>
                <c:pt idx="28310" formatCode="General">
                  <c:v>0.58309900000000003</c:v>
                </c:pt>
                <c:pt idx="28311" formatCode="General">
                  <c:v>0.58311999999999942</c:v>
                </c:pt>
                <c:pt idx="28312" formatCode="General">
                  <c:v>0.58314100000000002</c:v>
                </c:pt>
                <c:pt idx="28313" formatCode="General">
                  <c:v>0.58316199999999929</c:v>
                </c:pt>
                <c:pt idx="28314" formatCode="General">
                  <c:v>0.58318199999999942</c:v>
                </c:pt>
                <c:pt idx="28315" formatCode="General">
                  <c:v>0.58320299999999936</c:v>
                </c:pt>
                <c:pt idx="28316" formatCode="General">
                  <c:v>0.58322299999999938</c:v>
                </c:pt>
                <c:pt idx="28317" formatCode="General">
                  <c:v>0.58324399999999943</c:v>
                </c:pt>
                <c:pt idx="28318" formatCode="General">
                  <c:v>0.58326499999999937</c:v>
                </c:pt>
                <c:pt idx="28319" formatCode="General">
                  <c:v>0.58328599999999942</c:v>
                </c:pt>
                <c:pt idx="28320" formatCode="General">
                  <c:v>0.58330599999999955</c:v>
                </c:pt>
                <c:pt idx="28321" formatCode="General">
                  <c:v>0.58332699999999937</c:v>
                </c:pt>
                <c:pt idx="28322" formatCode="General">
                  <c:v>0.58334699999999928</c:v>
                </c:pt>
                <c:pt idx="28323" formatCode="General">
                  <c:v>0.58336699999999897</c:v>
                </c:pt>
                <c:pt idx="28324" formatCode="General">
                  <c:v>0.58338799999999935</c:v>
                </c:pt>
                <c:pt idx="28325" formatCode="General">
                  <c:v>0.58340799999999937</c:v>
                </c:pt>
                <c:pt idx="28326" formatCode="General">
                  <c:v>0.58342999999999956</c:v>
                </c:pt>
                <c:pt idx="28327" formatCode="General">
                  <c:v>0.58344999999999958</c:v>
                </c:pt>
                <c:pt idx="28328" formatCode="General">
                  <c:v>0.5834709999999993</c:v>
                </c:pt>
                <c:pt idx="28329" formatCode="General">
                  <c:v>0.58349099999999943</c:v>
                </c:pt>
                <c:pt idx="28330" formatCode="General">
                  <c:v>0.58351199999999936</c:v>
                </c:pt>
                <c:pt idx="28331" formatCode="General">
                  <c:v>0.58353199999999927</c:v>
                </c:pt>
                <c:pt idx="28332" formatCode="General">
                  <c:v>0.5835529999999991</c:v>
                </c:pt>
                <c:pt idx="28333" formatCode="General">
                  <c:v>0.58357399999999937</c:v>
                </c:pt>
                <c:pt idx="28334" formatCode="General">
                  <c:v>0.58359499999999942</c:v>
                </c:pt>
                <c:pt idx="28335" formatCode="General">
                  <c:v>0.58361499999999955</c:v>
                </c:pt>
                <c:pt idx="28336" formatCode="General">
                  <c:v>0.58363500000000001</c:v>
                </c:pt>
                <c:pt idx="28337" formatCode="General">
                  <c:v>0.58365599999999951</c:v>
                </c:pt>
                <c:pt idx="28338" formatCode="General">
                  <c:v>0.58367599999999997</c:v>
                </c:pt>
                <c:pt idx="28339" formatCode="General">
                  <c:v>0.58369700000000002</c:v>
                </c:pt>
                <c:pt idx="28340" formatCode="General">
                  <c:v>0.58371699999999938</c:v>
                </c:pt>
                <c:pt idx="28341" formatCode="General">
                  <c:v>0.58373900000000001</c:v>
                </c:pt>
                <c:pt idx="28342" formatCode="General">
                  <c:v>0.58375900000000003</c:v>
                </c:pt>
                <c:pt idx="28343" formatCode="General">
                  <c:v>0.58377999999999997</c:v>
                </c:pt>
                <c:pt idx="28344" formatCode="General">
                  <c:v>0.58379999999999999</c:v>
                </c:pt>
                <c:pt idx="28345" formatCode="General">
                  <c:v>0.58382100000000003</c:v>
                </c:pt>
                <c:pt idx="28346" formatCode="General">
                  <c:v>0.58384100000000005</c:v>
                </c:pt>
                <c:pt idx="28347" formatCode="General">
                  <c:v>0.58386199999999955</c:v>
                </c:pt>
                <c:pt idx="28348" formatCode="General">
                  <c:v>0.58388299999999937</c:v>
                </c:pt>
                <c:pt idx="28349" formatCode="General">
                  <c:v>0.58390299999999928</c:v>
                </c:pt>
                <c:pt idx="28350" formatCode="General">
                  <c:v>0.583924</c:v>
                </c:pt>
                <c:pt idx="28351" formatCode="General">
                  <c:v>0.58394400000000002</c:v>
                </c:pt>
                <c:pt idx="28352" formatCode="General">
                  <c:v>0.58396499999999929</c:v>
                </c:pt>
                <c:pt idx="28353" formatCode="General">
                  <c:v>0.58398499999999942</c:v>
                </c:pt>
                <c:pt idx="28354" formatCode="General">
                  <c:v>0.58400599999999958</c:v>
                </c:pt>
                <c:pt idx="28355" formatCode="General">
                  <c:v>0.5840259999999996</c:v>
                </c:pt>
                <c:pt idx="28356" formatCode="General">
                  <c:v>0.58404699999999943</c:v>
                </c:pt>
                <c:pt idx="28357" formatCode="General">
                  <c:v>0.58406799999999937</c:v>
                </c:pt>
                <c:pt idx="28358" formatCode="General">
                  <c:v>0.58408899999999941</c:v>
                </c:pt>
                <c:pt idx="28359" formatCode="General">
                  <c:v>0.58410899999999955</c:v>
                </c:pt>
                <c:pt idx="28360" formatCode="General">
                  <c:v>0.58412999999999959</c:v>
                </c:pt>
                <c:pt idx="28361" formatCode="General">
                  <c:v>0.5841499999999995</c:v>
                </c:pt>
                <c:pt idx="28362" formatCode="General">
                  <c:v>0.584171</c:v>
                </c:pt>
                <c:pt idx="28363" formatCode="General">
                  <c:v>0.5841919999999996</c:v>
                </c:pt>
                <c:pt idx="28364" formatCode="General">
                  <c:v>0.58421199999999929</c:v>
                </c:pt>
                <c:pt idx="28365" formatCode="General">
                  <c:v>0.58423299999999923</c:v>
                </c:pt>
                <c:pt idx="28366" formatCode="General">
                  <c:v>0.58425299999999936</c:v>
                </c:pt>
                <c:pt idx="28367" formatCode="General">
                  <c:v>0.58427399999999929</c:v>
                </c:pt>
                <c:pt idx="28368" formatCode="General">
                  <c:v>0.58429399999999942</c:v>
                </c:pt>
                <c:pt idx="28369" formatCode="General">
                  <c:v>0.58431499999999936</c:v>
                </c:pt>
                <c:pt idx="28370" formatCode="General">
                  <c:v>0.58433599999999941</c:v>
                </c:pt>
                <c:pt idx="28371" formatCode="General">
                  <c:v>0.58435599999999943</c:v>
                </c:pt>
                <c:pt idx="28372" formatCode="General">
                  <c:v>0.58437699999999937</c:v>
                </c:pt>
                <c:pt idx="28373" formatCode="General">
                  <c:v>0.58439799999999942</c:v>
                </c:pt>
                <c:pt idx="28374" formatCode="General">
                  <c:v>0.5844179999999991</c:v>
                </c:pt>
                <c:pt idx="28375" formatCode="General">
                  <c:v>0.58443899999999938</c:v>
                </c:pt>
                <c:pt idx="28376" formatCode="General">
                  <c:v>0.58445899999999928</c:v>
                </c:pt>
                <c:pt idx="28377" formatCode="General">
                  <c:v>0.58447999999999956</c:v>
                </c:pt>
                <c:pt idx="28378" formatCode="General">
                  <c:v>0.58449999999999958</c:v>
                </c:pt>
                <c:pt idx="28379" formatCode="General">
                  <c:v>0.58452099999999929</c:v>
                </c:pt>
                <c:pt idx="28380" formatCode="General">
                  <c:v>0.58454199999999956</c:v>
                </c:pt>
                <c:pt idx="28381" formatCode="General">
                  <c:v>0.58456199999999936</c:v>
                </c:pt>
                <c:pt idx="28382" formatCode="General">
                  <c:v>0.58458299999999896</c:v>
                </c:pt>
                <c:pt idx="28383" formatCode="General">
                  <c:v>0.58460299999999943</c:v>
                </c:pt>
                <c:pt idx="28384" formatCode="General">
                  <c:v>0.58462400000000003</c:v>
                </c:pt>
                <c:pt idx="28385" formatCode="General">
                  <c:v>0.58464400000000005</c:v>
                </c:pt>
                <c:pt idx="28386" formatCode="General">
                  <c:v>0.58466599999999957</c:v>
                </c:pt>
                <c:pt idx="28387" formatCode="General">
                  <c:v>0.58468599999999959</c:v>
                </c:pt>
                <c:pt idx="28388" formatCode="General">
                  <c:v>0.5847059999999995</c:v>
                </c:pt>
                <c:pt idx="28389" formatCode="General">
                  <c:v>0.584727</c:v>
                </c:pt>
                <c:pt idx="28390" formatCode="General">
                  <c:v>0.58474700000000002</c:v>
                </c:pt>
                <c:pt idx="28391" formatCode="General">
                  <c:v>0.58476799999999929</c:v>
                </c:pt>
                <c:pt idx="28392" formatCode="General">
                  <c:v>0.584789</c:v>
                </c:pt>
                <c:pt idx="28393" formatCode="General">
                  <c:v>0.58480900000000002</c:v>
                </c:pt>
                <c:pt idx="28394" formatCode="General">
                  <c:v>0.58482999999999996</c:v>
                </c:pt>
                <c:pt idx="28395" formatCode="General">
                  <c:v>0.58485100000000001</c:v>
                </c:pt>
                <c:pt idx="28396" formatCode="General">
                  <c:v>0.58487100000000003</c:v>
                </c:pt>
                <c:pt idx="28397" formatCode="General">
                  <c:v>0.58489199999999997</c:v>
                </c:pt>
                <c:pt idx="28398" formatCode="General">
                  <c:v>0.58491199999999943</c:v>
                </c:pt>
                <c:pt idx="28399" formatCode="General">
                  <c:v>0.58493299999999937</c:v>
                </c:pt>
                <c:pt idx="28400" formatCode="General">
                  <c:v>0.58495299999999928</c:v>
                </c:pt>
                <c:pt idx="28401" formatCode="General">
                  <c:v>0.58497500000000002</c:v>
                </c:pt>
                <c:pt idx="28402" formatCode="General">
                  <c:v>0.58499500000000004</c:v>
                </c:pt>
                <c:pt idx="28403" formatCode="General">
                  <c:v>0.58501499999999929</c:v>
                </c:pt>
                <c:pt idx="28404" formatCode="General">
                  <c:v>0.58503599999999956</c:v>
                </c:pt>
                <c:pt idx="28405" formatCode="General">
                  <c:v>0.58505599999999958</c:v>
                </c:pt>
                <c:pt idx="28406" formatCode="General">
                  <c:v>0.58507699999999929</c:v>
                </c:pt>
                <c:pt idx="28407" formatCode="General">
                  <c:v>0.58509699999999942</c:v>
                </c:pt>
                <c:pt idx="28408" formatCode="General">
                  <c:v>0.58511799999999936</c:v>
                </c:pt>
                <c:pt idx="28409" formatCode="General">
                  <c:v>0.5851389999999993</c:v>
                </c:pt>
                <c:pt idx="28410" formatCode="General">
                  <c:v>0.58515999999999957</c:v>
                </c:pt>
                <c:pt idx="28411" formatCode="General">
                  <c:v>0.58517999999999959</c:v>
                </c:pt>
                <c:pt idx="28412" formatCode="General">
                  <c:v>0.58520099999999942</c:v>
                </c:pt>
                <c:pt idx="28413" formatCode="General">
                  <c:v>0.58522099999999955</c:v>
                </c:pt>
                <c:pt idx="28414" formatCode="General">
                  <c:v>0.5852419999999996</c:v>
                </c:pt>
                <c:pt idx="28415" formatCode="General">
                  <c:v>0.58526199999999928</c:v>
                </c:pt>
                <c:pt idx="28416" formatCode="General">
                  <c:v>0.58528299999999922</c:v>
                </c:pt>
                <c:pt idx="28417" formatCode="General">
                  <c:v>0.58530399999999938</c:v>
                </c:pt>
                <c:pt idx="28418" formatCode="General">
                  <c:v>0.58532399999999929</c:v>
                </c:pt>
                <c:pt idx="28419" formatCode="General">
                  <c:v>0.585345</c:v>
                </c:pt>
                <c:pt idx="28420" formatCode="General">
                  <c:v>0.58536499999999936</c:v>
                </c:pt>
                <c:pt idx="28421" formatCode="General">
                  <c:v>0.5853859999999993</c:v>
                </c:pt>
                <c:pt idx="28422" formatCode="General">
                  <c:v>0.58540599999999943</c:v>
                </c:pt>
                <c:pt idx="28423" formatCode="General">
                  <c:v>0.58542699999999936</c:v>
                </c:pt>
                <c:pt idx="28424" formatCode="General">
                  <c:v>0.58544799999999941</c:v>
                </c:pt>
                <c:pt idx="28425" formatCode="General">
                  <c:v>0.58546899999999935</c:v>
                </c:pt>
                <c:pt idx="28426" formatCode="General">
                  <c:v>0.58548899999999937</c:v>
                </c:pt>
                <c:pt idx="28427" formatCode="General">
                  <c:v>0.58550999999999942</c:v>
                </c:pt>
                <c:pt idx="28428" formatCode="General">
                  <c:v>0.58552999999999955</c:v>
                </c:pt>
                <c:pt idx="28429" formatCode="General">
                  <c:v>0.58554999999999957</c:v>
                </c:pt>
                <c:pt idx="28430" formatCode="General">
                  <c:v>0.58557199999999943</c:v>
                </c:pt>
                <c:pt idx="28431" formatCode="General">
                  <c:v>0.58559199999999956</c:v>
                </c:pt>
                <c:pt idx="28432" formatCode="General">
                  <c:v>0.58561299999999938</c:v>
                </c:pt>
                <c:pt idx="28433" formatCode="General">
                  <c:v>0.58563299999999929</c:v>
                </c:pt>
                <c:pt idx="28434" formatCode="General">
                  <c:v>0.58565400000000001</c:v>
                </c:pt>
                <c:pt idx="28435" formatCode="General">
                  <c:v>0.58567400000000003</c:v>
                </c:pt>
                <c:pt idx="28436" formatCode="General">
                  <c:v>0.58569499999999997</c:v>
                </c:pt>
                <c:pt idx="28437" formatCode="General">
                  <c:v>0.58571599999999957</c:v>
                </c:pt>
                <c:pt idx="28438" formatCode="General">
                  <c:v>0.58573699999999929</c:v>
                </c:pt>
                <c:pt idx="28439" formatCode="General">
                  <c:v>0.58575699999999942</c:v>
                </c:pt>
                <c:pt idx="28440" formatCode="General">
                  <c:v>0.58577800000000002</c:v>
                </c:pt>
                <c:pt idx="28441" formatCode="General">
                  <c:v>0.58579800000000004</c:v>
                </c:pt>
                <c:pt idx="28442" formatCode="General">
                  <c:v>0.58581899999999942</c:v>
                </c:pt>
                <c:pt idx="28443" formatCode="General">
                  <c:v>0.585839</c:v>
                </c:pt>
                <c:pt idx="28444" formatCode="General">
                  <c:v>0.58585900000000002</c:v>
                </c:pt>
                <c:pt idx="28445" formatCode="General">
                  <c:v>0.58588099999999943</c:v>
                </c:pt>
                <c:pt idx="28446" formatCode="General">
                  <c:v>0.58590100000000001</c:v>
                </c:pt>
                <c:pt idx="28447" formatCode="General">
                  <c:v>0.58592199999999961</c:v>
                </c:pt>
                <c:pt idx="28448" formatCode="General">
                  <c:v>0.58594199999999996</c:v>
                </c:pt>
                <c:pt idx="28449" formatCode="General">
                  <c:v>0.58596299999999935</c:v>
                </c:pt>
                <c:pt idx="28450" formatCode="General">
                  <c:v>0.58598299999999937</c:v>
                </c:pt>
                <c:pt idx="28451" formatCode="General">
                  <c:v>0.58600399999999941</c:v>
                </c:pt>
                <c:pt idx="28452" formatCode="General">
                  <c:v>0.58602500000000002</c:v>
                </c:pt>
                <c:pt idx="28453" formatCode="General">
                  <c:v>0.58604599999999996</c:v>
                </c:pt>
                <c:pt idx="28454" formatCode="General">
                  <c:v>0.58606599999999942</c:v>
                </c:pt>
                <c:pt idx="28455" formatCode="General">
                  <c:v>0.58608599999999955</c:v>
                </c:pt>
                <c:pt idx="28456" formatCode="General">
                  <c:v>0.58610699999999938</c:v>
                </c:pt>
                <c:pt idx="28457" formatCode="General">
                  <c:v>0.58612699999999929</c:v>
                </c:pt>
                <c:pt idx="28458" formatCode="General">
                  <c:v>0.586148</c:v>
                </c:pt>
                <c:pt idx="28459" formatCode="General">
                  <c:v>0.58616799999999936</c:v>
                </c:pt>
                <c:pt idx="28460" formatCode="General">
                  <c:v>0.58618999999999954</c:v>
                </c:pt>
                <c:pt idx="28461" formatCode="General">
                  <c:v>0.58620999999999956</c:v>
                </c:pt>
                <c:pt idx="28462" formatCode="General">
                  <c:v>0.58623099999999928</c:v>
                </c:pt>
                <c:pt idx="28463" formatCode="General">
                  <c:v>0.58625099999999941</c:v>
                </c:pt>
                <c:pt idx="28464" formatCode="General">
                  <c:v>0.58627199999999957</c:v>
                </c:pt>
                <c:pt idx="28465" formatCode="General">
                  <c:v>0.58629199999999959</c:v>
                </c:pt>
                <c:pt idx="28466" formatCode="General">
                  <c:v>0.58631299999999897</c:v>
                </c:pt>
                <c:pt idx="28467" formatCode="General">
                  <c:v>0.58633399999999936</c:v>
                </c:pt>
                <c:pt idx="28468" formatCode="General">
                  <c:v>0.58635399999999938</c:v>
                </c:pt>
                <c:pt idx="28469" formatCode="General">
                  <c:v>0.58637499999999942</c:v>
                </c:pt>
                <c:pt idx="28470" formatCode="General">
                  <c:v>0.586395</c:v>
                </c:pt>
                <c:pt idx="28471" formatCode="General">
                  <c:v>0.58641599999999927</c:v>
                </c:pt>
                <c:pt idx="28472" formatCode="General">
                  <c:v>0.58643599999999929</c:v>
                </c:pt>
                <c:pt idx="28473" formatCode="General">
                  <c:v>0.58645699999999923</c:v>
                </c:pt>
                <c:pt idx="28474" formatCode="General">
                  <c:v>0.58647699999999936</c:v>
                </c:pt>
                <c:pt idx="28475" formatCode="General">
                  <c:v>0.5864979999999993</c:v>
                </c:pt>
                <c:pt idx="28476" formatCode="General">
                  <c:v>0.58651899999999935</c:v>
                </c:pt>
                <c:pt idx="28477" formatCode="General">
                  <c:v>0.58653999999999928</c:v>
                </c:pt>
                <c:pt idx="28478" formatCode="General">
                  <c:v>0.58655999999999942</c:v>
                </c:pt>
                <c:pt idx="28479" formatCode="General">
                  <c:v>0.58658099999999935</c:v>
                </c:pt>
                <c:pt idx="28480" formatCode="General">
                  <c:v>0.58660100000000004</c:v>
                </c:pt>
                <c:pt idx="28481" formatCode="General">
                  <c:v>0.58662199999999998</c:v>
                </c:pt>
                <c:pt idx="28482" formatCode="General">
                  <c:v>0.58664300000000003</c:v>
                </c:pt>
                <c:pt idx="28483" formatCode="General">
                  <c:v>0.58666299999999938</c:v>
                </c:pt>
                <c:pt idx="28484" formatCode="General">
                  <c:v>0.58668399999999943</c:v>
                </c:pt>
                <c:pt idx="28485" formatCode="General">
                  <c:v>0.586704</c:v>
                </c:pt>
                <c:pt idx="28486" formatCode="General">
                  <c:v>0.58672500000000005</c:v>
                </c:pt>
                <c:pt idx="28487" formatCode="General">
                  <c:v>0.58674499999999996</c:v>
                </c:pt>
                <c:pt idx="28488" formatCode="General">
                  <c:v>0.58676599999999957</c:v>
                </c:pt>
                <c:pt idx="28489" formatCode="General">
                  <c:v>0.58678699999999928</c:v>
                </c:pt>
                <c:pt idx="28490" formatCode="General">
                  <c:v>0.58680699999999941</c:v>
                </c:pt>
                <c:pt idx="28491" formatCode="General">
                  <c:v>0.58682800000000002</c:v>
                </c:pt>
                <c:pt idx="28492" formatCode="General">
                  <c:v>0.58684899999999951</c:v>
                </c:pt>
                <c:pt idx="28493" formatCode="General">
                  <c:v>0.58686899999999942</c:v>
                </c:pt>
                <c:pt idx="28494" formatCode="General">
                  <c:v>0.58689000000000002</c:v>
                </c:pt>
                <c:pt idx="28495" formatCode="General">
                  <c:v>0.5869099999999996</c:v>
                </c:pt>
                <c:pt idx="28496" formatCode="General">
                  <c:v>0.58693099999999943</c:v>
                </c:pt>
                <c:pt idx="28497" formatCode="General">
                  <c:v>0.586951</c:v>
                </c:pt>
                <c:pt idx="28498" formatCode="General">
                  <c:v>0.58697199999999961</c:v>
                </c:pt>
                <c:pt idx="28499" formatCode="General">
                  <c:v>0.58699299999999943</c:v>
                </c:pt>
                <c:pt idx="28500" formatCode="General">
                  <c:v>0.58701299999999923</c:v>
                </c:pt>
                <c:pt idx="28501" formatCode="General">
                  <c:v>0.58703399999999928</c:v>
                </c:pt>
                <c:pt idx="28502" formatCode="General">
                  <c:v>0.5870539999999993</c:v>
                </c:pt>
                <c:pt idx="28503" formatCode="General">
                  <c:v>0.58707500000000001</c:v>
                </c:pt>
                <c:pt idx="28504" formatCode="General">
                  <c:v>0.58709500000000003</c:v>
                </c:pt>
                <c:pt idx="28505" formatCode="General">
                  <c:v>0.58711699999999922</c:v>
                </c:pt>
                <c:pt idx="28506" formatCode="General">
                  <c:v>0.58713699999999935</c:v>
                </c:pt>
                <c:pt idx="28507" formatCode="General">
                  <c:v>0.58715799999999929</c:v>
                </c:pt>
                <c:pt idx="28508" formatCode="General">
                  <c:v>0.58717799999999942</c:v>
                </c:pt>
                <c:pt idx="28509" formatCode="General">
                  <c:v>0.58719900000000003</c:v>
                </c:pt>
                <c:pt idx="28510" formatCode="General">
                  <c:v>0.58721899999999938</c:v>
                </c:pt>
                <c:pt idx="28511" formatCode="General">
                  <c:v>0.58723999999999943</c:v>
                </c:pt>
                <c:pt idx="28512" formatCode="General">
                  <c:v>0.58725999999999956</c:v>
                </c:pt>
                <c:pt idx="28513" formatCode="General">
                  <c:v>0.58728099999999939</c:v>
                </c:pt>
                <c:pt idx="28514" formatCode="General">
                  <c:v>0.58730199999999955</c:v>
                </c:pt>
                <c:pt idx="28515" formatCode="General">
                  <c:v>0.58732199999999957</c:v>
                </c:pt>
                <c:pt idx="28516" formatCode="General">
                  <c:v>0.58734299999999928</c:v>
                </c:pt>
                <c:pt idx="28517" formatCode="General">
                  <c:v>0.58736299999999897</c:v>
                </c:pt>
                <c:pt idx="28518" formatCode="General">
                  <c:v>0.58738399999999935</c:v>
                </c:pt>
                <c:pt idx="28519" formatCode="General">
                  <c:v>0.58740399999999937</c:v>
                </c:pt>
                <c:pt idx="28520" formatCode="General">
                  <c:v>0.58742599999999956</c:v>
                </c:pt>
                <c:pt idx="28521" formatCode="General">
                  <c:v>0.58744599999999958</c:v>
                </c:pt>
                <c:pt idx="28522" formatCode="General">
                  <c:v>0.58746699999999896</c:v>
                </c:pt>
                <c:pt idx="28523" formatCode="General">
                  <c:v>0.58748699999999909</c:v>
                </c:pt>
                <c:pt idx="28524" formatCode="General">
                  <c:v>0.58750699999999922</c:v>
                </c:pt>
                <c:pt idx="28525" formatCode="General">
                  <c:v>0.58752799999999938</c:v>
                </c:pt>
                <c:pt idx="28526" formatCode="General">
                  <c:v>0.58754799999999929</c:v>
                </c:pt>
                <c:pt idx="28527" formatCode="General">
                  <c:v>0.58756899999999923</c:v>
                </c:pt>
                <c:pt idx="28528" formatCode="General">
                  <c:v>0.58758999999999928</c:v>
                </c:pt>
                <c:pt idx="28529" formatCode="General">
                  <c:v>0.58761099999999955</c:v>
                </c:pt>
                <c:pt idx="28530" formatCode="General">
                  <c:v>0.58763100000000001</c:v>
                </c:pt>
                <c:pt idx="28531" formatCode="General">
                  <c:v>0.58765199999999951</c:v>
                </c:pt>
                <c:pt idx="28532" formatCode="General">
                  <c:v>0.58767199999999997</c:v>
                </c:pt>
                <c:pt idx="28533" formatCode="General">
                  <c:v>0.58769300000000002</c:v>
                </c:pt>
                <c:pt idx="28534" formatCode="General">
                  <c:v>0.58771399999999929</c:v>
                </c:pt>
                <c:pt idx="28535" formatCode="General">
                  <c:v>0.58773500000000001</c:v>
                </c:pt>
                <c:pt idx="28536" formatCode="General">
                  <c:v>0.58775500000000003</c:v>
                </c:pt>
                <c:pt idx="28537" formatCode="General">
                  <c:v>0.58777500000000005</c:v>
                </c:pt>
                <c:pt idx="28538" formatCode="General">
                  <c:v>0.58779599999999999</c:v>
                </c:pt>
                <c:pt idx="28539" formatCode="General">
                  <c:v>0.58781599999999956</c:v>
                </c:pt>
                <c:pt idx="28540" formatCode="General">
                  <c:v>0.58783699999999939</c:v>
                </c:pt>
                <c:pt idx="28541" formatCode="General">
                  <c:v>0.5878569999999993</c:v>
                </c:pt>
                <c:pt idx="28542" formatCode="General">
                  <c:v>0.58787800000000001</c:v>
                </c:pt>
                <c:pt idx="28543" formatCode="General">
                  <c:v>0.58789899999999951</c:v>
                </c:pt>
                <c:pt idx="28544" formatCode="General">
                  <c:v>0.58792</c:v>
                </c:pt>
                <c:pt idx="28545" formatCode="General">
                  <c:v>0.58794000000000002</c:v>
                </c:pt>
                <c:pt idx="28546" formatCode="General">
                  <c:v>0.58796099999999929</c:v>
                </c:pt>
                <c:pt idx="28547" formatCode="General">
                  <c:v>0.58798099999999942</c:v>
                </c:pt>
                <c:pt idx="28548" formatCode="General">
                  <c:v>0.58800199999999958</c:v>
                </c:pt>
                <c:pt idx="28549" formatCode="General">
                  <c:v>0.5880229999999993</c:v>
                </c:pt>
                <c:pt idx="28550" formatCode="General">
                  <c:v>0.58804299999999943</c:v>
                </c:pt>
                <c:pt idx="28551" formatCode="General">
                  <c:v>0.58806399999999937</c:v>
                </c:pt>
                <c:pt idx="28552" formatCode="General">
                  <c:v>0.58808399999999939</c:v>
                </c:pt>
                <c:pt idx="28553" formatCode="General">
                  <c:v>0.58810499999999954</c:v>
                </c:pt>
                <c:pt idx="28554" formatCode="General">
                  <c:v>0.58812500000000001</c:v>
                </c:pt>
                <c:pt idx="28555" formatCode="General">
                  <c:v>0.5881459999999995</c:v>
                </c:pt>
                <c:pt idx="28556" formatCode="General">
                  <c:v>0.58816599999999941</c:v>
                </c:pt>
                <c:pt idx="28557" formatCode="General">
                  <c:v>0.58818699999999935</c:v>
                </c:pt>
                <c:pt idx="28558" formatCode="General">
                  <c:v>0.58820799999999929</c:v>
                </c:pt>
                <c:pt idx="28559" formatCode="General">
                  <c:v>0.588229</c:v>
                </c:pt>
                <c:pt idx="28560" formatCode="General">
                  <c:v>0.58824900000000002</c:v>
                </c:pt>
                <c:pt idx="28561" formatCode="General">
                  <c:v>0.58826999999999929</c:v>
                </c:pt>
                <c:pt idx="28562" formatCode="General">
                  <c:v>0.58828999999999942</c:v>
                </c:pt>
                <c:pt idx="28563" formatCode="General">
                  <c:v>0.58830999999999956</c:v>
                </c:pt>
                <c:pt idx="28564" formatCode="General">
                  <c:v>0.58833199999999941</c:v>
                </c:pt>
                <c:pt idx="28565" formatCode="General">
                  <c:v>0.58835199999999943</c:v>
                </c:pt>
                <c:pt idx="28566" formatCode="General">
                  <c:v>0.58837299999999937</c:v>
                </c:pt>
                <c:pt idx="28567" formatCode="General">
                  <c:v>0.58839299999999939</c:v>
                </c:pt>
                <c:pt idx="28568" formatCode="General">
                  <c:v>0.5884139999999991</c:v>
                </c:pt>
                <c:pt idx="28569" formatCode="General">
                  <c:v>0.58843399999999935</c:v>
                </c:pt>
                <c:pt idx="28570" formatCode="General">
                  <c:v>0.58845499999999928</c:v>
                </c:pt>
                <c:pt idx="28571" formatCode="General">
                  <c:v>0.58847499999999942</c:v>
                </c:pt>
                <c:pt idx="28572" formatCode="General">
                  <c:v>0.58849699999999938</c:v>
                </c:pt>
                <c:pt idx="28573" formatCode="General">
                  <c:v>0.58851699999999896</c:v>
                </c:pt>
                <c:pt idx="28574" formatCode="General">
                  <c:v>0.58853799999999923</c:v>
                </c:pt>
                <c:pt idx="28575" formatCode="General">
                  <c:v>0.58855799999999936</c:v>
                </c:pt>
                <c:pt idx="28576" formatCode="General">
                  <c:v>0.5885789999999993</c:v>
                </c:pt>
                <c:pt idx="28577" formatCode="General">
                  <c:v>0.58859899999999943</c:v>
                </c:pt>
                <c:pt idx="28578" formatCode="General">
                  <c:v>0.588619</c:v>
                </c:pt>
                <c:pt idx="28579" formatCode="General">
                  <c:v>0.58864099999999997</c:v>
                </c:pt>
                <c:pt idx="28580" formatCode="General">
                  <c:v>0.58866099999999955</c:v>
                </c:pt>
                <c:pt idx="28581" formatCode="General">
                  <c:v>0.58868199999999959</c:v>
                </c:pt>
                <c:pt idx="28582" formatCode="General">
                  <c:v>0.5887019999999995</c:v>
                </c:pt>
                <c:pt idx="28583" formatCode="General">
                  <c:v>0.588723</c:v>
                </c:pt>
                <c:pt idx="28584" formatCode="General">
                  <c:v>0.58874300000000002</c:v>
                </c:pt>
                <c:pt idx="28585" formatCode="General">
                  <c:v>0.58876399999999929</c:v>
                </c:pt>
                <c:pt idx="28586" formatCode="General">
                  <c:v>0.588785</c:v>
                </c:pt>
                <c:pt idx="28587" formatCode="General">
                  <c:v>0.58880500000000002</c:v>
                </c:pt>
                <c:pt idx="28588" formatCode="General">
                  <c:v>0.58882599999999996</c:v>
                </c:pt>
                <c:pt idx="28589" formatCode="General">
                  <c:v>0.58884700000000001</c:v>
                </c:pt>
                <c:pt idx="28590" formatCode="General">
                  <c:v>0.58886699999999936</c:v>
                </c:pt>
                <c:pt idx="28591" formatCode="General">
                  <c:v>0.58888699999999938</c:v>
                </c:pt>
                <c:pt idx="28592" formatCode="General">
                  <c:v>0.58890799999999943</c:v>
                </c:pt>
                <c:pt idx="28593" formatCode="General">
                  <c:v>0.58892900000000004</c:v>
                </c:pt>
                <c:pt idx="28594" formatCode="General">
                  <c:v>0.58894999999999997</c:v>
                </c:pt>
                <c:pt idx="28595" formatCode="General">
                  <c:v>0.58896999999999955</c:v>
                </c:pt>
                <c:pt idx="28596" formatCode="General">
                  <c:v>0.58899100000000004</c:v>
                </c:pt>
                <c:pt idx="28597" formatCode="General">
                  <c:v>0.58901099999999929</c:v>
                </c:pt>
                <c:pt idx="28598" formatCode="General">
                  <c:v>0.58903199999999956</c:v>
                </c:pt>
                <c:pt idx="28599" formatCode="General">
                  <c:v>0.58905199999999958</c:v>
                </c:pt>
                <c:pt idx="28600" formatCode="General">
                  <c:v>0.58907299999999929</c:v>
                </c:pt>
                <c:pt idx="28601" formatCode="General">
                  <c:v>0.58909400000000001</c:v>
                </c:pt>
                <c:pt idx="28602" formatCode="General">
                  <c:v>0.58911399999999936</c:v>
                </c:pt>
                <c:pt idx="28603" formatCode="General">
                  <c:v>0.5891349999999993</c:v>
                </c:pt>
                <c:pt idx="28604" formatCode="General">
                  <c:v>0.58915499999999943</c:v>
                </c:pt>
                <c:pt idx="28605" formatCode="General">
                  <c:v>0.58917599999999959</c:v>
                </c:pt>
                <c:pt idx="28606" formatCode="General">
                  <c:v>0.58919599999999961</c:v>
                </c:pt>
                <c:pt idx="28607" formatCode="General">
                  <c:v>0.5892169999999991</c:v>
                </c:pt>
                <c:pt idx="28608" formatCode="General">
                  <c:v>0.58923799999999937</c:v>
                </c:pt>
                <c:pt idx="28609" formatCode="General">
                  <c:v>0.58925799999999928</c:v>
                </c:pt>
                <c:pt idx="28610" formatCode="General">
                  <c:v>0.589279</c:v>
                </c:pt>
                <c:pt idx="28611" formatCode="General">
                  <c:v>0.5892999999999996</c:v>
                </c:pt>
                <c:pt idx="28612" formatCode="General">
                  <c:v>0.58931999999999929</c:v>
                </c:pt>
                <c:pt idx="28613" formatCode="General">
                  <c:v>0.589341</c:v>
                </c:pt>
                <c:pt idx="28614" formatCode="General">
                  <c:v>0.58936099999999936</c:v>
                </c:pt>
                <c:pt idx="28615" formatCode="General">
                  <c:v>0.5893819999999993</c:v>
                </c:pt>
                <c:pt idx="28616" formatCode="General">
                  <c:v>0.58940199999999943</c:v>
                </c:pt>
                <c:pt idx="28617" formatCode="General">
                  <c:v>0.58942299999999936</c:v>
                </c:pt>
                <c:pt idx="28618" formatCode="General">
                  <c:v>0.58944399999999941</c:v>
                </c:pt>
                <c:pt idx="28619" formatCode="General">
                  <c:v>0.5894639999999991</c:v>
                </c:pt>
                <c:pt idx="28620" formatCode="General">
                  <c:v>0.58948499999999937</c:v>
                </c:pt>
                <c:pt idx="28621" formatCode="General">
                  <c:v>0.58950499999999928</c:v>
                </c:pt>
                <c:pt idx="28622" formatCode="General">
                  <c:v>0.58952599999999955</c:v>
                </c:pt>
                <c:pt idx="28623" formatCode="General">
                  <c:v>0.58954699999999938</c:v>
                </c:pt>
                <c:pt idx="28624" formatCode="General">
                  <c:v>0.58956699999999884</c:v>
                </c:pt>
                <c:pt idx="28625" formatCode="General">
                  <c:v>0.58958799999999922</c:v>
                </c:pt>
                <c:pt idx="28626" formatCode="General">
                  <c:v>0.58960900000000005</c:v>
                </c:pt>
                <c:pt idx="28627" formatCode="General">
                  <c:v>0.58962899999999996</c:v>
                </c:pt>
                <c:pt idx="28628" formatCode="General">
                  <c:v>0.58965000000000001</c:v>
                </c:pt>
                <c:pt idx="28629" formatCode="General">
                  <c:v>0.58967000000000003</c:v>
                </c:pt>
                <c:pt idx="28630" formatCode="General">
                  <c:v>0.58969099999999997</c:v>
                </c:pt>
                <c:pt idx="28631" formatCode="General">
                  <c:v>0.58971099999999943</c:v>
                </c:pt>
                <c:pt idx="28632" formatCode="General">
                  <c:v>0.58973199999999959</c:v>
                </c:pt>
                <c:pt idx="28633" formatCode="General">
                  <c:v>0.58975299999999942</c:v>
                </c:pt>
                <c:pt idx="28634" formatCode="General">
                  <c:v>0.58977299999999955</c:v>
                </c:pt>
                <c:pt idx="28635" formatCode="General">
                  <c:v>0.58979400000000004</c:v>
                </c:pt>
                <c:pt idx="28636" formatCode="General">
                  <c:v>0.58981399999999928</c:v>
                </c:pt>
                <c:pt idx="28637" formatCode="General">
                  <c:v>0.589835</c:v>
                </c:pt>
                <c:pt idx="28638" formatCode="General">
                  <c:v>0.58985500000000002</c:v>
                </c:pt>
                <c:pt idx="28639" formatCode="General">
                  <c:v>0.58987599999999996</c:v>
                </c:pt>
                <c:pt idx="28640" formatCode="General">
                  <c:v>0.589897</c:v>
                </c:pt>
                <c:pt idx="28641" formatCode="General">
                  <c:v>0.58991799999999939</c:v>
                </c:pt>
                <c:pt idx="28642" formatCode="General">
                  <c:v>0.5899379999999993</c:v>
                </c:pt>
                <c:pt idx="28643" formatCode="General">
                  <c:v>0.58995799999999943</c:v>
                </c:pt>
                <c:pt idx="28644" formatCode="General">
                  <c:v>0.58997900000000003</c:v>
                </c:pt>
                <c:pt idx="28645" formatCode="General">
                  <c:v>0.58999900000000005</c:v>
                </c:pt>
                <c:pt idx="28646" formatCode="General">
                  <c:v>0.59001999999999954</c:v>
                </c:pt>
                <c:pt idx="28647" formatCode="General">
                  <c:v>0.59004100000000004</c:v>
                </c:pt>
                <c:pt idx="28648" formatCode="General">
                  <c:v>0.59006199999999942</c:v>
                </c:pt>
                <c:pt idx="28649" formatCode="General">
                  <c:v>0.59008199999999955</c:v>
                </c:pt>
                <c:pt idx="28650" formatCode="General">
                  <c:v>0.59010299999999938</c:v>
                </c:pt>
                <c:pt idx="28651" formatCode="General">
                  <c:v>0.59012299999999929</c:v>
                </c:pt>
                <c:pt idx="28652" formatCode="General">
                  <c:v>0.590144</c:v>
                </c:pt>
                <c:pt idx="28653" formatCode="General">
                  <c:v>0.59016499999999938</c:v>
                </c:pt>
                <c:pt idx="28654" formatCode="General">
                  <c:v>0.59018599999999954</c:v>
                </c:pt>
                <c:pt idx="28655" formatCode="General">
                  <c:v>0.59020599999999956</c:v>
                </c:pt>
                <c:pt idx="28656" formatCode="General">
                  <c:v>0.59022699999999928</c:v>
                </c:pt>
                <c:pt idx="28657" formatCode="General">
                  <c:v>0.59024699999999941</c:v>
                </c:pt>
                <c:pt idx="28658" formatCode="General">
                  <c:v>0.5902669999999991</c:v>
                </c:pt>
                <c:pt idx="28659" formatCode="General">
                  <c:v>0.59028799999999937</c:v>
                </c:pt>
                <c:pt idx="28660" formatCode="General">
                  <c:v>0.59030799999999939</c:v>
                </c:pt>
                <c:pt idx="28661" formatCode="General">
                  <c:v>0.59032899999999955</c:v>
                </c:pt>
                <c:pt idx="28662" formatCode="General">
                  <c:v>0.5903499999999996</c:v>
                </c:pt>
                <c:pt idx="28663" formatCode="General">
                  <c:v>0.59037099999999942</c:v>
                </c:pt>
                <c:pt idx="28664" formatCode="General">
                  <c:v>0.590391</c:v>
                </c:pt>
                <c:pt idx="28665" formatCode="General">
                  <c:v>0.59041199999999927</c:v>
                </c:pt>
                <c:pt idx="28666" formatCode="General">
                  <c:v>0.59043199999999929</c:v>
                </c:pt>
                <c:pt idx="28667" formatCode="General">
                  <c:v>0.59045299999999923</c:v>
                </c:pt>
                <c:pt idx="28668" formatCode="General">
                  <c:v>0.59047399999999939</c:v>
                </c:pt>
                <c:pt idx="28669" formatCode="General">
                  <c:v>0.5904939999999993</c:v>
                </c:pt>
                <c:pt idx="28670" formatCode="General">
                  <c:v>0.59051499999999935</c:v>
                </c:pt>
                <c:pt idx="28671" formatCode="General">
                  <c:v>0.59053499999999937</c:v>
                </c:pt>
                <c:pt idx="28672" formatCode="General">
                  <c:v>0.59055599999999941</c:v>
                </c:pt>
                <c:pt idx="28673" formatCode="General">
                  <c:v>0.59057599999999955</c:v>
                </c:pt>
                <c:pt idx="28674" formatCode="General">
                  <c:v>0.59059699999999937</c:v>
                </c:pt>
                <c:pt idx="28675" formatCode="General">
                  <c:v>0.59061699999999928</c:v>
                </c:pt>
                <c:pt idx="28676" formatCode="General">
                  <c:v>0.59063900000000003</c:v>
                </c:pt>
                <c:pt idx="28677" formatCode="General">
                  <c:v>0.59065900000000005</c:v>
                </c:pt>
                <c:pt idx="28678" formatCode="General">
                  <c:v>0.59067999999999998</c:v>
                </c:pt>
                <c:pt idx="28679" formatCode="General">
                  <c:v>0.5907</c:v>
                </c:pt>
                <c:pt idx="28680" formatCode="General">
                  <c:v>0.59072100000000005</c:v>
                </c:pt>
                <c:pt idx="28681" formatCode="General">
                  <c:v>0.59074099999999996</c:v>
                </c:pt>
                <c:pt idx="28682" formatCode="General">
                  <c:v>0.59076199999999957</c:v>
                </c:pt>
                <c:pt idx="28683" formatCode="General">
                  <c:v>0.59078299999999928</c:v>
                </c:pt>
                <c:pt idx="28684" formatCode="General">
                  <c:v>0.59080299999999941</c:v>
                </c:pt>
                <c:pt idx="28685" formatCode="General">
                  <c:v>0.59082400000000002</c:v>
                </c:pt>
                <c:pt idx="28686" formatCode="General">
                  <c:v>0.59084400000000004</c:v>
                </c:pt>
                <c:pt idx="28687" formatCode="General">
                  <c:v>0.59086499999999942</c:v>
                </c:pt>
                <c:pt idx="28688" formatCode="General">
                  <c:v>0.59088499999999955</c:v>
                </c:pt>
                <c:pt idx="28689" formatCode="General">
                  <c:v>0.5909059999999996</c:v>
                </c:pt>
                <c:pt idx="28690" formatCode="General">
                  <c:v>0.59092599999999951</c:v>
                </c:pt>
                <c:pt idx="28691" formatCode="General">
                  <c:v>0.59094800000000003</c:v>
                </c:pt>
                <c:pt idx="28692" formatCode="General">
                  <c:v>0.59096799999999938</c:v>
                </c:pt>
                <c:pt idx="28693" formatCode="General">
                  <c:v>0.59098899999999943</c:v>
                </c:pt>
                <c:pt idx="28694" formatCode="General">
                  <c:v>0.59100900000000001</c:v>
                </c:pt>
                <c:pt idx="28695" formatCode="General">
                  <c:v>0.59103000000000006</c:v>
                </c:pt>
                <c:pt idx="28696" formatCode="General">
                  <c:v>0.59104999999999996</c:v>
                </c:pt>
                <c:pt idx="28697" formatCode="General">
                  <c:v>0.59107100000000001</c:v>
                </c:pt>
                <c:pt idx="28698" formatCode="General">
                  <c:v>0.59109199999999951</c:v>
                </c:pt>
                <c:pt idx="28699" formatCode="General">
                  <c:v>0.59111199999999942</c:v>
                </c:pt>
                <c:pt idx="28700" formatCode="General">
                  <c:v>0.59113299999999935</c:v>
                </c:pt>
                <c:pt idx="28701" formatCode="General">
                  <c:v>0.59115299999999937</c:v>
                </c:pt>
                <c:pt idx="28702" formatCode="General">
                  <c:v>0.59117399999999942</c:v>
                </c:pt>
                <c:pt idx="28703" formatCode="General">
                  <c:v>0.591194</c:v>
                </c:pt>
                <c:pt idx="28704" formatCode="General">
                  <c:v>0.59121499999999938</c:v>
                </c:pt>
                <c:pt idx="28705" formatCode="General">
                  <c:v>0.59123499999999929</c:v>
                </c:pt>
                <c:pt idx="28706" formatCode="General">
                  <c:v>0.59125599999999956</c:v>
                </c:pt>
                <c:pt idx="28707" formatCode="General">
                  <c:v>0.59127699999999939</c:v>
                </c:pt>
                <c:pt idx="28708" formatCode="General">
                  <c:v>0.59129799999999955</c:v>
                </c:pt>
                <c:pt idx="28709" formatCode="General">
                  <c:v>0.59131799999999934</c:v>
                </c:pt>
                <c:pt idx="28710" formatCode="General">
                  <c:v>0.59133799999999936</c:v>
                </c:pt>
                <c:pt idx="28711" formatCode="General">
                  <c:v>0.59135899999999941</c:v>
                </c:pt>
                <c:pt idx="28712" formatCode="General">
                  <c:v>0.59137999999999957</c:v>
                </c:pt>
                <c:pt idx="28713" formatCode="General">
                  <c:v>0.59140099999999929</c:v>
                </c:pt>
                <c:pt idx="28714" formatCode="General">
                  <c:v>0.59142099999999942</c:v>
                </c:pt>
                <c:pt idx="28715" formatCode="General">
                  <c:v>0.59144199999999958</c:v>
                </c:pt>
                <c:pt idx="28716" formatCode="General">
                  <c:v>0.59146199999999927</c:v>
                </c:pt>
                <c:pt idx="28717" formatCode="General">
                  <c:v>0.59148299999999909</c:v>
                </c:pt>
                <c:pt idx="28718" formatCode="General">
                  <c:v>0.59150299999999922</c:v>
                </c:pt>
                <c:pt idx="28719" formatCode="General">
                  <c:v>0.59152399999999938</c:v>
                </c:pt>
                <c:pt idx="28720" formatCode="General">
                  <c:v>0.59154499999999943</c:v>
                </c:pt>
                <c:pt idx="28721" formatCode="General">
                  <c:v>0.59156599999999937</c:v>
                </c:pt>
                <c:pt idx="28722" formatCode="General">
                  <c:v>0.59158599999999928</c:v>
                </c:pt>
                <c:pt idx="28723" formatCode="General">
                  <c:v>0.59160699999999955</c:v>
                </c:pt>
                <c:pt idx="28724" formatCode="General">
                  <c:v>0.59162700000000001</c:v>
                </c:pt>
                <c:pt idx="28725" formatCode="General">
                  <c:v>0.59164700000000003</c:v>
                </c:pt>
                <c:pt idx="28726" formatCode="General">
                  <c:v>0.59166799999999942</c:v>
                </c:pt>
                <c:pt idx="28727" formatCode="General">
                  <c:v>0.59168900000000002</c:v>
                </c:pt>
                <c:pt idx="28728" formatCode="General">
                  <c:v>0.59170900000000004</c:v>
                </c:pt>
                <c:pt idx="28729" formatCode="General">
                  <c:v>0.59172999999999998</c:v>
                </c:pt>
                <c:pt idx="28730" formatCode="General">
                  <c:v>0.59175100000000003</c:v>
                </c:pt>
                <c:pt idx="28731" formatCode="General">
                  <c:v>0.59177100000000005</c:v>
                </c:pt>
                <c:pt idx="28732" formatCode="General">
                  <c:v>0.59179199999999998</c:v>
                </c:pt>
                <c:pt idx="28733" formatCode="General">
                  <c:v>0.59181199999999956</c:v>
                </c:pt>
                <c:pt idx="28734" formatCode="General">
                  <c:v>0.59183299999999939</c:v>
                </c:pt>
                <c:pt idx="28735" formatCode="General">
                  <c:v>0.5918529999999993</c:v>
                </c:pt>
                <c:pt idx="28736" formatCode="General">
                  <c:v>0.59187400000000001</c:v>
                </c:pt>
                <c:pt idx="28737" formatCode="General">
                  <c:v>0.5918949999999995</c:v>
                </c:pt>
                <c:pt idx="28738" formatCode="General">
                  <c:v>0.59191499999999941</c:v>
                </c:pt>
                <c:pt idx="28739" formatCode="General">
                  <c:v>0.59193599999999957</c:v>
                </c:pt>
                <c:pt idx="28740" formatCode="General">
                  <c:v>0.59195599999999959</c:v>
                </c:pt>
                <c:pt idx="28741" formatCode="General">
                  <c:v>0.59197699999999942</c:v>
                </c:pt>
                <c:pt idx="28742" formatCode="General">
                  <c:v>0.59199800000000002</c:v>
                </c:pt>
                <c:pt idx="28743" formatCode="General">
                  <c:v>0.59201799999999938</c:v>
                </c:pt>
                <c:pt idx="28744" formatCode="General">
                  <c:v>0.59203899999999943</c:v>
                </c:pt>
                <c:pt idx="28745" formatCode="General">
                  <c:v>0.59205999999999959</c:v>
                </c:pt>
                <c:pt idx="28746" formatCode="General">
                  <c:v>0.59207999999999961</c:v>
                </c:pt>
                <c:pt idx="28747" formatCode="General">
                  <c:v>0.59210099999999954</c:v>
                </c:pt>
                <c:pt idx="28748" formatCode="General">
                  <c:v>0.59212100000000001</c:v>
                </c:pt>
                <c:pt idx="28749" formatCode="General">
                  <c:v>0.5921419999999995</c:v>
                </c:pt>
                <c:pt idx="28750" formatCode="General">
                  <c:v>0.59216199999999941</c:v>
                </c:pt>
                <c:pt idx="28751" formatCode="General">
                  <c:v>0.59218299999999935</c:v>
                </c:pt>
                <c:pt idx="28752" formatCode="General">
                  <c:v>0.59220399999999929</c:v>
                </c:pt>
                <c:pt idx="28753" formatCode="General">
                  <c:v>0.59222399999999942</c:v>
                </c:pt>
                <c:pt idx="28754" formatCode="General">
                  <c:v>0.59224500000000002</c:v>
                </c:pt>
                <c:pt idx="28755" formatCode="General">
                  <c:v>0.59226499999999938</c:v>
                </c:pt>
                <c:pt idx="28756" formatCode="General">
                  <c:v>0.59228599999999942</c:v>
                </c:pt>
                <c:pt idx="28757" formatCode="General">
                  <c:v>0.59230599999999956</c:v>
                </c:pt>
                <c:pt idx="28758" formatCode="General">
                  <c:v>0.59232699999999938</c:v>
                </c:pt>
                <c:pt idx="28759" formatCode="General">
                  <c:v>0.59234799999999943</c:v>
                </c:pt>
                <c:pt idx="28760" formatCode="General">
                  <c:v>0.59236899999999937</c:v>
                </c:pt>
                <c:pt idx="28761" formatCode="General">
                  <c:v>0.59238899999999939</c:v>
                </c:pt>
                <c:pt idx="28762" formatCode="General">
                  <c:v>0.59240999999999955</c:v>
                </c:pt>
                <c:pt idx="28763" formatCode="General">
                  <c:v>0.59242999999999957</c:v>
                </c:pt>
                <c:pt idx="28764" formatCode="General">
                  <c:v>0.59244999999999959</c:v>
                </c:pt>
                <c:pt idx="28765" formatCode="General">
                  <c:v>0.59247099999999941</c:v>
                </c:pt>
                <c:pt idx="28766" formatCode="General">
                  <c:v>0.59249199999999957</c:v>
                </c:pt>
                <c:pt idx="28767" formatCode="General">
                  <c:v>0.59251299999999896</c:v>
                </c:pt>
                <c:pt idx="28768" formatCode="General">
                  <c:v>0.59253299999999898</c:v>
                </c:pt>
                <c:pt idx="28769" formatCode="General">
                  <c:v>0.59255399999999936</c:v>
                </c:pt>
                <c:pt idx="28770" formatCode="General">
                  <c:v>0.59257399999999938</c:v>
                </c:pt>
                <c:pt idx="28771" formatCode="General">
                  <c:v>0.59259499999999943</c:v>
                </c:pt>
                <c:pt idx="28772" formatCode="General">
                  <c:v>0.592615</c:v>
                </c:pt>
                <c:pt idx="28773" formatCode="General">
                  <c:v>0.59263599999999961</c:v>
                </c:pt>
                <c:pt idx="28774" formatCode="General">
                  <c:v>0.59265699999999955</c:v>
                </c:pt>
                <c:pt idx="28775" formatCode="General">
                  <c:v>0.59267800000000004</c:v>
                </c:pt>
                <c:pt idx="28776" formatCode="General">
                  <c:v>0.5926979999999995</c:v>
                </c:pt>
                <c:pt idx="28777" formatCode="General">
                  <c:v>0.59271799999999941</c:v>
                </c:pt>
                <c:pt idx="28778" formatCode="General">
                  <c:v>0.59273900000000002</c:v>
                </c:pt>
                <c:pt idx="28779" formatCode="General">
                  <c:v>0.59275900000000004</c:v>
                </c:pt>
                <c:pt idx="28780" formatCode="General">
                  <c:v>0.592781</c:v>
                </c:pt>
                <c:pt idx="28781" formatCode="General">
                  <c:v>0.59280100000000002</c:v>
                </c:pt>
                <c:pt idx="28782" formatCode="General">
                  <c:v>0.59282199999999996</c:v>
                </c:pt>
                <c:pt idx="28783" formatCode="General">
                  <c:v>0.59284199999999998</c:v>
                </c:pt>
                <c:pt idx="28784" formatCode="General">
                  <c:v>0.59286299999999936</c:v>
                </c:pt>
                <c:pt idx="28785" formatCode="General">
                  <c:v>0.59288299999999938</c:v>
                </c:pt>
                <c:pt idx="28786" formatCode="General">
                  <c:v>0.59290399999999943</c:v>
                </c:pt>
                <c:pt idx="28787" formatCode="General">
                  <c:v>0.59292400000000001</c:v>
                </c:pt>
                <c:pt idx="28788" formatCode="General">
                  <c:v>0.5929450000000005</c:v>
                </c:pt>
                <c:pt idx="28789" formatCode="General">
                  <c:v>0.59296599999999955</c:v>
                </c:pt>
                <c:pt idx="28790" formatCode="General">
                  <c:v>0.59298699999999938</c:v>
                </c:pt>
                <c:pt idx="28791" formatCode="General">
                  <c:v>0.59300699999999928</c:v>
                </c:pt>
                <c:pt idx="28792" formatCode="General">
                  <c:v>0.59302699999999942</c:v>
                </c:pt>
                <c:pt idx="28793" formatCode="General">
                  <c:v>0.59304800000000002</c:v>
                </c:pt>
                <c:pt idx="28794" formatCode="General">
                  <c:v>0.59306799999999937</c:v>
                </c:pt>
                <c:pt idx="28795" formatCode="General">
                  <c:v>0.59309000000000001</c:v>
                </c:pt>
                <c:pt idx="28796" formatCode="General">
                  <c:v>0.59310999999999958</c:v>
                </c:pt>
                <c:pt idx="28797" formatCode="General">
                  <c:v>0.5931309999999993</c:v>
                </c:pt>
                <c:pt idx="28798" formatCode="General">
                  <c:v>0.59315099999999943</c:v>
                </c:pt>
                <c:pt idx="28799" formatCode="General">
                  <c:v>0.59317199999999959</c:v>
                </c:pt>
                <c:pt idx="28800" formatCode="General">
                  <c:v>0.59319199999999961</c:v>
                </c:pt>
                <c:pt idx="28801" formatCode="General">
                  <c:v>0.5932129999999991</c:v>
                </c:pt>
                <c:pt idx="28802" formatCode="General">
                  <c:v>0.59323399999999937</c:v>
                </c:pt>
                <c:pt idx="28803" formatCode="General">
                  <c:v>0.59325399999999928</c:v>
                </c:pt>
                <c:pt idx="28804" formatCode="General">
                  <c:v>0.593275</c:v>
                </c:pt>
                <c:pt idx="28805" formatCode="General">
                  <c:v>0.59329500000000002</c:v>
                </c:pt>
                <c:pt idx="28806" formatCode="General">
                  <c:v>0.59331599999999929</c:v>
                </c:pt>
                <c:pt idx="28807" formatCode="General">
                  <c:v>0.59333599999999942</c:v>
                </c:pt>
                <c:pt idx="28808" formatCode="General">
                  <c:v>0.59335699999999936</c:v>
                </c:pt>
                <c:pt idx="28809" formatCode="General">
                  <c:v>0.59337699999999938</c:v>
                </c:pt>
                <c:pt idx="28810" formatCode="General">
                  <c:v>0.59339900000000001</c:v>
                </c:pt>
                <c:pt idx="28811" formatCode="General">
                  <c:v>0.59341899999999936</c:v>
                </c:pt>
                <c:pt idx="28812" formatCode="General">
                  <c:v>0.59343999999999941</c:v>
                </c:pt>
                <c:pt idx="28813" formatCode="General">
                  <c:v>0.59345999999999943</c:v>
                </c:pt>
                <c:pt idx="28814" formatCode="General">
                  <c:v>0.59348099999999937</c:v>
                </c:pt>
                <c:pt idx="28815" formatCode="General">
                  <c:v>0.59350099999999928</c:v>
                </c:pt>
                <c:pt idx="28816" formatCode="General">
                  <c:v>0.59352199999999955</c:v>
                </c:pt>
                <c:pt idx="28817" formatCode="General">
                  <c:v>0.59354299999999938</c:v>
                </c:pt>
                <c:pt idx="28818" formatCode="General">
                  <c:v>0.59356299999999884</c:v>
                </c:pt>
                <c:pt idx="28819" formatCode="General">
                  <c:v>0.59358399999999922</c:v>
                </c:pt>
                <c:pt idx="28820" formatCode="General">
                  <c:v>0.59360400000000002</c:v>
                </c:pt>
                <c:pt idx="28821" formatCode="General">
                  <c:v>0.59362499999999996</c:v>
                </c:pt>
                <c:pt idx="28822" formatCode="General">
                  <c:v>0.59364499999999998</c:v>
                </c:pt>
                <c:pt idx="28823" formatCode="General">
                  <c:v>0.59366599999999958</c:v>
                </c:pt>
                <c:pt idx="28824" formatCode="General">
                  <c:v>0.5936859999999996</c:v>
                </c:pt>
                <c:pt idx="28825" formatCode="General">
                  <c:v>0.59370800000000001</c:v>
                </c:pt>
                <c:pt idx="28826" formatCode="General">
                  <c:v>0.59372800000000003</c:v>
                </c:pt>
                <c:pt idx="28827" formatCode="General">
                  <c:v>0.59374899999999997</c:v>
                </c:pt>
                <c:pt idx="28828" formatCode="General">
                  <c:v>0.59376899999999955</c:v>
                </c:pt>
                <c:pt idx="28829" formatCode="General">
                  <c:v>0.59379000000000004</c:v>
                </c:pt>
                <c:pt idx="28830" formatCode="General">
                  <c:v>0.5938099999999995</c:v>
                </c:pt>
                <c:pt idx="28831" formatCode="General">
                  <c:v>0.593831</c:v>
                </c:pt>
                <c:pt idx="28832" formatCode="General">
                  <c:v>0.5938519999999996</c:v>
                </c:pt>
                <c:pt idx="28833" formatCode="General">
                  <c:v>0.59387199999999996</c:v>
                </c:pt>
                <c:pt idx="28834" formatCode="General">
                  <c:v>0.593893</c:v>
                </c:pt>
                <c:pt idx="28835" formatCode="General">
                  <c:v>0.59391299999999936</c:v>
                </c:pt>
                <c:pt idx="28836" formatCode="General">
                  <c:v>0.5939339999999993</c:v>
                </c:pt>
                <c:pt idx="28837" formatCode="General">
                  <c:v>0.59395399999999943</c:v>
                </c:pt>
                <c:pt idx="28838" formatCode="General">
                  <c:v>0.59397500000000003</c:v>
                </c:pt>
                <c:pt idx="28839" formatCode="General">
                  <c:v>0.59399599999999997</c:v>
                </c:pt>
                <c:pt idx="28840" formatCode="General">
                  <c:v>0.59401599999999954</c:v>
                </c:pt>
                <c:pt idx="28841" formatCode="General">
                  <c:v>0.59403699999999937</c:v>
                </c:pt>
                <c:pt idx="28842" formatCode="General">
                  <c:v>0.59405799999999942</c:v>
                </c:pt>
                <c:pt idx="28843" formatCode="General">
                  <c:v>0.59407799999999955</c:v>
                </c:pt>
                <c:pt idx="28844" formatCode="General">
                  <c:v>0.59409800000000001</c:v>
                </c:pt>
                <c:pt idx="28845" formatCode="General">
                  <c:v>0.59411899999999929</c:v>
                </c:pt>
                <c:pt idx="28846" formatCode="General">
                  <c:v>0.59414</c:v>
                </c:pt>
                <c:pt idx="28847" formatCode="General">
                  <c:v>0.59415999999999958</c:v>
                </c:pt>
                <c:pt idx="28848" formatCode="General">
                  <c:v>0.59418099999999929</c:v>
                </c:pt>
                <c:pt idx="28849" formatCode="General">
                  <c:v>0.59420199999999956</c:v>
                </c:pt>
                <c:pt idx="28850" formatCode="General">
                  <c:v>0.59422199999999958</c:v>
                </c:pt>
                <c:pt idx="28851" formatCode="General">
                  <c:v>0.5942429999999993</c:v>
                </c:pt>
                <c:pt idx="28852" formatCode="General">
                  <c:v>0.5942629999999991</c:v>
                </c:pt>
                <c:pt idx="28853" formatCode="General">
                  <c:v>0.59428399999999937</c:v>
                </c:pt>
                <c:pt idx="28854" formatCode="General">
                  <c:v>0.59430499999999942</c:v>
                </c:pt>
                <c:pt idx="28855" formatCode="General">
                  <c:v>0.59432499999999955</c:v>
                </c:pt>
                <c:pt idx="28856" formatCode="General">
                  <c:v>0.5943459999999996</c:v>
                </c:pt>
                <c:pt idx="28857" formatCode="General">
                  <c:v>0.59436599999999928</c:v>
                </c:pt>
                <c:pt idx="28858" formatCode="General">
                  <c:v>0.59438699999999922</c:v>
                </c:pt>
                <c:pt idx="28859" formatCode="General">
                  <c:v>0.59440699999999935</c:v>
                </c:pt>
                <c:pt idx="28860" formatCode="General">
                  <c:v>0.59442799999999929</c:v>
                </c:pt>
                <c:pt idx="28861" formatCode="General">
                  <c:v>0.59444900000000001</c:v>
                </c:pt>
                <c:pt idx="28862" formatCode="General">
                  <c:v>0.59446899999999936</c:v>
                </c:pt>
                <c:pt idx="28863" formatCode="General">
                  <c:v>0.5944899999999993</c:v>
                </c:pt>
                <c:pt idx="28864" formatCode="General">
                  <c:v>0.59451099999999935</c:v>
                </c:pt>
                <c:pt idx="28865" formatCode="General">
                  <c:v>0.59453099999999937</c:v>
                </c:pt>
                <c:pt idx="28866" formatCode="General">
                  <c:v>0.59455199999999941</c:v>
                </c:pt>
                <c:pt idx="28867" formatCode="General">
                  <c:v>0.59457199999999955</c:v>
                </c:pt>
                <c:pt idx="28868" formatCode="General">
                  <c:v>0.59459299999999937</c:v>
                </c:pt>
                <c:pt idx="28869" formatCode="General">
                  <c:v>0.59461299999999928</c:v>
                </c:pt>
                <c:pt idx="28870" formatCode="General">
                  <c:v>0.59463500000000002</c:v>
                </c:pt>
                <c:pt idx="28871" formatCode="General">
                  <c:v>0.59465500000000004</c:v>
                </c:pt>
                <c:pt idx="28872" formatCode="General">
                  <c:v>0.59467499999999951</c:v>
                </c:pt>
                <c:pt idx="28873" formatCode="General">
                  <c:v>0.594696</c:v>
                </c:pt>
                <c:pt idx="28874" formatCode="General">
                  <c:v>0.59471599999999958</c:v>
                </c:pt>
                <c:pt idx="28875" formatCode="General">
                  <c:v>0.59473699999999929</c:v>
                </c:pt>
                <c:pt idx="28876" formatCode="General">
                  <c:v>0.59475699999999943</c:v>
                </c:pt>
                <c:pt idx="28877" formatCode="General">
                  <c:v>0.59477800000000003</c:v>
                </c:pt>
                <c:pt idx="28878" formatCode="General">
                  <c:v>0.59479899999999997</c:v>
                </c:pt>
                <c:pt idx="28879" formatCode="General">
                  <c:v>0.59482000000000002</c:v>
                </c:pt>
                <c:pt idx="28880" formatCode="General">
                  <c:v>0.59484000000000004</c:v>
                </c:pt>
                <c:pt idx="28881" formatCode="General">
                  <c:v>0.59486099999999942</c:v>
                </c:pt>
                <c:pt idx="28882" formatCode="General">
                  <c:v>0.59488099999999955</c:v>
                </c:pt>
                <c:pt idx="28883" formatCode="General">
                  <c:v>0.5949019999999996</c:v>
                </c:pt>
                <c:pt idx="28884" formatCode="General">
                  <c:v>0.59492299999999942</c:v>
                </c:pt>
                <c:pt idx="28885" formatCode="General">
                  <c:v>0.594943</c:v>
                </c:pt>
                <c:pt idx="28886" formatCode="General">
                  <c:v>0.59496399999999938</c:v>
                </c:pt>
                <c:pt idx="28887" formatCode="General">
                  <c:v>0.59498399999999929</c:v>
                </c:pt>
                <c:pt idx="28888" formatCode="General">
                  <c:v>0.59500500000000001</c:v>
                </c:pt>
                <c:pt idx="28889" formatCode="General">
                  <c:v>0.59502500000000003</c:v>
                </c:pt>
                <c:pt idx="28890" formatCode="General">
                  <c:v>0.59504599999999996</c:v>
                </c:pt>
                <c:pt idx="28891" formatCode="General">
                  <c:v>0.59506599999999943</c:v>
                </c:pt>
                <c:pt idx="28892" formatCode="General">
                  <c:v>0.59508699999999937</c:v>
                </c:pt>
                <c:pt idx="28893" formatCode="General">
                  <c:v>0.59510799999999942</c:v>
                </c:pt>
                <c:pt idx="28894" formatCode="General">
                  <c:v>0.59512900000000002</c:v>
                </c:pt>
                <c:pt idx="28895" formatCode="General">
                  <c:v>0.59514900000000004</c:v>
                </c:pt>
                <c:pt idx="28896" formatCode="General">
                  <c:v>0.59516999999999942</c:v>
                </c:pt>
                <c:pt idx="28897" formatCode="General">
                  <c:v>0.59519</c:v>
                </c:pt>
                <c:pt idx="28898" formatCode="General">
                  <c:v>0.59520999999999957</c:v>
                </c:pt>
                <c:pt idx="28899" formatCode="General">
                  <c:v>0.59523199999999943</c:v>
                </c:pt>
                <c:pt idx="28900" formatCode="General">
                  <c:v>0.59525199999999956</c:v>
                </c:pt>
                <c:pt idx="28901" formatCode="General">
                  <c:v>0.59527299999999939</c:v>
                </c:pt>
                <c:pt idx="28902" formatCode="General">
                  <c:v>0.59529299999999929</c:v>
                </c:pt>
                <c:pt idx="28903" formatCode="General">
                  <c:v>0.59531399999999923</c:v>
                </c:pt>
                <c:pt idx="28904" formatCode="General">
                  <c:v>0.59533399999999936</c:v>
                </c:pt>
                <c:pt idx="28905" formatCode="General">
                  <c:v>0.59535499999999941</c:v>
                </c:pt>
                <c:pt idx="28906" formatCode="General">
                  <c:v>0.59537499999999943</c:v>
                </c:pt>
                <c:pt idx="28907" formatCode="General">
                  <c:v>0.59539599999999959</c:v>
                </c:pt>
                <c:pt idx="28908" formatCode="General">
                  <c:v>0.59541699999999897</c:v>
                </c:pt>
                <c:pt idx="28909" formatCode="General">
                  <c:v>0.59543799999999936</c:v>
                </c:pt>
                <c:pt idx="28910" formatCode="General">
                  <c:v>0.59545799999999938</c:v>
                </c:pt>
                <c:pt idx="28911" formatCode="General">
                  <c:v>0.59547799999999929</c:v>
                </c:pt>
                <c:pt idx="28912" formatCode="General">
                  <c:v>0.595499</c:v>
                </c:pt>
                <c:pt idx="28913" formatCode="General">
                  <c:v>0.59551899999999935</c:v>
                </c:pt>
                <c:pt idx="28914" formatCode="General">
                  <c:v>0.59554099999999943</c:v>
                </c:pt>
                <c:pt idx="28915" formatCode="General">
                  <c:v>0.59556099999999923</c:v>
                </c:pt>
                <c:pt idx="28916" formatCode="General">
                  <c:v>0.59558199999999928</c:v>
                </c:pt>
                <c:pt idx="28917" formatCode="General">
                  <c:v>0.59560199999999996</c:v>
                </c:pt>
                <c:pt idx="28918" formatCode="General">
                  <c:v>0.59562300000000001</c:v>
                </c:pt>
                <c:pt idx="28919" formatCode="General">
                  <c:v>0.59564300000000003</c:v>
                </c:pt>
                <c:pt idx="28920" formatCode="General">
                  <c:v>0.59566399999999942</c:v>
                </c:pt>
                <c:pt idx="28921" formatCode="General">
                  <c:v>0.59568399999999955</c:v>
                </c:pt>
                <c:pt idx="28922" formatCode="General">
                  <c:v>0.59570599999999996</c:v>
                </c:pt>
                <c:pt idx="28923" formatCode="General">
                  <c:v>0.59572599999999998</c:v>
                </c:pt>
                <c:pt idx="28924" formatCode="General">
                  <c:v>0.595746</c:v>
                </c:pt>
                <c:pt idx="28925" formatCode="General">
                  <c:v>0.59576699999999938</c:v>
                </c:pt>
                <c:pt idx="28926" formatCode="General">
                  <c:v>0.59578699999999929</c:v>
                </c:pt>
                <c:pt idx="28927" formatCode="General">
                  <c:v>0.595808</c:v>
                </c:pt>
                <c:pt idx="28928" formatCode="General">
                  <c:v>0.59582900000000005</c:v>
                </c:pt>
                <c:pt idx="28929" formatCode="General">
                  <c:v>0.59584999999999999</c:v>
                </c:pt>
                <c:pt idx="28930" formatCode="General">
                  <c:v>0.59587000000000001</c:v>
                </c:pt>
                <c:pt idx="28931" formatCode="General">
                  <c:v>0.5958909999999995</c:v>
                </c:pt>
                <c:pt idx="28932" formatCode="General">
                  <c:v>0.59591099999999941</c:v>
                </c:pt>
                <c:pt idx="28933" formatCode="General">
                  <c:v>0.59593199999999957</c:v>
                </c:pt>
                <c:pt idx="28934" formatCode="General">
                  <c:v>0.59595199999999959</c:v>
                </c:pt>
                <c:pt idx="28935" formatCode="General">
                  <c:v>0.59597299999999942</c:v>
                </c:pt>
                <c:pt idx="28936" formatCode="General">
                  <c:v>0.59599299999999955</c:v>
                </c:pt>
                <c:pt idx="28937" formatCode="General">
                  <c:v>0.59601399999999938</c:v>
                </c:pt>
                <c:pt idx="28938" formatCode="General">
                  <c:v>0.59603499999999943</c:v>
                </c:pt>
                <c:pt idx="28939" formatCode="General">
                  <c:v>0.596055</c:v>
                </c:pt>
                <c:pt idx="28940" formatCode="General">
                  <c:v>0.59607599999999961</c:v>
                </c:pt>
                <c:pt idx="28941" formatCode="General">
                  <c:v>0.59609599999999996</c:v>
                </c:pt>
                <c:pt idx="28942" formatCode="General">
                  <c:v>0.59611699999999923</c:v>
                </c:pt>
                <c:pt idx="28943" formatCode="General">
                  <c:v>0.59613799999999928</c:v>
                </c:pt>
                <c:pt idx="28944" formatCode="General">
                  <c:v>0.59615899999999955</c:v>
                </c:pt>
                <c:pt idx="28945" formatCode="General">
                  <c:v>0.59617900000000001</c:v>
                </c:pt>
                <c:pt idx="28946" formatCode="General">
                  <c:v>0.59619999999999951</c:v>
                </c:pt>
                <c:pt idx="28947" formatCode="General">
                  <c:v>0.59621999999999942</c:v>
                </c:pt>
                <c:pt idx="28948" formatCode="General">
                  <c:v>0.59624100000000002</c:v>
                </c:pt>
                <c:pt idx="28949" formatCode="General">
                  <c:v>0.59626099999999937</c:v>
                </c:pt>
                <c:pt idx="28950" formatCode="General">
                  <c:v>0.59628199999999942</c:v>
                </c:pt>
                <c:pt idx="28951" formatCode="General">
                  <c:v>0.59630299999999936</c:v>
                </c:pt>
                <c:pt idx="28952" formatCode="General">
                  <c:v>0.59632299999999938</c:v>
                </c:pt>
                <c:pt idx="28953" formatCode="General">
                  <c:v>0.59634399999999943</c:v>
                </c:pt>
                <c:pt idx="28954" formatCode="General">
                  <c:v>0.59636399999999923</c:v>
                </c:pt>
                <c:pt idx="28955" formatCode="General">
                  <c:v>0.59638499999999939</c:v>
                </c:pt>
                <c:pt idx="28956" formatCode="General">
                  <c:v>0.5964049999999993</c:v>
                </c:pt>
                <c:pt idx="28957" formatCode="General">
                  <c:v>0.59642599999999957</c:v>
                </c:pt>
                <c:pt idx="28958" formatCode="General">
                  <c:v>0.59644699999999928</c:v>
                </c:pt>
                <c:pt idx="28959" formatCode="General">
                  <c:v>0.59646699999999897</c:v>
                </c:pt>
                <c:pt idx="28960" formatCode="General">
                  <c:v>0.59648799999999935</c:v>
                </c:pt>
                <c:pt idx="28961" formatCode="General">
                  <c:v>0.59650899999999929</c:v>
                </c:pt>
                <c:pt idx="28962" formatCode="General">
                  <c:v>0.59652899999999942</c:v>
                </c:pt>
                <c:pt idx="28963" formatCode="General">
                  <c:v>0.59654999999999958</c:v>
                </c:pt>
                <c:pt idx="28964" formatCode="General">
                  <c:v>0.59656999999999938</c:v>
                </c:pt>
                <c:pt idx="28965" formatCode="General">
                  <c:v>0.59659099999999943</c:v>
                </c:pt>
                <c:pt idx="28966" formatCode="General">
                  <c:v>0.596611</c:v>
                </c:pt>
                <c:pt idx="28967" formatCode="General">
                  <c:v>0.59663199999999961</c:v>
                </c:pt>
                <c:pt idx="28968" formatCode="General">
                  <c:v>0.59665299999999954</c:v>
                </c:pt>
                <c:pt idx="28969" formatCode="General">
                  <c:v>0.59667300000000001</c:v>
                </c:pt>
                <c:pt idx="28970" formatCode="General">
                  <c:v>0.5966939999999995</c:v>
                </c:pt>
                <c:pt idx="28971" formatCode="General">
                  <c:v>0.59671399999999941</c:v>
                </c:pt>
                <c:pt idx="28972" formatCode="General">
                  <c:v>0.59673500000000002</c:v>
                </c:pt>
                <c:pt idx="28973" formatCode="General">
                  <c:v>0.59675599999999951</c:v>
                </c:pt>
                <c:pt idx="28974" formatCode="General">
                  <c:v>0.59677599999999997</c:v>
                </c:pt>
                <c:pt idx="28975" formatCode="General">
                  <c:v>0.59679700000000002</c:v>
                </c:pt>
                <c:pt idx="28976" formatCode="General">
                  <c:v>0.59681799999999929</c:v>
                </c:pt>
                <c:pt idx="28977" formatCode="General">
                  <c:v>0.59683799999999942</c:v>
                </c:pt>
                <c:pt idx="28978" formatCode="General">
                  <c:v>0.596858</c:v>
                </c:pt>
                <c:pt idx="28979" formatCode="General">
                  <c:v>0.59687900000000005</c:v>
                </c:pt>
                <c:pt idx="28980" formatCode="General">
                  <c:v>0.59689999999999999</c:v>
                </c:pt>
                <c:pt idx="28981" formatCode="General">
                  <c:v>0.59692000000000001</c:v>
                </c:pt>
                <c:pt idx="28982" formatCode="General">
                  <c:v>0.59694100000000005</c:v>
                </c:pt>
                <c:pt idx="28983" formatCode="General">
                  <c:v>0.59696199999999955</c:v>
                </c:pt>
                <c:pt idx="28984" formatCode="General">
                  <c:v>0.59698199999999957</c:v>
                </c:pt>
                <c:pt idx="28985" formatCode="General">
                  <c:v>0.59700299999999928</c:v>
                </c:pt>
                <c:pt idx="28986" formatCode="General">
                  <c:v>0.59702299999999942</c:v>
                </c:pt>
                <c:pt idx="28987" formatCode="General">
                  <c:v>0.59704400000000002</c:v>
                </c:pt>
                <c:pt idx="28988" formatCode="General">
                  <c:v>0.59706399999999937</c:v>
                </c:pt>
                <c:pt idx="28989" formatCode="General">
                  <c:v>0.59708499999999942</c:v>
                </c:pt>
                <c:pt idx="28990" formatCode="General">
                  <c:v>0.59710599999999958</c:v>
                </c:pt>
                <c:pt idx="28991" formatCode="General">
                  <c:v>0.5971259999999996</c:v>
                </c:pt>
                <c:pt idx="28992" formatCode="General">
                  <c:v>0.59714699999999943</c:v>
                </c:pt>
                <c:pt idx="28993" formatCode="General">
                  <c:v>0.59716699999999923</c:v>
                </c:pt>
                <c:pt idx="28994" formatCode="General">
                  <c:v>0.59718799999999939</c:v>
                </c:pt>
                <c:pt idx="28995" formatCode="General">
                  <c:v>0.59720799999999929</c:v>
                </c:pt>
                <c:pt idx="28996" formatCode="General">
                  <c:v>0.59722900000000001</c:v>
                </c:pt>
                <c:pt idx="28997" formatCode="General">
                  <c:v>0.5972499999999995</c:v>
                </c:pt>
                <c:pt idx="28998" formatCode="General">
                  <c:v>0.597271</c:v>
                </c:pt>
                <c:pt idx="28999" formatCode="General">
                  <c:v>0.59729100000000002</c:v>
                </c:pt>
                <c:pt idx="29000" formatCode="General">
                  <c:v>0.59731199999999929</c:v>
                </c:pt>
                <c:pt idx="29001" formatCode="General">
                  <c:v>0.59733199999999942</c:v>
                </c:pt>
                <c:pt idx="29002" formatCode="General">
                  <c:v>0.59735299999999936</c:v>
                </c:pt>
                <c:pt idx="29003" formatCode="General">
                  <c:v>0.59737299999999938</c:v>
                </c:pt>
                <c:pt idx="29004" formatCode="General">
                  <c:v>0.59739399999999943</c:v>
                </c:pt>
                <c:pt idx="29005" formatCode="General">
                  <c:v>0.59741499999999936</c:v>
                </c:pt>
                <c:pt idx="29006" formatCode="General">
                  <c:v>0.59743499999999938</c:v>
                </c:pt>
                <c:pt idx="29007" formatCode="General">
                  <c:v>0.59745599999999943</c:v>
                </c:pt>
                <c:pt idx="29008" formatCode="General">
                  <c:v>0.59747599999999956</c:v>
                </c:pt>
                <c:pt idx="29009" formatCode="General">
                  <c:v>0.59749699999999928</c:v>
                </c:pt>
                <c:pt idx="29010" formatCode="General">
                  <c:v>0.59751699999999897</c:v>
                </c:pt>
                <c:pt idx="29011" formatCode="General">
                  <c:v>0.59753799999999935</c:v>
                </c:pt>
                <c:pt idx="29012" formatCode="General">
                  <c:v>0.59755899999999929</c:v>
                </c:pt>
                <c:pt idx="29013" formatCode="General">
                  <c:v>0.59757999999999956</c:v>
                </c:pt>
                <c:pt idx="29014" formatCode="General">
                  <c:v>0.59760000000000002</c:v>
                </c:pt>
                <c:pt idx="29015" formatCode="General">
                  <c:v>0.59762099999999996</c:v>
                </c:pt>
                <c:pt idx="29016" formatCode="General">
                  <c:v>0.59764099999999998</c:v>
                </c:pt>
                <c:pt idx="29017" formatCode="General">
                  <c:v>0.597661</c:v>
                </c:pt>
                <c:pt idx="29018" formatCode="General">
                  <c:v>0.5976829999999993</c:v>
                </c:pt>
                <c:pt idx="29019" formatCode="General">
                  <c:v>0.59770299999999943</c:v>
                </c:pt>
                <c:pt idx="29020" formatCode="General">
                  <c:v>0.59772400000000003</c:v>
                </c:pt>
                <c:pt idx="29021" formatCode="General">
                  <c:v>0.59774400000000005</c:v>
                </c:pt>
                <c:pt idx="29022" formatCode="General">
                  <c:v>0.59776499999999955</c:v>
                </c:pt>
                <c:pt idx="29023" formatCode="General">
                  <c:v>0.59778500000000001</c:v>
                </c:pt>
                <c:pt idx="29024" formatCode="General">
                  <c:v>0.5978059999999995</c:v>
                </c:pt>
                <c:pt idx="29025" formatCode="General">
                  <c:v>0.59782599999999997</c:v>
                </c:pt>
                <c:pt idx="29026" formatCode="General">
                  <c:v>0.59784800000000005</c:v>
                </c:pt>
                <c:pt idx="29027" formatCode="General">
                  <c:v>0.59786799999999929</c:v>
                </c:pt>
                <c:pt idx="29028" formatCode="General">
                  <c:v>0.597889</c:v>
                </c:pt>
                <c:pt idx="29029" formatCode="General">
                  <c:v>0.59790900000000002</c:v>
                </c:pt>
                <c:pt idx="29030" formatCode="General">
                  <c:v>0.59792999999999996</c:v>
                </c:pt>
                <c:pt idx="29031" formatCode="General">
                  <c:v>0.59794999999999998</c:v>
                </c:pt>
                <c:pt idx="29032" formatCode="General">
                  <c:v>0.59797100000000003</c:v>
                </c:pt>
                <c:pt idx="29033" formatCode="General">
                  <c:v>0.59799199999999997</c:v>
                </c:pt>
                <c:pt idx="29034" formatCode="General">
                  <c:v>0.59801199999999943</c:v>
                </c:pt>
                <c:pt idx="29035" formatCode="General">
                  <c:v>0.59803299999999937</c:v>
                </c:pt>
                <c:pt idx="29036" formatCode="General">
                  <c:v>0.59805299999999928</c:v>
                </c:pt>
                <c:pt idx="29037" formatCode="General">
                  <c:v>0.59807399999999955</c:v>
                </c:pt>
                <c:pt idx="29038" formatCode="General">
                  <c:v>0.59809400000000001</c:v>
                </c:pt>
                <c:pt idx="29039" formatCode="General">
                  <c:v>0.59811499999999929</c:v>
                </c:pt>
                <c:pt idx="29040" formatCode="General">
                  <c:v>0.59813499999999942</c:v>
                </c:pt>
                <c:pt idx="29041" formatCode="General">
                  <c:v>0.59815699999999938</c:v>
                </c:pt>
                <c:pt idx="29042" formatCode="General">
                  <c:v>0.59817699999999929</c:v>
                </c:pt>
                <c:pt idx="29043" formatCode="General">
                  <c:v>0.59819800000000001</c:v>
                </c:pt>
                <c:pt idx="29044" formatCode="General">
                  <c:v>0.59821799999999936</c:v>
                </c:pt>
                <c:pt idx="29045" formatCode="General">
                  <c:v>0.59823799999999938</c:v>
                </c:pt>
                <c:pt idx="29046" formatCode="General">
                  <c:v>0.59825899999999943</c:v>
                </c:pt>
                <c:pt idx="29047" formatCode="General">
                  <c:v>0.59827999999999959</c:v>
                </c:pt>
                <c:pt idx="29048" formatCode="General">
                  <c:v>0.59830099999999942</c:v>
                </c:pt>
                <c:pt idx="29049" formatCode="General">
                  <c:v>0.59832099999999955</c:v>
                </c:pt>
                <c:pt idx="29050" formatCode="General">
                  <c:v>0.5983419999999996</c:v>
                </c:pt>
                <c:pt idx="29051" formatCode="General">
                  <c:v>0.59836199999999928</c:v>
                </c:pt>
                <c:pt idx="29052" formatCode="General">
                  <c:v>0.59838299999999922</c:v>
                </c:pt>
                <c:pt idx="29053" formatCode="General">
                  <c:v>0.59840299999999935</c:v>
                </c:pt>
                <c:pt idx="29054" formatCode="General">
                  <c:v>0.59842399999999929</c:v>
                </c:pt>
                <c:pt idx="29055" formatCode="General">
                  <c:v>0.59844399999999942</c:v>
                </c:pt>
                <c:pt idx="29056" formatCode="General">
                  <c:v>0.59846599999999928</c:v>
                </c:pt>
                <c:pt idx="29057" formatCode="General">
                  <c:v>0.5984859999999993</c:v>
                </c:pt>
                <c:pt idx="29058" formatCode="General">
                  <c:v>0.59850599999999943</c:v>
                </c:pt>
                <c:pt idx="29059" formatCode="General">
                  <c:v>0.59852699999999937</c:v>
                </c:pt>
                <c:pt idx="29060" formatCode="General">
                  <c:v>0.59854699999999939</c:v>
                </c:pt>
                <c:pt idx="29061" formatCode="General">
                  <c:v>0.5985679999999991</c:v>
                </c:pt>
                <c:pt idx="29062" formatCode="General">
                  <c:v>0.59858899999999937</c:v>
                </c:pt>
                <c:pt idx="29063" formatCode="General">
                  <c:v>0.59860999999999998</c:v>
                </c:pt>
                <c:pt idx="29064" formatCode="General">
                  <c:v>0.59863</c:v>
                </c:pt>
                <c:pt idx="29065" formatCode="General">
                  <c:v>0.59865100000000004</c:v>
                </c:pt>
                <c:pt idx="29066" formatCode="General">
                  <c:v>0.59867099999999951</c:v>
                </c:pt>
                <c:pt idx="29067" formatCode="General">
                  <c:v>0.598692</c:v>
                </c:pt>
                <c:pt idx="29068" formatCode="General">
                  <c:v>0.59871199999999958</c:v>
                </c:pt>
                <c:pt idx="29069" formatCode="General">
                  <c:v>0.59873299999999929</c:v>
                </c:pt>
                <c:pt idx="29070" formatCode="General">
                  <c:v>0.59875400000000001</c:v>
                </c:pt>
                <c:pt idx="29071" formatCode="General">
                  <c:v>0.59877400000000003</c:v>
                </c:pt>
                <c:pt idx="29072" formatCode="General">
                  <c:v>0.59879499999999997</c:v>
                </c:pt>
                <c:pt idx="29073" formatCode="General">
                  <c:v>0.59881499999999943</c:v>
                </c:pt>
                <c:pt idx="29074" formatCode="General">
                  <c:v>0.59883599999999959</c:v>
                </c:pt>
                <c:pt idx="29075" formatCode="General">
                  <c:v>0.59885599999999961</c:v>
                </c:pt>
                <c:pt idx="29076" formatCode="General">
                  <c:v>0.59887699999999955</c:v>
                </c:pt>
                <c:pt idx="29077" formatCode="General">
                  <c:v>0.59889800000000004</c:v>
                </c:pt>
                <c:pt idx="29078" formatCode="General">
                  <c:v>0.59891799999999928</c:v>
                </c:pt>
                <c:pt idx="29079" formatCode="General">
                  <c:v>0.598939</c:v>
                </c:pt>
                <c:pt idx="29080" formatCode="General">
                  <c:v>0.5989599999999996</c:v>
                </c:pt>
                <c:pt idx="29081" formatCode="General">
                  <c:v>0.59897999999999996</c:v>
                </c:pt>
                <c:pt idx="29082" formatCode="General">
                  <c:v>0.59900100000000001</c:v>
                </c:pt>
                <c:pt idx="29083" formatCode="General">
                  <c:v>0.59902100000000003</c:v>
                </c:pt>
                <c:pt idx="29084" formatCode="General">
                  <c:v>0.59904100000000005</c:v>
                </c:pt>
                <c:pt idx="29085" formatCode="General">
                  <c:v>0.59906299999999935</c:v>
                </c:pt>
                <c:pt idx="29086" formatCode="General">
                  <c:v>0.59908299999999937</c:v>
                </c:pt>
                <c:pt idx="29087" formatCode="General">
                  <c:v>0.59910399999999941</c:v>
                </c:pt>
                <c:pt idx="29088" formatCode="General">
                  <c:v>0.59912399999999955</c:v>
                </c:pt>
                <c:pt idx="29089" formatCode="General">
                  <c:v>0.59914500000000004</c:v>
                </c:pt>
                <c:pt idx="29090" formatCode="General">
                  <c:v>0.59916499999999928</c:v>
                </c:pt>
                <c:pt idx="29091" formatCode="General">
                  <c:v>0.59918599999999955</c:v>
                </c:pt>
                <c:pt idx="29092" formatCode="General">
                  <c:v>0.59920699999999938</c:v>
                </c:pt>
                <c:pt idx="29093" formatCode="General">
                  <c:v>0.59922699999999929</c:v>
                </c:pt>
                <c:pt idx="29094" formatCode="General">
                  <c:v>0.599248</c:v>
                </c:pt>
                <c:pt idx="29095" formatCode="General">
                  <c:v>0.59926899999999939</c:v>
                </c:pt>
                <c:pt idx="29096" formatCode="General">
                  <c:v>0.59928899999999929</c:v>
                </c:pt>
                <c:pt idx="29097" formatCode="General">
                  <c:v>0.59930899999999943</c:v>
                </c:pt>
                <c:pt idx="29098" formatCode="General">
                  <c:v>0.59932999999999959</c:v>
                </c:pt>
                <c:pt idx="29099" formatCode="General">
                  <c:v>0.59935099999999941</c:v>
                </c:pt>
                <c:pt idx="29100" formatCode="General">
                  <c:v>0.59937099999999943</c:v>
                </c:pt>
                <c:pt idx="29101" formatCode="General">
                  <c:v>0.59939199999999959</c:v>
                </c:pt>
                <c:pt idx="29102" formatCode="General">
                  <c:v>0.59941299999999897</c:v>
                </c:pt>
                <c:pt idx="29103" formatCode="General">
                  <c:v>0.59943299999999911</c:v>
                </c:pt>
                <c:pt idx="29104" formatCode="General">
                  <c:v>0.59945399999999938</c:v>
                </c:pt>
                <c:pt idx="29105" formatCode="General">
                  <c:v>0.59947399999999929</c:v>
                </c:pt>
                <c:pt idx="29106" formatCode="General">
                  <c:v>0.599495</c:v>
                </c:pt>
                <c:pt idx="29107" formatCode="General">
                  <c:v>0.59951499999999935</c:v>
                </c:pt>
                <c:pt idx="29108" formatCode="General">
                  <c:v>0.59953599999999929</c:v>
                </c:pt>
                <c:pt idx="29109" formatCode="General">
                  <c:v>0.59955699999999923</c:v>
                </c:pt>
                <c:pt idx="29110" formatCode="General">
                  <c:v>0.59957800000000006</c:v>
                </c:pt>
                <c:pt idx="29111" formatCode="General">
                  <c:v>0.5995979999999993</c:v>
                </c:pt>
                <c:pt idx="29112" formatCode="General">
                  <c:v>0.59961799999999943</c:v>
                </c:pt>
                <c:pt idx="29113" formatCode="General">
                  <c:v>0.59963900000000003</c:v>
                </c:pt>
                <c:pt idx="29114" formatCode="General">
                  <c:v>0.59965999999999997</c:v>
                </c:pt>
                <c:pt idx="29115" formatCode="General">
                  <c:v>0.59967999999999999</c:v>
                </c:pt>
                <c:pt idx="29116" formatCode="General">
                  <c:v>0.59970100000000004</c:v>
                </c:pt>
                <c:pt idx="29117" formatCode="General">
                  <c:v>0.59972199999999998</c:v>
                </c:pt>
                <c:pt idx="29118" formatCode="General">
                  <c:v>0.599742</c:v>
                </c:pt>
                <c:pt idx="29119" formatCode="General">
                  <c:v>0.59976299999999938</c:v>
                </c:pt>
                <c:pt idx="29120" formatCode="General">
                  <c:v>0.59978299999999929</c:v>
                </c:pt>
                <c:pt idx="29121" formatCode="General">
                  <c:v>0.599804</c:v>
                </c:pt>
                <c:pt idx="29122" formatCode="General">
                  <c:v>0.59982400000000002</c:v>
                </c:pt>
                <c:pt idx="29123" formatCode="General">
                  <c:v>0.59984499999999996</c:v>
                </c:pt>
                <c:pt idx="29124" formatCode="General">
                  <c:v>0.59986599999999957</c:v>
                </c:pt>
                <c:pt idx="29125" formatCode="General">
                  <c:v>0.59988599999999959</c:v>
                </c:pt>
                <c:pt idx="29126" formatCode="General">
                  <c:v>0.59990699999999941</c:v>
                </c:pt>
                <c:pt idx="29127" formatCode="General">
                  <c:v>0.59992699999999943</c:v>
                </c:pt>
                <c:pt idx="29128" formatCode="General">
                  <c:v>0.59994800000000004</c:v>
                </c:pt>
                <c:pt idx="29129" formatCode="General">
                  <c:v>0.59996799999999928</c:v>
                </c:pt>
                <c:pt idx="29130" formatCode="General">
                  <c:v>0.59999000000000002</c:v>
                </c:pt>
                <c:pt idx="29131" formatCode="General">
                  <c:v>0.60001000000000004</c:v>
                </c:pt>
                <c:pt idx="29132" formatCode="General">
                  <c:v>0.60003099999999998</c:v>
                </c:pt>
                <c:pt idx="29133" formatCode="General">
                  <c:v>0.60005100000000045</c:v>
                </c:pt>
                <c:pt idx="29134" formatCode="General">
                  <c:v>0.60007200000000005</c:v>
                </c:pt>
                <c:pt idx="29135" formatCode="General">
                  <c:v>0.6000920000000004</c:v>
                </c:pt>
                <c:pt idx="29136" formatCode="General">
                  <c:v>0.60011300000000001</c:v>
                </c:pt>
                <c:pt idx="29137" formatCode="General">
                  <c:v>0.60013300000000003</c:v>
                </c:pt>
                <c:pt idx="29138" formatCode="General">
                  <c:v>0.60015399999999997</c:v>
                </c:pt>
                <c:pt idx="29139" formatCode="General">
                  <c:v>0.60017500000000046</c:v>
                </c:pt>
                <c:pt idx="29140" formatCode="General">
                  <c:v>0.6001950000000007</c:v>
                </c:pt>
                <c:pt idx="29141" formatCode="General">
                  <c:v>0.60021599999999997</c:v>
                </c:pt>
                <c:pt idx="29142" formatCode="General">
                  <c:v>0.60023599999999999</c:v>
                </c:pt>
                <c:pt idx="29143" formatCode="General">
                  <c:v>0.60025700000000004</c:v>
                </c:pt>
                <c:pt idx="29144" formatCode="General">
                  <c:v>0.60027699999999951</c:v>
                </c:pt>
                <c:pt idx="29145" formatCode="General">
                  <c:v>0.60029900000000058</c:v>
                </c:pt>
                <c:pt idx="29146" formatCode="General">
                  <c:v>0.60031900000000005</c:v>
                </c:pt>
                <c:pt idx="29147" formatCode="General">
                  <c:v>0.60033999999999998</c:v>
                </c:pt>
                <c:pt idx="29148" formatCode="General">
                  <c:v>0.60036</c:v>
                </c:pt>
                <c:pt idx="29149" formatCode="General">
                  <c:v>0.60038100000000005</c:v>
                </c:pt>
                <c:pt idx="29150" formatCode="General">
                  <c:v>0.60040099999999996</c:v>
                </c:pt>
                <c:pt idx="29151" formatCode="General">
                  <c:v>0.60042099999999998</c:v>
                </c:pt>
                <c:pt idx="29152" formatCode="General">
                  <c:v>0.60044200000000003</c:v>
                </c:pt>
                <c:pt idx="29153" formatCode="General">
                  <c:v>0.60046299999999941</c:v>
                </c:pt>
                <c:pt idx="29154" formatCode="General">
                  <c:v>0.60048400000000002</c:v>
                </c:pt>
                <c:pt idx="29155" formatCode="General">
                  <c:v>0.60050400000000004</c:v>
                </c:pt>
                <c:pt idx="29156" formatCode="General">
                  <c:v>0.60052499999999998</c:v>
                </c:pt>
                <c:pt idx="29157" formatCode="General">
                  <c:v>0.60054500000000044</c:v>
                </c:pt>
                <c:pt idx="29158" formatCode="General">
                  <c:v>0.6005659999999996</c:v>
                </c:pt>
                <c:pt idx="29159" formatCode="General">
                  <c:v>0.60058599999999951</c:v>
                </c:pt>
                <c:pt idx="29160" formatCode="General">
                  <c:v>0.60060800000000059</c:v>
                </c:pt>
                <c:pt idx="29161" formatCode="General">
                  <c:v>0.60062800000000072</c:v>
                </c:pt>
                <c:pt idx="29162" formatCode="General">
                  <c:v>0.60064900000000077</c:v>
                </c:pt>
                <c:pt idx="29163" formatCode="General">
                  <c:v>0.60066900000000045</c:v>
                </c:pt>
                <c:pt idx="29164" formatCode="General">
                  <c:v>0.60068900000000058</c:v>
                </c:pt>
                <c:pt idx="29165" formatCode="General">
                  <c:v>0.60071000000000041</c:v>
                </c:pt>
                <c:pt idx="29166" formatCode="General">
                  <c:v>0.60073100000000046</c:v>
                </c:pt>
                <c:pt idx="29167" formatCode="General">
                  <c:v>0.60075199999999995</c:v>
                </c:pt>
                <c:pt idx="29168" formatCode="General">
                  <c:v>0.60077200000000042</c:v>
                </c:pt>
                <c:pt idx="29169" formatCode="General">
                  <c:v>0.60079300000000047</c:v>
                </c:pt>
                <c:pt idx="29170" formatCode="General">
                  <c:v>0.60081300000000004</c:v>
                </c:pt>
                <c:pt idx="29171" formatCode="General">
                  <c:v>0.60083399999999998</c:v>
                </c:pt>
                <c:pt idx="29172" formatCode="General">
                  <c:v>0.60085400000000044</c:v>
                </c:pt>
                <c:pt idx="29173" formatCode="General">
                  <c:v>0.60087500000000071</c:v>
                </c:pt>
                <c:pt idx="29174" formatCode="General">
                  <c:v>0.60089600000000043</c:v>
                </c:pt>
                <c:pt idx="29175" formatCode="General">
                  <c:v>0.60091700000000003</c:v>
                </c:pt>
                <c:pt idx="29176" formatCode="General">
                  <c:v>0.60093700000000005</c:v>
                </c:pt>
                <c:pt idx="29177" formatCode="General">
                  <c:v>0.60095799999999999</c:v>
                </c:pt>
                <c:pt idx="29178" formatCode="General">
                  <c:v>0.60097800000000046</c:v>
                </c:pt>
                <c:pt idx="29179" formatCode="General">
                  <c:v>0.60099800000000059</c:v>
                </c:pt>
                <c:pt idx="29180" formatCode="General">
                  <c:v>0.60101899999999997</c:v>
                </c:pt>
                <c:pt idx="29181" formatCode="General">
                  <c:v>0.60104000000000046</c:v>
                </c:pt>
                <c:pt idx="29182" formatCode="General">
                  <c:v>0.60106099999999996</c:v>
                </c:pt>
                <c:pt idx="29183" formatCode="General">
                  <c:v>0.60108099999999998</c:v>
                </c:pt>
                <c:pt idx="29184" formatCode="General">
                  <c:v>0.60110200000000003</c:v>
                </c:pt>
                <c:pt idx="29185" formatCode="General">
                  <c:v>0.60112200000000005</c:v>
                </c:pt>
                <c:pt idx="29186" formatCode="General">
                  <c:v>0.60114299999999998</c:v>
                </c:pt>
                <c:pt idx="29187" formatCode="General">
                  <c:v>0.601163</c:v>
                </c:pt>
                <c:pt idx="29188" formatCode="General">
                  <c:v>0.60118400000000005</c:v>
                </c:pt>
                <c:pt idx="29189" formatCode="General">
                  <c:v>0.60120499999999999</c:v>
                </c:pt>
                <c:pt idx="29190" formatCode="General">
                  <c:v>0.60122500000000045</c:v>
                </c:pt>
                <c:pt idx="29191" formatCode="General">
                  <c:v>0.60124599999999995</c:v>
                </c:pt>
                <c:pt idx="29192" formatCode="General">
                  <c:v>0.60126599999999997</c:v>
                </c:pt>
                <c:pt idx="29193" formatCode="General">
                  <c:v>0.60128700000000002</c:v>
                </c:pt>
                <c:pt idx="29194" formatCode="General">
                  <c:v>0.60130700000000004</c:v>
                </c:pt>
                <c:pt idx="29195" formatCode="General">
                  <c:v>0.60132799999999997</c:v>
                </c:pt>
                <c:pt idx="29196" formatCode="General">
                  <c:v>0.60134900000000058</c:v>
                </c:pt>
                <c:pt idx="29197" formatCode="General">
                  <c:v>0.60136999999999996</c:v>
                </c:pt>
                <c:pt idx="29198" formatCode="General">
                  <c:v>0.60138999999999998</c:v>
                </c:pt>
                <c:pt idx="29199" formatCode="General">
                  <c:v>0.60141100000000003</c:v>
                </c:pt>
                <c:pt idx="29200" formatCode="General">
                  <c:v>0.60143100000000005</c:v>
                </c:pt>
                <c:pt idx="29201" formatCode="General">
                  <c:v>0.60145199999999999</c:v>
                </c:pt>
                <c:pt idx="29202" formatCode="General">
                  <c:v>0.60147200000000001</c:v>
                </c:pt>
                <c:pt idx="29203" formatCode="General">
                  <c:v>0.6014930000000005</c:v>
                </c:pt>
                <c:pt idx="29204" formatCode="General">
                  <c:v>0.60151399999999955</c:v>
                </c:pt>
                <c:pt idx="29205" formatCode="General">
                  <c:v>0.60153400000000001</c:v>
                </c:pt>
                <c:pt idx="29206" formatCode="General">
                  <c:v>0.60155499999999951</c:v>
                </c:pt>
                <c:pt idx="29207" formatCode="General">
                  <c:v>0.60157499999999997</c:v>
                </c:pt>
                <c:pt idx="29208" formatCode="General">
                  <c:v>0.60159600000000002</c:v>
                </c:pt>
                <c:pt idx="29209" formatCode="General">
                  <c:v>0.60161600000000004</c:v>
                </c:pt>
                <c:pt idx="29210" formatCode="General">
                  <c:v>0.60163699999999998</c:v>
                </c:pt>
                <c:pt idx="29211" formatCode="General">
                  <c:v>0.60165800000000058</c:v>
                </c:pt>
                <c:pt idx="29212" formatCode="General">
                  <c:v>0.60167800000000071</c:v>
                </c:pt>
                <c:pt idx="29213" formatCode="General">
                  <c:v>0.60169900000000076</c:v>
                </c:pt>
                <c:pt idx="29214" formatCode="General">
                  <c:v>0.60172000000000059</c:v>
                </c:pt>
                <c:pt idx="29215" formatCode="General">
                  <c:v>0.60174000000000072</c:v>
                </c:pt>
                <c:pt idx="29216" formatCode="General">
                  <c:v>0.60176099999999999</c:v>
                </c:pt>
                <c:pt idx="29217" formatCode="General">
                  <c:v>0.60178100000000045</c:v>
                </c:pt>
                <c:pt idx="29218" formatCode="General">
                  <c:v>0.60180199999999995</c:v>
                </c:pt>
                <c:pt idx="29219" formatCode="General">
                  <c:v>0.60182200000000041</c:v>
                </c:pt>
                <c:pt idx="29220" formatCode="General">
                  <c:v>0.60184300000000046</c:v>
                </c:pt>
                <c:pt idx="29221" formatCode="General">
                  <c:v>0.60186399999999951</c:v>
                </c:pt>
                <c:pt idx="29222" formatCode="General">
                  <c:v>0.60188399999999997</c:v>
                </c:pt>
                <c:pt idx="29223" formatCode="General">
                  <c:v>0.60190500000000058</c:v>
                </c:pt>
                <c:pt idx="29224" formatCode="General">
                  <c:v>0.60192500000000071</c:v>
                </c:pt>
                <c:pt idx="29225" formatCode="General">
                  <c:v>0.60194600000000043</c:v>
                </c:pt>
                <c:pt idx="29226" formatCode="General">
                  <c:v>0.60196700000000003</c:v>
                </c:pt>
                <c:pt idx="29227" formatCode="General">
                  <c:v>0.60198700000000005</c:v>
                </c:pt>
                <c:pt idx="29228" formatCode="General">
                  <c:v>0.60200799999999999</c:v>
                </c:pt>
                <c:pt idx="29229" formatCode="General">
                  <c:v>0.6020290000000007</c:v>
                </c:pt>
                <c:pt idx="29230" formatCode="General">
                  <c:v>0.60204899999999995</c:v>
                </c:pt>
                <c:pt idx="29231" formatCode="General">
                  <c:v>0.60206899999999997</c:v>
                </c:pt>
                <c:pt idx="29232" formatCode="General">
                  <c:v>0.60209000000000046</c:v>
                </c:pt>
                <c:pt idx="29233" formatCode="General">
                  <c:v>0.60211099999999951</c:v>
                </c:pt>
                <c:pt idx="29234" formatCode="General">
                  <c:v>0.602132</c:v>
                </c:pt>
                <c:pt idx="29235" formatCode="General">
                  <c:v>0.60215200000000002</c:v>
                </c:pt>
                <c:pt idx="29236" formatCode="General">
                  <c:v>0.60217299999999996</c:v>
                </c:pt>
                <c:pt idx="29237" formatCode="General">
                  <c:v>0.60219299999999998</c:v>
                </c:pt>
                <c:pt idx="29238" formatCode="General">
                  <c:v>0.60221400000000003</c:v>
                </c:pt>
                <c:pt idx="29239" formatCode="General">
                  <c:v>0.60223400000000005</c:v>
                </c:pt>
                <c:pt idx="29240" formatCode="General">
                  <c:v>0.60225499999999998</c:v>
                </c:pt>
                <c:pt idx="29241" formatCode="General">
                  <c:v>0.60227500000000045</c:v>
                </c:pt>
                <c:pt idx="29242" formatCode="General">
                  <c:v>0.60229600000000005</c:v>
                </c:pt>
                <c:pt idx="29243" formatCode="General">
                  <c:v>0.60231699999999955</c:v>
                </c:pt>
                <c:pt idx="29244" formatCode="General">
                  <c:v>0.60233800000000004</c:v>
                </c:pt>
                <c:pt idx="29245" formatCode="General">
                  <c:v>0.6023579999999995</c:v>
                </c:pt>
                <c:pt idx="29246" formatCode="General">
                  <c:v>0.60237799999999997</c:v>
                </c:pt>
                <c:pt idx="29247" formatCode="General">
                  <c:v>0.60239900000000046</c:v>
                </c:pt>
                <c:pt idx="29248" formatCode="General">
                  <c:v>0.60241900000000004</c:v>
                </c:pt>
                <c:pt idx="29249" formatCode="General">
                  <c:v>0.60244100000000045</c:v>
                </c:pt>
                <c:pt idx="29250" formatCode="General">
                  <c:v>0.60246100000000002</c:v>
                </c:pt>
                <c:pt idx="29251" formatCode="General">
                  <c:v>0.60248199999999996</c:v>
                </c:pt>
                <c:pt idx="29252" formatCode="General">
                  <c:v>0.60250199999999998</c:v>
                </c:pt>
                <c:pt idx="29253" formatCode="General">
                  <c:v>0.60252300000000003</c:v>
                </c:pt>
                <c:pt idx="29254" formatCode="General">
                  <c:v>0.60254300000000005</c:v>
                </c:pt>
                <c:pt idx="29255" formatCode="General">
                  <c:v>0.60256399999999954</c:v>
                </c:pt>
                <c:pt idx="29256" formatCode="General">
                  <c:v>0.60258400000000001</c:v>
                </c:pt>
                <c:pt idx="29257" formatCode="General">
                  <c:v>0.60260499999999995</c:v>
                </c:pt>
                <c:pt idx="29258" formatCode="General">
                  <c:v>0.60262600000000044</c:v>
                </c:pt>
                <c:pt idx="29259" formatCode="General">
                  <c:v>0.60264600000000046</c:v>
                </c:pt>
                <c:pt idx="29260" formatCode="General">
                  <c:v>0.60266699999999951</c:v>
                </c:pt>
                <c:pt idx="29261" formatCode="General">
                  <c:v>0.60268699999999997</c:v>
                </c:pt>
                <c:pt idx="29262" formatCode="General">
                  <c:v>0.60270800000000047</c:v>
                </c:pt>
                <c:pt idx="29263" formatCode="General">
                  <c:v>0.60272800000000071</c:v>
                </c:pt>
                <c:pt idx="29264" formatCode="General">
                  <c:v>0.60275000000000045</c:v>
                </c:pt>
                <c:pt idx="29265" formatCode="General">
                  <c:v>0.60277000000000058</c:v>
                </c:pt>
                <c:pt idx="29266" formatCode="General">
                  <c:v>0.60279100000000074</c:v>
                </c:pt>
                <c:pt idx="29267" formatCode="General">
                  <c:v>0.60281099999999999</c:v>
                </c:pt>
                <c:pt idx="29268" formatCode="General">
                  <c:v>0.60283200000000003</c:v>
                </c:pt>
                <c:pt idx="29269" formatCode="General">
                  <c:v>0.60285200000000005</c:v>
                </c:pt>
                <c:pt idx="29270" formatCode="General">
                  <c:v>0.60287299999999999</c:v>
                </c:pt>
                <c:pt idx="29271" formatCode="General">
                  <c:v>0.60289300000000046</c:v>
                </c:pt>
                <c:pt idx="29272" formatCode="General">
                  <c:v>0.60291399999999951</c:v>
                </c:pt>
                <c:pt idx="29273" formatCode="General">
                  <c:v>0.60293500000000044</c:v>
                </c:pt>
                <c:pt idx="29274" formatCode="General">
                  <c:v>0.60295500000000046</c:v>
                </c:pt>
                <c:pt idx="29275" formatCode="General">
                  <c:v>0.6029760000000004</c:v>
                </c:pt>
                <c:pt idx="29276" formatCode="General">
                  <c:v>0.60299600000000042</c:v>
                </c:pt>
                <c:pt idx="29277" formatCode="General">
                  <c:v>0.60301700000000003</c:v>
                </c:pt>
                <c:pt idx="29278" formatCode="General">
                  <c:v>0.60303799999999996</c:v>
                </c:pt>
                <c:pt idx="29279" formatCode="General">
                  <c:v>0.60305900000000046</c:v>
                </c:pt>
                <c:pt idx="29280" formatCode="General">
                  <c:v>0.60307900000000059</c:v>
                </c:pt>
                <c:pt idx="29281" formatCode="General">
                  <c:v>0.60310000000000041</c:v>
                </c:pt>
                <c:pt idx="29282" formatCode="General">
                  <c:v>0.60311999999999999</c:v>
                </c:pt>
                <c:pt idx="29283" formatCode="General">
                  <c:v>0.6031410000000007</c:v>
                </c:pt>
                <c:pt idx="29284" formatCode="General">
                  <c:v>0.6031609999999995</c:v>
                </c:pt>
                <c:pt idx="29285" formatCode="General">
                  <c:v>0.603182</c:v>
                </c:pt>
                <c:pt idx="29286" formatCode="General">
                  <c:v>0.60320200000000002</c:v>
                </c:pt>
                <c:pt idx="29287" formatCode="General">
                  <c:v>0.60322299999999951</c:v>
                </c:pt>
                <c:pt idx="29288" formatCode="General">
                  <c:v>0.60324400000000045</c:v>
                </c:pt>
                <c:pt idx="29289" formatCode="General">
                  <c:v>0.60326400000000002</c:v>
                </c:pt>
                <c:pt idx="29290" formatCode="General">
                  <c:v>0.60328499999999996</c:v>
                </c:pt>
                <c:pt idx="29291" formatCode="General">
                  <c:v>0.60330499999999998</c:v>
                </c:pt>
                <c:pt idx="29292" formatCode="General">
                  <c:v>0.60332600000000003</c:v>
                </c:pt>
                <c:pt idx="29293" formatCode="General">
                  <c:v>0.60334699999999997</c:v>
                </c:pt>
                <c:pt idx="29294" formatCode="General">
                  <c:v>0.60336800000000002</c:v>
                </c:pt>
                <c:pt idx="29295" formatCode="General">
                  <c:v>0.60338800000000004</c:v>
                </c:pt>
                <c:pt idx="29296" formatCode="General">
                  <c:v>0.60340899999999997</c:v>
                </c:pt>
                <c:pt idx="29297" formatCode="General">
                  <c:v>0.60342899999999999</c:v>
                </c:pt>
                <c:pt idx="29298" formatCode="General">
                  <c:v>0.60344900000000046</c:v>
                </c:pt>
                <c:pt idx="29299" formatCode="General">
                  <c:v>0.60346999999999951</c:v>
                </c:pt>
                <c:pt idx="29300" formatCode="General">
                  <c:v>0.60348999999999997</c:v>
                </c:pt>
                <c:pt idx="29301" formatCode="General">
                  <c:v>0.60351100000000002</c:v>
                </c:pt>
                <c:pt idx="29302" formatCode="General">
                  <c:v>0.60353199999999996</c:v>
                </c:pt>
                <c:pt idx="29303" formatCode="General">
                  <c:v>0.60355300000000001</c:v>
                </c:pt>
                <c:pt idx="29304" formatCode="General">
                  <c:v>0.60357300000000003</c:v>
                </c:pt>
                <c:pt idx="29305" formatCode="General">
                  <c:v>0.60359399999999996</c:v>
                </c:pt>
                <c:pt idx="29306" formatCode="General">
                  <c:v>0.60361399999999998</c:v>
                </c:pt>
                <c:pt idx="29307" formatCode="General">
                  <c:v>0.60363500000000059</c:v>
                </c:pt>
                <c:pt idx="29308" formatCode="General">
                  <c:v>0.60365600000000041</c:v>
                </c:pt>
                <c:pt idx="29309" formatCode="General">
                  <c:v>0.60367600000000043</c:v>
                </c:pt>
                <c:pt idx="29310" formatCode="General">
                  <c:v>0.60369700000000071</c:v>
                </c:pt>
                <c:pt idx="29311" formatCode="General">
                  <c:v>0.60371799999999998</c:v>
                </c:pt>
                <c:pt idx="29312" formatCode="General">
                  <c:v>0.60373800000000044</c:v>
                </c:pt>
                <c:pt idx="29313" formatCode="General">
                  <c:v>0.60375800000000046</c:v>
                </c:pt>
                <c:pt idx="29314" formatCode="General">
                  <c:v>0.60377899999999995</c:v>
                </c:pt>
                <c:pt idx="29315" formatCode="General">
                  <c:v>0.60380000000000045</c:v>
                </c:pt>
                <c:pt idx="29316" formatCode="General">
                  <c:v>0.60382100000000072</c:v>
                </c:pt>
                <c:pt idx="29317" formatCode="General">
                  <c:v>0.60384100000000074</c:v>
                </c:pt>
                <c:pt idx="29318" formatCode="General">
                  <c:v>0.60386200000000001</c:v>
                </c:pt>
                <c:pt idx="29319" formatCode="General">
                  <c:v>0.60388200000000003</c:v>
                </c:pt>
                <c:pt idx="29320" formatCode="General">
                  <c:v>0.60390299999999997</c:v>
                </c:pt>
                <c:pt idx="29321" formatCode="General">
                  <c:v>0.60392299999999999</c:v>
                </c:pt>
                <c:pt idx="29322" formatCode="General">
                  <c:v>0.6039440000000007</c:v>
                </c:pt>
                <c:pt idx="29323" formatCode="General">
                  <c:v>0.60396499999999997</c:v>
                </c:pt>
                <c:pt idx="29324" formatCode="General">
                  <c:v>0.60398499999999999</c:v>
                </c:pt>
                <c:pt idx="29325" formatCode="General">
                  <c:v>0.60400600000000004</c:v>
                </c:pt>
                <c:pt idx="29326" formatCode="General">
                  <c:v>0.60402599999999995</c:v>
                </c:pt>
                <c:pt idx="29327" formatCode="General">
                  <c:v>0.60404700000000044</c:v>
                </c:pt>
                <c:pt idx="29328" formatCode="General">
                  <c:v>0.60406700000000002</c:v>
                </c:pt>
                <c:pt idx="29329" formatCode="General">
                  <c:v>0.60408799999999996</c:v>
                </c:pt>
                <c:pt idx="29330" formatCode="General">
                  <c:v>0.60410900000000045</c:v>
                </c:pt>
                <c:pt idx="29331" formatCode="General">
                  <c:v>0.60412900000000058</c:v>
                </c:pt>
                <c:pt idx="29332" formatCode="General">
                  <c:v>0.60415000000000041</c:v>
                </c:pt>
                <c:pt idx="29333" formatCode="General">
                  <c:v>0.60417100000000046</c:v>
                </c:pt>
                <c:pt idx="29334" formatCode="General">
                  <c:v>0.6041910000000007</c:v>
                </c:pt>
                <c:pt idx="29335" formatCode="General">
                  <c:v>0.60421199999999997</c:v>
                </c:pt>
                <c:pt idx="29336" formatCode="General">
                  <c:v>0.60423199999999999</c:v>
                </c:pt>
                <c:pt idx="29337" formatCode="General">
                  <c:v>0.60425300000000004</c:v>
                </c:pt>
                <c:pt idx="29338" formatCode="General">
                  <c:v>0.6042729999999995</c:v>
                </c:pt>
                <c:pt idx="29339" formatCode="General">
                  <c:v>0.60429400000000044</c:v>
                </c:pt>
                <c:pt idx="29340" formatCode="General">
                  <c:v>0.60431500000000005</c:v>
                </c:pt>
                <c:pt idx="29341" formatCode="General">
                  <c:v>0.60433499999999996</c:v>
                </c:pt>
                <c:pt idx="29342" formatCode="General">
                  <c:v>0.604356</c:v>
                </c:pt>
                <c:pt idx="29343" formatCode="General">
                  <c:v>0.60437600000000002</c:v>
                </c:pt>
                <c:pt idx="29344" formatCode="General">
                  <c:v>0.60439699999999996</c:v>
                </c:pt>
                <c:pt idx="29345" formatCode="General">
                  <c:v>0.60441800000000001</c:v>
                </c:pt>
                <c:pt idx="29346" formatCode="General">
                  <c:v>0.60443800000000003</c:v>
                </c:pt>
                <c:pt idx="29347" formatCode="General">
                  <c:v>0.60445899999999997</c:v>
                </c:pt>
                <c:pt idx="29348" formatCode="General">
                  <c:v>0.60448000000000002</c:v>
                </c:pt>
                <c:pt idx="29349" formatCode="General">
                  <c:v>0.60450000000000004</c:v>
                </c:pt>
                <c:pt idx="29350" formatCode="General">
                  <c:v>0.60452099999999998</c:v>
                </c:pt>
                <c:pt idx="29351" formatCode="General">
                  <c:v>0.60454100000000044</c:v>
                </c:pt>
                <c:pt idx="29352" formatCode="General">
                  <c:v>0.6045619999999996</c:v>
                </c:pt>
                <c:pt idx="29353" formatCode="General">
                  <c:v>0.60458199999999951</c:v>
                </c:pt>
                <c:pt idx="29354" formatCode="General">
                  <c:v>0.60460300000000045</c:v>
                </c:pt>
                <c:pt idx="29355" formatCode="General">
                  <c:v>0.60462400000000072</c:v>
                </c:pt>
                <c:pt idx="29356" formatCode="General">
                  <c:v>0.60464400000000074</c:v>
                </c:pt>
                <c:pt idx="29357" formatCode="General">
                  <c:v>0.60466500000000045</c:v>
                </c:pt>
                <c:pt idx="29358" formatCode="General">
                  <c:v>0.60468500000000058</c:v>
                </c:pt>
                <c:pt idx="29359" formatCode="General">
                  <c:v>0.60470600000000041</c:v>
                </c:pt>
                <c:pt idx="29360" formatCode="General">
                  <c:v>0.60472600000000043</c:v>
                </c:pt>
                <c:pt idx="29361" formatCode="General">
                  <c:v>0.6047470000000007</c:v>
                </c:pt>
                <c:pt idx="29362" formatCode="General">
                  <c:v>0.60476799999999997</c:v>
                </c:pt>
                <c:pt idx="29363" formatCode="General">
                  <c:v>0.60478900000000047</c:v>
                </c:pt>
                <c:pt idx="29364" formatCode="General">
                  <c:v>0.60480900000000071</c:v>
                </c:pt>
                <c:pt idx="29365" formatCode="General">
                  <c:v>0.60482899999999995</c:v>
                </c:pt>
                <c:pt idx="29366" formatCode="General">
                  <c:v>0.60485000000000044</c:v>
                </c:pt>
                <c:pt idx="29367" formatCode="General">
                  <c:v>0.60487000000000046</c:v>
                </c:pt>
                <c:pt idx="29368" formatCode="General">
                  <c:v>0.60489100000000073</c:v>
                </c:pt>
                <c:pt idx="29369" formatCode="General">
                  <c:v>0.60491200000000001</c:v>
                </c:pt>
                <c:pt idx="29370" formatCode="General">
                  <c:v>0.60493300000000005</c:v>
                </c:pt>
                <c:pt idx="29371" formatCode="General">
                  <c:v>0.60495299999999996</c:v>
                </c:pt>
                <c:pt idx="29372" formatCode="General">
                  <c:v>0.60497400000000046</c:v>
                </c:pt>
                <c:pt idx="29373" formatCode="General">
                  <c:v>0.60499400000000059</c:v>
                </c:pt>
                <c:pt idx="29374" formatCode="General">
                  <c:v>0.60501499999999997</c:v>
                </c:pt>
                <c:pt idx="29375" formatCode="General">
                  <c:v>0.60503499999999999</c:v>
                </c:pt>
                <c:pt idx="29376" formatCode="General">
                  <c:v>0.60505699999999996</c:v>
                </c:pt>
                <c:pt idx="29377" formatCode="General">
                  <c:v>0.60507699999999998</c:v>
                </c:pt>
                <c:pt idx="29378" formatCode="General">
                  <c:v>0.60509700000000044</c:v>
                </c:pt>
                <c:pt idx="29379" formatCode="General">
                  <c:v>0.60511800000000004</c:v>
                </c:pt>
                <c:pt idx="29380" formatCode="General">
                  <c:v>0.60513799999999951</c:v>
                </c:pt>
                <c:pt idx="29381" formatCode="General">
                  <c:v>0.60515900000000045</c:v>
                </c:pt>
                <c:pt idx="29382" formatCode="General">
                  <c:v>0.60518000000000005</c:v>
                </c:pt>
                <c:pt idx="29383" formatCode="General">
                  <c:v>0.60520099999999999</c:v>
                </c:pt>
                <c:pt idx="29384" formatCode="General">
                  <c:v>0.60522100000000045</c:v>
                </c:pt>
                <c:pt idx="29385" formatCode="General">
                  <c:v>0.60524199999999995</c:v>
                </c:pt>
                <c:pt idx="29386" formatCode="General">
                  <c:v>0.60526199999999997</c:v>
                </c:pt>
                <c:pt idx="29387" formatCode="General">
                  <c:v>0.60528300000000002</c:v>
                </c:pt>
                <c:pt idx="29388" formatCode="General">
                  <c:v>0.60530300000000004</c:v>
                </c:pt>
                <c:pt idx="29389" formatCode="General">
                  <c:v>0.60532399999999997</c:v>
                </c:pt>
                <c:pt idx="29390" formatCode="General">
                  <c:v>0.60534399999999999</c:v>
                </c:pt>
                <c:pt idx="29391" formatCode="General">
                  <c:v>0.60536599999999996</c:v>
                </c:pt>
                <c:pt idx="29392" formatCode="General">
                  <c:v>0.60538599999999998</c:v>
                </c:pt>
                <c:pt idx="29393" formatCode="General">
                  <c:v>0.605406</c:v>
                </c:pt>
                <c:pt idx="29394" formatCode="General">
                  <c:v>0.60542700000000005</c:v>
                </c:pt>
                <c:pt idx="29395" formatCode="General">
                  <c:v>0.60544699999999996</c:v>
                </c:pt>
                <c:pt idx="29396" formatCode="General">
                  <c:v>0.60546800000000001</c:v>
                </c:pt>
                <c:pt idx="29397" formatCode="General">
                  <c:v>0.60548900000000005</c:v>
                </c:pt>
                <c:pt idx="29398" formatCode="General">
                  <c:v>0.60550999999999999</c:v>
                </c:pt>
                <c:pt idx="29399" formatCode="General">
                  <c:v>0.60553000000000001</c:v>
                </c:pt>
                <c:pt idx="29400" formatCode="General">
                  <c:v>0.60555099999999951</c:v>
                </c:pt>
                <c:pt idx="29401" formatCode="General">
                  <c:v>0.60557099999999997</c:v>
                </c:pt>
                <c:pt idx="29402" formatCode="General">
                  <c:v>0.60559200000000002</c:v>
                </c:pt>
                <c:pt idx="29403" formatCode="General">
                  <c:v>0.60561200000000004</c:v>
                </c:pt>
                <c:pt idx="29404" formatCode="General">
                  <c:v>0.60563299999999998</c:v>
                </c:pt>
                <c:pt idx="29405" formatCode="General">
                  <c:v>0.60565300000000044</c:v>
                </c:pt>
                <c:pt idx="29406" formatCode="General">
                  <c:v>0.60567400000000071</c:v>
                </c:pt>
                <c:pt idx="29407" formatCode="General">
                  <c:v>0.60569500000000076</c:v>
                </c:pt>
                <c:pt idx="29408" formatCode="General">
                  <c:v>0.60571500000000045</c:v>
                </c:pt>
                <c:pt idx="29409" formatCode="General">
                  <c:v>0.60573600000000005</c:v>
                </c:pt>
                <c:pt idx="29410" formatCode="General">
                  <c:v>0.60575600000000041</c:v>
                </c:pt>
                <c:pt idx="29411" formatCode="General">
                  <c:v>0.60577700000000045</c:v>
                </c:pt>
                <c:pt idx="29412" formatCode="General">
                  <c:v>0.60579799999999995</c:v>
                </c:pt>
                <c:pt idx="29413" formatCode="General">
                  <c:v>0.60581900000000044</c:v>
                </c:pt>
                <c:pt idx="29414" formatCode="General">
                  <c:v>0.60583900000000046</c:v>
                </c:pt>
                <c:pt idx="29415" formatCode="General">
                  <c:v>0.60585999999999995</c:v>
                </c:pt>
                <c:pt idx="29416" formatCode="General">
                  <c:v>0.60588000000000042</c:v>
                </c:pt>
                <c:pt idx="29417" formatCode="General">
                  <c:v>0.60590100000000058</c:v>
                </c:pt>
                <c:pt idx="29418" formatCode="General">
                  <c:v>0.60592100000000071</c:v>
                </c:pt>
                <c:pt idx="29419" formatCode="General">
                  <c:v>0.60594099999999995</c:v>
                </c:pt>
                <c:pt idx="29420" formatCode="General">
                  <c:v>0.60596300000000003</c:v>
                </c:pt>
                <c:pt idx="29421" formatCode="General">
                  <c:v>0.60598300000000005</c:v>
                </c:pt>
                <c:pt idx="29422" formatCode="General">
                  <c:v>0.60600399999999999</c:v>
                </c:pt>
                <c:pt idx="29423" formatCode="General">
                  <c:v>0.60602400000000045</c:v>
                </c:pt>
                <c:pt idx="29424" formatCode="General">
                  <c:v>0.60604499999999994</c:v>
                </c:pt>
                <c:pt idx="29425" formatCode="General">
                  <c:v>0.60606499999999996</c:v>
                </c:pt>
                <c:pt idx="29426" formatCode="General">
                  <c:v>0.60608600000000001</c:v>
                </c:pt>
                <c:pt idx="29427" formatCode="General">
                  <c:v>0.60610699999999951</c:v>
                </c:pt>
                <c:pt idx="29428" formatCode="General">
                  <c:v>0.60612800000000044</c:v>
                </c:pt>
                <c:pt idx="29429" formatCode="General">
                  <c:v>0.60614800000000046</c:v>
                </c:pt>
                <c:pt idx="29430" formatCode="General">
                  <c:v>0.60616899999999996</c:v>
                </c:pt>
                <c:pt idx="29431" formatCode="General">
                  <c:v>0.60618899999999998</c:v>
                </c:pt>
                <c:pt idx="29432" formatCode="General">
                  <c:v>0.60620900000000044</c:v>
                </c:pt>
                <c:pt idx="29433" formatCode="General">
                  <c:v>0.60623000000000005</c:v>
                </c:pt>
                <c:pt idx="29434" formatCode="General">
                  <c:v>0.6062500000000004</c:v>
                </c:pt>
                <c:pt idx="29435" formatCode="General">
                  <c:v>0.60627200000000003</c:v>
                </c:pt>
                <c:pt idx="29436" formatCode="General">
                  <c:v>0.60629200000000005</c:v>
                </c:pt>
                <c:pt idx="29437" formatCode="General">
                  <c:v>0.60631299999999955</c:v>
                </c:pt>
                <c:pt idx="29438" formatCode="General">
                  <c:v>0.60633300000000001</c:v>
                </c:pt>
                <c:pt idx="29439" formatCode="General">
                  <c:v>0.6063539999999995</c:v>
                </c:pt>
                <c:pt idx="29440" formatCode="General">
                  <c:v>0.60637399999999997</c:v>
                </c:pt>
                <c:pt idx="29441" formatCode="General">
                  <c:v>0.60639500000000046</c:v>
                </c:pt>
                <c:pt idx="29442" formatCode="General">
                  <c:v>0.60641599999999996</c:v>
                </c:pt>
                <c:pt idx="29443" formatCode="General">
                  <c:v>0.60643599999999998</c:v>
                </c:pt>
                <c:pt idx="29444" formatCode="General">
                  <c:v>0.60645700000000002</c:v>
                </c:pt>
                <c:pt idx="29445" formatCode="General">
                  <c:v>0.60647700000000004</c:v>
                </c:pt>
                <c:pt idx="29446" formatCode="General">
                  <c:v>0.60649799999999998</c:v>
                </c:pt>
                <c:pt idx="29447" formatCode="General">
                  <c:v>0.606518</c:v>
                </c:pt>
                <c:pt idx="29448" formatCode="General">
                  <c:v>0.60653900000000005</c:v>
                </c:pt>
                <c:pt idx="29449" formatCode="General">
                  <c:v>0.60655899999999996</c:v>
                </c:pt>
                <c:pt idx="29450" formatCode="General">
                  <c:v>0.60658000000000001</c:v>
                </c:pt>
                <c:pt idx="29451" formatCode="General">
                  <c:v>0.60660099999999995</c:v>
                </c:pt>
                <c:pt idx="29452" formatCode="General">
                  <c:v>0.60662200000000044</c:v>
                </c:pt>
                <c:pt idx="29453" formatCode="General">
                  <c:v>0.60664200000000046</c:v>
                </c:pt>
                <c:pt idx="29454" formatCode="General">
                  <c:v>0.60666299999999951</c:v>
                </c:pt>
                <c:pt idx="29455" formatCode="General">
                  <c:v>0.60668299999999997</c:v>
                </c:pt>
                <c:pt idx="29456" formatCode="General">
                  <c:v>0.60670400000000047</c:v>
                </c:pt>
                <c:pt idx="29457" formatCode="General">
                  <c:v>0.60672500000000074</c:v>
                </c:pt>
                <c:pt idx="29458" formatCode="General">
                  <c:v>0.60674500000000076</c:v>
                </c:pt>
                <c:pt idx="29459" formatCode="General">
                  <c:v>0.60676600000000003</c:v>
                </c:pt>
                <c:pt idx="29460" formatCode="General">
                  <c:v>0.60678600000000005</c:v>
                </c:pt>
                <c:pt idx="29461" formatCode="General">
                  <c:v>0.60680699999999999</c:v>
                </c:pt>
                <c:pt idx="29462" formatCode="General">
                  <c:v>0.60682700000000045</c:v>
                </c:pt>
                <c:pt idx="29463" formatCode="General">
                  <c:v>0.60684800000000072</c:v>
                </c:pt>
                <c:pt idx="29464" formatCode="General">
                  <c:v>0.60686899999999999</c:v>
                </c:pt>
                <c:pt idx="29465" formatCode="General">
                  <c:v>0.60689000000000071</c:v>
                </c:pt>
                <c:pt idx="29466" formatCode="General">
                  <c:v>0.60690999999999995</c:v>
                </c:pt>
                <c:pt idx="29467" formatCode="General">
                  <c:v>0.60693100000000044</c:v>
                </c:pt>
                <c:pt idx="29468" formatCode="General">
                  <c:v>0.60695100000000046</c:v>
                </c:pt>
                <c:pt idx="29469" formatCode="General">
                  <c:v>0.6069720000000004</c:v>
                </c:pt>
                <c:pt idx="29470" formatCode="General">
                  <c:v>0.60699200000000042</c:v>
                </c:pt>
                <c:pt idx="29471" formatCode="General">
                  <c:v>0.60701300000000002</c:v>
                </c:pt>
                <c:pt idx="29472" formatCode="General">
                  <c:v>0.60703300000000004</c:v>
                </c:pt>
                <c:pt idx="29473" formatCode="General">
                  <c:v>0.60705399999999998</c:v>
                </c:pt>
                <c:pt idx="29474" formatCode="General">
                  <c:v>0.60707500000000059</c:v>
                </c:pt>
                <c:pt idx="29475" formatCode="General">
                  <c:v>0.60709500000000072</c:v>
                </c:pt>
                <c:pt idx="29476" formatCode="General">
                  <c:v>0.60711599999999999</c:v>
                </c:pt>
                <c:pt idx="29477" formatCode="General">
                  <c:v>0.60713600000000001</c:v>
                </c:pt>
                <c:pt idx="29478" formatCode="General">
                  <c:v>0.6071569999999995</c:v>
                </c:pt>
                <c:pt idx="29479" formatCode="General">
                  <c:v>0.60717699999999997</c:v>
                </c:pt>
                <c:pt idx="29480" formatCode="General">
                  <c:v>0.60719900000000071</c:v>
                </c:pt>
                <c:pt idx="29481" formatCode="General">
                  <c:v>0.60721899999999951</c:v>
                </c:pt>
                <c:pt idx="29482" formatCode="General">
                  <c:v>0.60724000000000045</c:v>
                </c:pt>
                <c:pt idx="29483" formatCode="General">
                  <c:v>0.60726000000000002</c:v>
                </c:pt>
                <c:pt idx="29484" formatCode="General">
                  <c:v>0.60728099999999996</c:v>
                </c:pt>
                <c:pt idx="29485" formatCode="General">
                  <c:v>0.60730099999999998</c:v>
                </c:pt>
                <c:pt idx="29486" formatCode="General">
                  <c:v>0.60732200000000003</c:v>
                </c:pt>
                <c:pt idx="29487" formatCode="General">
                  <c:v>0.60734200000000005</c:v>
                </c:pt>
                <c:pt idx="29488" formatCode="General">
                  <c:v>0.60736299999999943</c:v>
                </c:pt>
                <c:pt idx="29489" formatCode="General">
                  <c:v>0.60738400000000003</c:v>
                </c:pt>
                <c:pt idx="29490" formatCode="General">
                  <c:v>0.60740400000000005</c:v>
                </c:pt>
                <c:pt idx="29491" formatCode="General">
                  <c:v>0.60742499999999999</c:v>
                </c:pt>
                <c:pt idx="29492" formatCode="General">
                  <c:v>0.60744500000000046</c:v>
                </c:pt>
                <c:pt idx="29493" formatCode="General">
                  <c:v>0.60746599999999951</c:v>
                </c:pt>
                <c:pt idx="29494" formatCode="General">
                  <c:v>0.60748599999999997</c:v>
                </c:pt>
                <c:pt idx="29495" formatCode="General">
                  <c:v>0.60750800000000005</c:v>
                </c:pt>
                <c:pt idx="29496" formatCode="General">
                  <c:v>0.60752799999999996</c:v>
                </c:pt>
                <c:pt idx="29497" formatCode="General">
                  <c:v>0.60754900000000045</c:v>
                </c:pt>
                <c:pt idx="29498" formatCode="General">
                  <c:v>0.60756900000000003</c:v>
                </c:pt>
                <c:pt idx="29499" formatCode="General">
                  <c:v>0.60758900000000005</c:v>
                </c:pt>
                <c:pt idx="29500" formatCode="General">
                  <c:v>0.60761000000000043</c:v>
                </c:pt>
                <c:pt idx="29501" formatCode="General">
                  <c:v>0.60763000000000045</c:v>
                </c:pt>
                <c:pt idx="29502" formatCode="General">
                  <c:v>0.60765100000000072</c:v>
                </c:pt>
                <c:pt idx="29503" formatCode="General">
                  <c:v>0.60767200000000043</c:v>
                </c:pt>
                <c:pt idx="29504" formatCode="General">
                  <c:v>0.6076930000000007</c:v>
                </c:pt>
                <c:pt idx="29505" formatCode="General">
                  <c:v>0.6077129999999995</c:v>
                </c:pt>
                <c:pt idx="29506" formatCode="General">
                  <c:v>0.60773400000000044</c:v>
                </c:pt>
                <c:pt idx="29507" formatCode="General">
                  <c:v>0.60775400000000046</c:v>
                </c:pt>
                <c:pt idx="29508" formatCode="General">
                  <c:v>0.60777499999999995</c:v>
                </c:pt>
                <c:pt idx="29509" formatCode="General">
                  <c:v>0.60779500000000075</c:v>
                </c:pt>
                <c:pt idx="29510" formatCode="General">
                  <c:v>0.60781700000000005</c:v>
                </c:pt>
                <c:pt idx="29511" formatCode="General">
                  <c:v>0.60783699999999996</c:v>
                </c:pt>
                <c:pt idx="29512" formatCode="General">
                  <c:v>0.60785699999999998</c:v>
                </c:pt>
                <c:pt idx="29513" formatCode="General">
                  <c:v>0.60787800000000058</c:v>
                </c:pt>
                <c:pt idx="29514" formatCode="General">
                  <c:v>0.60789800000000072</c:v>
                </c:pt>
                <c:pt idx="29515" formatCode="General">
                  <c:v>0.60791899999999999</c:v>
                </c:pt>
                <c:pt idx="29516" formatCode="General">
                  <c:v>0.60793900000000045</c:v>
                </c:pt>
                <c:pt idx="29517" formatCode="General">
                  <c:v>0.60795999999999994</c:v>
                </c:pt>
                <c:pt idx="29518" formatCode="General">
                  <c:v>0.60798099999999999</c:v>
                </c:pt>
                <c:pt idx="29519" formatCode="General">
                  <c:v>0.60800200000000004</c:v>
                </c:pt>
                <c:pt idx="29520" formatCode="General">
                  <c:v>0.60802199999999995</c:v>
                </c:pt>
                <c:pt idx="29521" formatCode="General">
                  <c:v>0.60804300000000044</c:v>
                </c:pt>
                <c:pt idx="29522" formatCode="General">
                  <c:v>0.60806300000000002</c:v>
                </c:pt>
                <c:pt idx="29523" formatCode="General">
                  <c:v>0.60808399999999996</c:v>
                </c:pt>
                <c:pt idx="29524" formatCode="General">
                  <c:v>0.60810500000000045</c:v>
                </c:pt>
                <c:pt idx="29525" formatCode="General">
                  <c:v>0.6081260000000005</c:v>
                </c:pt>
                <c:pt idx="29526" formatCode="General">
                  <c:v>0.60814600000000041</c:v>
                </c:pt>
                <c:pt idx="29527" formatCode="General">
                  <c:v>0.60816599999999998</c:v>
                </c:pt>
                <c:pt idx="29528" formatCode="General">
                  <c:v>0.60818700000000003</c:v>
                </c:pt>
                <c:pt idx="29529" formatCode="General">
                  <c:v>0.60820700000000005</c:v>
                </c:pt>
                <c:pt idx="29530" formatCode="General">
                  <c:v>0.60822799999999999</c:v>
                </c:pt>
                <c:pt idx="29531" formatCode="General">
                  <c:v>0.60824900000000071</c:v>
                </c:pt>
                <c:pt idx="29532" formatCode="General">
                  <c:v>0.60826999999999998</c:v>
                </c:pt>
                <c:pt idx="29533" formatCode="General">
                  <c:v>0.60829000000000044</c:v>
                </c:pt>
                <c:pt idx="29534" formatCode="General">
                  <c:v>0.60831100000000005</c:v>
                </c:pt>
                <c:pt idx="29535" formatCode="General">
                  <c:v>0.60833099999999996</c:v>
                </c:pt>
                <c:pt idx="29536" formatCode="General">
                  <c:v>0.608352</c:v>
                </c:pt>
                <c:pt idx="29537" formatCode="General">
                  <c:v>0.60837200000000002</c:v>
                </c:pt>
                <c:pt idx="29538" formatCode="General">
                  <c:v>0.60839299999999996</c:v>
                </c:pt>
                <c:pt idx="29539" formatCode="General">
                  <c:v>0.60841400000000001</c:v>
                </c:pt>
                <c:pt idx="29540" formatCode="General">
                  <c:v>0.60843400000000003</c:v>
                </c:pt>
                <c:pt idx="29541" formatCode="General">
                  <c:v>0.60845499999999997</c:v>
                </c:pt>
                <c:pt idx="29542" formatCode="General">
                  <c:v>0.60847499999999999</c:v>
                </c:pt>
                <c:pt idx="29543" formatCode="General">
                  <c:v>0.60849600000000004</c:v>
                </c:pt>
                <c:pt idx="29544" formatCode="General">
                  <c:v>0.6085159999999995</c:v>
                </c:pt>
                <c:pt idx="29545" formatCode="General">
                  <c:v>0.60853699999999955</c:v>
                </c:pt>
                <c:pt idx="29546" formatCode="General">
                  <c:v>0.60855800000000004</c:v>
                </c:pt>
                <c:pt idx="29547" formatCode="General">
                  <c:v>0.60857899999999998</c:v>
                </c:pt>
                <c:pt idx="29548" formatCode="General">
                  <c:v>0.60859900000000045</c:v>
                </c:pt>
                <c:pt idx="29549" formatCode="General">
                  <c:v>0.60862000000000072</c:v>
                </c:pt>
                <c:pt idx="29550" formatCode="General">
                  <c:v>0.60864000000000074</c:v>
                </c:pt>
                <c:pt idx="29551" formatCode="General">
                  <c:v>0.60866100000000045</c:v>
                </c:pt>
                <c:pt idx="29552" formatCode="General">
                  <c:v>0.60868100000000058</c:v>
                </c:pt>
                <c:pt idx="29553" formatCode="General">
                  <c:v>0.60870100000000071</c:v>
                </c:pt>
                <c:pt idx="29554" formatCode="General">
                  <c:v>0.60872300000000046</c:v>
                </c:pt>
                <c:pt idx="29555" formatCode="General">
                  <c:v>0.6087430000000007</c:v>
                </c:pt>
                <c:pt idx="29556" formatCode="General">
                  <c:v>0.60876399999999997</c:v>
                </c:pt>
                <c:pt idx="29557" formatCode="General">
                  <c:v>0.60878399999999999</c:v>
                </c:pt>
                <c:pt idx="29558" formatCode="General">
                  <c:v>0.60880500000000071</c:v>
                </c:pt>
                <c:pt idx="29559" formatCode="General">
                  <c:v>0.60882499999999995</c:v>
                </c:pt>
                <c:pt idx="29560" formatCode="General">
                  <c:v>0.60884600000000044</c:v>
                </c:pt>
                <c:pt idx="29561" formatCode="General">
                  <c:v>0.60886700000000005</c:v>
                </c:pt>
                <c:pt idx="29562" formatCode="General">
                  <c:v>0.60888699999999996</c:v>
                </c:pt>
                <c:pt idx="29563" formatCode="General">
                  <c:v>0.60890800000000045</c:v>
                </c:pt>
                <c:pt idx="29564" formatCode="General">
                  <c:v>0.60892900000000072</c:v>
                </c:pt>
                <c:pt idx="29565" formatCode="General">
                  <c:v>0.60894900000000074</c:v>
                </c:pt>
                <c:pt idx="29566" formatCode="General">
                  <c:v>0.60897000000000046</c:v>
                </c:pt>
                <c:pt idx="29567" formatCode="General">
                  <c:v>0.60899000000000059</c:v>
                </c:pt>
                <c:pt idx="29568" formatCode="General">
                  <c:v>0.60901000000000005</c:v>
                </c:pt>
                <c:pt idx="29569" formatCode="General">
                  <c:v>0.60903099999999999</c:v>
                </c:pt>
                <c:pt idx="29570" formatCode="General">
                  <c:v>0.60905200000000004</c:v>
                </c:pt>
                <c:pt idx="29571" formatCode="General">
                  <c:v>0.60907299999999998</c:v>
                </c:pt>
                <c:pt idx="29572" formatCode="General">
                  <c:v>0.60909300000000044</c:v>
                </c:pt>
                <c:pt idx="29573" formatCode="General">
                  <c:v>0.60911400000000004</c:v>
                </c:pt>
                <c:pt idx="29574" formatCode="General">
                  <c:v>0.60913399999999951</c:v>
                </c:pt>
                <c:pt idx="29575" formatCode="General">
                  <c:v>0.60915500000000045</c:v>
                </c:pt>
                <c:pt idx="29576" formatCode="General">
                  <c:v>0.60917600000000005</c:v>
                </c:pt>
                <c:pt idx="29577" formatCode="General">
                  <c:v>0.6091960000000004</c:v>
                </c:pt>
                <c:pt idx="29578" formatCode="General">
                  <c:v>0.60921700000000001</c:v>
                </c:pt>
                <c:pt idx="29579" formatCode="General">
                  <c:v>0.60923700000000003</c:v>
                </c:pt>
                <c:pt idx="29580" formatCode="General">
                  <c:v>0.60925799999999997</c:v>
                </c:pt>
                <c:pt idx="29581" formatCode="General">
                  <c:v>0.60927799999999999</c:v>
                </c:pt>
                <c:pt idx="29582" formatCode="General">
                  <c:v>0.6092990000000007</c:v>
                </c:pt>
                <c:pt idx="29583" formatCode="General">
                  <c:v>0.60931999999999997</c:v>
                </c:pt>
                <c:pt idx="29584" formatCode="General">
                  <c:v>0.60933999999999999</c:v>
                </c:pt>
                <c:pt idx="29585" formatCode="General">
                  <c:v>0.60936100000000004</c:v>
                </c:pt>
                <c:pt idx="29586" formatCode="General">
                  <c:v>0.60938199999999998</c:v>
                </c:pt>
                <c:pt idx="29587" formatCode="General">
                  <c:v>0.609402</c:v>
                </c:pt>
                <c:pt idx="29588" formatCode="General">
                  <c:v>0.60942300000000005</c:v>
                </c:pt>
                <c:pt idx="29589" formatCode="General">
                  <c:v>0.60944299999999996</c:v>
                </c:pt>
                <c:pt idx="29590" formatCode="General">
                  <c:v>0.60946400000000001</c:v>
                </c:pt>
                <c:pt idx="29591" formatCode="General">
                  <c:v>0.60948400000000003</c:v>
                </c:pt>
                <c:pt idx="29592" formatCode="General">
                  <c:v>0.60950499999999996</c:v>
                </c:pt>
                <c:pt idx="29593" formatCode="General">
                  <c:v>0.60952600000000001</c:v>
                </c:pt>
                <c:pt idx="29594" formatCode="General">
                  <c:v>0.60954600000000003</c:v>
                </c:pt>
                <c:pt idx="29595" formatCode="General">
                  <c:v>0.60956699999999941</c:v>
                </c:pt>
                <c:pt idx="29596" formatCode="General">
                  <c:v>0.60958699999999955</c:v>
                </c:pt>
                <c:pt idx="29597" formatCode="General">
                  <c:v>0.6096080000000007</c:v>
                </c:pt>
                <c:pt idx="29598" formatCode="General">
                  <c:v>0.60962799999999995</c:v>
                </c:pt>
                <c:pt idx="29599" formatCode="General">
                  <c:v>0.60965000000000058</c:v>
                </c:pt>
                <c:pt idx="29600" formatCode="General">
                  <c:v>0.60967000000000071</c:v>
                </c:pt>
                <c:pt idx="29601" formatCode="General">
                  <c:v>0.60969100000000076</c:v>
                </c:pt>
                <c:pt idx="29602" formatCode="General">
                  <c:v>0.60971100000000045</c:v>
                </c:pt>
                <c:pt idx="29603" formatCode="General">
                  <c:v>0.60973200000000005</c:v>
                </c:pt>
                <c:pt idx="29604" formatCode="General">
                  <c:v>0.6097520000000004</c:v>
                </c:pt>
                <c:pt idx="29605" formatCode="General">
                  <c:v>0.60977300000000045</c:v>
                </c:pt>
                <c:pt idx="29606" formatCode="General">
                  <c:v>0.60979300000000058</c:v>
                </c:pt>
                <c:pt idx="29607" formatCode="General">
                  <c:v>0.60981399999999997</c:v>
                </c:pt>
                <c:pt idx="29608" formatCode="General">
                  <c:v>0.60983500000000046</c:v>
                </c:pt>
                <c:pt idx="29609" formatCode="General">
                  <c:v>0.6098550000000007</c:v>
                </c:pt>
                <c:pt idx="29610" formatCode="General">
                  <c:v>0.60987600000000042</c:v>
                </c:pt>
                <c:pt idx="29611" formatCode="General">
                  <c:v>0.60989600000000044</c:v>
                </c:pt>
                <c:pt idx="29612" formatCode="General">
                  <c:v>0.60991700000000004</c:v>
                </c:pt>
                <c:pt idx="29613" formatCode="General">
                  <c:v>0.60993699999999951</c:v>
                </c:pt>
                <c:pt idx="29614" formatCode="General">
                  <c:v>0.60995900000000058</c:v>
                </c:pt>
                <c:pt idx="29615" formatCode="General">
                  <c:v>0.60997900000000072</c:v>
                </c:pt>
                <c:pt idx="29616" formatCode="General">
                  <c:v>0.61000000000000043</c:v>
                </c:pt>
                <c:pt idx="29617" formatCode="General">
                  <c:v>0.61002000000000045</c:v>
                </c:pt>
                <c:pt idx="29618" formatCode="General">
                  <c:v>0.61004100000000083</c:v>
                </c:pt>
                <c:pt idx="29619" formatCode="General">
                  <c:v>0.61006099999999996</c:v>
                </c:pt>
                <c:pt idx="29620" formatCode="General">
                  <c:v>0.61008099999999998</c:v>
                </c:pt>
                <c:pt idx="29621" formatCode="General">
                  <c:v>0.61010200000000003</c:v>
                </c:pt>
                <c:pt idx="29622" formatCode="General">
                  <c:v>0.61012299999999997</c:v>
                </c:pt>
                <c:pt idx="29623" formatCode="General">
                  <c:v>0.61014400000000046</c:v>
                </c:pt>
                <c:pt idx="29624" formatCode="General">
                  <c:v>0.61016400000000004</c:v>
                </c:pt>
                <c:pt idx="29625" formatCode="General">
                  <c:v>0.61018499999999998</c:v>
                </c:pt>
                <c:pt idx="29626" formatCode="General">
                  <c:v>0.61020500000000044</c:v>
                </c:pt>
                <c:pt idx="29627" formatCode="General">
                  <c:v>0.61022600000000005</c:v>
                </c:pt>
                <c:pt idx="29628" formatCode="General">
                  <c:v>0.61024699999999998</c:v>
                </c:pt>
                <c:pt idx="29629" formatCode="General">
                  <c:v>0.61026800000000003</c:v>
                </c:pt>
                <c:pt idx="29630" formatCode="General">
                  <c:v>0.61028800000000005</c:v>
                </c:pt>
                <c:pt idx="29631" formatCode="General">
                  <c:v>0.61030899999999999</c:v>
                </c:pt>
                <c:pt idx="29632" formatCode="General">
                  <c:v>0.61032900000000045</c:v>
                </c:pt>
                <c:pt idx="29633" formatCode="General">
                  <c:v>0.61034900000000059</c:v>
                </c:pt>
                <c:pt idx="29634" formatCode="General">
                  <c:v>0.61036999999999997</c:v>
                </c:pt>
                <c:pt idx="29635" formatCode="General">
                  <c:v>0.61038999999999999</c:v>
                </c:pt>
                <c:pt idx="29636" formatCode="General">
                  <c:v>0.61041100000000004</c:v>
                </c:pt>
                <c:pt idx="29637" formatCode="General">
                  <c:v>0.61043199999999997</c:v>
                </c:pt>
                <c:pt idx="29638" formatCode="General">
                  <c:v>0.61045300000000002</c:v>
                </c:pt>
                <c:pt idx="29639" formatCode="General">
                  <c:v>0.61047300000000004</c:v>
                </c:pt>
                <c:pt idx="29640" formatCode="General">
                  <c:v>0.61049399999999998</c:v>
                </c:pt>
                <c:pt idx="29641" formatCode="General">
                  <c:v>0.610514</c:v>
                </c:pt>
                <c:pt idx="29642" formatCode="General">
                  <c:v>0.61053500000000005</c:v>
                </c:pt>
                <c:pt idx="29643" formatCode="General">
                  <c:v>0.61055599999999999</c:v>
                </c:pt>
                <c:pt idx="29644" formatCode="General">
                  <c:v>0.61057700000000004</c:v>
                </c:pt>
                <c:pt idx="29645" formatCode="General">
                  <c:v>0.6105969999999995</c:v>
                </c:pt>
                <c:pt idx="29646" formatCode="General">
                  <c:v>0.61061699999999997</c:v>
                </c:pt>
                <c:pt idx="29647" formatCode="General">
                  <c:v>0.61063800000000046</c:v>
                </c:pt>
                <c:pt idx="29648" formatCode="General">
                  <c:v>0.6106580000000007</c:v>
                </c:pt>
                <c:pt idx="29649" formatCode="General">
                  <c:v>0.61067900000000075</c:v>
                </c:pt>
                <c:pt idx="29650" formatCode="General">
                  <c:v>0.61069900000000077</c:v>
                </c:pt>
                <c:pt idx="29651" formatCode="General">
                  <c:v>0.61072000000000071</c:v>
                </c:pt>
                <c:pt idx="29652" formatCode="General">
                  <c:v>0.61074100000000076</c:v>
                </c:pt>
                <c:pt idx="29653" formatCode="General">
                  <c:v>0.61076200000000003</c:v>
                </c:pt>
                <c:pt idx="29654" formatCode="General">
                  <c:v>0.61078200000000005</c:v>
                </c:pt>
                <c:pt idx="29655" formatCode="General">
                  <c:v>0.61080299999999998</c:v>
                </c:pt>
                <c:pt idx="29656" formatCode="General">
                  <c:v>0.61082300000000045</c:v>
                </c:pt>
                <c:pt idx="29657" formatCode="General">
                  <c:v>0.61084400000000072</c:v>
                </c:pt>
                <c:pt idx="29658" formatCode="General">
                  <c:v>0.61086499999999999</c:v>
                </c:pt>
                <c:pt idx="29659" formatCode="General">
                  <c:v>0.61088500000000046</c:v>
                </c:pt>
                <c:pt idx="29660" formatCode="General">
                  <c:v>0.61090599999999995</c:v>
                </c:pt>
                <c:pt idx="29661" formatCode="General">
                  <c:v>0.61092600000000041</c:v>
                </c:pt>
                <c:pt idx="29662" formatCode="General">
                  <c:v>0.61094700000000046</c:v>
                </c:pt>
                <c:pt idx="29663" formatCode="General">
                  <c:v>0.61096700000000004</c:v>
                </c:pt>
                <c:pt idx="29664" formatCode="General">
                  <c:v>0.61098799999999998</c:v>
                </c:pt>
                <c:pt idx="29665" formatCode="General">
                  <c:v>0.61100800000000044</c:v>
                </c:pt>
                <c:pt idx="29666" formatCode="General">
                  <c:v>0.61103000000000041</c:v>
                </c:pt>
                <c:pt idx="29667" formatCode="General">
                  <c:v>0.61105000000000043</c:v>
                </c:pt>
                <c:pt idx="29668" formatCode="General">
                  <c:v>0.61107100000000059</c:v>
                </c:pt>
                <c:pt idx="29669" formatCode="General">
                  <c:v>0.61109100000000072</c:v>
                </c:pt>
                <c:pt idx="29670" formatCode="General">
                  <c:v>0.61111199999999999</c:v>
                </c:pt>
                <c:pt idx="29671" formatCode="General">
                  <c:v>0.61113200000000001</c:v>
                </c:pt>
                <c:pt idx="29672" formatCode="General">
                  <c:v>0.6111529999999995</c:v>
                </c:pt>
                <c:pt idx="29673" formatCode="General">
                  <c:v>0.61117400000000044</c:v>
                </c:pt>
                <c:pt idx="29674" formatCode="General">
                  <c:v>0.61119400000000046</c:v>
                </c:pt>
                <c:pt idx="29675" formatCode="General">
                  <c:v>0.61121499999999951</c:v>
                </c:pt>
                <c:pt idx="29676" formatCode="General">
                  <c:v>0.61123499999999997</c:v>
                </c:pt>
                <c:pt idx="29677" formatCode="General">
                  <c:v>0.61125600000000002</c:v>
                </c:pt>
                <c:pt idx="29678" formatCode="General">
                  <c:v>0.61127600000000004</c:v>
                </c:pt>
                <c:pt idx="29679" formatCode="General">
                  <c:v>0.61129699999999998</c:v>
                </c:pt>
                <c:pt idx="29680" formatCode="General">
                  <c:v>0.61131800000000003</c:v>
                </c:pt>
                <c:pt idx="29681" formatCode="General">
                  <c:v>0.61133800000000005</c:v>
                </c:pt>
                <c:pt idx="29682" formatCode="General">
                  <c:v>0.61135899999999999</c:v>
                </c:pt>
                <c:pt idx="29683" formatCode="General">
                  <c:v>0.61138000000000003</c:v>
                </c:pt>
                <c:pt idx="29684" formatCode="General">
                  <c:v>0.61140000000000005</c:v>
                </c:pt>
                <c:pt idx="29685" formatCode="General">
                  <c:v>0.61142099999999999</c:v>
                </c:pt>
                <c:pt idx="29686" formatCode="General">
                  <c:v>0.61144100000000046</c:v>
                </c:pt>
                <c:pt idx="29687" formatCode="General">
                  <c:v>0.61146199999999951</c:v>
                </c:pt>
                <c:pt idx="29688" formatCode="General">
                  <c:v>0.611483</c:v>
                </c:pt>
                <c:pt idx="29689" formatCode="General">
                  <c:v>0.61150300000000002</c:v>
                </c:pt>
                <c:pt idx="29690" formatCode="General">
                  <c:v>0.61152399999999996</c:v>
                </c:pt>
                <c:pt idx="29691" formatCode="General">
                  <c:v>0.61154399999999998</c:v>
                </c:pt>
                <c:pt idx="29692" formatCode="General">
                  <c:v>0.61156500000000003</c:v>
                </c:pt>
                <c:pt idx="29693" formatCode="General">
                  <c:v>0.61158500000000005</c:v>
                </c:pt>
                <c:pt idx="29694" formatCode="General">
                  <c:v>0.61160600000000043</c:v>
                </c:pt>
                <c:pt idx="29695" formatCode="General">
                  <c:v>0.61162700000000059</c:v>
                </c:pt>
                <c:pt idx="29696" formatCode="General">
                  <c:v>0.61164700000000072</c:v>
                </c:pt>
                <c:pt idx="29697" formatCode="General">
                  <c:v>0.61166799999999999</c:v>
                </c:pt>
                <c:pt idx="29698" formatCode="General">
                  <c:v>0.6116890000000007</c:v>
                </c:pt>
                <c:pt idx="29699" formatCode="General">
                  <c:v>0.61170899999999995</c:v>
                </c:pt>
                <c:pt idx="29700" formatCode="General">
                  <c:v>0.61172900000000074</c:v>
                </c:pt>
                <c:pt idx="29701" formatCode="General">
                  <c:v>0.61175000000000046</c:v>
                </c:pt>
                <c:pt idx="29702" formatCode="General">
                  <c:v>0.61177099999999995</c:v>
                </c:pt>
                <c:pt idx="29703" formatCode="General">
                  <c:v>0.61179100000000075</c:v>
                </c:pt>
                <c:pt idx="29704" formatCode="General">
                  <c:v>0.61181200000000002</c:v>
                </c:pt>
                <c:pt idx="29705" formatCode="General">
                  <c:v>0.61183299999999996</c:v>
                </c:pt>
                <c:pt idx="29706" formatCode="General">
                  <c:v>0.61185299999999998</c:v>
                </c:pt>
                <c:pt idx="29707" formatCode="General">
                  <c:v>0.61187400000000058</c:v>
                </c:pt>
                <c:pt idx="29708" formatCode="General">
                  <c:v>0.61189400000000072</c:v>
                </c:pt>
                <c:pt idx="29709" formatCode="General">
                  <c:v>0.61191499999999999</c:v>
                </c:pt>
                <c:pt idx="29710" formatCode="General">
                  <c:v>0.61193500000000045</c:v>
                </c:pt>
                <c:pt idx="29711" formatCode="General">
                  <c:v>0.61195699999999997</c:v>
                </c:pt>
                <c:pt idx="29712" formatCode="General">
                  <c:v>0.61197699999999999</c:v>
                </c:pt>
                <c:pt idx="29713" formatCode="General">
                  <c:v>0.61199700000000046</c:v>
                </c:pt>
                <c:pt idx="29714" formatCode="General">
                  <c:v>0.61201799999999951</c:v>
                </c:pt>
                <c:pt idx="29715" formatCode="General">
                  <c:v>0.61203799999999997</c:v>
                </c:pt>
                <c:pt idx="29716" formatCode="General">
                  <c:v>0.61205900000000046</c:v>
                </c:pt>
                <c:pt idx="29717" formatCode="General">
                  <c:v>0.6120800000000004</c:v>
                </c:pt>
                <c:pt idx="29718" formatCode="General">
                  <c:v>0.61210000000000042</c:v>
                </c:pt>
                <c:pt idx="29719" formatCode="General">
                  <c:v>0.61212100000000058</c:v>
                </c:pt>
                <c:pt idx="29720" formatCode="General">
                  <c:v>0.61214200000000041</c:v>
                </c:pt>
                <c:pt idx="29721" formatCode="General">
                  <c:v>0.61216199999999998</c:v>
                </c:pt>
                <c:pt idx="29722" formatCode="General">
                  <c:v>0.61218300000000003</c:v>
                </c:pt>
                <c:pt idx="29723" formatCode="General">
                  <c:v>0.61220300000000005</c:v>
                </c:pt>
                <c:pt idx="29724" formatCode="General">
                  <c:v>0.61222399999999999</c:v>
                </c:pt>
                <c:pt idx="29725" formatCode="General">
                  <c:v>0.61224400000000045</c:v>
                </c:pt>
                <c:pt idx="29726" formatCode="General">
                  <c:v>0.6122649999999995</c:v>
                </c:pt>
                <c:pt idx="29727" formatCode="General">
                  <c:v>0.612286</c:v>
                </c:pt>
                <c:pt idx="29728" formatCode="General">
                  <c:v>0.61230600000000002</c:v>
                </c:pt>
                <c:pt idx="29729" formatCode="General">
                  <c:v>0.61232699999999951</c:v>
                </c:pt>
                <c:pt idx="29730" formatCode="General">
                  <c:v>0.61234699999999997</c:v>
                </c:pt>
                <c:pt idx="29731" formatCode="General">
                  <c:v>0.61236800000000002</c:v>
                </c:pt>
                <c:pt idx="29732" formatCode="General">
                  <c:v>0.61238800000000004</c:v>
                </c:pt>
                <c:pt idx="29733" formatCode="General">
                  <c:v>0.61240899999999998</c:v>
                </c:pt>
                <c:pt idx="29734" formatCode="General">
                  <c:v>0.61243000000000003</c:v>
                </c:pt>
                <c:pt idx="29735" formatCode="General">
                  <c:v>0.61245099999999997</c:v>
                </c:pt>
                <c:pt idx="29736" formatCode="General">
                  <c:v>0.61247099999999999</c:v>
                </c:pt>
                <c:pt idx="29737" formatCode="General">
                  <c:v>0.61249200000000004</c:v>
                </c:pt>
                <c:pt idx="29738" formatCode="General">
                  <c:v>0.6125119999999995</c:v>
                </c:pt>
                <c:pt idx="29739" formatCode="General">
                  <c:v>0.61253299999999955</c:v>
                </c:pt>
                <c:pt idx="29740" formatCode="General">
                  <c:v>0.61255300000000001</c:v>
                </c:pt>
                <c:pt idx="29741" formatCode="General">
                  <c:v>0.61257399999999951</c:v>
                </c:pt>
                <c:pt idx="29742" formatCode="General">
                  <c:v>0.61259500000000044</c:v>
                </c:pt>
                <c:pt idx="29743" formatCode="General">
                  <c:v>0.61261500000000046</c:v>
                </c:pt>
                <c:pt idx="29744" formatCode="General">
                  <c:v>0.6126360000000004</c:v>
                </c:pt>
                <c:pt idx="29745" formatCode="General">
                  <c:v>0.61265600000000042</c:v>
                </c:pt>
                <c:pt idx="29746" formatCode="General">
                  <c:v>0.61267700000000058</c:v>
                </c:pt>
                <c:pt idx="29747" formatCode="General">
                  <c:v>0.61269800000000074</c:v>
                </c:pt>
                <c:pt idx="29748" formatCode="General">
                  <c:v>0.61271900000000046</c:v>
                </c:pt>
                <c:pt idx="29749" formatCode="General">
                  <c:v>0.6127390000000007</c:v>
                </c:pt>
                <c:pt idx="29750" formatCode="General">
                  <c:v>0.61276000000000042</c:v>
                </c:pt>
                <c:pt idx="29751" formatCode="General">
                  <c:v>0.61278000000000044</c:v>
                </c:pt>
                <c:pt idx="29752" formatCode="General">
                  <c:v>0.61280100000000071</c:v>
                </c:pt>
                <c:pt idx="29753" formatCode="General">
                  <c:v>0.61282099999999995</c:v>
                </c:pt>
                <c:pt idx="29754" formatCode="General">
                  <c:v>0.61284100000000075</c:v>
                </c:pt>
                <c:pt idx="29755" formatCode="General">
                  <c:v>0.61286200000000002</c:v>
                </c:pt>
                <c:pt idx="29756" formatCode="General">
                  <c:v>0.61288299999999996</c:v>
                </c:pt>
                <c:pt idx="29757" formatCode="General">
                  <c:v>0.61290400000000045</c:v>
                </c:pt>
                <c:pt idx="29758" formatCode="General">
                  <c:v>0.61292400000000058</c:v>
                </c:pt>
                <c:pt idx="29759" formatCode="General">
                  <c:v>0.61294500000000074</c:v>
                </c:pt>
                <c:pt idx="29760" formatCode="General">
                  <c:v>0.61296499999999998</c:v>
                </c:pt>
                <c:pt idx="29761" formatCode="General">
                  <c:v>0.61298600000000003</c:v>
                </c:pt>
                <c:pt idx="29762" formatCode="General">
                  <c:v>0.61300699999999997</c:v>
                </c:pt>
                <c:pt idx="29763" formatCode="General">
                  <c:v>0.61302800000000046</c:v>
                </c:pt>
                <c:pt idx="29764" formatCode="General">
                  <c:v>0.6130480000000007</c:v>
                </c:pt>
                <c:pt idx="29765" formatCode="General">
                  <c:v>0.61306899999999998</c:v>
                </c:pt>
                <c:pt idx="29766" formatCode="General">
                  <c:v>0.61308900000000044</c:v>
                </c:pt>
                <c:pt idx="29767" formatCode="General">
                  <c:v>0.61310900000000046</c:v>
                </c:pt>
                <c:pt idx="29768" formatCode="General">
                  <c:v>0.61312999999999995</c:v>
                </c:pt>
                <c:pt idx="29769" formatCode="General">
                  <c:v>0.61315000000000042</c:v>
                </c:pt>
                <c:pt idx="29770" formatCode="General">
                  <c:v>0.61317200000000005</c:v>
                </c:pt>
                <c:pt idx="29771" formatCode="General">
                  <c:v>0.6131920000000004</c:v>
                </c:pt>
                <c:pt idx="29772" formatCode="General">
                  <c:v>0.61321300000000001</c:v>
                </c:pt>
                <c:pt idx="29773" formatCode="General">
                  <c:v>0.61323300000000003</c:v>
                </c:pt>
                <c:pt idx="29774" formatCode="General">
                  <c:v>0.61325399999999997</c:v>
                </c:pt>
                <c:pt idx="29775" formatCode="General">
                  <c:v>0.61327399999999999</c:v>
                </c:pt>
                <c:pt idx="29776" formatCode="General">
                  <c:v>0.6132950000000007</c:v>
                </c:pt>
                <c:pt idx="29777" formatCode="General">
                  <c:v>0.61331599999999997</c:v>
                </c:pt>
                <c:pt idx="29778" formatCode="General">
                  <c:v>0.61333700000000002</c:v>
                </c:pt>
                <c:pt idx="29779" formatCode="General">
                  <c:v>0.61335700000000004</c:v>
                </c:pt>
                <c:pt idx="29780" formatCode="General">
                  <c:v>0.61337699999999951</c:v>
                </c:pt>
                <c:pt idx="29781" formatCode="General">
                  <c:v>0.61339800000000044</c:v>
                </c:pt>
                <c:pt idx="29782" formatCode="General">
                  <c:v>0.61341800000000002</c:v>
                </c:pt>
                <c:pt idx="29783" formatCode="General">
                  <c:v>0.61343899999999996</c:v>
                </c:pt>
                <c:pt idx="29784" formatCode="General">
                  <c:v>0.61345899999999998</c:v>
                </c:pt>
                <c:pt idx="29785" formatCode="General">
                  <c:v>0.61348100000000005</c:v>
                </c:pt>
                <c:pt idx="29786" formatCode="General">
                  <c:v>0.61350099999999996</c:v>
                </c:pt>
                <c:pt idx="29787" formatCode="General">
                  <c:v>0.61352200000000001</c:v>
                </c:pt>
                <c:pt idx="29788" formatCode="General">
                  <c:v>0.61354200000000003</c:v>
                </c:pt>
                <c:pt idx="29789" formatCode="General">
                  <c:v>0.61356299999999941</c:v>
                </c:pt>
                <c:pt idx="29790" formatCode="General">
                  <c:v>0.61358299999999955</c:v>
                </c:pt>
                <c:pt idx="29791" formatCode="General">
                  <c:v>0.6136040000000007</c:v>
                </c:pt>
                <c:pt idx="29792" formatCode="General">
                  <c:v>0.61362500000000075</c:v>
                </c:pt>
                <c:pt idx="29793" formatCode="General">
                  <c:v>0.61364500000000088</c:v>
                </c:pt>
                <c:pt idx="29794" formatCode="General">
                  <c:v>0.61366600000000004</c:v>
                </c:pt>
                <c:pt idx="29795" formatCode="General">
                  <c:v>0.61368599999999995</c:v>
                </c:pt>
                <c:pt idx="29796" formatCode="General">
                  <c:v>0.61370700000000045</c:v>
                </c:pt>
                <c:pt idx="29797" formatCode="General">
                  <c:v>0.61372700000000058</c:v>
                </c:pt>
                <c:pt idx="29798" formatCode="General">
                  <c:v>0.61374800000000074</c:v>
                </c:pt>
                <c:pt idx="29799" formatCode="General">
                  <c:v>0.61376799999999998</c:v>
                </c:pt>
                <c:pt idx="29800" formatCode="General">
                  <c:v>0.61378900000000058</c:v>
                </c:pt>
                <c:pt idx="29801" formatCode="General">
                  <c:v>0.61381000000000041</c:v>
                </c:pt>
                <c:pt idx="29802" formatCode="General">
                  <c:v>0.61383100000000046</c:v>
                </c:pt>
                <c:pt idx="29803" formatCode="General">
                  <c:v>0.6138510000000007</c:v>
                </c:pt>
                <c:pt idx="29804" formatCode="General">
                  <c:v>0.61387200000000042</c:v>
                </c:pt>
                <c:pt idx="29805" formatCode="General">
                  <c:v>0.61389200000000044</c:v>
                </c:pt>
                <c:pt idx="29806" formatCode="General">
                  <c:v>0.61391300000000004</c:v>
                </c:pt>
                <c:pt idx="29807" formatCode="General">
                  <c:v>0.61393399999999998</c:v>
                </c:pt>
                <c:pt idx="29808" formatCode="General">
                  <c:v>0.61395400000000044</c:v>
                </c:pt>
                <c:pt idx="29809" formatCode="General">
                  <c:v>0.61397500000000071</c:v>
                </c:pt>
                <c:pt idx="29810" formatCode="General">
                  <c:v>0.61399500000000073</c:v>
                </c:pt>
                <c:pt idx="29811" formatCode="General">
                  <c:v>0.61401600000000001</c:v>
                </c:pt>
                <c:pt idx="29812" formatCode="General">
                  <c:v>0.61403600000000003</c:v>
                </c:pt>
                <c:pt idx="29813" formatCode="General">
                  <c:v>0.61405699999999996</c:v>
                </c:pt>
                <c:pt idx="29814" formatCode="General">
                  <c:v>0.61407699999999998</c:v>
                </c:pt>
                <c:pt idx="29815" formatCode="General">
                  <c:v>0.61409899999999995</c:v>
                </c:pt>
                <c:pt idx="29816" formatCode="General">
                  <c:v>0.61411899999999997</c:v>
                </c:pt>
                <c:pt idx="29817" formatCode="General">
                  <c:v>0.61414000000000046</c:v>
                </c:pt>
                <c:pt idx="29818" formatCode="General">
                  <c:v>0.61416000000000004</c:v>
                </c:pt>
                <c:pt idx="29819" formatCode="General">
                  <c:v>0.61418099999999998</c:v>
                </c:pt>
                <c:pt idx="29820" formatCode="General">
                  <c:v>0.61420100000000044</c:v>
                </c:pt>
                <c:pt idx="29821" formatCode="General">
                  <c:v>0.61422200000000005</c:v>
                </c:pt>
                <c:pt idx="29822" formatCode="General">
                  <c:v>0.61424199999999995</c:v>
                </c:pt>
                <c:pt idx="29823" formatCode="General">
                  <c:v>0.614263</c:v>
                </c:pt>
                <c:pt idx="29824" formatCode="General">
                  <c:v>0.61428400000000005</c:v>
                </c:pt>
                <c:pt idx="29825" formatCode="General">
                  <c:v>0.61430399999999996</c:v>
                </c:pt>
                <c:pt idx="29826" formatCode="General">
                  <c:v>0.61432500000000045</c:v>
                </c:pt>
                <c:pt idx="29827" formatCode="General">
                  <c:v>0.61434500000000059</c:v>
                </c:pt>
                <c:pt idx="29828" formatCode="General">
                  <c:v>0.61436599999999997</c:v>
                </c:pt>
                <c:pt idx="29829" formatCode="General">
                  <c:v>0.61438599999999999</c:v>
                </c:pt>
                <c:pt idx="29830" formatCode="General">
                  <c:v>0.61440799999999951</c:v>
                </c:pt>
                <c:pt idx="29831" formatCode="General">
                  <c:v>0.61442799999999997</c:v>
                </c:pt>
                <c:pt idx="29832" formatCode="General">
                  <c:v>0.61444900000000058</c:v>
                </c:pt>
                <c:pt idx="29833" formatCode="General">
                  <c:v>0.61446900000000004</c:v>
                </c:pt>
                <c:pt idx="29834" formatCode="General">
                  <c:v>0.61448899999999951</c:v>
                </c:pt>
                <c:pt idx="29835" formatCode="General">
                  <c:v>0.61451</c:v>
                </c:pt>
                <c:pt idx="29836" formatCode="General">
                  <c:v>0.61453100000000005</c:v>
                </c:pt>
                <c:pt idx="29837" formatCode="General">
                  <c:v>0.61455099999999996</c:v>
                </c:pt>
                <c:pt idx="29838" formatCode="General">
                  <c:v>0.61457200000000001</c:v>
                </c:pt>
                <c:pt idx="29839" formatCode="General">
                  <c:v>0.6145929999999995</c:v>
                </c:pt>
                <c:pt idx="29840" formatCode="General">
                  <c:v>0.61461299999999996</c:v>
                </c:pt>
                <c:pt idx="29841" formatCode="General">
                  <c:v>0.61463400000000046</c:v>
                </c:pt>
                <c:pt idx="29842" formatCode="General">
                  <c:v>0.6146540000000007</c:v>
                </c:pt>
                <c:pt idx="29843" formatCode="General">
                  <c:v>0.61467500000000075</c:v>
                </c:pt>
                <c:pt idx="29844" formatCode="General">
                  <c:v>0.61469500000000077</c:v>
                </c:pt>
                <c:pt idx="29845" formatCode="General">
                  <c:v>0.61471699999999996</c:v>
                </c:pt>
                <c:pt idx="29846" formatCode="General">
                  <c:v>0.61473699999999998</c:v>
                </c:pt>
                <c:pt idx="29847" formatCode="General">
                  <c:v>0.61475700000000044</c:v>
                </c:pt>
                <c:pt idx="29848" formatCode="General">
                  <c:v>0.61477800000000071</c:v>
                </c:pt>
                <c:pt idx="29849" formatCode="General">
                  <c:v>0.61479800000000073</c:v>
                </c:pt>
                <c:pt idx="29850" formatCode="General">
                  <c:v>0.61481900000000045</c:v>
                </c:pt>
                <c:pt idx="29851" formatCode="General">
                  <c:v>0.61483900000000058</c:v>
                </c:pt>
                <c:pt idx="29852" formatCode="General">
                  <c:v>0.61486000000000041</c:v>
                </c:pt>
                <c:pt idx="29853" formatCode="General">
                  <c:v>0.61488100000000045</c:v>
                </c:pt>
                <c:pt idx="29854" formatCode="General">
                  <c:v>0.61490199999999995</c:v>
                </c:pt>
                <c:pt idx="29855" formatCode="General">
                  <c:v>0.61492200000000041</c:v>
                </c:pt>
                <c:pt idx="29856" formatCode="General">
                  <c:v>0.61494300000000046</c:v>
                </c:pt>
                <c:pt idx="29857" formatCode="General">
                  <c:v>0.61496300000000004</c:v>
                </c:pt>
                <c:pt idx="29858" formatCode="General">
                  <c:v>0.61498399999999998</c:v>
                </c:pt>
                <c:pt idx="29859" formatCode="General">
                  <c:v>0.61500400000000044</c:v>
                </c:pt>
                <c:pt idx="29860" formatCode="General">
                  <c:v>0.61502500000000071</c:v>
                </c:pt>
                <c:pt idx="29861" formatCode="General">
                  <c:v>0.61504600000000043</c:v>
                </c:pt>
                <c:pt idx="29862" formatCode="General">
                  <c:v>0.615066</c:v>
                </c:pt>
                <c:pt idx="29863" formatCode="General">
                  <c:v>0.61508700000000005</c:v>
                </c:pt>
                <c:pt idx="29864" formatCode="General">
                  <c:v>0.61510699999999996</c:v>
                </c:pt>
                <c:pt idx="29865" formatCode="General">
                  <c:v>0.61512800000000045</c:v>
                </c:pt>
                <c:pt idx="29866" formatCode="General">
                  <c:v>0.61514800000000058</c:v>
                </c:pt>
                <c:pt idx="29867" formatCode="General">
                  <c:v>0.61516899999999997</c:v>
                </c:pt>
                <c:pt idx="29868" formatCode="General">
                  <c:v>0.61519000000000046</c:v>
                </c:pt>
                <c:pt idx="29869" formatCode="General">
                  <c:v>0.61521099999999951</c:v>
                </c:pt>
                <c:pt idx="29870" formatCode="General">
                  <c:v>0.61523099999999997</c:v>
                </c:pt>
                <c:pt idx="29871" formatCode="General">
                  <c:v>0.61525200000000002</c:v>
                </c:pt>
                <c:pt idx="29872" formatCode="General">
                  <c:v>0.61527200000000004</c:v>
                </c:pt>
                <c:pt idx="29873" formatCode="General">
                  <c:v>0.61529199999999995</c:v>
                </c:pt>
                <c:pt idx="29874" formatCode="General">
                  <c:v>0.61531400000000003</c:v>
                </c:pt>
                <c:pt idx="29875" formatCode="General">
                  <c:v>0.61533400000000005</c:v>
                </c:pt>
                <c:pt idx="29876" formatCode="General">
                  <c:v>0.61535499999999999</c:v>
                </c:pt>
                <c:pt idx="29877" formatCode="General">
                  <c:v>0.61537500000000045</c:v>
                </c:pt>
                <c:pt idx="29878" formatCode="General">
                  <c:v>0.61539600000000005</c:v>
                </c:pt>
                <c:pt idx="29879" formatCode="General">
                  <c:v>0.61541599999999996</c:v>
                </c:pt>
                <c:pt idx="29880" formatCode="General">
                  <c:v>0.61543700000000001</c:v>
                </c:pt>
                <c:pt idx="29881" formatCode="General">
                  <c:v>0.61545700000000003</c:v>
                </c:pt>
                <c:pt idx="29882" formatCode="General">
                  <c:v>0.61547799999999997</c:v>
                </c:pt>
                <c:pt idx="29883" formatCode="General">
                  <c:v>0.61549900000000046</c:v>
                </c:pt>
                <c:pt idx="29884" formatCode="General">
                  <c:v>0.61551999999999996</c:v>
                </c:pt>
                <c:pt idx="29885" formatCode="General">
                  <c:v>0.61553999999999998</c:v>
                </c:pt>
                <c:pt idx="29886" formatCode="General">
                  <c:v>0.61556100000000002</c:v>
                </c:pt>
                <c:pt idx="29887" formatCode="General">
                  <c:v>0.61558100000000004</c:v>
                </c:pt>
                <c:pt idx="29888" formatCode="General">
                  <c:v>0.61560099999999995</c:v>
                </c:pt>
                <c:pt idx="29889" formatCode="General">
                  <c:v>0.61562300000000059</c:v>
                </c:pt>
                <c:pt idx="29890" formatCode="General">
                  <c:v>0.61564300000000072</c:v>
                </c:pt>
                <c:pt idx="29891" formatCode="General">
                  <c:v>0.61566399999999999</c:v>
                </c:pt>
                <c:pt idx="29892" formatCode="General">
                  <c:v>0.61568400000000045</c:v>
                </c:pt>
                <c:pt idx="29893" formatCode="General">
                  <c:v>0.61570499999999995</c:v>
                </c:pt>
                <c:pt idx="29894" formatCode="General">
                  <c:v>0.61572500000000074</c:v>
                </c:pt>
                <c:pt idx="29895" formatCode="General">
                  <c:v>0.61574600000000046</c:v>
                </c:pt>
                <c:pt idx="29896" formatCode="General">
                  <c:v>0.61576699999999951</c:v>
                </c:pt>
                <c:pt idx="29897" formatCode="General">
                  <c:v>0.61578800000000045</c:v>
                </c:pt>
                <c:pt idx="29898" formatCode="General">
                  <c:v>0.61580800000000058</c:v>
                </c:pt>
                <c:pt idx="29899" formatCode="General">
                  <c:v>0.61582900000000074</c:v>
                </c:pt>
                <c:pt idx="29900" formatCode="General">
                  <c:v>0.61584900000000076</c:v>
                </c:pt>
                <c:pt idx="29901" formatCode="General">
                  <c:v>0.61586900000000044</c:v>
                </c:pt>
                <c:pt idx="29902" formatCode="General">
                  <c:v>0.61589000000000071</c:v>
                </c:pt>
                <c:pt idx="29903" formatCode="General">
                  <c:v>0.6159100000000004</c:v>
                </c:pt>
                <c:pt idx="29904" formatCode="General">
                  <c:v>0.61593200000000004</c:v>
                </c:pt>
                <c:pt idx="29905" formatCode="General">
                  <c:v>0.6159520000000005</c:v>
                </c:pt>
                <c:pt idx="29906" formatCode="General">
                  <c:v>0.61597299999999999</c:v>
                </c:pt>
                <c:pt idx="29907" formatCode="General">
                  <c:v>0.61599300000000046</c:v>
                </c:pt>
                <c:pt idx="29908" formatCode="General">
                  <c:v>0.61601399999999951</c:v>
                </c:pt>
                <c:pt idx="29909" formatCode="General">
                  <c:v>0.61603399999999997</c:v>
                </c:pt>
                <c:pt idx="29910" formatCode="General">
                  <c:v>0.61605500000000046</c:v>
                </c:pt>
                <c:pt idx="29911" formatCode="General">
                  <c:v>0.6160760000000004</c:v>
                </c:pt>
                <c:pt idx="29912" formatCode="General">
                  <c:v>0.61609600000000042</c:v>
                </c:pt>
                <c:pt idx="29913" formatCode="General">
                  <c:v>0.61611700000000003</c:v>
                </c:pt>
                <c:pt idx="29914" formatCode="General">
                  <c:v>0.61613700000000005</c:v>
                </c:pt>
                <c:pt idx="29915" formatCode="General">
                  <c:v>0.61615799999999998</c:v>
                </c:pt>
                <c:pt idx="29916" formatCode="General">
                  <c:v>0.61617800000000045</c:v>
                </c:pt>
                <c:pt idx="29917" formatCode="General">
                  <c:v>0.61619900000000072</c:v>
                </c:pt>
                <c:pt idx="29918" formatCode="General">
                  <c:v>0.61621999999999999</c:v>
                </c:pt>
                <c:pt idx="29919" formatCode="General">
                  <c:v>0.6162410000000007</c:v>
                </c:pt>
                <c:pt idx="29920" formatCode="General">
                  <c:v>0.6162609999999995</c:v>
                </c:pt>
                <c:pt idx="29921" formatCode="General">
                  <c:v>0.616282</c:v>
                </c:pt>
                <c:pt idx="29922" formatCode="General">
                  <c:v>0.61630200000000002</c:v>
                </c:pt>
                <c:pt idx="29923" formatCode="General">
                  <c:v>0.61632299999999951</c:v>
                </c:pt>
                <c:pt idx="29924" formatCode="General">
                  <c:v>0.61634299999999997</c:v>
                </c:pt>
                <c:pt idx="29925" formatCode="General">
                  <c:v>0.61636400000000002</c:v>
                </c:pt>
                <c:pt idx="29926" formatCode="General">
                  <c:v>0.61638499999999996</c:v>
                </c:pt>
                <c:pt idx="29927" formatCode="General">
                  <c:v>0.61640499999999998</c:v>
                </c:pt>
                <c:pt idx="29928" formatCode="General">
                  <c:v>0.61642600000000003</c:v>
                </c:pt>
                <c:pt idx="29929" formatCode="General">
                  <c:v>0.61644600000000005</c:v>
                </c:pt>
                <c:pt idx="29930" formatCode="General">
                  <c:v>0.61646699999999943</c:v>
                </c:pt>
                <c:pt idx="29931" formatCode="General">
                  <c:v>0.61648700000000001</c:v>
                </c:pt>
                <c:pt idx="29932" formatCode="General">
                  <c:v>0.6165079999999995</c:v>
                </c:pt>
                <c:pt idx="29933" formatCode="General">
                  <c:v>0.61652899999999999</c:v>
                </c:pt>
                <c:pt idx="29934" formatCode="General">
                  <c:v>0.61654900000000046</c:v>
                </c:pt>
                <c:pt idx="29935" formatCode="General">
                  <c:v>0.61656999999999951</c:v>
                </c:pt>
                <c:pt idx="29936" formatCode="General">
                  <c:v>0.61659100000000044</c:v>
                </c:pt>
                <c:pt idx="29937" formatCode="General">
                  <c:v>0.61661100000000046</c:v>
                </c:pt>
                <c:pt idx="29938" formatCode="General">
                  <c:v>0.6166320000000004</c:v>
                </c:pt>
                <c:pt idx="29939" formatCode="General">
                  <c:v>0.61665200000000042</c:v>
                </c:pt>
                <c:pt idx="29940" formatCode="General">
                  <c:v>0.61667300000000058</c:v>
                </c:pt>
                <c:pt idx="29941" formatCode="General">
                  <c:v>0.61669300000000071</c:v>
                </c:pt>
                <c:pt idx="29942" formatCode="General">
                  <c:v>0.61671399999999998</c:v>
                </c:pt>
                <c:pt idx="29943" formatCode="General">
                  <c:v>0.6167350000000007</c:v>
                </c:pt>
                <c:pt idx="29944" formatCode="General">
                  <c:v>0.61675500000000072</c:v>
                </c:pt>
                <c:pt idx="29945" formatCode="General">
                  <c:v>0.61677600000000044</c:v>
                </c:pt>
                <c:pt idx="29946" formatCode="General">
                  <c:v>0.61679600000000046</c:v>
                </c:pt>
                <c:pt idx="29947" formatCode="General">
                  <c:v>0.6168169999999995</c:v>
                </c:pt>
                <c:pt idx="29948" formatCode="General">
                  <c:v>0.61683800000000044</c:v>
                </c:pt>
                <c:pt idx="29949" formatCode="General">
                  <c:v>0.61685800000000046</c:v>
                </c:pt>
                <c:pt idx="29950" formatCode="General">
                  <c:v>0.61687900000000073</c:v>
                </c:pt>
                <c:pt idx="29951" formatCode="General">
                  <c:v>0.61690000000000045</c:v>
                </c:pt>
                <c:pt idx="29952" formatCode="General">
                  <c:v>0.61692000000000058</c:v>
                </c:pt>
                <c:pt idx="29953" formatCode="General">
                  <c:v>0.61694100000000074</c:v>
                </c:pt>
                <c:pt idx="29954" formatCode="General">
                  <c:v>0.61696099999999998</c:v>
                </c:pt>
                <c:pt idx="29955" formatCode="General">
                  <c:v>0.61698200000000003</c:v>
                </c:pt>
                <c:pt idx="29956" formatCode="General">
                  <c:v>0.61700200000000005</c:v>
                </c:pt>
                <c:pt idx="29957" formatCode="General">
                  <c:v>0.61702299999999999</c:v>
                </c:pt>
                <c:pt idx="29958" formatCode="General">
                  <c:v>0.6170440000000007</c:v>
                </c:pt>
                <c:pt idx="29959" formatCode="General">
                  <c:v>0.6170639999999995</c:v>
                </c:pt>
                <c:pt idx="29960" formatCode="General">
                  <c:v>0.61708499999999999</c:v>
                </c:pt>
                <c:pt idx="29961" formatCode="General">
                  <c:v>0.61710500000000046</c:v>
                </c:pt>
                <c:pt idx="29962" formatCode="General">
                  <c:v>0.61712599999999995</c:v>
                </c:pt>
                <c:pt idx="29963" formatCode="General">
                  <c:v>0.61714600000000042</c:v>
                </c:pt>
                <c:pt idx="29964" formatCode="General">
                  <c:v>0.61716800000000005</c:v>
                </c:pt>
                <c:pt idx="29965" formatCode="General">
                  <c:v>0.61718799999999996</c:v>
                </c:pt>
                <c:pt idx="29966" formatCode="General">
                  <c:v>0.61720900000000045</c:v>
                </c:pt>
                <c:pt idx="29967" formatCode="General">
                  <c:v>0.61722900000000058</c:v>
                </c:pt>
                <c:pt idx="29968" formatCode="General">
                  <c:v>0.61724900000000071</c:v>
                </c:pt>
                <c:pt idx="29969" formatCode="General">
                  <c:v>0.61726999999999999</c:v>
                </c:pt>
                <c:pt idx="29970" formatCode="General">
                  <c:v>0.61729000000000045</c:v>
                </c:pt>
                <c:pt idx="29971" formatCode="General">
                  <c:v>0.61731100000000005</c:v>
                </c:pt>
                <c:pt idx="29972" formatCode="General">
                  <c:v>0.61733199999999999</c:v>
                </c:pt>
                <c:pt idx="29973" formatCode="General">
                  <c:v>0.61735300000000004</c:v>
                </c:pt>
                <c:pt idx="29974" formatCode="General">
                  <c:v>0.61737299999999951</c:v>
                </c:pt>
                <c:pt idx="29975" formatCode="General">
                  <c:v>0.61739400000000044</c:v>
                </c:pt>
                <c:pt idx="29976" formatCode="General">
                  <c:v>0.61741400000000002</c:v>
                </c:pt>
                <c:pt idx="29977" formatCode="General">
                  <c:v>0.61743499999999996</c:v>
                </c:pt>
                <c:pt idx="29978" formatCode="General">
                  <c:v>0.617456</c:v>
                </c:pt>
                <c:pt idx="29979" formatCode="General">
                  <c:v>0.61747700000000005</c:v>
                </c:pt>
                <c:pt idx="29980" formatCode="General">
                  <c:v>0.61749699999999996</c:v>
                </c:pt>
                <c:pt idx="29981" formatCode="General">
                  <c:v>0.61751699999999943</c:v>
                </c:pt>
                <c:pt idx="29982" formatCode="General">
                  <c:v>0.61753800000000003</c:v>
                </c:pt>
                <c:pt idx="29983" formatCode="General">
                  <c:v>0.61755800000000005</c:v>
                </c:pt>
                <c:pt idx="29984" formatCode="General">
                  <c:v>0.61757899999999999</c:v>
                </c:pt>
                <c:pt idx="29985" formatCode="General">
                  <c:v>0.61759900000000045</c:v>
                </c:pt>
                <c:pt idx="29986" formatCode="General">
                  <c:v>0.61761999999999995</c:v>
                </c:pt>
                <c:pt idx="29987" formatCode="General">
                  <c:v>0.61764100000000088</c:v>
                </c:pt>
                <c:pt idx="29988" formatCode="General">
                  <c:v>0.61766200000000004</c:v>
                </c:pt>
                <c:pt idx="29989" formatCode="General">
                  <c:v>0.61768199999999995</c:v>
                </c:pt>
                <c:pt idx="29990" formatCode="General">
                  <c:v>0.61770300000000045</c:v>
                </c:pt>
                <c:pt idx="29991" formatCode="General">
                  <c:v>0.61772300000000058</c:v>
                </c:pt>
                <c:pt idx="29992" formatCode="General">
                  <c:v>0.61774400000000074</c:v>
                </c:pt>
                <c:pt idx="29993" formatCode="General">
                  <c:v>0.61776500000000045</c:v>
                </c:pt>
                <c:pt idx="29994" formatCode="General">
                  <c:v>0.61778500000000058</c:v>
                </c:pt>
                <c:pt idx="29995" formatCode="General">
                  <c:v>0.61780600000000041</c:v>
                </c:pt>
                <c:pt idx="29996" formatCode="General">
                  <c:v>0.61782600000000043</c:v>
                </c:pt>
                <c:pt idx="29997" formatCode="General">
                  <c:v>0.6178470000000007</c:v>
                </c:pt>
                <c:pt idx="29998" formatCode="General">
                  <c:v>0.6178670000000005</c:v>
                </c:pt>
                <c:pt idx="29999" formatCode="General">
                  <c:v>0.61788799999999999</c:v>
                </c:pt>
                <c:pt idx="30000" formatCode="General">
                  <c:v>0.61790800000000046</c:v>
                </c:pt>
                <c:pt idx="30001" formatCode="General">
                  <c:v>0.61792899999999995</c:v>
                </c:pt>
                <c:pt idx="30002" formatCode="General">
                  <c:v>0.61795000000000044</c:v>
                </c:pt>
                <c:pt idx="30003" formatCode="General">
                  <c:v>0.61797100000000071</c:v>
                </c:pt>
                <c:pt idx="30004" formatCode="General">
                  <c:v>0.61799100000000073</c:v>
                </c:pt>
                <c:pt idx="30005" formatCode="General">
                  <c:v>0.61801200000000001</c:v>
                </c:pt>
                <c:pt idx="30006" formatCode="General">
                  <c:v>0.61803200000000003</c:v>
                </c:pt>
                <c:pt idx="30007" formatCode="General">
                  <c:v>0.61805200000000005</c:v>
                </c:pt>
                <c:pt idx="30008" formatCode="General">
                  <c:v>0.61807400000000046</c:v>
                </c:pt>
                <c:pt idx="30009" formatCode="General">
                  <c:v>0.61809400000000059</c:v>
                </c:pt>
                <c:pt idx="30010" formatCode="General">
                  <c:v>0.61811499999999997</c:v>
                </c:pt>
                <c:pt idx="30011" formatCode="General">
                  <c:v>0.61813499999999999</c:v>
                </c:pt>
                <c:pt idx="30012" formatCode="General">
                  <c:v>0.61815600000000004</c:v>
                </c:pt>
                <c:pt idx="30013" formatCode="General">
                  <c:v>0.61817599999999995</c:v>
                </c:pt>
                <c:pt idx="30014" formatCode="General">
                  <c:v>0.61819700000000044</c:v>
                </c:pt>
                <c:pt idx="30015" formatCode="General">
                  <c:v>0.61821700000000002</c:v>
                </c:pt>
                <c:pt idx="30016" formatCode="General">
                  <c:v>0.61823899999999998</c:v>
                </c:pt>
                <c:pt idx="30017" formatCode="General">
                  <c:v>0.61825900000000045</c:v>
                </c:pt>
                <c:pt idx="30018" formatCode="General">
                  <c:v>0.61828000000000005</c:v>
                </c:pt>
                <c:pt idx="30019" formatCode="General">
                  <c:v>0.6183000000000004</c:v>
                </c:pt>
                <c:pt idx="30020" formatCode="General">
                  <c:v>0.61832100000000045</c:v>
                </c:pt>
                <c:pt idx="30021" formatCode="General">
                  <c:v>0.61834100000000058</c:v>
                </c:pt>
                <c:pt idx="30022" formatCode="General">
                  <c:v>0.61836199999999997</c:v>
                </c:pt>
                <c:pt idx="30023" formatCode="General">
                  <c:v>0.61838300000000002</c:v>
                </c:pt>
                <c:pt idx="30024" formatCode="General">
                  <c:v>0.61840300000000004</c:v>
                </c:pt>
                <c:pt idx="30025" formatCode="General">
                  <c:v>0.61842399999999997</c:v>
                </c:pt>
                <c:pt idx="30026" formatCode="General">
                  <c:v>0.61844399999999999</c:v>
                </c:pt>
                <c:pt idx="30027" formatCode="General">
                  <c:v>0.61846500000000004</c:v>
                </c:pt>
                <c:pt idx="30028" formatCode="General">
                  <c:v>0.61848499999999951</c:v>
                </c:pt>
                <c:pt idx="30029" formatCode="General">
                  <c:v>0.618506</c:v>
                </c:pt>
                <c:pt idx="30030" formatCode="General">
                  <c:v>0.61852600000000002</c:v>
                </c:pt>
                <c:pt idx="30031" formatCode="General">
                  <c:v>0.61854699999999996</c:v>
                </c:pt>
                <c:pt idx="30032" formatCode="General">
                  <c:v>0.61856800000000001</c:v>
                </c:pt>
                <c:pt idx="30033" formatCode="General">
                  <c:v>0.6185890000000005</c:v>
                </c:pt>
                <c:pt idx="30034" formatCode="General">
                  <c:v>0.61860900000000074</c:v>
                </c:pt>
                <c:pt idx="30035" formatCode="General">
                  <c:v>0.61862900000000076</c:v>
                </c:pt>
                <c:pt idx="30036" formatCode="General">
                  <c:v>0.6186500000000007</c:v>
                </c:pt>
                <c:pt idx="30037" formatCode="General">
                  <c:v>0.61867100000000075</c:v>
                </c:pt>
                <c:pt idx="30038" formatCode="General">
                  <c:v>0.61869200000000046</c:v>
                </c:pt>
                <c:pt idx="30039" formatCode="General">
                  <c:v>0.61871200000000004</c:v>
                </c:pt>
                <c:pt idx="30040" formatCode="General">
                  <c:v>0.61873299999999998</c:v>
                </c:pt>
                <c:pt idx="30041" formatCode="General">
                  <c:v>0.61875300000000044</c:v>
                </c:pt>
                <c:pt idx="30042" formatCode="General">
                  <c:v>0.61877400000000071</c:v>
                </c:pt>
                <c:pt idx="30043" formatCode="General">
                  <c:v>0.61879400000000073</c:v>
                </c:pt>
                <c:pt idx="30044" formatCode="General">
                  <c:v>0.61881500000000045</c:v>
                </c:pt>
                <c:pt idx="30045" formatCode="General">
                  <c:v>0.61883600000000005</c:v>
                </c:pt>
                <c:pt idx="30046" formatCode="General">
                  <c:v>0.61885600000000041</c:v>
                </c:pt>
                <c:pt idx="30047" formatCode="General">
                  <c:v>0.61887700000000045</c:v>
                </c:pt>
                <c:pt idx="30048" formatCode="General">
                  <c:v>0.61889700000000059</c:v>
                </c:pt>
                <c:pt idx="30049" formatCode="General">
                  <c:v>0.61891799999999997</c:v>
                </c:pt>
                <c:pt idx="30050" formatCode="General">
                  <c:v>0.61893799999999999</c:v>
                </c:pt>
                <c:pt idx="30051" formatCode="General">
                  <c:v>0.6189590000000007</c:v>
                </c:pt>
                <c:pt idx="30052" formatCode="General">
                  <c:v>0.61898000000000042</c:v>
                </c:pt>
                <c:pt idx="30053" formatCode="General">
                  <c:v>0.61900000000000044</c:v>
                </c:pt>
                <c:pt idx="30054" formatCode="General">
                  <c:v>0.61902100000000071</c:v>
                </c:pt>
                <c:pt idx="30055" formatCode="General">
                  <c:v>0.61904200000000043</c:v>
                </c:pt>
                <c:pt idx="30056" formatCode="General">
                  <c:v>0.619062</c:v>
                </c:pt>
                <c:pt idx="30057" formatCode="General">
                  <c:v>0.61908300000000005</c:v>
                </c:pt>
                <c:pt idx="30058" formatCode="General">
                  <c:v>0.61910299999999996</c:v>
                </c:pt>
                <c:pt idx="30059" formatCode="General">
                  <c:v>0.61912400000000045</c:v>
                </c:pt>
                <c:pt idx="30060" formatCode="General">
                  <c:v>0.61914400000000058</c:v>
                </c:pt>
                <c:pt idx="30061" formatCode="General">
                  <c:v>0.61916499999999997</c:v>
                </c:pt>
                <c:pt idx="30062" formatCode="General">
                  <c:v>0.61918600000000001</c:v>
                </c:pt>
                <c:pt idx="30063" formatCode="General">
                  <c:v>0.61920600000000003</c:v>
                </c:pt>
                <c:pt idx="30064" formatCode="General">
                  <c:v>0.61922699999999997</c:v>
                </c:pt>
                <c:pt idx="30065" formatCode="General">
                  <c:v>0.61924699999999999</c:v>
                </c:pt>
                <c:pt idx="30066" formatCode="General">
                  <c:v>0.61926800000000004</c:v>
                </c:pt>
                <c:pt idx="30067" formatCode="General">
                  <c:v>0.61928899999999998</c:v>
                </c:pt>
                <c:pt idx="30068" formatCode="General">
                  <c:v>0.61930900000000044</c:v>
                </c:pt>
                <c:pt idx="30069" formatCode="General">
                  <c:v>0.61933000000000005</c:v>
                </c:pt>
                <c:pt idx="30070" formatCode="General">
                  <c:v>0.61935099999999998</c:v>
                </c:pt>
                <c:pt idx="30071" formatCode="General">
                  <c:v>0.61937100000000045</c:v>
                </c:pt>
                <c:pt idx="30072" formatCode="General">
                  <c:v>0.61939200000000005</c:v>
                </c:pt>
                <c:pt idx="30073" formatCode="General">
                  <c:v>0.61941199999999996</c:v>
                </c:pt>
                <c:pt idx="30074" formatCode="General">
                  <c:v>0.61943300000000001</c:v>
                </c:pt>
                <c:pt idx="30075" formatCode="General">
                  <c:v>0.61945300000000003</c:v>
                </c:pt>
                <c:pt idx="30076" formatCode="General">
                  <c:v>0.61947399999999997</c:v>
                </c:pt>
                <c:pt idx="30077" formatCode="General">
                  <c:v>0.61949500000000046</c:v>
                </c:pt>
                <c:pt idx="30078" formatCode="General">
                  <c:v>0.61951500000000004</c:v>
                </c:pt>
                <c:pt idx="30079" formatCode="General">
                  <c:v>0.61953599999999998</c:v>
                </c:pt>
                <c:pt idx="30080" formatCode="General">
                  <c:v>0.619556</c:v>
                </c:pt>
                <c:pt idx="30081" formatCode="General">
                  <c:v>0.61957700000000004</c:v>
                </c:pt>
                <c:pt idx="30082" formatCode="General">
                  <c:v>0.61959699999999951</c:v>
                </c:pt>
                <c:pt idx="30083" formatCode="General">
                  <c:v>0.61961800000000045</c:v>
                </c:pt>
                <c:pt idx="30084" formatCode="General">
                  <c:v>0.61963900000000072</c:v>
                </c:pt>
                <c:pt idx="30085" formatCode="General">
                  <c:v>0.61966000000000043</c:v>
                </c:pt>
                <c:pt idx="30086" formatCode="General">
                  <c:v>0.61968000000000045</c:v>
                </c:pt>
                <c:pt idx="30087" formatCode="General">
                  <c:v>0.61970000000000058</c:v>
                </c:pt>
                <c:pt idx="30088" formatCode="General">
                  <c:v>0.61972100000000074</c:v>
                </c:pt>
                <c:pt idx="30089" formatCode="General">
                  <c:v>0.61974100000000076</c:v>
                </c:pt>
                <c:pt idx="30090" formatCode="General">
                  <c:v>0.61976200000000004</c:v>
                </c:pt>
                <c:pt idx="30091" formatCode="General">
                  <c:v>0.61978299999999997</c:v>
                </c:pt>
                <c:pt idx="30092" formatCode="General">
                  <c:v>0.61980400000000047</c:v>
                </c:pt>
                <c:pt idx="30093" formatCode="General">
                  <c:v>0.61982400000000071</c:v>
                </c:pt>
                <c:pt idx="30094" formatCode="General">
                  <c:v>0.61984500000000076</c:v>
                </c:pt>
                <c:pt idx="30095" formatCode="General">
                  <c:v>0.61986500000000044</c:v>
                </c:pt>
                <c:pt idx="30096" formatCode="General">
                  <c:v>0.61988600000000005</c:v>
                </c:pt>
                <c:pt idx="30097" formatCode="General">
                  <c:v>0.6199060000000004</c:v>
                </c:pt>
                <c:pt idx="30098" formatCode="General">
                  <c:v>0.61992700000000045</c:v>
                </c:pt>
                <c:pt idx="30099" formatCode="General">
                  <c:v>0.61994800000000072</c:v>
                </c:pt>
                <c:pt idx="30100" formatCode="General">
                  <c:v>0.61996899999999999</c:v>
                </c:pt>
                <c:pt idx="30101" formatCode="General">
                  <c:v>0.61998900000000046</c:v>
                </c:pt>
                <c:pt idx="30102" formatCode="General">
                  <c:v>0.62000900000000059</c:v>
                </c:pt>
                <c:pt idx="30103" formatCode="General">
                  <c:v>0.62003000000000041</c:v>
                </c:pt>
                <c:pt idx="30104" formatCode="General">
                  <c:v>0.62005000000000043</c:v>
                </c:pt>
                <c:pt idx="30105" formatCode="General">
                  <c:v>0.6200710000000007</c:v>
                </c:pt>
                <c:pt idx="30106" formatCode="General">
                  <c:v>0.62009200000000042</c:v>
                </c:pt>
                <c:pt idx="30107" formatCode="General">
                  <c:v>0.62011300000000003</c:v>
                </c:pt>
                <c:pt idx="30108" formatCode="General">
                  <c:v>0.62013300000000005</c:v>
                </c:pt>
                <c:pt idx="30109" formatCode="General">
                  <c:v>0.62015399999999998</c:v>
                </c:pt>
                <c:pt idx="30110" formatCode="General">
                  <c:v>0.62017400000000045</c:v>
                </c:pt>
                <c:pt idx="30111" formatCode="General">
                  <c:v>0.62019500000000072</c:v>
                </c:pt>
                <c:pt idx="30112" formatCode="General">
                  <c:v>0.62021599999999999</c:v>
                </c:pt>
                <c:pt idx="30113" formatCode="General">
                  <c:v>0.62023700000000004</c:v>
                </c:pt>
                <c:pt idx="30114" formatCode="General">
                  <c:v>0.6202569999999995</c:v>
                </c:pt>
                <c:pt idx="30115" formatCode="General">
                  <c:v>0.62027699999999997</c:v>
                </c:pt>
                <c:pt idx="30116" formatCode="General">
                  <c:v>0.62029800000000046</c:v>
                </c:pt>
                <c:pt idx="30117" formatCode="General">
                  <c:v>0.62031800000000004</c:v>
                </c:pt>
                <c:pt idx="30118" formatCode="General">
                  <c:v>0.62033899999999997</c:v>
                </c:pt>
                <c:pt idx="30119" formatCode="General">
                  <c:v>0.62035899999999999</c:v>
                </c:pt>
                <c:pt idx="30120" formatCode="General">
                  <c:v>0.62038099999999996</c:v>
                </c:pt>
                <c:pt idx="30121" formatCode="General">
                  <c:v>0.62040099999999998</c:v>
                </c:pt>
                <c:pt idx="30122" formatCode="General">
                  <c:v>0.62042200000000003</c:v>
                </c:pt>
                <c:pt idx="30123" formatCode="General">
                  <c:v>0.62044200000000005</c:v>
                </c:pt>
                <c:pt idx="30124" formatCode="General">
                  <c:v>0.62046299999999943</c:v>
                </c:pt>
                <c:pt idx="30125" formatCode="General">
                  <c:v>0.62048300000000001</c:v>
                </c:pt>
                <c:pt idx="30126" formatCode="General">
                  <c:v>0.6205039999999995</c:v>
                </c:pt>
                <c:pt idx="30127" formatCode="General">
                  <c:v>0.62052499999999999</c:v>
                </c:pt>
                <c:pt idx="30128" formatCode="General">
                  <c:v>0.62054500000000046</c:v>
                </c:pt>
                <c:pt idx="30129" formatCode="General">
                  <c:v>0.62056599999999951</c:v>
                </c:pt>
                <c:pt idx="30130" formatCode="General">
                  <c:v>0.62058599999999997</c:v>
                </c:pt>
                <c:pt idx="30131" formatCode="General">
                  <c:v>0.62060700000000046</c:v>
                </c:pt>
                <c:pt idx="30132" formatCode="General">
                  <c:v>0.62062700000000071</c:v>
                </c:pt>
                <c:pt idx="30133" formatCode="General">
                  <c:v>0.62064800000000075</c:v>
                </c:pt>
                <c:pt idx="30134" formatCode="General">
                  <c:v>0.62066800000000044</c:v>
                </c:pt>
                <c:pt idx="30135" formatCode="General">
                  <c:v>0.62069000000000074</c:v>
                </c:pt>
                <c:pt idx="30136" formatCode="General">
                  <c:v>0.62071000000000043</c:v>
                </c:pt>
                <c:pt idx="30137" formatCode="General">
                  <c:v>0.62073100000000059</c:v>
                </c:pt>
                <c:pt idx="30138" formatCode="General">
                  <c:v>0.62075100000000072</c:v>
                </c:pt>
                <c:pt idx="30139" formatCode="General">
                  <c:v>0.62077200000000043</c:v>
                </c:pt>
                <c:pt idx="30140" formatCode="General">
                  <c:v>0.62079200000000045</c:v>
                </c:pt>
                <c:pt idx="30141" formatCode="General">
                  <c:v>0.6208129999999995</c:v>
                </c:pt>
                <c:pt idx="30142" formatCode="General">
                  <c:v>0.62083400000000044</c:v>
                </c:pt>
                <c:pt idx="30143" formatCode="General">
                  <c:v>0.62085400000000046</c:v>
                </c:pt>
                <c:pt idx="30144" formatCode="General">
                  <c:v>0.62087499999999995</c:v>
                </c:pt>
                <c:pt idx="30145" formatCode="General">
                  <c:v>0.62089500000000075</c:v>
                </c:pt>
                <c:pt idx="30146" formatCode="General">
                  <c:v>0.62091600000000002</c:v>
                </c:pt>
                <c:pt idx="30147" formatCode="General">
                  <c:v>0.62093600000000004</c:v>
                </c:pt>
                <c:pt idx="30148" formatCode="General">
                  <c:v>0.62095699999999998</c:v>
                </c:pt>
                <c:pt idx="30149" formatCode="General">
                  <c:v>0.62097700000000045</c:v>
                </c:pt>
                <c:pt idx="30150" formatCode="General">
                  <c:v>0.62099900000000074</c:v>
                </c:pt>
                <c:pt idx="30151" formatCode="General">
                  <c:v>0.62101899999999999</c:v>
                </c:pt>
                <c:pt idx="30152" formatCode="General">
                  <c:v>0.6210400000000007</c:v>
                </c:pt>
                <c:pt idx="30153" formatCode="General">
                  <c:v>0.62105999999999995</c:v>
                </c:pt>
                <c:pt idx="30154" formatCode="General">
                  <c:v>0.62108000000000041</c:v>
                </c:pt>
                <c:pt idx="30155" formatCode="General">
                  <c:v>0.62110100000000046</c:v>
                </c:pt>
                <c:pt idx="30156" formatCode="General">
                  <c:v>0.62112199999999995</c:v>
                </c:pt>
                <c:pt idx="30157" formatCode="General">
                  <c:v>0.62114300000000044</c:v>
                </c:pt>
                <c:pt idx="30158" formatCode="General">
                  <c:v>0.62116300000000002</c:v>
                </c:pt>
                <c:pt idx="30159" formatCode="General">
                  <c:v>0.62118399999999996</c:v>
                </c:pt>
                <c:pt idx="30160" formatCode="General">
                  <c:v>0.62120399999999998</c:v>
                </c:pt>
                <c:pt idx="30161" formatCode="General">
                  <c:v>0.62122500000000058</c:v>
                </c:pt>
                <c:pt idx="30162" formatCode="General">
                  <c:v>0.62124500000000071</c:v>
                </c:pt>
                <c:pt idx="30163" formatCode="General">
                  <c:v>0.62126599999999998</c:v>
                </c:pt>
                <c:pt idx="30164" formatCode="General">
                  <c:v>0.62128700000000003</c:v>
                </c:pt>
                <c:pt idx="30165" formatCode="General">
                  <c:v>0.62130700000000005</c:v>
                </c:pt>
                <c:pt idx="30166" formatCode="General">
                  <c:v>0.62132799999999999</c:v>
                </c:pt>
                <c:pt idx="30167" formatCode="General">
                  <c:v>0.62134900000000071</c:v>
                </c:pt>
                <c:pt idx="30168" formatCode="General">
                  <c:v>0.62136899999999951</c:v>
                </c:pt>
                <c:pt idx="30169" formatCode="General">
                  <c:v>0.62138899999999997</c:v>
                </c:pt>
                <c:pt idx="30170" formatCode="General">
                  <c:v>0.62141000000000002</c:v>
                </c:pt>
                <c:pt idx="30171" formatCode="General">
                  <c:v>0.62143099999999996</c:v>
                </c:pt>
                <c:pt idx="30172" formatCode="General">
                  <c:v>0.62145099999999998</c:v>
                </c:pt>
                <c:pt idx="30173" formatCode="General">
                  <c:v>0.62147200000000002</c:v>
                </c:pt>
                <c:pt idx="30174" formatCode="General">
                  <c:v>0.62149299999999996</c:v>
                </c:pt>
                <c:pt idx="30175" formatCode="General">
                  <c:v>0.62151299999999943</c:v>
                </c:pt>
                <c:pt idx="30176" formatCode="General">
                  <c:v>0.62153400000000003</c:v>
                </c:pt>
                <c:pt idx="30177" formatCode="General">
                  <c:v>0.62155400000000005</c:v>
                </c:pt>
                <c:pt idx="30178" formatCode="General">
                  <c:v>0.62157499999999999</c:v>
                </c:pt>
                <c:pt idx="30179" formatCode="General">
                  <c:v>0.62159600000000004</c:v>
                </c:pt>
                <c:pt idx="30180" formatCode="General">
                  <c:v>0.62161699999999998</c:v>
                </c:pt>
                <c:pt idx="30181" formatCode="General">
                  <c:v>0.62163700000000044</c:v>
                </c:pt>
                <c:pt idx="30182" formatCode="General">
                  <c:v>0.62165700000000046</c:v>
                </c:pt>
                <c:pt idx="30183" formatCode="General">
                  <c:v>0.62167799999999995</c:v>
                </c:pt>
                <c:pt idx="30184" formatCode="General">
                  <c:v>0.62169800000000075</c:v>
                </c:pt>
                <c:pt idx="30185" formatCode="General">
                  <c:v>0.62171900000000047</c:v>
                </c:pt>
                <c:pt idx="30186" formatCode="General">
                  <c:v>0.62174000000000074</c:v>
                </c:pt>
                <c:pt idx="30187" formatCode="General">
                  <c:v>0.62176000000000042</c:v>
                </c:pt>
                <c:pt idx="30188" formatCode="General">
                  <c:v>0.62178100000000058</c:v>
                </c:pt>
                <c:pt idx="30189" formatCode="General">
                  <c:v>0.62180200000000041</c:v>
                </c:pt>
                <c:pt idx="30190" formatCode="General">
                  <c:v>0.62182200000000043</c:v>
                </c:pt>
                <c:pt idx="30191" formatCode="General">
                  <c:v>0.6218430000000007</c:v>
                </c:pt>
                <c:pt idx="30192" formatCode="General">
                  <c:v>0.62186300000000005</c:v>
                </c:pt>
                <c:pt idx="30193" formatCode="General">
                  <c:v>0.62188399999999999</c:v>
                </c:pt>
                <c:pt idx="30194" formatCode="General">
                  <c:v>0.62190400000000046</c:v>
                </c:pt>
                <c:pt idx="30195" formatCode="General">
                  <c:v>0.62192499999999995</c:v>
                </c:pt>
                <c:pt idx="30196" formatCode="General">
                  <c:v>0.62194600000000044</c:v>
                </c:pt>
                <c:pt idx="30197" formatCode="General">
                  <c:v>0.62196600000000002</c:v>
                </c:pt>
                <c:pt idx="30198" formatCode="General">
                  <c:v>0.62198699999999996</c:v>
                </c:pt>
                <c:pt idx="30199" formatCode="General">
                  <c:v>0.62200699999999998</c:v>
                </c:pt>
                <c:pt idx="30200" formatCode="General">
                  <c:v>0.62202800000000058</c:v>
                </c:pt>
                <c:pt idx="30201" formatCode="General">
                  <c:v>0.62204800000000071</c:v>
                </c:pt>
                <c:pt idx="30202" formatCode="General">
                  <c:v>0.62206899999999998</c:v>
                </c:pt>
                <c:pt idx="30203" formatCode="General">
                  <c:v>0.62209000000000059</c:v>
                </c:pt>
                <c:pt idx="30204" formatCode="General">
                  <c:v>0.62211099999999997</c:v>
                </c:pt>
                <c:pt idx="30205" formatCode="General">
                  <c:v>0.62213099999999999</c:v>
                </c:pt>
                <c:pt idx="30206" formatCode="General">
                  <c:v>0.62215200000000004</c:v>
                </c:pt>
                <c:pt idx="30207" formatCode="General">
                  <c:v>0.62217199999999995</c:v>
                </c:pt>
                <c:pt idx="30208" formatCode="General">
                  <c:v>0.62219300000000044</c:v>
                </c:pt>
                <c:pt idx="30209" formatCode="General">
                  <c:v>0.62221300000000002</c:v>
                </c:pt>
                <c:pt idx="30210" formatCode="General">
                  <c:v>0.62223399999999951</c:v>
                </c:pt>
                <c:pt idx="30211" formatCode="General">
                  <c:v>0.62225500000000045</c:v>
                </c:pt>
                <c:pt idx="30212" formatCode="General">
                  <c:v>0.62227500000000058</c:v>
                </c:pt>
                <c:pt idx="30213" formatCode="General">
                  <c:v>0.6222960000000004</c:v>
                </c:pt>
                <c:pt idx="30214" formatCode="General">
                  <c:v>0.62231599999999998</c:v>
                </c:pt>
                <c:pt idx="30215" formatCode="General">
                  <c:v>0.62233700000000003</c:v>
                </c:pt>
                <c:pt idx="30216" formatCode="General">
                  <c:v>0.62235700000000005</c:v>
                </c:pt>
                <c:pt idx="30217" formatCode="General">
                  <c:v>0.62237799999999999</c:v>
                </c:pt>
                <c:pt idx="30218" formatCode="General">
                  <c:v>0.6223990000000007</c:v>
                </c:pt>
                <c:pt idx="30219" formatCode="General">
                  <c:v>0.62241999999999997</c:v>
                </c:pt>
                <c:pt idx="30220" formatCode="General">
                  <c:v>0.62243999999999999</c:v>
                </c:pt>
                <c:pt idx="30221" formatCode="General">
                  <c:v>0.62246000000000001</c:v>
                </c:pt>
                <c:pt idx="30222" formatCode="General">
                  <c:v>0.62248099999999951</c:v>
                </c:pt>
                <c:pt idx="30223" formatCode="General">
                  <c:v>0.62250099999999997</c:v>
                </c:pt>
                <c:pt idx="30224" formatCode="General">
                  <c:v>0.62252300000000005</c:v>
                </c:pt>
                <c:pt idx="30225" formatCode="General">
                  <c:v>0.62254299999999996</c:v>
                </c:pt>
                <c:pt idx="30226" formatCode="General">
                  <c:v>0.62256400000000001</c:v>
                </c:pt>
                <c:pt idx="30227" formatCode="General">
                  <c:v>0.62258400000000003</c:v>
                </c:pt>
                <c:pt idx="30228" formatCode="General">
                  <c:v>0.62260500000000074</c:v>
                </c:pt>
                <c:pt idx="30229" formatCode="General">
                  <c:v>0.62262500000000076</c:v>
                </c:pt>
                <c:pt idx="30230" formatCode="General">
                  <c:v>0.62264600000000059</c:v>
                </c:pt>
                <c:pt idx="30231" formatCode="General">
                  <c:v>0.62266600000000005</c:v>
                </c:pt>
                <c:pt idx="30232" formatCode="General">
                  <c:v>0.62268699999999999</c:v>
                </c:pt>
                <c:pt idx="30233" formatCode="General">
                  <c:v>0.62270800000000071</c:v>
                </c:pt>
                <c:pt idx="30234" formatCode="General">
                  <c:v>0.62272900000000075</c:v>
                </c:pt>
                <c:pt idx="30235" formatCode="General">
                  <c:v>0.62274900000000089</c:v>
                </c:pt>
                <c:pt idx="30236" formatCode="General">
                  <c:v>0.62276900000000046</c:v>
                </c:pt>
                <c:pt idx="30237" formatCode="General">
                  <c:v>0.62278999999999995</c:v>
                </c:pt>
                <c:pt idx="30238" formatCode="General">
                  <c:v>0.62281000000000042</c:v>
                </c:pt>
                <c:pt idx="30239" formatCode="General">
                  <c:v>0.62283200000000005</c:v>
                </c:pt>
                <c:pt idx="30240" formatCode="General">
                  <c:v>0.62285200000000041</c:v>
                </c:pt>
                <c:pt idx="30241" formatCode="General">
                  <c:v>0.62287300000000045</c:v>
                </c:pt>
                <c:pt idx="30242" formatCode="General">
                  <c:v>0.62289300000000059</c:v>
                </c:pt>
                <c:pt idx="30243" formatCode="General">
                  <c:v>0.62291399999999997</c:v>
                </c:pt>
                <c:pt idx="30244" formatCode="General">
                  <c:v>0.62293399999999999</c:v>
                </c:pt>
                <c:pt idx="30245" formatCode="General">
                  <c:v>0.6229550000000007</c:v>
                </c:pt>
                <c:pt idx="30246" formatCode="General">
                  <c:v>0.62297499999999995</c:v>
                </c:pt>
                <c:pt idx="30247" formatCode="General">
                  <c:v>0.62299600000000044</c:v>
                </c:pt>
                <c:pt idx="30248" formatCode="General">
                  <c:v>0.62301700000000004</c:v>
                </c:pt>
                <c:pt idx="30249" formatCode="General">
                  <c:v>0.62303699999999951</c:v>
                </c:pt>
                <c:pt idx="30250" formatCode="General">
                  <c:v>0.62305800000000044</c:v>
                </c:pt>
                <c:pt idx="30251" formatCode="General">
                  <c:v>0.62307800000000046</c:v>
                </c:pt>
                <c:pt idx="30252" formatCode="General">
                  <c:v>0.62309900000000074</c:v>
                </c:pt>
                <c:pt idx="30253" formatCode="General">
                  <c:v>0.62311899999999998</c:v>
                </c:pt>
                <c:pt idx="30254" formatCode="General">
                  <c:v>0.62314099999999994</c:v>
                </c:pt>
                <c:pt idx="30255" formatCode="General">
                  <c:v>0.62316099999999996</c:v>
                </c:pt>
                <c:pt idx="30256" formatCode="General">
                  <c:v>0.62318200000000001</c:v>
                </c:pt>
                <c:pt idx="30257" formatCode="General">
                  <c:v>0.62320200000000003</c:v>
                </c:pt>
                <c:pt idx="30258" formatCode="General">
                  <c:v>0.62322299999999997</c:v>
                </c:pt>
                <c:pt idx="30259" formatCode="General">
                  <c:v>0.62324299999999999</c:v>
                </c:pt>
                <c:pt idx="30260" formatCode="General">
                  <c:v>0.62326400000000004</c:v>
                </c:pt>
                <c:pt idx="30261" formatCode="General">
                  <c:v>0.62328499999999998</c:v>
                </c:pt>
                <c:pt idx="30262" formatCode="General">
                  <c:v>0.62330500000000044</c:v>
                </c:pt>
                <c:pt idx="30263" formatCode="General">
                  <c:v>0.62332600000000005</c:v>
                </c:pt>
                <c:pt idx="30264" formatCode="General">
                  <c:v>0.6233460000000004</c:v>
                </c:pt>
                <c:pt idx="30265" formatCode="General">
                  <c:v>0.623367</c:v>
                </c:pt>
                <c:pt idx="30266" formatCode="General">
                  <c:v>0.62338700000000002</c:v>
                </c:pt>
                <c:pt idx="30267" formatCode="General">
                  <c:v>0.62340799999999996</c:v>
                </c:pt>
                <c:pt idx="30268" formatCode="General">
                  <c:v>0.62342900000000046</c:v>
                </c:pt>
                <c:pt idx="30269" formatCode="General">
                  <c:v>0.62344999999999995</c:v>
                </c:pt>
                <c:pt idx="30270" formatCode="General">
                  <c:v>0.62346999999999997</c:v>
                </c:pt>
                <c:pt idx="30271" formatCode="General">
                  <c:v>0.62349100000000046</c:v>
                </c:pt>
                <c:pt idx="30272" formatCode="General">
                  <c:v>0.62351100000000004</c:v>
                </c:pt>
                <c:pt idx="30273" formatCode="General">
                  <c:v>0.62353199999999998</c:v>
                </c:pt>
                <c:pt idx="30274" formatCode="General">
                  <c:v>0.623552</c:v>
                </c:pt>
                <c:pt idx="30275" formatCode="General">
                  <c:v>0.62357300000000004</c:v>
                </c:pt>
                <c:pt idx="30276" formatCode="General">
                  <c:v>0.62359399999999998</c:v>
                </c:pt>
                <c:pt idx="30277" formatCode="General">
                  <c:v>0.62361400000000045</c:v>
                </c:pt>
                <c:pt idx="30278" formatCode="General">
                  <c:v>0.62363500000000072</c:v>
                </c:pt>
                <c:pt idx="30279" formatCode="General">
                  <c:v>0.62365500000000074</c:v>
                </c:pt>
                <c:pt idx="30280" formatCode="General">
                  <c:v>0.62367600000000045</c:v>
                </c:pt>
                <c:pt idx="30281" formatCode="General">
                  <c:v>0.62369600000000058</c:v>
                </c:pt>
                <c:pt idx="30282" formatCode="General">
                  <c:v>0.62371699999999997</c:v>
                </c:pt>
                <c:pt idx="30283" formatCode="General">
                  <c:v>0.62373800000000046</c:v>
                </c:pt>
                <c:pt idx="30284" formatCode="General">
                  <c:v>0.6237580000000007</c:v>
                </c:pt>
                <c:pt idx="30285" formatCode="General">
                  <c:v>0.62377900000000075</c:v>
                </c:pt>
                <c:pt idx="30286" formatCode="General">
                  <c:v>0.62380000000000047</c:v>
                </c:pt>
                <c:pt idx="30287" formatCode="General">
                  <c:v>0.62382000000000071</c:v>
                </c:pt>
                <c:pt idx="30288" formatCode="General">
                  <c:v>0.62383999999999995</c:v>
                </c:pt>
                <c:pt idx="30289" formatCode="General">
                  <c:v>0.62386100000000044</c:v>
                </c:pt>
                <c:pt idx="30290" formatCode="General">
                  <c:v>0.62388200000000005</c:v>
                </c:pt>
                <c:pt idx="30291" formatCode="General">
                  <c:v>0.6239020000000004</c:v>
                </c:pt>
                <c:pt idx="30292" formatCode="General">
                  <c:v>0.62392300000000045</c:v>
                </c:pt>
                <c:pt idx="30293" formatCode="General">
                  <c:v>0.62394400000000072</c:v>
                </c:pt>
                <c:pt idx="30294" formatCode="General">
                  <c:v>0.62396399999999996</c:v>
                </c:pt>
                <c:pt idx="30295" formatCode="General">
                  <c:v>0.62398500000000046</c:v>
                </c:pt>
                <c:pt idx="30296" formatCode="General">
                  <c:v>0.62400500000000059</c:v>
                </c:pt>
                <c:pt idx="30297" formatCode="General">
                  <c:v>0.62402600000000041</c:v>
                </c:pt>
                <c:pt idx="30298" formatCode="General">
                  <c:v>0.62404700000000046</c:v>
                </c:pt>
                <c:pt idx="30299" formatCode="General">
                  <c:v>0.62406700000000004</c:v>
                </c:pt>
                <c:pt idx="30300" formatCode="General">
                  <c:v>0.62408799999999998</c:v>
                </c:pt>
                <c:pt idx="30301" formatCode="General">
                  <c:v>0.62410800000000044</c:v>
                </c:pt>
                <c:pt idx="30302" formatCode="General">
                  <c:v>0.62412900000000071</c:v>
                </c:pt>
                <c:pt idx="30303" formatCode="General">
                  <c:v>0.62414899999999995</c:v>
                </c:pt>
                <c:pt idx="30304" formatCode="General">
                  <c:v>0.62417000000000045</c:v>
                </c:pt>
                <c:pt idx="30305" formatCode="General">
                  <c:v>0.62419100000000072</c:v>
                </c:pt>
                <c:pt idx="30306" formatCode="General">
                  <c:v>0.62421099999999996</c:v>
                </c:pt>
                <c:pt idx="30307" formatCode="General">
                  <c:v>0.62423200000000001</c:v>
                </c:pt>
                <c:pt idx="30308" formatCode="General">
                  <c:v>0.6242529999999995</c:v>
                </c:pt>
                <c:pt idx="30309" formatCode="General">
                  <c:v>0.62427299999999997</c:v>
                </c:pt>
                <c:pt idx="30310" formatCode="General">
                  <c:v>0.62429400000000046</c:v>
                </c:pt>
                <c:pt idx="30311" formatCode="General">
                  <c:v>0.62431400000000004</c:v>
                </c:pt>
                <c:pt idx="30312" formatCode="General">
                  <c:v>0.62433499999999997</c:v>
                </c:pt>
                <c:pt idx="30313" formatCode="General">
                  <c:v>0.62435499999999999</c:v>
                </c:pt>
                <c:pt idx="30314" formatCode="General">
                  <c:v>0.62437600000000004</c:v>
                </c:pt>
                <c:pt idx="30315" formatCode="General">
                  <c:v>0.62439699999999998</c:v>
                </c:pt>
                <c:pt idx="30316" formatCode="General">
                  <c:v>0.624417</c:v>
                </c:pt>
                <c:pt idx="30317" formatCode="General">
                  <c:v>0.62443800000000005</c:v>
                </c:pt>
                <c:pt idx="30318" formatCode="General">
                  <c:v>0.62445799999999996</c:v>
                </c:pt>
                <c:pt idx="30319" formatCode="General">
                  <c:v>0.62447900000000045</c:v>
                </c:pt>
                <c:pt idx="30320" formatCode="General">
                  <c:v>0.62449900000000058</c:v>
                </c:pt>
                <c:pt idx="30321" formatCode="General">
                  <c:v>0.62451999999999996</c:v>
                </c:pt>
                <c:pt idx="30322" formatCode="General">
                  <c:v>0.62454100000000046</c:v>
                </c:pt>
                <c:pt idx="30323" formatCode="General">
                  <c:v>0.62456199999999951</c:v>
                </c:pt>
                <c:pt idx="30324" formatCode="General">
                  <c:v>0.62458199999999997</c:v>
                </c:pt>
                <c:pt idx="30325" formatCode="General">
                  <c:v>0.62460300000000046</c:v>
                </c:pt>
                <c:pt idx="30326" formatCode="General">
                  <c:v>0.62462300000000071</c:v>
                </c:pt>
                <c:pt idx="30327" formatCode="General">
                  <c:v>0.62464400000000075</c:v>
                </c:pt>
                <c:pt idx="30328" formatCode="General">
                  <c:v>0.62466500000000058</c:v>
                </c:pt>
                <c:pt idx="30329" formatCode="General">
                  <c:v>0.62468500000000071</c:v>
                </c:pt>
                <c:pt idx="30330" formatCode="General">
                  <c:v>0.62470600000000043</c:v>
                </c:pt>
                <c:pt idx="30331" formatCode="General">
                  <c:v>0.62472600000000045</c:v>
                </c:pt>
                <c:pt idx="30332" formatCode="General">
                  <c:v>0.62474700000000072</c:v>
                </c:pt>
                <c:pt idx="30333" formatCode="General">
                  <c:v>0.62476699999999996</c:v>
                </c:pt>
                <c:pt idx="30334" formatCode="General">
                  <c:v>0.62478800000000045</c:v>
                </c:pt>
                <c:pt idx="30335" formatCode="General">
                  <c:v>0.62480800000000059</c:v>
                </c:pt>
                <c:pt idx="30336" formatCode="General">
                  <c:v>0.62482900000000074</c:v>
                </c:pt>
                <c:pt idx="30337" formatCode="General">
                  <c:v>0.62485000000000046</c:v>
                </c:pt>
                <c:pt idx="30338" formatCode="General">
                  <c:v>0.62487099999999995</c:v>
                </c:pt>
                <c:pt idx="30339" formatCode="General">
                  <c:v>0.62489100000000075</c:v>
                </c:pt>
                <c:pt idx="30340" formatCode="General">
                  <c:v>0.62491200000000002</c:v>
                </c:pt>
                <c:pt idx="30341" formatCode="General">
                  <c:v>0.62493200000000004</c:v>
                </c:pt>
                <c:pt idx="30342" formatCode="General">
                  <c:v>0.62495199999999995</c:v>
                </c:pt>
                <c:pt idx="30343" formatCode="General">
                  <c:v>0.62497400000000058</c:v>
                </c:pt>
                <c:pt idx="30344" formatCode="General">
                  <c:v>0.62499400000000072</c:v>
                </c:pt>
                <c:pt idx="30345" formatCode="General">
                  <c:v>0.62501499999999999</c:v>
                </c:pt>
                <c:pt idx="30346" formatCode="General">
                  <c:v>0.62503500000000045</c:v>
                </c:pt>
                <c:pt idx="30347" formatCode="General">
                  <c:v>0.62505599999999994</c:v>
                </c:pt>
                <c:pt idx="30348" formatCode="General">
                  <c:v>0.62507600000000041</c:v>
                </c:pt>
                <c:pt idx="30349" formatCode="General">
                  <c:v>0.62509700000000046</c:v>
                </c:pt>
                <c:pt idx="30350" formatCode="General">
                  <c:v>0.62511700000000003</c:v>
                </c:pt>
                <c:pt idx="30351" formatCode="General">
                  <c:v>0.62513799999999997</c:v>
                </c:pt>
                <c:pt idx="30352" formatCode="General">
                  <c:v>0.62515900000000046</c:v>
                </c:pt>
                <c:pt idx="30353" formatCode="General">
                  <c:v>0.6251800000000004</c:v>
                </c:pt>
                <c:pt idx="30354" formatCode="General">
                  <c:v>0.62520000000000042</c:v>
                </c:pt>
                <c:pt idx="30355" formatCode="General">
                  <c:v>0.62522000000000044</c:v>
                </c:pt>
                <c:pt idx="30356" formatCode="General">
                  <c:v>0.62524100000000071</c:v>
                </c:pt>
                <c:pt idx="30357" formatCode="General">
                  <c:v>0.62526099999999996</c:v>
                </c:pt>
                <c:pt idx="30358" formatCode="General">
                  <c:v>0.62528300000000003</c:v>
                </c:pt>
                <c:pt idx="30359" formatCode="General">
                  <c:v>0.62530300000000005</c:v>
                </c:pt>
                <c:pt idx="30360" formatCode="General">
                  <c:v>0.62532399999999999</c:v>
                </c:pt>
                <c:pt idx="30361" formatCode="General">
                  <c:v>0.62534400000000046</c:v>
                </c:pt>
                <c:pt idx="30362" formatCode="General">
                  <c:v>0.6253649999999995</c:v>
                </c:pt>
                <c:pt idx="30363" formatCode="General">
                  <c:v>0.62538499999999997</c:v>
                </c:pt>
                <c:pt idx="30364" formatCode="General">
                  <c:v>0.62540600000000002</c:v>
                </c:pt>
                <c:pt idx="30365" formatCode="General">
                  <c:v>0.62542600000000004</c:v>
                </c:pt>
                <c:pt idx="30366" formatCode="General">
                  <c:v>0.62544800000000045</c:v>
                </c:pt>
                <c:pt idx="30367" formatCode="General">
                  <c:v>0.62546800000000002</c:v>
                </c:pt>
                <c:pt idx="30368" formatCode="General">
                  <c:v>0.62548800000000004</c:v>
                </c:pt>
                <c:pt idx="30369" formatCode="General">
                  <c:v>0.62550899999999998</c:v>
                </c:pt>
                <c:pt idx="30370" formatCode="General">
                  <c:v>0.62552900000000045</c:v>
                </c:pt>
                <c:pt idx="30371" formatCode="General">
                  <c:v>0.62555000000000005</c:v>
                </c:pt>
                <c:pt idx="30372" formatCode="General">
                  <c:v>0.62557099999999999</c:v>
                </c:pt>
                <c:pt idx="30373" formatCode="General">
                  <c:v>0.62559200000000004</c:v>
                </c:pt>
                <c:pt idx="30374" formatCode="General">
                  <c:v>0.62561199999999995</c:v>
                </c:pt>
                <c:pt idx="30375" formatCode="General">
                  <c:v>0.62563299999999999</c:v>
                </c:pt>
                <c:pt idx="30376" formatCode="General">
                  <c:v>0.62565300000000046</c:v>
                </c:pt>
                <c:pt idx="30377" formatCode="General">
                  <c:v>0.62567399999999995</c:v>
                </c:pt>
                <c:pt idx="30378" formatCode="General">
                  <c:v>0.62569400000000075</c:v>
                </c:pt>
                <c:pt idx="30379" formatCode="General">
                  <c:v>0.62571500000000047</c:v>
                </c:pt>
                <c:pt idx="30380" formatCode="General">
                  <c:v>0.62573500000000071</c:v>
                </c:pt>
                <c:pt idx="30381" formatCode="General">
                  <c:v>0.62575700000000045</c:v>
                </c:pt>
                <c:pt idx="30382" formatCode="General">
                  <c:v>0.62577700000000058</c:v>
                </c:pt>
                <c:pt idx="30383" formatCode="General">
                  <c:v>0.62579700000000071</c:v>
                </c:pt>
                <c:pt idx="30384" formatCode="General">
                  <c:v>0.62581799999999999</c:v>
                </c:pt>
                <c:pt idx="30385" formatCode="General">
                  <c:v>0.62583800000000045</c:v>
                </c:pt>
                <c:pt idx="30386" formatCode="General">
                  <c:v>0.62585900000000072</c:v>
                </c:pt>
                <c:pt idx="30387" formatCode="General">
                  <c:v>0.62588000000000044</c:v>
                </c:pt>
                <c:pt idx="30388" formatCode="General">
                  <c:v>0.62590100000000071</c:v>
                </c:pt>
                <c:pt idx="30389" formatCode="General">
                  <c:v>0.62592099999999995</c:v>
                </c:pt>
                <c:pt idx="30390" formatCode="General">
                  <c:v>0.62594200000000044</c:v>
                </c:pt>
                <c:pt idx="30391" formatCode="General">
                  <c:v>0.62596200000000002</c:v>
                </c:pt>
                <c:pt idx="30392" formatCode="General">
                  <c:v>0.62598299999999996</c:v>
                </c:pt>
                <c:pt idx="30393" formatCode="General">
                  <c:v>0.62600299999999998</c:v>
                </c:pt>
                <c:pt idx="30394" formatCode="General">
                  <c:v>0.62602300000000044</c:v>
                </c:pt>
                <c:pt idx="30395" formatCode="General">
                  <c:v>0.62604400000000071</c:v>
                </c:pt>
                <c:pt idx="30396" formatCode="General">
                  <c:v>0.62606499999999998</c:v>
                </c:pt>
                <c:pt idx="30397" formatCode="General">
                  <c:v>0.62608600000000003</c:v>
                </c:pt>
                <c:pt idx="30398" formatCode="General">
                  <c:v>0.62610600000000005</c:v>
                </c:pt>
                <c:pt idx="30399" formatCode="General">
                  <c:v>0.62612699999999999</c:v>
                </c:pt>
                <c:pt idx="30400" formatCode="General">
                  <c:v>0.62614700000000045</c:v>
                </c:pt>
                <c:pt idx="30401" formatCode="General">
                  <c:v>0.6261679999999995</c:v>
                </c:pt>
                <c:pt idx="30402" formatCode="General">
                  <c:v>0.62618900000000044</c:v>
                </c:pt>
                <c:pt idx="30403" formatCode="General">
                  <c:v>0.62620900000000046</c:v>
                </c:pt>
                <c:pt idx="30404" formatCode="General">
                  <c:v>0.62622999999999995</c:v>
                </c:pt>
                <c:pt idx="30405" formatCode="General">
                  <c:v>0.62625100000000045</c:v>
                </c:pt>
                <c:pt idx="30406" formatCode="General">
                  <c:v>0.62627100000000058</c:v>
                </c:pt>
                <c:pt idx="30407" formatCode="General">
                  <c:v>0.6262920000000004</c:v>
                </c:pt>
                <c:pt idx="30408" formatCode="General">
                  <c:v>0.62631199999999998</c:v>
                </c:pt>
                <c:pt idx="30409" formatCode="General">
                  <c:v>0.62633300000000003</c:v>
                </c:pt>
                <c:pt idx="30410" formatCode="General">
                  <c:v>0.62635399999999997</c:v>
                </c:pt>
                <c:pt idx="30411" formatCode="General">
                  <c:v>0.62637399999999999</c:v>
                </c:pt>
                <c:pt idx="30412" formatCode="General">
                  <c:v>0.6263950000000007</c:v>
                </c:pt>
                <c:pt idx="30413" formatCode="General">
                  <c:v>0.6264150000000005</c:v>
                </c:pt>
                <c:pt idx="30414" formatCode="General">
                  <c:v>0.62643599999999999</c:v>
                </c:pt>
                <c:pt idx="30415" formatCode="General">
                  <c:v>0.62645600000000001</c:v>
                </c:pt>
                <c:pt idx="30416" formatCode="General">
                  <c:v>0.62647699999999951</c:v>
                </c:pt>
                <c:pt idx="30417" formatCode="General">
                  <c:v>0.62649800000000044</c:v>
                </c:pt>
                <c:pt idx="30418" formatCode="General">
                  <c:v>0.62651800000000002</c:v>
                </c:pt>
                <c:pt idx="30419" formatCode="General">
                  <c:v>0.62653899999999996</c:v>
                </c:pt>
                <c:pt idx="30420" formatCode="General">
                  <c:v>0.62656000000000001</c:v>
                </c:pt>
                <c:pt idx="30421" formatCode="General">
                  <c:v>0.62658000000000003</c:v>
                </c:pt>
                <c:pt idx="30422" formatCode="General">
                  <c:v>0.62660000000000071</c:v>
                </c:pt>
                <c:pt idx="30423" formatCode="General">
                  <c:v>0.62662100000000076</c:v>
                </c:pt>
                <c:pt idx="30424" formatCode="General">
                  <c:v>0.62664200000000059</c:v>
                </c:pt>
                <c:pt idx="30425" formatCode="General">
                  <c:v>0.62666200000000005</c:v>
                </c:pt>
                <c:pt idx="30426" formatCode="General">
                  <c:v>0.62668299999999999</c:v>
                </c:pt>
                <c:pt idx="30427" formatCode="General">
                  <c:v>0.6267040000000007</c:v>
                </c:pt>
                <c:pt idx="30428" formatCode="General">
                  <c:v>0.62672399999999995</c:v>
                </c:pt>
                <c:pt idx="30429" formatCode="General">
                  <c:v>0.62674500000000088</c:v>
                </c:pt>
                <c:pt idx="30430" formatCode="General">
                  <c:v>0.62676500000000046</c:v>
                </c:pt>
                <c:pt idx="30431" formatCode="General">
                  <c:v>0.62678599999999995</c:v>
                </c:pt>
                <c:pt idx="30432" formatCode="General">
                  <c:v>0.62680600000000042</c:v>
                </c:pt>
                <c:pt idx="30433" formatCode="General">
                  <c:v>0.62682700000000058</c:v>
                </c:pt>
                <c:pt idx="30434" formatCode="General">
                  <c:v>0.62684800000000074</c:v>
                </c:pt>
                <c:pt idx="30435" formatCode="General">
                  <c:v>0.62686799999999998</c:v>
                </c:pt>
                <c:pt idx="30436" formatCode="General">
                  <c:v>0.62688900000000058</c:v>
                </c:pt>
                <c:pt idx="30437" formatCode="General">
                  <c:v>0.62690900000000072</c:v>
                </c:pt>
                <c:pt idx="30438" formatCode="General">
                  <c:v>0.62693000000000043</c:v>
                </c:pt>
                <c:pt idx="30439" formatCode="General">
                  <c:v>0.6269510000000007</c:v>
                </c:pt>
                <c:pt idx="30440" formatCode="General">
                  <c:v>0.62697099999999995</c:v>
                </c:pt>
                <c:pt idx="30441" formatCode="General">
                  <c:v>0.62699200000000044</c:v>
                </c:pt>
                <c:pt idx="30442" formatCode="General">
                  <c:v>0.62701300000000004</c:v>
                </c:pt>
                <c:pt idx="30443" formatCode="General">
                  <c:v>0.62703299999999951</c:v>
                </c:pt>
                <c:pt idx="30444" formatCode="General">
                  <c:v>0.62705400000000044</c:v>
                </c:pt>
                <c:pt idx="30445" formatCode="General">
                  <c:v>0.62707400000000046</c:v>
                </c:pt>
                <c:pt idx="30446" formatCode="General">
                  <c:v>0.62709500000000074</c:v>
                </c:pt>
                <c:pt idx="30447" formatCode="General">
                  <c:v>0.62711499999999998</c:v>
                </c:pt>
                <c:pt idx="30448" formatCode="General">
                  <c:v>0.62713600000000003</c:v>
                </c:pt>
                <c:pt idx="30449" formatCode="General">
                  <c:v>0.62715699999999996</c:v>
                </c:pt>
                <c:pt idx="30450" formatCode="General">
                  <c:v>0.62717699999999998</c:v>
                </c:pt>
                <c:pt idx="30451" formatCode="General">
                  <c:v>0.6271980000000007</c:v>
                </c:pt>
                <c:pt idx="30452" formatCode="General">
                  <c:v>0.62721800000000005</c:v>
                </c:pt>
                <c:pt idx="30453" formatCode="General">
                  <c:v>0.62723899999999999</c:v>
                </c:pt>
                <c:pt idx="30454" formatCode="General">
                  <c:v>0.62725900000000046</c:v>
                </c:pt>
                <c:pt idx="30455" formatCode="General">
                  <c:v>0.62728099999999998</c:v>
                </c:pt>
                <c:pt idx="30456" formatCode="General">
                  <c:v>0.62730100000000044</c:v>
                </c:pt>
                <c:pt idx="30457" formatCode="General">
                  <c:v>0.62732200000000005</c:v>
                </c:pt>
                <c:pt idx="30458" formatCode="General">
                  <c:v>0.6273420000000004</c:v>
                </c:pt>
                <c:pt idx="30459" formatCode="General">
                  <c:v>0.627363</c:v>
                </c:pt>
                <c:pt idx="30460" formatCode="General">
                  <c:v>0.62738300000000002</c:v>
                </c:pt>
                <c:pt idx="30461" formatCode="General">
                  <c:v>0.62740399999999996</c:v>
                </c:pt>
                <c:pt idx="30462" formatCode="General">
                  <c:v>0.62742399999999998</c:v>
                </c:pt>
                <c:pt idx="30463" formatCode="General">
                  <c:v>0.62744500000000059</c:v>
                </c:pt>
                <c:pt idx="30464" formatCode="General">
                  <c:v>0.62746599999999997</c:v>
                </c:pt>
                <c:pt idx="30465" formatCode="General">
                  <c:v>0.62748599999999999</c:v>
                </c:pt>
                <c:pt idx="30466" formatCode="General">
                  <c:v>0.62750700000000004</c:v>
                </c:pt>
                <c:pt idx="30467" formatCode="General">
                  <c:v>0.6275269999999995</c:v>
                </c:pt>
                <c:pt idx="30468" formatCode="General">
                  <c:v>0.62754799999999999</c:v>
                </c:pt>
                <c:pt idx="30469" formatCode="General">
                  <c:v>0.62756800000000001</c:v>
                </c:pt>
                <c:pt idx="30470" formatCode="General">
                  <c:v>0.62758999999999998</c:v>
                </c:pt>
                <c:pt idx="30471" formatCode="General">
                  <c:v>0.62761000000000045</c:v>
                </c:pt>
                <c:pt idx="30472" formatCode="General">
                  <c:v>0.62763100000000072</c:v>
                </c:pt>
                <c:pt idx="30473" formatCode="General">
                  <c:v>0.62765100000000074</c:v>
                </c:pt>
                <c:pt idx="30474" formatCode="General">
                  <c:v>0.62767200000000045</c:v>
                </c:pt>
                <c:pt idx="30475" formatCode="General">
                  <c:v>0.62769200000000058</c:v>
                </c:pt>
                <c:pt idx="30476" formatCode="General">
                  <c:v>0.62771299999999997</c:v>
                </c:pt>
                <c:pt idx="30477" formatCode="General">
                  <c:v>0.62773400000000046</c:v>
                </c:pt>
                <c:pt idx="30478" formatCode="General">
                  <c:v>0.6277540000000007</c:v>
                </c:pt>
                <c:pt idx="30479" formatCode="General">
                  <c:v>0.62777500000000075</c:v>
                </c:pt>
                <c:pt idx="30480" formatCode="General">
                  <c:v>0.62779500000000077</c:v>
                </c:pt>
                <c:pt idx="30481" formatCode="General">
                  <c:v>0.62781600000000004</c:v>
                </c:pt>
                <c:pt idx="30482" formatCode="General">
                  <c:v>0.62783599999999995</c:v>
                </c:pt>
                <c:pt idx="30483" formatCode="General">
                  <c:v>0.62785700000000044</c:v>
                </c:pt>
                <c:pt idx="30484" formatCode="General">
                  <c:v>0.62787700000000046</c:v>
                </c:pt>
                <c:pt idx="30485" formatCode="General">
                  <c:v>0.62789900000000076</c:v>
                </c:pt>
                <c:pt idx="30486" formatCode="General">
                  <c:v>0.62791900000000045</c:v>
                </c:pt>
                <c:pt idx="30487" formatCode="General">
                  <c:v>0.62794000000000072</c:v>
                </c:pt>
                <c:pt idx="30488" formatCode="General">
                  <c:v>0.62796000000000041</c:v>
                </c:pt>
                <c:pt idx="30489" formatCode="General">
                  <c:v>0.62798000000000043</c:v>
                </c:pt>
                <c:pt idx="30490" formatCode="General">
                  <c:v>0.62800100000000059</c:v>
                </c:pt>
                <c:pt idx="30491" formatCode="General">
                  <c:v>0.62802200000000041</c:v>
                </c:pt>
                <c:pt idx="30492" formatCode="General">
                  <c:v>0.62804300000000046</c:v>
                </c:pt>
                <c:pt idx="30493" formatCode="General">
                  <c:v>0.62806300000000004</c:v>
                </c:pt>
                <c:pt idx="30494" formatCode="General">
                  <c:v>0.62808399999999998</c:v>
                </c:pt>
                <c:pt idx="30495" formatCode="General">
                  <c:v>0.62810400000000044</c:v>
                </c:pt>
                <c:pt idx="30496" formatCode="General">
                  <c:v>0.62812500000000071</c:v>
                </c:pt>
                <c:pt idx="30497" formatCode="General">
                  <c:v>0.62814499999999995</c:v>
                </c:pt>
                <c:pt idx="30498" formatCode="General">
                  <c:v>0.628166</c:v>
                </c:pt>
                <c:pt idx="30499" formatCode="General">
                  <c:v>0.62818600000000002</c:v>
                </c:pt>
                <c:pt idx="30500" formatCode="General">
                  <c:v>0.62820799999999999</c:v>
                </c:pt>
                <c:pt idx="30501" formatCode="General">
                  <c:v>0.62822800000000045</c:v>
                </c:pt>
                <c:pt idx="30502" formatCode="General">
                  <c:v>0.62824800000000058</c:v>
                </c:pt>
                <c:pt idx="30503" formatCode="General">
                  <c:v>0.62826899999999997</c:v>
                </c:pt>
                <c:pt idx="30504" formatCode="General">
                  <c:v>0.62828899999999999</c:v>
                </c:pt>
                <c:pt idx="30505" formatCode="General">
                  <c:v>0.62831000000000004</c:v>
                </c:pt>
                <c:pt idx="30506" formatCode="General">
                  <c:v>0.62833099999999997</c:v>
                </c:pt>
                <c:pt idx="30507" formatCode="General">
                  <c:v>0.62835200000000002</c:v>
                </c:pt>
                <c:pt idx="30508" formatCode="General">
                  <c:v>0.62837200000000004</c:v>
                </c:pt>
                <c:pt idx="30509" formatCode="General">
                  <c:v>0.62839299999999998</c:v>
                </c:pt>
                <c:pt idx="30510" formatCode="General">
                  <c:v>0.628413</c:v>
                </c:pt>
                <c:pt idx="30511" formatCode="General">
                  <c:v>0.62843400000000005</c:v>
                </c:pt>
                <c:pt idx="30512" formatCode="General">
                  <c:v>0.62845399999999996</c:v>
                </c:pt>
                <c:pt idx="30513" formatCode="General">
                  <c:v>0.62847500000000045</c:v>
                </c:pt>
                <c:pt idx="30514" formatCode="General">
                  <c:v>0.62849600000000005</c:v>
                </c:pt>
                <c:pt idx="30515" formatCode="General">
                  <c:v>0.62851599999999996</c:v>
                </c:pt>
                <c:pt idx="30516" formatCode="General">
                  <c:v>0.62853700000000001</c:v>
                </c:pt>
                <c:pt idx="30517" formatCode="General">
                  <c:v>0.62855700000000003</c:v>
                </c:pt>
                <c:pt idx="30518" formatCode="General">
                  <c:v>0.62857799999999997</c:v>
                </c:pt>
                <c:pt idx="30519" formatCode="General">
                  <c:v>0.62859799999999999</c:v>
                </c:pt>
                <c:pt idx="30520" formatCode="General">
                  <c:v>0.6286190000000007</c:v>
                </c:pt>
                <c:pt idx="30521" formatCode="General">
                  <c:v>0.62864000000000075</c:v>
                </c:pt>
                <c:pt idx="30522" formatCode="General">
                  <c:v>0.62866100000000058</c:v>
                </c:pt>
                <c:pt idx="30523" formatCode="General">
                  <c:v>0.62868100000000071</c:v>
                </c:pt>
                <c:pt idx="30524" formatCode="General">
                  <c:v>0.62870200000000043</c:v>
                </c:pt>
                <c:pt idx="30525" formatCode="General">
                  <c:v>0.62872200000000045</c:v>
                </c:pt>
                <c:pt idx="30526" formatCode="General">
                  <c:v>0.62874300000000072</c:v>
                </c:pt>
                <c:pt idx="30527" formatCode="General">
                  <c:v>0.62876299999999996</c:v>
                </c:pt>
                <c:pt idx="30528" formatCode="General">
                  <c:v>0.62878400000000045</c:v>
                </c:pt>
                <c:pt idx="30529" formatCode="General">
                  <c:v>0.62880499999999995</c:v>
                </c:pt>
                <c:pt idx="30530" formatCode="General">
                  <c:v>0.62882500000000074</c:v>
                </c:pt>
                <c:pt idx="30531" formatCode="General">
                  <c:v>0.62884600000000046</c:v>
                </c:pt>
                <c:pt idx="30532" formatCode="General">
                  <c:v>0.62886600000000004</c:v>
                </c:pt>
                <c:pt idx="30533" formatCode="General">
                  <c:v>0.62888699999999997</c:v>
                </c:pt>
                <c:pt idx="30534" formatCode="General">
                  <c:v>0.62890699999999999</c:v>
                </c:pt>
                <c:pt idx="30535" formatCode="General">
                  <c:v>0.62892800000000071</c:v>
                </c:pt>
                <c:pt idx="30536" formatCode="General">
                  <c:v>0.62894900000000076</c:v>
                </c:pt>
                <c:pt idx="30537" formatCode="General">
                  <c:v>0.62896900000000044</c:v>
                </c:pt>
                <c:pt idx="30538" formatCode="General">
                  <c:v>0.62899000000000072</c:v>
                </c:pt>
                <c:pt idx="30539" formatCode="General">
                  <c:v>0.62901099999999999</c:v>
                </c:pt>
                <c:pt idx="30540" formatCode="General">
                  <c:v>0.62903100000000045</c:v>
                </c:pt>
                <c:pt idx="30541" formatCode="General">
                  <c:v>0.62905100000000058</c:v>
                </c:pt>
                <c:pt idx="30542" formatCode="General">
                  <c:v>0.62907200000000041</c:v>
                </c:pt>
                <c:pt idx="30543" formatCode="General">
                  <c:v>0.62909200000000043</c:v>
                </c:pt>
                <c:pt idx="30544" formatCode="General">
                  <c:v>0.62911300000000003</c:v>
                </c:pt>
                <c:pt idx="30545" formatCode="General">
                  <c:v>0.62913399999999997</c:v>
                </c:pt>
                <c:pt idx="30546" formatCode="General">
                  <c:v>0.62915500000000046</c:v>
                </c:pt>
                <c:pt idx="30547" formatCode="General">
                  <c:v>0.62917500000000071</c:v>
                </c:pt>
                <c:pt idx="30548" formatCode="General">
                  <c:v>0.62919600000000042</c:v>
                </c:pt>
                <c:pt idx="30549" formatCode="General">
                  <c:v>0.629216</c:v>
                </c:pt>
                <c:pt idx="30550" formatCode="General">
                  <c:v>0.62923700000000005</c:v>
                </c:pt>
                <c:pt idx="30551" formatCode="General">
                  <c:v>0.62925799999999998</c:v>
                </c:pt>
                <c:pt idx="30552" formatCode="General">
                  <c:v>0.62927800000000045</c:v>
                </c:pt>
                <c:pt idx="30553" formatCode="General">
                  <c:v>0.62929900000000072</c:v>
                </c:pt>
                <c:pt idx="30554" formatCode="General">
                  <c:v>0.62931999999999999</c:v>
                </c:pt>
                <c:pt idx="30555" formatCode="General">
                  <c:v>0.62934000000000045</c:v>
                </c:pt>
                <c:pt idx="30556" formatCode="General">
                  <c:v>0.62936000000000003</c:v>
                </c:pt>
                <c:pt idx="30557" formatCode="General">
                  <c:v>0.62938099999999997</c:v>
                </c:pt>
                <c:pt idx="30558" formatCode="General">
                  <c:v>0.62940200000000002</c:v>
                </c:pt>
                <c:pt idx="30559" formatCode="General">
                  <c:v>0.62942299999999951</c:v>
                </c:pt>
                <c:pt idx="30560" formatCode="General">
                  <c:v>0.62944299999999997</c:v>
                </c:pt>
                <c:pt idx="30561" formatCode="General">
                  <c:v>0.62946400000000002</c:v>
                </c:pt>
                <c:pt idx="30562" formatCode="General">
                  <c:v>0.62948400000000004</c:v>
                </c:pt>
                <c:pt idx="30563" formatCode="General">
                  <c:v>0.62950499999999998</c:v>
                </c:pt>
                <c:pt idx="30564" formatCode="General">
                  <c:v>0.62952500000000045</c:v>
                </c:pt>
                <c:pt idx="30565" formatCode="General">
                  <c:v>0.62954600000000005</c:v>
                </c:pt>
                <c:pt idx="30566" formatCode="General">
                  <c:v>0.62956599999999996</c:v>
                </c:pt>
                <c:pt idx="30567" formatCode="General">
                  <c:v>0.62958700000000001</c:v>
                </c:pt>
                <c:pt idx="30568" formatCode="General">
                  <c:v>0.62960799999999995</c:v>
                </c:pt>
                <c:pt idx="30569" formatCode="General">
                  <c:v>0.62962800000000074</c:v>
                </c:pt>
                <c:pt idx="30570" formatCode="General">
                  <c:v>0.62964900000000101</c:v>
                </c:pt>
                <c:pt idx="30571" formatCode="General">
                  <c:v>0.6296690000000007</c:v>
                </c:pt>
                <c:pt idx="30572" formatCode="General">
                  <c:v>0.62969000000000075</c:v>
                </c:pt>
                <c:pt idx="30573" formatCode="General">
                  <c:v>0.62971000000000044</c:v>
                </c:pt>
                <c:pt idx="30574" formatCode="General">
                  <c:v>0.6297320000000004</c:v>
                </c:pt>
                <c:pt idx="30575" formatCode="General">
                  <c:v>0.62975200000000042</c:v>
                </c:pt>
                <c:pt idx="30576" formatCode="General">
                  <c:v>0.62977300000000058</c:v>
                </c:pt>
                <c:pt idx="30577" formatCode="General">
                  <c:v>0.62979300000000071</c:v>
                </c:pt>
                <c:pt idx="30578" formatCode="General">
                  <c:v>0.62981399999999998</c:v>
                </c:pt>
                <c:pt idx="30579" formatCode="General">
                  <c:v>0.62983400000000045</c:v>
                </c:pt>
                <c:pt idx="30580" formatCode="General">
                  <c:v>0.62985500000000072</c:v>
                </c:pt>
                <c:pt idx="30581" formatCode="General">
                  <c:v>0.62987500000000074</c:v>
                </c:pt>
                <c:pt idx="30582" formatCode="General">
                  <c:v>0.62989600000000046</c:v>
                </c:pt>
                <c:pt idx="30583" formatCode="General">
                  <c:v>0.62991699999999951</c:v>
                </c:pt>
                <c:pt idx="30584" formatCode="General">
                  <c:v>0.62993699999999997</c:v>
                </c:pt>
                <c:pt idx="30585" formatCode="General">
                  <c:v>0.62995800000000046</c:v>
                </c:pt>
                <c:pt idx="30586" formatCode="General">
                  <c:v>0.6299780000000007</c:v>
                </c:pt>
                <c:pt idx="30587" formatCode="General">
                  <c:v>0.62999900000000075</c:v>
                </c:pt>
                <c:pt idx="30588" formatCode="General">
                  <c:v>0.63001900000000044</c:v>
                </c:pt>
                <c:pt idx="30589" formatCode="General">
                  <c:v>0.63004100000000074</c:v>
                </c:pt>
                <c:pt idx="30590" formatCode="General">
                  <c:v>0.63006099999999998</c:v>
                </c:pt>
                <c:pt idx="30591" formatCode="General">
                  <c:v>0.63008200000000003</c:v>
                </c:pt>
                <c:pt idx="30592" formatCode="General">
                  <c:v>0.63010200000000005</c:v>
                </c:pt>
                <c:pt idx="30593" formatCode="General">
                  <c:v>0.63012299999999999</c:v>
                </c:pt>
                <c:pt idx="30594" formatCode="General">
                  <c:v>0.63014300000000045</c:v>
                </c:pt>
                <c:pt idx="30595" formatCode="General">
                  <c:v>0.6301639999999995</c:v>
                </c:pt>
                <c:pt idx="30596" formatCode="General">
                  <c:v>0.63018399999999997</c:v>
                </c:pt>
                <c:pt idx="30597" formatCode="General">
                  <c:v>0.63020500000000046</c:v>
                </c:pt>
                <c:pt idx="30598" formatCode="General">
                  <c:v>0.63022599999999995</c:v>
                </c:pt>
                <c:pt idx="30599" formatCode="General">
                  <c:v>0.63024600000000042</c:v>
                </c:pt>
                <c:pt idx="30600" formatCode="General">
                  <c:v>0.63026700000000002</c:v>
                </c:pt>
                <c:pt idx="30601" formatCode="General">
                  <c:v>0.63028700000000004</c:v>
                </c:pt>
                <c:pt idx="30602" formatCode="General">
                  <c:v>0.63030799999999998</c:v>
                </c:pt>
                <c:pt idx="30603" formatCode="General">
                  <c:v>0.63032800000000044</c:v>
                </c:pt>
                <c:pt idx="30604" formatCode="General">
                  <c:v>0.63035000000000041</c:v>
                </c:pt>
                <c:pt idx="30605" formatCode="General">
                  <c:v>0.63036999999999999</c:v>
                </c:pt>
                <c:pt idx="30606" formatCode="General">
                  <c:v>0.6303910000000007</c:v>
                </c:pt>
                <c:pt idx="30607" formatCode="General">
                  <c:v>0.63041100000000005</c:v>
                </c:pt>
                <c:pt idx="30608" formatCode="General">
                  <c:v>0.63043099999999996</c:v>
                </c:pt>
                <c:pt idx="30609" formatCode="General">
                  <c:v>0.63045200000000001</c:v>
                </c:pt>
                <c:pt idx="30610" formatCode="General">
                  <c:v>0.63047200000000003</c:v>
                </c:pt>
                <c:pt idx="30611" formatCode="General">
                  <c:v>0.63049299999999997</c:v>
                </c:pt>
                <c:pt idx="30612" formatCode="General">
                  <c:v>0.63051400000000002</c:v>
                </c:pt>
                <c:pt idx="30613" formatCode="General">
                  <c:v>0.63053499999999996</c:v>
                </c:pt>
                <c:pt idx="30614" formatCode="General">
                  <c:v>0.63055499999999998</c:v>
                </c:pt>
                <c:pt idx="30615" formatCode="General">
                  <c:v>0.63057600000000003</c:v>
                </c:pt>
                <c:pt idx="30616" formatCode="General">
                  <c:v>0.63059600000000005</c:v>
                </c:pt>
                <c:pt idx="30617" formatCode="General">
                  <c:v>0.63061699999999998</c:v>
                </c:pt>
                <c:pt idx="30618" formatCode="General">
                  <c:v>0.63063800000000059</c:v>
                </c:pt>
                <c:pt idx="30619" formatCode="General">
                  <c:v>0.63065900000000075</c:v>
                </c:pt>
                <c:pt idx="30620" formatCode="General">
                  <c:v>0.63067900000000077</c:v>
                </c:pt>
                <c:pt idx="30621" formatCode="General">
                  <c:v>0.6307000000000007</c:v>
                </c:pt>
                <c:pt idx="30622" formatCode="General">
                  <c:v>0.63071999999999995</c:v>
                </c:pt>
                <c:pt idx="30623" formatCode="General">
                  <c:v>0.63074000000000074</c:v>
                </c:pt>
                <c:pt idx="30624" formatCode="General">
                  <c:v>0.63076100000000046</c:v>
                </c:pt>
                <c:pt idx="30625" formatCode="General">
                  <c:v>0.63078199999999995</c:v>
                </c:pt>
                <c:pt idx="30626" formatCode="General">
                  <c:v>0.63080300000000045</c:v>
                </c:pt>
                <c:pt idx="30627" formatCode="General">
                  <c:v>0.63082300000000058</c:v>
                </c:pt>
                <c:pt idx="30628" formatCode="General">
                  <c:v>0.63084400000000074</c:v>
                </c:pt>
                <c:pt idx="30629" formatCode="General">
                  <c:v>0.63086399999999998</c:v>
                </c:pt>
                <c:pt idx="30630" formatCode="General">
                  <c:v>0.63088500000000058</c:v>
                </c:pt>
                <c:pt idx="30631" formatCode="General">
                  <c:v>0.63090500000000072</c:v>
                </c:pt>
                <c:pt idx="30632" formatCode="General">
                  <c:v>0.63092600000000043</c:v>
                </c:pt>
                <c:pt idx="30633" formatCode="General">
                  <c:v>0.6309470000000007</c:v>
                </c:pt>
                <c:pt idx="30634" formatCode="General">
                  <c:v>0.6309669999999995</c:v>
                </c:pt>
                <c:pt idx="30635" formatCode="General">
                  <c:v>0.63098799999999999</c:v>
                </c:pt>
                <c:pt idx="30636" formatCode="General">
                  <c:v>0.63100800000000046</c:v>
                </c:pt>
                <c:pt idx="30637" formatCode="General">
                  <c:v>0.63102899999999995</c:v>
                </c:pt>
                <c:pt idx="30638" formatCode="General">
                  <c:v>0.63104900000000075</c:v>
                </c:pt>
                <c:pt idx="30639" formatCode="General">
                  <c:v>0.63107000000000046</c:v>
                </c:pt>
                <c:pt idx="30640" formatCode="General">
                  <c:v>0.63109100000000073</c:v>
                </c:pt>
                <c:pt idx="30641" formatCode="General">
                  <c:v>0.63111200000000001</c:v>
                </c:pt>
                <c:pt idx="30642" formatCode="General">
                  <c:v>0.63113200000000003</c:v>
                </c:pt>
                <c:pt idx="30643" formatCode="General">
                  <c:v>0.63115299999999996</c:v>
                </c:pt>
                <c:pt idx="30644" formatCode="General">
                  <c:v>0.63117299999999998</c:v>
                </c:pt>
                <c:pt idx="30645" formatCode="General">
                  <c:v>0.63119400000000059</c:v>
                </c:pt>
                <c:pt idx="30646" formatCode="General">
                  <c:v>0.63121400000000005</c:v>
                </c:pt>
                <c:pt idx="30647" formatCode="General">
                  <c:v>0.63123499999999999</c:v>
                </c:pt>
                <c:pt idx="30648" formatCode="General">
                  <c:v>0.63125600000000004</c:v>
                </c:pt>
                <c:pt idx="30649" formatCode="General">
                  <c:v>0.63127599999999995</c:v>
                </c:pt>
                <c:pt idx="30650" formatCode="General">
                  <c:v>0.63129700000000044</c:v>
                </c:pt>
                <c:pt idx="30651" formatCode="General">
                  <c:v>0.63131700000000002</c:v>
                </c:pt>
                <c:pt idx="30652" formatCode="General">
                  <c:v>0.63133799999999951</c:v>
                </c:pt>
                <c:pt idx="30653" formatCode="General">
                  <c:v>0.63135799999999997</c:v>
                </c:pt>
                <c:pt idx="30654" formatCode="General">
                  <c:v>0.63137900000000058</c:v>
                </c:pt>
                <c:pt idx="30655" formatCode="General">
                  <c:v>0.63140000000000041</c:v>
                </c:pt>
                <c:pt idx="30656" formatCode="General">
                  <c:v>0.63141999999999998</c:v>
                </c:pt>
                <c:pt idx="30657" formatCode="General">
                  <c:v>0.63144100000000059</c:v>
                </c:pt>
                <c:pt idx="30658" formatCode="General">
                  <c:v>0.63146199999999997</c:v>
                </c:pt>
                <c:pt idx="30659" formatCode="General">
                  <c:v>0.63148199999999999</c:v>
                </c:pt>
                <c:pt idx="30660" formatCode="General">
                  <c:v>0.63150300000000004</c:v>
                </c:pt>
                <c:pt idx="30661" formatCode="General">
                  <c:v>0.6315229999999995</c:v>
                </c:pt>
                <c:pt idx="30662" formatCode="General">
                  <c:v>0.63154399999999999</c:v>
                </c:pt>
                <c:pt idx="30663" formatCode="General">
                  <c:v>0.63156400000000001</c:v>
                </c:pt>
                <c:pt idx="30664" formatCode="General">
                  <c:v>0.63158499999999951</c:v>
                </c:pt>
                <c:pt idx="30665" formatCode="General">
                  <c:v>0.63160600000000044</c:v>
                </c:pt>
                <c:pt idx="30666" formatCode="General">
                  <c:v>0.63162600000000046</c:v>
                </c:pt>
                <c:pt idx="30667" formatCode="General">
                  <c:v>0.63164700000000074</c:v>
                </c:pt>
                <c:pt idx="30668" formatCode="General">
                  <c:v>0.63166699999999998</c:v>
                </c:pt>
                <c:pt idx="30669" formatCode="General">
                  <c:v>0.63168800000000058</c:v>
                </c:pt>
                <c:pt idx="30670" formatCode="General">
                  <c:v>0.63170900000000074</c:v>
                </c:pt>
                <c:pt idx="30671" formatCode="General">
                  <c:v>0.63172900000000076</c:v>
                </c:pt>
                <c:pt idx="30672" formatCode="General">
                  <c:v>0.6317500000000007</c:v>
                </c:pt>
                <c:pt idx="30673" formatCode="General">
                  <c:v>0.63177100000000075</c:v>
                </c:pt>
                <c:pt idx="30674" formatCode="General">
                  <c:v>0.63179100000000077</c:v>
                </c:pt>
                <c:pt idx="30675" formatCode="General">
                  <c:v>0.63181100000000046</c:v>
                </c:pt>
                <c:pt idx="30676" formatCode="General">
                  <c:v>0.63183199999999995</c:v>
                </c:pt>
                <c:pt idx="30677" formatCode="General">
                  <c:v>0.63185300000000044</c:v>
                </c:pt>
                <c:pt idx="30678" formatCode="General">
                  <c:v>0.63187300000000046</c:v>
                </c:pt>
                <c:pt idx="30679" formatCode="General">
                  <c:v>0.63189400000000073</c:v>
                </c:pt>
                <c:pt idx="30680" formatCode="General">
                  <c:v>0.63191500000000045</c:v>
                </c:pt>
                <c:pt idx="30681" formatCode="General">
                  <c:v>0.63193500000000058</c:v>
                </c:pt>
                <c:pt idx="30682" formatCode="General">
                  <c:v>0.63195600000000041</c:v>
                </c:pt>
                <c:pt idx="30683" formatCode="General">
                  <c:v>0.63197600000000043</c:v>
                </c:pt>
                <c:pt idx="30684" formatCode="General">
                  <c:v>0.63199700000000059</c:v>
                </c:pt>
                <c:pt idx="30685" formatCode="General">
                  <c:v>0.63201700000000005</c:v>
                </c:pt>
                <c:pt idx="30686" formatCode="General">
                  <c:v>0.63203799999999999</c:v>
                </c:pt>
                <c:pt idx="30687" formatCode="General">
                  <c:v>0.6320590000000007</c:v>
                </c:pt>
                <c:pt idx="30688" formatCode="General">
                  <c:v>0.63208000000000042</c:v>
                </c:pt>
                <c:pt idx="30689" formatCode="General">
                  <c:v>0.63210000000000044</c:v>
                </c:pt>
                <c:pt idx="30690" formatCode="General">
                  <c:v>0.63212000000000046</c:v>
                </c:pt>
                <c:pt idx="30691" formatCode="General">
                  <c:v>0.63214099999999995</c:v>
                </c:pt>
                <c:pt idx="30692" formatCode="General">
                  <c:v>0.63216099999999997</c:v>
                </c:pt>
                <c:pt idx="30693" formatCode="General">
                  <c:v>0.63218300000000005</c:v>
                </c:pt>
                <c:pt idx="30694" formatCode="General">
                  <c:v>0.63220299999999996</c:v>
                </c:pt>
                <c:pt idx="30695" formatCode="General">
                  <c:v>0.63222400000000045</c:v>
                </c:pt>
                <c:pt idx="30696" formatCode="General">
                  <c:v>0.63224400000000058</c:v>
                </c:pt>
                <c:pt idx="30697" formatCode="General">
                  <c:v>0.63226499999999997</c:v>
                </c:pt>
                <c:pt idx="30698" formatCode="General">
                  <c:v>0.63228499999999999</c:v>
                </c:pt>
                <c:pt idx="30699" formatCode="General">
                  <c:v>0.63230600000000003</c:v>
                </c:pt>
                <c:pt idx="30700" formatCode="General">
                  <c:v>0.63232600000000005</c:v>
                </c:pt>
                <c:pt idx="30701" formatCode="General">
                  <c:v>0.63234800000000047</c:v>
                </c:pt>
                <c:pt idx="30702" formatCode="General">
                  <c:v>0.63236800000000004</c:v>
                </c:pt>
                <c:pt idx="30703" formatCode="General">
                  <c:v>0.63238799999999951</c:v>
                </c:pt>
                <c:pt idx="30704" formatCode="General">
                  <c:v>0.63240900000000044</c:v>
                </c:pt>
                <c:pt idx="30705" formatCode="General">
                  <c:v>0.63242900000000046</c:v>
                </c:pt>
                <c:pt idx="30706" formatCode="General">
                  <c:v>0.6324500000000004</c:v>
                </c:pt>
                <c:pt idx="30707" formatCode="General">
                  <c:v>0.63246999999999998</c:v>
                </c:pt>
                <c:pt idx="30708" formatCode="General">
                  <c:v>0.63249200000000005</c:v>
                </c:pt>
                <c:pt idx="30709" formatCode="General">
                  <c:v>0.63251199999999996</c:v>
                </c:pt>
                <c:pt idx="30710" formatCode="General">
                  <c:v>0.63253300000000001</c:v>
                </c:pt>
                <c:pt idx="30711" formatCode="General">
                  <c:v>0.63255300000000003</c:v>
                </c:pt>
                <c:pt idx="30712" formatCode="General">
                  <c:v>0.63257399999999997</c:v>
                </c:pt>
                <c:pt idx="30713" formatCode="General">
                  <c:v>0.63259399999999999</c:v>
                </c:pt>
                <c:pt idx="30714" formatCode="General">
                  <c:v>0.6326150000000007</c:v>
                </c:pt>
                <c:pt idx="30715" formatCode="General">
                  <c:v>0.63263499999999995</c:v>
                </c:pt>
                <c:pt idx="30716" formatCode="General">
                  <c:v>0.63265600000000044</c:v>
                </c:pt>
                <c:pt idx="30717" formatCode="General">
                  <c:v>0.63267700000000071</c:v>
                </c:pt>
                <c:pt idx="30718" formatCode="General">
                  <c:v>0.63269699999999995</c:v>
                </c:pt>
                <c:pt idx="30719" formatCode="General">
                  <c:v>0.63271800000000045</c:v>
                </c:pt>
                <c:pt idx="30720" formatCode="General">
                  <c:v>0.63273800000000058</c:v>
                </c:pt>
                <c:pt idx="30721" formatCode="General">
                  <c:v>0.63275900000000074</c:v>
                </c:pt>
                <c:pt idx="30722" formatCode="General">
                  <c:v>0.63278000000000045</c:v>
                </c:pt>
                <c:pt idx="30723" formatCode="General">
                  <c:v>0.63280099999999995</c:v>
                </c:pt>
                <c:pt idx="30724" formatCode="General">
                  <c:v>0.63282100000000074</c:v>
                </c:pt>
                <c:pt idx="30725" formatCode="General">
                  <c:v>0.63284200000000046</c:v>
                </c:pt>
                <c:pt idx="30726" formatCode="General">
                  <c:v>0.63286200000000004</c:v>
                </c:pt>
                <c:pt idx="30727" formatCode="General">
                  <c:v>0.63288299999999997</c:v>
                </c:pt>
                <c:pt idx="30728" formatCode="General">
                  <c:v>0.63290299999999999</c:v>
                </c:pt>
                <c:pt idx="30729" formatCode="General">
                  <c:v>0.63292400000000071</c:v>
                </c:pt>
                <c:pt idx="30730" formatCode="General">
                  <c:v>0.63294399999999995</c:v>
                </c:pt>
                <c:pt idx="30731" formatCode="General">
                  <c:v>0.63296500000000044</c:v>
                </c:pt>
                <c:pt idx="30732" formatCode="General">
                  <c:v>0.63298600000000005</c:v>
                </c:pt>
                <c:pt idx="30733" formatCode="General">
                  <c:v>0.6330060000000004</c:v>
                </c:pt>
                <c:pt idx="30734" formatCode="General">
                  <c:v>0.63302700000000045</c:v>
                </c:pt>
                <c:pt idx="30735" formatCode="General">
                  <c:v>0.63304700000000058</c:v>
                </c:pt>
                <c:pt idx="30736" formatCode="General">
                  <c:v>0.63306799999999996</c:v>
                </c:pt>
                <c:pt idx="30737" formatCode="General">
                  <c:v>0.63308900000000046</c:v>
                </c:pt>
                <c:pt idx="30738" formatCode="General">
                  <c:v>0.63310999999999995</c:v>
                </c:pt>
                <c:pt idx="30739" formatCode="General">
                  <c:v>0.63313000000000041</c:v>
                </c:pt>
                <c:pt idx="30740" formatCode="General">
                  <c:v>0.63315100000000046</c:v>
                </c:pt>
                <c:pt idx="30741" formatCode="General">
                  <c:v>0.63317100000000071</c:v>
                </c:pt>
                <c:pt idx="30742" formatCode="General">
                  <c:v>0.63319099999999995</c:v>
                </c:pt>
                <c:pt idx="30743" formatCode="General">
                  <c:v>0.633212</c:v>
                </c:pt>
                <c:pt idx="30744" formatCode="General">
                  <c:v>0.63323200000000002</c:v>
                </c:pt>
                <c:pt idx="30745" formatCode="General">
                  <c:v>0.63325299999999951</c:v>
                </c:pt>
                <c:pt idx="30746" formatCode="General">
                  <c:v>0.63327400000000045</c:v>
                </c:pt>
                <c:pt idx="30747" formatCode="General">
                  <c:v>0.63329500000000072</c:v>
                </c:pt>
                <c:pt idx="30748" formatCode="General">
                  <c:v>0.63331499999999996</c:v>
                </c:pt>
                <c:pt idx="30749" formatCode="General">
                  <c:v>0.63333600000000001</c:v>
                </c:pt>
                <c:pt idx="30750" formatCode="General">
                  <c:v>0.63335600000000003</c:v>
                </c:pt>
                <c:pt idx="30751" formatCode="General">
                  <c:v>0.63337699999999997</c:v>
                </c:pt>
                <c:pt idx="30752" formatCode="General">
                  <c:v>0.63339800000000046</c:v>
                </c:pt>
                <c:pt idx="30753" formatCode="General">
                  <c:v>0.63341899999999951</c:v>
                </c:pt>
                <c:pt idx="30754" formatCode="General">
                  <c:v>0.63343899999999997</c:v>
                </c:pt>
                <c:pt idx="30755" formatCode="General">
                  <c:v>0.63346000000000002</c:v>
                </c:pt>
                <c:pt idx="30756" formatCode="General">
                  <c:v>0.63348000000000004</c:v>
                </c:pt>
                <c:pt idx="30757" formatCode="General">
                  <c:v>0.63349999999999995</c:v>
                </c:pt>
                <c:pt idx="30758" formatCode="General">
                  <c:v>0.63352100000000044</c:v>
                </c:pt>
                <c:pt idx="30759" formatCode="General">
                  <c:v>0.63354100000000046</c:v>
                </c:pt>
                <c:pt idx="30760" formatCode="General">
                  <c:v>0.63356299999999943</c:v>
                </c:pt>
                <c:pt idx="30761" formatCode="General">
                  <c:v>0.63358300000000001</c:v>
                </c:pt>
                <c:pt idx="30762" formatCode="General">
                  <c:v>0.63360399999999995</c:v>
                </c:pt>
                <c:pt idx="30763" formatCode="General">
                  <c:v>0.63362400000000074</c:v>
                </c:pt>
                <c:pt idx="30764" formatCode="General">
                  <c:v>0.63364500000000101</c:v>
                </c:pt>
                <c:pt idx="30765" formatCode="General">
                  <c:v>0.6336650000000007</c:v>
                </c:pt>
                <c:pt idx="30766" formatCode="General">
                  <c:v>0.63368600000000042</c:v>
                </c:pt>
                <c:pt idx="30767" formatCode="General">
                  <c:v>0.63370700000000046</c:v>
                </c:pt>
                <c:pt idx="30768" formatCode="General">
                  <c:v>0.63372700000000071</c:v>
                </c:pt>
                <c:pt idx="30769" formatCode="General">
                  <c:v>0.63374800000000076</c:v>
                </c:pt>
                <c:pt idx="30770" formatCode="General">
                  <c:v>0.63376800000000044</c:v>
                </c:pt>
                <c:pt idx="30771" formatCode="General">
                  <c:v>0.63378900000000071</c:v>
                </c:pt>
                <c:pt idx="30772" formatCode="General">
                  <c:v>0.63380900000000073</c:v>
                </c:pt>
                <c:pt idx="30773" formatCode="General">
                  <c:v>0.63383000000000045</c:v>
                </c:pt>
                <c:pt idx="30774" formatCode="General">
                  <c:v>0.63385100000000072</c:v>
                </c:pt>
                <c:pt idx="30775" formatCode="General">
                  <c:v>0.63387100000000074</c:v>
                </c:pt>
                <c:pt idx="30776" formatCode="General">
                  <c:v>0.63389200000000046</c:v>
                </c:pt>
                <c:pt idx="30777" formatCode="General">
                  <c:v>0.6339129999999995</c:v>
                </c:pt>
                <c:pt idx="30778" formatCode="General">
                  <c:v>0.63393299999999997</c:v>
                </c:pt>
                <c:pt idx="30779" formatCode="General">
                  <c:v>0.63395400000000046</c:v>
                </c:pt>
                <c:pt idx="30780" formatCode="General">
                  <c:v>0.6339740000000007</c:v>
                </c:pt>
                <c:pt idx="30781" formatCode="General">
                  <c:v>0.63399500000000075</c:v>
                </c:pt>
                <c:pt idx="30782" formatCode="General">
                  <c:v>0.63401600000000002</c:v>
                </c:pt>
                <c:pt idx="30783" formatCode="General">
                  <c:v>0.63403600000000004</c:v>
                </c:pt>
                <c:pt idx="30784" formatCode="General">
                  <c:v>0.63405699999999998</c:v>
                </c:pt>
                <c:pt idx="30785" formatCode="General">
                  <c:v>0.63407700000000045</c:v>
                </c:pt>
                <c:pt idx="30786" formatCode="General">
                  <c:v>0.63409800000000072</c:v>
                </c:pt>
                <c:pt idx="30787" formatCode="General">
                  <c:v>0.63411799999999996</c:v>
                </c:pt>
                <c:pt idx="30788" formatCode="General">
                  <c:v>0.63413900000000045</c:v>
                </c:pt>
                <c:pt idx="30789" formatCode="General">
                  <c:v>0.63415999999999995</c:v>
                </c:pt>
                <c:pt idx="30790" formatCode="General">
                  <c:v>0.63418000000000041</c:v>
                </c:pt>
                <c:pt idx="30791" formatCode="General">
                  <c:v>0.63420100000000046</c:v>
                </c:pt>
                <c:pt idx="30792" formatCode="General">
                  <c:v>0.63422199999999995</c:v>
                </c:pt>
                <c:pt idx="30793" formatCode="General">
                  <c:v>0.63424200000000042</c:v>
                </c:pt>
                <c:pt idx="30794" formatCode="General">
                  <c:v>0.63426300000000002</c:v>
                </c:pt>
                <c:pt idx="30795" formatCode="General">
                  <c:v>0.63428300000000004</c:v>
                </c:pt>
                <c:pt idx="30796" formatCode="General">
                  <c:v>0.63430399999999998</c:v>
                </c:pt>
                <c:pt idx="30797" formatCode="General">
                  <c:v>0.63432400000000044</c:v>
                </c:pt>
                <c:pt idx="30798" formatCode="General">
                  <c:v>0.63434500000000071</c:v>
                </c:pt>
                <c:pt idx="30799" formatCode="General">
                  <c:v>0.63436599999999999</c:v>
                </c:pt>
                <c:pt idx="30800" formatCode="General">
                  <c:v>0.63438600000000001</c:v>
                </c:pt>
                <c:pt idx="30801" formatCode="General">
                  <c:v>0.63440700000000005</c:v>
                </c:pt>
                <c:pt idx="30802" formatCode="General">
                  <c:v>0.63442699999999996</c:v>
                </c:pt>
                <c:pt idx="30803" formatCode="General">
                  <c:v>0.63444800000000046</c:v>
                </c:pt>
                <c:pt idx="30804" formatCode="General">
                  <c:v>0.63446800000000003</c:v>
                </c:pt>
                <c:pt idx="30805" formatCode="General">
                  <c:v>0.63449000000000044</c:v>
                </c:pt>
                <c:pt idx="30806" formatCode="General">
                  <c:v>0.63451000000000002</c:v>
                </c:pt>
                <c:pt idx="30807" formatCode="General">
                  <c:v>0.63453099999999996</c:v>
                </c:pt>
                <c:pt idx="30808" formatCode="General">
                  <c:v>0.63455099999999998</c:v>
                </c:pt>
                <c:pt idx="30809" formatCode="General">
                  <c:v>0.63457100000000044</c:v>
                </c:pt>
                <c:pt idx="30810" formatCode="General">
                  <c:v>0.63459200000000004</c:v>
                </c:pt>
                <c:pt idx="30811" formatCode="General">
                  <c:v>0.63461299999999998</c:v>
                </c:pt>
                <c:pt idx="30812" formatCode="General">
                  <c:v>0.63463300000000045</c:v>
                </c:pt>
                <c:pt idx="30813" formatCode="General">
                  <c:v>0.63465400000000072</c:v>
                </c:pt>
                <c:pt idx="30814" formatCode="General">
                  <c:v>0.63467500000000077</c:v>
                </c:pt>
                <c:pt idx="30815" formatCode="General">
                  <c:v>0.6346950000000009</c:v>
                </c:pt>
                <c:pt idx="30816" formatCode="General">
                  <c:v>0.63471599999999995</c:v>
                </c:pt>
                <c:pt idx="30817" formatCode="General">
                  <c:v>0.63473600000000041</c:v>
                </c:pt>
                <c:pt idx="30818" formatCode="General">
                  <c:v>0.63475700000000046</c:v>
                </c:pt>
                <c:pt idx="30819" formatCode="General">
                  <c:v>0.6347770000000007</c:v>
                </c:pt>
                <c:pt idx="30820" formatCode="General">
                  <c:v>0.63479900000000089</c:v>
                </c:pt>
                <c:pt idx="30821" formatCode="General">
                  <c:v>0.63481900000000058</c:v>
                </c:pt>
                <c:pt idx="30822" formatCode="General">
                  <c:v>0.63483900000000071</c:v>
                </c:pt>
                <c:pt idx="30823" formatCode="General">
                  <c:v>0.63486000000000042</c:v>
                </c:pt>
                <c:pt idx="30824" formatCode="General">
                  <c:v>0.63488000000000044</c:v>
                </c:pt>
                <c:pt idx="30825" formatCode="General">
                  <c:v>0.63490100000000071</c:v>
                </c:pt>
                <c:pt idx="30826" formatCode="General">
                  <c:v>0.63492100000000073</c:v>
                </c:pt>
                <c:pt idx="30827" formatCode="General">
                  <c:v>0.63494200000000045</c:v>
                </c:pt>
                <c:pt idx="30828" formatCode="General">
                  <c:v>0.6349630000000005</c:v>
                </c:pt>
                <c:pt idx="30829" formatCode="General">
                  <c:v>0.63498399999999999</c:v>
                </c:pt>
                <c:pt idx="30830" formatCode="General">
                  <c:v>0.63500400000000046</c:v>
                </c:pt>
                <c:pt idx="30831" formatCode="General">
                  <c:v>0.63502499999999995</c:v>
                </c:pt>
                <c:pt idx="30832" formatCode="General">
                  <c:v>0.63504500000000075</c:v>
                </c:pt>
                <c:pt idx="30833" formatCode="General">
                  <c:v>0.63506600000000002</c:v>
                </c:pt>
                <c:pt idx="30834" formatCode="General">
                  <c:v>0.63508600000000004</c:v>
                </c:pt>
                <c:pt idx="30835" formatCode="General">
                  <c:v>0.63510800000000045</c:v>
                </c:pt>
                <c:pt idx="30836" formatCode="General">
                  <c:v>0.63512800000000058</c:v>
                </c:pt>
                <c:pt idx="30837" formatCode="General">
                  <c:v>0.63514800000000071</c:v>
                </c:pt>
                <c:pt idx="30838" formatCode="General">
                  <c:v>0.63516899999999998</c:v>
                </c:pt>
                <c:pt idx="30839" formatCode="General">
                  <c:v>0.63518900000000045</c:v>
                </c:pt>
                <c:pt idx="30840" formatCode="General">
                  <c:v>0.63521000000000005</c:v>
                </c:pt>
                <c:pt idx="30841" formatCode="General">
                  <c:v>0.63523099999999999</c:v>
                </c:pt>
                <c:pt idx="30842" formatCode="General">
                  <c:v>0.63525200000000004</c:v>
                </c:pt>
                <c:pt idx="30843" formatCode="General">
                  <c:v>0.63527199999999995</c:v>
                </c:pt>
                <c:pt idx="30844" formatCode="General">
                  <c:v>0.63529300000000044</c:v>
                </c:pt>
                <c:pt idx="30845" formatCode="General">
                  <c:v>0.63531300000000002</c:v>
                </c:pt>
                <c:pt idx="30846" formatCode="General">
                  <c:v>0.63533399999999951</c:v>
                </c:pt>
                <c:pt idx="30847" formatCode="General">
                  <c:v>0.63535399999999997</c:v>
                </c:pt>
                <c:pt idx="30848" formatCode="General">
                  <c:v>0.63537500000000058</c:v>
                </c:pt>
                <c:pt idx="30849" formatCode="General">
                  <c:v>0.63539500000000071</c:v>
                </c:pt>
                <c:pt idx="30850" formatCode="General">
                  <c:v>0.63541599999999998</c:v>
                </c:pt>
                <c:pt idx="30851" formatCode="General">
                  <c:v>0.63543700000000003</c:v>
                </c:pt>
                <c:pt idx="30852" formatCode="General">
                  <c:v>0.63545700000000005</c:v>
                </c:pt>
                <c:pt idx="30853" formatCode="General">
                  <c:v>0.63547799999999999</c:v>
                </c:pt>
                <c:pt idx="30854" formatCode="General">
                  <c:v>0.63549800000000045</c:v>
                </c:pt>
                <c:pt idx="30855" formatCode="General">
                  <c:v>0.6355189999999995</c:v>
                </c:pt>
                <c:pt idx="30856" formatCode="General">
                  <c:v>0.63553999999999999</c:v>
                </c:pt>
                <c:pt idx="30857" formatCode="General">
                  <c:v>0.63556100000000004</c:v>
                </c:pt>
                <c:pt idx="30858" formatCode="General">
                  <c:v>0.63558099999999951</c:v>
                </c:pt>
                <c:pt idx="30859" formatCode="General">
                  <c:v>0.63560200000000044</c:v>
                </c:pt>
                <c:pt idx="30860" formatCode="General">
                  <c:v>0.63562200000000046</c:v>
                </c:pt>
                <c:pt idx="30861" formatCode="General">
                  <c:v>0.63564300000000074</c:v>
                </c:pt>
                <c:pt idx="30862" formatCode="General">
                  <c:v>0.63566299999999998</c:v>
                </c:pt>
                <c:pt idx="30863" formatCode="General">
                  <c:v>0.63568300000000044</c:v>
                </c:pt>
                <c:pt idx="30864" formatCode="General">
                  <c:v>0.63570500000000074</c:v>
                </c:pt>
                <c:pt idx="30865" formatCode="General">
                  <c:v>0.63572500000000076</c:v>
                </c:pt>
                <c:pt idx="30866" formatCode="General">
                  <c:v>0.6357460000000007</c:v>
                </c:pt>
                <c:pt idx="30867" formatCode="General">
                  <c:v>0.63576600000000005</c:v>
                </c:pt>
                <c:pt idx="30868" formatCode="General">
                  <c:v>0.63578699999999999</c:v>
                </c:pt>
                <c:pt idx="30869" formatCode="General">
                  <c:v>0.63580700000000046</c:v>
                </c:pt>
                <c:pt idx="30870" formatCode="General">
                  <c:v>0.63582799999999995</c:v>
                </c:pt>
                <c:pt idx="30871" formatCode="General">
                  <c:v>0.63584900000000089</c:v>
                </c:pt>
                <c:pt idx="30872" formatCode="General">
                  <c:v>0.63587000000000071</c:v>
                </c:pt>
                <c:pt idx="30873" formatCode="General">
                  <c:v>0.63589000000000073</c:v>
                </c:pt>
                <c:pt idx="30874" formatCode="General">
                  <c:v>0.63591100000000045</c:v>
                </c:pt>
                <c:pt idx="30875" formatCode="General">
                  <c:v>0.63593100000000058</c:v>
                </c:pt>
                <c:pt idx="30876" formatCode="General">
                  <c:v>0.63595200000000041</c:v>
                </c:pt>
                <c:pt idx="30877" formatCode="General">
                  <c:v>0.63597200000000043</c:v>
                </c:pt>
                <c:pt idx="30878" formatCode="General">
                  <c:v>0.63599200000000045</c:v>
                </c:pt>
                <c:pt idx="30879" formatCode="General">
                  <c:v>0.63601399999999997</c:v>
                </c:pt>
                <c:pt idx="30880" formatCode="General">
                  <c:v>0.63603399999999999</c:v>
                </c:pt>
                <c:pt idx="30881" formatCode="General">
                  <c:v>0.6360550000000007</c:v>
                </c:pt>
                <c:pt idx="30882" formatCode="General">
                  <c:v>0.63607499999999995</c:v>
                </c:pt>
                <c:pt idx="30883" formatCode="General">
                  <c:v>0.63609600000000044</c:v>
                </c:pt>
                <c:pt idx="30884" formatCode="General">
                  <c:v>0.63611600000000001</c:v>
                </c:pt>
                <c:pt idx="30885" formatCode="General">
                  <c:v>0.63613699999999951</c:v>
                </c:pt>
                <c:pt idx="30886" formatCode="General">
                  <c:v>0.63615800000000045</c:v>
                </c:pt>
                <c:pt idx="30887" formatCode="General">
                  <c:v>0.63617800000000047</c:v>
                </c:pt>
                <c:pt idx="30888" formatCode="General">
                  <c:v>0.63619900000000074</c:v>
                </c:pt>
                <c:pt idx="30889" formatCode="General">
                  <c:v>0.63621899999999998</c:v>
                </c:pt>
                <c:pt idx="30890" formatCode="General">
                  <c:v>0.63624000000000058</c:v>
                </c:pt>
                <c:pt idx="30891" formatCode="General">
                  <c:v>0.63626000000000005</c:v>
                </c:pt>
                <c:pt idx="30892" formatCode="General">
                  <c:v>0.63628099999999999</c:v>
                </c:pt>
                <c:pt idx="30893" formatCode="General">
                  <c:v>0.63630100000000045</c:v>
                </c:pt>
                <c:pt idx="30894" formatCode="General">
                  <c:v>0.63632200000000005</c:v>
                </c:pt>
                <c:pt idx="30895" formatCode="General">
                  <c:v>0.63634299999999999</c:v>
                </c:pt>
                <c:pt idx="30896" formatCode="General">
                  <c:v>0.63636400000000004</c:v>
                </c:pt>
                <c:pt idx="30897" formatCode="General">
                  <c:v>0.63638399999999951</c:v>
                </c:pt>
                <c:pt idx="30898" formatCode="General">
                  <c:v>0.63640500000000044</c:v>
                </c:pt>
                <c:pt idx="30899" formatCode="General">
                  <c:v>0.63642500000000046</c:v>
                </c:pt>
                <c:pt idx="30900" formatCode="General">
                  <c:v>0.6364460000000004</c:v>
                </c:pt>
                <c:pt idx="30901" formatCode="General">
                  <c:v>0.636467</c:v>
                </c:pt>
                <c:pt idx="30902" formatCode="General">
                  <c:v>0.63648700000000002</c:v>
                </c:pt>
                <c:pt idx="30903" formatCode="General">
                  <c:v>0.63650799999999996</c:v>
                </c:pt>
                <c:pt idx="30904" formatCode="General">
                  <c:v>0.63652799999999998</c:v>
                </c:pt>
                <c:pt idx="30905" formatCode="General">
                  <c:v>0.63654900000000059</c:v>
                </c:pt>
                <c:pt idx="30906" formatCode="General">
                  <c:v>0.63656900000000005</c:v>
                </c:pt>
                <c:pt idx="30907" formatCode="General">
                  <c:v>0.63658999999999999</c:v>
                </c:pt>
                <c:pt idx="30908" formatCode="General">
                  <c:v>0.6366110000000007</c:v>
                </c:pt>
                <c:pt idx="30909" formatCode="General">
                  <c:v>0.63663200000000042</c:v>
                </c:pt>
                <c:pt idx="30910" formatCode="General">
                  <c:v>0.63665200000000044</c:v>
                </c:pt>
                <c:pt idx="30911" formatCode="General">
                  <c:v>0.63667300000000071</c:v>
                </c:pt>
                <c:pt idx="30912" formatCode="General">
                  <c:v>0.63669299999999995</c:v>
                </c:pt>
                <c:pt idx="30913" formatCode="General">
                  <c:v>0.63671400000000045</c:v>
                </c:pt>
                <c:pt idx="30914" formatCode="General">
                  <c:v>0.63673400000000058</c:v>
                </c:pt>
                <c:pt idx="30915" formatCode="General">
                  <c:v>0.63675500000000074</c:v>
                </c:pt>
                <c:pt idx="30916" formatCode="General">
                  <c:v>0.63677500000000076</c:v>
                </c:pt>
                <c:pt idx="30917" formatCode="General">
                  <c:v>0.63679600000000058</c:v>
                </c:pt>
                <c:pt idx="30918" formatCode="General">
                  <c:v>0.63681699999999997</c:v>
                </c:pt>
                <c:pt idx="30919" formatCode="General">
                  <c:v>0.63683699999999999</c:v>
                </c:pt>
                <c:pt idx="30920" formatCode="General">
                  <c:v>0.6368580000000007</c:v>
                </c:pt>
                <c:pt idx="30921" formatCode="General">
                  <c:v>0.63687800000000083</c:v>
                </c:pt>
                <c:pt idx="30922" formatCode="General">
                  <c:v>0.63689900000000077</c:v>
                </c:pt>
                <c:pt idx="30923" formatCode="General">
                  <c:v>0.63691900000000046</c:v>
                </c:pt>
                <c:pt idx="30924" formatCode="General">
                  <c:v>0.63694100000000076</c:v>
                </c:pt>
                <c:pt idx="30925" formatCode="General">
                  <c:v>0.63696100000000044</c:v>
                </c:pt>
                <c:pt idx="30926" formatCode="General">
                  <c:v>0.63698200000000005</c:v>
                </c:pt>
                <c:pt idx="30927" formatCode="General">
                  <c:v>0.6370020000000004</c:v>
                </c:pt>
                <c:pt idx="30928" formatCode="General">
                  <c:v>0.63702300000000045</c:v>
                </c:pt>
                <c:pt idx="30929" formatCode="General">
                  <c:v>0.63704300000000058</c:v>
                </c:pt>
                <c:pt idx="30930" formatCode="General">
                  <c:v>0.63706399999999996</c:v>
                </c:pt>
                <c:pt idx="30931" formatCode="General">
                  <c:v>0.63708399999999998</c:v>
                </c:pt>
                <c:pt idx="30932" formatCode="General">
                  <c:v>0.63710500000000059</c:v>
                </c:pt>
                <c:pt idx="30933" formatCode="General">
                  <c:v>0.63712600000000041</c:v>
                </c:pt>
                <c:pt idx="30934" formatCode="General">
                  <c:v>0.63714600000000043</c:v>
                </c:pt>
                <c:pt idx="30935" formatCode="General">
                  <c:v>0.63716700000000004</c:v>
                </c:pt>
                <c:pt idx="30936" formatCode="General">
                  <c:v>0.6371869999999995</c:v>
                </c:pt>
                <c:pt idx="30937" formatCode="General">
                  <c:v>0.63720800000000044</c:v>
                </c:pt>
                <c:pt idx="30938" formatCode="General">
                  <c:v>0.63722800000000046</c:v>
                </c:pt>
                <c:pt idx="30939" formatCode="General">
                  <c:v>0.63725000000000043</c:v>
                </c:pt>
                <c:pt idx="30940" formatCode="General">
                  <c:v>0.63727000000000045</c:v>
                </c:pt>
                <c:pt idx="30941" formatCode="General">
                  <c:v>0.63729100000000072</c:v>
                </c:pt>
                <c:pt idx="30942" formatCode="General">
                  <c:v>0.63731099999999996</c:v>
                </c:pt>
                <c:pt idx="30943" formatCode="General">
                  <c:v>0.63733200000000001</c:v>
                </c:pt>
                <c:pt idx="30944" formatCode="General">
                  <c:v>0.63735200000000003</c:v>
                </c:pt>
                <c:pt idx="30945" formatCode="General">
                  <c:v>0.63737200000000005</c:v>
                </c:pt>
                <c:pt idx="30946" formatCode="General">
                  <c:v>0.63739299999999999</c:v>
                </c:pt>
                <c:pt idx="30947" formatCode="General">
                  <c:v>0.63741400000000004</c:v>
                </c:pt>
                <c:pt idx="30948" formatCode="General">
                  <c:v>0.63743499999999997</c:v>
                </c:pt>
                <c:pt idx="30949" formatCode="General">
                  <c:v>0.63745499999999999</c:v>
                </c:pt>
                <c:pt idx="30950" formatCode="General">
                  <c:v>0.63747600000000004</c:v>
                </c:pt>
                <c:pt idx="30951" formatCode="General">
                  <c:v>0.63749599999999995</c:v>
                </c:pt>
                <c:pt idx="30952" formatCode="General">
                  <c:v>0.637517</c:v>
                </c:pt>
                <c:pt idx="30953" formatCode="General">
                  <c:v>0.63753700000000002</c:v>
                </c:pt>
                <c:pt idx="30954" formatCode="General">
                  <c:v>0.63755899999999999</c:v>
                </c:pt>
                <c:pt idx="30955" formatCode="General">
                  <c:v>0.63757900000000045</c:v>
                </c:pt>
                <c:pt idx="30956" formatCode="General">
                  <c:v>0.63759900000000058</c:v>
                </c:pt>
                <c:pt idx="30957" formatCode="General">
                  <c:v>0.63762000000000074</c:v>
                </c:pt>
                <c:pt idx="30958" formatCode="General">
                  <c:v>0.63764000000000076</c:v>
                </c:pt>
                <c:pt idx="30959" formatCode="General">
                  <c:v>0.6376610000000007</c:v>
                </c:pt>
                <c:pt idx="30960" formatCode="General">
                  <c:v>0.63768100000000072</c:v>
                </c:pt>
                <c:pt idx="30961" formatCode="General">
                  <c:v>0.63770200000000044</c:v>
                </c:pt>
                <c:pt idx="30962" formatCode="General">
                  <c:v>0.63772300000000071</c:v>
                </c:pt>
                <c:pt idx="30963" formatCode="General">
                  <c:v>0.63774400000000075</c:v>
                </c:pt>
                <c:pt idx="30964" formatCode="General">
                  <c:v>0.63776400000000044</c:v>
                </c:pt>
                <c:pt idx="30965" formatCode="General">
                  <c:v>0.63778500000000071</c:v>
                </c:pt>
                <c:pt idx="30966" formatCode="General">
                  <c:v>0.63780500000000073</c:v>
                </c:pt>
                <c:pt idx="30967" formatCode="General">
                  <c:v>0.63782600000000045</c:v>
                </c:pt>
                <c:pt idx="30968" formatCode="General">
                  <c:v>0.63784700000000072</c:v>
                </c:pt>
                <c:pt idx="30969" formatCode="General">
                  <c:v>0.63786799999999999</c:v>
                </c:pt>
                <c:pt idx="30970" formatCode="General">
                  <c:v>0.63788800000000045</c:v>
                </c:pt>
                <c:pt idx="30971" formatCode="General">
                  <c:v>0.63790800000000059</c:v>
                </c:pt>
                <c:pt idx="30972" formatCode="General">
                  <c:v>0.63792900000000075</c:v>
                </c:pt>
                <c:pt idx="30973" formatCode="General">
                  <c:v>0.63794900000000077</c:v>
                </c:pt>
                <c:pt idx="30974" formatCode="General">
                  <c:v>0.6379700000000007</c:v>
                </c:pt>
                <c:pt idx="30975" formatCode="General">
                  <c:v>0.63798999999999995</c:v>
                </c:pt>
                <c:pt idx="30976" formatCode="General">
                  <c:v>0.63801099999999999</c:v>
                </c:pt>
                <c:pt idx="30977" formatCode="General">
                  <c:v>0.63803200000000004</c:v>
                </c:pt>
                <c:pt idx="30978" formatCode="General">
                  <c:v>0.63805299999999998</c:v>
                </c:pt>
                <c:pt idx="30979" formatCode="General">
                  <c:v>0.63807300000000045</c:v>
                </c:pt>
                <c:pt idx="30980" formatCode="General">
                  <c:v>0.63809400000000072</c:v>
                </c:pt>
                <c:pt idx="30981" formatCode="General">
                  <c:v>0.63811399999999996</c:v>
                </c:pt>
                <c:pt idx="30982" formatCode="General">
                  <c:v>0.63813500000000045</c:v>
                </c:pt>
                <c:pt idx="30983" formatCode="General">
                  <c:v>0.63815599999999995</c:v>
                </c:pt>
                <c:pt idx="30984" formatCode="General">
                  <c:v>0.63817600000000041</c:v>
                </c:pt>
                <c:pt idx="30985" formatCode="General">
                  <c:v>0.63819700000000046</c:v>
                </c:pt>
                <c:pt idx="30986" formatCode="General">
                  <c:v>0.63821700000000003</c:v>
                </c:pt>
                <c:pt idx="30987" formatCode="General">
                  <c:v>0.63823799999999997</c:v>
                </c:pt>
                <c:pt idx="30988" formatCode="General">
                  <c:v>0.63825799999999999</c:v>
                </c:pt>
                <c:pt idx="30989" formatCode="General">
                  <c:v>0.63827900000000071</c:v>
                </c:pt>
                <c:pt idx="30990" formatCode="General">
                  <c:v>0.63830000000000042</c:v>
                </c:pt>
                <c:pt idx="30991" formatCode="General">
                  <c:v>0.63832100000000058</c:v>
                </c:pt>
                <c:pt idx="30992" formatCode="General">
                  <c:v>0.63834100000000071</c:v>
                </c:pt>
                <c:pt idx="30993" formatCode="General">
                  <c:v>0.63836199999999999</c:v>
                </c:pt>
                <c:pt idx="30994" formatCode="General">
                  <c:v>0.63838200000000001</c:v>
                </c:pt>
                <c:pt idx="30995" formatCode="General">
                  <c:v>0.63840300000000005</c:v>
                </c:pt>
                <c:pt idx="30996" formatCode="General">
                  <c:v>0.63842299999999996</c:v>
                </c:pt>
                <c:pt idx="30997" formatCode="General">
                  <c:v>0.63844299999999998</c:v>
                </c:pt>
                <c:pt idx="30998" formatCode="General">
                  <c:v>0.63846499999999951</c:v>
                </c:pt>
                <c:pt idx="30999" formatCode="General">
                  <c:v>0.63848499999999997</c:v>
                </c:pt>
                <c:pt idx="31000" formatCode="General">
                  <c:v>0.63850600000000002</c:v>
                </c:pt>
                <c:pt idx="31001" formatCode="General">
                  <c:v>0.63852600000000004</c:v>
                </c:pt>
                <c:pt idx="31002" formatCode="General">
                  <c:v>0.63854699999999998</c:v>
                </c:pt>
                <c:pt idx="31003" formatCode="General">
                  <c:v>0.638567</c:v>
                </c:pt>
                <c:pt idx="31004" formatCode="General">
                  <c:v>0.63858800000000004</c:v>
                </c:pt>
                <c:pt idx="31005" formatCode="General">
                  <c:v>0.63860900000000076</c:v>
                </c:pt>
                <c:pt idx="31006" formatCode="General">
                  <c:v>0.63862900000000089</c:v>
                </c:pt>
                <c:pt idx="31007" formatCode="General">
                  <c:v>0.63865000000000072</c:v>
                </c:pt>
                <c:pt idx="31008" formatCode="General">
                  <c:v>0.63867100000000077</c:v>
                </c:pt>
                <c:pt idx="31009" formatCode="General">
                  <c:v>0.6386910000000009</c:v>
                </c:pt>
                <c:pt idx="31010" formatCode="General">
                  <c:v>0.63871199999999995</c:v>
                </c:pt>
                <c:pt idx="31011" formatCode="General">
                  <c:v>0.63873200000000041</c:v>
                </c:pt>
                <c:pt idx="31012" formatCode="General">
                  <c:v>0.63875300000000046</c:v>
                </c:pt>
                <c:pt idx="31013" formatCode="General">
                  <c:v>0.63877399999999995</c:v>
                </c:pt>
                <c:pt idx="31014" formatCode="General">
                  <c:v>0.63879400000000075</c:v>
                </c:pt>
                <c:pt idx="31015" formatCode="General">
                  <c:v>0.63881500000000047</c:v>
                </c:pt>
                <c:pt idx="31016" formatCode="General">
                  <c:v>0.63883500000000071</c:v>
                </c:pt>
                <c:pt idx="31017" formatCode="General">
                  <c:v>0.63885600000000042</c:v>
                </c:pt>
                <c:pt idx="31018" formatCode="General">
                  <c:v>0.63887600000000044</c:v>
                </c:pt>
                <c:pt idx="31019" formatCode="General">
                  <c:v>0.63889700000000071</c:v>
                </c:pt>
                <c:pt idx="31020" formatCode="General">
                  <c:v>0.63891799999999999</c:v>
                </c:pt>
                <c:pt idx="31021" formatCode="General">
                  <c:v>0.63893800000000045</c:v>
                </c:pt>
                <c:pt idx="31022" formatCode="General">
                  <c:v>0.63895900000000072</c:v>
                </c:pt>
                <c:pt idx="31023" formatCode="General">
                  <c:v>0.63897900000000074</c:v>
                </c:pt>
                <c:pt idx="31024" formatCode="General">
                  <c:v>0.63900000000000046</c:v>
                </c:pt>
                <c:pt idx="31025" formatCode="General">
                  <c:v>0.63902000000000059</c:v>
                </c:pt>
                <c:pt idx="31026" formatCode="General">
                  <c:v>0.63904100000000075</c:v>
                </c:pt>
                <c:pt idx="31027" formatCode="General">
                  <c:v>0.63906200000000002</c:v>
                </c:pt>
                <c:pt idx="31028" formatCode="General">
                  <c:v>0.63908200000000004</c:v>
                </c:pt>
                <c:pt idx="31029" formatCode="General">
                  <c:v>0.63910299999999998</c:v>
                </c:pt>
                <c:pt idx="31030" formatCode="General">
                  <c:v>0.63912400000000058</c:v>
                </c:pt>
                <c:pt idx="31031" formatCode="General">
                  <c:v>0.63914400000000071</c:v>
                </c:pt>
                <c:pt idx="31032" formatCode="General">
                  <c:v>0.63916499999999998</c:v>
                </c:pt>
                <c:pt idx="31033" formatCode="General">
                  <c:v>0.63918500000000045</c:v>
                </c:pt>
                <c:pt idx="31034" formatCode="General">
                  <c:v>0.63920600000000005</c:v>
                </c:pt>
                <c:pt idx="31035" formatCode="General">
                  <c:v>0.6392260000000004</c:v>
                </c:pt>
                <c:pt idx="31036" formatCode="General">
                  <c:v>0.63924700000000045</c:v>
                </c:pt>
                <c:pt idx="31037" formatCode="General">
                  <c:v>0.6392679999999995</c:v>
                </c:pt>
                <c:pt idx="31038" formatCode="General">
                  <c:v>0.63928799999999997</c:v>
                </c:pt>
                <c:pt idx="31039" formatCode="General">
                  <c:v>0.63930900000000046</c:v>
                </c:pt>
                <c:pt idx="31040" formatCode="General">
                  <c:v>0.6393290000000007</c:v>
                </c:pt>
                <c:pt idx="31041" formatCode="General">
                  <c:v>0.63935000000000042</c:v>
                </c:pt>
                <c:pt idx="31042" formatCode="General">
                  <c:v>0.63937100000000058</c:v>
                </c:pt>
                <c:pt idx="31043" formatCode="General">
                  <c:v>0.63939100000000071</c:v>
                </c:pt>
                <c:pt idx="31044" formatCode="General">
                  <c:v>0.63941199999999998</c:v>
                </c:pt>
                <c:pt idx="31045" formatCode="General">
                  <c:v>0.63943300000000003</c:v>
                </c:pt>
                <c:pt idx="31046" formatCode="General">
                  <c:v>0.63945300000000005</c:v>
                </c:pt>
                <c:pt idx="31047" formatCode="General">
                  <c:v>0.63947399999999999</c:v>
                </c:pt>
                <c:pt idx="31048" formatCode="General">
                  <c:v>0.63949400000000045</c:v>
                </c:pt>
                <c:pt idx="31049" formatCode="General">
                  <c:v>0.6395149999999995</c:v>
                </c:pt>
                <c:pt idx="31050" formatCode="General">
                  <c:v>0.63953499999999996</c:v>
                </c:pt>
                <c:pt idx="31051" formatCode="General">
                  <c:v>0.63955600000000001</c:v>
                </c:pt>
                <c:pt idx="31052" formatCode="General">
                  <c:v>0.63957699999999951</c:v>
                </c:pt>
                <c:pt idx="31053" formatCode="General">
                  <c:v>0.63959699999999997</c:v>
                </c:pt>
                <c:pt idx="31054" formatCode="General">
                  <c:v>0.63961800000000046</c:v>
                </c:pt>
                <c:pt idx="31055" formatCode="General">
                  <c:v>0.63963800000000071</c:v>
                </c:pt>
                <c:pt idx="31056" formatCode="General">
                  <c:v>0.63965900000000075</c:v>
                </c:pt>
                <c:pt idx="31057" formatCode="General">
                  <c:v>0.63968000000000058</c:v>
                </c:pt>
                <c:pt idx="31058" formatCode="General">
                  <c:v>0.63970100000000074</c:v>
                </c:pt>
                <c:pt idx="31059" formatCode="General">
                  <c:v>0.63972100000000076</c:v>
                </c:pt>
                <c:pt idx="31060" formatCode="General">
                  <c:v>0.63974200000000059</c:v>
                </c:pt>
                <c:pt idx="31061" formatCode="General">
                  <c:v>0.63976200000000005</c:v>
                </c:pt>
                <c:pt idx="31062" formatCode="General">
                  <c:v>0.63978299999999999</c:v>
                </c:pt>
                <c:pt idx="31063" formatCode="General">
                  <c:v>0.63980300000000045</c:v>
                </c:pt>
                <c:pt idx="31064" formatCode="General">
                  <c:v>0.63982300000000059</c:v>
                </c:pt>
                <c:pt idx="31065" formatCode="General">
                  <c:v>0.63984400000000075</c:v>
                </c:pt>
                <c:pt idx="31066" formatCode="General">
                  <c:v>0.63986500000000046</c:v>
                </c:pt>
                <c:pt idx="31067" formatCode="General">
                  <c:v>0.63988599999999995</c:v>
                </c:pt>
                <c:pt idx="31068" formatCode="General">
                  <c:v>0.63990600000000042</c:v>
                </c:pt>
                <c:pt idx="31069" formatCode="General">
                  <c:v>0.63992700000000058</c:v>
                </c:pt>
                <c:pt idx="31070" formatCode="General">
                  <c:v>0.63994700000000071</c:v>
                </c:pt>
                <c:pt idx="31071" formatCode="General">
                  <c:v>0.63996799999999998</c:v>
                </c:pt>
                <c:pt idx="31072" formatCode="General">
                  <c:v>0.63998900000000059</c:v>
                </c:pt>
                <c:pt idx="31073" formatCode="General">
                  <c:v>0.64001000000000041</c:v>
                </c:pt>
                <c:pt idx="31074" formatCode="General">
                  <c:v>0.64003000000000043</c:v>
                </c:pt>
                <c:pt idx="31075" formatCode="General">
                  <c:v>0.6400510000000007</c:v>
                </c:pt>
                <c:pt idx="31076" formatCode="General">
                  <c:v>0.64007099999999995</c:v>
                </c:pt>
                <c:pt idx="31077" formatCode="General">
                  <c:v>0.64009100000000074</c:v>
                </c:pt>
                <c:pt idx="31078" formatCode="General">
                  <c:v>0.64011200000000001</c:v>
                </c:pt>
                <c:pt idx="31079" formatCode="General">
                  <c:v>0.64013200000000003</c:v>
                </c:pt>
                <c:pt idx="31080" formatCode="General">
                  <c:v>0.64015299999999997</c:v>
                </c:pt>
                <c:pt idx="31081" formatCode="General">
                  <c:v>0.64017400000000046</c:v>
                </c:pt>
                <c:pt idx="31082" formatCode="General">
                  <c:v>0.64019500000000074</c:v>
                </c:pt>
                <c:pt idx="31083" formatCode="General">
                  <c:v>0.64021499999999998</c:v>
                </c:pt>
                <c:pt idx="31084" formatCode="General">
                  <c:v>0.64023600000000003</c:v>
                </c:pt>
                <c:pt idx="31085" formatCode="General">
                  <c:v>0.64025600000000005</c:v>
                </c:pt>
                <c:pt idx="31086" formatCode="General">
                  <c:v>0.64027699999999999</c:v>
                </c:pt>
                <c:pt idx="31087" formatCode="General">
                  <c:v>0.6402980000000007</c:v>
                </c:pt>
                <c:pt idx="31088" formatCode="General">
                  <c:v>0.64031899999999997</c:v>
                </c:pt>
                <c:pt idx="31089" formatCode="General">
                  <c:v>0.64033899999999999</c:v>
                </c:pt>
                <c:pt idx="31090" formatCode="General">
                  <c:v>0.64035900000000046</c:v>
                </c:pt>
                <c:pt idx="31091" formatCode="General">
                  <c:v>0.64037999999999995</c:v>
                </c:pt>
                <c:pt idx="31092" formatCode="General">
                  <c:v>0.64040000000000041</c:v>
                </c:pt>
                <c:pt idx="31093" formatCode="General">
                  <c:v>0.64042100000000046</c:v>
                </c:pt>
                <c:pt idx="31094" formatCode="General">
                  <c:v>0.6404410000000007</c:v>
                </c:pt>
                <c:pt idx="31095" formatCode="General">
                  <c:v>0.64046199999999998</c:v>
                </c:pt>
                <c:pt idx="31096" formatCode="General">
                  <c:v>0.64048300000000002</c:v>
                </c:pt>
                <c:pt idx="31097" formatCode="General">
                  <c:v>0.64050399999999996</c:v>
                </c:pt>
                <c:pt idx="31098" formatCode="General">
                  <c:v>0.64052399999999998</c:v>
                </c:pt>
                <c:pt idx="31099" formatCode="General">
                  <c:v>0.64054500000000059</c:v>
                </c:pt>
                <c:pt idx="31100" formatCode="General">
                  <c:v>0.64056500000000005</c:v>
                </c:pt>
                <c:pt idx="31101" formatCode="General">
                  <c:v>0.64058599999999999</c:v>
                </c:pt>
                <c:pt idx="31102" formatCode="General">
                  <c:v>0.6406070000000007</c:v>
                </c:pt>
                <c:pt idx="31103" formatCode="General">
                  <c:v>0.64062699999999995</c:v>
                </c:pt>
                <c:pt idx="31104" formatCode="General">
                  <c:v>0.64064800000000088</c:v>
                </c:pt>
                <c:pt idx="31105" formatCode="General">
                  <c:v>0.64066800000000046</c:v>
                </c:pt>
                <c:pt idx="31106" formatCode="General">
                  <c:v>0.64068899999999995</c:v>
                </c:pt>
                <c:pt idx="31107" formatCode="General">
                  <c:v>0.64070900000000075</c:v>
                </c:pt>
                <c:pt idx="31108" formatCode="General">
                  <c:v>0.64073000000000047</c:v>
                </c:pt>
                <c:pt idx="31109" formatCode="General">
                  <c:v>0.64075000000000071</c:v>
                </c:pt>
                <c:pt idx="31110" formatCode="General">
                  <c:v>0.64077200000000045</c:v>
                </c:pt>
                <c:pt idx="31111" formatCode="General">
                  <c:v>0.64079200000000058</c:v>
                </c:pt>
                <c:pt idx="31112" formatCode="General">
                  <c:v>0.64081299999999997</c:v>
                </c:pt>
                <c:pt idx="31113" formatCode="General">
                  <c:v>0.64083299999999999</c:v>
                </c:pt>
                <c:pt idx="31114" formatCode="General">
                  <c:v>0.6408540000000007</c:v>
                </c:pt>
                <c:pt idx="31115" formatCode="General">
                  <c:v>0.64087400000000072</c:v>
                </c:pt>
                <c:pt idx="31116" formatCode="General">
                  <c:v>0.64089500000000077</c:v>
                </c:pt>
                <c:pt idx="31117" formatCode="General">
                  <c:v>0.64091600000000004</c:v>
                </c:pt>
                <c:pt idx="31118" formatCode="General">
                  <c:v>0.64093599999999995</c:v>
                </c:pt>
                <c:pt idx="31119" formatCode="General">
                  <c:v>0.64095700000000044</c:v>
                </c:pt>
                <c:pt idx="31120" formatCode="General">
                  <c:v>0.64097700000000046</c:v>
                </c:pt>
                <c:pt idx="31121" formatCode="General">
                  <c:v>0.64099800000000073</c:v>
                </c:pt>
                <c:pt idx="31122" formatCode="General">
                  <c:v>0.64101799999999998</c:v>
                </c:pt>
                <c:pt idx="31123" formatCode="General">
                  <c:v>0.64103900000000058</c:v>
                </c:pt>
                <c:pt idx="31124" formatCode="General">
                  <c:v>0.64105900000000071</c:v>
                </c:pt>
                <c:pt idx="31125" formatCode="General">
                  <c:v>0.64108000000000043</c:v>
                </c:pt>
                <c:pt idx="31126" formatCode="General">
                  <c:v>0.64110100000000059</c:v>
                </c:pt>
                <c:pt idx="31127" formatCode="General">
                  <c:v>0.64112200000000041</c:v>
                </c:pt>
                <c:pt idx="31128" formatCode="General">
                  <c:v>0.64114200000000043</c:v>
                </c:pt>
                <c:pt idx="31129" formatCode="General">
                  <c:v>0.64116300000000004</c:v>
                </c:pt>
                <c:pt idx="31130" formatCode="General">
                  <c:v>0.6411829999999995</c:v>
                </c:pt>
                <c:pt idx="31131" formatCode="General">
                  <c:v>0.64120400000000044</c:v>
                </c:pt>
                <c:pt idx="31132" formatCode="General">
                  <c:v>0.64122500000000071</c:v>
                </c:pt>
                <c:pt idx="31133" formatCode="General">
                  <c:v>0.64124499999999995</c:v>
                </c:pt>
                <c:pt idx="31134" formatCode="General">
                  <c:v>0.641266</c:v>
                </c:pt>
                <c:pt idx="31135" formatCode="General">
                  <c:v>0.64128600000000002</c:v>
                </c:pt>
                <c:pt idx="31136" formatCode="General">
                  <c:v>0.64130699999999996</c:v>
                </c:pt>
                <c:pt idx="31137" formatCode="General">
                  <c:v>0.64132699999999998</c:v>
                </c:pt>
                <c:pt idx="31138" formatCode="General">
                  <c:v>0.64134800000000058</c:v>
                </c:pt>
                <c:pt idx="31139" formatCode="General">
                  <c:v>0.64136899999999997</c:v>
                </c:pt>
                <c:pt idx="31140" formatCode="General">
                  <c:v>0.64138899999999999</c:v>
                </c:pt>
                <c:pt idx="31141" formatCode="General">
                  <c:v>0.64141000000000004</c:v>
                </c:pt>
                <c:pt idx="31142" formatCode="General">
                  <c:v>0.64143099999999997</c:v>
                </c:pt>
                <c:pt idx="31143" formatCode="General">
                  <c:v>0.64145099999999999</c:v>
                </c:pt>
                <c:pt idx="31144" formatCode="General">
                  <c:v>0.64147100000000046</c:v>
                </c:pt>
                <c:pt idx="31145" formatCode="General">
                  <c:v>0.64149199999999995</c:v>
                </c:pt>
                <c:pt idx="31146" formatCode="General">
                  <c:v>0.641513</c:v>
                </c:pt>
                <c:pt idx="31147" formatCode="General">
                  <c:v>0.64153300000000002</c:v>
                </c:pt>
                <c:pt idx="31148" formatCode="General">
                  <c:v>0.64155399999999996</c:v>
                </c:pt>
                <c:pt idx="31149" formatCode="General">
                  <c:v>0.64157500000000045</c:v>
                </c:pt>
                <c:pt idx="31150" formatCode="General">
                  <c:v>0.64159500000000058</c:v>
                </c:pt>
                <c:pt idx="31151" formatCode="General">
                  <c:v>0.64161600000000041</c:v>
                </c:pt>
                <c:pt idx="31152" formatCode="General">
                  <c:v>0.64163600000000043</c:v>
                </c:pt>
                <c:pt idx="31153" formatCode="General">
                  <c:v>0.64165700000000059</c:v>
                </c:pt>
                <c:pt idx="31154" formatCode="General">
                  <c:v>0.64167700000000072</c:v>
                </c:pt>
                <c:pt idx="31155" formatCode="General">
                  <c:v>0.64169900000000102</c:v>
                </c:pt>
                <c:pt idx="31156" formatCode="General">
                  <c:v>0.64171900000000071</c:v>
                </c:pt>
                <c:pt idx="31157" formatCode="General">
                  <c:v>0.64173899999999995</c:v>
                </c:pt>
                <c:pt idx="31158" formatCode="General">
                  <c:v>0.64176000000000044</c:v>
                </c:pt>
                <c:pt idx="31159" formatCode="General">
                  <c:v>0.64178000000000046</c:v>
                </c:pt>
                <c:pt idx="31160" formatCode="General">
                  <c:v>0.64180099999999995</c:v>
                </c:pt>
                <c:pt idx="31161" formatCode="General">
                  <c:v>0.64182200000000045</c:v>
                </c:pt>
                <c:pt idx="31162" formatCode="General">
                  <c:v>0.64184200000000058</c:v>
                </c:pt>
                <c:pt idx="31163" formatCode="General">
                  <c:v>0.64186299999999996</c:v>
                </c:pt>
                <c:pt idx="31164" formatCode="General">
                  <c:v>0.64188400000000045</c:v>
                </c:pt>
                <c:pt idx="31165" formatCode="General">
                  <c:v>0.64190400000000059</c:v>
                </c:pt>
                <c:pt idx="31166" formatCode="General">
                  <c:v>0.64192500000000075</c:v>
                </c:pt>
                <c:pt idx="31167" formatCode="General">
                  <c:v>0.64194500000000077</c:v>
                </c:pt>
                <c:pt idx="31168" formatCode="General">
                  <c:v>0.64196600000000004</c:v>
                </c:pt>
                <c:pt idx="31169" formatCode="General">
                  <c:v>0.64198599999999995</c:v>
                </c:pt>
                <c:pt idx="31170" formatCode="General">
                  <c:v>0.64200699999999999</c:v>
                </c:pt>
                <c:pt idx="31171" formatCode="General">
                  <c:v>0.64202800000000071</c:v>
                </c:pt>
                <c:pt idx="31172" formatCode="General">
                  <c:v>0.64204799999999995</c:v>
                </c:pt>
                <c:pt idx="31173" formatCode="General">
                  <c:v>0.64206900000000044</c:v>
                </c:pt>
                <c:pt idx="31174" formatCode="General">
                  <c:v>0.64208900000000046</c:v>
                </c:pt>
                <c:pt idx="31175" formatCode="General">
                  <c:v>0.6421100000000004</c:v>
                </c:pt>
                <c:pt idx="31176" formatCode="General">
                  <c:v>0.64213000000000042</c:v>
                </c:pt>
                <c:pt idx="31177" formatCode="General">
                  <c:v>0.64215100000000058</c:v>
                </c:pt>
                <c:pt idx="31178" formatCode="General">
                  <c:v>0.64217200000000041</c:v>
                </c:pt>
                <c:pt idx="31179" formatCode="General">
                  <c:v>0.64219300000000046</c:v>
                </c:pt>
                <c:pt idx="31180" formatCode="General">
                  <c:v>0.64221300000000003</c:v>
                </c:pt>
                <c:pt idx="31181" formatCode="General">
                  <c:v>0.64223399999999997</c:v>
                </c:pt>
                <c:pt idx="31182" formatCode="General">
                  <c:v>0.64225399999999999</c:v>
                </c:pt>
                <c:pt idx="31183" formatCode="General">
                  <c:v>0.64227500000000071</c:v>
                </c:pt>
                <c:pt idx="31184" formatCode="General">
                  <c:v>0.64229499999999995</c:v>
                </c:pt>
                <c:pt idx="31185" formatCode="General">
                  <c:v>0.642316</c:v>
                </c:pt>
                <c:pt idx="31186" formatCode="General">
                  <c:v>0.64233700000000005</c:v>
                </c:pt>
                <c:pt idx="31187" formatCode="General">
                  <c:v>0.64235699999999996</c:v>
                </c:pt>
                <c:pt idx="31188" formatCode="General">
                  <c:v>0.64237800000000045</c:v>
                </c:pt>
                <c:pt idx="31189" formatCode="General">
                  <c:v>0.64239800000000058</c:v>
                </c:pt>
                <c:pt idx="31190" formatCode="General">
                  <c:v>0.64241899999999996</c:v>
                </c:pt>
                <c:pt idx="31191" formatCode="General">
                  <c:v>0.64243899999999998</c:v>
                </c:pt>
                <c:pt idx="31192" formatCode="General">
                  <c:v>0.64246000000000003</c:v>
                </c:pt>
                <c:pt idx="31193" formatCode="General">
                  <c:v>0.64248099999999997</c:v>
                </c:pt>
                <c:pt idx="31194" formatCode="General">
                  <c:v>0.64250200000000002</c:v>
                </c:pt>
                <c:pt idx="31195" formatCode="General">
                  <c:v>0.64252200000000004</c:v>
                </c:pt>
                <c:pt idx="31196" formatCode="General">
                  <c:v>0.64254299999999998</c:v>
                </c:pt>
                <c:pt idx="31197" formatCode="General">
                  <c:v>0.642563</c:v>
                </c:pt>
                <c:pt idx="31198" formatCode="General">
                  <c:v>0.64258300000000002</c:v>
                </c:pt>
                <c:pt idx="31199" formatCode="General">
                  <c:v>0.64260500000000076</c:v>
                </c:pt>
                <c:pt idx="31200" formatCode="General">
                  <c:v>0.64262500000000089</c:v>
                </c:pt>
                <c:pt idx="31201" formatCode="General">
                  <c:v>0.64264600000000072</c:v>
                </c:pt>
                <c:pt idx="31202" formatCode="General">
                  <c:v>0.6426660000000004</c:v>
                </c:pt>
                <c:pt idx="31203" formatCode="General">
                  <c:v>0.64268700000000045</c:v>
                </c:pt>
                <c:pt idx="31204" formatCode="General">
                  <c:v>0.64270700000000058</c:v>
                </c:pt>
                <c:pt idx="31205" formatCode="General">
                  <c:v>0.64272800000000074</c:v>
                </c:pt>
                <c:pt idx="31206" formatCode="General">
                  <c:v>0.64274900000000101</c:v>
                </c:pt>
                <c:pt idx="31207" formatCode="General">
                  <c:v>0.64276999999999995</c:v>
                </c:pt>
                <c:pt idx="31208" formatCode="General">
                  <c:v>0.64279000000000075</c:v>
                </c:pt>
                <c:pt idx="31209" formatCode="General">
                  <c:v>0.64281100000000047</c:v>
                </c:pt>
                <c:pt idx="31210" formatCode="General">
                  <c:v>0.64283100000000071</c:v>
                </c:pt>
                <c:pt idx="31211" formatCode="General">
                  <c:v>0.64285099999999995</c:v>
                </c:pt>
                <c:pt idx="31212" formatCode="General">
                  <c:v>0.64287200000000044</c:v>
                </c:pt>
                <c:pt idx="31213" formatCode="General">
                  <c:v>0.64289200000000046</c:v>
                </c:pt>
                <c:pt idx="31214" formatCode="General">
                  <c:v>0.64291399999999999</c:v>
                </c:pt>
                <c:pt idx="31215" formatCode="General">
                  <c:v>0.64293400000000045</c:v>
                </c:pt>
                <c:pt idx="31216" formatCode="General">
                  <c:v>0.64295500000000072</c:v>
                </c:pt>
                <c:pt idx="31217" formatCode="General">
                  <c:v>0.64297500000000074</c:v>
                </c:pt>
                <c:pt idx="31218" formatCode="General">
                  <c:v>0.64299600000000046</c:v>
                </c:pt>
                <c:pt idx="31219" formatCode="General">
                  <c:v>0.64301600000000003</c:v>
                </c:pt>
                <c:pt idx="31220" formatCode="General">
                  <c:v>0.64303699999999997</c:v>
                </c:pt>
                <c:pt idx="31221" formatCode="General">
                  <c:v>0.64305800000000046</c:v>
                </c:pt>
                <c:pt idx="31222" formatCode="General">
                  <c:v>0.64307900000000073</c:v>
                </c:pt>
                <c:pt idx="31223" formatCode="General">
                  <c:v>0.64309900000000075</c:v>
                </c:pt>
                <c:pt idx="31224" formatCode="General">
                  <c:v>0.64312000000000058</c:v>
                </c:pt>
                <c:pt idx="31225" formatCode="General">
                  <c:v>0.64314000000000071</c:v>
                </c:pt>
                <c:pt idx="31226" formatCode="General">
                  <c:v>0.64315999999999995</c:v>
                </c:pt>
                <c:pt idx="31227" formatCode="General">
                  <c:v>0.64318100000000045</c:v>
                </c:pt>
                <c:pt idx="31228" formatCode="General">
                  <c:v>0.64320100000000058</c:v>
                </c:pt>
                <c:pt idx="31229" formatCode="General">
                  <c:v>0.64322299999999999</c:v>
                </c:pt>
                <c:pt idx="31230" formatCode="General">
                  <c:v>0.64324300000000045</c:v>
                </c:pt>
                <c:pt idx="31231" formatCode="General">
                  <c:v>0.6432639999999995</c:v>
                </c:pt>
                <c:pt idx="31232" formatCode="General">
                  <c:v>0.64328399999999997</c:v>
                </c:pt>
                <c:pt idx="31233" formatCode="General">
                  <c:v>0.64330500000000046</c:v>
                </c:pt>
                <c:pt idx="31234" formatCode="General">
                  <c:v>0.6433250000000007</c:v>
                </c:pt>
                <c:pt idx="31235" formatCode="General">
                  <c:v>0.64334600000000042</c:v>
                </c:pt>
                <c:pt idx="31236" formatCode="General">
                  <c:v>0.64336700000000002</c:v>
                </c:pt>
                <c:pt idx="31237" formatCode="General">
                  <c:v>0.64338700000000004</c:v>
                </c:pt>
                <c:pt idx="31238" formatCode="General">
                  <c:v>0.64340799999999998</c:v>
                </c:pt>
                <c:pt idx="31239" formatCode="General">
                  <c:v>0.64342800000000044</c:v>
                </c:pt>
                <c:pt idx="31240" formatCode="General">
                  <c:v>0.64344900000000071</c:v>
                </c:pt>
                <c:pt idx="31241" formatCode="General">
                  <c:v>0.64346899999999996</c:v>
                </c:pt>
                <c:pt idx="31242" formatCode="General">
                  <c:v>0.64349000000000045</c:v>
                </c:pt>
                <c:pt idx="31243" formatCode="General">
                  <c:v>0.64351000000000003</c:v>
                </c:pt>
                <c:pt idx="31244" formatCode="General">
                  <c:v>0.64353199999999999</c:v>
                </c:pt>
                <c:pt idx="31245" formatCode="General">
                  <c:v>0.64355200000000001</c:v>
                </c:pt>
                <c:pt idx="31246" formatCode="General">
                  <c:v>0.64357299999999951</c:v>
                </c:pt>
                <c:pt idx="31247" formatCode="General">
                  <c:v>0.64359299999999997</c:v>
                </c:pt>
                <c:pt idx="31248" formatCode="General">
                  <c:v>0.64361400000000046</c:v>
                </c:pt>
                <c:pt idx="31249" formatCode="General">
                  <c:v>0.64363400000000071</c:v>
                </c:pt>
                <c:pt idx="31250" formatCode="General">
                  <c:v>0.64365500000000075</c:v>
                </c:pt>
                <c:pt idx="31251" formatCode="General">
                  <c:v>0.64367600000000058</c:v>
                </c:pt>
                <c:pt idx="31252" formatCode="General">
                  <c:v>0.64369600000000071</c:v>
                </c:pt>
                <c:pt idx="31253" formatCode="General">
                  <c:v>0.64371699999999998</c:v>
                </c:pt>
                <c:pt idx="31254" formatCode="General">
                  <c:v>0.64373700000000045</c:v>
                </c:pt>
                <c:pt idx="31255" formatCode="General">
                  <c:v>0.64375800000000072</c:v>
                </c:pt>
                <c:pt idx="31256" formatCode="General">
                  <c:v>0.64377800000000074</c:v>
                </c:pt>
                <c:pt idx="31257" formatCode="General">
                  <c:v>0.6437990000000009</c:v>
                </c:pt>
                <c:pt idx="31258" formatCode="General">
                  <c:v>0.64381999999999995</c:v>
                </c:pt>
                <c:pt idx="31259" formatCode="General">
                  <c:v>0.64384000000000075</c:v>
                </c:pt>
                <c:pt idx="31260" formatCode="General">
                  <c:v>0.64386100000000046</c:v>
                </c:pt>
                <c:pt idx="31261" formatCode="General">
                  <c:v>0.64388199999999995</c:v>
                </c:pt>
                <c:pt idx="31262" formatCode="General">
                  <c:v>0.64390200000000042</c:v>
                </c:pt>
                <c:pt idx="31263" formatCode="General">
                  <c:v>0.64392300000000058</c:v>
                </c:pt>
                <c:pt idx="31264" formatCode="General">
                  <c:v>0.64394300000000071</c:v>
                </c:pt>
                <c:pt idx="31265" formatCode="General">
                  <c:v>0.64396399999999998</c:v>
                </c:pt>
                <c:pt idx="31266" formatCode="General">
                  <c:v>0.64398400000000044</c:v>
                </c:pt>
                <c:pt idx="31267" formatCode="General">
                  <c:v>0.64400500000000072</c:v>
                </c:pt>
                <c:pt idx="31268" formatCode="General">
                  <c:v>0.64402600000000043</c:v>
                </c:pt>
                <c:pt idx="31269" formatCode="General">
                  <c:v>0.64404600000000045</c:v>
                </c:pt>
                <c:pt idx="31270" formatCode="General">
                  <c:v>0.6440669999999995</c:v>
                </c:pt>
                <c:pt idx="31271" formatCode="General">
                  <c:v>0.64408699999999997</c:v>
                </c:pt>
                <c:pt idx="31272" formatCode="General">
                  <c:v>0.64410800000000046</c:v>
                </c:pt>
                <c:pt idx="31273" formatCode="General">
                  <c:v>0.64412899999999995</c:v>
                </c:pt>
                <c:pt idx="31274" formatCode="General">
                  <c:v>0.64415000000000044</c:v>
                </c:pt>
                <c:pt idx="31275" formatCode="General">
                  <c:v>0.64417000000000046</c:v>
                </c:pt>
                <c:pt idx="31276" formatCode="General">
                  <c:v>0.64419100000000074</c:v>
                </c:pt>
                <c:pt idx="31277" formatCode="General">
                  <c:v>0.64421099999999998</c:v>
                </c:pt>
                <c:pt idx="31278" formatCode="General">
                  <c:v>0.64423100000000044</c:v>
                </c:pt>
                <c:pt idx="31279" formatCode="General">
                  <c:v>0.64425200000000005</c:v>
                </c:pt>
                <c:pt idx="31280" formatCode="General">
                  <c:v>0.64427299999999998</c:v>
                </c:pt>
                <c:pt idx="31281" formatCode="General">
                  <c:v>0.64429300000000045</c:v>
                </c:pt>
                <c:pt idx="31282" formatCode="General">
                  <c:v>0.64431400000000005</c:v>
                </c:pt>
                <c:pt idx="31283" formatCode="General">
                  <c:v>0.64433499999999999</c:v>
                </c:pt>
                <c:pt idx="31284" formatCode="General">
                  <c:v>0.64435500000000046</c:v>
                </c:pt>
                <c:pt idx="31285" formatCode="General">
                  <c:v>0.64437599999999995</c:v>
                </c:pt>
                <c:pt idx="31286" formatCode="General">
                  <c:v>0.64439600000000041</c:v>
                </c:pt>
                <c:pt idx="31287" formatCode="General">
                  <c:v>0.64441700000000002</c:v>
                </c:pt>
                <c:pt idx="31288" formatCode="General">
                  <c:v>0.64443700000000004</c:v>
                </c:pt>
                <c:pt idx="31289" formatCode="General">
                  <c:v>0.64445900000000045</c:v>
                </c:pt>
                <c:pt idx="31290" formatCode="General">
                  <c:v>0.64447900000000058</c:v>
                </c:pt>
                <c:pt idx="31291" formatCode="General">
                  <c:v>0.64449900000000071</c:v>
                </c:pt>
                <c:pt idx="31292" formatCode="General">
                  <c:v>0.64451999999999998</c:v>
                </c:pt>
                <c:pt idx="31293" formatCode="General">
                  <c:v>0.64454000000000045</c:v>
                </c:pt>
                <c:pt idx="31294" formatCode="General">
                  <c:v>0.64456100000000005</c:v>
                </c:pt>
                <c:pt idx="31295" formatCode="General">
                  <c:v>0.64458099999999996</c:v>
                </c:pt>
                <c:pt idx="31296" formatCode="General">
                  <c:v>0.64460200000000045</c:v>
                </c:pt>
                <c:pt idx="31297" formatCode="General">
                  <c:v>0.64462299999999995</c:v>
                </c:pt>
                <c:pt idx="31298" formatCode="General">
                  <c:v>0.64464400000000077</c:v>
                </c:pt>
                <c:pt idx="31299" formatCode="General">
                  <c:v>0.64466400000000046</c:v>
                </c:pt>
                <c:pt idx="31300" formatCode="General">
                  <c:v>0.64468499999999995</c:v>
                </c:pt>
                <c:pt idx="31301" formatCode="General">
                  <c:v>0.64470500000000075</c:v>
                </c:pt>
                <c:pt idx="31302" formatCode="General">
                  <c:v>0.64472600000000047</c:v>
                </c:pt>
                <c:pt idx="31303" formatCode="General">
                  <c:v>0.64474700000000074</c:v>
                </c:pt>
                <c:pt idx="31304" formatCode="General">
                  <c:v>0.64476699999999998</c:v>
                </c:pt>
                <c:pt idx="31305" formatCode="General">
                  <c:v>0.64478800000000058</c:v>
                </c:pt>
                <c:pt idx="31306" formatCode="General">
                  <c:v>0.64480800000000071</c:v>
                </c:pt>
                <c:pt idx="31307" formatCode="General">
                  <c:v>0.64482900000000076</c:v>
                </c:pt>
                <c:pt idx="31308" formatCode="General">
                  <c:v>0.64484900000000089</c:v>
                </c:pt>
                <c:pt idx="31309" formatCode="General">
                  <c:v>0.64487000000000072</c:v>
                </c:pt>
                <c:pt idx="31310" formatCode="General">
                  <c:v>0.64489000000000074</c:v>
                </c:pt>
                <c:pt idx="31311" formatCode="General">
                  <c:v>0.64491100000000046</c:v>
                </c:pt>
                <c:pt idx="31312" formatCode="General">
                  <c:v>0.64493199999999995</c:v>
                </c:pt>
                <c:pt idx="31313" formatCode="General">
                  <c:v>0.64495300000000044</c:v>
                </c:pt>
                <c:pt idx="31314" formatCode="General">
                  <c:v>0.64497300000000046</c:v>
                </c:pt>
                <c:pt idx="31315" formatCode="General">
                  <c:v>0.64499400000000073</c:v>
                </c:pt>
                <c:pt idx="31316" formatCode="General">
                  <c:v>0.64501399999999998</c:v>
                </c:pt>
                <c:pt idx="31317" formatCode="General">
                  <c:v>0.64503400000000044</c:v>
                </c:pt>
                <c:pt idx="31318" formatCode="General">
                  <c:v>0.64505600000000041</c:v>
                </c:pt>
                <c:pt idx="31319" formatCode="General">
                  <c:v>0.64507600000000043</c:v>
                </c:pt>
                <c:pt idx="31320" formatCode="General">
                  <c:v>0.64509700000000059</c:v>
                </c:pt>
                <c:pt idx="31321" formatCode="General">
                  <c:v>0.64511700000000005</c:v>
                </c:pt>
                <c:pt idx="31322" formatCode="General">
                  <c:v>0.64513799999999999</c:v>
                </c:pt>
                <c:pt idx="31323" formatCode="General">
                  <c:v>0.64515800000000045</c:v>
                </c:pt>
                <c:pt idx="31324" formatCode="General">
                  <c:v>0.64517899999999995</c:v>
                </c:pt>
                <c:pt idx="31325" formatCode="General">
                  <c:v>0.64519900000000074</c:v>
                </c:pt>
                <c:pt idx="31326" formatCode="General">
                  <c:v>0.64522000000000046</c:v>
                </c:pt>
                <c:pt idx="31327" formatCode="General">
                  <c:v>0.64524099999999995</c:v>
                </c:pt>
                <c:pt idx="31328" formatCode="General">
                  <c:v>0.645262</c:v>
                </c:pt>
                <c:pt idx="31329" formatCode="General">
                  <c:v>0.64528200000000002</c:v>
                </c:pt>
                <c:pt idx="31330" formatCode="General">
                  <c:v>0.64530299999999996</c:v>
                </c:pt>
                <c:pt idx="31331" formatCode="General">
                  <c:v>0.64532299999999998</c:v>
                </c:pt>
                <c:pt idx="31332" formatCode="General">
                  <c:v>0.64534300000000044</c:v>
                </c:pt>
                <c:pt idx="31333" formatCode="General">
                  <c:v>0.64536499999999997</c:v>
                </c:pt>
                <c:pt idx="31334" formatCode="General">
                  <c:v>0.64538499999999999</c:v>
                </c:pt>
                <c:pt idx="31335" formatCode="General">
                  <c:v>0.64540600000000004</c:v>
                </c:pt>
                <c:pt idx="31336" formatCode="General">
                  <c:v>0.6454260000000005</c:v>
                </c:pt>
                <c:pt idx="31337" formatCode="General">
                  <c:v>0.64544699999999999</c:v>
                </c:pt>
                <c:pt idx="31338" formatCode="General">
                  <c:v>0.64546700000000001</c:v>
                </c:pt>
                <c:pt idx="31339" formatCode="General">
                  <c:v>0.64548799999999951</c:v>
                </c:pt>
                <c:pt idx="31340" formatCode="General">
                  <c:v>0.64550799999999997</c:v>
                </c:pt>
                <c:pt idx="31341" formatCode="General">
                  <c:v>0.64553000000000005</c:v>
                </c:pt>
                <c:pt idx="31342" formatCode="General">
                  <c:v>0.6455500000000004</c:v>
                </c:pt>
                <c:pt idx="31343" formatCode="General">
                  <c:v>0.64557100000000045</c:v>
                </c:pt>
                <c:pt idx="31344" formatCode="General">
                  <c:v>0.64559100000000058</c:v>
                </c:pt>
                <c:pt idx="31345" formatCode="General">
                  <c:v>0.64561100000000071</c:v>
                </c:pt>
                <c:pt idx="31346" formatCode="General">
                  <c:v>0.64563200000000043</c:v>
                </c:pt>
                <c:pt idx="31347" formatCode="General">
                  <c:v>0.64565200000000045</c:v>
                </c:pt>
                <c:pt idx="31348" formatCode="General">
                  <c:v>0.64567400000000075</c:v>
                </c:pt>
                <c:pt idx="31349" formatCode="General">
                  <c:v>0.64569400000000077</c:v>
                </c:pt>
                <c:pt idx="31350" formatCode="General">
                  <c:v>0.64571500000000071</c:v>
                </c:pt>
                <c:pt idx="31351" formatCode="General">
                  <c:v>0.64573499999999995</c:v>
                </c:pt>
                <c:pt idx="31352" formatCode="General">
                  <c:v>0.64575600000000044</c:v>
                </c:pt>
                <c:pt idx="31353" formatCode="General">
                  <c:v>0.64577600000000046</c:v>
                </c:pt>
                <c:pt idx="31354" formatCode="General">
                  <c:v>0.64579699999999995</c:v>
                </c:pt>
                <c:pt idx="31355" formatCode="General">
                  <c:v>0.64581800000000045</c:v>
                </c:pt>
                <c:pt idx="31356" formatCode="General">
                  <c:v>0.64583800000000058</c:v>
                </c:pt>
                <c:pt idx="31357" formatCode="General">
                  <c:v>0.64585900000000074</c:v>
                </c:pt>
                <c:pt idx="31358" formatCode="General">
                  <c:v>0.64587900000000076</c:v>
                </c:pt>
                <c:pt idx="31359" formatCode="General">
                  <c:v>0.64590000000000058</c:v>
                </c:pt>
                <c:pt idx="31360" formatCode="General">
                  <c:v>0.64592000000000072</c:v>
                </c:pt>
                <c:pt idx="31361" formatCode="General">
                  <c:v>0.64594100000000076</c:v>
                </c:pt>
                <c:pt idx="31362" formatCode="General">
                  <c:v>0.64596200000000004</c:v>
                </c:pt>
                <c:pt idx="31363" formatCode="General">
                  <c:v>0.64598299999999997</c:v>
                </c:pt>
                <c:pt idx="31364" formatCode="General">
                  <c:v>0.64600299999999999</c:v>
                </c:pt>
                <c:pt idx="31365" formatCode="General">
                  <c:v>0.64602400000000071</c:v>
                </c:pt>
                <c:pt idx="31366" formatCode="General">
                  <c:v>0.64604399999999995</c:v>
                </c:pt>
                <c:pt idx="31367" formatCode="General">
                  <c:v>0.64606500000000044</c:v>
                </c:pt>
                <c:pt idx="31368" formatCode="General">
                  <c:v>0.64608500000000046</c:v>
                </c:pt>
                <c:pt idx="31369" formatCode="General">
                  <c:v>0.6461060000000004</c:v>
                </c:pt>
                <c:pt idx="31370" formatCode="General">
                  <c:v>0.64612700000000045</c:v>
                </c:pt>
                <c:pt idx="31371" formatCode="General">
                  <c:v>0.64614700000000058</c:v>
                </c:pt>
                <c:pt idx="31372" formatCode="General">
                  <c:v>0.64616799999999996</c:v>
                </c:pt>
                <c:pt idx="31373" formatCode="General">
                  <c:v>0.64618799999999998</c:v>
                </c:pt>
                <c:pt idx="31374" formatCode="General">
                  <c:v>0.6462090000000007</c:v>
                </c:pt>
                <c:pt idx="31375" formatCode="General">
                  <c:v>0.64622900000000072</c:v>
                </c:pt>
                <c:pt idx="31376" formatCode="General">
                  <c:v>0.64625000000000044</c:v>
                </c:pt>
                <c:pt idx="31377" formatCode="General">
                  <c:v>0.64627100000000071</c:v>
                </c:pt>
                <c:pt idx="31378" formatCode="General">
                  <c:v>0.64629099999999995</c:v>
                </c:pt>
                <c:pt idx="31379" formatCode="General">
                  <c:v>0.646312</c:v>
                </c:pt>
                <c:pt idx="31380" formatCode="General">
                  <c:v>0.64633300000000005</c:v>
                </c:pt>
                <c:pt idx="31381" formatCode="General">
                  <c:v>0.64635299999999996</c:v>
                </c:pt>
                <c:pt idx="31382" formatCode="General">
                  <c:v>0.64637400000000045</c:v>
                </c:pt>
                <c:pt idx="31383" formatCode="General">
                  <c:v>0.64639400000000058</c:v>
                </c:pt>
                <c:pt idx="31384" formatCode="General">
                  <c:v>0.64641499999999996</c:v>
                </c:pt>
                <c:pt idx="31385" formatCode="General">
                  <c:v>0.64643499999999998</c:v>
                </c:pt>
                <c:pt idx="31386" formatCode="General">
                  <c:v>0.64645600000000003</c:v>
                </c:pt>
                <c:pt idx="31387" formatCode="General">
                  <c:v>0.64647699999999997</c:v>
                </c:pt>
                <c:pt idx="31388" formatCode="General">
                  <c:v>0.64649699999999999</c:v>
                </c:pt>
                <c:pt idx="31389" formatCode="General">
                  <c:v>0.64651800000000004</c:v>
                </c:pt>
                <c:pt idx="31390" formatCode="General">
                  <c:v>0.6465379999999995</c:v>
                </c:pt>
                <c:pt idx="31391" formatCode="General">
                  <c:v>0.64655899999999999</c:v>
                </c:pt>
                <c:pt idx="31392" formatCode="General">
                  <c:v>0.64658000000000004</c:v>
                </c:pt>
                <c:pt idx="31393" formatCode="General">
                  <c:v>0.64659999999999995</c:v>
                </c:pt>
                <c:pt idx="31394" formatCode="General">
                  <c:v>0.64662100000000089</c:v>
                </c:pt>
                <c:pt idx="31395" formatCode="General">
                  <c:v>0.64664200000000072</c:v>
                </c:pt>
                <c:pt idx="31396" formatCode="General">
                  <c:v>0.6466620000000004</c:v>
                </c:pt>
                <c:pt idx="31397" formatCode="General">
                  <c:v>0.64668300000000045</c:v>
                </c:pt>
                <c:pt idx="31398" formatCode="General">
                  <c:v>0.64670300000000058</c:v>
                </c:pt>
                <c:pt idx="31399" formatCode="General">
                  <c:v>0.64672400000000074</c:v>
                </c:pt>
                <c:pt idx="31400" formatCode="General">
                  <c:v>0.64674400000000076</c:v>
                </c:pt>
                <c:pt idx="31401" formatCode="General">
                  <c:v>0.6467650000000007</c:v>
                </c:pt>
                <c:pt idx="31402" formatCode="General">
                  <c:v>0.64678600000000042</c:v>
                </c:pt>
                <c:pt idx="31403" formatCode="General">
                  <c:v>0.64680600000000044</c:v>
                </c:pt>
                <c:pt idx="31404" formatCode="General">
                  <c:v>0.64682700000000071</c:v>
                </c:pt>
                <c:pt idx="31405" formatCode="General">
                  <c:v>0.64684699999999995</c:v>
                </c:pt>
                <c:pt idx="31406" formatCode="General">
                  <c:v>0.64686800000000044</c:v>
                </c:pt>
                <c:pt idx="31407" formatCode="General">
                  <c:v>0.64688800000000046</c:v>
                </c:pt>
                <c:pt idx="31408" formatCode="General">
                  <c:v>0.64690900000000073</c:v>
                </c:pt>
                <c:pt idx="31409" formatCode="General">
                  <c:v>0.64693000000000045</c:v>
                </c:pt>
                <c:pt idx="31410" formatCode="General">
                  <c:v>0.64695100000000072</c:v>
                </c:pt>
                <c:pt idx="31411" formatCode="General">
                  <c:v>0.64697100000000074</c:v>
                </c:pt>
                <c:pt idx="31412" formatCode="General">
                  <c:v>0.64699100000000076</c:v>
                </c:pt>
                <c:pt idx="31413" formatCode="General">
                  <c:v>0.64701200000000003</c:v>
                </c:pt>
                <c:pt idx="31414" formatCode="General">
                  <c:v>0.64703200000000005</c:v>
                </c:pt>
                <c:pt idx="31415" formatCode="General">
                  <c:v>0.64705299999999999</c:v>
                </c:pt>
                <c:pt idx="31416" formatCode="General">
                  <c:v>0.6470740000000007</c:v>
                </c:pt>
                <c:pt idx="31417" formatCode="General">
                  <c:v>0.64709500000000075</c:v>
                </c:pt>
                <c:pt idx="31418" formatCode="General">
                  <c:v>0.64711500000000044</c:v>
                </c:pt>
                <c:pt idx="31419" formatCode="General">
                  <c:v>0.64713600000000004</c:v>
                </c:pt>
                <c:pt idx="31420" formatCode="General">
                  <c:v>0.64715599999999995</c:v>
                </c:pt>
                <c:pt idx="31421" formatCode="General">
                  <c:v>0.64717700000000045</c:v>
                </c:pt>
                <c:pt idx="31422" formatCode="General">
                  <c:v>0.64719800000000072</c:v>
                </c:pt>
                <c:pt idx="31423" formatCode="General">
                  <c:v>0.64721899999999999</c:v>
                </c:pt>
                <c:pt idx="31424" formatCode="General">
                  <c:v>0.64723900000000045</c:v>
                </c:pt>
                <c:pt idx="31425" formatCode="General">
                  <c:v>0.64725900000000058</c:v>
                </c:pt>
                <c:pt idx="31426" formatCode="General">
                  <c:v>0.64728000000000041</c:v>
                </c:pt>
                <c:pt idx="31427" formatCode="General">
                  <c:v>0.64730000000000043</c:v>
                </c:pt>
                <c:pt idx="31428" formatCode="General">
                  <c:v>0.6473210000000007</c:v>
                </c:pt>
                <c:pt idx="31429" formatCode="General">
                  <c:v>0.64734100000000083</c:v>
                </c:pt>
                <c:pt idx="31430" formatCode="General">
                  <c:v>0.64736199999999999</c:v>
                </c:pt>
                <c:pt idx="31431" formatCode="General">
                  <c:v>0.64738300000000004</c:v>
                </c:pt>
                <c:pt idx="31432" formatCode="General">
                  <c:v>0.64740399999999998</c:v>
                </c:pt>
                <c:pt idx="31433" formatCode="General">
                  <c:v>0.64742400000000044</c:v>
                </c:pt>
                <c:pt idx="31434" formatCode="General">
                  <c:v>0.64744500000000071</c:v>
                </c:pt>
                <c:pt idx="31435" formatCode="General">
                  <c:v>0.64746499999999996</c:v>
                </c:pt>
                <c:pt idx="31436" formatCode="General">
                  <c:v>0.64748600000000001</c:v>
                </c:pt>
                <c:pt idx="31437" formatCode="General">
                  <c:v>0.64750700000000005</c:v>
                </c:pt>
                <c:pt idx="31438" formatCode="General">
                  <c:v>0.64752699999999996</c:v>
                </c:pt>
                <c:pt idx="31439" formatCode="General">
                  <c:v>0.64754800000000046</c:v>
                </c:pt>
                <c:pt idx="31440" formatCode="General">
                  <c:v>0.64756800000000003</c:v>
                </c:pt>
                <c:pt idx="31441" formatCode="General">
                  <c:v>0.64758899999999997</c:v>
                </c:pt>
                <c:pt idx="31442" formatCode="General">
                  <c:v>0.64760900000000077</c:v>
                </c:pt>
                <c:pt idx="31443" formatCode="General">
                  <c:v>0.64763000000000071</c:v>
                </c:pt>
                <c:pt idx="31444" formatCode="General">
                  <c:v>0.64765000000000073</c:v>
                </c:pt>
                <c:pt idx="31445" formatCode="General">
                  <c:v>0.64767200000000058</c:v>
                </c:pt>
                <c:pt idx="31446" formatCode="General">
                  <c:v>0.64769200000000071</c:v>
                </c:pt>
                <c:pt idx="31447" formatCode="General">
                  <c:v>0.64771299999999998</c:v>
                </c:pt>
                <c:pt idx="31448" formatCode="General">
                  <c:v>0.64773300000000045</c:v>
                </c:pt>
                <c:pt idx="31449" formatCode="General">
                  <c:v>0.64775400000000072</c:v>
                </c:pt>
                <c:pt idx="31450" formatCode="General">
                  <c:v>0.64777400000000074</c:v>
                </c:pt>
                <c:pt idx="31451" formatCode="General">
                  <c:v>0.64779400000000076</c:v>
                </c:pt>
                <c:pt idx="31452" formatCode="General">
                  <c:v>0.64781599999999995</c:v>
                </c:pt>
                <c:pt idx="31453" formatCode="General">
                  <c:v>0.64783600000000041</c:v>
                </c:pt>
                <c:pt idx="31454" formatCode="General">
                  <c:v>0.64785700000000046</c:v>
                </c:pt>
                <c:pt idx="31455" formatCode="General">
                  <c:v>0.6478770000000007</c:v>
                </c:pt>
                <c:pt idx="31456" formatCode="General">
                  <c:v>0.64789800000000075</c:v>
                </c:pt>
                <c:pt idx="31457" formatCode="General">
                  <c:v>0.64791799999999999</c:v>
                </c:pt>
                <c:pt idx="31458" formatCode="General">
                  <c:v>0.64793900000000071</c:v>
                </c:pt>
                <c:pt idx="31459" formatCode="General">
                  <c:v>0.64795899999999995</c:v>
                </c:pt>
                <c:pt idx="31460" formatCode="General">
                  <c:v>0.64798100000000058</c:v>
                </c:pt>
                <c:pt idx="31461" formatCode="General">
                  <c:v>0.64800100000000072</c:v>
                </c:pt>
                <c:pt idx="31462" formatCode="General">
                  <c:v>0.64802200000000043</c:v>
                </c:pt>
                <c:pt idx="31463" formatCode="General">
                  <c:v>0.64804200000000045</c:v>
                </c:pt>
                <c:pt idx="31464" formatCode="General">
                  <c:v>0.6480629999999995</c:v>
                </c:pt>
                <c:pt idx="31465" formatCode="General">
                  <c:v>0.64808299999999996</c:v>
                </c:pt>
                <c:pt idx="31466" formatCode="General">
                  <c:v>0.64810400000000046</c:v>
                </c:pt>
                <c:pt idx="31467" formatCode="General">
                  <c:v>0.64812499999999995</c:v>
                </c:pt>
                <c:pt idx="31468" formatCode="General">
                  <c:v>0.64814500000000075</c:v>
                </c:pt>
                <c:pt idx="31469" formatCode="General">
                  <c:v>0.64816600000000002</c:v>
                </c:pt>
                <c:pt idx="31470" formatCode="General">
                  <c:v>0.64818600000000004</c:v>
                </c:pt>
                <c:pt idx="31471" formatCode="General">
                  <c:v>0.64820699999999998</c:v>
                </c:pt>
                <c:pt idx="31472" formatCode="General">
                  <c:v>0.64822700000000044</c:v>
                </c:pt>
                <c:pt idx="31473" formatCode="General">
                  <c:v>0.64824800000000071</c:v>
                </c:pt>
                <c:pt idx="31474" formatCode="General">
                  <c:v>0.64826799999999996</c:v>
                </c:pt>
                <c:pt idx="31475" formatCode="General">
                  <c:v>0.64829000000000059</c:v>
                </c:pt>
                <c:pt idx="31476" formatCode="General">
                  <c:v>0.64831000000000005</c:v>
                </c:pt>
                <c:pt idx="31477" formatCode="General">
                  <c:v>0.64833099999999999</c:v>
                </c:pt>
                <c:pt idx="31478" formatCode="General">
                  <c:v>0.64835100000000045</c:v>
                </c:pt>
                <c:pt idx="31479" formatCode="General">
                  <c:v>0.64837100000000059</c:v>
                </c:pt>
                <c:pt idx="31480" formatCode="General">
                  <c:v>0.64839200000000041</c:v>
                </c:pt>
                <c:pt idx="31481" formatCode="General">
                  <c:v>0.64841300000000002</c:v>
                </c:pt>
                <c:pt idx="31482" formatCode="General">
                  <c:v>0.64843399999999951</c:v>
                </c:pt>
                <c:pt idx="31483" formatCode="General">
                  <c:v>0.64845399999999997</c:v>
                </c:pt>
                <c:pt idx="31484" formatCode="General">
                  <c:v>0.64847500000000058</c:v>
                </c:pt>
                <c:pt idx="31485" formatCode="General">
                  <c:v>0.64849500000000071</c:v>
                </c:pt>
                <c:pt idx="31486" formatCode="General">
                  <c:v>0.64851599999999998</c:v>
                </c:pt>
                <c:pt idx="31487" formatCode="General">
                  <c:v>0.648536</c:v>
                </c:pt>
                <c:pt idx="31488" formatCode="General">
                  <c:v>0.64855700000000005</c:v>
                </c:pt>
                <c:pt idx="31489" formatCode="General">
                  <c:v>0.64857699999999996</c:v>
                </c:pt>
                <c:pt idx="31490" formatCode="General">
                  <c:v>0.64859800000000045</c:v>
                </c:pt>
                <c:pt idx="31491" formatCode="General">
                  <c:v>0.64861899999999995</c:v>
                </c:pt>
                <c:pt idx="31492" formatCode="General">
                  <c:v>0.64863900000000074</c:v>
                </c:pt>
                <c:pt idx="31493" formatCode="General">
                  <c:v>0.64866000000000046</c:v>
                </c:pt>
                <c:pt idx="31494" formatCode="General">
                  <c:v>0.6486800000000007</c:v>
                </c:pt>
                <c:pt idx="31495" formatCode="General">
                  <c:v>0.64870100000000075</c:v>
                </c:pt>
                <c:pt idx="31496" formatCode="General">
                  <c:v>0.64872200000000046</c:v>
                </c:pt>
                <c:pt idx="31497" formatCode="General">
                  <c:v>0.64874200000000071</c:v>
                </c:pt>
                <c:pt idx="31498" formatCode="General">
                  <c:v>0.64876299999999998</c:v>
                </c:pt>
                <c:pt idx="31499" formatCode="General">
                  <c:v>0.64878400000000058</c:v>
                </c:pt>
                <c:pt idx="31500" formatCode="General">
                  <c:v>0.64880400000000071</c:v>
                </c:pt>
                <c:pt idx="31501" formatCode="General">
                  <c:v>0.64882500000000076</c:v>
                </c:pt>
                <c:pt idx="31502" formatCode="General">
                  <c:v>0.64884500000000089</c:v>
                </c:pt>
                <c:pt idx="31503" formatCode="General">
                  <c:v>0.64886600000000005</c:v>
                </c:pt>
                <c:pt idx="31504" formatCode="General">
                  <c:v>0.64888699999999999</c:v>
                </c:pt>
                <c:pt idx="31505" formatCode="General">
                  <c:v>0.64890700000000046</c:v>
                </c:pt>
                <c:pt idx="31506" formatCode="General">
                  <c:v>0.64892799999999995</c:v>
                </c:pt>
                <c:pt idx="31507" formatCode="General">
                  <c:v>0.64894800000000075</c:v>
                </c:pt>
                <c:pt idx="31508" formatCode="General">
                  <c:v>0.64896900000000046</c:v>
                </c:pt>
                <c:pt idx="31509" formatCode="General">
                  <c:v>0.6489890000000007</c:v>
                </c:pt>
                <c:pt idx="31510" formatCode="General">
                  <c:v>0.64901000000000042</c:v>
                </c:pt>
                <c:pt idx="31511" formatCode="General">
                  <c:v>0.64903100000000058</c:v>
                </c:pt>
                <c:pt idx="31512" formatCode="General">
                  <c:v>0.64905100000000071</c:v>
                </c:pt>
                <c:pt idx="31513" formatCode="General">
                  <c:v>0.64907200000000043</c:v>
                </c:pt>
                <c:pt idx="31514" formatCode="General">
                  <c:v>0.64909300000000059</c:v>
                </c:pt>
                <c:pt idx="31515" formatCode="General">
                  <c:v>0.64911300000000005</c:v>
                </c:pt>
                <c:pt idx="31516" formatCode="General">
                  <c:v>0.64913399999999999</c:v>
                </c:pt>
                <c:pt idx="31517" formatCode="General">
                  <c:v>0.64915400000000045</c:v>
                </c:pt>
                <c:pt idx="31518" formatCode="General">
                  <c:v>0.64917499999999995</c:v>
                </c:pt>
                <c:pt idx="31519" formatCode="General">
                  <c:v>0.64919500000000074</c:v>
                </c:pt>
                <c:pt idx="31520" formatCode="General">
                  <c:v>0.64921600000000002</c:v>
                </c:pt>
                <c:pt idx="31521" formatCode="General">
                  <c:v>0.64923699999999951</c:v>
                </c:pt>
                <c:pt idx="31522" formatCode="General">
                  <c:v>0.64925699999999997</c:v>
                </c:pt>
                <c:pt idx="31523" formatCode="General">
                  <c:v>0.64927800000000047</c:v>
                </c:pt>
                <c:pt idx="31524" formatCode="General">
                  <c:v>0.64929800000000071</c:v>
                </c:pt>
                <c:pt idx="31525" formatCode="General">
                  <c:v>0.64931899999999998</c:v>
                </c:pt>
                <c:pt idx="31526" formatCode="General">
                  <c:v>0.64933900000000044</c:v>
                </c:pt>
                <c:pt idx="31527" formatCode="General">
                  <c:v>0.64936000000000005</c:v>
                </c:pt>
                <c:pt idx="31528" formatCode="General">
                  <c:v>0.64938099999999999</c:v>
                </c:pt>
                <c:pt idx="31529" formatCode="General">
                  <c:v>0.64940200000000003</c:v>
                </c:pt>
                <c:pt idx="31530" formatCode="General">
                  <c:v>0.64942200000000005</c:v>
                </c:pt>
                <c:pt idx="31531" formatCode="General">
                  <c:v>0.64944200000000041</c:v>
                </c:pt>
                <c:pt idx="31532" formatCode="General">
                  <c:v>0.64946300000000001</c:v>
                </c:pt>
                <c:pt idx="31533" formatCode="General">
                  <c:v>0.64948399999999951</c:v>
                </c:pt>
                <c:pt idx="31534" formatCode="General">
                  <c:v>0.64950399999999997</c:v>
                </c:pt>
                <c:pt idx="31535" formatCode="General">
                  <c:v>0.64952500000000046</c:v>
                </c:pt>
                <c:pt idx="31536" formatCode="General">
                  <c:v>0.6495460000000004</c:v>
                </c:pt>
                <c:pt idx="31537" formatCode="General">
                  <c:v>0.64956599999999998</c:v>
                </c:pt>
                <c:pt idx="31538" formatCode="General">
                  <c:v>0.64958700000000003</c:v>
                </c:pt>
                <c:pt idx="31539" formatCode="General">
                  <c:v>0.64960700000000071</c:v>
                </c:pt>
                <c:pt idx="31540" formatCode="General">
                  <c:v>0.64962800000000076</c:v>
                </c:pt>
                <c:pt idx="31541" formatCode="General">
                  <c:v>0.64964800000000089</c:v>
                </c:pt>
                <c:pt idx="31542" formatCode="General">
                  <c:v>0.64966900000000072</c:v>
                </c:pt>
                <c:pt idx="31543" formatCode="General">
                  <c:v>0.64969000000000077</c:v>
                </c:pt>
                <c:pt idx="31544" formatCode="General">
                  <c:v>0.6497110000000007</c:v>
                </c:pt>
                <c:pt idx="31545" formatCode="General">
                  <c:v>0.64973099999999995</c:v>
                </c:pt>
                <c:pt idx="31546" formatCode="General">
                  <c:v>0.64975100000000074</c:v>
                </c:pt>
                <c:pt idx="31547" formatCode="General">
                  <c:v>0.64977200000000046</c:v>
                </c:pt>
                <c:pt idx="31548" formatCode="General">
                  <c:v>0.6497920000000007</c:v>
                </c:pt>
                <c:pt idx="31549" formatCode="General">
                  <c:v>0.64981400000000045</c:v>
                </c:pt>
                <c:pt idx="31550" formatCode="General">
                  <c:v>0.64983400000000058</c:v>
                </c:pt>
                <c:pt idx="31551" formatCode="General">
                  <c:v>0.64985500000000074</c:v>
                </c:pt>
                <c:pt idx="31552" formatCode="General">
                  <c:v>0.64987500000000076</c:v>
                </c:pt>
                <c:pt idx="31553" formatCode="General">
                  <c:v>0.64989600000000058</c:v>
                </c:pt>
                <c:pt idx="31554" formatCode="General">
                  <c:v>0.64991600000000005</c:v>
                </c:pt>
                <c:pt idx="31555" formatCode="General">
                  <c:v>0.64993699999999999</c:v>
                </c:pt>
                <c:pt idx="31556" formatCode="General">
                  <c:v>0.64995700000000045</c:v>
                </c:pt>
                <c:pt idx="31557" formatCode="General">
                  <c:v>0.64997799999999994</c:v>
                </c:pt>
                <c:pt idx="31558" formatCode="General">
                  <c:v>0.64999900000000077</c:v>
                </c:pt>
                <c:pt idx="31559" formatCode="General">
                  <c:v>0.65001900000000046</c:v>
                </c:pt>
                <c:pt idx="31560" formatCode="General">
                  <c:v>0.65003999999999995</c:v>
                </c:pt>
                <c:pt idx="31561" formatCode="General">
                  <c:v>0.65006000000000042</c:v>
                </c:pt>
                <c:pt idx="31562" formatCode="General">
                  <c:v>0.65008100000000046</c:v>
                </c:pt>
                <c:pt idx="31563" formatCode="General">
                  <c:v>0.65010100000000071</c:v>
                </c:pt>
                <c:pt idx="31564" formatCode="General">
                  <c:v>0.65012300000000045</c:v>
                </c:pt>
                <c:pt idx="31565" formatCode="General">
                  <c:v>0.65014300000000058</c:v>
                </c:pt>
                <c:pt idx="31566" formatCode="General">
                  <c:v>0.65016399999999996</c:v>
                </c:pt>
                <c:pt idx="31567" formatCode="General">
                  <c:v>0.65018399999999998</c:v>
                </c:pt>
                <c:pt idx="31568" formatCode="General">
                  <c:v>0.65020500000000059</c:v>
                </c:pt>
                <c:pt idx="31569" formatCode="General">
                  <c:v>0.65022500000000072</c:v>
                </c:pt>
                <c:pt idx="31570" formatCode="General">
                  <c:v>0.65024600000000043</c:v>
                </c:pt>
                <c:pt idx="31571" formatCode="General">
                  <c:v>0.65026700000000004</c:v>
                </c:pt>
                <c:pt idx="31572" formatCode="General">
                  <c:v>0.6502869999999995</c:v>
                </c:pt>
                <c:pt idx="31573" formatCode="General">
                  <c:v>0.65030800000000044</c:v>
                </c:pt>
                <c:pt idx="31574" formatCode="General">
                  <c:v>0.65032800000000046</c:v>
                </c:pt>
                <c:pt idx="31575" formatCode="General">
                  <c:v>0.65034899999999995</c:v>
                </c:pt>
                <c:pt idx="31576" formatCode="General">
                  <c:v>0.65036899999999997</c:v>
                </c:pt>
                <c:pt idx="31577" formatCode="General">
                  <c:v>0.65039000000000058</c:v>
                </c:pt>
                <c:pt idx="31578" formatCode="General">
                  <c:v>0.65041000000000004</c:v>
                </c:pt>
                <c:pt idx="31579" formatCode="General">
                  <c:v>0.65043200000000001</c:v>
                </c:pt>
                <c:pt idx="31580" formatCode="General">
                  <c:v>0.65045200000000003</c:v>
                </c:pt>
                <c:pt idx="31581" formatCode="General">
                  <c:v>0.65047299999999997</c:v>
                </c:pt>
                <c:pt idx="31582" formatCode="General">
                  <c:v>0.65049299999999999</c:v>
                </c:pt>
                <c:pt idx="31583" formatCode="General">
                  <c:v>0.65051400000000004</c:v>
                </c:pt>
                <c:pt idx="31584" formatCode="General">
                  <c:v>0.6505339999999995</c:v>
                </c:pt>
                <c:pt idx="31585" formatCode="General">
                  <c:v>0.65055499999999999</c:v>
                </c:pt>
                <c:pt idx="31586" formatCode="General">
                  <c:v>0.65057600000000004</c:v>
                </c:pt>
                <c:pt idx="31587" formatCode="General">
                  <c:v>0.65059599999999995</c:v>
                </c:pt>
                <c:pt idx="31588" formatCode="General">
                  <c:v>0.65061700000000044</c:v>
                </c:pt>
                <c:pt idx="31589" formatCode="General">
                  <c:v>0.65063700000000046</c:v>
                </c:pt>
                <c:pt idx="31590" formatCode="General">
                  <c:v>0.65065800000000074</c:v>
                </c:pt>
                <c:pt idx="31591" formatCode="General">
                  <c:v>0.65067800000000076</c:v>
                </c:pt>
                <c:pt idx="31592" formatCode="General">
                  <c:v>0.65069900000000103</c:v>
                </c:pt>
                <c:pt idx="31593" formatCode="General">
                  <c:v>0.65071900000000071</c:v>
                </c:pt>
                <c:pt idx="31594" formatCode="General">
                  <c:v>0.65074100000000101</c:v>
                </c:pt>
                <c:pt idx="31595" formatCode="General">
                  <c:v>0.6507610000000007</c:v>
                </c:pt>
                <c:pt idx="31596" formatCode="General">
                  <c:v>0.65078200000000042</c:v>
                </c:pt>
                <c:pt idx="31597" formatCode="General">
                  <c:v>0.65080200000000044</c:v>
                </c:pt>
                <c:pt idx="31598" formatCode="General">
                  <c:v>0.65082200000000046</c:v>
                </c:pt>
                <c:pt idx="31599" formatCode="General">
                  <c:v>0.65084299999999995</c:v>
                </c:pt>
                <c:pt idx="31600" formatCode="General">
                  <c:v>0.65086400000000044</c:v>
                </c:pt>
                <c:pt idx="31601" formatCode="General">
                  <c:v>0.65088500000000071</c:v>
                </c:pt>
                <c:pt idx="31602" formatCode="General">
                  <c:v>0.65090500000000073</c:v>
                </c:pt>
                <c:pt idx="31603" formatCode="General">
                  <c:v>0.65092600000000045</c:v>
                </c:pt>
                <c:pt idx="31604" formatCode="General">
                  <c:v>0.65094600000000058</c:v>
                </c:pt>
                <c:pt idx="31605" formatCode="General">
                  <c:v>0.65096699999999996</c:v>
                </c:pt>
                <c:pt idx="31606" formatCode="General">
                  <c:v>0.65098699999999998</c:v>
                </c:pt>
                <c:pt idx="31607" formatCode="General">
                  <c:v>0.65100800000000059</c:v>
                </c:pt>
                <c:pt idx="31608" formatCode="General">
                  <c:v>0.65102900000000075</c:v>
                </c:pt>
                <c:pt idx="31609" formatCode="General">
                  <c:v>0.65104900000000077</c:v>
                </c:pt>
                <c:pt idx="31610" formatCode="General">
                  <c:v>0.6510700000000007</c:v>
                </c:pt>
                <c:pt idx="31611" formatCode="General">
                  <c:v>0.65109100000000075</c:v>
                </c:pt>
                <c:pt idx="31612" formatCode="General">
                  <c:v>0.65111100000000044</c:v>
                </c:pt>
                <c:pt idx="31613" formatCode="General">
                  <c:v>0.65113100000000046</c:v>
                </c:pt>
                <c:pt idx="31614" formatCode="General">
                  <c:v>0.65115199999999995</c:v>
                </c:pt>
                <c:pt idx="31615" formatCode="General">
                  <c:v>0.65117300000000045</c:v>
                </c:pt>
                <c:pt idx="31616" formatCode="General">
                  <c:v>0.65119300000000047</c:v>
                </c:pt>
                <c:pt idx="31617" formatCode="General">
                  <c:v>0.65121399999999996</c:v>
                </c:pt>
                <c:pt idx="31618" formatCode="General">
                  <c:v>0.65123500000000045</c:v>
                </c:pt>
                <c:pt idx="31619" formatCode="General">
                  <c:v>0.65125500000000058</c:v>
                </c:pt>
                <c:pt idx="31620" formatCode="General">
                  <c:v>0.65127600000000041</c:v>
                </c:pt>
                <c:pt idx="31621" formatCode="General">
                  <c:v>0.65129600000000043</c:v>
                </c:pt>
                <c:pt idx="31622" formatCode="General">
                  <c:v>0.65131700000000003</c:v>
                </c:pt>
                <c:pt idx="31623" formatCode="General">
                  <c:v>0.65133799999999997</c:v>
                </c:pt>
                <c:pt idx="31624" formatCode="General">
                  <c:v>0.65135799999999999</c:v>
                </c:pt>
                <c:pt idx="31625" formatCode="General">
                  <c:v>0.65137900000000071</c:v>
                </c:pt>
                <c:pt idx="31626" formatCode="General">
                  <c:v>0.65139899999999995</c:v>
                </c:pt>
                <c:pt idx="31627" formatCode="General">
                  <c:v>0.65142000000000044</c:v>
                </c:pt>
                <c:pt idx="31628" formatCode="General">
                  <c:v>0.65144000000000046</c:v>
                </c:pt>
                <c:pt idx="31629" formatCode="General">
                  <c:v>0.65146099999999996</c:v>
                </c:pt>
                <c:pt idx="31630" formatCode="General">
                  <c:v>0.65148200000000001</c:v>
                </c:pt>
                <c:pt idx="31631" formatCode="General">
                  <c:v>0.65150200000000003</c:v>
                </c:pt>
                <c:pt idx="31632" formatCode="General">
                  <c:v>0.65152299999999996</c:v>
                </c:pt>
                <c:pt idx="31633" formatCode="General">
                  <c:v>0.65154400000000046</c:v>
                </c:pt>
                <c:pt idx="31634" formatCode="General">
                  <c:v>0.65156400000000003</c:v>
                </c:pt>
                <c:pt idx="31635" formatCode="General">
                  <c:v>0.65158499999999997</c:v>
                </c:pt>
                <c:pt idx="31636" formatCode="General">
                  <c:v>0.65160500000000077</c:v>
                </c:pt>
                <c:pt idx="31637" formatCode="General">
                  <c:v>0.6516260000000007</c:v>
                </c:pt>
                <c:pt idx="31638" formatCode="General">
                  <c:v>0.65164600000000072</c:v>
                </c:pt>
                <c:pt idx="31639" formatCode="General">
                  <c:v>0.65166700000000044</c:v>
                </c:pt>
                <c:pt idx="31640" formatCode="General">
                  <c:v>0.65168800000000071</c:v>
                </c:pt>
                <c:pt idx="31641" formatCode="General">
                  <c:v>0.65170799999999995</c:v>
                </c:pt>
                <c:pt idx="31642" formatCode="General">
                  <c:v>0.65172900000000089</c:v>
                </c:pt>
                <c:pt idx="31643" formatCode="General">
                  <c:v>0.65174900000000102</c:v>
                </c:pt>
                <c:pt idx="31644" formatCode="General">
                  <c:v>0.65177000000000074</c:v>
                </c:pt>
                <c:pt idx="31645" formatCode="General">
                  <c:v>0.65179000000000076</c:v>
                </c:pt>
                <c:pt idx="31646" formatCode="General">
                  <c:v>0.65181100000000058</c:v>
                </c:pt>
                <c:pt idx="31647" formatCode="General">
                  <c:v>0.65183200000000041</c:v>
                </c:pt>
                <c:pt idx="31648" formatCode="General">
                  <c:v>0.65185300000000046</c:v>
                </c:pt>
                <c:pt idx="31649" formatCode="General">
                  <c:v>0.6518730000000007</c:v>
                </c:pt>
                <c:pt idx="31650" formatCode="General">
                  <c:v>0.65189400000000075</c:v>
                </c:pt>
                <c:pt idx="31651" formatCode="General">
                  <c:v>0.65191399999999999</c:v>
                </c:pt>
                <c:pt idx="31652" formatCode="General">
                  <c:v>0.65193500000000071</c:v>
                </c:pt>
                <c:pt idx="31653" formatCode="General">
                  <c:v>0.65195600000000042</c:v>
                </c:pt>
                <c:pt idx="31654" formatCode="General">
                  <c:v>0.65197600000000044</c:v>
                </c:pt>
                <c:pt idx="31655" formatCode="General">
                  <c:v>0.65199700000000071</c:v>
                </c:pt>
                <c:pt idx="31656" formatCode="General">
                  <c:v>0.65201699999999996</c:v>
                </c:pt>
                <c:pt idx="31657" formatCode="General">
                  <c:v>0.65203800000000045</c:v>
                </c:pt>
                <c:pt idx="31658" formatCode="General">
                  <c:v>0.65205800000000058</c:v>
                </c:pt>
                <c:pt idx="31659" formatCode="General">
                  <c:v>0.65207900000000074</c:v>
                </c:pt>
                <c:pt idx="31660" formatCode="General">
                  <c:v>0.65209900000000076</c:v>
                </c:pt>
                <c:pt idx="31661" formatCode="General">
                  <c:v>0.6521200000000007</c:v>
                </c:pt>
                <c:pt idx="31662" formatCode="General">
                  <c:v>0.65214100000000075</c:v>
                </c:pt>
                <c:pt idx="31663" formatCode="General">
                  <c:v>0.65216200000000002</c:v>
                </c:pt>
                <c:pt idx="31664" formatCode="General">
                  <c:v>0.65218200000000004</c:v>
                </c:pt>
                <c:pt idx="31665" formatCode="General">
                  <c:v>0.65220199999999995</c:v>
                </c:pt>
                <c:pt idx="31666" formatCode="General">
                  <c:v>0.65222300000000044</c:v>
                </c:pt>
                <c:pt idx="31667" formatCode="General">
                  <c:v>0.65224300000000046</c:v>
                </c:pt>
                <c:pt idx="31668" formatCode="General">
                  <c:v>0.65226499999999998</c:v>
                </c:pt>
                <c:pt idx="31669" formatCode="General">
                  <c:v>0.65228500000000045</c:v>
                </c:pt>
                <c:pt idx="31670" formatCode="General">
                  <c:v>0.65230600000000005</c:v>
                </c:pt>
                <c:pt idx="31671" formatCode="General">
                  <c:v>0.65232600000000041</c:v>
                </c:pt>
                <c:pt idx="31672" formatCode="General">
                  <c:v>0.65234700000000045</c:v>
                </c:pt>
                <c:pt idx="31673" formatCode="General">
                  <c:v>0.65236700000000003</c:v>
                </c:pt>
                <c:pt idx="31674" formatCode="General">
                  <c:v>0.65238799999999997</c:v>
                </c:pt>
                <c:pt idx="31675" formatCode="General">
                  <c:v>0.65240799999999999</c:v>
                </c:pt>
                <c:pt idx="31676" formatCode="General">
                  <c:v>0.6524290000000007</c:v>
                </c:pt>
                <c:pt idx="31677" formatCode="General">
                  <c:v>0.65245000000000042</c:v>
                </c:pt>
                <c:pt idx="31678" formatCode="General">
                  <c:v>0.65247100000000058</c:v>
                </c:pt>
                <c:pt idx="31679" formatCode="General">
                  <c:v>0.65249100000000071</c:v>
                </c:pt>
                <c:pt idx="31680" formatCode="General">
                  <c:v>0.65251099999999951</c:v>
                </c:pt>
                <c:pt idx="31681" formatCode="General">
                  <c:v>0.652532</c:v>
                </c:pt>
                <c:pt idx="31682" formatCode="General">
                  <c:v>0.65255200000000002</c:v>
                </c:pt>
                <c:pt idx="31683" formatCode="General">
                  <c:v>0.65257399999999999</c:v>
                </c:pt>
                <c:pt idx="31684" formatCode="General">
                  <c:v>0.65259400000000045</c:v>
                </c:pt>
                <c:pt idx="31685" formatCode="General">
                  <c:v>0.65261499999999995</c:v>
                </c:pt>
                <c:pt idx="31686" formatCode="General">
                  <c:v>0.65263500000000074</c:v>
                </c:pt>
                <c:pt idx="31687" formatCode="General">
                  <c:v>0.65265600000000046</c:v>
                </c:pt>
                <c:pt idx="31688" formatCode="General">
                  <c:v>0.6526760000000007</c:v>
                </c:pt>
                <c:pt idx="31689" formatCode="General">
                  <c:v>0.65269700000000075</c:v>
                </c:pt>
                <c:pt idx="31690" formatCode="General">
                  <c:v>0.65271699999999999</c:v>
                </c:pt>
                <c:pt idx="31691" formatCode="General">
                  <c:v>0.65273900000000074</c:v>
                </c:pt>
                <c:pt idx="31692" formatCode="General">
                  <c:v>0.65275900000000076</c:v>
                </c:pt>
                <c:pt idx="31693" formatCode="General">
                  <c:v>0.65277900000000089</c:v>
                </c:pt>
                <c:pt idx="31694" formatCode="General">
                  <c:v>0.65280000000000071</c:v>
                </c:pt>
                <c:pt idx="31695" formatCode="General">
                  <c:v>0.65282000000000073</c:v>
                </c:pt>
                <c:pt idx="31696" formatCode="General">
                  <c:v>0.65284100000000089</c:v>
                </c:pt>
                <c:pt idx="31697" formatCode="General">
                  <c:v>0.65286100000000058</c:v>
                </c:pt>
                <c:pt idx="31698" formatCode="General">
                  <c:v>0.65288299999999999</c:v>
                </c:pt>
                <c:pt idx="31699" formatCode="General">
                  <c:v>0.65290300000000046</c:v>
                </c:pt>
                <c:pt idx="31700" formatCode="General">
                  <c:v>0.65292399999999995</c:v>
                </c:pt>
                <c:pt idx="31701" formatCode="General">
                  <c:v>0.65294400000000075</c:v>
                </c:pt>
                <c:pt idx="31702" formatCode="General">
                  <c:v>0.65296500000000046</c:v>
                </c:pt>
                <c:pt idx="31703" formatCode="General">
                  <c:v>0.6529850000000007</c:v>
                </c:pt>
                <c:pt idx="31704" formatCode="General">
                  <c:v>0.65300600000000042</c:v>
                </c:pt>
                <c:pt idx="31705" formatCode="General">
                  <c:v>0.65302600000000044</c:v>
                </c:pt>
                <c:pt idx="31706" formatCode="General">
                  <c:v>0.65304700000000071</c:v>
                </c:pt>
                <c:pt idx="31707" formatCode="General">
                  <c:v>0.65306799999999998</c:v>
                </c:pt>
                <c:pt idx="31708" formatCode="General">
                  <c:v>0.65308800000000045</c:v>
                </c:pt>
                <c:pt idx="31709" formatCode="General">
                  <c:v>0.65310900000000072</c:v>
                </c:pt>
                <c:pt idx="31710" formatCode="General">
                  <c:v>0.65312900000000074</c:v>
                </c:pt>
                <c:pt idx="31711" formatCode="General">
                  <c:v>0.65315000000000045</c:v>
                </c:pt>
                <c:pt idx="31712" formatCode="General">
                  <c:v>0.65317099999999995</c:v>
                </c:pt>
                <c:pt idx="31713" formatCode="General">
                  <c:v>0.65319200000000044</c:v>
                </c:pt>
                <c:pt idx="31714" formatCode="General">
                  <c:v>0.65321200000000001</c:v>
                </c:pt>
                <c:pt idx="31715" formatCode="General">
                  <c:v>0.65323299999999951</c:v>
                </c:pt>
                <c:pt idx="31716" formatCode="General">
                  <c:v>0.65325299999999997</c:v>
                </c:pt>
                <c:pt idx="31717" formatCode="General">
                  <c:v>0.65327400000000047</c:v>
                </c:pt>
                <c:pt idx="31718" formatCode="General">
                  <c:v>0.65329400000000071</c:v>
                </c:pt>
                <c:pt idx="31719" formatCode="General">
                  <c:v>0.65331499999999998</c:v>
                </c:pt>
                <c:pt idx="31720" formatCode="General">
                  <c:v>0.65333600000000003</c:v>
                </c:pt>
                <c:pt idx="31721" formatCode="General">
                  <c:v>0.65335600000000005</c:v>
                </c:pt>
                <c:pt idx="31722" formatCode="General">
                  <c:v>0.65337699999999999</c:v>
                </c:pt>
                <c:pt idx="31723" formatCode="General">
                  <c:v>0.65339700000000045</c:v>
                </c:pt>
                <c:pt idx="31724" formatCode="General">
                  <c:v>0.65341800000000005</c:v>
                </c:pt>
                <c:pt idx="31725" formatCode="General">
                  <c:v>0.65343799999999996</c:v>
                </c:pt>
                <c:pt idx="31726" formatCode="General">
                  <c:v>0.65345900000000046</c:v>
                </c:pt>
                <c:pt idx="31727" formatCode="General">
                  <c:v>0.65347999999999995</c:v>
                </c:pt>
                <c:pt idx="31728" formatCode="General">
                  <c:v>0.65350000000000041</c:v>
                </c:pt>
                <c:pt idx="31729" formatCode="General">
                  <c:v>0.65352100000000046</c:v>
                </c:pt>
                <c:pt idx="31730" formatCode="General">
                  <c:v>0.6535420000000004</c:v>
                </c:pt>
                <c:pt idx="31731" formatCode="General">
                  <c:v>0.65356199999999998</c:v>
                </c:pt>
                <c:pt idx="31732" formatCode="General">
                  <c:v>0.653582</c:v>
                </c:pt>
                <c:pt idx="31733" formatCode="General">
                  <c:v>0.65360300000000071</c:v>
                </c:pt>
                <c:pt idx="31734" formatCode="General">
                  <c:v>0.65362400000000076</c:v>
                </c:pt>
                <c:pt idx="31735" formatCode="General">
                  <c:v>0.65364500000000103</c:v>
                </c:pt>
                <c:pt idx="31736" formatCode="General">
                  <c:v>0.65366500000000072</c:v>
                </c:pt>
                <c:pt idx="31737" formatCode="General">
                  <c:v>0.65368600000000043</c:v>
                </c:pt>
                <c:pt idx="31738" formatCode="General">
                  <c:v>0.65370600000000045</c:v>
                </c:pt>
                <c:pt idx="31739" formatCode="General">
                  <c:v>0.65372699999999995</c:v>
                </c:pt>
                <c:pt idx="31740" formatCode="General">
                  <c:v>0.65374700000000074</c:v>
                </c:pt>
                <c:pt idx="31741" formatCode="General">
                  <c:v>0.65376800000000046</c:v>
                </c:pt>
                <c:pt idx="31742" formatCode="General">
                  <c:v>0.65378899999999995</c:v>
                </c:pt>
                <c:pt idx="31743" formatCode="General">
                  <c:v>0.65380900000000075</c:v>
                </c:pt>
                <c:pt idx="31744" formatCode="General">
                  <c:v>0.65383000000000058</c:v>
                </c:pt>
                <c:pt idx="31745" formatCode="General">
                  <c:v>0.65385000000000071</c:v>
                </c:pt>
                <c:pt idx="31746" formatCode="General">
                  <c:v>0.65387100000000076</c:v>
                </c:pt>
                <c:pt idx="31747" formatCode="General">
                  <c:v>0.65389100000000089</c:v>
                </c:pt>
                <c:pt idx="31748" formatCode="General">
                  <c:v>0.65391200000000005</c:v>
                </c:pt>
                <c:pt idx="31749" formatCode="General">
                  <c:v>0.65393299999999999</c:v>
                </c:pt>
                <c:pt idx="31750" formatCode="General">
                  <c:v>0.65395300000000045</c:v>
                </c:pt>
                <c:pt idx="31751" formatCode="General">
                  <c:v>0.65397400000000083</c:v>
                </c:pt>
                <c:pt idx="31752" formatCode="General">
                  <c:v>0.65399500000000077</c:v>
                </c:pt>
                <c:pt idx="31753" formatCode="General">
                  <c:v>0.65401500000000046</c:v>
                </c:pt>
                <c:pt idx="31754" formatCode="General">
                  <c:v>0.65403599999999995</c:v>
                </c:pt>
                <c:pt idx="31755" formatCode="General">
                  <c:v>0.65405600000000041</c:v>
                </c:pt>
                <c:pt idx="31756" formatCode="General">
                  <c:v>0.65407700000000046</c:v>
                </c:pt>
                <c:pt idx="31757" formatCode="General">
                  <c:v>0.65409700000000071</c:v>
                </c:pt>
                <c:pt idx="31758" formatCode="General">
                  <c:v>0.65411799999999998</c:v>
                </c:pt>
                <c:pt idx="31759" formatCode="General">
                  <c:v>0.65413900000000058</c:v>
                </c:pt>
                <c:pt idx="31760" formatCode="General">
                  <c:v>0.65415900000000071</c:v>
                </c:pt>
                <c:pt idx="31761" formatCode="General">
                  <c:v>0.65418000000000043</c:v>
                </c:pt>
                <c:pt idx="31762" formatCode="General">
                  <c:v>0.65420000000000045</c:v>
                </c:pt>
                <c:pt idx="31763" formatCode="General">
                  <c:v>0.65422100000000072</c:v>
                </c:pt>
                <c:pt idx="31764" formatCode="General">
                  <c:v>0.65424200000000043</c:v>
                </c:pt>
                <c:pt idx="31765" formatCode="General">
                  <c:v>0.65426200000000001</c:v>
                </c:pt>
                <c:pt idx="31766" formatCode="General">
                  <c:v>0.6542829999999995</c:v>
                </c:pt>
                <c:pt idx="31767" formatCode="General">
                  <c:v>0.65430400000000044</c:v>
                </c:pt>
                <c:pt idx="31768" formatCode="General">
                  <c:v>0.65432400000000046</c:v>
                </c:pt>
                <c:pt idx="31769" formatCode="General">
                  <c:v>0.65434499999999995</c:v>
                </c:pt>
                <c:pt idx="31770" formatCode="General">
                  <c:v>0.65436499999999997</c:v>
                </c:pt>
                <c:pt idx="31771" formatCode="General">
                  <c:v>0.65438600000000002</c:v>
                </c:pt>
                <c:pt idx="31772" formatCode="General">
                  <c:v>0.65440600000000004</c:v>
                </c:pt>
                <c:pt idx="31773" formatCode="General">
                  <c:v>0.65442699999999998</c:v>
                </c:pt>
                <c:pt idx="31774" formatCode="General">
                  <c:v>0.65444800000000058</c:v>
                </c:pt>
                <c:pt idx="31775" formatCode="General">
                  <c:v>0.65446800000000005</c:v>
                </c:pt>
                <c:pt idx="31776" formatCode="General">
                  <c:v>0.65448899999999999</c:v>
                </c:pt>
                <c:pt idx="31777" formatCode="General">
                  <c:v>0.65450900000000045</c:v>
                </c:pt>
                <c:pt idx="31778" formatCode="General">
                  <c:v>0.65452999999999995</c:v>
                </c:pt>
                <c:pt idx="31779" formatCode="General">
                  <c:v>0.65455000000000041</c:v>
                </c:pt>
                <c:pt idx="31780" formatCode="General">
                  <c:v>0.65457100000000046</c:v>
                </c:pt>
                <c:pt idx="31781" formatCode="General">
                  <c:v>0.65459199999999995</c:v>
                </c:pt>
                <c:pt idx="31782" formatCode="General">
                  <c:v>0.65461300000000044</c:v>
                </c:pt>
                <c:pt idx="31783" formatCode="General">
                  <c:v>0.65463300000000046</c:v>
                </c:pt>
                <c:pt idx="31784" formatCode="General">
                  <c:v>0.65465400000000074</c:v>
                </c:pt>
                <c:pt idx="31785" formatCode="General">
                  <c:v>0.65467400000000076</c:v>
                </c:pt>
                <c:pt idx="31786" formatCode="General">
                  <c:v>0.65469400000000089</c:v>
                </c:pt>
                <c:pt idx="31787" formatCode="General">
                  <c:v>0.65471600000000041</c:v>
                </c:pt>
                <c:pt idx="31788" formatCode="General">
                  <c:v>0.65473600000000043</c:v>
                </c:pt>
                <c:pt idx="31789" formatCode="General">
                  <c:v>0.6547570000000007</c:v>
                </c:pt>
                <c:pt idx="31790" formatCode="General">
                  <c:v>0.65477700000000072</c:v>
                </c:pt>
                <c:pt idx="31791" formatCode="General">
                  <c:v>0.65479800000000077</c:v>
                </c:pt>
                <c:pt idx="31792" formatCode="General">
                  <c:v>0.65481800000000046</c:v>
                </c:pt>
                <c:pt idx="31793" formatCode="General">
                  <c:v>0.65483899999999995</c:v>
                </c:pt>
                <c:pt idx="31794" formatCode="General">
                  <c:v>0.65485900000000075</c:v>
                </c:pt>
                <c:pt idx="31795" formatCode="General">
                  <c:v>0.65488100000000071</c:v>
                </c:pt>
                <c:pt idx="31796" formatCode="General">
                  <c:v>0.65490100000000073</c:v>
                </c:pt>
                <c:pt idx="31797" formatCode="General">
                  <c:v>0.65492200000000045</c:v>
                </c:pt>
                <c:pt idx="31798" formatCode="General">
                  <c:v>0.65494200000000058</c:v>
                </c:pt>
                <c:pt idx="31799" formatCode="General">
                  <c:v>0.65496200000000004</c:v>
                </c:pt>
                <c:pt idx="31800" formatCode="General">
                  <c:v>0.65498299999999998</c:v>
                </c:pt>
                <c:pt idx="31801" formatCode="General">
                  <c:v>0.65500300000000045</c:v>
                </c:pt>
                <c:pt idx="31802" formatCode="General">
                  <c:v>0.65502500000000075</c:v>
                </c:pt>
                <c:pt idx="31803" formatCode="General">
                  <c:v>0.65504500000000077</c:v>
                </c:pt>
                <c:pt idx="31804" formatCode="General">
                  <c:v>0.65506600000000004</c:v>
                </c:pt>
                <c:pt idx="31805" formatCode="General">
                  <c:v>0.65508599999999995</c:v>
                </c:pt>
                <c:pt idx="31806" formatCode="General">
                  <c:v>0.65510699999999999</c:v>
                </c:pt>
                <c:pt idx="31807" formatCode="General">
                  <c:v>0.65512700000000046</c:v>
                </c:pt>
                <c:pt idx="31808" formatCode="General">
                  <c:v>0.65514799999999995</c:v>
                </c:pt>
                <c:pt idx="31809" formatCode="General">
                  <c:v>0.65516799999999997</c:v>
                </c:pt>
                <c:pt idx="31810" formatCode="General">
                  <c:v>0.65519000000000072</c:v>
                </c:pt>
                <c:pt idx="31811" formatCode="General">
                  <c:v>0.6552100000000004</c:v>
                </c:pt>
                <c:pt idx="31812" formatCode="General">
                  <c:v>0.65523000000000042</c:v>
                </c:pt>
                <c:pt idx="31813" formatCode="General">
                  <c:v>0.65525100000000058</c:v>
                </c:pt>
                <c:pt idx="31814" formatCode="General">
                  <c:v>0.65527100000000071</c:v>
                </c:pt>
                <c:pt idx="31815" formatCode="General">
                  <c:v>0.65529200000000043</c:v>
                </c:pt>
                <c:pt idx="31816" formatCode="General">
                  <c:v>0.65531300000000003</c:v>
                </c:pt>
                <c:pt idx="31817" formatCode="General">
                  <c:v>0.65533399999999997</c:v>
                </c:pt>
                <c:pt idx="31818" formatCode="General">
                  <c:v>0.65535399999999999</c:v>
                </c:pt>
                <c:pt idx="31819" formatCode="General">
                  <c:v>0.65537500000000071</c:v>
                </c:pt>
                <c:pt idx="31820" formatCode="General">
                  <c:v>0.65539499999999995</c:v>
                </c:pt>
                <c:pt idx="31821" formatCode="General">
                  <c:v>0.655416</c:v>
                </c:pt>
                <c:pt idx="31822" formatCode="General">
                  <c:v>0.65543600000000002</c:v>
                </c:pt>
                <c:pt idx="31823" formatCode="General">
                  <c:v>0.65545699999999996</c:v>
                </c:pt>
                <c:pt idx="31824" formatCode="General">
                  <c:v>0.65547699999999998</c:v>
                </c:pt>
                <c:pt idx="31825" formatCode="General">
                  <c:v>0.65549900000000072</c:v>
                </c:pt>
                <c:pt idx="31826" formatCode="General">
                  <c:v>0.65551899999999996</c:v>
                </c:pt>
                <c:pt idx="31827" formatCode="General">
                  <c:v>0.65553899999999998</c:v>
                </c:pt>
                <c:pt idx="31828" formatCode="General">
                  <c:v>0.65556000000000003</c:v>
                </c:pt>
                <c:pt idx="31829" formatCode="General">
                  <c:v>0.65558000000000005</c:v>
                </c:pt>
                <c:pt idx="31830" formatCode="General">
                  <c:v>0.65560100000000077</c:v>
                </c:pt>
                <c:pt idx="31831" formatCode="General">
                  <c:v>0.6556220000000007</c:v>
                </c:pt>
                <c:pt idx="31832" formatCode="General">
                  <c:v>0.65564300000000075</c:v>
                </c:pt>
                <c:pt idx="31833" formatCode="General">
                  <c:v>0.65566300000000044</c:v>
                </c:pt>
                <c:pt idx="31834" formatCode="General">
                  <c:v>0.65568400000000071</c:v>
                </c:pt>
                <c:pt idx="31835" formatCode="General">
                  <c:v>0.65570399999999995</c:v>
                </c:pt>
                <c:pt idx="31836" formatCode="General">
                  <c:v>0.65572500000000089</c:v>
                </c:pt>
                <c:pt idx="31837" formatCode="General">
                  <c:v>0.65574500000000102</c:v>
                </c:pt>
                <c:pt idx="31838" formatCode="General">
                  <c:v>0.6557660000000004</c:v>
                </c:pt>
                <c:pt idx="31839" formatCode="General">
                  <c:v>0.65578600000000042</c:v>
                </c:pt>
                <c:pt idx="31840" formatCode="General">
                  <c:v>0.65580700000000058</c:v>
                </c:pt>
                <c:pt idx="31841" formatCode="General">
                  <c:v>0.65582800000000074</c:v>
                </c:pt>
                <c:pt idx="31842" formatCode="General">
                  <c:v>0.65584800000000076</c:v>
                </c:pt>
                <c:pt idx="31843" formatCode="General">
                  <c:v>0.6558690000000007</c:v>
                </c:pt>
                <c:pt idx="31844" formatCode="General">
                  <c:v>0.65588900000000083</c:v>
                </c:pt>
                <c:pt idx="31845" formatCode="General">
                  <c:v>0.65591000000000044</c:v>
                </c:pt>
                <c:pt idx="31846" formatCode="General">
                  <c:v>0.65593100000000071</c:v>
                </c:pt>
                <c:pt idx="31847" formatCode="General">
                  <c:v>0.65595099999999995</c:v>
                </c:pt>
                <c:pt idx="31848" formatCode="General">
                  <c:v>0.65597200000000044</c:v>
                </c:pt>
                <c:pt idx="31849" formatCode="General">
                  <c:v>0.65599300000000071</c:v>
                </c:pt>
                <c:pt idx="31850" formatCode="General">
                  <c:v>0.65601299999999996</c:v>
                </c:pt>
                <c:pt idx="31851" formatCode="General">
                  <c:v>0.65603400000000045</c:v>
                </c:pt>
                <c:pt idx="31852" formatCode="General">
                  <c:v>0.65605400000000058</c:v>
                </c:pt>
                <c:pt idx="31853" formatCode="General">
                  <c:v>0.65607400000000071</c:v>
                </c:pt>
                <c:pt idx="31854" formatCode="General">
                  <c:v>0.65609600000000046</c:v>
                </c:pt>
                <c:pt idx="31855" formatCode="General">
                  <c:v>0.65611600000000003</c:v>
                </c:pt>
                <c:pt idx="31856" formatCode="General">
                  <c:v>0.65613699999999997</c:v>
                </c:pt>
                <c:pt idx="31857" formatCode="General">
                  <c:v>0.65615699999999999</c:v>
                </c:pt>
                <c:pt idx="31858" formatCode="General">
                  <c:v>0.65617800000000071</c:v>
                </c:pt>
                <c:pt idx="31859" formatCode="General">
                  <c:v>0.65619799999999995</c:v>
                </c:pt>
                <c:pt idx="31860" formatCode="General">
                  <c:v>0.65621900000000044</c:v>
                </c:pt>
                <c:pt idx="31861" formatCode="General">
                  <c:v>0.65624000000000071</c:v>
                </c:pt>
                <c:pt idx="31862" formatCode="General">
                  <c:v>0.65625999999999995</c:v>
                </c:pt>
                <c:pt idx="31863" formatCode="General">
                  <c:v>0.65628100000000045</c:v>
                </c:pt>
                <c:pt idx="31864" formatCode="General">
                  <c:v>0.65630200000000005</c:v>
                </c:pt>
                <c:pt idx="31865" formatCode="General">
                  <c:v>0.65632200000000041</c:v>
                </c:pt>
                <c:pt idx="31866" formatCode="General">
                  <c:v>0.65634200000000043</c:v>
                </c:pt>
                <c:pt idx="31867" formatCode="General">
                  <c:v>0.65636300000000003</c:v>
                </c:pt>
                <c:pt idx="31868" formatCode="General">
                  <c:v>0.65638399999999997</c:v>
                </c:pt>
                <c:pt idx="31869" formatCode="General">
                  <c:v>0.65640399999999999</c:v>
                </c:pt>
                <c:pt idx="31870" formatCode="General">
                  <c:v>0.6564250000000007</c:v>
                </c:pt>
                <c:pt idx="31871" formatCode="General">
                  <c:v>0.65644600000000042</c:v>
                </c:pt>
                <c:pt idx="31872" formatCode="General">
                  <c:v>0.65646599999999999</c:v>
                </c:pt>
                <c:pt idx="31873" formatCode="General">
                  <c:v>0.65648700000000004</c:v>
                </c:pt>
                <c:pt idx="31874" formatCode="General">
                  <c:v>0.65650699999999951</c:v>
                </c:pt>
                <c:pt idx="31875" formatCode="General">
                  <c:v>0.65652800000000044</c:v>
                </c:pt>
                <c:pt idx="31876" formatCode="General">
                  <c:v>0.65654900000000072</c:v>
                </c:pt>
                <c:pt idx="31877" formatCode="General">
                  <c:v>0.65656899999999996</c:v>
                </c:pt>
                <c:pt idx="31878" formatCode="General">
                  <c:v>0.65659000000000045</c:v>
                </c:pt>
                <c:pt idx="31879" formatCode="General">
                  <c:v>0.65661000000000058</c:v>
                </c:pt>
                <c:pt idx="31880" formatCode="General">
                  <c:v>0.65663100000000074</c:v>
                </c:pt>
                <c:pt idx="31881" formatCode="General">
                  <c:v>0.65665100000000076</c:v>
                </c:pt>
                <c:pt idx="31882" formatCode="General">
                  <c:v>0.6566720000000007</c:v>
                </c:pt>
                <c:pt idx="31883" formatCode="General">
                  <c:v>0.65669300000000075</c:v>
                </c:pt>
                <c:pt idx="31884" formatCode="General">
                  <c:v>0.65671299999999999</c:v>
                </c:pt>
                <c:pt idx="31885" formatCode="General">
                  <c:v>0.65673400000000071</c:v>
                </c:pt>
                <c:pt idx="31886" formatCode="General">
                  <c:v>0.65675500000000075</c:v>
                </c:pt>
                <c:pt idx="31887" formatCode="General">
                  <c:v>0.65677500000000089</c:v>
                </c:pt>
                <c:pt idx="31888" formatCode="General">
                  <c:v>0.65679600000000071</c:v>
                </c:pt>
                <c:pt idx="31889" formatCode="General">
                  <c:v>0.6568160000000004</c:v>
                </c:pt>
                <c:pt idx="31890" formatCode="General">
                  <c:v>0.65683700000000045</c:v>
                </c:pt>
                <c:pt idx="31891" formatCode="General">
                  <c:v>0.65685700000000058</c:v>
                </c:pt>
                <c:pt idx="31892" formatCode="General">
                  <c:v>0.65687800000000074</c:v>
                </c:pt>
                <c:pt idx="31893" formatCode="General">
                  <c:v>0.6568990000000009</c:v>
                </c:pt>
                <c:pt idx="31894" formatCode="General">
                  <c:v>0.65691900000000059</c:v>
                </c:pt>
                <c:pt idx="31895" formatCode="General">
                  <c:v>0.65694000000000075</c:v>
                </c:pt>
                <c:pt idx="31896" formatCode="General">
                  <c:v>0.65696000000000043</c:v>
                </c:pt>
                <c:pt idx="31897" formatCode="General">
                  <c:v>0.6569810000000007</c:v>
                </c:pt>
                <c:pt idx="31898" formatCode="General">
                  <c:v>0.65700099999999995</c:v>
                </c:pt>
                <c:pt idx="31899" formatCode="General">
                  <c:v>0.65702300000000058</c:v>
                </c:pt>
                <c:pt idx="31900" formatCode="General">
                  <c:v>0.65704300000000071</c:v>
                </c:pt>
                <c:pt idx="31901" formatCode="General">
                  <c:v>0.65706399999999998</c:v>
                </c:pt>
                <c:pt idx="31902" formatCode="General">
                  <c:v>0.65708400000000045</c:v>
                </c:pt>
                <c:pt idx="31903" formatCode="General">
                  <c:v>0.65710500000000072</c:v>
                </c:pt>
                <c:pt idx="31904" formatCode="General">
                  <c:v>0.65712500000000074</c:v>
                </c:pt>
                <c:pt idx="31905" formatCode="General">
                  <c:v>0.65714600000000045</c:v>
                </c:pt>
                <c:pt idx="31906" formatCode="General">
                  <c:v>0.65716600000000003</c:v>
                </c:pt>
                <c:pt idx="31907" formatCode="General">
                  <c:v>0.65718699999999997</c:v>
                </c:pt>
                <c:pt idx="31908" formatCode="General">
                  <c:v>0.65720800000000046</c:v>
                </c:pt>
                <c:pt idx="31909" formatCode="General">
                  <c:v>0.6572280000000007</c:v>
                </c:pt>
                <c:pt idx="31910" formatCode="General">
                  <c:v>0.65724900000000075</c:v>
                </c:pt>
                <c:pt idx="31911" formatCode="General">
                  <c:v>0.65726899999999999</c:v>
                </c:pt>
                <c:pt idx="31912" formatCode="General">
                  <c:v>0.65729000000000071</c:v>
                </c:pt>
                <c:pt idx="31913" formatCode="General">
                  <c:v>0.65730999999999995</c:v>
                </c:pt>
                <c:pt idx="31914" formatCode="General">
                  <c:v>0.65733200000000003</c:v>
                </c:pt>
                <c:pt idx="31915" formatCode="General">
                  <c:v>0.65735200000000005</c:v>
                </c:pt>
                <c:pt idx="31916" formatCode="General">
                  <c:v>0.65737299999999999</c:v>
                </c:pt>
                <c:pt idx="31917" formatCode="General">
                  <c:v>0.65739300000000045</c:v>
                </c:pt>
                <c:pt idx="31918" formatCode="General">
                  <c:v>0.65741400000000005</c:v>
                </c:pt>
                <c:pt idx="31919" formatCode="General">
                  <c:v>0.65743399999999996</c:v>
                </c:pt>
                <c:pt idx="31920" formatCode="General">
                  <c:v>0.65745399999999998</c:v>
                </c:pt>
                <c:pt idx="31921" formatCode="General">
                  <c:v>0.65747500000000059</c:v>
                </c:pt>
                <c:pt idx="31922" formatCode="General">
                  <c:v>0.65749600000000041</c:v>
                </c:pt>
                <c:pt idx="31923" formatCode="General">
                  <c:v>0.65751700000000002</c:v>
                </c:pt>
                <c:pt idx="31924" formatCode="General">
                  <c:v>0.65753700000000004</c:v>
                </c:pt>
                <c:pt idx="31925" formatCode="General">
                  <c:v>0.65755799999999998</c:v>
                </c:pt>
                <c:pt idx="31926" formatCode="General">
                  <c:v>0.65757800000000044</c:v>
                </c:pt>
                <c:pt idx="31927" formatCode="General">
                  <c:v>0.65759900000000071</c:v>
                </c:pt>
                <c:pt idx="31928" formatCode="General">
                  <c:v>0.65761899999999995</c:v>
                </c:pt>
                <c:pt idx="31929" formatCode="General">
                  <c:v>0.65764100000000103</c:v>
                </c:pt>
                <c:pt idx="31930" formatCode="General">
                  <c:v>0.65766100000000072</c:v>
                </c:pt>
                <c:pt idx="31931" formatCode="General">
                  <c:v>0.65768200000000043</c:v>
                </c:pt>
                <c:pt idx="31932" formatCode="General">
                  <c:v>0.65770200000000045</c:v>
                </c:pt>
                <c:pt idx="31933" formatCode="General">
                  <c:v>0.65772200000000058</c:v>
                </c:pt>
                <c:pt idx="31934" formatCode="General">
                  <c:v>0.65774300000000074</c:v>
                </c:pt>
                <c:pt idx="31935" formatCode="General">
                  <c:v>0.65776400000000046</c:v>
                </c:pt>
                <c:pt idx="31936" formatCode="General">
                  <c:v>0.65778499999999995</c:v>
                </c:pt>
                <c:pt idx="31937" formatCode="General">
                  <c:v>0.65780500000000075</c:v>
                </c:pt>
                <c:pt idx="31938" formatCode="General">
                  <c:v>0.65782600000000047</c:v>
                </c:pt>
                <c:pt idx="31939" formatCode="General">
                  <c:v>0.65784600000000071</c:v>
                </c:pt>
                <c:pt idx="31940" formatCode="General">
                  <c:v>0.65786699999999998</c:v>
                </c:pt>
                <c:pt idx="31941" formatCode="General">
                  <c:v>0.65788700000000044</c:v>
                </c:pt>
                <c:pt idx="31942" formatCode="General">
                  <c:v>0.65790800000000071</c:v>
                </c:pt>
                <c:pt idx="31943" formatCode="General">
                  <c:v>0.65792800000000073</c:v>
                </c:pt>
                <c:pt idx="31944" formatCode="General">
                  <c:v>0.6579500000000007</c:v>
                </c:pt>
                <c:pt idx="31945" formatCode="General">
                  <c:v>0.65797000000000072</c:v>
                </c:pt>
                <c:pt idx="31946" formatCode="General">
                  <c:v>0.65799000000000074</c:v>
                </c:pt>
                <c:pt idx="31947" formatCode="General">
                  <c:v>0.65801100000000046</c:v>
                </c:pt>
                <c:pt idx="31948" formatCode="General">
                  <c:v>0.65803100000000059</c:v>
                </c:pt>
                <c:pt idx="31949" formatCode="General">
                  <c:v>0.65805200000000041</c:v>
                </c:pt>
                <c:pt idx="31950" formatCode="General">
                  <c:v>0.65807300000000046</c:v>
                </c:pt>
                <c:pt idx="31951" formatCode="General">
                  <c:v>0.65809400000000073</c:v>
                </c:pt>
                <c:pt idx="31952" formatCode="General">
                  <c:v>0.65811399999999998</c:v>
                </c:pt>
                <c:pt idx="31953" formatCode="General">
                  <c:v>0.65813500000000058</c:v>
                </c:pt>
                <c:pt idx="31954" formatCode="General">
                  <c:v>0.65815500000000071</c:v>
                </c:pt>
                <c:pt idx="31955" formatCode="General">
                  <c:v>0.65817600000000043</c:v>
                </c:pt>
                <c:pt idx="31956" formatCode="General">
                  <c:v>0.65819600000000045</c:v>
                </c:pt>
                <c:pt idx="31957" formatCode="General">
                  <c:v>0.65821700000000005</c:v>
                </c:pt>
                <c:pt idx="31958" formatCode="General">
                  <c:v>0.65823799999999999</c:v>
                </c:pt>
                <c:pt idx="31959" formatCode="General">
                  <c:v>0.65825800000000045</c:v>
                </c:pt>
                <c:pt idx="31960" formatCode="General">
                  <c:v>0.65827899999999995</c:v>
                </c:pt>
                <c:pt idx="31961" formatCode="General">
                  <c:v>0.65829900000000074</c:v>
                </c:pt>
                <c:pt idx="31962" formatCode="General">
                  <c:v>0.65832000000000046</c:v>
                </c:pt>
                <c:pt idx="31963" formatCode="General">
                  <c:v>0.6583400000000007</c:v>
                </c:pt>
                <c:pt idx="31964" formatCode="General">
                  <c:v>0.65836099999999997</c:v>
                </c:pt>
                <c:pt idx="31965" formatCode="General">
                  <c:v>0.65838200000000002</c:v>
                </c:pt>
                <c:pt idx="31966" formatCode="General">
                  <c:v>0.65840299999999996</c:v>
                </c:pt>
                <c:pt idx="31967" formatCode="General">
                  <c:v>0.65842299999999998</c:v>
                </c:pt>
                <c:pt idx="31968" formatCode="General">
                  <c:v>0.65844400000000058</c:v>
                </c:pt>
                <c:pt idx="31969" formatCode="General">
                  <c:v>0.65846400000000005</c:v>
                </c:pt>
                <c:pt idx="31970" formatCode="General">
                  <c:v>0.65848499999999999</c:v>
                </c:pt>
                <c:pt idx="31971" formatCode="General">
                  <c:v>0.65850500000000045</c:v>
                </c:pt>
                <c:pt idx="31972" formatCode="General">
                  <c:v>0.65852599999999994</c:v>
                </c:pt>
                <c:pt idx="31973" formatCode="General">
                  <c:v>0.65854699999999999</c:v>
                </c:pt>
                <c:pt idx="31974" formatCode="General">
                  <c:v>0.65856700000000001</c:v>
                </c:pt>
                <c:pt idx="31975" formatCode="General">
                  <c:v>0.65858799999999951</c:v>
                </c:pt>
                <c:pt idx="31976" formatCode="General">
                  <c:v>0.65860800000000075</c:v>
                </c:pt>
                <c:pt idx="31977" formatCode="General">
                  <c:v>0.65862900000000102</c:v>
                </c:pt>
                <c:pt idx="31978" formatCode="General">
                  <c:v>0.65864900000000104</c:v>
                </c:pt>
                <c:pt idx="31979" formatCode="General">
                  <c:v>0.65867000000000075</c:v>
                </c:pt>
                <c:pt idx="31980" formatCode="General">
                  <c:v>0.65869100000000103</c:v>
                </c:pt>
                <c:pt idx="31981" formatCode="General">
                  <c:v>0.65871100000000071</c:v>
                </c:pt>
                <c:pt idx="31982" formatCode="General">
                  <c:v>0.65873200000000043</c:v>
                </c:pt>
                <c:pt idx="31983" formatCode="General">
                  <c:v>0.6587530000000007</c:v>
                </c:pt>
                <c:pt idx="31984" formatCode="General">
                  <c:v>0.65877300000000072</c:v>
                </c:pt>
                <c:pt idx="31985" formatCode="General">
                  <c:v>0.65879300000000074</c:v>
                </c:pt>
                <c:pt idx="31986" formatCode="General">
                  <c:v>0.65881400000000045</c:v>
                </c:pt>
                <c:pt idx="31987" formatCode="General">
                  <c:v>0.65883400000000059</c:v>
                </c:pt>
                <c:pt idx="31988" formatCode="General">
                  <c:v>0.65885500000000075</c:v>
                </c:pt>
                <c:pt idx="31989" formatCode="General">
                  <c:v>0.65887600000000046</c:v>
                </c:pt>
                <c:pt idx="31990" formatCode="General">
                  <c:v>0.65889699999999995</c:v>
                </c:pt>
                <c:pt idx="31991" formatCode="General">
                  <c:v>0.65891699999999997</c:v>
                </c:pt>
                <c:pt idx="31992" formatCode="General">
                  <c:v>0.65893800000000058</c:v>
                </c:pt>
                <c:pt idx="31993" formatCode="General">
                  <c:v>0.65895800000000071</c:v>
                </c:pt>
                <c:pt idx="31994" formatCode="General">
                  <c:v>0.65897900000000076</c:v>
                </c:pt>
                <c:pt idx="31995" formatCode="General">
                  <c:v>0.65900000000000059</c:v>
                </c:pt>
                <c:pt idx="31996" formatCode="General">
                  <c:v>0.65902000000000072</c:v>
                </c:pt>
                <c:pt idx="31997" formatCode="General">
                  <c:v>0.65904100000000077</c:v>
                </c:pt>
                <c:pt idx="31998" formatCode="General">
                  <c:v>0.65906200000000004</c:v>
                </c:pt>
                <c:pt idx="31999" formatCode="General">
                  <c:v>0.65908199999999995</c:v>
                </c:pt>
                <c:pt idx="32000" formatCode="General">
                  <c:v>0.65910200000000041</c:v>
                </c:pt>
                <c:pt idx="32001" formatCode="General">
                  <c:v>0.65912300000000046</c:v>
                </c:pt>
                <c:pt idx="32002" formatCode="General">
                  <c:v>0.65914399999999995</c:v>
                </c:pt>
                <c:pt idx="32003" formatCode="General">
                  <c:v>0.65916500000000045</c:v>
                </c:pt>
                <c:pt idx="32004" formatCode="General">
                  <c:v>0.65918500000000047</c:v>
                </c:pt>
                <c:pt idx="32005" formatCode="General">
                  <c:v>0.6592060000000004</c:v>
                </c:pt>
                <c:pt idx="32006" formatCode="General">
                  <c:v>0.65922600000000042</c:v>
                </c:pt>
                <c:pt idx="32007" formatCode="General">
                  <c:v>0.65924700000000058</c:v>
                </c:pt>
                <c:pt idx="32008" formatCode="General">
                  <c:v>0.65926700000000005</c:v>
                </c:pt>
                <c:pt idx="32009" formatCode="General">
                  <c:v>0.65928799999999999</c:v>
                </c:pt>
                <c:pt idx="32010" formatCode="General">
                  <c:v>0.65930800000000045</c:v>
                </c:pt>
                <c:pt idx="32011" formatCode="General">
                  <c:v>0.65932900000000072</c:v>
                </c:pt>
                <c:pt idx="32012" formatCode="General">
                  <c:v>0.65935000000000044</c:v>
                </c:pt>
                <c:pt idx="32013" formatCode="General">
                  <c:v>0.65937000000000046</c:v>
                </c:pt>
                <c:pt idx="32014" formatCode="General">
                  <c:v>0.65939099999999995</c:v>
                </c:pt>
                <c:pt idx="32015" formatCode="General">
                  <c:v>0.65941099999999997</c:v>
                </c:pt>
                <c:pt idx="32016" formatCode="General">
                  <c:v>0.65943200000000002</c:v>
                </c:pt>
                <c:pt idx="32017" formatCode="General">
                  <c:v>0.65945200000000004</c:v>
                </c:pt>
                <c:pt idx="32018" formatCode="General">
                  <c:v>0.65947400000000045</c:v>
                </c:pt>
                <c:pt idx="32019" formatCode="General">
                  <c:v>0.65949400000000058</c:v>
                </c:pt>
                <c:pt idx="32020" formatCode="General">
                  <c:v>0.65951499999999996</c:v>
                </c:pt>
                <c:pt idx="32021" formatCode="General">
                  <c:v>0.65953499999999998</c:v>
                </c:pt>
                <c:pt idx="32022" formatCode="General">
                  <c:v>0.65955600000000003</c:v>
                </c:pt>
                <c:pt idx="32023" formatCode="General">
                  <c:v>0.65957600000000005</c:v>
                </c:pt>
                <c:pt idx="32024" formatCode="General">
                  <c:v>0.65959699999999999</c:v>
                </c:pt>
                <c:pt idx="32025" formatCode="General">
                  <c:v>0.65961700000000045</c:v>
                </c:pt>
                <c:pt idx="32026" formatCode="General">
                  <c:v>0.65963799999999995</c:v>
                </c:pt>
                <c:pt idx="32027" formatCode="General">
                  <c:v>0.65965900000000088</c:v>
                </c:pt>
                <c:pt idx="32028" formatCode="General">
                  <c:v>0.65967900000000101</c:v>
                </c:pt>
                <c:pt idx="32029" formatCode="General">
                  <c:v>0.65970000000000073</c:v>
                </c:pt>
                <c:pt idx="32030" formatCode="General">
                  <c:v>0.65972000000000075</c:v>
                </c:pt>
                <c:pt idx="32031" formatCode="General">
                  <c:v>0.65974100000000102</c:v>
                </c:pt>
                <c:pt idx="32032" formatCode="General">
                  <c:v>0.65976100000000071</c:v>
                </c:pt>
                <c:pt idx="32033" formatCode="General">
                  <c:v>0.65978300000000045</c:v>
                </c:pt>
                <c:pt idx="32034" formatCode="General">
                  <c:v>0.65980300000000058</c:v>
                </c:pt>
                <c:pt idx="32035" formatCode="General">
                  <c:v>0.65982400000000074</c:v>
                </c:pt>
                <c:pt idx="32036" formatCode="General">
                  <c:v>0.65984400000000076</c:v>
                </c:pt>
                <c:pt idx="32037" formatCode="General">
                  <c:v>0.6598650000000007</c:v>
                </c:pt>
                <c:pt idx="32038" formatCode="General">
                  <c:v>0.65988500000000072</c:v>
                </c:pt>
                <c:pt idx="32039" formatCode="General">
                  <c:v>0.65990600000000044</c:v>
                </c:pt>
                <c:pt idx="32040" formatCode="General">
                  <c:v>0.65992600000000046</c:v>
                </c:pt>
                <c:pt idx="32041" formatCode="General">
                  <c:v>0.65994699999999995</c:v>
                </c:pt>
                <c:pt idx="32042" formatCode="General">
                  <c:v>0.65996800000000044</c:v>
                </c:pt>
                <c:pt idx="32043" formatCode="General">
                  <c:v>0.65998800000000046</c:v>
                </c:pt>
                <c:pt idx="32044" formatCode="General">
                  <c:v>0.66000900000000073</c:v>
                </c:pt>
                <c:pt idx="32045" formatCode="General">
                  <c:v>0.66002900000000075</c:v>
                </c:pt>
                <c:pt idx="32046" formatCode="General">
                  <c:v>0.66005000000000058</c:v>
                </c:pt>
                <c:pt idx="32047" formatCode="General">
                  <c:v>0.66007100000000074</c:v>
                </c:pt>
                <c:pt idx="32048" formatCode="General">
                  <c:v>0.66009200000000046</c:v>
                </c:pt>
                <c:pt idx="32049" formatCode="General">
                  <c:v>0.66011200000000003</c:v>
                </c:pt>
                <c:pt idx="32050" formatCode="General">
                  <c:v>0.66013299999999997</c:v>
                </c:pt>
                <c:pt idx="32051" formatCode="General">
                  <c:v>0.66015299999999999</c:v>
                </c:pt>
                <c:pt idx="32052" formatCode="General">
                  <c:v>0.66017300000000045</c:v>
                </c:pt>
                <c:pt idx="32053" formatCode="General">
                  <c:v>0.66019399999999995</c:v>
                </c:pt>
                <c:pt idx="32054" formatCode="General">
                  <c:v>0.66021399999999997</c:v>
                </c:pt>
                <c:pt idx="32055" formatCode="General">
                  <c:v>0.66023500000000046</c:v>
                </c:pt>
                <c:pt idx="32056" formatCode="General">
                  <c:v>0.66025599999999995</c:v>
                </c:pt>
                <c:pt idx="32057" formatCode="General">
                  <c:v>0.66027700000000045</c:v>
                </c:pt>
                <c:pt idx="32058" formatCode="General">
                  <c:v>0.66029700000000058</c:v>
                </c:pt>
                <c:pt idx="32059" formatCode="General">
                  <c:v>0.66031799999999996</c:v>
                </c:pt>
                <c:pt idx="32060" formatCode="General">
                  <c:v>0.66033799999999998</c:v>
                </c:pt>
                <c:pt idx="32061" formatCode="General">
                  <c:v>0.66035900000000058</c:v>
                </c:pt>
                <c:pt idx="32062" formatCode="General">
                  <c:v>0.66038000000000041</c:v>
                </c:pt>
                <c:pt idx="32063" formatCode="General">
                  <c:v>0.66040100000000046</c:v>
                </c:pt>
                <c:pt idx="32064" formatCode="General">
                  <c:v>0.6604210000000007</c:v>
                </c:pt>
                <c:pt idx="32065" formatCode="General">
                  <c:v>0.66044200000000042</c:v>
                </c:pt>
                <c:pt idx="32066" formatCode="General">
                  <c:v>0.66046199999999999</c:v>
                </c:pt>
                <c:pt idx="32067" formatCode="General">
                  <c:v>0.66048200000000001</c:v>
                </c:pt>
                <c:pt idx="32068" formatCode="General">
                  <c:v>0.66050299999999951</c:v>
                </c:pt>
                <c:pt idx="32069" formatCode="General">
                  <c:v>0.66052299999999997</c:v>
                </c:pt>
                <c:pt idx="32070" formatCode="General">
                  <c:v>0.66054400000000046</c:v>
                </c:pt>
                <c:pt idx="32071" formatCode="General">
                  <c:v>0.66056499999999996</c:v>
                </c:pt>
                <c:pt idx="32072" formatCode="General">
                  <c:v>0.66058600000000001</c:v>
                </c:pt>
                <c:pt idx="32073" formatCode="General">
                  <c:v>0.66060600000000058</c:v>
                </c:pt>
                <c:pt idx="32074" formatCode="General">
                  <c:v>0.66062700000000074</c:v>
                </c:pt>
                <c:pt idx="32075" formatCode="General">
                  <c:v>0.66064700000000076</c:v>
                </c:pt>
                <c:pt idx="32076" formatCode="General">
                  <c:v>0.6606680000000007</c:v>
                </c:pt>
                <c:pt idx="32077" formatCode="General">
                  <c:v>0.66068900000000075</c:v>
                </c:pt>
                <c:pt idx="32078" formatCode="General">
                  <c:v>0.66071000000000046</c:v>
                </c:pt>
                <c:pt idx="32079" formatCode="General">
                  <c:v>0.66073000000000071</c:v>
                </c:pt>
                <c:pt idx="32080" formatCode="General">
                  <c:v>0.66075000000000073</c:v>
                </c:pt>
                <c:pt idx="32081" formatCode="General">
                  <c:v>0.66077100000000089</c:v>
                </c:pt>
                <c:pt idx="32082" formatCode="General">
                  <c:v>0.66079100000000102</c:v>
                </c:pt>
                <c:pt idx="32083" formatCode="General">
                  <c:v>0.66081199999999995</c:v>
                </c:pt>
                <c:pt idx="32084" formatCode="General">
                  <c:v>0.66083300000000045</c:v>
                </c:pt>
                <c:pt idx="32085" formatCode="General">
                  <c:v>0.66085400000000072</c:v>
                </c:pt>
                <c:pt idx="32086" formatCode="General">
                  <c:v>0.66087400000000074</c:v>
                </c:pt>
                <c:pt idx="32087" formatCode="General">
                  <c:v>0.6608950000000009</c:v>
                </c:pt>
                <c:pt idx="32088" formatCode="General">
                  <c:v>0.66091500000000059</c:v>
                </c:pt>
                <c:pt idx="32089" formatCode="General">
                  <c:v>0.66093600000000041</c:v>
                </c:pt>
                <c:pt idx="32090" formatCode="General">
                  <c:v>0.66095600000000043</c:v>
                </c:pt>
                <c:pt idx="32091" formatCode="General">
                  <c:v>0.6609770000000007</c:v>
                </c:pt>
                <c:pt idx="32092" formatCode="General">
                  <c:v>0.66099800000000075</c:v>
                </c:pt>
                <c:pt idx="32093" formatCode="General">
                  <c:v>0.66101799999999999</c:v>
                </c:pt>
                <c:pt idx="32094" formatCode="General">
                  <c:v>0.66103900000000071</c:v>
                </c:pt>
                <c:pt idx="32095" formatCode="General">
                  <c:v>0.66105899999999995</c:v>
                </c:pt>
                <c:pt idx="32096" formatCode="General">
                  <c:v>0.66108000000000045</c:v>
                </c:pt>
                <c:pt idx="32097" formatCode="General">
                  <c:v>0.66110000000000047</c:v>
                </c:pt>
                <c:pt idx="32098" formatCode="General">
                  <c:v>0.66112100000000074</c:v>
                </c:pt>
                <c:pt idx="32099" formatCode="General">
                  <c:v>0.66114200000000045</c:v>
                </c:pt>
                <c:pt idx="32100" formatCode="General">
                  <c:v>0.66116200000000003</c:v>
                </c:pt>
                <c:pt idx="32101" formatCode="General">
                  <c:v>0.66118299999999997</c:v>
                </c:pt>
                <c:pt idx="32102" formatCode="General">
                  <c:v>0.66120400000000046</c:v>
                </c:pt>
                <c:pt idx="32103" formatCode="General">
                  <c:v>0.6612240000000007</c:v>
                </c:pt>
                <c:pt idx="32104" formatCode="General">
                  <c:v>0.66124500000000075</c:v>
                </c:pt>
                <c:pt idx="32105" formatCode="General">
                  <c:v>0.66126499999999999</c:v>
                </c:pt>
                <c:pt idx="32106" formatCode="General">
                  <c:v>0.66128600000000004</c:v>
                </c:pt>
                <c:pt idx="32107" formatCode="General">
                  <c:v>0.66130699999999998</c:v>
                </c:pt>
                <c:pt idx="32108" formatCode="General">
                  <c:v>0.66132700000000044</c:v>
                </c:pt>
                <c:pt idx="32109" formatCode="General">
                  <c:v>0.66134800000000071</c:v>
                </c:pt>
                <c:pt idx="32110" formatCode="General">
                  <c:v>0.66136799999999996</c:v>
                </c:pt>
                <c:pt idx="32111" formatCode="General">
                  <c:v>0.66138900000000045</c:v>
                </c:pt>
                <c:pt idx="32112" formatCode="General">
                  <c:v>0.66140900000000058</c:v>
                </c:pt>
                <c:pt idx="32113" formatCode="General">
                  <c:v>0.66143000000000041</c:v>
                </c:pt>
                <c:pt idx="32114" formatCode="General">
                  <c:v>0.66145100000000046</c:v>
                </c:pt>
                <c:pt idx="32115" formatCode="General">
                  <c:v>0.66147100000000059</c:v>
                </c:pt>
                <c:pt idx="32116" formatCode="General">
                  <c:v>0.66149200000000041</c:v>
                </c:pt>
                <c:pt idx="32117" formatCode="General">
                  <c:v>0.66151300000000002</c:v>
                </c:pt>
                <c:pt idx="32118" formatCode="General">
                  <c:v>0.66153300000000004</c:v>
                </c:pt>
                <c:pt idx="32119" formatCode="General">
                  <c:v>0.66155399999999998</c:v>
                </c:pt>
                <c:pt idx="32120" formatCode="General">
                  <c:v>0.66157400000000044</c:v>
                </c:pt>
                <c:pt idx="32121" formatCode="General">
                  <c:v>0.66159500000000071</c:v>
                </c:pt>
                <c:pt idx="32122" formatCode="General">
                  <c:v>0.66161499999999995</c:v>
                </c:pt>
                <c:pt idx="32123" formatCode="General">
                  <c:v>0.66163600000000045</c:v>
                </c:pt>
                <c:pt idx="32124" formatCode="General">
                  <c:v>0.66165700000000072</c:v>
                </c:pt>
                <c:pt idx="32125" formatCode="General">
                  <c:v>0.66167700000000074</c:v>
                </c:pt>
                <c:pt idx="32126" formatCode="General">
                  <c:v>0.6616980000000009</c:v>
                </c:pt>
                <c:pt idx="32127" formatCode="General">
                  <c:v>0.66171800000000058</c:v>
                </c:pt>
                <c:pt idx="32128" formatCode="General">
                  <c:v>0.66173900000000074</c:v>
                </c:pt>
                <c:pt idx="32129" formatCode="General">
                  <c:v>0.66175900000000076</c:v>
                </c:pt>
                <c:pt idx="32130" formatCode="General">
                  <c:v>0.6617800000000007</c:v>
                </c:pt>
                <c:pt idx="32131" formatCode="General">
                  <c:v>0.66180100000000075</c:v>
                </c:pt>
                <c:pt idx="32132" formatCode="General">
                  <c:v>0.66182200000000047</c:v>
                </c:pt>
                <c:pt idx="32133" formatCode="General">
                  <c:v>0.66184200000000071</c:v>
                </c:pt>
                <c:pt idx="32134" formatCode="General">
                  <c:v>0.66186199999999995</c:v>
                </c:pt>
                <c:pt idx="32135" formatCode="General">
                  <c:v>0.66188300000000044</c:v>
                </c:pt>
                <c:pt idx="32136" formatCode="General">
                  <c:v>0.66190400000000071</c:v>
                </c:pt>
                <c:pt idx="32137" formatCode="General">
                  <c:v>0.66192400000000073</c:v>
                </c:pt>
                <c:pt idx="32138" formatCode="General">
                  <c:v>0.66194500000000089</c:v>
                </c:pt>
                <c:pt idx="32139" formatCode="General">
                  <c:v>0.66196600000000005</c:v>
                </c:pt>
                <c:pt idx="32140" formatCode="General">
                  <c:v>0.66198600000000041</c:v>
                </c:pt>
                <c:pt idx="32141" formatCode="General">
                  <c:v>0.66200700000000046</c:v>
                </c:pt>
                <c:pt idx="32142" formatCode="General">
                  <c:v>0.66202700000000059</c:v>
                </c:pt>
                <c:pt idx="32143" formatCode="General">
                  <c:v>0.66204800000000075</c:v>
                </c:pt>
                <c:pt idx="32144" formatCode="General">
                  <c:v>0.66206799999999999</c:v>
                </c:pt>
                <c:pt idx="32145" formatCode="General">
                  <c:v>0.66209000000000073</c:v>
                </c:pt>
                <c:pt idx="32146" formatCode="General">
                  <c:v>0.66211000000000042</c:v>
                </c:pt>
                <c:pt idx="32147" formatCode="General">
                  <c:v>0.66213000000000044</c:v>
                </c:pt>
                <c:pt idx="32148" formatCode="General">
                  <c:v>0.66215100000000071</c:v>
                </c:pt>
                <c:pt idx="32149" formatCode="General">
                  <c:v>0.66217099999999995</c:v>
                </c:pt>
                <c:pt idx="32150" formatCode="General">
                  <c:v>0.66219200000000045</c:v>
                </c:pt>
                <c:pt idx="32151" formatCode="General">
                  <c:v>0.66221200000000002</c:v>
                </c:pt>
                <c:pt idx="32152" formatCode="General">
                  <c:v>0.66223399999999999</c:v>
                </c:pt>
                <c:pt idx="32153" formatCode="General">
                  <c:v>0.66225400000000045</c:v>
                </c:pt>
                <c:pt idx="32154" formatCode="General">
                  <c:v>0.66227499999999995</c:v>
                </c:pt>
                <c:pt idx="32155" formatCode="General">
                  <c:v>0.66229500000000074</c:v>
                </c:pt>
                <c:pt idx="32156" formatCode="General">
                  <c:v>0.66231600000000002</c:v>
                </c:pt>
                <c:pt idx="32157" formatCode="General">
                  <c:v>0.66233600000000004</c:v>
                </c:pt>
                <c:pt idx="32158" formatCode="General">
                  <c:v>0.66235699999999997</c:v>
                </c:pt>
                <c:pt idx="32159" formatCode="General">
                  <c:v>0.66237699999999999</c:v>
                </c:pt>
                <c:pt idx="32160" formatCode="General">
                  <c:v>0.66239800000000071</c:v>
                </c:pt>
                <c:pt idx="32161" formatCode="General">
                  <c:v>0.66241899999999998</c:v>
                </c:pt>
                <c:pt idx="32162" formatCode="General">
                  <c:v>0.66243900000000044</c:v>
                </c:pt>
                <c:pt idx="32163" formatCode="General">
                  <c:v>0.66246000000000005</c:v>
                </c:pt>
                <c:pt idx="32164" formatCode="General">
                  <c:v>0.6624800000000004</c:v>
                </c:pt>
                <c:pt idx="32165" formatCode="General">
                  <c:v>0.66250100000000045</c:v>
                </c:pt>
                <c:pt idx="32166" formatCode="General">
                  <c:v>0.6625220000000005</c:v>
                </c:pt>
                <c:pt idx="32167" formatCode="General">
                  <c:v>0.66254299999999999</c:v>
                </c:pt>
                <c:pt idx="32168" formatCode="General">
                  <c:v>0.66256300000000001</c:v>
                </c:pt>
                <c:pt idx="32169" formatCode="General">
                  <c:v>0.66258399999999951</c:v>
                </c:pt>
                <c:pt idx="32170" formatCode="General">
                  <c:v>0.66260400000000075</c:v>
                </c:pt>
                <c:pt idx="32171" formatCode="General">
                  <c:v>0.66262500000000102</c:v>
                </c:pt>
                <c:pt idx="32172" formatCode="General">
                  <c:v>0.66264500000000115</c:v>
                </c:pt>
                <c:pt idx="32173" formatCode="General">
                  <c:v>0.66266600000000042</c:v>
                </c:pt>
                <c:pt idx="32174" formatCode="General">
                  <c:v>0.66268600000000044</c:v>
                </c:pt>
                <c:pt idx="32175" formatCode="General">
                  <c:v>0.66270700000000071</c:v>
                </c:pt>
                <c:pt idx="32176" formatCode="General">
                  <c:v>0.66272800000000076</c:v>
                </c:pt>
                <c:pt idx="32177" formatCode="General">
                  <c:v>0.66274800000000089</c:v>
                </c:pt>
                <c:pt idx="32178" formatCode="General">
                  <c:v>0.66276900000000072</c:v>
                </c:pt>
                <c:pt idx="32179" formatCode="General">
                  <c:v>0.66278900000000074</c:v>
                </c:pt>
                <c:pt idx="32180" formatCode="General">
                  <c:v>0.66281000000000045</c:v>
                </c:pt>
                <c:pt idx="32181" formatCode="General">
                  <c:v>0.66283099999999995</c:v>
                </c:pt>
                <c:pt idx="32182" formatCode="General">
                  <c:v>0.66285200000000044</c:v>
                </c:pt>
                <c:pt idx="32183" formatCode="General">
                  <c:v>0.66287200000000046</c:v>
                </c:pt>
                <c:pt idx="32184" formatCode="General">
                  <c:v>0.66289299999999995</c:v>
                </c:pt>
                <c:pt idx="32185" formatCode="General">
                  <c:v>0.66291299999999997</c:v>
                </c:pt>
                <c:pt idx="32186" formatCode="General">
                  <c:v>0.66293400000000058</c:v>
                </c:pt>
                <c:pt idx="32187" formatCode="General">
                  <c:v>0.66295400000000071</c:v>
                </c:pt>
                <c:pt idx="32188" formatCode="General">
                  <c:v>0.66297399999999995</c:v>
                </c:pt>
                <c:pt idx="32189" formatCode="General">
                  <c:v>0.66299600000000058</c:v>
                </c:pt>
                <c:pt idx="32190" formatCode="General">
                  <c:v>0.66301600000000005</c:v>
                </c:pt>
                <c:pt idx="32191" formatCode="General">
                  <c:v>0.66303699999999999</c:v>
                </c:pt>
                <c:pt idx="32192" formatCode="General">
                  <c:v>0.66305700000000045</c:v>
                </c:pt>
                <c:pt idx="32193" formatCode="General">
                  <c:v>0.66307799999999995</c:v>
                </c:pt>
                <c:pt idx="32194" formatCode="General">
                  <c:v>0.66309800000000074</c:v>
                </c:pt>
                <c:pt idx="32195" formatCode="General">
                  <c:v>0.66311900000000046</c:v>
                </c:pt>
                <c:pt idx="32196" formatCode="General">
                  <c:v>0.66313999999999995</c:v>
                </c:pt>
                <c:pt idx="32197" formatCode="General">
                  <c:v>0.66316100000000044</c:v>
                </c:pt>
                <c:pt idx="32198" formatCode="General">
                  <c:v>0.66318100000000046</c:v>
                </c:pt>
                <c:pt idx="32199" formatCode="General">
                  <c:v>0.6632020000000004</c:v>
                </c:pt>
                <c:pt idx="32200" formatCode="General">
                  <c:v>0.66322200000000042</c:v>
                </c:pt>
                <c:pt idx="32201" formatCode="General">
                  <c:v>0.66324200000000044</c:v>
                </c:pt>
                <c:pt idx="32202" formatCode="General">
                  <c:v>0.66326300000000005</c:v>
                </c:pt>
                <c:pt idx="32203" formatCode="General">
                  <c:v>0.66328299999999996</c:v>
                </c:pt>
                <c:pt idx="32204" formatCode="General">
                  <c:v>0.6633050000000007</c:v>
                </c:pt>
                <c:pt idx="32205" formatCode="General">
                  <c:v>0.66332500000000072</c:v>
                </c:pt>
                <c:pt idx="32206" formatCode="General">
                  <c:v>0.66334600000000044</c:v>
                </c:pt>
                <c:pt idx="32207" formatCode="General">
                  <c:v>0.66336600000000001</c:v>
                </c:pt>
                <c:pt idx="32208" formatCode="General">
                  <c:v>0.6633869999999995</c:v>
                </c:pt>
                <c:pt idx="32209" formatCode="General">
                  <c:v>0.66340699999999997</c:v>
                </c:pt>
                <c:pt idx="32210" formatCode="General">
                  <c:v>0.66342800000000046</c:v>
                </c:pt>
                <c:pt idx="32211" formatCode="General">
                  <c:v>0.66344900000000073</c:v>
                </c:pt>
                <c:pt idx="32212" formatCode="General">
                  <c:v>0.66346899999999998</c:v>
                </c:pt>
                <c:pt idx="32213" formatCode="General">
                  <c:v>0.66349000000000058</c:v>
                </c:pt>
                <c:pt idx="32214" formatCode="General">
                  <c:v>0.66351000000000004</c:v>
                </c:pt>
                <c:pt idx="32215" formatCode="General">
                  <c:v>0.66353099999999998</c:v>
                </c:pt>
                <c:pt idx="32216" formatCode="General">
                  <c:v>0.66355100000000045</c:v>
                </c:pt>
                <c:pt idx="32217" formatCode="General">
                  <c:v>0.66357200000000005</c:v>
                </c:pt>
                <c:pt idx="32218" formatCode="General">
                  <c:v>0.6635920000000004</c:v>
                </c:pt>
                <c:pt idx="32219" formatCode="General">
                  <c:v>0.66361300000000045</c:v>
                </c:pt>
                <c:pt idx="32220" formatCode="General">
                  <c:v>0.66363399999999995</c:v>
                </c:pt>
                <c:pt idx="32221" formatCode="General">
                  <c:v>0.66365500000000077</c:v>
                </c:pt>
                <c:pt idx="32222" formatCode="General">
                  <c:v>0.66367500000000101</c:v>
                </c:pt>
                <c:pt idx="32223" formatCode="General">
                  <c:v>0.66369600000000073</c:v>
                </c:pt>
                <c:pt idx="32224" formatCode="General">
                  <c:v>0.66371600000000042</c:v>
                </c:pt>
                <c:pt idx="32225" formatCode="General">
                  <c:v>0.66373700000000047</c:v>
                </c:pt>
                <c:pt idx="32226" formatCode="General">
                  <c:v>0.66375800000000074</c:v>
                </c:pt>
                <c:pt idx="32227" formatCode="General">
                  <c:v>0.66377800000000076</c:v>
                </c:pt>
                <c:pt idx="32228" formatCode="General">
                  <c:v>0.66379900000000103</c:v>
                </c:pt>
                <c:pt idx="32229" formatCode="General">
                  <c:v>0.66381900000000071</c:v>
                </c:pt>
                <c:pt idx="32230" formatCode="General">
                  <c:v>0.66384000000000076</c:v>
                </c:pt>
                <c:pt idx="32231" formatCode="General">
                  <c:v>0.66386000000000045</c:v>
                </c:pt>
                <c:pt idx="32232" formatCode="General">
                  <c:v>0.66388100000000072</c:v>
                </c:pt>
                <c:pt idx="32233" formatCode="General">
                  <c:v>0.66390200000000044</c:v>
                </c:pt>
                <c:pt idx="32234" formatCode="General">
                  <c:v>0.66392200000000046</c:v>
                </c:pt>
                <c:pt idx="32235" formatCode="General">
                  <c:v>0.66394299999999995</c:v>
                </c:pt>
                <c:pt idx="32236" formatCode="General">
                  <c:v>0.66396400000000044</c:v>
                </c:pt>
                <c:pt idx="32237" formatCode="General">
                  <c:v>0.66398400000000046</c:v>
                </c:pt>
                <c:pt idx="32238" formatCode="General">
                  <c:v>0.66400500000000073</c:v>
                </c:pt>
                <c:pt idx="32239" formatCode="General">
                  <c:v>0.66402500000000075</c:v>
                </c:pt>
                <c:pt idx="32240" formatCode="General">
                  <c:v>0.66404600000000058</c:v>
                </c:pt>
                <c:pt idx="32241" formatCode="General">
                  <c:v>0.66406600000000005</c:v>
                </c:pt>
                <c:pt idx="32242" formatCode="General">
                  <c:v>0.66408699999999998</c:v>
                </c:pt>
                <c:pt idx="32243" formatCode="General">
                  <c:v>0.66410800000000059</c:v>
                </c:pt>
                <c:pt idx="32244" formatCode="General">
                  <c:v>0.66412800000000072</c:v>
                </c:pt>
                <c:pt idx="32245" formatCode="General">
                  <c:v>0.66414900000000077</c:v>
                </c:pt>
                <c:pt idx="32246" formatCode="General">
                  <c:v>0.66416900000000045</c:v>
                </c:pt>
                <c:pt idx="32247" formatCode="General">
                  <c:v>0.66418999999999995</c:v>
                </c:pt>
                <c:pt idx="32248" formatCode="General">
                  <c:v>0.66421000000000041</c:v>
                </c:pt>
                <c:pt idx="32249" formatCode="General">
                  <c:v>0.66423200000000004</c:v>
                </c:pt>
                <c:pt idx="32250" formatCode="General">
                  <c:v>0.66425199999999995</c:v>
                </c:pt>
                <c:pt idx="32251" formatCode="General">
                  <c:v>0.66427300000000045</c:v>
                </c:pt>
                <c:pt idx="32252" formatCode="General">
                  <c:v>0.66429300000000058</c:v>
                </c:pt>
                <c:pt idx="32253" formatCode="General">
                  <c:v>0.66431399999999996</c:v>
                </c:pt>
                <c:pt idx="32254" formatCode="General">
                  <c:v>0.66433399999999998</c:v>
                </c:pt>
                <c:pt idx="32255" formatCode="General">
                  <c:v>0.66435500000000058</c:v>
                </c:pt>
                <c:pt idx="32256" formatCode="General">
                  <c:v>0.66437500000000071</c:v>
                </c:pt>
                <c:pt idx="32257" formatCode="General">
                  <c:v>0.66439600000000043</c:v>
                </c:pt>
                <c:pt idx="32258" formatCode="General">
                  <c:v>0.66441700000000004</c:v>
                </c:pt>
                <c:pt idx="32259" formatCode="General">
                  <c:v>0.6644370000000005</c:v>
                </c:pt>
                <c:pt idx="32260" formatCode="General">
                  <c:v>0.66445799999999999</c:v>
                </c:pt>
                <c:pt idx="32261" formatCode="General">
                  <c:v>0.66447800000000046</c:v>
                </c:pt>
                <c:pt idx="32262" formatCode="General">
                  <c:v>0.66449899999999995</c:v>
                </c:pt>
                <c:pt idx="32263" formatCode="General">
                  <c:v>0.66451899999999997</c:v>
                </c:pt>
                <c:pt idx="32264" formatCode="General">
                  <c:v>0.66454100000000071</c:v>
                </c:pt>
                <c:pt idx="32265" formatCode="General">
                  <c:v>0.66456099999999996</c:v>
                </c:pt>
                <c:pt idx="32266" formatCode="General">
                  <c:v>0.66458099999999998</c:v>
                </c:pt>
                <c:pt idx="32267" formatCode="General">
                  <c:v>0.66460200000000058</c:v>
                </c:pt>
                <c:pt idx="32268" formatCode="General">
                  <c:v>0.66462200000000071</c:v>
                </c:pt>
                <c:pt idx="32269" formatCode="General">
                  <c:v>0.66464300000000076</c:v>
                </c:pt>
                <c:pt idx="32270" formatCode="General">
                  <c:v>0.66466300000000045</c:v>
                </c:pt>
                <c:pt idx="32271" formatCode="General">
                  <c:v>0.66468400000000072</c:v>
                </c:pt>
                <c:pt idx="32272" formatCode="General">
                  <c:v>0.66470500000000077</c:v>
                </c:pt>
                <c:pt idx="32273" formatCode="General">
                  <c:v>0.66472600000000071</c:v>
                </c:pt>
                <c:pt idx="32274" formatCode="General">
                  <c:v>0.66474600000000073</c:v>
                </c:pt>
                <c:pt idx="32275" formatCode="General">
                  <c:v>0.66476700000000044</c:v>
                </c:pt>
                <c:pt idx="32276" formatCode="General">
                  <c:v>0.66478700000000046</c:v>
                </c:pt>
                <c:pt idx="32277" formatCode="General">
                  <c:v>0.66480799999999995</c:v>
                </c:pt>
                <c:pt idx="32278" formatCode="General">
                  <c:v>0.66482800000000075</c:v>
                </c:pt>
                <c:pt idx="32279" formatCode="General">
                  <c:v>0.66485000000000072</c:v>
                </c:pt>
                <c:pt idx="32280" formatCode="General">
                  <c:v>0.66487000000000074</c:v>
                </c:pt>
                <c:pt idx="32281" formatCode="General">
                  <c:v>0.66489000000000076</c:v>
                </c:pt>
                <c:pt idx="32282" formatCode="General">
                  <c:v>0.66491100000000058</c:v>
                </c:pt>
                <c:pt idx="32283" formatCode="General">
                  <c:v>0.66493100000000072</c:v>
                </c:pt>
                <c:pt idx="32284" formatCode="General">
                  <c:v>0.66495200000000043</c:v>
                </c:pt>
                <c:pt idx="32285" formatCode="General">
                  <c:v>0.66497200000000045</c:v>
                </c:pt>
                <c:pt idx="32286" formatCode="General">
                  <c:v>0.66499299999999995</c:v>
                </c:pt>
                <c:pt idx="32287" formatCode="General">
                  <c:v>0.66501399999999999</c:v>
                </c:pt>
                <c:pt idx="32288" formatCode="General">
                  <c:v>0.66503500000000071</c:v>
                </c:pt>
                <c:pt idx="32289" formatCode="General">
                  <c:v>0.66505499999999995</c:v>
                </c:pt>
                <c:pt idx="32290" formatCode="General">
                  <c:v>0.66507600000000044</c:v>
                </c:pt>
                <c:pt idx="32291" formatCode="General">
                  <c:v>0.66509600000000046</c:v>
                </c:pt>
                <c:pt idx="32292" formatCode="General">
                  <c:v>0.66511699999999996</c:v>
                </c:pt>
                <c:pt idx="32293" formatCode="General">
                  <c:v>0.66513800000000045</c:v>
                </c:pt>
                <c:pt idx="32294" formatCode="General">
                  <c:v>0.66515800000000058</c:v>
                </c:pt>
                <c:pt idx="32295" formatCode="General">
                  <c:v>0.66517900000000074</c:v>
                </c:pt>
                <c:pt idx="32296" formatCode="General">
                  <c:v>0.66519900000000076</c:v>
                </c:pt>
                <c:pt idx="32297" formatCode="General">
                  <c:v>0.6652200000000007</c:v>
                </c:pt>
                <c:pt idx="32298" formatCode="General">
                  <c:v>0.66524000000000072</c:v>
                </c:pt>
                <c:pt idx="32299" formatCode="General">
                  <c:v>0.66526099999999999</c:v>
                </c:pt>
                <c:pt idx="32300" formatCode="General">
                  <c:v>0.66528200000000004</c:v>
                </c:pt>
                <c:pt idx="32301" formatCode="General">
                  <c:v>0.66530299999999998</c:v>
                </c:pt>
                <c:pt idx="32302" formatCode="General">
                  <c:v>0.66532300000000044</c:v>
                </c:pt>
                <c:pt idx="32303" formatCode="General">
                  <c:v>0.66534400000000071</c:v>
                </c:pt>
                <c:pt idx="32304" formatCode="General">
                  <c:v>0.66536399999999996</c:v>
                </c:pt>
                <c:pt idx="32305" formatCode="General">
                  <c:v>0.66538500000000045</c:v>
                </c:pt>
                <c:pt idx="32306" formatCode="General">
                  <c:v>0.66540500000000058</c:v>
                </c:pt>
                <c:pt idx="32307" formatCode="General">
                  <c:v>0.66542500000000071</c:v>
                </c:pt>
                <c:pt idx="32308" formatCode="General">
                  <c:v>0.66544700000000045</c:v>
                </c:pt>
                <c:pt idx="32309" formatCode="General">
                  <c:v>0.66546700000000003</c:v>
                </c:pt>
                <c:pt idx="32310" formatCode="General">
                  <c:v>0.66548799999999997</c:v>
                </c:pt>
                <c:pt idx="32311" formatCode="General">
                  <c:v>0.66550799999999999</c:v>
                </c:pt>
                <c:pt idx="32312" formatCode="General">
                  <c:v>0.6655290000000007</c:v>
                </c:pt>
                <c:pt idx="32313" formatCode="General">
                  <c:v>0.66554899999999995</c:v>
                </c:pt>
                <c:pt idx="32314" formatCode="General">
                  <c:v>0.66556999999999999</c:v>
                </c:pt>
                <c:pt idx="32315" formatCode="General">
                  <c:v>0.66559100000000071</c:v>
                </c:pt>
                <c:pt idx="32316" formatCode="General">
                  <c:v>0.66561200000000043</c:v>
                </c:pt>
                <c:pt idx="32317" formatCode="General">
                  <c:v>0.66563200000000045</c:v>
                </c:pt>
                <c:pt idx="32318" formatCode="General">
                  <c:v>0.66565300000000072</c:v>
                </c:pt>
                <c:pt idx="32319" formatCode="General">
                  <c:v>0.66567300000000074</c:v>
                </c:pt>
                <c:pt idx="32320" formatCode="General">
                  <c:v>0.6656940000000009</c:v>
                </c:pt>
                <c:pt idx="32321" formatCode="General">
                  <c:v>0.66571400000000058</c:v>
                </c:pt>
                <c:pt idx="32322" formatCode="General">
                  <c:v>0.66573400000000071</c:v>
                </c:pt>
                <c:pt idx="32323" formatCode="General">
                  <c:v>0.66575600000000046</c:v>
                </c:pt>
                <c:pt idx="32324" formatCode="General">
                  <c:v>0.6657760000000007</c:v>
                </c:pt>
                <c:pt idx="32325" formatCode="General">
                  <c:v>0.66579700000000075</c:v>
                </c:pt>
                <c:pt idx="32326" formatCode="General">
                  <c:v>0.66581699999999999</c:v>
                </c:pt>
                <c:pt idx="32327" formatCode="General">
                  <c:v>0.66583800000000071</c:v>
                </c:pt>
                <c:pt idx="32328" formatCode="General">
                  <c:v>0.66585799999999995</c:v>
                </c:pt>
                <c:pt idx="32329" formatCode="General">
                  <c:v>0.66587900000000089</c:v>
                </c:pt>
                <c:pt idx="32330" formatCode="General">
                  <c:v>0.66590000000000071</c:v>
                </c:pt>
                <c:pt idx="32331" formatCode="General">
                  <c:v>0.66592000000000073</c:v>
                </c:pt>
                <c:pt idx="32332" formatCode="General">
                  <c:v>0.66594100000000089</c:v>
                </c:pt>
                <c:pt idx="32333" formatCode="General">
                  <c:v>0.66596100000000058</c:v>
                </c:pt>
                <c:pt idx="32334" formatCode="General">
                  <c:v>0.66598200000000041</c:v>
                </c:pt>
                <c:pt idx="32335" formatCode="General">
                  <c:v>0.66600200000000043</c:v>
                </c:pt>
                <c:pt idx="32336" formatCode="General">
                  <c:v>0.66602300000000059</c:v>
                </c:pt>
                <c:pt idx="32337" formatCode="General">
                  <c:v>0.66604300000000072</c:v>
                </c:pt>
                <c:pt idx="32338" formatCode="General">
                  <c:v>0.66606500000000046</c:v>
                </c:pt>
                <c:pt idx="32339" formatCode="General">
                  <c:v>0.6660850000000007</c:v>
                </c:pt>
                <c:pt idx="32340" formatCode="General">
                  <c:v>0.66610600000000042</c:v>
                </c:pt>
                <c:pt idx="32341" formatCode="General">
                  <c:v>0.66612600000000044</c:v>
                </c:pt>
                <c:pt idx="32342" formatCode="General">
                  <c:v>0.66614700000000071</c:v>
                </c:pt>
                <c:pt idx="32343" formatCode="General">
                  <c:v>0.66616699999999951</c:v>
                </c:pt>
                <c:pt idx="32344" formatCode="General">
                  <c:v>0.66618800000000045</c:v>
                </c:pt>
                <c:pt idx="32345" formatCode="General">
                  <c:v>0.66620900000000072</c:v>
                </c:pt>
                <c:pt idx="32346" formatCode="General">
                  <c:v>0.66622900000000074</c:v>
                </c:pt>
                <c:pt idx="32347" formatCode="General">
                  <c:v>0.66625000000000045</c:v>
                </c:pt>
                <c:pt idx="32348" formatCode="General">
                  <c:v>0.66627000000000058</c:v>
                </c:pt>
                <c:pt idx="32349" formatCode="General">
                  <c:v>0.66629100000000074</c:v>
                </c:pt>
                <c:pt idx="32350" formatCode="General">
                  <c:v>0.66631099999999999</c:v>
                </c:pt>
                <c:pt idx="32351" formatCode="General">
                  <c:v>0.66633200000000004</c:v>
                </c:pt>
                <c:pt idx="32352" formatCode="General">
                  <c:v>0.66635299999999997</c:v>
                </c:pt>
                <c:pt idx="32353" formatCode="General">
                  <c:v>0.66637299999999999</c:v>
                </c:pt>
                <c:pt idx="32354" formatCode="General">
                  <c:v>0.66639400000000071</c:v>
                </c:pt>
                <c:pt idx="32355" formatCode="General">
                  <c:v>0.66641499999999998</c:v>
                </c:pt>
                <c:pt idx="32356" formatCode="General">
                  <c:v>0.66643500000000044</c:v>
                </c:pt>
                <c:pt idx="32357" formatCode="General">
                  <c:v>0.66645600000000005</c:v>
                </c:pt>
                <c:pt idx="32358" formatCode="General">
                  <c:v>0.6664760000000004</c:v>
                </c:pt>
                <c:pt idx="32359" formatCode="General">
                  <c:v>0.66649700000000045</c:v>
                </c:pt>
                <c:pt idx="32360" formatCode="General">
                  <c:v>0.66651700000000003</c:v>
                </c:pt>
                <c:pt idx="32361" formatCode="General">
                  <c:v>0.66653799999999996</c:v>
                </c:pt>
                <c:pt idx="32362" formatCode="General">
                  <c:v>0.66655900000000046</c:v>
                </c:pt>
                <c:pt idx="32363" formatCode="General">
                  <c:v>0.66657900000000059</c:v>
                </c:pt>
                <c:pt idx="32364" formatCode="General">
                  <c:v>0.66660000000000075</c:v>
                </c:pt>
                <c:pt idx="32365" formatCode="General">
                  <c:v>0.66662000000000077</c:v>
                </c:pt>
                <c:pt idx="32366" formatCode="General">
                  <c:v>0.66664100000000115</c:v>
                </c:pt>
                <c:pt idx="32367" formatCode="General">
                  <c:v>0.66666200000000042</c:v>
                </c:pt>
                <c:pt idx="32368" formatCode="General">
                  <c:v>0.66668300000000058</c:v>
                </c:pt>
                <c:pt idx="32369" formatCode="General">
                  <c:v>0.66670300000000071</c:v>
                </c:pt>
                <c:pt idx="32370" formatCode="General">
                  <c:v>0.66672400000000076</c:v>
                </c:pt>
                <c:pt idx="32371" formatCode="General">
                  <c:v>0.66674400000000089</c:v>
                </c:pt>
                <c:pt idx="32372" formatCode="General">
                  <c:v>0.66676500000000072</c:v>
                </c:pt>
                <c:pt idx="32373" formatCode="General">
                  <c:v>0.66678500000000074</c:v>
                </c:pt>
                <c:pt idx="32374" formatCode="General">
                  <c:v>0.66680600000000045</c:v>
                </c:pt>
                <c:pt idx="32375" formatCode="General">
                  <c:v>0.66682600000000058</c:v>
                </c:pt>
                <c:pt idx="32376" formatCode="General">
                  <c:v>0.66684700000000074</c:v>
                </c:pt>
                <c:pt idx="32377" formatCode="General">
                  <c:v>0.66686800000000046</c:v>
                </c:pt>
                <c:pt idx="32378" formatCode="General">
                  <c:v>0.6668880000000007</c:v>
                </c:pt>
                <c:pt idx="32379" formatCode="General">
                  <c:v>0.66690900000000075</c:v>
                </c:pt>
                <c:pt idx="32380" formatCode="General">
                  <c:v>0.66692900000000077</c:v>
                </c:pt>
                <c:pt idx="32381" formatCode="General">
                  <c:v>0.66695000000000071</c:v>
                </c:pt>
                <c:pt idx="32382" formatCode="General">
                  <c:v>0.66696999999999995</c:v>
                </c:pt>
                <c:pt idx="32383" formatCode="General">
                  <c:v>0.66699200000000058</c:v>
                </c:pt>
                <c:pt idx="32384" formatCode="General">
                  <c:v>0.66701200000000005</c:v>
                </c:pt>
                <c:pt idx="32385" formatCode="General">
                  <c:v>0.66703299999999999</c:v>
                </c:pt>
                <c:pt idx="32386" formatCode="General">
                  <c:v>0.66705300000000045</c:v>
                </c:pt>
                <c:pt idx="32387" formatCode="General">
                  <c:v>0.66707399999999994</c:v>
                </c:pt>
                <c:pt idx="32388" formatCode="General">
                  <c:v>0.66709400000000074</c:v>
                </c:pt>
                <c:pt idx="32389" formatCode="General">
                  <c:v>0.66711399999999998</c:v>
                </c:pt>
                <c:pt idx="32390" formatCode="General">
                  <c:v>0.6671350000000007</c:v>
                </c:pt>
                <c:pt idx="32391" formatCode="General">
                  <c:v>0.66715600000000042</c:v>
                </c:pt>
                <c:pt idx="32392" formatCode="General">
                  <c:v>0.66717700000000046</c:v>
                </c:pt>
                <c:pt idx="32393" formatCode="General">
                  <c:v>0.66719700000000071</c:v>
                </c:pt>
                <c:pt idx="32394" formatCode="General">
                  <c:v>0.66721799999999998</c:v>
                </c:pt>
                <c:pt idx="32395" formatCode="General">
                  <c:v>0.66723800000000044</c:v>
                </c:pt>
                <c:pt idx="32396" formatCode="General">
                  <c:v>0.66725900000000071</c:v>
                </c:pt>
                <c:pt idx="32397" formatCode="General">
                  <c:v>0.66728000000000043</c:v>
                </c:pt>
                <c:pt idx="32398" formatCode="General">
                  <c:v>0.6673010000000007</c:v>
                </c:pt>
                <c:pt idx="32399" formatCode="General">
                  <c:v>0.66732100000000072</c:v>
                </c:pt>
                <c:pt idx="32400" formatCode="General">
                  <c:v>0.66734100000000074</c:v>
                </c:pt>
                <c:pt idx="32401" formatCode="General">
                  <c:v>0.66736200000000001</c:v>
                </c:pt>
                <c:pt idx="32402" formatCode="General">
                  <c:v>0.66738200000000003</c:v>
                </c:pt>
                <c:pt idx="32403" formatCode="General">
                  <c:v>0.66740299999999997</c:v>
                </c:pt>
                <c:pt idx="32404" formatCode="General">
                  <c:v>0.66742299999999999</c:v>
                </c:pt>
                <c:pt idx="32405" formatCode="General">
                  <c:v>0.6674440000000007</c:v>
                </c:pt>
                <c:pt idx="32406" formatCode="General">
                  <c:v>0.66746499999999997</c:v>
                </c:pt>
                <c:pt idx="32407" formatCode="General">
                  <c:v>0.66748600000000002</c:v>
                </c:pt>
                <c:pt idx="32408" formatCode="General">
                  <c:v>0.66750600000000004</c:v>
                </c:pt>
                <c:pt idx="32409" formatCode="General">
                  <c:v>0.66752699999999998</c:v>
                </c:pt>
                <c:pt idx="32410" formatCode="General">
                  <c:v>0.66754700000000045</c:v>
                </c:pt>
                <c:pt idx="32411" formatCode="General">
                  <c:v>0.66756800000000005</c:v>
                </c:pt>
                <c:pt idx="32412" formatCode="General">
                  <c:v>0.66758899999999999</c:v>
                </c:pt>
                <c:pt idx="32413" formatCode="General">
                  <c:v>0.6676100000000007</c:v>
                </c:pt>
                <c:pt idx="32414" formatCode="General">
                  <c:v>0.66763000000000072</c:v>
                </c:pt>
                <c:pt idx="32415" formatCode="General">
                  <c:v>0.66765000000000074</c:v>
                </c:pt>
                <c:pt idx="32416" formatCode="General">
                  <c:v>0.66767100000000101</c:v>
                </c:pt>
                <c:pt idx="32417" formatCode="General">
                  <c:v>0.66769100000000114</c:v>
                </c:pt>
                <c:pt idx="32418" formatCode="General">
                  <c:v>0.66771200000000042</c:v>
                </c:pt>
                <c:pt idx="32419" formatCode="General">
                  <c:v>0.66773200000000044</c:v>
                </c:pt>
                <c:pt idx="32420" formatCode="General">
                  <c:v>0.66775300000000071</c:v>
                </c:pt>
                <c:pt idx="32421" formatCode="General">
                  <c:v>0.66777400000000076</c:v>
                </c:pt>
                <c:pt idx="32422" formatCode="General">
                  <c:v>0.66779500000000103</c:v>
                </c:pt>
                <c:pt idx="32423" formatCode="General">
                  <c:v>0.66781500000000071</c:v>
                </c:pt>
                <c:pt idx="32424" formatCode="General">
                  <c:v>0.66783600000000043</c:v>
                </c:pt>
                <c:pt idx="32425" formatCode="General">
                  <c:v>0.66785600000000045</c:v>
                </c:pt>
                <c:pt idx="32426" formatCode="General">
                  <c:v>0.66787700000000072</c:v>
                </c:pt>
                <c:pt idx="32427" formatCode="General">
                  <c:v>0.66789800000000077</c:v>
                </c:pt>
                <c:pt idx="32428" formatCode="General">
                  <c:v>0.66791800000000046</c:v>
                </c:pt>
                <c:pt idx="32429" formatCode="General">
                  <c:v>0.66793899999999995</c:v>
                </c:pt>
                <c:pt idx="32430" formatCode="General">
                  <c:v>0.66795900000000075</c:v>
                </c:pt>
                <c:pt idx="32431" formatCode="General">
                  <c:v>0.66798000000000046</c:v>
                </c:pt>
                <c:pt idx="32432" formatCode="General">
                  <c:v>0.6680000000000007</c:v>
                </c:pt>
                <c:pt idx="32433" formatCode="General">
                  <c:v>0.66802100000000075</c:v>
                </c:pt>
                <c:pt idx="32434" formatCode="General">
                  <c:v>0.66804100000000088</c:v>
                </c:pt>
                <c:pt idx="32435" formatCode="General">
                  <c:v>0.66806299999999996</c:v>
                </c:pt>
                <c:pt idx="32436" formatCode="General">
                  <c:v>0.66808299999999998</c:v>
                </c:pt>
                <c:pt idx="32437" formatCode="General">
                  <c:v>0.66810400000000059</c:v>
                </c:pt>
                <c:pt idx="32438" formatCode="General">
                  <c:v>0.66812400000000072</c:v>
                </c:pt>
                <c:pt idx="32439" formatCode="General">
                  <c:v>0.66814500000000077</c:v>
                </c:pt>
                <c:pt idx="32440" formatCode="General">
                  <c:v>0.66816500000000045</c:v>
                </c:pt>
                <c:pt idx="32441" formatCode="General">
                  <c:v>0.66818500000000058</c:v>
                </c:pt>
                <c:pt idx="32442" formatCode="General">
                  <c:v>0.66820700000000044</c:v>
                </c:pt>
                <c:pt idx="32443" formatCode="General">
                  <c:v>0.66822700000000046</c:v>
                </c:pt>
                <c:pt idx="32444" formatCode="General">
                  <c:v>0.66824799999999995</c:v>
                </c:pt>
                <c:pt idx="32445" formatCode="General">
                  <c:v>0.66826799999999997</c:v>
                </c:pt>
                <c:pt idx="32446" formatCode="General">
                  <c:v>0.66828900000000047</c:v>
                </c:pt>
                <c:pt idx="32447" formatCode="General">
                  <c:v>0.66830900000000071</c:v>
                </c:pt>
                <c:pt idx="32448" formatCode="General">
                  <c:v>0.66833000000000042</c:v>
                </c:pt>
                <c:pt idx="32449" formatCode="General">
                  <c:v>0.66835100000000058</c:v>
                </c:pt>
                <c:pt idx="32450" formatCode="General">
                  <c:v>0.66837100000000071</c:v>
                </c:pt>
                <c:pt idx="32451" formatCode="General">
                  <c:v>0.66839200000000043</c:v>
                </c:pt>
                <c:pt idx="32452" formatCode="General">
                  <c:v>0.66841300000000003</c:v>
                </c:pt>
                <c:pt idx="32453" formatCode="General">
                  <c:v>0.66843300000000005</c:v>
                </c:pt>
                <c:pt idx="32454" formatCode="General">
                  <c:v>0.66845399999999999</c:v>
                </c:pt>
                <c:pt idx="32455" formatCode="General">
                  <c:v>0.66847400000000046</c:v>
                </c:pt>
                <c:pt idx="32456" formatCode="General">
                  <c:v>0.66849499999999995</c:v>
                </c:pt>
                <c:pt idx="32457" formatCode="General">
                  <c:v>0.668516</c:v>
                </c:pt>
                <c:pt idx="32458" formatCode="General">
                  <c:v>0.66853600000000002</c:v>
                </c:pt>
                <c:pt idx="32459" formatCode="General">
                  <c:v>0.66855699999999996</c:v>
                </c:pt>
                <c:pt idx="32460" formatCode="General">
                  <c:v>0.66857699999999998</c:v>
                </c:pt>
                <c:pt idx="32461" formatCode="General">
                  <c:v>0.66859800000000058</c:v>
                </c:pt>
                <c:pt idx="32462" formatCode="General">
                  <c:v>0.66861800000000071</c:v>
                </c:pt>
                <c:pt idx="32463" formatCode="General">
                  <c:v>0.66863900000000076</c:v>
                </c:pt>
                <c:pt idx="32464" formatCode="General">
                  <c:v>0.66866000000000059</c:v>
                </c:pt>
                <c:pt idx="32465" formatCode="General">
                  <c:v>0.66868000000000072</c:v>
                </c:pt>
                <c:pt idx="32466" formatCode="General">
                  <c:v>0.66870100000000077</c:v>
                </c:pt>
                <c:pt idx="32467" formatCode="General">
                  <c:v>0.6687220000000007</c:v>
                </c:pt>
                <c:pt idx="32468" formatCode="General">
                  <c:v>0.66874200000000072</c:v>
                </c:pt>
                <c:pt idx="32469" formatCode="General">
                  <c:v>0.66876200000000041</c:v>
                </c:pt>
                <c:pt idx="32470" formatCode="General">
                  <c:v>0.66878300000000046</c:v>
                </c:pt>
                <c:pt idx="32471" formatCode="General">
                  <c:v>0.66880399999999995</c:v>
                </c:pt>
                <c:pt idx="32472" formatCode="General">
                  <c:v>0.66882400000000075</c:v>
                </c:pt>
                <c:pt idx="32473" formatCode="General">
                  <c:v>0.66884500000000102</c:v>
                </c:pt>
                <c:pt idx="32474" formatCode="General">
                  <c:v>0.6688660000000004</c:v>
                </c:pt>
                <c:pt idx="32475" formatCode="General">
                  <c:v>0.66888600000000042</c:v>
                </c:pt>
                <c:pt idx="32476" formatCode="General">
                  <c:v>0.66890700000000058</c:v>
                </c:pt>
                <c:pt idx="32477" formatCode="General">
                  <c:v>0.66892700000000072</c:v>
                </c:pt>
                <c:pt idx="32478" formatCode="General">
                  <c:v>0.66894800000000076</c:v>
                </c:pt>
                <c:pt idx="32479" formatCode="General">
                  <c:v>0.66896800000000045</c:v>
                </c:pt>
                <c:pt idx="32480" formatCode="General">
                  <c:v>0.66898899999999994</c:v>
                </c:pt>
                <c:pt idx="32481" formatCode="General">
                  <c:v>0.66901000000000044</c:v>
                </c:pt>
                <c:pt idx="32482" formatCode="General">
                  <c:v>0.66903000000000046</c:v>
                </c:pt>
                <c:pt idx="32483" formatCode="General">
                  <c:v>0.66905099999999995</c:v>
                </c:pt>
                <c:pt idx="32484" formatCode="General">
                  <c:v>0.66907100000000075</c:v>
                </c:pt>
                <c:pt idx="32485" formatCode="General">
                  <c:v>0.66909200000000046</c:v>
                </c:pt>
                <c:pt idx="32486" formatCode="General">
                  <c:v>0.66911299999999996</c:v>
                </c:pt>
                <c:pt idx="32487" formatCode="General">
                  <c:v>0.66913299999999998</c:v>
                </c:pt>
                <c:pt idx="32488" formatCode="General">
                  <c:v>0.66915400000000058</c:v>
                </c:pt>
                <c:pt idx="32489" formatCode="General">
                  <c:v>0.66917500000000074</c:v>
                </c:pt>
                <c:pt idx="32490" formatCode="General">
                  <c:v>0.66919500000000076</c:v>
                </c:pt>
                <c:pt idx="32491" formatCode="General">
                  <c:v>0.66921600000000003</c:v>
                </c:pt>
                <c:pt idx="32492" formatCode="General">
                  <c:v>0.66923600000000005</c:v>
                </c:pt>
                <c:pt idx="32493" formatCode="General">
                  <c:v>0.66925699999999999</c:v>
                </c:pt>
                <c:pt idx="32494" formatCode="General">
                  <c:v>0.66927700000000045</c:v>
                </c:pt>
                <c:pt idx="32495" formatCode="General">
                  <c:v>0.66929799999999995</c:v>
                </c:pt>
                <c:pt idx="32496" formatCode="General">
                  <c:v>0.66931900000000044</c:v>
                </c:pt>
                <c:pt idx="32497" formatCode="General">
                  <c:v>0.66933900000000046</c:v>
                </c:pt>
                <c:pt idx="32498" formatCode="General">
                  <c:v>0.6693600000000004</c:v>
                </c:pt>
                <c:pt idx="32499" formatCode="General">
                  <c:v>0.66938000000000042</c:v>
                </c:pt>
                <c:pt idx="32500" formatCode="General">
                  <c:v>0.66940100000000058</c:v>
                </c:pt>
                <c:pt idx="32501" formatCode="General">
                  <c:v>0.66942100000000071</c:v>
                </c:pt>
                <c:pt idx="32502" formatCode="General">
                  <c:v>0.66944200000000043</c:v>
                </c:pt>
                <c:pt idx="32503" formatCode="General">
                  <c:v>0.66946300000000003</c:v>
                </c:pt>
                <c:pt idx="32504" formatCode="General">
                  <c:v>0.66948399999999997</c:v>
                </c:pt>
                <c:pt idx="32505" formatCode="General">
                  <c:v>0.66950399999999999</c:v>
                </c:pt>
                <c:pt idx="32506" formatCode="General">
                  <c:v>0.6695250000000007</c:v>
                </c:pt>
                <c:pt idx="32507" formatCode="General">
                  <c:v>0.66954499999999995</c:v>
                </c:pt>
                <c:pt idx="32508" formatCode="General">
                  <c:v>0.66956499999999997</c:v>
                </c:pt>
                <c:pt idx="32509" formatCode="General">
                  <c:v>0.66958600000000001</c:v>
                </c:pt>
                <c:pt idx="32510" formatCode="General">
                  <c:v>0.66960699999999995</c:v>
                </c:pt>
                <c:pt idx="32511" formatCode="General">
                  <c:v>0.66962800000000089</c:v>
                </c:pt>
                <c:pt idx="32512" formatCode="General">
                  <c:v>0.66964800000000102</c:v>
                </c:pt>
                <c:pt idx="32513" formatCode="General">
                  <c:v>0.66966900000000074</c:v>
                </c:pt>
                <c:pt idx="32514" formatCode="General">
                  <c:v>0.66968900000000076</c:v>
                </c:pt>
                <c:pt idx="32515" formatCode="General">
                  <c:v>0.66971000000000058</c:v>
                </c:pt>
                <c:pt idx="32516" formatCode="General">
                  <c:v>0.66973100000000074</c:v>
                </c:pt>
                <c:pt idx="32517" formatCode="General">
                  <c:v>0.66975200000000046</c:v>
                </c:pt>
                <c:pt idx="32518" formatCode="General">
                  <c:v>0.6697720000000007</c:v>
                </c:pt>
                <c:pt idx="32519" formatCode="General">
                  <c:v>0.66979300000000075</c:v>
                </c:pt>
                <c:pt idx="32520" formatCode="General">
                  <c:v>0.66981299999999999</c:v>
                </c:pt>
                <c:pt idx="32521" formatCode="General">
                  <c:v>0.66983300000000046</c:v>
                </c:pt>
                <c:pt idx="32522" formatCode="General">
                  <c:v>0.66985399999999995</c:v>
                </c:pt>
                <c:pt idx="32523" formatCode="General">
                  <c:v>0.66987400000000075</c:v>
                </c:pt>
                <c:pt idx="32524" formatCode="General">
                  <c:v>0.66989500000000102</c:v>
                </c:pt>
                <c:pt idx="32525" formatCode="General">
                  <c:v>0.6699160000000004</c:v>
                </c:pt>
                <c:pt idx="32526" formatCode="General">
                  <c:v>0.66993700000000045</c:v>
                </c:pt>
                <c:pt idx="32527" formatCode="General">
                  <c:v>0.66995700000000058</c:v>
                </c:pt>
                <c:pt idx="32528" formatCode="General">
                  <c:v>0.66997800000000074</c:v>
                </c:pt>
                <c:pt idx="32529" formatCode="General">
                  <c:v>0.66999800000000076</c:v>
                </c:pt>
                <c:pt idx="32530" formatCode="General">
                  <c:v>0.67001900000000059</c:v>
                </c:pt>
                <c:pt idx="32531" formatCode="General">
                  <c:v>0.67004000000000075</c:v>
                </c:pt>
                <c:pt idx="32532" formatCode="General">
                  <c:v>0.67006100000000046</c:v>
                </c:pt>
                <c:pt idx="32533" formatCode="General">
                  <c:v>0.6700810000000007</c:v>
                </c:pt>
                <c:pt idx="32534" formatCode="General">
                  <c:v>0.67010200000000042</c:v>
                </c:pt>
                <c:pt idx="32535" formatCode="General">
                  <c:v>0.67012200000000044</c:v>
                </c:pt>
                <c:pt idx="32536" formatCode="General">
                  <c:v>0.67014200000000046</c:v>
                </c:pt>
                <c:pt idx="32537" formatCode="General">
                  <c:v>0.67016299999999951</c:v>
                </c:pt>
                <c:pt idx="32538" formatCode="General">
                  <c:v>0.67018299999999997</c:v>
                </c:pt>
                <c:pt idx="32539" formatCode="General">
                  <c:v>0.67020500000000072</c:v>
                </c:pt>
                <c:pt idx="32540" formatCode="General">
                  <c:v>0.67022500000000074</c:v>
                </c:pt>
                <c:pt idx="32541" formatCode="General">
                  <c:v>0.67024600000000045</c:v>
                </c:pt>
                <c:pt idx="32542" formatCode="General">
                  <c:v>0.67026600000000003</c:v>
                </c:pt>
                <c:pt idx="32543" formatCode="General">
                  <c:v>0.67028699999999997</c:v>
                </c:pt>
                <c:pt idx="32544" formatCode="General">
                  <c:v>0.67030699999999999</c:v>
                </c:pt>
                <c:pt idx="32545" formatCode="General">
                  <c:v>0.6703280000000007</c:v>
                </c:pt>
                <c:pt idx="32546" formatCode="General">
                  <c:v>0.67034900000000075</c:v>
                </c:pt>
                <c:pt idx="32547" formatCode="General">
                  <c:v>0.67036899999999999</c:v>
                </c:pt>
                <c:pt idx="32548" formatCode="General">
                  <c:v>0.67039000000000071</c:v>
                </c:pt>
                <c:pt idx="32549" formatCode="General">
                  <c:v>0.67040999999999995</c:v>
                </c:pt>
                <c:pt idx="32550" formatCode="General">
                  <c:v>0.67043100000000044</c:v>
                </c:pt>
                <c:pt idx="32551" formatCode="General">
                  <c:v>0.67045100000000046</c:v>
                </c:pt>
                <c:pt idx="32552" formatCode="General">
                  <c:v>0.6704720000000004</c:v>
                </c:pt>
                <c:pt idx="32553" formatCode="General">
                  <c:v>0.67049200000000042</c:v>
                </c:pt>
                <c:pt idx="32554" formatCode="General">
                  <c:v>0.67051400000000005</c:v>
                </c:pt>
                <c:pt idx="32555" formatCode="General">
                  <c:v>0.67053399999999996</c:v>
                </c:pt>
                <c:pt idx="32556" formatCode="General">
                  <c:v>0.67055500000000046</c:v>
                </c:pt>
                <c:pt idx="32557" formatCode="General">
                  <c:v>0.67057500000000059</c:v>
                </c:pt>
                <c:pt idx="32558" formatCode="General">
                  <c:v>0.67059600000000041</c:v>
                </c:pt>
                <c:pt idx="32559" formatCode="General">
                  <c:v>0.67061600000000043</c:v>
                </c:pt>
                <c:pt idx="32560" formatCode="General">
                  <c:v>0.6706370000000007</c:v>
                </c:pt>
                <c:pt idx="32561" formatCode="General">
                  <c:v>0.67065800000000075</c:v>
                </c:pt>
                <c:pt idx="32562" formatCode="General">
                  <c:v>0.67067800000000088</c:v>
                </c:pt>
                <c:pt idx="32563" formatCode="General">
                  <c:v>0.67069900000000104</c:v>
                </c:pt>
                <c:pt idx="32564" formatCode="General">
                  <c:v>0.67071899999999995</c:v>
                </c:pt>
                <c:pt idx="32565" formatCode="General">
                  <c:v>0.67074000000000089</c:v>
                </c:pt>
                <c:pt idx="32566" formatCode="General">
                  <c:v>0.67076000000000058</c:v>
                </c:pt>
                <c:pt idx="32567" formatCode="General">
                  <c:v>0.67078100000000074</c:v>
                </c:pt>
                <c:pt idx="32568" formatCode="General">
                  <c:v>0.67080100000000076</c:v>
                </c:pt>
                <c:pt idx="32569" formatCode="General">
                  <c:v>0.67082299999999995</c:v>
                </c:pt>
                <c:pt idx="32570" formatCode="General">
                  <c:v>0.67084300000000074</c:v>
                </c:pt>
                <c:pt idx="32571" formatCode="General">
                  <c:v>0.67086400000000046</c:v>
                </c:pt>
                <c:pt idx="32572" formatCode="General">
                  <c:v>0.6708840000000007</c:v>
                </c:pt>
                <c:pt idx="32573" formatCode="General">
                  <c:v>0.67090500000000075</c:v>
                </c:pt>
                <c:pt idx="32574" formatCode="General">
                  <c:v>0.67092500000000077</c:v>
                </c:pt>
                <c:pt idx="32575" formatCode="General">
                  <c:v>0.67094600000000071</c:v>
                </c:pt>
                <c:pt idx="32576" formatCode="General">
                  <c:v>0.67096699999999998</c:v>
                </c:pt>
                <c:pt idx="32577" formatCode="General">
                  <c:v>0.67098700000000044</c:v>
                </c:pt>
                <c:pt idx="32578" formatCode="General">
                  <c:v>0.67100800000000071</c:v>
                </c:pt>
                <c:pt idx="32579" formatCode="General">
                  <c:v>0.67102800000000073</c:v>
                </c:pt>
                <c:pt idx="32580" formatCode="General">
                  <c:v>0.67104900000000089</c:v>
                </c:pt>
                <c:pt idx="32581" formatCode="General">
                  <c:v>0.67106900000000058</c:v>
                </c:pt>
                <c:pt idx="32582" formatCode="General">
                  <c:v>0.67109000000000074</c:v>
                </c:pt>
                <c:pt idx="32583" formatCode="General">
                  <c:v>0.67111000000000043</c:v>
                </c:pt>
                <c:pt idx="32584" formatCode="General">
                  <c:v>0.67113199999999995</c:v>
                </c:pt>
                <c:pt idx="32585" formatCode="General">
                  <c:v>0.67115200000000041</c:v>
                </c:pt>
                <c:pt idx="32586" formatCode="General">
                  <c:v>0.67117300000000046</c:v>
                </c:pt>
                <c:pt idx="32587" formatCode="General">
                  <c:v>0.67119300000000071</c:v>
                </c:pt>
                <c:pt idx="32588" formatCode="General">
                  <c:v>0.6712129999999995</c:v>
                </c:pt>
                <c:pt idx="32589" formatCode="General">
                  <c:v>0.67123400000000044</c:v>
                </c:pt>
                <c:pt idx="32590" formatCode="General">
                  <c:v>0.67125500000000071</c:v>
                </c:pt>
                <c:pt idx="32591" formatCode="General">
                  <c:v>0.67127500000000073</c:v>
                </c:pt>
                <c:pt idx="32592" formatCode="General">
                  <c:v>0.67129600000000045</c:v>
                </c:pt>
                <c:pt idx="32593" formatCode="General">
                  <c:v>0.67131700000000005</c:v>
                </c:pt>
                <c:pt idx="32594" formatCode="General">
                  <c:v>0.67133699999999996</c:v>
                </c:pt>
                <c:pt idx="32595" formatCode="General">
                  <c:v>0.67135800000000045</c:v>
                </c:pt>
                <c:pt idx="32596" formatCode="General">
                  <c:v>0.67137800000000059</c:v>
                </c:pt>
                <c:pt idx="32597" formatCode="General">
                  <c:v>0.67139900000000075</c:v>
                </c:pt>
                <c:pt idx="32598" formatCode="General">
                  <c:v>0.67142000000000046</c:v>
                </c:pt>
                <c:pt idx="32599" formatCode="General">
                  <c:v>0.67144099999999995</c:v>
                </c:pt>
                <c:pt idx="32600" formatCode="General">
                  <c:v>0.67146099999999997</c:v>
                </c:pt>
                <c:pt idx="32601" formatCode="General">
                  <c:v>0.67148200000000002</c:v>
                </c:pt>
                <c:pt idx="32602" formatCode="General">
                  <c:v>0.67150200000000004</c:v>
                </c:pt>
                <c:pt idx="32603" formatCode="General">
                  <c:v>0.67152199999999995</c:v>
                </c:pt>
                <c:pt idx="32604" formatCode="General">
                  <c:v>0.67154300000000045</c:v>
                </c:pt>
                <c:pt idx="32605" formatCode="General">
                  <c:v>0.67156400000000005</c:v>
                </c:pt>
                <c:pt idx="32606" formatCode="General">
                  <c:v>0.67158399999999996</c:v>
                </c:pt>
                <c:pt idx="32607" formatCode="General">
                  <c:v>0.6716050000000009</c:v>
                </c:pt>
                <c:pt idx="32608" formatCode="General">
                  <c:v>0.67162600000000072</c:v>
                </c:pt>
                <c:pt idx="32609" formatCode="General">
                  <c:v>0.67164600000000074</c:v>
                </c:pt>
                <c:pt idx="32610" formatCode="General">
                  <c:v>0.67166700000000046</c:v>
                </c:pt>
                <c:pt idx="32611" formatCode="General">
                  <c:v>0.6716870000000007</c:v>
                </c:pt>
                <c:pt idx="32612" formatCode="General">
                  <c:v>0.67170800000000075</c:v>
                </c:pt>
                <c:pt idx="32613" formatCode="General">
                  <c:v>0.67172800000000077</c:v>
                </c:pt>
                <c:pt idx="32614" formatCode="General">
                  <c:v>0.67174900000000104</c:v>
                </c:pt>
                <c:pt idx="32615" formatCode="General">
                  <c:v>0.67177000000000076</c:v>
                </c:pt>
                <c:pt idx="32616" formatCode="General">
                  <c:v>0.67179000000000089</c:v>
                </c:pt>
                <c:pt idx="32617" formatCode="General">
                  <c:v>0.67181100000000071</c:v>
                </c:pt>
                <c:pt idx="32618" formatCode="General">
                  <c:v>0.67183100000000073</c:v>
                </c:pt>
                <c:pt idx="32619" formatCode="General">
                  <c:v>0.67185200000000045</c:v>
                </c:pt>
                <c:pt idx="32620" formatCode="General">
                  <c:v>0.67187200000000058</c:v>
                </c:pt>
                <c:pt idx="32621" formatCode="General">
                  <c:v>0.67189300000000074</c:v>
                </c:pt>
                <c:pt idx="32622" formatCode="General">
                  <c:v>0.67191400000000046</c:v>
                </c:pt>
                <c:pt idx="32623" formatCode="General">
                  <c:v>0.67193499999999995</c:v>
                </c:pt>
                <c:pt idx="32624" formatCode="General">
                  <c:v>0.67195500000000075</c:v>
                </c:pt>
                <c:pt idx="32625" formatCode="General">
                  <c:v>0.67197600000000046</c:v>
                </c:pt>
                <c:pt idx="32626" formatCode="General">
                  <c:v>0.6719960000000007</c:v>
                </c:pt>
                <c:pt idx="32627" formatCode="General">
                  <c:v>0.67201699999999998</c:v>
                </c:pt>
                <c:pt idx="32628" formatCode="General">
                  <c:v>0.67203700000000044</c:v>
                </c:pt>
                <c:pt idx="32629" formatCode="General">
                  <c:v>0.67205800000000071</c:v>
                </c:pt>
                <c:pt idx="32630" formatCode="General">
                  <c:v>0.67207900000000076</c:v>
                </c:pt>
                <c:pt idx="32631" formatCode="General">
                  <c:v>0.67209900000000089</c:v>
                </c:pt>
                <c:pt idx="32632" formatCode="General">
                  <c:v>0.67212000000000072</c:v>
                </c:pt>
                <c:pt idx="32633" formatCode="General">
                  <c:v>0.67214000000000074</c:v>
                </c:pt>
                <c:pt idx="32634" formatCode="General">
                  <c:v>0.67216100000000045</c:v>
                </c:pt>
                <c:pt idx="32635" formatCode="General">
                  <c:v>0.67218100000000058</c:v>
                </c:pt>
                <c:pt idx="32636" formatCode="General">
                  <c:v>0.67220200000000041</c:v>
                </c:pt>
                <c:pt idx="32637" formatCode="General">
                  <c:v>0.67222300000000046</c:v>
                </c:pt>
                <c:pt idx="32638" formatCode="General">
                  <c:v>0.67224399999999995</c:v>
                </c:pt>
                <c:pt idx="32639" formatCode="General">
                  <c:v>0.67226399999999997</c:v>
                </c:pt>
                <c:pt idx="32640" formatCode="General">
                  <c:v>0.67228500000000047</c:v>
                </c:pt>
                <c:pt idx="32641" formatCode="General">
                  <c:v>0.67230500000000071</c:v>
                </c:pt>
                <c:pt idx="32642" formatCode="General">
                  <c:v>0.67232499999999995</c:v>
                </c:pt>
                <c:pt idx="32643" formatCode="General">
                  <c:v>0.67234700000000058</c:v>
                </c:pt>
                <c:pt idx="32644" formatCode="General">
                  <c:v>0.67236700000000005</c:v>
                </c:pt>
                <c:pt idx="32645" formatCode="General">
                  <c:v>0.67238799999999999</c:v>
                </c:pt>
                <c:pt idx="32646" formatCode="General">
                  <c:v>0.67240800000000045</c:v>
                </c:pt>
                <c:pt idx="32647" formatCode="General">
                  <c:v>0.67242900000000072</c:v>
                </c:pt>
                <c:pt idx="32648" formatCode="General">
                  <c:v>0.67244900000000074</c:v>
                </c:pt>
                <c:pt idx="32649" formatCode="General">
                  <c:v>0.67247000000000046</c:v>
                </c:pt>
                <c:pt idx="32650" formatCode="General">
                  <c:v>0.67249000000000059</c:v>
                </c:pt>
                <c:pt idx="32651" formatCode="General">
                  <c:v>0.67251099999999997</c:v>
                </c:pt>
                <c:pt idx="32652" formatCode="General">
                  <c:v>0.67253200000000002</c:v>
                </c:pt>
                <c:pt idx="32653" formatCode="General">
                  <c:v>0.67255299999999996</c:v>
                </c:pt>
                <c:pt idx="32654" formatCode="General">
                  <c:v>0.67257299999999998</c:v>
                </c:pt>
                <c:pt idx="32655" formatCode="General">
                  <c:v>0.67259300000000044</c:v>
                </c:pt>
                <c:pt idx="32656" formatCode="General">
                  <c:v>0.67261400000000071</c:v>
                </c:pt>
                <c:pt idx="32657" formatCode="General">
                  <c:v>0.67263399999999995</c:v>
                </c:pt>
                <c:pt idx="32658" formatCode="General">
                  <c:v>0.67265600000000059</c:v>
                </c:pt>
                <c:pt idx="32659" formatCode="General">
                  <c:v>0.67267600000000072</c:v>
                </c:pt>
                <c:pt idx="32660" formatCode="General">
                  <c:v>0.67269700000000077</c:v>
                </c:pt>
                <c:pt idx="32661" formatCode="General">
                  <c:v>0.67271700000000045</c:v>
                </c:pt>
                <c:pt idx="32662" formatCode="General">
                  <c:v>0.67273799999999995</c:v>
                </c:pt>
                <c:pt idx="32663" formatCode="General">
                  <c:v>0.67275800000000074</c:v>
                </c:pt>
                <c:pt idx="32664" formatCode="General">
                  <c:v>0.67277900000000102</c:v>
                </c:pt>
                <c:pt idx="32665" formatCode="General">
                  <c:v>0.67280000000000073</c:v>
                </c:pt>
                <c:pt idx="32666" formatCode="General">
                  <c:v>0.67282100000000089</c:v>
                </c:pt>
                <c:pt idx="32667" formatCode="General">
                  <c:v>0.67284100000000102</c:v>
                </c:pt>
                <c:pt idx="32668" formatCode="General">
                  <c:v>0.6728620000000004</c:v>
                </c:pt>
                <c:pt idx="32669" formatCode="General">
                  <c:v>0.67288200000000042</c:v>
                </c:pt>
                <c:pt idx="32670" formatCode="General">
                  <c:v>0.67290200000000044</c:v>
                </c:pt>
                <c:pt idx="32671" formatCode="General">
                  <c:v>0.67292300000000072</c:v>
                </c:pt>
                <c:pt idx="32672" formatCode="General">
                  <c:v>0.67294300000000074</c:v>
                </c:pt>
                <c:pt idx="32673" formatCode="General">
                  <c:v>0.6729650000000007</c:v>
                </c:pt>
                <c:pt idx="32674" formatCode="General">
                  <c:v>0.67298500000000083</c:v>
                </c:pt>
                <c:pt idx="32675" formatCode="General">
                  <c:v>0.67300600000000044</c:v>
                </c:pt>
                <c:pt idx="32676" formatCode="General">
                  <c:v>0.67302600000000046</c:v>
                </c:pt>
                <c:pt idx="32677" formatCode="General">
                  <c:v>0.67304699999999995</c:v>
                </c:pt>
                <c:pt idx="32678" formatCode="General">
                  <c:v>0.67306699999999997</c:v>
                </c:pt>
                <c:pt idx="32679" formatCode="General">
                  <c:v>0.67308800000000046</c:v>
                </c:pt>
                <c:pt idx="32680" formatCode="General">
                  <c:v>0.67310900000000073</c:v>
                </c:pt>
                <c:pt idx="32681" formatCode="General">
                  <c:v>0.67312900000000075</c:v>
                </c:pt>
                <c:pt idx="32682" formatCode="General">
                  <c:v>0.67315000000000058</c:v>
                </c:pt>
                <c:pt idx="32683" formatCode="General">
                  <c:v>0.67317000000000071</c:v>
                </c:pt>
                <c:pt idx="32684" formatCode="General">
                  <c:v>0.67319100000000076</c:v>
                </c:pt>
                <c:pt idx="32685" formatCode="General">
                  <c:v>0.67321100000000045</c:v>
                </c:pt>
                <c:pt idx="32686" formatCode="General">
                  <c:v>0.67323200000000005</c:v>
                </c:pt>
                <c:pt idx="32687" formatCode="General">
                  <c:v>0.67325200000000041</c:v>
                </c:pt>
                <c:pt idx="32688" formatCode="General">
                  <c:v>0.67327400000000071</c:v>
                </c:pt>
                <c:pt idx="32689" formatCode="General">
                  <c:v>0.67329399999999995</c:v>
                </c:pt>
                <c:pt idx="32690" formatCode="General">
                  <c:v>0.67331500000000044</c:v>
                </c:pt>
                <c:pt idx="32691" formatCode="General">
                  <c:v>0.67333500000000046</c:v>
                </c:pt>
                <c:pt idx="32692" formatCode="General">
                  <c:v>0.67335599999999995</c:v>
                </c:pt>
                <c:pt idx="32693" formatCode="General">
                  <c:v>0.67337600000000042</c:v>
                </c:pt>
                <c:pt idx="32694" formatCode="General">
                  <c:v>0.67339700000000058</c:v>
                </c:pt>
                <c:pt idx="32695" formatCode="General">
                  <c:v>0.67341799999999996</c:v>
                </c:pt>
                <c:pt idx="32696" formatCode="General">
                  <c:v>0.67343799999999998</c:v>
                </c:pt>
                <c:pt idx="32697" formatCode="General">
                  <c:v>0.67345900000000058</c:v>
                </c:pt>
                <c:pt idx="32698" formatCode="General">
                  <c:v>0.67347900000000072</c:v>
                </c:pt>
                <c:pt idx="32699" formatCode="General">
                  <c:v>0.67350000000000043</c:v>
                </c:pt>
                <c:pt idx="32700" formatCode="General">
                  <c:v>0.67352000000000045</c:v>
                </c:pt>
                <c:pt idx="32701" formatCode="General">
                  <c:v>0.67354099999999995</c:v>
                </c:pt>
                <c:pt idx="32702" formatCode="General">
                  <c:v>0.67356199999999999</c:v>
                </c:pt>
                <c:pt idx="32703" formatCode="General">
                  <c:v>0.67358200000000001</c:v>
                </c:pt>
                <c:pt idx="32704" formatCode="General">
                  <c:v>0.67360299999999995</c:v>
                </c:pt>
                <c:pt idx="32705" formatCode="General">
                  <c:v>0.67362400000000089</c:v>
                </c:pt>
                <c:pt idx="32706" formatCode="General">
                  <c:v>0.67364400000000102</c:v>
                </c:pt>
                <c:pt idx="32707" formatCode="General">
                  <c:v>0.67366500000000074</c:v>
                </c:pt>
                <c:pt idx="32708" formatCode="General">
                  <c:v>0.67368500000000076</c:v>
                </c:pt>
                <c:pt idx="32709" formatCode="General">
                  <c:v>0.67370600000000058</c:v>
                </c:pt>
                <c:pt idx="32710" formatCode="General">
                  <c:v>0.67372600000000071</c:v>
                </c:pt>
                <c:pt idx="32711" formatCode="General">
                  <c:v>0.67374700000000076</c:v>
                </c:pt>
                <c:pt idx="32712" formatCode="General">
                  <c:v>0.6737680000000007</c:v>
                </c:pt>
                <c:pt idx="32713" formatCode="General">
                  <c:v>0.67378800000000072</c:v>
                </c:pt>
                <c:pt idx="32714" formatCode="General">
                  <c:v>0.67380900000000077</c:v>
                </c:pt>
                <c:pt idx="32715" formatCode="General">
                  <c:v>0.67382900000000101</c:v>
                </c:pt>
                <c:pt idx="32716" formatCode="General">
                  <c:v>0.67385000000000073</c:v>
                </c:pt>
                <c:pt idx="32717" formatCode="General">
                  <c:v>0.67387100000000089</c:v>
                </c:pt>
                <c:pt idx="32718" formatCode="General">
                  <c:v>0.67389100000000102</c:v>
                </c:pt>
                <c:pt idx="32719" formatCode="General">
                  <c:v>0.6739120000000004</c:v>
                </c:pt>
                <c:pt idx="32720" formatCode="General">
                  <c:v>0.67393300000000045</c:v>
                </c:pt>
                <c:pt idx="32721" formatCode="General">
                  <c:v>0.67395300000000058</c:v>
                </c:pt>
                <c:pt idx="32722" formatCode="General">
                  <c:v>0.67397300000000071</c:v>
                </c:pt>
                <c:pt idx="32723" formatCode="General">
                  <c:v>0.67399400000000076</c:v>
                </c:pt>
                <c:pt idx="32724" formatCode="General">
                  <c:v>0.67401500000000059</c:v>
                </c:pt>
                <c:pt idx="32725" formatCode="General">
                  <c:v>0.67403500000000072</c:v>
                </c:pt>
                <c:pt idx="32726" formatCode="General">
                  <c:v>0.67405600000000043</c:v>
                </c:pt>
                <c:pt idx="32727" formatCode="General">
                  <c:v>0.6740770000000007</c:v>
                </c:pt>
                <c:pt idx="32728" formatCode="General">
                  <c:v>0.67409699999999995</c:v>
                </c:pt>
                <c:pt idx="32729" formatCode="General">
                  <c:v>0.67411799999999999</c:v>
                </c:pt>
                <c:pt idx="32730" formatCode="General">
                  <c:v>0.67413800000000046</c:v>
                </c:pt>
                <c:pt idx="32731" formatCode="General">
                  <c:v>0.67415899999999995</c:v>
                </c:pt>
                <c:pt idx="32732" formatCode="General">
                  <c:v>0.67417900000000075</c:v>
                </c:pt>
                <c:pt idx="32733" formatCode="General">
                  <c:v>0.67420100000000072</c:v>
                </c:pt>
                <c:pt idx="32734" formatCode="General">
                  <c:v>0.67422100000000074</c:v>
                </c:pt>
                <c:pt idx="32735" formatCode="General">
                  <c:v>0.67424100000000076</c:v>
                </c:pt>
                <c:pt idx="32736" formatCode="General">
                  <c:v>0.67426200000000003</c:v>
                </c:pt>
                <c:pt idx="32737" formatCode="General">
                  <c:v>0.67428200000000005</c:v>
                </c:pt>
                <c:pt idx="32738" formatCode="General">
                  <c:v>0.67430299999999999</c:v>
                </c:pt>
                <c:pt idx="32739" formatCode="General">
                  <c:v>0.67432300000000045</c:v>
                </c:pt>
                <c:pt idx="32740" formatCode="General">
                  <c:v>0.67434400000000072</c:v>
                </c:pt>
                <c:pt idx="32741" formatCode="General">
                  <c:v>0.67436499999999999</c:v>
                </c:pt>
                <c:pt idx="32742" formatCode="General">
                  <c:v>0.67438600000000004</c:v>
                </c:pt>
                <c:pt idx="32743" formatCode="General">
                  <c:v>0.67440599999999995</c:v>
                </c:pt>
                <c:pt idx="32744" formatCode="General">
                  <c:v>0.67442700000000044</c:v>
                </c:pt>
                <c:pt idx="32745" formatCode="General">
                  <c:v>0.67444700000000046</c:v>
                </c:pt>
                <c:pt idx="32746" formatCode="General">
                  <c:v>0.67446799999999996</c:v>
                </c:pt>
                <c:pt idx="32747" formatCode="General">
                  <c:v>0.67448900000000045</c:v>
                </c:pt>
                <c:pt idx="32748" formatCode="General">
                  <c:v>0.67450900000000058</c:v>
                </c:pt>
                <c:pt idx="32749" formatCode="General">
                  <c:v>0.67453000000000041</c:v>
                </c:pt>
                <c:pt idx="32750" formatCode="General">
                  <c:v>0.67455000000000043</c:v>
                </c:pt>
                <c:pt idx="32751" formatCode="General">
                  <c:v>0.67457100000000059</c:v>
                </c:pt>
                <c:pt idx="32752" formatCode="General">
                  <c:v>0.67459100000000072</c:v>
                </c:pt>
                <c:pt idx="32753" formatCode="General">
                  <c:v>0.67461200000000043</c:v>
                </c:pt>
                <c:pt idx="32754" formatCode="General">
                  <c:v>0.67463200000000045</c:v>
                </c:pt>
                <c:pt idx="32755" formatCode="General">
                  <c:v>0.67465299999999995</c:v>
                </c:pt>
                <c:pt idx="32756" formatCode="General">
                  <c:v>0.67467400000000088</c:v>
                </c:pt>
                <c:pt idx="32757" formatCode="General">
                  <c:v>0.67469500000000104</c:v>
                </c:pt>
                <c:pt idx="32758" formatCode="General">
                  <c:v>0.67471499999999995</c:v>
                </c:pt>
                <c:pt idx="32759" formatCode="General">
                  <c:v>0.67473600000000045</c:v>
                </c:pt>
                <c:pt idx="32760" formatCode="General">
                  <c:v>0.67475600000000058</c:v>
                </c:pt>
                <c:pt idx="32761" formatCode="General">
                  <c:v>0.67477600000000071</c:v>
                </c:pt>
                <c:pt idx="32762" formatCode="General">
                  <c:v>0.6747980000000009</c:v>
                </c:pt>
                <c:pt idx="32763" formatCode="General">
                  <c:v>0.67481800000000058</c:v>
                </c:pt>
                <c:pt idx="32764" formatCode="General">
                  <c:v>0.67483900000000074</c:v>
                </c:pt>
                <c:pt idx="32765" formatCode="General">
                  <c:v>0.67485900000000076</c:v>
                </c:pt>
                <c:pt idx="32766" formatCode="General">
                  <c:v>0.6748800000000007</c:v>
                </c:pt>
                <c:pt idx="32767" formatCode="General">
                  <c:v>0.67490000000000083</c:v>
                </c:pt>
                <c:pt idx="32768" formatCode="General">
                  <c:v>0.67492100000000077</c:v>
                </c:pt>
                <c:pt idx="32769" formatCode="General">
                  <c:v>0.67494100000000101</c:v>
                </c:pt>
                <c:pt idx="32770" formatCode="General">
                  <c:v>0.67496199999999995</c:v>
                </c:pt>
                <c:pt idx="32771" formatCode="General">
                  <c:v>0.67498300000000044</c:v>
                </c:pt>
                <c:pt idx="32772" formatCode="General">
                  <c:v>0.67500400000000071</c:v>
                </c:pt>
                <c:pt idx="32773" formatCode="General">
                  <c:v>0.67502400000000073</c:v>
                </c:pt>
                <c:pt idx="32774" formatCode="General">
                  <c:v>0.67504500000000089</c:v>
                </c:pt>
                <c:pt idx="32775" formatCode="General">
                  <c:v>0.67506500000000058</c:v>
                </c:pt>
                <c:pt idx="32776" formatCode="General">
                  <c:v>0.67508500000000071</c:v>
                </c:pt>
                <c:pt idx="32777" formatCode="General">
                  <c:v>0.67510700000000046</c:v>
                </c:pt>
                <c:pt idx="32778" formatCode="General">
                  <c:v>0.67512700000000059</c:v>
                </c:pt>
                <c:pt idx="32779" formatCode="General">
                  <c:v>0.67514800000000075</c:v>
                </c:pt>
                <c:pt idx="32780" formatCode="General">
                  <c:v>0.67516799999999999</c:v>
                </c:pt>
                <c:pt idx="32781" formatCode="General">
                  <c:v>0.67518900000000071</c:v>
                </c:pt>
                <c:pt idx="32782" formatCode="General">
                  <c:v>0.67520899999999995</c:v>
                </c:pt>
                <c:pt idx="32783" formatCode="General">
                  <c:v>0.67523000000000044</c:v>
                </c:pt>
                <c:pt idx="32784" formatCode="General">
                  <c:v>0.67525000000000046</c:v>
                </c:pt>
                <c:pt idx="32785" formatCode="General">
                  <c:v>0.67527200000000043</c:v>
                </c:pt>
                <c:pt idx="32786" formatCode="General">
                  <c:v>0.67529200000000045</c:v>
                </c:pt>
                <c:pt idx="32787" formatCode="General">
                  <c:v>0.67531300000000005</c:v>
                </c:pt>
                <c:pt idx="32788" formatCode="General">
                  <c:v>0.67533299999999996</c:v>
                </c:pt>
                <c:pt idx="32789" formatCode="General">
                  <c:v>0.67535299999999998</c:v>
                </c:pt>
                <c:pt idx="32790" formatCode="General">
                  <c:v>0.67537400000000058</c:v>
                </c:pt>
                <c:pt idx="32791" formatCode="General">
                  <c:v>0.67539500000000074</c:v>
                </c:pt>
                <c:pt idx="32792" formatCode="General">
                  <c:v>0.67541600000000002</c:v>
                </c:pt>
                <c:pt idx="32793" formatCode="General">
                  <c:v>0.67543600000000004</c:v>
                </c:pt>
                <c:pt idx="32794" formatCode="General">
                  <c:v>0.67545699999999997</c:v>
                </c:pt>
                <c:pt idx="32795" formatCode="General">
                  <c:v>0.67547699999999999</c:v>
                </c:pt>
                <c:pt idx="32796" formatCode="General">
                  <c:v>0.67549800000000071</c:v>
                </c:pt>
                <c:pt idx="32797" formatCode="General">
                  <c:v>0.67551799999999951</c:v>
                </c:pt>
                <c:pt idx="32798" formatCode="General">
                  <c:v>0.67553900000000044</c:v>
                </c:pt>
                <c:pt idx="32799" formatCode="General">
                  <c:v>0.67555900000000046</c:v>
                </c:pt>
                <c:pt idx="32800" formatCode="General">
                  <c:v>0.67558099999999999</c:v>
                </c:pt>
                <c:pt idx="32801" formatCode="General">
                  <c:v>0.6756010000000009</c:v>
                </c:pt>
                <c:pt idx="32802" formatCode="General">
                  <c:v>0.67562100000000103</c:v>
                </c:pt>
                <c:pt idx="32803" formatCode="General">
                  <c:v>0.67564200000000074</c:v>
                </c:pt>
                <c:pt idx="32804" formatCode="General">
                  <c:v>0.67566200000000043</c:v>
                </c:pt>
                <c:pt idx="32805" formatCode="General">
                  <c:v>0.6756830000000007</c:v>
                </c:pt>
                <c:pt idx="32806" formatCode="General">
                  <c:v>0.67570400000000075</c:v>
                </c:pt>
                <c:pt idx="32807" formatCode="General">
                  <c:v>0.67572500000000102</c:v>
                </c:pt>
                <c:pt idx="32808" formatCode="General">
                  <c:v>0.67574500000000104</c:v>
                </c:pt>
                <c:pt idx="32809" formatCode="General">
                  <c:v>0.67576600000000042</c:v>
                </c:pt>
                <c:pt idx="32810" formatCode="General">
                  <c:v>0.67578600000000044</c:v>
                </c:pt>
                <c:pt idx="32811" formatCode="General">
                  <c:v>0.67580700000000071</c:v>
                </c:pt>
                <c:pt idx="32812" formatCode="General">
                  <c:v>0.67582700000000073</c:v>
                </c:pt>
                <c:pt idx="32813" formatCode="General">
                  <c:v>0.67584800000000089</c:v>
                </c:pt>
                <c:pt idx="32814" formatCode="General">
                  <c:v>0.67586900000000072</c:v>
                </c:pt>
                <c:pt idx="32815" formatCode="General">
                  <c:v>0.67588900000000074</c:v>
                </c:pt>
                <c:pt idx="32816" formatCode="General">
                  <c:v>0.67591000000000045</c:v>
                </c:pt>
                <c:pt idx="32817" formatCode="General">
                  <c:v>0.67593000000000059</c:v>
                </c:pt>
                <c:pt idx="32818" formatCode="General">
                  <c:v>0.67595100000000075</c:v>
                </c:pt>
                <c:pt idx="32819" formatCode="General">
                  <c:v>0.67597100000000077</c:v>
                </c:pt>
                <c:pt idx="32820" formatCode="General">
                  <c:v>0.6759920000000007</c:v>
                </c:pt>
                <c:pt idx="32821" formatCode="General">
                  <c:v>0.67601299999999998</c:v>
                </c:pt>
                <c:pt idx="32822" formatCode="General">
                  <c:v>0.67603300000000044</c:v>
                </c:pt>
                <c:pt idx="32823" formatCode="General">
                  <c:v>0.67605400000000071</c:v>
                </c:pt>
                <c:pt idx="32824" formatCode="General">
                  <c:v>0.67607500000000076</c:v>
                </c:pt>
                <c:pt idx="32825" formatCode="General">
                  <c:v>0.67609500000000089</c:v>
                </c:pt>
                <c:pt idx="32826" formatCode="General">
                  <c:v>0.67611600000000005</c:v>
                </c:pt>
                <c:pt idx="32827" formatCode="General">
                  <c:v>0.6761360000000004</c:v>
                </c:pt>
                <c:pt idx="32828" formatCode="General">
                  <c:v>0.67615700000000045</c:v>
                </c:pt>
                <c:pt idx="32829" formatCode="General">
                  <c:v>0.67617799999999995</c:v>
                </c:pt>
                <c:pt idx="32830" formatCode="General">
                  <c:v>0.67619800000000074</c:v>
                </c:pt>
                <c:pt idx="32831" formatCode="General">
                  <c:v>0.67621900000000046</c:v>
                </c:pt>
                <c:pt idx="32832" formatCode="General">
                  <c:v>0.6762390000000007</c:v>
                </c:pt>
                <c:pt idx="32833" formatCode="General">
                  <c:v>0.67626000000000042</c:v>
                </c:pt>
                <c:pt idx="32834" formatCode="General">
                  <c:v>0.67628000000000044</c:v>
                </c:pt>
                <c:pt idx="32835" formatCode="General">
                  <c:v>0.67630100000000071</c:v>
                </c:pt>
                <c:pt idx="32836" formatCode="General">
                  <c:v>0.67632200000000042</c:v>
                </c:pt>
                <c:pt idx="32837" formatCode="General">
                  <c:v>0.67634200000000044</c:v>
                </c:pt>
                <c:pt idx="32838" formatCode="General">
                  <c:v>0.67636300000000005</c:v>
                </c:pt>
                <c:pt idx="32839" formatCode="General">
                  <c:v>0.67638399999999999</c:v>
                </c:pt>
                <c:pt idx="32840" formatCode="General">
                  <c:v>0.67640400000000045</c:v>
                </c:pt>
                <c:pt idx="32841" formatCode="General">
                  <c:v>0.67642500000000072</c:v>
                </c:pt>
                <c:pt idx="32842" formatCode="General">
                  <c:v>0.67644500000000074</c:v>
                </c:pt>
                <c:pt idx="32843" formatCode="General">
                  <c:v>0.67646600000000001</c:v>
                </c:pt>
                <c:pt idx="32844" formatCode="General">
                  <c:v>0.67648600000000003</c:v>
                </c:pt>
                <c:pt idx="32845" formatCode="General">
                  <c:v>0.67650699999999997</c:v>
                </c:pt>
                <c:pt idx="32846" formatCode="General">
                  <c:v>0.67652800000000046</c:v>
                </c:pt>
                <c:pt idx="32847" formatCode="General">
                  <c:v>0.6765480000000007</c:v>
                </c:pt>
                <c:pt idx="32848" formatCode="General">
                  <c:v>0.67656899999999998</c:v>
                </c:pt>
                <c:pt idx="32849" formatCode="General">
                  <c:v>0.67658900000000044</c:v>
                </c:pt>
                <c:pt idx="32850" formatCode="General">
                  <c:v>0.67661000000000071</c:v>
                </c:pt>
                <c:pt idx="32851" formatCode="General">
                  <c:v>0.67663000000000073</c:v>
                </c:pt>
                <c:pt idx="32852" formatCode="General">
                  <c:v>0.67665100000000089</c:v>
                </c:pt>
                <c:pt idx="32853" formatCode="General">
                  <c:v>0.67667200000000072</c:v>
                </c:pt>
                <c:pt idx="32854" formatCode="General">
                  <c:v>0.67669300000000077</c:v>
                </c:pt>
                <c:pt idx="32855" formatCode="General">
                  <c:v>0.67671300000000045</c:v>
                </c:pt>
                <c:pt idx="32856" formatCode="General">
                  <c:v>0.67673300000000058</c:v>
                </c:pt>
                <c:pt idx="32857" formatCode="General">
                  <c:v>0.67675400000000074</c:v>
                </c:pt>
                <c:pt idx="32858" formatCode="General">
                  <c:v>0.67677500000000101</c:v>
                </c:pt>
                <c:pt idx="32859" formatCode="General">
                  <c:v>0.67679500000000115</c:v>
                </c:pt>
                <c:pt idx="32860" formatCode="General">
                  <c:v>0.67681600000000042</c:v>
                </c:pt>
                <c:pt idx="32861" formatCode="General">
                  <c:v>0.67683700000000058</c:v>
                </c:pt>
                <c:pt idx="32862" formatCode="General">
                  <c:v>0.67685700000000071</c:v>
                </c:pt>
                <c:pt idx="32863" formatCode="General">
                  <c:v>0.67687800000000076</c:v>
                </c:pt>
                <c:pt idx="32864" formatCode="General">
                  <c:v>0.67689800000000089</c:v>
                </c:pt>
                <c:pt idx="32865" formatCode="General">
                  <c:v>0.67691900000000071</c:v>
                </c:pt>
                <c:pt idx="32866" formatCode="General">
                  <c:v>0.67693900000000073</c:v>
                </c:pt>
                <c:pt idx="32867" formatCode="General">
                  <c:v>0.67696000000000045</c:v>
                </c:pt>
                <c:pt idx="32868" formatCode="General">
                  <c:v>0.67698100000000072</c:v>
                </c:pt>
                <c:pt idx="32869" formatCode="General">
                  <c:v>0.67700100000000074</c:v>
                </c:pt>
                <c:pt idx="32870" formatCode="General">
                  <c:v>0.67702200000000046</c:v>
                </c:pt>
                <c:pt idx="32871" formatCode="General">
                  <c:v>0.67704200000000059</c:v>
                </c:pt>
                <c:pt idx="32872" formatCode="General">
                  <c:v>0.67706299999999997</c:v>
                </c:pt>
                <c:pt idx="32873" formatCode="General">
                  <c:v>0.67708299999999999</c:v>
                </c:pt>
                <c:pt idx="32874" formatCode="General">
                  <c:v>0.67710400000000071</c:v>
                </c:pt>
                <c:pt idx="32875" formatCode="General">
                  <c:v>0.67712500000000075</c:v>
                </c:pt>
                <c:pt idx="32876" formatCode="General">
                  <c:v>0.67714600000000058</c:v>
                </c:pt>
                <c:pt idx="32877" formatCode="General">
                  <c:v>0.67716600000000005</c:v>
                </c:pt>
                <c:pt idx="32878" formatCode="General">
                  <c:v>0.67718699999999998</c:v>
                </c:pt>
                <c:pt idx="32879" formatCode="General">
                  <c:v>0.67720700000000045</c:v>
                </c:pt>
                <c:pt idx="32880" formatCode="General">
                  <c:v>0.67722800000000072</c:v>
                </c:pt>
                <c:pt idx="32881" formatCode="General">
                  <c:v>0.67724900000000077</c:v>
                </c:pt>
                <c:pt idx="32882" formatCode="General">
                  <c:v>0.6772700000000007</c:v>
                </c:pt>
                <c:pt idx="32883" formatCode="General">
                  <c:v>0.67728999999999995</c:v>
                </c:pt>
                <c:pt idx="32884" formatCode="General">
                  <c:v>0.67731000000000041</c:v>
                </c:pt>
                <c:pt idx="32885" formatCode="General">
                  <c:v>0.67733100000000046</c:v>
                </c:pt>
                <c:pt idx="32886" formatCode="General">
                  <c:v>0.6773510000000007</c:v>
                </c:pt>
                <c:pt idx="32887" formatCode="General">
                  <c:v>0.67737200000000042</c:v>
                </c:pt>
                <c:pt idx="32888" formatCode="General">
                  <c:v>0.67739200000000044</c:v>
                </c:pt>
                <c:pt idx="32889" formatCode="General">
                  <c:v>0.67741399999999996</c:v>
                </c:pt>
                <c:pt idx="32890" formatCode="General">
                  <c:v>0.67743399999999998</c:v>
                </c:pt>
                <c:pt idx="32891" formatCode="General">
                  <c:v>0.67745500000000058</c:v>
                </c:pt>
                <c:pt idx="32892" formatCode="General">
                  <c:v>0.67747500000000072</c:v>
                </c:pt>
                <c:pt idx="32893" formatCode="General">
                  <c:v>0.67749600000000043</c:v>
                </c:pt>
                <c:pt idx="32894" formatCode="General">
                  <c:v>0.67751600000000001</c:v>
                </c:pt>
                <c:pt idx="32895" formatCode="General">
                  <c:v>0.6775369999999995</c:v>
                </c:pt>
                <c:pt idx="32896" formatCode="General">
                  <c:v>0.67755799999999999</c:v>
                </c:pt>
                <c:pt idx="32897" formatCode="General">
                  <c:v>0.67757800000000046</c:v>
                </c:pt>
                <c:pt idx="32898" formatCode="General">
                  <c:v>0.67759899999999995</c:v>
                </c:pt>
                <c:pt idx="32899" formatCode="General">
                  <c:v>0.67761900000000075</c:v>
                </c:pt>
                <c:pt idx="32900" formatCode="General">
                  <c:v>0.67764000000000102</c:v>
                </c:pt>
                <c:pt idx="32901" formatCode="General">
                  <c:v>0.67766000000000071</c:v>
                </c:pt>
                <c:pt idx="32902" formatCode="General">
                  <c:v>0.67768100000000076</c:v>
                </c:pt>
                <c:pt idx="32903" formatCode="General">
                  <c:v>0.67770100000000089</c:v>
                </c:pt>
                <c:pt idx="32904" formatCode="General">
                  <c:v>0.67772300000000074</c:v>
                </c:pt>
                <c:pt idx="32905" formatCode="General">
                  <c:v>0.67774300000000076</c:v>
                </c:pt>
                <c:pt idx="32906" formatCode="General">
                  <c:v>0.6777640000000007</c:v>
                </c:pt>
                <c:pt idx="32907" formatCode="General">
                  <c:v>0.67778400000000072</c:v>
                </c:pt>
                <c:pt idx="32908" formatCode="General">
                  <c:v>0.67780500000000077</c:v>
                </c:pt>
                <c:pt idx="32909" formatCode="General">
                  <c:v>0.6778250000000009</c:v>
                </c:pt>
                <c:pt idx="32910" formatCode="General">
                  <c:v>0.67784600000000073</c:v>
                </c:pt>
                <c:pt idx="32911" formatCode="General">
                  <c:v>0.67786700000000044</c:v>
                </c:pt>
                <c:pt idx="32912" formatCode="General">
                  <c:v>0.67788700000000046</c:v>
                </c:pt>
                <c:pt idx="32913" formatCode="General">
                  <c:v>0.67790800000000073</c:v>
                </c:pt>
                <c:pt idx="32914" formatCode="General">
                  <c:v>0.67792800000000075</c:v>
                </c:pt>
                <c:pt idx="32915" formatCode="General">
                  <c:v>0.67794900000000102</c:v>
                </c:pt>
                <c:pt idx="32916" formatCode="General">
                  <c:v>0.67796900000000071</c:v>
                </c:pt>
                <c:pt idx="32917" formatCode="General">
                  <c:v>0.67799000000000076</c:v>
                </c:pt>
                <c:pt idx="32918" formatCode="General">
                  <c:v>0.67801000000000045</c:v>
                </c:pt>
                <c:pt idx="32919" formatCode="General">
                  <c:v>0.67803200000000041</c:v>
                </c:pt>
                <c:pt idx="32920" formatCode="General">
                  <c:v>0.67805200000000043</c:v>
                </c:pt>
                <c:pt idx="32921" formatCode="General">
                  <c:v>0.6780730000000007</c:v>
                </c:pt>
                <c:pt idx="32922" formatCode="General">
                  <c:v>0.67809299999999995</c:v>
                </c:pt>
                <c:pt idx="32923" formatCode="General">
                  <c:v>0.67811299999999997</c:v>
                </c:pt>
                <c:pt idx="32924" formatCode="General">
                  <c:v>0.67813400000000046</c:v>
                </c:pt>
                <c:pt idx="32925" formatCode="General">
                  <c:v>0.67815499999999995</c:v>
                </c:pt>
                <c:pt idx="32926" formatCode="General">
                  <c:v>0.67817600000000045</c:v>
                </c:pt>
                <c:pt idx="32927" formatCode="General">
                  <c:v>0.67819600000000047</c:v>
                </c:pt>
                <c:pt idx="32928" formatCode="General">
                  <c:v>0.67821699999999996</c:v>
                </c:pt>
                <c:pt idx="32929" formatCode="General">
                  <c:v>0.67823699999999998</c:v>
                </c:pt>
                <c:pt idx="32930" formatCode="General">
                  <c:v>0.67825800000000058</c:v>
                </c:pt>
                <c:pt idx="32931" formatCode="General">
                  <c:v>0.67827800000000071</c:v>
                </c:pt>
                <c:pt idx="32932" formatCode="General">
                  <c:v>0.67829900000000076</c:v>
                </c:pt>
                <c:pt idx="32933" formatCode="General">
                  <c:v>0.67831900000000045</c:v>
                </c:pt>
                <c:pt idx="32934" formatCode="General">
                  <c:v>0.67834000000000072</c:v>
                </c:pt>
                <c:pt idx="32935" formatCode="General">
                  <c:v>0.67836099999999999</c:v>
                </c:pt>
                <c:pt idx="32936" formatCode="General">
                  <c:v>0.67838100000000046</c:v>
                </c:pt>
                <c:pt idx="32937" formatCode="General">
                  <c:v>0.67840199999999995</c:v>
                </c:pt>
                <c:pt idx="32938" formatCode="General">
                  <c:v>0.67842200000000041</c:v>
                </c:pt>
                <c:pt idx="32939" formatCode="General">
                  <c:v>0.67844300000000046</c:v>
                </c:pt>
                <c:pt idx="32940" formatCode="General">
                  <c:v>0.67846399999999996</c:v>
                </c:pt>
                <c:pt idx="32941" formatCode="General">
                  <c:v>0.67848399999999998</c:v>
                </c:pt>
                <c:pt idx="32942" formatCode="General">
                  <c:v>0.67850500000000058</c:v>
                </c:pt>
                <c:pt idx="32943" formatCode="General">
                  <c:v>0.67852600000000041</c:v>
                </c:pt>
                <c:pt idx="32944" formatCode="General">
                  <c:v>0.67854600000000043</c:v>
                </c:pt>
                <c:pt idx="32945" formatCode="General">
                  <c:v>0.67856700000000003</c:v>
                </c:pt>
                <c:pt idx="32946" formatCode="General">
                  <c:v>0.67858700000000005</c:v>
                </c:pt>
                <c:pt idx="32947" formatCode="General">
                  <c:v>0.67860800000000077</c:v>
                </c:pt>
                <c:pt idx="32948" formatCode="General">
                  <c:v>0.67862900000000115</c:v>
                </c:pt>
                <c:pt idx="32949" formatCode="General">
                  <c:v>0.67865000000000075</c:v>
                </c:pt>
                <c:pt idx="32950" formatCode="General">
                  <c:v>0.67867000000000088</c:v>
                </c:pt>
                <c:pt idx="32951" formatCode="General">
                  <c:v>0.67869000000000101</c:v>
                </c:pt>
                <c:pt idx="32952" formatCode="General">
                  <c:v>0.67871099999999995</c:v>
                </c:pt>
                <c:pt idx="32953" formatCode="General">
                  <c:v>0.67873100000000075</c:v>
                </c:pt>
                <c:pt idx="32954" formatCode="General">
                  <c:v>0.67875200000000058</c:v>
                </c:pt>
                <c:pt idx="32955" formatCode="General">
                  <c:v>0.67877300000000074</c:v>
                </c:pt>
                <c:pt idx="32956" formatCode="General">
                  <c:v>0.67879300000000076</c:v>
                </c:pt>
                <c:pt idx="32957" formatCode="General">
                  <c:v>0.67881400000000058</c:v>
                </c:pt>
                <c:pt idx="32958" formatCode="General">
                  <c:v>0.67883500000000074</c:v>
                </c:pt>
                <c:pt idx="32959" formatCode="General">
                  <c:v>0.67885500000000076</c:v>
                </c:pt>
                <c:pt idx="32960" formatCode="General">
                  <c:v>0.6788760000000007</c:v>
                </c:pt>
                <c:pt idx="32961" formatCode="General">
                  <c:v>0.67889600000000072</c:v>
                </c:pt>
                <c:pt idx="32962" formatCode="General">
                  <c:v>0.67891699999999999</c:v>
                </c:pt>
                <c:pt idx="32963" formatCode="General">
                  <c:v>0.67893700000000046</c:v>
                </c:pt>
                <c:pt idx="32964" formatCode="General">
                  <c:v>0.67895799999999995</c:v>
                </c:pt>
                <c:pt idx="32965" formatCode="General">
                  <c:v>0.67897900000000089</c:v>
                </c:pt>
                <c:pt idx="32966" formatCode="General">
                  <c:v>0.67899900000000102</c:v>
                </c:pt>
                <c:pt idx="32967" formatCode="General">
                  <c:v>0.67902000000000073</c:v>
                </c:pt>
                <c:pt idx="32968" formatCode="General">
                  <c:v>0.67904000000000075</c:v>
                </c:pt>
                <c:pt idx="32969" formatCode="General">
                  <c:v>0.67906100000000058</c:v>
                </c:pt>
                <c:pt idx="32970" formatCode="General">
                  <c:v>0.67908100000000071</c:v>
                </c:pt>
                <c:pt idx="32971" formatCode="General">
                  <c:v>0.67910200000000043</c:v>
                </c:pt>
                <c:pt idx="32972" formatCode="General">
                  <c:v>0.67912300000000059</c:v>
                </c:pt>
                <c:pt idx="32973" formatCode="General">
                  <c:v>0.67914400000000075</c:v>
                </c:pt>
                <c:pt idx="32974" formatCode="General">
                  <c:v>0.67916399999999999</c:v>
                </c:pt>
                <c:pt idx="32975" formatCode="General">
                  <c:v>0.67918400000000045</c:v>
                </c:pt>
                <c:pt idx="32976" formatCode="General">
                  <c:v>0.67920499999999995</c:v>
                </c:pt>
                <c:pt idx="32977" formatCode="General">
                  <c:v>0.67922600000000044</c:v>
                </c:pt>
                <c:pt idx="32978" formatCode="General">
                  <c:v>0.67924600000000046</c:v>
                </c:pt>
                <c:pt idx="32979" formatCode="General">
                  <c:v>0.67926699999999951</c:v>
                </c:pt>
                <c:pt idx="32980" formatCode="General">
                  <c:v>0.67928800000000045</c:v>
                </c:pt>
                <c:pt idx="32981" formatCode="General">
                  <c:v>0.67930800000000058</c:v>
                </c:pt>
                <c:pt idx="32982" formatCode="General">
                  <c:v>0.67932900000000074</c:v>
                </c:pt>
                <c:pt idx="32983" formatCode="General">
                  <c:v>0.67934900000000076</c:v>
                </c:pt>
                <c:pt idx="32984" formatCode="General">
                  <c:v>0.67937000000000058</c:v>
                </c:pt>
                <c:pt idx="32985" formatCode="General">
                  <c:v>0.67939000000000072</c:v>
                </c:pt>
                <c:pt idx="32986" formatCode="General">
                  <c:v>0.67941099999999999</c:v>
                </c:pt>
                <c:pt idx="32987" formatCode="General">
                  <c:v>0.67943200000000004</c:v>
                </c:pt>
                <c:pt idx="32988" formatCode="General">
                  <c:v>0.67945299999999997</c:v>
                </c:pt>
                <c:pt idx="32989" formatCode="General">
                  <c:v>0.67947299999999999</c:v>
                </c:pt>
                <c:pt idx="32990" formatCode="General">
                  <c:v>0.67949300000000046</c:v>
                </c:pt>
                <c:pt idx="32991" formatCode="General">
                  <c:v>0.67951399999999951</c:v>
                </c:pt>
                <c:pt idx="32992" formatCode="General">
                  <c:v>0.67953399999999997</c:v>
                </c:pt>
                <c:pt idx="32993" formatCode="General">
                  <c:v>0.67955600000000005</c:v>
                </c:pt>
                <c:pt idx="32994" formatCode="General">
                  <c:v>0.6795760000000004</c:v>
                </c:pt>
                <c:pt idx="32995" formatCode="General">
                  <c:v>0.67959700000000045</c:v>
                </c:pt>
                <c:pt idx="32996" formatCode="General">
                  <c:v>0.67961700000000058</c:v>
                </c:pt>
                <c:pt idx="32997" formatCode="General">
                  <c:v>0.67963800000000074</c:v>
                </c:pt>
                <c:pt idx="32998" formatCode="General">
                  <c:v>0.67965800000000076</c:v>
                </c:pt>
                <c:pt idx="32999" formatCode="General">
                  <c:v>0.67967900000000114</c:v>
                </c:pt>
                <c:pt idx="33000" formatCode="General">
                  <c:v>0.67969900000000105</c:v>
                </c:pt>
                <c:pt idx="33001" formatCode="General">
                  <c:v>0.67972000000000077</c:v>
                </c:pt>
                <c:pt idx="33002" formatCode="General">
                  <c:v>0.67974100000000115</c:v>
                </c:pt>
                <c:pt idx="33003" formatCode="General">
                  <c:v>0.67976099999999995</c:v>
                </c:pt>
                <c:pt idx="33004" formatCode="General">
                  <c:v>0.67978200000000044</c:v>
                </c:pt>
                <c:pt idx="33005" formatCode="General">
                  <c:v>0.67980200000000046</c:v>
                </c:pt>
                <c:pt idx="33006" formatCode="General">
                  <c:v>0.67982300000000073</c:v>
                </c:pt>
                <c:pt idx="33007" formatCode="General">
                  <c:v>0.67984300000000075</c:v>
                </c:pt>
                <c:pt idx="33008" formatCode="General">
                  <c:v>0.67986500000000072</c:v>
                </c:pt>
                <c:pt idx="33009" formatCode="General">
                  <c:v>0.67988500000000074</c:v>
                </c:pt>
                <c:pt idx="33010" formatCode="General">
                  <c:v>0.67990600000000045</c:v>
                </c:pt>
                <c:pt idx="33011" formatCode="General">
                  <c:v>0.67992600000000059</c:v>
                </c:pt>
                <c:pt idx="33012" formatCode="General">
                  <c:v>0.67994700000000075</c:v>
                </c:pt>
                <c:pt idx="33013" formatCode="General">
                  <c:v>0.67996699999999999</c:v>
                </c:pt>
                <c:pt idx="33014" formatCode="General">
                  <c:v>0.6799880000000007</c:v>
                </c:pt>
                <c:pt idx="33015" formatCode="General">
                  <c:v>0.6800079999999995</c:v>
                </c:pt>
                <c:pt idx="33016" formatCode="General">
                  <c:v>0.68002899999999999</c:v>
                </c:pt>
                <c:pt idx="33017" formatCode="General">
                  <c:v>0.68005000000000004</c:v>
                </c:pt>
                <c:pt idx="33018" formatCode="General">
                  <c:v>0.68006999999999951</c:v>
                </c:pt>
                <c:pt idx="33019" formatCode="General">
                  <c:v>0.68009100000000045</c:v>
                </c:pt>
                <c:pt idx="33020" formatCode="General">
                  <c:v>0.68011100000000002</c:v>
                </c:pt>
                <c:pt idx="33021" formatCode="General">
                  <c:v>0.68013199999999996</c:v>
                </c:pt>
                <c:pt idx="33022" formatCode="General">
                  <c:v>0.68015199999999998</c:v>
                </c:pt>
                <c:pt idx="33023" formatCode="General">
                  <c:v>0.6801739999999995</c:v>
                </c:pt>
                <c:pt idx="33024" formatCode="General">
                  <c:v>0.68019399999999997</c:v>
                </c:pt>
                <c:pt idx="33025" formatCode="General">
                  <c:v>0.68021500000000001</c:v>
                </c:pt>
                <c:pt idx="33026" formatCode="General">
                  <c:v>0.68023500000000003</c:v>
                </c:pt>
                <c:pt idx="33027" formatCode="General">
                  <c:v>0.68025599999999997</c:v>
                </c:pt>
                <c:pt idx="33028" formatCode="General">
                  <c:v>0.68027599999999999</c:v>
                </c:pt>
                <c:pt idx="33029" formatCode="General">
                  <c:v>0.68029700000000004</c:v>
                </c:pt>
                <c:pt idx="33030" formatCode="General">
                  <c:v>0.68031799999999942</c:v>
                </c:pt>
                <c:pt idx="33031" formatCode="General">
                  <c:v>0.680338</c:v>
                </c:pt>
                <c:pt idx="33032" formatCode="General">
                  <c:v>0.68035900000000005</c:v>
                </c:pt>
                <c:pt idx="33033" formatCode="General">
                  <c:v>0.68037899999999996</c:v>
                </c:pt>
                <c:pt idx="33034" formatCode="General">
                  <c:v>0.6804</c:v>
                </c:pt>
                <c:pt idx="33035" formatCode="General">
                  <c:v>0.68042000000000002</c:v>
                </c:pt>
                <c:pt idx="33036" formatCode="General">
                  <c:v>0.68044099999999996</c:v>
                </c:pt>
                <c:pt idx="33037" formatCode="General">
                  <c:v>0.68046199999999957</c:v>
                </c:pt>
                <c:pt idx="33038" formatCode="General">
                  <c:v>0.68048299999999928</c:v>
                </c:pt>
                <c:pt idx="33039" formatCode="General">
                  <c:v>0.68050299999999941</c:v>
                </c:pt>
                <c:pt idx="33040" formatCode="General">
                  <c:v>0.68052400000000002</c:v>
                </c:pt>
                <c:pt idx="33041" formatCode="General">
                  <c:v>0.68054400000000004</c:v>
                </c:pt>
                <c:pt idx="33042" formatCode="General">
                  <c:v>0.68056399999999928</c:v>
                </c:pt>
                <c:pt idx="33043" formatCode="General">
                  <c:v>0.680585</c:v>
                </c:pt>
                <c:pt idx="33044" formatCode="General">
                  <c:v>0.68060600000000004</c:v>
                </c:pt>
                <c:pt idx="33045" formatCode="General">
                  <c:v>0.68062699999999998</c:v>
                </c:pt>
                <c:pt idx="33046" formatCode="General">
                  <c:v>0.68064700000000045</c:v>
                </c:pt>
                <c:pt idx="33047" formatCode="General">
                  <c:v>0.68066800000000005</c:v>
                </c:pt>
                <c:pt idx="33048" formatCode="General">
                  <c:v>0.68068799999999996</c:v>
                </c:pt>
                <c:pt idx="33049" formatCode="General">
                  <c:v>0.68070900000000045</c:v>
                </c:pt>
                <c:pt idx="33050" formatCode="General">
                  <c:v>0.68072900000000058</c:v>
                </c:pt>
                <c:pt idx="33051" formatCode="General">
                  <c:v>0.68075000000000041</c:v>
                </c:pt>
                <c:pt idx="33052" formatCode="General">
                  <c:v>0.68077100000000046</c:v>
                </c:pt>
                <c:pt idx="33053" formatCode="General">
                  <c:v>0.6807910000000007</c:v>
                </c:pt>
                <c:pt idx="33054" formatCode="General">
                  <c:v>0.68081199999999997</c:v>
                </c:pt>
                <c:pt idx="33055" formatCode="General">
                  <c:v>0.68083300000000002</c:v>
                </c:pt>
                <c:pt idx="33056" formatCode="General">
                  <c:v>0.68085300000000004</c:v>
                </c:pt>
                <c:pt idx="33057" formatCode="General">
                  <c:v>0.68087299999999951</c:v>
                </c:pt>
                <c:pt idx="33058" formatCode="General">
                  <c:v>0.68089400000000044</c:v>
                </c:pt>
                <c:pt idx="33059" formatCode="General">
                  <c:v>0.68091500000000005</c:v>
                </c:pt>
                <c:pt idx="33060" formatCode="General">
                  <c:v>0.68093599999999999</c:v>
                </c:pt>
                <c:pt idx="33061" formatCode="General">
                  <c:v>0.68095600000000001</c:v>
                </c:pt>
                <c:pt idx="33062" formatCode="General">
                  <c:v>0.68097700000000005</c:v>
                </c:pt>
                <c:pt idx="33063" formatCode="General">
                  <c:v>0.68099699999999996</c:v>
                </c:pt>
                <c:pt idx="33064" formatCode="General">
                  <c:v>0.68101800000000001</c:v>
                </c:pt>
                <c:pt idx="33065" formatCode="General">
                  <c:v>0.68103800000000003</c:v>
                </c:pt>
                <c:pt idx="33066" formatCode="General">
                  <c:v>0.68105899999999997</c:v>
                </c:pt>
                <c:pt idx="33067" formatCode="General">
                  <c:v>0.68108000000000002</c:v>
                </c:pt>
                <c:pt idx="33068" formatCode="General">
                  <c:v>0.68110000000000004</c:v>
                </c:pt>
                <c:pt idx="33069" formatCode="General">
                  <c:v>0.68112099999999998</c:v>
                </c:pt>
                <c:pt idx="33070" formatCode="General">
                  <c:v>0.68114100000000044</c:v>
                </c:pt>
                <c:pt idx="33071" formatCode="General">
                  <c:v>0.6811619999999996</c:v>
                </c:pt>
                <c:pt idx="33072" formatCode="General">
                  <c:v>0.68118199999999951</c:v>
                </c:pt>
                <c:pt idx="33073" formatCode="General">
                  <c:v>0.681203</c:v>
                </c:pt>
                <c:pt idx="33074" formatCode="General">
                  <c:v>0.68122400000000005</c:v>
                </c:pt>
                <c:pt idx="33075" formatCode="General">
                  <c:v>0.68124399999999996</c:v>
                </c:pt>
                <c:pt idx="33076" formatCode="General">
                  <c:v>0.68126500000000001</c:v>
                </c:pt>
                <c:pt idx="33077" formatCode="General">
                  <c:v>0.6812859999999995</c:v>
                </c:pt>
                <c:pt idx="33078" formatCode="General">
                  <c:v>0.68130599999999997</c:v>
                </c:pt>
                <c:pt idx="33079" formatCode="General">
                  <c:v>0.68132700000000002</c:v>
                </c:pt>
                <c:pt idx="33080" formatCode="General">
                  <c:v>0.68134700000000004</c:v>
                </c:pt>
                <c:pt idx="33081" formatCode="General">
                  <c:v>0.68136799999999942</c:v>
                </c:pt>
                <c:pt idx="33082" formatCode="General">
                  <c:v>0.68138799999999955</c:v>
                </c:pt>
                <c:pt idx="33083" formatCode="General">
                  <c:v>0.68140900000000004</c:v>
                </c:pt>
                <c:pt idx="33084" formatCode="General">
                  <c:v>0.68142999999999998</c:v>
                </c:pt>
                <c:pt idx="33085" formatCode="General">
                  <c:v>0.68145</c:v>
                </c:pt>
                <c:pt idx="33086" formatCode="General">
                  <c:v>0.68147100000000005</c:v>
                </c:pt>
                <c:pt idx="33087" formatCode="General">
                  <c:v>0.68149099999999996</c:v>
                </c:pt>
                <c:pt idx="33088" formatCode="General">
                  <c:v>0.68151199999999956</c:v>
                </c:pt>
                <c:pt idx="33089" formatCode="General">
                  <c:v>0.68153300000000006</c:v>
                </c:pt>
                <c:pt idx="33090" formatCode="General">
                  <c:v>0.6815529999999993</c:v>
                </c:pt>
                <c:pt idx="33091" formatCode="General">
                  <c:v>0.68157400000000001</c:v>
                </c:pt>
                <c:pt idx="33092" formatCode="General">
                  <c:v>0.68159499999999951</c:v>
                </c:pt>
                <c:pt idx="33093" formatCode="General">
                  <c:v>0.68161499999999997</c:v>
                </c:pt>
                <c:pt idx="33094" formatCode="General">
                  <c:v>0.68163600000000002</c:v>
                </c:pt>
                <c:pt idx="33095" formatCode="General">
                  <c:v>0.68165600000000004</c:v>
                </c:pt>
                <c:pt idx="33096" formatCode="General">
                  <c:v>0.68167699999999998</c:v>
                </c:pt>
                <c:pt idx="33097" formatCode="General">
                  <c:v>0.68169700000000044</c:v>
                </c:pt>
                <c:pt idx="33098" formatCode="General">
                  <c:v>0.68171800000000005</c:v>
                </c:pt>
                <c:pt idx="33099" formatCode="General">
                  <c:v>0.68173899999999998</c:v>
                </c:pt>
                <c:pt idx="33100" formatCode="General">
                  <c:v>0.68175900000000045</c:v>
                </c:pt>
                <c:pt idx="33101" formatCode="General">
                  <c:v>0.68178000000000005</c:v>
                </c:pt>
                <c:pt idx="33102" formatCode="General">
                  <c:v>0.68180000000000041</c:v>
                </c:pt>
                <c:pt idx="33103" formatCode="General">
                  <c:v>0.68182100000000045</c:v>
                </c:pt>
                <c:pt idx="33104" formatCode="General">
                  <c:v>0.68184100000000059</c:v>
                </c:pt>
                <c:pt idx="33105" formatCode="General">
                  <c:v>0.68186199999999997</c:v>
                </c:pt>
                <c:pt idx="33106" formatCode="General">
                  <c:v>0.68188300000000002</c:v>
                </c:pt>
                <c:pt idx="33107" formatCode="General">
                  <c:v>0.68190399999999951</c:v>
                </c:pt>
                <c:pt idx="33108" formatCode="General">
                  <c:v>0.68192399999999997</c:v>
                </c:pt>
                <c:pt idx="33109" formatCode="General">
                  <c:v>0.68194399999999999</c:v>
                </c:pt>
                <c:pt idx="33110" formatCode="General">
                  <c:v>0.68196500000000004</c:v>
                </c:pt>
                <c:pt idx="33111" formatCode="General">
                  <c:v>0.68198499999999951</c:v>
                </c:pt>
                <c:pt idx="33112" formatCode="General">
                  <c:v>0.68200700000000003</c:v>
                </c:pt>
                <c:pt idx="33113" formatCode="General">
                  <c:v>0.68202700000000005</c:v>
                </c:pt>
                <c:pt idx="33114" formatCode="General">
                  <c:v>0.68204799999999999</c:v>
                </c:pt>
                <c:pt idx="33115" formatCode="General">
                  <c:v>0.68206800000000001</c:v>
                </c:pt>
                <c:pt idx="33116" formatCode="General">
                  <c:v>0.6820889999999995</c:v>
                </c:pt>
                <c:pt idx="33117" formatCode="General">
                  <c:v>0.68210899999999997</c:v>
                </c:pt>
                <c:pt idx="33118" formatCode="General">
                  <c:v>0.68213000000000001</c:v>
                </c:pt>
                <c:pt idx="33119" formatCode="General">
                  <c:v>0.68215000000000003</c:v>
                </c:pt>
                <c:pt idx="33120" formatCode="General">
                  <c:v>0.68217099999999997</c:v>
                </c:pt>
                <c:pt idx="33121" formatCode="General">
                  <c:v>0.68219200000000002</c:v>
                </c:pt>
                <c:pt idx="33122" formatCode="General">
                  <c:v>0.68221299999999929</c:v>
                </c:pt>
                <c:pt idx="33123" formatCode="General">
                  <c:v>0.68223299999999942</c:v>
                </c:pt>
                <c:pt idx="33124" formatCode="General">
                  <c:v>0.682253</c:v>
                </c:pt>
                <c:pt idx="33125" formatCode="General">
                  <c:v>0.68227400000000005</c:v>
                </c:pt>
                <c:pt idx="33126" formatCode="General">
                  <c:v>0.68229399999999996</c:v>
                </c:pt>
                <c:pt idx="33127" formatCode="General">
                  <c:v>0.68231599999999959</c:v>
                </c:pt>
                <c:pt idx="33128" formatCode="General">
                  <c:v>0.68233599999999961</c:v>
                </c:pt>
                <c:pt idx="33129" formatCode="General">
                  <c:v>0.68235699999999955</c:v>
                </c:pt>
                <c:pt idx="33130" formatCode="General">
                  <c:v>0.68237700000000001</c:v>
                </c:pt>
                <c:pt idx="33131" formatCode="General">
                  <c:v>0.6823979999999995</c:v>
                </c:pt>
                <c:pt idx="33132" formatCode="General">
                  <c:v>0.68241799999999941</c:v>
                </c:pt>
                <c:pt idx="33133" formatCode="General">
                  <c:v>0.68243900000000002</c:v>
                </c:pt>
                <c:pt idx="33134" formatCode="General">
                  <c:v>0.68245900000000004</c:v>
                </c:pt>
                <c:pt idx="33135" formatCode="General">
                  <c:v>0.682481</c:v>
                </c:pt>
                <c:pt idx="33136" formatCode="General">
                  <c:v>0.68250100000000002</c:v>
                </c:pt>
                <c:pt idx="33137" formatCode="General">
                  <c:v>0.68252100000000004</c:v>
                </c:pt>
                <c:pt idx="33138" formatCode="General">
                  <c:v>0.68254199999999998</c:v>
                </c:pt>
                <c:pt idx="33139" formatCode="General">
                  <c:v>0.68256199999999956</c:v>
                </c:pt>
                <c:pt idx="33140" formatCode="General">
                  <c:v>0.68258299999999938</c:v>
                </c:pt>
                <c:pt idx="33141" formatCode="General">
                  <c:v>0.68260399999999999</c:v>
                </c:pt>
                <c:pt idx="33142" formatCode="General">
                  <c:v>0.6826250000000007</c:v>
                </c:pt>
                <c:pt idx="33143" formatCode="General">
                  <c:v>0.68264499999999995</c:v>
                </c:pt>
                <c:pt idx="33144" formatCode="General">
                  <c:v>0.682666</c:v>
                </c:pt>
                <c:pt idx="33145" formatCode="General">
                  <c:v>0.68268600000000002</c:v>
                </c:pt>
                <c:pt idx="33146" formatCode="General">
                  <c:v>0.68270699999999951</c:v>
                </c:pt>
                <c:pt idx="33147" formatCode="General">
                  <c:v>0.68272699999999997</c:v>
                </c:pt>
                <c:pt idx="33148" formatCode="General">
                  <c:v>0.68274800000000047</c:v>
                </c:pt>
                <c:pt idx="33149" formatCode="General">
                  <c:v>0.68276800000000004</c:v>
                </c:pt>
                <c:pt idx="33150" formatCode="General">
                  <c:v>0.68278899999999998</c:v>
                </c:pt>
                <c:pt idx="33151" formatCode="General">
                  <c:v>0.68281000000000003</c:v>
                </c:pt>
                <c:pt idx="33152" formatCode="General">
                  <c:v>0.68283000000000005</c:v>
                </c:pt>
                <c:pt idx="33153" formatCode="General">
                  <c:v>0.68285099999999999</c:v>
                </c:pt>
                <c:pt idx="33154" formatCode="General">
                  <c:v>0.68287100000000045</c:v>
                </c:pt>
                <c:pt idx="33155" formatCode="General">
                  <c:v>0.68289200000000005</c:v>
                </c:pt>
                <c:pt idx="33156" formatCode="General">
                  <c:v>0.68291299999999955</c:v>
                </c:pt>
                <c:pt idx="33157" formatCode="General">
                  <c:v>0.68293400000000004</c:v>
                </c:pt>
                <c:pt idx="33158" formatCode="General">
                  <c:v>0.68295399999999951</c:v>
                </c:pt>
                <c:pt idx="33159" formatCode="General">
                  <c:v>0.68297500000000044</c:v>
                </c:pt>
                <c:pt idx="33160" formatCode="General">
                  <c:v>0.68299500000000046</c:v>
                </c:pt>
                <c:pt idx="33161" formatCode="General">
                  <c:v>0.68301599999999996</c:v>
                </c:pt>
                <c:pt idx="33162" formatCode="General">
                  <c:v>0.68303599999999998</c:v>
                </c:pt>
                <c:pt idx="33163" formatCode="General">
                  <c:v>0.683056</c:v>
                </c:pt>
                <c:pt idx="33164" formatCode="General">
                  <c:v>0.68307700000000005</c:v>
                </c:pt>
                <c:pt idx="33165" formatCode="General">
                  <c:v>0.68309799999999998</c:v>
                </c:pt>
                <c:pt idx="33166" formatCode="General">
                  <c:v>0.68311900000000003</c:v>
                </c:pt>
                <c:pt idx="33167" formatCode="General">
                  <c:v>0.68313900000000005</c:v>
                </c:pt>
                <c:pt idx="33168" formatCode="General">
                  <c:v>0.68315999999999999</c:v>
                </c:pt>
                <c:pt idx="33169" formatCode="General">
                  <c:v>0.68318000000000001</c:v>
                </c:pt>
                <c:pt idx="33170" formatCode="General">
                  <c:v>0.6832009999999995</c:v>
                </c:pt>
                <c:pt idx="33171" formatCode="General">
                  <c:v>0.683222</c:v>
                </c:pt>
                <c:pt idx="33172" formatCode="General">
                  <c:v>0.68324200000000002</c:v>
                </c:pt>
                <c:pt idx="33173" formatCode="General">
                  <c:v>0.68326299999999929</c:v>
                </c:pt>
                <c:pt idx="33174" formatCode="General">
                  <c:v>0.683284</c:v>
                </c:pt>
                <c:pt idx="33175" formatCode="General">
                  <c:v>0.68330400000000002</c:v>
                </c:pt>
                <c:pt idx="33176" formatCode="General">
                  <c:v>0.68332400000000004</c:v>
                </c:pt>
                <c:pt idx="33177" formatCode="General">
                  <c:v>0.68334499999999998</c:v>
                </c:pt>
                <c:pt idx="33178" formatCode="General">
                  <c:v>0.68336599999999958</c:v>
                </c:pt>
                <c:pt idx="33179" formatCode="General">
                  <c:v>0.68338699999999941</c:v>
                </c:pt>
                <c:pt idx="33180" formatCode="General">
                  <c:v>0.68340699999999943</c:v>
                </c:pt>
                <c:pt idx="33181" formatCode="General">
                  <c:v>0.68342800000000004</c:v>
                </c:pt>
                <c:pt idx="33182" formatCode="General">
                  <c:v>0.6834480000000005</c:v>
                </c:pt>
                <c:pt idx="33183" formatCode="General">
                  <c:v>0.68346899999999955</c:v>
                </c:pt>
                <c:pt idx="33184" formatCode="General">
                  <c:v>0.68348900000000001</c:v>
                </c:pt>
                <c:pt idx="33185" formatCode="General">
                  <c:v>0.68350999999999951</c:v>
                </c:pt>
                <c:pt idx="33186" formatCode="General">
                  <c:v>0.683531</c:v>
                </c:pt>
                <c:pt idx="33187" formatCode="General">
                  <c:v>0.68355100000000002</c:v>
                </c:pt>
                <c:pt idx="33188" formatCode="General">
                  <c:v>0.68357199999999996</c:v>
                </c:pt>
                <c:pt idx="33189" formatCode="General">
                  <c:v>0.68359199999999998</c:v>
                </c:pt>
                <c:pt idx="33190" formatCode="General">
                  <c:v>0.68361300000000003</c:v>
                </c:pt>
                <c:pt idx="33191" formatCode="General">
                  <c:v>0.68363300000000005</c:v>
                </c:pt>
                <c:pt idx="33192" formatCode="General">
                  <c:v>0.68365399999999998</c:v>
                </c:pt>
                <c:pt idx="33193" formatCode="General">
                  <c:v>0.68367500000000059</c:v>
                </c:pt>
                <c:pt idx="33194" formatCode="General">
                  <c:v>0.68369500000000072</c:v>
                </c:pt>
                <c:pt idx="33195" formatCode="General">
                  <c:v>0.68371599999999999</c:v>
                </c:pt>
                <c:pt idx="33196" formatCode="General">
                  <c:v>0.68373700000000004</c:v>
                </c:pt>
                <c:pt idx="33197" formatCode="General">
                  <c:v>0.6837569999999995</c:v>
                </c:pt>
                <c:pt idx="33198" formatCode="General">
                  <c:v>0.68377800000000044</c:v>
                </c:pt>
                <c:pt idx="33199" formatCode="General">
                  <c:v>0.68379800000000046</c:v>
                </c:pt>
                <c:pt idx="33200" formatCode="General">
                  <c:v>0.68381899999999951</c:v>
                </c:pt>
                <c:pt idx="33201" formatCode="General">
                  <c:v>0.68383899999999997</c:v>
                </c:pt>
                <c:pt idx="33202" formatCode="General">
                  <c:v>0.68386000000000002</c:v>
                </c:pt>
                <c:pt idx="33203" formatCode="General">
                  <c:v>0.68388099999999996</c:v>
                </c:pt>
                <c:pt idx="33204" formatCode="General">
                  <c:v>0.68390099999999998</c:v>
                </c:pt>
                <c:pt idx="33205" formatCode="General">
                  <c:v>0.68392200000000003</c:v>
                </c:pt>
                <c:pt idx="33206" formatCode="General">
                  <c:v>0.68394200000000005</c:v>
                </c:pt>
                <c:pt idx="33207" formatCode="General">
                  <c:v>0.68396299999999943</c:v>
                </c:pt>
                <c:pt idx="33208" formatCode="General">
                  <c:v>0.68398400000000004</c:v>
                </c:pt>
                <c:pt idx="33209" formatCode="General">
                  <c:v>0.6840039999999995</c:v>
                </c:pt>
                <c:pt idx="33210" formatCode="General">
                  <c:v>0.68402499999999999</c:v>
                </c:pt>
                <c:pt idx="33211" formatCode="General">
                  <c:v>0.68404600000000004</c:v>
                </c:pt>
                <c:pt idx="33212" formatCode="General">
                  <c:v>0.68406599999999951</c:v>
                </c:pt>
                <c:pt idx="33213" formatCode="General">
                  <c:v>0.684087</c:v>
                </c:pt>
                <c:pt idx="33214" formatCode="General">
                  <c:v>0.68410700000000002</c:v>
                </c:pt>
                <c:pt idx="33215" formatCode="General">
                  <c:v>0.68412799999999996</c:v>
                </c:pt>
                <c:pt idx="33216" formatCode="General">
                  <c:v>0.68414799999999998</c:v>
                </c:pt>
                <c:pt idx="33217" formatCode="General">
                  <c:v>0.68416900000000003</c:v>
                </c:pt>
                <c:pt idx="33218" formatCode="General">
                  <c:v>0.68418999999999996</c:v>
                </c:pt>
                <c:pt idx="33219" formatCode="General">
                  <c:v>0.68420999999999998</c:v>
                </c:pt>
                <c:pt idx="33220" formatCode="General">
                  <c:v>0.68423100000000003</c:v>
                </c:pt>
                <c:pt idx="33221" formatCode="General">
                  <c:v>0.68425100000000005</c:v>
                </c:pt>
                <c:pt idx="33222" formatCode="General">
                  <c:v>0.68427199999999999</c:v>
                </c:pt>
                <c:pt idx="33223" formatCode="General">
                  <c:v>0.68429200000000001</c:v>
                </c:pt>
                <c:pt idx="33224" formatCode="General">
                  <c:v>0.68431299999999928</c:v>
                </c:pt>
                <c:pt idx="33225" formatCode="General">
                  <c:v>0.684334</c:v>
                </c:pt>
                <c:pt idx="33226" formatCode="General">
                  <c:v>0.68435500000000005</c:v>
                </c:pt>
                <c:pt idx="33227" formatCode="General">
                  <c:v>0.68437499999999996</c:v>
                </c:pt>
                <c:pt idx="33228" formatCode="General">
                  <c:v>0.684396</c:v>
                </c:pt>
                <c:pt idx="33229" formatCode="General">
                  <c:v>0.68441599999999958</c:v>
                </c:pt>
                <c:pt idx="33230" formatCode="General">
                  <c:v>0.6844369999999993</c:v>
                </c:pt>
                <c:pt idx="33231" formatCode="General">
                  <c:v>0.68445699999999943</c:v>
                </c:pt>
                <c:pt idx="33232" formatCode="General">
                  <c:v>0.68447800000000003</c:v>
                </c:pt>
                <c:pt idx="33233" formatCode="General">
                  <c:v>0.68449899999999997</c:v>
                </c:pt>
                <c:pt idx="33234" formatCode="General">
                  <c:v>0.68451899999999954</c:v>
                </c:pt>
                <c:pt idx="33235" formatCode="General">
                  <c:v>0.68454000000000004</c:v>
                </c:pt>
                <c:pt idx="33236" formatCode="General">
                  <c:v>0.6845599999999995</c:v>
                </c:pt>
                <c:pt idx="33237" formatCode="General">
                  <c:v>0.684581</c:v>
                </c:pt>
                <c:pt idx="33238" formatCode="General">
                  <c:v>0.68460100000000046</c:v>
                </c:pt>
                <c:pt idx="33239" formatCode="General">
                  <c:v>0.68462299999999998</c:v>
                </c:pt>
                <c:pt idx="33240" formatCode="General">
                  <c:v>0.68464300000000045</c:v>
                </c:pt>
                <c:pt idx="33241" formatCode="General">
                  <c:v>0.68466400000000005</c:v>
                </c:pt>
                <c:pt idx="33242" formatCode="General">
                  <c:v>0.68468399999999996</c:v>
                </c:pt>
                <c:pt idx="33243" formatCode="General">
                  <c:v>0.68470399999999998</c:v>
                </c:pt>
                <c:pt idx="33244" formatCode="General">
                  <c:v>0.68472500000000058</c:v>
                </c:pt>
                <c:pt idx="33245" formatCode="General">
                  <c:v>0.68474500000000071</c:v>
                </c:pt>
                <c:pt idx="33246" formatCode="General">
                  <c:v>0.68476700000000001</c:v>
                </c:pt>
                <c:pt idx="33247" formatCode="General">
                  <c:v>0.68478700000000003</c:v>
                </c:pt>
                <c:pt idx="33248" formatCode="General">
                  <c:v>0.68480799999999997</c:v>
                </c:pt>
                <c:pt idx="33249" formatCode="General">
                  <c:v>0.68482799999999999</c:v>
                </c:pt>
                <c:pt idx="33250" formatCode="General">
                  <c:v>0.68484900000000071</c:v>
                </c:pt>
                <c:pt idx="33251" formatCode="General">
                  <c:v>0.68486899999999951</c:v>
                </c:pt>
                <c:pt idx="33252" formatCode="General">
                  <c:v>0.68489000000000044</c:v>
                </c:pt>
                <c:pt idx="33253" formatCode="General">
                  <c:v>0.68491000000000002</c:v>
                </c:pt>
                <c:pt idx="33254" formatCode="General">
                  <c:v>0.68493199999999999</c:v>
                </c:pt>
                <c:pt idx="33255" formatCode="General">
                  <c:v>0.68495200000000001</c:v>
                </c:pt>
                <c:pt idx="33256" formatCode="General">
                  <c:v>0.68497200000000003</c:v>
                </c:pt>
                <c:pt idx="33257" formatCode="General">
                  <c:v>0.68499299999999996</c:v>
                </c:pt>
                <c:pt idx="33258" formatCode="General">
                  <c:v>0.68501299999999943</c:v>
                </c:pt>
                <c:pt idx="33259" formatCode="General">
                  <c:v>0.68503400000000003</c:v>
                </c:pt>
                <c:pt idx="33260" formatCode="General">
                  <c:v>0.68505499999999997</c:v>
                </c:pt>
                <c:pt idx="33261" formatCode="General">
                  <c:v>0.68507600000000002</c:v>
                </c:pt>
                <c:pt idx="33262" formatCode="General">
                  <c:v>0.68509600000000004</c:v>
                </c:pt>
                <c:pt idx="33263" formatCode="General">
                  <c:v>0.68511699999999942</c:v>
                </c:pt>
                <c:pt idx="33264" formatCode="General">
                  <c:v>0.685137</c:v>
                </c:pt>
                <c:pt idx="33265" formatCode="General">
                  <c:v>0.68515800000000004</c:v>
                </c:pt>
                <c:pt idx="33266" formatCode="General">
                  <c:v>0.68517799999999951</c:v>
                </c:pt>
                <c:pt idx="33267" formatCode="General">
                  <c:v>0.68519900000000045</c:v>
                </c:pt>
                <c:pt idx="33268" formatCode="General">
                  <c:v>0.68521900000000002</c:v>
                </c:pt>
                <c:pt idx="33269" formatCode="General">
                  <c:v>0.68524099999999999</c:v>
                </c:pt>
                <c:pt idx="33270" formatCode="General">
                  <c:v>0.68526100000000001</c:v>
                </c:pt>
                <c:pt idx="33271" formatCode="General">
                  <c:v>0.68528100000000003</c:v>
                </c:pt>
                <c:pt idx="33272" formatCode="General">
                  <c:v>0.68530199999999997</c:v>
                </c:pt>
                <c:pt idx="33273" formatCode="General">
                  <c:v>0.68532199999999999</c:v>
                </c:pt>
                <c:pt idx="33274" formatCode="General">
                  <c:v>0.68534300000000004</c:v>
                </c:pt>
                <c:pt idx="33275" formatCode="General">
                  <c:v>0.68536399999999942</c:v>
                </c:pt>
                <c:pt idx="33276" formatCode="General">
                  <c:v>0.68538500000000002</c:v>
                </c:pt>
                <c:pt idx="33277" formatCode="General">
                  <c:v>0.68540500000000004</c:v>
                </c:pt>
                <c:pt idx="33278" formatCode="General">
                  <c:v>0.68542599999999998</c:v>
                </c:pt>
                <c:pt idx="33279" formatCode="General">
                  <c:v>0.685446</c:v>
                </c:pt>
                <c:pt idx="33280" formatCode="General">
                  <c:v>0.68546699999999938</c:v>
                </c:pt>
                <c:pt idx="33281" formatCode="General">
                  <c:v>0.68548699999999929</c:v>
                </c:pt>
                <c:pt idx="33282" formatCode="General">
                  <c:v>0.68550800000000001</c:v>
                </c:pt>
                <c:pt idx="33283" formatCode="General">
                  <c:v>0.68552900000000005</c:v>
                </c:pt>
                <c:pt idx="33284" formatCode="General">
                  <c:v>0.68554899999999996</c:v>
                </c:pt>
                <c:pt idx="33285" formatCode="General">
                  <c:v>0.68557000000000001</c:v>
                </c:pt>
                <c:pt idx="33286" formatCode="General">
                  <c:v>0.68559000000000003</c:v>
                </c:pt>
                <c:pt idx="33287" formatCode="General">
                  <c:v>0.68561099999999997</c:v>
                </c:pt>
                <c:pt idx="33288" formatCode="General">
                  <c:v>0.68563099999999999</c:v>
                </c:pt>
                <c:pt idx="33289" formatCode="General">
                  <c:v>0.68565200000000004</c:v>
                </c:pt>
                <c:pt idx="33290" formatCode="General">
                  <c:v>0.68567299999999998</c:v>
                </c:pt>
                <c:pt idx="33291" formatCode="General">
                  <c:v>0.68569400000000058</c:v>
                </c:pt>
                <c:pt idx="33292" formatCode="General">
                  <c:v>0.68571400000000005</c:v>
                </c:pt>
                <c:pt idx="33293" formatCode="General">
                  <c:v>0.68573499999999998</c:v>
                </c:pt>
                <c:pt idx="33294" formatCode="General">
                  <c:v>0.68575500000000045</c:v>
                </c:pt>
                <c:pt idx="33295" formatCode="General">
                  <c:v>0.68577600000000005</c:v>
                </c:pt>
                <c:pt idx="33296" formatCode="General">
                  <c:v>0.68579600000000041</c:v>
                </c:pt>
                <c:pt idx="33297" formatCode="General">
                  <c:v>0.68581599999999998</c:v>
                </c:pt>
                <c:pt idx="33298" formatCode="General">
                  <c:v>0.6858379999999995</c:v>
                </c:pt>
                <c:pt idx="33299" formatCode="General">
                  <c:v>0.68585799999999997</c:v>
                </c:pt>
                <c:pt idx="33300" formatCode="General">
                  <c:v>0.68587900000000046</c:v>
                </c:pt>
                <c:pt idx="33301" formatCode="General">
                  <c:v>0.6858990000000007</c:v>
                </c:pt>
                <c:pt idx="33302" formatCode="General">
                  <c:v>0.68591999999999997</c:v>
                </c:pt>
                <c:pt idx="33303" formatCode="General">
                  <c:v>0.68593999999999999</c:v>
                </c:pt>
                <c:pt idx="33304" formatCode="General">
                  <c:v>0.68596100000000004</c:v>
                </c:pt>
                <c:pt idx="33305" formatCode="General">
                  <c:v>0.68598199999999998</c:v>
                </c:pt>
                <c:pt idx="33306" formatCode="General">
                  <c:v>0.686002</c:v>
                </c:pt>
                <c:pt idx="33307" formatCode="General">
                  <c:v>0.68602300000000005</c:v>
                </c:pt>
                <c:pt idx="33308" formatCode="General">
                  <c:v>0.68604399999999999</c:v>
                </c:pt>
                <c:pt idx="33309" formatCode="General">
                  <c:v>0.68606400000000001</c:v>
                </c:pt>
                <c:pt idx="33310" formatCode="General">
                  <c:v>0.68608400000000003</c:v>
                </c:pt>
                <c:pt idx="33311" formatCode="General">
                  <c:v>0.68610499999999996</c:v>
                </c:pt>
                <c:pt idx="33312" formatCode="General">
                  <c:v>0.68612499999999998</c:v>
                </c:pt>
                <c:pt idx="33313" formatCode="General">
                  <c:v>0.68614600000000003</c:v>
                </c:pt>
                <c:pt idx="33314" formatCode="General">
                  <c:v>0.68616699999999942</c:v>
                </c:pt>
                <c:pt idx="33315" formatCode="General">
                  <c:v>0.68618800000000002</c:v>
                </c:pt>
                <c:pt idx="33316" formatCode="General">
                  <c:v>0.68620800000000004</c:v>
                </c:pt>
                <c:pt idx="33317" formatCode="General">
                  <c:v>0.68622899999999998</c:v>
                </c:pt>
                <c:pt idx="33318" formatCode="General">
                  <c:v>0.68624900000000044</c:v>
                </c:pt>
                <c:pt idx="33319" formatCode="General">
                  <c:v>0.68627000000000005</c:v>
                </c:pt>
                <c:pt idx="33320" formatCode="General">
                  <c:v>0.68629099999999998</c:v>
                </c:pt>
                <c:pt idx="33321" formatCode="General">
                  <c:v>0.686311</c:v>
                </c:pt>
                <c:pt idx="33322" formatCode="General">
                  <c:v>0.68633199999999961</c:v>
                </c:pt>
                <c:pt idx="33323" formatCode="General">
                  <c:v>0.68635199999999996</c:v>
                </c:pt>
                <c:pt idx="33324" formatCode="General">
                  <c:v>0.68637300000000001</c:v>
                </c:pt>
                <c:pt idx="33325" formatCode="General">
                  <c:v>0.68639300000000003</c:v>
                </c:pt>
                <c:pt idx="33326" formatCode="General">
                  <c:v>0.68641399999999941</c:v>
                </c:pt>
                <c:pt idx="33327" formatCode="General">
                  <c:v>0.68643500000000002</c:v>
                </c:pt>
                <c:pt idx="33328" formatCode="General">
                  <c:v>0.68645500000000004</c:v>
                </c:pt>
                <c:pt idx="33329" formatCode="General">
                  <c:v>0.68647599999999998</c:v>
                </c:pt>
                <c:pt idx="33330" formatCode="General">
                  <c:v>0.68649700000000002</c:v>
                </c:pt>
                <c:pt idx="33331" formatCode="General">
                  <c:v>0.68651699999999938</c:v>
                </c:pt>
                <c:pt idx="33332" formatCode="General">
                  <c:v>0.68653799999999943</c:v>
                </c:pt>
                <c:pt idx="33333" formatCode="General">
                  <c:v>0.686558</c:v>
                </c:pt>
                <c:pt idx="33334" formatCode="General">
                  <c:v>0.68657900000000005</c:v>
                </c:pt>
                <c:pt idx="33335" formatCode="General">
                  <c:v>0.68659899999999996</c:v>
                </c:pt>
                <c:pt idx="33336" formatCode="General">
                  <c:v>0.68662000000000045</c:v>
                </c:pt>
                <c:pt idx="33337" formatCode="General">
                  <c:v>0.68664099999999995</c:v>
                </c:pt>
                <c:pt idx="33338" formatCode="General">
                  <c:v>0.68666099999999997</c:v>
                </c:pt>
                <c:pt idx="33339" formatCode="General">
                  <c:v>0.68668200000000001</c:v>
                </c:pt>
                <c:pt idx="33340" formatCode="General">
                  <c:v>0.68670200000000003</c:v>
                </c:pt>
                <c:pt idx="33341" formatCode="General">
                  <c:v>0.68672299999999997</c:v>
                </c:pt>
                <c:pt idx="33342" formatCode="General">
                  <c:v>0.68674299999999999</c:v>
                </c:pt>
                <c:pt idx="33343" formatCode="General">
                  <c:v>0.68676499999999996</c:v>
                </c:pt>
                <c:pt idx="33344" formatCode="General">
                  <c:v>0.68678499999999998</c:v>
                </c:pt>
                <c:pt idx="33345" formatCode="General">
                  <c:v>0.68680600000000003</c:v>
                </c:pt>
                <c:pt idx="33346" formatCode="General">
                  <c:v>0.68682600000000005</c:v>
                </c:pt>
                <c:pt idx="33347" formatCode="General">
                  <c:v>0.68684699999999999</c:v>
                </c:pt>
                <c:pt idx="33348" formatCode="General">
                  <c:v>0.68686700000000001</c:v>
                </c:pt>
                <c:pt idx="33349" formatCode="General">
                  <c:v>0.68688800000000005</c:v>
                </c:pt>
                <c:pt idx="33350" formatCode="General">
                  <c:v>0.68690799999999996</c:v>
                </c:pt>
                <c:pt idx="33351" formatCode="General">
                  <c:v>0.68692900000000046</c:v>
                </c:pt>
                <c:pt idx="33352" formatCode="General">
                  <c:v>0.68694999999999995</c:v>
                </c:pt>
                <c:pt idx="33353" formatCode="General">
                  <c:v>0.68696999999999997</c:v>
                </c:pt>
                <c:pt idx="33354" formatCode="General">
                  <c:v>0.68699100000000046</c:v>
                </c:pt>
                <c:pt idx="33355" formatCode="General">
                  <c:v>0.68701100000000004</c:v>
                </c:pt>
                <c:pt idx="33356" formatCode="General">
                  <c:v>0.68703199999999998</c:v>
                </c:pt>
                <c:pt idx="33357" formatCode="General">
                  <c:v>0.687052</c:v>
                </c:pt>
                <c:pt idx="33358" formatCode="General">
                  <c:v>0.68707399999999996</c:v>
                </c:pt>
                <c:pt idx="33359" formatCode="General">
                  <c:v>0.68709399999999998</c:v>
                </c:pt>
                <c:pt idx="33360" formatCode="General">
                  <c:v>0.68711500000000003</c:v>
                </c:pt>
                <c:pt idx="33361" formatCode="General">
                  <c:v>0.68713500000000005</c:v>
                </c:pt>
                <c:pt idx="33362" formatCode="General">
                  <c:v>0.68715599999999999</c:v>
                </c:pt>
                <c:pt idx="33363" formatCode="General">
                  <c:v>0.68717600000000001</c:v>
                </c:pt>
                <c:pt idx="33364" formatCode="General">
                  <c:v>0.68719600000000003</c:v>
                </c:pt>
                <c:pt idx="33365" formatCode="General">
                  <c:v>0.68721699999999941</c:v>
                </c:pt>
                <c:pt idx="33366" formatCode="General">
                  <c:v>0.68723800000000002</c:v>
                </c:pt>
                <c:pt idx="33367" formatCode="General">
                  <c:v>0.68725899999999951</c:v>
                </c:pt>
                <c:pt idx="33368" formatCode="General">
                  <c:v>0.68727899999999997</c:v>
                </c:pt>
                <c:pt idx="33369" formatCode="General">
                  <c:v>0.68730000000000002</c:v>
                </c:pt>
                <c:pt idx="33370" formatCode="General">
                  <c:v>0.68732000000000004</c:v>
                </c:pt>
                <c:pt idx="33371" formatCode="General">
                  <c:v>0.68734099999999998</c:v>
                </c:pt>
                <c:pt idx="33372" formatCode="General">
                  <c:v>0.687361</c:v>
                </c:pt>
                <c:pt idx="33373" formatCode="General">
                  <c:v>0.68738299999999941</c:v>
                </c:pt>
                <c:pt idx="33374" formatCode="General">
                  <c:v>0.68740299999999943</c:v>
                </c:pt>
                <c:pt idx="33375" formatCode="General">
                  <c:v>0.68742400000000004</c:v>
                </c:pt>
                <c:pt idx="33376" formatCode="General">
                  <c:v>0.6874440000000005</c:v>
                </c:pt>
                <c:pt idx="33377" formatCode="General">
                  <c:v>0.6874639999999993</c:v>
                </c:pt>
                <c:pt idx="33378" formatCode="General">
                  <c:v>0.68748500000000001</c:v>
                </c:pt>
                <c:pt idx="33379" formatCode="General">
                  <c:v>0.68750500000000003</c:v>
                </c:pt>
                <c:pt idx="33380" formatCode="General">
                  <c:v>0.68752599999999997</c:v>
                </c:pt>
                <c:pt idx="33381" formatCode="General">
                  <c:v>0.68754700000000002</c:v>
                </c:pt>
                <c:pt idx="33382" formatCode="General">
                  <c:v>0.68756799999999929</c:v>
                </c:pt>
                <c:pt idx="33383" formatCode="General">
                  <c:v>0.68758799999999942</c:v>
                </c:pt>
                <c:pt idx="33384" formatCode="General">
                  <c:v>0.68760900000000058</c:v>
                </c:pt>
                <c:pt idx="33385" formatCode="General">
                  <c:v>0.68762900000000071</c:v>
                </c:pt>
                <c:pt idx="33386" formatCode="General">
                  <c:v>0.68765000000000043</c:v>
                </c:pt>
                <c:pt idx="33387" formatCode="General">
                  <c:v>0.68767100000000059</c:v>
                </c:pt>
                <c:pt idx="33388" formatCode="General">
                  <c:v>0.68769200000000041</c:v>
                </c:pt>
                <c:pt idx="33389" formatCode="General">
                  <c:v>0.68771199999999999</c:v>
                </c:pt>
                <c:pt idx="33390" formatCode="General">
                  <c:v>0.68773200000000001</c:v>
                </c:pt>
                <c:pt idx="33391" formatCode="General">
                  <c:v>0.6877529999999995</c:v>
                </c:pt>
                <c:pt idx="33392" formatCode="General">
                  <c:v>0.68777299999999997</c:v>
                </c:pt>
                <c:pt idx="33393" formatCode="General">
                  <c:v>0.68779400000000046</c:v>
                </c:pt>
                <c:pt idx="33394" formatCode="General">
                  <c:v>0.68781499999999951</c:v>
                </c:pt>
                <c:pt idx="33395" formatCode="General">
                  <c:v>0.687836</c:v>
                </c:pt>
                <c:pt idx="33396" formatCode="General">
                  <c:v>0.68785600000000002</c:v>
                </c:pt>
                <c:pt idx="33397" formatCode="General">
                  <c:v>0.68787699999999996</c:v>
                </c:pt>
                <c:pt idx="33398" formatCode="General">
                  <c:v>0.68789699999999998</c:v>
                </c:pt>
                <c:pt idx="33399" formatCode="General">
                  <c:v>0.68791800000000003</c:v>
                </c:pt>
                <c:pt idx="33400" formatCode="General">
                  <c:v>0.68793800000000005</c:v>
                </c:pt>
                <c:pt idx="33401" formatCode="General">
                  <c:v>0.68795899999999999</c:v>
                </c:pt>
                <c:pt idx="33402" formatCode="General">
                  <c:v>0.68798000000000004</c:v>
                </c:pt>
                <c:pt idx="33403" formatCode="General">
                  <c:v>0.68800099999999997</c:v>
                </c:pt>
                <c:pt idx="33404" formatCode="General">
                  <c:v>0.68802099999999999</c:v>
                </c:pt>
                <c:pt idx="33405" formatCode="General">
                  <c:v>0.68804100000000046</c:v>
                </c:pt>
                <c:pt idx="33406" formatCode="General">
                  <c:v>0.68806199999999951</c:v>
                </c:pt>
                <c:pt idx="33407" formatCode="General">
                  <c:v>0.68808199999999997</c:v>
                </c:pt>
                <c:pt idx="33408" formatCode="General">
                  <c:v>0.68810300000000002</c:v>
                </c:pt>
                <c:pt idx="33409" formatCode="General">
                  <c:v>0.68812399999999996</c:v>
                </c:pt>
                <c:pt idx="33410" formatCode="General">
                  <c:v>0.68814500000000045</c:v>
                </c:pt>
                <c:pt idx="33411" formatCode="General">
                  <c:v>0.68816500000000003</c:v>
                </c:pt>
                <c:pt idx="33412" formatCode="General">
                  <c:v>0.68818599999999996</c:v>
                </c:pt>
                <c:pt idx="33413" formatCode="General">
                  <c:v>0.68820599999999998</c:v>
                </c:pt>
                <c:pt idx="33414" formatCode="General">
                  <c:v>0.68822700000000003</c:v>
                </c:pt>
                <c:pt idx="33415" formatCode="General">
                  <c:v>0.68824700000000005</c:v>
                </c:pt>
                <c:pt idx="33416" formatCode="General">
                  <c:v>0.68826799999999955</c:v>
                </c:pt>
                <c:pt idx="33417" formatCode="General">
                  <c:v>0.68828900000000004</c:v>
                </c:pt>
                <c:pt idx="33418" formatCode="General">
                  <c:v>0.6883089999999995</c:v>
                </c:pt>
                <c:pt idx="33419" formatCode="General">
                  <c:v>0.68833</c:v>
                </c:pt>
                <c:pt idx="33420" formatCode="General">
                  <c:v>0.68835000000000002</c:v>
                </c:pt>
                <c:pt idx="33421" formatCode="General">
                  <c:v>0.68837099999999996</c:v>
                </c:pt>
                <c:pt idx="33422" formatCode="General">
                  <c:v>0.68839099999999998</c:v>
                </c:pt>
                <c:pt idx="33423" formatCode="General">
                  <c:v>0.68841199999999958</c:v>
                </c:pt>
                <c:pt idx="33424" formatCode="General">
                  <c:v>0.6884329999999993</c:v>
                </c:pt>
                <c:pt idx="33425" formatCode="General">
                  <c:v>0.68845299999999943</c:v>
                </c:pt>
                <c:pt idx="33426" formatCode="General">
                  <c:v>0.68847400000000003</c:v>
                </c:pt>
                <c:pt idx="33427" formatCode="General">
                  <c:v>0.68849499999999997</c:v>
                </c:pt>
                <c:pt idx="33428" formatCode="General">
                  <c:v>0.68851499999999954</c:v>
                </c:pt>
                <c:pt idx="33429" formatCode="General">
                  <c:v>0.68853599999999959</c:v>
                </c:pt>
                <c:pt idx="33430" formatCode="General">
                  <c:v>0.6885559999999995</c:v>
                </c:pt>
                <c:pt idx="33431" formatCode="General">
                  <c:v>0.68857599999999997</c:v>
                </c:pt>
                <c:pt idx="33432" formatCode="General">
                  <c:v>0.68859800000000004</c:v>
                </c:pt>
                <c:pt idx="33433" formatCode="General">
                  <c:v>0.68861799999999951</c:v>
                </c:pt>
                <c:pt idx="33434" formatCode="General">
                  <c:v>0.68863900000000045</c:v>
                </c:pt>
                <c:pt idx="33435" formatCode="General">
                  <c:v>0.68865900000000047</c:v>
                </c:pt>
                <c:pt idx="33436" formatCode="General">
                  <c:v>0.6886800000000004</c:v>
                </c:pt>
                <c:pt idx="33437" formatCode="General">
                  <c:v>0.68870000000000042</c:v>
                </c:pt>
                <c:pt idx="33438" formatCode="General">
                  <c:v>0.68872100000000058</c:v>
                </c:pt>
                <c:pt idx="33439" formatCode="General">
                  <c:v>0.68874200000000041</c:v>
                </c:pt>
                <c:pt idx="33440" formatCode="General">
                  <c:v>0.68876199999999999</c:v>
                </c:pt>
                <c:pt idx="33441" formatCode="General">
                  <c:v>0.68878300000000003</c:v>
                </c:pt>
                <c:pt idx="33442" formatCode="General">
                  <c:v>0.68880399999999997</c:v>
                </c:pt>
                <c:pt idx="33443" formatCode="General">
                  <c:v>0.68882399999999999</c:v>
                </c:pt>
                <c:pt idx="33444" formatCode="General">
                  <c:v>0.68884400000000046</c:v>
                </c:pt>
                <c:pt idx="33445" formatCode="General">
                  <c:v>0.68886499999999951</c:v>
                </c:pt>
                <c:pt idx="33446" formatCode="General">
                  <c:v>0.688886</c:v>
                </c:pt>
                <c:pt idx="33447" formatCode="General">
                  <c:v>0.68890600000000002</c:v>
                </c:pt>
                <c:pt idx="33448" formatCode="General">
                  <c:v>0.68892699999999996</c:v>
                </c:pt>
                <c:pt idx="33449" formatCode="General">
                  <c:v>0.68894800000000045</c:v>
                </c:pt>
                <c:pt idx="33450" formatCode="General">
                  <c:v>0.68896800000000002</c:v>
                </c:pt>
                <c:pt idx="33451" formatCode="General">
                  <c:v>0.68898899999999996</c:v>
                </c:pt>
                <c:pt idx="33452" formatCode="General">
                  <c:v>0.68900899999999998</c:v>
                </c:pt>
                <c:pt idx="33453" formatCode="General">
                  <c:v>0.68903000000000003</c:v>
                </c:pt>
                <c:pt idx="33454" formatCode="General">
                  <c:v>0.68905000000000005</c:v>
                </c:pt>
                <c:pt idx="33455" formatCode="General">
                  <c:v>0.68907099999999999</c:v>
                </c:pt>
                <c:pt idx="33456" formatCode="General">
                  <c:v>0.68909200000000004</c:v>
                </c:pt>
                <c:pt idx="33457" formatCode="General">
                  <c:v>0.6891119999999995</c:v>
                </c:pt>
                <c:pt idx="33458" formatCode="General">
                  <c:v>0.689133</c:v>
                </c:pt>
                <c:pt idx="33459" formatCode="General">
                  <c:v>0.68915300000000002</c:v>
                </c:pt>
                <c:pt idx="33460" formatCode="General">
                  <c:v>0.68917399999999951</c:v>
                </c:pt>
                <c:pt idx="33461" formatCode="General">
                  <c:v>0.68919500000000045</c:v>
                </c:pt>
                <c:pt idx="33462" formatCode="General">
                  <c:v>0.68921599999999961</c:v>
                </c:pt>
                <c:pt idx="33463" formatCode="General">
                  <c:v>0.68923599999999996</c:v>
                </c:pt>
                <c:pt idx="33464" formatCode="General">
                  <c:v>0.68925700000000001</c:v>
                </c:pt>
                <c:pt idx="33465" formatCode="General">
                  <c:v>0.68927700000000003</c:v>
                </c:pt>
                <c:pt idx="33466" formatCode="General">
                  <c:v>0.68929799999999997</c:v>
                </c:pt>
                <c:pt idx="33467" formatCode="General">
                  <c:v>0.68931799999999943</c:v>
                </c:pt>
                <c:pt idx="33468" formatCode="General">
                  <c:v>0.68933900000000004</c:v>
                </c:pt>
                <c:pt idx="33469" formatCode="General">
                  <c:v>0.6893590000000005</c:v>
                </c:pt>
                <c:pt idx="33470" formatCode="General">
                  <c:v>0.68937999999999999</c:v>
                </c:pt>
                <c:pt idx="33471" formatCode="General">
                  <c:v>0.68940100000000004</c:v>
                </c:pt>
                <c:pt idx="33472" formatCode="General">
                  <c:v>0.68942099999999951</c:v>
                </c:pt>
                <c:pt idx="33473" formatCode="General">
                  <c:v>0.689442</c:v>
                </c:pt>
                <c:pt idx="33474" formatCode="General">
                  <c:v>0.68946199999999958</c:v>
                </c:pt>
                <c:pt idx="33475" formatCode="General">
                  <c:v>0.68948299999999929</c:v>
                </c:pt>
                <c:pt idx="33476" formatCode="General">
                  <c:v>0.68950299999999942</c:v>
                </c:pt>
                <c:pt idx="33477" formatCode="General">
                  <c:v>0.68952500000000005</c:v>
                </c:pt>
                <c:pt idx="33478" formatCode="General">
                  <c:v>0.68954499999999996</c:v>
                </c:pt>
                <c:pt idx="33479" formatCode="General">
                  <c:v>0.68956599999999957</c:v>
                </c:pt>
                <c:pt idx="33480" formatCode="General">
                  <c:v>0.68958599999999959</c:v>
                </c:pt>
                <c:pt idx="33481" formatCode="General">
                  <c:v>0.68960699999999997</c:v>
                </c:pt>
                <c:pt idx="33482" formatCode="General">
                  <c:v>0.68962699999999999</c:v>
                </c:pt>
                <c:pt idx="33483" formatCode="General">
                  <c:v>0.6896480000000007</c:v>
                </c:pt>
                <c:pt idx="33484" formatCode="General">
                  <c:v>0.6896679999999995</c:v>
                </c:pt>
                <c:pt idx="33485" formatCode="General">
                  <c:v>0.68968900000000044</c:v>
                </c:pt>
                <c:pt idx="33486" formatCode="General">
                  <c:v>0.68971000000000005</c:v>
                </c:pt>
                <c:pt idx="33487" formatCode="General">
                  <c:v>0.68972999999999995</c:v>
                </c:pt>
                <c:pt idx="33488" formatCode="General">
                  <c:v>0.68975100000000045</c:v>
                </c:pt>
                <c:pt idx="33489" formatCode="General">
                  <c:v>0.68977100000000058</c:v>
                </c:pt>
                <c:pt idx="33490" formatCode="General">
                  <c:v>0.6897920000000004</c:v>
                </c:pt>
                <c:pt idx="33491" formatCode="General">
                  <c:v>0.68981300000000001</c:v>
                </c:pt>
                <c:pt idx="33492" formatCode="General">
                  <c:v>0.6898339999999995</c:v>
                </c:pt>
                <c:pt idx="33493" formatCode="General">
                  <c:v>0.68985399999999997</c:v>
                </c:pt>
                <c:pt idx="33494" formatCode="General">
                  <c:v>0.68987500000000046</c:v>
                </c:pt>
                <c:pt idx="33495" formatCode="General">
                  <c:v>0.6898950000000007</c:v>
                </c:pt>
                <c:pt idx="33496" formatCode="General">
                  <c:v>0.68991599999999997</c:v>
                </c:pt>
                <c:pt idx="33497" formatCode="General">
                  <c:v>0.68993599999999999</c:v>
                </c:pt>
                <c:pt idx="33498" formatCode="General">
                  <c:v>0.68995600000000001</c:v>
                </c:pt>
                <c:pt idx="33499" formatCode="General">
                  <c:v>0.68997699999999951</c:v>
                </c:pt>
                <c:pt idx="33500" formatCode="General">
                  <c:v>0.68999800000000044</c:v>
                </c:pt>
                <c:pt idx="33501" formatCode="General">
                  <c:v>0.69001900000000005</c:v>
                </c:pt>
                <c:pt idx="33502" formatCode="General">
                  <c:v>0.69003899999999996</c:v>
                </c:pt>
                <c:pt idx="33503" formatCode="General">
                  <c:v>0.69006000000000001</c:v>
                </c:pt>
                <c:pt idx="33504" formatCode="General">
                  <c:v>0.69008000000000003</c:v>
                </c:pt>
                <c:pt idx="33505" formatCode="General">
                  <c:v>0.69010099999999996</c:v>
                </c:pt>
                <c:pt idx="33506" formatCode="General">
                  <c:v>0.69012200000000001</c:v>
                </c:pt>
                <c:pt idx="33507" formatCode="General">
                  <c:v>0.69014299999999951</c:v>
                </c:pt>
                <c:pt idx="33508" formatCode="General">
                  <c:v>0.69016299999999942</c:v>
                </c:pt>
                <c:pt idx="33509" formatCode="General">
                  <c:v>0.69018400000000002</c:v>
                </c:pt>
                <c:pt idx="33510" formatCode="General">
                  <c:v>0.69020400000000004</c:v>
                </c:pt>
                <c:pt idx="33511" formatCode="General">
                  <c:v>0.6902239999999995</c:v>
                </c:pt>
                <c:pt idx="33512" formatCode="General">
                  <c:v>0.69024500000000044</c:v>
                </c:pt>
                <c:pt idx="33513" formatCode="General">
                  <c:v>0.69026500000000002</c:v>
                </c:pt>
                <c:pt idx="33514" formatCode="General">
                  <c:v>0.69028599999999996</c:v>
                </c:pt>
                <c:pt idx="33515" formatCode="General">
                  <c:v>0.690307</c:v>
                </c:pt>
                <c:pt idx="33516" formatCode="General">
                  <c:v>0.69032800000000005</c:v>
                </c:pt>
                <c:pt idx="33517" formatCode="General">
                  <c:v>0.69034799999999996</c:v>
                </c:pt>
                <c:pt idx="33518" formatCode="General">
                  <c:v>0.69036900000000001</c:v>
                </c:pt>
                <c:pt idx="33519" formatCode="General">
                  <c:v>0.69038900000000003</c:v>
                </c:pt>
                <c:pt idx="33520" formatCode="General">
                  <c:v>0.69040999999999997</c:v>
                </c:pt>
                <c:pt idx="33521" formatCode="General">
                  <c:v>0.69043100000000002</c:v>
                </c:pt>
                <c:pt idx="33522" formatCode="General">
                  <c:v>0.69045199999999951</c:v>
                </c:pt>
                <c:pt idx="33523" formatCode="General">
                  <c:v>0.69047199999999997</c:v>
                </c:pt>
                <c:pt idx="33524" formatCode="General">
                  <c:v>0.69049199999999999</c:v>
                </c:pt>
                <c:pt idx="33525" formatCode="General">
                  <c:v>0.69051299999999938</c:v>
                </c:pt>
                <c:pt idx="33526" formatCode="General">
                  <c:v>0.69053299999999929</c:v>
                </c:pt>
                <c:pt idx="33527" formatCode="General">
                  <c:v>0.690554</c:v>
                </c:pt>
                <c:pt idx="33528" formatCode="General">
                  <c:v>0.69057400000000002</c:v>
                </c:pt>
                <c:pt idx="33529" formatCode="General">
                  <c:v>0.69059599999999999</c:v>
                </c:pt>
                <c:pt idx="33530" formatCode="General">
                  <c:v>0.69061600000000001</c:v>
                </c:pt>
                <c:pt idx="33531" formatCode="General">
                  <c:v>0.6906369999999995</c:v>
                </c:pt>
                <c:pt idx="33532" formatCode="General">
                  <c:v>0.69065699999999997</c:v>
                </c:pt>
                <c:pt idx="33533" formatCode="General">
                  <c:v>0.69067800000000046</c:v>
                </c:pt>
                <c:pt idx="33534" formatCode="General">
                  <c:v>0.6906980000000007</c:v>
                </c:pt>
                <c:pt idx="33535" formatCode="General">
                  <c:v>0.69071899999999997</c:v>
                </c:pt>
                <c:pt idx="33536" formatCode="General">
                  <c:v>0.69074000000000046</c:v>
                </c:pt>
                <c:pt idx="33537" formatCode="General">
                  <c:v>0.69076000000000004</c:v>
                </c:pt>
                <c:pt idx="33538" formatCode="General">
                  <c:v>0.69078099999999998</c:v>
                </c:pt>
                <c:pt idx="33539" formatCode="General">
                  <c:v>0.69080100000000044</c:v>
                </c:pt>
                <c:pt idx="33540" formatCode="General">
                  <c:v>0.69082200000000005</c:v>
                </c:pt>
                <c:pt idx="33541" formatCode="General">
                  <c:v>0.6908420000000004</c:v>
                </c:pt>
                <c:pt idx="33542" formatCode="General">
                  <c:v>0.690863</c:v>
                </c:pt>
                <c:pt idx="33543" formatCode="General">
                  <c:v>0.69088400000000005</c:v>
                </c:pt>
                <c:pt idx="33544" formatCode="General">
                  <c:v>0.69090399999999996</c:v>
                </c:pt>
                <c:pt idx="33545" formatCode="General">
                  <c:v>0.69092500000000046</c:v>
                </c:pt>
                <c:pt idx="33546" formatCode="General">
                  <c:v>0.69094599999999995</c:v>
                </c:pt>
                <c:pt idx="33547" formatCode="General">
                  <c:v>0.69096599999999997</c:v>
                </c:pt>
                <c:pt idx="33548" formatCode="General">
                  <c:v>0.69098700000000002</c:v>
                </c:pt>
                <c:pt idx="33549" formatCode="General">
                  <c:v>0.69100700000000004</c:v>
                </c:pt>
                <c:pt idx="33550" formatCode="General">
                  <c:v>0.69102799999999998</c:v>
                </c:pt>
                <c:pt idx="33551" formatCode="General">
                  <c:v>0.69104900000000058</c:v>
                </c:pt>
                <c:pt idx="33552" formatCode="General">
                  <c:v>0.69106900000000004</c:v>
                </c:pt>
                <c:pt idx="33553" formatCode="General">
                  <c:v>0.69108999999999998</c:v>
                </c:pt>
                <c:pt idx="33554" formatCode="General">
                  <c:v>0.69111</c:v>
                </c:pt>
                <c:pt idx="33555" formatCode="General">
                  <c:v>0.69113100000000005</c:v>
                </c:pt>
                <c:pt idx="33556" formatCode="General">
                  <c:v>0.69115099999999996</c:v>
                </c:pt>
                <c:pt idx="33557" formatCode="General">
                  <c:v>0.69117200000000001</c:v>
                </c:pt>
                <c:pt idx="33558" formatCode="General">
                  <c:v>0.6911929999999995</c:v>
                </c:pt>
                <c:pt idx="33559" formatCode="General">
                  <c:v>0.69121299999999941</c:v>
                </c:pt>
                <c:pt idx="33560" formatCode="General">
                  <c:v>0.69123400000000002</c:v>
                </c:pt>
                <c:pt idx="33561" formatCode="General">
                  <c:v>0.69125499999999951</c:v>
                </c:pt>
                <c:pt idx="33562" formatCode="General">
                  <c:v>0.69127499999999997</c:v>
                </c:pt>
                <c:pt idx="33563" formatCode="General">
                  <c:v>0.69129600000000002</c:v>
                </c:pt>
                <c:pt idx="33564" formatCode="General">
                  <c:v>0.6913159999999996</c:v>
                </c:pt>
                <c:pt idx="33565" formatCode="General">
                  <c:v>0.69133699999999942</c:v>
                </c:pt>
                <c:pt idx="33566" formatCode="General">
                  <c:v>0.691357</c:v>
                </c:pt>
                <c:pt idx="33567" formatCode="General">
                  <c:v>0.69137800000000005</c:v>
                </c:pt>
                <c:pt idx="33568" formatCode="General">
                  <c:v>0.69139899999999999</c:v>
                </c:pt>
                <c:pt idx="33569" formatCode="General">
                  <c:v>0.69141900000000001</c:v>
                </c:pt>
                <c:pt idx="33570" formatCode="General">
                  <c:v>0.69144000000000005</c:v>
                </c:pt>
                <c:pt idx="33571" formatCode="General">
                  <c:v>0.69145999999999996</c:v>
                </c:pt>
                <c:pt idx="33572" formatCode="General">
                  <c:v>0.69148100000000001</c:v>
                </c:pt>
                <c:pt idx="33573" formatCode="General">
                  <c:v>0.69150100000000003</c:v>
                </c:pt>
                <c:pt idx="33574" formatCode="General">
                  <c:v>0.691523</c:v>
                </c:pt>
                <c:pt idx="33575" formatCode="General">
                  <c:v>0.69154300000000002</c:v>
                </c:pt>
                <c:pt idx="33576" formatCode="General">
                  <c:v>0.69156399999999929</c:v>
                </c:pt>
                <c:pt idx="33577" formatCode="General">
                  <c:v>0.69158399999999942</c:v>
                </c:pt>
                <c:pt idx="33578" formatCode="General">
                  <c:v>0.69160400000000044</c:v>
                </c:pt>
                <c:pt idx="33579" formatCode="General">
                  <c:v>0.69162500000000071</c:v>
                </c:pt>
                <c:pt idx="33580" formatCode="General">
                  <c:v>0.69164600000000043</c:v>
                </c:pt>
                <c:pt idx="33581" formatCode="General">
                  <c:v>0.691666</c:v>
                </c:pt>
                <c:pt idx="33582" formatCode="General">
                  <c:v>0.69168700000000005</c:v>
                </c:pt>
                <c:pt idx="33583" formatCode="General">
                  <c:v>0.69170799999999999</c:v>
                </c:pt>
                <c:pt idx="33584" formatCode="General">
                  <c:v>0.69172800000000045</c:v>
                </c:pt>
                <c:pt idx="33585" formatCode="General">
                  <c:v>0.69174899999999995</c:v>
                </c:pt>
                <c:pt idx="33586" formatCode="General">
                  <c:v>0.69176899999999997</c:v>
                </c:pt>
                <c:pt idx="33587" formatCode="General">
                  <c:v>0.69179000000000046</c:v>
                </c:pt>
                <c:pt idx="33588" formatCode="General">
                  <c:v>0.69181000000000004</c:v>
                </c:pt>
                <c:pt idx="33589" formatCode="General">
                  <c:v>0.691832</c:v>
                </c:pt>
                <c:pt idx="33590" formatCode="General">
                  <c:v>0.69185200000000002</c:v>
                </c:pt>
                <c:pt idx="33591" formatCode="General">
                  <c:v>0.69187200000000004</c:v>
                </c:pt>
                <c:pt idx="33592" formatCode="General">
                  <c:v>0.69189299999999998</c:v>
                </c:pt>
                <c:pt idx="33593" formatCode="General">
                  <c:v>0.691913</c:v>
                </c:pt>
                <c:pt idx="33594" formatCode="General">
                  <c:v>0.69193400000000005</c:v>
                </c:pt>
                <c:pt idx="33595" formatCode="General">
                  <c:v>0.69195399999999996</c:v>
                </c:pt>
                <c:pt idx="33596" formatCode="General">
                  <c:v>0.69197500000000045</c:v>
                </c:pt>
                <c:pt idx="33597" formatCode="General">
                  <c:v>0.6919960000000005</c:v>
                </c:pt>
                <c:pt idx="33598" formatCode="General">
                  <c:v>0.69201699999999955</c:v>
                </c:pt>
                <c:pt idx="33599" formatCode="General">
                  <c:v>0.69203700000000001</c:v>
                </c:pt>
                <c:pt idx="33600" formatCode="General">
                  <c:v>0.69205799999999951</c:v>
                </c:pt>
                <c:pt idx="33601" formatCode="General">
                  <c:v>0.69207799999999997</c:v>
                </c:pt>
                <c:pt idx="33602" formatCode="General">
                  <c:v>0.69209900000000046</c:v>
                </c:pt>
                <c:pt idx="33603" formatCode="General">
                  <c:v>0.69211900000000004</c:v>
                </c:pt>
                <c:pt idx="33604" formatCode="General">
                  <c:v>0.69213999999999998</c:v>
                </c:pt>
                <c:pt idx="33605" formatCode="General">
                  <c:v>0.69216100000000003</c:v>
                </c:pt>
                <c:pt idx="33606" formatCode="General">
                  <c:v>0.69218100000000005</c:v>
                </c:pt>
                <c:pt idx="33607" formatCode="General">
                  <c:v>0.69220199999999998</c:v>
                </c:pt>
                <c:pt idx="33608" formatCode="General">
                  <c:v>0.692222</c:v>
                </c:pt>
                <c:pt idx="33609" formatCode="General">
                  <c:v>0.69224300000000005</c:v>
                </c:pt>
                <c:pt idx="33610" formatCode="General">
                  <c:v>0.6922629999999993</c:v>
                </c:pt>
                <c:pt idx="33611" formatCode="General">
                  <c:v>0.69228500000000004</c:v>
                </c:pt>
                <c:pt idx="33612" formatCode="General">
                  <c:v>0.6923049999999995</c:v>
                </c:pt>
                <c:pt idx="33613" formatCode="General">
                  <c:v>0.692326</c:v>
                </c:pt>
                <c:pt idx="33614" formatCode="General">
                  <c:v>0.69234600000000002</c:v>
                </c:pt>
                <c:pt idx="33615" formatCode="General">
                  <c:v>0.69236699999999929</c:v>
                </c:pt>
                <c:pt idx="33616" formatCode="General">
                  <c:v>0.69238699999999942</c:v>
                </c:pt>
                <c:pt idx="33617" formatCode="General">
                  <c:v>0.69240800000000002</c:v>
                </c:pt>
                <c:pt idx="33618" formatCode="General">
                  <c:v>0.69242800000000004</c:v>
                </c:pt>
                <c:pt idx="33619" formatCode="General">
                  <c:v>0.69244899999999998</c:v>
                </c:pt>
                <c:pt idx="33620" formatCode="General">
                  <c:v>0.69247000000000003</c:v>
                </c:pt>
                <c:pt idx="33621" formatCode="General">
                  <c:v>0.69249000000000005</c:v>
                </c:pt>
                <c:pt idx="33622" formatCode="General">
                  <c:v>0.69251099999999943</c:v>
                </c:pt>
                <c:pt idx="33623" formatCode="General">
                  <c:v>0.69253100000000001</c:v>
                </c:pt>
                <c:pt idx="33624" formatCode="General">
                  <c:v>0.6925519999999995</c:v>
                </c:pt>
                <c:pt idx="33625" formatCode="General">
                  <c:v>0.69257299999999955</c:v>
                </c:pt>
                <c:pt idx="33626" formatCode="General">
                  <c:v>0.69259400000000004</c:v>
                </c:pt>
                <c:pt idx="33627" formatCode="General">
                  <c:v>0.69261399999999951</c:v>
                </c:pt>
                <c:pt idx="33628" formatCode="General">
                  <c:v>0.69263500000000044</c:v>
                </c:pt>
                <c:pt idx="33629" formatCode="General">
                  <c:v>0.69265500000000046</c:v>
                </c:pt>
                <c:pt idx="33630" formatCode="General">
                  <c:v>0.6926760000000004</c:v>
                </c:pt>
                <c:pt idx="33631" formatCode="General">
                  <c:v>0.69269600000000042</c:v>
                </c:pt>
                <c:pt idx="33632" formatCode="General">
                  <c:v>0.692716</c:v>
                </c:pt>
                <c:pt idx="33633" formatCode="General">
                  <c:v>0.69273799999999996</c:v>
                </c:pt>
                <c:pt idx="33634" formatCode="General">
                  <c:v>0.69275799999999998</c:v>
                </c:pt>
                <c:pt idx="33635" formatCode="General">
                  <c:v>0.6927790000000007</c:v>
                </c:pt>
                <c:pt idx="33636" formatCode="General">
                  <c:v>0.69279900000000072</c:v>
                </c:pt>
                <c:pt idx="33637" formatCode="General">
                  <c:v>0.69281999999999999</c:v>
                </c:pt>
                <c:pt idx="33638" formatCode="General">
                  <c:v>0.69284000000000046</c:v>
                </c:pt>
                <c:pt idx="33639" formatCode="General">
                  <c:v>0.69286099999999951</c:v>
                </c:pt>
                <c:pt idx="33640" formatCode="General">
                  <c:v>0.692882</c:v>
                </c:pt>
                <c:pt idx="33641" formatCode="General">
                  <c:v>0.69290300000000005</c:v>
                </c:pt>
                <c:pt idx="33642" formatCode="General">
                  <c:v>0.69292299999999996</c:v>
                </c:pt>
                <c:pt idx="33643" formatCode="General">
                  <c:v>0.69294400000000045</c:v>
                </c:pt>
                <c:pt idx="33644" formatCode="General">
                  <c:v>0.69296400000000002</c:v>
                </c:pt>
                <c:pt idx="33645" formatCode="General">
                  <c:v>0.69298400000000004</c:v>
                </c:pt>
                <c:pt idx="33646" formatCode="General">
                  <c:v>0.69300499999999998</c:v>
                </c:pt>
                <c:pt idx="33647" formatCode="General">
                  <c:v>0.69302500000000045</c:v>
                </c:pt>
                <c:pt idx="33648" formatCode="General">
                  <c:v>0.69304699999999997</c:v>
                </c:pt>
                <c:pt idx="33649" formatCode="General">
                  <c:v>0.69306699999999954</c:v>
                </c:pt>
                <c:pt idx="33650" formatCode="General">
                  <c:v>0.69308800000000004</c:v>
                </c:pt>
                <c:pt idx="33651" formatCode="General">
                  <c:v>0.6931079999999995</c:v>
                </c:pt>
                <c:pt idx="33652" formatCode="General">
                  <c:v>0.69312900000000044</c:v>
                </c:pt>
                <c:pt idx="33653" formatCode="General">
                  <c:v>0.69314900000000046</c:v>
                </c:pt>
                <c:pt idx="33654" formatCode="General">
                  <c:v>0.69316999999999951</c:v>
                </c:pt>
                <c:pt idx="33655" formatCode="General">
                  <c:v>0.69319100000000045</c:v>
                </c:pt>
                <c:pt idx="33656" formatCode="General">
                  <c:v>0.69321100000000002</c:v>
                </c:pt>
                <c:pt idx="33657" formatCode="General">
                  <c:v>0.69323199999999996</c:v>
                </c:pt>
                <c:pt idx="33658" formatCode="General">
                  <c:v>0.69325199999999998</c:v>
                </c:pt>
                <c:pt idx="33659" formatCode="General">
                  <c:v>0.69327300000000003</c:v>
                </c:pt>
                <c:pt idx="33660" formatCode="General">
                  <c:v>0.69329300000000005</c:v>
                </c:pt>
                <c:pt idx="33661" formatCode="General">
                  <c:v>0.69331399999999943</c:v>
                </c:pt>
                <c:pt idx="33662" formatCode="General">
                  <c:v>0.69333400000000001</c:v>
                </c:pt>
                <c:pt idx="33663" formatCode="General">
                  <c:v>0.69335599999999997</c:v>
                </c:pt>
                <c:pt idx="33664" formatCode="General">
                  <c:v>0.69337599999999999</c:v>
                </c:pt>
                <c:pt idx="33665" formatCode="General">
                  <c:v>0.69339700000000004</c:v>
                </c:pt>
                <c:pt idx="33666" formatCode="General">
                  <c:v>0.69341699999999928</c:v>
                </c:pt>
                <c:pt idx="33667" formatCode="General">
                  <c:v>0.693438</c:v>
                </c:pt>
                <c:pt idx="33668" formatCode="General">
                  <c:v>0.69345800000000002</c:v>
                </c:pt>
                <c:pt idx="33669" formatCode="General">
                  <c:v>0.69347899999999996</c:v>
                </c:pt>
                <c:pt idx="33670" formatCode="General">
                  <c:v>0.69350000000000001</c:v>
                </c:pt>
                <c:pt idx="33671" formatCode="General">
                  <c:v>0.69352000000000003</c:v>
                </c:pt>
                <c:pt idx="33672" formatCode="General">
                  <c:v>0.69354099999999996</c:v>
                </c:pt>
                <c:pt idx="33673" formatCode="General">
                  <c:v>0.69356099999999943</c:v>
                </c:pt>
                <c:pt idx="33674" formatCode="General">
                  <c:v>0.69358199999999959</c:v>
                </c:pt>
                <c:pt idx="33675" formatCode="General">
                  <c:v>0.69360200000000005</c:v>
                </c:pt>
                <c:pt idx="33676" formatCode="General">
                  <c:v>0.69362299999999999</c:v>
                </c:pt>
                <c:pt idx="33677" formatCode="General">
                  <c:v>0.69364300000000045</c:v>
                </c:pt>
                <c:pt idx="33678" formatCode="General">
                  <c:v>0.6936639999999995</c:v>
                </c:pt>
                <c:pt idx="33679" formatCode="General">
                  <c:v>0.69368500000000044</c:v>
                </c:pt>
                <c:pt idx="33680" formatCode="General">
                  <c:v>0.69370600000000004</c:v>
                </c:pt>
                <c:pt idx="33681" formatCode="General">
                  <c:v>0.69372599999999995</c:v>
                </c:pt>
                <c:pt idx="33682" formatCode="General">
                  <c:v>0.69374700000000045</c:v>
                </c:pt>
                <c:pt idx="33683" formatCode="General">
                  <c:v>0.69376700000000002</c:v>
                </c:pt>
                <c:pt idx="33684" formatCode="General">
                  <c:v>0.69378799999999996</c:v>
                </c:pt>
                <c:pt idx="33685" formatCode="General">
                  <c:v>0.69380799999999998</c:v>
                </c:pt>
                <c:pt idx="33686" formatCode="General">
                  <c:v>0.69382900000000058</c:v>
                </c:pt>
                <c:pt idx="33687" formatCode="General">
                  <c:v>0.69385000000000041</c:v>
                </c:pt>
                <c:pt idx="33688" formatCode="General">
                  <c:v>0.69386999999999999</c:v>
                </c:pt>
                <c:pt idx="33689" formatCode="General">
                  <c:v>0.6938910000000007</c:v>
                </c:pt>
                <c:pt idx="33690" formatCode="General">
                  <c:v>0.6939109999999995</c:v>
                </c:pt>
                <c:pt idx="33691" formatCode="General">
                  <c:v>0.69393199999999999</c:v>
                </c:pt>
                <c:pt idx="33692" formatCode="General">
                  <c:v>0.69395300000000004</c:v>
                </c:pt>
                <c:pt idx="33693" formatCode="General">
                  <c:v>0.69397399999999998</c:v>
                </c:pt>
                <c:pt idx="33694" formatCode="General">
                  <c:v>0.69399400000000044</c:v>
                </c:pt>
                <c:pt idx="33695" formatCode="General">
                  <c:v>0.69401500000000005</c:v>
                </c:pt>
                <c:pt idx="33696" formatCode="General">
                  <c:v>0.69403499999999996</c:v>
                </c:pt>
                <c:pt idx="33697" formatCode="General">
                  <c:v>0.69405600000000001</c:v>
                </c:pt>
                <c:pt idx="33698" formatCode="General">
                  <c:v>0.69407600000000003</c:v>
                </c:pt>
                <c:pt idx="33699" formatCode="General">
                  <c:v>0.69409699999999996</c:v>
                </c:pt>
                <c:pt idx="33700" formatCode="General">
                  <c:v>0.69411699999999943</c:v>
                </c:pt>
                <c:pt idx="33701" formatCode="General">
                  <c:v>0.69413800000000003</c:v>
                </c:pt>
                <c:pt idx="33702" formatCode="General">
                  <c:v>0.69415899999999997</c:v>
                </c:pt>
                <c:pt idx="33703" formatCode="General">
                  <c:v>0.69417899999999999</c:v>
                </c:pt>
                <c:pt idx="33704" formatCode="General">
                  <c:v>0.69420000000000004</c:v>
                </c:pt>
                <c:pt idx="33705" formatCode="General">
                  <c:v>0.6942199999999995</c:v>
                </c:pt>
                <c:pt idx="33706" formatCode="General">
                  <c:v>0.69424100000000044</c:v>
                </c:pt>
                <c:pt idx="33707" formatCode="General">
                  <c:v>0.69426100000000002</c:v>
                </c:pt>
                <c:pt idx="33708" formatCode="General">
                  <c:v>0.69428299999999943</c:v>
                </c:pt>
                <c:pt idx="33709" formatCode="General">
                  <c:v>0.694303</c:v>
                </c:pt>
                <c:pt idx="33710" formatCode="General">
                  <c:v>0.69432300000000002</c:v>
                </c:pt>
                <c:pt idx="33711" formatCode="General">
                  <c:v>0.69434399999999996</c:v>
                </c:pt>
                <c:pt idx="33712" formatCode="General">
                  <c:v>0.69436399999999943</c:v>
                </c:pt>
                <c:pt idx="33713" formatCode="General">
                  <c:v>0.69438500000000003</c:v>
                </c:pt>
                <c:pt idx="33714" formatCode="General">
                  <c:v>0.69440500000000005</c:v>
                </c:pt>
                <c:pt idx="33715" formatCode="General">
                  <c:v>0.69442599999999999</c:v>
                </c:pt>
                <c:pt idx="33716" formatCode="General">
                  <c:v>0.69444700000000004</c:v>
                </c:pt>
                <c:pt idx="33717" formatCode="General">
                  <c:v>0.69446799999999942</c:v>
                </c:pt>
                <c:pt idx="33718" formatCode="General">
                  <c:v>0.69448799999999955</c:v>
                </c:pt>
                <c:pt idx="33719" formatCode="General">
                  <c:v>0.69450900000000004</c:v>
                </c:pt>
                <c:pt idx="33720" formatCode="General">
                  <c:v>0.69452899999999951</c:v>
                </c:pt>
                <c:pt idx="33721" formatCode="General">
                  <c:v>0.69455</c:v>
                </c:pt>
                <c:pt idx="33722" formatCode="General">
                  <c:v>0.69457000000000002</c:v>
                </c:pt>
                <c:pt idx="33723" formatCode="General">
                  <c:v>0.69459199999999999</c:v>
                </c:pt>
                <c:pt idx="33724" formatCode="General">
                  <c:v>0.69461200000000001</c:v>
                </c:pt>
                <c:pt idx="33725" formatCode="General">
                  <c:v>0.69463200000000003</c:v>
                </c:pt>
                <c:pt idx="33726" formatCode="General">
                  <c:v>0.69465299999999996</c:v>
                </c:pt>
                <c:pt idx="33727" formatCode="General">
                  <c:v>0.69467299999999998</c:v>
                </c:pt>
                <c:pt idx="33728" formatCode="General">
                  <c:v>0.6946940000000007</c:v>
                </c:pt>
                <c:pt idx="33729" formatCode="General">
                  <c:v>0.69471400000000005</c:v>
                </c:pt>
                <c:pt idx="33730" formatCode="General">
                  <c:v>0.69473499999999999</c:v>
                </c:pt>
                <c:pt idx="33731" formatCode="General">
                  <c:v>0.69475600000000004</c:v>
                </c:pt>
                <c:pt idx="33732" formatCode="General">
                  <c:v>0.69477699999999998</c:v>
                </c:pt>
                <c:pt idx="33733" formatCode="General">
                  <c:v>0.69479700000000044</c:v>
                </c:pt>
                <c:pt idx="33734" formatCode="General">
                  <c:v>0.69481800000000005</c:v>
                </c:pt>
                <c:pt idx="33735" formatCode="General">
                  <c:v>0.69483799999999996</c:v>
                </c:pt>
                <c:pt idx="33736" formatCode="General">
                  <c:v>0.69485900000000045</c:v>
                </c:pt>
                <c:pt idx="33737" formatCode="General">
                  <c:v>0.69488000000000005</c:v>
                </c:pt>
                <c:pt idx="33738" formatCode="General">
                  <c:v>0.69490000000000041</c:v>
                </c:pt>
                <c:pt idx="33739" formatCode="General">
                  <c:v>0.69492100000000046</c:v>
                </c:pt>
                <c:pt idx="33740" formatCode="General">
                  <c:v>0.69494100000000059</c:v>
                </c:pt>
                <c:pt idx="33741" formatCode="General">
                  <c:v>0.69496199999999997</c:v>
                </c:pt>
                <c:pt idx="33742" formatCode="General">
                  <c:v>0.69498199999999999</c:v>
                </c:pt>
                <c:pt idx="33743" formatCode="General">
                  <c:v>0.69500300000000004</c:v>
                </c:pt>
                <c:pt idx="33744" formatCode="General">
                  <c:v>0.6950229999999995</c:v>
                </c:pt>
                <c:pt idx="33745" formatCode="General">
                  <c:v>0.69504400000000044</c:v>
                </c:pt>
                <c:pt idx="33746" formatCode="General">
                  <c:v>0.69506500000000004</c:v>
                </c:pt>
                <c:pt idx="33747" formatCode="General">
                  <c:v>0.69508599999999998</c:v>
                </c:pt>
                <c:pt idx="33748" formatCode="General">
                  <c:v>0.695106</c:v>
                </c:pt>
                <c:pt idx="33749" formatCode="General">
                  <c:v>0.69512700000000005</c:v>
                </c:pt>
                <c:pt idx="33750" formatCode="General">
                  <c:v>0.69514699999999996</c:v>
                </c:pt>
                <c:pt idx="33751" formatCode="General">
                  <c:v>0.69516699999999942</c:v>
                </c:pt>
                <c:pt idx="33752" formatCode="General">
                  <c:v>0.6951889999999995</c:v>
                </c:pt>
                <c:pt idx="33753" formatCode="General">
                  <c:v>0.69520899999999997</c:v>
                </c:pt>
                <c:pt idx="33754" formatCode="General">
                  <c:v>0.69523000000000001</c:v>
                </c:pt>
                <c:pt idx="33755" formatCode="General">
                  <c:v>0.69525000000000003</c:v>
                </c:pt>
                <c:pt idx="33756" formatCode="General">
                  <c:v>0.69527099999999997</c:v>
                </c:pt>
                <c:pt idx="33757" formatCode="General">
                  <c:v>0.69529099999999999</c:v>
                </c:pt>
                <c:pt idx="33758" formatCode="General">
                  <c:v>0.6953119999999996</c:v>
                </c:pt>
                <c:pt idx="33759" formatCode="General">
                  <c:v>0.69533299999999942</c:v>
                </c:pt>
                <c:pt idx="33760" formatCode="General">
                  <c:v>0.69535400000000003</c:v>
                </c:pt>
                <c:pt idx="33761" formatCode="General">
                  <c:v>0.69537400000000005</c:v>
                </c:pt>
                <c:pt idx="33762" formatCode="General">
                  <c:v>0.69539499999999999</c:v>
                </c:pt>
                <c:pt idx="33763" formatCode="General">
                  <c:v>0.69541500000000001</c:v>
                </c:pt>
                <c:pt idx="33764" formatCode="General">
                  <c:v>0.69543599999999961</c:v>
                </c:pt>
                <c:pt idx="33765" formatCode="General">
                  <c:v>0.69545599999999996</c:v>
                </c:pt>
                <c:pt idx="33766" formatCode="General">
                  <c:v>0.69547599999999998</c:v>
                </c:pt>
                <c:pt idx="33767" formatCode="General">
                  <c:v>0.69549799999999951</c:v>
                </c:pt>
                <c:pt idx="33768" formatCode="General">
                  <c:v>0.69551799999999941</c:v>
                </c:pt>
                <c:pt idx="33769" formatCode="General">
                  <c:v>0.69553900000000002</c:v>
                </c:pt>
                <c:pt idx="33770" formatCode="General">
                  <c:v>0.69555900000000004</c:v>
                </c:pt>
                <c:pt idx="33771" formatCode="General">
                  <c:v>0.69557999999999998</c:v>
                </c:pt>
                <c:pt idx="33772" formatCode="General">
                  <c:v>0.69560000000000044</c:v>
                </c:pt>
                <c:pt idx="33773" formatCode="General">
                  <c:v>0.69562100000000071</c:v>
                </c:pt>
                <c:pt idx="33774" formatCode="General">
                  <c:v>0.69564200000000043</c:v>
                </c:pt>
                <c:pt idx="33775" formatCode="General">
                  <c:v>0.695662</c:v>
                </c:pt>
                <c:pt idx="33776" formatCode="General">
                  <c:v>0.69568300000000005</c:v>
                </c:pt>
                <c:pt idx="33777" formatCode="General">
                  <c:v>0.69570399999999999</c:v>
                </c:pt>
                <c:pt idx="33778" formatCode="General">
                  <c:v>0.69572400000000045</c:v>
                </c:pt>
                <c:pt idx="33779" formatCode="General">
                  <c:v>0.69574400000000058</c:v>
                </c:pt>
                <c:pt idx="33780" formatCode="General">
                  <c:v>0.69576499999999997</c:v>
                </c:pt>
                <c:pt idx="33781" formatCode="General">
                  <c:v>0.69578600000000002</c:v>
                </c:pt>
                <c:pt idx="33782" formatCode="General">
                  <c:v>0.69580699999999951</c:v>
                </c:pt>
                <c:pt idx="33783" formatCode="General">
                  <c:v>0.69582699999999997</c:v>
                </c:pt>
                <c:pt idx="33784" formatCode="General">
                  <c:v>0.69584800000000058</c:v>
                </c:pt>
                <c:pt idx="33785" formatCode="General">
                  <c:v>0.69586800000000004</c:v>
                </c:pt>
                <c:pt idx="33786" formatCode="General">
                  <c:v>0.69588899999999998</c:v>
                </c:pt>
                <c:pt idx="33787" formatCode="General">
                  <c:v>0.69590900000000044</c:v>
                </c:pt>
                <c:pt idx="33788" formatCode="General">
                  <c:v>0.69593000000000005</c:v>
                </c:pt>
                <c:pt idx="33789" formatCode="General">
                  <c:v>0.69595099999999999</c:v>
                </c:pt>
                <c:pt idx="33790" formatCode="General">
                  <c:v>0.69597100000000045</c:v>
                </c:pt>
                <c:pt idx="33791" formatCode="General">
                  <c:v>0.6959920000000005</c:v>
                </c:pt>
                <c:pt idx="33792" formatCode="General">
                  <c:v>0.69601199999999996</c:v>
                </c:pt>
                <c:pt idx="33793" formatCode="General">
                  <c:v>0.69603300000000001</c:v>
                </c:pt>
                <c:pt idx="33794" formatCode="General">
                  <c:v>0.69605300000000003</c:v>
                </c:pt>
                <c:pt idx="33795" formatCode="General">
                  <c:v>0.69607399999999997</c:v>
                </c:pt>
                <c:pt idx="33796" formatCode="General">
                  <c:v>0.69609500000000046</c:v>
                </c:pt>
                <c:pt idx="33797" formatCode="General">
                  <c:v>0.69611500000000004</c:v>
                </c:pt>
                <c:pt idx="33798" formatCode="General">
                  <c:v>0.69613599999999998</c:v>
                </c:pt>
                <c:pt idx="33799" formatCode="General">
                  <c:v>0.69615700000000003</c:v>
                </c:pt>
                <c:pt idx="33800" formatCode="General">
                  <c:v>0.69617700000000005</c:v>
                </c:pt>
                <c:pt idx="33801" formatCode="General">
                  <c:v>0.69619799999999998</c:v>
                </c:pt>
                <c:pt idx="33802" formatCode="General">
                  <c:v>0.696218</c:v>
                </c:pt>
                <c:pt idx="33803" formatCode="General">
                  <c:v>0.69623900000000005</c:v>
                </c:pt>
                <c:pt idx="33804" formatCode="General">
                  <c:v>0.69625899999999996</c:v>
                </c:pt>
                <c:pt idx="33805" formatCode="General">
                  <c:v>0.69628000000000001</c:v>
                </c:pt>
                <c:pt idx="33806" formatCode="General">
                  <c:v>0.6963009999999995</c:v>
                </c:pt>
                <c:pt idx="33807" formatCode="General">
                  <c:v>0.69632099999999997</c:v>
                </c:pt>
                <c:pt idx="33808" formatCode="General">
                  <c:v>0.69634200000000002</c:v>
                </c:pt>
                <c:pt idx="33809" formatCode="General">
                  <c:v>0.69636199999999959</c:v>
                </c:pt>
                <c:pt idx="33810" formatCode="General">
                  <c:v>0.69638299999999942</c:v>
                </c:pt>
                <c:pt idx="33811" formatCode="General">
                  <c:v>0.69640400000000002</c:v>
                </c:pt>
                <c:pt idx="33812" formatCode="General">
                  <c:v>0.69642400000000004</c:v>
                </c:pt>
                <c:pt idx="33813" formatCode="General">
                  <c:v>0.69644499999999998</c:v>
                </c:pt>
                <c:pt idx="33814" formatCode="General">
                  <c:v>0.69646599999999959</c:v>
                </c:pt>
                <c:pt idx="33815" formatCode="General">
                  <c:v>0.69648599999999961</c:v>
                </c:pt>
                <c:pt idx="33816" formatCode="General">
                  <c:v>0.69650699999999943</c:v>
                </c:pt>
                <c:pt idx="33817" formatCode="General">
                  <c:v>0.69652700000000001</c:v>
                </c:pt>
                <c:pt idx="33818" formatCode="General">
                  <c:v>0.6965479999999995</c:v>
                </c:pt>
                <c:pt idx="33819" formatCode="General">
                  <c:v>0.6965679999999993</c:v>
                </c:pt>
                <c:pt idx="33820" formatCode="General">
                  <c:v>0.69658900000000001</c:v>
                </c:pt>
                <c:pt idx="33821" formatCode="General">
                  <c:v>0.69660999999999995</c:v>
                </c:pt>
                <c:pt idx="33822" formatCode="General">
                  <c:v>0.69663000000000042</c:v>
                </c:pt>
                <c:pt idx="33823" formatCode="General">
                  <c:v>0.69665100000000046</c:v>
                </c:pt>
                <c:pt idx="33824" formatCode="General">
                  <c:v>0.69667100000000071</c:v>
                </c:pt>
                <c:pt idx="33825" formatCode="General">
                  <c:v>0.69669200000000042</c:v>
                </c:pt>
                <c:pt idx="33826" formatCode="General">
                  <c:v>0.696712</c:v>
                </c:pt>
                <c:pt idx="33827" formatCode="General">
                  <c:v>0.69673399999999996</c:v>
                </c:pt>
                <c:pt idx="33828" formatCode="General">
                  <c:v>0.69675399999999998</c:v>
                </c:pt>
                <c:pt idx="33829" formatCode="General">
                  <c:v>0.6967750000000007</c:v>
                </c:pt>
                <c:pt idx="33830" formatCode="General">
                  <c:v>0.69679500000000072</c:v>
                </c:pt>
                <c:pt idx="33831" formatCode="General">
                  <c:v>0.69681599999999999</c:v>
                </c:pt>
                <c:pt idx="33832" formatCode="General">
                  <c:v>0.69683600000000001</c:v>
                </c:pt>
                <c:pt idx="33833" formatCode="General">
                  <c:v>0.69685600000000003</c:v>
                </c:pt>
                <c:pt idx="33834" formatCode="General">
                  <c:v>0.69687699999999997</c:v>
                </c:pt>
                <c:pt idx="33835" formatCode="General">
                  <c:v>0.69689800000000046</c:v>
                </c:pt>
                <c:pt idx="33836" formatCode="General">
                  <c:v>0.69691899999999996</c:v>
                </c:pt>
                <c:pt idx="33837" formatCode="General">
                  <c:v>0.69693899999999998</c:v>
                </c:pt>
                <c:pt idx="33838" formatCode="General">
                  <c:v>0.69696000000000002</c:v>
                </c:pt>
                <c:pt idx="33839" formatCode="General">
                  <c:v>0.69698000000000004</c:v>
                </c:pt>
                <c:pt idx="33840" formatCode="General">
                  <c:v>0.69700099999999998</c:v>
                </c:pt>
                <c:pt idx="33841" formatCode="General">
                  <c:v>0.69702200000000003</c:v>
                </c:pt>
                <c:pt idx="33842" formatCode="General">
                  <c:v>0.69704299999999997</c:v>
                </c:pt>
                <c:pt idx="33843" formatCode="General">
                  <c:v>0.69706299999999954</c:v>
                </c:pt>
                <c:pt idx="33844" formatCode="General">
                  <c:v>0.69708400000000004</c:v>
                </c:pt>
                <c:pt idx="33845" formatCode="General">
                  <c:v>0.6971039999999995</c:v>
                </c:pt>
                <c:pt idx="33846" formatCode="General">
                  <c:v>0.69712399999999997</c:v>
                </c:pt>
                <c:pt idx="33847" formatCode="General">
                  <c:v>0.69714500000000046</c:v>
                </c:pt>
                <c:pt idx="33848" formatCode="General">
                  <c:v>0.69716500000000003</c:v>
                </c:pt>
                <c:pt idx="33849" formatCode="General">
                  <c:v>0.69718599999999997</c:v>
                </c:pt>
                <c:pt idx="33850" formatCode="General">
                  <c:v>0.69720700000000002</c:v>
                </c:pt>
                <c:pt idx="33851" formatCode="General">
                  <c:v>0.69722799999999996</c:v>
                </c:pt>
                <c:pt idx="33852" formatCode="General">
                  <c:v>0.69724799999999998</c:v>
                </c:pt>
                <c:pt idx="33853" formatCode="General">
                  <c:v>0.69726900000000003</c:v>
                </c:pt>
                <c:pt idx="33854" formatCode="General">
                  <c:v>0.69728900000000005</c:v>
                </c:pt>
                <c:pt idx="33855" formatCode="General">
                  <c:v>0.69730999999999999</c:v>
                </c:pt>
                <c:pt idx="33856" formatCode="General">
                  <c:v>0.69733100000000003</c:v>
                </c:pt>
                <c:pt idx="33857" formatCode="General">
                  <c:v>0.69735199999999997</c:v>
                </c:pt>
                <c:pt idx="33858" formatCode="General">
                  <c:v>0.69737199999999999</c:v>
                </c:pt>
                <c:pt idx="33859" formatCode="General">
                  <c:v>0.69739200000000001</c:v>
                </c:pt>
                <c:pt idx="33860" formatCode="General">
                  <c:v>0.69741299999999928</c:v>
                </c:pt>
                <c:pt idx="33861" formatCode="General">
                  <c:v>0.69743299999999941</c:v>
                </c:pt>
                <c:pt idx="33862" formatCode="General">
                  <c:v>0.69745400000000002</c:v>
                </c:pt>
                <c:pt idx="33863" formatCode="General">
                  <c:v>0.69747400000000004</c:v>
                </c:pt>
                <c:pt idx="33864" formatCode="General">
                  <c:v>0.69749499999999998</c:v>
                </c:pt>
                <c:pt idx="33865" formatCode="General">
                  <c:v>0.69751599999999958</c:v>
                </c:pt>
                <c:pt idx="33866" formatCode="General">
                  <c:v>0.6975369999999993</c:v>
                </c:pt>
                <c:pt idx="33867" formatCode="General">
                  <c:v>0.69755699999999943</c:v>
                </c:pt>
                <c:pt idx="33868" formatCode="General">
                  <c:v>0.69757800000000003</c:v>
                </c:pt>
                <c:pt idx="33869" formatCode="General">
                  <c:v>0.69759800000000005</c:v>
                </c:pt>
                <c:pt idx="33870" formatCode="General">
                  <c:v>0.69761899999999999</c:v>
                </c:pt>
                <c:pt idx="33871" formatCode="General">
                  <c:v>0.6976400000000007</c:v>
                </c:pt>
                <c:pt idx="33872" formatCode="General">
                  <c:v>0.69765999999999995</c:v>
                </c:pt>
                <c:pt idx="33873" formatCode="General">
                  <c:v>0.69768100000000044</c:v>
                </c:pt>
                <c:pt idx="33874" formatCode="General">
                  <c:v>0.69770100000000046</c:v>
                </c:pt>
                <c:pt idx="33875" formatCode="General">
                  <c:v>0.69772199999999995</c:v>
                </c:pt>
                <c:pt idx="33876" formatCode="General">
                  <c:v>0.69774200000000042</c:v>
                </c:pt>
                <c:pt idx="33877" formatCode="General">
                  <c:v>0.69776300000000002</c:v>
                </c:pt>
                <c:pt idx="33878" formatCode="General">
                  <c:v>0.69778300000000004</c:v>
                </c:pt>
                <c:pt idx="33879" formatCode="General">
                  <c:v>0.69780500000000045</c:v>
                </c:pt>
                <c:pt idx="33880" formatCode="General">
                  <c:v>0.69782500000000058</c:v>
                </c:pt>
                <c:pt idx="33881" formatCode="General">
                  <c:v>0.69784600000000041</c:v>
                </c:pt>
                <c:pt idx="33882" formatCode="General">
                  <c:v>0.69786599999999999</c:v>
                </c:pt>
                <c:pt idx="33883" formatCode="General">
                  <c:v>0.69788700000000004</c:v>
                </c:pt>
                <c:pt idx="33884" formatCode="General">
                  <c:v>0.6979070000000005</c:v>
                </c:pt>
                <c:pt idx="33885" formatCode="General">
                  <c:v>0.69792799999999999</c:v>
                </c:pt>
                <c:pt idx="33886" formatCode="General">
                  <c:v>0.69794900000000071</c:v>
                </c:pt>
                <c:pt idx="33887" formatCode="General">
                  <c:v>0.69796899999999951</c:v>
                </c:pt>
                <c:pt idx="33888" formatCode="General">
                  <c:v>0.69799000000000044</c:v>
                </c:pt>
                <c:pt idx="33889" formatCode="General">
                  <c:v>0.69801000000000002</c:v>
                </c:pt>
                <c:pt idx="33890" formatCode="General">
                  <c:v>0.69803099999999996</c:v>
                </c:pt>
                <c:pt idx="33891" formatCode="General">
                  <c:v>0.69805099999999998</c:v>
                </c:pt>
                <c:pt idx="33892" formatCode="General">
                  <c:v>0.69807200000000003</c:v>
                </c:pt>
                <c:pt idx="33893" formatCode="General">
                  <c:v>0.69809200000000005</c:v>
                </c:pt>
                <c:pt idx="33894" formatCode="General">
                  <c:v>0.69811400000000001</c:v>
                </c:pt>
                <c:pt idx="33895" formatCode="General">
                  <c:v>0.69813400000000003</c:v>
                </c:pt>
                <c:pt idx="33896" formatCode="General">
                  <c:v>0.69815499999999997</c:v>
                </c:pt>
                <c:pt idx="33897" formatCode="General">
                  <c:v>0.69817499999999999</c:v>
                </c:pt>
                <c:pt idx="33898" formatCode="General">
                  <c:v>0.69819600000000004</c:v>
                </c:pt>
                <c:pt idx="33899" formatCode="General">
                  <c:v>0.6982159999999995</c:v>
                </c:pt>
                <c:pt idx="33900" formatCode="General">
                  <c:v>0.698237</c:v>
                </c:pt>
                <c:pt idx="33901" formatCode="General">
                  <c:v>0.69825800000000005</c:v>
                </c:pt>
                <c:pt idx="33902" formatCode="General">
                  <c:v>0.69827799999999951</c:v>
                </c:pt>
                <c:pt idx="33903" formatCode="General">
                  <c:v>0.69829900000000045</c:v>
                </c:pt>
                <c:pt idx="33904" formatCode="General">
                  <c:v>0.69831900000000002</c:v>
                </c:pt>
                <c:pt idx="33905" formatCode="General">
                  <c:v>0.69833999999999996</c:v>
                </c:pt>
                <c:pt idx="33906" formatCode="General">
                  <c:v>0.69835999999999998</c:v>
                </c:pt>
                <c:pt idx="33907" formatCode="General">
                  <c:v>0.69838100000000003</c:v>
                </c:pt>
                <c:pt idx="33908" formatCode="General">
                  <c:v>0.69840199999999997</c:v>
                </c:pt>
                <c:pt idx="33909" formatCode="General">
                  <c:v>0.69842199999999999</c:v>
                </c:pt>
                <c:pt idx="33910" formatCode="General">
                  <c:v>0.69844300000000004</c:v>
                </c:pt>
                <c:pt idx="33911" formatCode="General">
                  <c:v>0.69846399999999942</c:v>
                </c:pt>
                <c:pt idx="33912" formatCode="General">
                  <c:v>0.69848399999999955</c:v>
                </c:pt>
                <c:pt idx="33913" formatCode="General">
                  <c:v>0.69850400000000001</c:v>
                </c:pt>
                <c:pt idx="33914" formatCode="General">
                  <c:v>0.69852499999999951</c:v>
                </c:pt>
                <c:pt idx="33915" formatCode="General">
                  <c:v>0.698546</c:v>
                </c:pt>
                <c:pt idx="33916" formatCode="General">
                  <c:v>0.69856599999999958</c:v>
                </c:pt>
                <c:pt idx="33917" formatCode="General">
                  <c:v>0.69858699999999929</c:v>
                </c:pt>
                <c:pt idx="33918" formatCode="General">
                  <c:v>0.69860800000000045</c:v>
                </c:pt>
                <c:pt idx="33919" formatCode="General">
                  <c:v>0.69862800000000058</c:v>
                </c:pt>
                <c:pt idx="33920" formatCode="General">
                  <c:v>0.69864900000000074</c:v>
                </c:pt>
                <c:pt idx="33921" formatCode="General">
                  <c:v>0.69866899999999998</c:v>
                </c:pt>
                <c:pt idx="33922" formatCode="General">
                  <c:v>0.6986900000000007</c:v>
                </c:pt>
                <c:pt idx="33923" formatCode="General">
                  <c:v>0.69871099999999997</c:v>
                </c:pt>
                <c:pt idx="33924" formatCode="General">
                  <c:v>0.69873099999999999</c:v>
                </c:pt>
                <c:pt idx="33925" formatCode="General">
                  <c:v>0.69875200000000004</c:v>
                </c:pt>
                <c:pt idx="33926" formatCode="General">
                  <c:v>0.69877199999999995</c:v>
                </c:pt>
                <c:pt idx="33927" formatCode="General">
                  <c:v>0.69879300000000044</c:v>
                </c:pt>
                <c:pt idx="33928" formatCode="General">
                  <c:v>0.69881300000000002</c:v>
                </c:pt>
                <c:pt idx="33929" formatCode="General">
                  <c:v>0.69883399999999996</c:v>
                </c:pt>
                <c:pt idx="33930" formatCode="General">
                  <c:v>0.69885500000000045</c:v>
                </c:pt>
                <c:pt idx="33931" formatCode="General">
                  <c:v>0.69887500000000058</c:v>
                </c:pt>
                <c:pt idx="33932" formatCode="General">
                  <c:v>0.69889600000000041</c:v>
                </c:pt>
                <c:pt idx="33933" formatCode="General">
                  <c:v>0.69891700000000001</c:v>
                </c:pt>
                <c:pt idx="33934" formatCode="General">
                  <c:v>0.69893700000000003</c:v>
                </c:pt>
                <c:pt idx="33935" formatCode="General">
                  <c:v>0.69895799999999997</c:v>
                </c:pt>
                <c:pt idx="33936" formatCode="General">
                  <c:v>0.69897799999999999</c:v>
                </c:pt>
                <c:pt idx="33937" formatCode="General">
                  <c:v>0.6989990000000007</c:v>
                </c:pt>
                <c:pt idx="33938" formatCode="General">
                  <c:v>0.6990189999999995</c:v>
                </c:pt>
                <c:pt idx="33939" formatCode="General">
                  <c:v>0.69903999999999999</c:v>
                </c:pt>
                <c:pt idx="33940" formatCode="General">
                  <c:v>0.69906100000000004</c:v>
                </c:pt>
                <c:pt idx="33941" formatCode="General">
                  <c:v>0.69908099999999951</c:v>
                </c:pt>
                <c:pt idx="33942" formatCode="General">
                  <c:v>0.699102</c:v>
                </c:pt>
                <c:pt idx="33943" formatCode="General">
                  <c:v>0.69912200000000002</c:v>
                </c:pt>
                <c:pt idx="33944" formatCode="General">
                  <c:v>0.69914299999999996</c:v>
                </c:pt>
                <c:pt idx="33945" formatCode="General">
                  <c:v>0.69916299999999942</c:v>
                </c:pt>
                <c:pt idx="33946" formatCode="General">
                  <c:v>0.69918400000000003</c:v>
                </c:pt>
                <c:pt idx="33947" formatCode="General">
                  <c:v>0.69920499999999997</c:v>
                </c:pt>
                <c:pt idx="33948" formatCode="General">
                  <c:v>0.69922600000000001</c:v>
                </c:pt>
                <c:pt idx="33949" formatCode="General">
                  <c:v>0.69924600000000003</c:v>
                </c:pt>
                <c:pt idx="33950" formatCode="General">
                  <c:v>0.69926699999999942</c:v>
                </c:pt>
                <c:pt idx="33951" formatCode="General">
                  <c:v>0.69928699999999955</c:v>
                </c:pt>
                <c:pt idx="33952" formatCode="General">
                  <c:v>0.69930800000000004</c:v>
                </c:pt>
                <c:pt idx="33953" formatCode="General">
                  <c:v>0.69932799999999951</c:v>
                </c:pt>
                <c:pt idx="33954" formatCode="General">
                  <c:v>0.69934900000000044</c:v>
                </c:pt>
                <c:pt idx="33955" formatCode="General">
                  <c:v>0.69937000000000005</c:v>
                </c:pt>
                <c:pt idx="33956" formatCode="General">
                  <c:v>0.69938999999999996</c:v>
                </c:pt>
                <c:pt idx="33957" formatCode="General">
                  <c:v>0.699411</c:v>
                </c:pt>
                <c:pt idx="33958" formatCode="General">
                  <c:v>0.69943100000000002</c:v>
                </c:pt>
                <c:pt idx="33959" formatCode="General">
                  <c:v>0.69945199999999996</c:v>
                </c:pt>
                <c:pt idx="33960" formatCode="General">
                  <c:v>0.69947199999999998</c:v>
                </c:pt>
                <c:pt idx="33961" formatCode="General">
                  <c:v>0.69949300000000003</c:v>
                </c:pt>
                <c:pt idx="33962" formatCode="General">
                  <c:v>0.69951399999999941</c:v>
                </c:pt>
                <c:pt idx="33963" formatCode="General">
                  <c:v>0.69953500000000002</c:v>
                </c:pt>
                <c:pt idx="33964" formatCode="General">
                  <c:v>0.69955500000000004</c:v>
                </c:pt>
                <c:pt idx="33965" formatCode="General">
                  <c:v>0.6995749999999995</c:v>
                </c:pt>
                <c:pt idx="33966" formatCode="General">
                  <c:v>0.699596</c:v>
                </c:pt>
                <c:pt idx="33967" formatCode="General">
                  <c:v>0.69961600000000002</c:v>
                </c:pt>
                <c:pt idx="33968" formatCode="General">
                  <c:v>0.69963699999999951</c:v>
                </c:pt>
                <c:pt idx="33969" formatCode="General">
                  <c:v>0.69965800000000045</c:v>
                </c:pt>
                <c:pt idx="33970" formatCode="General">
                  <c:v>0.69967900000000072</c:v>
                </c:pt>
                <c:pt idx="33971" formatCode="General">
                  <c:v>0.69969900000000074</c:v>
                </c:pt>
                <c:pt idx="33972" formatCode="General">
                  <c:v>0.69972000000000045</c:v>
                </c:pt>
                <c:pt idx="33973" formatCode="General">
                  <c:v>0.69974000000000058</c:v>
                </c:pt>
                <c:pt idx="33974" formatCode="General">
                  <c:v>0.69976099999999997</c:v>
                </c:pt>
                <c:pt idx="33975" formatCode="General">
                  <c:v>0.69978200000000002</c:v>
                </c:pt>
                <c:pt idx="33976" formatCode="General">
                  <c:v>0.69980299999999951</c:v>
                </c:pt>
                <c:pt idx="33977" formatCode="General">
                  <c:v>0.69982299999999997</c:v>
                </c:pt>
                <c:pt idx="33978" formatCode="General">
                  <c:v>0.69984400000000047</c:v>
                </c:pt>
                <c:pt idx="33979" formatCode="General">
                  <c:v>0.69986400000000004</c:v>
                </c:pt>
                <c:pt idx="33980" formatCode="General">
                  <c:v>0.69988399999999951</c:v>
                </c:pt>
                <c:pt idx="33981" formatCode="General">
                  <c:v>0.69990500000000044</c:v>
                </c:pt>
                <c:pt idx="33982" formatCode="General">
                  <c:v>0.69992500000000046</c:v>
                </c:pt>
                <c:pt idx="33983" formatCode="General">
                  <c:v>0.69994699999999999</c:v>
                </c:pt>
                <c:pt idx="33984" formatCode="General">
                  <c:v>0.69996700000000001</c:v>
                </c:pt>
                <c:pt idx="33985" formatCode="General">
                  <c:v>0.69998800000000005</c:v>
                </c:pt>
                <c:pt idx="33986" formatCode="General">
                  <c:v>0.70000799999999996</c:v>
                </c:pt>
                <c:pt idx="33987" formatCode="General">
                  <c:v>0.70002900000000046</c:v>
                </c:pt>
                <c:pt idx="33988" formatCode="General">
                  <c:v>0.70004900000000059</c:v>
                </c:pt>
                <c:pt idx="33989" formatCode="General">
                  <c:v>0.70006999999999997</c:v>
                </c:pt>
                <c:pt idx="33990" formatCode="General">
                  <c:v>0.70009100000000046</c:v>
                </c:pt>
                <c:pt idx="33991" formatCode="General">
                  <c:v>0.70011100000000004</c:v>
                </c:pt>
                <c:pt idx="33992" formatCode="General">
                  <c:v>0.70013199999999998</c:v>
                </c:pt>
                <c:pt idx="33993" formatCode="General">
                  <c:v>0.700152</c:v>
                </c:pt>
                <c:pt idx="33994" formatCode="General">
                  <c:v>0.70017300000000005</c:v>
                </c:pt>
                <c:pt idx="33995" formatCode="General">
                  <c:v>0.70019299999999951</c:v>
                </c:pt>
                <c:pt idx="33996" formatCode="General">
                  <c:v>0.700214</c:v>
                </c:pt>
                <c:pt idx="33997" formatCode="General">
                  <c:v>0.70023400000000002</c:v>
                </c:pt>
                <c:pt idx="33998" formatCode="General">
                  <c:v>0.70025599999999999</c:v>
                </c:pt>
                <c:pt idx="33999" formatCode="General">
                  <c:v>0.70027600000000001</c:v>
                </c:pt>
                <c:pt idx="34000" formatCode="General">
                  <c:v>0.7002969999999995</c:v>
                </c:pt>
                <c:pt idx="34001" formatCode="General">
                  <c:v>0.70031699999999941</c:v>
                </c:pt>
                <c:pt idx="34002" formatCode="General">
                  <c:v>0.70033800000000002</c:v>
                </c:pt>
                <c:pt idx="34003" formatCode="General">
                  <c:v>0.70035800000000004</c:v>
                </c:pt>
                <c:pt idx="34004" formatCode="General">
                  <c:v>0.70037899999999997</c:v>
                </c:pt>
                <c:pt idx="34005" formatCode="General">
                  <c:v>0.70040000000000002</c:v>
                </c:pt>
                <c:pt idx="34006" formatCode="General">
                  <c:v>0.70042000000000004</c:v>
                </c:pt>
                <c:pt idx="34007" formatCode="General">
                  <c:v>0.70044099999999998</c:v>
                </c:pt>
                <c:pt idx="34008" formatCode="General">
                  <c:v>0.700461</c:v>
                </c:pt>
                <c:pt idx="34009" formatCode="General">
                  <c:v>0.7004819999999996</c:v>
                </c:pt>
                <c:pt idx="34010" formatCode="General">
                  <c:v>0.70050199999999996</c:v>
                </c:pt>
                <c:pt idx="34011" formatCode="General">
                  <c:v>0.70052300000000001</c:v>
                </c:pt>
                <c:pt idx="34012" formatCode="General">
                  <c:v>0.70054300000000003</c:v>
                </c:pt>
                <c:pt idx="34013" formatCode="General">
                  <c:v>0.70056499999999955</c:v>
                </c:pt>
                <c:pt idx="34014" formatCode="General">
                  <c:v>0.70058500000000001</c:v>
                </c:pt>
                <c:pt idx="34015" formatCode="General">
                  <c:v>0.70060599999999995</c:v>
                </c:pt>
                <c:pt idx="34016" formatCode="General">
                  <c:v>0.70062600000000042</c:v>
                </c:pt>
                <c:pt idx="34017" formatCode="General">
                  <c:v>0.70064700000000046</c:v>
                </c:pt>
                <c:pt idx="34018" formatCode="General">
                  <c:v>0.70066700000000004</c:v>
                </c:pt>
                <c:pt idx="34019" formatCode="General">
                  <c:v>0.70068799999999998</c:v>
                </c:pt>
                <c:pt idx="34020" formatCode="General">
                  <c:v>0.70070900000000058</c:v>
                </c:pt>
                <c:pt idx="34021" formatCode="General">
                  <c:v>0.70072900000000071</c:v>
                </c:pt>
                <c:pt idx="34022" formatCode="General">
                  <c:v>0.70075000000000043</c:v>
                </c:pt>
                <c:pt idx="34023" formatCode="General">
                  <c:v>0.70077000000000045</c:v>
                </c:pt>
                <c:pt idx="34024" formatCode="General">
                  <c:v>0.70079100000000072</c:v>
                </c:pt>
                <c:pt idx="34025" formatCode="General">
                  <c:v>0.70081099999999996</c:v>
                </c:pt>
                <c:pt idx="34026" formatCode="General">
                  <c:v>0.70083200000000001</c:v>
                </c:pt>
                <c:pt idx="34027" formatCode="General">
                  <c:v>0.7008529999999995</c:v>
                </c:pt>
                <c:pt idx="34028" formatCode="General">
                  <c:v>0.70087299999999997</c:v>
                </c:pt>
                <c:pt idx="34029" formatCode="General">
                  <c:v>0.70089400000000046</c:v>
                </c:pt>
                <c:pt idx="34030" formatCode="General">
                  <c:v>0.70091499999999951</c:v>
                </c:pt>
                <c:pt idx="34031" formatCode="General">
                  <c:v>0.70093499999999997</c:v>
                </c:pt>
                <c:pt idx="34032" formatCode="General">
                  <c:v>0.70095499999999999</c:v>
                </c:pt>
                <c:pt idx="34033" formatCode="General">
                  <c:v>0.70097600000000004</c:v>
                </c:pt>
                <c:pt idx="34034" formatCode="General">
                  <c:v>0.70099699999999998</c:v>
                </c:pt>
                <c:pt idx="34035" formatCode="General">
                  <c:v>0.701017</c:v>
                </c:pt>
                <c:pt idx="34036" formatCode="General">
                  <c:v>0.70103800000000005</c:v>
                </c:pt>
                <c:pt idx="34037" formatCode="General">
                  <c:v>0.70105899999999999</c:v>
                </c:pt>
                <c:pt idx="34038" formatCode="General">
                  <c:v>0.70107900000000045</c:v>
                </c:pt>
                <c:pt idx="34039" formatCode="General">
                  <c:v>0.70109999999999995</c:v>
                </c:pt>
                <c:pt idx="34040" formatCode="General">
                  <c:v>0.70111999999999997</c:v>
                </c:pt>
                <c:pt idx="34041" formatCode="General">
                  <c:v>0.70114100000000046</c:v>
                </c:pt>
                <c:pt idx="34042" formatCode="General">
                  <c:v>0.70116199999999951</c:v>
                </c:pt>
                <c:pt idx="34043" formatCode="General">
                  <c:v>0.70118199999999997</c:v>
                </c:pt>
                <c:pt idx="34044" formatCode="General">
                  <c:v>0.70120300000000002</c:v>
                </c:pt>
                <c:pt idx="34045" formatCode="General">
                  <c:v>0.70122399999999996</c:v>
                </c:pt>
                <c:pt idx="34046" formatCode="General">
                  <c:v>0.70124399999999998</c:v>
                </c:pt>
                <c:pt idx="34047" formatCode="General">
                  <c:v>0.701264</c:v>
                </c:pt>
                <c:pt idx="34048" formatCode="General">
                  <c:v>0.70128500000000005</c:v>
                </c:pt>
                <c:pt idx="34049" formatCode="General">
                  <c:v>0.70130599999999998</c:v>
                </c:pt>
                <c:pt idx="34050" formatCode="General">
                  <c:v>0.701326</c:v>
                </c:pt>
                <c:pt idx="34051" formatCode="General">
                  <c:v>0.70134700000000005</c:v>
                </c:pt>
                <c:pt idx="34052" formatCode="General">
                  <c:v>0.70136799999999955</c:v>
                </c:pt>
                <c:pt idx="34053" formatCode="General">
                  <c:v>0.70138800000000001</c:v>
                </c:pt>
                <c:pt idx="34054" formatCode="General">
                  <c:v>0.70140899999999951</c:v>
                </c:pt>
                <c:pt idx="34055" formatCode="General">
                  <c:v>0.70142899999999997</c:v>
                </c:pt>
                <c:pt idx="34056" formatCode="General">
                  <c:v>0.70145000000000002</c:v>
                </c:pt>
                <c:pt idx="34057" formatCode="General">
                  <c:v>0.70147000000000004</c:v>
                </c:pt>
                <c:pt idx="34058" formatCode="General">
                  <c:v>0.70149099999999998</c:v>
                </c:pt>
                <c:pt idx="34059" formatCode="General">
                  <c:v>0.70151199999999958</c:v>
                </c:pt>
                <c:pt idx="34060" formatCode="General">
                  <c:v>0.7015319999999996</c:v>
                </c:pt>
                <c:pt idx="34061" formatCode="General">
                  <c:v>0.70155299999999943</c:v>
                </c:pt>
                <c:pt idx="34062" formatCode="General">
                  <c:v>0.701573</c:v>
                </c:pt>
                <c:pt idx="34063" formatCode="General">
                  <c:v>0.70159400000000005</c:v>
                </c:pt>
                <c:pt idx="34064" formatCode="General">
                  <c:v>0.70161399999999996</c:v>
                </c:pt>
                <c:pt idx="34065" formatCode="General">
                  <c:v>0.70163500000000045</c:v>
                </c:pt>
                <c:pt idx="34066" formatCode="General">
                  <c:v>0.70165599999999995</c:v>
                </c:pt>
                <c:pt idx="34067" formatCode="General">
                  <c:v>0.70167700000000044</c:v>
                </c:pt>
                <c:pt idx="34068" formatCode="General">
                  <c:v>0.70169700000000046</c:v>
                </c:pt>
                <c:pt idx="34069" formatCode="General">
                  <c:v>0.70171799999999951</c:v>
                </c:pt>
                <c:pt idx="34070" formatCode="General">
                  <c:v>0.70173799999999997</c:v>
                </c:pt>
                <c:pt idx="34071" formatCode="General">
                  <c:v>0.70175900000000047</c:v>
                </c:pt>
                <c:pt idx="34072" formatCode="General">
                  <c:v>0.70177900000000071</c:v>
                </c:pt>
                <c:pt idx="34073" formatCode="General">
                  <c:v>0.70180000000000042</c:v>
                </c:pt>
                <c:pt idx="34074" formatCode="General">
                  <c:v>0.70182100000000058</c:v>
                </c:pt>
                <c:pt idx="34075" formatCode="General">
                  <c:v>0.70184100000000071</c:v>
                </c:pt>
                <c:pt idx="34076" formatCode="General">
                  <c:v>0.70186199999999999</c:v>
                </c:pt>
                <c:pt idx="34077" formatCode="General">
                  <c:v>0.70188200000000001</c:v>
                </c:pt>
                <c:pt idx="34078" formatCode="General">
                  <c:v>0.70190300000000005</c:v>
                </c:pt>
                <c:pt idx="34079" formatCode="General">
                  <c:v>0.70192299999999996</c:v>
                </c:pt>
                <c:pt idx="34080" formatCode="General">
                  <c:v>0.70194400000000046</c:v>
                </c:pt>
                <c:pt idx="34081" formatCode="General">
                  <c:v>0.70196499999999951</c:v>
                </c:pt>
                <c:pt idx="34082" formatCode="General">
                  <c:v>0.701986</c:v>
                </c:pt>
                <c:pt idx="34083" formatCode="General">
                  <c:v>0.70200600000000002</c:v>
                </c:pt>
                <c:pt idx="34084" formatCode="General">
                  <c:v>0.70202699999999996</c:v>
                </c:pt>
                <c:pt idx="34085" formatCode="General">
                  <c:v>0.70204699999999998</c:v>
                </c:pt>
                <c:pt idx="34086" formatCode="General">
                  <c:v>0.702067</c:v>
                </c:pt>
                <c:pt idx="34087" formatCode="General">
                  <c:v>0.70208899999999996</c:v>
                </c:pt>
                <c:pt idx="34088" formatCode="General">
                  <c:v>0.70210899999999998</c:v>
                </c:pt>
                <c:pt idx="34089" formatCode="General">
                  <c:v>0.70213000000000003</c:v>
                </c:pt>
                <c:pt idx="34090" formatCode="General">
                  <c:v>0.70215000000000005</c:v>
                </c:pt>
                <c:pt idx="34091" formatCode="General">
                  <c:v>0.70217099999999999</c:v>
                </c:pt>
                <c:pt idx="34092" formatCode="General">
                  <c:v>0.70219100000000045</c:v>
                </c:pt>
                <c:pt idx="34093" formatCode="General">
                  <c:v>0.7022119999999995</c:v>
                </c:pt>
                <c:pt idx="34094" formatCode="General">
                  <c:v>0.70223199999999997</c:v>
                </c:pt>
                <c:pt idx="34095" formatCode="General">
                  <c:v>0.70225300000000002</c:v>
                </c:pt>
                <c:pt idx="34096" formatCode="General">
                  <c:v>0.70227399999999951</c:v>
                </c:pt>
                <c:pt idx="34097" formatCode="General">
                  <c:v>0.70229500000000045</c:v>
                </c:pt>
                <c:pt idx="34098" formatCode="General">
                  <c:v>0.70231500000000002</c:v>
                </c:pt>
                <c:pt idx="34099" formatCode="General">
                  <c:v>0.70233500000000004</c:v>
                </c:pt>
                <c:pt idx="34100" formatCode="General">
                  <c:v>0.70235599999999998</c:v>
                </c:pt>
                <c:pt idx="34101" formatCode="General">
                  <c:v>0.702376</c:v>
                </c:pt>
                <c:pt idx="34102" formatCode="General">
                  <c:v>0.70239799999999997</c:v>
                </c:pt>
                <c:pt idx="34103" formatCode="General">
                  <c:v>0.70241799999999943</c:v>
                </c:pt>
                <c:pt idx="34104" formatCode="General">
                  <c:v>0.70243900000000004</c:v>
                </c:pt>
                <c:pt idx="34105" formatCode="General">
                  <c:v>0.7024589999999995</c:v>
                </c:pt>
                <c:pt idx="34106" formatCode="General">
                  <c:v>0.70247999999999999</c:v>
                </c:pt>
                <c:pt idx="34107" formatCode="General">
                  <c:v>0.70250000000000001</c:v>
                </c:pt>
                <c:pt idx="34108" formatCode="General">
                  <c:v>0.70252099999999951</c:v>
                </c:pt>
                <c:pt idx="34109" formatCode="General">
                  <c:v>0.70254099999999997</c:v>
                </c:pt>
                <c:pt idx="34110" formatCode="General">
                  <c:v>0.70256199999999958</c:v>
                </c:pt>
                <c:pt idx="34111" formatCode="General">
                  <c:v>0.70258299999999929</c:v>
                </c:pt>
                <c:pt idx="34112" formatCode="General">
                  <c:v>0.70260400000000045</c:v>
                </c:pt>
                <c:pt idx="34113" formatCode="General">
                  <c:v>0.70262400000000058</c:v>
                </c:pt>
                <c:pt idx="34114" formatCode="General">
                  <c:v>0.70264400000000071</c:v>
                </c:pt>
                <c:pt idx="34115" formatCode="General">
                  <c:v>0.70266499999999998</c:v>
                </c:pt>
                <c:pt idx="34116" formatCode="General">
                  <c:v>0.70268500000000045</c:v>
                </c:pt>
                <c:pt idx="34117" formatCode="General">
                  <c:v>0.70270699999999997</c:v>
                </c:pt>
                <c:pt idx="34118" formatCode="General">
                  <c:v>0.70272699999999999</c:v>
                </c:pt>
                <c:pt idx="34119" formatCode="General">
                  <c:v>0.70274800000000071</c:v>
                </c:pt>
                <c:pt idx="34120" formatCode="General">
                  <c:v>0.7027679999999995</c:v>
                </c:pt>
                <c:pt idx="34121" formatCode="General">
                  <c:v>0.70278900000000044</c:v>
                </c:pt>
                <c:pt idx="34122" formatCode="General">
                  <c:v>0.70280900000000046</c:v>
                </c:pt>
                <c:pt idx="34123" formatCode="General">
                  <c:v>0.70282999999999995</c:v>
                </c:pt>
                <c:pt idx="34124" formatCode="General">
                  <c:v>0.70285100000000045</c:v>
                </c:pt>
                <c:pt idx="34125" formatCode="General">
                  <c:v>0.70287200000000005</c:v>
                </c:pt>
                <c:pt idx="34126" formatCode="General">
                  <c:v>0.70289200000000041</c:v>
                </c:pt>
                <c:pt idx="34127" formatCode="General">
                  <c:v>0.70291199999999998</c:v>
                </c:pt>
                <c:pt idx="34128" formatCode="General">
                  <c:v>0.70293300000000003</c:v>
                </c:pt>
                <c:pt idx="34129" formatCode="General">
                  <c:v>0.70295300000000005</c:v>
                </c:pt>
                <c:pt idx="34130" formatCode="General">
                  <c:v>0.70297399999999999</c:v>
                </c:pt>
                <c:pt idx="34131" formatCode="General">
                  <c:v>0.7029950000000007</c:v>
                </c:pt>
                <c:pt idx="34132" formatCode="General">
                  <c:v>0.70301599999999997</c:v>
                </c:pt>
                <c:pt idx="34133" formatCode="General">
                  <c:v>0.70303599999999999</c:v>
                </c:pt>
                <c:pt idx="34134" formatCode="General">
                  <c:v>0.70305700000000004</c:v>
                </c:pt>
                <c:pt idx="34135" formatCode="General">
                  <c:v>0.70307699999999951</c:v>
                </c:pt>
                <c:pt idx="34136" formatCode="General">
                  <c:v>0.70309800000000044</c:v>
                </c:pt>
                <c:pt idx="34137" formatCode="General">
                  <c:v>0.70311800000000002</c:v>
                </c:pt>
                <c:pt idx="34138" formatCode="General">
                  <c:v>0.70313899999999996</c:v>
                </c:pt>
                <c:pt idx="34139" formatCode="General">
                  <c:v>0.70316000000000001</c:v>
                </c:pt>
                <c:pt idx="34140" formatCode="General">
                  <c:v>0.70318000000000003</c:v>
                </c:pt>
                <c:pt idx="34141" formatCode="General">
                  <c:v>0.70320099999999996</c:v>
                </c:pt>
                <c:pt idx="34142" formatCode="General">
                  <c:v>0.70322099999999998</c:v>
                </c:pt>
                <c:pt idx="34143" formatCode="General">
                  <c:v>0.70324200000000003</c:v>
                </c:pt>
                <c:pt idx="34144" formatCode="General">
                  <c:v>0.70326199999999961</c:v>
                </c:pt>
                <c:pt idx="34145" formatCode="General">
                  <c:v>0.70328299999999955</c:v>
                </c:pt>
                <c:pt idx="34146" formatCode="General">
                  <c:v>0.70330400000000004</c:v>
                </c:pt>
                <c:pt idx="34147" formatCode="General">
                  <c:v>0.70332399999999951</c:v>
                </c:pt>
                <c:pt idx="34148" formatCode="General">
                  <c:v>0.70334500000000044</c:v>
                </c:pt>
                <c:pt idx="34149" formatCode="General">
                  <c:v>0.7033659999999996</c:v>
                </c:pt>
                <c:pt idx="34150" formatCode="General">
                  <c:v>0.70338599999999996</c:v>
                </c:pt>
                <c:pt idx="34151" formatCode="General">
                  <c:v>0.703407</c:v>
                </c:pt>
                <c:pt idx="34152" formatCode="General">
                  <c:v>0.70342700000000002</c:v>
                </c:pt>
                <c:pt idx="34153" formatCode="General">
                  <c:v>0.70344799999999996</c:v>
                </c:pt>
                <c:pt idx="34154" formatCode="General">
                  <c:v>0.70346900000000001</c:v>
                </c:pt>
                <c:pt idx="34155" formatCode="General">
                  <c:v>0.70348900000000003</c:v>
                </c:pt>
                <c:pt idx="34156" formatCode="General">
                  <c:v>0.70350999999999997</c:v>
                </c:pt>
                <c:pt idx="34157" formatCode="General">
                  <c:v>0.70352999999999999</c:v>
                </c:pt>
                <c:pt idx="34158" formatCode="General">
                  <c:v>0.70355100000000004</c:v>
                </c:pt>
                <c:pt idx="34159" formatCode="General">
                  <c:v>0.7035709999999995</c:v>
                </c:pt>
                <c:pt idx="34160" formatCode="General">
                  <c:v>0.703592</c:v>
                </c:pt>
                <c:pt idx="34161" formatCode="General">
                  <c:v>0.70361300000000004</c:v>
                </c:pt>
                <c:pt idx="34162" formatCode="General">
                  <c:v>0.70363299999999951</c:v>
                </c:pt>
                <c:pt idx="34163" formatCode="General">
                  <c:v>0.70365400000000045</c:v>
                </c:pt>
                <c:pt idx="34164" formatCode="General">
                  <c:v>0.70367500000000072</c:v>
                </c:pt>
                <c:pt idx="34165" formatCode="General">
                  <c:v>0.70369500000000074</c:v>
                </c:pt>
                <c:pt idx="34166" formatCode="General">
                  <c:v>0.70371499999999998</c:v>
                </c:pt>
                <c:pt idx="34167" formatCode="General">
                  <c:v>0.70373600000000003</c:v>
                </c:pt>
                <c:pt idx="34168" formatCode="General">
                  <c:v>0.70375699999999997</c:v>
                </c:pt>
                <c:pt idx="34169" formatCode="General">
                  <c:v>0.70377699999999999</c:v>
                </c:pt>
                <c:pt idx="34170" formatCode="General">
                  <c:v>0.7037980000000007</c:v>
                </c:pt>
                <c:pt idx="34171" formatCode="General">
                  <c:v>0.70381899999999997</c:v>
                </c:pt>
                <c:pt idx="34172" formatCode="General">
                  <c:v>0.70383899999999999</c:v>
                </c:pt>
                <c:pt idx="34173" formatCode="General">
                  <c:v>0.70386000000000004</c:v>
                </c:pt>
                <c:pt idx="34174" formatCode="General">
                  <c:v>0.70387999999999995</c:v>
                </c:pt>
                <c:pt idx="34175" formatCode="General">
                  <c:v>0.70390100000000044</c:v>
                </c:pt>
                <c:pt idx="34176" formatCode="General">
                  <c:v>0.70392100000000046</c:v>
                </c:pt>
                <c:pt idx="34177" formatCode="General">
                  <c:v>0.7039420000000004</c:v>
                </c:pt>
                <c:pt idx="34178" formatCode="General">
                  <c:v>0.70396300000000001</c:v>
                </c:pt>
                <c:pt idx="34179" formatCode="General">
                  <c:v>0.70398300000000003</c:v>
                </c:pt>
                <c:pt idx="34180" formatCode="General">
                  <c:v>0.70400399999999996</c:v>
                </c:pt>
                <c:pt idx="34181" formatCode="General">
                  <c:v>0.70402399999999998</c:v>
                </c:pt>
                <c:pt idx="34182" formatCode="General">
                  <c:v>0.70404500000000059</c:v>
                </c:pt>
                <c:pt idx="34183" formatCode="General">
                  <c:v>0.70406599999999997</c:v>
                </c:pt>
                <c:pt idx="34184" formatCode="General">
                  <c:v>0.70408599999999999</c:v>
                </c:pt>
                <c:pt idx="34185" formatCode="General">
                  <c:v>0.70410700000000004</c:v>
                </c:pt>
                <c:pt idx="34186" formatCode="General">
                  <c:v>0.70412799999999998</c:v>
                </c:pt>
                <c:pt idx="34187" formatCode="General">
                  <c:v>0.70414800000000044</c:v>
                </c:pt>
                <c:pt idx="34188" formatCode="General">
                  <c:v>0.70416900000000004</c:v>
                </c:pt>
                <c:pt idx="34189" formatCode="General">
                  <c:v>0.70418899999999951</c:v>
                </c:pt>
                <c:pt idx="34190" formatCode="General">
                  <c:v>0.70421</c:v>
                </c:pt>
                <c:pt idx="34191" formatCode="General">
                  <c:v>0.70423000000000002</c:v>
                </c:pt>
                <c:pt idx="34192" formatCode="General">
                  <c:v>0.70425199999999999</c:v>
                </c:pt>
                <c:pt idx="34193" formatCode="General">
                  <c:v>0.70427200000000001</c:v>
                </c:pt>
                <c:pt idx="34194" formatCode="General">
                  <c:v>0.70429200000000003</c:v>
                </c:pt>
                <c:pt idx="34195" formatCode="General">
                  <c:v>0.70431299999999941</c:v>
                </c:pt>
                <c:pt idx="34196" formatCode="General">
                  <c:v>0.70433299999999943</c:v>
                </c:pt>
                <c:pt idx="34197" formatCode="General">
                  <c:v>0.70435400000000004</c:v>
                </c:pt>
                <c:pt idx="34198" formatCode="General">
                  <c:v>0.7043739999999995</c:v>
                </c:pt>
                <c:pt idx="34199" formatCode="General">
                  <c:v>0.70439499999999999</c:v>
                </c:pt>
                <c:pt idx="34200" formatCode="General">
                  <c:v>0.7044159999999996</c:v>
                </c:pt>
                <c:pt idx="34201" formatCode="General">
                  <c:v>0.70443699999999942</c:v>
                </c:pt>
                <c:pt idx="34202" formatCode="General">
                  <c:v>0.704457</c:v>
                </c:pt>
                <c:pt idx="34203" formatCode="General">
                  <c:v>0.70447800000000005</c:v>
                </c:pt>
                <c:pt idx="34204" formatCode="General">
                  <c:v>0.70449799999999996</c:v>
                </c:pt>
                <c:pt idx="34205" formatCode="General">
                  <c:v>0.70451799999999942</c:v>
                </c:pt>
                <c:pt idx="34206" formatCode="General">
                  <c:v>0.7045400000000005</c:v>
                </c:pt>
                <c:pt idx="34207" formatCode="General">
                  <c:v>0.70455999999999996</c:v>
                </c:pt>
                <c:pt idx="34208" formatCode="General">
                  <c:v>0.70458100000000001</c:v>
                </c:pt>
                <c:pt idx="34209" formatCode="General">
                  <c:v>0.70460100000000059</c:v>
                </c:pt>
                <c:pt idx="34210" formatCode="General">
                  <c:v>0.70462200000000041</c:v>
                </c:pt>
                <c:pt idx="34211" formatCode="General">
                  <c:v>0.70464200000000043</c:v>
                </c:pt>
                <c:pt idx="34212" formatCode="General">
                  <c:v>0.70466300000000004</c:v>
                </c:pt>
                <c:pt idx="34213" formatCode="General">
                  <c:v>0.7046829999999995</c:v>
                </c:pt>
                <c:pt idx="34214" formatCode="General">
                  <c:v>0.70470400000000044</c:v>
                </c:pt>
                <c:pt idx="34215" formatCode="General">
                  <c:v>0.70472500000000071</c:v>
                </c:pt>
                <c:pt idx="34216" formatCode="General">
                  <c:v>0.70474600000000043</c:v>
                </c:pt>
                <c:pt idx="34217" formatCode="General">
                  <c:v>0.704766</c:v>
                </c:pt>
                <c:pt idx="34218" formatCode="General">
                  <c:v>0.70478700000000005</c:v>
                </c:pt>
                <c:pt idx="34219" formatCode="General">
                  <c:v>0.70480699999999996</c:v>
                </c:pt>
                <c:pt idx="34220" formatCode="General">
                  <c:v>0.70482699999999998</c:v>
                </c:pt>
                <c:pt idx="34221" formatCode="General">
                  <c:v>0.70484899999999995</c:v>
                </c:pt>
                <c:pt idx="34222" formatCode="General">
                  <c:v>0.70486899999999997</c:v>
                </c:pt>
                <c:pt idx="34223" formatCode="General">
                  <c:v>0.70489000000000046</c:v>
                </c:pt>
                <c:pt idx="34224" formatCode="General">
                  <c:v>0.70491000000000004</c:v>
                </c:pt>
                <c:pt idx="34225" formatCode="General">
                  <c:v>0.70493099999999997</c:v>
                </c:pt>
                <c:pt idx="34226" formatCode="General">
                  <c:v>0.70495099999999999</c:v>
                </c:pt>
                <c:pt idx="34227" formatCode="General">
                  <c:v>0.70497200000000004</c:v>
                </c:pt>
                <c:pt idx="34228" formatCode="General">
                  <c:v>0.70499199999999995</c:v>
                </c:pt>
                <c:pt idx="34229" formatCode="General">
                  <c:v>0.70501400000000003</c:v>
                </c:pt>
                <c:pt idx="34230" formatCode="General">
                  <c:v>0.70503400000000005</c:v>
                </c:pt>
                <c:pt idx="34231" formatCode="General">
                  <c:v>0.70505499999999999</c:v>
                </c:pt>
                <c:pt idx="34232" formatCode="General">
                  <c:v>0.70507500000000045</c:v>
                </c:pt>
                <c:pt idx="34233" formatCode="General">
                  <c:v>0.70509500000000058</c:v>
                </c:pt>
                <c:pt idx="34234" formatCode="General">
                  <c:v>0.70511599999999997</c:v>
                </c:pt>
                <c:pt idx="34235" formatCode="General">
                  <c:v>0.70513700000000001</c:v>
                </c:pt>
                <c:pt idx="34236" formatCode="General">
                  <c:v>0.70515799999999951</c:v>
                </c:pt>
                <c:pt idx="34237" formatCode="General">
                  <c:v>0.70517799999999997</c:v>
                </c:pt>
                <c:pt idx="34238" formatCode="General">
                  <c:v>0.70519900000000046</c:v>
                </c:pt>
                <c:pt idx="34239" formatCode="General">
                  <c:v>0.70521900000000004</c:v>
                </c:pt>
                <c:pt idx="34240" formatCode="General">
                  <c:v>0.70523999999999998</c:v>
                </c:pt>
                <c:pt idx="34241" formatCode="General">
                  <c:v>0.70526</c:v>
                </c:pt>
                <c:pt idx="34242" formatCode="General">
                  <c:v>0.70528100000000005</c:v>
                </c:pt>
                <c:pt idx="34243" formatCode="General">
                  <c:v>0.70530099999999996</c:v>
                </c:pt>
                <c:pt idx="34244" formatCode="General">
                  <c:v>0.70532300000000003</c:v>
                </c:pt>
                <c:pt idx="34245" formatCode="General">
                  <c:v>0.70534300000000005</c:v>
                </c:pt>
                <c:pt idx="34246" formatCode="General">
                  <c:v>0.7053629999999993</c:v>
                </c:pt>
                <c:pt idx="34247" formatCode="General">
                  <c:v>0.70538400000000001</c:v>
                </c:pt>
                <c:pt idx="34248" formatCode="General">
                  <c:v>0.70540400000000003</c:v>
                </c:pt>
                <c:pt idx="34249" formatCode="General">
                  <c:v>0.70542499999999997</c:v>
                </c:pt>
                <c:pt idx="34250" formatCode="General">
                  <c:v>0.70544600000000002</c:v>
                </c:pt>
                <c:pt idx="34251" formatCode="General">
                  <c:v>0.70546699999999929</c:v>
                </c:pt>
                <c:pt idx="34252" formatCode="General">
                  <c:v>0.70548699999999942</c:v>
                </c:pt>
                <c:pt idx="34253" formatCode="General">
                  <c:v>0.70550800000000002</c:v>
                </c:pt>
                <c:pt idx="34254" formatCode="General">
                  <c:v>0.70552800000000004</c:v>
                </c:pt>
                <c:pt idx="34255" formatCode="General">
                  <c:v>0.70554899999999998</c:v>
                </c:pt>
                <c:pt idx="34256" formatCode="General">
                  <c:v>0.705569</c:v>
                </c:pt>
                <c:pt idx="34257" formatCode="General">
                  <c:v>0.70559000000000005</c:v>
                </c:pt>
                <c:pt idx="34258" formatCode="General">
                  <c:v>0.7056100000000004</c:v>
                </c:pt>
                <c:pt idx="34259" formatCode="General">
                  <c:v>0.70563100000000045</c:v>
                </c:pt>
                <c:pt idx="34260" formatCode="General">
                  <c:v>0.70565199999999995</c:v>
                </c:pt>
                <c:pt idx="34261" formatCode="General">
                  <c:v>0.70567200000000041</c:v>
                </c:pt>
                <c:pt idx="34262" formatCode="General">
                  <c:v>0.70569300000000046</c:v>
                </c:pt>
                <c:pt idx="34263" formatCode="General">
                  <c:v>0.70571300000000003</c:v>
                </c:pt>
                <c:pt idx="34264" formatCode="General">
                  <c:v>0.70573399999999997</c:v>
                </c:pt>
                <c:pt idx="34265" formatCode="General">
                  <c:v>0.70575500000000047</c:v>
                </c:pt>
                <c:pt idx="34266" formatCode="General">
                  <c:v>0.70577500000000071</c:v>
                </c:pt>
                <c:pt idx="34267" formatCode="General">
                  <c:v>0.70579600000000042</c:v>
                </c:pt>
                <c:pt idx="34268" formatCode="General">
                  <c:v>0.70581700000000003</c:v>
                </c:pt>
                <c:pt idx="34269" formatCode="General">
                  <c:v>0.70583700000000005</c:v>
                </c:pt>
                <c:pt idx="34270" formatCode="General">
                  <c:v>0.70585799999999999</c:v>
                </c:pt>
                <c:pt idx="34271" formatCode="General">
                  <c:v>0.70587800000000045</c:v>
                </c:pt>
                <c:pt idx="34272" formatCode="General">
                  <c:v>0.70589900000000072</c:v>
                </c:pt>
                <c:pt idx="34273" formatCode="General">
                  <c:v>0.70591999999999999</c:v>
                </c:pt>
                <c:pt idx="34274" formatCode="General">
                  <c:v>0.70594000000000046</c:v>
                </c:pt>
                <c:pt idx="34275" formatCode="General">
                  <c:v>0.70596099999999951</c:v>
                </c:pt>
                <c:pt idx="34276" formatCode="General">
                  <c:v>0.70598099999999997</c:v>
                </c:pt>
                <c:pt idx="34277" formatCode="General">
                  <c:v>0.70600200000000002</c:v>
                </c:pt>
                <c:pt idx="34278" formatCode="General">
                  <c:v>0.70602200000000004</c:v>
                </c:pt>
                <c:pt idx="34279" formatCode="General">
                  <c:v>0.70604299999999998</c:v>
                </c:pt>
                <c:pt idx="34280" formatCode="General">
                  <c:v>0.70606400000000002</c:v>
                </c:pt>
                <c:pt idx="34281" formatCode="General">
                  <c:v>0.70608400000000004</c:v>
                </c:pt>
                <c:pt idx="34282" formatCode="General">
                  <c:v>0.70610499999999998</c:v>
                </c:pt>
                <c:pt idx="34283" formatCode="General">
                  <c:v>0.70612600000000003</c:v>
                </c:pt>
                <c:pt idx="34284" formatCode="General">
                  <c:v>0.70614600000000005</c:v>
                </c:pt>
                <c:pt idx="34285" formatCode="General">
                  <c:v>0.70616699999999955</c:v>
                </c:pt>
                <c:pt idx="34286" formatCode="General">
                  <c:v>0.70618700000000001</c:v>
                </c:pt>
                <c:pt idx="34287" formatCode="General">
                  <c:v>0.7062079999999995</c:v>
                </c:pt>
                <c:pt idx="34288" formatCode="General">
                  <c:v>0.70622799999999997</c:v>
                </c:pt>
                <c:pt idx="34289" formatCode="General">
                  <c:v>0.70624900000000046</c:v>
                </c:pt>
                <c:pt idx="34290" formatCode="General">
                  <c:v>0.70626999999999951</c:v>
                </c:pt>
                <c:pt idx="34291" formatCode="General">
                  <c:v>0.70628999999999997</c:v>
                </c:pt>
                <c:pt idx="34292" formatCode="General">
                  <c:v>0.70631100000000002</c:v>
                </c:pt>
                <c:pt idx="34293" formatCode="General">
                  <c:v>0.70633100000000004</c:v>
                </c:pt>
                <c:pt idx="34294" formatCode="General">
                  <c:v>0.70635199999999998</c:v>
                </c:pt>
                <c:pt idx="34295" formatCode="General">
                  <c:v>0.706372</c:v>
                </c:pt>
                <c:pt idx="34296" formatCode="General">
                  <c:v>0.70639300000000005</c:v>
                </c:pt>
                <c:pt idx="34297" formatCode="General">
                  <c:v>0.70641399999999943</c:v>
                </c:pt>
                <c:pt idx="34298" formatCode="General">
                  <c:v>0.70643500000000004</c:v>
                </c:pt>
                <c:pt idx="34299" formatCode="General">
                  <c:v>0.7064550000000005</c:v>
                </c:pt>
                <c:pt idx="34300" formatCode="General">
                  <c:v>0.70647499999999996</c:v>
                </c:pt>
                <c:pt idx="34301" formatCode="General">
                  <c:v>0.70649600000000001</c:v>
                </c:pt>
                <c:pt idx="34302" formatCode="General">
                  <c:v>0.70651699999999928</c:v>
                </c:pt>
                <c:pt idx="34303" formatCode="General">
                  <c:v>0.70653699999999942</c:v>
                </c:pt>
                <c:pt idx="34304" formatCode="General">
                  <c:v>0.70655800000000002</c:v>
                </c:pt>
                <c:pt idx="34305" formatCode="General">
                  <c:v>0.70657899999999996</c:v>
                </c:pt>
                <c:pt idx="34306" formatCode="General">
                  <c:v>0.70659899999999998</c:v>
                </c:pt>
                <c:pt idx="34307" formatCode="General">
                  <c:v>0.70662000000000058</c:v>
                </c:pt>
                <c:pt idx="34308" formatCode="General">
                  <c:v>0.70664000000000071</c:v>
                </c:pt>
                <c:pt idx="34309" formatCode="General">
                  <c:v>0.70666099999999998</c:v>
                </c:pt>
                <c:pt idx="34310" formatCode="General">
                  <c:v>0.70668100000000045</c:v>
                </c:pt>
                <c:pt idx="34311" formatCode="General">
                  <c:v>0.70670200000000005</c:v>
                </c:pt>
                <c:pt idx="34312" formatCode="General">
                  <c:v>0.70672299999999999</c:v>
                </c:pt>
                <c:pt idx="34313" formatCode="General">
                  <c:v>0.70674300000000045</c:v>
                </c:pt>
                <c:pt idx="34314" formatCode="General">
                  <c:v>0.7067639999999995</c:v>
                </c:pt>
                <c:pt idx="34315" formatCode="General">
                  <c:v>0.70678399999999997</c:v>
                </c:pt>
                <c:pt idx="34316" formatCode="General">
                  <c:v>0.70680500000000046</c:v>
                </c:pt>
                <c:pt idx="34317" formatCode="General">
                  <c:v>0.7068250000000007</c:v>
                </c:pt>
                <c:pt idx="34318" formatCode="General">
                  <c:v>0.70684700000000045</c:v>
                </c:pt>
                <c:pt idx="34319" formatCode="General">
                  <c:v>0.70686700000000002</c:v>
                </c:pt>
                <c:pt idx="34320" formatCode="General">
                  <c:v>0.70688799999999996</c:v>
                </c:pt>
                <c:pt idx="34321" formatCode="General">
                  <c:v>0.70690799999999998</c:v>
                </c:pt>
                <c:pt idx="34322" formatCode="General">
                  <c:v>0.70692900000000058</c:v>
                </c:pt>
                <c:pt idx="34323" formatCode="General">
                  <c:v>0.70694900000000072</c:v>
                </c:pt>
                <c:pt idx="34324" formatCode="General">
                  <c:v>0.70696999999999999</c:v>
                </c:pt>
                <c:pt idx="34325" formatCode="General">
                  <c:v>0.70699000000000045</c:v>
                </c:pt>
                <c:pt idx="34326" formatCode="General">
                  <c:v>0.7070109999999995</c:v>
                </c:pt>
                <c:pt idx="34327" formatCode="General">
                  <c:v>0.70703199999999999</c:v>
                </c:pt>
                <c:pt idx="34328" formatCode="General">
                  <c:v>0.70705200000000001</c:v>
                </c:pt>
                <c:pt idx="34329" formatCode="General">
                  <c:v>0.70707299999999951</c:v>
                </c:pt>
                <c:pt idx="34330" formatCode="General">
                  <c:v>0.70709299999999997</c:v>
                </c:pt>
                <c:pt idx="34331" formatCode="General">
                  <c:v>0.70711400000000002</c:v>
                </c:pt>
                <c:pt idx="34332" formatCode="General">
                  <c:v>0.70713400000000004</c:v>
                </c:pt>
                <c:pt idx="34333" formatCode="General">
                  <c:v>0.70715600000000001</c:v>
                </c:pt>
                <c:pt idx="34334" formatCode="General">
                  <c:v>0.70717600000000003</c:v>
                </c:pt>
                <c:pt idx="34335" formatCode="General">
                  <c:v>0.70719699999999996</c:v>
                </c:pt>
                <c:pt idx="34336" formatCode="General">
                  <c:v>0.70721699999999943</c:v>
                </c:pt>
                <c:pt idx="34337" formatCode="General">
                  <c:v>0.70723800000000003</c:v>
                </c:pt>
                <c:pt idx="34338" formatCode="General">
                  <c:v>0.70725800000000005</c:v>
                </c:pt>
                <c:pt idx="34339" formatCode="General">
                  <c:v>0.70727799999999996</c:v>
                </c:pt>
                <c:pt idx="34340" formatCode="General">
                  <c:v>0.70730000000000004</c:v>
                </c:pt>
                <c:pt idx="34341" formatCode="General">
                  <c:v>0.7073199999999995</c:v>
                </c:pt>
                <c:pt idx="34342" formatCode="General">
                  <c:v>0.70734100000000044</c:v>
                </c:pt>
                <c:pt idx="34343" formatCode="General">
                  <c:v>0.70736100000000002</c:v>
                </c:pt>
                <c:pt idx="34344" formatCode="General">
                  <c:v>0.70738199999999996</c:v>
                </c:pt>
                <c:pt idx="34345" formatCode="General">
                  <c:v>0.70740199999999998</c:v>
                </c:pt>
                <c:pt idx="34346" formatCode="General">
                  <c:v>0.70742300000000002</c:v>
                </c:pt>
                <c:pt idx="34347" formatCode="General">
                  <c:v>0.70744300000000004</c:v>
                </c:pt>
                <c:pt idx="34348" formatCode="General">
                  <c:v>0.70746500000000001</c:v>
                </c:pt>
                <c:pt idx="34349" formatCode="General">
                  <c:v>0.70748500000000003</c:v>
                </c:pt>
                <c:pt idx="34350" formatCode="General">
                  <c:v>0.70750599999999997</c:v>
                </c:pt>
                <c:pt idx="34351" formatCode="General">
                  <c:v>0.70752599999999999</c:v>
                </c:pt>
                <c:pt idx="34352" formatCode="General">
                  <c:v>0.70754700000000004</c:v>
                </c:pt>
                <c:pt idx="34353" formatCode="General">
                  <c:v>0.70756699999999928</c:v>
                </c:pt>
                <c:pt idx="34354" formatCode="General">
                  <c:v>0.70758799999999955</c:v>
                </c:pt>
                <c:pt idx="34355" formatCode="General">
                  <c:v>0.70760900000000071</c:v>
                </c:pt>
                <c:pt idx="34356" formatCode="General">
                  <c:v>0.70762899999999995</c:v>
                </c:pt>
                <c:pt idx="34357" formatCode="General">
                  <c:v>0.70765000000000045</c:v>
                </c:pt>
                <c:pt idx="34358" formatCode="General">
                  <c:v>0.70767000000000047</c:v>
                </c:pt>
                <c:pt idx="34359" formatCode="General">
                  <c:v>0.70769100000000074</c:v>
                </c:pt>
                <c:pt idx="34360" formatCode="General">
                  <c:v>0.70771099999999998</c:v>
                </c:pt>
                <c:pt idx="34361" formatCode="General">
                  <c:v>0.70773200000000003</c:v>
                </c:pt>
                <c:pt idx="34362" formatCode="General">
                  <c:v>0.70775200000000005</c:v>
                </c:pt>
                <c:pt idx="34363" formatCode="General">
                  <c:v>0.70777400000000046</c:v>
                </c:pt>
                <c:pt idx="34364" formatCode="General">
                  <c:v>0.7077940000000007</c:v>
                </c:pt>
                <c:pt idx="34365" formatCode="General">
                  <c:v>0.70781499999999997</c:v>
                </c:pt>
                <c:pt idx="34366" formatCode="General">
                  <c:v>0.70783499999999999</c:v>
                </c:pt>
                <c:pt idx="34367" formatCode="General">
                  <c:v>0.70785500000000046</c:v>
                </c:pt>
                <c:pt idx="34368" formatCode="General">
                  <c:v>0.70787599999999995</c:v>
                </c:pt>
                <c:pt idx="34369" formatCode="General">
                  <c:v>0.70789700000000044</c:v>
                </c:pt>
                <c:pt idx="34370" formatCode="General">
                  <c:v>0.70791800000000005</c:v>
                </c:pt>
                <c:pt idx="34371" formatCode="General">
                  <c:v>0.70793799999999996</c:v>
                </c:pt>
                <c:pt idx="34372" formatCode="General">
                  <c:v>0.70795900000000045</c:v>
                </c:pt>
                <c:pt idx="34373" formatCode="General">
                  <c:v>0.70797900000000058</c:v>
                </c:pt>
                <c:pt idx="34374" formatCode="General">
                  <c:v>0.70800000000000041</c:v>
                </c:pt>
                <c:pt idx="34375" formatCode="General">
                  <c:v>0.70801999999999998</c:v>
                </c:pt>
                <c:pt idx="34376" formatCode="General">
                  <c:v>0.70804100000000059</c:v>
                </c:pt>
                <c:pt idx="34377" formatCode="General">
                  <c:v>0.70806199999999997</c:v>
                </c:pt>
                <c:pt idx="34378" formatCode="General">
                  <c:v>0.70808199999999999</c:v>
                </c:pt>
                <c:pt idx="34379" formatCode="General">
                  <c:v>0.70810300000000004</c:v>
                </c:pt>
                <c:pt idx="34380" formatCode="General">
                  <c:v>0.7081229999999995</c:v>
                </c:pt>
                <c:pt idx="34381" formatCode="General">
                  <c:v>0.70814400000000044</c:v>
                </c:pt>
                <c:pt idx="34382" formatCode="General">
                  <c:v>0.70816400000000002</c:v>
                </c:pt>
                <c:pt idx="34383" formatCode="General">
                  <c:v>0.70818499999999951</c:v>
                </c:pt>
                <c:pt idx="34384" formatCode="General">
                  <c:v>0.708206</c:v>
                </c:pt>
                <c:pt idx="34385" formatCode="General">
                  <c:v>0.70822700000000005</c:v>
                </c:pt>
                <c:pt idx="34386" formatCode="General">
                  <c:v>0.70824699999999996</c:v>
                </c:pt>
                <c:pt idx="34387" formatCode="General">
                  <c:v>0.70826800000000001</c:v>
                </c:pt>
                <c:pt idx="34388" formatCode="General">
                  <c:v>0.70828800000000003</c:v>
                </c:pt>
                <c:pt idx="34389" formatCode="General">
                  <c:v>0.70830899999999997</c:v>
                </c:pt>
                <c:pt idx="34390" formatCode="General">
                  <c:v>0.70832899999999999</c:v>
                </c:pt>
                <c:pt idx="34391" formatCode="General">
                  <c:v>0.70835000000000004</c:v>
                </c:pt>
                <c:pt idx="34392" formatCode="General">
                  <c:v>0.70837099999999997</c:v>
                </c:pt>
                <c:pt idx="34393" formatCode="General">
                  <c:v>0.70839099999999999</c:v>
                </c:pt>
                <c:pt idx="34394" formatCode="General">
                  <c:v>0.7084119999999996</c:v>
                </c:pt>
                <c:pt idx="34395" formatCode="General">
                  <c:v>0.70843199999999951</c:v>
                </c:pt>
                <c:pt idx="34396" formatCode="General">
                  <c:v>0.708453</c:v>
                </c:pt>
                <c:pt idx="34397" formatCode="General">
                  <c:v>0.70847300000000002</c:v>
                </c:pt>
                <c:pt idx="34398" formatCode="General">
                  <c:v>0.70849399999999996</c:v>
                </c:pt>
                <c:pt idx="34399" formatCode="General">
                  <c:v>0.70851500000000001</c:v>
                </c:pt>
                <c:pt idx="34400" formatCode="General">
                  <c:v>0.70853500000000003</c:v>
                </c:pt>
                <c:pt idx="34401" formatCode="General">
                  <c:v>0.70855599999999996</c:v>
                </c:pt>
                <c:pt idx="34402" formatCode="General">
                  <c:v>0.70857700000000001</c:v>
                </c:pt>
                <c:pt idx="34403" formatCode="General">
                  <c:v>0.70859700000000003</c:v>
                </c:pt>
                <c:pt idx="34404" formatCode="General">
                  <c:v>0.70861799999999997</c:v>
                </c:pt>
                <c:pt idx="34405" formatCode="General">
                  <c:v>0.70863799999999999</c:v>
                </c:pt>
                <c:pt idx="34406" formatCode="General">
                  <c:v>0.70865800000000045</c:v>
                </c:pt>
                <c:pt idx="34407" formatCode="General">
                  <c:v>0.70867899999999995</c:v>
                </c:pt>
                <c:pt idx="34408" formatCode="General">
                  <c:v>0.70870000000000044</c:v>
                </c:pt>
                <c:pt idx="34409" formatCode="General">
                  <c:v>0.70872100000000071</c:v>
                </c:pt>
                <c:pt idx="34410" formatCode="General">
                  <c:v>0.70874099999999995</c:v>
                </c:pt>
                <c:pt idx="34411" formatCode="General">
                  <c:v>0.708762</c:v>
                </c:pt>
                <c:pt idx="34412" formatCode="General">
                  <c:v>0.70878200000000002</c:v>
                </c:pt>
                <c:pt idx="34413" formatCode="General">
                  <c:v>0.70880299999999996</c:v>
                </c:pt>
                <c:pt idx="34414" formatCode="General">
                  <c:v>0.70882400000000045</c:v>
                </c:pt>
                <c:pt idx="34415" formatCode="General">
                  <c:v>0.70884400000000058</c:v>
                </c:pt>
                <c:pt idx="34416" formatCode="General">
                  <c:v>0.70886499999999997</c:v>
                </c:pt>
                <c:pt idx="34417" formatCode="General">
                  <c:v>0.70888600000000002</c:v>
                </c:pt>
                <c:pt idx="34418" formatCode="General">
                  <c:v>0.70890600000000004</c:v>
                </c:pt>
                <c:pt idx="34419" formatCode="General">
                  <c:v>0.70892599999999995</c:v>
                </c:pt>
                <c:pt idx="34420" formatCode="General">
                  <c:v>0.70894699999999999</c:v>
                </c:pt>
                <c:pt idx="34421" formatCode="General">
                  <c:v>0.70896800000000004</c:v>
                </c:pt>
                <c:pt idx="34422" formatCode="General">
                  <c:v>0.70898899999999998</c:v>
                </c:pt>
                <c:pt idx="34423" formatCode="General">
                  <c:v>0.70900900000000044</c:v>
                </c:pt>
                <c:pt idx="34424" formatCode="General">
                  <c:v>0.70903000000000005</c:v>
                </c:pt>
                <c:pt idx="34425" formatCode="General">
                  <c:v>0.7090500000000004</c:v>
                </c:pt>
                <c:pt idx="34426" formatCode="General">
                  <c:v>0.70907100000000045</c:v>
                </c:pt>
                <c:pt idx="34427" formatCode="General">
                  <c:v>0.70909100000000058</c:v>
                </c:pt>
                <c:pt idx="34428" formatCode="General">
                  <c:v>0.70911199999999996</c:v>
                </c:pt>
                <c:pt idx="34429" formatCode="General">
                  <c:v>0.70913199999999998</c:v>
                </c:pt>
                <c:pt idx="34430" formatCode="General">
                  <c:v>0.70915300000000003</c:v>
                </c:pt>
                <c:pt idx="34431" formatCode="General">
                  <c:v>0.70917399999999997</c:v>
                </c:pt>
                <c:pt idx="34432" formatCode="General">
                  <c:v>0.70919500000000046</c:v>
                </c:pt>
                <c:pt idx="34433" formatCode="General">
                  <c:v>0.70921500000000004</c:v>
                </c:pt>
                <c:pt idx="34434" formatCode="General">
                  <c:v>0.7092349999999995</c:v>
                </c:pt>
                <c:pt idx="34435" formatCode="General">
                  <c:v>0.709256</c:v>
                </c:pt>
                <c:pt idx="34436" formatCode="General">
                  <c:v>0.70927600000000002</c:v>
                </c:pt>
                <c:pt idx="34437" formatCode="General">
                  <c:v>0.70929799999999998</c:v>
                </c:pt>
                <c:pt idx="34438" formatCode="General">
                  <c:v>0.709318</c:v>
                </c:pt>
                <c:pt idx="34439" formatCode="General">
                  <c:v>0.70933900000000005</c:v>
                </c:pt>
                <c:pt idx="34440" formatCode="General">
                  <c:v>0.70935899999999996</c:v>
                </c:pt>
                <c:pt idx="34441" formatCode="General">
                  <c:v>0.70938000000000001</c:v>
                </c:pt>
                <c:pt idx="34442" formatCode="General">
                  <c:v>0.70940000000000003</c:v>
                </c:pt>
                <c:pt idx="34443" formatCode="General">
                  <c:v>0.70942099999999997</c:v>
                </c:pt>
                <c:pt idx="34444" formatCode="General">
                  <c:v>0.70944099999999999</c:v>
                </c:pt>
                <c:pt idx="34445" formatCode="General">
                  <c:v>0.70946199999999959</c:v>
                </c:pt>
                <c:pt idx="34446" formatCode="General">
                  <c:v>0.70948299999999942</c:v>
                </c:pt>
                <c:pt idx="34447" formatCode="General">
                  <c:v>0.70950299999999955</c:v>
                </c:pt>
                <c:pt idx="34448" formatCode="General">
                  <c:v>0.70952400000000004</c:v>
                </c:pt>
                <c:pt idx="34449" formatCode="General">
                  <c:v>0.70954399999999951</c:v>
                </c:pt>
                <c:pt idx="34450" formatCode="General">
                  <c:v>0.709565</c:v>
                </c:pt>
                <c:pt idx="34451" formatCode="General">
                  <c:v>0.70958500000000002</c:v>
                </c:pt>
                <c:pt idx="34452" formatCode="General">
                  <c:v>0.70960699999999999</c:v>
                </c:pt>
                <c:pt idx="34453" formatCode="General">
                  <c:v>0.70962700000000045</c:v>
                </c:pt>
                <c:pt idx="34454" formatCode="General">
                  <c:v>0.70964799999999995</c:v>
                </c:pt>
                <c:pt idx="34455" formatCode="General">
                  <c:v>0.70966799999999997</c:v>
                </c:pt>
                <c:pt idx="34456" formatCode="General">
                  <c:v>0.70968900000000046</c:v>
                </c:pt>
                <c:pt idx="34457" formatCode="General">
                  <c:v>0.7097090000000007</c:v>
                </c:pt>
                <c:pt idx="34458" formatCode="General">
                  <c:v>0.70973000000000042</c:v>
                </c:pt>
                <c:pt idx="34459" formatCode="General">
                  <c:v>0.70975000000000044</c:v>
                </c:pt>
                <c:pt idx="34460" formatCode="General">
                  <c:v>0.70977100000000071</c:v>
                </c:pt>
                <c:pt idx="34461" formatCode="General">
                  <c:v>0.70979200000000042</c:v>
                </c:pt>
                <c:pt idx="34462" formatCode="General">
                  <c:v>0.709812</c:v>
                </c:pt>
                <c:pt idx="34463" formatCode="General">
                  <c:v>0.70983300000000005</c:v>
                </c:pt>
                <c:pt idx="34464" formatCode="General">
                  <c:v>0.70985299999999996</c:v>
                </c:pt>
                <c:pt idx="34465" formatCode="General">
                  <c:v>0.70987400000000045</c:v>
                </c:pt>
                <c:pt idx="34466" formatCode="General">
                  <c:v>0.70989400000000058</c:v>
                </c:pt>
                <c:pt idx="34467" formatCode="General">
                  <c:v>0.70991599999999999</c:v>
                </c:pt>
                <c:pt idx="34468" formatCode="General">
                  <c:v>0.70993600000000001</c:v>
                </c:pt>
                <c:pt idx="34469" formatCode="General">
                  <c:v>0.70995699999999951</c:v>
                </c:pt>
                <c:pt idx="34470" formatCode="General">
                  <c:v>0.70997699999999997</c:v>
                </c:pt>
                <c:pt idx="34471" formatCode="General">
                  <c:v>0.70999800000000046</c:v>
                </c:pt>
                <c:pt idx="34472" formatCode="General">
                  <c:v>0.71001800000000004</c:v>
                </c:pt>
                <c:pt idx="34473" formatCode="General">
                  <c:v>0.71003899999999998</c:v>
                </c:pt>
                <c:pt idx="34474" formatCode="General">
                  <c:v>0.71005900000000044</c:v>
                </c:pt>
                <c:pt idx="34475" formatCode="General">
                  <c:v>0.71008000000000004</c:v>
                </c:pt>
                <c:pt idx="34476" formatCode="General">
                  <c:v>0.71010099999999998</c:v>
                </c:pt>
                <c:pt idx="34477" formatCode="General">
                  <c:v>0.71012100000000045</c:v>
                </c:pt>
                <c:pt idx="34478" formatCode="General">
                  <c:v>0.71014200000000005</c:v>
                </c:pt>
                <c:pt idx="34479" formatCode="General">
                  <c:v>0.71016199999999996</c:v>
                </c:pt>
                <c:pt idx="34480" formatCode="General">
                  <c:v>0.71018300000000001</c:v>
                </c:pt>
                <c:pt idx="34481" formatCode="General">
                  <c:v>0.7102039999999995</c:v>
                </c:pt>
                <c:pt idx="34482" formatCode="General">
                  <c:v>0.71022500000000044</c:v>
                </c:pt>
                <c:pt idx="34483" formatCode="General">
                  <c:v>0.71024500000000046</c:v>
                </c:pt>
                <c:pt idx="34484" formatCode="General">
                  <c:v>0.71026599999999951</c:v>
                </c:pt>
                <c:pt idx="34485" formatCode="General">
                  <c:v>0.71028599999999997</c:v>
                </c:pt>
                <c:pt idx="34486" formatCode="General">
                  <c:v>0.71030599999999999</c:v>
                </c:pt>
                <c:pt idx="34487" formatCode="General">
                  <c:v>0.71032700000000004</c:v>
                </c:pt>
                <c:pt idx="34488" formatCode="General">
                  <c:v>0.71034799999999998</c:v>
                </c:pt>
                <c:pt idx="34489" formatCode="General">
                  <c:v>0.71036900000000003</c:v>
                </c:pt>
                <c:pt idx="34490" formatCode="General">
                  <c:v>0.71038900000000005</c:v>
                </c:pt>
                <c:pt idx="34491" formatCode="General">
                  <c:v>0.71040999999999999</c:v>
                </c:pt>
                <c:pt idx="34492" formatCode="General">
                  <c:v>0.71043000000000001</c:v>
                </c:pt>
                <c:pt idx="34493" formatCode="General">
                  <c:v>0.71045100000000005</c:v>
                </c:pt>
                <c:pt idx="34494" formatCode="General">
                  <c:v>0.71047099999999996</c:v>
                </c:pt>
                <c:pt idx="34495" formatCode="General">
                  <c:v>0.71049200000000001</c:v>
                </c:pt>
                <c:pt idx="34496" formatCode="General">
                  <c:v>0.71051299999999928</c:v>
                </c:pt>
                <c:pt idx="34497" formatCode="General">
                  <c:v>0.71053299999999942</c:v>
                </c:pt>
                <c:pt idx="34498" formatCode="General">
                  <c:v>0.71055400000000002</c:v>
                </c:pt>
                <c:pt idx="34499" formatCode="General">
                  <c:v>0.71057499999999996</c:v>
                </c:pt>
                <c:pt idx="34500" formatCode="General">
                  <c:v>0.71059499999999998</c:v>
                </c:pt>
                <c:pt idx="34501" formatCode="General">
                  <c:v>0.71061500000000044</c:v>
                </c:pt>
                <c:pt idx="34502" formatCode="General">
                  <c:v>0.71063600000000005</c:v>
                </c:pt>
                <c:pt idx="34503" formatCode="General">
                  <c:v>0.71065699999999998</c:v>
                </c:pt>
                <c:pt idx="34504" formatCode="General">
                  <c:v>0.71067800000000059</c:v>
                </c:pt>
                <c:pt idx="34505" formatCode="General">
                  <c:v>0.71069800000000072</c:v>
                </c:pt>
                <c:pt idx="34506" formatCode="General">
                  <c:v>0.71071899999999999</c:v>
                </c:pt>
                <c:pt idx="34507" formatCode="General">
                  <c:v>0.71073900000000045</c:v>
                </c:pt>
                <c:pt idx="34508" formatCode="General">
                  <c:v>0.71075999999999995</c:v>
                </c:pt>
                <c:pt idx="34509" formatCode="General">
                  <c:v>0.71078000000000041</c:v>
                </c:pt>
                <c:pt idx="34510" formatCode="General">
                  <c:v>0.71080100000000046</c:v>
                </c:pt>
                <c:pt idx="34511" formatCode="General">
                  <c:v>0.71082199999999995</c:v>
                </c:pt>
                <c:pt idx="34512" formatCode="General">
                  <c:v>0.71084200000000042</c:v>
                </c:pt>
                <c:pt idx="34513" formatCode="General">
                  <c:v>0.71086300000000002</c:v>
                </c:pt>
                <c:pt idx="34514" formatCode="General">
                  <c:v>0.71088300000000004</c:v>
                </c:pt>
                <c:pt idx="34515" formatCode="General">
                  <c:v>0.71090399999999998</c:v>
                </c:pt>
                <c:pt idx="34516" formatCode="General">
                  <c:v>0.71092400000000044</c:v>
                </c:pt>
                <c:pt idx="34517" formatCode="General">
                  <c:v>0.71094500000000072</c:v>
                </c:pt>
                <c:pt idx="34518" formatCode="General">
                  <c:v>0.71096599999999999</c:v>
                </c:pt>
                <c:pt idx="34519" formatCode="General">
                  <c:v>0.71098600000000001</c:v>
                </c:pt>
                <c:pt idx="34520" formatCode="General">
                  <c:v>0.7110069999999995</c:v>
                </c:pt>
                <c:pt idx="34521" formatCode="General">
                  <c:v>0.71102799999999999</c:v>
                </c:pt>
                <c:pt idx="34522" formatCode="General">
                  <c:v>0.71104800000000046</c:v>
                </c:pt>
                <c:pt idx="34523" formatCode="General">
                  <c:v>0.71106899999999951</c:v>
                </c:pt>
                <c:pt idx="34524" formatCode="General">
                  <c:v>0.71108899999999997</c:v>
                </c:pt>
                <c:pt idx="34525" formatCode="General">
                  <c:v>0.71111000000000002</c:v>
                </c:pt>
                <c:pt idx="34526" formatCode="General">
                  <c:v>0.71113000000000004</c:v>
                </c:pt>
                <c:pt idx="34527" formatCode="General">
                  <c:v>0.71115099999999998</c:v>
                </c:pt>
                <c:pt idx="34528" formatCode="General">
                  <c:v>0.71117200000000003</c:v>
                </c:pt>
                <c:pt idx="34529" formatCode="General">
                  <c:v>0.71119200000000005</c:v>
                </c:pt>
                <c:pt idx="34530" formatCode="General">
                  <c:v>0.71121299999999943</c:v>
                </c:pt>
                <c:pt idx="34531" formatCode="General">
                  <c:v>0.711233</c:v>
                </c:pt>
                <c:pt idx="34532" formatCode="General">
                  <c:v>0.71125400000000005</c:v>
                </c:pt>
                <c:pt idx="34533" formatCode="General">
                  <c:v>0.71127499999999999</c:v>
                </c:pt>
                <c:pt idx="34534" formatCode="General">
                  <c:v>0.71129500000000045</c:v>
                </c:pt>
                <c:pt idx="34535" formatCode="General">
                  <c:v>0.7113159999999995</c:v>
                </c:pt>
                <c:pt idx="34536" formatCode="General">
                  <c:v>0.711337</c:v>
                </c:pt>
                <c:pt idx="34537" formatCode="General">
                  <c:v>0.71135700000000002</c:v>
                </c:pt>
                <c:pt idx="34538" formatCode="General">
                  <c:v>0.71137799999999951</c:v>
                </c:pt>
                <c:pt idx="34539" formatCode="General">
                  <c:v>0.71139799999999997</c:v>
                </c:pt>
                <c:pt idx="34540" formatCode="General">
                  <c:v>0.71141900000000002</c:v>
                </c:pt>
                <c:pt idx="34541" formatCode="General">
                  <c:v>0.71143900000000004</c:v>
                </c:pt>
                <c:pt idx="34542" formatCode="General">
                  <c:v>0.71145999999999998</c:v>
                </c:pt>
                <c:pt idx="34543" formatCode="General">
                  <c:v>0.71148100000000003</c:v>
                </c:pt>
                <c:pt idx="34544" formatCode="General">
                  <c:v>0.71150100000000005</c:v>
                </c:pt>
                <c:pt idx="34545" formatCode="General">
                  <c:v>0.71152199999999999</c:v>
                </c:pt>
                <c:pt idx="34546" formatCode="General">
                  <c:v>0.71154200000000001</c:v>
                </c:pt>
                <c:pt idx="34547" formatCode="General">
                  <c:v>0.71156299999999928</c:v>
                </c:pt>
                <c:pt idx="34548" formatCode="General">
                  <c:v>0.7115829999999993</c:v>
                </c:pt>
                <c:pt idx="34549" formatCode="General">
                  <c:v>0.71160400000000046</c:v>
                </c:pt>
                <c:pt idx="34550" formatCode="General">
                  <c:v>0.71162499999999995</c:v>
                </c:pt>
                <c:pt idx="34551" formatCode="General">
                  <c:v>0.71164600000000044</c:v>
                </c:pt>
                <c:pt idx="34552" formatCode="General">
                  <c:v>0.71166600000000002</c:v>
                </c:pt>
                <c:pt idx="34553" formatCode="General">
                  <c:v>0.71168600000000004</c:v>
                </c:pt>
                <c:pt idx="34554" formatCode="General">
                  <c:v>0.71170699999999998</c:v>
                </c:pt>
                <c:pt idx="34555" formatCode="General">
                  <c:v>0.71172700000000044</c:v>
                </c:pt>
                <c:pt idx="34556" formatCode="General">
                  <c:v>0.71174800000000071</c:v>
                </c:pt>
                <c:pt idx="34557" formatCode="General">
                  <c:v>0.71176899999999999</c:v>
                </c:pt>
                <c:pt idx="34558" formatCode="General">
                  <c:v>0.7117900000000007</c:v>
                </c:pt>
                <c:pt idx="34559" formatCode="General">
                  <c:v>0.71181000000000005</c:v>
                </c:pt>
                <c:pt idx="34560" formatCode="General">
                  <c:v>0.71183099999999999</c:v>
                </c:pt>
                <c:pt idx="34561" formatCode="General">
                  <c:v>0.71185100000000046</c:v>
                </c:pt>
                <c:pt idx="34562" formatCode="General">
                  <c:v>0.71187199999999995</c:v>
                </c:pt>
                <c:pt idx="34563" formatCode="General">
                  <c:v>0.71189200000000041</c:v>
                </c:pt>
                <c:pt idx="34564" formatCode="General">
                  <c:v>0.71191400000000005</c:v>
                </c:pt>
                <c:pt idx="34565" formatCode="General">
                  <c:v>0.71193399999999996</c:v>
                </c:pt>
                <c:pt idx="34566" formatCode="General">
                  <c:v>0.71195500000000045</c:v>
                </c:pt>
                <c:pt idx="34567" formatCode="General">
                  <c:v>0.71197500000000058</c:v>
                </c:pt>
                <c:pt idx="34568" formatCode="General">
                  <c:v>0.71199500000000071</c:v>
                </c:pt>
                <c:pt idx="34569" formatCode="General">
                  <c:v>0.71201599999999998</c:v>
                </c:pt>
                <c:pt idx="34570" formatCode="General">
                  <c:v>0.712036</c:v>
                </c:pt>
                <c:pt idx="34571" formatCode="General">
                  <c:v>0.71205799999999997</c:v>
                </c:pt>
                <c:pt idx="34572" formatCode="General">
                  <c:v>0.71207799999999999</c:v>
                </c:pt>
                <c:pt idx="34573" formatCode="General">
                  <c:v>0.7120990000000007</c:v>
                </c:pt>
                <c:pt idx="34574" formatCode="General">
                  <c:v>0.7121189999999995</c:v>
                </c:pt>
                <c:pt idx="34575" formatCode="General">
                  <c:v>0.71214000000000044</c:v>
                </c:pt>
                <c:pt idx="34576" formatCode="General">
                  <c:v>0.71216000000000002</c:v>
                </c:pt>
                <c:pt idx="34577" formatCode="General">
                  <c:v>0.71218099999999951</c:v>
                </c:pt>
                <c:pt idx="34578" formatCode="General">
                  <c:v>0.71220099999999997</c:v>
                </c:pt>
                <c:pt idx="34579" formatCode="General">
                  <c:v>0.71222300000000005</c:v>
                </c:pt>
                <c:pt idx="34580" formatCode="General">
                  <c:v>0.71224299999999996</c:v>
                </c:pt>
                <c:pt idx="34581" formatCode="General">
                  <c:v>0.71226299999999942</c:v>
                </c:pt>
                <c:pt idx="34582" formatCode="General">
                  <c:v>0.71228400000000003</c:v>
                </c:pt>
                <c:pt idx="34583" formatCode="General">
                  <c:v>0.71230400000000005</c:v>
                </c:pt>
                <c:pt idx="34584" formatCode="General">
                  <c:v>0.71232499999999999</c:v>
                </c:pt>
                <c:pt idx="34585" formatCode="General">
                  <c:v>0.71234600000000003</c:v>
                </c:pt>
                <c:pt idx="34586" formatCode="General">
                  <c:v>0.71236699999999942</c:v>
                </c:pt>
                <c:pt idx="34587" formatCode="General">
                  <c:v>0.71238699999999955</c:v>
                </c:pt>
                <c:pt idx="34588" formatCode="General">
                  <c:v>0.71240800000000004</c:v>
                </c:pt>
                <c:pt idx="34589" formatCode="General">
                  <c:v>0.71242799999999951</c:v>
                </c:pt>
                <c:pt idx="34590" formatCode="General">
                  <c:v>0.71244900000000044</c:v>
                </c:pt>
                <c:pt idx="34591" formatCode="General">
                  <c:v>0.71246900000000002</c:v>
                </c:pt>
                <c:pt idx="34592" formatCode="General">
                  <c:v>0.71248999999999996</c:v>
                </c:pt>
                <c:pt idx="34593" formatCode="General">
                  <c:v>0.71250999999999998</c:v>
                </c:pt>
                <c:pt idx="34594" formatCode="General">
                  <c:v>0.71253100000000003</c:v>
                </c:pt>
                <c:pt idx="34595" formatCode="General">
                  <c:v>0.71255199999999996</c:v>
                </c:pt>
                <c:pt idx="34596" formatCode="General">
                  <c:v>0.71257199999999998</c:v>
                </c:pt>
                <c:pt idx="34597" formatCode="General">
                  <c:v>0.71259300000000003</c:v>
                </c:pt>
                <c:pt idx="34598" formatCode="General">
                  <c:v>0.71261300000000005</c:v>
                </c:pt>
                <c:pt idx="34599" formatCode="General">
                  <c:v>0.71263399999999999</c:v>
                </c:pt>
                <c:pt idx="34600" formatCode="General">
                  <c:v>0.7126550000000007</c:v>
                </c:pt>
                <c:pt idx="34601" formatCode="General">
                  <c:v>0.71267600000000042</c:v>
                </c:pt>
                <c:pt idx="34602" formatCode="General">
                  <c:v>0.71269600000000044</c:v>
                </c:pt>
                <c:pt idx="34603" formatCode="General">
                  <c:v>0.71271700000000004</c:v>
                </c:pt>
                <c:pt idx="34604" formatCode="General">
                  <c:v>0.71273699999999951</c:v>
                </c:pt>
                <c:pt idx="34605" formatCode="General">
                  <c:v>0.71275800000000045</c:v>
                </c:pt>
                <c:pt idx="34606" formatCode="General">
                  <c:v>0.71277800000000058</c:v>
                </c:pt>
                <c:pt idx="34607" formatCode="General">
                  <c:v>0.71279900000000074</c:v>
                </c:pt>
                <c:pt idx="34608" formatCode="General">
                  <c:v>0.71281899999999998</c:v>
                </c:pt>
                <c:pt idx="34609" formatCode="General">
                  <c:v>0.71284000000000058</c:v>
                </c:pt>
                <c:pt idx="34610" formatCode="General">
                  <c:v>0.71286099999999997</c:v>
                </c:pt>
                <c:pt idx="34611" formatCode="General">
                  <c:v>0.71288099999999999</c:v>
                </c:pt>
                <c:pt idx="34612" formatCode="General">
                  <c:v>0.71290200000000004</c:v>
                </c:pt>
                <c:pt idx="34613" formatCode="General">
                  <c:v>0.71292199999999994</c:v>
                </c:pt>
                <c:pt idx="34614" formatCode="General">
                  <c:v>0.71294299999999999</c:v>
                </c:pt>
                <c:pt idx="34615" formatCode="General">
                  <c:v>0.71296400000000004</c:v>
                </c:pt>
                <c:pt idx="34616" formatCode="General">
                  <c:v>0.71298499999999998</c:v>
                </c:pt>
                <c:pt idx="34617" formatCode="General">
                  <c:v>0.71300500000000044</c:v>
                </c:pt>
                <c:pt idx="34618" formatCode="General">
                  <c:v>0.71302600000000005</c:v>
                </c:pt>
                <c:pt idx="34619" formatCode="General">
                  <c:v>0.7130460000000004</c:v>
                </c:pt>
                <c:pt idx="34620" formatCode="General">
                  <c:v>0.71306599999999998</c:v>
                </c:pt>
                <c:pt idx="34621" formatCode="General">
                  <c:v>0.71308700000000003</c:v>
                </c:pt>
                <c:pt idx="34622" formatCode="General">
                  <c:v>0.71310700000000005</c:v>
                </c:pt>
                <c:pt idx="34623" formatCode="General">
                  <c:v>0.71312900000000046</c:v>
                </c:pt>
                <c:pt idx="34624" formatCode="General">
                  <c:v>0.71314900000000059</c:v>
                </c:pt>
                <c:pt idx="34625" formatCode="General">
                  <c:v>0.71316999999999997</c:v>
                </c:pt>
                <c:pt idx="34626" formatCode="General">
                  <c:v>0.71318999999999999</c:v>
                </c:pt>
                <c:pt idx="34627" formatCode="General">
                  <c:v>0.71321100000000004</c:v>
                </c:pt>
                <c:pt idx="34628" formatCode="General">
                  <c:v>0.7132309999999995</c:v>
                </c:pt>
                <c:pt idx="34629" formatCode="General">
                  <c:v>0.713252</c:v>
                </c:pt>
                <c:pt idx="34630" formatCode="General">
                  <c:v>0.71327300000000005</c:v>
                </c:pt>
                <c:pt idx="34631" formatCode="General">
                  <c:v>0.71329299999999951</c:v>
                </c:pt>
                <c:pt idx="34632" formatCode="General">
                  <c:v>0.713314</c:v>
                </c:pt>
                <c:pt idx="34633" formatCode="General">
                  <c:v>0.71333400000000002</c:v>
                </c:pt>
                <c:pt idx="34634" formatCode="General">
                  <c:v>0.71335499999999996</c:v>
                </c:pt>
                <c:pt idx="34635" formatCode="General">
                  <c:v>0.71337499999999998</c:v>
                </c:pt>
                <c:pt idx="34636" formatCode="General">
                  <c:v>0.71339600000000003</c:v>
                </c:pt>
                <c:pt idx="34637" formatCode="General">
                  <c:v>0.71341699999999941</c:v>
                </c:pt>
                <c:pt idx="34638" formatCode="General">
                  <c:v>0.71343699999999943</c:v>
                </c:pt>
                <c:pt idx="34639" formatCode="General">
                  <c:v>0.71345800000000004</c:v>
                </c:pt>
                <c:pt idx="34640" formatCode="General">
                  <c:v>0.71347899999999997</c:v>
                </c:pt>
                <c:pt idx="34641" formatCode="General">
                  <c:v>0.71349899999999999</c:v>
                </c:pt>
                <c:pt idx="34642" formatCode="General">
                  <c:v>0.71352000000000004</c:v>
                </c:pt>
                <c:pt idx="34643" formatCode="General">
                  <c:v>0.71353999999999951</c:v>
                </c:pt>
                <c:pt idx="34644" formatCode="General">
                  <c:v>0.713561</c:v>
                </c:pt>
                <c:pt idx="34645" formatCode="General">
                  <c:v>0.71358199999999961</c:v>
                </c:pt>
                <c:pt idx="34646" formatCode="General">
                  <c:v>0.7136020000000004</c:v>
                </c:pt>
                <c:pt idx="34647" formatCode="General">
                  <c:v>0.71362300000000045</c:v>
                </c:pt>
                <c:pt idx="34648" formatCode="General">
                  <c:v>0.71364300000000058</c:v>
                </c:pt>
                <c:pt idx="34649" formatCode="General">
                  <c:v>0.71366399999999997</c:v>
                </c:pt>
                <c:pt idx="34650" formatCode="General">
                  <c:v>0.71368399999999999</c:v>
                </c:pt>
                <c:pt idx="34651" formatCode="General">
                  <c:v>0.7137050000000007</c:v>
                </c:pt>
                <c:pt idx="34652" formatCode="General">
                  <c:v>0.71372600000000042</c:v>
                </c:pt>
                <c:pt idx="34653" formatCode="General">
                  <c:v>0.71374600000000044</c:v>
                </c:pt>
                <c:pt idx="34654" formatCode="General">
                  <c:v>0.71376700000000004</c:v>
                </c:pt>
                <c:pt idx="34655" formatCode="General">
                  <c:v>0.71378799999999998</c:v>
                </c:pt>
                <c:pt idx="34656" formatCode="General">
                  <c:v>0.71380800000000044</c:v>
                </c:pt>
                <c:pt idx="34657" formatCode="General">
                  <c:v>0.71382900000000071</c:v>
                </c:pt>
                <c:pt idx="34658" formatCode="General">
                  <c:v>0.71384900000000073</c:v>
                </c:pt>
                <c:pt idx="34659" formatCode="General">
                  <c:v>0.71387000000000045</c:v>
                </c:pt>
                <c:pt idx="34660" formatCode="General">
                  <c:v>0.71389000000000058</c:v>
                </c:pt>
                <c:pt idx="34661" formatCode="General">
                  <c:v>0.71391099999999996</c:v>
                </c:pt>
                <c:pt idx="34662" formatCode="General">
                  <c:v>0.71393200000000001</c:v>
                </c:pt>
                <c:pt idx="34663" formatCode="General">
                  <c:v>0.71395200000000003</c:v>
                </c:pt>
                <c:pt idx="34664" formatCode="General">
                  <c:v>0.71397299999999997</c:v>
                </c:pt>
                <c:pt idx="34665" formatCode="General">
                  <c:v>0.71399299999999999</c:v>
                </c:pt>
                <c:pt idx="34666" formatCode="General">
                  <c:v>0.71401400000000004</c:v>
                </c:pt>
                <c:pt idx="34667" formatCode="General">
                  <c:v>0.7140339999999995</c:v>
                </c:pt>
                <c:pt idx="34668" formatCode="General">
                  <c:v>0.71405600000000002</c:v>
                </c:pt>
                <c:pt idx="34669" formatCode="General">
                  <c:v>0.71407600000000004</c:v>
                </c:pt>
                <c:pt idx="34670" formatCode="General">
                  <c:v>0.71409699999999998</c:v>
                </c:pt>
                <c:pt idx="34671" formatCode="General">
                  <c:v>0.714117</c:v>
                </c:pt>
                <c:pt idx="34672" formatCode="General">
                  <c:v>0.71413800000000005</c:v>
                </c:pt>
                <c:pt idx="34673" formatCode="General">
                  <c:v>0.71415799999999996</c:v>
                </c:pt>
                <c:pt idx="34674" formatCode="General">
                  <c:v>0.71417900000000045</c:v>
                </c:pt>
                <c:pt idx="34675" formatCode="General">
                  <c:v>0.71419900000000058</c:v>
                </c:pt>
                <c:pt idx="34676" formatCode="General">
                  <c:v>0.71421999999999997</c:v>
                </c:pt>
                <c:pt idx="34677" formatCode="General">
                  <c:v>0.71424100000000046</c:v>
                </c:pt>
                <c:pt idx="34678" formatCode="General">
                  <c:v>0.71426100000000003</c:v>
                </c:pt>
                <c:pt idx="34679" formatCode="General">
                  <c:v>0.71428199999999997</c:v>
                </c:pt>
                <c:pt idx="34680" formatCode="General">
                  <c:v>0.71430199999999999</c:v>
                </c:pt>
                <c:pt idx="34681" formatCode="General">
                  <c:v>0.71432300000000004</c:v>
                </c:pt>
                <c:pt idx="34682" formatCode="General">
                  <c:v>0.71434299999999951</c:v>
                </c:pt>
                <c:pt idx="34683" formatCode="General">
                  <c:v>0.71436500000000003</c:v>
                </c:pt>
                <c:pt idx="34684" formatCode="General">
                  <c:v>0.71438500000000005</c:v>
                </c:pt>
                <c:pt idx="34685" formatCode="General">
                  <c:v>0.71440599999999999</c:v>
                </c:pt>
                <c:pt idx="34686" formatCode="General">
                  <c:v>0.71442600000000001</c:v>
                </c:pt>
                <c:pt idx="34687" formatCode="General">
                  <c:v>0.71444600000000003</c:v>
                </c:pt>
                <c:pt idx="34688" formatCode="General">
                  <c:v>0.7144669999999993</c:v>
                </c:pt>
                <c:pt idx="34689" formatCode="General">
                  <c:v>0.71448699999999943</c:v>
                </c:pt>
                <c:pt idx="34690" formatCode="General">
                  <c:v>0.71450800000000003</c:v>
                </c:pt>
                <c:pt idx="34691" formatCode="General">
                  <c:v>0.71452899999999997</c:v>
                </c:pt>
                <c:pt idx="34692" formatCode="General">
                  <c:v>0.71455000000000002</c:v>
                </c:pt>
                <c:pt idx="34693" formatCode="General">
                  <c:v>0.71457000000000004</c:v>
                </c:pt>
                <c:pt idx="34694" formatCode="General">
                  <c:v>0.71459099999999998</c:v>
                </c:pt>
                <c:pt idx="34695" formatCode="General">
                  <c:v>0.71461100000000044</c:v>
                </c:pt>
                <c:pt idx="34696" formatCode="General">
                  <c:v>0.71463200000000004</c:v>
                </c:pt>
                <c:pt idx="34697" formatCode="General">
                  <c:v>0.71465199999999995</c:v>
                </c:pt>
                <c:pt idx="34698" formatCode="General">
                  <c:v>0.71467400000000059</c:v>
                </c:pt>
                <c:pt idx="34699" formatCode="General">
                  <c:v>0.71469400000000072</c:v>
                </c:pt>
                <c:pt idx="34700" formatCode="General">
                  <c:v>0.71471399999999996</c:v>
                </c:pt>
                <c:pt idx="34701" formatCode="General">
                  <c:v>0.71473500000000045</c:v>
                </c:pt>
                <c:pt idx="34702" formatCode="General">
                  <c:v>0.71475500000000058</c:v>
                </c:pt>
                <c:pt idx="34703" formatCode="General">
                  <c:v>0.71477600000000041</c:v>
                </c:pt>
                <c:pt idx="34704" formatCode="General">
                  <c:v>0.71479600000000043</c:v>
                </c:pt>
                <c:pt idx="34705" formatCode="General">
                  <c:v>0.71481799999999951</c:v>
                </c:pt>
                <c:pt idx="34706" formatCode="General">
                  <c:v>0.71483799999999997</c:v>
                </c:pt>
                <c:pt idx="34707" formatCode="General">
                  <c:v>0.71485900000000058</c:v>
                </c:pt>
                <c:pt idx="34708" formatCode="General">
                  <c:v>0.71487900000000071</c:v>
                </c:pt>
                <c:pt idx="34709" formatCode="General">
                  <c:v>0.71490000000000042</c:v>
                </c:pt>
                <c:pt idx="34710" formatCode="General">
                  <c:v>0.71492000000000044</c:v>
                </c:pt>
                <c:pt idx="34711" formatCode="General">
                  <c:v>0.71494100000000071</c:v>
                </c:pt>
                <c:pt idx="34712" formatCode="General">
                  <c:v>0.71496099999999996</c:v>
                </c:pt>
                <c:pt idx="34713" formatCode="General">
                  <c:v>0.71498300000000004</c:v>
                </c:pt>
                <c:pt idx="34714" formatCode="General">
                  <c:v>0.7150030000000005</c:v>
                </c:pt>
                <c:pt idx="34715" formatCode="General">
                  <c:v>0.71502299999999996</c:v>
                </c:pt>
                <c:pt idx="34716" formatCode="General">
                  <c:v>0.71504400000000046</c:v>
                </c:pt>
                <c:pt idx="34717" formatCode="General">
                  <c:v>0.71506400000000003</c:v>
                </c:pt>
                <c:pt idx="34718" formatCode="General">
                  <c:v>0.71508499999999997</c:v>
                </c:pt>
                <c:pt idx="34719" formatCode="General">
                  <c:v>0.71510600000000002</c:v>
                </c:pt>
                <c:pt idx="34720" formatCode="General">
                  <c:v>0.71512699999999996</c:v>
                </c:pt>
                <c:pt idx="34721" formatCode="General">
                  <c:v>0.71514699999999998</c:v>
                </c:pt>
                <c:pt idx="34722" formatCode="General">
                  <c:v>0.71516800000000003</c:v>
                </c:pt>
                <c:pt idx="34723" formatCode="General">
                  <c:v>0.71518800000000005</c:v>
                </c:pt>
                <c:pt idx="34724" formatCode="General">
                  <c:v>0.71520899999999998</c:v>
                </c:pt>
                <c:pt idx="34725" formatCode="General">
                  <c:v>0.71522900000000045</c:v>
                </c:pt>
                <c:pt idx="34726" formatCode="General">
                  <c:v>0.71525000000000005</c:v>
                </c:pt>
                <c:pt idx="34727" formatCode="General">
                  <c:v>0.71527099999999999</c:v>
                </c:pt>
                <c:pt idx="34728" formatCode="General">
                  <c:v>0.71529100000000045</c:v>
                </c:pt>
                <c:pt idx="34729" formatCode="General">
                  <c:v>0.7153119999999995</c:v>
                </c:pt>
                <c:pt idx="34730" formatCode="General">
                  <c:v>0.71533199999999997</c:v>
                </c:pt>
                <c:pt idx="34731" formatCode="General">
                  <c:v>0.71535300000000002</c:v>
                </c:pt>
                <c:pt idx="34732" formatCode="General">
                  <c:v>0.71537300000000004</c:v>
                </c:pt>
                <c:pt idx="34733" formatCode="General">
                  <c:v>0.71539399999999997</c:v>
                </c:pt>
                <c:pt idx="34734" formatCode="General">
                  <c:v>0.71541500000000002</c:v>
                </c:pt>
                <c:pt idx="34735" formatCode="General">
                  <c:v>0.71543599999999996</c:v>
                </c:pt>
                <c:pt idx="34736" formatCode="General">
                  <c:v>0.71545599999999998</c:v>
                </c:pt>
                <c:pt idx="34737" formatCode="General">
                  <c:v>0.71547700000000003</c:v>
                </c:pt>
                <c:pt idx="34738" formatCode="General">
                  <c:v>0.71549700000000005</c:v>
                </c:pt>
                <c:pt idx="34739" formatCode="General">
                  <c:v>0.71551799999999943</c:v>
                </c:pt>
                <c:pt idx="34740" formatCode="General">
                  <c:v>0.71553800000000001</c:v>
                </c:pt>
                <c:pt idx="34741" formatCode="General">
                  <c:v>0.71555800000000003</c:v>
                </c:pt>
                <c:pt idx="34742" formatCode="General">
                  <c:v>0.71557999999999999</c:v>
                </c:pt>
                <c:pt idx="34743" formatCode="General">
                  <c:v>0.71560000000000046</c:v>
                </c:pt>
                <c:pt idx="34744" formatCode="General">
                  <c:v>0.71562099999999995</c:v>
                </c:pt>
                <c:pt idx="34745" formatCode="General">
                  <c:v>0.71564100000000075</c:v>
                </c:pt>
                <c:pt idx="34746" formatCode="General">
                  <c:v>0.71566200000000002</c:v>
                </c:pt>
                <c:pt idx="34747" formatCode="General">
                  <c:v>0.71568200000000004</c:v>
                </c:pt>
                <c:pt idx="34748" formatCode="General">
                  <c:v>0.71570299999999998</c:v>
                </c:pt>
                <c:pt idx="34749" formatCode="General">
                  <c:v>0.71572400000000058</c:v>
                </c:pt>
                <c:pt idx="34750" formatCode="General">
                  <c:v>0.71574400000000071</c:v>
                </c:pt>
                <c:pt idx="34751" formatCode="General">
                  <c:v>0.71576499999999998</c:v>
                </c:pt>
                <c:pt idx="34752" formatCode="General">
                  <c:v>0.71578600000000003</c:v>
                </c:pt>
                <c:pt idx="34753" formatCode="General">
                  <c:v>0.71580600000000005</c:v>
                </c:pt>
                <c:pt idx="34754" formatCode="General">
                  <c:v>0.71582600000000041</c:v>
                </c:pt>
                <c:pt idx="34755" formatCode="General">
                  <c:v>0.71584700000000046</c:v>
                </c:pt>
                <c:pt idx="34756" formatCode="General">
                  <c:v>0.71586700000000003</c:v>
                </c:pt>
                <c:pt idx="34757" formatCode="General">
                  <c:v>0.71588900000000044</c:v>
                </c:pt>
                <c:pt idx="34758" formatCode="General">
                  <c:v>0.71590900000000046</c:v>
                </c:pt>
                <c:pt idx="34759" formatCode="General">
                  <c:v>0.7159300000000004</c:v>
                </c:pt>
                <c:pt idx="34760" formatCode="General">
                  <c:v>0.71595000000000042</c:v>
                </c:pt>
                <c:pt idx="34761" formatCode="General">
                  <c:v>0.71597100000000058</c:v>
                </c:pt>
                <c:pt idx="34762" formatCode="General">
                  <c:v>0.71599100000000071</c:v>
                </c:pt>
                <c:pt idx="34763" formatCode="General">
                  <c:v>0.71601199999999998</c:v>
                </c:pt>
                <c:pt idx="34764" formatCode="General">
                  <c:v>0.71603300000000003</c:v>
                </c:pt>
                <c:pt idx="34765" formatCode="General">
                  <c:v>0.71605300000000005</c:v>
                </c:pt>
                <c:pt idx="34766" formatCode="General">
                  <c:v>0.71607399999999999</c:v>
                </c:pt>
                <c:pt idx="34767" formatCode="General">
                  <c:v>0.71609400000000045</c:v>
                </c:pt>
                <c:pt idx="34768" formatCode="General">
                  <c:v>0.7161149999999995</c:v>
                </c:pt>
                <c:pt idx="34769" formatCode="General">
                  <c:v>0.71613499999999997</c:v>
                </c:pt>
                <c:pt idx="34770" formatCode="General">
                  <c:v>0.71615600000000001</c:v>
                </c:pt>
                <c:pt idx="34771" formatCode="General">
                  <c:v>0.71617699999999951</c:v>
                </c:pt>
                <c:pt idx="34772" formatCode="General">
                  <c:v>0.71619699999999997</c:v>
                </c:pt>
                <c:pt idx="34773" formatCode="General">
                  <c:v>0.71621800000000002</c:v>
                </c:pt>
                <c:pt idx="34774" formatCode="General">
                  <c:v>0.71623899999999996</c:v>
                </c:pt>
                <c:pt idx="34775" formatCode="General">
                  <c:v>0.71625899999999998</c:v>
                </c:pt>
                <c:pt idx="34776" formatCode="General">
                  <c:v>0.71628000000000003</c:v>
                </c:pt>
                <c:pt idx="34777" formatCode="General">
                  <c:v>0.71630000000000005</c:v>
                </c:pt>
                <c:pt idx="34778" formatCode="General">
                  <c:v>0.71632099999999999</c:v>
                </c:pt>
                <c:pt idx="34779" formatCode="General">
                  <c:v>0.71634100000000045</c:v>
                </c:pt>
                <c:pt idx="34780" formatCode="General">
                  <c:v>0.71636199999999961</c:v>
                </c:pt>
                <c:pt idx="34781" formatCode="General">
                  <c:v>0.71638299999999955</c:v>
                </c:pt>
                <c:pt idx="34782" formatCode="General">
                  <c:v>0.71640300000000001</c:v>
                </c:pt>
                <c:pt idx="34783" formatCode="General">
                  <c:v>0.71642399999999951</c:v>
                </c:pt>
                <c:pt idx="34784" formatCode="General">
                  <c:v>0.71644399999999997</c:v>
                </c:pt>
                <c:pt idx="34785" formatCode="General">
                  <c:v>0.71646500000000002</c:v>
                </c:pt>
                <c:pt idx="34786" formatCode="General">
                  <c:v>0.71648599999999996</c:v>
                </c:pt>
                <c:pt idx="34787" formatCode="General">
                  <c:v>0.71650700000000001</c:v>
                </c:pt>
                <c:pt idx="34788" formatCode="General">
                  <c:v>0.71652700000000003</c:v>
                </c:pt>
                <c:pt idx="34789" formatCode="General">
                  <c:v>0.71654799999999996</c:v>
                </c:pt>
                <c:pt idx="34790" formatCode="General">
                  <c:v>0.71656799999999943</c:v>
                </c:pt>
                <c:pt idx="34791" formatCode="General">
                  <c:v>0.71658900000000003</c:v>
                </c:pt>
                <c:pt idx="34792" formatCode="General">
                  <c:v>0.71660900000000072</c:v>
                </c:pt>
                <c:pt idx="34793" formatCode="General">
                  <c:v>0.71663000000000043</c:v>
                </c:pt>
                <c:pt idx="34794" formatCode="General">
                  <c:v>0.71665000000000045</c:v>
                </c:pt>
                <c:pt idx="34795" formatCode="General">
                  <c:v>0.71667099999999995</c:v>
                </c:pt>
                <c:pt idx="34796" formatCode="General">
                  <c:v>0.71669200000000044</c:v>
                </c:pt>
                <c:pt idx="34797" formatCode="General">
                  <c:v>0.71671200000000002</c:v>
                </c:pt>
                <c:pt idx="34798" formatCode="General">
                  <c:v>0.71673299999999951</c:v>
                </c:pt>
                <c:pt idx="34799" formatCode="General">
                  <c:v>0.71675299999999997</c:v>
                </c:pt>
                <c:pt idx="34800" formatCode="General">
                  <c:v>0.71677400000000058</c:v>
                </c:pt>
                <c:pt idx="34801" formatCode="General">
                  <c:v>0.71679400000000071</c:v>
                </c:pt>
                <c:pt idx="34802" formatCode="General">
                  <c:v>0.71681600000000001</c:v>
                </c:pt>
                <c:pt idx="34803" formatCode="General">
                  <c:v>0.71683600000000003</c:v>
                </c:pt>
                <c:pt idx="34804" formatCode="General">
                  <c:v>0.71685699999999997</c:v>
                </c:pt>
                <c:pt idx="34805" formatCode="General">
                  <c:v>0.71687699999999999</c:v>
                </c:pt>
                <c:pt idx="34806" formatCode="General">
                  <c:v>0.7168980000000007</c:v>
                </c:pt>
                <c:pt idx="34807" formatCode="General">
                  <c:v>0.7169180000000005</c:v>
                </c:pt>
                <c:pt idx="34808" formatCode="General">
                  <c:v>0.71693799999999996</c:v>
                </c:pt>
                <c:pt idx="34809" formatCode="General">
                  <c:v>0.71695900000000046</c:v>
                </c:pt>
                <c:pt idx="34810" formatCode="General">
                  <c:v>0.71697999999999995</c:v>
                </c:pt>
                <c:pt idx="34811" formatCode="General">
                  <c:v>0.71700100000000044</c:v>
                </c:pt>
                <c:pt idx="34812" formatCode="General">
                  <c:v>0.71702100000000046</c:v>
                </c:pt>
                <c:pt idx="34813" formatCode="General">
                  <c:v>0.7170420000000004</c:v>
                </c:pt>
                <c:pt idx="34814" formatCode="General">
                  <c:v>0.71706199999999998</c:v>
                </c:pt>
                <c:pt idx="34815" formatCode="General">
                  <c:v>0.71708300000000003</c:v>
                </c:pt>
                <c:pt idx="34816" formatCode="General">
                  <c:v>0.71710300000000005</c:v>
                </c:pt>
                <c:pt idx="34817" formatCode="General">
                  <c:v>0.71712500000000046</c:v>
                </c:pt>
                <c:pt idx="34818" formatCode="General">
                  <c:v>0.71714500000000059</c:v>
                </c:pt>
                <c:pt idx="34819" formatCode="General">
                  <c:v>0.71716599999999997</c:v>
                </c:pt>
                <c:pt idx="34820" formatCode="General">
                  <c:v>0.71718599999999999</c:v>
                </c:pt>
                <c:pt idx="34821" formatCode="General">
                  <c:v>0.71720700000000004</c:v>
                </c:pt>
                <c:pt idx="34822" formatCode="General">
                  <c:v>0.7172269999999995</c:v>
                </c:pt>
                <c:pt idx="34823" formatCode="General">
                  <c:v>0.71724699999999997</c:v>
                </c:pt>
                <c:pt idx="34824" formatCode="General">
                  <c:v>0.71726800000000002</c:v>
                </c:pt>
                <c:pt idx="34825" formatCode="General">
                  <c:v>0.71728899999999951</c:v>
                </c:pt>
                <c:pt idx="34826" formatCode="General">
                  <c:v>0.71731</c:v>
                </c:pt>
                <c:pt idx="34827" formatCode="General">
                  <c:v>0.71733000000000002</c:v>
                </c:pt>
                <c:pt idx="34828" formatCode="General">
                  <c:v>0.71735099999999996</c:v>
                </c:pt>
                <c:pt idx="34829" formatCode="General">
                  <c:v>0.71737099999999998</c:v>
                </c:pt>
                <c:pt idx="34830" formatCode="General">
                  <c:v>0.71739200000000003</c:v>
                </c:pt>
                <c:pt idx="34831" formatCode="General">
                  <c:v>0.71741299999999941</c:v>
                </c:pt>
                <c:pt idx="34832" formatCode="General">
                  <c:v>0.71743400000000002</c:v>
                </c:pt>
                <c:pt idx="34833" formatCode="General">
                  <c:v>0.71745400000000004</c:v>
                </c:pt>
                <c:pt idx="34834" formatCode="General">
                  <c:v>0.7174739999999995</c:v>
                </c:pt>
                <c:pt idx="34835" formatCode="General">
                  <c:v>0.71749499999999999</c:v>
                </c:pt>
                <c:pt idx="34836" formatCode="General">
                  <c:v>0.71751500000000001</c:v>
                </c:pt>
                <c:pt idx="34837" formatCode="General">
                  <c:v>0.71753599999999951</c:v>
                </c:pt>
                <c:pt idx="34838" formatCode="General">
                  <c:v>0.71755599999999997</c:v>
                </c:pt>
                <c:pt idx="34839" formatCode="General">
                  <c:v>0.71757700000000002</c:v>
                </c:pt>
                <c:pt idx="34840" formatCode="General">
                  <c:v>0.71759799999999996</c:v>
                </c:pt>
                <c:pt idx="34841" formatCode="General">
                  <c:v>0.71761900000000045</c:v>
                </c:pt>
                <c:pt idx="34842" formatCode="General">
                  <c:v>0.71763900000000058</c:v>
                </c:pt>
                <c:pt idx="34843" formatCode="General">
                  <c:v>0.71766000000000041</c:v>
                </c:pt>
                <c:pt idx="34844" formatCode="General">
                  <c:v>0.71768000000000043</c:v>
                </c:pt>
                <c:pt idx="34845" formatCode="General">
                  <c:v>0.7177010000000007</c:v>
                </c:pt>
                <c:pt idx="34846" formatCode="General">
                  <c:v>0.71772200000000042</c:v>
                </c:pt>
                <c:pt idx="34847" formatCode="General">
                  <c:v>0.71774300000000046</c:v>
                </c:pt>
                <c:pt idx="34848" formatCode="General">
                  <c:v>0.71776300000000004</c:v>
                </c:pt>
                <c:pt idx="34849" formatCode="General">
                  <c:v>0.7177829999999995</c:v>
                </c:pt>
                <c:pt idx="34850" formatCode="General">
                  <c:v>0.71780400000000044</c:v>
                </c:pt>
                <c:pt idx="34851" formatCode="General">
                  <c:v>0.71782400000000046</c:v>
                </c:pt>
                <c:pt idx="34852" formatCode="General">
                  <c:v>0.71784500000000073</c:v>
                </c:pt>
                <c:pt idx="34853" formatCode="General">
                  <c:v>0.717866</c:v>
                </c:pt>
                <c:pt idx="34854" formatCode="General">
                  <c:v>0.71788700000000005</c:v>
                </c:pt>
                <c:pt idx="34855" formatCode="General">
                  <c:v>0.71790699999999996</c:v>
                </c:pt>
                <c:pt idx="34856" formatCode="General">
                  <c:v>0.71792800000000045</c:v>
                </c:pt>
                <c:pt idx="34857" formatCode="General">
                  <c:v>0.71794800000000059</c:v>
                </c:pt>
                <c:pt idx="34858" formatCode="General">
                  <c:v>0.71796899999999997</c:v>
                </c:pt>
                <c:pt idx="34859" formatCode="General">
                  <c:v>0.71798899999999999</c:v>
                </c:pt>
                <c:pt idx="34860" formatCode="General">
                  <c:v>0.71801000000000004</c:v>
                </c:pt>
                <c:pt idx="34861" formatCode="General">
                  <c:v>0.71803099999999997</c:v>
                </c:pt>
                <c:pt idx="34862" formatCode="General">
                  <c:v>0.71805099999999999</c:v>
                </c:pt>
                <c:pt idx="34863" formatCode="General">
                  <c:v>0.71807200000000004</c:v>
                </c:pt>
                <c:pt idx="34864" formatCode="General">
                  <c:v>0.71809199999999995</c:v>
                </c:pt>
                <c:pt idx="34865" formatCode="General">
                  <c:v>0.718113</c:v>
                </c:pt>
                <c:pt idx="34866" formatCode="General">
                  <c:v>0.71813300000000002</c:v>
                </c:pt>
                <c:pt idx="34867" formatCode="General">
                  <c:v>0.71815399999999996</c:v>
                </c:pt>
                <c:pt idx="34868" formatCode="General">
                  <c:v>0.71817500000000045</c:v>
                </c:pt>
                <c:pt idx="34869" formatCode="General">
                  <c:v>0.71819500000000058</c:v>
                </c:pt>
                <c:pt idx="34870" formatCode="General">
                  <c:v>0.71821599999999997</c:v>
                </c:pt>
                <c:pt idx="34871" formatCode="General">
                  <c:v>0.71823700000000001</c:v>
                </c:pt>
                <c:pt idx="34872" formatCode="General">
                  <c:v>0.71825700000000003</c:v>
                </c:pt>
                <c:pt idx="34873" formatCode="General">
                  <c:v>0.71827799999999997</c:v>
                </c:pt>
                <c:pt idx="34874" formatCode="General">
                  <c:v>0.71829799999999999</c:v>
                </c:pt>
                <c:pt idx="34875" formatCode="General">
                  <c:v>0.71831900000000004</c:v>
                </c:pt>
                <c:pt idx="34876" formatCode="General">
                  <c:v>0.71833999999999998</c:v>
                </c:pt>
                <c:pt idx="34877" formatCode="General">
                  <c:v>0.71836</c:v>
                </c:pt>
                <c:pt idx="34878" formatCode="General">
                  <c:v>0.71838100000000005</c:v>
                </c:pt>
                <c:pt idx="34879" formatCode="General">
                  <c:v>0.71840099999999996</c:v>
                </c:pt>
                <c:pt idx="34880" formatCode="General">
                  <c:v>0.71842200000000001</c:v>
                </c:pt>
                <c:pt idx="34881" formatCode="General">
                  <c:v>0.71844200000000003</c:v>
                </c:pt>
                <c:pt idx="34882" formatCode="General">
                  <c:v>0.7184629999999993</c:v>
                </c:pt>
                <c:pt idx="34883" formatCode="General">
                  <c:v>0.71848400000000001</c:v>
                </c:pt>
                <c:pt idx="34884" formatCode="General">
                  <c:v>0.71850400000000003</c:v>
                </c:pt>
                <c:pt idx="34885" formatCode="General">
                  <c:v>0.71852499999999997</c:v>
                </c:pt>
                <c:pt idx="34886" formatCode="General">
                  <c:v>0.71854600000000002</c:v>
                </c:pt>
                <c:pt idx="34887" formatCode="General">
                  <c:v>0.71856599999999959</c:v>
                </c:pt>
                <c:pt idx="34888" formatCode="General">
                  <c:v>0.71858699999999942</c:v>
                </c:pt>
                <c:pt idx="34889" formatCode="General">
                  <c:v>0.71860700000000044</c:v>
                </c:pt>
                <c:pt idx="34890" formatCode="General">
                  <c:v>0.71862800000000071</c:v>
                </c:pt>
                <c:pt idx="34891" formatCode="General">
                  <c:v>0.71864799999999995</c:v>
                </c:pt>
                <c:pt idx="34892" formatCode="General">
                  <c:v>0.71866900000000045</c:v>
                </c:pt>
                <c:pt idx="34893" formatCode="General">
                  <c:v>0.71869000000000072</c:v>
                </c:pt>
                <c:pt idx="34894" formatCode="General">
                  <c:v>0.7187100000000004</c:v>
                </c:pt>
                <c:pt idx="34895" formatCode="General">
                  <c:v>0.71873100000000045</c:v>
                </c:pt>
                <c:pt idx="34896" formatCode="General">
                  <c:v>0.71875100000000058</c:v>
                </c:pt>
                <c:pt idx="34897" formatCode="General">
                  <c:v>0.71877200000000041</c:v>
                </c:pt>
                <c:pt idx="34898" formatCode="General">
                  <c:v>0.71879200000000043</c:v>
                </c:pt>
                <c:pt idx="34899" formatCode="General">
                  <c:v>0.71881300000000004</c:v>
                </c:pt>
                <c:pt idx="34900" formatCode="General">
                  <c:v>0.71883399999999997</c:v>
                </c:pt>
                <c:pt idx="34901" formatCode="General">
                  <c:v>0.71885399999999999</c:v>
                </c:pt>
                <c:pt idx="34902" formatCode="General">
                  <c:v>0.71887500000000071</c:v>
                </c:pt>
                <c:pt idx="34903" formatCode="General">
                  <c:v>0.71889499999999995</c:v>
                </c:pt>
                <c:pt idx="34904" formatCode="General">
                  <c:v>0.718916</c:v>
                </c:pt>
                <c:pt idx="34905" formatCode="General">
                  <c:v>0.71893700000000005</c:v>
                </c:pt>
                <c:pt idx="34906" formatCode="General">
                  <c:v>0.71895699999999996</c:v>
                </c:pt>
                <c:pt idx="34907" formatCode="General">
                  <c:v>0.71897800000000045</c:v>
                </c:pt>
                <c:pt idx="34908" formatCode="General">
                  <c:v>0.71899900000000072</c:v>
                </c:pt>
                <c:pt idx="34909" formatCode="General">
                  <c:v>0.71901899999999996</c:v>
                </c:pt>
                <c:pt idx="34910" formatCode="General">
                  <c:v>0.71904000000000046</c:v>
                </c:pt>
                <c:pt idx="34911" formatCode="General">
                  <c:v>0.71906000000000003</c:v>
                </c:pt>
                <c:pt idx="34912" formatCode="General">
                  <c:v>0.71908099999999997</c:v>
                </c:pt>
                <c:pt idx="34913" formatCode="General">
                  <c:v>0.71910099999999999</c:v>
                </c:pt>
                <c:pt idx="34914" formatCode="General">
                  <c:v>0.71912200000000004</c:v>
                </c:pt>
                <c:pt idx="34915" formatCode="General">
                  <c:v>0.71914299999999998</c:v>
                </c:pt>
                <c:pt idx="34916" formatCode="General">
                  <c:v>0.719163</c:v>
                </c:pt>
                <c:pt idx="34917" formatCode="General">
                  <c:v>0.71918400000000005</c:v>
                </c:pt>
                <c:pt idx="34918" formatCode="General">
                  <c:v>0.71920399999999951</c:v>
                </c:pt>
                <c:pt idx="34919" formatCode="General">
                  <c:v>0.71922500000000045</c:v>
                </c:pt>
                <c:pt idx="34920" formatCode="General">
                  <c:v>0.71924500000000058</c:v>
                </c:pt>
                <c:pt idx="34921" formatCode="General">
                  <c:v>0.71926699999999955</c:v>
                </c:pt>
                <c:pt idx="34922" formatCode="General">
                  <c:v>0.71928700000000001</c:v>
                </c:pt>
                <c:pt idx="34923" formatCode="General">
                  <c:v>0.7193079999999995</c:v>
                </c:pt>
                <c:pt idx="34924" formatCode="General">
                  <c:v>0.71932799999999997</c:v>
                </c:pt>
                <c:pt idx="34925" formatCode="General">
                  <c:v>0.71934900000000046</c:v>
                </c:pt>
                <c:pt idx="34926" formatCode="General">
                  <c:v>0.71936900000000004</c:v>
                </c:pt>
                <c:pt idx="34927" formatCode="General">
                  <c:v>0.71938999999999997</c:v>
                </c:pt>
                <c:pt idx="34928" formatCode="General">
                  <c:v>0.71940999999999999</c:v>
                </c:pt>
                <c:pt idx="34929" formatCode="General">
                  <c:v>0.71943100000000004</c:v>
                </c:pt>
                <c:pt idx="34930" formatCode="General">
                  <c:v>0.71945199999999998</c:v>
                </c:pt>
                <c:pt idx="34931" formatCode="General">
                  <c:v>0.719472</c:v>
                </c:pt>
                <c:pt idx="34932" formatCode="General">
                  <c:v>0.71949300000000005</c:v>
                </c:pt>
                <c:pt idx="34933" formatCode="General">
                  <c:v>0.71951299999999929</c:v>
                </c:pt>
                <c:pt idx="34934" formatCode="General">
                  <c:v>0.71953400000000001</c:v>
                </c:pt>
                <c:pt idx="34935" formatCode="General">
                  <c:v>0.7195549999999995</c:v>
                </c:pt>
                <c:pt idx="34936" formatCode="General">
                  <c:v>0.71957599999999999</c:v>
                </c:pt>
                <c:pt idx="34937" formatCode="General">
                  <c:v>0.71959600000000001</c:v>
                </c:pt>
                <c:pt idx="34938" formatCode="General">
                  <c:v>0.71961699999999951</c:v>
                </c:pt>
                <c:pt idx="34939" formatCode="General">
                  <c:v>0.71963699999999997</c:v>
                </c:pt>
                <c:pt idx="34940" formatCode="General">
                  <c:v>0.71965800000000046</c:v>
                </c:pt>
                <c:pt idx="34941" formatCode="General">
                  <c:v>0.71967800000000071</c:v>
                </c:pt>
                <c:pt idx="34942" formatCode="General">
                  <c:v>0.71969799999999995</c:v>
                </c:pt>
                <c:pt idx="34943" formatCode="General">
                  <c:v>0.71971900000000044</c:v>
                </c:pt>
                <c:pt idx="34944" formatCode="General">
                  <c:v>0.71974000000000071</c:v>
                </c:pt>
                <c:pt idx="34945" formatCode="General">
                  <c:v>0.71976099999999998</c:v>
                </c:pt>
                <c:pt idx="34946" formatCode="General">
                  <c:v>0.71978100000000045</c:v>
                </c:pt>
                <c:pt idx="34947" formatCode="General">
                  <c:v>0.71980200000000005</c:v>
                </c:pt>
                <c:pt idx="34948" formatCode="General">
                  <c:v>0.71982200000000041</c:v>
                </c:pt>
                <c:pt idx="34949" formatCode="General">
                  <c:v>0.71984300000000045</c:v>
                </c:pt>
                <c:pt idx="34950" formatCode="General">
                  <c:v>0.7198639999999995</c:v>
                </c:pt>
                <c:pt idx="34951" formatCode="General">
                  <c:v>0.71988500000000044</c:v>
                </c:pt>
                <c:pt idx="34952" formatCode="General">
                  <c:v>0.71990500000000046</c:v>
                </c:pt>
                <c:pt idx="34953" formatCode="General">
                  <c:v>0.71992599999999995</c:v>
                </c:pt>
                <c:pt idx="34954" formatCode="General">
                  <c:v>0.71994600000000042</c:v>
                </c:pt>
                <c:pt idx="34955" formatCode="General">
                  <c:v>0.71996599999999999</c:v>
                </c:pt>
                <c:pt idx="34956" formatCode="General">
                  <c:v>0.71998700000000004</c:v>
                </c:pt>
                <c:pt idx="34957" formatCode="General">
                  <c:v>0.72000699999999951</c:v>
                </c:pt>
                <c:pt idx="34958" formatCode="General">
                  <c:v>0.72002800000000045</c:v>
                </c:pt>
                <c:pt idx="34959" formatCode="General">
                  <c:v>0.72004900000000072</c:v>
                </c:pt>
                <c:pt idx="34960" formatCode="General">
                  <c:v>0.72006999999999999</c:v>
                </c:pt>
                <c:pt idx="34961" formatCode="General">
                  <c:v>0.72009000000000045</c:v>
                </c:pt>
                <c:pt idx="34962" formatCode="General">
                  <c:v>0.7201109999999995</c:v>
                </c:pt>
                <c:pt idx="34963" formatCode="General">
                  <c:v>0.72013099999999997</c:v>
                </c:pt>
                <c:pt idx="34964" formatCode="General">
                  <c:v>0.72015200000000001</c:v>
                </c:pt>
                <c:pt idx="34965" formatCode="General">
                  <c:v>0.72017299999999951</c:v>
                </c:pt>
                <c:pt idx="34966" formatCode="General">
                  <c:v>0.72019400000000044</c:v>
                </c:pt>
                <c:pt idx="34967" formatCode="General">
                  <c:v>0.72021400000000002</c:v>
                </c:pt>
                <c:pt idx="34968" formatCode="General">
                  <c:v>0.72023400000000004</c:v>
                </c:pt>
                <c:pt idx="34969" formatCode="General">
                  <c:v>0.72025499999999998</c:v>
                </c:pt>
                <c:pt idx="34970" formatCode="General">
                  <c:v>0.72027500000000044</c:v>
                </c:pt>
                <c:pt idx="34971" formatCode="General">
                  <c:v>0.72029600000000005</c:v>
                </c:pt>
                <c:pt idx="34972" formatCode="General">
                  <c:v>0.72031599999999996</c:v>
                </c:pt>
                <c:pt idx="34973" formatCode="General">
                  <c:v>0.72033800000000003</c:v>
                </c:pt>
                <c:pt idx="34974" formatCode="General">
                  <c:v>0.72035800000000005</c:v>
                </c:pt>
                <c:pt idx="34975" formatCode="General">
                  <c:v>0.72037899999999999</c:v>
                </c:pt>
                <c:pt idx="34976" formatCode="General">
                  <c:v>0.72039900000000046</c:v>
                </c:pt>
                <c:pt idx="34977" formatCode="General">
                  <c:v>0.72041999999999951</c:v>
                </c:pt>
                <c:pt idx="34978" formatCode="General">
                  <c:v>0.72043999999999997</c:v>
                </c:pt>
                <c:pt idx="34979" formatCode="General">
                  <c:v>0.72046100000000002</c:v>
                </c:pt>
                <c:pt idx="34980" formatCode="General">
                  <c:v>0.72048199999999996</c:v>
                </c:pt>
                <c:pt idx="34981" formatCode="General">
                  <c:v>0.72050199999999998</c:v>
                </c:pt>
                <c:pt idx="34982" formatCode="General">
                  <c:v>0.72052300000000002</c:v>
                </c:pt>
                <c:pt idx="34983" formatCode="General">
                  <c:v>0.72054300000000004</c:v>
                </c:pt>
                <c:pt idx="34984" formatCode="General">
                  <c:v>0.72056399999999943</c:v>
                </c:pt>
                <c:pt idx="34985" formatCode="General">
                  <c:v>0.720584</c:v>
                </c:pt>
                <c:pt idx="34986" formatCode="General">
                  <c:v>0.72060500000000072</c:v>
                </c:pt>
                <c:pt idx="34987" formatCode="General">
                  <c:v>0.72062500000000074</c:v>
                </c:pt>
                <c:pt idx="34988" formatCode="General">
                  <c:v>0.7206470000000007</c:v>
                </c:pt>
                <c:pt idx="34989" formatCode="General">
                  <c:v>0.7206669999999995</c:v>
                </c:pt>
                <c:pt idx="34990" formatCode="General">
                  <c:v>0.72068800000000044</c:v>
                </c:pt>
                <c:pt idx="34991" formatCode="General">
                  <c:v>0.72070800000000046</c:v>
                </c:pt>
                <c:pt idx="34992" formatCode="General">
                  <c:v>0.72072899999999995</c:v>
                </c:pt>
                <c:pt idx="34993" formatCode="General">
                  <c:v>0.72074900000000075</c:v>
                </c:pt>
                <c:pt idx="34994" formatCode="General">
                  <c:v>0.72077000000000047</c:v>
                </c:pt>
                <c:pt idx="34995" formatCode="General">
                  <c:v>0.72079100000000074</c:v>
                </c:pt>
                <c:pt idx="34996" formatCode="General">
                  <c:v>0.72081099999999998</c:v>
                </c:pt>
                <c:pt idx="34997" formatCode="General">
                  <c:v>0.72083200000000003</c:v>
                </c:pt>
                <c:pt idx="34998" formatCode="General">
                  <c:v>0.72085200000000005</c:v>
                </c:pt>
                <c:pt idx="34999" formatCode="General">
                  <c:v>0.72087299999999999</c:v>
                </c:pt>
                <c:pt idx="35000" formatCode="General">
                  <c:v>0.72089300000000045</c:v>
                </c:pt>
                <c:pt idx="35001" formatCode="General">
                  <c:v>0.72091400000000005</c:v>
                </c:pt>
                <c:pt idx="35002" formatCode="General">
                  <c:v>0.72093499999999999</c:v>
                </c:pt>
                <c:pt idx="35003" formatCode="General">
                  <c:v>0.72095500000000046</c:v>
                </c:pt>
                <c:pt idx="35004" formatCode="General">
                  <c:v>0.72097599999999995</c:v>
                </c:pt>
                <c:pt idx="35005" formatCode="General">
                  <c:v>0.72099700000000044</c:v>
                </c:pt>
                <c:pt idx="35006" formatCode="General">
                  <c:v>0.72101700000000002</c:v>
                </c:pt>
                <c:pt idx="35007" formatCode="General">
                  <c:v>0.72103799999999996</c:v>
                </c:pt>
                <c:pt idx="35008" formatCode="General">
                  <c:v>0.72105799999999998</c:v>
                </c:pt>
                <c:pt idx="35009" formatCode="General">
                  <c:v>0.72107900000000058</c:v>
                </c:pt>
                <c:pt idx="35010" formatCode="General">
                  <c:v>0.72109900000000071</c:v>
                </c:pt>
                <c:pt idx="35011" formatCode="General">
                  <c:v>0.72111999999999998</c:v>
                </c:pt>
                <c:pt idx="35012" formatCode="General">
                  <c:v>0.72114100000000059</c:v>
                </c:pt>
                <c:pt idx="35013" formatCode="General">
                  <c:v>0.72116100000000005</c:v>
                </c:pt>
                <c:pt idx="35014" formatCode="General">
                  <c:v>0.72118199999999999</c:v>
                </c:pt>
                <c:pt idx="35015" formatCode="General">
                  <c:v>0.72120200000000001</c:v>
                </c:pt>
                <c:pt idx="35016" formatCode="General">
                  <c:v>0.7212229999999995</c:v>
                </c:pt>
                <c:pt idx="35017" formatCode="General">
                  <c:v>0.72124400000000044</c:v>
                </c:pt>
                <c:pt idx="35018" formatCode="General">
                  <c:v>0.72126500000000004</c:v>
                </c:pt>
                <c:pt idx="35019" formatCode="General">
                  <c:v>0.72128499999999951</c:v>
                </c:pt>
                <c:pt idx="35020" formatCode="General">
                  <c:v>0.721306</c:v>
                </c:pt>
                <c:pt idx="35021" formatCode="General">
                  <c:v>0.72132600000000002</c:v>
                </c:pt>
                <c:pt idx="35022" formatCode="General">
                  <c:v>0.72134600000000004</c:v>
                </c:pt>
                <c:pt idx="35023" formatCode="General">
                  <c:v>0.72136699999999943</c:v>
                </c:pt>
                <c:pt idx="35024" formatCode="General">
                  <c:v>0.72138800000000003</c:v>
                </c:pt>
                <c:pt idx="35025" formatCode="General">
                  <c:v>0.72140800000000005</c:v>
                </c:pt>
                <c:pt idx="35026" formatCode="General">
                  <c:v>0.72142899999999999</c:v>
                </c:pt>
                <c:pt idx="35027" formatCode="General">
                  <c:v>0.72145000000000004</c:v>
                </c:pt>
                <c:pt idx="35028" formatCode="General">
                  <c:v>0.7214699999999995</c:v>
                </c:pt>
                <c:pt idx="35029" formatCode="General">
                  <c:v>0.72149099999999999</c:v>
                </c:pt>
                <c:pt idx="35030" formatCode="General">
                  <c:v>0.72151100000000001</c:v>
                </c:pt>
                <c:pt idx="35031" formatCode="General">
                  <c:v>0.72153199999999951</c:v>
                </c:pt>
                <c:pt idx="35032" formatCode="General">
                  <c:v>0.72155199999999997</c:v>
                </c:pt>
                <c:pt idx="35033" formatCode="General">
                  <c:v>0.72157400000000005</c:v>
                </c:pt>
                <c:pt idx="35034" formatCode="General">
                  <c:v>0.72159399999999996</c:v>
                </c:pt>
                <c:pt idx="35035" formatCode="General">
                  <c:v>0.72161399999999998</c:v>
                </c:pt>
                <c:pt idx="35036" formatCode="General">
                  <c:v>0.72163500000000058</c:v>
                </c:pt>
                <c:pt idx="35037" formatCode="General">
                  <c:v>0.72165500000000071</c:v>
                </c:pt>
                <c:pt idx="35038" formatCode="General">
                  <c:v>0.72167600000000043</c:v>
                </c:pt>
                <c:pt idx="35039" formatCode="General">
                  <c:v>0.72169600000000045</c:v>
                </c:pt>
                <c:pt idx="35040" formatCode="General">
                  <c:v>0.72171700000000005</c:v>
                </c:pt>
                <c:pt idx="35041" formatCode="General">
                  <c:v>0.72173799999999999</c:v>
                </c:pt>
                <c:pt idx="35042" formatCode="General">
                  <c:v>0.72175900000000071</c:v>
                </c:pt>
                <c:pt idx="35043" formatCode="General">
                  <c:v>0.72177899999999995</c:v>
                </c:pt>
                <c:pt idx="35044" formatCode="General">
                  <c:v>0.72180000000000044</c:v>
                </c:pt>
                <c:pt idx="35045" formatCode="General">
                  <c:v>0.72182000000000046</c:v>
                </c:pt>
                <c:pt idx="35046" formatCode="General">
                  <c:v>0.72184099999999995</c:v>
                </c:pt>
                <c:pt idx="35047" formatCode="General">
                  <c:v>0.72186099999999997</c:v>
                </c:pt>
                <c:pt idx="35048" formatCode="General">
                  <c:v>0.72188200000000002</c:v>
                </c:pt>
                <c:pt idx="35049" formatCode="General">
                  <c:v>0.72190299999999996</c:v>
                </c:pt>
                <c:pt idx="35050" formatCode="General">
                  <c:v>0.72192299999999998</c:v>
                </c:pt>
                <c:pt idx="35051" formatCode="General">
                  <c:v>0.72194400000000059</c:v>
                </c:pt>
                <c:pt idx="35052" formatCode="General">
                  <c:v>0.72196400000000005</c:v>
                </c:pt>
                <c:pt idx="35053" formatCode="General">
                  <c:v>0.72198499999999999</c:v>
                </c:pt>
                <c:pt idx="35054" formatCode="General">
                  <c:v>0.72200500000000045</c:v>
                </c:pt>
                <c:pt idx="35055" formatCode="General">
                  <c:v>0.72202599999999995</c:v>
                </c:pt>
                <c:pt idx="35056" formatCode="General">
                  <c:v>0.72204699999999999</c:v>
                </c:pt>
                <c:pt idx="35057" formatCode="General">
                  <c:v>0.72206800000000004</c:v>
                </c:pt>
                <c:pt idx="35058" formatCode="General">
                  <c:v>0.72208799999999951</c:v>
                </c:pt>
                <c:pt idx="35059" formatCode="General">
                  <c:v>0.72210900000000044</c:v>
                </c:pt>
                <c:pt idx="35060" formatCode="General">
                  <c:v>0.72212900000000046</c:v>
                </c:pt>
                <c:pt idx="35061" formatCode="General">
                  <c:v>0.7221500000000004</c:v>
                </c:pt>
                <c:pt idx="35062" formatCode="General">
                  <c:v>0.72216999999999998</c:v>
                </c:pt>
                <c:pt idx="35063" formatCode="General">
                  <c:v>0.72219100000000058</c:v>
                </c:pt>
                <c:pt idx="35064" formatCode="General">
                  <c:v>0.72221199999999997</c:v>
                </c:pt>
                <c:pt idx="35065" formatCode="General">
                  <c:v>0.72223199999999999</c:v>
                </c:pt>
                <c:pt idx="35066" formatCode="General">
                  <c:v>0.72225300000000003</c:v>
                </c:pt>
                <c:pt idx="35067" formatCode="General">
                  <c:v>0.72227300000000005</c:v>
                </c:pt>
                <c:pt idx="35068" formatCode="General">
                  <c:v>0.72229399999999999</c:v>
                </c:pt>
                <c:pt idx="35069" formatCode="General">
                  <c:v>0.72231400000000001</c:v>
                </c:pt>
                <c:pt idx="35070" formatCode="General">
                  <c:v>0.72233599999999998</c:v>
                </c:pt>
                <c:pt idx="35071" formatCode="General">
                  <c:v>0.722356</c:v>
                </c:pt>
                <c:pt idx="35072" formatCode="General">
                  <c:v>0.72237700000000005</c:v>
                </c:pt>
                <c:pt idx="35073" formatCode="General">
                  <c:v>0.72239699999999996</c:v>
                </c:pt>
                <c:pt idx="35074" formatCode="General">
                  <c:v>0.722418</c:v>
                </c:pt>
                <c:pt idx="35075" formatCode="General">
                  <c:v>0.72243800000000002</c:v>
                </c:pt>
                <c:pt idx="35076" formatCode="General">
                  <c:v>0.72245800000000004</c:v>
                </c:pt>
                <c:pt idx="35077" formatCode="General">
                  <c:v>0.72248000000000001</c:v>
                </c:pt>
                <c:pt idx="35078" formatCode="General">
                  <c:v>0.72250000000000003</c:v>
                </c:pt>
                <c:pt idx="35079" formatCode="General">
                  <c:v>0.72252099999999997</c:v>
                </c:pt>
                <c:pt idx="35080" formatCode="General">
                  <c:v>0.72254099999999999</c:v>
                </c:pt>
                <c:pt idx="35081" formatCode="General">
                  <c:v>0.72256199999999959</c:v>
                </c:pt>
                <c:pt idx="35082" formatCode="General">
                  <c:v>0.7225819999999995</c:v>
                </c:pt>
                <c:pt idx="35083" formatCode="General">
                  <c:v>0.72260300000000044</c:v>
                </c:pt>
                <c:pt idx="35084" formatCode="General">
                  <c:v>0.72262400000000071</c:v>
                </c:pt>
                <c:pt idx="35085" formatCode="General">
                  <c:v>0.72264500000000076</c:v>
                </c:pt>
                <c:pt idx="35086" formatCode="General">
                  <c:v>0.72266500000000045</c:v>
                </c:pt>
                <c:pt idx="35087" formatCode="General">
                  <c:v>0.72268600000000005</c:v>
                </c:pt>
                <c:pt idx="35088" formatCode="General">
                  <c:v>0.7227060000000004</c:v>
                </c:pt>
                <c:pt idx="35089" formatCode="General">
                  <c:v>0.72272600000000042</c:v>
                </c:pt>
                <c:pt idx="35090" formatCode="General">
                  <c:v>0.72274700000000058</c:v>
                </c:pt>
                <c:pt idx="35091" formatCode="General">
                  <c:v>0.72276700000000005</c:v>
                </c:pt>
                <c:pt idx="35092" formatCode="General">
                  <c:v>0.72278900000000046</c:v>
                </c:pt>
                <c:pt idx="35093" formatCode="General">
                  <c:v>0.7228090000000007</c:v>
                </c:pt>
                <c:pt idx="35094" formatCode="General">
                  <c:v>0.72283000000000042</c:v>
                </c:pt>
                <c:pt idx="35095" formatCode="General">
                  <c:v>0.72285000000000044</c:v>
                </c:pt>
                <c:pt idx="35096" formatCode="General">
                  <c:v>0.72287100000000071</c:v>
                </c:pt>
                <c:pt idx="35097" formatCode="General">
                  <c:v>0.72289099999999995</c:v>
                </c:pt>
                <c:pt idx="35098" formatCode="General">
                  <c:v>0.722912</c:v>
                </c:pt>
                <c:pt idx="35099" formatCode="General">
                  <c:v>0.72293300000000005</c:v>
                </c:pt>
                <c:pt idx="35100" formatCode="General">
                  <c:v>0.72295299999999996</c:v>
                </c:pt>
                <c:pt idx="35101" formatCode="General">
                  <c:v>0.72297400000000045</c:v>
                </c:pt>
                <c:pt idx="35102" formatCode="General">
                  <c:v>0.72299400000000058</c:v>
                </c:pt>
                <c:pt idx="35103" formatCode="General">
                  <c:v>0.72301499999999996</c:v>
                </c:pt>
                <c:pt idx="35104" formatCode="General">
                  <c:v>0.72303499999999998</c:v>
                </c:pt>
                <c:pt idx="35105" formatCode="General">
                  <c:v>0.72305600000000003</c:v>
                </c:pt>
                <c:pt idx="35106" formatCode="General">
                  <c:v>0.72307600000000005</c:v>
                </c:pt>
                <c:pt idx="35107" formatCode="General">
                  <c:v>0.72309800000000046</c:v>
                </c:pt>
                <c:pt idx="35108" formatCode="General">
                  <c:v>0.72311800000000004</c:v>
                </c:pt>
                <c:pt idx="35109" formatCode="General">
                  <c:v>0.72313899999999998</c:v>
                </c:pt>
                <c:pt idx="35110" formatCode="General">
                  <c:v>0.72315900000000044</c:v>
                </c:pt>
                <c:pt idx="35111" formatCode="General">
                  <c:v>0.72318000000000005</c:v>
                </c:pt>
                <c:pt idx="35112" formatCode="General">
                  <c:v>0.72319999999999995</c:v>
                </c:pt>
                <c:pt idx="35113" formatCode="General">
                  <c:v>0.72322100000000045</c:v>
                </c:pt>
                <c:pt idx="35114" formatCode="General">
                  <c:v>0.72324200000000005</c:v>
                </c:pt>
                <c:pt idx="35115" formatCode="General">
                  <c:v>0.72326199999999996</c:v>
                </c:pt>
                <c:pt idx="35116" formatCode="General">
                  <c:v>0.72328300000000001</c:v>
                </c:pt>
                <c:pt idx="35117" formatCode="General">
                  <c:v>0.72330300000000003</c:v>
                </c:pt>
                <c:pt idx="35118" formatCode="General">
                  <c:v>0.72332399999999997</c:v>
                </c:pt>
                <c:pt idx="35119" formatCode="General">
                  <c:v>0.72334399999999999</c:v>
                </c:pt>
                <c:pt idx="35120" formatCode="General">
                  <c:v>0.72336500000000004</c:v>
                </c:pt>
                <c:pt idx="35121" formatCode="General">
                  <c:v>0.72338599999999997</c:v>
                </c:pt>
                <c:pt idx="35122" formatCode="General">
                  <c:v>0.72340599999999999</c:v>
                </c:pt>
                <c:pt idx="35123" formatCode="General">
                  <c:v>0.72342700000000004</c:v>
                </c:pt>
                <c:pt idx="35124" formatCode="General">
                  <c:v>0.72344799999999998</c:v>
                </c:pt>
                <c:pt idx="35125" formatCode="General">
                  <c:v>0.723468</c:v>
                </c:pt>
                <c:pt idx="35126" formatCode="General">
                  <c:v>0.72348900000000005</c:v>
                </c:pt>
                <c:pt idx="35127" formatCode="General">
                  <c:v>0.72350899999999996</c:v>
                </c:pt>
                <c:pt idx="35128" formatCode="General">
                  <c:v>0.72353000000000001</c:v>
                </c:pt>
                <c:pt idx="35129" formatCode="General">
                  <c:v>0.72355000000000003</c:v>
                </c:pt>
                <c:pt idx="35130" formatCode="General">
                  <c:v>0.72357099999999996</c:v>
                </c:pt>
                <c:pt idx="35131" formatCode="General">
                  <c:v>0.72359200000000001</c:v>
                </c:pt>
                <c:pt idx="35132" formatCode="General">
                  <c:v>0.72361200000000003</c:v>
                </c:pt>
                <c:pt idx="35133" formatCode="General">
                  <c:v>0.72363299999999997</c:v>
                </c:pt>
                <c:pt idx="35134" formatCode="General">
                  <c:v>0.72365299999999999</c:v>
                </c:pt>
                <c:pt idx="35135" formatCode="General">
                  <c:v>0.72367400000000071</c:v>
                </c:pt>
                <c:pt idx="35136" formatCode="General">
                  <c:v>0.72369500000000075</c:v>
                </c:pt>
                <c:pt idx="35137" formatCode="General">
                  <c:v>0.72371500000000044</c:v>
                </c:pt>
                <c:pt idx="35138" formatCode="General">
                  <c:v>0.72373600000000005</c:v>
                </c:pt>
                <c:pt idx="35139" formatCode="General">
                  <c:v>0.72375699999999998</c:v>
                </c:pt>
                <c:pt idx="35140" formatCode="General">
                  <c:v>0.72377700000000045</c:v>
                </c:pt>
                <c:pt idx="35141" formatCode="General">
                  <c:v>0.72379800000000072</c:v>
                </c:pt>
                <c:pt idx="35142" formatCode="General">
                  <c:v>0.72381799999999996</c:v>
                </c:pt>
                <c:pt idx="35143" formatCode="General">
                  <c:v>0.72383900000000045</c:v>
                </c:pt>
                <c:pt idx="35144" formatCode="General">
                  <c:v>0.72385900000000059</c:v>
                </c:pt>
                <c:pt idx="35145" formatCode="General">
                  <c:v>0.72388000000000041</c:v>
                </c:pt>
                <c:pt idx="35146" formatCode="General">
                  <c:v>0.72390100000000046</c:v>
                </c:pt>
                <c:pt idx="35147" formatCode="General">
                  <c:v>0.7239210000000007</c:v>
                </c:pt>
                <c:pt idx="35148" formatCode="General">
                  <c:v>0.72394200000000042</c:v>
                </c:pt>
                <c:pt idx="35149" formatCode="General">
                  <c:v>0.72396199999999999</c:v>
                </c:pt>
                <c:pt idx="35150" formatCode="General">
                  <c:v>0.72398300000000004</c:v>
                </c:pt>
                <c:pt idx="35151" formatCode="General">
                  <c:v>0.72400299999999951</c:v>
                </c:pt>
                <c:pt idx="35152" formatCode="General">
                  <c:v>0.72402500000000058</c:v>
                </c:pt>
                <c:pt idx="35153" formatCode="General">
                  <c:v>0.72404500000000072</c:v>
                </c:pt>
                <c:pt idx="35154" formatCode="General">
                  <c:v>0.72406599999999999</c:v>
                </c:pt>
                <c:pt idx="35155" formatCode="General">
                  <c:v>0.72408600000000001</c:v>
                </c:pt>
                <c:pt idx="35156" formatCode="General">
                  <c:v>0.72410600000000003</c:v>
                </c:pt>
                <c:pt idx="35157" formatCode="General">
                  <c:v>0.72412699999999997</c:v>
                </c:pt>
                <c:pt idx="35158" formatCode="General">
                  <c:v>0.72414699999999999</c:v>
                </c:pt>
                <c:pt idx="35159" formatCode="General">
                  <c:v>0.72416800000000003</c:v>
                </c:pt>
                <c:pt idx="35160" formatCode="General">
                  <c:v>0.72418899999999997</c:v>
                </c:pt>
                <c:pt idx="35161" formatCode="General">
                  <c:v>0.72421000000000002</c:v>
                </c:pt>
                <c:pt idx="35162" formatCode="General">
                  <c:v>0.72423000000000004</c:v>
                </c:pt>
                <c:pt idx="35163" formatCode="General">
                  <c:v>0.72425099999999998</c:v>
                </c:pt>
                <c:pt idx="35164" formatCode="General">
                  <c:v>0.72427100000000044</c:v>
                </c:pt>
                <c:pt idx="35165" formatCode="General">
                  <c:v>0.72429200000000005</c:v>
                </c:pt>
                <c:pt idx="35166" formatCode="General">
                  <c:v>0.72431299999999943</c:v>
                </c:pt>
                <c:pt idx="35167" formatCode="General">
                  <c:v>0.72433400000000003</c:v>
                </c:pt>
                <c:pt idx="35168" formatCode="General">
                  <c:v>0.72435400000000005</c:v>
                </c:pt>
                <c:pt idx="35169" formatCode="General">
                  <c:v>0.72437399999999996</c:v>
                </c:pt>
                <c:pt idx="35170" formatCode="General">
                  <c:v>0.72439500000000046</c:v>
                </c:pt>
                <c:pt idx="35171" formatCode="General">
                  <c:v>0.72441500000000003</c:v>
                </c:pt>
                <c:pt idx="35172" formatCode="General">
                  <c:v>0.72443599999999997</c:v>
                </c:pt>
                <c:pt idx="35173" formatCode="General">
                  <c:v>0.72445599999999999</c:v>
                </c:pt>
                <c:pt idx="35174" formatCode="General">
                  <c:v>0.72447700000000004</c:v>
                </c:pt>
                <c:pt idx="35175" formatCode="General">
                  <c:v>0.72449799999999998</c:v>
                </c:pt>
                <c:pt idx="35176" formatCode="General">
                  <c:v>0.72451900000000002</c:v>
                </c:pt>
                <c:pt idx="35177" formatCode="General">
                  <c:v>0.72453900000000004</c:v>
                </c:pt>
                <c:pt idx="35178" formatCode="General">
                  <c:v>0.72455999999999998</c:v>
                </c:pt>
                <c:pt idx="35179" formatCode="General">
                  <c:v>0.72458</c:v>
                </c:pt>
                <c:pt idx="35180" formatCode="General">
                  <c:v>0.72460100000000072</c:v>
                </c:pt>
                <c:pt idx="35181" formatCode="General">
                  <c:v>0.72462200000000043</c:v>
                </c:pt>
                <c:pt idx="35182" formatCode="General">
                  <c:v>0.72464200000000045</c:v>
                </c:pt>
                <c:pt idx="35183" formatCode="General">
                  <c:v>0.7246629999999995</c:v>
                </c:pt>
                <c:pt idx="35184" formatCode="General">
                  <c:v>0.72468299999999997</c:v>
                </c:pt>
                <c:pt idx="35185" formatCode="General">
                  <c:v>0.72470400000000046</c:v>
                </c:pt>
                <c:pt idx="35186" formatCode="General">
                  <c:v>0.7247240000000007</c:v>
                </c:pt>
                <c:pt idx="35187" formatCode="General">
                  <c:v>0.72474500000000075</c:v>
                </c:pt>
                <c:pt idx="35188" formatCode="General">
                  <c:v>0.72476499999999999</c:v>
                </c:pt>
                <c:pt idx="35189" formatCode="General">
                  <c:v>0.72478600000000004</c:v>
                </c:pt>
                <c:pt idx="35190" formatCode="General">
                  <c:v>0.72480699999999998</c:v>
                </c:pt>
                <c:pt idx="35191" formatCode="General">
                  <c:v>0.72482800000000058</c:v>
                </c:pt>
                <c:pt idx="35192" formatCode="General">
                  <c:v>0.72484800000000071</c:v>
                </c:pt>
                <c:pt idx="35193" formatCode="General">
                  <c:v>0.72486899999999999</c:v>
                </c:pt>
                <c:pt idx="35194" formatCode="General">
                  <c:v>0.72488900000000045</c:v>
                </c:pt>
                <c:pt idx="35195" formatCode="General">
                  <c:v>0.72490900000000058</c:v>
                </c:pt>
                <c:pt idx="35196" formatCode="General">
                  <c:v>0.72493099999999999</c:v>
                </c:pt>
                <c:pt idx="35197" formatCode="General">
                  <c:v>0.72495100000000046</c:v>
                </c:pt>
                <c:pt idx="35198" formatCode="General">
                  <c:v>0.72497199999999995</c:v>
                </c:pt>
                <c:pt idx="35199" formatCode="General">
                  <c:v>0.72499200000000041</c:v>
                </c:pt>
                <c:pt idx="35200" formatCode="General">
                  <c:v>0.72501300000000002</c:v>
                </c:pt>
                <c:pt idx="35201" formatCode="General">
                  <c:v>0.72503300000000004</c:v>
                </c:pt>
                <c:pt idx="35202" formatCode="General">
                  <c:v>0.72505399999999998</c:v>
                </c:pt>
                <c:pt idx="35203" formatCode="General">
                  <c:v>0.72507400000000044</c:v>
                </c:pt>
                <c:pt idx="35204" formatCode="General">
                  <c:v>0.72509500000000071</c:v>
                </c:pt>
                <c:pt idx="35205" formatCode="General">
                  <c:v>0.72511599999999998</c:v>
                </c:pt>
                <c:pt idx="35206" formatCode="General">
                  <c:v>0.72513700000000003</c:v>
                </c:pt>
                <c:pt idx="35207" formatCode="General">
                  <c:v>0.72515700000000005</c:v>
                </c:pt>
                <c:pt idx="35208" formatCode="General">
                  <c:v>0.72517799999999999</c:v>
                </c:pt>
                <c:pt idx="35209" formatCode="General">
                  <c:v>0.72519800000000045</c:v>
                </c:pt>
                <c:pt idx="35210" formatCode="General">
                  <c:v>0.72521800000000003</c:v>
                </c:pt>
                <c:pt idx="35211" formatCode="General">
                  <c:v>0.72524000000000044</c:v>
                </c:pt>
                <c:pt idx="35212" formatCode="General">
                  <c:v>0.72526000000000002</c:v>
                </c:pt>
                <c:pt idx="35213" formatCode="General">
                  <c:v>0.72528099999999951</c:v>
                </c:pt>
                <c:pt idx="35214" formatCode="General">
                  <c:v>0.72530099999999997</c:v>
                </c:pt>
                <c:pt idx="35215" formatCode="General">
                  <c:v>0.72532200000000002</c:v>
                </c:pt>
                <c:pt idx="35216" formatCode="General">
                  <c:v>0.72534200000000004</c:v>
                </c:pt>
                <c:pt idx="35217" formatCode="General">
                  <c:v>0.72536299999999942</c:v>
                </c:pt>
                <c:pt idx="35218" formatCode="General">
                  <c:v>0.72538400000000003</c:v>
                </c:pt>
                <c:pt idx="35219" formatCode="General">
                  <c:v>0.72540499999999997</c:v>
                </c:pt>
                <c:pt idx="35220" formatCode="General">
                  <c:v>0.72542499999999999</c:v>
                </c:pt>
                <c:pt idx="35221" formatCode="General">
                  <c:v>0.72544600000000004</c:v>
                </c:pt>
                <c:pt idx="35222" formatCode="General">
                  <c:v>0.72546600000000006</c:v>
                </c:pt>
                <c:pt idx="35223" formatCode="General">
                  <c:v>0.72548599999999996</c:v>
                </c:pt>
                <c:pt idx="35224" formatCode="General">
                  <c:v>0.72550700000000001</c:v>
                </c:pt>
                <c:pt idx="35225" formatCode="General">
                  <c:v>0.72552799999999951</c:v>
                </c:pt>
                <c:pt idx="35226" formatCode="General">
                  <c:v>0.72554900000000044</c:v>
                </c:pt>
                <c:pt idx="35227" formatCode="General">
                  <c:v>0.72556900000000002</c:v>
                </c:pt>
                <c:pt idx="35228" formatCode="General">
                  <c:v>0.72558999999999996</c:v>
                </c:pt>
                <c:pt idx="35229" formatCode="General">
                  <c:v>0.72561000000000042</c:v>
                </c:pt>
                <c:pt idx="35230" formatCode="General">
                  <c:v>0.72563100000000058</c:v>
                </c:pt>
                <c:pt idx="35231" formatCode="General">
                  <c:v>0.72565100000000071</c:v>
                </c:pt>
                <c:pt idx="35232" formatCode="General">
                  <c:v>0.72567200000000043</c:v>
                </c:pt>
                <c:pt idx="35233" formatCode="General">
                  <c:v>0.72569300000000059</c:v>
                </c:pt>
                <c:pt idx="35234" formatCode="General">
                  <c:v>0.72571300000000005</c:v>
                </c:pt>
                <c:pt idx="35235" formatCode="General">
                  <c:v>0.72573399999999999</c:v>
                </c:pt>
                <c:pt idx="35236" formatCode="General">
                  <c:v>0.72575400000000045</c:v>
                </c:pt>
                <c:pt idx="35237" formatCode="General">
                  <c:v>0.72577499999999995</c:v>
                </c:pt>
                <c:pt idx="35238" formatCode="General">
                  <c:v>0.72579500000000075</c:v>
                </c:pt>
                <c:pt idx="35239" formatCode="General">
                  <c:v>0.72581600000000002</c:v>
                </c:pt>
                <c:pt idx="35240" formatCode="General">
                  <c:v>0.72583699999999951</c:v>
                </c:pt>
                <c:pt idx="35241" formatCode="General">
                  <c:v>0.72585699999999997</c:v>
                </c:pt>
                <c:pt idx="35242" formatCode="General">
                  <c:v>0.72587800000000058</c:v>
                </c:pt>
                <c:pt idx="35243" formatCode="General">
                  <c:v>0.72589900000000074</c:v>
                </c:pt>
                <c:pt idx="35244" formatCode="General">
                  <c:v>0.72591899999999998</c:v>
                </c:pt>
                <c:pt idx="35245" formatCode="General">
                  <c:v>0.72594000000000058</c:v>
                </c:pt>
                <c:pt idx="35246" formatCode="General">
                  <c:v>0.72596000000000005</c:v>
                </c:pt>
                <c:pt idx="35247" formatCode="General">
                  <c:v>0.72598099999999999</c:v>
                </c:pt>
                <c:pt idx="35248" formatCode="General">
                  <c:v>0.72600200000000004</c:v>
                </c:pt>
                <c:pt idx="35249" formatCode="General">
                  <c:v>0.72602199999999995</c:v>
                </c:pt>
                <c:pt idx="35250" formatCode="General">
                  <c:v>0.72604299999999999</c:v>
                </c:pt>
                <c:pt idx="35251" formatCode="General">
                  <c:v>0.72606300000000001</c:v>
                </c:pt>
                <c:pt idx="35252" formatCode="General">
                  <c:v>0.72608399999999951</c:v>
                </c:pt>
                <c:pt idx="35253" formatCode="General">
                  <c:v>0.72610399999999997</c:v>
                </c:pt>
                <c:pt idx="35254" formatCode="General">
                  <c:v>0.72612500000000046</c:v>
                </c:pt>
                <c:pt idx="35255" formatCode="General">
                  <c:v>0.7261460000000004</c:v>
                </c:pt>
                <c:pt idx="35256" formatCode="General">
                  <c:v>0.72616599999999998</c:v>
                </c:pt>
                <c:pt idx="35257" formatCode="General">
                  <c:v>0.72618700000000003</c:v>
                </c:pt>
                <c:pt idx="35258" formatCode="General">
                  <c:v>0.72620799999999996</c:v>
                </c:pt>
                <c:pt idx="35259" formatCode="General">
                  <c:v>0.72622799999999998</c:v>
                </c:pt>
                <c:pt idx="35260" formatCode="General">
                  <c:v>0.7262490000000007</c:v>
                </c:pt>
                <c:pt idx="35261" formatCode="General">
                  <c:v>0.72626900000000005</c:v>
                </c:pt>
                <c:pt idx="35262" formatCode="General">
                  <c:v>0.72628999999999999</c:v>
                </c:pt>
                <c:pt idx="35263" formatCode="General">
                  <c:v>0.72631000000000001</c:v>
                </c:pt>
                <c:pt idx="35264" formatCode="General">
                  <c:v>0.7263309999999995</c:v>
                </c:pt>
                <c:pt idx="35265" formatCode="General">
                  <c:v>0.726352</c:v>
                </c:pt>
                <c:pt idx="35266" formatCode="General">
                  <c:v>0.72637200000000002</c:v>
                </c:pt>
                <c:pt idx="35267" formatCode="General">
                  <c:v>0.72639299999999996</c:v>
                </c:pt>
                <c:pt idx="35268" formatCode="General">
                  <c:v>0.72641299999999942</c:v>
                </c:pt>
                <c:pt idx="35269" formatCode="General">
                  <c:v>0.72643400000000002</c:v>
                </c:pt>
                <c:pt idx="35270" formatCode="General">
                  <c:v>0.72645400000000004</c:v>
                </c:pt>
                <c:pt idx="35271" formatCode="General">
                  <c:v>0.72647499999999998</c:v>
                </c:pt>
                <c:pt idx="35272" formatCode="General">
                  <c:v>0.72649600000000003</c:v>
                </c:pt>
                <c:pt idx="35273" formatCode="General">
                  <c:v>0.72651699999999941</c:v>
                </c:pt>
                <c:pt idx="35274" formatCode="General">
                  <c:v>0.72653699999999954</c:v>
                </c:pt>
                <c:pt idx="35275" formatCode="General">
                  <c:v>0.72655800000000004</c:v>
                </c:pt>
                <c:pt idx="35276" formatCode="General">
                  <c:v>0.7265779999999995</c:v>
                </c:pt>
                <c:pt idx="35277" formatCode="General">
                  <c:v>0.72659899999999999</c:v>
                </c:pt>
                <c:pt idx="35278" formatCode="General">
                  <c:v>0.72661900000000046</c:v>
                </c:pt>
                <c:pt idx="35279" formatCode="General">
                  <c:v>0.72663999999999995</c:v>
                </c:pt>
                <c:pt idx="35280" formatCode="General">
                  <c:v>0.72666100000000045</c:v>
                </c:pt>
                <c:pt idx="35281" formatCode="General">
                  <c:v>0.72668100000000047</c:v>
                </c:pt>
                <c:pt idx="35282" formatCode="General">
                  <c:v>0.7267020000000004</c:v>
                </c:pt>
                <c:pt idx="35283" formatCode="General">
                  <c:v>0.72672200000000042</c:v>
                </c:pt>
                <c:pt idx="35284" formatCode="General">
                  <c:v>0.72674300000000058</c:v>
                </c:pt>
                <c:pt idx="35285" formatCode="General">
                  <c:v>0.72676300000000005</c:v>
                </c:pt>
                <c:pt idx="35286" formatCode="General">
                  <c:v>0.72678500000000046</c:v>
                </c:pt>
                <c:pt idx="35287" formatCode="General">
                  <c:v>0.7268050000000007</c:v>
                </c:pt>
                <c:pt idx="35288" formatCode="General">
                  <c:v>0.72682600000000042</c:v>
                </c:pt>
                <c:pt idx="35289" formatCode="General">
                  <c:v>0.72684600000000044</c:v>
                </c:pt>
                <c:pt idx="35290" formatCode="General">
                  <c:v>0.72686600000000001</c:v>
                </c:pt>
                <c:pt idx="35291" formatCode="General">
                  <c:v>0.72688699999999951</c:v>
                </c:pt>
                <c:pt idx="35292" formatCode="General">
                  <c:v>0.72690699999999997</c:v>
                </c:pt>
                <c:pt idx="35293" formatCode="General">
                  <c:v>0.72692800000000046</c:v>
                </c:pt>
                <c:pt idx="35294" formatCode="General">
                  <c:v>0.72694900000000073</c:v>
                </c:pt>
                <c:pt idx="35295" formatCode="General">
                  <c:v>0.72697000000000045</c:v>
                </c:pt>
                <c:pt idx="35296" formatCode="General">
                  <c:v>0.72699000000000058</c:v>
                </c:pt>
                <c:pt idx="35297" formatCode="General">
                  <c:v>0.72701099999999996</c:v>
                </c:pt>
                <c:pt idx="35298" formatCode="General">
                  <c:v>0.72703099999999998</c:v>
                </c:pt>
                <c:pt idx="35299" formatCode="General">
                  <c:v>0.72705200000000003</c:v>
                </c:pt>
                <c:pt idx="35300" formatCode="General">
                  <c:v>0.72707299999999997</c:v>
                </c:pt>
                <c:pt idx="35301" formatCode="General">
                  <c:v>0.72709400000000046</c:v>
                </c:pt>
                <c:pt idx="35302" formatCode="General">
                  <c:v>0.72711400000000004</c:v>
                </c:pt>
                <c:pt idx="35303" formatCode="General">
                  <c:v>0.7271339999999995</c:v>
                </c:pt>
                <c:pt idx="35304" formatCode="General">
                  <c:v>0.72715500000000044</c:v>
                </c:pt>
                <c:pt idx="35305" formatCode="General">
                  <c:v>0.72717500000000046</c:v>
                </c:pt>
                <c:pt idx="35306" formatCode="General">
                  <c:v>0.72719599999999995</c:v>
                </c:pt>
                <c:pt idx="35307" formatCode="General">
                  <c:v>0.72721599999999997</c:v>
                </c:pt>
                <c:pt idx="35308" formatCode="General">
                  <c:v>0.72723800000000005</c:v>
                </c:pt>
                <c:pt idx="35309" formatCode="General">
                  <c:v>0.72725799999999996</c:v>
                </c:pt>
                <c:pt idx="35310" formatCode="General">
                  <c:v>0.72727900000000045</c:v>
                </c:pt>
                <c:pt idx="35311" formatCode="General">
                  <c:v>0.72729900000000058</c:v>
                </c:pt>
                <c:pt idx="35312" formatCode="General">
                  <c:v>0.72731999999999997</c:v>
                </c:pt>
                <c:pt idx="35313" formatCode="General">
                  <c:v>0.72733999999999999</c:v>
                </c:pt>
                <c:pt idx="35314" formatCode="General">
                  <c:v>0.72736100000000004</c:v>
                </c:pt>
                <c:pt idx="35315" formatCode="General">
                  <c:v>0.72738199999999997</c:v>
                </c:pt>
                <c:pt idx="35316" formatCode="General">
                  <c:v>0.72740199999999999</c:v>
                </c:pt>
                <c:pt idx="35317" formatCode="General">
                  <c:v>0.72742300000000004</c:v>
                </c:pt>
                <c:pt idx="35318" formatCode="General">
                  <c:v>0.72744299999999951</c:v>
                </c:pt>
                <c:pt idx="35319" formatCode="General">
                  <c:v>0.727464</c:v>
                </c:pt>
                <c:pt idx="35320" formatCode="General">
                  <c:v>0.72748400000000002</c:v>
                </c:pt>
                <c:pt idx="35321" formatCode="General">
                  <c:v>0.72750499999999996</c:v>
                </c:pt>
                <c:pt idx="35322" formatCode="General">
                  <c:v>0.72752499999999998</c:v>
                </c:pt>
                <c:pt idx="35323" formatCode="General">
                  <c:v>0.72754700000000005</c:v>
                </c:pt>
                <c:pt idx="35324" formatCode="General">
                  <c:v>0.7275669999999993</c:v>
                </c:pt>
                <c:pt idx="35325" formatCode="General">
                  <c:v>0.72758800000000001</c:v>
                </c:pt>
                <c:pt idx="35326" formatCode="General">
                  <c:v>0.72760800000000059</c:v>
                </c:pt>
                <c:pt idx="35327" formatCode="General">
                  <c:v>0.72762900000000075</c:v>
                </c:pt>
                <c:pt idx="35328" formatCode="General">
                  <c:v>0.72764900000000077</c:v>
                </c:pt>
                <c:pt idx="35329" formatCode="General">
                  <c:v>0.72767000000000071</c:v>
                </c:pt>
                <c:pt idx="35330" formatCode="General">
                  <c:v>0.72769100000000075</c:v>
                </c:pt>
                <c:pt idx="35331" formatCode="General">
                  <c:v>0.72771100000000044</c:v>
                </c:pt>
                <c:pt idx="35332" formatCode="General">
                  <c:v>0.72773200000000005</c:v>
                </c:pt>
                <c:pt idx="35333" formatCode="General">
                  <c:v>0.72775199999999995</c:v>
                </c:pt>
                <c:pt idx="35334" formatCode="General">
                  <c:v>0.72777300000000045</c:v>
                </c:pt>
                <c:pt idx="35335" formatCode="General">
                  <c:v>0.72779300000000058</c:v>
                </c:pt>
                <c:pt idx="35336" formatCode="General">
                  <c:v>0.72781399999999996</c:v>
                </c:pt>
                <c:pt idx="35337" formatCode="General">
                  <c:v>0.72783399999999998</c:v>
                </c:pt>
                <c:pt idx="35338" formatCode="General">
                  <c:v>0.72785599999999995</c:v>
                </c:pt>
                <c:pt idx="35339" formatCode="General">
                  <c:v>0.72787600000000041</c:v>
                </c:pt>
                <c:pt idx="35340" formatCode="General">
                  <c:v>0.72789700000000046</c:v>
                </c:pt>
                <c:pt idx="35341" formatCode="General">
                  <c:v>0.72791700000000004</c:v>
                </c:pt>
                <c:pt idx="35342" formatCode="General">
                  <c:v>0.72793799999999997</c:v>
                </c:pt>
                <c:pt idx="35343" formatCode="General">
                  <c:v>0.72795799999999999</c:v>
                </c:pt>
                <c:pt idx="35344" formatCode="General">
                  <c:v>0.72797900000000071</c:v>
                </c:pt>
                <c:pt idx="35345" formatCode="General">
                  <c:v>0.72800000000000042</c:v>
                </c:pt>
                <c:pt idx="35346" formatCode="General">
                  <c:v>0.72802000000000044</c:v>
                </c:pt>
                <c:pt idx="35347" formatCode="General">
                  <c:v>0.72804100000000072</c:v>
                </c:pt>
                <c:pt idx="35348" formatCode="General">
                  <c:v>0.72806099999999996</c:v>
                </c:pt>
                <c:pt idx="35349" formatCode="General">
                  <c:v>0.72808200000000001</c:v>
                </c:pt>
                <c:pt idx="35350" formatCode="General">
                  <c:v>0.72810200000000003</c:v>
                </c:pt>
                <c:pt idx="35351" formatCode="General">
                  <c:v>0.72812299999999996</c:v>
                </c:pt>
                <c:pt idx="35352" formatCode="General">
                  <c:v>0.72814299999999998</c:v>
                </c:pt>
                <c:pt idx="35353" formatCode="General">
                  <c:v>0.72816400000000003</c:v>
                </c:pt>
                <c:pt idx="35354" formatCode="General">
                  <c:v>0.72818499999999997</c:v>
                </c:pt>
                <c:pt idx="35355" formatCode="General">
                  <c:v>0.72820600000000002</c:v>
                </c:pt>
                <c:pt idx="35356" formatCode="General">
                  <c:v>0.72822600000000004</c:v>
                </c:pt>
                <c:pt idx="35357" formatCode="General">
                  <c:v>0.72824599999999995</c:v>
                </c:pt>
                <c:pt idx="35358" formatCode="General">
                  <c:v>0.728267</c:v>
                </c:pt>
                <c:pt idx="35359" formatCode="General">
                  <c:v>0.72828800000000005</c:v>
                </c:pt>
                <c:pt idx="35360" formatCode="General">
                  <c:v>0.72830799999999996</c:v>
                </c:pt>
                <c:pt idx="35361" formatCode="General">
                  <c:v>0.72832900000000045</c:v>
                </c:pt>
                <c:pt idx="35362" formatCode="General">
                  <c:v>0.72835000000000005</c:v>
                </c:pt>
                <c:pt idx="35363" formatCode="General">
                  <c:v>0.72836999999999996</c:v>
                </c:pt>
                <c:pt idx="35364" formatCode="General">
                  <c:v>0.72839100000000045</c:v>
                </c:pt>
                <c:pt idx="35365" formatCode="General">
                  <c:v>0.72841100000000003</c:v>
                </c:pt>
                <c:pt idx="35366" formatCode="General">
                  <c:v>0.72843199999999997</c:v>
                </c:pt>
                <c:pt idx="35367" formatCode="General">
                  <c:v>0.72845300000000002</c:v>
                </c:pt>
                <c:pt idx="35368" formatCode="General">
                  <c:v>0.72847399999999951</c:v>
                </c:pt>
                <c:pt idx="35369" formatCode="General">
                  <c:v>0.72849399999999997</c:v>
                </c:pt>
                <c:pt idx="35370" formatCode="General">
                  <c:v>0.72851399999999955</c:v>
                </c:pt>
                <c:pt idx="35371" formatCode="General">
                  <c:v>0.72853500000000004</c:v>
                </c:pt>
                <c:pt idx="35372" formatCode="General">
                  <c:v>0.72855499999999951</c:v>
                </c:pt>
                <c:pt idx="35373" formatCode="General">
                  <c:v>0.728576</c:v>
                </c:pt>
                <c:pt idx="35374" formatCode="General">
                  <c:v>0.72859700000000005</c:v>
                </c:pt>
                <c:pt idx="35375" formatCode="General">
                  <c:v>0.72861699999999996</c:v>
                </c:pt>
                <c:pt idx="35376" formatCode="General">
                  <c:v>0.72863800000000045</c:v>
                </c:pt>
                <c:pt idx="35377" formatCode="General">
                  <c:v>0.72865899999999995</c:v>
                </c:pt>
                <c:pt idx="35378" formatCode="General">
                  <c:v>0.72867900000000074</c:v>
                </c:pt>
                <c:pt idx="35379" formatCode="General">
                  <c:v>0.72870000000000046</c:v>
                </c:pt>
                <c:pt idx="35380" formatCode="General">
                  <c:v>0.7287200000000007</c:v>
                </c:pt>
                <c:pt idx="35381" formatCode="General">
                  <c:v>0.72874100000000075</c:v>
                </c:pt>
                <c:pt idx="35382" formatCode="General">
                  <c:v>0.72876099999999999</c:v>
                </c:pt>
                <c:pt idx="35383" formatCode="General">
                  <c:v>0.72878200000000004</c:v>
                </c:pt>
                <c:pt idx="35384" formatCode="General">
                  <c:v>0.72880299999999998</c:v>
                </c:pt>
                <c:pt idx="35385" formatCode="General">
                  <c:v>0.72882300000000044</c:v>
                </c:pt>
                <c:pt idx="35386" formatCode="General">
                  <c:v>0.72884400000000071</c:v>
                </c:pt>
                <c:pt idx="35387" formatCode="General">
                  <c:v>0.72886399999999996</c:v>
                </c:pt>
                <c:pt idx="35388" formatCode="General">
                  <c:v>0.72888500000000045</c:v>
                </c:pt>
                <c:pt idx="35389" formatCode="General">
                  <c:v>0.72890500000000058</c:v>
                </c:pt>
                <c:pt idx="35390" formatCode="General">
                  <c:v>0.72892600000000041</c:v>
                </c:pt>
                <c:pt idx="35391" formatCode="General">
                  <c:v>0.72894700000000046</c:v>
                </c:pt>
                <c:pt idx="35392" formatCode="General">
                  <c:v>0.72896799999999951</c:v>
                </c:pt>
                <c:pt idx="35393" formatCode="General">
                  <c:v>0.72898799999999997</c:v>
                </c:pt>
                <c:pt idx="35394" formatCode="General">
                  <c:v>0.72900900000000046</c:v>
                </c:pt>
                <c:pt idx="35395" formatCode="General">
                  <c:v>0.7290290000000007</c:v>
                </c:pt>
                <c:pt idx="35396" formatCode="General">
                  <c:v>0.72905000000000042</c:v>
                </c:pt>
                <c:pt idx="35397" formatCode="General">
                  <c:v>0.72907000000000044</c:v>
                </c:pt>
                <c:pt idx="35398" formatCode="General">
                  <c:v>0.72909100000000071</c:v>
                </c:pt>
                <c:pt idx="35399" formatCode="General">
                  <c:v>0.72911199999999998</c:v>
                </c:pt>
                <c:pt idx="35400" formatCode="General">
                  <c:v>0.729132</c:v>
                </c:pt>
                <c:pt idx="35401" formatCode="General">
                  <c:v>0.72915300000000005</c:v>
                </c:pt>
                <c:pt idx="35402" formatCode="General">
                  <c:v>0.72917299999999996</c:v>
                </c:pt>
                <c:pt idx="35403" formatCode="General">
                  <c:v>0.72919400000000045</c:v>
                </c:pt>
                <c:pt idx="35404" formatCode="General">
                  <c:v>0.72921400000000003</c:v>
                </c:pt>
                <c:pt idx="35405" formatCode="General">
                  <c:v>0.72923499999999997</c:v>
                </c:pt>
                <c:pt idx="35406" formatCode="General">
                  <c:v>0.72925600000000002</c:v>
                </c:pt>
                <c:pt idx="35407" formatCode="General">
                  <c:v>0.72927699999999951</c:v>
                </c:pt>
                <c:pt idx="35408" formatCode="General">
                  <c:v>0.72929699999999997</c:v>
                </c:pt>
                <c:pt idx="35409" formatCode="General">
                  <c:v>0.72931699999999955</c:v>
                </c:pt>
                <c:pt idx="35410" formatCode="General">
                  <c:v>0.72933800000000004</c:v>
                </c:pt>
                <c:pt idx="35411" formatCode="General">
                  <c:v>0.72935799999999951</c:v>
                </c:pt>
                <c:pt idx="35412" formatCode="General">
                  <c:v>0.72938000000000003</c:v>
                </c:pt>
                <c:pt idx="35413" formatCode="General">
                  <c:v>0.72940000000000005</c:v>
                </c:pt>
                <c:pt idx="35414" formatCode="General">
                  <c:v>0.72942099999999999</c:v>
                </c:pt>
                <c:pt idx="35415" formatCode="General">
                  <c:v>0.72944100000000045</c:v>
                </c:pt>
                <c:pt idx="35416" formatCode="General">
                  <c:v>0.72946199999999961</c:v>
                </c:pt>
                <c:pt idx="35417" formatCode="General">
                  <c:v>0.72948199999999996</c:v>
                </c:pt>
                <c:pt idx="35418" formatCode="General">
                  <c:v>0.72950300000000001</c:v>
                </c:pt>
                <c:pt idx="35419" formatCode="General">
                  <c:v>0.72952300000000003</c:v>
                </c:pt>
                <c:pt idx="35420" formatCode="General">
                  <c:v>0.72954399999999997</c:v>
                </c:pt>
                <c:pt idx="35421" formatCode="General">
                  <c:v>0.72956500000000002</c:v>
                </c:pt>
                <c:pt idx="35422" formatCode="General">
                  <c:v>0.72958599999999996</c:v>
                </c:pt>
                <c:pt idx="35423" formatCode="General">
                  <c:v>0.72960600000000042</c:v>
                </c:pt>
                <c:pt idx="35424" formatCode="General">
                  <c:v>0.72962600000000044</c:v>
                </c:pt>
                <c:pt idx="35425" formatCode="General">
                  <c:v>0.72964700000000071</c:v>
                </c:pt>
                <c:pt idx="35426" formatCode="General">
                  <c:v>0.72966699999999951</c:v>
                </c:pt>
                <c:pt idx="35427" formatCode="General">
                  <c:v>0.72968900000000059</c:v>
                </c:pt>
                <c:pt idx="35428" formatCode="General">
                  <c:v>0.72970900000000072</c:v>
                </c:pt>
                <c:pt idx="35429" formatCode="General">
                  <c:v>0.72973000000000043</c:v>
                </c:pt>
                <c:pt idx="35430" formatCode="General">
                  <c:v>0.72975000000000045</c:v>
                </c:pt>
                <c:pt idx="35431" formatCode="General">
                  <c:v>0.72977099999999995</c:v>
                </c:pt>
                <c:pt idx="35432" formatCode="General">
                  <c:v>0.72979100000000074</c:v>
                </c:pt>
                <c:pt idx="35433" formatCode="General">
                  <c:v>0.72981200000000002</c:v>
                </c:pt>
                <c:pt idx="35434" formatCode="General">
                  <c:v>0.72983299999999951</c:v>
                </c:pt>
                <c:pt idx="35435" formatCode="General">
                  <c:v>0.72985400000000045</c:v>
                </c:pt>
                <c:pt idx="35436" formatCode="General">
                  <c:v>0.72987400000000058</c:v>
                </c:pt>
                <c:pt idx="35437" formatCode="General">
                  <c:v>0.72989400000000071</c:v>
                </c:pt>
                <c:pt idx="35438" formatCode="General">
                  <c:v>0.72991499999999998</c:v>
                </c:pt>
                <c:pt idx="35439" formatCode="General">
                  <c:v>0.72993500000000044</c:v>
                </c:pt>
                <c:pt idx="35440" formatCode="General">
                  <c:v>0.72995600000000005</c:v>
                </c:pt>
                <c:pt idx="35441" formatCode="General">
                  <c:v>0.7299760000000004</c:v>
                </c:pt>
                <c:pt idx="35442" formatCode="General">
                  <c:v>0.7299980000000007</c:v>
                </c:pt>
                <c:pt idx="35443" formatCode="General">
                  <c:v>0.7300179999999995</c:v>
                </c:pt>
                <c:pt idx="35444" formatCode="General">
                  <c:v>0.73003899999999999</c:v>
                </c:pt>
                <c:pt idx="35445" formatCode="General">
                  <c:v>0.73005900000000046</c:v>
                </c:pt>
                <c:pt idx="35446" formatCode="General">
                  <c:v>0.73007999999999995</c:v>
                </c:pt>
                <c:pt idx="35447" formatCode="General">
                  <c:v>0.73010000000000042</c:v>
                </c:pt>
                <c:pt idx="35448" formatCode="General">
                  <c:v>0.73012100000000046</c:v>
                </c:pt>
                <c:pt idx="35449" formatCode="General">
                  <c:v>0.7301420000000004</c:v>
                </c:pt>
                <c:pt idx="35450" formatCode="General">
                  <c:v>0.73016199999999998</c:v>
                </c:pt>
                <c:pt idx="35451" formatCode="General">
                  <c:v>0.73018300000000003</c:v>
                </c:pt>
                <c:pt idx="35452" formatCode="General">
                  <c:v>0.73020300000000005</c:v>
                </c:pt>
                <c:pt idx="35453" formatCode="General">
                  <c:v>0.73022399999999998</c:v>
                </c:pt>
                <c:pt idx="35454" formatCode="General">
                  <c:v>0.73024400000000045</c:v>
                </c:pt>
                <c:pt idx="35455" formatCode="General">
                  <c:v>0.73026500000000005</c:v>
                </c:pt>
                <c:pt idx="35456" formatCode="General">
                  <c:v>0.73028499999999996</c:v>
                </c:pt>
                <c:pt idx="35457" formatCode="General">
                  <c:v>0.73030700000000004</c:v>
                </c:pt>
                <c:pt idx="35458" formatCode="General">
                  <c:v>0.7303269999999995</c:v>
                </c:pt>
                <c:pt idx="35459" formatCode="General">
                  <c:v>0.73034800000000044</c:v>
                </c:pt>
                <c:pt idx="35460" formatCode="General">
                  <c:v>0.73036800000000002</c:v>
                </c:pt>
                <c:pt idx="35461" formatCode="General">
                  <c:v>0.73038899999999951</c:v>
                </c:pt>
                <c:pt idx="35462" formatCode="General">
                  <c:v>0.73040899999999997</c:v>
                </c:pt>
                <c:pt idx="35463" formatCode="General">
                  <c:v>0.73043000000000002</c:v>
                </c:pt>
                <c:pt idx="35464" formatCode="General">
                  <c:v>0.73045099999999996</c:v>
                </c:pt>
                <c:pt idx="35465" formatCode="General">
                  <c:v>0.73047099999999998</c:v>
                </c:pt>
                <c:pt idx="35466" formatCode="General">
                  <c:v>0.73049200000000003</c:v>
                </c:pt>
                <c:pt idx="35467" formatCode="General">
                  <c:v>0.73051199999999961</c:v>
                </c:pt>
                <c:pt idx="35468" formatCode="General">
                  <c:v>0.73053299999999943</c:v>
                </c:pt>
                <c:pt idx="35469" formatCode="General">
                  <c:v>0.73055300000000001</c:v>
                </c:pt>
                <c:pt idx="35470" formatCode="General">
                  <c:v>0.7305739999999995</c:v>
                </c:pt>
                <c:pt idx="35471" formatCode="General">
                  <c:v>0.73059499999999999</c:v>
                </c:pt>
                <c:pt idx="35472" formatCode="General">
                  <c:v>0.73061500000000046</c:v>
                </c:pt>
                <c:pt idx="35473" formatCode="General">
                  <c:v>0.73063599999999995</c:v>
                </c:pt>
                <c:pt idx="35474" formatCode="General">
                  <c:v>0.73065700000000045</c:v>
                </c:pt>
                <c:pt idx="35475" formatCode="General">
                  <c:v>0.73067700000000047</c:v>
                </c:pt>
                <c:pt idx="35476" formatCode="General">
                  <c:v>0.73069700000000071</c:v>
                </c:pt>
                <c:pt idx="35477" formatCode="General">
                  <c:v>0.73071799999999998</c:v>
                </c:pt>
                <c:pt idx="35478" formatCode="General">
                  <c:v>0.73073900000000058</c:v>
                </c:pt>
                <c:pt idx="35479" formatCode="General">
                  <c:v>0.73076000000000041</c:v>
                </c:pt>
                <c:pt idx="35480" formatCode="General">
                  <c:v>0.73078000000000043</c:v>
                </c:pt>
                <c:pt idx="35481" formatCode="General">
                  <c:v>0.7308010000000007</c:v>
                </c:pt>
                <c:pt idx="35482" formatCode="General">
                  <c:v>0.73082100000000072</c:v>
                </c:pt>
                <c:pt idx="35483" formatCode="General">
                  <c:v>0.73084200000000044</c:v>
                </c:pt>
                <c:pt idx="35484" formatCode="General">
                  <c:v>0.73086200000000001</c:v>
                </c:pt>
                <c:pt idx="35485" formatCode="General">
                  <c:v>0.73088299999999951</c:v>
                </c:pt>
                <c:pt idx="35486" formatCode="General">
                  <c:v>0.73090400000000044</c:v>
                </c:pt>
                <c:pt idx="35487" formatCode="General">
                  <c:v>0.73092400000000046</c:v>
                </c:pt>
                <c:pt idx="35488" formatCode="General">
                  <c:v>0.73094500000000073</c:v>
                </c:pt>
                <c:pt idx="35489" formatCode="General">
                  <c:v>0.730966</c:v>
                </c:pt>
                <c:pt idx="35490" formatCode="General">
                  <c:v>0.73098600000000002</c:v>
                </c:pt>
                <c:pt idx="35491" formatCode="General">
                  <c:v>0.73100600000000004</c:v>
                </c:pt>
                <c:pt idx="35492" formatCode="General">
                  <c:v>0.73102699999999998</c:v>
                </c:pt>
                <c:pt idx="35493" formatCode="General">
                  <c:v>0.73104800000000059</c:v>
                </c:pt>
                <c:pt idx="35494" formatCode="General">
                  <c:v>0.73106800000000005</c:v>
                </c:pt>
                <c:pt idx="35495" formatCode="General">
                  <c:v>0.73108899999999999</c:v>
                </c:pt>
                <c:pt idx="35496" formatCode="General">
                  <c:v>0.73111000000000004</c:v>
                </c:pt>
                <c:pt idx="35497" formatCode="General">
                  <c:v>0.73112999999999995</c:v>
                </c:pt>
                <c:pt idx="35498" formatCode="General">
                  <c:v>0.73115100000000044</c:v>
                </c:pt>
                <c:pt idx="35499" formatCode="General">
                  <c:v>0.73117100000000046</c:v>
                </c:pt>
                <c:pt idx="35500" formatCode="General">
                  <c:v>0.73119199999999995</c:v>
                </c:pt>
                <c:pt idx="35501" formatCode="General">
                  <c:v>0.73121199999999997</c:v>
                </c:pt>
                <c:pt idx="35502" formatCode="General">
                  <c:v>0.73123300000000002</c:v>
                </c:pt>
                <c:pt idx="35503" formatCode="General">
                  <c:v>0.73125399999999996</c:v>
                </c:pt>
                <c:pt idx="35504" formatCode="General">
                  <c:v>0.73127399999999998</c:v>
                </c:pt>
                <c:pt idx="35505" formatCode="General">
                  <c:v>0.73129500000000058</c:v>
                </c:pt>
                <c:pt idx="35506" formatCode="General">
                  <c:v>0.73131500000000005</c:v>
                </c:pt>
                <c:pt idx="35507" formatCode="General">
                  <c:v>0.73133599999999999</c:v>
                </c:pt>
                <c:pt idx="35508" formatCode="General">
                  <c:v>0.73135700000000003</c:v>
                </c:pt>
                <c:pt idx="35509" formatCode="General">
                  <c:v>0.73137700000000005</c:v>
                </c:pt>
                <c:pt idx="35510" formatCode="General">
                  <c:v>0.73139799999999999</c:v>
                </c:pt>
                <c:pt idx="35511" formatCode="General">
                  <c:v>0.73141900000000004</c:v>
                </c:pt>
                <c:pt idx="35512" formatCode="General">
                  <c:v>0.73143899999999951</c:v>
                </c:pt>
                <c:pt idx="35513" formatCode="General">
                  <c:v>0.73146</c:v>
                </c:pt>
                <c:pt idx="35514" formatCode="General">
                  <c:v>0.73148000000000002</c:v>
                </c:pt>
                <c:pt idx="35515" formatCode="General">
                  <c:v>0.73150099999999996</c:v>
                </c:pt>
                <c:pt idx="35516" formatCode="General">
                  <c:v>0.73152200000000001</c:v>
                </c:pt>
                <c:pt idx="35517" formatCode="General">
                  <c:v>0.73154200000000003</c:v>
                </c:pt>
                <c:pt idx="35518" formatCode="General">
                  <c:v>0.7315629999999993</c:v>
                </c:pt>
                <c:pt idx="35519" formatCode="General">
                  <c:v>0.73158299999999943</c:v>
                </c:pt>
                <c:pt idx="35520" formatCode="General">
                  <c:v>0.73160400000000059</c:v>
                </c:pt>
                <c:pt idx="35521" formatCode="General">
                  <c:v>0.73162400000000072</c:v>
                </c:pt>
                <c:pt idx="35522" formatCode="General">
                  <c:v>0.73164500000000077</c:v>
                </c:pt>
                <c:pt idx="35523" formatCode="General">
                  <c:v>0.73166500000000045</c:v>
                </c:pt>
                <c:pt idx="35524" formatCode="General">
                  <c:v>0.73168599999999995</c:v>
                </c:pt>
                <c:pt idx="35525" formatCode="General">
                  <c:v>0.73170700000000044</c:v>
                </c:pt>
                <c:pt idx="35526" formatCode="General">
                  <c:v>0.73172800000000071</c:v>
                </c:pt>
                <c:pt idx="35527" formatCode="General">
                  <c:v>0.73174799999999995</c:v>
                </c:pt>
                <c:pt idx="35528" formatCode="General">
                  <c:v>0.73176900000000045</c:v>
                </c:pt>
                <c:pt idx="35529" formatCode="General">
                  <c:v>0.73178900000000058</c:v>
                </c:pt>
                <c:pt idx="35530" formatCode="General">
                  <c:v>0.73180900000000071</c:v>
                </c:pt>
                <c:pt idx="35531" formatCode="General">
                  <c:v>0.73183100000000045</c:v>
                </c:pt>
                <c:pt idx="35532" formatCode="General">
                  <c:v>0.73185100000000058</c:v>
                </c:pt>
                <c:pt idx="35533" formatCode="General">
                  <c:v>0.73187200000000041</c:v>
                </c:pt>
                <c:pt idx="35534" formatCode="General">
                  <c:v>0.73189200000000043</c:v>
                </c:pt>
                <c:pt idx="35535" formatCode="General">
                  <c:v>0.73191300000000004</c:v>
                </c:pt>
                <c:pt idx="35536" formatCode="General">
                  <c:v>0.7319329999999995</c:v>
                </c:pt>
                <c:pt idx="35537" formatCode="General">
                  <c:v>0.73195399999999999</c:v>
                </c:pt>
                <c:pt idx="35538" formatCode="General">
                  <c:v>0.73197400000000046</c:v>
                </c:pt>
                <c:pt idx="35539" formatCode="General">
                  <c:v>0.73199499999999995</c:v>
                </c:pt>
                <c:pt idx="35540" formatCode="General">
                  <c:v>0.732016</c:v>
                </c:pt>
                <c:pt idx="35541" formatCode="General">
                  <c:v>0.73203700000000005</c:v>
                </c:pt>
                <c:pt idx="35542" formatCode="General">
                  <c:v>0.73205699999999996</c:v>
                </c:pt>
                <c:pt idx="35543" formatCode="General">
                  <c:v>0.73207699999999998</c:v>
                </c:pt>
                <c:pt idx="35544" formatCode="General">
                  <c:v>0.73209800000000058</c:v>
                </c:pt>
                <c:pt idx="35545" formatCode="General">
                  <c:v>0.73211800000000005</c:v>
                </c:pt>
                <c:pt idx="35546" formatCode="General">
                  <c:v>0.73214000000000046</c:v>
                </c:pt>
                <c:pt idx="35547" formatCode="General">
                  <c:v>0.73216000000000003</c:v>
                </c:pt>
                <c:pt idx="35548" formatCode="General">
                  <c:v>0.73218099999999997</c:v>
                </c:pt>
                <c:pt idx="35549" formatCode="General">
                  <c:v>0.73220099999999999</c:v>
                </c:pt>
                <c:pt idx="35550" formatCode="General">
                  <c:v>0.73222200000000004</c:v>
                </c:pt>
                <c:pt idx="35551" formatCode="General">
                  <c:v>0.73224199999999995</c:v>
                </c:pt>
                <c:pt idx="35552" formatCode="General">
                  <c:v>0.732263</c:v>
                </c:pt>
                <c:pt idx="35553" formatCode="General">
                  <c:v>0.73228300000000002</c:v>
                </c:pt>
                <c:pt idx="35554" formatCode="General">
                  <c:v>0.73230499999999998</c:v>
                </c:pt>
                <c:pt idx="35555" formatCode="General">
                  <c:v>0.73232500000000045</c:v>
                </c:pt>
                <c:pt idx="35556" formatCode="General">
                  <c:v>0.73234600000000005</c:v>
                </c:pt>
                <c:pt idx="35557" formatCode="General">
                  <c:v>0.73236599999999996</c:v>
                </c:pt>
                <c:pt idx="35558" formatCode="General">
                  <c:v>0.73238599999999998</c:v>
                </c:pt>
                <c:pt idx="35559" formatCode="General">
                  <c:v>0.73240700000000003</c:v>
                </c:pt>
                <c:pt idx="35560" formatCode="General">
                  <c:v>0.73242700000000005</c:v>
                </c:pt>
                <c:pt idx="35561" formatCode="General">
                  <c:v>0.73244900000000046</c:v>
                </c:pt>
                <c:pt idx="35562" formatCode="General">
                  <c:v>0.73246900000000004</c:v>
                </c:pt>
                <c:pt idx="35563" formatCode="General">
                  <c:v>0.73248999999999997</c:v>
                </c:pt>
                <c:pt idx="35564" formatCode="General">
                  <c:v>0.73250999999999999</c:v>
                </c:pt>
                <c:pt idx="35565" formatCode="General">
                  <c:v>0.73253100000000004</c:v>
                </c:pt>
                <c:pt idx="35566" formatCode="General">
                  <c:v>0.73255099999999951</c:v>
                </c:pt>
                <c:pt idx="35567" formatCode="General">
                  <c:v>0.732572</c:v>
                </c:pt>
                <c:pt idx="35568" formatCode="General">
                  <c:v>0.73259200000000002</c:v>
                </c:pt>
                <c:pt idx="35569" formatCode="General">
                  <c:v>0.73261399999999999</c:v>
                </c:pt>
                <c:pt idx="35570" formatCode="General">
                  <c:v>0.73263400000000045</c:v>
                </c:pt>
                <c:pt idx="35571" formatCode="General">
                  <c:v>0.73265400000000058</c:v>
                </c:pt>
                <c:pt idx="35572" formatCode="General">
                  <c:v>0.73267500000000074</c:v>
                </c:pt>
                <c:pt idx="35573" formatCode="General">
                  <c:v>0.73269500000000076</c:v>
                </c:pt>
                <c:pt idx="35574" formatCode="General">
                  <c:v>0.73271600000000003</c:v>
                </c:pt>
                <c:pt idx="35575" formatCode="General">
                  <c:v>0.73273600000000005</c:v>
                </c:pt>
                <c:pt idx="35576" formatCode="General">
                  <c:v>0.73275800000000046</c:v>
                </c:pt>
                <c:pt idx="35577" formatCode="General">
                  <c:v>0.73277800000000071</c:v>
                </c:pt>
                <c:pt idx="35578" formatCode="General">
                  <c:v>0.73279900000000076</c:v>
                </c:pt>
                <c:pt idx="35579" formatCode="General">
                  <c:v>0.73281900000000044</c:v>
                </c:pt>
                <c:pt idx="35580" formatCode="General">
                  <c:v>0.73284000000000071</c:v>
                </c:pt>
                <c:pt idx="35581" formatCode="General">
                  <c:v>0.7328600000000004</c:v>
                </c:pt>
                <c:pt idx="35582" formatCode="General">
                  <c:v>0.73288100000000045</c:v>
                </c:pt>
                <c:pt idx="35583" formatCode="General">
                  <c:v>0.73290100000000058</c:v>
                </c:pt>
                <c:pt idx="35584" formatCode="General">
                  <c:v>0.73292200000000041</c:v>
                </c:pt>
                <c:pt idx="35585" formatCode="General">
                  <c:v>0.73294300000000046</c:v>
                </c:pt>
                <c:pt idx="35586" formatCode="General">
                  <c:v>0.73296300000000003</c:v>
                </c:pt>
                <c:pt idx="35587" formatCode="General">
                  <c:v>0.73298399999999997</c:v>
                </c:pt>
                <c:pt idx="35588" formatCode="General">
                  <c:v>0.73300399999999999</c:v>
                </c:pt>
                <c:pt idx="35589" formatCode="General">
                  <c:v>0.7330250000000007</c:v>
                </c:pt>
                <c:pt idx="35590" formatCode="General">
                  <c:v>0.73304600000000042</c:v>
                </c:pt>
                <c:pt idx="35591" formatCode="General">
                  <c:v>0.733066</c:v>
                </c:pt>
                <c:pt idx="35592" formatCode="General">
                  <c:v>0.73308700000000004</c:v>
                </c:pt>
                <c:pt idx="35593" formatCode="General">
                  <c:v>0.73310799999999998</c:v>
                </c:pt>
                <c:pt idx="35594" formatCode="General">
                  <c:v>0.73312800000000045</c:v>
                </c:pt>
                <c:pt idx="35595" formatCode="General">
                  <c:v>0.73314900000000072</c:v>
                </c:pt>
                <c:pt idx="35596" formatCode="General">
                  <c:v>0.73316899999999996</c:v>
                </c:pt>
                <c:pt idx="35597" formatCode="General">
                  <c:v>0.73319000000000045</c:v>
                </c:pt>
                <c:pt idx="35598" formatCode="General">
                  <c:v>0.73321000000000003</c:v>
                </c:pt>
                <c:pt idx="35599" formatCode="General">
                  <c:v>0.73323099999999997</c:v>
                </c:pt>
                <c:pt idx="35600" formatCode="General">
                  <c:v>0.73325200000000001</c:v>
                </c:pt>
                <c:pt idx="35601" formatCode="General">
                  <c:v>0.73327200000000003</c:v>
                </c:pt>
                <c:pt idx="35602" formatCode="General">
                  <c:v>0.73329299999999997</c:v>
                </c:pt>
                <c:pt idx="35603" formatCode="General">
                  <c:v>0.73331299999999955</c:v>
                </c:pt>
                <c:pt idx="35604" formatCode="General">
                  <c:v>0.73333400000000004</c:v>
                </c:pt>
                <c:pt idx="35605" formatCode="General">
                  <c:v>0.73335499999999998</c:v>
                </c:pt>
                <c:pt idx="35606" formatCode="General">
                  <c:v>0.73337500000000044</c:v>
                </c:pt>
                <c:pt idx="35607" formatCode="General">
                  <c:v>0.73339600000000005</c:v>
                </c:pt>
                <c:pt idx="35608" formatCode="General">
                  <c:v>0.73341699999999943</c:v>
                </c:pt>
                <c:pt idx="35609" formatCode="General">
                  <c:v>0.73343700000000001</c:v>
                </c:pt>
                <c:pt idx="35610" formatCode="General">
                  <c:v>0.73345800000000005</c:v>
                </c:pt>
                <c:pt idx="35611" formatCode="General">
                  <c:v>0.73347799999999996</c:v>
                </c:pt>
                <c:pt idx="35612" formatCode="General">
                  <c:v>0.73349900000000046</c:v>
                </c:pt>
                <c:pt idx="35613" formatCode="General">
                  <c:v>0.73351900000000003</c:v>
                </c:pt>
                <c:pt idx="35614" formatCode="General">
                  <c:v>0.73353999999999997</c:v>
                </c:pt>
                <c:pt idx="35615" formatCode="General">
                  <c:v>0.73356100000000002</c:v>
                </c:pt>
                <c:pt idx="35616" formatCode="General">
                  <c:v>0.73358100000000004</c:v>
                </c:pt>
                <c:pt idx="35617" formatCode="General">
                  <c:v>0.73360200000000042</c:v>
                </c:pt>
                <c:pt idx="35618" formatCode="General">
                  <c:v>0.73362200000000044</c:v>
                </c:pt>
                <c:pt idx="35619" formatCode="General">
                  <c:v>0.73364300000000071</c:v>
                </c:pt>
                <c:pt idx="35620" formatCode="General">
                  <c:v>0.73366399999999998</c:v>
                </c:pt>
                <c:pt idx="35621" formatCode="General">
                  <c:v>0.73368400000000045</c:v>
                </c:pt>
                <c:pt idx="35622" formatCode="General">
                  <c:v>0.73370500000000072</c:v>
                </c:pt>
                <c:pt idx="35623" formatCode="General">
                  <c:v>0.73372500000000074</c:v>
                </c:pt>
                <c:pt idx="35624" formatCode="General">
                  <c:v>0.73374600000000045</c:v>
                </c:pt>
                <c:pt idx="35625" formatCode="General">
                  <c:v>0.73376600000000003</c:v>
                </c:pt>
                <c:pt idx="35626" formatCode="General">
                  <c:v>0.73378699999999997</c:v>
                </c:pt>
                <c:pt idx="35627" formatCode="General">
                  <c:v>0.73380800000000046</c:v>
                </c:pt>
                <c:pt idx="35628" formatCode="General">
                  <c:v>0.7338280000000007</c:v>
                </c:pt>
                <c:pt idx="35629" formatCode="General">
                  <c:v>0.73384900000000075</c:v>
                </c:pt>
                <c:pt idx="35630" formatCode="General">
                  <c:v>0.73387000000000058</c:v>
                </c:pt>
                <c:pt idx="35631" formatCode="General">
                  <c:v>0.73389000000000071</c:v>
                </c:pt>
                <c:pt idx="35632" formatCode="General">
                  <c:v>0.73391099999999998</c:v>
                </c:pt>
                <c:pt idx="35633" formatCode="General">
                  <c:v>0.73393100000000044</c:v>
                </c:pt>
                <c:pt idx="35634" formatCode="General">
                  <c:v>0.73395200000000005</c:v>
                </c:pt>
                <c:pt idx="35635" formatCode="General">
                  <c:v>0.73397299999999999</c:v>
                </c:pt>
                <c:pt idx="35636" formatCode="General">
                  <c:v>0.73399300000000045</c:v>
                </c:pt>
                <c:pt idx="35637" formatCode="General">
                  <c:v>0.7340140000000005</c:v>
                </c:pt>
                <c:pt idx="35638" formatCode="General">
                  <c:v>0.73403399999999996</c:v>
                </c:pt>
                <c:pt idx="35639" formatCode="General">
                  <c:v>0.73405500000000046</c:v>
                </c:pt>
                <c:pt idx="35640" formatCode="General">
                  <c:v>0.7340750000000007</c:v>
                </c:pt>
                <c:pt idx="35641" formatCode="General">
                  <c:v>0.73409600000000041</c:v>
                </c:pt>
                <c:pt idx="35642" formatCode="General">
                  <c:v>0.73411599999999999</c:v>
                </c:pt>
                <c:pt idx="35643" formatCode="General">
                  <c:v>0.73413700000000004</c:v>
                </c:pt>
                <c:pt idx="35644" formatCode="General">
                  <c:v>0.73415799999999998</c:v>
                </c:pt>
                <c:pt idx="35645" formatCode="General">
                  <c:v>0.73417900000000058</c:v>
                </c:pt>
                <c:pt idx="35646" formatCode="General">
                  <c:v>0.73419900000000071</c:v>
                </c:pt>
                <c:pt idx="35647" formatCode="General">
                  <c:v>0.73421999999999998</c:v>
                </c:pt>
                <c:pt idx="35648" formatCode="General">
                  <c:v>0.73424000000000045</c:v>
                </c:pt>
                <c:pt idx="35649" formatCode="General">
                  <c:v>0.73426100000000005</c:v>
                </c:pt>
                <c:pt idx="35650" formatCode="General">
                  <c:v>0.73428199999999999</c:v>
                </c:pt>
                <c:pt idx="35651" formatCode="General">
                  <c:v>0.73430200000000001</c:v>
                </c:pt>
                <c:pt idx="35652" formatCode="General">
                  <c:v>0.7343229999999995</c:v>
                </c:pt>
                <c:pt idx="35653" formatCode="General">
                  <c:v>0.73434299999999997</c:v>
                </c:pt>
                <c:pt idx="35654" formatCode="General">
                  <c:v>0.73436400000000002</c:v>
                </c:pt>
                <c:pt idx="35655" formatCode="General">
                  <c:v>0.73438400000000004</c:v>
                </c:pt>
                <c:pt idx="35656" formatCode="General">
                  <c:v>0.73440499999999997</c:v>
                </c:pt>
                <c:pt idx="35657" formatCode="General">
                  <c:v>0.73442499999999999</c:v>
                </c:pt>
                <c:pt idx="35658" formatCode="General">
                  <c:v>0.73444699999999996</c:v>
                </c:pt>
                <c:pt idx="35659" formatCode="General">
                  <c:v>0.73446699999999943</c:v>
                </c:pt>
                <c:pt idx="35660" formatCode="General">
                  <c:v>0.73448800000000003</c:v>
                </c:pt>
                <c:pt idx="35661" formatCode="General">
                  <c:v>0.73450800000000005</c:v>
                </c:pt>
                <c:pt idx="35662" formatCode="General">
                  <c:v>0.73452799999999996</c:v>
                </c:pt>
                <c:pt idx="35663" formatCode="General">
                  <c:v>0.73454900000000045</c:v>
                </c:pt>
                <c:pt idx="35664" formatCode="General">
                  <c:v>0.73456900000000003</c:v>
                </c:pt>
                <c:pt idx="35665" formatCode="General">
                  <c:v>0.73459099999999999</c:v>
                </c:pt>
                <c:pt idx="35666" formatCode="General">
                  <c:v>0.73461100000000046</c:v>
                </c:pt>
                <c:pt idx="35667" formatCode="General">
                  <c:v>0.73463199999999995</c:v>
                </c:pt>
                <c:pt idx="35668" formatCode="General">
                  <c:v>0.73465200000000042</c:v>
                </c:pt>
                <c:pt idx="35669" formatCode="General">
                  <c:v>0.73467300000000046</c:v>
                </c:pt>
                <c:pt idx="35670" formatCode="General">
                  <c:v>0.73469300000000071</c:v>
                </c:pt>
                <c:pt idx="35671" formatCode="General">
                  <c:v>0.73471399999999998</c:v>
                </c:pt>
                <c:pt idx="35672" formatCode="General">
                  <c:v>0.73473400000000044</c:v>
                </c:pt>
                <c:pt idx="35673" formatCode="General">
                  <c:v>0.73475600000000041</c:v>
                </c:pt>
                <c:pt idx="35674" formatCode="General">
                  <c:v>0.73477600000000043</c:v>
                </c:pt>
                <c:pt idx="35675" formatCode="General">
                  <c:v>0.7347970000000007</c:v>
                </c:pt>
                <c:pt idx="35676" formatCode="General">
                  <c:v>0.73481700000000005</c:v>
                </c:pt>
                <c:pt idx="35677" formatCode="General">
                  <c:v>0.73483699999999996</c:v>
                </c:pt>
                <c:pt idx="35678" formatCode="General">
                  <c:v>0.73485800000000046</c:v>
                </c:pt>
                <c:pt idx="35679" formatCode="General">
                  <c:v>0.73487800000000059</c:v>
                </c:pt>
                <c:pt idx="35680" formatCode="General">
                  <c:v>0.73490000000000044</c:v>
                </c:pt>
                <c:pt idx="35681" formatCode="General">
                  <c:v>0.73492000000000046</c:v>
                </c:pt>
                <c:pt idx="35682" formatCode="General">
                  <c:v>0.73494100000000073</c:v>
                </c:pt>
                <c:pt idx="35683" formatCode="General">
                  <c:v>0.73496099999999998</c:v>
                </c:pt>
                <c:pt idx="35684" formatCode="General">
                  <c:v>0.73498200000000002</c:v>
                </c:pt>
                <c:pt idx="35685" formatCode="General">
                  <c:v>0.73500200000000004</c:v>
                </c:pt>
                <c:pt idx="35686" formatCode="General">
                  <c:v>0.73502299999999998</c:v>
                </c:pt>
                <c:pt idx="35687" formatCode="General">
                  <c:v>0.73504300000000045</c:v>
                </c:pt>
                <c:pt idx="35688" formatCode="General">
                  <c:v>0.73506499999999997</c:v>
                </c:pt>
                <c:pt idx="35689" formatCode="General">
                  <c:v>0.73508499999999999</c:v>
                </c:pt>
                <c:pt idx="35690" formatCode="General">
                  <c:v>0.73510600000000004</c:v>
                </c:pt>
                <c:pt idx="35691" formatCode="General">
                  <c:v>0.73512599999999995</c:v>
                </c:pt>
                <c:pt idx="35692" formatCode="General">
                  <c:v>0.73514600000000041</c:v>
                </c:pt>
                <c:pt idx="35693" formatCode="General">
                  <c:v>0.73516700000000001</c:v>
                </c:pt>
                <c:pt idx="35694" formatCode="General">
                  <c:v>0.73518700000000003</c:v>
                </c:pt>
                <c:pt idx="35695" formatCode="General">
                  <c:v>0.73520900000000045</c:v>
                </c:pt>
                <c:pt idx="35696" formatCode="General">
                  <c:v>0.73522900000000047</c:v>
                </c:pt>
                <c:pt idx="35697" formatCode="General">
                  <c:v>0.7352500000000004</c:v>
                </c:pt>
                <c:pt idx="35698" formatCode="General">
                  <c:v>0.73526999999999998</c:v>
                </c:pt>
                <c:pt idx="35699" formatCode="General">
                  <c:v>0.73529100000000058</c:v>
                </c:pt>
                <c:pt idx="35700" formatCode="General">
                  <c:v>0.73531100000000005</c:v>
                </c:pt>
                <c:pt idx="35701" formatCode="General">
                  <c:v>0.73533199999999999</c:v>
                </c:pt>
                <c:pt idx="35702" formatCode="General">
                  <c:v>0.73535200000000001</c:v>
                </c:pt>
                <c:pt idx="35703" formatCode="General">
                  <c:v>0.73537300000000005</c:v>
                </c:pt>
                <c:pt idx="35704" formatCode="General">
                  <c:v>0.73539399999999999</c:v>
                </c:pt>
                <c:pt idx="35705" formatCode="General">
                  <c:v>0.73541400000000001</c:v>
                </c:pt>
                <c:pt idx="35706" formatCode="General">
                  <c:v>0.73543499999999951</c:v>
                </c:pt>
                <c:pt idx="35707" formatCode="General">
                  <c:v>0.73545499999999997</c:v>
                </c:pt>
                <c:pt idx="35708" formatCode="General">
                  <c:v>0.73547600000000002</c:v>
                </c:pt>
                <c:pt idx="35709" formatCode="General">
                  <c:v>0.73549600000000004</c:v>
                </c:pt>
                <c:pt idx="35710" formatCode="General">
                  <c:v>0.73551800000000001</c:v>
                </c:pt>
                <c:pt idx="35711" formatCode="General">
                  <c:v>0.73553800000000003</c:v>
                </c:pt>
                <c:pt idx="35712" formatCode="General">
                  <c:v>0.73555899999999996</c:v>
                </c:pt>
                <c:pt idx="35713" formatCode="General">
                  <c:v>0.73557899999999998</c:v>
                </c:pt>
                <c:pt idx="35714" formatCode="General">
                  <c:v>0.73560000000000059</c:v>
                </c:pt>
                <c:pt idx="35715" formatCode="General">
                  <c:v>0.73562000000000072</c:v>
                </c:pt>
                <c:pt idx="35716" formatCode="General">
                  <c:v>0.73564100000000077</c:v>
                </c:pt>
                <c:pt idx="35717" formatCode="General">
                  <c:v>0.73566200000000004</c:v>
                </c:pt>
                <c:pt idx="35718" formatCode="General">
                  <c:v>0.73568199999999995</c:v>
                </c:pt>
                <c:pt idx="35719" formatCode="General">
                  <c:v>0.73570300000000044</c:v>
                </c:pt>
                <c:pt idx="35720" formatCode="General">
                  <c:v>0.73572300000000046</c:v>
                </c:pt>
                <c:pt idx="35721" formatCode="General">
                  <c:v>0.73574399999999995</c:v>
                </c:pt>
                <c:pt idx="35722" formatCode="General">
                  <c:v>0.73576399999999997</c:v>
                </c:pt>
                <c:pt idx="35723" formatCode="General">
                  <c:v>0.73578500000000058</c:v>
                </c:pt>
                <c:pt idx="35724" formatCode="General">
                  <c:v>0.73580500000000071</c:v>
                </c:pt>
                <c:pt idx="35725" formatCode="General">
                  <c:v>0.73582600000000042</c:v>
                </c:pt>
                <c:pt idx="35726" formatCode="General">
                  <c:v>0.73584700000000058</c:v>
                </c:pt>
                <c:pt idx="35727" formatCode="General">
                  <c:v>0.73586799999999997</c:v>
                </c:pt>
                <c:pt idx="35728" formatCode="General">
                  <c:v>0.73588799999999999</c:v>
                </c:pt>
                <c:pt idx="35729" formatCode="General">
                  <c:v>0.7359090000000007</c:v>
                </c:pt>
                <c:pt idx="35730" formatCode="General">
                  <c:v>0.73592900000000083</c:v>
                </c:pt>
                <c:pt idx="35731" formatCode="General">
                  <c:v>0.73595000000000044</c:v>
                </c:pt>
                <c:pt idx="35732" formatCode="General">
                  <c:v>0.73597000000000046</c:v>
                </c:pt>
                <c:pt idx="35733" formatCode="General">
                  <c:v>0.73599099999999995</c:v>
                </c:pt>
                <c:pt idx="35734" formatCode="General">
                  <c:v>0.736012</c:v>
                </c:pt>
                <c:pt idx="35735" formatCode="General">
                  <c:v>0.73603200000000002</c:v>
                </c:pt>
                <c:pt idx="35736" formatCode="General">
                  <c:v>0.73605299999999996</c:v>
                </c:pt>
                <c:pt idx="35737" formatCode="General">
                  <c:v>0.73607299999999998</c:v>
                </c:pt>
                <c:pt idx="35738" formatCode="General">
                  <c:v>0.73609400000000058</c:v>
                </c:pt>
                <c:pt idx="35739" formatCode="General">
                  <c:v>0.73611499999999996</c:v>
                </c:pt>
                <c:pt idx="35740" formatCode="General">
                  <c:v>0.73613499999999998</c:v>
                </c:pt>
                <c:pt idx="35741" formatCode="General">
                  <c:v>0.73615600000000003</c:v>
                </c:pt>
                <c:pt idx="35742" formatCode="General">
                  <c:v>0.73617699999999997</c:v>
                </c:pt>
                <c:pt idx="35743" formatCode="General">
                  <c:v>0.73619699999999999</c:v>
                </c:pt>
                <c:pt idx="35744" formatCode="General">
                  <c:v>0.73621700000000001</c:v>
                </c:pt>
                <c:pt idx="35745" formatCode="General">
                  <c:v>0.7362379999999995</c:v>
                </c:pt>
                <c:pt idx="35746" formatCode="General">
                  <c:v>0.73625900000000044</c:v>
                </c:pt>
                <c:pt idx="35747" formatCode="General">
                  <c:v>0.73627900000000046</c:v>
                </c:pt>
                <c:pt idx="35748" formatCode="General">
                  <c:v>0.73629999999999995</c:v>
                </c:pt>
                <c:pt idx="35749" formatCode="General">
                  <c:v>0.73632100000000045</c:v>
                </c:pt>
                <c:pt idx="35750" formatCode="General">
                  <c:v>0.73634100000000058</c:v>
                </c:pt>
                <c:pt idx="35751" formatCode="General">
                  <c:v>0.73636199999999996</c:v>
                </c:pt>
                <c:pt idx="35752" formatCode="General">
                  <c:v>0.73638199999999998</c:v>
                </c:pt>
                <c:pt idx="35753" formatCode="General">
                  <c:v>0.73640300000000003</c:v>
                </c:pt>
                <c:pt idx="35754" formatCode="General">
                  <c:v>0.73642399999999997</c:v>
                </c:pt>
                <c:pt idx="35755" formatCode="General">
                  <c:v>0.73644399999999999</c:v>
                </c:pt>
                <c:pt idx="35756" formatCode="General">
                  <c:v>0.73646500000000004</c:v>
                </c:pt>
                <c:pt idx="35757" formatCode="General">
                  <c:v>0.7364849999999995</c:v>
                </c:pt>
                <c:pt idx="35758" formatCode="General">
                  <c:v>0.73650599999999999</c:v>
                </c:pt>
                <c:pt idx="35759" formatCode="General">
                  <c:v>0.73652600000000001</c:v>
                </c:pt>
                <c:pt idx="35760" formatCode="General">
                  <c:v>0.73654699999999951</c:v>
                </c:pt>
                <c:pt idx="35761" formatCode="General">
                  <c:v>0.73656699999999942</c:v>
                </c:pt>
                <c:pt idx="35762" formatCode="General">
                  <c:v>0.73658800000000002</c:v>
                </c:pt>
                <c:pt idx="35763" formatCode="General">
                  <c:v>0.73660900000000074</c:v>
                </c:pt>
                <c:pt idx="35764" formatCode="General">
                  <c:v>0.73663000000000045</c:v>
                </c:pt>
                <c:pt idx="35765" formatCode="General">
                  <c:v>0.73665000000000058</c:v>
                </c:pt>
                <c:pt idx="35766" formatCode="General">
                  <c:v>0.73667100000000074</c:v>
                </c:pt>
                <c:pt idx="35767" formatCode="General">
                  <c:v>0.73669100000000076</c:v>
                </c:pt>
                <c:pt idx="35768" formatCode="General">
                  <c:v>0.73671200000000003</c:v>
                </c:pt>
                <c:pt idx="35769" formatCode="General">
                  <c:v>0.73673299999999997</c:v>
                </c:pt>
                <c:pt idx="35770" formatCode="General">
                  <c:v>0.73675299999999999</c:v>
                </c:pt>
                <c:pt idx="35771" formatCode="General">
                  <c:v>0.73677400000000071</c:v>
                </c:pt>
                <c:pt idx="35772" formatCode="General">
                  <c:v>0.73679399999999995</c:v>
                </c:pt>
                <c:pt idx="35773" formatCode="General">
                  <c:v>0.73681500000000044</c:v>
                </c:pt>
                <c:pt idx="35774" formatCode="General">
                  <c:v>0.73683500000000046</c:v>
                </c:pt>
                <c:pt idx="35775" formatCode="General">
                  <c:v>0.7368560000000004</c:v>
                </c:pt>
                <c:pt idx="35776" formatCode="General">
                  <c:v>0.73687600000000042</c:v>
                </c:pt>
                <c:pt idx="35777" formatCode="General">
                  <c:v>0.73689700000000058</c:v>
                </c:pt>
                <c:pt idx="35778" formatCode="General">
                  <c:v>0.73691799999999996</c:v>
                </c:pt>
                <c:pt idx="35779" formatCode="General">
                  <c:v>0.73693900000000045</c:v>
                </c:pt>
                <c:pt idx="35780" formatCode="General">
                  <c:v>0.73695900000000059</c:v>
                </c:pt>
                <c:pt idx="35781" formatCode="General">
                  <c:v>0.73698000000000041</c:v>
                </c:pt>
                <c:pt idx="35782" formatCode="General">
                  <c:v>0.73700000000000043</c:v>
                </c:pt>
                <c:pt idx="35783" formatCode="General">
                  <c:v>0.7370210000000007</c:v>
                </c:pt>
                <c:pt idx="35784" formatCode="General">
                  <c:v>0.73704200000000042</c:v>
                </c:pt>
                <c:pt idx="35785" formatCode="General">
                  <c:v>0.73706199999999999</c:v>
                </c:pt>
                <c:pt idx="35786" formatCode="General">
                  <c:v>0.73708300000000004</c:v>
                </c:pt>
                <c:pt idx="35787" formatCode="General">
                  <c:v>0.73710299999999951</c:v>
                </c:pt>
                <c:pt idx="35788" formatCode="General">
                  <c:v>0.73712400000000045</c:v>
                </c:pt>
                <c:pt idx="35789" formatCode="General">
                  <c:v>0.73714400000000047</c:v>
                </c:pt>
                <c:pt idx="35790" formatCode="General">
                  <c:v>0.73716499999999996</c:v>
                </c:pt>
                <c:pt idx="35791" formatCode="General">
                  <c:v>0.73718499999999998</c:v>
                </c:pt>
                <c:pt idx="35792" formatCode="General">
                  <c:v>0.73720600000000003</c:v>
                </c:pt>
                <c:pt idx="35793" formatCode="General">
                  <c:v>0.73722699999999997</c:v>
                </c:pt>
                <c:pt idx="35794" formatCode="General">
                  <c:v>0.73724800000000046</c:v>
                </c:pt>
                <c:pt idx="35795" formatCode="General">
                  <c:v>0.73726800000000003</c:v>
                </c:pt>
                <c:pt idx="35796" formatCode="General">
                  <c:v>0.73728800000000005</c:v>
                </c:pt>
                <c:pt idx="35797" formatCode="General">
                  <c:v>0.73730899999999999</c:v>
                </c:pt>
                <c:pt idx="35798" formatCode="General">
                  <c:v>0.73732900000000046</c:v>
                </c:pt>
                <c:pt idx="35799" formatCode="General">
                  <c:v>0.73735099999999998</c:v>
                </c:pt>
                <c:pt idx="35800" formatCode="General">
                  <c:v>0.73737100000000044</c:v>
                </c:pt>
                <c:pt idx="35801" formatCode="General">
                  <c:v>0.73739200000000005</c:v>
                </c:pt>
                <c:pt idx="35802" formatCode="General">
                  <c:v>0.73741199999999996</c:v>
                </c:pt>
                <c:pt idx="35803" formatCode="General">
                  <c:v>0.73743300000000001</c:v>
                </c:pt>
                <c:pt idx="35804" formatCode="General">
                  <c:v>0.73745300000000003</c:v>
                </c:pt>
                <c:pt idx="35805" formatCode="General">
                  <c:v>0.73747399999999996</c:v>
                </c:pt>
                <c:pt idx="35806" formatCode="General">
                  <c:v>0.73749399999999998</c:v>
                </c:pt>
                <c:pt idx="35807" formatCode="General">
                  <c:v>0.73751599999999951</c:v>
                </c:pt>
                <c:pt idx="35808" formatCode="General">
                  <c:v>0.73753599999999997</c:v>
                </c:pt>
                <c:pt idx="35809" formatCode="General">
                  <c:v>0.73755700000000002</c:v>
                </c:pt>
                <c:pt idx="35810" formatCode="General">
                  <c:v>0.73757700000000004</c:v>
                </c:pt>
                <c:pt idx="35811" formatCode="General">
                  <c:v>0.7375969999999995</c:v>
                </c:pt>
                <c:pt idx="35812" formatCode="General">
                  <c:v>0.73761800000000044</c:v>
                </c:pt>
                <c:pt idx="35813" formatCode="General">
                  <c:v>0.73763800000000046</c:v>
                </c:pt>
                <c:pt idx="35814" formatCode="General">
                  <c:v>0.73766000000000043</c:v>
                </c:pt>
                <c:pt idx="35815" formatCode="General">
                  <c:v>0.73768000000000045</c:v>
                </c:pt>
                <c:pt idx="35816" formatCode="General">
                  <c:v>0.73770100000000072</c:v>
                </c:pt>
                <c:pt idx="35817" formatCode="General">
                  <c:v>0.73772100000000074</c:v>
                </c:pt>
                <c:pt idx="35818" formatCode="General">
                  <c:v>0.73774200000000045</c:v>
                </c:pt>
                <c:pt idx="35819" formatCode="General">
                  <c:v>0.73776200000000003</c:v>
                </c:pt>
                <c:pt idx="35820" formatCode="General">
                  <c:v>0.73778299999999997</c:v>
                </c:pt>
                <c:pt idx="35821" formatCode="General">
                  <c:v>0.73780400000000046</c:v>
                </c:pt>
                <c:pt idx="35822" formatCode="General">
                  <c:v>0.73782499999999995</c:v>
                </c:pt>
                <c:pt idx="35823" formatCode="General">
                  <c:v>0.73784500000000075</c:v>
                </c:pt>
                <c:pt idx="35824" formatCode="General">
                  <c:v>0.73786600000000002</c:v>
                </c:pt>
                <c:pt idx="35825" formatCode="General">
                  <c:v>0.73788600000000004</c:v>
                </c:pt>
                <c:pt idx="35826" formatCode="General">
                  <c:v>0.73790599999999995</c:v>
                </c:pt>
                <c:pt idx="35827" formatCode="General">
                  <c:v>0.73792700000000044</c:v>
                </c:pt>
                <c:pt idx="35828" formatCode="General">
                  <c:v>0.73794700000000046</c:v>
                </c:pt>
                <c:pt idx="35829" formatCode="General">
                  <c:v>0.73796899999999999</c:v>
                </c:pt>
                <c:pt idx="35830" formatCode="General">
                  <c:v>0.73798900000000045</c:v>
                </c:pt>
                <c:pt idx="35831" formatCode="General">
                  <c:v>0.73801000000000005</c:v>
                </c:pt>
                <c:pt idx="35832" formatCode="General">
                  <c:v>0.73803000000000041</c:v>
                </c:pt>
                <c:pt idx="35833" formatCode="General">
                  <c:v>0.73805100000000046</c:v>
                </c:pt>
                <c:pt idx="35834" formatCode="General">
                  <c:v>0.73807100000000059</c:v>
                </c:pt>
                <c:pt idx="35835" formatCode="General">
                  <c:v>0.73809200000000041</c:v>
                </c:pt>
                <c:pt idx="35836" formatCode="General">
                  <c:v>0.73811300000000002</c:v>
                </c:pt>
                <c:pt idx="35837" formatCode="General">
                  <c:v>0.73813300000000004</c:v>
                </c:pt>
                <c:pt idx="35838" formatCode="General">
                  <c:v>0.73815399999999998</c:v>
                </c:pt>
                <c:pt idx="35839" formatCode="General">
                  <c:v>0.73817400000000044</c:v>
                </c:pt>
                <c:pt idx="35840" formatCode="General">
                  <c:v>0.73819500000000071</c:v>
                </c:pt>
                <c:pt idx="35841" formatCode="General">
                  <c:v>0.73821499999999951</c:v>
                </c:pt>
                <c:pt idx="35842" formatCode="General">
                  <c:v>0.738236</c:v>
                </c:pt>
                <c:pt idx="35843" formatCode="General">
                  <c:v>0.73825600000000002</c:v>
                </c:pt>
                <c:pt idx="35844" formatCode="General">
                  <c:v>0.73827699999999996</c:v>
                </c:pt>
                <c:pt idx="35845" formatCode="General">
                  <c:v>0.73829800000000045</c:v>
                </c:pt>
                <c:pt idx="35846" formatCode="General">
                  <c:v>0.7383189999999995</c:v>
                </c:pt>
                <c:pt idx="35847" formatCode="General">
                  <c:v>0.73833899999999997</c:v>
                </c:pt>
                <c:pt idx="35848" formatCode="General">
                  <c:v>0.73836000000000002</c:v>
                </c:pt>
                <c:pt idx="35849" formatCode="General">
                  <c:v>0.73838000000000004</c:v>
                </c:pt>
                <c:pt idx="35850" formatCode="General">
                  <c:v>0.73840099999999997</c:v>
                </c:pt>
                <c:pt idx="35851" formatCode="General">
                  <c:v>0.73842099999999999</c:v>
                </c:pt>
                <c:pt idx="35852" formatCode="General">
                  <c:v>0.73844200000000004</c:v>
                </c:pt>
                <c:pt idx="35853" formatCode="General">
                  <c:v>0.73846299999999943</c:v>
                </c:pt>
                <c:pt idx="35854" formatCode="General">
                  <c:v>0.738483</c:v>
                </c:pt>
                <c:pt idx="35855" formatCode="General">
                  <c:v>0.73850400000000005</c:v>
                </c:pt>
                <c:pt idx="35856" formatCode="General">
                  <c:v>0.73852399999999996</c:v>
                </c:pt>
                <c:pt idx="35857" formatCode="General">
                  <c:v>0.73854500000000045</c:v>
                </c:pt>
                <c:pt idx="35858" formatCode="General">
                  <c:v>0.73856500000000003</c:v>
                </c:pt>
                <c:pt idx="35859" formatCode="General">
                  <c:v>0.73858599999999996</c:v>
                </c:pt>
                <c:pt idx="35860" formatCode="General">
                  <c:v>0.73860700000000046</c:v>
                </c:pt>
                <c:pt idx="35861" formatCode="General">
                  <c:v>0.73862799999999995</c:v>
                </c:pt>
                <c:pt idx="35862" formatCode="General">
                  <c:v>0.73864800000000075</c:v>
                </c:pt>
                <c:pt idx="35863" formatCode="General">
                  <c:v>0.73866900000000046</c:v>
                </c:pt>
                <c:pt idx="35864" formatCode="General">
                  <c:v>0.73868900000000071</c:v>
                </c:pt>
                <c:pt idx="35865" formatCode="General">
                  <c:v>0.73871000000000042</c:v>
                </c:pt>
                <c:pt idx="35866" formatCode="General">
                  <c:v>0.73873000000000044</c:v>
                </c:pt>
                <c:pt idx="35867" formatCode="General">
                  <c:v>0.73875100000000071</c:v>
                </c:pt>
                <c:pt idx="35868" formatCode="General">
                  <c:v>0.73877200000000043</c:v>
                </c:pt>
                <c:pt idx="35869" formatCode="General">
                  <c:v>0.73879200000000045</c:v>
                </c:pt>
                <c:pt idx="35870" formatCode="General">
                  <c:v>0.73881300000000005</c:v>
                </c:pt>
                <c:pt idx="35871" formatCode="General">
                  <c:v>0.73883299999999996</c:v>
                </c:pt>
                <c:pt idx="35872" formatCode="General">
                  <c:v>0.73885400000000045</c:v>
                </c:pt>
                <c:pt idx="35873" formatCode="General">
                  <c:v>0.73887499999999995</c:v>
                </c:pt>
                <c:pt idx="35874" formatCode="General">
                  <c:v>0.73889500000000075</c:v>
                </c:pt>
                <c:pt idx="35875" formatCode="General">
                  <c:v>0.73891600000000002</c:v>
                </c:pt>
                <c:pt idx="35876" formatCode="General">
                  <c:v>0.73893600000000004</c:v>
                </c:pt>
                <c:pt idx="35877" formatCode="General">
                  <c:v>0.73895699999999997</c:v>
                </c:pt>
                <c:pt idx="35878" formatCode="General">
                  <c:v>0.73897699999999999</c:v>
                </c:pt>
                <c:pt idx="35879" formatCode="General">
                  <c:v>0.73899800000000071</c:v>
                </c:pt>
                <c:pt idx="35880" formatCode="General">
                  <c:v>0.73901799999999951</c:v>
                </c:pt>
                <c:pt idx="35881" formatCode="General">
                  <c:v>0.73903900000000045</c:v>
                </c:pt>
                <c:pt idx="35882" formatCode="General">
                  <c:v>0.73906000000000005</c:v>
                </c:pt>
                <c:pt idx="35883" formatCode="General">
                  <c:v>0.73908099999999999</c:v>
                </c:pt>
                <c:pt idx="35884" formatCode="General">
                  <c:v>0.73910100000000045</c:v>
                </c:pt>
                <c:pt idx="35885" formatCode="General">
                  <c:v>0.73912199999999995</c:v>
                </c:pt>
                <c:pt idx="35886" formatCode="General">
                  <c:v>0.73914200000000041</c:v>
                </c:pt>
                <c:pt idx="35887" formatCode="General">
                  <c:v>0.73916300000000001</c:v>
                </c:pt>
                <c:pt idx="35888" formatCode="General">
                  <c:v>0.73918399999999951</c:v>
                </c:pt>
                <c:pt idx="35889" formatCode="General">
                  <c:v>0.73920399999999997</c:v>
                </c:pt>
                <c:pt idx="35890" formatCode="General">
                  <c:v>0.73922500000000047</c:v>
                </c:pt>
                <c:pt idx="35891" formatCode="General">
                  <c:v>0.73924500000000071</c:v>
                </c:pt>
                <c:pt idx="35892" formatCode="General">
                  <c:v>0.73926599999999998</c:v>
                </c:pt>
                <c:pt idx="35893" formatCode="General">
                  <c:v>0.739286</c:v>
                </c:pt>
                <c:pt idx="35894" formatCode="General">
                  <c:v>0.73930700000000005</c:v>
                </c:pt>
                <c:pt idx="35895" formatCode="General">
                  <c:v>0.73932699999999996</c:v>
                </c:pt>
                <c:pt idx="35896" formatCode="General">
                  <c:v>0.73934800000000045</c:v>
                </c:pt>
                <c:pt idx="35897" formatCode="General">
                  <c:v>0.73936900000000005</c:v>
                </c:pt>
                <c:pt idx="35898" formatCode="General">
                  <c:v>0.73938999999999999</c:v>
                </c:pt>
                <c:pt idx="35899" formatCode="General">
                  <c:v>0.73941000000000001</c:v>
                </c:pt>
                <c:pt idx="35900" formatCode="General">
                  <c:v>0.73943099999999951</c:v>
                </c:pt>
                <c:pt idx="35901" formatCode="General">
                  <c:v>0.73945099999999997</c:v>
                </c:pt>
                <c:pt idx="35902" formatCode="General">
                  <c:v>0.73947200000000002</c:v>
                </c:pt>
                <c:pt idx="35903" formatCode="General">
                  <c:v>0.73949299999999996</c:v>
                </c:pt>
                <c:pt idx="35904" formatCode="General">
                  <c:v>0.739514</c:v>
                </c:pt>
                <c:pt idx="35905" formatCode="General">
                  <c:v>0.73953400000000002</c:v>
                </c:pt>
                <c:pt idx="35906" formatCode="General">
                  <c:v>0.73955400000000004</c:v>
                </c:pt>
                <c:pt idx="35907" formatCode="General">
                  <c:v>0.73957499999999998</c:v>
                </c:pt>
                <c:pt idx="35908" formatCode="General">
                  <c:v>0.73959500000000045</c:v>
                </c:pt>
                <c:pt idx="35909" formatCode="General">
                  <c:v>0.73961600000000005</c:v>
                </c:pt>
                <c:pt idx="35910" formatCode="General">
                  <c:v>0.73963699999999999</c:v>
                </c:pt>
                <c:pt idx="35911" formatCode="General">
                  <c:v>0.73965700000000045</c:v>
                </c:pt>
                <c:pt idx="35912" formatCode="General">
                  <c:v>0.73967799999999995</c:v>
                </c:pt>
                <c:pt idx="35913" formatCode="General">
                  <c:v>0.73969900000000088</c:v>
                </c:pt>
                <c:pt idx="35914" formatCode="General">
                  <c:v>0.73971900000000046</c:v>
                </c:pt>
                <c:pt idx="35915" formatCode="General">
                  <c:v>0.73973999999999995</c:v>
                </c:pt>
                <c:pt idx="35916" formatCode="General">
                  <c:v>0.73976000000000042</c:v>
                </c:pt>
                <c:pt idx="35917" formatCode="General">
                  <c:v>0.73978000000000044</c:v>
                </c:pt>
                <c:pt idx="35918" formatCode="General">
                  <c:v>0.7398020000000004</c:v>
                </c:pt>
                <c:pt idx="35919" formatCode="General">
                  <c:v>0.73982200000000042</c:v>
                </c:pt>
                <c:pt idx="35920" formatCode="General">
                  <c:v>0.73984300000000058</c:v>
                </c:pt>
                <c:pt idx="35921" formatCode="General">
                  <c:v>0.73986300000000005</c:v>
                </c:pt>
                <c:pt idx="35922" formatCode="General">
                  <c:v>0.73988399999999999</c:v>
                </c:pt>
                <c:pt idx="35923" formatCode="General">
                  <c:v>0.73990400000000045</c:v>
                </c:pt>
                <c:pt idx="35924" formatCode="General">
                  <c:v>0.73992500000000072</c:v>
                </c:pt>
                <c:pt idx="35925" formatCode="General">
                  <c:v>0.73994600000000044</c:v>
                </c:pt>
                <c:pt idx="35926" formatCode="General">
                  <c:v>0.73996600000000001</c:v>
                </c:pt>
                <c:pt idx="35927" formatCode="General">
                  <c:v>0.73998699999999951</c:v>
                </c:pt>
                <c:pt idx="35928" formatCode="General">
                  <c:v>0.74000800000000044</c:v>
                </c:pt>
                <c:pt idx="35929" formatCode="General">
                  <c:v>0.74002800000000046</c:v>
                </c:pt>
                <c:pt idx="35930" formatCode="General">
                  <c:v>0.74004800000000071</c:v>
                </c:pt>
                <c:pt idx="35931" formatCode="General">
                  <c:v>0.74006899999999998</c:v>
                </c:pt>
                <c:pt idx="35932" formatCode="General">
                  <c:v>0.74008900000000044</c:v>
                </c:pt>
                <c:pt idx="35933" formatCode="General">
                  <c:v>0.74011099999999996</c:v>
                </c:pt>
                <c:pt idx="35934" formatCode="General">
                  <c:v>0.74013099999999998</c:v>
                </c:pt>
                <c:pt idx="35935" formatCode="General">
                  <c:v>0.74015200000000003</c:v>
                </c:pt>
                <c:pt idx="35936" formatCode="General">
                  <c:v>0.74017200000000005</c:v>
                </c:pt>
                <c:pt idx="35937" formatCode="General">
                  <c:v>0.74019299999999999</c:v>
                </c:pt>
                <c:pt idx="35938" formatCode="General">
                  <c:v>0.74021300000000001</c:v>
                </c:pt>
                <c:pt idx="35939" formatCode="General">
                  <c:v>0.7402339999999995</c:v>
                </c:pt>
                <c:pt idx="35940" formatCode="General">
                  <c:v>0.74025500000000044</c:v>
                </c:pt>
                <c:pt idx="35941" formatCode="General">
                  <c:v>0.74027600000000005</c:v>
                </c:pt>
                <c:pt idx="35942" formatCode="General">
                  <c:v>0.74029599999999995</c:v>
                </c:pt>
                <c:pt idx="35943" formatCode="General">
                  <c:v>0.740317</c:v>
                </c:pt>
                <c:pt idx="35944" formatCode="General">
                  <c:v>0.74033700000000002</c:v>
                </c:pt>
                <c:pt idx="35945" formatCode="General">
                  <c:v>0.74035700000000004</c:v>
                </c:pt>
                <c:pt idx="35946" formatCode="General">
                  <c:v>0.74037799999999998</c:v>
                </c:pt>
                <c:pt idx="35947" formatCode="General">
                  <c:v>0.74039800000000044</c:v>
                </c:pt>
                <c:pt idx="35948" formatCode="General">
                  <c:v>0.74041999999999997</c:v>
                </c:pt>
                <c:pt idx="35949" formatCode="General">
                  <c:v>0.74043999999999999</c:v>
                </c:pt>
                <c:pt idx="35950" formatCode="General">
                  <c:v>0.74046100000000004</c:v>
                </c:pt>
                <c:pt idx="35951" formatCode="General">
                  <c:v>0.7404809999999995</c:v>
                </c:pt>
                <c:pt idx="35952" formatCode="General">
                  <c:v>0.74050199999999999</c:v>
                </c:pt>
                <c:pt idx="35953" formatCode="General">
                  <c:v>0.74052200000000001</c:v>
                </c:pt>
                <c:pt idx="35954" formatCode="General">
                  <c:v>0.74054299999999951</c:v>
                </c:pt>
                <c:pt idx="35955" formatCode="General">
                  <c:v>0.740564</c:v>
                </c:pt>
                <c:pt idx="35956" formatCode="General">
                  <c:v>0.74058500000000005</c:v>
                </c:pt>
                <c:pt idx="35957" formatCode="General">
                  <c:v>0.74060500000000073</c:v>
                </c:pt>
                <c:pt idx="35958" formatCode="General">
                  <c:v>0.74062500000000075</c:v>
                </c:pt>
                <c:pt idx="35959" formatCode="General">
                  <c:v>0.74064600000000058</c:v>
                </c:pt>
                <c:pt idx="35960" formatCode="General">
                  <c:v>0.74066600000000005</c:v>
                </c:pt>
                <c:pt idx="35961" formatCode="General">
                  <c:v>0.74068699999999998</c:v>
                </c:pt>
                <c:pt idx="35962" formatCode="General">
                  <c:v>0.74070700000000045</c:v>
                </c:pt>
                <c:pt idx="35963" formatCode="General">
                  <c:v>0.74072800000000072</c:v>
                </c:pt>
                <c:pt idx="35964" formatCode="General">
                  <c:v>0.74074900000000077</c:v>
                </c:pt>
                <c:pt idx="35965" formatCode="General">
                  <c:v>0.74077000000000071</c:v>
                </c:pt>
                <c:pt idx="35966" formatCode="General">
                  <c:v>0.74078999999999995</c:v>
                </c:pt>
                <c:pt idx="35967" formatCode="General">
                  <c:v>0.74081100000000044</c:v>
                </c:pt>
                <c:pt idx="35968" formatCode="General">
                  <c:v>0.74083100000000046</c:v>
                </c:pt>
                <c:pt idx="35969" formatCode="General">
                  <c:v>0.7408520000000004</c:v>
                </c:pt>
                <c:pt idx="35970" formatCode="General">
                  <c:v>0.74087300000000045</c:v>
                </c:pt>
                <c:pt idx="35971" formatCode="General">
                  <c:v>0.74089300000000058</c:v>
                </c:pt>
                <c:pt idx="35972" formatCode="General">
                  <c:v>0.74091399999999996</c:v>
                </c:pt>
                <c:pt idx="35973" formatCode="General">
                  <c:v>0.74093399999999998</c:v>
                </c:pt>
                <c:pt idx="35974" formatCode="General">
                  <c:v>0.74095500000000059</c:v>
                </c:pt>
                <c:pt idx="35975" formatCode="General">
                  <c:v>0.74097500000000072</c:v>
                </c:pt>
                <c:pt idx="35976" formatCode="General">
                  <c:v>0.74099600000000043</c:v>
                </c:pt>
                <c:pt idx="35977" formatCode="General">
                  <c:v>0.74101600000000001</c:v>
                </c:pt>
                <c:pt idx="35978" formatCode="General">
                  <c:v>0.7410369999999995</c:v>
                </c:pt>
                <c:pt idx="35979" formatCode="General">
                  <c:v>0.74105799999999999</c:v>
                </c:pt>
                <c:pt idx="35980" formatCode="General">
                  <c:v>0.74107900000000071</c:v>
                </c:pt>
                <c:pt idx="35981" formatCode="General">
                  <c:v>0.74109899999999995</c:v>
                </c:pt>
                <c:pt idx="35982" formatCode="General">
                  <c:v>0.74112000000000045</c:v>
                </c:pt>
                <c:pt idx="35983" formatCode="General">
                  <c:v>0.74114000000000047</c:v>
                </c:pt>
                <c:pt idx="35984" formatCode="General">
                  <c:v>0.74116099999999996</c:v>
                </c:pt>
                <c:pt idx="35985" formatCode="General">
                  <c:v>0.74118099999999998</c:v>
                </c:pt>
                <c:pt idx="35986" formatCode="General">
                  <c:v>0.74120200000000003</c:v>
                </c:pt>
                <c:pt idx="35987" formatCode="General">
                  <c:v>0.74122299999999997</c:v>
                </c:pt>
                <c:pt idx="35988" formatCode="General">
                  <c:v>0.74124299999999999</c:v>
                </c:pt>
                <c:pt idx="35989" formatCode="General">
                  <c:v>0.74126400000000003</c:v>
                </c:pt>
                <c:pt idx="35990" formatCode="General">
                  <c:v>0.74128400000000005</c:v>
                </c:pt>
                <c:pt idx="35991" formatCode="General">
                  <c:v>0.74130499999999999</c:v>
                </c:pt>
                <c:pt idx="35992" formatCode="General">
                  <c:v>0.74132500000000046</c:v>
                </c:pt>
                <c:pt idx="35993" formatCode="General">
                  <c:v>0.74134599999999995</c:v>
                </c:pt>
                <c:pt idx="35994" formatCode="General">
                  <c:v>0.741367</c:v>
                </c:pt>
                <c:pt idx="35995" formatCode="General">
                  <c:v>0.74138800000000005</c:v>
                </c:pt>
                <c:pt idx="35996" formatCode="General">
                  <c:v>0.74140799999999996</c:v>
                </c:pt>
                <c:pt idx="35997" formatCode="General">
                  <c:v>0.74142900000000045</c:v>
                </c:pt>
                <c:pt idx="35998" formatCode="General">
                  <c:v>0.74144900000000058</c:v>
                </c:pt>
                <c:pt idx="35999" formatCode="General">
                  <c:v>0.74146999999999996</c:v>
                </c:pt>
                <c:pt idx="36000" formatCode="General">
                  <c:v>0.74148999999999998</c:v>
                </c:pt>
                <c:pt idx="36001" formatCode="General">
                  <c:v>0.74151100000000003</c:v>
                </c:pt>
                <c:pt idx="36002" formatCode="General">
                  <c:v>0.74153199999999997</c:v>
                </c:pt>
                <c:pt idx="36003" formatCode="General">
                  <c:v>0.74155199999999999</c:v>
                </c:pt>
                <c:pt idx="36004" formatCode="General">
                  <c:v>0.74157300000000004</c:v>
                </c:pt>
                <c:pt idx="36005" formatCode="General">
                  <c:v>0.7415929999999995</c:v>
                </c:pt>
                <c:pt idx="36006" formatCode="General">
                  <c:v>0.74161400000000044</c:v>
                </c:pt>
                <c:pt idx="36007" formatCode="General">
                  <c:v>0.74163400000000046</c:v>
                </c:pt>
                <c:pt idx="36008" formatCode="General">
                  <c:v>0.74165600000000043</c:v>
                </c:pt>
                <c:pt idx="36009" formatCode="General">
                  <c:v>0.74167600000000045</c:v>
                </c:pt>
                <c:pt idx="36010" formatCode="General">
                  <c:v>0.74169600000000058</c:v>
                </c:pt>
                <c:pt idx="36011" formatCode="General">
                  <c:v>0.74171699999999996</c:v>
                </c:pt>
                <c:pt idx="36012" formatCode="General">
                  <c:v>0.74173699999999998</c:v>
                </c:pt>
                <c:pt idx="36013" formatCode="General">
                  <c:v>0.74175800000000058</c:v>
                </c:pt>
                <c:pt idx="36014" formatCode="General">
                  <c:v>0.74177900000000074</c:v>
                </c:pt>
                <c:pt idx="36015" formatCode="General">
                  <c:v>0.74179900000000076</c:v>
                </c:pt>
                <c:pt idx="36016" formatCode="General">
                  <c:v>0.7418200000000007</c:v>
                </c:pt>
                <c:pt idx="36017" formatCode="General">
                  <c:v>0.74184100000000075</c:v>
                </c:pt>
                <c:pt idx="36018" formatCode="General">
                  <c:v>0.74186099999999999</c:v>
                </c:pt>
                <c:pt idx="36019" formatCode="General">
                  <c:v>0.74188200000000004</c:v>
                </c:pt>
                <c:pt idx="36020" formatCode="General">
                  <c:v>0.74190199999999995</c:v>
                </c:pt>
                <c:pt idx="36021" formatCode="General">
                  <c:v>0.74192300000000044</c:v>
                </c:pt>
                <c:pt idx="36022" formatCode="General">
                  <c:v>0.74194400000000071</c:v>
                </c:pt>
                <c:pt idx="36023" formatCode="General">
                  <c:v>0.74196499999999999</c:v>
                </c:pt>
                <c:pt idx="36024" formatCode="General">
                  <c:v>0.74198500000000045</c:v>
                </c:pt>
                <c:pt idx="36025" formatCode="General">
                  <c:v>0.74200500000000058</c:v>
                </c:pt>
                <c:pt idx="36026" formatCode="General">
                  <c:v>0.74202600000000041</c:v>
                </c:pt>
                <c:pt idx="36027" formatCode="General">
                  <c:v>0.74204600000000043</c:v>
                </c:pt>
                <c:pt idx="36028" formatCode="General">
                  <c:v>0.74206700000000003</c:v>
                </c:pt>
                <c:pt idx="36029" formatCode="General">
                  <c:v>0.74208799999999997</c:v>
                </c:pt>
                <c:pt idx="36030" formatCode="General">
                  <c:v>0.74210799999999999</c:v>
                </c:pt>
                <c:pt idx="36031" formatCode="General">
                  <c:v>0.7421290000000007</c:v>
                </c:pt>
                <c:pt idx="36032" formatCode="General">
                  <c:v>0.74215000000000042</c:v>
                </c:pt>
                <c:pt idx="36033" formatCode="General">
                  <c:v>0.74217000000000044</c:v>
                </c:pt>
                <c:pt idx="36034" formatCode="General">
                  <c:v>0.74219100000000071</c:v>
                </c:pt>
                <c:pt idx="36035" formatCode="General">
                  <c:v>0.74221099999999951</c:v>
                </c:pt>
                <c:pt idx="36036" formatCode="General">
                  <c:v>0.742232</c:v>
                </c:pt>
                <c:pt idx="36037" formatCode="General">
                  <c:v>0.74225300000000005</c:v>
                </c:pt>
                <c:pt idx="36038" formatCode="General">
                  <c:v>0.74227399999999999</c:v>
                </c:pt>
                <c:pt idx="36039" formatCode="General">
                  <c:v>0.74229400000000045</c:v>
                </c:pt>
                <c:pt idx="36040" formatCode="General">
                  <c:v>0.74231400000000003</c:v>
                </c:pt>
                <c:pt idx="36041" formatCode="General">
                  <c:v>0.74233499999999997</c:v>
                </c:pt>
                <c:pt idx="36042" formatCode="General">
                  <c:v>0.74235499999999999</c:v>
                </c:pt>
                <c:pt idx="36043" formatCode="General">
                  <c:v>0.74237600000000004</c:v>
                </c:pt>
                <c:pt idx="36044" formatCode="General">
                  <c:v>0.74239699999999997</c:v>
                </c:pt>
                <c:pt idx="36045" formatCode="General">
                  <c:v>0.74241699999999955</c:v>
                </c:pt>
                <c:pt idx="36046" formatCode="General">
                  <c:v>0.74243800000000004</c:v>
                </c:pt>
                <c:pt idx="36047" formatCode="General">
                  <c:v>0.74245899999999998</c:v>
                </c:pt>
                <c:pt idx="36048" formatCode="General">
                  <c:v>0.74247900000000044</c:v>
                </c:pt>
                <c:pt idx="36049" formatCode="General">
                  <c:v>0.74250000000000005</c:v>
                </c:pt>
                <c:pt idx="36050" formatCode="General">
                  <c:v>0.74251999999999996</c:v>
                </c:pt>
                <c:pt idx="36051" formatCode="General">
                  <c:v>0.74253999999999998</c:v>
                </c:pt>
                <c:pt idx="36052" formatCode="General">
                  <c:v>0.74256200000000006</c:v>
                </c:pt>
                <c:pt idx="36053" formatCode="General">
                  <c:v>0.74258199999999996</c:v>
                </c:pt>
                <c:pt idx="36054" formatCode="General">
                  <c:v>0.74260300000000046</c:v>
                </c:pt>
                <c:pt idx="36055" formatCode="General">
                  <c:v>0.7426230000000007</c:v>
                </c:pt>
                <c:pt idx="36056" formatCode="General">
                  <c:v>0.74264400000000075</c:v>
                </c:pt>
                <c:pt idx="36057" formatCode="General">
                  <c:v>0.74266399999999999</c:v>
                </c:pt>
                <c:pt idx="36058" formatCode="General">
                  <c:v>0.74268500000000071</c:v>
                </c:pt>
                <c:pt idx="36059" formatCode="General">
                  <c:v>0.74270600000000042</c:v>
                </c:pt>
                <c:pt idx="36060" formatCode="General">
                  <c:v>0.74272600000000044</c:v>
                </c:pt>
                <c:pt idx="36061" formatCode="General">
                  <c:v>0.74274700000000071</c:v>
                </c:pt>
                <c:pt idx="36062" formatCode="General">
                  <c:v>0.74276799999999998</c:v>
                </c:pt>
                <c:pt idx="36063" formatCode="General">
                  <c:v>0.74278800000000045</c:v>
                </c:pt>
                <c:pt idx="36064" formatCode="General">
                  <c:v>0.74280800000000058</c:v>
                </c:pt>
                <c:pt idx="36065" formatCode="General">
                  <c:v>0.74282900000000074</c:v>
                </c:pt>
                <c:pt idx="36066" formatCode="General">
                  <c:v>0.74284900000000076</c:v>
                </c:pt>
                <c:pt idx="36067" formatCode="General">
                  <c:v>0.74287099999999995</c:v>
                </c:pt>
                <c:pt idx="36068" formatCode="General">
                  <c:v>0.74289100000000075</c:v>
                </c:pt>
                <c:pt idx="36069" formatCode="General">
                  <c:v>0.74291200000000002</c:v>
                </c:pt>
                <c:pt idx="36070" formatCode="General">
                  <c:v>0.74293200000000004</c:v>
                </c:pt>
                <c:pt idx="36071" formatCode="General">
                  <c:v>0.74295299999999997</c:v>
                </c:pt>
                <c:pt idx="36072" formatCode="General">
                  <c:v>0.74297299999999999</c:v>
                </c:pt>
                <c:pt idx="36073" formatCode="General">
                  <c:v>0.74299400000000071</c:v>
                </c:pt>
                <c:pt idx="36074" formatCode="General">
                  <c:v>0.74301499999999998</c:v>
                </c:pt>
                <c:pt idx="36075" formatCode="General">
                  <c:v>0.74303500000000045</c:v>
                </c:pt>
                <c:pt idx="36076" formatCode="General">
                  <c:v>0.74305600000000005</c:v>
                </c:pt>
                <c:pt idx="36077" formatCode="General">
                  <c:v>0.74307699999999999</c:v>
                </c:pt>
                <c:pt idx="36078" formatCode="General">
                  <c:v>0.74309700000000045</c:v>
                </c:pt>
                <c:pt idx="36079" formatCode="General">
                  <c:v>0.74311700000000003</c:v>
                </c:pt>
                <c:pt idx="36080" formatCode="General">
                  <c:v>0.74313799999999997</c:v>
                </c:pt>
                <c:pt idx="36081" formatCode="General">
                  <c:v>0.74315799999999999</c:v>
                </c:pt>
                <c:pt idx="36082" formatCode="General">
                  <c:v>0.74317999999999995</c:v>
                </c:pt>
                <c:pt idx="36083" formatCode="General">
                  <c:v>0.74320000000000042</c:v>
                </c:pt>
                <c:pt idx="36084" formatCode="General">
                  <c:v>0.74322100000000046</c:v>
                </c:pt>
                <c:pt idx="36085" formatCode="General">
                  <c:v>0.74324100000000071</c:v>
                </c:pt>
                <c:pt idx="36086" formatCode="General">
                  <c:v>0.74326199999999998</c:v>
                </c:pt>
                <c:pt idx="36087" formatCode="General">
                  <c:v>0.743282</c:v>
                </c:pt>
                <c:pt idx="36088" formatCode="General">
                  <c:v>0.74330300000000005</c:v>
                </c:pt>
                <c:pt idx="36089" formatCode="General">
                  <c:v>0.74332399999999998</c:v>
                </c:pt>
                <c:pt idx="36090" formatCode="General">
                  <c:v>0.74334400000000045</c:v>
                </c:pt>
                <c:pt idx="36091" formatCode="General">
                  <c:v>0.74336500000000005</c:v>
                </c:pt>
                <c:pt idx="36092" formatCode="General">
                  <c:v>0.74338499999999996</c:v>
                </c:pt>
                <c:pt idx="36093" formatCode="General">
                  <c:v>0.74340600000000001</c:v>
                </c:pt>
                <c:pt idx="36094" formatCode="General">
                  <c:v>0.74342600000000003</c:v>
                </c:pt>
                <c:pt idx="36095" formatCode="General">
                  <c:v>0.74344699999999997</c:v>
                </c:pt>
                <c:pt idx="36096" formatCode="General">
                  <c:v>0.74346699999999954</c:v>
                </c:pt>
                <c:pt idx="36097" formatCode="General">
                  <c:v>0.74348800000000004</c:v>
                </c:pt>
                <c:pt idx="36098" formatCode="General">
                  <c:v>0.74350899999999998</c:v>
                </c:pt>
                <c:pt idx="36099" formatCode="General">
                  <c:v>0.74353000000000002</c:v>
                </c:pt>
                <c:pt idx="36100" formatCode="General">
                  <c:v>0.74355000000000004</c:v>
                </c:pt>
                <c:pt idx="36101" formatCode="General">
                  <c:v>0.74357099999999998</c:v>
                </c:pt>
                <c:pt idx="36102" formatCode="General">
                  <c:v>0.74359100000000045</c:v>
                </c:pt>
                <c:pt idx="36103" formatCode="General">
                  <c:v>0.74361200000000005</c:v>
                </c:pt>
                <c:pt idx="36104" formatCode="General">
                  <c:v>0.7436320000000004</c:v>
                </c:pt>
                <c:pt idx="36105" formatCode="General">
                  <c:v>0.74365300000000045</c:v>
                </c:pt>
                <c:pt idx="36106" formatCode="General">
                  <c:v>0.74367399999999995</c:v>
                </c:pt>
                <c:pt idx="36107" formatCode="General">
                  <c:v>0.74369400000000074</c:v>
                </c:pt>
                <c:pt idx="36108" formatCode="General">
                  <c:v>0.74371500000000046</c:v>
                </c:pt>
                <c:pt idx="36109" formatCode="General">
                  <c:v>0.7437350000000007</c:v>
                </c:pt>
                <c:pt idx="36110" formatCode="General">
                  <c:v>0.74375600000000042</c:v>
                </c:pt>
                <c:pt idx="36111" formatCode="General">
                  <c:v>0.74377700000000047</c:v>
                </c:pt>
                <c:pt idx="36112" formatCode="General">
                  <c:v>0.74379800000000074</c:v>
                </c:pt>
                <c:pt idx="36113" formatCode="General">
                  <c:v>0.74381799999999998</c:v>
                </c:pt>
                <c:pt idx="36114" formatCode="General">
                  <c:v>0.74383900000000058</c:v>
                </c:pt>
                <c:pt idx="36115" formatCode="General">
                  <c:v>0.74385900000000071</c:v>
                </c:pt>
                <c:pt idx="36116" formatCode="General">
                  <c:v>0.74388000000000043</c:v>
                </c:pt>
                <c:pt idx="36117" formatCode="General">
                  <c:v>0.74390000000000045</c:v>
                </c:pt>
                <c:pt idx="36118" formatCode="General">
                  <c:v>0.74392100000000072</c:v>
                </c:pt>
                <c:pt idx="36119" formatCode="General">
                  <c:v>0.74394100000000074</c:v>
                </c:pt>
                <c:pt idx="36120" formatCode="General">
                  <c:v>0.74396200000000001</c:v>
                </c:pt>
                <c:pt idx="36121" formatCode="General">
                  <c:v>0.74398299999999951</c:v>
                </c:pt>
                <c:pt idx="36122" formatCode="General">
                  <c:v>0.74400299999999997</c:v>
                </c:pt>
                <c:pt idx="36123" formatCode="General">
                  <c:v>0.74402400000000046</c:v>
                </c:pt>
                <c:pt idx="36124" formatCode="General">
                  <c:v>0.7440440000000007</c:v>
                </c:pt>
                <c:pt idx="36125" formatCode="General">
                  <c:v>0.74406499999999998</c:v>
                </c:pt>
                <c:pt idx="36126" formatCode="General">
                  <c:v>0.74408500000000044</c:v>
                </c:pt>
                <c:pt idx="36127" formatCode="General">
                  <c:v>0.74410699999999996</c:v>
                </c:pt>
                <c:pt idx="36128" formatCode="General">
                  <c:v>0.74412699999999998</c:v>
                </c:pt>
                <c:pt idx="36129" formatCode="General">
                  <c:v>0.74414800000000059</c:v>
                </c:pt>
                <c:pt idx="36130" formatCode="General">
                  <c:v>0.74416800000000005</c:v>
                </c:pt>
                <c:pt idx="36131" formatCode="General">
                  <c:v>0.74418799999999996</c:v>
                </c:pt>
                <c:pt idx="36132" formatCode="General">
                  <c:v>0.74420900000000045</c:v>
                </c:pt>
                <c:pt idx="36133" formatCode="General">
                  <c:v>0.74422999999999995</c:v>
                </c:pt>
                <c:pt idx="36134" formatCode="General">
                  <c:v>0.74425000000000041</c:v>
                </c:pt>
                <c:pt idx="36135" formatCode="General">
                  <c:v>0.74427100000000046</c:v>
                </c:pt>
                <c:pt idx="36136" formatCode="General">
                  <c:v>0.74429199999999995</c:v>
                </c:pt>
                <c:pt idx="36137" formatCode="General">
                  <c:v>0.74431199999999997</c:v>
                </c:pt>
                <c:pt idx="36138" formatCode="General">
                  <c:v>0.74433300000000002</c:v>
                </c:pt>
                <c:pt idx="36139" formatCode="General">
                  <c:v>0.74435300000000004</c:v>
                </c:pt>
                <c:pt idx="36140" formatCode="General">
                  <c:v>0.74437399999999998</c:v>
                </c:pt>
                <c:pt idx="36141" formatCode="General">
                  <c:v>0.74439400000000044</c:v>
                </c:pt>
                <c:pt idx="36142" formatCode="General">
                  <c:v>0.74441599999999997</c:v>
                </c:pt>
                <c:pt idx="36143" formatCode="General">
                  <c:v>0.74443599999999999</c:v>
                </c:pt>
                <c:pt idx="36144" formatCode="General">
                  <c:v>0.74445600000000001</c:v>
                </c:pt>
                <c:pt idx="36145" formatCode="General">
                  <c:v>0.7444770000000005</c:v>
                </c:pt>
                <c:pt idx="36146" formatCode="General">
                  <c:v>0.74449699999999996</c:v>
                </c:pt>
                <c:pt idx="36147" formatCode="General">
                  <c:v>0.74451800000000001</c:v>
                </c:pt>
                <c:pt idx="36148" formatCode="General">
                  <c:v>0.74453899999999951</c:v>
                </c:pt>
                <c:pt idx="36149" formatCode="General">
                  <c:v>0.74455899999999997</c:v>
                </c:pt>
                <c:pt idx="36150" formatCode="General">
                  <c:v>0.74458000000000002</c:v>
                </c:pt>
                <c:pt idx="36151" formatCode="General">
                  <c:v>0.74460100000000073</c:v>
                </c:pt>
                <c:pt idx="36152" formatCode="General">
                  <c:v>0.74462100000000075</c:v>
                </c:pt>
                <c:pt idx="36153" formatCode="General">
                  <c:v>0.74464200000000058</c:v>
                </c:pt>
                <c:pt idx="36154" formatCode="General">
                  <c:v>0.74466200000000005</c:v>
                </c:pt>
                <c:pt idx="36155" formatCode="General">
                  <c:v>0.74468299999999998</c:v>
                </c:pt>
                <c:pt idx="36156" formatCode="General">
                  <c:v>0.74470300000000045</c:v>
                </c:pt>
                <c:pt idx="36157" formatCode="General">
                  <c:v>0.74472500000000075</c:v>
                </c:pt>
                <c:pt idx="36158" formatCode="General">
                  <c:v>0.74474500000000077</c:v>
                </c:pt>
                <c:pt idx="36159" formatCode="General">
                  <c:v>0.74476500000000045</c:v>
                </c:pt>
                <c:pt idx="36160" formatCode="General">
                  <c:v>0.74478599999999995</c:v>
                </c:pt>
                <c:pt idx="36161" formatCode="General">
                  <c:v>0.74480600000000041</c:v>
                </c:pt>
                <c:pt idx="36162" formatCode="General">
                  <c:v>0.74482700000000046</c:v>
                </c:pt>
                <c:pt idx="36163" formatCode="General">
                  <c:v>0.74484799999999995</c:v>
                </c:pt>
                <c:pt idx="36164" formatCode="General">
                  <c:v>0.74486799999999997</c:v>
                </c:pt>
                <c:pt idx="36165" formatCode="General">
                  <c:v>0.74488900000000058</c:v>
                </c:pt>
                <c:pt idx="36166" formatCode="General">
                  <c:v>0.74491000000000041</c:v>
                </c:pt>
                <c:pt idx="36167" formatCode="General">
                  <c:v>0.74493000000000043</c:v>
                </c:pt>
                <c:pt idx="36168" formatCode="General">
                  <c:v>0.74495100000000058</c:v>
                </c:pt>
                <c:pt idx="36169" formatCode="General">
                  <c:v>0.74497100000000072</c:v>
                </c:pt>
                <c:pt idx="36170" formatCode="General">
                  <c:v>0.74499200000000043</c:v>
                </c:pt>
                <c:pt idx="36171" formatCode="General">
                  <c:v>0.74501300000000004</c:v>
                </c:pt>
                <c:pt idx="36172" formatCode="General">
                  <c:v>0.7450329999999995</c:v>
                </c:pt>
                <c:pt idx="36173" formatCode="General">
                  <c:v>0.74505399999999999</c:v>
                </c:pt>
                <c:pt idx="36174" formatCode="General">
                  <c:v>0.74507400000000046</c:v>
                </c:pt>
                <c:pt idx="36175" formatCode="General">
                  <c:v>0.74509499999999995</c:v>
                </c:pt>
                <c:pt idx="36176" formatCode="General">
                  <c:v>0.74511499999999997</c:v>
                </c:pt>
                <c:pt idx="36177" formatCode="General">
                  <c:v>0.74513600000000002</c:v>
                </c:pt>
                <c:pt idx="36178" formatCode="General">
                  <c:v>0.74515699999999996</c:v>
                </c:pt>
                <c:pt idx="36179" formatCode="General">
                  <c:v>0.74517699999999998</c:v>
                </c:pt>
                <c:pt idx="36180" formatCode="General">
                  <c:v>0.74519800000000058</c:v>
                </c:pt>
                <c:pt idx="36181" formatCode="General">
                  <c:v>0.74521899999999996</c:v>
                </c:pt>
                <c:pt idx="36182" formatCode="General">
                  <c:v>0.74523899999999998</c:v>
                </c:pt>
                <c:pt idx="36183" formatCode="General">
                  <c:v>0.74526000000000003</c:v>
                </c:pt>
                <c:pt idx="36184" formatCode="General">
                  <c:v>0.74528000000000005</c:v>
                </c:pt>
                <c:pt idx="36185" formatCode="General">
                  <c:v>0.74530000000000041</c:v>
                </c:pt>
                <c:pt idx="36186" formatCode="General">
                  <c:v>0.74532200000000004</c:v>
                </c:pt>
                <c:pt idx="36187" formatCode="General">
                  <c:v>0.74534199999999995</c:v>
                </c:pt>
                <c:pt idx="36188" formatCode="General">
                  <c:v>0.745363</c:v>
                </c:pt>
                <c:pt idx="36189" formatCode="General">
                  <c:v>0.74538300000000002</c:v>
                </c:pt>
                <c:pt idx="36190" formatCode="General">
                  <c:v>0.74540399999999996</c:v>
                </c:pt>
                <c:pt idx="36191" formatCode="General">
                  <c:v>0.74542399999999998</c:v>
                </c:pt>
                <c:pt idx="36192" formatCode="General">
                  <c:v>0.74544500000000058</c:v>
                </c:pt>
                <c:pt idx="36193" formatCode="General">
                  <c:v>0.74546599999999996</c:v>
                </c:pt>
                <c:pt idx="36194" formatCode="General">
                  <c:v>0.74548599999999998</c:v>
                </c:pt>
                <c:pt idx="36195" formatCode="General">
                  <c:v>0.74550700000000003</c:v>
                </c:pt>
                <c:pt idx="36196" formatCode="General">
                  <c:v>0.74552799999999997</c:v>
                </c:pt>
                <c:pt idx="36197" formatCode="General">
                  <c:v>0.74554799999999999</c:v>
                </c:pt>
                <c:pt idx="36198" formatCode="General">
                  <c:v>0.74556900000000004</c:v>
                </c:pt>
                <c:pt idx="36199" formatCode="General">
                  <c:v>0.7455889999999995</c:v>
                </c:pt>
                <c:pt idx="36200" formatCode="General">
                  <c:v>0.74560900000000074</c:v>
                </c:pt>
                <c:pt idx="36201" formatCode="General">
                  <c:v>0.74563100000000071</c:v>
                </c:pt>
                <c:pt idx="36202" formatCode="General">
                  <c:v>0.74565099999999995</c:v>
                </c:pt>
                <c:pt idx="36203" formatCode="General">
                  <c:v>0.74567200000000045</c:v>
                </c:pt>
                <c:pt idx="36204" formatCode="General">
                  <c:v>0.74569200000000047</c:v>
                </c:pt>
                <c:pt idx="36205" formatCode="General">
                  <c:v>0.74571299999999996</c:v>
                </c:pt>
                <c:pt idx="36206" formatCode="General">
                  <c:v>0.74573299999999998</c:v>
                </c:pt>
                <c:pt idx="36207" formatCode="General">
                  <c:v>0.74575400000000058</c:v>
                </c:pt>
                <c:pt idx="36208" formatCode="General">
                  <c:v>0.74577500000000074</c:v>
                </c:pt>
                <c:pt idx="36209" formatCode="General">
                  <c:v>0.74579500000000076</c:v>
                </c:pt>
                <c:pt idx="36210" formatCode="General">
                  <c:v>0.74581600000000003</c:v>
                </c:pt>
                <c:pt idx="36211" formatCode="General">
                  <c:v>0.74583699999999997</c:v>
                </c:pt>
                <c:pt idx="36212" formatCode="General">
                  <c:v>0.74585699999999999</c:v>
                </c:pt>
                <c:pt idx="36213" formatCode="General">
                  <c:v>0.74587700000000046</c:v>
                </c:pt>
                <c:pt idx="36214" formatCode="General">
                  <c:v>0.74589799999999995</c:v>
                </c:pt>
                <c:pt idx="36215" formatCode="General">
                  <c:v>0.74591900000000044</c:v>
                </c:pt>
                <c:pt idx="36216" formatCode="General">
                  <c:v>0.74594000000000071</c:v>
                </c:pt>
                <c:pt idx="36217" formatCode="General">
                  <c:v>0.7459600000000004</c:v>
                </c:pt>
                <c:pt idx="36218" formatCode="General">
                  <c:v>0.74598100000000045</c:v>
                </c:pt>
                <c:pt idx="36219" formatCode="General">
                  <c:v>0.74600100000000058</c:v>
                </c:pt>
                <c:pt idx="36220" formatCode="General">
                  <c:v>0.74602200000000041</c:v>
                </c:pt>
                <c:pt idx="36221" formatCode="General">
                  <c:v>0.74604200000000043</c:v>
                </c:pt>
                <c:pt idx="36222" formatCode="General">
                  <c:v>0.74606300000000003</c:v>
                </c:pt>
                <c:pt idx="36223" formatCode="General">
                  <c:v>0.74608300000000005</c:v>
                </c:pt>
                <c:pt idx="36224" formatCode="General">
                  <c:v>0.74610399999999999</c:v>
                </c:pt>
                <c:pt idx="36225" formatCode="General">
                  <c:v>0.7461250000000007</c:v>
                </c:pt>
                <c:pt idx="36226" formatCode="General">
                  <c:v>0.74614499999999995</c:v>
                </c:pt>
                <c:pt idx="36227" formatCode="General">
                  <c:v>0.746166</c:v>
                </c:pt>
                <c:pt idx="36228" formatCode="General">
                  <c:v>0.74618600000000002</c:v>
                </c:pt>
                <c:pt idx="36229" formatCode="General">
                  <c:v>0.74620699999999951</c:v>
                </c:pt>
                <c:pt idx="36230" formatCode="General">
                  <c:v>0.74622800000000045</c:v>
                </c:pt>
                <c:pt idx="36231" formatCode="General">
                  <c:v>0.74624900000000072</c:v>
                </c:pt>
                <c:pt idx="36232" formatCode="General">
                  <c:v>0.74626899999999996</c:v>
                </c:pt>
                <c:pt idx="36233" formatCode="General">
                  <c:v>0.74629000000000045</c:v>
                </c:pt>
                <c:pt idx="36234" formatCode="General">
                  <c:v>0.74631000000000003</c:v>
                </c:pt>
                <c:pt idx="36235" formatCode="General">
                  <c:v>0.74633099999999997</c:v>
                </c:pt>
                <c:pt idx="36236" formatCode="General">
                  <c:v>0.74635099999999999</c:v>
                </c:pt>
                <c:pt idx="36237" formatCode="General">
                  <c:v>0.74637200000000004</c:v>
                </c:pt>
                <c:pt idx="36238" formatCode="General">
                  <c:v>0.7463920000000005</c:v>
                </c:pt>
                <c:pt idx="36239" formatCode="General">
                  <c:v>0.74641299999999955</c:v>
                </c:pt>
                <c:pt idx="36240" formatCode="General">
                  <c:v>0.74643400000000004</c:v>
                </c:pt>
                <c:pt idx="36241" formatCode="General">
                  <c:v>0.74645399999999951</c:v>
                </c:pt>
                <c:pt idx="36242" formatCode="General">
                  <c:v>0.74647500000000044</c:v>
                </c:pt>
                <c:pt idx="36243" formatCode="General">
                  <c:v>0.74649500000000046</c:v>
                </c:pt>
                <c:pt idx="36244" formatCode="General">
                  <c:v>0.74651599999999996</c:v>
                </c:pt>
                <c:pt idx="36245" formatCode="General">
                  <c:v>0.74653599999999998</c:v>
                </c:pt>
                <c:pt idx="36246" formatCode="General">
                  <c:v>0.74655800000000005</c:v>
                </c:pt>
                <c:pt idx="36247" formatCode="General">
                  <c:v>0.74657799999999996</c:v>
                </c:pt>
                <c:pt idx="36248" formatCode="General">
                  <c:v>0.74659900000000046</c:v>
                </c:pt>
                <c:pt idx="36249" formatCode="General">
                  <c:v>0.74661900000000059</c:v>
                </c:pt>
                <c:pt idx="36250" formatCode="General">
                  <c:v>0.74664000000000075</c:v>
                </c:pt>
                <c:pt idx="36251" formatCode="General">
                  <c:v>0.74666000000000043</c:v>
                </c:pt>
                <c:pt idx="36252" formatCode="General">
                  <c:v>0.74668100000000071</c:v>
                </c:pt>
                <c:pt idx="36253" formatCode="General">
                  <c:v>0.74670099999999995</c:v>
                </c:pt>
                <c:pt idx="36254" formatCode="General">
                  <c:v>0.74672200000000044</c:v>
                </c:pt>
                <c:pt idx="36255" formatCode="General">
                  <c:v>0.74674300000000071</c:v>
                </c:pt>
                <c:pt idx="36256" formatCode="General">
                  <c:v>0.74676299999999951</c:v>
                </c:pt>
                <c:pt idx="36257" formatCode="General">
                  <c:v>0.74678400000000045</c:v>
                </c:pt>
                <c:pt idx="36258" formatCode="General">
                  <c:v>0.74680400000000058</c:v>
                </c:pt>
                <c:pt idx="36259" formatCode="General">
                  <c:v>0.74682500000000074</c:v>
                </c:pt>
                <c:pt idx="36260" formatCode="General">
                  <c:v>0.74684500000000076</c:v>
                </c:pt>
                <c:pt idx="36261" formatCode="General">
                  <c:v>0.7468669999999995</c:v>
                </c:pt>
                <c:pt idx="36262" formatCode="General">
                  <c:v>0.74688699999999997</c:v>
                </c:pt>
                <c:pt idx="36263" formatCode="General">
                  <c:v>0.74690800000000046</c:v>
                </c:pt>
                <c:pt idx="36264" formatCode="General">
                  <c:v>0.7469280000000007</c:v>
                </c:pt>
                <c:pt idx="36265" formatCode="General">
                  <c:v>0.74694799999999995</c:v>
                </c:pt>
                <c:pt idx="36266" formatCode="General">
                  <c:v>0.74696899999999999</c:v>
                </c:pt>
                <c:pt idx="36267" formatCode="General">
                  <c:v>0.74699000000000071</c:v>
                </c:pt>
                <c:pt idx="36268" formatCode="General">
                  <c:v>0.74700999999999995</c:v>
                </c:pt>
                <c:pt idx="36269" formatCode="General">
                  <c:v>0.74703100000000044</c:v>
                </c:pt>
                <c:pt idx="36270" formatCode="General">
                  <c:v>0.74705200000000005</c:v>
                </c:pt>
                <c:pt idx="36271" formatCode="General">
                  <c:v>0.7470720000000004</c:v>
                </c:pt>
                <c:pt idx="36272" formatCode="General">
                  <c:v>0.74709300000000045</c:v>
                </c:pt>
                <c:pt idx="36273" formatCode="General">
                  <c:v>0.74711300000000003</c:v>
                </c:pt>
                <c:pt idx="36274" formatCode="General">
                  <c:v>0.74713399999999996</c:v>
                </c:pt>
                <c:pt idx="36275" formatCode="General">
                  <c:v>0.74715399999999998</c:v>
                </c:pt>
                <c:pt idx="36276" formatCode="General">
                  <c:v>0.74717599999999995</c:v>
                </c:pt>
                <c:pt idx="36277" formatCode="General">
                  <c:v>0.74719600000000042</c:v>
                </c:pt>
                <c:pt idx="36278" formatCode="General">
                  <c:v>0.74721599999999999</c:v>
                </c:pt>
                <c:pt idx="36279" formatCode="General">
                  <c:v>0.74723700000000004</c:v>
                </c:pt>
                <c:pt idx="36280" formatCode="General">
                  <c:v>0.7472569999999995</c:v>
                </c:pt>
                <c:pt idx="36281" formatCode="General">
                  <c:v>0.74727800000000044</c:v>
                </c:pt>
                <c:pt idx="36282" formatCode="General">
                  <c:v>0.74729900000000071</c:v>
                </c:pt>
                <c:pt idx="36283" formatCode="General">
                  <c:v>0.74731899999999996</c:v>
                </c:pt>
                <c:pt idx="36284" formatCode="General">
                  <c:v>0.74734000000000045</c:v>
                </c:pt>
                <c:pt idx="36285" formatCode="General">
                  <c:v>0.74736100000000005</c:v>
                </c:pt>
                <c:pt idx="36286" formatCode="General">
                  <c:v>0.74738099999999996</c:v>
                </c:pt>
                <c:pt idx="36287" formatCode="General">
                  <c:v>0.74740200000000001</c:v>
                </c:pt>
                <c:pt idx="36288" formatCode="General">
                  <c:v>0.74742200000000003</c:v>
                </c:pt>
                <c:pt idx="36289" formatCode="General">
                  <c:v>0.74744299999999997</c:v>
                </c:pt>
                <c:pt idx="36290" formatCode="General">
                  <c:v>0.74746299999999954</c:v>
                </c:pt>
                <c:pt idx="36291" formatCode="General">
                  <c:v>0.74748499999999996</c:v>
                </c:pt>
                <c:pt idx="36292" formatCode="General">
                  <c:v>0.74750499999999998</c:v>
                </c:pt>
                <c:pt idx="36293" formatCode="General">
                  <c:v>0.74752500000000044</c:v>
                </c:pt>
                <c:pt idx="36294" formatCode="General">
                  <c:v>0.74754600000000004</c:v>
                </c:pt>
                <c:pt idx="36295" formatCode="General">
                  <c:v>0.74756599999999951</c:v>
                </c:pt>
                <c:pt idx="36296" formatCode="General">
                  <c:v>0.747587</c:v>
                </c:pt>
                <c:pt idx="36297" formatCode="General">
                  <c:v>0.74760800000000072</c:v>
                </c:pt>
                <c:pt idx="36298" formatCode="General">
                  <c:v>0.74762900000000077</c:v>
                </c:pt>
                <c:pt idx="36299" formatCode="General">
                  <c:v>0.7476490000000009</c:v>
                </c:pt>
                <c:pt idx="36300" formatCode="General">
                  <c:v>0.74766999999999995</c:v>
                </c:pt>
                <c:pt idx="36301" formatCode="General">
                  <c:v>0.74769000000000074</c:v>
                </c:pt>
                <c:pt idx="36302" formatCode="General">
                  <c:v>0.74771100000000046</c:v>
                </c:pt>
                <c:pt idx="36303" formatCode="General">
                  <c:v>0.7477310000000007</c:v>
                </c:pt>
                <c:pt idx="36304" formatCode="General">
                  <c:v>0.74775200000000042</c:v>
                </c:pt>
                <c:pt idx="36305" formatCode="General">
                  <c:v>0.74777200000000044</c:v>
                </c:pt>
                <c:pt idx="36306" formatCode="General">
                  <c:v>0.74779300000000071</c:v>
                </c:pt>
                <c:pt idx="36307" formatCode="General">
                  <c:v>0.74781399999999998</c:v>
                </c:pt>
                <c:pt idx="36308" formatCode="General">
                  <c:v>0.74783400000000044</c:v>
                </c:pt>
                <c:pt idx="36309" formatCode="General">
                  <c:v>0.74785500000000071</c:v>
                </c:pt>
                <c:pt idx="36310" formatCode="General">
                  <c:v>0.74787500000000073</c:v>
                </c:pt>
                <c:pt idx="36311" formatCode="General">
                  <c:v>0.74789600000000045</c:v>
                </c:pt>
                <c:pt idx="36312" formatCode="General">
                  <c:v>0.74791700000000005</c:v>
                </c:pt>
                <c:pt idx="36313" formatCode="General">
                  <c:v>0.74793799999999999</c:v>
                </c:pt>
                <c:pt idx="36314" formatCode="General">
                  <c:v>0.74795800000000046</c:v>
                </c:pt>
                <c:pt idx="36315" formatCode="General">
                  <c:v>0.74797899999999995</c:v>
                </c:pt>
                <c:pt idx="36316" formatCode="General">
                  <c:v>0.74799900000000075</c:v>
                </c:pt>
                <c:pt idx="36317" formatCode="General">
                  <c:v>0.74802000000000046</c:v>
                </c:pt>
                <c:pt idx="36318" formatCode="General">
                  <c:v>0.7480400000000007</c:v>
                </c:pt>
                <c:pt idx="36319" formatCode="General">
                  <c:v>0.74806099999999998</c:v>
                </c:pt>
                <c:pt idx="36320" formatCode="General">
                  <c:v>0.74808200000000002</c:v>
                </c:pt>
                <c:pt idx="36321" formatCode="General">
                  <c:v>0.74810200000000004</c:v>
                </c:pt>
                <c:pt idx="36322" formatCode="General">
                  <c:v>0.74812299999999998</c:v>
                </c:pt>
                <c:pt idx="36323" formatCode="General">
                  <c:v>0.74814300000000045</c:v>
                </c:pt>
                <c:pt idx="36324" formatCode="General">
                  <c:v>0.74816400000000005</c:v>
                </c:pt>
                <c:pt idx="36325" formatCode="General">
                  <c:v>0.74818399999999996</c:v>
                </c:pt>
                <c:pt idx="36326" formatCode="General">
                  <c:v>0.74820500000000045</c:v>
                </c:pt>
                <c:pt idx="36327" formatCode="General">
                  <c:v>0.74822599999999995</c:v>
                </c:pt>
                <c:pt idx="36328" formatCode="General">
                  <c:v>0.74824600000000041</c:v>
                </c:pt>
                <c:pt idx="36329" formatCode="General">
                  <c:v>0.74826700000000002</c:v>
                </c:pt>
                <c:pt idx="36330" formatCode="General">
                  <c:v>0.74828799999999951</c:v>
                </c:pt>
                <c:pt idx="36331" formatCode="General">
                  <c:v>0.74830799999999997</c:v>
                </c:pt>
                <c:pt idx="36332" formatCode="General">
                  <c:v>0.74832900000000058</c:v>
                </c:pt>
                <c:pt idx="36333" formatCode="General">
                  <c:v>0.74834900000000071</c:v>
                </c:pt>
                <c:pt idx="36334" formatCode="General">
                  <c:v>0.74836999999999998</c:v>
                </c:pt>
                <c:pt idx="36335" formatCode="General">
                  <c:v>0.74839100000000058</c:v>
                </c:pt>
                <c:pt idx="36336" formatCode="General">
                  <c:v>0.74841100000000005</c:v>
                </c:pt>
                <c:pt idx="36337" formatCode="General">
                  <c:v>0.74843199999999999</c:v>
                </c:pt>
                <c:pt idx="36338" formatCode="General">
                  <c:v>0.74845200000000001</c:v>
                </c:pt>
                <c:pt idx="36339" formatCode="General">
                  <c:v>0.74847300000000005</c:v>
                </c:pt>
                <c:pt idx="36340" formatCode="General">
                  <c:v>0.74849299999999996</c:v>
                </c:pt>
                <c:pt idx="36341" formatCode="General">
                  <c:v>0.74851400000000001</c:v>
                </c:pt>
                <c:pt idx="36342" formatCode="General">
                  <c:v>0.74853499999999951</c:v>
                </c:pt>
                <c:pt idx="36343" formatCode="General">
                  <c:v>0.74855499999999997</c:v>
                </c:pt>
                <c:pt idx="36344" formatCode="General">
                  <c:v>0.74857600000000002</c:v>
                </c:pt>
                <c:pt idx="36345" formatCode="General">
                  <c:v>0.74859600000000004</c:v>
                </c:pt>
                <c:pt idx="36346" formatCode="General">
                  <c:v>0.74861699999999998</c:v>
                </c:pt>
                <c:pt idx="36347" formatCode="General">
                  <c:v>0.74863700000000044</c:v>
                </c:pt>
                <c:pt idx="36348" formatCode="General">
                  <c:v>0.74865800000000071</c:v>
                </c:pt>
                <c:pt idx="36349" formatCode="General">
                  <c:v>0.74867900000000076</c:v>
                </c:pt>
                <c:pt idx="36350" formatCode="General">
                  <c:v>0.74870000000000059</c:v>
                </c:pt>
                <c:pt idx="36351" formatCode="General">
                  <c:v>0.74872000000000072</c:v>
                </c:pt>
                <c:pt idx="36352" formatCode="General">
                  <c:v>0.74874100000000077</c:v>
                </c:pt>
                <c:pt idx="36353" formatCode="General">
                  <c:v>0.74876100000000045</c:v>
                </c:pt>
                <c:pt idx="36354" formatCode="General">
                  <c:v>0.74878199999999995</c:v>
                </c:pt>
                <c:pt idx="36355" formatCode="General">
                  <c:v>0.74880200000000041</c:v>
                </c:pt>
                <c:pt idx="36356" formatCode="General">
                  <c:v>0.74882300000000046</c:v>
                </c:pt>
                <c:pt idx="36357" formatCode="General">
                  <c:v>0.7488430000000007</c:v>
                </c:pt>
                <c:pt idx="36358" formatCode="General">
                  <c:v>0.74886399999999997</c:v>
                </c:pt>
                <c:pt idx="36359" formatCode="General">
                  <c:v>0.74888500000000058</c:v>
                </c:pt>
                <c:pt idx="36360" formatCode="General">
                  <c:v>0.74890500000000071</c:v>
                </c:pt>
                <c:pt idx="36361" formatCode="General">
                  <c:v>0.74892600000000042</c:v>
                </c:pt>
                <c:pt idx="36362" formatCode="General">
                  <c:v>0.74894600000000044</c:v>
                </c:pt>
                <c:pt idx="36363" formatCode="General">
                  <c:v>0.74896700000000005</c:v>
                </c:pt>
                <c:pt idx="36364" formatCode="General">
                  <c:v>0.74898699999999996</c:v>
                </c:pt>
                <c:pt idx="36365" formatCode="General">
                  <c:v>0.7490090000000007</c:v>
                </c:pt>
                <c:pt idx="36366" formatCode="General">
                  <c:v>0.74902899999999994</c:v>
                </c:pt>
                <c:pt idx="36367" formatCode="General">
                  <c:v>0.74905000000000044</c:v>
                </c:pt>
                <c:pt idx="36368" formatCode="General">
                  <c:v>0.74907000000000046</c:v>
                </c:pt>
                <c:pt idx="36369" formatCode="General">
                  <c:v>0.74909099999999995</c:v>
                </c:pt>
                <c:pt idx="36370" formatCode="General">
                  <c:v>0.74911099999999997</c:v>
                </c:pt>
                <c:pt idx="36371" formatCode="General">
                  <c:v>0.74913200000000002</c:v>
                </c:pt>
                <c:pt idx="36372" formatCode="General">
                  <c:v>0.74915200000000004</c:v>
                </c:pt>
                <c:pt idx="36373" formatCode="General">
                  <c:v>0.74917299999999998</c:v>
                </c:pt>
                <c:pt idx="36374" formatCode="General">
                  <c:v>0.74919400000000058</c:v>
                </c:pt>
                <c:pt idx="36375" formatCode="General">
                  <c:v>0.74921400000000005</c:v>
                </c:pt>
                <c:pt idx="36376" formatCode="General">
                  <c:v>0.74923499999999998</c:v>
                </c:pt>
                <c:pt idx="36377" formatCode="General">
                  <c:v>0.74925500000000045</c:v>
                </c:pt>
                <c:pt idx="36378" formatCode="General">
                  <c:v>0.74927600000000005</c:v>
                </c:pt>
                <c:pt idx="36379" formatCode="General">
                  <c:v>0.74929600000000041</c:v>
                </c:pt>
                <c:pt idx="36380" formatCode="General">
                  <c:v>0.74931800000000004</c:v>
                </c:pt>
                <c:pt idx="36381" formatCode="General">
                  <c:v>0.7493379999999995</c:v>
                </c:pt>
                <c:pt idx="36382" formatCode="General">
                  <c:v>0.74935900000000044</c:v>
                </c:pt>
                <c:pt idx="36383" formatCode="General">
                  <c:v>0.74937900000000046</c:v>
                </c:pt>
                <c:pt idx="36384" formatCode="General">
                  <c:v>0.7494000000000004</c:v>
                </c:pt>
                <c:pt idx="36385" formatCode="General">
                  <c:v>0.74941999999999998</c:v>
                </c:pt>
                <c:pt idx="36386" formatCode="General">
                  <c:v>0.74944100000000058</c:v>
                </c:pt>
                <c:pt idx="36387" formatCode="General">
                  <c:v>0.74946100000000004</c:v>
                </c:pt>
                <c:pt idx="36388" formatCode="General">
                  <c:v>0.74948199999999998</c:v>
                </c:pt>
                <c:pt idx="36389" formatCode="General">
                  <c:v>0.74950300000000003</c:v>
                </c:pt>
                <c:pt idx="36390" formatCode="General">
                  <c:v>0.74952300000000005</c:v>
                </c:pt>
                <c:pt idx="36391" formatCode="General">
                  <c:v>0.74954399999999999</c:v>
                </c:pt>
                <c:pt idx="36392" formatCode="General">
                  <c:v>0.74956400000000001</c:v>
                </c:pt>
                <c:pt idx="36393" formatCode="General">
                  <c:v>0.7495849999999995</c:v>
                </c:pt>
                <c:pt idx="36394" formatCode="General">
                  <c:v>0.74960500000000074</c:v>
                </c:pt>
                <c:pt idx="36395" formatCode="General">
                  <c:v>0.74962700000000071</c:v>
                </c:pt>
                <c:pt idx="36396" formatCode="General">
                  <c:v>0.74964699999999995</c:v>
                </c:pt>
                <c:pt idx="36397" formatCode="General">
                  <c:v>0.74966800000000045</c:v>
                </c:pt>
                <c:pt idx="36398" formatCode="General">
                  <c:v>0.74968800000000047</c:v>
                </c:pt>
                <c:pt idx="36399" formatCode="General">
                  <c:v>0.74970800000000071</c:v>
                </c:pt>
                <c:pt idx="36400" formatCode="General">
                  <c:v>0.74972900000000076</c:v>
                </c:pt>
                <c:pt idx="36401" formatCode="General">
                  <c:v>0.74975000000000058</c:v>
                </c:pt>
                <c:pt idx="36402" formatCode="General">
                  <c:v>0.74977100000000074</c:v>
                </c:pt>
                <c:pt idx="36403" formatCode="General">
                  <c:v>0.74979100000000076</c:v>
                </c:pt>
                <c:pt idx="36404" formatCode="General">
                  <c:v>0.74981200000000003</c:v>
                </c:pt>
                <c:pt idx="36405" formatCode="General">
                  <c:v>0.74983200000000005</c:v>
                </c:pt>
                <c:pt idx="36406" formatCode="General">
                  <c:v>0.74985299999999999</c:v>
                </c:pt>
                <c:pt idx="36407" formatCode="General">
                  <c:v>0.74987300000000046</c:v>
                </c:pt>
                <c:pt idx="36408" formatCode="General">
                  <c:v>0.74989399999999995</c:v>
                </c:pt>
                <c:pt idx="36409" formatCode="General">
                  <c:v>0.74991399999999997</c:v>
                </c:pt>
                <c:pt idx="36410" formatCode="General">
                  <c:v>0.74993600000000005</c:v>
                </c:pt>
                <c:pt idx="36411" formatCode="General">
                  <c:v>0.7499560000000004</c:v>
                </c:pt>
                <c:pt idx="36412" formatCode="General">
                  <c:v>0.74997600000000042</c:v>
                </c:pt>
                <c:pt idx="36413" formatCode="General">
                  <c:v>0.74999700000000058</c:v>
                </c:pt>
                <c:pt idx="36414" formatCode="General">
                  <c:v>0.75001499999999999</c:v>
                </c:pt>
                <c:pt idx="36415" formatCode="General">
                  <c:v>0.75003699999999951</c:v>
                </c:pt>
                <c:pt idx="36416" formatCode="General">
                  <c:v>0.75005999999999995</c:v>
                </c:pt>
                <c:pt idx="36417" formatCode="General">
                  <c:v>0.75008200000000003</c:v>
                </c:pt>
                <c:pt idx="36418" formatCode="General">
                  <c:v>0.75009700000000046</c:v>
                </c:pt>
                <c:pt idx="36419" formatCode="General">
                  <c:v>0.75012000000000045</c:v>
                </c:pt>
                <c:pt idx="36420" formatCode="General">
                  <c:v>0.75014300000000045</c:v>
                </c:pt>
                <c:pt idx="36421" formatCode="General">
                  <c:v>0.75016499999999997</c:v>
                </c:pt>
                <c:pt idx="36422" formatCode="General">
                  <c:v>0.7501800000000004</c:v>
                </c:pt>
                <c:pt idx="36423" formatCode="General">
                  <c:v>0.75020299999999951</c:v>
                </c:pt>
                <c:pt idx="36424" formatCode="General">
                  <c:v>0.75022500000000059</c:v>
                </c:pt>
                <c:pt idx="36425" formatCode="General">
                  <c:v>0.75024700000000044</c:v>
                </c:pt>
                <c:pt idx="36426" formatCode="General">
                  <c:v>0.75026199999999998</c:v>
                </c:pt>
                <c:pt idx="36427" formatCode="General">
                  <c:v>0.75028499999999998</c:v>
                </c:pt>
                <c:pt idx="36428" formatCode="General">
                  <c:v>0.7503069999999995</c:v>
                </c:pt>
                <c:pt idx="36429" formatCode="General">
                  <c:v>0.75033000000000005</c:v>
                </c:pt>
                <c:pt idx="36430" formatCode="General">
                  <c:v>0.75034500000000071</c:v>
                </c:pt>
                <c:pt idx="36431" formatCode="General">
                  <c:v>0.75036800000000003</c:v>
                </c:pt>
                <c:pt idx="36432" formatCode="General">
                  <c:v>0.75039000000000045</c:v>
                </c:pt>
                <c:pt idx="36433" formatCode="General">
                  <c:v>0.750413</c:v>
                </c:pt>
                <c:pt idx="36434" formatCode="General">
                  <c:v>0.75042699999999996</c:v>
                </c:pt>
                <c:pt idx="36435" formatCode="General">
                  <c:v>0.75044999999999995</c:v>
                </c:pt>
                <c:pt idx="36436" formatCode="General">
                  <c:v>0.75047200000000003</c:v>
                </c:pt>
                <c:pt idx="36437" formatCode="General">
                  <c:v>0.75049500000000058</c:v>
                </c:pt>
                <c:pt idx="36438" formatCode="General">
                  <c:v>0.75051000000000001</c:v>
                </c:pt>
                <c:pt idx="36439" formatCode="General">
                  <c:v>0.75053199999999998</c:v>
                </c:pt>
                <c:pt idx="36440" formatCode="General">
                  <c:v>0.75055499999999997</c:v>
                </c:pt>
                <c:pt idx="36441" formatCode="General">
                  <c:v>0.75056999999999996</c:v>
                </c:pt>
                <c:pt idx="36442" formatCode="General">
                  <c:v>0.75059299999999951</c:v>
                </c:pt>
                <c:pt idx="36443" formatCode="General">
                  <c:v>0.75061500000000059</c:v>
                </c:pt>
                <c:pt idx="36444" formatCode="General">
                  <c:v>0.75063700000000044</c:v>
                </c:pt>
                <c:pt idx="36445" formatCode="General">
                  <c:v>0.75065200000000043</c:v>
                </c:pt>
                <c:pt idx="36446" formatCode="General">
                  <c:v>0.75067500000000076</c:v>
                </c:pt>
                <c:pt idx="36447" formatCode="General">
                  <c:v>0.75069699999999995</c:v>
                </c:pt>
                <c:pt idx="36448" formatCode="General">
                  <c:v>0.75072000000000072</c:v>
                </c:pt>
                <c:pt idx="36449" formatCode="General">
                  <c:v>0.75073500000000071</c:v>
                </c:pt>
                <c:pt idx="36450" formatCode="General">
                  <c:v>0.75075700000000045</c:v>
                </c:pt>
                <c:pt idx="36451" formatCode="General">
                  <c:v>0.75078000000000045</c:v>
                </c:pt>
                <c:pt idx="36452" formatCode="General">
                  <c:v>0.75080300000000044</c:v>
                </c:pt>
                <c:pt idx="36453" formatCode="General">
                  <c:v>0.75081799999999999</c:v>
                </c:pt>
                <c:pt idx="36454" formatCode="General">
                  <c:v>0.75083999999999995</c:v>
                </c:pt>
                <c:pt idx="36455" formatCode="General">
                  <c:v>0.75086200000000003</c:v>
                </c:pt>
                <c:pt idx="36456" formatCode="General">
                  <c:v>0.75088500000000058</c:v>
                </c:pt>
                <c:pt idx="36457" formatCode="General">
                  <c:v>0.75090000000000046</c:v>
                </c:pt>
                <c:pt idx="36458" formatCode="General">
                  <c:v>0.75092300000000045</c:v>
                </c:pt>
                <c:pt idx="36459" formatCode="General">
                  <c:v>0.75094500000000075</c:v>
                </c:pt>
                <c:pt idx="36460" formatCode="General">
                  <c:v>0.75096799999999997</c:v>
                </c:pt>
                <c:pt idx="36461" formatCode="General">
                  <c:v>0.75098200000000004</c:v>
                </c:pt>
                <c:pt idx="36462" formatCode="General">
                  <c:v>0.7510050000000007</c:v>
                </c:pt>
                <c:pt idx="36463" formatCode="General">
                  <c:v>0.75102800000000058</c:v>
                </c:pt>
                <c:pt idx="36464" formatCode="General">
                  <c:v>0.75105000000000044</c:v>
                </c:pt>
                <c:pt idx="36465" formatCode="General">
                  <c:v>0.75106499999999998</c:v>
                </c:pt>
                <c:pt idx="36466" formatCode="General">
                  <c:v>0.75108699999999951</c:v>
                </c:pt>
                <c:pt idx="36467" formatCode="General">
                  <c:v>0.7511100000000005</c:v>
                </c:pt>
                <c:pt idx="36468" formatCode="General">
                  <c:v>0.75113200000000002</c:v>
                </c:pt>
                <c:pt idx="36469" formatCode="General">
                  <c:v>0.7511480000000007</c:v>
                </c:pt>
                <c:pt idx="36470" formatCode="General">
                  <c:v>0.75117000000000045</c:v>
                </c:pt>
                <c:pt idx="36471" formatCode="General">
                  <c:v>0.75119300000000044</c:v>
                </c:pt>
                <c:pt idx="36472" formatCode="General">
                  <c:v>0.75121499999999997</c:v>
                </c:pt>
                <c:pt idx="36473" formatCode="General">
                  <c:v>0.75122999999999995</c:v>
                </c:pt>
                <c:pt idx="36474" formatCode="General">
                  <c:v>0.7512529999999995</c:v>
                </c:pt>
                <c:pt idx="36475" formatCode="General">
                  <c:v>0.75127500000000058</c:v>
                </c:pt>
                <c:pt idx="36476" formatCode="General">
                  <c:v>0.75129699999999999</c:v>
                </c:pt>
                <c:pt idx="36477" formatCode="General">
                  <c:v>0.75131199999999998</c:v>
                </c:pt>
                <c:pt idx="36478" formatCode="General">
                  <c:v>0.75133499999999998</c:v>
                </c:pt>
                <c:pt idx="36479" formatCode="General">
                  <c:v>0.75135700000000005</c:v>
                </c:pt>
                <c:pt idx="36480" formatCode="General">
                  <c:v>0.75138000000000005</c:v>
                </c:pt>
                <c:pt idx="36481" formatCode="General">
                  <c:v>0.7513950000000007</c:v>
                </c:pt>
                <c:pt idx="36482" formatCode="General">
                  <c:v>0.75141800000000003</c:v>
                </c:pt>
                <c:pt idx="36483" formatCode="General">
                  <c:v>0.75144000000000044</c:v>
                </c:pt>
                <c:pt idx="36484" formatCode="General">
                  <c:v>0.75146299999999955</c:v>
                </c:pt>
                <c:pt idx="36485" formatCode="General">
                  <c:v>0.75147799999999998</c:v>
                </c:pt>
                <c:pt idx="36486" formatCode="General">
                  <c:v>0.75149999999999995</c:v>
                </c:pt>
                <c:pt idx="36487" formatCode="General">
                  <c:v>0.75152200000000002</c:v>
                </c:pt>
                <c:pt idx="36488" formatCode="General">
                  <c:v>0.75154500000000046</c:v>
                </c:pt>
                <c:pt idx="36489" formatCode="General">
                  <c:v>0.75156000000000001</c:v>
                </c:pt>
                <c:pt idx="36490" formatCode="General">
                  <c:v>0.75158199999999997</c:v>
                </c:pt>
                <c:pt idx="36491" formatCode="General">
                  <c:v>0.75160500000000074</c:v>
                </c:pt>
                <c:pt idx="36492" formatCode="General">
                  <c:v>0.75162800000000074</c:v>
                </c:pt>
                <c:pt idx="36493" formatCode="General">
                  <c:v>0.75164299999999995</c:v>
                </c:pt>
                <c:pt idx="36494" formatCode="General">
                  <c:v>0.75166500000000058</c:v>
                </c:pt>
                <c:pt idx="36495" formatCode="General">
                  <c:v>0.75168800000000058</c:v>
                </c:pt>
                <c:pt idx="36496" formatCode="General">
                  <c:v>0.75171000000000043</c:v>
                </c:pt>
                <c:pt idx="36497" formatCode="General">
                  <c:v>0.75172500000000075</c:v>
                </c:pt>
                <c:pt idx="36498" formatCode="General">
                  <c:v>0.75174700000000072</c:v>
                </c:pt>
                <c:pt idx="36499" formatCode="General">
                  <c:v>0.75177000000000072</c:v>
                </c:pt>
                <c:pt idx="36500" formatCode="General">
                  <c:v>0.75179300000000071</c:v>
                </c:pt>
                <c:pt idx="36501" formatCode="General">
                  <c:v>0.75180700000000045</c:v>
                </c:pt>
                <c:pt idx="36502" formatCode="General">
                  <c:v>0.75183000000000044</c:v>
                </c:pt>
                <c:pt idx="36503" formatCode="General">
                  <c:v>0.75185299999999999</c:v>
                </c:pt>
                <c:pt idx="36504" formatCode="General">
                  <c:v>0.75187500000000074</c:v>
                </c:pt>
                <c:pt idx="36505" formatCode="General">
                  <c:v>0.75188999999999995</c:v>
                </c:pt>
                <c:pt idx="36506" formatCode="General">
                  <c:v>0.75191300000000005</c:v>
                </c:pt>
                <c:pt idx="36507" formatCode="General">
                  <c:v>0.75193500000000046</c:v>
                </c:pt>
                <c:pt idx="36508" formatCode="General">
                  <c:v>0.75195000000000045</c:v>
                </c:pt>
                <c:pt idx="36509" formatCode="General">
                  <c:v>0.75197200000000042</c:v>
                </c:pt>
                <c:pt idx="36510" formatCode="General">
                  <c:v>0.75199500000000075</c:v>
                </c:pt>
                <c:pt idx="36511" formatCode="General">
                  <c:v>0.75201799999999996</c:v>
                </c:pt>
                <c:pt idx="36512" formatCode="General">
                  <c:v>0.75203200000000003</c:v>
                </c:pt>
                <c:pt idx="36513" formatCode="General">
                  <c:v>0.75205500000000058</c:v>
                </c:pt>
                <c:pt idx="36514" formatCode="General">
                  <c:v>0.75207800000000058</c:v>
                </c:pt>
                <c:pt idx="36515" formatCode="General">
                  <c:v>0.75210000000000043</c:v>
                </c:pt>
                <c:pt idx="36516" formatCode="General">
                  <c:v>0.75211499999999998</c:v>
                </c:pt>
                <c:pt idx="36517" formatCode="General">
                  <c:v>0.7521370000000005</c:v>
                </c:pt>
                <c:pt idx="36518" formatCode="General">
                  <c:v>0.75216000000000005</c:v>
                </c:pt>
                <c:pt idx="36519" formatCode="General">
                  <c:v>0.75218200000000002</c:v>
                </c:pt>
                <c:pt idx="36520" formatCode="General">
                  <c:v>0.7521980000000007</c:v>
                </c:pt>
                <c:pt idx="36521" formatCode="General">
                  <c:v>0.75222000000000044</c:v>
                </c:pt>
                <c:pt idx="36522" formatCode="General">
                  <c:v>0.75224200000000041</c:v>
                </c:pt>
                <c:pt idx="36523" formatCode="General">
                  <c:v>0.75226499999999996</c:v>
                </c:pt>
                <c:pt idx="36524" formatCode="General">
                  <c:v>0.75227999999999995</c:v>
                </c:pt>
                <c:pt idx="36525" formatCode="General">
                  <c:v>0.7523030000000005</c:v>
                </c:pt>
                <c:pt idx="36526" formatCode="General">
                  <c:v>0.75232500000000047</c:v>
                </c:pt>
                <c:pt idx="36527" formatCode="General">
                  <c:v>0.75234699999999999</c:v>
                </c:pt>
                <c:pt idx="36528" formatCode="General">
                  <c:v>0.75236199999999998</c:v>
                </c:pt>
                <c:pt idx="36529" formatCode="General">
                  <c:v>0.75238499999999997</c:v>
                </c:pt>
                <c:pt idx="36530" formatCode="General">
                  <c:v>0.75240700000000005</c:v>
                </c:pt>
                <c:pt idx="36531" formatCode="General">
                  <c:v>0.75243000000000004</c:v>
                </c:pt>
                <c:pt idx="36532" formatCode="General">
                  <c:v>0.75244500000000059</c:v>
                </c:pt>
                <c:pt idx="36533" formatCode="General">
                  <c:v>0.752467</c:v>
                </c:pt>
                <c:pt idx="36534" formatCode="General">
                  <c:v>0.75248999999999999</c:v>
                </c:pt>
                <c:pt idx="36535" formatCode="General">
                  <c:v>0.75251299999999943</c:v>
                </c:pt>
                <c:pt idx="36536" formatCode="General">
                  <c:v>0.75252799999999997</c:v>
                </c:pt>
                <c:pt idx="36537" formatCode="General">
                  <c:v>0.75255000000000005</c:v>
                </c:pt>
                <c:pt idx="36538" formatCode="General">
                  <c:v>0.75257200000000002</c:v>
                </c:pt>
                <c:pt idx="36539" formatCode="General">
                  <c:v>0.75259500000000046</c:v>
                </c:pt>
                <c:pt idx="36540" formatCode="General">
                  <c:v>0.75261000000000045</c:v>
                </c:pt>
                <c:pt idx="36541" formatCode="General">
                  <c:v>0.75263200000000041</c:v>
                </c:pt>
                <c:pt idx="36542" formatCode="General">
                  <c:v>0.75265500000000074</c:v>
                </c:pt>
                <c:pt idx="36543" formatCode="General">
                  <c:v>0.75267800000000074</c:v>
                </c:pt>
                <c:pt idx="36544" formatCode="General">
                  <c:v>0.75269200000000058</c:v>
                </c:pt>
                <c:pt idx="36545" formatCode="General">
                  <c:v>0.75271500000000058</c:v>
                </c:pt>
                <c:pt idx="36546" formatCode="General">
                  <c:v>0.75273800000000046</c:v>
                </c:pt>
                <c:pt idx="36547" formatCode="General">
                  <c:v>0.75276000000000043</c:v>
                </c:pt>
                <c:pt idx="36548" formatCode="General">
                  <c:v>0.75277500000000075</c:v>
                </c:pt>
                <c:pt idx="36549" formatCode="General">
                  <c:v>0.75279700000000072</c:v>
                </c:pt>
                <c:pt idx="36550" formatCode="General">
                  <c:v>0.75282000000000071</c:v>
                </c:pt>
                <c:pt idx="36551" formatCode="General">
                  <c:v>0.75284200000000046</c:v>
                </c:pt>
                <c:pt idx="36552" formatCode="General">
                  <c:v>0.75285800000000058</c:v>
                </c:pt>
                <c:pt idx="36553" formatCode="General">
                  <c:v>0.75288000000000044</c:v>
                </c:pt>
                <c:pt idx="36554" formatCode="General">
                  <c:v>0.75290299999999999</c:v>
                </c:pt>
                <c:pt idx="36555" formatCode="General">
                  <c:v>0.75292500000000073</c:v>
                </c:pt>
                <c:pt idx="36556" formatCode="General">
                  <c:v>0.75294000000000072</c:v>
                </c:pt>
                <c:pt idx="36557" formatCode="General">
                  <c:v>0.75296300000000005</c:v>
                </c:pt>
                <c:pt idx="36558" formatCode="General">
                  <c:v>0.75298500000000046</c:v>
                </c:pt>
                <c:pt idx="36559" formatCode="General">
                  <c:v>0.75300699999999998</c:v>
                </c:pt>
                <c:pt idx="36560" formatCode="General">
                  <c:v>0.75302200000000041</c:v>
                </c:pt>
                <c:pt idx="36561" formatCode="General">
                  <c:v>0.75304500000000074</c:v>
                </c:pt>
                <c:pt idx="36562" formatCode="General">
                  <c:v>0.75306700000000004</c:v>
                </c:pt>
                <c:pt idx="36563" formatCode="General">
                  <c:v>0.7530900000000007</c:v>
                </c:pt>
                <c:pt idx="36564" formatCode="General">
                  <c:v>0.75310500000000058</c:v>
                </c:pt>
                <c:pt idx="36565" formatCode="General">
                  <c:v>0.75312800000000046</c:v>
                </c:pt>
                <c:pt idx="36566" formatCode="General">
                  <c:v>0.75315000000000043</c:v>
                </c:pt>
                <c:pt idx="36567" formatCode="General">
                  <c:v>0.75317299999999998</c:v>
                </c:pt>
                <c:pt idx="36568" formatCode="General">
                  <c:v>0.75318799999999997</c:v>
                </c:pt>
                <c:pt idx="36569" formatCode="General">
                  <c:v>0.75321000000000005</c:v>
                </c:pt>
                <c:pt idx="36570" formatCode="General">
                  <c:v>0.75323200000000001</c:v>
                </c:pt>
                <c:pt idx="36571" formatCode="General">
                  <c:v>0.75325500000000045</c:v>
                </c:pt>
                <c:pt idx="36572" formatCode="General">
                  <c:v>0.75327000000000044</c:v>
                </c:pt>
                <c:pt idx="36573" formatCode="General">
                  <c:v>0.75329200000000041</c:v>
                </c:pt>
                <c:pt idx="36574" formatCode="General">
                  <c:v>0.75331499999999996</c:v>
                </c:pt>
                <c:pt idx="36575" formatCode="General">
                  <c:v>0.7533300000000005</c:v>
                </c:pt>
                <c:pt idx="36576" formatCode="General">
                  <c:v>0.75335300000000005</c:v>
                </c:pt>
                <c:pt idx="36577" formatCode="General">
                  <c:v>0.75337500000000046</c:v>
                </c:pt>
                <c:pt idx="36578" formatCode="General">
                  <c:v>0.75339800000000046</c:v>
                </c:pt>
                <c:pt idx="36579" formatCode="General">
                  <c:v>0.753413</c:v>
                </c:pt>
                <c:pt idx="36580" formatCode="General">
                  <c:v>0.75343499999999997</c:v>
                </c:pt>
                <c:pt idx="36581" formatCode="General">
                  <c:v>0.75345700000000004</c:v>
                </c:pt>
                <c:pt idx="36582" formatCode="General">
                  <c:v>0.75348000000000004</c:v>
                </c:pt>
                <c:pt idx="36583" formatCode="General">
                  <c:v>0.75349500000000058</c:v>
                </c:pt>
                <c:pt idx="36584" formatCode="General">
                  <c:v>0.75351699999999955</c:v>
                </c:pt>
                <c:pt idx="36585" formatCode="General">
                  <c:v>0.75353999999999999</c:v>
                </c:pt>
                <c:pt idx="36586" formatCode="General">
                  <c:v>0.75356299999999943</c:v>
                </c:pt>
                <c:pt idx="36587" formatCode="General">
                  <c:v>0.75357799999999997</c:v>
                </c:pt>
                <c:pt idx="36588" formatCode="General">
                  <c:v>0.75360000000000071</c:v>
                </c:pt>
                <c:pt idx="36589" formatCode="General">
                  <c:v>0.75362300000000071</c:v>
                </c:pt>
                <c:pt idx="36590" formatCode="General">
                  <c:v>0.7536450000000009</c:v>
                </c:pt>
                <c:pt idx="36591" formatCode="General">
                  <c:v>0.75366000000000044</c:v>
                </c:pt>
                <c:pt idx="36592" formatCode="General">
                  <c:v>0.75368200000000041</c:v>
                </c:pt>
                <c:pt idx="36593" formatCode="General">
                  <c:v>0.75370500000000074</c:v>
                </c:pt>
                <c:pt idx="36594" formatCode="General">
                  <c:v>0.75372799999999995</c:v>
                </c:pt>
                <c:pt idx="36595" formatCode="General">
                  <c:v>0.75374200000000058</c:v>
                </c:pt>
                <c:pt idx="36596" formatCode="General">
                  <c:v>0.75376500000000046</c:v>
                </c:pt>
                <c:pt idx="36597" formatCode="General">
                  <c:v>0.75378800000000046</c:v>
                </c:pt>
                <c:pt idx="36598" formatCode="General">
                  <c:v>0.75381000000000042</c:v>
                </c:pt>
                <c:pt idx="36599" formatCode="General">
                  <c:v>0.75382500000000074</c:v>
                </c:pt>
                <c:pt idx="36600" formatCode="General">
                  <c:v>0.75384700000000071</c:v>
                </c:pt>
                <c:pt idx="36601" formatCode="General">
                  <c:v>0.75387000000000071</c:v>
                </c:pt>
                <c:pt idx="36602" formatCode="General">
                  <c:v>0.75389200000000045</c:v>
                </c:pt>
                <c:pt idx="36603" formatCode="General">
                  <c:v>0.75390800000000058</c:v>
                </c:pt>
                <c:pt idx="36604" formatCode="General">
                  <c:v>0.75393000000000043</c:v>
                </c:pt>
                <c:pt idx="36605" formatCode="General">
                  <c:v>0.75395299999999998</c:v>
                </c:pt>
                <c:pt idx="36606" formatCode="General">
                  <c:v>0.75397499999999995</c:v>
                </c:pt>
                <c:pt idx="36607" formatCode="General">
                  <c:v>0.75399000000000072</c:v>
                </c:pt>
                <c:pt idx="36608" formatCode="General">
                  <c:v>0.75401300000000004</c:v>
                </c:pt>
                <c:pt idx="36609" formatCode="General">
                  <c:v>0.75403500000000045</c:v>
                </c:pt>
                <c:pt idx="36610" formatCode="General">
                  <c:v>0.75405699999999998</c:v>
                </c:pt>
                <c:pt idx="36611" formatCode="General">
                  <c:v>0.75407200000000041</c:v>
                </c:pt>
                <c:pt idx="36612" formatCode="General">
                  <c:v>0.75409500000000074</c:v>
                </c:pt>
                <c:pt idx="36613" formatCode="General">
                  <c:v>0.75411700000000004</c:v>
                </c:pt>
                <c:pt idx="36614" formatCode="General">
                  <c:v>0.75414000000000059</c:v>
                </c:pt>
                <c:pt idx="36615" formatCode="General">
                  <c:v>0.75415500000000046</c:v>
                </c:pt>
                <c:pt idx="36616" formatCode="General">
                  <c:v>0.75417800000000046</c:v>
                </c:pt>
                <c:pt idx="36617" formatCode="General">
                  <c:v>0.75420000000000043</c:v>
                </c:pt>
                <c:pt idx="36618" formatCode="General">
                  <c:v>0.75422299999999998</c:v>
                </c:pt>
                <c:pt idx="36619" formatCode="General">
                  <c:v>0.75423799999999996</c:v>
                </c:pt>
                <c:pt idx="36620" formatCode="General">
                  <c:v>0.75426000000000004</c:v>
                </c:pt>
                <c:pt idx="36621" formatCode="General">
                  <c:v>0.75428200000000001</c:v>
                </c:pt>
                <c:pt idx="36622" formatCode="General">
                  <c:v>0.75430500000000045</c:v>
                </c:pt>
                <c:pt idx="36623" formatCode="General">
                  <c:v>0.75431999999999999</c:v>
                </c:pt>
                <c:pt idx="36624" formatCode="General">
                  <c:v>0.7543420000000004</c:v>
                </c:pt>
                <c:pt idx="36625" formatCode="General">
                  <c:v>0.75436499999999951</c:v>
                </c:pt>
                <c:pt idx="36626" formatCode="General">
                  <c:v>0.75438700000000003</c:v>
                </c:pt>
                <c:pt idx="36627" formatCode="General">
                  <c:v>0.75440300000000005</c:v>
                </c:pt>
                <c:pt idx="36628" formatCode="General">
                  <c:v>0.75442500000000046</c:v>
                </c:pt>
                <c:pt idx="36629" formatCode="General">
                  <c:v>0.75444800000000045</c:v>
                </c:pt>
                <c:pt idx="36630" formatCode="General">
                  <c:v>0.75446999999999997</c:v>
                </c:pt>
                <c:pt idx="36631" formatCode="General">
                  <c:v>0.75448499999999996</c:v>
                </c:pt>
                <c:pt idx="36632" formatCode="General">
                  <c:v>0.75450700000000004</c:v>
                </c:pt>
                <c:pt idx="36633" formatCode="General">
                  <c:v>0.75453000000000003</c:v>
                </c:pt>
                <c:pt idx="36634" formatCode="General">
                  <c:v>0.754552</c:v>
                </c:pt>
                <c:pt idx="36635" formatCode="General">
                  <c:v>0.75456800000000002</c:v>
                </c:pt>
                <c:pt idx="36636" formatCode="General">
                  <c:v>0.75458999999999998</c:v>
                </c:pt>
                <c:pt idx="36637" formatCode="General">
                  <c:v>0.75461299999999998</c:v>
                </c:pt>
                <c:pt idx="36638" formatCode="General">
                  <c:v>0.75463499999999994</c:v>
                </c:pt>
                <c:pt idx="36639" formatCode="General">
                  <c:v>0.75465000000000071</c:v>
                </c:pt>
                <c:pt idx="36640" formatCode="General">
                  <c:v>0.7546730000000007</c:v>
                </c:pt>
                <c:pt idx="36641" formatCode="General">
                  <c:v>0.75469500000000089</c:v>
                </c:pt>
                <c:pt idx="36642" formatCode="General">
                  <c:v>0.75471000000000044</c:v>
                </c:pt>
                <c:pt idx="36643" formatCode="General">
                  <c:v>0.7547320000000004</c:v>
                </c:pt>
                <c:pt idx="36644" formatCode="General">
                  <c:v>0.75475499999999995</c:v>
                </c:pt>
                <c:pt idx="36645" formatCode="General">
                  <c:v>0.75477700000000059</c:v>
                </c:pt>
                <c:pt idx="36646" formatCode="General">
                  <c:v>0.75479200000000046</c:v>
                </c:pt>
                <c:pt idx="36647" formatCode="General">
                  <c:v>0.75481500000000046</c:v>
                </c:pt>
                <c:pt idx="36648" formatCode="General">
                  <c:v>0.75483800000000045</c:v>
                </c:pt>
                <c:pt idx="36649" formatCode="General">
                  <c:v>0.75486000000000042</c:v>
                </c:pt>
                <c:pt idx="36650" formatCode="General">
                  <c:v>0.75487500000000074</c:v>
                </c:pt>
                <c:pt idx="36651" formatCode="General">
                  <c:v>0.75489800000000074</c:v>
                </c:pt>
                <c:pt idx="36652" formatCode="General">
                  <c:v>0.7549200000000007</c:v>
                </c:pt>
                <c:pt idx="36653" formatCode="General">
                  <c:v>0.75494200000000045</c:v>
                </c:pt>
                <c:pt idx="36654" formatCode="General">
                  <c:v>0.75495699999999999</c:v>
                </c:pt>
                <c:pt idx="36655" formatCode="General">
                  <c:v>0.75498000000000043</c:v>
                </c:pt>
                <c:pt idx="36656" formatCode="General">
                  <c:v>0.75500199999999995</c:v>
                </c:pt>
                <c:pt idx="36657" formatCode="General">
                  <c:v>0.75502499999999995</c:v>
                </c:pt>
                <c:pt idx="36658" formatCode="General">
                  <c:v>0.75504000000000071</c:v>
                </c:pt>
                <c:pt idx="36659" formatCode="General">
                  <c:v>0.75506300000000004</c:v>
                </c:pt>
                <c:pt idx="36660" formatCode="General">
                  <c:v>0.75508500000000045</c:v>
                </c:pt>
                <c:pt idx="36661" formatCode="General">
                  <c:v>0.75510800000000045</c:v>
                </c:pt>
                <c:pt idx="36662" formatCode="General">
                  <c:v>0.75512299999999999</c:v>
                </c:pt>
                <c:pt idx="36663" formatCode="General">
                  <c:v>0.75514500000000073</c:v>
                </c:pt>
                <c:pt idx="36664" formatCode="General">
                  <c:v>0.75516700000000003</c:v>
                </c:pt>
                <c:pt idx="36665" formatCode="General">
                  <c:v>0.75519000000000058</c:v>
                </c:pt>
                <c:pt idx="36666" formatCode="General">
                  <c:v>0.75520500000000046</c:v>
                </c:pt>
                <c:pt idx="36667" formatCode="General">
                  <c:v>0.75522699999999998</c:v>
                </c:pt>
                <c:pt idx="36668" formatCode="General">
                  <c:v>0.75525000000000042</c:v>
                </c:pt>
                <c:pt idx="36669" formatCode="General">
                  <c:v>0.75527299999999997</c:v>
                </c:pt>
                <c:pt idx="36670" formatCode="General">
                  <c:v>0.75528799999999996</c:v>
                </c:pt>
                <c:pt idx="36671" formatCode="General">
                  <c:v>0.75531000000000004</c:v>
                </c:pt>
                <c:pt idx="36672" formatCode="General">
                  <c:v>0.755332</c:v>
                </c:pt>
                <c:pt idx="36673" formatCode="General">
                  <c:v>0.75535500000000044</c:v>
                </c:pt>
                <c:pt idx="36674" formatCode="General">
                  <c:v>0.75536999999999999</c:v>
                </c:pt>
                <c:pt idx="36675" formatCode="General">
                  <c:v>0.75539199999999995</c:v>
                </c:pt>
                <c:pt idx="36676" formatCode="General">
                  <c:v>0.7554149999999995</c:v>
                </c:pt>
                <c:pt idx="36677" formatCode="General">
                  <c:v>0.75543800000000005</c:v>
                </c:pt>
                <c:pt idx="36678" formatCode="General">
                  <c:v>0.75545200000000001</c:v>
                </c:pt>
                <c:pt idx="36679" formatCode="General">
                  <c:v>0.75547500000000045</c:v>
                </c:pt>
                <c:pt idx="36680" formatCode="General">
                  <c:v>0.75549800000000045</c:v>
                </c:pt>
                <c:pt idx="36681" formatCode="General">
                  <c:v>0.75551999999999997</c:v>
                </c:pt>
                <c:pt idx="36682" formatCode="General">
                  <c:v>0.75553499999999996</c:v>
                </c:pt>
                <c:pt idx="36683" formatCode="General">
                  <c:v>0.75555700000000003</c:v>
                </c:pt>
                <c:pt idx="36684" formatCode="General">
                  <c:v>0.75558000000000003</c:v>
                </c:pt>
                <c:pt idx="36685" formatCode="General">
                  <c:v>0.75560200000000044</c:v>
                </c:pt>
                <c:pt idx="36686" formatCode="General">
                  <c:v>0.75561699999999998</c:v>
                </c:pt>
                <c:pt idx="36687" formatCode="General">
                  <c:v>0.75564000000000076</c:v>
                </c:pt>
                <c:pt idx="36688" formatCode="General">
                  <c:v>0.75566299999999997</c:v>
                </c:pt>
                <c:pt idx="36689" formatCode="General">
                  <c:v>0.75568500000000072</c:v>
                </c:pt>
                <c:pt idx="36690" formatCode="General">
                  <c:v>0.7557000000000007</c:v>
                </c:pt>
                <c:pt idx="36691" formatCode="General">
                  <c:v>0.7557230000000007</c:v>
                </c:pt>
                <c:pt idx="36692" formatCode="General">
                  <c:v>0.75574500000000089</c:v>
                </c:pt>
                <c:pt idx="36693" formatCode="General">
                  <c:v>0.75576699999999997</c:v>
                </c:pt>
                <c:pt idx="36694" formatCode="General">
                  <c:v>0.75578199999999995</c:v>
                </c:pt>
                <c:pt idx="36695" formatCode="General">
                  <c:v>0.75580499999999995</c:v>
                </c:pt>
                <c:pt idx="36696" formatCode="General">
                  <c:v>0.75582700000000058</c:v>
                </c:pt>
                <c:pt idx="36697" formatCode="General">
                  <c:v>0.75585000000000047</c:v>
                </c:pt>
                <c:pt idx="36698" formatCode="General">
                  <c:v>0.75586500000000045</c:v>
                </c:pt>
                <c:pt idx="36699" formatCode="General">
                  <c:v>0.75588800000000045</c:v>
                </c:pt>
                <c:pt idx="36700" formatCode="General">
                  <c:v>0.75591000000000041</c:v>
                </c:pt>
                <c:pt idx="36701" formatCode="General">
                  <c:v>0.75593299999999997</c:v>
                </c:pt>
                <c:pt idx="36702" formatCode="General">
                  <c:v>0.75594799999999995</c:v>
                </c:pt>
                <c:pt idx="36703" formatCode="General">
                  <c:v>0.75597000000000059</c:v>
                </c:pt>
                <c:pt idx="36704" formatCode="General">
                  <c:v>0.75599200000000044</c:v>
                </c:pt>
                <c:pt idx="36705" formatCode="General">
                  <c:v>0.75601499999999999</c:v>
                </c:pt>
                <c:pt idx="36706" formatCode="General">
                  <c:v>0.75603000000000042</c:v>
                </c:pt>
                <c:pt idx="36707" formatCode="General">
                  <c:v>0.75605199999999995</c:v>
                </c:pt>
                <c:pt idx="36708" formatCode="General">
                  <c:v>0.75607500000000072</c:v>
                </c:pt>
                <c:pt idx="36709" formatCode="General">
                  <c:v>0.75609000000000071</c:v>
                </c:pt>
                <c:pt idx="36710" formatCode="General">
                  <c:v>0.75611300000000004</c:v>
                </c:pt>
                <c:pt idx="36711" formatCode="General">
                  <c:v>0.75613500000000045</c:v>
                </c:pt>
                <c:pt idx="36712" formatCode="General">
                  <c:v>0.75615800000000044</c:v>
                </c:pt>
                <c:pt idx="36713" formatCode="General">
                  <c:v>0.75617299999999998</c:v>
                </c:pt>
                <c:pt idx="36714" formatCode="General">
                  <c:v>0.75619499999999995</c:v>
                </c:pt>
                <c:pt idx="36715" formatCode="General">
                  <c:v>0.75621700000000003</c:v>
                </c:pt>
                <c:pt idx="36716" formatCode="General">
                  <c:v>0.75624000000000058</c:v>
                </c:pt>
                <c:pt idx="36717" formatCode="General">
                  <c:v>0.75625500000000045</c:v>
                </c:pt>
                <c:pt idx="36718" formatCode="General">
                  <c:v>0.75627699999999998</c:v>
                </c:pt>
                <c:pt idx="36719" formatCode="General">
                  <c:v>0.75630000000000042</c:v>
                </c:pt>
                <c:pt idx="36720" formatCode="General">
                  <c:v>0.75632299999999997</c:v>
                </c:pt>
                <c:pt idx="36721" formatCode="General">
                  <c:v>0.75633799999999951</c:v>
                </c:pt>
                <c:pt idx="36722" formatCode="General">
                  <c:v>0.75636000000000003</c:v>
                </c:pt>
                <c:pt idx="36723" formatCode="General">
                  <c:v>0.75638300000000003</c:v>
                </c:pt>
                <c:pt idx="36724" formatCode="General">
                  <c:v>0.75640499999999999</c:v>
                </c:pt>
                <c:pt idx="36725" formatCode="General">
                  <c:v>0.75641999999999998</c:v>
                </c:pt>
                <c:pt idx="36726" formatCode="General">
                  <c:v>0.75644199999999995</c:v>
                </c:pt>
                <c:pt idx="36727" formatCode="General">
                  <c:v>0.75646500000000005</c:v>
                </c:pt>
                <c:pt idx="36728" formatCode="General">
                  <c:v>0.75648800000000005</c:v>
                </c:pt>
                <c:pt idx="36729" formatCode="General">
                  <c:v>0.75650200000000001</c:v>
                </c:pt>
                <c:pt idx="36730" formatCode="General">
                  <c:v>0.75652500000000045</c:v>
                </c:pt>
                <c:pt idx="36731" formatCode="General">
                  <c:v>0.75654800000000044</c:v>
                </c:pt>
                <c:pt idx="36732" formatCode="General">
                  <c:v>0.75656999999999996</c:v>
                </c:pt>
                <c:pt idx="36733" formatCode="General">
                  <c:v>0.75658499999999951</c:v>
                </c:pt>
                <c:pt idx="36734" formatCode="General">
                  <c:v>0.75660799999999995</c:v>
                </c:pt>
                <c:pt idx="36735" formatCode="General">
                  <c:v>0.75663000000000058</c:v>
                </c:pt>
                <c:pt idx="36736" formatCode="General">
                  <c:v>0.75665200000000044</c:v>
                </c:pt>
                <c:pt idx="36737" formatCode="General">
                  <c:v>0.75666699999999998</c:v>
                </c:pt>
                <c:pt idx="36738" formatCode="General">
                  <c:v>0.75669000000000075</c:v>
                </c:pt>
                <c:pt idx="36739" formatCode="General">
                  <c:v>0.75671299999999997</c:v>
                </c:pt>
                <c:pt idx="36740" formatCode="General">
                  <c:v>0.75673500000000071</c:v>
                </c:pt>
                <c:pt idx="36741" formatCode="General">
                  <c:v>0.7567500000000007</c:v>
                </c:pt>
                <c:pt idx="36742" formatCode="General">
                  <c:v>0.75677300000000058</c:v>
                </c:pt>
                <c:pt idx="36743" formatCode="General">
                  <c:v>0.75679500000000088</c:v>
                </c:pt>
                <c:pt idx="36744" formatCode="General">
                  <c:v>0.75681799999999999</c:v>
                </c:pt>
                <c:pt idx="36745" formatCode="General">
                  <c:v>0.75683199999999995</c:v>
                </c:pt>
                <c:pt idx="36746" formatCode="General">
                  <c:v>0.75685500000000083</c:v>
                </c:pt>
                <c:pt idx="36747" formatCode="General">
                  <c:v>0.75687700000000058</c:v>
                </c:pt>
                <c:pt idx="36748" formatCode="General">
                  <c:v>0.75690000000000046</c:v>
                </c:pt>
                <c:pt idx="36749" formatCode="General">
                  <c:v>0.75691500000000045</c:v>
                </c:pt>
                <c:pt idx="36750" formatCode="General">
                  <c:v>0.75693699999999997</c:v>
                </c:pt>
                <c:pt idx="36751" formatCode="General">
                  <c:v>0.75696000000000041</c:v>
                </c:pt>
                <c:pt idx="36752" formatCode="General">
                  <c:v>0.75698299999999996</c:v>
                </c:pt>
                <c:pt idx="36753" formatCode="General">
                  <c:v>0.75699799999999995</c:v>
                </c:pt>
                <c:pt idx="36754" formatCode="General">
                  <c:v>0.75702000000000058</c:v>
                </c:pt>
                <c:pt idx="36755" formatCode="General">
                  <c:v>0.75704200000000044</c:v>
                </c:pt>
                <c:pt idx="36756" formatCode="General">
                  <c:v>0.75706499999999999</c:v>
                </c:pt>
                <c:pt idx="36757" formatCode="General">
                  <c:v>0.75708000000000042</c:v>
                </c:pt>
                <c:pt idx="36758" formatCode="General">
                  <c:v>0.75710200000000005</c:v>
                </c:pt>
                <c:pt idx="36759" formatCode="General">
                  <c:v>0.75712500000000071</c:v>
                </c:pt>
                <c:pt idx="36760" formatCode="General">
                  <c:v>0.75714800000000071</c:v>
                </c:pt>
                <c:pt idx="36761" formatCode="General">
                  <c:v>0.757162</c:v>
                </c:pt>
                <c:pt idx="36762" formatCode="General">
                  <c:v>0.75718500000000044</c:v>
                </c:pt>
                <c:pt idx="36763" formatCode="General">
                  <c:v>0.75720799999999999</c:v>
                </c:pt>
                <c:pt idx="36764" formatCode="General">
                  <c:v>0.7572300000000004</c:v>
                </c:pt>
                <c:pt idx="36765" formatCode="General">
                  <c:v>0.75724499999999995</c:v>
                </c:pt>
                <c:pt idx="36766" formatCode="General">
                  <c:v>0.75726700000000002</c:v>
                </c:pt>
                <c:pt idx="36767" formatCode="General">
                  <c:v>0.75729000000000046</c:v>
                </c:pt>
                <c:pt idx="36768" formatCode="General">
                  <c:v>0.75731199999999999</c:v>
                </c:pt>
                <c:pt idx="36769" formatCode="General">
                  <c:v>0.75732699999999997</c:v>
                </c:pt>
                <c:pt idx="36770" formatCode="General">
                  <c:v>0.75735000000000041</c:v>
                </c:pt>
                <c:pt idx="36771" formatCode="General">
                  <c:v>0.75737299999999996</c:v>
                </c:pt>
                <c:pt idx="36772" formatCode="General">
                  <c:v>0.75739500000000071</c:v>
                </c:pt>
                <c:pt idx="36773" formatCode="General">
                  <c:v>0.75741000000000003</c:v>
                </c:pt>
                <c:pt idx="36774" formatCode="General">
                  <c:v>0.75743300000000002</c:v>
                </c:pt>
                <c:pt idx="36775" formatCode="General">
                  <c:v>0.75745499999999999</c:v>
                </c:pt>
                <c:pt idx="36776" formatCode="General">
                  <c:v>0.75746999999999998</c:v>
                </c:pt>
                <c:pt idx="36777" formatCode="General">
                  <c:v>0.75749200000000005</c:v>
                </c:pt>
                <c:pt idx="36778" formatCode="General">
                  <c:v>0.75751500000000005</c:v>
                </c:pt>
                <c:pt idx="36779" formatCode="General">
                  <c:v>0.75753700000000002</c:v>
                </c:pt>
                <c:pt idx="36780" formatCode="General">
                  <c:v>0.75755300000000003</c:v>
                </c:pt>
                <c:pt idx="36781" formatCode="General">
                  <c:v>0.75757500000000044</c:v>
                </c:pt>
                <c:pt idx="36782" formatCode="General">
                  <c:v>0.75759799999999999</c:v>
                </c:pt>
                <c:pt idx="36783" formatCode="General">
                  <c:v>0.75762000000000074</c:v>
                </c:pt>
                <c:pt idx="36784" formatCode="General">
                  <c:v>0.75763499999999995</c:v>
                </c:pt>
                <c:pt idx="36785" formatCode="General">
                  <c:v>0.75765800000000072</c:v>
                </c:pt>
                <c:pt idx="36786" formatCode="General">
                  <c:v>0.75768000000000046</c:v>
                </c:pt>
                <c:pt idx="36787" formatCode="General">
                  <c:v>0.75770200000000043</c:v>
                </c:pt>
                <c:pt idx="36788" formatCode="General">
                  <c:v>0.75771699999999997</c:v>
                </c:pt>
                <c:pt idx="36789" formatCode="General">
                  <c:v>0.75774000000000075</c:v>
                </c:pt>
                <c:pt idx="36790" formatCode="General">
                  <c:v>0.75776200000000005</c:v>
                </c:pt>
                <c:pt idx="36791" formatCode="General">
                  <c:v>0.75778500000000071</c:v>
                </c:pt>
                <c:pt idx="36792" formatCode="General">
                  <c:v>0.75780000000000058</c:v>
                </c:pt>
                <c:pt idx="36793" formatCode="General">
                  <c:v>0.75782300000000058</c:v>
                </c:pt>
                <c:pt idx="36794" formatCode="General">
                  <c:v>0.75784500000000077</c:v>
                </c:pt>
                <c:pt idx="36795" formatCode="General">
                  <c:v>0.75786799999999999</c:v>
                </c:pt>
                <c:pt idx="36796" formatCode="General">
                  <c:v>0.75788299999999997</c:v>
                </c:pt>
                <c:pt idx="36797" formatCode="General">
                  <c:v>0.75790500000000072</c:v>
                </c:pt>
                <c:pt idx="36798" formatCode="General">
                  <c:v>0.75792700000000046</c:v>
                </c:pt>
                <c:pt idx="36799" formatCode="General">
                  <c:v>0.75795000000000046</c:v>
                </c:pt>
                <c:pt idx="36800" formatCode="General">
                  <c:v>0.75796500000000044</c:v>
                </c:pt>
                <c:pt idx="36801" formatCode="General">
                  <c:v>0.75798699999999997</c:v>
                </c:pt>
                <c:pt idx="36802" formatCode="General">
                  <c:v>0.75801000000000041</c:v>
                </c:pt>
                <c:pt idx="36803" formatCode="General">
                  <c:v>0.75803299999999996</c:v>
                </c:pt>
                <c:pt idx="36804" formatCode="General">
                  <c:v>0.75804800000000083</c:v>
                </c:pt>
                <c:pt idx="36805" formatCode="General">
                  <c:v>0.75807000000000047</c:v>
                </c:pt>
                <c:pt idx="36806" formatCode="General">
                  <c:v>0.75809300000000046</c:v>
                </c:pt>
                <c:pt idx="36807" formatCode="General">
                  <c:v>0.75811499999999998</c:v>
                </c:pt>
                <c:pt idx="36808" formatCode="General">
                  <c:v>0.75813000000000041</c:v>
                </c:pt>
                <c:pt idx="36809" formatCode="General">
                  <c:v>0.75815200000000005</c:v>
                </c:pt>
                <c:pt idx="36810" formatCode="General">
                  <c:v>0.75817500000000071</c:v>
                </c:pt>
                <c:pt idx="36811" formatCode="General">
                  <c:v>0.7581980000000007</c:v>
                </c:pt>
                <c:pt idx="36812" formatCode="General">
                  <c:v>0.758212</c:v>
                </c:pt>
                <c:pt idx="36813" formatCode="General">
                  <c:v>0.75823499999999999</c:v>
                </c:pt>
                <c:pt idx="36814" formatCode="General">
                  <c:v>0.75825799999999999</c:v>
                </c:pt>
                <c:pt idx="36815" formatCode="General">
                  <c:v>0.75827999999999995</c:v>
                </c:pt>
                <c:pt idx="36816" formatCode="General">
                  <c:v>0.75829500000000072</c:v>
                </c:pt>
                <c:pt idx="36817" formatCode="General">
                  <c:v>0.75831800000000005</c:v>
                </c:pt>
                <c:pt idx="36818" formatCode="General">
                  <c:v>0.75834000000000046</c:v>
                </c:pt>
                <c:pt idx="36819" formatCode="General">
                  <c:v>0.75836199999999998</c:v>
                </c:pt>
                <c:pt idx="36820" formatCode="General">
                  <c:v>0.75837699999999997</c:v>
                </c:pt>
                <c:pt idx="36821" formatCode="General">
                  <c:v>0.75840000000000041</c:v>
                </c:pt>
                <c:pt idx="36822" formatCode="General">
                  <c:v>0.75842299999999996</c:v>
                </c:pt>
                <c:pt idx="36823" formatCode="General">
                  <c:v>0.7584450000000007</c:v>
                </c:pt>
                <c:pt idx="36824" formatCode="General">
                  <c:v>0.75846000000000002</c:v>
                </c:pt>
                <c:pt idx="36825" formatCode="General">
                  <c:v>0.75848300000000002</c:v>
                </c:pt>
                <c:pt idx="36826" formatCode="General">
                  <c:v>0.75850499999999998</c:v>
                </c:pt>
                <c:pt idx="36827" formatCode="General">
                  <c:v>0.75852699999999951</c:v>
                </c:pt>
                <c:pt idx="36828" formatCode="General">
                  <c:v>0.75854200000000005</c:v>
                </c:pt>
                <c:pt idx="36829" formatCode="General">
                  <c:v>0.75856500000000004</c:v>
                </c:pt>
                <c:pt idx="36830" formatCode="General">
                  <c:v>0.75858700000000001</c:v>
                </c:pt>
                <c:pt idx="36831" formatCode="General">
                  <c:v>0.75861000000000045</c:v>
                </c:pt>
                <c:pt idx="36832" formatCode="General">
                  <c:v>0.75862500000000077</c:v>
                </c:pt>
                <c:pt idx="36833" formatCode="General">
                  <c:v>0.75864800000000077</c:v>
                </c:pt>
                <c:pt idx="36834" formatCode="General">
                  <c:v>0.75867000000000073</c:v>
                </c:pt>
                <c:pt idx="36835" formatCode="General">
                  <c:v>0.75869299999999995</c:v>
                </c:pt>
                <c:pt idx="36836" formatCode="General">
                  <c:v>0.75870800000000072</c:v>
                </c:pt>
                <c:pt idx="36837" formatCode="General">
                  <c:v>0.75873000000000046</c:v>
                </c:pt>
                <c:pt idx="36838" formatCode="General">
                  <c:v>0.75875200000000043</c:v>
                </c:pt>
                <c:pt idx="36839" formatCode="General">
                  <c:v>0.75877500000000075</c:v>
                </c:pt>
                <c:pt idx="36840" formatCode="General">
                  <c:v>0.75879000000000074</c:v>
                </c:pt>
                <c:pt idx="36841" formatCode="General">
                  <c:v>0.75881200000000004</c:v>
                </c:pt>
                <c:pt idx="36842" formatCode="General">
                  <c:v>0.7588350000000007</c:v>
                </c:pt>
                <c:pt idx="36843" formatCode="General">
                  <c:v>0.75885000000000058</c:v>
                </c:pt>
                <c:pt idx="36844" formatCode="General">
                  <c:v>0.75887300000000046</c:v>
                </c:pt>
                <c:pt idx="36845" formatCode="General">
                  <c:v>0.75889500000000076</c:v>
                </c:pt>
                <c:pt idx="36846" formatCode="General">
                  <c:v>0.75891799999999998</c:v>
                </c:pt>
                <c:pt idx="36847" formatCode="General">
                  <c:v>0.75893299999999997</c:v>
                </c:pt>
                <c:pt idx="36848" formatCode="General">
                  <c:v>0.75895500000000071</c:v>
                </c:pt>
                <c:pt idx="36849" formatCode="General">
                  <c:v>0.75897700000000046</c:v>
                </c:pt>
                <c:pt idx="36850" formatCode="General">
                  <c:v>0.75900000000000045</c:v>
                </c:pt>
                <c:pt idx="36851" formatCode="General">
                  <c:v>0.75901500000000044</c:v>
                </c:pt>
                <c:pt idx="36852" formatCode="General">
                  <c:v>0.75903699999999996</c:v>
                </c:pt>
                <c:pt idx="36853" formatCode="General">
                  <c:v>0.7590600000000004</c:v>
                </c:pt>
                <c:pt idx="36854" formatCode="General">
                  <c:v>0.75908299999999951</c:v>
                </c:pt>
                <c:pt idx="36855" formatCode="General">
                  <c:v>0.75909700000000047</c:v>
                </c:pt>
                <c:pt idx="36856" formatCode="General">
                  <c:v>0.75912000000000046</c:v>
                </c:pt>
                <c:pt idx="36857" formatCode="General">
                  <c:v>0.75914300000000046</c:v>
                </c:pt>
                <c:pt idx="36858" formatCode="General">
                  <c:v>0.75916499999999998</c:v>
                </c:pt>
                <c:pt idx="36859" formatCode="General">
                  <c:v>0.75918000000000041</c:v>
                </c:pt>
                <c:pt idx="36860" formatCode="General">
                  <c:v>0.75920200000000004</c:v>
                </c:pt>
                <c:pt idx="36861" formatCode="General">
                  <c:v>0.7592250000000007</c:v>
                </c:pt>
                <c:pt idx="36862" formatCode="General">
                  <c:v>0.75924700000000045</c:v>
                </c:pt>
                <c:pt idx="36863" formatCode="General">
                  <c:v>0.75926300000000002</c:v>
                </c:pt>
                <c:pt idx="36864" formatCode="General">
                  <c:v>0.75928499999999999</c:v>
                </c:pt>
                <c:pt idx="36865" formatCode="General">
                  <c:v>0.75930799999999998</c:v>
                </c:pt>
                <c:pt idx="36866" formatCode="General">
                  <c:v>0.75932999999999995</c:v>
                </c:pt>
                <c:pt idx="36867" formatCode="General">
                  <c:v>0.75934500000000071</c:v>
                </c:pt>
                <c:pt idx="36868" formatCode="General">
                  <c:v>0.75936800000000004</c:v>
                </c:pt>
                <c:pt idx="36869" formatCode="General">
                  <c:v>0.75939000000000045</c:v>
                </c:pt>
                <c:pt idx="36870" formatCode="General">
                  <c:v>0.75941199999999998</c:v>
                </c:pt>
                <c:pt idx="36871" formatCode="General">
                  <c:v>0.75942699999999996</c:v>
                </c:pt>
                <c:pt idx="36872" formatCode="General">
                  <c:v>0.7594500000000004</c:v>
                </c:pt>
                <c:pt idx="36873" formatCode="General">
                  <c:v>0.75947200000000004</c:v>
                </c:pt>
                <c:pt idx="36874" formatCode="General">
                  <c:v>0.75949500000000059</c:v>
                </c:pt>
                <c:pt idx="36875" formatCode="General">
                  <c:v>0.75951000000000002</c:v>
                </c:pt>
                <c:pt idx="36876" formatCode="General">
                  <c:v>0.75953300000000001</c:v>
                </c:pt>
                <c:pt idx="36877" formatCode="General">
                  <c:v>0.75955499999999998</c:v>
                </c:pt>
                <c:pt idx="36878" formatCode="General">
                  <c:v>0.75957799999999998</c:v>
                </c:pt>
                <c:pt idx="36879" formatCode="General">
                  <c:v>0.75959299999999996</c:v>
                </c:pt>
                <c:pt idx="36880" formatCode="General">
                  <c:v>0.75961500000000071</c:v>
                </c:pt>
                <c:pt idx="36881" formatCode="General">
                  <c:v>0.75963700000000045</c:v>
                </c:pt>
                <c:pt idx="36882" formatCode="General">
                  <c:v>0.75966000000000045</c:v>
                </c:pt>
                <c:pt idx="36883" formatCode="General">
                  <c:v>0.75967500000000077</c:v>
                </c:pt>
                <c:pt idx="36884" formatCode="General">
                  <c:v>0.75969700000000073</c:v>
                </c:pt>
                <c:pt idx="36885" formatCode="General">
                  <c:v>0.75971999999999995</c:v>
                </c:pt>
                <c:pt idx="36886" formatCode="General">
                  <c:v>0.75974200000000058</c:v>
                </c:pt>
                <c:pt idx="36887" formatCode="General">
                  <c:v>0.75975800000000071</c:v>
                </c:pt>
                <c:pt idx="36888" formatCode="General">
                  <c:v>0.75978000000000045</c:v>
                </c:pt>
                <c:pt idx="36889" formatCode="General">
                  <c:v>0.75980300000000045</c:v>
                </c:pt>
                <c:pt idx="36890" formatCode="General">
                  <c:v>0.75982500000000075</c:v>
                </c:pt>
                <c:pt idx="36891" formatCode="General">
                  <c:v>0.75984000000000074</c:v>
                </c:pt>
                <c:pt idx="36892" formatCode="General">
                  <c:v>0.75986200000000004</c:v>
                </c:pt>
                <c:pt idx="36893" formatCode="General">
                  <c:v>0.75988500000000059</c:v>
                </c:pt>
                <c:pt idx="36894" formatCode="General">
                  <c:v>0.75990800000000058</c:v>
                </c:pt>
                <c:pt idx="36895" formatCode="General">
                  <c:v>0.75992200000000043</c:v>
                </c:pt>
                <c:pt idx="36896" formatCode="General">
                  <c:v>0.75994500000000076</c:v>
                </c:pt>
                <c:pt idx="36897" formatCode="General">
                  <c:v>0.75996799999999998</c:v>
                </c:pt>
                <c:pt idx="36898" formatCode="General">
                  <c:v>0.75999000000000072</c:v>
                </c:pt>
                <c:pt idx="36899" formatCode="General">
                  <c:v>0.76000500000000071</c:v>
                </c:pt>
                <c:pt idx="36900" formatCode="General">
                  <c:v>0.7600280000000007</c:v>
                </c:pt>
                <c:pt idx="36901" formatCode="General">
                  <c:v>0.76005000000000045</c:v>
                </c:pt>
                <c:pt idx="36902" formatCode="General">
                  <c:v>0.76007200000000041</c:v>
                </c:pt>
                <c:pt idx="36903" formatCode="General">
                  <c:v>0.76008699999999996</c:v>
                </c:pt>
                <c:pt idx="36904" formatCode="General">
                  <c:v>0.76010999999999995</c:v>
                </c:pt>
                <c:pt idx="36905" formatCode="General">
                  <c:v>0.7601329999999995</c:v>
                </c:pt>
                <c:pt idx="36906" formatCode="General">
                  <c:v>0.76015500000000058</c:v>
                </c:pt>
                <c:pt idx="36907" formatCode="General">
                  <c:v>0.76017000000000046</c:v>
                </c:pt>
                <c:pt idx="36908" formatCode="General">
                  <c:v>0.76019300000000045</c:v>
                </c:pt>
                <c:pt idx="36909" formatCode="General">
                  <c:v>0.76021499999999997</c:v>
                </c:pt>
                <c:pt idx="36910" formatCode="General">
                  <c:v>0.76023000000000041</c:v>
                </c:pt>
                <c:pt idx="36911" formatCode="General">
                  <c:v>0.76025200000000004</c:v>
                </c:pt>
                <c:pt idx="36912" formatCode="General">
                  <c:v>0.7602750000000007</c:v>
                </c:pt>
                <c:pt idx="36913" formatCode="General">
                  <c:v>0.76029700000000044</c:v>
                </c:pt>
                <c:pt idx="36914" formatCode="General">
                  <c:v>0.76031199999999999</c:v>
                </c:pt>
                <c:pt idx="36915" formatCode="General">
                  <c:v>0.76033499999999998</c:v>
                </c:pt>
                <c:pt idx="36916" formatCode="General">
                  <c:v>0.76035799999999998</c:v>
                </c:pt>
                <c:pt idx="36917" formatCode="General">
                  <c:v>0.76037999999999994</c:v>
                </c:pt>
                <c:pt idx="36918" formatCode="General">
                  <c:v>0.76039500000000071</c:v>
                </c:pt>
                <c:pt idx="36919" formatCode="General">
                  <c:v>0.76041800000000004</c:v>
                </c:pt>
                <c:pt idx="36920" formatCode="General">
                  <c:v>0.76044000000000045</c:v>
                </c:pt>
                <c:pt idx="36921" formatCode="General">
                  <c:v>0.76046199999999997</c:v>
                </c:pt>
                <c:pt idx="36922" formatCode="General">
                  <c:v>0.76047699999999996</c:v>
                </c:pt>
                <c:pt idx="36923" formatCode="General">
                  <c:v>0.76049999999999995</c:v>
                </c:pt>
                <c:pt idx="36924" formatCode="General">
                  <c:v>0.76052200000000003</c:v>
                </c:pt>
                <c:pt idx="36925" formatCode="General">
                  <c:v>0.76054500000000058</c:v>
                </c:pt>
                <c:pt idx="36926" formatCode="General">
                  <c:v>0.76056000000000001</c:v>
                </c:pt>
                <c:pt idx="36927" formatCode="General">
                  <c:v>0.76058300000000001</c:v>
                </c:pt>
                <c:pt idx="36928" formatCode="General">
                  <c:v>0.76060500000000075</c:v>
                </c:pt>
                <c:pt idx="36929" formatCode="General">
                  <c:v>0.76062800000000075</c:v>
                </c:pt>
                <c:pt idx="36930" formatCode="General">
                  <c:v>0.76064300000000074</c:v>
                </c:pt>
                <c:pt idx="36931" formatCode="General">
                  <c:v>0.7606650000000007</c:v>
                </c:pt>
                <c:pt idx="36932" formatCode="General">
                  <c:v>0.76068700000000045</c:v>
                </c:pt>
                <c:pt idx="36933" formatCode="General">
                  <c:v>0.76071000000000044</c:v>
                </c:pt>
                <c:pt idx="36934" formatCode="General">
                  <c:v>0.76072500000000076</c:v>
                </c:pt>
                <c:pt idx="36935" formatCode="General">
                  <c:v>0.76074699999999995</c:v>
                </c:pt>
                <c:pt idx="36936" formatCode="General">
                  <c:v>0.76076999999999995</c:v>
                </c:pt>
                <c:pt idx="36937" formatCode="General">
                  <c:v>0.76079200000000058</c:v>
                </c:pt>
                <c:pt idx="36938" formatCode="General">
                  <c:v>0.76080800000000071</c:v>
                </c:pt>
                <c:pt idx="36939" formatCode="General">
                  <c:v>0.76083000000000045</c:v>
                </c:pt>
                <c:pt idx="36940" formatCode="General">
                  <c:v>0.76085300000000045</c:v>
                </c:pt>
                <c:pt idx="36941" formatCode="General">
                  <c:v>0.76087500000000075</c:v>
                </c:pt>
                <c:pt idx="36942" formatCode="General">
                  <c:v>0.76089000000000073</c:v>
                </c:pt>
                <c:pt idx="36943" formatCode="General">
                  <c:v>0.76091200000000003</c:v>
                </c:pt>
                <c:pt idx="36944" formatCode="General">
                  <c:v>0.76093500000000058</c:v>
                </c:pt>
                <c:pt idx="36945" formatCode="General">
                  <c:v>0.76095800000000058</c:v>
                </c:pt>
                <c:pt idx="36946" formatCode="General">
                  <c:v>0.76097200000000043</c:v>
                </c:pt>
                <c:pt idx="36947" formatCode="General">
                  <c:v>0.76099500000000075</c:v>
                </c:pt>
                <c:pt idx="36948" formatCode="General">
                  <c:v>0.76101799999999997</c:v>
                </c:pt>
                <c:pt idx="36949" formatCode="General">
                  <c:v>0.76104000000000072</c:v>
                </c:pt>
                <c:pt idx="36950" formatCode="General">
                  <c:v>0.7610550000000007</c:v>
                </c:pt>
                <c:pt idx="36951" formatCode="General">
                  <c:v>0.76107800000000059</c:v>
                </c:pt>
                <c:pt idx="36952" formatCode="General">
                  <c:v>0.76110000000000044</c:v>
                </c:pt>
                <c:pt idx="36953" formatCode="General">
                  <c:v>0.76112200000000041</c:v>
                </c:pt>
                <c:pt idx="36954" formatCode="General">
                  <c:v>0.76113699999999951</c:v>
                </c:pt>
                <c:pt idx="36955" formatCode="General">
                  <c:v>0.76115999999999995</c:v>
                </c:pt>
                <c:pt idx="36956" formatCode="General">
                  <c:v>0.76118300000000005</c:v>
                </c:pt>
                <c:pt idx="36957" formatCode="General">
                  <c:v>0.76120500000000046</c:v>
                </c:pt>
                <c:pt idx="36958" formatCode="General">
                  <c:v>0.76122000000000045</c:v>
                </c:pt>
                <c:pt idx="36959" formatCode="General">
                  <c:v>0.76124300000000045</c:v>
                </c:pt>
                <c:pt idx="36960" formatCode="General">
                  <c:v>0.76126499999999997</c:v>
                </c:pt>
                <c:pt idx="36961" formatCode="General">
                  <c:v>0.76128799999999996</c:v>
                </c:pt>
                <c:pt idx="36962" formatCode="General">
                  <c:v>0.76130299999999951</c:v>
                </c:pt>
                <c:pt idx="36963" formatCode="General">
                  <c:v>0.76132500000000058</c:v>
                </c:pt>
                <c:pt idx="36964" formatCode="General">
                  <c:v>0.76134700000000044</c:v>
                </c:pt>
                <c:pt idx="36965" formatCode="General">
                  <c:v>0.76136999999999999</c:v>
                </c:pt>
                <c:pt idx="36966" formatCode="General">
                  <c:v>0.76138499999999998</c:v>
                </c:pt>
                <c:pt idx="36967" formatCode="General">
                  <c:v>0.7614069999999995</c:v>
                </c:pt>
                <c:pt idx="36968" formatCode="General">
                  <c:v>0.76143000000000005</c:v>
                </c:pt>
                <c:pt idx="36969" formatCode="General">
                  <c:v>0.76145200000000002</c:v>
                </c:pt>
                <c:pt idx="36970" formatCode="General">
                  <c:v>0.76146800000000003</c:v>
                </c:pt>
                <c:pt idx="36971" formatCode="General">
                  <c:v>0.76149000000000044</c:v>
                </c:pt>
                <c:pt idx="36972" formatCode="General">
                  <c:v>0.761513</c:v>
                </c:pt>
                <c:pt idx="36973" formatCode="General">
                  <c:v>0.76153499999999996</c:v>
                </c:pt>
                <c:pt idx="36974" formatCode="General">
                  <c:v>0.76154999999999995</c:v>
                </c:pt>
                <c:pt idx="36975" formatCode="General">
                  <c:v>0.76157200000000003</c:v>
                </c:pt>
                <c:pt idx="36976" formatCode="General">
                  <c:v>0.76159500000000058</c:v>
                </c:pt>
                <c:pt idx="36977" formatCode="General">
                  <c:v>0.76161000000000045</c:v>
                </c:pt>
                <c:pt idx="36978" formatCode="General">
                  <c:v>0.76163200000000042</c:v>
                </c:pt>
                <c:pt idx="36979" formatCode="General">
                  <c:v>0.76165500000000075</c:v>
                </c:pt>
                <c:pt idx="36980" formatCode="General">
                  <c:v>0.76167800000000074</c:v>
                </c:pt>
                <c:pt idx="36981" formatCode="General">
                  <c:v>0.76169299999999995</c:v>
                </c:pt>
                <c:pt idx="36982" formatCode="General">
                  <c:v>0.76171500000000059</c:v>
                </c:pt>
                <c:pt idx="36983" formatCode="General">
                  <c:v>0.76173700000000044</c:v>
                </c:pt>
                <c:pt idx="36984" formatCode="General">
                  <c:v>0.76176000000000044</c:v>
                </c:pt>
                <c:pt idx="36985" formatCode="General">
                  <c:v>0.76177500000000076</c:v>
                </c:pt>
                <c:pt idx="36986" formatCode="General">
                  <c:v>0.76179699999999995</c:v>
                </c:pt>
                <c:pt idx="36987" formatCode="General">
                  <c:v>0.76182000000000072</c:v>
                </c:pt>
                <c:pt idx="36988" formatCode="General">
                  <c:v>0.76184300000000071</c:v>
                </c:pt>
                <c:pt idx="36989" formatCode="General">
                  <c:v>0.76185700000000045</c:v>
                </c:pt>
                <c:pt idx="36990" formatCode="General">
                  <c:v>0.76188000000000045</c:v>
                </c:pt>
                <c:pt idx="36991" formatCode="General">
                  <c:v>0.76190300000000044</c:v>
                </c:pt>
                <c:pt idx="36992" formatCode="General">
                  <c:v>0.76192500000000074</c:v>
                </c:pt>
                <c:pt idx="36993" formatCode="General">
                  <c:v>0.76193999999999995</c:v>
                </c:pt>
                <c:pt idx="36994" formatCode="General">
                  <c:v>0.76196200000000003</c:v>
                </c:pt>
                <c:pt idx="36995" formatCode="General">
                  <c:v>0.76198500000000058</c:v>
                </c:pt>
                <c:pt idx="36996" formatCode="General">
                  <c:v>0.76200699999999999</c:v>
                </c:pt>
                <c:pt idx="36997" formatCode="General">
                  <c:v>0.76202200000000042</c:v>
                </c:pt>
                <c:pt idx="36998" formatCode="General">
                  <c:v>0.76204500000000075</c:v>
                </c:pt>
                <c:pt idx="36999" formatCode="General">
                  <c:v>0.76206799999999997</c:v>
                </c:pt>
                <c:pt idx="37000" formatCode="General">
                  <c:v>0.76209000000000071</c:v>
                </c:pt>
                <c:pt idx="37001" formatCode="General">
                  <c:v>0.76210500000000059</c:v>
                </c:pt>
                <c:pt idx="37002" formatCode="General">
                  <c:v>0.76212800000000058</c:v>
                </c:pt>
                <c:pt idx="37003" formatCode="General">
                  <c:v>0.76215000000000044</c:v>
                </c:pt>
                <c:pt idx="37004" formatCode="General">
                  <c:v>0.7621720000000004</c:v>
                </c:pt>
                <c:pt idx="37005" formatCode="General">
                  <c:v>0.7621869999999995</c:v>
                </c:pt>
                <c:pt idx="37006" formatCode="General">
                  <c:v>0.76221000000000005</c:v>
                </c:pt>
                <c:pt idx="37007" formatCode="General">
                  <c:v>0.76223200000000002</c:v>
                </c:pt>
                <c:pt idx="37008" formatCode="General">
                  <c:v>0.76225500000000046</c:v>
                </c:pt>
                <c:pt idx="37009" formatCode="General">
                  <c:v>0.76227000000000045</c:v>
                </c:pt>
                <c:pt idx="37010" formatCode="General">
                  <c:v>0.76229300000000044</c:v>
                </c:pt>
                <c:pt idx="37011" formatCode="General">
                  <c:v>0.76231499999999996</c:v>
                </c:pt>
                <c:pt idx="37012" formatCode="General">
                  <c:v>0.76233799999999996</c:v>
                </c:pt>
                <c:pt idx="37013" formatCode="General">
                  <c:v>0.7623529999999995</c:v>
                </c:pt>
                <c:pt idx="37014" formatCode="General">
                  <c:v>0.76237500000000058</c:v>
                </c:pt>
                <c:pt idx="37015" formatCode="General">
                  <c:v>0.76239699999999999</c:v>
                </c:pt>
                <c:pt idx="37016" formatCode="General">
                  <c:v>0.76241999999999999</c:v>
                </c:pt>
                <c:pt idx="37017" formatCode="General">
                  <c:v>0.76243499999999997</c:v>
                </c:pt>
                <c:pt idx="37018" formatCode="General">
                  <c:v>0.76245700000000005</c:v>
                </c:pt>
                <c:pt idx="37019" formatCode="General">
                  <c:v>0.76248000000000005</c:v>
                </c:pt>
                <c:pt idx="37020" formatCode="General">
                  <c:v>0.76250200000000001</c:v>
                </c:pt>
                <c:pt idx="37021" formatCode="General">
                  <c:v>0.76251800000000003</c:v>
                </c:pt>
                <c:pt idx="37022" formatCode="General">
                  <c:v>0.76254000000000044</c:v>
                </c:pt>
                <c:pt idx="37023" formatCode="General">
                  <c:v>0.76256299999999955</c:v>
                </c:pt>
                <c:pt idx="37024" formatCode="General">
                  <c:v>0.76258499999999996</c:v>
                </c:pt>
                <c:pt idx="37025" formatCode="General">
                  <c:v>0.76259999999999994</c:v>
                </c:pt>
                <c:pt idx="37026" formatCode="General">
                  <c:v>0.76262200000000058</c:v>
                </c:pt>
                <c:pt idx="37027" formatCode="General">
                  <c:v>0.76264500000000102</c:v>
                </c:pt>
                <c:pt idx="37028" formatCode="General">
                  <c:v>0.76266800000000046</c:v>
                </c:pt>
                <c:pt idx="37029" formatCode="General">
                  <c:v>0.76268200000000042</c:v>
                </c:pt>
                <c:pt idx="37030" formatCode="General">
                  <c:v>0.76270500000000074</c:v>
                </c:pt>
                <c:pt idx="37031" formatCode="General">
                  <c:v>0.76272700000000071</c:v>
                </c:pt>
                <c:pt idx="37032" formatCode="General">
                  <c:v>0.76275000000000071</c:v>
                </c:pt>
                <c:pt idx="37033" formatCode="General">
                  <c:v>0.76276500000000058</c:v>
                </c:pt>
                <c:pt idx="37034" formatCode="General">
                  <c:v>0.76278800000000047</c:v>
                </c:pt>
                <c:pt idx="37035" formatCode="General">
                  <c:v>0.76281000000000043</c:v>
                </c:pt>
                <c:pt idx="37036" formatCode="General">
                  <c:v>0.76283199999999995</c:v>
                </c:pt>
                <c:pt idx="37037" formatCode="General">
                  <c:v>0.76284700000000072</c:v>
                </c:pt>
                <c:pt idx="37038" formatCode="General">
                  <c:v>0.76287000000000071</c:v>
                </c:pt>
                <c:pt idx="37039" formatCode="General">
                  <c:v>0.76289300000000071</c:v>
                </c:pt>
                <c:pt idx="37040" formatCode="General">
                  <c:v>0.76290700000000045</c:v>
                </c:pt>
                <c:pt idx="37041" formatCode="General">
                  <c:v>0.76293000000000044</c:v>
                </c:pt>
                <c:pt idx="37042" formatCode="General">
                  <c:v>0.76295299999999999</c:v>
                </c:pt>
                <c:pt idx="37043" formatCode="General">
                  <c:v>0.76297500000000074</c:v>
                </c:pt>
                <c:pt idx="37044" formatCode="General">
                  <c:v>0.76298999999999995</c:v>
                </c:pt>
                <c:pt idx="37045" formatCode="General">
                  <c:v>0.76301300000000005</c:v>
                </c:pt>
                <c:pt idx="37046" formatCode="General">
                  <c:v>0.76303500000000046</c:v>
                </c:pt>
                <c:pt idx="37047" formatCode="General">
                  <c:v>0.76305699999999999</c:v>
                </c:pt>
                <c:pt idx="37048" formatCode="General">
                  <c:v>0.76307200000000042</c:v>
                </c:pt>
                <c:pt idx="37049" formatCode="General">
                  <c:v>0.76309500000000074</c:v>
                </c:pt>
                <c:pt idx="37050" formatCode="General">
                  <c:v>0.76311799999999996</c:v>
                </c:pt>
                <c:pt idx="37051" formatCode="General">
                  <c:v>0.76314000000000071</c:v>
                </c:pt>
                <c:pt idx="37052" formatCode="General">
                  <c:v>0.76315500000000058</c:v>
                </c:pt>
                <c:pt idx="37053" formatCode="General">
                  <c:v>0.76317800000000058</c:v>
                </c:pt>
                <c:pt idx="37054" formatCode="General">
                  <c:v>0.76320000000000043</c:v>
                </c:pt>
                <c:pt idx="37055" formatCode="General">
                  <c:v>0.76322299999999998</c:v>
                </c:pt>
                <c:pt idx="37056" formatCode="General">
                  <c:v>0.76323700000000005</c:v>
                </c:pt>
                <c:pt idx="37057" formatCode="General">
                  <c:v>0.76326000000000005</c:v>
                </c:pt>
                <c:pt idx="37058" formatCode="General">
                  <c:v>0.76328200000000002</c:v>
                </c:pt>
                <c:pt idx="37059" formatCode="General">
                  <c:v>0.76330500000000046</c:v>
                </c:pt>
                <c:pt idx="37060" formatCode="General">
                  <c:v>0.76332000000000044</c:v>
                </c:pt>
                <c:pt idx="37061" formatCode="General">
                  <c:v>0.76334299999999999</c:v>
                </c:pt>
                <c:pt idx="37062" formatCode="General">
                  <c:v>0.76336499999999996</c:v>
                </c:pt>
                <c:pt idx="37063" formatCode="General">
                  <c:v>0.76338799999999996</c:v>
                </c:pt>
                <c:pt idx="37064" formatCode="General">
                  <c:v>0.76340300000000005</c:v>
                </c:pt>
                <c:pt idx="37065" formatCode="General">
                  <c:v>0.76342500000000046</c:v>
                </c:pt>
                <c:pt idx="37066" formatCode="General">
                  <c:v>0.76344699999999999</c:v>
                </c:pt>
                <c:pt idx="37067" formatCode="General">
                  <c:v>0.76346999999999998</c:v>
                </c:pt>
                <c:pt idx="37068" formatCode="General">
                  <c:v>0.76348499999999997</c:v>
                </c:pt>
                <c:pt idx="37069" formatCode="General">
                  <c:v>0.76350700000000005</c:v>
                </c:pt>
                <c:pt idx="37070" formatCode="General">
                  <c:v>0.76353000000000004</c:v>
                </c:pt>
                <c:pt idx="37071" formatCode="General">
                  <c:v>0.76355300000000004</c:v>
                </c:pt>
                <c:pt idx="37072" formatCode="General">
                  <c:v>0.76356800000000002</c:v>
                </c:pt>
                <c:pt idx="37073" formatCode="General">
                  <c:v>0.76358999999999999</c:v>
                </c:pt>
                <c:pt idx="37074" formatCode="General">
                  <c:v>0.76361299999999999</c:v>
                </c:pt>
                <c:pt idx="37075" formatCode="General">
                  <c:v>0.76363499999999995</c:v>
                </c:pt>
                <c:pt idx="37076" formatCode="General">
                  <c:v>0.76365000000000072</c:v>
                </c:pt>
                <c:pt idx="37077" formatCode="General">
                  <c:v>0.76367200000000046</c:v>
                </c:pt>
                <c:pt idx="37078" formatCode="General">
                  <c:v>0.76369500000000101</c:v>
                </c:pt>
                <c:pt idx="37079" formatCode="General">
                  <c:v>0.76371699999999998</c:v>
                </c:pt>
                <c:pt idx="37080" formatCode="General">
                  <c:v>0.76373200000000041</c:v>
                </c:pt>
                <c:pt idx="37081" formatCode="General">
                  <c:v>0.76375500000000074</c:v>
                </c:pt>
                <c:pt idx="37082" formatCode="General">
                  <c:v>0.76377800000000073</c:v>
                </c:pt>
                <c:pt idx="37083" formatCode="General">
                  <c:v>0.7638000000000007</c:v>
                </c:pt>
                <c:pt idx="37084" formatCode="General">
                  <c:v>0.76381500000000047</c:v>
                </c:pt>
                <c:pt idx="37085" formatCode="General">
                  <c:v>0.76383800000000046</c:v>
                </c:pt>
                <c:pt idx="37086" formatCode="General">
                  <c:v>0.76386000000000043</c:v>
                </c:pt>
                <c:pt idx="37087" formatCode="General">
                  <c:v>0.76388199999999995</c:v>
                </c:pt>
                <c:pt idx="37088" formatCode="General">
                  <c:v>0.76389700000000071</c:v>
                </c:pt>
                <c:pt idx="37089" formatCode="General">
                  <c:v>0.76392000000000071</c:v>
                </c:pt>
                <c:pt idx="37090" formatCode="General">
                  <c:v>0.76394200000000045</c:v>
                </c:pt>
                <c:pt idx="37091" formatCode="General">
                  <c:v>0.76396500000000045</c:v>
                </c:pt>
                <c:pt idx="37092" formatCode="General">
                  <c:v>0.76398000000000044</c:v>
                </c:pt>
                <c:pt idx="37093" formatCode="General">
                  <c:v>0.76400299999999999</c:v>
                </c:pt>
                <c:pt idx="37094" formatCode="General">
                  <c:v>0.76402499999999995</c:v>
                </c:pt>
                <c:pt idx="37095" formatCode="General">
                  <c:v>0.76404799999999995</c:v>
                </c:pt>
                <c:pt idx="37096" formatCode="General">
                  <c:v>0.76406300000000005</c:v>
                </c:pt>
                <c:pt idx="37097" formatCode="General">
                  <c:v>0.76408500000000046</c:v>
                </c:pt>
                <c:pt idx="37098" formatCode="General">
                  <c:v>0.76410699999999998</c:v>
                </c:pt>
                <c:pt idx="37099" formatCode="General">
                  <c:v>0.76413000000000042</c:v>
                </c:pt>
                <c:pt idx="37100" formatCode="General">
                  <c:v>0.76414500000000074</c:v>
                </c:pt>
                <c:pt idx="37101" formatCode="General">
                  <c:v>0.76416700000000004</c:v>
                </c:pt>
                <c:pt idx="37102" formatCode="General">
                  <c:v>0.7641900000000007</c:v>
                </c:pt>
                <c:pt idx="37103" formatCode="General">
                  <c:v>0.764212</c:v>
                </c:pt>
                <c:pt idx="37104" formatCode="General">
                  <c:v>0.76422800000000046</c:v>
                </c:pt>
                <c:pt idx="37105" formatCode="General">
                  <c:v>0.76425000000000043</c:v>
                </c:pt>
                <c:pt idx="37106" formatCode="General">
                  <c:v>0.76427299999999998</c:v>
                </c:pt>
                <c:pt idx="37107" formatCode="General">
                  <c:v>0.76429499999999995</c:v>
                </c:pt>
                <c:pt idx="37108" formatCode="General">
                  <c:v>0.76431000000000004</c:v>
                </c:pt>
                <c:pt idx="37109" formatCode="General">
                  <c:v>0.76433200000000001</c:v>
                </c:pt>
                <c:pt idx="37110" formatCode="General">
                  <c:v>0.76435500000000045</c:v>
                </c:pt>
                <c:pt idx="37111" formatCode="General">
                  <c:v>0.76436999999999999</c:v>
                </c:pt>
                <c:pt idx="37112" formatCode="General">
                  <c:v>0.7643920000000004</c:v>
                </c:pt>
                <c:pt idx="37113" formatCode="General">
                  <c:v>0.76441499999999996</c:v>
                </c:pt>
                <c:pt idx="37114" formatCode="General">
                  <c:v>0.76443700000000003</c:v>
                </c:pt>
                <c:pt idx="37115" formatCode="General">
                  <c:v>0.76445300000000005</c:v>
                </c:pt>
                <c:pt idx="37116" formatCode="General">
                  <c:v>0.76447500000000046</c:v>
                </c:pt>
                <c:pt idx="37117" formatCode="General">
                  <c:v>0.76449800000000045</c:v>
                </c:pt>
                <c:pt idx="37118" formatCode="General">
                  <c:v>0.76451999999999998</c:v>
                </c:pt>
                <c:pt idx="37119" formatCode="General">
                  <c:v>0.76453499999999996</c:v>
                </c:pt>
                <c:pt idx="37120" formatCode="General">
                  <c:v>0.76455700000000004</c:v>
                </c:pt>
                <c:pt idx="37121" formatCode="General">
                  <c:v>0.76458000000000004</c:v>
                </c:pt>
                <c:pt idx="37122" formatCode="General">
                  <c:v>0.76460300000000059</c:v>
                </c:pt>
                <c:pt idx="37123" formatCode="General">
                  <c:v>0.76461699999999999</c:v>
                </c:pt>
                <c:pt idx="37124" formatCode="General">
                  <c:v>0.76464000000000076</c:v>
                </c:pt>
                <c:pt idx="37125" formatCode="General">
                  <c:v>0.76466299999999998</c:v>
                </c:pt>
                <c:pt idx="37126" formatCode="General">
                  <c:v>0.76468499999999995</c:v>
                </c:pt>
                <c:pt idx="37127" formatCode="General">
                  <c:v>0.76470000000000071</c:v>
                </c:pt>
                <c:pt idx="37128" formatCode="General">
                  <c:v>0.76472300000000071</c:v>
                </c:pt>
                <c:pt idx="37129" formatCode="General">
                  <c:v>0.7647450000000009</c:v>
                </c:pt>
                <c:pt idx="37130" formatCode="General">
                  <c:v>0.76476699999999997</c:v>
                </c:pt>
                <c:pt idx="37131" formatCode="General">
                  <c:v>0.76478200000000041</c:v>
                </c:pt>
                <c:pt idx="37132" formatCode="General">
                  <c:v>0.76480500000000073</c:v>
                </c:pt>
                <c:pt idx="37133" formatCode="General">
                  <c:v>0.76482799999999995</c:v>
                </c:pt>
                <c:pt idx="37134" formatCode="General">
                  <c:v>0.76485000000000058</c:v>
                </c:pt>
                <c:pt idx="37135" formatCode="General">
                  <c:v>0.76486500000000046</c:v>
                </c:pt>
                <c:pt idx="37136" formatCode="General">
                  <c:v>0.76488800000000046</c:v>
                </c:pt>
                <c:pt idx="37137" formatCode="General">
                  <c:v>0.76491000000000042</c:v>
                </c:pt>
                <c:pt idx="37138" formatCode="General">
                  <c:v>0.76493299999999997</c:v>
                </c:pt>
                <c:pt idx="37139" formatCode="General">
                  <c:v>0.76494700000000071</c:v>
                </c:pt>
                <c:pt idx="37140" formatCode="General">
                  <c:v>0.7649700000000007</c:v>
                </c:pt>
                <c:pt idx="37141" formatCode="General">
                  <c:v>0.76499200000000045</c:v>
                </c:pt>
                <c:pt idx="37142" formatCode="General">
                  <c:v>0.76501500000000044</c:v>
                </c:pt>
                <c:pt idx="37143" formatCode="General">
                  <c:v>0.76503000000000043</c:v>
                </c:pt>
                <c:pt idx="37144" formatCode="General">
                  <c:v>0.76505299999999998</c:v>
                </c:pt>
                <c:pt idx="37145" formatCode="General">
                  <c:v>0.76507499999999995</c:v>
                </c:pt>
                <c:pt idx="37146" formatCode="General">
                  <c:v>0.76509700000000058</c:v>
                </c:pt>
                <c:pt idx="37147" formatCode="General">
                  <c:v>0.76511300000000004</c:v>
                </c:pt>
                <c:pt idx="37148" formatCode="General">
                  <c:v>0.76513500000000045</c:v>
                </c:pt>
                <c:pt idx="37149" formatCode="General">
                  <c:v>0.76515699999999998</c:v>
                </c:pt>
                <c:pt idx="37150" formatCode="General">
                  <c:v>0.76518000000000042</c:v>
                </c:pt>
                <c:pt idx="37151" formatCode="General">
                  <c:v>0.76519500000000074</c:v>
                </c:pt>
                <c:pt idx="37152" formatCode="General">
                  <c:v>0.76521700000000004</c:v>
                </c:pt>
                <c:pt idx="37153" formatCode="General">
                  <c:v>0.76524000000000059</c:v>
                </c:pt>
                <c:pt idx="37154" formatCode="General">
                  <c:v>0.76526300000000003</c:v>
                </c:pt>
                <c:pt idx="37155" formatCode="General">
                  <c:v>0.76527800000000046</c:v>
                </c:pt>
                <c:pt idx="37156" formatCode="General">
                  <c:v>0.76530000000000042</c:v>
                </c:pt>
                <c:pt idx="37157" formatCode="General">
                  <c:v>0.76532299999999998</c:v>
                </c:pt>
                <c:pt idx="37158" formatCode="General">
                  <c:v>0.76534500000000072</c:v>
                </c:pt>
                <c:pt idx="37159" formatCode="General">
                  <c:v>0.76536000000000004</c:v>
                </c:pt>
                <c:pt idx="37160" formatCode="General">
                  <c:v>0.76538200000000001</c:v>
                </c:pt>
                <c:pt idx="37161" formatCode="General">
                  <c:v>0.76540500000000045</c:v>
                </c:pt>
                <c:pt idx="37162" formatCode="General">
                  <c:v>0.76542800000000044</c:v>
                </c:pt>
                <c:pt idx="37163" formatCode="General">
                  <c:v>0.7654420000000004</c:v>
                </c:pt>
                <c:pt idx="37164" formatCode="General">
                  <c:v>0.76546499999999951</c:v>
                </c:pt>
                <c:pt idx="37165" formatCode="General">
                  <c:v>0.7654879999999995</c:v>
                </c:pt>
                <c:pt idx="37166" formatCode="General">
                  <c:v>0.76551000000000002</c:v>
                </c:pt>
                <c:pt idx="37167" formatCode="General">
                  <c:v>0.76552500000000046</c:v>
                </c:pt>
                <c:pt idx="37168" formatCode="General">
                  <c:v>0.76554800000000045</c:v>
                </c:pt>
                <c:pt idx="37169" formatCode="General">
                  <c:v>0.76556999999999997</c:v>
                </c:pt>
                <c:pt idx="37170" formatCode="General">
                  <c:v>0.76559200000000005</c:v>
                </c:pt>
                <c:pt idx="37171" formatCode="General">
                  <c:v>0.7656070000000007</c:v>
                </c:pt>
                <c:pt idx="37172" formatCode="General">
                  <c:v>0.76563000000000059</c:v>
                </c:pt>
                <c:pt idx="37173" formatCode="General">
                  <c:v>0.76565300000000058</c:v>
                </c:pt>
                <c:pt idx="37174" formatCode="General">
                  <c:v>0.76566699999999999</c:v>
                </c:pt>
                <c:pt idx="37175" formatCode="General">
                  <c:v>0.76569000000000076</c:v>
                </c:pt>
                <c:pt idx="37176" formatCode="General">
                  <c:v>0.76571199999999995</c:v>
                </c:pt>
                <c:pt idx="37177" formatCode="General">
                  <c:v>0.76573500000000072</c:v>
                </c:pt>
                <c:pt idx="37178" formatCode="General">
                  <c:v>0.76575000000000071</c:v>
                </c:pt>
                <c:pt idx="37179" formatCode="General">
                  <c:v>0.7657730000000007</c:v>
                </c:pt>
                <c:pt idx="37180" formatCode="General">
                  <c:v>0.76579500000000089</c:v>
                </c:pt>
                <c:pt idx="37181" formatCode="General">
                  <c:v>0.76581699999999997</c:v>
                </c:pt>
                <c:pt idx="37182" formatCode="General">
                  <c:v>0.7658320000000004</c:v>
                </c:pt>
                <c:pt idx="37183" formatCode="General">
                  <c:v>0.76585499999999995</c:v>
                </c:pt>
                <c:pt idx="37184" formatCode="General">
                  <c:v>0.76587799999999995</c:v>
                </c:pt>
                <c:pt idx="37185" formatCode="General">
                  <c:v>0.76590000000000058</c:v>
                </c:pt>
                <c:pt idx="37186" formatCode="General">
                  <c:v>0.76591500000000046</c:v>
                </c:pt>
                <c:pt idx="37187" formatCode="General">
                  <c:v>0.76593800000000045</c:v>
                </c:pt>
                <c:pt idx="37188" formatCode="General">
                  <c:v>0.76596000000000042</c:v>
                </c:pt>
                <c:pt idx="37189" formatCode="General">
                  <c:v>0.76598299999999997</c:v>
                </c:pt>
                <c:pt idx="37190" formatCode="General">
                  <c:v>0.76599800000000073</c:v>
                </c:pt>
                <c:pt idx="37191" formatCode="General">
                  <c:v>0.7660200000000007</c:v>
                </c:pt>
                <c:pt idx="37192" formatCode="General">
                  <c:v>0.76604200000000044</c:v>
                </c:pt>
                <c:pt idx="37193" formatCode="General">
                  <c:v>0.76606500000000044</c:v>
                </c:pt>
                <c:pt idx="37194" formatCode="General">
                  <c:v>0.76608000000000043</c:v>
                </c:pt>
                <c:pt idx="37195" formatCode="General">
                  <c:v>0.76610199999999995</c:v>
                </c:pt>
                <c:pt idx="37196" formatCode="General">
                  <c:v>0.76612499999999994</c:v>
                </c:pt>
                <c:pt idx="37197" formatCode="General">
                  <c:v>0.76614700000000058</c:v>
                </c:pt>
                <c:pt idx="37198" formatCode="General">
                  <c:v>0.76616300000000004</c:v>
                </c:pt>
                <c:pt idx="37199" formatCode="General">
                  <c:v>0.76618500000000045</c:v>
                </c:pt>
                <c:pt idx="37200" formatCode="General">
                  <c:v>0.76620800000000044</c:v>
                </c:pt>
                <c:pt idx="37201" formatCode="General">
                  <c:v>0.76623000000000041</c:v>
                </c:pt>
                <c:pt idx="37202" formatCode="General">
                  <c:v>0.76624499999999995</c:v>
                </c:pt>
                <c:pt idx="37203" formatCode="General">
                  <c:v>0.76626700000000003</c:v>
                </c:pt>
                <c:pt idx="37204" formatCode="General">
                  <c:v>0.76629000000000058</c:v>
                </c:pt>
                <c:pt idx="37205" formatCode="General">
                  <c:v>0.76631300000000002</c:v>
                </c:pt>
                <c:pt idx="37206" formatCode="General">
                  <c:v>0.76632699999999998</c:v>
                </c:pt>
                <c:pt idx="37207" formatCode="General">
                  <c:v>0.76635000000000042</c:v>
                </c:pt>
                <c:pt idx="37208" formatCode="General">
                  <c:v>0.76637299999999997</c:v>
                </c:pt>
                <c:pt idx="37209" formatCode="General">
                  <c:v>0.76639500000000071</c:v>
                </c:pt>
                <c:pt idx="37210" formatCode="General">
                  <c:v>0.76641000000000004</c:v>
                </c:pt>
                <c:pt idx="37211" formatCode="General">
                  <c:v>0.76643300000000003</c:v>
                </c:pt>
                <c:pt idx="37212" formatCode="General">
                  <c:v>0.76645500000000044</c:v>
                </c:pt>
                <c:pt idx="37213" formatCode="General">
                  <c:v>0.76647699999999996</c:v>
                </c:pt>
                <c:pt idx="37214" formatCode="General">
                  <c:v>0.76649199999999995</c:v>
                </c:pt>
                <c:pt idx="37215" formatCode="General">
                  <c:v>0.7665149999999995</c:v>
                </c:pt>
                <c:pt idx="37216" formatCode="General">
                  <c:v>0.76653800000000005</c:v>
                </c:pt>
                <c:pt idx="37217" formatCode="General">
                  <c:v>0.76656000000000002</c:v>
                </c:pt>
                <c:pt idx="37218" formatCode="General">
                  <c:v>0.76657500000000045</c:v>
                </c:pt>
                <c:pt idx="37219" formatCode="General">
                  <c:v>0.76659800000000045</c:v>
                </c:pt>
                <c:pt idx="37220" formatCode="General">
                  <c:v>0.76662000000000075</c:v>
                </c:pt>
                <c:pt idx="37221" formatCode="General">
                  <c:v>0.76664200000000071</c:v>
                </c:pt>
                <c:pt idx="37222" formatCode="General">
                  <c:v>0.76665700000000059</c:v>
                </c:pt>
                <c:pt idx="37223" formatCode="General">
                  <c:v>0.76668000000000058</c:v>
                </c:pt>
                <c:pt idx="37224" formatCode="General">
                  <c:v>0.76670200000000044</c:v>
                </c:pt>
                <c:pt idx="37225" formatCode="General">
                  <c:v>0.76672500000000077</c:v>
                </c:pt>
                <c:pt idx="37226" formatCode="General">
                  <c:v>0.76674000000000075</c:v>
                </c:pt>
                <c:pt idx="37227" formatCode="General">
                  <c:v>0.76676299999999997</c:v>
                </c:pt>
                <c:pt idx="37228" formatCode="General">
                  <c:v>0.76678500000000072</c:v>
                </c:pt>
                <c:pt idx="37229" formatCode="General">
                  <c:v>0.76680700000000046</c:v>
                </c:pt>
                <c:pt idx="37230" formatCode="General">
                  <c:v>0.76682300000000059</c:v>
                </c:pt>
                <c:pt idx="37231" formatCode="General">
                  <c:v>0.76684500000000089</c:v>
                </c:pt>
                <c:pt idx="37232" formatCode="General">
                  <c:v>0.76686699999999997</c:v>
                </c:pt>
                <c:pt idx="37233" formatCode="General">
                  <c:v>0.76689000000000074</c:v>
                </c:pt>
                <c:pt idx="37234" formatCode="General">
                  <c:v>0.76690499999999995</c:v>
                </c:pt>
                <c:pt idx="37235" formatCode="General">
                  <c:v>0.76692700000000058</c:v>
                </c:pt>
                <c:pt idx="37236" formatCode="General">
                  <c:v>0.76695000000000046</c:v>
                </c:pt>
                <c:pt idx="37237" formatCode="General">
                  <c:v>0.76697300000000046</c:v>
                </c:pt>
                <c:pt idx="37238" formatCode="General">
                  <c:v>0.76698800000000045</c:v>
                </c:pt>
                <c:pt idx="37239" formatCode="General">
                  <c:v>0.76701000000000041</c:v>
                </c:pt>
                <c:pt idx="37240" formatCode="General">
                  <c:v>0.76703299999999996</c:v>
                </c:pt>
                <c:pt idx="37241" formatCode="General">
                  <c:v>0.76705500000000071</c:v>
                </c:pt>
                <c:pt idx="37242" formatCode="General">
                  <c:v>0.76707000000000058</c:v>
                </c:pt>
                <c:pt idx="37243" formatCode="General">
                  <c:v>0.76709200000000044</c:v>
                </c:pt>
                <c:pt idx="37244" formatCode="General">
                  <c:v>0.76711499999999999</c:v>
                </c:pt>
                <c:pt idx="37245" formatCode="General">
                  <c:v>0.76713000000000042</c:v>
                </c:pt>
                <c:pt idx="37246" formatCode="General">
                  <c:v>0.76715199999999995</c:v>
                </c:pt>
                <c:pt idx="37247" formatCode="General">
                  <c:v>0.76717500000000072</c:v>
                </c:pt>
                <c:pt idx="37248" formatCode="General">
                  <c:v>0.76719700000000046</c:v>
                </c:pt>
                <c:pt idx="37249" formatCode="General">
                  <c:v>0.76721300000000003</c:v>
                </c:pt>
                <c:pt idx="37250" formatCode="General">
                  <c:v>0.76723500000000044</c:v>
                </c:pt>
                <c:pt idx="37251" formatCode="General">
                  <c:v>0.76725800000000044</c:v>
                </c:pt>
                <c:pt idx="37252" formatCode="General">
                  <c:v>0.76728000000000041</c:v>
                </c:pt>
                <c:pt idx="37253" formatCode="General">
                  <c:v>0.76729499999999995</c:v>
                </c:pt>
                <c:pt idx="37254" formatCode="General">
                  <c:v>0.76731700000000003</c:v>
                </c:pt>
                <c:pt idx="37255" formatCode="General">
                  <c:v>0.76734000000000058</c:v>
                </c:pt>
                <c:pt idx="37256" formatCode="General">
                  <c:v>0.76736300000000002</c:v>
                </c:pt>
                <c:pt idx="37257" formatCode="General">
                  <c:v>0.76737699999999998</c:v>
                </c:pt>
                <c:pt idx="37258" formatCode="General">
                  <c:v>0.76740000000000042</c:v>
                </c:pt>
                <c:pt idx="37259" formatCode="General">
                  <c:v>0.76742200000000005</c:v>
                </c:pt>
                <c:pt idx="37260" formatCode="General">
                  <c:v>0.76744500000000071</c:v>
                </c:pt>
                <c:pt idx="37261" formatCode="General">
                  <c:v>0.76746000000000003</c:v>
                </c:pt>
                <c:pt idx="37262" formatCode="General">
                  <c:v>0.76748300000000003</c:v>
                </c:pt>
                <c:pt idx="37263" formatCode="General">
                  <c:v>0.76750499999999999</c:v>
                </c:pt>
                <c:pt idx="37264" formatCode="General">
                  <c:v>0.76752699999999996</c:v>
                </c:pt>
                <c:pt idx="37265" formatCode="General">
                  <c:v>0.76754199999999995</c:v>
                </c:pt>
                <c:pt idx="37266" formatCode="General">
                  <c:v>0.76756500000000005</c:v>
                </c:pt>
                <c:pt idx="37267" formatCode="General">
                  <c:v>0.76758800000000005</c:v>
                </c:pt>
                <c:pt idx="37268" formatCode="General">
                  <c:v>0.76761000000000046</c:v>
                </c:pt>
                <c:pt idx="37269" formatCode="General">
                  <c:v>0.76762500000000089</c:v>
                </c:pt>
                <c:pt idx="37270" formatCode="General">
                  <c:v>0.76764800000000089</c:v>
                </c:pt>
                <c:pt idx="37271" formatCode="General">
                  <c:v>0.76767000000000074</c:v>
                </c:pt>
                <c:pt idx="37272" formatCode="General">
                  <c:v>0.76769300000000074</c:v>
                </c:pt>
                <c:pt idx="37273" formatCode="General">
                  <c:v>0.76770799999999995</c:v>
                </c:pt>
                <c:pt idx="37274" formatCode="General">
                  <c:v>0.76773000000000058</c:v>
                </c:pt>
                <c:pt idx="37275" formatCode="General">
                  <c:v>0.76775200000000043</c:v>
                </c:pt>
                <c:pt idx="37276" formatCode="General">
                  <c:v>0.76777500000000076</c:v>
                </c:pt>
                <c:pt idx="37277" formatCode="General">
                  <c:v>0.76779000000000075</c:v>
                </c:pt>
                <c:pt idx="37278" formatCode="General">
                  <c:v>0.76781299999999997</c:v>
                </c:pt>
                <c:pt idx="37279" formatCode="General">
                  <c:v>0.76783500000000071</c:v>
                </c:pt>
                <c:pt idx="37280" formatCode="General">
                  <c:v>0.76785700000000046</c:v>
                </c:pt>
                <c:pt idx="37281" formatCode="General">
                  <c:v>0.76787300000000058</c:v>
                </c:pt>
                <c:pt idx="37282" formatCode="General">
                  <c:v>0.76789500000000077</c:v>
                </c:pt>
                <c:pt idx="37283" formatCode="General">
                  <c:v>0.76791799999999999</c:v>
                </c:pt>
                <c:pt idx="37284" formatCode="General">
                  <c:v>0.76794000000000073</c:v>
                </c:pt>
                <c:pt idx="37285" formatCode="General">
                  <c:v>0.76795500000000072</c:v>
                </c:pt>
                <c:pt idx="37286" formatCode="General">
                  <c:v>0.76797700000000046</c:v>
                </c:pt>
                <c:pt idx="37287" formatCode="General">
                  <c:v>0.76800000000000046</c:v>
                </c:pt>
                <c:pt idx="37288" formatCode="General">
                  <c:v>0.76802300000000046</c:v>
                </c:pt>
                <c:pt idx="37289" formatCode="General">
                  <c:v>0.76803800000000044</c:v>
                </c:pt>
                <c:pt idx="37290" formatCode="General">
                  <c:v>0.76806000000000041</c:v>
                </c:pt>
                <c:pt idx="37291" formatCode="General">
                  <c:v>0.76808200000000004</c:v>
                </c:pt>
                <c:pt idx="37292" formatCode="General">
                  <c:v>0.7681050000000007</c:v>
                </c:pt>
                <c:pt idx="37293" formatCode="General">
                  <c:v>0.76812000000000058</c:v>
                </c:pt>
                <c:pt idx="37294" formatCode="General">
                  <c:v>0.76814200000000044</c:v>
                </c:pt>
                <c:pt idx="37295" formatCode="General">
                  <c:v>0.76816499999999999</c:v>
                </c:pt>
                <c:pt idx="37296" formatCode="General">
                  <c:v>0.76818799999999998</c:v>
                </c:pt>
                <c:pt idx="37297" formatCode="General">
                  <c:v>0.76820200000000005</c:v>
                </c:pt>
                <c:pt idx="37298" formatCode="General">
                  <c:v>0.76822500000000071</c:v>
                </c:pt>
                <c:pt idx="37299" formatCode="General">
                  <c:v>0.76824800000000071</c:v>
                </c:pt>
                <c:pt idx="37300" formatCode="General">
                  <c:v>0.76827000000000045</c:v>
                </c:pt>
                <c:pt idx="37301" formatCode="General">
                  <c:v>0.76828500000000044</c:v>
                </c:pt>
                <c:pt idx="37302" formatCode="General">
                  <c:v>0.76830799999999999</c:v>
                </c:pt>
                <c:pt idx="37303" formatCode="General">
                  <c:v>0.7683300000000004</c:v>
                </c:pt>
                <c:pt idx="37304" formatCode="General">
                  <c:v>0.76835200000000003</c:v>
                </c:pt>
                <c:pt idx="37305" formatCode="General">
                  <c:v>0.76836700000000002</c:v>
                </c:pt>
                <c:pt idx="37306" formatCode="General">
                  <c:v>0.76839000000000046</c:v>
                </c:pt>
                <c:pt idx="37307" formatCode="General">
                  <c:v>0.76841199999999998</c:v>
                </c:pt>
                <c:pt idx="37308" formatCode="General">
                  <c:v>0.76842699999999997</c:v>
                </c:pt>
                <c:pt idx="37309" formatCode="General">
                  <c:v>0.76845000000000041</c:v>
                </c:pt>
                <c:pt idx="37310" formatCode="General">
                  <c:v>0.76847299999999996</c:v>
                </c:pt>
                <c:pt idx="37311" formatCode="General">
                  <c:v>0.76849500000000071</c:v>
                </c:pt>
                <c:pt idx="37312" formatCode="General">
                  <c:v>0.76851000000000003</c:v>
                </c:pt>
                <c:pt idx="37313" formatCode="General">
                  <c:v>0.76853300000000002</c:v>
                </c:pt>
                <c:pt idx="37314" formatCode="General">
                  <c:v>0.76855499999999999</c:v>
                </c:pt>
                <c:pt idx="37315" formatCode="General">
                  <c:v>0.76857699999999951</c:v>
                </c:pt>
                <c:pt idx="37316" formatCode="General">
                  <c:v>0.76859200000000005</c:v>
                </c:pt>
                <c:pt idx="37317" formatCode="General">
                  <c:v>0.76861500000000071</c:v>
                </c:pt>
                <c:pt idx="37318" formatCode="General">
                  <c:v>0.76863700000000046</c:v>
                </c:pt>
                <c:pt idx="37319" formatCode="General">
                  <c:v>0.76866000000000045</c:v>
                </c:pt>
                <c:pt idx="37320" formatCode="General">
                  <c:v>0.76867500000000089</c:v>
                </c:pt>
                <c:pt idx="37321" formatCode="General">
                  <c:v>0.76869800000000077</c:v>
                </c:pt>
                <c:pt idx="37322" formatCode="General">
                  <c:v>0.76872000000000074</c:v>
                </c:pt>
                <c:pt idx="37323" formatCode="General">
                  <c:v>0.76874299999999995</c:v>
                </c:pt>
                <c:pt idx="37324" formatCode="General">
                  <c:v>0.76875800000000072</c:v>
                </c:pt>
                <c:pt idx="37325" formatCode="General">
                  <c:v>0.76878000000000046</c:v>
                </c:pt>
                <c:pt idx="37326" formatCode="General">
                  <c:v>0.76880200000000043</c:v>
                </c:pt>
                <c:pt idx="37327" formatCode="General">
                  <c:v>0.76882500000000076</c:v>
                </c:pt>
                <c:pt idx="37328" formatCode="General">
                  <c:v>0.76884000000000075</c:v>
                </c:pt>
                <c:pt idx="37329" formatCode="General">
                  <c:v>0.76886200000000005</c:v>
                </c:pt>
                <c:pt idx="37330" formatCode="General">
                  <c:v>0.76888500000000071</c:v>
                </c:pt>
                <c:pt idx="37331" formatCode="General">
                  <c:v>0.76890700000000045</c:v>
                </c:pt>
                <c:pt idx="37332" formatCode="General">
                  <c:v>0.76892300000000058</c:v>
                </c:pt>
                <c:pt idx="37333" formatCode="General">
                  <c:v>0.76894500000000077</c:v>
                </c:pt>
                <c:pt idx="37334" formatCode="General">
                  <c:v>0.76896799999999998</c:v>
                </c:pt>
                <c:pt idx="37335" formatCode="General">
                  <c:v>0.76898999999999995</c:v>
                </c:pt>
                <c:pt idx="37336" formatCode="General">
                  <c:v>0.76900500000000072</c:v>
                </c:pt>
                <c:pt idx="37337" formatCode="General">
                  <c:v>0.76902700000000046</c:v>
                </c:pt>
                <c:pt idx="37338" formatCode="General">
                  <c:v>0.76905000000000046</c:v>
                </c:pt>
                <c:pt idx="37339" formatCode="General">
                  <c:v>0.76907300000000045</c:v>
                </c:pt>
                <c:pt idx="37340" formatCode="General">
                  <c:v>0.76908699999999997</c:v>
                </c:pt>
                <c:pt idx="37341" formatCode="General">
                  <c:v>0.7691100000000004</c:v>
                </c:pt>
                <c:pt idx="37342" formatCode="General">
                  <c:v>0.76913200000000004</c:v>
                </c:pt>
                <c:pt idx="37343" formatCode="General">
                  <c:v>0.7691550000000007</c:v>
                </c:pt>
                <c:pt idx="37344" formatCode="General">
                  <c:v>0.76917000000000046</c:v>
                </c:pt>
                <c:pt idx="37345" formatCode="General">
                  <c:v>0.76919300000000046</c:v>
                </c:pt>
                <c:pt idx="37346" formatCode="General">
                  <c:v>0.76921499999999998</c:v>
                </c:pt>
                <c:pt idx="37347" formatCode="General">
                  <c:v>0.7692369999999995</c:v>
                </c:pt>
                <c:pt idx="37348" formatCode="General">
                  <c:v>0.76925200000000005</c:v>
                </c:pt>
                <c:pt idx="37349" formatCode="General">
                  <c:v>0.76927500000000071</c:v>
                </c:pt>
                <c:pt idx="37350" formatCode="General">
                  <c:v>0.7692980000000007</c:v>
                </c:pt>
                <c:pt idx="37351" formatCode="General">
                  <c:v>0.76932000000000045</c:v>
                </c:pt>
                <c:pt idx="37352" formatCode="General">
                  <c:v>0.76933499999999999</c:v>
                </c:pt>
                <c:pt idx="37353" formatCode="General">
                  <c:v>0.76935799999999999</c:v>
                </c:pt>
                <c:pt idx="37354" formatCode="General">
                  <c:v>0.76937999999999995</c:v>
                </c:pt>
                <c:pt idx="37355" formatCode="General">
                  <c:v>0.7694029999999995</c:v>
                </c:pt>
                <c:pt idx="37356" formatCode="General">
                  <c:v>0.76941800000000005</c:v>
                </c:pt>
                <c:pt idx="37357" formatCode="General">
                  <c:v>0.76944000000000046</c:v>
                </c:pt>
                <c:pt idx="37358" formatCode="General">
                  <c:v>0.76946199999999998</c:v>
                </c:pt>
                <c:pt idx="37359" formatCode="General">
                  <c:v>0.76948499999999997</c:v>
                </c:pt>
                <c:pt idx="37360" formatCode="General">
                  <c:v>0.76950000000000041</c:v>
                </c:pt>
                <c:pt idx="37361" formatCode="General">
                  <c:v>0.76952299999999996</c:v>
                </c:pt>
                <c:pt idx="37362" formatCode="General">
                  <c:v>0.7695450000000007</c:v>
                </c:pt>
                <c:pt idx="37363" formatCode="General">
                  <c:v>0.769567</c:v>
                </c:pt>
                <c:pt idx="37364" formatCode="General">
                  <c:v>0.76958300000000002</c:v>
                </c:pt>
                <c:pt idx="37365" formatCode="General">
                  <c:v>0.76960500000000076</c:v>
                </c:pt>
                <c:pt idx="37366" formatCode="General">
                  <c:v>0.76962800000000076</c:v>
                </c:pt>
                <c:pt idx="37367" formatCode="General">
                  <c:v>0.76965000000000072</c:v>
                </c:pt>
                <c:pt idx="37368" formatCode="General">
                  <c:v>0.76966500000000071</c:v>
                </c:pt>
                <c:pt idx="37369" formatCode="General">
                  <c:v>0.76968700000000045</c:v>
                </c:pt>
                <c:pt idx="37370" formatCode="General">
                  <c:v>0.76971000000000045</c:v>
                </c:pt>
                <c:pt idx="37371" formatCode="General">
                  <c:v>0.76973300000000044</c:v>
                </c:pt>
                <c:pt idx="37372" formatCode="General">
                  <c:v>0.76974800000000076</c:v>
                </c:pt>
                <c:pt idx="37373" formatCode="General">
                  <c:v>0.76976999999999995</c:v>
                </c:pt>
                <c:pt idx="37374" formatCode="General">
                  <c:v>0.76979200000000059</c:v>
                </c:pt>
                <c:pt idx="37375" formatCode="General">
                  <c:v>0.76981500000000058</c:v>
                </c:pt>
                <c:pt idx="37376" formatCode="General">
                  <c:v>0.76983000000000046</c:v>
                </c:pt>
                <c:pt idx="37377" formatCode="General">
                  <c:v>0.76985200000000042</c:v>
                </c:pt>
                <c:pt idx="37378" formatCode="General">
                  <c:v>0.76987500000000075</c:v>
                </c:pt>
                <c:pt idx="37379" formatCode="General">
                  <c:v>0.76989000000000074</c:v>
                </c:pt>
                <c:pt idx="37380" formatCode="General">
                  <c:v>0.76991200000000004</c:v>
                </c:pt>
                <c:pt idx="37381" formatCode="General">
                  <c:v>0.7699350000000007</c:v>
                </c:pt>
                <c:pt idx="37382" formatCode="General">
                  <c:v>0.76995800000000059</c:v>
                </c:pt>
                <c:pt idx="37383" formatCode="General">
                  <c:v>0.76997300000000046</c:v>
                </c:pt>
                <c:pt idx="37384" formatCode="General">
                  <c:v>0.76999500000000076</c:v>
                </c:pt>
                <c:pt idx="37385" formatCode="General">
                  <c:v>0.77001799999999998</c:v>
                </c:pt>
                <c:pt idx="37386" formatCode="General">
                  <c:v>0.77003999999999995</c:v>
                </c:pt>
                <c:pt idx="37387" formatCode="General">
                  <c:v>0.77005500000000071</c:v>
                </c:pt>
                <c:pt idx="37388" formatCode="General">
                  <c:v>0.77007700000000046</c:v>
                </c:pt>
                <c:pt idx="37389" formatCode="General">
                  <c:v>0.77010000000000045</c:v>
                </c:pt>
                <c:pt idx="37390" formatCode="General">
                  <c:v>0.77012300000000045</c:v>
                </c:pt>
                <c:pt idx="37391" formatCode="General">
                  <c:v>0.77013699999999996</c:v>
                </c:pt>
                <c:pt idx="37392" formatCode="General">
                  <c:v>0.7701600000000004</c:v>
                </c:pt>
                <c:pt idx="37393" formatCode="General">
                  <c:v>0.77018299999999951</c:v>
                </c:pt>
                <c:pt idx="37394" formatCode="General">
                  <c:v>0.77020500000000058</c:v>
                </c:pt>
                <c:pt idx="37395" formatCode="General">
                  <c:v>0.77022000000000046</c:v>
                </c:pt>
                <c:pt idx="37396" formatCode="General">
                  <c:v>0.77024300000000046</c:v>
                </c:pt>
                <c:pt idx="37397" formatCode="General">
                  <c:v>0.77026499999999998</c:v>
                </c:pt>
                <c:pt idx="37398" formatCode="General">
                  <c:v>0.77028700000000005</c:v>
                </c:pt>
                <c:pt idx="37399" formatCode="General">
                  <c:v>0.77030200000000004</c:v>
                </c:pt>
                <c:pt idx="37400" formatCode="General">
                  <c:v>0.7703250000000007</c:v>
                </c:pt>
                <c:pt idx="37401" formatCode="General">
                  <c:v>0.77034800000000059</c:v>
                </c:pt>
                <c:pt idx="37402" formatCode="General">
                  <c:v>0.77037000000000044</c:v>
                </c:pt>
                <c:pt idx="37403" formatCode="General">
                  <c:v>0.77038499999999999</c:v>
                </c:pt>
                <c:pt idx="37404" formatCode="General">
                  <c:v>0.77040699999999951</c:v>
                </c:pt>
                <c:pt idx="37405" formatCode="General">
                  <c:v>0.77042999999999995</c:v>
                </c:pt>
                <c:pt idx="37406" formatCode="General">
                  <c:v>0.77045200000000003</c:v>
                </c:pt>
                <c:pt idx="37407" formatCode="General">
                  <c:v>0.77046800000000004</c:v>
                </c:pt>
                <c:pt idx="37408" formatCode="General">
                  <c:v>0.77049000000000045</c:v>
                </c:pt>
                <c:pt idx="37409" formatCode="General">
                  <c:v>0.77051199999999997</c:v>
                </c:pt>
                <c:pt idx="37410" formatCode="General">
                  <c:v>0.77053499999999997</c:v>
                </c:pt>
                <c:pt idx="37411" formatCode="General">
                  <c:v>0.7705500000000004</c:v>
                </c:pt>
                <c:pt idx="37412" formatCode="General">
                  <c:v>0.77057200000000003</c:v>
                </c:pt>
                <c:pt idx="37413" formatCode="General">
                  <c:v>0.77059500000000059</c:v>
                </c:pt>
                <c:pt idx="37414" formatCode="General">
                  <c:v>0.77061700000000044</c:v>
                </c:pt>
                <c:pt idx="37415" formatCode="General">
                  <c:v>0.77063300000000046</c:v>
                </c:pt>
                <c:pt idx="37416" formatCode="General">
                  <c:v>0.77065500000000076</c:v>
                </c:pt>
                <c:pt idx="37417" formatCode="General">
                  <c:v>0.77067800000000075</c:v>
                </c:pt>
                <c:pt idx="37418" formatCode="General">
                  <c:v>0.77070000000000072</c:v>
                </c:pt>
                <c:pt idx="37419" formatCode="General">
                  <c:v>0.77071500000000071</c:v>
                </c:pt>
                <c:pt idx="37420" formatCode="General">
                  <c:v>0.77073700000000045</c:v>
                </c:pt>
                <c:pt idx="37421" formatCode="General">
                  <c:v>0.77076000000000044</c:v>
                </c:pt>
                <c:pt idx="37422" formatCode="General">
                  <c:v>0.77078300000000044</c:v>
                </c:pt>
                <c:pt idx="37423" formatCode="General">
                  <c:v>0.77079699999999995</c:v>
                </c:pt>
                <c:pt idx="37424" formatCode="General">
                  <c:v>0.77081999999999995</c:v>
                </c:pt>
                <c:pt idx="37425" formatCode="General">
                  <c:v>0.77084200000000058</c:v>
                </c:pt>
                <c:pt idx="37426" formatCode="General">
                  <c:v>0.77086500000000058</c:v>
                </c:pt>
                <c:pt idx="37427" formatCode="General">
                  <c:v>0.77088000000000045</c:v>
                </c:pt>
                <c:pt idx="37428" formatCode="General">
                  <c:v>0.77090300000000045</c:v>
                </c:pt>
                <c:pt idx="37429" formatCode="General">
                  <c:v>0.77092500000000075</c:v>
                </c:pt>
                <c:pt idx="37430" formatCode="General">
                  <c:v>0.77094700000000072</c:v>
                </c:pt>
                <c:pt idx="37431" formatCode="General">
                  <c:v>0.77096200000000004</c:v>
                </c:pt>
                <c:pt idx="37432" formatCode="General">
                  <c:v>0.77098500000000059</c:v>
                </c:pt>
                <c:pt idx="37433" formatCode="General">
                  <c:v>0.77100800000000058</c:v>
                </c:pt>
                <c:pt idx="37434" formatCode="General">
                  <c:v>0.77103000000000044</c:v>
                </c:pt>
                <c:pt idx="37435" formatCode="General">
                  <c:v>0.77104500000000076</c:v>
                </c:pt>
                <c:pt idx="37436" formatCode="General">
                  <c:v>0.77106799999999998</c:v>
                </c:pt>
                <c:pt idx="37437" formatCode="General">
                  <c:v>0.77109000000000072</c:v>
                </c:pt>
                <c:pt idx="37438" formatCode="General">
                  <c:v>0.77111300000000005</c:v>
                </c:pt>
                <c:pt idx="37439" formatCode="General">
                  <c:v>0.7711280000000007</c:v>
                </c:pt>
                <c:pt idx="37440" formatCode="General">
                  <c:v>0.77115000000000045</c:v>
                </c:pt>
                <c:pt idx="37441" formatCode="General">
                  <c:v>0.77117200000000041</c:v>
                </c:pt>
                <c:pt idx="37442" formatCode="General">
                  <c:v>0.77118699999999996</c:v>
                </c:pt>
                <c:pt idx="37443" formatCode="General">
                  <c:v>0.77120999999999995</c:v>
                </c:pt>
                <c:pt idx="37444" formatCode="General">
                  <c:v>0.7712329999999995</c:v>
                </c:pt>
                <c:pt idx="37445" formatCode="General">
                  <c:v>0.77125500000000058</c:v>
                </c:pt>
                <c:pt idx="37446" formatCode="General">
                  <c:v>0.77127000000000046</c:v>
                </c:pt>
                <c:pt idx="37447" formatCode="General">
                  <c:v>0.77129300000000045</c:v>
                </c:pt>
                <c:pt idx="37448" formatCode="General">
                  <c:v>0.77131499999999997</c:v>
                </c:pt>
                <c:pt idx="37449" formatCode="General">
                  <c:v>0.77133799999999997</c:v>
                </c:pt>
                <c:pt idx="37450" formatCode="General">
                  <c:v>0.77135200000000004</c:v>
                </c:pt>
                <c:pt idx="37451" formatCode="General">
                  <c:v>0.77137500000000059</c:v>
                </c:pt>
                <c:pt idx="37452" formatCode="General">
                  <c:v>0.77139700000000044</c:v>
                </c:pt>
                <c:pt idx="37453" formatCode="General">
                  <c:v>0.77141999999999999</c:v>
                </c:pt>
                <c:pt idx="37454" formatCode="General">
                  <c:v>0.77143499999999998</c:v>
                </c:pt>
                <c:pt idx="37455" formatCode="General">
                  <c:v>0.77145799999999998</c:v>
                </c:pt>
                <c:pt idx="37456" formatCode="General">
                  <c:v>0.77148000000000005</c:v>
                </c:pt>
                <c:pt idx="37457" formatCode="General">
                  <c:v>0.77150200000000002</c:v>
                </c:pt>
                <c:pt idx="37458" formatCode="General">
                  <c:v>0.77151800000000004</c:v>
                </c:pt>
                <c:pt idx="37459" formatCode="General">
                  <c:v>0.77154000000000045</c:v>
                </c:pt>
                <c:pt idx="37460" formatCode="General">
                  <c:v>0.77156199999999997</c:v>
                </c:pt>
                <c:pt idx="37461" formatCode="General">
                  <c:v>0.77158499999999997</c:v>
                </c:pt>
                <c:pt idx="37462" formatCode="General">
                  <c:v>0.77159999999999995</c:v>
                </c:pt>
                <c:pt idx="37463" formatCode="General">
                  <c:v>0.77162200000000059</c:v>
                </c:pt>
                <c:pt idx="37464" formatCode="General">
                  <c:v>0.77164500000000102</c:v>
                </c:pt>
                <c:pt idx="37465" formatCode="General">
                  <c:v>0.77166800000000046</c:v>
                </c:pt>
                <c:pt idx="37466" formatCode="General">
                  <c:v>0.77168300000000045</c:v>
                </c:pt>
                <c:pt idx="37467" formatCode="General">
                  <c:v>0.77170500000000075</c:v>
                </c:pt>
                <c:pt idx="37468" formatCode="General">
                  <c:v>0.77172800000000075</c:v>
                </c:pt>
                <c:pt idx="37469" formatCode="General">
                  <c:v>0.77175000000000071</c:v>
                </c:pt>
                <c:pt idx="37470" formatCode="General">
                  <c:v>0.7717650000000007</c:v>
                </c:pt>
                <c:pt idx="37471" formatCode="General">
                  <c:v>0.77178700000000044</c:v>
                </c:pt>
                <c:pt idx="37472" formatCode="General">
                  <c:v>0.77181000000000044</c:v>
                </c:pt>
                <c:pt idx="37473" formatCode="General">
                  <c:v>0.77183299999999999</c:v>
                </c:pt>
                <c:pt idx="37474" formatCode="General">
                  <c:v>0.77184699999999995</c:v>
                </c:pt>
                <c:pt idx="37475" formatCode="General">
                  <c:v>0.77186999999999995</c:v>
                </c:pt>
                <c:pt idx="37476" formatCode="General">
                  <c:v>0.77189300000000072</c:v>
                </c:pt>
                <c:pt idx="37477" formatCode="General">
                  <c:v>0.77191500000000046</c:v>
                </c:pt>
                <c:pt idx="37478" formatCode="General">
                  <c:v>0.77193000000000045</c:v>
                </c:pt>
                <c:pt idx="37479" formatCode="General">
                  <c:v>0.77195300000000044</c:v>
                </c:pt>
                <c:pt idx="37480" formatCode="General">
                  <c:v>0.77197500000000074</c:v>
                </c:pt>
                <c:pt idx="37481" formatCode="General">
                  <c:v>0.77199700000000071</c:v>
                </c:pt>
                <c:pt idx="37482" formatCode="General">
                  <c:v>0.77201200000000003</c:v>
                </c:pt>
                <c:pt idx="37483" formatCode="General">
                  <c:v>0.77203500000000058</c:v>
                </c:pt>
                <c:pt idx="37484" formatCode="General">
                  <c:v>0.77205800000000058</c:v>
                </c:pt>
                <c:pt idx="37485" formatCode="General">
                  <c:v>0.77208000000000043</c:v>
                </c:pt>
                <c:pt idx="37486" formatCode="General">
                  <c:v>0.77209500000000075</c:v>
                </c:pt>
                <c:pt idx="37487" formatCode="General">
                  <c:v>0.77211700000000005</c:v>
                </c:pt>
                <c:pt idx="37488" formatCode="General">
                  <c:v>0.77214000000000071</c:v>
                </c:pt>
                <c:pt idx="37489" formatCode="General">
                  <c:v>0.77216200000000002</c:v>
                </c:pt>
                <c:pt idx="37490" formatCode="General">
                  <c:v>0.77217800000000059</c:v>
                </c:pt>
                <c:pt idx="37491" formatCode="General">
                  <c:v>0.77220000000000044</c:v>
                </c:pt>
                <c:pt idx="37492" formatCode="General">
                  <c:v>0.77222200000000041</c:v>
                </c:pt>
                <c:pt idx="37493" formatCode="General">
                  <c:v>0.77224500000000074</c:v>
                </c:pt>
                <c:pt idx="37494" formatCode="General">
                  <c:v>0.77225999999999995</c:v>
                </c:pt>
                <c:pt idx="37495" formatCode="General">
                  <c:v>0.77228300000000005</c:v>
                </c:pt>
                <c:pt idx="37496" formatCode="General">
                  <c:v>0.77230500000000046</c:v>
                </c:pt>
                <c:pt idx="37497" formatCode="General">
                  <c:v>0.77232699999999999</c:v>
                </c:pt>
                <c:pt idx="37498" formatCode="General">
                  <c:v>0.77234300000000045</c:v>
                </c:pt>
                <c:pt idx="37499" formatCode="General">
                  <c:v>0.77236499999999997</c:v>
                </c:pt>
                <c:pt idx="37500" formatCode="General">
                  <c:v>0.77238799999999996</c:v>
                </c:pt>
                <c:pt idx="37501" formatCode="General">
                  <c:v>0.77241000000000004</c:v>
                </c:pt>
                <c:pt idx="37502" formatCode="General">
                  <c:v>0.77242500000000058</c:v>
                </c:pt>
                <c:pt idx="37503" formatCode="General">
                  <c:v>0.77244699999999999</c:v>
                </c:pt>
                <c:pt idx="37504" formatCode="General">
                  <c:v>0.77246999999999999</c:v>
                </c:pt>
                <c:pt idx="37505" formatCode="General">
                  <c:v>0.77249299999999999</c:v>
                </c:pt>
                <c:pt idx="37506" formatCode="General">
                  <c:v>0.77250799999999997</c:v>
                </c:pt>
                <c:pt idx="37507" formatCode="General">
                  <c:v>0.77253000000000005</c:v>
                </c:pt>
                <c:pt idx="37508" formatCode="General">
                  <c:v>0.77255200000000002</c:v>
                </c:pt>
                <c:pt idx="37509" formatCode="General">
                  <c:v>0.77256800000000003</c:v>
                </c:pt>
                <c:pt idx="37510" formatCode="General">
                  <c:v>0.77259000000000044</c:v>
                </c:pt>
                <c:pt idx="37511" formatCode="General">
                  <c:v>0.77261299999999999</c:v>
                </c:pt>
                <c:pt idx="37512" formatCode="General">
                  <c:v>0.77263500000000074</c:v>
                </c:pt>
                <c:pt idx="37513" formatCode="General">
                  <c:v>0.77265000000000073</c:v>
                </c:pt>
                <c:pt idx="37514" formatCode="General">
                  <c:v>0.77267200000000058</c:v>
                </c:pt>
                <c:pt idx="37515" formatCode="General">
                  <c:v>0.77269500000000102</c:v>
                </c:pt>
                <c:pt idx="37516" formatCode="General">
                  <c:v>0.77271800000000046</c:v>
                </c:pt>
                <c:pt idx="37517" formatCode="General">
                  <c:v>0.77273300000000045</c:v>
                </c:pt>
                <c:pt idx="37518" formatCode="General">
                  <c:v>0.77275500000000075</c:v>
                </c:pt>
                <c:pt idx="37519" formatCode="General">
                  <c:v>0.77277700000000071</c:v>
                </c:pt>
                <c:pt idx="37520" formatCode="General">
                  <c:v>0.77280000000000071</c:v>
                </c:pt>
                <c:pt idx="37521" formatCode="General">
                  <c:v>0.77281500000000058</c:v>
                </c:pt>
                <c:pt idx="37522" formatCode="General">
                  <c:v>0.77283800000000058</c:v>
                </c:pt>
                <c:pt idx="37523" formatCode="General">
                  <c:v>0.77286000000000044</c:v>
                </c:pt>
                <c:pt idx="37524" formatCode="General">
                  <c:v>0.7728820000000004</c:v>
                </c:pt>
                <c:pt idx="37525" formatCode="General">
                  <c:v>0.77289699999999995</c:v>
                </c:pt>
                <c:pt idx="37526" formatCode="General">
                  <c:v>0.77292000000000072</c:v>
                </c:pt>
                <c:pt idx="37527" formatCode="General">
                  <c:v>0.77294300000000071</c:v>
                </c:pt>
                <c:pt idx="37528" formatCode="General">
                  <c:v>0.77296500000000046</c:v>
                </c:pt>
                <c:pt idx="37529" formatCode="General">
                  <c:v>0.77298000000000044</c:v>
                </c:pt>
                <c:pt idx="37530" formatCode="General">
                  <c:v>0.77300300000000044</c:v>
                </c:pt>
                <c:pt idx="37531" formatCode="General">
                  <c:v>0.77302500000000074</c:v>
                </c:pt>
                <c:pt idx="37532" formatCode="General">
                  <c:v>0.77304700000000071</c:v>
                </c:pt>
                <c:pt idx="37533" formatCode="General">
                  <c:v>0.77306200000000003</c:v>
                </c:pt>
                <c:pt idx="37534" formatCode="General">
                  <c:v>0.77308500000000058</c:v>
                </c:pt>
                <c:pt idx="37535" formatCode="General">
                  <c:v>0.77310699999999999</c:v>
                </c:pt>
                <c:pt idx="37536" formatCode="General">
                  <c:v>0.77313000000000043</c:v>
                </c:pt>
                <c:pt idx="37537" formatCode="General">
                  <c:v>0.77314500000000075</c:v>
                </c:pt>
                <c:pt idx="37538" formatCode="General">
                  <c:v>0.77316799999999997</c:v>
                </c:pt>
                <c:pt idx="37539" formatCode="General">
                  <c:v>0.77319000000000071</c:v>
                </c:pt>
                <c:pt idx="37540" formatCode="General">
                  <c:v>0.77321200000000001</c:v>
                </c:pt>
                <c:pt idx="37541" formatCode="General">
                  <c:v>0.77322800000000058</c:v>
                </c:pt>
                <c:pt idx="37542" formatCode="General">
                  <c:v>0.77325000000000044</c:v>
                </c:pt>
                <c:pt idx="37543" formatCode="General">
                  <c:v>0.7732720000000004</c:v>
                </c:pt>
                <c:pt idx="37544" formatCode="General">
                  <c:v>0.77329499999999995</c:v>
                </c:pt>
                <c:pt idx="37545" formatCode="General">
                  <c:v>0.77331000000000005</c:v>
                </c:pt>
                <c:pt idx="37546" formatCode="General">
                  <c:v>0.77333200000000002</c:v>
                </c:pt>
                <c:pt idx="37547" formatCode="General">
                  <c:v>0.77335500000000046</c:v>
                </c:pt>
                <c:pt idx="37548" formatCode="General">
                  <c:v>0.77337800000000045</c:v>
                </c:pt>
                <c:pt idx="37549" formatCode="General">
                  <c:v>0.77339300000000044</c:v>
                </c:pt>
                <c:pt idx="37550" formatCode="General">
                  <c:v>0.77341499999999996</c:v>
                </c:pt>
                <c:pt idx="37551" formatCode="General">
                  <c:v>0.77343799999999996</c:v>
                </c:pt>
                <c:pt idx="37552" formatCode="General">
                  <c:v>0.77346000000000004</c:v>
                </c:pt>
                <c:pt idx="37553" formatCode="General">
                  <c:v>0.77347500000000058</c:v>
                </c:pt>
                <c:pt idx="37554" formatCode="General">
                  <c:v>0.77349699999999999</c:v>
                </c:pt>
                <c:pt idx="37555" formatCode="General">
                  <c:v>0.77351999999999999</c:v>
                </c:pt>
                <c:pt idx="37556" formatCode="General">
                  <c:v>0.77354299999999998</c:v>
                </c:pt>
                <c:pt idx="37557" formatCode="General">
                  <c:v>0.77355700000000005</c:v>
                </c:pt>
                <c:pt idx="37558" formatCode="General">
                  <c:v>0.77358000000000005</c:v>
                </c:pt>
                <c:pt idx="37559" formatCode="General">
                  <c:v>0.77360200000000046</c:v>
                </c:pt>
                <c:pt idx="37560" formatCode="General">
                  <c:v>0.7736250000000009</c:v>
                </c:pt>
                <c:pt idx="37561" formatCode="General">
                  <c:v>0.77364000000000077</c:v>
                </c:pt>
                <c:pt idx="37562" formatCode="General">
                  <c:v>0.77366299999999999</c:v>
                </c:pt>
                <c:pt idx="37563" formatCode="General">
                  <c:v>0.77368500000000073</c:v>
                </c:pt>
                <c:pt idx="37564" formatCode="General">
                  <c:v>0.7737070000000007</c:v>
                </c:pt>
                <c:pt idx="37565" formatCode="General">
                  <c:v>0.77372200000000046</c:v>
                </c:pt>
                <c:pt idx="37566" formatCode="General">
                  <c:v>0.77374500000000102</c:v>
                </c:pt>
                <c:pt idx="37567" formatCode="General">
                  <c:v>0.77376800000000046</c:v>
                </c:pt>
                <c:pt idx="37568" formatCode="General">
                  <c:v>0.77379000000000075</c:v>
                </c:pt>
                <c:pt idx="37569" formatCode="General">
                  <c:v>0.77380500000000074</c:v>
                </c:pt>
                <c:pt idx="37570" formatCode="General">
                  <c:v>0.77382700000000071</c:v>
                </c:pt>
                <c:pt idx="37571" formatCode="General">
                  <c:v>0.7738500000000007</c:v>
                </c:pt>
                <c:pt idx="37572" formatCode="General">
                  <c:v>0.77387200000000045</c:v>
                </c:pt>
                <c:pt idx="37573" formatCode="General">
                  <c:v>0.77388800000000046</c:v>
                </c:pt>
                <c:pt idx="37574" formatCode="General">
                  <c:v>0.77391000000000043</c:v>
                </c:pt>
                <c:pt idx="37575" formatCode="General">
                  <c:v>0.77393199999999995</c:v>
                </c:pt>
                <c:pt idx="37576" formatCode="General">
                  <c:v>0.77394700000000072</c:v>
                </c:pt>
                <c:pt idx="37577" formatCode="General">
                  <c:v>0.77397000000000071</c:v>
                </c:pt>
                <c:pt idx="37578" formatCode="General">
                  <c:v>0.77399300000000071</c:v>
                </c:pt>
                <c:pt idx="37579" formatCode="General">
                  <c:v>0.77401500000000045</c:v>
                </c:pt>
                <c:pt idx="37580" formatCode="General">
                  <c:v>0.77403000000000044</c:v>
                </c:pt>
                <c:pt idx="37581" formatCode="General">
                  <c:v>0.77405299999999999</c:v>
                </c:pt>
                <c:pt idx="37582" formatCode="General">
                  <c:v>0.77407500000000073</c:v>
                </c:pt>
                <c:pt idx="37583" formatCode="General">
                  <c:v>0.77409799999999995</c:v>
                </c:pt>
                <c:pt idx="37584" formatCode="General">
                  <c:v>0.77411300000000005</c:v>
                </c:pt>
                <c:pt idx="37585" formatCode="General">
                  <c:v>0.77413500000000046</c:v>
                </c:pt>
                <c:pt idx="37586" formatCode="General">
                  <c:v>0.77415699999999998</c:v>
                </c:pt>
                <c:pt idx="37587" formatCode="General">
                  <c:v>0.77418000000000042</c:v>
                </c:pt>
                <c:pt idx="37588" formatCode="General">
                  <c:v>0.77419500000000074</c:v>
                </c:pt>
                <c:pt idx="37589" formatCode="General">
                  <c:v>0.77421799999999996</c:v>
                </c:pt>
                <c:pt idx="37590" formatCode="General">
                  <c:v>0.77424000000000071</c:v>
                </c:pt>
                <c:pt idx="37591" formatCode="General">
                  <c:v>0.77426200000000001</c:v>
                </c:pt>
                <c:pt idx="37592" formatCode="General">
                  <c:v>0.77427800000000047</c:v>
                </c:pt>
                <c:pt idx="37593" formatCode="General">
                  <c:v>0.77430000000000043</c:v>
                </c:pt>
                <c:pt idx="37594" formatCode="General">
                  <c:v>0.77432299999999998</c:v>
                </c:pt>
                <c:pt idx="37595" formatCode="General">
                  <c:v>0.77434499999999995</c:v>
                </c:pt>
                <c:pt idx="37596" formatCode="General">
                  <c:v>0.77436000000000005</c:v>
                </c:pt>
                <c:pt idx="37597" formatCode="General">
                  <c:v>0.77438200000000001</c:v>
                </c:pt>
                <c:pt idx="37598" formatCode="General">
                  <c:v>0.77440500000000045</c:v>
                </c:pt>
                <c:pt idx="37599" formatCode="General">
                  <c:v>0.77442800000000045</c:v>
                </c:pt>
                <c:pt idx="37600" formatCode="General">
                  <c:v>0.77444299999999999</c:v>
                </c:pt>
                <c:pt idx="37601" formatCode="General">
                  <c:v>0.77446499999999996</c:v>
                </c:pt>
                <c:pt idx="37602" formatCode="General">
                  <c:v>0.77448700000000004</c:v>
                </c:pt>
                <c:pt idx="37603" formatCode="General">
                  <c:v>0.77451000000000003</c:v>
                </c:pt>
                <c:pt idx="37604" formatCode="General">
                  <c:v>0.77452500000000046</c:v>
                </c:pt>
                <c:pt idx="37605" formatCode="General">
                  <c:v>0.77454699999999999</c:v>
                </c:pt>
                <c:pt idx="37606" formatCode="General">
                  <c:v>0.77456999999999998</c:v>
                </c:pt>
                <c:pt idx="37607" formatCode="General">
                  <c:v>0.77459299999999998</c:v>
                </c:pt>
                <c:pt idx="37608" formatCode="General">
                  <c:v>0.77460700000000071</c:v>
                </c:pt>
                <c:pt idx="37609" formatCode="General">
                  <c:v>0.77463000000000071</c:v>
                </c:pt>
                <c:pt idx="37610" formatCode="General">
                  <c:v>0.7746530000000007</c:v>
                </c:pt>
                <c:pt idx="37611" formatCode="General">
                  <c:v>0.77467500000000089</c:v>
                </c:pt>
                <c:pt idx="37612" formatCode="General">
                  <c:v>0.77469000000000077</c:v>
                </c:pt>
                <c:pt idx="37613" formatCode="General">
                  <c:v>0.77471299999999998</c:v>
                </c:pt>
                <c:pt idx="37614" formatCode="General">
                  <c:v>0.77473499999999995</c:v>
                </c:pt>
                <c:pt idx="37615" formatCode="General">
                  <c:v>0.77475700000000058</c:v>
                </c:pt>
                <c:pt idx="37616" formatCode="General">
                  <c:v>0.77477200000000046</c:v>
                </c:pt>
                <c:pt idx="37617" formatCode="General">
                  <c:v>0.77479500000000101</c:v>
                </c:pt>
                <c:pt idx="37618" formatCode="General">
                  <c:v>0.77481800000000045</c:v>
                </c:pt>
                <c:pt idx="37619" formatCode="General">
                  <c:v>0.77484000000000075</c:v>
                </c:pt>
                <c:pt idx="37620" formatCode="General">
                  <c:v>0.77485500000000074</c:v>
                </c:pt>
                <c:pt idx="37621" formatCode="General">
                  <c:v>0.77487800000000073</c:v>
                </c:pt>
                <c:pt idx="37622" formatCode="General">
                  <c:v>0.7749000000000007</c:v>
                </c:pt>
                <c:pt idx="37623" formatCode="General">
                  <c:v>0.77492200000000044</c:v>
                </c:pt>
                <c:pt idx="37624" formatCode="General">
                  <c:v>0.77493800000000046</c:v>
                </c:pt>
                <c:pt idx="37625" formatCode="General">
                  <c:v>0.77496000000000043</c:v>
                </c:pt>
                <c:pt idx="37626" formatCode="General">
                  <c:v>0.77498199999999995</c:v>
                </c:pt>
                <c:pt idx="37627" formatCode="General">
                  <c:v>0.77500500000000072</c:v>
                </c:pt>
                <c:pt idx="37628" formatCode="General">
                  <c:v>0.77502000000000071</c:v>
                </c:pt>
                <c:pt idx="37629" formatCode="General">
                  <c:v>0.7750430000000007</c:v>
                </c:pt>
                <c:pt idx="37630" formatCode="General">
                  <c:v>0.77506500000000045</c:v>
                </c:pt>
                <c:pt idx="37631" formatCode="General">
                  <c:v>0.77508800000000044</c:v>
                </c:pt>
                <c:pt idx="37632" formatCode="General">
                  <c:v>0.7751020000000004</c:v>
                </c:pt>
                <c:pt idx="37633" formatCode="General">
                  <c:v>0.77512499999999995</c:v>
                </c:pt>
                <c:pt idx="37634" formatCode="General">
                  <c:v>0.77514700000000059</c:v>
                </c:pt>
                <c:pt idx="37635" formatCode="General">
                  <c:v>0.77517000000000058</c:v>
                </c:pt>
                <c:pt idx="37636" formatCode="General">
                  <c:v>0.77518500000000046</c:v>
                </c:pt>
                <c:pt idx="37637" formatCode="General">
                  <c:v>0.77520699999999998</c:v>
                </c:pt>
                <c:pt idx="37638" formatCode="General">
                  <c:v>0.77523000000000042</c:v>
                </c:pt>
                <c:pt idx="37639" formatCode="General">
                  <c:v>0.77525299999999997</c:v>
                </c:pt>
                <c:pt idx="37640" formatCode="General">
                  <c:v>0.77526700000000004</c:v>
                </c:pt>
                <c:pt idx="37641" formatCode="General">
                  <c:v>0.7752900000000007</c:v>
                </c:pt>
                <c:pt idx="37642" formatCode="General">
                  <c:v>0.775312</c:v>
                </c:pt>
                <c:pt idx="37643" formatCode="General">
                  <c:v>0.77532800000000046</c:v>
                </c:pt>
                <c:pt idx="37644" formatCode="General">
                  <c:v>0.77535000000000043</c:v>
                </c:pt>
                <c:pt idx="37645" formatCode="General">
                  <c:v>0.77537299999999998</c:v>
                </c:pt>
                <c:pt idx="37646" formatCode="General">
                  <c:v>0.77539499999999995</c:v>
                </c:pt>
                <c:pt idx="37647" formatCode="General">
                  <c:v>0.77541000000000004</c:v>
                </c:pt>
                <c:pt idx="37648" formatCode="General">
                  <c:v>0.77543200000000001</c:v>
                </c:pt>
                <c:pt idx="37649" formatCode="General">
                  <c:v>0.77545500000000045</c:v>
                </c:pt>
                <c:pt idx="37650" formatCode="General">
                  <c:v>0.77547800000000044</c:v>
                </c:pt>
                <c:pt idx="37651" formatCode="General">
                  <c:v>0.7754920000000004</c:v>
                </c:pt>
                <c:pt idx="37652" formatCode="General">
                  <c:v>0.77551499999999951</c:v>
                </c:pt>
                <c:pt idx="37653" formatCode="General">
                  <c:v>0.77553700000000003</c:v>
                </c:pt>
                <c:pt idx="37654" formatCode="General">
                  <c:v>0.77556000000000003</c:v>
                </c:pt>
                <c:pt idx="37655" formatCode="General">
                  <c:v>0.77557500000000046</c:v>
                </c:pt>
                <c:pt idx="37656" formatCode="General">
                  <c:v>0.77559800000000045</c:v>
                </c:pt>
                <c:pt idx="37657" formatCode="General">
                  <c:v>0.77562000000000075</c:v>
                </c:pt>
                <c:pt idx="37658" formatCode="General">
                  <c:v>0.77564200000000072</c:v>
                </c:pt>
                <c:pt idx="37659" formatCode="General">
                  <c:v>0.77565700000000071</c:v>
                </c:pt>
                <c:pt idx="37660" formatCode="General">
                  <c:v>0.7756800000000007</c:v>
                </c:pt>
                <c:pt idx="37661" formatCode="General">
                  <c:v>0.77570300000000059</c:v>
                </c:pt>
                <c:pt idx="37662" formatCode="General">
                  <c:v>0.77572500000000089</c:v>
                </c:pt>
                <c:pt idx="37663" formatCode="General">
                  <c:v>0.77574000000000076</c:v>
                </c:pt>
                <c:pt idx="37664" formatCode="General">
                  <c:v>0.77576199999999995</c:v>
                </c:pt>
                <c:pt idx="37665" formatCode="General">
                  <c:v>0.77578499999999995</c:v>
                </c:pt>
                <c:pt idx="37666" formatCode="General">
                  <c:v>0.77580700000000058</c:v>
                </c:pt>
                <c:pt idx="37667" formatCode="General">
                  <c:v>0.77582300000000071</c:v>
                </c:pt>
                <c:pt idx="37668" formatCode="General">
                  <c:v>0.7758450000000009</c:v>
                </c:pt>
                <c:pt idx="37669" formatCode="General">
                  <c:v>0.77586699999999997</c:v>
                </c:pt>
                <c:pt idx="37670" formatCode="General">
                  <c:v>0.77589000000000075</c:v>
                </c:pt>
                <c:pt idx="37671" formatCode="General">
                  <c:v>0.77590500000000073</c:v>
                </c:pt>
                <c:pt idx="37672" formatCode="General">
                  <c:v>0.77592799999999995</c:v>
                </c:pt>
                <c:pt idx="37673" formatCode="General">
                  <c:v>0.77595000000000058</c:v>
                </c:pt>
                <c:pt idx="37674" formatCode="General">
                  <c:v>0.77597200000000044</c:v>
                </c:pt>
                <c:pt idx="37675" formatCode="General">
                  <c:v>0.77598800000000046</c:v>
                </c:pt>
                <c:pt idx="37676" formatCode="General">
                  <c:v>0.77601000000000042</c:v>
                </c:pt>
                <c:pt idx="37677" formatCode="General">
                  <c:v>0.77603299999999997</c:v>
                </c:pt>
                <c:pt idx="37678" formatCode="General">
                  <c:v>0.77605500000000072</c:v>
                </c:pt>
                <c:pt idx="37679" formatCode="General">
                  <c:v>0.7760700000000007</c:v>
                </c:pt>
                <c:pt idx="37680" formatCode="General">
                  <c:v>0.77609200000000045</c:v>
                </c:pt>
                <c:pt idx="37681" formatCode="General">
                  <c:v>0.77611500000000044</c:v>
                </c:pt>
                <c:pt idx="37682" formatCode="General">
                  <c:v>0.77613799999999999</c:v>
                </c:pt>
                <c:pt idx="37683" formatCode="General">
                  <c:v>0.77615299999999998</c:v>
                </c:pt>
                <c:pt idx="37684" formatCode="General">
                  <c:v>0.77617499999999995</c:v>
                </c:pt>
                <c:pt idx="37685" formatCode="General">
                  <c:v>0.77619700000000058</c:v>
                </c:pt>
                <c:pt idx="37686" formatCode="General">
                  <c:v>0.77622000000000047</c:v>
                </c:pt>
                <c:pt idx="37687" formatCode="General">
                  <c:v>0.77623500000000045</c:v>
                </c:pt>
                <c:pt idx="37688" formatCode="General">
                  <c:v>0.77625699999999997</c:v>
                </c:pt>
                <c:pt idx="37689" formatCode="General">
                  <c:v>0.77628000000000041</c:v>
                </c:pt>
                <c:pt idx="37690" formatCode="General">
                  <c:v>0.77630299999999997</c:v>
                </c:pt>
                <c:pt idx="37691" formatCode="General">
                  <c:v>0.77631700000000003</c:v>
                </c:pt>
                <c:pt idx="37692" formatCode="General">
                  <c:v>0.77634000000000059</c:v>
                </c:pt>
                <c:pt idx="37693" formatCode="General">
                  <c:v>0.77636300000000003</c:v>
                </c:pt>
                <c:pt idx="37694" formatCode="General">
                  <c:v>0.77638499999999999</c:v>
                </c:pt>
                <c:pt idx="37695" formatCode="General">
                  <c:v>0.77640000000000042</c:v>
                </c:pt>
                <c:pt idx="37696" formatCode="General">
                  <c:v>0.77642299999999997</c:v>
                </c:pt>
                <c:pt idx="37697" formatCode="General">
                  <c:v>0.77644500000000072</c:v>
                </c:pt>
                <c:pt idx="37698" formatCode="General">
                  <c:v>0.77646700000000002</c:v>
                </c:pt>
                <c:pt idx="37699" formatCode="General">
                  <c:v>0.77648200000000001</c:v>
                </c:pt>
                <c:pt idx="37700" formatCode="General">
                  <c:v>0.77650500000000044</c:v>
                </c:pt>
                <c:pt idx="37701" formatCode="General">
                  <c:v>0.77652800000000044</c:v>
                </c:pt>
                <c:pt idx="37702" formatCode="General">
                  <c:v>0.77655000000000041</c:v>
                </c:pt>
                <c:pt idx="37703" formatCode="General">
                  <c:v>0.77656499999999951</c:v>
                </c:pt>
                <c:pt idx="37704" formatCode="General">
                  <c:v>0.7765879999999995</c:v>
                </c:pt>
                <c:pt idx="37705" formatCode="General">
                  <c:v>0.77661000000000058</c:v>
                </c:pt>
                <c:pt idx="37706" formatCode="General">
                  <c:v>0.77663200000000043</c:v>
                </c:pt>
                <c:pt idx="37707" formatCode="General">
                  <c:v>0.77664800000000089</c:v>
                </c:pt>
                <c:pt idx="37708" formatCode="General">
                  <c:v>0.77667000000000075</c:v>
                </c:pt>
                <c:pt idx="37709" formatCode="General">
                  <c:v>0.77669200000000072</c:v>
                </c:pt>
                <c:pt idx="37710" formatCode="General">
                  <c:v>0.7767070000000007</c:v>
                </c:pt>
                <c:pt idx="37711" formatCode="General">
                  <c:v>0.77673000000000059</c:v>
                </c:pt>
                <c:pt idx="37712" formatCode="General">
                  <c:v>0.77675300000000058</c:v>
                </c:pt>
                <c:pt idx="37713" formatCode="General">
                  <c:v>0.77677500000000077</c:v>
                </c:pt>
                <c:pt idx="37714" formatCode="General">
                  <c:v>0.77679000000000076</c:v>
                </c:pt>
                <c:pt idx="37715" formatCode="General">
                  <c:v>0.77681199999999995</c:v>
                </c:pt>
                <c:pt idx="37716" formatCode="General">
                  <c:v>0.77683500000000072</c:v>
                </c:pt>
                <c:pt idx="37717" formatCode="General">
                  <c:v>0.77685700000000046</c:v>
                </c:pt>
                <c:pt idx="37718" formatCode="General">
                  <c:v>0.7768730000000007</c:v>
                </c:pt>
                <c:pt idx="37719" formatCode="General">
                  <c:v>0.77689500000000089</c:v>
                </c:pt>
                <c:pt idx="37720" formatCode="General">
                  <c:v>0.77691699999999997</c:v>
                </c:pt>
                <c:pt idx="37721" formatCode="General">
                  <c:v>0.77694000000000074</c:v>
                </c:pt>
                <c:pt idx="37722" formatCode="General">
                  <c:v>0.77695499999999995</c:v>
                </c:pt>
                <c:pt idx="37723" formatCode="General">
                  <c:v>0.77697799999999995</c:v>
                </c:pt>
                <c:pt idx="37724" formatCode="General">
                  <c:v>0.77700000000000058</c:v>
                </c:pt>
                <c:pt idx="37725" formatCode="General">
                  <c:v>0.77702200000000043</c:v>
                </c:pt>
                <c:pt idx="37726" formatCode="General">
                  <c:v>0.77703800000000045</c:v>
                </c:pt>
                <c:pt idx="37727" formatCode="General">
                  <c:v>0.77706000000000042</c:v>
                </c:pt>
                <c:pt idx="37728" formatCode="General">
                  <c:v>0.77708299999999997</c:v>
                </c:pt>
                <c:pt idx="37729" formatCode="General">
                  <c:v>0.77710500000000071</c:v>
                </c:pt>
                <c:pt idx="37730" formatCode="General">
                  <c:v>0.7771200000000007</c:v>
                </c:pt>
                <c:pt idx="37731" formatCode="General">
                  <c:v>0.77714200000000044</c:v>
                </c:pt>
                <c:pt idx="37732" formatCode="General">
                  <c:v>0.77716499999999999</c:v>
                </c:pt>
                <c:pt idx="37733" formatCode="General">
                  <c:v>0.77718799999999999</c:v>
                </c:pt>
                <c:pt idx="37734" formatCode="General">
                  <c:v>0.77720299999999998</c:v>
                </c:pt>
                <c:pt idx="37735" formatCode="General">
                  <c:v>0.77722500000000072</c:v>
                </c:pt>
                <c:pt idx="37736" formatCode="General">
                  <c:v>0.77724700000000047</c:v>
                </c:pt>
                <c:pt idx="37737" formatCode="General">
                  <c:v>0.77727000000000046</c:v>
                </c:pt>
                <c:pt idx="37738" formatCode="General">
                  <c:v>0.77728500000000045</c:v>
                </c:pt>
                <c:pt idx="37739" formatCode="General">
                  <c:v>0.77730800000000044</c:v>
                </c:pt>
                <c:pt idx="37740" formatCode="General">
                  <c:v>0.77733000000000041</c:v>
                </c:pt>
                <c:pt idx="37741" formatCode="General">
                  <c:v>0.77735299999999996</c:v>
                </c:pt>
                <c:pt idx="37742" formatCode="General">
                  <c:v>0.77736700000000003</c:v>
                </c:pt>
                <c:pt idx="37743" formatCode="General">
                  <c:v>0.77739000000000058</c:v>
                </c:pt>
                <c:pt idx="37744" formatCode="General">
                  <c:v>0.77741300000000002</c:v>
                </c:pt>
                <c:pt idx="37745" formatCode="General">
                  <c:v>0.77743499999999999</c:v>
                </c:pt>
                <c:pt idx="37746" formatCode="General">
                  <c:v>0.77745000000000042</c:v>
                </c:pt>
                <c:pt idx="37747" formatCode="General">
                  <c:v>0.77747200000000005</c:v>
                </c:pt>
                <c:pt idx="37748" formatCode="General">
                  <c:v>0.77749500000000071</c:v>
                </c:pt>
                <c:pt idx="37749" formatCode="General">
                  <c:v>0.77751700000000001</c:v>
                </c:pt>
                <c:pt idx="37750" formatCode="General">
                  <c:v>0.77753300000000003</c:v>
                </c:pt>
                <c:pt idx="37751" formatCode="General">
                  <c:v>0.77755500000000044</c:v>
                </c:pt>
                <c:pt idx="37752" formatCode="General">
                  <c:v>0.77757699999999996</c:v>
                </c:pt>
                <c:pt idx="37753" formatCode="General">
                  <c:v>0.77760000000000074</c:v>
                </c:pt>
                <c:pt idx="37754" formatCode="General">
                  <c:v>0.77761499999999995</c:v>
                </c:pt>
                <c:pt idx="37755" formatCode="General">
                  <c:v>0.77763800000000072</c:v>
                </c:pt>
                <c:pt idx="37756" formatCode="General">
                  <c:v>0.77766000000000046</c:v>
                </c:pt>
                <c:pt idx="37757" formatCode="General">
                  <c:v>0.77768200000000043</c:v>
                </c:pt>
                <c:pt idx="37758" formatCode="General">
                  <c:v>0.77769800000000089</c:v>
                </c:pt>
                <c:pt idx="37759" formatCode="General">
                  <c:v>0.77772000000000074</c:v>
                </c:pt>
                <c:pt idx="37760" formatCode="General">
                  <c:v>0.77774300000000074</c:v>
                </c:pt>
                <c:pt idx="37761" formatCode="General">
                  <c:v>0.77776500000000071</c:v>
                </c:pt>
                <c:pt idx="37762" formatCode="General">
                  <c:v>0.77778000000000058</c:v>
                </c:pt>
                <c:pt idx="37763" formatCode="General">
                  <c:v>0.77780200000000044</c:v>
                </c:pt>
                <c:pt idx="37764" formatCode="General">
                  <c:v>0.77782500000000077</c:v>
                </c:pt>
                <c:pt idx="37765" formatCode="General">
                  <c:v>0.77784800000000076</c:v>
                </c:pt>
                <c:pt idx="37766" formatCode="General">
                  <c:v>0.77786299999999997</c:v>
                </c:pt>
                <c:pt idx="37767" formatCode="General">
                  <c:v>0.77788500000000071</c:v>
                </c:pt>
                <c:pt idx="37768" formatCode="General">
                  <c:v>0.77790700000000046</c:v>
                </c:pt>
                <c:pt idx="37769" formatCode="General">
                  <c:v>0.77793000000000045</c:v>
                </c:pt>
                <c:pt idx="37770" formatCode="General">
                  <c:v>0.77794500000000089</c:v>
                </c:pt>
                <c:pt idx="37771" formatCode="General">
                  <c:v>0.77796699999999996</c:v>
                </c:pt>
                <c:pt idx="37772" formatCode="General">
                  <c:v>0.77799000000000074</c:v>
                </c:pt>
                <c:pt idx="37773" formatCode="General">
                  <c:v>0.77801299999999951</c:v>
                </c:pt>
                <c:pt idx="37774" formatCode="General">
                  <c:v>0.77802700000000058</c:v>
                </c:pt>
                <c:pt idx="37775" formatCode="General">
                  <c:v>0.77805000000000046</c:v>
                </c:pt>
                <c:pt idx="37776" formatCode="General">
                  <c:v>0.77807300000000046</c:v>
                </c:pt>
                <c:pt idx="37777" formatCode="General">
                  <c:v>0.77808800000000045</c:v>
                </c:pt>
                <c:pt idx="37778" formatCode="General">
                  <c:v>0.77811000000000041</c:v>
                </c:pt>
                <c:pt idx="37779" formatCode="General">
                  <c:v>0.77813200000000005</c:v>
                </c:pt>
                <c:pt idx="37780" formatCode="General">
                  <c:v>0.77815500000000071</c:v>
                </c:pt>
                <c:pt idx="37781" formatCode="General">
                  <c:v>0.77817000000000058</c:v>
                </c:pt>
                <c:pt idx="37782" formatCode="General">
                  <c:v>0.77819200000000044</c:v>
                </c:pt>
                <c:pt idx="37783" formatCode="General">
                  <c:v>0.77821499999999999</c:v>
                </c:pt>
                <c:pt idx="37784" formatCode="General">
                  <c:v>0.77823799999999999</c:v>
                </c:pt>
                <c:pt idx="37785" formatCode="General">
                  <c:v>0.77825200000000005</c:v>
                </c:pt>
                <c:pt idx="37786" formatCode="General">
                  <c:v>0.77827500000000072</c:v>
                </c:pt>
                <c:pt idx="37787" formatCode="General">
                  <c:v>0.77829800000000071</c:v>
                </c:pt>
                <c:pt idx="37788" formatCode="General">
                  <c:v>0.77832000000000046</c:v>
                </c:pt>
                <c:pt idx="37789" formatCode="General">
                  <c:v>0.77833500000000044</c:v>
                </c:pt>
                <c:pt idx="37790" formatCode="General">
                  <c:v>0.77835799999999999</c:v>
                </c:pt>
                <c:pt idx="37791" formatCode="General">
                  <c:v>0.7783800000000004</c:v>
                </c:pt>
                <c:pt idx="37792" formatCode="General">
                  <c:v>0.77840200000000004</c:v>
                </c:pt>
                <c:pt idx="37793" formatCode="General">
                  <c:v>0.77841700000000003</c:v>
                </c:pt>
                <c:pt idx="37794" formatCode="General">
                  <c:v>0.77844000000000046</c:v>
                </c:pt>
                <c:pt idx="37795" formatCode="General">
                  <c:v>0.77846300000000002</c:v>
                </c:pt>
                <c:pt idx="37796" formatCode="General">
                  <c:v>0.77848499999999998</c:v>
                </c:pt>
                <c:pt idx="37797" formatCode="General">
                  <c:v>0.77850000000000041</c:v>
                </c:pt>
                <c:pt idx="37798" formatCode="General">
                  <c:v>0.77852200000000005</c:v>
                </c:pt>
                <c:pt idx="37799" formatCode="General">
                  <c:v>0.77854500000000071</c:v>
                </c:pt>
                <c:pt idx="37800" formatCode="General">
                  <c:v>0.77856700000000001</c:v>
                </c:pt>
                <c:pt idx="37801" formatCode="General">
                  <c:v>0.77858300000000003</c:v>
                </c:pt>
                <c:pt idx="37802" formatCode="General">
                  <c:v>0.77860500000000077</c:v>
                </c:pt>
                <c:pt idx="37803" formatCode="General">
                  <c:v>0.77862700000000074</c:v>
                </c:pt>
                <c:pt idx="37804" formatCode="General">
                  <c:v>0.77865000000000073</c:v>
                </c:pt>
                <c:pt idx="37805" formatCode="General">
                  <c:v>0.77866500000000072</c:v>
                </c:pt>
                <c:pt idx="37806" formatCode="General">
                  <c:v>0.77868800000000071</c:v>
                </c:pt>
                <c:pt idx="37807" formatCode="General">
                  <c:v>0.77871000000000046</c:v>
                </c:pt>
                <c:pt idx="37808" formatCode="General">
                  <c:v>0.77873200000000042</c:v>
                </c:pt>
                <c:pt idx="37809" formatCode="General">
                  <c:v>0.77874700000000074</c:v>
                </c:pt>
                <c:pt idx="37810" formatCode="General">
                  <c:v>0.77877000000000074</c:v>
                </c:pt>
                <c:pt idx="37811" formatCode="General">
                  <c:v>0.77879300000000073</c:v>
                </c:pt>
                <c:pt idx="37812" formatCode="General">
                  <c:v>0.7788150000000007</c:v>
                </c:pt>
                <c:pt idx="37813" formatCode="General">
                  <c:v>0.77883000000000058</c:v>
                </c:pt>
                <c:pt idx="37814" formatCode="General">
                  <c:v>0.77885200000000043</c:v>
                </c:pt>
                <c:pt idx="37815" formatCode="General">
                  <c:v>0.77887500000000076</c:v>
                </c:pt>
                <c:pt idx="37816" formatCode="General">
                  <c:v>0.77889800000000076</c:v>
                </c:pt>
                <c:pt idx="37817" formatCode="General">
                  <c:v>0.77891299999999997</c:v>
                </c:pt>
                <c:pt idx="37818" formatCode="General">
                  <c:v>0.77893500000000071</c:v>
                </c:pt>
                <c:pt idx="37819" formatCode="General">
                  <c:v>0.77895700000000045</c:v>
                </c:pt>
                <c:pt idx="37820" formatCode="General">
                  <c:v>0.77898000000000045</c:v>
                </c:pt>
                <c:pt idx="37821" formatCode="General">
                  <c:v>0.77899500000000077</c:v>
                </c:pt>
                <c:pt idx="37822" formatCode="General">
                  <c:v>0.77901799999999999</c:v>
                </c:pt>
                <c:pt idx="37823" formatCode="General">
                  <c:v>0.77903999999999995</c:v>
                </c:pt>
                <c:pt idx="37824" formatCode="General">
                  <c:v>0.77906299999999951</c:v>
                </c:pt>
                <c:pt idx="37825" formatCode="General">
                  <c:v>0.77907700000000046</c:v>
                </c:pt>
                <c:pt idx="37826" formatCode="General">
                  <c:v>0.77910000000000046</c:v>
                </c:pt>
                <c:pt idx="37827" formatCode="General">
                  <c:v>0.77912300000000045</c:v>
                </c:pt>
                <c:pt idx="37828" formatCode="General">
                  <c:v>0.77914500000000075</c:v>
                </c:pt>
                <c:pt idx="37829" formatCode="General">
                  <c:v>0.77916000000000041</c:v>
                </c:pt>
                <c:pt idx="37830" formatCode="General">
                  <c:v>0.77918200000000004</c:v>
                </c:pt>
                <c:pt idx="37831" formatCode="General">
                  <c:v>0.7792050000000007</c:v>
                </c:pt>
                <c:pt idx="37832" formatCode="General">
                  <c:v>0.77922700000000045</c:v>
                </c:pt>
                <c:pt idx="37833" formatCode="General">
                  <c:v>0.77924300000000046</c:v>
                </c:pt>
                <c:pt idx="37834" formatCode="General">
                  <c:v>0.77926499999999999</c:v>
                </c:pt>
                <c:pt idx="37835" formatCode="General">
                  <c:v>0.77928799999999998</c:v>
                </c:pt>
                <c:pt idx="37836" formatCode="General">
                  <c:v>0.77930999999999995</c:v>
                </c:pt>
                <c:pt idx="37837" formatCode="General">
                  <c:v>0.77932500000000071</c:v>
                </c:pt>
                <c:pt idx="37838" formatCode="General">
                  <c:v>0.77934800000000071</c:v>
                </c:pt>
                <c:pt idx="37839" formatCode="General">
                  <c:v>0.77937000000000045</c:v>
                </c:pt>
                <c:pt idx="37840" formatCode="General">
                  <c:v>0.77939200000000042</c:v>
                </c:pt>
                <c:pt idx="37841" formatCode="General">
                  <c:v>0.77940799999999999</c:v>
                </c:pt>
                <c:pt idx="37842" formatCode="General">
                  <c:v>0.7794300000000004</c:v>
                </c:pt>
                <c:pt idx="37843" formatCode="General">
                  <c:v>0.77945200000000003</c:v>
                </c:pt>
                <c:pt idx="37844" formatCode="General">
                  <c:v>0.77946700000000002</c:v>
                </c:pt>
                <c:pt idx="37845" formatCode="General">
                  <c:v>0.77949000000000046</c:v>
                </c:pt>
                <c:pt idx="37846" formatCode="General">
                  <c:v>0.77951300000000001</c:v>
                </c:pt>
                <c:pt idx="37847" formatCode="General">
                  <c:v>0.77953499999999998</c:v>
                </c:pt>
                <c:pt idx="37848" formatCode="General">
                  <c:v>0.77955000000000041</c:v>
                </c:pt>
                <c:pt idx="37849" formatCode="General">
                  <c:v>0.77957299999999996</c:v>
                </c:pt>
                <c:pt idx="37850" formatCode="General">
                  <c:v>0.7795950000000007</c:v>
                </c:pt>
                <c:pt idx="37851" formatCode="General">
                  <c:v>0.77961700000000045</c:v>
                </c:pt>
                <c:pt idx="37852" formatCode="General">
                  <c:v>0.77963300000000046</c:v>
                </c:pt>
                <c:pt idx="37853" formatCode="General">
                  <c:v>0.77965500000000076</c:v>
                </c:pt>
                <c:pt idx="37854" formatCode="General">
                  <c:v>0.77967699999999995</c:v>
                </c:pt>
                <c:pt idx="37855" formatCode="General">
                  <c:v>0.77970000000000073</c:v>
                </c:pt>
                <c:pt idx="37856" formatCode="General">
                  <c:v>0.77971500000000071</c:v>
                </c:pt>
                <c:pt idx="37857" formatCode="General">
                  <c:v>0.77973700000000046</c:v>
                </c:pt>
                <c:pt idx="37858" formatCode="General">
                  <c:v>0.77976000000000045</c:v>
                </c:pt>
                <c:pt idx="37859" formatCode="General">
                  <c:v>0.77978300000000045</c:v>
                </c:pt>
                <c:pt idx="37860" formatCode="General">
                  <c:v>0.77979800000000077</c:v>
                </c:pt>
                <c:pt idx="37861" formatCode="General">
                  <c:v>0.77982000000000073</c:v>
                </c:pt>
                <c:pt idx="37862" formatCode="General">
                  <c:v>0.7798420000000007</c:v>
                </c:pt>
                <c:pt idx="37863" formatCode="General">
                  <c:v>0.77986500000000059</c:v>
                </c:pt>
                <c:pt idx="37864" formatCode="General">
                  <c:v>0.77988000000000046</c:v>
                </c:pt>
                <c:pt idx="37865" formatCode="General">
                  <c:v>0.77990200000000043</c:v>
                </c:pt>
                <c:pt idx="37866" formatCode="General">
                  <c:v>0.77992500000000076</c:v>
                </c:pt>
                <c:pt idx="37867" formatCode="General">
                  <c:v>0.77994800000000075</c:v>
                </c:pt>
                <c:pt idx="37868" formatCode="General">
                  <c:v>0.77996200000000004</c:v>
                </c:pt>
                <c:pt idx="37869" formatCode="General">
                  <c:v>0.77998500000000071</c:v>
                </c:pt>
                <c:pt idx="37870" formatCode="General">
                  <c:v>0.78000700000000001</c:v>
                </c:pt>
                <c:pt idx="37871" formatCode="General">
                  <c:v>0.78003</c:v>
                </c:pt>
                <c:pt idx="37872" formatCode="General">
                  <c:v>0.78004499999999999</c:v>
                </c:pt>
                <c:pt idx="37873" formatCode="General">
                  <c:v>0.78006799999999943</c:v>
                </c:pt>
                <c:pt idx="37874" formatCode="General">
                  <c:v>0.78008999999999951</c:v>
                </c:pt>
                <c:pt idx="37875" formatCode="General">
                  <c:v>0.78011199999999958</c:v>
                </c:pt>
                <c:pt idx="37876" formatCode="General">
                  <c:v>0.78012700000000001</c:v>
                </c:pt>
                <c:pt idx="37877" formatCode="General">
                  <c:v>0.78015000000000001</c:v>
                </c:pt>
                <c:pt idx="37878" formatCode="General">
                  <c:v>0.78017300000000001</c:v>
                </c:pt>
                <c:pt idx="37879" formatCode="General">
                  <c:v>0.78019499999999997</c:v>
                </c:pt>
                <c:pt idx="37880" formatCode="General">
                  <c:v>0.78020999999999996</c:v>
                </c:pt>
                <c:pt idx="37881" formatCode="General">
                  <c:v>0.78023199999999959</c:v>
                </c:pt>
                <c:pt idx="37882" formatCode="General">
                  <c:v>0.78025500000000003</c:v>
                </c:pt>
                <c:pt idx="37883" formatCode="General">
                  <c:v>0.780277</c:v>
                </c:pt>
                <c:pt idx="37884" formatCode="General">
                  <c:v>0.78029300000000001</c:v>
                </c:pt>
                <c:pt idx="37885" formatCode="General">
                  <c:v>0.78031499999999943</c:v>
                </c:pt>
                <c:pt idx="37886" formatCode="General">
                  <c:v>0.78033699999999928</c:v>
                </c:pt>
                <c:pt idx="37887" formatCode="General">
                  <c:v>0.78035999999999961</c:v>
                </c:pt>
                <c:pt idx="37888" formatCode="General">
                  <c:v>0.78037500000000004</c:v>
                </c:pt>
                <c:pt idx="37889" formatCode="General">
                  <c:v>0.78039800000000004</c:v>
                </c:pt>
                <c:pt idx="37890" formatCode="General">
                  <c:v>0.78042</c:v>
                </c:pt>
                <c:pt idx="37891" formatCode="General">
                  <c:v>0.78044199999999997</c:v>
                </c:pt>
                <c:pt idx="37892" formatCode="General">
                  <c:v>0.78045699999999929</c:v>
                </c:pt>
                <c:pt idx="37893" formatCode="General">
                  <c:v>0.78047999999999951</c:v>
                </c:pt>
                <c:pt idx="37894" formatCode="General">
                  <c:v>0.78050199999999959</c:v>
                </c:pt>
                <c:pt idx="37895" formatCode="General">
                  <c:v>0.78052500000000002</c:v>
                </c:pt>
                <c:pt idx="37896" formatCode="General">
                  <c:v>0.78054000000000001</c:v>
                </c:pt>
                <c:pt idx="37897" formatCode="General">
                  <c:v>0.78056199999999942</c:v>
                </c:pt>
                <c:pt idx="37898" formatCode="General">
                  <c:v>0.78058499999999942</c:v>
                </c:pt>
                <c:pt idx="37899" formatCode="General">
                  <c:v>0.78060799999999997</c:v>
                </c:pt>
                <c:pt idx="37900" formatCode="General">
                  <c:v>0.78062299999999996</c:v>
                </c:pt>
                <c:pt idx="37901" formatCode="General">
                  <c:v>0.7806450000000007</c:v>
                </c:pt>
                <c:pt idx="37902" formatCode="General">
                  <c:v>0.780667</c:v>
                </c:pt>
                <c:pt idx="37903" formatCode="General">
                  <c:v>0.78069000000000044</c:v>
                </c:pt>
                <c:pt idx="37904" formatCode="General">
                  <c:v>0.78070499999999998</c:v>
                </c:pt>
                <c:pt idx="37905" formatCode="General">
                  <c:v>0.78072799999999998</c:v>
                </c:pt>
                <c:pt idx="37906" formatCode="General">
                  <c:v>0.7807500000000005</c:v>
                </c:pt>
                <c:pt idx="37907" formatCode="General">
                  <c:v>0.78077300000000005</c:v>
                </c:pt>
                <c:pt idx="37908" formatCode="General">
                  <c:v>0.78078700000000001</c:v>
                </c:pt>
                <c:pt idx="37909" formatCode="General">
                  <c:v>0.78081</c:v>
                </c:pt>
                <c:pt idx="37910" formatCode="General">
                  <c:v>0.780833</c:v>
                </c:pt>
                <c:pt idx="37911" formatCode="General">
                  <c:v>0.78084799999999999</c:v>
                </c:pt>
                <c:pt idx="37912" formatCode="General">
                  <c:v>0.78086999999999951</c:v>
                </c:pt>
                <c:pt idx="37913" formatCode="General">
                  <c:v>0.78089200000000003</c:v>
                </c:pt>
                <c:pt idx="37914" formatCode="General">
                  <c:v>0.78091500000000003</c:v>
                </c:pt>
                <c:pt idx="37915" formatCode="General">
                  <c:v>0.78093000000000001</c:v>
                </c:pt>
                <c:pt idx="37916" formatCode="General">
                  <c:v>0.78095199999999998</c:v>
                </c:pt>
                <c:pt idx="37917" formatCode="General">
                  <c:v>0.78097499999999997</c:v>
                </c:pt>
                <c:pt idx="37918" formatCode="General">
                  <c:v>0.78099799999999997</c:v>
                </c:pt>
                <c:pt idx="37919" formatCode="General">
                  <c:v>0.7810119999999996</c:v>
                </c:pt>
                <c:pt idx="37920" formatCode="General">
                  <c:v>0.78103500000000003</c:v>
                </c:pt>
                <c:pt idx="37921" formatCode="General">
                  <c:v>0.78105800000000003</c:v>
                </c:pt>
                <c:pt idx="37922" formatCode="General">
                  <c:v>0.78108</c:v>
                </c:pt>
                <c:pt idx="37923" formatCode="General">
                  <c:v>0.78109499999999998</c:v>
                </c:pt>
                <c:pt idx="37924" formatCode="General">
                  <c:v>0.78111699999999928</c:v>
                </c:pt>
                <c:pt idx="37925" formatCode="General">
                  <c:v>0.7811399999999995</c:v>
                </c:pt>
                <c:pt idx="37926" formatCode="General">
                  <c:v>0.78116199999999958</c:v>
                </c:pt>
                <c:pt idx="37927" formatCode="General">
                  <c:v>0.78117700000000001</c:v>
                </c:pt>
                <c:pt idx="37928" formatCode="General">
                  <c:v>0.78120000000000001</c:v>
                </c:pt>
                <c:pt idx="37929" formatCode="General">
                  <c:v>0.781223</c:v>
                </c:pt>
                <c:pt idx="37930" formatCode="General">
                  <c:v>0.78124499999999997</c:v>
                </c:pt>
                <c:pt idx="37931" formatCode="General">
                  <c:v>0.78125999999999951</c:v>
                </c:pt>
                <c:pt idx="37932" formatCode="General">
                  <c:v>0.78128299999999928</c:v>
                </c:pt>
                <c:pt idx="37933" formatCode="General">
                  <c:v>0.78130500000000003</c:v>
                </c:pt>
                <c:pt idx="37934" formatCode="General">
                  <c:v>0.78132699999999955</c:v>
                </c:pt>
                <c:pt idx="37935" formatCode="General">
                  <c:v>0.78134300000000001</c:v>
                </c:pt>
                <c:pt idx="37936" formatCode="General">
                  <c:v>0.78136499999999942</c:v>
                </c:pt>
                <c:pt idx="37937" formatCode="General">
                  <c:v>0.78138699999999939</c:v>
                </c:pt>
                <c:pt idx="37938" formatCode="General">
                  <c:v>0.7814099999999996</c:v>
                </c:pt>
                <c:pt idx="37939" formatCode="General">
                  <c:v>0.78142500000000004</c:v>
                </c:pt>
                <c:pt idx="37940" formatCode="General">
                  <c:v>0.78144800000000003</c:v>
                </c:pt>
                <c:pt idx="37941" formatCode="General">
                  <c:v>0.78147</c:v>
                </c:pt>
                <c:pt idx="37942" formatCode="General">
                  <c:v>0.78149299999999955</c:v>
                </c:pt>
                <c:pt idx="37943" formatCode="General">
                  <c:v>0.78150799999999943</c:v>
                </c:pt>
                <c:pt idx="37944" formatCode="General">
                  <c:v>0.7815299999999995</c:v>
                </c:pt>
                <c:pt idx="37945" formatCode="General">
                  <c:v>0.78155199999999958</c:v>
                </c:pt>
                <c:pt idx="37946" formatCode="General">
                  <c:v>0.78157500000000002</c:v>
                </c:pt>
                <c:pt idx="37947" formatCode="General">
                  <c:v>0.78159000000000001</c:v>
                </c:pt>
                <c:pt idx="37948" formatCode="General">
                  <c:v>0.78161199999999997</c:v>
                </c:pt>
                <c:pt idx="37949" formatCode="General">
                  <c:v>0.78163499999999997</c:v>
                </c:pt>
                <c:pt idx="37950" formatCode="General">
                  <c:v>0.78165799999999996</c:v>
                </c:pt>
                <c:pt idx="37951" formatCode="General">
                  <c:v>0.78167299999999951</c:v>
                </c:pt>
                <c:pt idx="37952" formatCode="General">
                  <c:v>0.78169500000000058</c:v>
                </c:pt>
                <c:pt idx="37953" formatCode="General">
                  <c:v>0.781717</c:v>
                </c:pt>
                <c:pt idx="37954" formatCode="General">
                  <c:v>0.78173999999999999</c:v>
                </c:pt>
                <c:pt idx="37955" formatCode="General">
                  <c:v>0.78175499999999998</c:v>
                </c:pt>
                <c:pt idx="37956" formatCode="General">
                  <c:v>0.78177799999999997</c:v>
                </c:pt>
                <c:pt idx="37957" formatCode="General">
                  <c:v>0.78180000000000005</c:v>
                </c:pt>
                <c:pt idx="37958" formatCode="General">
                  <c:v>0.78182300000000005</c:v>
                </c:pt>
                <c:pt idx="37959" formatCode="General">
                  <c:v>0.781837</c:v>
                </c:pt>
                <c:pt idx="37960" formatCode="General">
                  <c:v>0.78186</c:v>
                </c:pt>
                <c:pt idx="37961" formatCode="General">
                  <c:v>0.78188299999999955</c:v>
                </c:pt>
                <c:pt idx="37962" formatCode="General">
                  <c:v>0.78190499999999996</c:v>
                </c:pt>
                <c:pt idx="37963" formatCode="General">
                  <c:v>0.7819199999999995</c:v>
                </c:pt>
                <c:pt idx="37964" formatCode="General">
                  <c:v>0.78194200000000003</c:v>
                </c:pt>
                <c:pt idx="37965" formatCode="General">
                  <c:v>0.78196500000000002</c:v>
                </c:pt>
                <c:pt idx="37966" formatCode="General">
                  <c:v>0.78198699999999943</c:v>
                </c:pt>
                <c:pt idx="37967" formatCode="General">
                  <c:v>0.782003</c:v>
                </c:pt>
                <c:pt idx="37968" formatCode="General">
                  <c:v>0.78202499999999997</c:v>
                </c:pt>
                <c:pt idx="37969" formatCode="General">
                  <c:v>0.78204700000000005</c:v>
                </c:pt>
                <c:pt idx="37970" formatCode="General">
                  <c:v>0.78207000000000004</c:v>
                </c:pt>
                <c:pt idx="37971" formatCode="General">
                  <c:v>0.78208500000000003</c:v>
                </c:pt>
                <c:pt idx="37972" formatCode="General">
                  <c:v>0.78210800000000003</c:v>
                </c:pt>
                <c:pt idx="37973" formatCode="General">
                  <c:v>0.78212999999999999</c:v>
                </c:pt>
                <c:pt idx="37974" formatCode="General">
                  <c:v>0.78215199999999996</c:v>
                </c:pt>
                <c:pt idx="37975" formatCode="General">
                  <c:v>0.78216699999999928</c:v>
                </c:pt>
                <c:pt idx="37976" formatCode="General">
                  <c:v>0.78219000000000005</c:v>
                </c:pt>
                <c:pt idx="37977" formatCode="General">
                  <c:v>0.78221199999999957</c:v>
                </c:pt>
                <c:pt idx="37978" formatCode="General">
                  <c:v>0.78222800000000003</c:v>
                </c:pt>
                <c:pt idx="37979" formatCode="General">
                  <c:v>0.78225</c:v>
                </c:pt>
                <c:pt idx="37980" formatCode="General">
                  <c:v>0.78227199999999997</c:v>
                </c:pt>
                <c:pt idx="37981" formatCode="General">
                  <c:v>0.78229499999999996</c:v>
                </c:pt>
                <c:pt idx="37982" formatCode="General">
                  <c:v>0.78230999999999951</c:v>
                </c:pt>
                <c:pt idx="37983" formatCode="General">
                  <c:v>0.78233299999999928</c:v>
                </c:pt>
                <c:pt idx="37984" formatCode="General">
                  <c:v>0.78235500000000002</c:v>
                </c:pt>
                <c:pt idx="37985" formatCode="General">
                  <c:v>0.78237699999999955</c:v>
                </c:pt>
                <c:pt idx="37986" formatCode="General">
                  <c:v>0.78239300000000001</c:v>
                </c:pt>
                <c:pt idx="37987" formatCode="General">
                  <c:v>0.78241499999999942</c:v>
                </c:pt>
                <c:pt idx="37988" formatCode="General">
                  <c:v>0.78243799999999941</c:v>
                </c:pt>
                <c:pt idx="37989" formatCode="General">
                  <c:v>0.7824599999999996</c:v>
                </c:pt>
                <c:pt idx="37990" formatCode="General">
                  <c:v>0.78247500000000003</c:v>
                </c:pt>
                <c:pt idx="37991" formatCode="General">
                  <c:v>0.782497</c:v>
                </c:pt>
                <c:pt idx="37992" formatCode="General">
                  <c:v>0.78251999999999955</c:v>
                </c:pt>
                <c:pt idx="37993" formatCode="General">
                  <c:v>0.78254299999999954</c:v>
                </c:pt>
                <c:pt idx="37994" formatCode="General">
                  <c:v>0.78255799999999942</c:v>
                </c:pt>
                <c:pt idx="37995" formatCode="General">
                  <c:v>0.78257999999999961</c:v>
                </c:pt>
                <c:pt idx="37996" formatCode="General">
                  <c:v>0.78260200000000002</c:v>
                </c:pt>
                <c:pt idx="37997" formatCode="General">
                  <c:v>0.78262500000000046</c:v>
                </c:pt>
                <c:pt idx="37998" formatCode="General">
                  <c:v>0.78264000000000045</c:v>
                </c:pt>
                <c:pt idx="37999" formatCode="General">
                  <c:v>0.78266199999999997</c:v>
                </c:pt>
                <c:pt idx="38000" formatCode="General">
                  <c:v>0.78268499999999996</c:v>
                </c:pt>
                <c:pt idx="38001" formatCode="General">
                  <c:v>0.78270799999999996</c:v>
                </c:pt>
                <c:pt idx="38002" formatCode="General">
                  <c:v>0.78272200000000003</c:v>
                </c:pt>
                <c:pt idx="38003" formatCode="General">
                  <c:v>0.78274500000000058</c:v>
                </c:pt>
                <c:pt idx="38004" formatCode="General">
                  <c:v>0.78276800000000002</c:v>
                </c:pt>
                <c:pt idx="38005" formatCode="General">
                  <c:v>0.78278999999999999</c:v>
                </c:pt>
                <c:pt idx="38006" formatCode="General">
                  <c:v>0.78280499999999997</c:v>
                </c:pt>
                <c:pt idx="38007" formatCode="General">
                  <c:v>0.78282700000000005</c:v>
                </c:pt>
                <c:pt idx="38008" formatCode="General">
                  <c:v>0.78285000000000005</c:v>
                </c:pt>
                <c:pt idx="38009" formatCode="General">
                  <c:v>0.78287200000000001</c:v>
                </c:pt>
                <c:pt idx="38010" formatCode="General">
                  <c:v>0.782887</c:v>
                </c:pt>
                <c:pt idx="38011" formatCode="General">
                  <c:v>0.78290999999999999</c:v>
                </c:pt>
                <c:pt idx="38012" formatCode="General">
                  <c:v>0.78293299999999955</c:v>
                </c:pt>
                <c:pt idx="38013" formatCode="General">
                  <c:v>0.78295499999999996</c:v>
                </c:pt>
                <c:pt idx="38014" formatCode="General">
                  <c:v>0.78297000000000005</c:v>
                </c:pt>
                <c:pt idx="38015" formatCode="General">
                  <c:v>0.78299300000000005</c:v>
                </c:pt>
                <c:pt idx="38016" formatCode="General">
                  <c:v>0.78301500000000002</c:v>
                </c:pt>
                <c:pt idx="38017" formatCode="General">
                  <c:v>0.78303699999999943</c:v>
                </c:pt>
                <c:pt idx="38018" formatCode="General">
                  <c:v>0.783053</c:v>
                </c:pt>
                <c:pt idx="38019" formatCode="General">
                  <c:v>0.78307499999999997</c:v>
                </c:pt>
                <c:pt idx="38020" formatCode="General">
                  <c:v>0.78309700000000004</c:v>
                </c:pt>
                <c:pt idx="38021" formatCode="General">
                  <c:v>0.78312000000000004</c:v>
                </c:pt>
                <c:pt idx="38022" formatCode="General">
                  <c:v>0.78313500000000003</c:v>
                </c:pt>
                <c:pt idx="38023" formatCode="General">
                  <c:v>0.78315800000000002</c:v>
                </c:pt>
                <c:pt idx="38024" formatCode="General">
                  <c:v>0.78317999999999999</c:v>
                </c:pt>
                <c:pt idx="38025" formatCode="General">
                  <c:v>0.78320299999999943</c:v>
                </c:pt>
                <c:pt idx="38026" formatCode="General">
                  <c:v>0.78321699999999939</c:v>
                </c:pt>
                <c:pt idx="38027" formatCode="General">
                  <c:v>0.78324000000000005</c:v>
                </c:pt>
                <c:pt idx="38028" formatCode="General">
                  <c:v>0.78326199999999957</c:v>
                </c:pt>
                <c:pt idx="38029" formatCode="General">
                  <c:v>0.78328500000000001</c:v>
                </c:pt>
                <c:pt idx="38030" formatCode="General">
                  <c:v>0.7833</c:v>
                </c:pt>
                <c:pt idx="38031" formatCode="General">
                  <c:v>0.78332199999999996</c:v>
                </c:pt>
                <c:pt idx="38032" formatCode="General">
                  <c:v>0.78334499999999996</c:v>
                </c:pt>
                <c:pt idx="38033" formatCode="General">
                  <c:v>0.78336799999999929</c:v>
                </c:pt>
                <c:pt idx="38034" formatCode="General">
                  <c:v>0.78338299999999939</c:v>
                </c:pt>
                <c:pt idx="38035" formatCode="General">
                  <c:v>0.78340500000000002</c:v>
                </c:pt>
                <c:pt idx="38036" formatCode="General">
                  <c:v>0.78342699999999943</c:v>
                </c:pt>
                <c:pt idx="38037" formatCode="General">
                  <c:v>0.78344999999999998</c:v>
                </c:pt>
                <c:pt idx="38038" formatCode="General">
                  <c:v>0.78346499999999941</c:v>
                </c:pt>
                <c:pt idx="38039" formatCode="General">
                  <c:v>0.78348699999999938</c:v>
                </c:pt>
                <c:pt idx="38040" formatCode="General">
                  <c:v>0.7835099999999996</c:v>
                </c:pt>
                <c:pt idx="38041" formatCode="General">
                  <c:v>0.78353299999999937</c:v>
                </c:pt>
                <c:pt idx="38042" formatCode="General">
                  <c:v>0.78354699999999955</c:v>
                </c:pt>
                <c:pt idx="38043" formatCode="General">
                  <c:v>0.78356999999999954</c:v>
                </c:pt>
                <c:pt idx="38044" formatCode="General">
                  <c:v>0.78359299999999943</c:v>
                </c:pt>
                <c:pt idx="38045" formatCode="General">
                  <c:v>0.78360799999999997</c:v>
                </c:pt>
                <c:pt idx="38046" formatCode="General">
                  <c:v>0.78363000000000005</c:v>
                </c:pt>
                <c:pt idx="38047" formatCode="General">
                  <c:v>0.78365200000000002</c:v>
                </c:pt>
                <c:pt idx="38048" formatCode="General">
                  <c:v>0.78367500000000045</c:v>
                </c:pt>
                <c:pt idx="38049" formatCode="General">
                  <c:v>0.78369000000000044</c:v>
                </c:pt>
                <c:pt idx="38050" formatCode="General">
                  <c:v>0.78371299999999955</c:v>
                </c:pt>
                <c:pt idx="38051" formatCode="General">
                  <c:v>0.78373499999999996</c:v>
                </c:pt>
                <c:pt idx="38052" formatCode="General">
                  <c:v>0.78375799999999951</c:v>
                </c:pt>
                <c:pt idx="38053" formatCode="General">
                  <c:v>0.78377200000000002</c:v>
                </c:pt>
                <c:pt idx="38054" formatCode="General">
                  <c:v>0.78379500000000046</c:v>
                </c:pt>
                <c:pt idx="38055" formatCode="General">
                  <c:v>0.78381800000000001</c:v>
                </c:pt>
                <c:pt idx="38056" formatCode="General">
                  <c:v>0.78383999999999998</c:v>
                </c:pt>
                <c:pt idx="38057" formatCode="General">
                  <c:v>0.78385499999999997</c:v>
                </c:pt>
                <c:pt idx="38058" formatCode="General">
                  <c:v>0.78387700000000005</c:v>
                </c:pt>
                <c:pt idx="38059" formatCode="General">
                  <c:v>0.78390000000000004</c:v>
                </c:pt>
                <c:pt idx="38060" formatCode="General">
                  <c:v>0.78392200000000001</c:v>
                </c:pt>
                <c:pt idx="38061" formatCode="General">
                  <c:v>0.78393800000000002</c:v>
                </c:pt>
                <c:pt idx="38062" formatCode="General">
                  <c:v>0.78395999999999999</c:v>
                </c:pt>
                <c:pt idx="38063" formatCode="General">
                  <c:v>0.78398299999999943</c:v>
                </c:pt>
                <c:pt idx="38064" formatCode="General">
                  <c:v>0.78400499999999951</c:v>
                </c:pt>
                <c:pt idx="38065" formatCode="General">
                  <c:v>0.78402000000000005</c:v>
                </c:pt>
                <c:pt idx="38066" formatCode="General">
                  <c:v>0.78404300000000005</c:v>
                </c:pt>
                <c:pt idx="38067" formatCode="General">
                  <c:v>0.78406500000000001</c:v>
                </c:pt>
                <c:pt idx="38068" formatCode="General">
                  <c:v>0.78408699999999942</c:v>
                </c:pt>
                <c:pt idx="38069" formatCode="General">
                  <c:v>0.78410199999999997</c:v>
                </c:pt>
                <c:pt idx="38070" formatCode="General">
                  <c:v>0.78412499999999996</c:v>
                </c:pt>
                <c:pt idx="38071" formatCode="General">
                  <c:v>0.78414799999999996</c:v>
                </c:pt>
                <c:pt idx="38072" formatCode="General">
                  <c:v>0.78417000000000003</c:v>
                </c:pt>
                <c:pt idx="38073" formatCode="General">
                  <c:v>0.78418500000000002</c:v>
                </c:pt>
                <c:pt idx="38074" formatCode="General">
                  <c:v>0.78420800000000002</c:v>
                </c:pt>
                <c:pt idx="38075" formatCode="General">
                  <c:v>0.78422999999999998</c:v>
                </c:pt>
                <c:pt idx="38076" formatCode="General">
                  <c:v>0.78425299999999942</c:v>
                </c:pt>
                <c:pt idx="38077" formatCode="General">
                  <c:v>0.7842679999999993</c:v>
                </c:pt>
                <c:pt idx="38078" formatCode="General">
                  <c:v>0.78429000000000004</c:v>
                </c:pt>
                <c:pt idx="38079" formatCode="General">
                  <c:v>0.78431199999999957</c:v>
                </c:pt>
                <c:pt idx="38080" formatCode="General">
                  <c:v>0.784335</c:v>
                </c:pt>
                <c:pt idx="38081" formatCode="General">
                  <c:v>0.78434999999999999</c:v>
                </c:pt>
                <c:pt idx="38082" formatCode="General">
                  <c:v>0.78437199999999996</c:v>
                </c:pt>
                <c:pt idx="38083" formatCode="General">
                  <c:v>0.78439499999999951</c:v>
                </c:pt>
                <c:pt idx="38084" formatCode="General">
                  <c:v>0.78441799999999928</c:v>
                </c:pt>
                <c:pt idx="38085" formatCode="General">
                  <c:v>0.78443199999999957</c:v>
                </c:pt>
                <c:pt idx="38086" formatCode="General">
                  <c:v>0.78445500000000001</c:v>
                </c:pt>
                <c:pt idx="38087" formatCode="General">
                  <c:v>0.78447800000000001</c:v>
                </c:pt>
                <c:pt idx="38088" formatCode="General">
                  <c:v>0.78449999999999998</c:v>
                </c:pt>
                <c:pt idx="38089" formatCode="General">
                  <c:v>0.7845149999999993</c:v>
                </c:pt>
                <c:pt idx="38090" formatCode="General">
                  <c:v>0.78453699999999937</c:v>
                </c:pt>
                <c:pt idx="38091" formatCode="General">
                  <c:v>0.78455999999999959</c:v>
                </c:pt>
                <c:pt idx="38092" formatCode="General">
                  <c:v>0.78458199999999956</c:v>
                </c:pt>
                <c:pt idx="38093" formatCode="General">
                  <c:v>0.78459699999999954</c:v>
                </c:pt>
                <c:pt idx="38094" formatCode="General">
                  <c:v>0.78461999999999998</c:v>
                </c:pt>
                <c:pt idx="38095" formatCode="General">
                  <c:v>0.78464299999999998</c:v>
                </c:pt>
                <c:pt idx="38096" formatCode="General">
                  <c:v>0.7846649999999995</c:v>
                </c:pt>
                <c:pt idx="38097" formatCode="General">
                  <c:v>0.78468000000000004</c:v>
                </c:pt>
                <c:pt idx="38098" formatCode="General">
                  <c:v>0.78470300000000004</c:v>
                </c:pt>
                <c:pt idx="38099" formatCode="General">
                  <c:v>0.78472500000000045</c:v>
                </c:pt>
                <c:pt idx="38100" formatCode="General">
                  <c:v>0.78474699999999997</c:v>
                </c:pt>
                <c:pt idx="38101" formatCode="General">
                  <c:v>0.78476299999999954</c:v>
                </c:pt>
                <c:pt idx="38102" formatCode="General">
                  <c:v>0.78478499999999951</c:v>
                </c:pt>
                <c:pt idx="38103" formatCode="General">
                  <c:v>0.78480700000000003</c:v>
                </c:pt>
                <c:pt idx="38104" formatCode="General">
                  <c:v>0.78483000000000003</c:v>
                </c:pt>
                <c:pt idx="38105" formatCode="General">
                  <c:v>0.78484500000000046</c:v>
                </c:pt>
                <c:pt idx="38106" formatCode="General">
                  <c:v>0.78486800000000001</c:v>
                </c:pt>
                <c:pt idx="38107" formatCode="General">
                  <c:v>0.78488999999999998</c:v>
                </c:pt>
                <c:pt idx="38108" formatCode="General">
                  <c:v>0.78491199999999961</c:v>
                </c:pt>
                <c:pt idx="38109" formatCode="General">
                  <c:v>0.78492700000000004</c:v>
                </c:pt>
                <c:pt idx="38110" formatCode="General">
                  <c:v>0.78495000000000004</c:v>
                </c:pt>
                <c:pt idx="38111" formatCode="General">
                  <c:v>0.784972</c:v>
                </c:pt>
                <c:pt idx="38112" formatCode="General">
                  <c:v>0.78498800000000002</c:v>
                </c:pt>
                <c:pt idx="38113" formatCode="General">
                  <c:v>0.78500999999999999</c:v>
                </c:pt>
                <c:pt idx="38114" formatCode="General">
                  <c:v>0.78503199999999951</c:v>
                </c:pt>
                <c:pt idx="38115" formatCode="General">
                  <c:v>0.7850549999999995</c:v>
                </c:pt>
                <c:pt idx="38116" formatCode="General">
                  <c:v>0.78507000000000005</c:v>
                </c:pt>
                <c:pt idx="38117" formatCode="General">
                  <c:v>0.78509300000000004</c:v>
                </c:pt>
                <c:pt idx="38118" formatCode="General">
                  <c:v>0.78511500000000001</c:v>
                </c:pt>
                <c:pt idx="38119" formatCode="General">
                  <c:v>0.78513699999999942</c:v>
                </c:pt>
                <c:pt idx="38120" formatCode="General">
                  <c:v>0.78515199999999996</c:v>
                </c:pt>
                <c:pt idx="38121" formatCode="General">
                  <c:v>0.78517499999999996</c:v>
                </c:pt>
                <c:pt idx="38122" formatCode="General">
                  <c:v>0.78519700000000003</c:v>
                </c:pt>
                <c:pt idx="38123" formatCode="General">
                  <c:v>0.78522000000000003</c:v>
                </c:pt>
                <c:pt idx="38124" formatCode="General">
                  <c:v>0.78523500000000002</c:v>
                </c:pt>
                <c:pt idx="38125" formatCode="General">
                  <c:v>0.78525699999999943</c:v>
                </c:pt>
                <c:pt idx="38126" formatCode="General">
                  <c:v>0.78527999999999998</c:v>
                </c:pt>
                <c:pt idx="38127" formatCode="General">
                  <c:v>0.78530299999999942</c:v>
                </c:pt>
                <c:pt idx="38128" formatCode="General">
                  <c:v>0.78531799999999929</c:v>
                </c:pt>
                <c:pt idx="38129" formatCode="General">
                  <c:v>0.78534000000000004</c:v>
                </c:pt>
                <c:pt idx="38130" formatCode="General">
                  <c:v>0.78536199999999956</c:v>
                </c:pt>
                <c:pt idx="38131" formatCode="General">
                  <c:v>0.785385</c:v>
                </c:pt>
                <c:pt idx="38132" formatCode="General">
                  <c:v>0.78539999999999999</c:v>
                </c:pt>
                <c:pt idx="38133" formatCode="General">
                  <c:v>0.78542299999999943</c:v>
                </c:pt>
                <c:pt idx="38134" formatCode="General">
                  <c:v>0.7854449999999995</c:v>
                </c:pt>
                <c:pt idx="38135" formatCode="General">
                  <c:v>0.78546800000000006</c:v>
                </c:pt>
                <c:pt idx="38136" formatCode="General">
                  <c:v>0.78548199999999957</c:v>
                </c:pt>
                <c:pt idx="38137" formatCode="General">
                  <c:v>0.78550500000000001</c:v>
                </c:pt>
                <c:pt idx="38138" formatCode="General">
                  <c:v>0.785528</c:v>
                </c:pt>
                <c:pt idx="38139" formatCode="General">
                  <c:v>0.78554999999999997</c:v>
                </c:pt>
                <c:pt idx="38140" formatCode="General">
                  <c:v>0.78556499999999929</c:v>
                </c:pt>
                <c:pt idx="38141" formatCode="General">
                  <c:v>0.78558699999999937</c:v>
                </c:pt>
                <c:pt idx="38142" formatCode="General">
                  <c:v>0.78561000000000003</c:v>
                </c:pt>
                <c:pt idx="38143" formatCode="General">
                  <c:v>0.785632</c:v>
                </c:pt>
                <c:pt idx="38144" formatCode="General">
                  <c:v>0.78564800000000046</c:v>
                </c:pt>
                <c:pt idx="38145" formatCode="General">
                  <c:v>0.78566999999999998</c:v>
                </c:pt>
                <c:pt idx="38146" formatCode="General">
                  <c:v>0.78569299999999997</c:v>
                </c:pt>
                <c:pt idx="38147" formatCode="General">
                  <c:v>0.78571500000000005</c:v>
                </c:pt>
                <c:pt idx="38148" formatCode="General">
                  <c:v>0.78573000000000004</c:v>
                </c:pt>
                <c:pt idx="38149" formatCode="General">
                  <c:v>0.78575300000000003</c:v>
                </c:pt>
                <c:pt idx="38150" formatCode="General">
                  <c:v>0.78577500000000045</c:v>
                </c:pt>
                <c:pt idx="38151" formatCode="General">
                  <c:v>0.78579699999999997</c:v>
                </c:pt>
                <c:pt idx="38152" formatCode="General">
                  <c:v>0.78581199999999951</c:v>
                </c:pt>
                <c:pt idx="38153" formatCode="General">
                  <c:v>0.78583499999999951</c:v>
                </c:pt>
                <c:pt idx="38154" formatCode="General">
                  <c:v>0.78585700000000003</c:v>
                </c:pt>
                <c:pt idx="38155" formatCode="General">
                  <c:v>0.78588000000000002</c:v>
                </c:pt>
                <c:pt idx="38156" formatCode="General">
                  <c:v>0.78589500000000045</c:v>
                </c:pt>
                <c:pt idx="38157" formatCode="General">
                  <c:v>0.78591800000000001</c:v>
                </c:pt>
                <c:pt idx="38158" formatCode="General">
                  <c:v>0.78593999999999997</c:v>
                </c:pt>
                <c:pt idx="38159" formatCode="General">
                  <c:v>0.78596299999999941</c:v>
                </c:pt>
                <c:pt idx="38160" formatCode="General">
                  <c:v>0.78597799999999951</c:v>
                </c:pt>
                <c:pt idx="38161" formatCode="General">
                  <c:v>0.78600000000000003</c:v>
                </c:pt>
                <c:pt idx="38162" formatCode="General">
                  <c:v>0.786022</c:v>
                </c:pt>
                <c:pt idx="38163" formatCode="General">
                  <c:v>0.78604499999999999</c:v>
                </c:pt>
                <c:pt idx="38164" formatCode="General">
                  <c:v>0.78605999999999998</c:v>
                </c:pt>
                <c:pt idx="38165" formatCode="General">
                  <c:v>0.7860819999999995</c:v>
                </c:pt>
                <c:pt idx="38166" formatCode="General">
                  <c:v>0.78610500000000005</c:v>
                </c:pt>
                <c:pt idx="38167" formatCode="General">
                  <c:v>0.78612800000000005</c:v>
                </c:pt>
                <c:pt idx="38168" formatCode="General">
                  <c:v>0.78614300000000004</c:v>
                </c:pt>
                <c:pt idx="38169" formatCode="General">
                  <c:v>0.786165</c:v>
                </c:pt>
                <c:pt idx="38170" formatCode="General">
                  <c:v>0.786188</c:v>
                </c:pt>
                <c:pt idx="38171" formatCode="General">
                  <c:v>0.78620999999999996</c:v>
                </c:pt>
                <c:pt idx="38172" formatCode="General">
                  <c:v>0.78622499999999951</c:v>
                </c:pt>
                <c:pt idx="38173" formatCode="General">
                  <c:v>0.78624700000000003</c:v>
                </c:pt>
                <c:pt idx="38174" formatCode="General">
                  <c:v>0.78627000000000002</c:v>
                </c:pt>
                <c:pt idx="38175" formatCode="General">
                  <c:v>0.78629300000000002</c:v>
                </c:pt>
                <c:pt idx="38176" formatCode="General">
                  <c:v>0.78630699999999942</c:v>
                </c:pt>
                <c:pt idx="38177" formatCode="General">
                  <c:v>0.78632999999999997</c:v>
                </c:pt>
                <c:pt idx="38178" formatCode="General">
                  <c:v>0.78635299999999941</c:v>
                </c:pt>
                <c:pt idx="38179" formatCode="General">
                  <c:v>0.78636799999999929</c:v>
                </c:pt>
                <c:pt idx="38180" formatCode="General">
                  <c:v>0.78639000000000003</c:v>
                </c:pt>
                <c:pt idx="38181" formatCode="General">
                  <c:v>0.78641199999999956</c:v>
                </c:pt>
                <c:pt idx="38182" formatCode="General">
                  <c:v>0.786435</c:v>
                </c:pt>
                <c:pt idx="38183" formatCode="General">
                  <c:v>0.78644999999999998</c:v>
                </c:pt>
                <c:pt idx="38184" formatCode="General">
                  <c:v>0.7864719999999995</c:v>
                </c:pt>
                <c:pt idx="38185" formatCode="General">
                  <c:v>0.7864950000000005</c:v>
                </c:pt>
                <c:pt idx="38186" formatCode="General">
                  <c:v>0.78651799999999938</c:v>
                </c:pt>
                <c:pt idx="38187" formatCode="General">
                  <c:v>0.78653199999999956</c:v>
                </c:pt>
                <c:pt idx="38188" formatCode="General">
                  <c:v>0.786555</c:v>
                </c:pt>
                <c:pt idx="38189" formatCode="General">
                  <c:v>0.786578</c:v>
                </c:pt>
                <c:pt idx="38190" formatCode="General">
                  <c:v>0.78659999999999997</c:v>
                </c:pt>
                <c:pt idx="38191" formatCode="General">
                  <c:v>0.78661499999999951</c:v>
                </c:pt>
                <c:pt idx="38192" formatCode="General">
                  <c:v>0.78663700000000003</c:v>
                </c:pt>
                <c:pt idx="38193" formatCode="General">
                  <c:v>0.78666000000000003</c:v>
                </c:pt>
                <c:pt idx="38194" formatCode="General">
                  <c:v>0.78668199999999999</c:v>
                </c:pt>
                <c:pt idx="38195" formatCode="General">
                  <c:v>0.78669800000000045</c:v>
                </c:pt>
                <c:pt idx="38196" formatCode="General">
                  <c:v>0.78671999999999997</c:v>
                </c:pt>
                <c:pt idx="38197" formatCode="General">
                  <c:v>0.78674200000000005</c:v>
                </c:pt>
                <c:pt idx="38198" formatCode="General">
                  <c:v>0.78676500000000005</c:v>
                </c:pt>
                <c:pt idx="38199" formatCode="General">
                  <c:v>0.78678000000000003</c:v>
                </c:pt>
                <c:pt idx="38200" formatCode="General">
                  <c:v>0.78680300000000003</c:v>
                </c:pt>
                <c:pt idx="38201" formatCode="General">
                  <c:v>0.78682500000000044</c:v>
                </c:pt>
                <c:pt idx="38202" formatCode="General">
                  <c:v>0.78684699999999996</c:v>
                </c:pt>
                <c:pt idx="38203" formatCode="General">
                  <c:v>0.78686199999999951</c:v>
                </c:pt>
                <c:pt idx="38204" formatCode="General">
                  <c:v>0.7868849999999995</c:v>
                </c:pt>
                <c:pt idx="38205" formatCode="General">
                  <c:v>0.78690700000000002</c:v>
                </c:pt>
                <c:pt idx="38206" formatCode="General">
                  <c:v>0.78693000000000002</c:v>
                </c:pt>
                <c:pt idx="38207" formatCode="General">
                  <c:v>0.78694500000000045</c:v>
                </c:pt>
                <c:pt idx="38208" formatCode="General">
                  <c:v>0.78696699999999942</c:v>
                </c:pt>
                <c:pt idx="38209" formatCode="General">
                  <c:v>0.78698999999999997</c:v>
                </c:pt>
                <c:pt idx="38210" formatCode="General">
                  <c:v>0.7870129999999993</c:v>
                </c:pt>
                <c:pt idx="38211" formatCode="General">
                  <c:v>0.78702799999999951</c:v>
                </c:pt>
                <c:pt idx="38212" formatCode="General">
                  <c:v>0.78705000000000003</c:v>
                </c:pt>
                <c:pt idx="38213" formatCode="General">
                  <c:v>0.78707199999999999</c:v>
                </c:pt>
                <c:pt idx="38214" formatCode="General">
                  <c:v>0.78709499999999999</c:v>
                </c:pt>
                <c:pt idx="38215" formatCode="General">
                  <c:v>0.78710999999999998</c:v>
                </c:pt>
                <c:pt idx="38216" formatCode="General">
                  <c:v>0.78713299999999942</c:v>
                </c:pt>
                <c:pt idx="38217" formatCode="General">
                  <c:v>0.78715500000000005</c:v>
                </c:pt>
                <c:pt idx="38218" formatCode="General">
                  <c:v>0.78717800000000004</c:v>
                </c:pt>
                <c:pt idx="38219" formatCode="General">
                  <c:v>0.787192</c:v>
                </c:pt>
                <c:pt idx="38220" formatCode="General">
                  <c:v>0.787215</c:v>
                </c:pt>
                <c:pt idx="38221" formatCode="General">
                  <c:v>0.78723799999999955</c:v>
                </c:pt>
                <c:pt idx="38222" formatCode="General">
                  <c:v>0.78725999999999996</c:v>
                </c:pt>
                <c:pt idx="38223" formatCode="General">
                  <c:v>0.7872749999999995</c:v>
                </c:pt>
                <c:pt idx="38224" formatCode="General">
                  <c:v>0.78729700000000002</c:v>
                </c:pt>
                <c:pt idx="38225" formatCode="General">
                  <c:v>0.78732000000000002</c:v>
                </c:pt>
                <c:pt idx="38226" formatCode="General">
                  <c:v>0.78734199999999999</c:v>
                </c:pt>
                <c:pt idx="38227" formatCode="General">
                  <c:v>0.787358</c:v>
                </c:pt>
                <c:pt idx="38228" formatCode="General">
                  <c:v>0.78737999999999997</c:v>
                </c:pt>
                <c:pt idx="38229" formatCode="General">
                  <c:v>0.7874029999999993</c:v>
                </c:pt>
                <c:pt idx="38230" formatCode="General">
                  <c:v>0.78742500000000004</c:v>
                </c:pt>
                <c:pt idx="38231" formatCode="General">
                  <c:v>0.78744000000000003</c:v>
                </c:pt>
                <c:pt idx="38232" formatCode="General">
                  <c:v>0.78746299999999936</c:v>
                </c:pt>
                <c:pt idx="38233" formatCode="General">
                  <c:v>0.78748499999999955</c:v>
                </c:pt>
                <c:pt idx="38234" formatCode="General">
                  <c:v>0.78750699999999929</c:v>
                </c:pt>
                <c:pt idx="38235" formatCode="General">
                  <c:v>0.78752200000000006</c:v>
                </c:pt>
                <c:pt idx="38236" formatCode="General">
                  <c:v>0.78754500000000005</c:v>
                </c:pt>
                <c:pt idx="38237" formatCode="General">
                  <c:v>0.78756699999999935</c:v>
                </c:pt>
                <c:pt idx="38238" formatCode="General">
                  <c:v>0.78759000000000001</c:v>
                </c:pt>
                <c:pt idx="38239" formatCode="General">
                  <c:v>0.78760500000000044</c:v>
                </c:pt>
                <c:pt idx="38240" formatCode="General">
                  <c:v>0.78762799999999999</c:v>
                </c:pt>
                <c:pt idx="38241" formatCode="General">
                  <c:v>0.78765000000000041</c:v>
                </c:pt>
                <c:pt idx="38242" formatCode="General">
                  <c:v>0.78767299999999996</c:v>
                </c:pt>
                <c:pt idx="38243" formatCode="General">
                  <c:v>0.78768800000000005</c:v>
                </c:pt>
                <c:pt idx="38244" formatCode="General">
                  <c:v>0.78771000000000002</c:v>
                </c:pt>
                <c:pt idx="38245" formatCode="General">
                  <c:v>0.78773199999999999</c:v>
                </c:pt>
                <c:pt idx="38246" formatCode="General">
                  <c:v>0.78774800000000045</c:v>
                </c:pt>
                <c:pt idx="38247" formatCode="General">
                  <c:v>0.78776999999999997</c:v>
                </c:pt>
                <c:pt idx="38248" formatCode="General">
                  <c:v>0.78779200000000005</c:v>
                </c:pt>
                <c:pt idx="38249" formatCode="General">
                  <c:v>0.78781500000000004</c:v>
                </c:pt>
                <c:pt idx="38250" formatCode="General">
                  <c:v>0.78783000000000003</c:v>
                </c:pt>
                <c:pt idx="38251" formatCode="General">
                  <c:v>0.78785300000000003</c:v>
                </c:pt>
                <c:pt idx="38252" formatCode="General">
                  <c:v>0.78787499999999999</c:v>
                </c:pt>
                <c:pt idx="38253" formatCode="General">
                  <c:v>0.78789799999999999</c:v>
                </c:pt>
                <c:pt idx="38254" formatCode="General">
                  <c:v>0.78791299999999942</c:v>
                </c:pt>
                <c:pt idx="38255" formatCode="General">
                  <c:v>0.78793500000000005</c:v>
                </c:pt>
                <c:pt idx="38256" formatCode="General">
                  <c:v>0.78795700000000002</c:v>
                </c:pt>
                <c:pt idx="38257" formatCode="General">
                  <c:v>0.78798000000000001</c:v>
                </c:pt>
                <c:pt idx="38258" formatCode="General">
                  <c:v>0.78799500000000045</c:v>
                </c:pt>
                <c:pt idx="38259" formatCode="General">
                  <c:v>0.78801699999999941</c:v>
                </c:pt>
                <c:pt idx="38260" formatCode="General">
                  <c:v>0.78803999999999996</c:v>
                </c:pt>
                <c:pt idx="38261" formatCode="General">
                  <c:v>0.78806299999999929</c:v>
                </c:pt>
                <c:pt idx="38262" formatCode="General">
                  <c:v>0.7880779999999995</c:v>
                </c:pt>
                <c:pt idx="38263" formatCode="General">
                  <c:v>0.78810000000000002</c:v>
                </c:pt>
                <c:pt idx="38264" formatCode="General">
                  <c:v>0.78812199999999999</c:v>
                </c:pt>
                <c:pt idx="38265" formatCode="General">
                  <c:v>0.78814499999999998</c:v>
                </c:pt>
                <c:pt idx="38266" formatCode="General">
                  <c:v>0.78815999999999997</c:v>
                </c:pt>
                <c:pt idx="38267" formatCode="General">
                  <c:v>0.78818199999999961</c:v>
                </c:pt>
                <c:pt idx="38268" formatCode="General">
                  <c:v>0.78820500000000004</c:v>
                </c:pt>
                <c:pt idx="38269" formatCode="General">
                  <c:v>0.78822800000000004</c:v>
                </c:pt>
                <c:pt idx="38270" formatCode="General">
                  <c:v>0.788242</c:v>
                </c:pt>
                <c:pt idx="38271" formatCode="General">
                  <c:v>0.78826499999999955</c:v>
                </c:pt>
                <c:pt idx="38272" formatCode="General">
                  <c:v>0.78828799999999954</c:v>
                </c:pt>
                <c:pt idx="38273" formatCode="General">
                  <c:v>0.78830999999999996</c:v>
                </c:pt>
                <c:pt idx="38274" formatCode="General">
                  <c:v>0.78832500000000005</c:v>
                </c:pt>
                <c:pt idx="38275" formatCode="General">
                  <c:v>0.78834700000000002</c:v>
                </c:pt>
                <c:pt idx="38276" formatCode="General">
                  <c:v>0.78837000000000002</c:v>
                </c:pt>
                <c:pt idx="38277" formatCode="General">
                  <c:v>0.78839199999999998</c:v>
                </c:pt>
                <c:pt idx="38278" formatCode="General">
                  <c:v>0.788408</c:v>
                </c:pt>
                <c:pt idx="38279" formatCode="General">
                  <c:v>0.78842999999999996</c:v>
                </c:pt>
                <c:pt idx="38280" formatCode="General">
                  <c:v>0.78845299999999929</c:v>
                </c:pt>
                <c:pt idx="38281" formatCode="General">
                  <c:v>0.78847500000000004</c:v>
                </c:pt>
                <c:pt idx="38282" formatCode="General">
                  <c:v>0.78849000000000002</c:v>
                </c:pt>
                <c:pt idx="38283" formatCode="General">
                  <c:v>0.78851299999999935</c:v>
                </c:pt>
                <c:pt idx="38284" formatCode="General">
                  <c:v>0.78853499999999943</c:v>
                </c:pt>
                <c:pt idx="38285" formatCode="General">
                  <c:v>0.78855699999999929</c:v>
                </c:pt>
                <c:pt idx="38286" formatCode="General">
                  <c:v>0.78857199999999961</c:v>
                </c:pt>
                <c:pt idx="38287" formatCode="General">
                  <c:v>0.78859500000000005</c:v>
                </c:pt>
                <c:pt idx="38288" formatCode="General">
                  <c:v>0.78861700000000001</c:v>
                </c:pt>
                <c:pt idx="38289" formatCode="General">
                  <c:v>0.78864000000000045</c:v>
                </c:pt>
                <c:pt idx="38290" formatCode="General">
                  <c:v>0.78865499999999999</c:v>
                </c:pt>
                <c:pt idx="38291" formatCode="General">
                  <c:v>0.78867799999999999</c:v>
                </c:pt>
                <c:pt idx="38292" formatCode="General">
                  <c:v>0.7887000000000004</c:v>
                </c:pt>
                <c:pt idx="38293" formatCode="General">
                  <c:v>0.78872299999999951</c:v>
                </c:pt>
                <c:pt idx="38294" formatCode="General">
                  <c:v>0.78873800000000005</c:v>
                </c:pt>
                <c:pt idx="38295" formatCode="General">
                  <c:v>0.78876000000000002</c:v>
                </c:pt>
                <c:pt idx="38296" formatCode="General">
                  <c:v>0.78878199999999998</c:v>
                </c:pt>
                <c:pt idx="38297" formatCode="General">
                  <c:v>0.78880499999999998</c:v>
                </c:pt>
                <c:pt idx="38298" formatCode="General">
                  <c:v>0.78881999999999997</c:v>
                </c:pt>
                <c:pt idx="38299" formatCode="General">
                  <c:v>0.78884200000000004</c:v>
                </c:pt>
                <c:pt idx="38300" formatCode="General">
                  <c:v>0.78886500000000004</c:v>
                </c:pt>
                <c:pt idx="38301" formatCode="General">
                  <c:v>0.78888800000000003</c:v>
                </c:pt>
                <c:pt idx="38302" formatCode="General">
                  <c:v>0.78890199999999999</c:v>
                </c:pt>
                <c:pt idx="38303" formatCode="General">
                  <c:v>0.78892499999999999</c:v>
                </c:pt>
                <c:pt idx="38304" formatCode="General">
                  <c:v>0.78894799999999998</c:v>
                </c:pt>
                <c:pt idx="38305" formatCode="General">
                  <c:v>0.78896999999999951</c:v>
                </c:pt>
                <c:pt idx="38306" formatCode="General">
                  <c:v>0.78898500000000005</c:v>
                </c:pt>
                <c:pt idx="38307" formatCode="General">
                  <c:v>0.78900700000000001</c:v>
                </c:pt>
                <c:pt idx="38308" formatCode="General">
                  <c:v>0.78903000000000001</c:v>
                </c:pt>
                <c:pt idx="38309" formatCode="General">
                  <c:v>0.78905199999999998</c:v>
                </c:pt>
                <c:pt idx="38310" formatCode="General">
                  <c:v>0.7890669999999993</c:v>
                </c:pt>
                <c:pt idx="38311" formatCode="General">
                  <c:v>0.78908999999999996</c:v>
                </c:pt>
                <c:pt idx="38312" formatCode="General">
                  <c:v>0.78911299999999929</c:v>
                </c:pt>
                <c:pt idx="38313" formatCode="General">
                  <c:v>0.78912700000000002</c:v>
                </c:pt>
                <c:pt idx="38314" formatCode="General">
                  <c:v>0.78915000000000002</c:v>
                </c:pt>
                <c:pt idx="38315" formatCode="General">
                  <c:v>0.78917300000000001</c:v>
                </c:pt>
                <c:pt idx="38316" formatCode="General">
                  <c:v>0.78919499999999998</c:v>
                </c:pt>
                <c:pt idx="38317" formatCode="General">
                  <c:v>0.78920999999999997</c:v>
                </c:pt>
                <c:pt idx="38318" formatCode="General">
                  <c:v>0.7892319999999996</c:v>
                </c:pt>
                <c:pt idx="38319" formatCode="General">
                  <c:v>0.78925500000000004</c:v>
                </c:pt>
                <c:pt idx="38320" formatCode="General">
                  <c:v>0.78927700000000001</c:v>
                </c:pt>
                <c:pt idx="38321" formatCode="General">
                  <c:v>0.78929199999999999</c:v>
                </c:pt>
                <c:pt idx="38322" formatCode="General">
                  <c:v>0.78931499999999954</c:v>
                </c:pt>
                <c:pt idx="38323" formatCode="General">
                  <c:v>0.78933799999999943</c:v>
                </c:pt>
                <c:pt idx="38324" formatCode="General">
                  <c:v>0.78935999999999951</c:v>
                </c:pt>
                <c:pt idx="38325" formatCode="General">
                  <c:v>0.78937500000000005</c:v>
                </c:pt>
                <c:pt idx="38326" formatCode="General">
                  <c:v>0.78939800000000004</c:v>
                </c:pt>
                <c:pt idx="38327" formatCode="General">
                  <c:v>0.78942000000000001</c:v>
                </c:pt>
                <c:pt idx="38328" formatCode="General">
                  <c:v>0.78944199999999998</c:v>
                </c:pt>
                <c:pt idx="38329" formatCode="General">
                  <c:v>0.7894569999999993</c:v>
                </c:pt>
                <c:pt idx="38330" formatCode="General">
                  <c:v>0.78947999999999996</c:v>
                </c:pt>
                <c:pt idx="38331" formatCode="General">
                  <c:v>0.78950199999999959</c:v>
                </c:pt>
                <c:pt idx="38332" formatCode="General">
                  <c:v>0.78952500000000003</c:v>
                </c:pt>
                <c:pt idx="38333" formatCode="General">
                  <c:v>0.78954000000000002</c:v>
                </c:pt>
                <c:pt idx="38334" formatCode="General">
                  <c:v>0.78956299999999935</c:v>
                </c:pt>
                <c:pt idx="38335" formatCode="General">
                  <c:v>0.78958499999999943</c:v>
                </c:pt>
                <c:pt idx="38336" formatCode="General">
                  <c:v>0.78960799999999998</c:v>
                </c:pt>
                <c:pt idx="38337" formatCode="General">
                  <c:v>0.78962200000000005</c:v>
                </c:pt>
                <c:pt idx="38338" formatCode="General">
                  <c:v>0.78964500000000071</c:v>
                </c:pt>
                <c:pt idx="38339" formatCode="General">
                  <c:v>0.78966700000000001</c:v>
                </c:pt>
                <c:pt idx="38340" formatCode="General">
                  <c:v>0.78969000000000045</c:v>
                </c:pt>
                <c:pt idx="38341" formatCode="General">
                  <c:v>0.78970499999999999</c:v>
                </c:pt>
                <c:pt idx="38342" formatCode="General">
                  <c:v>0.78972699999999996</c:v>
                </c:pt>
                <c:pt idx="38343" formatCode="General">
                  <c:v>0.78974999999999995</c:v>
                </c:pt>
                <c:pt idx="38344" formatCode="General">
                  <c:v>0.7897729999999995</c:v>
                </c:pt>
                <c:pt idx="38345" formatCode="General">
                  <c:v>0.78978800000000005</c:v>
                </c:pt>
                <c:pt idx="38346" formatCode="General">
                  <c:v>0.78981000000000001</c:v>
                </c:pt>
                <c:pt idx="38347" formatCode="General">
                  <c:v>0.78983199999999998</c:v>
                </c:pt>
                <c:pt idx="38348" formatCode="General">
                  <c:v>0.78985499999999997</c:v>
                </c:pt>
                <c:pt idx="38349" formatCode="General">
                  <c:v>0.78986999999999996</c:v>
                </c:pt>
                <c:pt idx="38350" formatCode="General">
                  <c:v>0.78989200000000004</c:v>
                </c:pt>
                <c:pt idx="38351" formatCode="General">
                  <c:v>0.78991500000000003</c:v>
                </c:pt>
                <c:pt idx="38352" formatCode="General">
                  <c:v>0.78993800000000003</c:v>
                </c:pt>
                <c:pt idx="38353" formatCode="General">
                  <c:v>0.78995199999999999</c:v>
                </c:pt>
                <c:pt idx="38354" formatCode="General">
                  <c:v>0.78997499999999998</c:v>
                </c:pt>
                <c:pt idx="38355" formatCode="General">
                  <c:v>0.78999799999999998</c:v>
                </c:pt>
                <c:pt idx="38356" formatCode="General">
                  <c:v>0.7900199999999995</c:v>
                </c:pt>
                <c:pt idx="38357" formatCode="General">
                  <c:v>0.79003500000000004</c:v>
                </c:pt>
                <c:pt idx="38358" formatCode="General">
                  <c:v>0.79005700000000001</c:v>
                </c:pt>
                <c:pt idx="38359" formatCode="General">
                  <c:v>0.79008</c:v>
                </c:pt>
                <c:pt idx="38360" formatCode="General">
                  <c:v>0.79010199999999997</c:v>
                </c:pt>
                <c:pt idx="38361" formatCode="General">
                  <c:v>0.79011799999999943</c:v>
                </c:pt>
                <c:pt idx="38362" formatCode="General">
                  <c:v>0.79013999999999951</c:v>
                </c:pt>
                <c:pt idx="38363" formatCode="General">
                  <c:v>0.79016299999999928</c:v>
                </c:pt>
                <c:pt idx="38364" formatCode="General">
                  <c:v>0.79018500000000003</c:v>
                </c:pt>
                <c:pt idx="38365" formatCode="General">
                  <c:v>0.79020000000000001</c:v>
                </c:pt>
                <c:pt idx="38366" formatCode="General">
                  <c:v>0.79022300000000001</c:v>
                </c:pt>
                <c:pt idx="38367" formatCode="General">
                  <c:v>0.79024499999999998</c:v>
                </c:pt>
                <c:pt idx="38368" formatCode="General">
                  <c:v>0.79026699999999939</c:v>
                </c:pt>
                <c:pt idx="38369" formatCode="General">
                  <c:v>0.7902819999999996</c:v>
                </c:pt>
                <c:pt idx="38370" formatCode="General">
                  <c:v>0.79030500000000004</c:v>
                </c:pt>
                <c:pt idx="38371" formatCode="General">
                  <c:v>0.790327</c:v>
                </c:pt>
                <c:pt idx="38372" formatCode="General">
                  <c:v>0.79035</c:v>
                </c:pt>
                <c:pt idx="38373" formatCode="General">
                  <c:v>0.79036499999999943</c:v>
                </c:pt>
                <c:pt idx="38374" formatCode="General">
                  <c:v>0.79038799999999942</c:v>
                </c:pt>
                <c:pt idx="38375" formatCode="General">
                  <c:v>0.7904099999999995</c:v>
                </c:pt>
                <c:pt idx="38376" formatCode="General">
                  <c:v>0.79042500000000004</c:v>
                </c:pt>
                <c:pt idx="38377" formatCode="General">
                  <c:v>0.79044800000000004</c:v>
                </c:pt>
                <c:pt idx="38378" formatCode="General">
                  <c:v>0.79047000000000001</c:v>
                </c:pt>
                <c:pt idx="38379" formatCode="General">
                  <c:v>0.79049199999999997</c:v>
                </c:pt>
                <c:pt idx="38380" formatCode="General">
                  <c:v>0.79050699999999929</c:v>
                </c:pt>
                <c:pt idx="38381" formatCode="General">
                  <c:v>0.79052999999999951</c:v>
                </c:pt>
                <c:pt idx="38382" formatCode="General">
                  <c:v>0.79055199999999959</c:v>
                </c:pt>
                <c:pt idx="38383" formatCode="General">
                  <c:v>0.79057500000000003</c:v>
                </c:pt>
                <c:pt idx="38384" formatCode="General">
                  <c:v>0.79059000000000001</c:v>
                </c:pt>
                <c:pt idx="38385" formatCode="General">
                  <c:v>0.79061300000000001</c:v>
                </c:pt>
                <c:pt idx="38386" formatCode="General">
                  <c:v>0.79063499999999998</c:v>
                </c:pt>
                <c:pt idx="38387" formatCode="General">
                  <c:v>0.79065799999999997</c:v>
                </c:pt>
                <c:pt idx="38388" formatCode="General">
                  <c:v>0.79067299999999996</c:v>
                </c:pt>
                <c:pt idx="38389" formatCode="General">
                  <c:v>0.7906950000000007</c:v>
                </c:pt>
                <c:pt idx="38390" formatCode="General">
                  <c:v>0.790717</c:v>
                </c:pt>
                <c:pt idx="38391" formatCode="General">
                  <c:v>0.79074000000000044</c:v>
                </c:pt>
                <c:pt idx="38392" formatCode="General">
                  <c:v>0.79075499999999999</c:v>
                </c:pt>
                <c:pt idx="38393" formatCode="General">
                  <c:v>0.79077699999999951</c:v>
                </c:pt>
                <c:pt idx="38394" formatCode="General">
                  <c:v>0.79079999999999995</c:v>
                </c:pt>
                <c:pt idx="38395" formatCode="General">
                  <c:v>0.79082300000000005</c:v>
                </c:pt>
                <c:pt idx="38396" formatCode="General">
                  <c:v>0.79083800000000004</c:v>
                </c:pt>
                <c:pt idx="38397" formatCode="General">
                  <c:v>0.79086000000000001</c:v>
                </c:pt>
                <c:pt idx="38398" formatCode="General">
                  <c:v>0.790883</c:v>
                </c:pt>
                <c:pt idx="38399" formatCode="General">
                  <c:v>0.79090499999999997</c:v>
                </c:pt>
                <c:pt idx="38400" formatCode="General">
                  <c:v>0.79091999999999996</c:v>
                </c:pt>
                <c:pt idx="38401" formatCode="General">
                  <c:v>0.79094200000000003</c:v>
                </c:pt>
                <c:pt idx="38402" formatCode="General">
                  <c:v>0.79096500000000003</c:v>
                </c:pt>
                <c:pt idx="38403" formatCode="General">
                  <c:v>0.79098800000000002</c:v>
                </c:pt>
                <c:pt idx="38404" formatCode="General">
                  <c:v>0.79100199999999998</c:v>
                </c:pt>
                <c:pt idx="38405" formatCode="General">
                  <c:v>0.79102499999999998</c:v>
                </c:pt>
                <c:pt idx="38406" formatCode="General">
                  <c:v>0.79104799999999997</c:v>
                </c:pt>
                <c:pt idx="38407" formatCode="General">
                  <c:v>0.79107000000000005</c:v>
                </c:pt>
                <c:pt idx="38408" formatCode="General">
                  <c:v>0.79108500000000004</c:v>
                </c:pt>
                <c:pt idx="38409" formatCode="General">
                  <c:v>0.79110800000000003</c:v>
                </c:pt>
                <c:pt idx="38410" formatCode="General">
                  <c:v>0.79113</c:v>
                </c:pt>
                <c:pt idx="38411" formatCode="General">
                  <c:v>0.79115199999999997</c:v>
                </c:pt>
                <c:pt idx="38412" formatCode="General">
                  <c:v>0.79116699999999929</c:v>
                </c:pt>
                <c:pt idx="38413" formatCode="General">
                  <c:v>0.7911899999999995</c:v>
                </c:pt>
                <c:pt idx="38414" formatCode="General">
                  <c:v>0.79121199999999958</c:v>
                </c:pt>
                <c:pt idx="38415" formatCode="General">
                  <c:v>0.79123500000000002</c:v>
                </c:pt>
                <c:pt idx="38416" formatCode="General">
                  <c:v>0.79125000000000001</c:v>
                </c:pt>
                <c:pt idx="38417" formatCode="General">
                  <c:v>0.791273</c:v>
                </c:pt>
                <c:pt idx="38418" formatCode="General">
                  <c:v>0.79129499999999997</c:v>
                </c:pt>
                <c:pt idx="38419" formatCode="General">
                  <c:v>0.79131699999999938</c:v>
                </c:pt>
                <c:pt idx="38420" formatCode="General">
                  <c:v>0.79133199999999959</c:v>
                </c:pt>
                <c:pt idx="38421" formatCode="General">
                  <c:v>0.79135500000000003</c:v>
                </c:pt>
                <c:pt idx="38422" formatCode="General">
                  <c:v>0.791377</c:v>
                </c:pt>
                <c:pt idx="38423" formatCode="General">
                  <c:v>0.79139999999999999</c:v>
                </c:pt>
                <c:pt idx="38424" formatCode="General">
                  <c:v>0.79141499999999942</c:v>
                </c:pt>
                <c:pt idx="38425" formatCode="General">
                  <c:v>0.79143699999999928</c:v>
                </c:pt>
                <c:pt idx="38426" formatCode="General">
                  <c:v>0.79145999999999961</c:v>
                </c:pt>
                <c:pt idx="38427" formatCode="General">
                  <c:v>0.79148299999999938</c:v>
                </c:pt>
                <c:pt idx="38428" formatCode="General">
                  <c:v>0.79149800000000003</c:v>
                </c:pt>
                <c:pt idx="38429" formatCode="General">
                  <c:v>0.79152</c:v>
                </c:pt>
                <c:pt idx="38430" formatCode="General">
                  <c:v>0.79154199999999997</c:v>
                </c:pt>
                <c:pt idx="38431" formatCode="General">
                  <c:v>0.7915649999999993</c:v>
                </c:pt>
                <c:pt idx="38432" formatCode="General">
                  <c:v>0.79157999999999951</c:v>
                </c:pt>
                <c:pt idx="38433" formatCode="General">
                  <c:v>0.79160200000000003</c:v>
                </c:pt>
                <c:pt idx="38434" formatCode="General">
                  <c:v>0.79162500000000058</c:v>
                </c:pt>
                <c:pt idx="38435" formatCode="General">
                  <c:v>0.79164800000000046</c:v>
                </c:pt>
                <c:pt idx="38436" formatCode="General">
                  <c:v>0.79166199999999998</c:v>
                </c:pt>
                <c:pt idx="38437" formatCode="General">
                  <c:v>0.79168499999999997</c:v>
                </c:pt>
                <c:pt idx="38438" formatCode="General">
                  <c:v>0.79170799999999997</c:v>
                </c:pt>
                <c:pt idx="38439" formatCode="General">
                  <c:v>0.79173000000000004</c:v>
                </c:pt>
                <c:pt idx="38440" formatCode="General">
                  <c:v>0.79174500000000059</c:v>
                </c:pt>
                <c:pt idx="38441" formatCode="General">
                  <c:v>0.791767</c:v>
                </c:pt>
                <c:pt idx="38442" formatCode="General">
                  <c:v>0.79178999999999999</c:v>
                </c:pt>
                <c:pt idx="38443" formatCode="General">
                  <c:v>0.79181199999999996</c:v>
                </c:pt>
                <c:pt idx="38444" formatCode="General">
                  <c:v>0.7918269999999995</c:v>
                </c:pt>
                <c:pt idx="38445" formatCode="General">
                  <c:v>0.79185000000000005</c:v>
                </c:pt>
                <c:pt idx="38446" formatCode="General">
                  <c:v>0.79187300000000005</c:v>
                </c:pt>
                <c:pt idx="38447" formatCode="General">
                  <c:v>0.79188700000000001</c:v>
                </c:pt>
                <c:pt idx="38448" formatCode="General">
                  <c:v>0.79191</c:v>
                </c:pt>
                <c:pt idx="38449" formatCode="General">
                  <c:v>0.791933</c:v>
                </c:pt>
                <c:pt idx="38450" formatCode="General">
                  <c:v>0.79195499999999996</c:v>
                </c:pt>
                <c:pt idx="38451" formatCode="General">
                  <c:v>0.79196999999999951</c:v>
                </c:pt>
                <c:pt idx="38452" formatCode="General">
                  <c:v>0.79199200000000003</c:v>
                </c:pt>
                <c:pt idx="38453" formatCode="General">
                  <c:v>0.79201500000000002</c:v>
                </c:pt>
                <c:pt idx="38454" formatCode="General">
                  <c:v>0.79203699999999955</c:v>
                </c:pt>
                <c:pt idx="38455" formatCode="General">
                  <c:v>0.79205300000000001</c:v>
                </c:pt>
                <c:pt idx="38456" formatCode="General">
                  <c:v>0.79207499999999997</c:v>
                </c:pt>
                <c:pt idx="38457" formatCode="General">
                  <c:v>0.79209799999999997</c:v>
                </c:pt>
                <c:pt idx="38458" formatCode="General">
                  <c:v>0.79212000000000005</c:v>
                </c:pt>
                <c:pt idx="38459" formatCode="General">
                  <c:v>0.79213500000000003</c:v>
                </c:pt>
                <c:pt idx="38460" formatCode="General">
                  <c:v>0.79215800000000003</c:v>
                </c:pt>
                <c:pt idx="38461" formatCode="General">
                  <c:v>0.79218</c:v>
                </c:pt>
                <c:pt idx="38462" formatCode="General">
                  <c:v>0.79220199999999996</c:v>
                </c:pt>
                <c:pt idx="38463" formatCode="General">
                  <c:v>0.79221699999999928</c:v>
                </c:pt>
                <c:pt idx="38464" formatCode="General">
                  <c:v>0.7922400000000005</c:v>
                </c:pt>
                <c:pt idx="38465" formatCode="General">
                  <c:v>0.79226199999999958</c:v>
                </c:pt>
                <c:pt idx="38466" formatCode="General">
                  <c:v>0.79228500000000002</c:v>
                </c:pt>
                <c:pt idx="38467" formatCode="General">
                  <c:v>0.7923</c:v>
                </c:pt>
                <c:pt idx="38468" formatCode="General">
                  <c:v>0.792323</c:v>
                </c:pt>
                <c:pt idx="38469" formatCode="General">
                  <c:v>0.79234499999999997</c:v>
                </c:pt>
                <c:pt idx="38470" formatCode="General">
                  <c:v>0.7923679999999993</c:v>
                </c:pt>
                <c:pt idx="38471" formatCode="General">
                  <c:v>0.79238299999999928</c:v>
                </c:pt>
                <c:pt idx="38472" formatCode="General">
                  <c:v>0.79240500000000003</c:v>
                </c:pt>
                <c:pt idx="38473" formatCode="General">
                  <c:v>0.79242699999999955</c:v>
                </c:pt>
                <c:pt idx="38474" formatCode="General">
                  <c:v>0.79244999999999999</c:v>
                </c:pt>
                <c:pt idx="38475" formatCode="General">
                  <c:v>0.79246499999999942</c:v>
                </c:pt>
                <c:pt idx="38476" formatCode="General">
                  <c:v>0.79248699999999939</c:v>
                </c:pt>
                <c:pt idx="38477" formatCode="General">
                  <c:v>0.7925099999999996</c:v>
                </c:pt>
                <c:pt idx="38478" formatCode="General">
                  <c:v>0.79253299999999938</c:v>
                </c:pt>
                <c:pt idx="38479" formatCode="General">
                  <c:v>0.79254800000000003</c:v>
                </c:pt>
                <c:pt idx="38480" formatCode="General">
                  <c:v>0.79257</c:v>
                </c:pt>
                <c:pt idx="38481" formatCode="General">
                  <c:v>0.79259299999999955</c:v>
                </c:pt>
                <c:pt idx="38482" formatCode="General">
                  <c:v>0.79261499999999996</c:v>
                </c:pt>
                <c:pt idx="38483" formatCode="General">
                  <c:v>0.79262999999999995</c:v>
                </c:pt>
                <c:pt idx="38484" formatCode="General">
                  <c:v>0.79265200000000002</c:v>
                </c:pt>
                <c:pt idx="38485" formatCode="General">
                  <c:v>0.79267500000000046</c:v>
                </c:pt>
                <c:pt idx="38486" formatCode="General">
                  <c:v>0.79269800000000046</c:v>
                </c:pt>
                <c:pt idx="38487" formatCode="General">
                  <c:v>0.79271199999999997</c:v>
                </c:pt>
                <c:pt idx="38488" formatCode="General">
                  <c:v>0.79273499999999997</c:v>
                </c:pt>
                <c:pt idx="38489" formatCode="General">
                  <c:v>0.79275799999999996</c:v>
                </c:pt>
                <c:pt idx="38490" formatCode="General">
                  <c:v>0.79278000000000004</c:v>
                </c:pt>
                <c:pt idx="38491" formatCode="General">
                  <c:v>0.79279500000000058</c:v>
                </c:pt>
                <c:pt idx="38492" formatCode="General">
                  <c:v>0.79281800000000002</c:v>
                </c:pt>
                <c:pt idx="38493" formatCode="General">
                  <c:v>0.79283999999999999</c:v>
                </c:pt>
                <c:pt idx="38494" formatCode="General">
                  <c:v>0.79286199999999996</c:v>
                </c:pt>
                <c:pt idx="38495" formatCode="General">
                  <c:v>0.79287700000000005</c:v>
                </c:pt>
                <c:pt idx="38496" formatCode="General">
                  <c:v>0.79290000000000005</c:v>
                </c:pt>
                <c:pt idx="38497" formatCode="General">
                  <c:v>0.79292300000000004</c:v>
                </c:pt>
                <c:pt idx="38498" formatCode="General">
                  <c:v>0.79294500000000046</c:v>
                </c:pt>
                <c:pt idx="38499" formatCode="General">
                  <c:v>0.79296</c:v>
                </c:pt>
                <c:pt idx="38500" formatCode="General">
                  <c:v>0.79298299999999955</c:v>
                </c:pt>
                <c:pt idx="38501" formatCode="General">
                  <c:v>0.79300499999999996</c:v>
                </c:pt>
                <c:pt idx="38502" formatCode="General">
                  <c:v>0.79302700000000004</c:v>
                </c:pt>
                <c:pt idx="38503" formatCode="General">
                  <c:v>0.79304200000000002</c:v>
                </c:pt>
                <c:pt idx="38504" formatCode="General">
                  <c:v>0.79306500000000002</c:v>
                </c:pt>
                <c:pt idx="38505" formatCode="General">
                  <c:v>0.79308699999999943</c:v>
                </c:pt>
                <c:pt idx="38506" formatCode="General">
                  <c:v>0.79310999999999998</c:v>
                </c:pt>
                <c:pt idx="38507" formatCode="General">
                  <c:v>0.79312499999999997</c:v>
                </c:pt>
                <c:pt idx="38508" formatCode="General">
                  <c:v>0.79314799999999996</c:v>
                </c:pt>
                <c:pt idx="38509" formatCode="General">
                  <c:v>0.79317000000000004</c:v>
                </c:pt>
                <c:pt idx="38510" formatCode="General">
                  <c:v>0.79319300000000004</c:v>
                </c:pt>
                <c:pt idx="38511" formatCode="General">
                  <c:v>0.79320800000000002</c:v>
                </c:pt>
                <c:pt idx="38512" formatCode="General">
                  <c:v>0.79322999999999999</c:v>
                </c:pt>
                <c:pt idx="38513" formatCode="General">
                  <c:v>0.79325199999999996</c:v>
                </c:pt>
                <c:pt idx="38514" formatCode="General">
                  <c:v>0.79326700000000006</c:v>
                </c:pt>
                <c:pt idx="38515" formatCode="General">
                  <c:v>0.79329000000000005</c:v>
                </c:pt>
                <c:pt idx="38516" formatCode="General">
                  <c:v>0.79331199999999957</c:v>
                </c:pt>
                <c:pt idx="38517" formatCode="General">
                  <c:v>0.79333500000000001</c:v>
                </c:pt>
                <c:pt idx="38518" formatCode="General">
                  <c:v>0.79335</c:v>
                </c:pt>
                <c:pt idx="38519" formatCode="General">
                  <c:v>0.79337299999999955</c:v>
                </c:pt>
                <c:pt idx="38520" formatCode="General">
                  <c:v>0.79339499999999996</c:v>
                </c:pt>
                <c:pt idx="38521" formatCode="General">
                  <c:v>0.79341799999999929</c:v>
                </c:pt>
                <c:pt idx="38522" formatCode="General">
                  <c:v>0.79343299999999939</c:v>
                </c:pt>
                <c:pt idx="38523" formatCode="General">
                  <c:v>0.79345500000000002</c:v>
                </c:pt>
                <c:pt idx="38524" formatCode="General">
                  <c:v>0.79347699999999943</c:v>
                </c:pt>
                <c:pt idx="38525" formatCode="General">
                  <c:v>0.79349999999999998</c:v>
                </c:pt>
                <c:pt idx="38526" formatCode="General">
                  <c:v>0.79351499999999942</c:v>
                </c:pt>
                <c:pt idx="38527" formatCode="General">
                  <c:v>0.79353699999999938</c:v>
                </c:pt>
                <c:pt idx="38528" formatCode="General">
                  <c:v>0.7935599999999996</c:v>
                </c:pt>
                <c:pt idx="38529" formatCode="General">
                  <c:v>0.79358199999999957</c:v>
                </c:pt>
                <c:pt idx="38530" formatCode="General">
                  <c:v>0.793597</c:v>
                </c:pt>
                <c:pt idx="38531" formatCode="General">
                  <c:v>0.79361999999999999</c:v>
                </c:pt>
                <c:pt idx="38532" formatCode="General">
                  <c:v>0.79364299999999999</c:v>
                </c:pt>
                <c:pt idx="38533" formatCode="General">
                  <c:v>0.79366499999999951</c:v>
                </c:pt>
                <c:pt idx="38534" formatCode="General">
                  <c:v>0.79368000000000005</c:v>
                </c:pt>
                <c:pt idx="38535" formatCode="General">
                  <c:v>0.79370200000000002</c:v>
                </c:pt>
                <c:pt idx="38536" formatCode="General">
                  <c:v>0.79372500000000046</c:v>
                </c:pt>
                <c:pt idx="38537" formatCode="General">
                  <c:v>0.79374699999999998</c:v>
                </c:pt>
                <c:pt idx="38538" formatCode="General">
                  <c:v>0.793763</c:v>
                </c:pt>
                <c:pt idx="38539" formatCode="General">
                  <c:v>0.79378499999999996</c:v>
                </c:pt>
                <c:pt idx="38540" formatCode="General">
                  <c:v>0.79380799999999996</c:v>
                </c:pt>
                <c:pt idx="38541" formatCode="General">
                  <c:v>0.79383000000000004</c:v>
                </c:pt>
                <c:pt idx="38542" formatCode="General">
                  <c:v>0.79384500000000058</c:v>
                </c:pt>
                <c:pt idx="38543" formatCode="General">
                  <c:v>0.79386800000000002</c:v>
                </c:pt>
                <c:pt idx="38544" formatCode="General">
                  <c:v>0.79388999999999998</c:v>
                </c:pt>
                <c:pt idx="38545" formatCode="General">
                  <c:v>0.79391199999999951</c:v>
                </c:pt>
                <c:pt idx="38546" formatCode="General">
                  <c:v>0.79392700000000005</c:v>
                </c:pt>
                <c:pt idx="38547" formatCode="General">
                  <c:v>0.79395000000000004</c:v>
                </c:pt>
                <c:pt idx="38548" formatCode="General">
                  <c:v>0.79397200000000001</c:v>
                </c:pt>
                <c:pt idx="38549" formatCode="General">
                  <c:v>0.79399500000000045</c:v>
                </c:pt>
                <c:pt idx="38550" formatCode="General">
                  <c:v>0.79400999999999999</c:v>
                </c:pt>
                <c:pt idx="38551" formatCode="General">
                  <c:v>0.79403299999999954</c:v>
                </c:pt>
                <c:pt idx="38552" formatCode="General">
                  <c:v>0.79405499999999996</c:v>
                </c:pt>
                <c:pt idx="38553" formatCode="General">
                  <c:v>0.79407799999999951</c:v>
                </c:pt>
                <c:pt idx="38554" formatCode="General">
                  <c:v>0.79409300000000005</c:v>
                </c:pt>
                <c:pt idx="38555" formatCode="General">
                  <c:v>0.79411500000000002</c:v>
                </c:pt>
                <c:pt idx="38556" formatCode="General">
                  <c:v>0.79413699999999943</c:v>
                </c:pt>
                <c:pt idx="38557" formatCode="General">
                  <c:v>0.79415999999999998</c:v>
                </c:pt>
                <c:pt idx="38558" formatCode="General">
                  <c:v>0.79417499999999996</c:v>
                </c:pt>
                <c:pt idx="38559" formatCode="General">
                  <c:v>0.79419700000000004</c:v>
                </c:pt>
                <c:pt idx="38560" formatCode="General">
                  <c:v>0.79422000000000004</c:v>
                </c:pt>
                <c:pt idx="38561" formatCode="General">
                  <c:v>0.79424300000000003</c:v>
                </c:pt>
                <c:pt idx="38562" formatCode="General">
                  <c:v>0.79425800000000002</c:v>
                </c:pt>
                <c:pt idx="38563" formatCode="General">
                  <c:v>0.79427999999999999</c:v>
                </c:pt>
                <c:pt idx="38564" formatCode="General">
                  <c:v>0.79430299999999943</c:v>
                </c:pt>
                <c:pt idx="38565" formatCode="General">
                  <c:v>0.7943249999999995</c:v>
                </c:pt>
                <c:pt idx="38566" formatCode="General">
                  <c:v>0.79434000000000005</c:v>
                </c:pt>
                <c:pt idx="38567" formatCode="General">
                  <c:v>0.79436199999999957</c:v>
                </c:pt>
                <c:pt idx="38568" formatCode="General">
                  <c:v>0.79438500000000001</c:v>
                </c:pt>
                <c:pt idx="38569" formatCode="General">
                  <c:v>0.794408</c:v>
                </c:pt>
                <c:pt idx="38570" formatCode="General">
                  <c:v>0.79442199999999996</c:v>
                </c:pt>
                <c:pt idx="38571" formatCode="General">
                  <c:v>0.79444499999999996</c:v>
                </c:pt>
                <c:pt idx="38572" formatCode="General">
                  <c:v>0.79446799999999929</c:v>
                </c:pt>
                <c:pt idx="38573" formatCode="General">
                  <c:v>0.79449000000000003</c:v>
                </c:pt>
                <c:pt idx="38574" formatCode="General">
                  <c:v>0.79450500000000002</c:v>
                </c:pt>
                <c:pt idx="38575" formatCode="General">
                  <c:v>0.79452699999999943</c:v>
                </c:pt>
                <c:pt idx="38576" formatCode="General">
                  <c:v>0.79454999999999998</c:v>
                </c:pt>
                <c:pt idx="38577" formatCode="General">
                  <c:v>0.7945719999999995</c:v>
                </c:pt>
                <c:pt idx="38578" formatCode="General">
                  <c:v>0.79458699999999938</c:v>
                </c:pt>
                <c:pt idx="38579" formatCode="General">
                  <c:v>0.79461000000000004</c:v>
                </c:pt>
                <c:pt idx="38580" formatCode="General">
                  <c:v>0.79463300000000003</c:v>
                </c:pt>
                <c:pt idx="38581" formatCode="General">
                  <c:v>0.79464699999999999</c:v>
                </c:pt>
                <c:pt idx="38582" formatCode="General">
                  <c:v>0.79466999999999999</c:v>
                </c:pt>
                <c:pt idx="38583" formatCode="General">
                  <c:v>0.79469299999999998</c:v>
                </c:pt>
                <c:pt idx="38584" formatCode="General">
                  <c:v>0.79471499999999951</c:v>
                </c:pt>
                <c:pt idx="38585" formatCode="General">
                  <c:v>0.79473000000000005</c:v>
                </c:pt>
                <c:pt idx="38586" formatCode="General">
                  <c:v>0.79475200000000001</c:v>
                </c:pt>
                <c:pt idx="38587" formatCode="General">
                  <c:v>0.79477500000000045</c:v>
                </c:pt>
                <c:pt idx="38588" formatCode="General">
                  <c:v>0.79479699999999998</c:v>
                </c:pt>
                <c:pt idx="38589" formatCode="General">
                  <c:v>0.79481299999999955</c:v>
                </c:pt>
                <c:pt idx="38590" formatCode="General">
                  <c:v>0.79483499999999996</c:v>
                </c:pt>
                <c:pt idx="38591" formatCode="General">
                  <c:v>0.79485799999999951</c:v>
                </c:pt>
                <c:pt idx="38592" formatCode="General">
                  <c:v>0.79488000000000003</c:v>
                </c:pt>
                <c:pt idx="38593" formatCode="General">
                  <c:v>0.79489500000000046</c:v>
                </c:pt>
                <c:pt idx="38594" formatCode="General">
                  <c:v>0.79491800000000001</c:v>
                </c:pt>
                <c:pt idx="38595" formatCode="General">
                  <c:v>0.79493999999999998</c:v>
                </c:pt>
                <c:pt idx="38596" formatCode="General">
                  <c:v>0.7949619999999995</c:v>
                </c:pt>
                <c:pt idx="38597" formatCode="General">
                  <c:v>0.79497700000000004</c:v>
                </c:pt>
                <c:pt idx="38598" formatCode="General">
                  <c:v>0.79500000000000004</c:v>
                </c:pt>
                <c:pt idx="38599" formatCode="General">
                  <c:v>0.79502200000000001</c:v>
                </c:pt>
                <c:pt idx="38600" formatCode="General">
                  <c:v>0.79504500000000045</c:v>
                </c:pt>
                <c:pt idx="38601" formatCode="General">
                  <c:v>0.79505999999999999</c:v>
                </c:pt>
                <c:pt idx="38602" formatCode="General">
                  <c:v>0.79508299999999943</c:v>
                </c:pt>
                <c:pt idx="38603" formatCode="General">
                  <c:v>0.79510499999999951</c:v>
                </c:pt>
                <c:pt idx="38604" formatCode="General">
                  <c:v>0.7951279999999995</c:v>
                </c:pt>
                <c:pt idx="38605" formatCode="General">
                  <c:v>0.79514300000000004</c:v>
                </c:pt>
                <c:pt idx="38606" formatCode="General">
                  <c:v>0.79516500000000001</c:v>
                </c:pt>
                <c:pt idx="38607" formatCode="General">
                  <c:v>0.79518699999999942</c:v>
                </c:pt>
                <c:pt idx="38608" formatCode="General">
                  <c:v>0.79520999999999997</c:v>
                </c:pt>
                <c:pt idx="38609" formatCode="General">
                  <c:v>0.79522499999999996</c:v>
                </c:pt>
                <c:pt idx="38610" formatCode="General">
                  <c:v>0.79524700000000004</c:v>
                </c:pt>
                <c:pt idx="38611" formatCode="General">
                  <c:v>0.79527000000000003</c:v>
                </c:pt>
                <c:pt idx="38612" formatCode="General">
                  <c:v>0.795292</c:v>
                </c:pt>
                <c:pt idx="38613" formatCode="General">
                  <c:v>0.79530800000000001</c:v>
                </c:pt>
                <c:pt idx="38614" formatCode="General">
                  <c:v>0.79532999999999998</c:v>
                </c:pt>
                <c:pt idx="38615" formatCode="General">
                  <c:v>0.79535299999999942</c:v>
                </c:pt>
                <c:pt idx="38616" formatCode="General">
                  <c:v>0.79537500000000005</c:v>
                </c:pt>
                <c:pt idx="38617" formatCode="General">
                  <c:v>0.79539000000000004</c:v>
                </c:pt>
                <c:pt idx="38618" formatCode="General">
                  <c:v>0.79541199999999956</c:v>
                </c:pt>
                <c:pt idx="38619" formatCode="General">
                  <c:v>0.795435</c:v>
                </c:pt>
                <c:pt idx="38620" formatCode="General">
                  <c:v>0.795458</c:v>
                </c:pt>
                <c:pt idx="38621" formatCode="General">
                  <c:v>0.79547199999999996</c:v>
                </c:pt>
                <c:pt idx="38622" formatCode="General">
                  <c:v>0.79549499999999951</c:v>
                </c:pt>
                <c:pt idx="38623" formatCode="General">
                  <c:v>0.79551799999999928</c:v>
                </c:pt>
                <c:pt idx="38624" formatCode="General">
                  <c:v>0.79554000000000002</c:v>
                </c:pt>
                <c:pt idx="38625" formatCode="General">
                  <c:v>0.79555500000000001</c:v>
                </c:pt>
                <c:pt idx="38626" formatCode="General">
                  <c:v>0.79557800000000001</c:v>
                </c:pt>
                <c:pt idx="38627" formatCode="General">
                  <c:v>0.79559999999999997</c:v>
                </c:pt>
                <c:pt idx="38628" formatCode="General">
                  <c:v>0.79562200000000005</c:v>
                </c:pt>
                <c:pt idx="38629" formatCode="General">
                  <c:v>0.79563700000000004</c:v>
                </c:pt>
                <c:pt idx="38630" formatCode="General">
                  <c:v>0.79566000000000003</c:v>
                </c:pt>
                <c:pt idx="38631" formatCode="General">
                  <c:v>0.79568300000000003</c:v>
                </c:pt>
                <c:pt idx="38632" formatCode="General">
                  <c:v>0.79570500000000044</c:v>
                </c:pt>
                <c:pt idx="38633" formatCode="General">
                  <c:v>0.79571999999999998</c:v>
                </c:pt>
                <c:pt idx="38634" formatCode="General">
                  <c:v>0.79574299999999998</c:v>
                </c:pt>
                <c:pt idx="38635" formatCode="General">
                  <c:v>0.7957649999999995</c:v>
                </c:pt>
                <c:pt idx="38636" formatCode="General">
                  <c:v>0.79578800000000005</c:v>
                </c:pt>
                <c:pt idx="38637" formatCode="General">
                  <c:v>0.79580300000000004</c:v>
                </c:pt>
                <c:pt idx="38638" formatCode="General">
                  <c:v>0.79582500000000045</c:v>
                </c:pt>
                <c:pt idx="38639" formatCode="General">
                  <c:v>0.79584699999999997</c:v>
                </c:pt>
                <c:pt idx="38640" formatCode="General">
                  <c:v>0.79586999999999997</c:v>
                </c:pt>
                <c:pt idx="38641" formatCode="General">
                  <c:v>0.79588499999999951</c:v>
                </c:pt>
                <c:pt idx="38642" formatCode="General">
                  <c:v>0.79590700000000003</c:v>
                </c:pt>
                <c:pt idx="38643" formatCode="General">
                  <c:v>0.79593000000000003</c:v>
                </c:pt>
                <c:pt idx="38644" formatCode="General">
                  <c:v>0.79595199999999999</c:v>
                </c:pt>
                <c:pt idx="38645" formatCode="General">
                  <c:v>0.79596800000000001</c:v>
                </c:pt>
                <c:pt idx="38646" formatCode="General">
                  <c:v>0.79598999999999998</c:v>
                </c:pt>
                <c:pt idx="38647" formatCode="General">
                  <c:v>0.79601299999999942</c:v>
                </c:pt>
                <c:pt idx="38648" formatCode="General">
                  <c:v>0.79602700000000004</c:v>
                </c:pt>
                <c:pt idx="38649" formatCode="General">
                  <c:v>0.79605000000000004</c:v>
                </c:pt>
                <c:pt idx="38650" formatCode="General">
                  <c:v>0.796072</c:v>
                </c:pt>
                <c:pt idx="38651" formatCode="General">
                  <c:v>0.79609500000000044</c:v>
                </c:pt>
                <c:pt idx="38652" formatCode="General">
                  <c:v>0.79610999999999998</c:v>
                </c:pt>
                <c:pt idx="38653" formatCode="General">
                  <c:v>0.79613199999999951</c:v>
                </c:pt>
                <c:pt idx="38654" formatCode="General">
                  <c:v>0.7961549999999995</c:v>
                </c:pt>
                <c:pt idx="38655" formatCode="General">
                  <c:v>0.79617800000000005</c:v>
                </c:pt>
                <c:pt idx="38656" formatCode="General">
                  <c:v>0.79619300000000004</c:v>
                </c:pt>
                <c:pt idx="38657" formatCode="General">
                  <c:v>0.79621500000000001</c:v>
                </c:pt>
                <c:pt idx="38658" formatCode="General">
                  <c:v>0.79623699999999942</c:v>
                </c:pt>
                <c:pt idx="38659" formatCode="General">
                  <c:v>0.79625999999999997</c:v>
                </c:pt>
                <c:pt idx="38660" formatCode="General">
                  <c:v>0.79627499999999996</c:v>
                </c:pt>
                <c:pt idx="38661" formatCode="General">
                  <c:v>0.79629700000000003</c:v>
                </c:pt>
                <c:pt idx="38662" formatCode="General">
                  <c:v>0.79632000000000003</c:v>
                </c:pt>
                <c:pt idx="38663" formatCode="General">
                  <c:v>0.79634300000000002</c:v>
                </c:pt>
                <c:pt idx="38664" formatCode="General">
                  <c:v>0.79635699999999943</c:v>
                </c:pt>
                <c:pt idx="38665" formatCode="General">
                  <c:v>0.79637999999999998</c:v>
                </c:pt>
                <c:pt idx="38666" formatCode="General">
                  <c:v>0.79640299999999942</c:v>
                </c:pt>
                <c:pt idx="38667" formatCode="General">
                  <c:v>0.79642500000000005</c:v>
                </c:pt>
                <c:pt idx="38668" formatCode="General">
                  <c:v>0.79644000000000004</c:v>
                </c:pt>
                <c:pt idx="38669" formatCode="General">
                  <c:v>0.79646199999999956</c:v>
                </c:pt>
                <c:pt idx="38670" formatCode="General">
                  <c:v>0.796485</c:v>
                </c:pt>
                <c:pt idx="38671" formatCode="General">
                  <c:v>0.7965069999999993</c:v>
                </c:pt>
                <c:pt idx="38672" formatCode="General">
                  <c:v>0.79652199999999951</c:v>
                </c:pt>
                <c:pt idx="38673" formatCode="General">
                  <c:v>0.7965449999999995</c:v>
                </c:pt>
                <c:pt idx="38674" formatCode="General">
                  <c:v>0.79656799999999939</c:v>
                </c:pt>
                <c:pt idx="38675" formatCode="General">
                  <c:v>0.79659000000000002</c:v>
                </c:pt>
                <c:pt idx="38676" formatCode="General">
                  <c:v>0.79660500000000045</c:v>
                </c:pt>
                <c:pt idx="38677" formatCode="General">
                  <c:v>0.79662800000000045</c:v>
                </c:pt>
                <c:pt idx="38678" formatCode="General">
                  <c:v>0.79665000000000041</c:v>
                </c:pt>
                <c:pt idx="38679" formatCode="General">
                  <c:v>0.79667200000000005</c:v>
                </c:pt>
                <c:pt idx="38680" formatCode="General">
                  <c:v>0.79668700000000003</c:v>
                </c:pt>
                <c:pt idx="38681" formatCode="General">
                  <c:v>0.79671000000000003</c:v>
                </c:pt>
                <c:pt idx="38682" formatCode="General">
                  <c:v>0.796732</c:v>
                </c:pt>
                <c:pt idx="38683" formatCode="General">
                  <c:v>0.79675499999999999</c:v>
                </c:pt>
                <c:pt idx="38684" formatCode="General">
                  <c:v>0.79676999999999998</c:v>
                </c:pt>
                <c:pt idx="38685" formatCode="General">
                  <c:v>0.79679299999999997</c:v>
                </c:pt>
                <c:pt idx="38686" formatCode="General">
                  <c:v>0.79681500000000005</c:v>
                </c:pt>
                <c:pt idx="38687" formatCode="General">
                  <c:v>0.79683800000000005</c:v>
                </c:pt>
                <c:pt idx="38688" formatCode="General">
                  <c:v>0.79685300000000003</c:v>
                </c:pt>
                <c:pt idx="38689" formatCode="General">
                  <c:v>0.79687500000000044</c:v>
                </c:pt>
                <c:pt idx="38690" formatCode="General">
                  <c:v>0.79689699999999997</c:v>
                </c:pt>
                <c:pt idx="38691" formatCode="General">
                  <c:v>0.79691999999999996</c:v>
                </c:pt>
                <c:pt idx="38692" formatCode="General">
                  <c:v>0.7969349999999995</c:v>
                </c:pt>
                <c:pt idx="38693" formatCode="General">
                  <c:v>0.79695700000000003</c:v>
                </c:pt>
                <c:pt idx="38694" formatCode="General">
                  <c:v>0.79698000000000002</c:v>
                </c:pt>
                <c:pt idx="38695" formatCode="General">
                  <c:v>0.79700199999999999</c:v>
                </c:pt>
                <c:pt idx="38696" formatCode="General">
                  <c:v>0.797018</c:v>
                </c:pt>
                <c:pt idx="38697" formatCode="General">
                  <c:v>0.79703999999999997</c:v>
                </c:pt>
                <c:pt idx="38698" formatCode="General">
                  <c:v>0.7970629999999993</c:v>
                </c:pt>
                <c:pt idx="38699" formatCode="General">
                  <c:v>0.79708500000000004</c:v>
                </c:pt>
                <c:pt idx="38700" formatCode="General">
                  <c:v>0.79710000000000003</c:v>
                </c:pt>
                <c:pt idx="38701" formatCode="General">
                  <c:v>0.797122</c:v>
                </c:pt>
                <c:pt idx="38702" formatCode="General">
                  <c:v>0.79714499999999999</c:v>
                </c:pt>
                <c:pt idx="38703" formatCode="General">
                  <c:v>0.79716799999999943</c:v>
                </c:pt>
                <c:pt idx="38704" formatCode="General">
                  <c:v>0.7971819999999995</c:v>
                </c:pt>
                <c:pt idx="38705" formatCode="General">
                  <c:v>0.79720500000000005</c:v>
                </c:pt>
                <c:pt idx="38706" formatCode="General">
                  <c:v>0.79722800000000005</c:v>
                </c:pt>
                <c:pt idx="38707" formatCode="General">
                  <c:v>0.79725000000000001</c:v>
                </c:pt>
                <c:pt idx="38708" formatCode="General">
                  <c:v>0.797265</c:v>
                </c:pt>
                <c:pt idx="38709" formatCode="General">
                  <c:v>0.797288</c:v>
                </c:pt>
                <c:pt idx="38710" formatCode="General">
                  <c:v>0.79730999999999996</c:v>
                </c:pt>
                <c:pt idx="38711" formatCode="General">
                  <c:v>0.7973319999999996</c:v>
                </c:pt>
                <c:pt idx="38712" formatCode="General">
                  <c:v>0.79734700000000003</c:v>
                </c:pt>
                <c:pt idx="38713" formatCode="General">
                  <c:v>0.79737000000000002</c:v>
                </c:pt>
                <c:pt idx="38714" formatCode="General">
                  <c:v>0.79739300000000002</c:v>
                </c:pt>
                <c:pt idx="38715" formatCode="General">
                  <c:v>0.79740699999999942</c:v>
                </c:pt>
                <c:pt idx="38716" formatCode="General">
                  <c:v>0.79742999999999997</c:v>
                </c:pt>
                <c:pt idx="38717" formatCode="General">
                  <c:v>0.79745299999999941</c:v>
                </c:pt>
                <c:pt idx="38718" formatCode="General">
                  <c:v>0.79747500000000004</c:v>
                </c:pt>
                <c:pt idx="38719" formatCode="General">
                  <c:v>0.79749000000000003</c:v>
                </c:pt>
                <c:pt idx="38720" formatCode="General">
                  <c:v>0.79751299999999936</c:v>
                </c:pt>
                <c:pt idx="38721" formatCode="General">
                  <c:v>0.79753499999999955</c:v>
                </c:pt>
                <c:pt idx="38722" formatCode="General">
                  <c:v>0.79755699999999929</c:v>
                </c:pt>
                <c:pt idx="38723" formatCode="General">
                  <c:v>0.7975719999999995</c:v>
                </c:pt>
                <c:pt idx="38724" formatCode="General">
                  <c:v>0.79759500000000005</c:v>
                </c:pt>
                <c:pt idx="38725" formatCode="General">
                  <c:v>0.79761800000000005</c:v>
                </c:pt>
                <c:pt idx="38726" formatCode="General">
                  <c:v>0.79764000000000046</c:v>
                </c:pt>
                <c:pt idx="38727" formatCode="General">
                  <c:v>0.79765500000000045</c:v>
                </c:pt>
                <c:pt idx="38728" formatCode="General">
                  <c:v>0.79767800000000044</c:v>
                </c:pt>
                <c:pt idx="38729" formatCode="General">
                  <c:v>0.79770000000000041</c:v>
                </c:pt>
                <c:pt idx="38730" formatCode="General">
                  <c:v>0.79772200000000004</c:v>
                </c:pt>
                <c:pt idx="38731" formatCode="General">
                  <c:v>0.79773700000000003</c:v>
                </c:pt>
                <c:pt idx="38732" formatCode="General">
                  <c:v>0.79776000000000002</c:v>
                </c:pt>
                <c:pt idx="38733" formatCode="General">
                  <c:v>0.79778199999999999</c:v>
                </c:pt>
                <c:pt idx="38734" formatCode="General">
                  <c:v>0.79780499999999999</c:v>
                </c:pt>
                <c:pt idx="38735" formatCode="General">
                  <c:v>0.79781999999999997</c:v>
                </c:pt>
                <c:pt idx="38736" formatCode="General">
                  <c:v>0.79784299999999997</c:v>
                </c:pt>
                <c:pt idx="38737" formatCode="General">
                  <c:v>0.79786500000000005</c:v>
                </c:pt>
                <c:pt idx="38738" formatCode="General">
                  <c:v>0.79788800000000004</c:v>
                </c:pt>
                <c:pt idx="38739" formatCode="General">
                  <c:v>0.79790300000000003</c:v>
                </c:pt>
                <c:pt idx="38740" formatCode="General">
                  <c:v>0.79792500000000044</c:v>
                </c:pt>
                <c:pt idx="38741" formatCode="General">
                  <c:v>0.79794699999999996</c:v>
                </c:pt>
                <c:pt idx="38742" formatCode="General">
                  <c:v>0.79796999999999996</c:v>
                </c:pt>
                <c:pt idx="38743" formatCode="General">
                  <c:v>0.7979850000000005</c:v>
                </c:pt>
                <c:pt idx="38744" formatCode="General">
                  <c:v>0.79800700000000002</c:v>
                </c:pt>
                <c:pt idx="38745" formatCode="General">
                  <c:v>0.79803000000000002</c:v>
                </c:pt>
                <c:pt idx="38746" formatCode="General">
                  <c:v>0.79805300000000001</c:v>
                </c:pt>
                <c:pt idx="38747" formatCode="General">
                  <c:v>0.798068</c:v>
                </c:pt>
                <c:pt idx="38748" formatCode="General">
                  <c:v>0.79808999999999997</c:v>
                </c:pt>
                <c:pt idx="38749" formatCode="General">
                  <c:v>0.7981129999999993</c:v>
                </c:pt>
                <c:pt idx="38750" formatCode="General">
                  <c:v>0.79813500000000004</c:v>
                </c:pt>
                <c:pt idx="38751" formatCode="General">
                  <c:v>0.79815000000000003</c:v>
                </c:pt>
                <c:pt idx="38752" formatCode="General">
                  <c:v>0.79817199999999999</c:v>
                </c:pt>
                <c:pt idx="38753" formatCode="General">
                  <c:v>0.79819499999999999</c:v>
                </c:pt>
                <c:pt idx="38754" formatCode="General">
                  <c:v>0.79821699999999929</c:v>
                </c:pt>
                <c:pt idx="38755" formatCode="General">
                  <c:v>0.79823199999999961</c:v>
                </c:pt>
                <c:pt idx="38756" formatCode="General">
                  <c:v>0.79825500000000005</c:v>
                </c:pt>
                <c:pt idx="38757" formatCode="General">
                  <c:v>0.79827800000000004</c:v>
                </c:pt>
                <c:pt idx="38758" formatCode="General">
                  <c:v>0.79830000000000001</c:v>
                </c:pt>
                <c:pt idx="38759" formatCode="General">
                  <c:v>0.798315</c:v>
                </c:pt>
                <c:pt idx="38760" formatCode="General">
                  <c:v>0.79833799999999955</c:v>
                </c:pt>
                <c:pt idx="38761" formatCode="General">
                  <c:v>0.79835999999999996</c:v>
                </c:pt>
                <c:pt idx="38762" formatCode="General">
                  <c:v>0.79838199999999959</c:v>
                </c:pt>
                <c:pt idx="38763" formatCode="General">
                  <c:v>0.79839700000000002</c:v>
                </c:pt>
                <c:pt idx="38764" formatCode="General">
                  <c:v>0.79842000000000002</c:v>
                </c:pt>
                <c:pt idx="38765" formatCode="General">
                  <c:v>0.79844199999999999</c:v>
                </c:pt>
                <c:pt idx="38766" formatCode="General">
                  <c:v>0.79846499999999943</c:v>
                </c:pt>
                <c:pt idx="38767" formatCode="General">
                  <c:v>0.79847999999999997</c:v>
                </c:pt>
                <c:pt idx="38768" formatCode="General">
                  <c:v>0.7985029999999993</c:v>
                </c:pt>
                <c:pt idx="38769" formatCode="General">
                  <c:v>0.79852500000000004</c:v>
                </c:pt>
                <c:pt idx="38770" formatCode="General">
                  <c:v>0.79854800000000004</c:v>
                </c:pt>
                <c:pt idx="38771" formatCode="General">
                  <c:v>0.79856299999999936</c:v>
                </c:pt>
                <c:pt idx="38772" formatCode="General">
                  <c:v>0.79858499999999955</c:v>
                </c:pt>
                <c:pt idx="38773" formatCode="General">
                  <c:v>0.79860699999999996</c:v>
                </c:pt>
                <c:pt idx="38774" formatCode="General">
                  <c:v>0.79862999999999995</c:v>
                </c:pt>
                <c:pt idx="38775" formatCode="General">
                  <c:v>0.79864500000000072</c:v>
                </c:pt>
                <c:pt idx="38776" formatCode="General">
                  <c:v>0.79866700000000002</c:v>
                </c:pt>
                <c:pt idx="38777" formatCode="General">
                  <c:v>0.79869000000000046</c:v>
                </c:pt>
                <c:pt idx="38778" formatCode="General">
                  <c:v>0.79871199999999998</c:v>
                </c:pt>
                <c:pt idx="38779" formatCode="General">
                  <c:v>0.79872799999999999</c:v>
                </c:pt>
                <c:pt idx="38780" formatCode="General">
                  <c:v>0.7987500000000004</c:v>
                </c:pt>
                <c:pt idx="38781" formatCode="General">
                  <c:v>0.79877299999999996</c:v>
                </c:pt>
                <c:pt idx="38782" formatCode="General">
                  <c:v>0.79878800000000005</c:v>
                </c:pt>
                <c:pt idx="38783" formatCode="General">
                  <c:v>0.79881000000000002</c:v>
                </c:pt>
                <c:pt idx="38784" formatCode="General">
                  <c:v>0.79883199999999999</c:v>
                </c:pt>
                <c:pt idx="38785" formatCode="General">
                  <c:v>0.79885499999999998</c:v>
                </c:pt>
                <c:pt idx="38786" formatCode="General">
                  <c:v>0.79886999999999997</c:v>
                </c:pt>
                <c:pt idx="38787" formatCode="General">
                  <c:v>0.79889200000000005</c:v>
                </c:pt>
                <c:pt idx="38788" formatCode="General">
                  <c:v>0.79891500000000004</c:v>
                </c:pt>
                <c:pt idx="38789" formatCode="General">
                  <c:v>0.79893700000000001</c:v>
                </c:pt>
                <c:pt idx="38790" formatCode="General">
                  <c:v>0.79895300000000002</c:v>
                </c:pt>
                <c:pt idx="38791" formatCode="General">
                  <c:v>0.79897499999999999</c:v>
                </c:pt>
                <c:pt idx="38792" formatCode="General">
                  <c:v>0.79899799999999999</c:v>
                </c:pt>
                <c:pt idx="38793" formatCode="General">
                  <c:v>0.79901999999999951</c:v>
                </c:pt>
                <c:pt idx="38794" formatCode="General">
                  <c:v>0.79903500000000005</c:v>
                </c:pt>
                <c:pt idx="38795" formatCode="General">
                  <c:v>0.79905700000000002</c:v>
                </c:pt>
                <c:pt idx="38796" formatCode="General">
                  <c:v>0.79908000000000001</c:v>
                </c:pt>
                <c:pt idx="38797" formatCode="General">
                  <c:v>0.79910300000000001</c:v>
                </c:pt>
                <c:pt idx="38798" formatCode="General">
                  <c:v>0.79911699999999941</c:v>
                </c:pt>
                <c:pt idx="38799" formatCode="General">
                  <c:v>0.79913999999999996</c:v>
                </c:pt>
                <c:pt idx="38800" formatCode="General">
                  <c:v>0.79916299999999929</c:v>
                </c:pt>
                <c:pt idx="38801" formatCode="General">
                  <c:v>0.79918500000000003</c:v>
                </c:pt>
                <c:pt idx="38802" formatCode="General">
                  <c:v>0.79920000000000002</c:v>
                </c:pt>
                <c:pt idx="38803" formatCode="General">
                  <c:v>0.79922300000000002</c:v>
                </c:pt>
                <c:pt idx="38804" formatCode="General">
                  <c:v>0.79924499999999998</c:v>
                </c:pt>
                <c:pt idx="38805" formatCode="General">
                  <c:v>0.79926699999999928</c:v>
                </c:pt>
                <c:pt idx="38806" formatCode="General">
                  <c:v>0.7992819999999996</c:v>
                </c:pt>
                <c:pt idx="38807" formatCode="General">
                  <c:v>0.79930500000000004</c:v>
                </c:pt>
                <c:pt idx="38808" formatCode="General">
                  <c:v>0.79932800000000004</c:v>
                </c:pt>
                <c:pt idx="38809" formatCode="General">
                  <c:v>0.79935</c:v>
                </c:pt>
                <c:pt idx="38810" formatCode="General">
                  <c:v>0.79936499999999955</c:v>
                </c:pt>
                <c:pt idx="38811" formatCode="General">
                  <c:v>0.79938799999999943</c:v>
                </c:pt>
                <c:pt idx="38812" formatCode="General">
                  <c:v>0.79940999999999951</c:v>
                </c:pt>
                <c:pt idx="38813" formatCode="General">
                  <c:v>0.79943199999999959</c:v>
                </c:pt>
                <c:pt idx="38814" formatCode="General">
                  <c:v>0.79944700000000002</c:v>
                </c:pt>
                <c:pt idx="38815" formatCode="General">
                  <c:v>0.79947000000000001</c:v>
                </c:pt>
                <c:pt idx="38816" formatCode="General">
                  <c:v>0.79949199999999998</c:v>
                </c:pt>
                <c:pt idx="38817" formatCode="General">
                  <c:v>0.79951499999999942</c:v>
                </c:pt>
                <c:pt idx="38818" formatCode="General">
                  <c:v>0.79952999999999996</c:v>
                </c:pt>
                <c:pt idx="38819" formatCode="General">
                  <c:v>0.79955299999999929</c:v>
                </c:pt>
                <c:pt idx="38820" formatCode="General">
                  <c:v>0.79957500000000004</c:v>
                </c:pt>
                <c:pt idx="38821" formatCode="General">
                  <c:v>0.79959800000000003</c:v>
                </c:pt>
                <c:pt idx="38822" formatCode="General">
                  <c:v>0.79961300000000002</c:v>
                </c:pt>
                <c:pt idx="38823" formatCode="General">
                  <c:v>0.79963499999999998</c:v>
                </c:pt>
                <c:pt idx="38824" formatCode="General">
                  <c:v>0.79965699999999951</c:v>
                </c:pt>
                <c:pt idx="38825" formatCode="General">
                  <c:v>0.79967999999999995</c:v>
                </c:pt>
                <c:pt idx="38826" formatCode="General">
                  <c:v>0.79969500000000071</c:v>
                </c:pt>
                <c:pt idx="38827" formatCode="General">
                  <c:v>0.79971700000000001</c:v>
                </c:pt>
                <c:pt idx="38828" formatCode="General">
                  <c:v>0.79974000000000045</c:v>
                </c:pt>
                <c:pt idx="38829" formatCode="General">
                  <c:v>0.799763</c:v>
                </c:pt>
                <c:pt idx="38830" formatCode="General">
                  <c:v>0.79977799999999999</c:v>
                </c:pt>
                <c:pt idx="38831" formatCode="General">
                  <c:v>0.7998000000000004</c:v>
                </c:pt>
                <c:pt idx="38832" formatCode="General">
                  <c:v>0.79982299999999951</c:v>
                </c:pt>
                <c:pt idx="38833" formatCode="General">
                  <c:v>0.79984500000000058</c:v>
                </c:pt>
                <c:pt idx="38834" formatCode="General">
                  <c:v>0.79986000000000002</c:v>
                </c:pt>
                <c:pt idx="38835" formatCode="General">
                  <c:v>0.79988199999999998</c:v>
                </c:pt>
                <c:pt idx="38836" formatCode="General">
                  <c:v>0.79990499999999998</c:v>
                </c:pt>
                <c:pt idx="38837" formatCode="General">
                  <c:v>0.79992799999999997</c:v>
                </c:pt>
                <c:pt idx="38838" formatCode="General">
                  <c:v>0.79994200000000004</c:v>
                </c:pt>
                <c:pt idx="38839" formatCode="General">
                  <c:v>0.79996500000000004</c:v>
                </c:pt>
                <c:pt idx="38840" formatCode="General">
                  <c:v>0.799987</c:v>
                </c:pt>
                <c:pt idx="38841" formatCode="General">
                  <c:v>0.80001</c:v>
                </c:pt>
                <c:pt idx="38842" formatCode="General">
                  <c:v>0.80002499999999999</c:v>
                </c:pt>
                <c:pt idx="38843" formatCode="General">
                  <c:v>0.80004799999999998</c:v>
                </c:pt>
                <c:pt idx="38844" formatCode="General">
                  <c:v>0.8000699999999995</c:v>
                </c:pt>
                <c:pt idx="38845" formatCode="General">
                  <c:v>0.80009200000000003</c:v>
                </c:pt>
                <c:pt idx="38846" formatCode="General">
                  <c:v>0.80010700000000001</c:v>
                </c:pt>
                <c:pt idx="38847" formatCode="General">
                  <c:v>0.80013000000000001</c:v>
                </c:pt>
                <c:pt idx="38848" formatCode="General">
                  <c:v>0.800153</c:v>
                </c:pt>
                <c:pt idx="38849" formatCode="General">
                  <c:v>0.80016799999999955</c:v>
                </c:pt>
                <c:pt idx="38850" formatCode="General">
                  <c:v>0.80018999999999996</c:v>
                </c:pt>
                <c:pt idx="38851" formatCode="General">
                  <c:v>0.80021299999999929</c:v>
                </c:pt>
                <c:pt idx="38852" formatCode="General">
                  <c:v>0.80023500000000003</c:v>
                </c:pt>
                <c:pt idx="38853" formatCode="General">
                  <c:v>0.80025000000000002</c:v>
                </c:pt>
                <c:pt idx="38854" formatCode="General">
                  <c:v>0.80027300000000001</c:v>
                </c:pt>
                <c:pt idx="38855" formatCode="General">
                  <c:v>0.80029499999999998</c:v>
                </c:pt>
                <c:pt idx="38856" formatCode="General">
                  <c:v>0.80031699999999928</c:v>
                </c:pt>
                <c:pt idx="38857" formatCode="General">
                  <c:v>0.8003319999999996</c:v>
                </c:pt>
                <c:pt idx="38858" formatCode="General">
                  <c:v>0.80035500000000004</c:v>
                </c:pt>
                <c:pt idx="38859" formatCode="General">
                  <c:v>0.80037700000000001</c:v>
                </c:pt>
                <c:pt idx="38860" formatCode="General">
                  <c:v>0.8004</c:v>
                </c:pt>
                <c:pt idx="38861" formatCode="General">
                  <c:v>0.80041499999999943</c:v>
                </c:pt>
                <c:pt idx="38862" formatCode="General">
                  <c:v>0.80043799999999943</c:v>
                </c:pt>
                <c:pt idx="38863" formatCode="General">
                  <c:v>0.80045999999999951</c:v>
                </c:pt>
                <c:pt idx="38864" formatCode="General">
                  <c:v>0.80048299999999928</c:v>
                </c:pt>
                <c:pt idx="38865" formatCode="General">
                  <c:v>0.80049800000000004</c:v>
                </c:pt>
                <c:pt idx="38866" formatCode="General">
                  <c:v>0.80052000000000001</c:v>
                </c:pt>
                <c:pt idx="38867" formatCode="General">
                  <c:v>0.80054199999999998</c:v>
                </c:pt>
                <c:pt idx="38868" formatCode="General">
                  <c:v>0.80056499999999942</c:v>
                </c:pt>
                <c:pt idx="38869" formatCode="General">
                  <c:v>0.80057999999999996</c:v>
                </c:pt>
                <c:pt idx="38870" formatCode="General">
                  <c:v>0.80060200000000004</c:v>
                </c:pt>
                <c:pt idx="38871" formatCode="General">
                  <c:v>0.80062500000000059</c:v>
                </c:pt>
                <c:pt idx="38872" formatCode="General">
                  <c:v>0.80064700000000044</c:v>
                </c:pt>
                <c:pt idx="38873" formatCode="General">
                  <c:v>0.80066300000000001</c:v>
                </c:pt>
                <c:pt idx="38874" formatCode="General">
                  <c:v>0.80068499999999998</c:v>
                </c:pt>
                <c:pt idx="38875" formatCode="General">
                  <c:v>0.80070799999999998</c:v>
                </c:pt>
                <c:pt idx="38876" formatCode="General">
                  <c:v>0.80073000000000005</c:v>
                </c:pt>
                <c:pt idx="38877" formatCode="General">
                  <c:v>0.80074500000000071</c:v>
                </c:pt>
                <c:pt idx="38878" formatCode="General">
                  <c:v>0.80076700000000001</c:v>
                </c:pt>
                <c:pt idx="38879" formatCode="General">
                  <c:v>0.80079000000000045</c:v>
                </c:pt>
                <c:pt idx="38880" formatCode="General">
                  <c:v>0.800813</c:v>
                </c:pt>
                <c:pt idx="38881" formatCode="General">
                  <c:v>0.80082699999999996</c:v>
                </c:pt>
                <c:pt idx="38882" formatCode="General">
                  <c:v>0.80084999999999995</c:v>
                </c:pt>
                <c:pt idx="38883" formatCode="General">
                  <c:v>0.8008729999999995</c:v>
                </c:pt>
                <c:pt idx="38884" formatCode="General">
                  <c:v>0.80089500000000058</c:v>
                </c:pt>
                <c:pt idx="38885" formatCode="General">
                  <c:v>0.80091000000000001</c:v>
                </c:pt>
                <c:pt idx="38886" formatCode="General">
                  <c:v>0.80093199999999998</c:v>
                </c:pt>
                <c:pt idx="38887" formatCode="General">
                  <c:v>0.80095499999999997</c:v>
                </c:pt>
                <c:pt idx="38888" formatCode="General">
                  <c:v>0.80097700000000005</c:v>
                </c:pt>
                <c:pt idx="38889" formatCode="General">
                  <c:v>0.80099200000000004</c:v>
                </c:pt>
                <c:pt idx="38890" formatCode="General">
                  <c:v>0.80101500000000003</c:v>
                </c:pt>
                <c:pt idx="38891" formatCode="General">
                  <c:v>0.80103800000000003</c:v>
                </c:pt>
                <c:pt idx="38892" formatCode="General">
                  <c:v>0.80105999999999999</c:v>
                </c:pt>
                <c:pt idx="38893" formatCode="General">
                  <c:v>0.80107499999999998</c:v>
                </c:pt>
                <c:pt idx="38894" formatCode="General">
                  <c:v>0.80109799999999998</c:v>
                </c:pt>
                <c:pt idx="38895" formatCode="General">
                  <c:v>0.80112000000000005</c:v>
                </c:pt>
                <c:pt idx="38896" formatCode="General">
                  <c:v>0.80114200000000002</c:v>
                </c:pt>
                <c:pt idx="38897" formatCode="General">
                  <c:v>0.80115700000000001</c:v>
                </c:pt>
                <c:pt idx="38898" formatCode="General">
                  <c:v>0.80118</c:v>
                </c:pt>
                <c:pt idx="38899" formatCode="General">
                  <c:v>0.80120199999999997</c:v>
                </c:pt>
                <c:pt idx="38900" formatCode="General">
                  <c:v>0.80122499999999997</c:v>
                </c:pt>
                <c:pt idx="38901" formatCode="General">
                  <c:v>0.80123999999999951</c:v>
                </c:pt>
                <c:pt idx="38902" formatCode="General">
                  <c:v>0.80126299999999928</c:v>
                </c:pt>
                <c:pt idx="38903" formatCode="General">
                  <c:v>0.80128500000000003</c:v>
                </c:pt>
                <c:pt idx="38904" formatCode="General">
                  <c:v>0.80130699999999955</c:v>
                </c:pt>
                <c:pt idx="38905" formatCode="General">
                  <c:v>0.80132300000000001</c:v>
                </c:pt>
                <c:pt idx="38906" formatCode="General">
                  <c:v>0.80134499999999997</c:v>
                </c:pt>
                <c:pt idx="38907" formatCode="General">
                  <c:v>0.80136699999999939</c:v>
                </c:pt>
                <c:pt idx="38908" formatCode="General">
                  <c:v>0.80139000000000005</c:v>
                </c:pt>
                <c:pt idx="38909" formatCode="General">
                  <c:v>0.80140500000000003</c:v>
                </c:pt>
                <c:pt idx="38910" formatCode="General">
                  <c:v>0.801427</c:v>
                </c:pt>
                <c:pt idx="38911" formatCode="General">
                  <c:v>0.80145</c:v>
                </c:pt>
                <c:pt idx="38912" formatCode="General">
                  <c:v>0.80147299999999955</c:v>
                </c:pt>
                <c:pt idx="38913" formatCode="General">
                  <c:v>0.80148799999999942</c:v>
                </c:pt>
                <c:pt idx="38914" formatCode="General">
                  <c:v>0.8015099999999995</c:v>
                </c:pt>
                <c:pt idx="38915" formatCode="General">
                  <c:v>0.80153299999999938</c:v>
                </c:pt>
                <c:pt idx="38916" formatCode="General">
                  <c:v>0.80154800000000004</c:v>
                </c:pt>
                <c:pt idx="38917" formatCode="General">
                  <c:v>0.80157</c:v>
                </c:pt>
                <c:pt idx="38918" formatCode="General">
                  <c:v>0.80159199999999997</c:v>
                </c:pt>
                <c:pt idx="38919" formatCode="General">
                  <c:v>0.80161499999999997</c:v>
                </c:pt>
                <c:pt idx="38920" formatCode="General">
                  <c:v>0.80162999999999995</c:v>
                </c:pt>
                <c:pt idx="38921" formatCode="General">
                  <c:v>0.80165200000000003</c:v>
                </c:pt>
                <c:pt idx="38922" formatCode="General">
                  <c:v>0.80167500000000058</c:v>
                </c:pt>
                <c:pt idx="38923" formatCode="General">
                  <c:v>0.80169699999999999</c:v>
                </c:pt>
                <c:pt idx="38924" formatCode="General">
                  <c:v>0.80171300000000001</c:v>
                </c:pt>
                <c:pt idx="38925" formatCode="General">
                  <c:v>0.80173499999999998</c:v>
                </c:pt>
                <c:pt idx="38926" formatCode="General">
                  <c:v>0.80175799999999997</c:v>
                </c:pt>
                <c:pt idx="38927" formatCode="General">
                  <c:v>0.80178000000000005</c:v>
                </c:pt>
                <c:pt idx="38928" formatCode="General">
                  <c:v>0.8017950000000007</c:v>
                </c:pt>
                <c:pt idx="38929" formatCode="General">
                  <c:v>0.801817</c:v>
                </c:pt>
                <c:pt idx="38930" formatCode="General">
                  <c:v>0.80184000000000044</c:v>
                </c:pt>
                <c:pt idx="38931" formatCode="General">
                  <c:v>0.80186299999999955</c:v>
                </c:pt>
                <c:pt idx="38932" formatCode="General">
                  <c:v>0.80187699999999951</c:v>
                </c:pt>
                <c:pt idx="38933" formatCode="General">
                  <c:v>0.80189999999999995</c:v>
                </c:pt>
                <c:pt idx="38934" formatCode="General">
                  <c:v>0.80192300000000005</c:v>
                </c:pt>
                <c:pt idx="38935" formatCode="General">
                  <c:v>0.80194500000000046</c:v>
                </c:pt>
                <c:pt idx="38936" formatCode="General">
                  <c:v>0.80196000000000001</c:v>
                </c:pt>
                <c:pt idx="38937" formatCode="General">
                  <c:v>0.801983</c:v>
                </c:pt>
                <c:pt idx="38938" formatCode="General">
                  <c:v>0.80200499999999997</c:v>
                </c:pt>
                <c:pt idx="38939" formatCode="General">
                  <c:v>0.80202700000000005</c:v>
                </c:pt>
                <c:pt idx="38940" formatCode="General">
                  <c:v>0.80204200000000003</c:v>
                </c:pt>
                <c:pt idx="38941" formatCode="General">
                  <c:v>0.80206500000000003</c:v>
                </c:pt>
                <c:pt idx="38942" formatCode="General">
                  <c:v>0.80208800000000002</c:v>
                </c:pt>
                <c:pt idx="38943" formatCode="General">
                  <c:v>0.80210999999999999</c:v>
                </c:pt>
                <c:pt idx="38944" formatCode="General">
                  <c:v>0.80212499999999998</c:v>
                </c:pt>
                <c:pt idx="38945" formatCode="General">
                  <c:v>0.80214799999999997</c:v>
                </c:pt>
                <c:pt idx="38946" formatCode="General">
                  <c:v>0.80217000000000005</c:v>
                </c:pt>
                <c:pt idx="38947" formatCode="General">
                  <c:v>0.80219300000000004</c:v>
                </c:pt>
                <c:pt idx="38948" formatCode="General">
                  <c:v>0.80220800000000003</c:v>
                </c:pt>
                <c:pt idx="38949" formatCode="General">
                  <c:v>0.80223</c:v>
                </c:pt>
                <c:pt idx="38950" formatCode="General">
                  <c:v>0.80225199999999997</c:v>
                </c:pt>
                <c:pt idx="38951" formatCode="General">
                  <c:v>0.80227499999999996</c:v>
                </c:pt>
                <c:pt idx="38952" formatCode="General">
                  <c:v>0.8022899999999995</c:v>
                </c:pt>
                <c:pt idx="38953" formatCode="General">
                  <c:v>0.80231299999999939</c:v>
                </c:pt>
                <c:pt idx="38954" formatCode="General">
                  <c:v>0.80233500000000002</c:v>
                </c:pt>
                <c:pt idx="38955" formatCode="General">
                  <c:v>0.80235699999999943</c:v>
                </c:pt>
                <c:pt idx="38956" formatCode="General">
                  <c:v>0.802373</c:v>
                </c:pt>
                <c:pt idx="38957" formatCode="General">
                  <c:v>0.80239499999999997</c:v>
                </c:pt>
                <c:pt idx="38958" formatCode="General">
                  <c:v>0.8024179999999993</c:v>
                </c:pt>
                <c:pt idx="38959" formatCode="General">
                  <c:v>0.80244000000000004</c:v>
                </c:pt>
                <c:pt idx="38960" formatCode="General">
                  <c:v>0.80245500000000003</c:v>
                </c:pt>
                <c:pt idx="38961" formatCode="General">
                  <c:v>0.802477</c:v>
                </c:pt>
                <c:pt idx="38962" formatCode="General">
                  <c:v>0.80249999999999999</c:v>
                </c:pt>
                <c:pt idx="38963" formatCode="General">
                  <c:v>0.80252299999999943</c:v>
                </c:pt>
                <c:pt idx="38964" formatCode="General">
                  <c:v>0.80253799999999942</c:v>
                </c:pt>
                <c:pt idx="38965" formatCode="General">
                  <c:v>0.80255999999999961</c:v>
                </c:pt>
                <c:pt idx="38966" formatCode="General">
                  <c:v>0.80258299999999938</c:v>
                </c:pt>
                <c:pt idx="38967" formatCode="General">
                  <c:v>0.80260500000000046</c:v>
                </c:pt>
                <c:pt idx="38968" formatCode="General">
                  <c:v>0.80262000000000044</c:v>
                </c:pt>
                <c:pt idx="38969" formatCode="General">
                  <c:v>0.80264200000000041</c:v>
                </c:pt>
                <c:pt idx="38970" formatCode="General">
                  <c:v>0.80266499999999996</c:v>
                </c:pt>
                <c:pt idx="38971" formatCode="General">
                  <c:v>0.80268700000000004</c:v>
                </c:pt>
                <c:pt idx="38972" formatCode="General">
                  <c:v>0.80270200000000003</c:v>
                </c:pt>
                <c:pt idx="38973" formatCode="General">
                  <c:v>0.80272500000000047</c:v>
                </c:pt>
                <c:pt idx="38974" formatCode="General">
                  <c:v>0.80274800000000046</c:v>
                </c:pt>
                <c:pt idx="38975" formatCode="General">
                  <c:v>0.80276999999999998</c:v>
                </c:pt>
                <c:pt idx="38976" formatCode="General">
                  <c:v>0.80278499999999997</c:v>
                </c:pt>
                <c:pt idx="38977" formatCode="General">
                  <c:v>0.80280799999999997</c:v>
                </c:pt>
                <c:pt idx="38978" formatCode="General">
                  <c:v>0.80283000000000004</c:v>
                </c:pt>
                <c:pt idx="38979" formatCode="General">
                  <c:v>0.80284500000000059</c:v>
                </c:pt>
                <c:pt idx="38980" formatCode="General">
                  <c:v>0.802867</c:v>
                </c:pt>
                <c:pt idx="38981" formatCode="General">
                  <c:v>0.80288999999999999</c:v>
                </c:pt>
                <c:pt idx="38982" formatCode="General">
                  <c:v>0.80291199999999996</c:v>
                </c:pt>
                <c:pt idx="38983" formatCode="General">
                  <c:v>0.8029269999999995</c:v>
                </c:pt>
                <c:pt idx="38984" formatCode="General">
                  <c:v>0.80295000000000005</c:v>
                </c:pt>
                <c:pt idx="38985" formatCode="General">
                  <c:v>0.80297300000000005</c:v>
                </c:pt>
                <c:pt idx="38986" formatCode="General">
                  <c:v>0.80299500000000046</c:v>
                </c:pt>
                <c:pt idx="38987" formatCode="General">
                  <c:v>0.80301</c:v>
                </c:pt>
                <c:pt idx="38988" formatCode="General">
                  <c:v>0.803033</c:v>
                </c:pt>
                <c:pt idx="38989" formatCode="General">
                  <c:v>0.80305499999999996</c:v>
                </c:pt>
                <c:pt idx="38990" formatCode="General">
                  <c:v>0.80307700000000004</c:v>
                </c:pt>
                <c:pt idx="38991" formatCode="General">
                  <c:v>0.80309200000000003</c:v>
                </c:pt>
                <c:pt idx="38992" formatCode="General">
                  <c:v>0.80311500000000002</c:v>
                </c:pt>
                <c:pt idx="38993" formatCode="General">
                  <c:v>0.80313699999999955</c:v>
                </c:pt>
                <c:pt idx="38994" formatCode="General">
                  <c:v>0.80315999999999999</c:v>
                </c:pt>
                <c:pt idx="38995" formatCode="General">
                  <c:v>0.80317499999999997</c:v>
                </c:pt>
                <c:pt idx="38996" formatCode="General">
                  <c:v>0.80319799999999997</c:v>
                </c:pt>
                <c:pt idx="38997" formatCode="General">
                  <c:v>0.80322000000000005</c:v>
                </c:pt>
                <c:pt idx="38998" formatCode="General">
                  <c:v>0.80324300000000004</c:v>
                </c:pt>
                <c:pt idx="38999" formatCode="General">
                  <c:v>0.80325800000000003</c:v>
                </c:pt>
                <c:pt idx="39000" formatCode="General">
                  <c:v>0.80327999999999999</c:v>
                </c:pt>
                <c:pt idx="39001" formatCode="General">
                  <c:v>0.80330199999999996</c:v>
                </c:pt>
                <c:pt idx="39002" formatCode="General">
                  <c:v>0.80332499999999996</c:v>
                </c:pt>
                <c:pt idx="39003" formatCode="General">
                  <c:v>0.80334000000000005</c:v>
                </c:pt>
                <c:pt idx="39004" formatCode="General">
                  <c:v>0.80336199999999958</c:v>
                </c:pt>
                <c:pt idx="39005" formatCode="General">
                  <c:v>0.80338500000000002</c:v>
                </c:pt>
                <c:pt idx="39006" formatCode="General">
                  <c:v>0.80340699999999943</c:v>
                </c:pt>
                <c:pt idx="39007" formatCode="General">
                  <c:v>0.803423</c:v>
                </c:pt>
                <c:pt idx="39008" formatCode="General">
                  <c:v>0.80344499999999996</c:v>
                </c:pt>
                <c:pt idx="39009" formatCode="General">
                  <c:v>0.80346799999999929</c:v>
                </c:pt>
                <c:pt idx="39010" formatCode="General">
                  <c:v>0.80349000000000004</c:v>
                </c:pt>
                <c:pt idx="39011" formatCode="General">
                  <c:v>0.80350500000000002</c:v>
                </c:pt>
                <c:pt idx="39012" formatCode="General">
                  <c:v>0.80352699999999955</c:v>
                </c:pt>
                <c:pt idx="39013" formatCode="General">
                  <c:v>0.80354999999999999</c:v>
                </c:pt>
                <c:pt idx="39014" formatCode="General">
                  <c:v>0.80357299999999943</c:v>
                </c:pt>
                <c:pt idx="39015" formatCode="General">
                  <c:v>0.80358699999999939</c:v>
                </c:pt>
                <c:pt idx="39016" formatCode="General">
                  <c:v>0.80361000000000005</c:v>
                </c:pt>
                <c:pt idx="39017" formatCode="General">
                  <c:v>0.80363200000000001</c:v>
                </c:pt>
                <c:pt idx="39018" formatCode="General">
                  <c:v>0.80365500000000045</c:v>
                </c:pt>
                <c:pt idx="39019" formatCode="General">
                  <c:v>0.80367000000000044</c:v>
                </c:pt>
                <c:pt idx="39020" formatCode="General">
                  <c:v>0.80369299999999999</c:v>
                </c:pt>
                <c:pt idx="39021" formatCode="General">
                  <c:v>0.80371499999999996</c:v>
                </c:pt>
                <c:pt idx="39022" formatCode="General">
                  <c:v>0.80373700000000003</c:v>
                </c:pt>
                <c:pt idx="39023" formatCode="General">
                  <c:v>0.80375200000000002</c:v>
                </c:pt>
                <c:pt idx="39024" formatCode="General">
                  <c:v>0.80377500000000046</c:v>
                </c:pt>
                <c:pt idx="39025" formatCode="General">
                  <c:v>0.80379800000000046</c:v>
                </c:pt>
                <c:pt idx="39026" formatCode="General">
                  <c:v>0.80381999999999998</c:v>
                </c:pt>
                <c:pt idx="39027" formatCode="General">
                  <c:v>0.80383499999999997</c:v>
                </c:pt>
                <c:pt idx="39028" formatCode="General">
                  <c:v>0.80385799999999996</c:v>
                </c:pt>
                <c:pt idx="39029" formatCode="General">
                  <c:v>0.80388000000000004</c:v>
                </c:pt>
                <c:pt idx="39030" formatCode="General">
                  <c:v>0.80390300000000003</c:v>
                </c:pt>
                <c:pt idx="39031" formatCode="General">
                  <c:v>0.80391800000000002</c:v>
                </c:pt>
                <c:pt idx="39032" formatCode="General">
                  <c:v>0.80393999999999999</c:v>
                </c:pt>
                <c:pt idx="39033" formatCode="General">
                  <c:v>0.80396199999999951</c:v>
                </c:pt>
                <c:pt idx="39034" formatCode="General">
                  <c:v>0.80398499999999951</c:v>
                </c:pt>
                <c:pt idx="39035" formatCode="General">
                  <c:v>0.80400000000000005</c:v>
                </c:pt>
                <c:pt idx="39036" formatCode="General">
                  <c:v>0.80402300000000004</c:v>
                </c:pt>
                <c:pt idx="39037" formatCode="General">
                  <c:v>0.80404500000000045</c:v>
                </c:pt>
                <c:pt idx="39038" formatCode="General">
                  <c:v>0.80406699999999942</c:v>
                </c:pt>
                <c:pt idx="39039" formatCode="General">
                  <c:v>0.80408299999999955</c:v>
                </c:pt>
                <c:pt idx="39040" formatCode="General">
                  <c:v>0.80410499999999996</c:v>
                </c:pt>
                <c:pt idx="39041" formatCode="General">
                  <c:v>0.80412799999999951</c:v>
                </c:pt>
                <c:pt idx="39042" formatCode="General">
                  <c:v>0.80415000000000003</c:v>
                </c:pt>
                <c:pt idx="39043" formatCode="General">
                  <c:v>0.80416500000000002</c:v>
                </c:pt>
                <c:pt idx="39044" formatCode="General">
                  <c:v>0.80418699999999943</c:v>
                </c:pt>
                <c:pt idx="39045" formatCode="General">
                  <c:v>0.80420999999999998</c:v>
                </c:pt>
                <c:pt idx="39046" formatCode="General">
                  <c:v>0.80423299999999942</c:v>
                </c:pt>
                <c:pt idx="39047" formatCode="General">
                  <c:v>0.80424799999999996</c:v>
                </c:pt>
                <c:pt idx="39048" formatCode="General">
                  <c:v>0.80427000000000004</c:v>
                </c:pt>
                <c:pt idx="39049" formatCode="General">
                  <c:v>0.80429300000000004</c:v>
                </c:pt>
                <c:pt idx="39050" formatCode="General">
                  <c:v>0.80430800000000002</c:v>
                </c:pt>
                <c:pt idx="39051" formatCode="General">
                  <c:v>0.80432999999999999</c:v>
                </c:pt>
                <c:pt idx="39052" formatCode="General">
                  <c:v>0.80435199999999996</c:v>
                </c:pt>
                <c:pt idx="39053" formatCode="General">
                  <c:v>0.80437499999999951</c:v>
                </c:pt>
                <c:pt idx="39054" formatCode="General">
                  <c:v>0.80439000000000005</c:v>
                </c:pt>
                <c:pt idx="39055" formatCode="General">
                  <c:v>0.80441199999999957</c:v>
                </c:pt>
                <c:pt idx="39056" formatCode="General">
                  <c:v>0.80443500000000001</c:v>
                </c:pt>
                <c:pt idx="39057" formatCode="General">
                  <c:v>0.80445800000000001</c:v>
                </c:pt>
                <c:pt idx="39058" formatCode="General">
                  <c:v>0.80447299999999955</c:v>
                </c:pt>
                <c:pt idx="39059" formatCode="General">
                  <c:v>0.80449499999999996</c:v>
                </c:pt>
                <c:pt idx="39060" formatCode="General">
                  <c:v>0.80451799999999929</c:v>
                </c:pt>
                <c:pt idx="39061" formatCode="General">
                  <c:v>0.80454000000000003</c:v>
                </c:pt>
                <c:pt idx="39062" formatCode="General">
                  <c:v>0.80455500000000002</c:v>
                </c:pt>
                <c:pt idx="39063" formatCode="General">
                  <c:v>0.80457699999999943</c:v>
                </c:pt>
                <c:pt idx="39064" formatCode="General">
                  <c:v>0.80459999999999998</c:v>
                </c:pt>
                <c:pt idx="39065" formatCode="General">
                  <c:v>0.80462299999999998</c:v>
                </c:pt>
                <c:pt idx="39066" formatCode="General">
                  <c:v>0.80463700000000005</c:v>
                </c:pt>
                <c:pt idx="39067" formatCode="General">
                  <c:v>0.80466000000000004</c:v>
                </c:pt>
                <c:pt idx="39068" formatCode="General">
                  <c:v>0.80468300000000004</c:v>
                </c:pt>
                <c:pt idx="39069" formatCode="General">
                  <c:v>0.80470500000000045</c:v>
                </c:pt>
                <c:pt idx="39070" formatCode="General">
                  <c:v>0.80471999999999999</c:v>
                </c:pt>
                <c:pt idx="39071" formatCode="General">
                  <c:v>0.80474299999999999</c:v>
                </c:pt>
                <c:pt idx="39072" formatCode="General">
                  <c:v>0.80476499999999951</c:v>
                </c:pt>
                <c:pt idx="39073" formatCode="General">
                  <c:v>0.80478700000000003</c:v>
                </c:pt>
                <c:pt idx="39074" formatCode="General">
                  <c:v>0.80480200000000002</c:v>
                </c:pt>
                <c:pt idx="39075" formatCode="General">
                  <c:v>0.80482500000000046</c:v>
                </c:pt>
                <c:pt idx="39076" formatCode="General">
                  <c:v>0.80484800000000045</c:v>
                </c:pt>
                <c:pt idx="39077" formatCode="General">
                  <c:v>0.80486999999999997</c:v>
                </c:pt>
                <c:pt idx="39078" formatCode="General">
                  <c:v>0.80488499999999996</c:v>
                </c:pt>
                <c:pt idx="39079" formatCode="General">
                  <c:v>0.80490799999999996</c:v>
                </c:pt>
                <c:pt idx="39080" formatCode="General">
                  <c:v>0.80493000000000003</c:v>
                </c:pt>
                <c:pt idx="39081" formatCode="General">
                  <c:v>0.80495300000000003</c:v>
                </c:pt>
                <c:pt idx="39082" formatCode="General">
                  <c:v>0.80496800000000002</c:v>
                </c:pt>
                <c:pt idx="39083" formatCode="General">
                  <c:v>0.80498999999999998</c:v>
                </c:pt>
                <c:pt idx="39084" formatCode="General">
                  <c:v>0.80501199999999951</c:v>
                </c:pt>
                <c:pt idx="39085" formatCode="General">
                  <c:v>0.8050349999999995</c:v>
                </c:pt>
                <c:pt idx="39086" formatCode="General">
                  <c:v>0.80505000000000004</c:v>
                </c:pt>
                <c:pt idx="39087" formatCode="General">
                  <c:v>0.80507200000000001</c:v>
                </c:pt>
                <c:pt idx="39088" formatCode="General">
                  <c:v>0.80509500000000045</c:v>
                </c:pt>
                <c:pt idx="39089" formatCode="General">
                  <c:v>0.80511699999999942</c:v>
                </c:pt>
                <c:pt idx="39090" formatCode="General">
                  <c:v>0.80513299999999943</c:v>
                </c:pt>
                <c:pt idx="39091" formatCode="General">
                  <c:v>0.80515499999999951</c:v>
                </c:pt>
                <c:pt idx="39092" formatCode="General">
                  <c:v>0.80517799999999951</c:v>
                </c:pt>
                <c:pt idx="39093" formatCode="General">
                  <c:v>0.80520000000000003</c:v>
                </c:pt>
                <c:pt idx="39094" formatCode="General">
                  <c:v>0.80521500000000001</c:v>
                </c:pt>
                <c:pt idx="39095" formatCode="General">
                  <c:v>0.80523699999999943</c:v>
                </c:pt>
                <c:pt idx="39096" formatCode="General">
                  <c:v>0.80525999999999998</c:v>
                </c:pt>
                <c:pt idx="39097" formatCode="General">
                  <c:v>0.80528299999999942</c:v>
                </c:pt>
                <c:pt idx="39098" formatCode="General">
                  <c:v>0.80529700000000004</c:v>
                </c:pt>
                <c:pt idx="39099" formatCode="General">
                  <c:v>0.80532000000000004</c:v>
                </c:pt>
                <c:pt idx="39100" formatCode="General">
                  <c:v>0.805342</c:v>
                </c:pt>
                <c:pt idx="39101" formatCode="General">
                  <c:v>0.805365</c:v>
                </c:pt>
                <c:pt idx="39102" formatCode="General">
                  <c:v>0.80537999999999998</c:v>
                </c:pt>
                <c:pt idx="39103" formatCode="General">
                  <c:v>0.80540299999999942</c:v>
                </c:pt>
                <c:pt idx="39104" formatCode="General">
                  <c:v>0.8054249999999995</c:v>
                </c:pt>
                <c:pt idx="39105" formatCode="General">
                  <c:v>0.80544700000000002</c:v>
                </c:pt>
                <c:pt idx="39106" formatCode="General">
                  <c:v>0.80546199999999957</c:v>
                </c:pt>
                <c:pt idx="39107" formatCode="General">
                  <c:v>0.80548500000000001</c:v>
                </c:pt>
                <c:pt idx="39108" formatCode="General">
                  <c:v>0.805508</c:v>
                </c:pt>
                <c:pt idx="39109" formatCode="General">
                  <c:v>0.80552999999999997</c:v>
                </c:pt>
                <c:pt idx="39110" formatCode="General">
                  <c:v>0.80554499999999996</c:v>
                </c:pt>
                <c:pt idx="39111" formatCode="General">
                  <c:v>0.80556799999999928</c:v>
                </c:pt>
                <c:pt idx="39112" formatCode="General">
                  <c:v>0.80559000000000003</c:v>
                </c:pt>
                <c:pt idx="39113" formatCode="General">
                  <c:v>0.80560500000000046</c:v>
                </c:pt>
                <c:pt idx="39114" formatCode="General">
                  <c:v>0.80562800000000045</c:v>
                </c:pt>
                <c:pt idx="39115" formatCode="General">
                  <c:v>0.80565000000000042</c:v>
                </c:pt>
                <c:pt idx="39116" formatCode="General">
                  <c:v>0.80567200000000005</c:v>
                </c:pt>
                <c:pt idx="39117" formatCode="General">
                  <c:v>0.80568700000000004</c:v>
                </c:pt>
                <c:pt idx="39118" formatCode="General">
                  <c:v>0.80571000000000004</c:v>
                </c:pt>
                <c:pt idx="39119" formatCode="General">
                  <c:v>0.80573300000000003</c:v>
                </c:pt>
                <c:pt idx="39120" formatCode="General">
                  <c:v>0.80575500000000044</c:v>
                </c:pt>
                <c:pt idx="39121" formatCode="General">
                  <c:v>0.80576999999999999</c:v>
                </c:pt>
                <c:pt idx="39122" formatCode="General">
                  <c:v>0.80579299999999998</c:v>
                </c:pt>
                <c:pt idx="39123" formatCode="General">
                  <c:v>0.8058149999999995</c:v>
                </c:pt>
                <c:pt idx="39124" formatCode="General">
                  <c:v>0.80583700000000003</c:v>
                </c:pt>
                <c:pt idx="39125" formatCode="General">
                  <c:v>0.80585200000000001</c:v>
                </c:pt>
                <c:pt idx="39126" formatCode="General">
                  <c:v>0.80587500000000045</c:v>
                </c:pt>
                <c:pt idx="39127" formatCode="General">
                  <c:v>0.80589699999999997</c:v>
                </c:pt>
                <c:pt idx="39128" formatCode="General">
                  <c:v>0.80591999999999997</c:v>
                </c:pt>
                <c:pt idx="39129" formatCode="General">
                  <c:v>0.80593499999999996</c:v>
                </c:pt>
                <c:pt idx="39130" formatCode="General">
                  <c:v>0.80595799999999951</c:v>
                </c:pt>
                <c:pt idx="39131" formatCode="General">
                  <c:v>0.80598000000000003</c:v>
                </c:pt>
                <c:pt idx="39132" formatCode="General">
                  <c:v>0.806002</c:v>
                </c:pt>
                <c:pt idx="39133" formatCode="General">
                  <c:v>0.80601800000000001</c:v>
                </c:pt>
                <c:pt idx="39134" formatCode="General">
                  <c:v>0.80603999999999998</c:v>
                </c:pt>
                <c:pt idx="39135" formatCode="General">
                  <c:v>0.8060619999999995</c:v>
                </c:pt>
                <c:pt idx="39136" formatCode="General">
                  <c:v>0.80608500000000005</c:v>
                </c:pt>
                <c:pt idx="39137" formatCode="General">
                  <c:v>0.80610000000000004</c:v>
                </c:pt>
                <c:pt idx="39138" formatCode="General">
                  <c:v>0.80612200000000001</c:v>
                </c:pt>
                <c:pt idx="39139" formatCode="General">
                  <c:v>0.80614500000000044</c:v>
                </c:pt>
                <c:pt idx="39140" formatCode="General">
                  <c:v>0.806168</c:v>
                </c:pt>
                <c:pt idx="39141" formatCode="General">
                  <c:v>0.80618299999999943</c:v>
                </c:pt>
                <c:pt idx="39142" formatCode="General">
                  <c:v>0.80620499999999951</c:v>
                </c:pt>
                <c:pt idx="39143" formatCode="General">
                  <c:v>0.8062279999999995</c:v>
                </c:pt>
                <c:pt idx="39144" formatCode="General">
                  <c:v>0.80625000000000002</c:v>
                </c:pt>
                <c:pt idx="39145" formatCode="General">
                  <c:v>0.80626500000000001</c:v>
                </c:pt>
                <c:pt idx="39146" formatCode="General">
                  <c:v>0.80628699999999942</c:v>
                </c:pt>
                <c:pt idx="39147" formatCode="General">
                  <c:v>0.80630999999999997</c:v>
                </c:pt>
                <c:pt idx="39148" formatCode="General">
                  <c:v>0.80633299999999941</c:v>
                </c:pt>
                <c:pt idx="39149" formatCode="General">
                  <c:v>0.80634700000000004</c:v>
                </c:pt>
                <c:pt idx="39150" formatCode="General">
                  <c:v>0.80637000000000003</c:v>
                </c:pt>
                <c:pt idx="39151" formatCode="General">
                  <c:v>0.806392</c:v>
                </c:pt>
                <c:pt idx="39152" formatCode="General">
                  <c:v>0.80641499999999955</c:v>
                </c:pt>
                <c:pt idx="39153" formatCode="General">
                  <c:v>0.80642999999999998</c:v>
                </c:pt>
                <c:pt idx="39154" formatCode="General">
                  <c:v>0.80645299999999942</c:v>
                </c:pt>
                <c:pt idx="39155" formatCode="General">
                  <c:v>0.80647500000000005</c:v>
                </c:pt>
                <c:pt idx="39156" formatCode="General">
                  <c:v>0.80649700000000002</c:v>
                </c:pt>
                <c:pt idx="39157" formatCode="General">
                  <c:v>0.80651199999999956</c:v>
                </c:pt>
                <c:pt idx="39158" formatCode="General">
                  <c:v>0.806535</c:v>
                </c:pt>
                <c:pt idx="39159" formatCode="General">
                  <c:v>0.806558</c:v>
                </c:pt>
                <c:pt idx="39160" formatCode="General">
                  <c:v>0.80657999999999996</c:v>
                </c:pt>
                <c:pt idx="39161" formatCode="General">
                  <c:v>0.80659499999999951</c:v>
                </c:pt>
                <c:pt idx="39162" formatCode="General">
                  <c:v>0.80661700000000003</c:v>
                </c:pt>
                <c:pt idx="39163" formatCode="General">
                  <c:v>0.80664000000000058</c:v>
                </c:pt>
                <c:pt idx="39164" formatCode="General">
                  <c:v>0.80666199999999999</c:v>
                </c:pt>
                <c:pt idx="39165" formatCode="General">
                  <c:v>0.80667800000000045</c:v>
                </c:pt>
                <c:pt idx="39166" formatCode="General">
                  <c:v>0.80670000000000042</c:v>
                </c:pt>
                <c:pt idx="39167" formatCode="General">
                  <c:v>0.80672200000000005</c:v>
                </c:pt>
                <c:pt idx="39168" formatCode="General">
                  <c:v>0.80674500000000071</c:v>
                </c:pt>
                <c:pt idx="39169" formatCode="General">
                  <c:v>0.80676000000000003</c:v>
                </c:pt>
                <c:pt idx="39170" formatCode="General">
                  <c:v>0.80678300000000003</c:v>
                </c:pt>
                <c:pt idx="39171" formatCode="General">
                  <c:v>0.80680499999999999</c:v>
                </c:pt>
                <c:pt idx="39172" formatCode="General">
                  <c:v>0.80682699999999996</c:v>
                </c:pt>
                <c:pt idx="39173" formatCode="General">
                  <c:v>0.80684299999999998</c:v>
                </c:pt>
                <c:pt idx="39174" formatCode="General">
                  <c:v>0.80686500000000005</c:v>
                </c:pt>
                <c:pt idx="39175" formatCode="General">
                  <c:v>0.80688800000000005</c:v>
                </c:pt>
                <c:pt idx="39176" formatCode="General">
                  <c:v>0.80691000000000002</c:v>
                </c:pt>
                <c:pt idx="39177" formatCode="General">
                  <c:v>0.80692500000000045</c:v>
                </c:pt>
                <c:pt idx="39178" formatCode="General">
                  <c:v>0.80694699999999997</c:v>
                </c:pt>
                <c:pt idx="39179" formatCode="General">
                  <c:v>0.80696999999999997</c:v>
                </c:pt>
                <c:pt idx="39180" formatCode="General">
                  <c:v>0.80699299999999996</c:v>
                </c:pt>
                <c:pt idx="39181" formatCode="General">
                  <c:v>0.8070079999999995</c:v>
                </c:pt>
                <c:pt idx="39182" formatCode="General">
                  <c:v>0.80703000000000003</c:v>
                </c:pt>
                <c:pt idx="39183" formatCode="General">
                  <c:v>0.80705199999999999</c:v>
                </c:pt>
                <c:pt idx="39184" formatCode="General">
                  <c:v>0.80706800000000001</c:v>
                </c:pt>
                <c:pt idx="39185" formatCode="General">
                  <c:v>0.80708999999999997</c:v>
                </c:pt>
                <c:pt idx="39186" formatCode="General">
                  <c:v>0.80711299999999941</c:v>
                </c:pt>
                <c:pt idx="39187" formatCode="General">
                  <c:v>0.80713500000000005</c:v>
                </c:pt>
                <c:pt idx="39188" formatCode="General">
                  <c:v>0.80715000000000003</c:v>
                </c:pt>
                <c:pt idx="39189" formatCode="General">
                  <c:v>0.807172</c:v>
                </c:pt>
                <c:pt idx="39190" formatCode="General">
                  <c:v>0.80719500000000044</c:v>
                </c:pt>
                <c:pt idx="39191" formatCode="General">
                  <c:v>0.80721799999999955</c:v>
                </c:pt>
                <c:pt idx="39192" formatCode="General">
                  <c:v>0.80723299999999942</c:v>
                </c:pt>
                <c:pt idx="39193" formatCode="General">
                  <c:v>0.8072549999999995</c:v>
                </c:pt>
                <c:pt idx="39194" formatCode="General">
                  <c:v>0.80727800000000005</c:v>
                </c:pt>
                <c:pt idx="39195" formatCode="General">
                  <c:v>0.80730000000000002</c:v>
                </c:pt>
                <c:pt idx="39196" formatCode="General">
                  <c:v>0.807315</c:v>
                </c:pt>
                <c:pt idx="39197" formatCode="General">
                  <c:v>0.80733699999999942</c:v>
                </c:pt>
                <c:pt idx="39198" formatCode="General">
                  <c:v>0.80735999999999997</c:v>
                </c:pt>
                <c:pt idx="39199" formatCode="General">
                  <c:v>0.8073819999999996</c:v>
                </c:pt>
                <c:pt idx="39200" formatCode="General">
                  <c:v>0.80739700000000003</c:v>
                </c:pt>
                <c:pt idx="39201" formatCode="General">
                  <c:v>0.80742000000000003</c:v>
                </c:pt>
                <c:pt idx="39202" formatCode="General">
                  <c:v>0.80744300000000002</c:v>
                </c:pt>
                <c:pt idx="39203" formatCode="General">
                  <c:v>0.80746499999999954</c:v>
                </c:pt>
                <c:pt idx="39204" formatCode="General">
                  <c:v>0.80747999999999998</c:v>
                </c:pt>
                <c:pt idx="39205" formatCode="General">
                  <c:v>0.80750299999999942</c:v>
                </c:pt>
                <c:pt idx="39206" formatCode="General">
                  <c:v>0.80752500000000005</c:v>
                </c:pt>
                <c:pt idx="39207" formatCode="General">
                  <c:v>0.80754700000000001</c:v>
                </c:pt>
                <c:pt idx="39208" formatCode="General">
                  <c:v>0.80756199999999956</c:v>
                </c:pt>
                <c:pt idx="39209" formatCode="General">
                  <c:v>0.807585</c:v>
                </c:pt>
                <c:pt idx="39210" formatCode="General">
                  <c:v>0.80760699999999996</c:v>
                </c:pt>
                <c:pt idx="39211" formatCode="General">
                  <c:v>0.8076300000000004</c:v>
                </c:pt>
                <c:pt idx="39212" formatCode="General">
                  <c:v>0.80764499999999995</c:v>
                </c:pt>
                <c:pt idx="39213" formatCode="General">
                  <c:v>0.80766800000000005</c:v>
                </c:pt>
                <c:pt idx="39214" formatCode="General">
                  <c:v>0.80769000000000046</c:v>
                </c:pt>
                <c:pt idx="39215" formatCode="General">
                  <c:v>0.80771199999999999</c:v>
                </c:pt>
                <c:pt idx="39216" formatCode="General">
                  <c:v>0.80772800000000045</c:v>
                </c:pt>
                <c:pt idx="39217" formatCode="General">
                  <c:v>0.80775000000000041</c:v>
                </c:pt>
                <c:pt idx="39218" formatCode="General">
                  <c:v>0.80777200000000005</c:v>
                </c:pt>
                <c:pt idx="39219" formatCode="General">
                  <c:v>0.80779500000000071</c:v>
                </c:pt>
                <c:pt idx="39220" formatCode="General">
                  <c:v>0.80781000000000003</c:v>
                </c:pt>
                <c:pt idx="39221" formatCode="General">
                  <c:v>0.80783199999999999</c:v>
                </c:pt>
                <c:pt idx="39222" formatCode="General">
                  <c:v>0.80785499999999999</c:v>
                </c:pt>
                <c:pt idx="39223" formatCode="General">
                  <c:v>0.80787799999999999</c:v>
                </c:pt>
                <c:pt idx="39224" formatCode="General">
                  <c:v>0.80789299999999997</c:v>
                </c:pt>
                <c:pt idx="39225" formatCode="General">
                  <c:v>0.80791500000000005</c:v>
                </c:pt>
                <c:pt idx="39226" formatCode="General">
                  <c:v>0.80793800000000005</c:v>
                </c:pt>
                <c:pt idx="39227" formatCode="General">
                  <c:v>0.80796000000000001</c:v>
                </c:pt>
                <c:pt idx="39228" formatCode="General">
                  <c:v>0.80797500000000044</c:v>
                </c:pt>
                <c:pt idx="39229" formatCode="General">
                  <c:v>0.80799699999999997</c:v>
                </c:pt>
                <c:pt idx="39230" formatCode="General">
                  <c:v>0.80801999999999996</c:v>
                </c:pt>
                <c:pt idx="39231" formatCode="General">
                  <c:v>0.80804299999999996</c:v>
                </c:pt>
                <c:pt idx="39232" formatCode="General">
                  <c:v>0.80805700000000003</c:v>
                </c:pt>
                <c:pt idx="39233" formatCode="General">
                  <c:v>0.80808000000000002</c:v>
                </c:pt>
                <c:pt idx="39234" formatCode="General">
                  <c:v>0.80810199999999999</c:v>
                </c:pt>
                <c:pt idx="39235" formatCode="General">
                  <c:v>0.80812499999999998</c:v>
                </c:pt>
                <c:pt idx="39236" formatCode="General">
                  <c:v>0.80813999999999997</c:v>
                </c:pt>
                <c:pt idx="39237" formatCode="General">
                  <c:v>0.8081629999999993</c:v>
                </c:pt>
                <c:pt idx="39238" formatCode="General">
                  <c:v>0.80818500000000004</c:v>
                </c:pt>
                <c:pt idx="39239" formatCode="General">
                  <c:v>0.80820700000000001</c:v>
                </c:pt>
                <c:pt idx="39240" formatCode="General">
                  <c:v>0.808222</c:v>
                </c:pt>
                <c:pt idx="39241" formatCode="General">
                  <c:v>0.80824499999999999</c:v>
                </c:pt>
                <c:pt idx="39242" formatCode="General">
                  <c:v>0.80826799999999943</c:v>
                </c:pt>
                <c:pt idx="39243" formatCode="General">
                  <c:v>0.80828999999999951</c:v>
                </c:pt>
                <c:pt idx="39244" formatCode="General">
                  <c:v>0.80830500000000005</c:v>
                </c:pt>
                <c:pt idx="39245" formatCode="General">
                  <c:v>0.80832700000000002</c:v>
                </c:pt>
                <c:pt idx="39246" formatCode="General">
                  <c:v>0.80835000000000001</c:v>
                </c:pt>
                <c:pt idx="39247" formatCode="General">
                  <c:v>0.808365</c:v>
                </c:pt>
                <c:pt idx="39248" formatCode="General">
                  <c:v>0.808388</c:v>
                </c:pt>
                <c:pt idx="39249" formatCode="General">
                  <c:v>0.80840999999999996</c:v>
                </c:pt>
                <c:pt idx="39250" formatCode="General">
                  <c:v>0.8084319999999996</c:v>
                </c:pt>
                <c:pt idx="39251" formatCode="General">
                  <c:v>0.80844700000000003</c:v>
                </c:pt>
                <c:pt idx="39252" formatCode="General">
                  <c:v>0.80847000000000002</c:v>
                </c:pt>
                <c:pt idx="39253" formatCode="General">
                  <c:v>0.80849300000000002</c:v>
                </c:pt>
                <c:pt idx="39254" formatCode="General">
                  <c:v>0.80851499999999943</c:v>
                </c:pt>
                <c:pt idx="39255" formatCode="General">
                  <c:v>0.80852999999999997</c:v>
                </c:pt>
                <c:pt idx="39256" formatCode="General">
                  <c:v>0.80855299999999941</c:v>
                </c:pt>
                <c:pt idx="39257" formatCode="General">
                  <c:v>0.80857500000000004</c:v>
                </c:pt>
                <c:pt idx="39258" formatCode="General">
                  <c:v>0.80859800000000004</c:v>
                </c:pt>
                <c:pt idx="39259" formatCode="General">
                  <c:v>0.80861300000000003</c:v>
                </c:pt>
                <c:pt idx="39260" formatCode="General">
                  <c:v>0.80863499999999999</c:v>
                </c:pt>
                <c:pt idx="39261" formatCode="General">
                  <c:v>0.80865699999999996</c:v>
                </c:pt>
                <c:pt idx="39262" formatCode="General">
                  <c:v>0.80867999999999995</c:v>
                </c:pt>
                <c:pt idx="39263" formatCode="General">
                  <c:v>0.80869500000000072</c:v>
                </c:pt>
                <c:pt idx="39264" formatCode="General">
                  <c:v>0.80871800000000005</c:v>
                </c:pt>
                <c:pt idx="39265" formatCode="General">
                  <c:v>0.80874000000000046</c:v>
                </c:pt>
                <c:pt idx="39266" formatCode="General">
                  <c:v>0.80876199999999998</c:v>
                </c:pt>
                <c:pt idx="39267" formatCode="General">
                  <c:v>0.80877800000000044</c:v>
                </c:pt>
                <c:pt idx="39268" formatCode="General">
                  <c:v>0.80880000000000041</c:v>
                </c:pt>
                <c:pt idx="39269" formatCode="General">
                  <c:v>0.80882299999999996</c:v>
                </c:pt>
                <c:pt idx="39270" formatCode="General">
                  <c:v>0.8088450000000007</c:v>
                </c:pt>
                <c:pt idx="39271" formatCode="General">
                  <c:v>0.80886000000000002</c:v>
                </c:pt>
                <c:pt idx="39272" formatCode="General">
                  <c:v>0.80888199999999999</c:v>
                </c:pt>
                <c:pt idx="39273" formatCode="General">
                  <c:v>0.80890499999999999</c:v>
                </c:pt>
                <c:pt idx="39274" formatCode="General">
                  <c:v>0.80892799999999998</c:v>
                </c:pt>
                <c:pt idx="39275" formatCode="General">
                  <c:v>0.80894299999999997</c:v>
                </c:pt>
                <c:pt idx="39276" formatCode="General">
                  <c:v>0.80896500000000005</c:v>
                </c:pt>
                <c:pt idx="39277" formatCode="General">
                  <c:v>0.80898700000000001</c:v>
                </c:pt>
                <c:pt idx="39278" formatCode="General">
                  <c:v>0.80901000000000001</c:v>
                </c:pt>
                <c:pt idx="39279" formatCode="General">
                  <c:v>0.80902499999999999</c:v>
                </c:pt>
                <c:pt idx="39280" formatCode="General">
                  <c:v>0.80904699999999996</c:v>
                </c:pt>
                <c:pt idx="39281" formatCode="General">
                  <c:v>0.80906999999999996</c:v>
                </c:pt>
                <c:pt idx="39282" formatCode="General">
                  <c:v>0.80909299999999951</c:v>
                </c:pt>
                <c:pt idx="39283" formatCode="General">
                  <c:v>0.80910700000000002</c:v>
                </c:pt>
                <c:pt idx="39284" formatCode="General">
                  <c:v>0.80913000000000002</c:v>
                </c:pt>
                <c:pt idx="39285" formatCode="General">
                  <c:v>0.80915300000000001</c:v>
                </c:pt>
                <c:pt idx="39286" formatCode="General">
                  <c:v>0.80917499999999998</c:v>
                </c:pt>
                <c:pt idx="39287" formatCode="General">
                  <c:v>0.80918999999999996</c:v>
                </c:pt>
                <c:pt idx="39288" formatCode="General">
                  <c:v>0.80921299999999929</c:v>
                </c:pt>
                <c:pt idx="39289" formatCode="General">
                  <c:v>0.80923500000000004</c:v>
                </c:pt>
                <c:pt idx="39290" formatCode="General">
                  <c:v>0.809257</c:v>
                </c:pt>
                <c:pt idx="39291" formatCode="General">
                  <c:v>0.80927199999999999</c:v>
                </c:pt>
                <c:pt idx="39292" formatCode="General">
                  <c:v>0.80929499999999999</c:v>
                </c:pt>
                <c:pt idx="39293" formatCode="General">
                  <c:v>0.80931799999999943</c:v>
                </c:pt>
                <c:pt idx="39294" formatCode="General">
                  <c:v>0.8093399999999995</c:v>
                </c:pt>
                <c:pt idx="39295" formatCode="General">
                  <c:v>0.80935500000000005</c:v>
                </c:pt>
                <c:pt idx="39296" formatCode="General">
                  <c:v>0.80937800000000004</c:v>
                </c:pt>
                <c:pt idx="39297" formatCode="General">
                  <c:v>0.80940000000000001</c:v>
                </c:pt>
                <c:pt idx="39298" formatCode="General">
                  <c:v>0.80942199999999997</c:v>
                </c:pt>
                <c:pt idx="39299" formatCode="General">
                  <c:v>0.80943799999999955</c:v>
                </c:pt>
                <c:pt idx="39300" formatCode="General">
                  <c:v>0.80945999999999996</c:v>
                </c:pt>
                <c:pt idx="39301" formatCode="General">
                  <c:v>0.80948199999999959</c:v>
                </c:pt>
                <c:pt idx="39302" formatCode="General">
                  <c:v>0.80950500000000003</c:v>
                </c:pt>
                <c:pt idx="39303" formatCode="General">
                  <c:v>0.80952000000000002</c:v>
                </c:pt>
                <c:pt idx="39304" formatCode="General">
                  <c:v>0.80954199999999998</c:v>
                </c:pt>
                <c:pt idx="39305" formatCode="General">
                  <c:v>0.80956499999999942</c:v>
                </c:pt>
                <c:pt idx="39306" formatCode="General">
                  <c:v>0.80958799999999942</c:v>
                </c:pt>
                <c:pt idx="39307" formatCode="General">
                  <c:v>0.80960200000000004</c:v>
                </c:pt>
                <c:pt idx="39308" formatCode="General">
                  <c:v>0.80962500000000071</c:v>
                </c:pt>
                <c:pt idx="39309" formatCode="General">
                  <c:v>0.8096480000000007</c:v>
                </c:pt>
                <c:pt idx="39310" formatCode="General">
                  <c:v>0.80967000000000044</c:v>
                </c:pt>
                <c:pt idx="39311" formatCode="General">
                  <c:v>0.80968499999999999</c:v>
                </c:pt>
                <c:pt idx="39312" formatCode="General">
                  <c:v>0.80970699999999951</c:v>
                </c:pt>
                <c:pt idx="39313" formatCode="General">
                  <c:v>0.80972999999999995</c:v>
                </c:pt>
                <c:pt idx="39314" formatCode="General">
                  <c:v>0.8097529999999995</c:v>
                </c:pt>
                <c:pt idx="39315" formatCode="General">
                  <c:v>0.80976700000000001</c:v>
                </c:pt>
                <c:pt idx="39316" formatCode="General">
                  <c:v>0.80979000000000045</c:v>
                </c:pt>
                <c:pt idx="39317" formatCode="General">
                  <c:v>0.80981199999999998</c:v>
                </c:pt>
                <c:pt idx="39318" formatCode="General">
                  <c:v>0.80982799999999999</c:v>
                </c:pt>
                <c:pt idx="39319" formatCode="General">
                  <c:v>0.8098500000000004</c:v>
                </c:pt>
                <c:pt idx="39320" formatCode="General">
                  <c:v>0.80987299999999951</c:v>
                </c:pt>
                <c:pt idx="39321" formatCode="General">
                  <c:v>0.80989500000000059</c:v>
                </c:pt>
                <c:pt idx="39322" formatCode="General">
                  <c:v>0.80991000000000002</c:v>
                </c:pt>
                <c:pt idx="39323" formatCode="General">
                  <c:v>0.80993199999999999</c:v>
                </c:pt>
                <c:pt idx="39324" formatCode="General">
                  <c:v>0.80995499999999998</c:v>
                </c:pt>
                <c:pt idx="39325" formatCode="General">
                  <c:v>0.80997799999999998</c:v>
                </c:pt>
                <c:pt idx="39326" formatCode="General">
                  <c:v>0.80999200000000005</c:v>
                </c:pt>
                <c:pt idx="39327" formatCode="General">
                  <c:v>0.81001500000000004</c:v>
                </c:pt>
                <c:pt idx="39328" formatCode="General">
                  <c:v>0.81003700000000001</c:v>
                </c:pt>
                <c:pt idx="39329" formatCode="General">
                  <c:v>0.81006</c:v>
                </c:pt>
                <c:pt idx="39330" formatCode="General">
                  <c:v>0.81007499999999999</c:v>
                </c:pt>
                <c:pt idx="39331" formatCode="General">
                  <c:v>0.81009799999999998</c:v>
                </c:pt>
                <c:pt idx="39332" formatCode="General">
                  <c:v>0.81011999999999951</c:v>
                </c:pt>
                <c:pt idx="39333" formatCode="General">
                  <c:v>0.81014200000000003</c:v>
                </c:pt>
                <c:pt idx="39334" formatCode="General">
                  <c:v>0.81015700000000002</c:v>
                </c:pt>
                <c:pt idx="39335" formatCode="General">
                  <c:v>0.81018000000000001</c:v>
                </c:pt>
                <c:pt idx="39336" formatCode="General">
                  <c:v>0.81020300000000001</c:v>
                </c:pt>
                <c:pt idx="39337" formatCode="General">
                  <c:v>0.81022499999999997</c:v>
                </c:pt>
                <c:pt idx="39338" formatCode="General">
                  <c:v>0.81023999999999996</c:v>
                </c:pt>
                <c:pt idx="39339" formatCode="General">
                  <c:v>0.81026299999999929</c:v>
                </c:pt>
                <c:pt idx="39340" formatCode="General">
                  <c:v>0.81028500000000003</c:v>
                </c:pt>
                <c:pt idx="39341" formatCode="General">
                  <c:v>0.81030800000000003</c:v>
                </c:pt>
                <c:pt idx="39342" formatCode="General">
                  <c:v>0.81032300000000002</c:v>
                </c:pt>
                <c:pt idx="39343" formatCode="General">
                  <c:v>0.81034499999999998</c:v>
                </c:pt>
                <c:pt idx="39344" formatCode="General">
                  <c:v>0.81036699999999928</c:v>
                </c:pt>
                <c:pt idx="39345" formatCode="General">
                  <c:v>0.81039000000000005</c:v>
                </c:pt>
                <c:pt idx="39346" formatCode="General">
                  <c:v>0.81040500000000004</c:v>
                </c:pt>
                <c:pt idx="39347" formatCode="General">
                  <c:v>0.81042800000000004</c:v>
                </c:pt>
                <c:pt idx="39348" formatCode="General">
                  <c:v>0.81045</c:v>
                </c:pt>
                <c:pt idx="39349" formatCode="General">
                  <c:v>0.81047199999999997</c:v>
                </c:pt>
                <c:pt idx="39350" formatCode="General">
                  <c:v>0.81048799999999943</c:v>
                </c:pt>
                <c:pt idx="39351" formatCode="General">
                  <c:v>0.81050999999999951</c:v>
                </c:pt>
                <c:pt idx="39352" formatCode="General">
                  <c:v>0.81053299999999928</c:v>
                </c:pt>
                <c:pt idx="39353" formatCode="General">
                  <c:v>0.81055500000000003</c:v>
                </c:pt>
                <c:pt idx="39354" formatCode="General">
                  <c:v>0.81057000000000001</c:v>
                </c:pt>
                <c:pt idx="39355" formatCode="General">
                  <c:v>0.81059199999999998</c:v>
                </c:pt>
                <c:pt idx="39356" formatCode="General">
                  <c:v>0.81061499999999997</c:v>
                </c:pt>
                <c:pt idx="39357" formatCode="General">
                  <c:v>0.81063799999999997</c:v>
                </c:pt>
                <c:pt idx="39358" formatCode="General">
                  <c:v>0.81065299999999996</c:v>
                </c:pt>
                <c:pt idx="39359" formatCode="General">
                  <c:v>0.8106750000000007</c:v>
                </c:pt>
                <c:pt idx="39360" formatCode="General">
                  <c:v>0.81069700000000045</c:v>
                </c:pt>
                <c:pt idx="39361" formatCode="General">
                  <c:v>0.81072000000000044</c:v>
                </c:pt>
                <c:pt idx="39362" formatCode="General">
                  <c:v>0.81073499999999998</c:v>
                </c:pt>
                <c:pt idx="39363" formatCode="General">
                  <c:v>0.81075699999999951</c:v>
                </c:pt>
                <c:pt idx="39364" formatCode="General">
                  <c:v>0.81077999999999995</c:v>
                </c:pt>
                <c:pt idx="39365" formatCode="General">
                  <c:v>0.81080300000000005</c:v>
                </c:pt>
                <c:pt idx="39366" formatCode="General">
                  <c:v>0.81081700000000001</c:v>
                </c:pt>
                <c:pt idx="39367" formatCode="General">
                  <c:v>0.81084000000000045</c:v>
                </c:pt>
                <c:pt idx="39368" formatCode="General">
                  <c:v>0.810863</c:v>
                </c:pt>
                <c:pt idx="39369" formatCode="General">
                  <c:v>0.81088499999999997</c:v>
                </c:pt>
                <c:pt idx="39370" formatCode="General">
                  <c:v>0.81089999999999995</c:v>
                </c:pt>
                <c:pt idx="39371" formatCode="General">
                  <c:v>0.81092299999999951</c:v>
                </c:pt>
                <c:pt idx="39372" formatCode="General">
                  <c:v>0.81094500000000058</c:v>
                </c:pt>
                <c:pt idx="39373" formatCode="General">
                  <c:v>0.81096699999999955</c:v>
                </c:pt>
                <c:pt idx="39374" formatCode="General">
                  <c:v>0.81098199999999998</c:v>
                </c:pt>
                <c:pt idx="39375" formatCode="General">
                  <c:v>0.81100499999999998</c:v>
                </c:pt>
                <c:pt idx="39376" formatCode="General">
                  <c:v>0.81102799999999997</c:v>
                </c:pt>
                <c:pt idx="39377" formatCode="General">
                  <c:v>0.81105000000000005</c:v>
                </c:pt>
                <c:pt idx="39378" formatCode="General">
                  <c:v>0.81106500000000004</c:v>
                </c:pt>
                <c:pt idx="39379" formatCode="General">
                  <c:v>0.81108800000000003</c:v>
                </c:pt>
                <c:pt idx="39380" formatCode="General">
                  <c:v>0.81111</c:v>
                </c:pt>
                <c:pt idx="39381" formatCode="General">
                  <c:v>0.81112499999999998</c:v>
                </c:pt>
                <c:pt idx="39382" formatCode="General">
                  <c:v>0.81114799999999998</c:v>
                </c:pt>
                <c:pt idx="39383" formatCode="General">
                  <c:v>0.8111699999999995</c:v>
                </c:pt>
                <c:pt idx="39384" formatCode="General">
                  <c:v>0.81119200000000002</c:v>
                </c:pt>
                <c:pt idx="39385" formatCode="General">
                  <c:v>0.81120700000000001</c:v>
                </c:pt>
                <c:pt idx="39386" formatCode="General">
                  <c:v>0.81123000000000001</c:v>
                </c:pt>
                <c:pt idx="39387" formatCode="General">
                  <c:v>0.811253</c:v>
                </c:pt>
                <c:pt idx="39388" formatCode="General">
                  <c:v>0.81127499999999997</c:v>
                </c:pt>
                <c:pt idx="39389" formatCode="General">
                  <c:v>0.81128999999999996</c:v>
                </c:pt>
                <c:pt idx="39390" formatCode="General">
                  <c:v>0.81131199999999959</c:v>
                </c:pt>
                <c:pt idx="39391" formatCode="General">
                  <c:v>0.81133500000000003</c:v>
                </c:pt>
                <c:pt idx="39392" formatCode="General">
                  <c:v>0.81135699999999955</c:v>
                </c:pt>
                <c:pt idx="39393" formatCode="General">
                  <c:v>0.81137300000000001</c:v>
                </c:pt>
                <c:pt idx="39394" formatCode="General">
                  <c:v>0.81139499999999998</c:v>
                </c:pt>
                <c:pt idx="39395" formatCode="General">
                  <c:v>0.81141699999999939</c:v>
                </c:pt>
                <c:pt idx="39396" formatCode="General">
                  <c:v>0.81144000000000005</c:v>
                </c:pt>
                <c:pt idx="39397" formatCode="General">
                  <c:v>0.81145500000000004</c:v>
                </c:pt>
                <c:pt idx="39398" formatCode="General">
                  <c:v>0.81147800000000003</c:v>
                </c:pt>
                <c:pt idx="39399" formatCode="General">
                  <c:v>0.8115</c:v>
                </c:pt>
                <c:pt idx="39400" formatCode="General">
                  <c:v>0.81152199999999997</c:v>
                </c:pt>
                <c:pt idx="39401" formatCode="General">
                  <c:v>0.81153799999999943</c:v>
                </c:pt>
                <c:pt idx="39402" formatCode="General">
                  <c:v>0.8115599999999995</c:v>
                </c:pt>
                <c:pt idx="39403" formatCode="General">
                  <c:v>0.81158299999999939</c:v>
                </c:pt>
                <c:pt idx="39404" formatCode="General">
                  <c:v>0.81160500000000046</c:v>
                </c:pt>
                <c:pt idx="39405" formatCode="General">
                  <c:v>0.81162000000000045</c:v>
                </c:pt>
                <c:pt idx="39406" formatCode="General">
                  <c:v>0.81164200000000042</c:v>
                </c:pt>
                <c:pt idx="39407" formatCode="General">
                  <c:v>0.81166499999999997</c:v>
                </c:pt>
                <c:pt idx="39408" formatCode="General">
                  <c:v>0.81168799999999997</c:v>
                </c:pt>
                <c:pt idx="39409" formatCode="General">
                  <c:v>0.81170299999999951</c:v>
                </c:pt>
                <c:pt idx="39410" formatCode="General">
                  <c:v>0.81172500000000058</c:v>
                </c:pt>
                <c:pt idx="39411" formatCode="General">
                  <c:v>0.81174700000000044</c:v>
                </c:pt>
                <c:pt idx="39412" formatCode="General">
                  <c:v>0.81176999999999999</c:v>
                </c:pt>
                <c:pt idx="39413" formatCode="General">
                  <c:v>0.81178499999999998</c:v>
                </c:pt>
                <c:pt idx="39414" formatCode="General">
                  <c:v>0.81180799999999997</c:v>
                </c:pt>
                <c:pt idx="39415" formatCode="General">
                  <c:v>0.81183000000000005</c:v>
                </c:pt>
                <c:pt idx="39416" formatCode="General">
                  <c:v>0.81185200000000002</c:v>
                </c:pt>
                <c:pt idx="39417" formatCode="General">
                  <c:v>0.81186700000000001</c:v>
                </c:pt>
                <c:pt idx="39418" formatCode="General">
                  <c:v>0.81189000000000044</c:v>
                </c:pt>
                <c:pt idx="39419" formatCode="General">
                  <c:v>0.811913</c:v>
                </c:pt>
                <c:pt idx="39420" formatCode="General">
                  <c:v>0.81193499999999996</c:v>
                </c:pt>
                <c:pt idx="39421" formatCode="General">
                  <c:v>0.81194999999999995</c:v>
                </c:pt>
                <c:pt idx="39422" formatCode="General">
                  <c:v>0.81197200000000003</c:v>
                </c:pt>
                <c:pt idx="39423" formatCode="General">
                  <c:v>0.81199500000000058</c:v>
                </c:pt>
                <c:pt idx="39424" formatCode="General">
                  <c:v>0.81201800000000002</c:v>
                </c:pt>
                <c:pt idx="39425" formatCode="General">
                  <c:v>0.812033</c:v>
                </c:pt>
                <c:pt idx="39426" formatCode="General">
                  <c:v>0.81205499999999997</c:v>
                </c:pt>
                <c:pt idx="39427" formatCode="General">
                  <c:v>0.81207700000000005</c:v>
                </c:pt>
                <c:pt idx="39428" formatCode="General">
                  <c:v>0.81210000000000004</c:v>
                </c:pt>
                <c:pt idx="39429" formatCode="General">
                  <c:v>0.81211500000000003</c:v>
                </c:pt>
                <c:pt idx="39430" formatCode="General">
                  <c:v>0.81213800000000003</c:v>
                </c:pt>
                <c:pt idx="39431" formatCode="General">
                  <c:v>0.81215999999999999</c:v>
                </c:pt>
                <c:pt idx="39432" formatCode="General">
                  <c:v>0.81218199999999996</c:v>
                </c:pt>
                <c:pt idx="39433" formatCode="General">
                  <c:v>0.81219799999999998</c:v>
                </c:pt>
                <c:pt idx="39434" formatCode="General">
                  <c:v>0.81222000000000005</c:v>
                </c:pt>
                <c:pt idx="39435" formatCode="General">
                  <c:v>0.81224200000000002</c:v>
                </c:pt>
                <c:pt idx="39436" formatCode="General">
                  <c:v>0.81226500000000001</c:v>
                </c:pt>
                <c:pt idx="39437" formatCode="General">
                  <c:v>0.81228</c:v>
                </c:pt>
                <c:pt idx="39438" formatCode="General">
                  <c:v>0.81230199999999997</c:v>
                </c:pt>
                <c:pt idx="39439" formatCode="General">
                  <c:v>0.81232499999999996</c:v>
                </c:pt>
                <c:pt idx="39440" formatCode="General">
                  <c:v>0.81234799999999996</c:v>
                </c:pt>
                <c:pt idx="39441" formatCode="General">
                  <c:v>0.81236299999999928</c:v>
                </c:pt>
                <c:pt idx="39442" formatCode="General">
                  <c:v>0.81238500000000002</c:v>
                </c:pt>
                <c:pt idx="39443" formatCode="General">
                  <c:v>0.81240699999999955</c:v>
                </c:pt>
                <c:pt idx="39444" formatCode="General">
                  <c:v>0.81242999999999999</c:v>
                </c:pt>
                <c:pt idx="39445" formatCode="General">
                  <c:v>0.81244499999999997</c:v>
                </c:pt>
                <c:pt idx="39446" formatCode="General">
                  <c:v>0.81246699999999938</c:v>
                </c:pt>
                <c:pt idx="39447" formatCode="General">
                  <c:v>0.81249000000000005</c:v>
                </c:pt>
                <c:pt idx="39448" formatCode="General">
                  <c:v>0.81250500000000003</c:v>
                </c:pt>
                <c:pt idx="39449" formatCode="General">
                  <c:v>0.812527</c:v>
                </c:pt>
                <c:pt idx="39450" formatCode="General">
                  <c:v>0.81254999999999999</c:v>
                </c:pt>
                <c:pt idx="39451" formatCode="General">
                  <c:v>0.81257299999999955</c:v>
                </c:pt>
                <c:pt idx="39452" formatCode="General">
                  <c:v>0.81258799999999942</c:v>
                </c:pt>
                <c:pt idx="39453" formatCode="General">
                  <c:v>0.81261000000000005</c:v>
                </c:pt>
                <c:pt idx="39454" formatCode="General">
                  <c:v>0.81263300000000005</c:v>
                </c:pt>
                <c:pt idx="39455" formatCode="General">
                  <c:v>0.81265500000000046</c:v>
                </c:pt>
                <c:pt idx="39456" formatCode="General">
                  <c:v>0.81267000000000045</c:v>
                </c:pt>
                <c:pt idx="39457" formatCode="General">
                  <c:v>0.81269200000000041</c:v>
                </c:pt>
                <c:pt idx="39458" formatCode="General">
                  <c:v>0.81271499999999997</c:v>
                </c:pt>
                <c:pt idx="39459" formatCode="General">
                  <c:v>0.81273799999999996</c:v>
                </c:pt>
                <c:pt idx="39460" formatCode="General">
                  <c:v>0.81275200000000003</c:v>
                </c:pt>
                <c:pt idx="39461" formatCode="General">
                  <c:v>0.81277500000000058</c:v>
                </c:pt>
                <c:pt idx="39462" formatCode="General">
                  <c:v>0.81279699999999999</c:v>
                </c:pt>
                <c:pt idx="39463" formatCode="General">
                  <c:v>0.81281999999999999</c:v>
                </c:pt>
                <c:pt idx="39464" formatCode="General">
                  <c:v>0.81283499999999997</c:v>
                </c:pt>
                <c:pt idx="39465" formatCode="General">
                  <c:v>0.81285799999999997</c:v>
                </c:pt>
                <c:pt idx="39466" formatCode="General">
                  <c:v>0.81288000000000005</c:v>
                </c:pt>
                <c:pt idx="39467" formatCode="General">
                  <c:v>0.81290200000000001</c:v>
                </c:pt>
                <c:pt idx="39468" formatCode="General">
                  <c:v>0.812917</c:v>
                </c:pt>
                <c:pt idx="39469" formatCode="General">
                  <c:v>0.81294000000000044</c:v>
                </c:pt>
                <c:pt idx="39470" formatCode="General">
                  <c:v>0.81296299999999955</c:v>
                </c:pt>
                <c:pt idx="39471" formatCode="General">
                  <c:v>0.81298499999999996</c:v>
                </c:pt>
                <c:pt idx="39472" formatCode="General">
                  <c:v>0.81299999999999994</c:v>
                </c:pt>
                <c:pt idx="39473" formatCode="General">
                  <c:v>0.81302200000000002</c:v>
                </c:pt>
                <c:pt idx="39474" formatCode="General">
                  <c:v>0.81304500000000046</c:v>
                </c:pt>
                <c:pt idx="39475" formatCode="General">
                  <c:v>0.81306699999999943</c:v>
                </c:pt>
                <c:pt idx="39476" formatCode="General">
                  <c:v>0.813083</c:v>
                </c:pt>
                <c:pt idx="39477" formatCode="General">
                  <c:v>0.81310499999999997</c:v>
                </c:pt>
                <c:pt idx="39478" formatCode="General">
                  <c:v>0.81312700000000004</c:v>
                </c:pt>
                <c:pt idx="39479" formatCode="General">
                  <c:v>0.81315000000000004</c:v>
                </c:pt>
                <c:pt idx="39480" formatCode="General">
                  <c:v>0.81316500000000003</c:v>
                </c:pt>
                <c:pt idx="39481" formatCode="General">
                  <c:v>0.81318800000000002</c:v>
                </c:pt>
                <c:pt idx="39482" formatCode="General">
                  <c:v>0.81320999999999999</c:v>
                </c:pt>
                <c:pt idx="39483" formatCode="General">
                  <c:v>0.81323199999999951</c:v>
                </c:pt>
                <c:pt idx="39484" formatCode="General">
                  <c:v>0.81324799999999997</c:v>
                </c:pt>
                <c:pt idx="39485" formatCode="General">
                  <c:v>0.81327000000000005</c:v>
                </c:pt>
                <c:pt idx="39486" formatCode="General">
                  <c:v>0.81329300000000004</c:v>
                </c:pt>
                <c:pt idx="39487" formatCode="General">
                  <c:v>0.81331500000000001</c:v>
                </c:pt>
                <c:pt idx="39488" formatCode="General">
                  <c:v>0.81333</c:v>
                </c:pt>
                <c:pt idx="39489" formatCode="General">
                  <c:v>0.81335199999999996</c:v>
                </c:pt>
                <c:pt idx="39490" formatCode="General">
                  <c:v>0.81337499999999996</c:v>
                </c:pt>
                <c:pt idx="39491" formatCode="General">
                  <c:v>0.81339799999999951</c:v>
                </c:pt>
                <c:pt idx="39492" formatCode="General">
                  <c:v>0.81341299999999939</c:v>
                </c:pt>
                <c:pt idx="39493" formatCode="General">
                  <c:v>0.81343500000000002</c:v>
                </c:pt>
                <c:pt idx="39494" formatCode="General">
                  <c:v>0.81345699999999943</c:v>
                </c:pt>
                <c:pt idx="39495" formatCode="General">
                  <c:v>0.81347999999999998</c:v>
                </c:pt>
                <c:pt idx="39496" formatCode="General">
                  <c:v>0.81349499999999997</c:v>
                </c:pt>
                <c:pt idx="39497" formatCode="General">
                  <c:v>0.8135179999999993</c:v>
                </c:pt>
                <c:pt idx="39498" formatCode="General">
                  <c:v>0.81354000000000004</c:v>
                </c:pt>
                <c:pt idx="39499" formatCode="General">
                  <c:v>0.81356299999999937</c:v>
                </c:pt>
                <c:pt idx="39500" formatCode="General">
                  <c:v>0.81357699999999955</c:v>
                </c:pt>
                <c:pt idx="39501" formatCode="General">
                  <c:v>0.81359999999999999</c:v>
                </c:pt>
                <c:pt idx="39502" formatCode="General">
                  <c:v>0.81362299999999999</c:v>
                </c:pt>
                <c:pt idx="39503" formatCode="General">
                  <c:v>0.81364499999999995</c:v>
                </c:pt>
                <c:pt idx="39504" formatCode="General">
                  <c:v>0.81366000000000005</c:v>
                </c:pt>
                <c:pt idx="39505" formatCode="General">
                  <c:v>0.81368200000000002</c:v>
                </c:pt>
                <c:pt idx="39506" formatCode="General">
                  <c:v>0.81370500000000046</c:v>
                </c:pt>
                <c:pt idx="39507" formatCode="General">
                  <c:v>0.81372699999999998</c:v>
                </c:pt>
                <c:pt idx="39508" formatCode="General">
                  <c:v>0.81374200000000041</c:v>
                </c:pt>
                <c:pt idx="39509" formatCode="General">
                  <c:v>0.81376499999999996</c:v>
                </c:pt>
                <c:pt idx="39510" formatCode="General">
                  <c:v>0.81378799999999996</c:v>
                </c:pt>
                <c:pt idx="39511" formatCode="General">
                  <c:v>0.81381000000000003</c:v>
                </c:pt>
                <c:pt idx="39512" formatCode="General">
                  <c:v>0.81382500000000046</c:v>
                </c:pt>
                <c:pt idx="39513" formatCode="General">
                  <c:v>0.81384800000000046</c:v>
                </c:pt>
                <c:pt idx="39514" formatCode="General">
                  <c:v>0.81386999999999998</c:v>
                </c:pt>
                <c:pt idx="39515" formatCode="General">
                  <c:v>0.81388499999999997</c:v>
                </c:pt>
                <c:pt idx="39516" formatCode="General">
                  <c:v>0.81390799999999996</c:v>
                </c:pt>
                <c:pt idx="39517" formatCode="General">
                  <c:v>0.81393000000000004</c:v>
                </c:pt>
                <c:pt idx="39518" formatCode="General">
                  <c:v>0.81395200000000001</c:v>
                </c:pt>
                <c:pt idx="39519" formatCode="General">
                  <c:v>0.813967</c:v>
                </c:pt>
                <c:pt idx="39520" formatCode="General">
                  <c:v>0.81398999999999999</c:v>
                </c:pt>
                <c:pt idx="39521" formatCode="General">
                  <c:v>0.81401299999999943</c:v>
                </c:pt>
                <c:pt idx="39522" formatCode="General">
                  <c:v>0.81403499999999951</c:v>
                </c:pt>
                <c:pt idx="39523" formatCode="General">
                  <c:v>0.81405000000000005</c:v>
                </c:pt>
                <c:pt idx="39524" formatCode="General">
                  <c:v>0.81407300000000005</c:v>
                </c:pt>
                <c:pt idx="39525" formatCode="General">
                  <c:v>0.81409500000000046</c:v>
                </c:pt>
                <c:pt idx="39526" formatCode="General">
                  <c:v>0.81411699999999942</c:v>
                </c:pt>
                <c:pt idx="39527" formatCode="General">
                  <c:v>0.814133</c:v>
                </c:pt>
                <c:pt idx="39528" formatCode="General">
                  <c:v>0.81415499999999996</c:v>
                </c:pt>
                <c:pt idx="39529" formatCode="General">
                  <c:v>0.81417700000000004</c:v>
                </c:pt>
                <c:pt idx="39530" formatCode="General">
                  <c:v>0.81420000000000003</c:v>
                </c:pt>
                <c:pt idx="39531" formatCode="General">
                  <c:v>0.81421500000000002</c:v>
                </c:pt>
                <c:pt idx="39532" formatCode="General">
                  <c:v>0.81423699999999954</c:v>
                </c:pt>
                <c:pt idx="39533" formatCode="General">
                  <c:v>0.81425999999999998</c:v>
                </c:pt>
                <c:pt idx="39534" formatCode="General">
                  <c:v>0.81428299999999942</c:v>
                </c:pt>
                <c:pt idx="39535" formatCode="General">
                  <c:v>0.81429799999999997</c:v>
                </c:pt>
                <c:pt idx="39536" formatCode="General">
                  <c:v>0.81432000000000004</c:v>
                </c:pt>
                <c:pt idx="39537" formatCode="General">
                  <c:v>0.81434200000000001</c:v>
                </c:pt>
                <c:pt idx="39538" formatCode="General">
                  <c:v>0.81436500000000001</c:v>
                </c:pt>
                <c:pt idx="39539" formatCode="General">
                  <c:v>0.81437999999999999</c:v>
                </c:pt>
                <c:pt idx="39540" formatCode="General">
                  <c:v>0.81440199999999996</c:v>
                </c:pt>
                <c:pt idx="39541" formatCode="General">
                  <c:v>0.81442499999999951</c:v>
                </c:pt>
                <c:pt idx="39542" formatCode="General">
                  <c:v>0.81444799999999951</c:v>
                </c:pt>
                <c:pt idx="39543" formatCode="General">
                  <c:v>0.81446199999999958</c:v>
                </c:pt>
                <c:pt idx="39544" formatCode="General">
                  <c:v>0.81448500000000001</c:v>
                </c:pt>
                <c:pt idx="39545" formatCode="General">
                  <c:v>0.81450699999999943</c:v>
                </c:pt>
                <c:pt idx="39546" formatCode="General">
                  <c:v>0.81452999999999998</c:v>
                </c:pt>
                <c:pt idx="39547" formatCode="General">
                  <c:v>0.81454499999999996</c:v>
                </c:pt>
                <c:pt idx="39548" formatCode="General">
                  <c:v>0.81456799999999929</c:v>
                </c:pt>
                <c:pt idx="39549" formatCode="General">
                  <c:v>0.81459000000000004</c:v>
                </c:pt>
                <c:pt idx="39550" formatCode="General">
                  <c:v>0.814612</c:v>
                </c:pt>
                <c:pt idx="39551" formatCode="General">
                  <c:v>0.81462699999999999</c:v>
                </c:pt>
                <c:pt idx="39552" formatCode="General">
                  <c:v>0.81465000000000043</c:v>
                </c:pt>
                <c:pt idx="39553" formatCode="General">
                  <c:v>0.81467299999999998</c:v>
                </c:pt>
                <c:pt idx="39554" formatCode="General">
                  <c:v>0.81469499999999995</c:v>
                </c:pt>
                <c:pt idx="39555" formatCode="General">
                  <c:v>0.81471000000000005</c:v>
                </c:pt>
                <c:pt idx="39556" formatCode="General">
                  <c:v>0.81473200000000001</c:v>
                </c:pt>
                <c:pt idx="39557" formatCode="General">
                  <c:v>0.81475500000000045</c:v>
                </c:pt>
                <c:pt idx="39558" formatCode="General">
                  <c:v>0.81477699999999997</c:v>
                </c:pt>
                <c:pt idx="39559" formatCode="General">
                  <c:v>0.81479299999999999</c:v>
                </c:pt>
                <c:pt idx="39560" formatCode="General">
                  <c:v>0.81481499999999996</c:v>
                </c:pt>
                <c:pt idx="39561" formatCode="General">
                  <c:v>0.81483700000000003</c:v>
                </c:pt>
                <c:pt idx="39562" formatCode="General">
                  <c:v>0.81486000000000003</c:v>
                </c:pt>
                <c:pt idx="39563" formatCode="General">
                  <c:v>0.81487500000000046</c:v>
                </c:pt>
                <c:pt idx="39564" formatCode="General">
                  <c:v>0.81489800000000046</c:v>
                </c:pt>
                <c:pt idx="39565" formatCode="General">
                  <c:v>0.81491999999999998</c:v>
                </c:pt>
                <c:pt idx="39566" formatCode="General">
                  <c:v>0.8149420000000005</c:v>
                </c:pt>
                <c:pt idx="39567" formatCode="General">
                  <c:v>0.81495700000000004</c:v>
                </c:pt>
                <c:pt idx="39568" formatCode="General">
                  <c:v>0.81498000000000004</c:v>
                </c:pt>
                <c:pt idx="39569" formatCode="General">
                  <c:v>0.81500300000000003</c:v>
                </c:pt>
                <c:pt idx="39570" formatCode="General">
                  <c:v>0.81502500000000044</c:v>
                </c:pt>
                <c:pt idx="39571" formatCode="General">
                  <c:v>0.81503999999999999</c:v>
                </c:pt>
                <c:pt idx="39572" formatCode="General">
                  <c:v>0.81506199999999951</c:v>
                </c:pt>
                <c:pt idx="39573" formatCode="General">
                  <c:v>0.8150849999999995</c:v>
                </c:pt>
                <c:pt idx="39574" formatCode="General">
                  <c:v>0.81510800000000005</c:v>
                </c:pt>
                <c:pt idx="39575" formatCode="General">
                  <c:v>0.81512300000000004</c:v>
                </c:pt>
                <c:pt idx="39576" formatCode="General">
                  <c:v>0.81514500000000045</c:v>
                </c:pt>
                <c:pt idx="39577" formatCode="General">
                  <c:v>0.81516699999999942</c:v>
                </c:pt>
                <c:pt idx="39578" formatCode="General">
                  <c:v>0.81518999999999997</c:v>
                </c:pt>
                <c:pt idx="39579" formatCode="General">
                  <c:v>0.81520499999999996</c:v>
                </c:pt>
                <c:pt idx="39580" formatCode="General">
                  <c:v>0.81522799999999951</c:v>
                </c:pt>
                <c:pt idx="39581" formatCode="General">
                  <c:v>0.81525000000000003</c:v>
                </c:pt>
                <c:pt idx="39582" formatCode="General">
                  <c:v>0.81526500000000002</c:v>
                </c:pt>
                <c:pt idx="39583" formatCode="General">
                  <c:v>0.81528699999999943</c:v>
                </c:pt>
                <c:pt idx="39584" formatCode="General">
                  <c:v>0.81530999999999998</c:v>
                </c:pt>
                <c:pt idx="39585" formatCode="General">
                  <c:v>0.81533299999999942</c:v>
                </c:pt>
                <c:pt idx="39586" formatCode="General">
                  <c:v>0.81534799999999996</c:v>
                </c:pt>
                <c:pt idx="39587" formatCode="General">
                  <c:v>0.81537000000000004</c:v>
                </c:pt>
                <c:pt idx="39588" formatCode="General">
                  <c:v>0.81539200000000001</c:v>
                </c:pt>
                <c:pt idx="39589" formatCode="General">
                  <c:v>0.815415</c:v>
                </c:pt>
                <c:pt idx="39590" formatCode="General">
                  <c:v>0.81542999999999999</c:v>
                </c:pt>
                <c:pt idx="39591" formatCode="General">
                  <c:v>0.81545199999999951</c:v>
                </c:pt>
                <c:pt idx="39592" formatCode="General">
                  <c:v>0.81547499999999951</c:v>
                </c:pt>
                <c:pt idx="39593" formatCode="General">
                  <c:v>0.8154979999999995</c:v>
                </c:pt>
                <c:pt idx="39594" formatCode="General">
                  <c:v>0.81551199999999957</c:v>
                </c:pt>
                <c:pt idx="39595" formatCode="General">
                  <c:v>0.81553500000000001</c:v>
                </c:pt>
                <c:pt idx="39596" formatCode="General">
                  <c:v>0.81555800000000001</c:v>
                </c:pt>
                <c:pt idx="39597" formatCode="General">
                  <c:v>0.81557999999999997</c:v>
                </c:pt>
                <c:pt idx="39598" formatCode="General">
                  <c:v>0.81559499999999996</c:v>
                </c:pt>
                <c:pt idx="39599" formatCode="General">
                  <c:v>0.81561799999999951</c:v>
                </c:pt>
                <c:pt idx="39600" formatCode="General">
                  <c:v>0.81564000000000059</c:v>
                </c:pt>
                <c:pt idx="39601" formatCode="General">
                  <c:v>0.815662</c:v>
                </c:pt>
                <c:pt idx="39602" formatCode="General">
                  <c:v>0.81567699999999999</c:v>
                </c:pt>
                <c:pt idx="39603" formatCode="General">
                  <c:v>0.81570000000000042</c:v>
                </c:pt>
                <c:pt idx="39604" formatCode="General">
                  <c:v>0.81572299999999998</c:v>
                </c:pt>
                <c:pt idx="39605" formatCode="General">
                  <c:v>0.81574500000000072</c:v>
                </c:pt>
                <c:pt idx="39606" formatCode="General">
                  <c:v>0.81576000000000004</c:v>
                </c:pt>
                <c:pt idx="39607" formatCode="General">
                  <c:v>0.81578300000000004</c:v>
                </c:pt>
                <c:pt idx="39608" formatCode="General">
                  <c:v>0.81580500000000045</c:v>
                </c:pt>
                <c:pt idx="39609" formatCode="General">
                  <c:v>0.81582699999999997</c:v>
                </c:pt>
                <c:pt idx="39610" formatCode="General">
                  <c:v>0.81584299999999998</c:v>
                </c:pt>
                <c:pt idx="39611" formatCode="General">
                  <c:v>0.81586499999999951</c:v>
                </c:pt>
                <c:pt idx="39612" formatCode="General">
                  <c:v>0.81588700000000003</c:v>
                </c:pt>
                <c:pt idx="39613" formatCode="General">
                  <c:v>0.81591000000000002</c:v>
                </c:pt>
                <c:pt idx="39614" formatCode="General">
                  <c:v>0.81592500000000046</c:v>
                </c:pt>
                <c:pt idx="39615" formatCode="General">
                  <c:v>0.81594800000000045</c:v>
                </c:pt>
                <c:pt idx="39616" formatCode="General">
                  <c:v>0.81596999999999997</c:v>
                </c:pt>
                <c:pt idx="39617" formatCode="General">
                  <c:v>0.81599299999999997</c:v>
                </c:pt>
                <c:pt idx="39618" formatCode="General">
                  <c:v>0.81600700000000004</c:v>
                </c:pt>
                <c:pt idx="39619" formatCode="General">
                  <c:v>0.81603000000000003</c:v>
                </c:pt>
                <c:pt idx="39620" formatCode="General">
                  <c:v>0.816052</c:v>
                </c:pt>
                <c:pt idx="39621" formatCode="General">
                  <c:v>0.81607499999999999</c:v>
                </c:pt>
                <c:pt idx="39622" formatCode="General">
                  <c:v>0.81608999999999998</c:v>
                </c:pt>
                <c:pt idx="39623" formatCode="General">
                  <c:v>0.8161119999999995</c:v>
                </c:pt>
                <c:pt idx="39624" formatCode="General">
                  <c:v>0.81613500000000005</c:v>
                </c:pt>
                <c:pt idx="39625" formatCode="General">
                  <c:v>0.81615800000000005</c:v>
                </c:pt>
                <c:pt idx="39626" formatCode="General">
                  <c:v>0.81617300000000004</c:v>
                </c:pt>
                <c:pt idx="39627" formatCode="General">
                  <c:v>0.81619500000000045</c:v>
                </c:pt>
                <c:pt idx="39628" formatCode="General">
                  <c:v>0.81621699999999942</c:v>
                </c:pt>
                <c:pt idx="39629" formatCode="General">
                  <c:v>0.81623999999999997</c:v>
                </c:pt>
                <c:pt idx="39630" formatCode="General">
                  <c:v>0.81625499999999951</c:v>
                </c:pt>
                <c:pt idx="39631" formatCode="General">
                  <c:v>0.8162779999999995</c:v>
                </c:pt>
                <c:pt idx="39632" formatCode="General">
                  <c:v>0.81630000000000003</c:v>
                </c:pt>
                <c:pt idx="39633" formatCode="General">
                  <c:v>0.81632300000000002</c:v>
                </c:pt>
                <c:pt idx="39634" formatCode="General">
                  <c:v>0.81633699999999942</c:v>
                </c:pt>
                <c:pt idx="39635" formatCode="General">
                  <c:v>0.81635999999999997</c:v>
                </c:pt>
                <c:pt idx="39636" formatCode="General">
                  <c:v>0.81638299999999941</c:v>
                </c:pt>
                <c:pt idx="39637" formatCode="General">
                  <c:v>0.81640500000000005</c:v>
                </c:pt>
                <c:pt idx="39638" formatCode="General">
                  <c:v>0.81642000000000003</c:v>
                </c:pt>
                <c:pt idx="39639" formatCode="General">
                  <c:v>0.816442</c:v>
                </c:pt>
                <c:pt idx="39640" formatCode="General">
                  <c:v>0.816465</c:v>
                </c:pt>
                <c:pt idx="39641" formatCode="General">
                  <c:v>0.8164869999999993</c:v>
                </c:pt>
                <c:pt idx="39642" formatCode="General">
                  <c:v>0.81650299999999942</c:v>
                </c:pt>
                <c:pt idx="39643" formatCode="General">
                  <c:v>0.8165249999999995</c:v>
                </c:pt>
                <c:pt idx="39644" formatCode="General">
                  <c:v>0.81654700000000002</c:v>
                </c:pt>
                <c:pt idx="39645" formatCode="General">
                  <c:v>0.81657000000000002</c:v>
                </c:pt>
                <c:pt idx="39646" formatCode="General">
                  <c:v>0.81658500000000001</c:v>
                </c:pt>
                <c:pt idx="39647" formatCode="General">
                  <c:v>0.81660800000000044</c:v>
                </c:pt>
                <c:pt idx="39648" formatCode="General">
                  <c:v>0.81663000000000041</c:v>
                </c:pt>
                <c:pt idx="39649" formatCode="General">
                  <c:v>0.81664499999999995</c:v>
                </c:pt>
                <c:pt idx="39650" formatCode="General">
                  <c:v>0.81666700000000003</c:v>
                </c:pt>
                <c:pt idx="39651" formatCode="General">
                  <c:v>0.81669000000000058</c:v>
                </c:pt>
                <c:pt idx="39652" formatCode="General">
                  <c:v>0.81671199999999999</c:v>
                </c:pt>
                <c:pt idx="39653" formatCode="General">
                  <c:v>0.81672800000000045</c:v>
                </c:pt>
                <c:pt idx="39654" formatCode="General">
                  <c:v>0.81675000000000042</c:v>
                </c:pt>
                <c:pt idx="39655" formatCode="General">
                  <c:v>0.81677200000000005</c:v>
                </c:pt>
                <c:pt idx="39656" formatCode="General">
                  <c:v>0.81679500000000071</c:v>
                </c:pt>
                <c:pt idx="39657" formatCode="General">
                  <c:v>0.81681000000000004</c:v>
                </c:pt>
                <c:pt idx="39658" formatCode="General">
                  <c:v>0.81683300000000003</c:v>
                </c:pt>
                <c:pt idx="39659" formatCode="General">
                  <c:v>0.81685500000000044</c:v>
                </c:pt>
                <c:pt idx="39660" formatCode="General">
                  <c:v>0.81687699999999996</c:v>
                </c:pt>
                <c:pt idx="39661" formatCode="General">
                  <c:v>0.81689299999999998</c:v>
                </c:pt>
                <c:pt idx="39662" formatCode="General">
                  <c:v>0.8169149999999995</c:v>
                </c:pt>
                <c:pt idx="39663" formatCode="General">
                  <c:v>0.81693800000000005</c:v>
                </c:pt>
                <c:pt idx="39664" formatCode="General">
                  <c:v>0.81696000000000002</c:v>
                </c:pt>
                <c:pt idx="39665" formatCode="General">
                  <c:v>0.81697500000000045</c:v>
                </c:pt>
                <c:pt idx="39666" formatCode="General">
                  <c:v>0.81699699999999997</c:v>
                </c:pt>
                <c:pt idx="39667" formatCode="General">
                  <c:v>0.81701999999999997</c:v>
                </c:pt>
                <c:pt idx="39668" formatCode="General">
                  <c:v>0.81704299999999996</c:v>
                </c:pt>
                <c:pt idx="39669" formatCode="General">
                  <c:v>0.81705799999999951</c:v>
                </c:pt>
                <c:pt idx="39670" formatCode="General">
                  <c:v>0.81708000000000003</c:v>
                </c:pt>
                <c:pt idx="39671" formatCode="General">
                  <c:v>0.81710199999999999</c:v>
                </c:pt>
                <c:pt idx="39672" formatCode="General">
                  <c:v>0.81712499999999999</c:v>
                </c:pt>
                <c:pt idx="39673" formatCode="General">
                  <c:v>0.81713999999999998</c:v>
                </c:pt>
                <c:pt idx="39674" formatCode="General">
                  <c:v>0.81716199999999961</c:v>
                </c:pt>
                <c:pt idx="39675" formatCode="General">
                  <c:v>0.81718500000000005</c:v>
                </c:pt>
                <c:pt idx="39676" formatCode="General">
                  <c:v>0.81720800000000005</c:v>
                </c:pt>
                <c:pt idx="39677" formatCode="General">
                  <c:v>0.817222</c:v>
                </c:pt>
                <c:pt idx="39678" formatCode="General">
                  <c:v>0.81724500000000044</c:v>
                </c:pt>
                <c:pt idx="39679" formatCode="General">
                  <c:v>0.81726799999999955</c:v>
                </c:pt>
                <c:pt idx="39680" formatCode="General">
                  <c:v>0.81728999999999996</c:v>
                </c:pt>
                <c:pt idx="39681" formatCode="General">
                  <c:v>0.8173049999999995</c:v>
                </c:pt>
                <c:pt idx="39682" formatCode="General">
                  <c:v>0.81732700000000003</c:v>
                </c:pt>
                <c:pt idx="39683" formatCode="General">
                  <c:v>0.81735000000000002</c:v>
                </c:pt>
                <c:pt idx="39684" formatCode="General">
                  <c:v>0.81737199999999999</c:v>
                </c:pt>
                <c:pt idx="39685" formatCode="General">
                  <c:v>0.81738699999999942</c:v>
                </c:pt>
                <c:pt idx="39686" formatCode="General">
                  <c:v>0.81740999999999997</c:v>
                </c:pt>
                <c:pt idx="39687" formatCode="General">
                  <c:v>0.8174329999999993</c:v>
                </c:pt>
                <c:pt idx="39688" formatCode="General">
                  <c:v>0.81745500000000004</c:v>
                </c:pt>
                <c:pt idx="39689" formatCode="General">
                  <c:v>0.81747000000000003</c:v>
                </c:pt>
                <c:pt idx="39690" formatCode="General">
                  <c:v>0.81749300000000003</c:v>
                </c:pt>
                <c:pt idx="39691" formatCode="General">
                  <c:v>0.81751499999999955</c:v>
                </c:pt>
                <c:pt idx="39692" formatCode="General">
                  <c:v>0.81753699999999929</c:v>
                </c:pt>
                <c:pt idx="39693" formatCode="General">
                  <c:v>0.81755299999999942</c:v>
                </c:pt>
                <c:pt idx="39694" formatCode="General">
                  <c:v>0.81757500000000005</c:v>
                </c:pt>
                <c:pt idx="39695" formatCode="General">
                  <c:v>0.81759700000000002</c:v>
                </c:pt>
                <c:pt idx="39696" formatCode="General">
                  <c:v>0.81762000000000046</c:v>
                </c:pt>
                <c:pt idx="39697" formatCode="General">
                  <c:v>0.81763500000000044</c:v>
                </c:pt>
                <c:pt idx="39698" formatCode="General">
                  <c:v>0.81765800000000044</c:v>
                </c:pt>
                <c:pt idx="39699" formatCode="General">
                  <c:v>0.81768000000000041</c:v>
                </c:pt>
                <c:pt idx="39700" formatCode="General">
                  <c:v>0.81770200000000004</c:v>
                </c:pt>
                <c:pt idx="39701" formatCode="General">
                  <c:v>0.81771700000000003</c:v>
                </c:pt>
                <c:pt idx="39702" formatCode="General">
                  <c:v>0.81774000000000058</c:v>
                </c:pt>
                <c:pt idx="39703" formatCode="General">
                  <c:v>0.81776199999999999</c:v>
                </c:pt>
                <c:pt idx="39704" formatCode="General">
                  <c:v>0.81778499999999998</c:v>
                </c:pt>
                <c:pt idx="39705" formatCode="General">
                  <c:v>0.81780000000000042</c:v>
                </c:pt>
                <c:pt idx="39706" formatCode="General">
                  <c:v>0.81782200000000005</c:v>
                </c:pt>
                <c:pt idx="39707" formatCode="General">
                  <c:v>0.81784500000000071</c:v>
                </c:pt>
                <c:pt idx="39708" formatCode="General">
                  <c:v>0.81786800000000004</c:v>
                </c:pt>
                <c:pt idx="39709" formatCode="General">
                  <c:v>0.81788300000000003</c:v>
                </c:pt>
                <c:pt idx="39710" formatCode="General">
                  <c:v>0.81790499999999999</c:v>
                </c:pt>
                <c:pt idx="39711" formatCode="General">
                  <c:v>0.81792699999999996</c:v>
                </c:pt>
                <c:pt idx="39712" formatCode="General">
                  <c:v>0.81794999999999995</c:v>
                </c:pt>
                <c:pt idx="39713" formatCode="General">
                  <c:v>0.81796500000000005</c:v>
                </c:pt>
                <c:pt idx="39714" formatCode="General">
                  <c:v>0.81798800000000005</c:v>
                </c:pt>
                <c:pt idx="39715" formatCode="General">
                  <c:v>0.81801000000000001</c:v>
                </c:pt>
                <c:pt idx="39716" formatCode="General">
                  <c:v>0.81802500000000045</c:v>
                </c:pt>
                <c:pt idx="39717" formatCode="General">
                  <c:v>0.81804699999999997</c:v>
                </c:pt>
                <c:pt idx="39718" formatCode="General">
                  <c:v>0.81806999999999996</c:v>
                </c:pt>
                <c:pt idx="39719" formatCode="General">
                  <c:v>0.81809299999999996</c:v>
                </c:pt>
                <c:pt idx="39720" formatCode="General">
                  <c:v>0.8181079999999995</c:v>
                </c:pt>
                <c:pt idx="39721" formatCode="General">
                  <c:v>0.81813000000000002</c:v>
                </c:pt>
                <c:pt idx="39722" formatCode="General">
                  <c:v>0.81815199999999999</c:v>
                </c:pt>
                <c:pt idx="39723" formatCode="General">
                  <c:v>0.81817499999999999</c:v>
                </c:pt>
                <c:pt idx="39724" formatCode="General">
                  <c:v>0.81818999999999997</c:v>
                </c:pt>
                <c:pt idx="39725" formatCode="General">
                  <c:v>0.81821299999999941</c:v>
                </c:pt>
                <c:pt idx="39726" formatCode="General">
                  <c:v>0.81823500000000005</c:v>
                </c:pt>
                <c:pt idx="39727" formatCode="General">
                  <c:v>0.81825800000000004</c:v>
                </c:pt>
                <c:pt idx="39728" formatCode="General">
                  <c:v>0.818272</c:v>
                </c:pt>
                <c:pt idx="39729" formatCode="General">
                  <c:v>0.81829499999999999</c:v>
                </c:pt>
                <c:pt idx="39730" formatCode="General">
                  <c:v>0.81831799999999955</c:v>
                </c:pt>
                <c:pt idx="39731" formatCode="General">
                  <c:v>0.81833999999999996</c:v>
                </c:pt>
                <c:pt idx="39732" formatCode="General">
                  <c:v>0.81835500000000005</c:v>
                </c:pt>
                <c:pt idx="39733" formatCode="General">
                  <c:v>0.81837700000000002</c:v>
                </c:pt>
                <c:pt idx="39734" formatCode="General">
                  <c:v>0.81840000000000002</c:v>
                </c:pt>
                <c:pt idx="39735" formatCode="General">
                  <c:v>0.81842199999999998</c:v>
                </c:pt>
                <c:pt idx="39736" formatCode="General">
                  <c:v>0.818438</c:v>
                </c:pt>
                <c:pt idx="39737" formatCode="General">
                  <c:v>0.81845999999999997</c:v>
                </c:pt>
                <c:pt idx="39738" formatCode="General">
                  <c:v>0.81848299999999929</c:v>
                </c:pt>
                <c:pt idx="39739" formatCode="General">
                  <c:v>0.81850500000000004</c:v>
                </c:pt>
                <c:pt idx="39740" formatCode="General">
                  <c:v>0.81852000000000003</c:v>
                </c:pt>
                <c:pt idx="39741" formatCode="General">
                  <c:v>0.81854300000000002</c:v>
                </c:pt>
                <c:pt idx="39742" formatCode="General">
                  <c:v>0.81856499999999943</c:v>
                </c:pt>
                <c:pt idx="39743" formatCode="General">
                  <c:v>0.81858699999999929</c:v>
                </c:pt>
                <c:pt idx="39744" formatCode="General">
                  <c:v>0.81860299999999997</c:v>
                </c:pt>
                <c:pt idx="39745" formatCode="General">
                  <c:v>0.81862500000000071</c:v>
                </c:pt>
                <c:pt idx="39746" formatCode="General">
                  <c:v>0.81864700000000046</c:v>
                </c:pt>
                <c:pt idx="39747" formatCode="General">
                  <c:v>0.81867000000000045</c:v>
                </c:pt>
                <c:pt idx="39748" formatCode="General">
                  <c:v>0.81868500000000044</c:v>
                </c:pt>
                <c:pt idx="39749" formatCode="General">
                  <c:v>0.81870699999999996</c:v>
                </c:pt>
                <c:pt idx="39750" formatCode="General">
                  <c:v>0.8187300000000004</c:v>
                </c:pt>
                <c:pt idx="39751" formatCode="General">
                  <c:v>0.81875299999999951</c:v>
                </c:pt>
                <c:pt idx="39752" formatCode="General">
                  <c:v>0.81876800000000005</c:v>
                </c:pt>
                <c:pt idx="39753" formatCode="General">
                  <c:v>0.81879000000000046</c:v>
                </c:pt>
                <c:pt idx="39754" formatCode="General">
                  <c:v>0.81881199999999998</c:v>
                </c:pt>
                <c:pt idx="39755" formatCode="General">
                  <c:v>0.81883499999999998</c:v>
                </c:pt>
                <c:pt idx="39756" formatCode="General">
                  <c:v>0.81885000000000041</c:v>
                </c:pt>
                <c:pt idx="39757" formatCode="General">
                  <c:v>0.81887200000000004</c:v>
                </c:pt>
                <c:pt idx="39758" formatCode="General">
                  <c:v>0.81889500000000071</c:v>
                </c:pt>
                <c:pt idx="39759" formatCode="General">
                  <c:v>0.81891800000000003</c:v>
                </c:pt>
                <c:pt idx="39760" formatCode="General">
                  <c:v>0.81893199999999999</c:v>
                </c:pt>
                <c:pt idx="39761" formatCode="General">
                  <c:v>0.81895499999999999</c:v>
                </c:pt>
                <c:pt idx="39762" formatCode="General">
                  <c:v>0.81897799999999998</c:v>
                </c:pt>
                <c:pt idx="39763" formatCode="General">
                  <c:v>0.81899999999999995</c:v>
                </c:pt>
                <c:pt idx="39764" formatCode="General">
                  <c:v>0.81901500000000005</c:v>
                </c:pt>
                <c:pt idx="39765" formatCode="General">
                  <c:v>0.81903700000000002</c:v>
                </c:pt>
                <c:pt idx="39766" formatCode="General">
                  <c:v>0.81906000000000001</c:v>
                </c:pt>
                <c:pt idx="39767" formatCode="General">
                  <c:v>0.81908199999999998</c:v>
                </c:pt>
                <c:pt idx="39768" formatCode="General">
                  <c:v>0.81909699999999996</c:v>
                </c:pt>
                <c:pt idx="39769" formatCode="General">
                  <c:v>0.81911999999999996</c:v>
                </c:pt>
                <c:pt idx="39770" formatCode="General">
                  <c:v>0.81914299999999951</c:v>
                </c:pt>
                <c:pt idx="39771" formatCode="General">
                  <c:v>0.81916500000000003</c:v>
                </c:pt>
                <c:pt idx="39772" formatCode="General">
                  <c:v>0.81918000000000002</c:v>
                </c:pt>
                <c:pt idx="39773" formatCode="General">
                  <c:v>0.81920300000000001</c:v>
                </c:pt>
                <c:pt idx="39774" formatCode="General">
                  <c:v>0.81922499999999998</c:v>
                </c:pt>
                <c:pt idx="39775" formatCode="General">
                  <c:v>0.8192469999999995</c:v>
                </c:pt>
                <c:pt idx="39776" formatCode="General">
                  <c:v>0.8192629999999993</c:v>
                </c:pt>
                <c:pt idx="39777" formatCode="General">
                  <c:v>0.81928500000000004</c:v>
                </c:pt>
                <c:pt idx="39778" formatCode="General">
                  <c:v>0.81930700000000001</c:v>
                </c:pt>
                <c:pt idx="39779" formatCode="General">
                  <c:v>0.81933</c:v>
                </c:pt>
                <c:pt idx="39780" formatCode="General">
                  <c:v>0.81934499999999999</c:v>
                </c:pt>
                <c:pt idx="39781" formatCode="General">
                  <c:v>0.81936799999999943</c:v>
                </c:pt>
                <c:pt idx="39782" formatCode="General">
                  <c:v>0.81938999999999951</c:v>
                </c:pt>
                <c:pt idx="39783" formatCode="General">
                  <c:v>0.81940500000000005</c:v>
                </c:pt>
                <c:pt idx="39784" formatCode="General">
                  <c:v>0.81942700000000002</c:v>
                </c:pt>
                <c:pt idx="39785" formatCode="General">
                  <c:v>0.81945000000000001</c:v>
                </c:pt>
                <c:pt idx="39786" formatCode="General">
                  <c:v>0.81947199999999998</c:v>
                </c:pt>
                <c:pt idx="39787" formatCode="General">
                  <c:v>0.81948799999999955</c:v>
                </c:pt>
                <c:pt idx="39788" formatCode="General">
                  <c:v>0.81950999999999996</c:v>
                </c:pt>
                <c:pt idx="39789" formatCode="General">
                  <c:v>0.81953199999999959</c:v>
                </c:pt>
                <c:pt idx="39790" formatCode="General">
                  <c:v>0.81955500000000003</c:v>
                </c:pt>
                <c:pt idx="39791" formatCode="General">
                  <c:v>0.81957000000000002</c:v>
                </c:pt>
                <c:pt idx="39792" formatCode="General">
                  <c:v>0.81959300000000002</c:v>
                </c:pt>
                <c:pt idx="39793" formatCode="General">
                  <c:v>0.81961499999999998</c:v>
                </c:pt>
                <c:pt idx="39794" formatCode="General">
                  <c:v>0.8196369999999995</c:v>
                </c:pt>
                <c:pt idx="39795" formatCode="General">
                  <c:v>0.81965200000000005</c:v>
                </c:pt>
                <c:pt idx="39796" formatCode="General">
                  <c:v>0.81967500000000071</c:v>
                </c:pt>
                <c:pt idx="39797" formatCode="General">
                  <c:v>0.81969700000000045</c:v>
                </c:pt>
                <c:pt idx="39798" formatCode="General">
                  <c:v>0.81972000000000045</c:v>
                </c:pt>
                <c:pt idx="39799" formatCode="General">
                  <c:v>0.81973499999999999</c:v>
                </c:pt>
                <c:pt idx="39800" formatCode="General">
                  <c:v>0.81975699999999996</c:v>
                </c:pt>
                <c:pt idx="39801" formatCode="General">
                  <c:v>0.81977999999999995</c:v>
                </c:pt>
                <c:pt idx="39802" formatCode="General">
                  <c:v>0.8198029999999995</c:v>
                </c:pt>
                <c:pt idx="39803" formatCode="General">
                  <c:v>0.81981800000000005</c:v>
                </c:pt>
                <c:pt idx="39804" formatCode="General">
                  <c:v>0.81984000000000046</c:v>
                </c:pt>
                <c:pt idx="39805" formatCode="General">
                  <c:v>0.81986199999999998</c:v>
                </c:pt>
                <c:pt idx="39806" formatCode="General">
                  <c:v>0.81988499999999997</c:v>
                </c:pt>
                <c:pt idx="39807" formatCode="General">
                  <c:v>0.81990000000000041</c:v>
                </c:pt>
                <c:pt idx="39808" formatCode="General">
                  <c:v>0.81992299999999996</c:v>
                </c:pt>
                <c:pt idx="39809" formatCode="General">
                  <c:v>0.8199450000000007</c:v>
                </c:pt>
                <c:pt idx="39810" formatCode="General">
                  <c:v>0.81996800000000003</c:v>
                </c:pt>
                <c:pt idx="39811" formatCode="General">
                  <c:v>0.81998199999999999</c:v>
                </c:pt>
                <c:pt idx="39812" formatCode="General">
                  <c:v>0.82000499999999998</c:v>
                </c:pt>
                <c:pt idx="39813" formatCode="General">
                  <c:v>0.82002799999999998</c:v>
                </c:pt>
                <c:pt idx="39814" formatCode="General">
                  <c:v>0.82004999999999995</c:v>
                </c:pt>
                <c:pt idx="39815" formatCode="General">
                  <c:v>0.82006500000000004</c:v>
                </c:pt>
                <c:pt idx="39816" formatCode="General">
                  <c:v>0.82008700000000001</c:v>
                </c:pt>
                <c:pt idx="39817" formatCode="General">
                  <c:v>0.82011000000000001</c:v>
                </c:pt>
                <c:pt idx="39818" formatCode="General">
                  <c:v>0.82013199999999997</c:v>
                </c:pt>
                <c:pt idx="39819" formatCode="General">
                  <c:v>0.82014799999999999</c:v>
                </c:pt>
                <c:pt idx="39820" formatCode="General">
                  <c:v>0.82016999999999951</c:v>
                </c:pt>
                <c:pt idx="39821" formatCode="General">
                  <c:v>0.82019299999999951</c:v>
                </c:pt>
                <c:pt idx="39822" formatCode="General">
                  <c:v>0.82021500000000003</c:v>
                </c:pt>
                <c:pt idx="39823" formatCode="General">
                  <c:v>0.82023000000000001</c:v>
                </c:pt>
                <c:pt idx="39824" formatCode="General">
                  <c:v>0.82025300000000001</c:v>
                </c:pt>
                <c:pt idx="39825" formatCode="General">
                  <c:v>0.82027499999999998</c:v>
                </c:pt>
                <c:pt idx="39826" formatCode="General">
                  <c:v>0.82029700000000005</c:v>
                </c:pt>
                <c:pt idx="39827" formatCode="General">
                  <c:v>0.82031299999999929</c:v>
                </c:pt>
                <c:pt idx="39828" formatCode="General">
                  <c:v>0.82033500000000004</c:v>
                </c:pt>
                <c:pt idx="39829" formatCode="General">
                  <c:v>0.820357</c:v>
                </c:pt>
                <c:pt idx="39830" formatCode="General">
                  <c:v>0.82038</c:v>
                </c:pt>
                <c:pt idx="39831" formatCode="General">
                  <c:v>0.82039499999999999</c:v>
                </c:pt>
                <c:pt idx="39832" formatCode="General">
                  <c:v>0.82041799999999943</c:v>
                </c:pt>
                <c:pt idx="39833" formatCode="General">
                  <c:v>0.8204399999999995</c:v>
                </c:pt>
                <c:pt idx="39834" formatCode="General">
                  <c:v>0.82046299999999939</c:v>
                </c:pt>
                <c:pt idx="39835" formatCode="General">
                  <c:v>0.82047800000000004</c:v>
                </c:pt>
                <c:pt idx="39836" formatCode="General">
                  <c:v>0.82050000000000001</c:v>
                </c:pt>
                <c:pt idx="39837" formatCode="General">
                  <c:v>0.82052199999999997</c:v>
                </c:pt>
                <c:pt idx="39838" formatCode="General">
                  <c:v>0.82054499999999997</c:v>
                </c:pt>
                <c:pt idx="39839" formatCode="General">
                  <c:v>0.82055999999999996</c:v>
                </c:pt>
                <c:pt idx="39840" formatCode="General">
                  <c:v>0.82058199999999959</c:v>
                </c:pt>
                <c:pt idx="39841" formatCode="General">
                  <c:v>0.82060500000000058</c:v>
                </c:pt>
                <c:pt idx="39842" formatCode="General">
                  <c:v>0.82062800000000058</c:v>
                </c:pt>
                <c:pt idx="39843" formatCode="General">
                  <c:v>0.82064300000000046</c:v>
                </c:pt>
                <c:pt idx="39844" formatCode="General">
                  <c:v>0.82066499999999998</c:v>
                </c:pt>
                <c:pt idx="39845" formatCode="General">
                  <c:v>0.82068799999999997</c:v>
                </c:pt>
                <c:pt idx="39846" formatCode="General">
                  <c:v>0.82071000000000005</c:v>
                </c:pt>
                <c:pt idx="39847" formatCode="General">
                  <c:v>0.8207250000000007</c:v>
                </c:pt>
                <c:pt idx="39848" formatCode="General">
                  <c:v>0.82074700000000045</c:v>
                </c:pt>
                <c:pt idx="39849" formatCode="General">
                  <c:v>0.82077000000000044</c:v>
                </c:pt>
                <c:pt idx="39850" formatCode="General">
                  <c:v>0.82078499999999999</c:v>
                </c:pt>
                <c:pt idx="39851" formatCode="General">
                  <c:v>0.82080699999999951</c:v>
                </c:pt>
                <c:pt idx="39852" formatCode="General">
                  <c:v>0.82082999999999995</c:v>
                </c:pt>
                <c:pt idx="39853" formatCode="General">
                  <c:v>0.82085300000000005</c:v>
                </c:pt>
                <c:pt idx="39854" formatCode="General">
                  <c:v>0.82086800000000004</c:v>
                </c:pt>
                <c:pt idx="39855" formatCode="General">
                  <c:v>0.82089000000000045</c:v>
                </c:pt>
                <c:pt idx="39856" formatCode="General">
                  <c:v>0.82091199999999998</c:v>
                </c:pt>
                <c:pt idx="39857" formatCode="General">
                  <c:v>0.82093499999999997</c:v>
                </c:pt>
                <c:pt idx="39858" formatCode="General">
                  <c:v>0.8209500000000004</c:v>
                </c:pt>
                <c:pt idx="39859" formatCode="General">
                  <c:v>0.82097299999999951</c:v>
                </c:pt>
                <c:pt idx="39860" formatCode="General">
                  <c:v>0.82099500000000059</c:v>
                </c:pt>
                <c:pt idx="39861" formatCode="General">
                  <c:v>0.821017</c:v>
                </c:pt>
                <c:pt idx="39862" formatCode="General">
                  <c:v>0.82103199999999998</c:v>
                </c:pt>
                <c:pt idx="39863" formatCode="General">
                  <c:v>0.82105499999999998</c:v>
                </c:pt>
                <c:pt idx="39864" formatCode="General">
                  <c:v>0.82107799999999997</c:v>
                </c:pt>
                <c:pt idx="39865" formatCode="General">
                  <c:v>0.82110000000000005</c:v>
                </c:pt>
                <c:pt idx="39866" formatCode="General">
                  <c:v>0.82111500000000004</c:v>
                </c:pt>
                <c:pt idx="39867" formatCode="General">
                  <c:v>0.82113700000000001</c:v>
                </c:pt>
                <c:pt idx="39868" formatCode="General">
                  <c:v>0.82116</c:v>
                </c:pt>
                <c:pt idx="39869" formatCode="General">
                  <c:v>0.82118199999999997</c:v>
                </c:pt>
                <c:pt idx="39870" formatCode="General">
                  <c:v>0.82119799999999998</c:v>
                </c:pt>
                <c:pt idx="39871" formatCode="General">
                  <c:v>0.82121999999999951</c:v>
                </c:pt>
                <c:pt idx="39872" formatCode="General">
                  <c:v>0.82124200000000003</c:v>
                </c:pt>
                <c:pt idx="39873" formatCode="General">
                  <c:v>0.82126500000000002</c:v>
                </c:pt>
                <c:pt idx="39874" formatCode="General">
                  <c:v>0.82128000000000001</c:v>
                </c:pt>
                <c:pt idx="39875" formatCode="General">
                  <c:v>0.82130300000000001</c:v>
                </c:pt>
                <c:pt idx="39876" formatCode="General">
                  <c:v>0.82132499999999997</c:v>
                </c:pt>
                <c:pt idx="39877" formatCode="General">
                  <c:v>0.82134700000000005</c:v>
                </c:pt>
                <c:pt idx="39878" formatCode="General">
                  <c:v>0.82136199999999959</c:v>
                </c:pt>
                <c:pt idx="39879" formatCode="General">
                  <c:v>0.82138500000000003</c:v>
                </c:pt>
                <c:pt idx="39880" formatCode="General">
                  <c:v>0.821407</c:v>
                </c:pt>
                <c:pt idx="39881" formatCode="General">
                  <c:v>0.82142999999999999</c:v>
                </c:pt>
                <c:pt idx="39882" formatCode="General">
                  <c:v>0.82144499999999998</c:v>
                </c:pt>
                <c:pt idx="39883" formatCode="General">
                  <c:v>0.82146699999999928</c:v>
                </c:pt>
                <c:pt idx="39884" formatCode="General">
                  <c:v>0.82149000000000005</c:v>
                </c:pt>
                <c:pt idx="39885" formatCode="General">
                  <c:v>0.82151299999999938</c:v>
                </c:pt>
                <c:pt idx="39886" formatCode="General">
                  <c:v>0.82152800000000004</c:v>
                </c:pt>
                <c:pt idx="39887" formatCode="General">
                  <c:v>0.82155</c:v>
                </c:pt>
                <c:pt idx="39888" formatCode="General">
                  <c:v>0.82157199999999997</c:v>
                </c:pt>
                <c:pt idx="39889" formatCode="General">
                  <c:v>0.82159499999999996</c:v>
                </c:pt>
                <c:pt idx="39890" formatCode="General">
                  <c:v>0.82160999999999995</c:v>
                </c:pt>
                <c:pt idx="39891" formatCode="General">
                  <c:v>0.8216329999999995</c:v>
                </c:pt>
                <c:pt idx="39892" formatCode="General">
                  <c:v>0.82165500000000058</c:v>
                </c:pt>
                <c:pt idx="39893" formatCode="General">
                  <c:v>0.82167800000000046</c:v>
                </c:pt>
                <c:pt idx="39894" formatCode="General">
                  <c:v>0.82169200000000042</c:v>
                </c:pt>
                <c:pt idx="39895" formatCode="General">
                  <c:v>0.82171499999999997</c:v>
                </c:pt>
                <c:pt idx="39896" formatCode="General">
                  <c:v>0.82173799999999997</c:v>
                </c:pt>
                <c:pt idx="39897" formatCode="General">
                  <c:v>0.82176000000000005</c:v>
                </c:pt>
                <c:pt idx="39898" formatCode="General">
                  <c:v>0.8217750000000007</c:v>
                </c:pt>
                <c:pt idx="39899" formatCode="General">
                  <c:v>0.82179700000000044</c:v>
                </c:pt>
                <c:pt idx="39900" formatCode="General">
                  <c:v>0.82181999999999999</c:v>
                </c:pt>
                <c:pt idx="39901" formatCode="General">
                  <c:v>0.82184200000000041</c:v>
                </c:pt>
                <c:pt idx="39902" formatCode="General">
                  <c:v>0.8218569999999995</c:v>
                </c:pt>
                <c:pt idx="39903" formatCode="General">
                  <c:v>0.82188000000000005</c:v>
                </c:pt>
                <c:pt idx="39904" formatCode="General">
                  <c:v>0.82190300000000005</c:v>
                </c:pt>
                <c:pt idx="39905" formatCode="General">
                  <c:v>0.82192500000000046</c:v>
                </c:pt>
                <c:pt idx="39906" formatCode="General">
                  <c:v>0.82194000000000045</c:v>
                </c:pt>
                <c:pt idx="39907" formatCode="General">
                  <c:v>0.821963</c:v>
                </c:pt>
                <c:pt idx="39908" formatCode="General">
                  <c:v>0.82198499999999997</c:v>
                </c:pt>
                <c:pt idx="39909" formatCode="General">
                  <c:v>0.82200700000000004</c:v>
                </c:pt>
                <c:pt idx="39910" formatCode="General">
                  <c:v>0.82202200000000003</c:v>
                </c:pt>
                <c:pt idx="39911" formatCode="General">
                  <c:v>0.82204500000000058</c:v>
                </c:pt>
                <c:pt idx="39912" formatCode="General">
                  <c:v>0.82206699999999955</c:v>
                </c:pt>
                <c:pt idx="39913" formatCode="General">
                  <c:v>0.82208999999999999</c:v>
                </c:pt>
                <c:pt idx="39914" formatCode="General">
                  <c:v>0.82210499999999997</c:v>
                </c:pt>
                <c:pt idx="39915" formatCode="General">
                  <c:v>0.82212799999999997</c:v>
                </c:pt>
                <c:pt idx="39916" formatCode="General">
                  <c:v>0.82215000000000005</c:v>
                </c:pt>
                <c:pt idx="39917" formatCode="General">
                  <c:v>0.82216500000000003</c:v>
                </c:pt>
                <c:pt idx="39918" formatCode="General">
                  <c:v>0.82218800000000003</c:v>
                </c:pt>
                <c:pt idx="39919" formatCode="General">
                  <c:v>0.82221</c:v>
                </c:pt>
                <c:pt idx="39920" formatCode="General">
                  <c:v>0.82223199999999996</c:v>
                </c:pt>
                <c:pt idx="39921" formatCode="General">
                  <c:v>0.82224799999999998</c:v>
                </c:pt>
                <c:pt idx="39922" formatCode="General">
                  <c:v>0.8222699999999995</c:v>
                </c:pt>
                <c:pt idx="39923" formatCode="General">
                  <c:v>0.82229200000000002</c:v>
                </c:pt>
                <c:pt idx="39924" formatCode="General">
                  <c:v>0.82231500000000002</c:v>
                </c:pt>
                <c:pt idx="39925" formatCode="General">
                  <c:v>0.82233000000000001</c:v>
                </c:pt>
                <c:pt idx="39926" formatCode="General">
                  <c:v>0.822353</c:v>
                </c:pt>
                <c:pt idx="39927" formatCode="General">
                  <c:v>0.82237499999999997</c:v>
                </c:pt>
                <c:pt idx="39928" formatCode="General">
                  <c:v>0.82239799999999996</c:v>
                </c:pt>
                <c:pt idx="39929" formatCode="General">
                  <c:v>0.82241199999999959</c:v>
                </c:pt>
                <c:pt idx="39930" formatCode="General">
                  <c:v>0.82243500000000003</c:v>
                </c:pt>
                <c:pt idx="39931" formatCode="General">
                  <c:v>0.82245699999999955</c:v>
                </c:pt>
                <c:pt idx="39932" formatCode="General">
                  <c:v>0.82247999999999999</c:v>
                </c:pt>
                <c:pt idx="39933" formatCode="General">
                  <c:v>0.82249499999999998</c:v>
                </c:pt>
                <c:pt idx="39934" formatCode="General">
                  <c:v>0.82251699999999939</c:v>
                </c:pt>
                <c:pt idx="39935" formatCode="General">
                  <c:v>0.82254000000000005</c:v>
                </c:pt>
                <c:pt idx="39936" formatCode="General">
                  <c:v>0.82256299999999938</c:v>
                </c:pt>
                <c:pt idx="39937" formatCode="General">
                  <c:v>0.82257800000000003</c:v>
                </c:pt>
                <c:pt idx="39938" formatCode="General">
                  <c:v>0.82260000000000044</c:v>
                </c:pt>
                <c:pt idx="39939" formatCode="General">
                  <c:v>0.82262200000000041</c:v>
                </c:pt>
                <c:pt idx="39940" formatCode="General">
                  <c:v>0.82264500000000074</c:v>
                </c:pt>
                <c:pt idx="39941" formatCode="General">
                  <c:v>0.82265999999999995</c:v>
                </c:pt>
                <c:pt idx="39942" formatCode="General">
                  <c:v>0.82268200000000002</c:v>
                </c:pt>
                <c:pt idx="39943" formatCode="General">
                  <c:v>0.82270500000000046</c:v>
                </c:pt>
                <c:pt idx="39944" formatCode="General">
                  <c:v>0.82272800000000046</c:v>
                </c:pt>
                <c:pt idx="39945" formatCode="General">
                  <c:v>0.82274200000000042</c:v>
                </c:pt>
                <c:pt idx="39946" formatCode="General">
                  <c:v>0.82276499999999997</c:v>
                </c:pt>
                <c:pt idx="39947" formatCode="General">
                  <c:v>0.82278799999999996</c:v>
                </c:pt>
                <c:pt idx="39948" formatCode="General">
                  <c:v>0.82281000000000004</c:v>
                </c:pt>
                <c:pt idx="39949" formatCode="General">
                  <c:v>0.82282500000000058</c:v>
                </c:pt>
                <c:pt idx="39950" formatCode="General">
                  <c:v>0.82284700000000044</c:v>
                </c:pt>
                <c:pt idx="39951" formatCode="General">
                  <c:v>0.82286999999999999</c:v>
                </c:pt>
                <c:pt idx="39952" formatCode="General">
                  <c:v>0.8228920000000004</c:v>
                </c:pt>
                <c:pt idx="39953" formatCode="General">
                  <c:v>0.82290799999999997</c:v>
                </c:pt>
                <c:pt idx="39954" formatCode="General">
                  <c:v>0.82293000000000005</c:v>
                </c:pt>
                <c:pt idx="39955" formatCode="General">
                  <c:v>0.82295300000000005</c:v>
                </c:pt>
                <c:pt idx="39956" formatCode="General">
                  <c:v>0.82297500000000046</c:v>
                </c:pt>
                <c:pt idx="39957" formatCode="General">
                  <c:v>0.82299000000000044</c:v>
                </c:pt>
                <c:pt idx="39958" formatCode="General">
                  <c:v>0.82301299999999955</c:v>
                </c:pt>
                <c:pt idx="39959" formatCode="General">
                  <c:v>0.82303499999999996</c:v>
                </c:pt>
                <c:pt idx="39960" formatCode="General">
                  <c:v>0.82305700000000004</c:v>
                </c:pt>
                <c:pt idx="39961" formatCode="General">
                  <c:v>0.82307200000000003</c:v>
                </c:pt>
                <c:pt idx="39962" formatCode="General">
                  <c:v>0.82309500000000047</c:v>
                </c:pt>
                <c:pt idx="39963" formatCode="General">
                  <c:v>0.82311699999999943</c:v>
                </c:pt>
                <c:pt idx="39964" formatCode="General">
                  <c:v>0.82313999999999998</c:v>
                </c:pt>
                <c:pt idx="39965" formatCode="General">
                  <c:v>0.82315499999999997</c:v>
                </c:pt>
                <c:pt idx="39966" formatCode="General">
                  <c:v>0.82317799999999997</c:v>
                </c:pt>
                <c:pt idx="39967" formatCode="General">
                  <c:v>0.82320000000000004</c:v>
                </c:pt>
                <c:pt idx="39968" formatCode="General">
                  <c:v>0.82322300000000004</c:v>
                </c:pt>
                <c:pt idx="39969" formatCode="General">
                  <c:v>0.82323800000000003</c:v>
                </c:pt>
                <c:pt idx="39970" formatCode="General">
                  <c:v>0.82325999999999999</c:v>
                </c:pt>
                <c:pt idx="39971" formatCode="General">
                  <c:v>0.82328199999999996</c:v>
                </c:pt>
                <c:pt idx="39972" formatCode="General">
                  <c:v>0.82330499999999951</c:v>
                </c:pt>
                <c:pt idx="39973" formatCode="General">
                  <c:v>0.82332000000000005</c:v>
                </c:pt>
                <c:pt idx="39974" formatCode="General">
                  <c:v>0.82334300000000005</c:v>
                </c:pt>
                <c:pt idx="39975" formatCode="General">
                  <c:v>0.82336500000000001</c:v>
                </c:pt>
                <c:pt idx="39976" formatCode="General">
                  <c:v>0.82338800000000001</c:v>
                </c:pt>
                <c:pt idx="39977" formatCode="General">
                  <c:v>0.82340199999999997</c:v>
                </c:pt>
                <c:pt idx="39978" formatCode="General">
                  <c:v>0.82342499999999996</c:v>
                </c:pt>
                <c:pt idx="39979" formatCode="General">
                  <c:v>0.82344799999999996</c:v>
                </c:pt>
                <c:pt idx="39980" formatCode="General">
                  <c:v>0.82347000000000004</c:v>
                </c:pt>
                <c:pt idx="39981" formatCode="General">
                  <c:v>0.82348500000000002</c:v>
                </c:pt>
                <c:pt idx="39982" formatCode="General">
                  <c:v>0.82350699999999954</c:v>
                </c:pt>
                <c:pt idx="39983" formatCode="General">
                  <c:v>0.82352999999999998</c:v>
                </c:pt>
                <c:pt idx="39984" formatCode="General">
                  <c:v>0.82354499999999997</c:v>
                </c:pt>
                <c:pt idx="39985" formatCode="General">
                  <c:v>0.82356699999999938</c:v>
                </c:pt>
                <c:pt idx="39986" formatCode="General">
                  <c:v>0.82359000000000004</c:v>
                </c:pt>
                <c:pt idx="39987" formatCode="General">
                  <c:v>0.82361300000000004</c:v>
                </c:pt>
                <c:pt idx="39988" formatCode="General">
                  <c:v>0.82362700000000044</c:v>
                </c:pt>
                <c:pt idx="39989" formatCode="General">
                  <c:v>0.82365000000000044</c:v>
                </c:pt>
                <c:pt idx="39990" formatCode="General">
                  <c:v>0.82367299999999999</c:v>
                </c:pt>
                <c:pt idx="39991" formatCode="General">
                  <c:v>0.82369499999999995</c:v>
                </c:pt>
                <c:pt idx="39992" formatCode="General">
                  <c:v>0.82371000000000005</c:v>
                </c:pt>
                <c:pt idx="39993" formatCode="General">
                  <c:v>0.82373200000000002</c:v>
                </c:pt>
                <c:pt idx="39994" formatCode="General">
                  <c:v>0.82375500000000046</c:v>
                </c:pt>
                <c:pt idx="39995" formatCode="General">
                  <c:v>0.82377699999999998</c:v>
                </c:pt>
                <c:pt idx="39996" formatCode="General">
                  <c:v>0.82379200000000041</c:v>
                </c:pt>
                <c:pt idx="39997" formatCode="General">
                  <c:v>0.82381499999999996</c:v>
                </c:pt>
                <c:pt idx="39998" formatCode="General">
                  <c:v>0.82383799999999996</c:v>
                </c:pt>
                <c:pt idx="39999" formatCode="General">
                  <c:v>0.82386000000000004</c:v>
                </c:pt>
                <c:pt idx="40000" formatCode="General">
                  <c:v>0.82387500000000058</c:v>
                </c:pt>
                <c:pt idx="40001" formatCode="General">
                  <c:v>0.82389800000000046</c:v>
                </c:pt>
                <c:pt idx="40002" formatCode="General">
                  <c:v>0.82391999999999999</c:v>
                </c:pt>
                <c:pt idx="40003" formatCode="General">
                  <c:v>0.82394199999999995</c:v>
                </c:pt>
                <c:pt idx="40004" formatCode="General">
                  <c:v>0.82395799999999997</c:v>
                </c:pt>
                <c:pt idx="40005" formatCode="General">
                  <c:v>0.82398000000000005</c:v>
                </c:pt>
                <c:pt idx="40006" formatCode="General">
                  <c:v>0.82400200000000001</c:v>
                </c:pt>
                <c:pt idx="40007" formatCode="General">
                  <c:v>0.82402500000000045</c:v>
                </c:pt>
                <c:pt idx="40008" formatCode="General">
                  <c:v>0.82403999999999999</c:v>
                </c:pt>
                <c:pt idx="40009" formatCode="General">
                  <c:v>0.82406299999999955</c:v>
                </c:pt>
                <c:pt idx="40010" formatCode="General">
                  <c:v>0.82408499999999996</c:v>
                </c:pt>
                <c:pt idx="40011" formatCode="General">
                  <c:v>0.82410700000000003</c:v>
                </c:pt>
                <c:pt idx="40012" formatCode="General">
                  <c:v>0.82412200000000002</c:v>
                </c:pt>
                <c:pt idx="40013" formatCode="General">
                  <c:v>0.82414500000000046</c:v>
                </c:pt>
                <c:pt idx="40014" formatCode="General">
                  <c:v>0.82416699999999943</c:v>
                </c:pt>
                <c:pt idx="40015" formatCode="General">
                  <c:v>0.82418999999999998</c:v>
                </c:pt>
                <c:pt idx="40016" formatCode="General">
                  <c:v>0.82420499999999997</c:v>
                </c:pt>
                <c:pt idx="40017" formatCode="General">
                  <c:v>0.82422700000000004</c:v>
                </c:pt>
                <c:pt idx="40018" formatCode="General">
                  <c:v>0.82425000000000004</c:v>
                </c:pt>
                <c:pt idx="40019" formatCode="General">
                  <c:v>0.82427300000000003</c:v>
                </c:pt>
                <c:pt idx="40020" formatCode="General">
                  <c:v>0.82428800000000002</c:v>
                </c:pt>
                <c:pt idx="40021" formatCode="General">
                  <c:v>0.82430999999999999</c:v>
                </c:pt>
                <c:pt idx="40022" formatCode="General">
                  <c:v>0.82433199999999951</c:v>
                </c:pt>
                <c:pt idx="40023" formatCode="General">
                  <c:v>0.8243549999999995</c:v>
                </c:pt>
                <c:pt idx="40024" formatCode="General">
                  <c:v>0.82437000000000005</c:v>
                </c:pt>
                <c:pt idx="40025" formatCode="General">
                  <c:v>0.82439200000000001</c:v>
                </c:pt>
                <c:pt idx="40026" formatCode="General">
                  <c:v>0.82441500000000001</c:v>
                </c:pt>
                <c:pt idx="40027" formatCode="General">
                  <c:v>0.824438</c:v>
                </c:pt>
                <c:pt idx="40028" formatCode="General">
                  <c:v>0.82445199999999996</c:v>
                </c:pt>
                <c:pt idx="40029" formatCode="General">
                  <c:v>0.82447499999999996</c:v>
                </c:pt>
                <c:pt idx="40030" formatCode="General">
                  <c:v>0.82449799999999951</c:v>
                </c:pt>
                <c:pt idx="40031" formatCode="General">
                  <c:v>0.82452000000000003</c:v>
                </c:pt>
                <c:pt idx="40032" formatCode="General">
                  <c:v>0.82453500000000002</c:v>
                </c:pt>
                <c:pt idx="40033" formatCode="General">
                  <c:v>0.82455699999999943</c:v>
                </c:pt>
                <c:pt idx="40034" formatCode="General">
                  <c:v>0.82457999999999998</c:v>
                </c:pt>
                <c:pt idx="40035" formatCode="General">
                  <c:v>0.82460199999999995</c:v>
                </c:pt>
                <c:pt idx="40036" formatCode="General">
                  <c:v>0.82461799999999996</c:v>
                </c:pt>
                <c:pt idx="40037" formatCode="General">
                  <c:v>0.82464000000000071</c:v>
                </c:pt>
                <c:pt idx="40038" formatCode="General">
                  <c:v>0.82466300000000003</c:v>
                </c:pt>
                <c:pt idx="40039" formatCode="General">
                  <c:v>0.82468500000000045</c:v>
                </c:pt>
                <c:pt idx="40040" formatCode="General">
                  <c:v>0.82470000000000043</c:v>
                </c:pt>
                <c:pt idx="40041" formatCode="General">
                  <c:v>0.82472299999999998</c:v>
                </c:pt>
                <c:pt idx="40042" formatCode="General">
                  <c:v>0.82474499999999995</c:v>
                </c:pt>
                <c:pt idx="40043" formatCode="General">
                  <c:v>0.82476700000000003</c:v>
                </c:pt>
                <c:pt idx="40044" formatCode="General">
                  <c:v>0.82478200000000002</c:v>
                </c:pt>
                <c:pt idx="40045" formatCode="General">
                  <c:v>0.82480500000000045</c:v>
                </c:pt>
                <c:pt idx="40046" formatCode="General">
                  <c:v>0.82482699999999998</c:v>
                </c:pt>
                <c:pt idx="40047" formatCode="General">
                  <c:v>0.82485000000000042</c:v>
                </c:pt>
                <c:pt idx="40048" formatCode="General">
                  <c:v>0.82486499999999996</c:v>
                </c:pt>
                <c:pt idx="40049" formatCode="General">
                  <c:v>0.82488799999999951</c:v>
                </c:pt>
                <c:pt idx="40050" formatCode="General">
                  <c:v>0.82491000000000003</c:v>
                </c:pt>
                <c:pt idx="40051" formatCode="General">
                  <c:v>0.82492500000000046</c:v>
                </c:pt>
                <c:pt idx="40052" formatCode="General">
                  <c:v>0.82494800000000046</c:v>
                </c:pt>
                <c:pt idx="40053" formatCode="General">
                  <c:v>0.82496999999999998</c:v>
                </c:pt>
                <c:pt idx="40054" formatCode="General">
                  <c:v>0.82499199999999995</c:v>
                </c:pt>
                <c:pt idx="40055" formatCode="General">
                  <c:v>0.82500700000000005</c:v>
                </c:pt>
                <c:pt idx="40056" formatCode="General">
                  <c:v>0.82503000000000004</c:v>
                </c:pt>
                <c:pt idx="40057" formatCode="General">
                  <c:v>0.82505200000000001</c:v>
                </c:pt>
                <c:pt idx="40058" formatCode="General">
                  <c:v>0.82507500000000045</c:v>
                </c:pt>
                <c:pt idx="40059" formatCode="General">
                  <c:v>0.82508999999999999</c:v>
                </c:pt>
                <c:pt idx="40060" formatCode="General">
                  <c:v>0.82511299999999943</c:v>
                </c:pt>
                <c:pt idx="40061" formatCode="General">
                  <c:v>0.82513499999999951</c:v>
                </c:pt>
                <c:pt idx="40062" formatCode="General">
                  <c:v>0.8251579999999995</c:v>
                </c:pt>
                <c:pt idx="40063" formatCode="General">
                  <c:v>0.82517300000000005</c:v>
                </c:pt>
                <c:pt idx="40064" formatCode="General">
                  <c:v>0.82519500000000046</c:v>
                </c:pt>
                <c:pt idx="40065" formatCode="General">
                  <c:v>0.82521699999999942</c:v>
                </c:pt>
                <c:pt idx="40066" formatCode="General">
                  <c:v>0.82523999999999997</c:v>
                </c:pt>
                <c:pt idx="40067" formatCode="General">
                  <c:v>0.82525499999999996</c:v>
                </c:pt>
                <c:pt idx="40068" formatCode="General">
                  <c:v>0.82527700000000004</c:v>
                </c:pt>
                <c:pt idx="40069" formatCode="General">
                  <c:v>0.82530000000000003</c:v>
                </c:pt>
                <c:pt idx="40070" formatCode="General">
                  <c:v>0.82532300000000003</c:v>
                </c:pt>
                <c:pt idx="40071" formatCode="General">
                  <c:v>0.82533800000000002</c:v>
                </c:pt>
                <c:pt idx="40072" formatCode="General">
                  <c:v>0.82535999999999998</c:v>
                </c:pt>
                <c:pt idx="40073" formatCode="General">
                  <c:v>0.82538299999999942</c:v>
                </c:pt>
                <c:pt idx="40074" formatCode="General">
                  <c:v>0.8254050000000005</c:v>
                </c:pt>
                <c:pt idx="40075" formatCode="General">
                  <c:v>0.82542000000000004</c:v>
                </c:pt>
                <c:pt idx="40076" formatCode="General">
                  <c:v>0.82544200000000001</c:v>
                </c:pt>
                <c:pt idx="40077" formatCode="General">
                  <c:v>0.825465</c:v>
                </c:pt>
                <c:pt idx="40078" formatCode="General">
                  <c:v>0.825488</c:v>
                </c:pt>
                <c:pt idx="40079" formatCode="General">
                  <c:v>0.82550199999999996</c:v>
                </c:pt>
                <c:pt idx="40080" formatCode="General">
                  <c:v>0.82552499999999951</c:v>
                </c:pt>
                <c:pt idx="40081" formatCode="General">
                  <c:v>0.8255479999999995</c:v>
                </c:pt>
                <c:pt idx="40082" formatCode="General">
                  <c:v>0.82557000000000003</c:v>
                </c:pt>
                <c:pt idx="40083" formatCode="General">
                  <c:v>0.82558500000000001</c:v>
                </c:pt>
                <c:pt idx="40084" formatCode="General">
                  <c:v>0.82560800000000045</c:v>
                </c:pt>
                <c:pt idx="40085" formatCode="General">
                  <c:v>0.82563000000000042</c:v>
                </c:pt>
                <c:pt idx="40086" formatCode="General">
                  <c:v>0.82565200000000005</c:v>
                </c:pt>
                <c:pt idx="40087" formatCode="General">
                  <c:v>0.82566799999999996</c:v>
                </c:pt>
                <c:pt idx="40088" formatCode="General">
                  <c:v>0.8256900000000007</c:v>
                </c:pt>
                <c:pt idx="40089" formatCode="General">
                  <c:v>0.825712</c:v>
                </c:pt>
                <c:pt idx="40090" formatCode="General">
                  <c:v>0.82573500000000044</c:v>
                </c:pt>
                <c:pt idx="40091" formatCode="General">
                  <c:v>0.82575000000000043</c:v>
                </c:pt>
                <c:pt idx="40092" formatCode="General">
                  <c:v>0.82577299999999998</c:v>
                </c:pt>
                <c:pt idx="40093" formatCode="General">
                  <c:v>0.82579499999999995</c:v>
                </c:pt>
                <c:pt idx="40094" formatCode="General">
                  <c:v>0.82581700000000002</c:v>
                </c:pt>
                <c:pt idx="40095" formatCode="General">
                  <c:v>0.82583200000000001</c:v>
                </c:pt>
                <c:pt idx="40096" formatCode="General">
                  <c:v>0.82585500000000045</c:v>
                </c:pt>
                <c:pt idx="40097" formatCode="General">
                  <c:v>0.82587699999999997</c:v>
                </c:pt>
                <c:pt idx="40098" formatCode="General">
                  <c:v>0.82590000000000041</c:v>
                </c:pt>
                <c:pt idx="40099" formatCode="General">
                  <c:v>0.82591499999999951</c:v>
                </c:pt>
                <c:pt idx="40100" formatCode="General">
                  <c:v>0.82593700000000003</c:v>
                </c:pt>
                <c:pt idx="40101" formatCode="General">
                  <c:v>0.82596000000000003</c:v>
                </c:pt>
                <c:pt idx="40102" formatCode="General">
                  <c:v>0.82598300000000002</c:v>
                </c:pt>
                <c:pt idx="40103" formatCode="General">
                  <c:v>0.82599800000000045</c:v>
                </c:pt>
                <c:pt idx="40104" formatCode="General">
                  <c:v>0.82601999999999998</c:v>
                </c:pt>
                <c:pt idx="40105" formatCode="General">
                  <c:v>0.82604200000000005</c:v>
                </c:pt>
                <c:pt idx="40106" formatCode="General">
                  <c:v>0.82606500000000005</c:v>
                </c:pt>
                <c:pt idx="40107" formatCode="General">
                  <c:v>0.82608000000000004</c:v>
                </c:pt>
                <c:pt idx="40108" formatCode="General">
                  <c:v>0.826102</c:v>
                </c:pt>
                <c:pt idx="40109" formatCode="General">
                  <c:v>0.82612500000000044</c:v>
                </c:pt>
                <c:pt idx="40110" formatCode="General">
                  <c:v>0.82614799999999999</c:v>
                </c:pt>
                <c:pt idx="40111" formatCode="General">
                  <c:v>0.82616199999999951</c:v>
                </c:pt>
                <c:pt idx="40112" formatCode="General">
                  <c:v>0.8261849999999995</c:v>
                </c:pt>
                <c:pt idx="40113" formatCode="General">
                  <c:v>0.82620800000000005</c:v>
                </c:pt>
                <c:pt idx="40114" formatCode="General">
                  <c:v>0.82623000000000002</c:v>
                </c:pt>
                <c:pt idx="40115" formatCode="General">
                  <c:v>0.82624500000000045</c:v>
                </c:pt>
                <c:pt idx="40116" formatCode="General">
                  <c:v>0.82626699999999942</c:v>
                </c:pt>
                <c:pt idx="40117" formatCode="General">
                  <c:v>0.82628999999999997</c:v>
                </c:pt>
                <c:pt idx="40118" formatCode="General">
                  <c:v>0.82630499999999996</c:v>
                </c:pt>
                <c:pt idx="40119" formatCode="General">
                  <c:v>0.82632799999999951</c:v>
                </c:pt>
                <c:pt idx="40120" formatCode="General">
                  <c:v>0.82635000000000003</c:v>
                </c:pt>
                <c:pt idx="40121" formatCode="General">
                  <c:v>0.82637300000000002</c:v>
                </c:pt>
                <c:pt idx="40122" formatCode="General">
                  <c:v>0.82638699999999943</c:v>
                </c:pt>
                <c:pt idx="40123" formatCode="General">
                  <c:v>0.82640999999999998</c:v>
                </c:pt>
                <c:pt idx="40124" formatCode="General">
                  <c:v>0.82643299999999942</c:v>
                </c:pt>
                <c:pt idx="40125" formatCode="General">
                  <c:v>0.82645500000000005</c:v>
                </c:pt>
                <c:pt idx="40126" formatCode="General">
                  <c:v>0.82647000000000004</c:v>
                </c:pt>
                <c:pt idx="40127" formatCode="General">
                  <c:v>0.826492</c:v>
                </c:pt>
                <c:pt idx="40128" formatCode="General">
                  <c:v>0.826515</c:v>
                </c:pt>
                <c:pt idx="40129" formatCode="General">
                  <c:v>0.82653699999999941</c:v>
                </c:pt>
                <c:pt idx="40130" formatCode="General">
                  <c:v>0.82655299999999943</c:v>
                </c:pt>
                <c:pt idx="40131" formatCode="General">
                  <c:v>0.8265749999999995</c:v>
                </c:pt>
                <c:pt idx="40132" formatCode="General">
                  <c:v>0.82659800000000005</c:v>
                </c:pt>
                <c:pt idx="40133" formatCode="General">
                  <c:v>0.82662000000000047</c:v>
                </c:pt>
                <c:pt idx="40134" formatCode="General">
                  <c:v>0.82663500000000045</c:v>
                </c:pt>
                <c:pt idx="40135" formatCode="General">
                  <c:v>0.82665800000000045</c:v>
                </c:pt>
                <c:pt idx="40136" formatCode="General">
                  <c:v>0.82668000000000041</c:v>
                </c:pt>
                <c:pt idx="40137" formatCode="General">
                  <c:v>0.82670200000000005</c:v>
                </c:pt>
                <c:pt idx="40138" formatCode="General">
                  <c:v>0.82671700000000004</c:v>
                </c:pt>
                <c:pt idx="40139" formatCode="General">
                  <c:v>0.82674000000000059</c:v>
                </c:pt>
                <c:pt idx="40140" formatCode="General">
                  <c:v>0.826762</c:v>
                </c:pt>
                <c:pt idx="40141" formatCode="General">
                  <c:v>0.82678499999999999</c:v>
                </c:pt>
                <c:pt idx="40142" formatCode="General">
                  <c:v>0.82680000000000042</c:v>
                </c:pt>
                <c:pt idx="40143" formatCode="General">
                  <c:v>0.82682299999999997</c:v>
                </c:pt>
                <c:pt idx="40144" formatCode="General">
                  <c:v>0.82684500000000072</c:v>
                </c:pt>
                <c:pt idx="40145" formatCode="General">
                  <c:v>0.82686800000000005</c:v>
                </c:pt>
                <c:pt idx="40146" formatCode="General">
                  <c:v>0.82688300000000003</c:v>
                </c:pt>
                <c:pt idx="40147" formatCode="General">
                  <c:v>0.82690500000000045</c:v>
                </c:pt>
                <c:pt idx="40148" formatCode="General">
                  <c:v>0.82692699999999997</c:v>
                </c:pt>
                <c:pt idx="40149" formatCode="General">
                  <c:v>0.82695000000000041</c:v>
                </c:pt>
                <c:pt idx="40150" formatCode="General">
                  <c:v>0.82696499999999951</c:v>
                </c:pt>
                <c:pt idx="40151" formatCode="General">
                  <c:v>0.82698700000000003</c:v>
                </c:pt>
                <c:pt idx="40152" formatCode="General">
                  <c:v>0.82701000000000002</c:v>
                </c:pt>
                <c:pt idx="40153" formatCode="General">
                  <c:v>0.82703300000000002</c:v>
                </c:pt>
                <c:pt idx="40154" formatCode="General">
                  <c:v>0.82704800000000045</c:v>
                </c:pt>
                <c:pt idx="40155" formatCode="General">
                  <c:v>0.82706999999999997</c:v>
                </c:pt>
                <c:pt idx="40156" formatCode="General">
                  <c:v>0.82709299999999997</c:v>
                </c:pt>
                <c:pt idx="40157" formatCode="General">
                  <c:v>0.82711500000000004</c:v>
                </c:pt>
                <c:pt idx="40158" formatCode="General">
                  <c:v>0.82713000000000003</c:v>
                </c:pt>
                <c:pt idx="40159" formatCode="General">
                  <c:v>0.827152</c:v>
                </c:pt>
                <c:pt idx="40160" formatCode="General">
                  <c:v>0.82717499999999999</c:v>
                </c:pt>
                <c:pt idx="40161" formatCode="General">
                  <c:v>0.82719799999999999</c:v>
                </c:pt>
                <c:pt idx="40162" formatCode="General">
                  <c:v>0.8272119999999995</c:v>
                </c:pt>
                <c:pt idx="40163" formatCode="General">
                  <c:v>0.82723500000000005</c:v>
                </c:pt>
                <c:pt idx="40164" formatCode="General">
                  <c:v>0.82725800000000005</c:v>
                </c:pt>
                <c:pt idx="40165" formatCode="General">
                  <c:v>0.82728000000000002</c:v>
                </c:pt>
                <c:pt idx="40166" formatCode="General">
                  <c:v>0.82729500000000045</c:v>
                </c:pt>
                <c:pt idx="40167" formatCode="General">
                  <c:v>0.82731699999999941</c:v>
                </c:pt>
                <c:pt idx="40168" formatCode="General">
                  <c:v>0.82733999999999996</c:v>
                </c:pt>
                <c:pt idx="40169" formatCode="General">
                  <c:v>0.8273619999999996</c:v>
                </c:pt>
                <c:pt idx="40170" formatCode="General">
                  <c:v>0.82737700000000003</c:v>
                </c:pt>
                <c:pt idx="40171" formatCode="General">
                  <c:v>0.82740000000000002</c:v>
                </c:pt>
                <c:pt idx="40172" formatCode="General">
                  <c:v>0.82742300000000002</c:v>
                </c:pt>
                <c:pt idx="40173" formatCode="General">
                  <c:v>0.82744499999999999</c:v>
                </c:pt>
                <c:pt idx="40174" formatCode="General">
                  <c:v>0.82745999999999997</c:v>
                </c:pt>
                <c:pt idx="40175" formatCode="General">
                  <c:v>0.82748299999999941</c:v>
                </c:pt>
                <c:pt idx="40176" formatCode="General">
                  <c:v>0.82750500000000005</c:v>
                </c:pt>
                <c:pt idx="40177" formatCode="General">
                  <c:v>0.82752700000000001</c:v>
                </c:pt>
                <c:pt idx="40178" formatCode="General">
                  <c:v>0.827542</c:v>
                </c:pt>
                <c:pt idx="40179" formatCode="General">
                  <c:v>0.827565</c:v>
                </c:pt>
                <c:pt idx="40180" formatCode="General">
                  <c:v>0.8275869999999993</c:v>
                </c:pt>
                <c:pt idx="40181" formatCode="General">
                  <c:v>0.8276100000000004</c:v>
                </c:pt>
                <c:pt idx="40182" formatCode="General">
                  <c:v>0.82762500000000083</c:v>
                </c:pt>
                <c:pt idx="40183" formatCode="General">
                  <c:v>0.82764800000000072</c:v>
                </c:pt>
                <c:pt idx="40184" formatCode="General">
                  <c:v>0.82767000000000046</c:v>
                </c:pt>
                <c:pt idx="40185" formatCode="General">
                  <c:v>0.82768500000000045</c:v>
                </c:pt>
                <c:pt idx="40186" formatCode="General">
                  <c:v>0.82770800000000044</c:v>
                </c:pt>
                <c:pt idx="40187" formatCode="General">
                  <c:v>0.82773000000000041</c:v>
                </c:pt>
                <c:pt idx="40188" formatCode="General">
                  <c:v>0.82775200000000004</c:v>
                </c:pt>
                <c:pt idx="40189" formatCode="General">
                  <c:v>0.82776700000000003</c:v>
                </c:pt>
                <c:pt idx="40190" formatCode="General">
                  <c:v>0.82779000000000058</c:v>
                </c:pt>
                <c:pt idx="40191" formatCode="General">
                  <c:v>0.82781199999999999</c:v>
                </c:pt>
                <c:pt idx="40192" formatCode="General">
                  <c:v>0.82783499999999999</c:v>
                </c:pt>
                <c:pt idx="40193" formatCode="General">
                  <c:v>0.82785000000000042</c:v>
                </c:pt>
                <c:pt idx="40194" formatCode="General">
                  <c:v>0.82787299999999997</c:v>
                </c:pt>
                <c:pt idx="40195" formatCode="General">
                  <c:v>0.82789500000000071</c:v>
                </c:pt>
                <c:pt idx="40196" formatCode="General">
                  <c:v>0.82791800000000004</c:v>
                </c:pt>
                <c:pt idx="40197" formatCode="General">
                  <c:v>0.82793300000000003</c:v>
                </c:pt>
                <c:pt idx="40198" formatCode="General">
                  <c:v>0.82795500000000044</c:v>
                </c:pt>
                <c:pt idx="40199" formatCode="General">
                  <c:v>0.82797699999999996</c:v>
                </c:pt>
                <c:pt idx="40200" formatCode="General">
                  <c:v>0.8280000000000004</c:v>
                </c:pt>
                <c:pt idx="40201" formatCode="General">
                  <c:v>0.8280149999999995</c:v>
                </c:pt>
                <c:pt idx="40202" formatCode="General">
                  <c:v>0.82803800000000005</c:v>
                </c:pt>
                <c:pt idx="40203" formatCode="General">
                  <c:v>0.82806000000000002</c:v>
                </c:pt>
                <c:pt idx="40204" formatCode="General">
                  <c:v>0.82808300000000001</c:v>
                </c:pt>
                <c:pt idx="40205" formatCode="General">
                  <c:v>0.82809699999999997</c:v>
                </c:pt>
                <c:pt idx="40206" formatCode="General">
                  <c:v>0.82811999999999997</c:v>
                </c:pt>
                <c:pt idx="40207" formatCode="General">
                  <c:v>0.82814299999999996</c:v>
                </c:pt>
                <c:pt idx="40208" formatCode="General">
                  <c:v>0.82816500000000004</c:v>
                </c:pt>
                <c:pt idx="40209" formatCode="General">
                  <c:v>0.82818000000000003</c:v>
                </c:pt>
                <c:pt idx="40210" formatCode="General">
                  <c:v>0.82820199999999999</c:v>
                </c:pt>
                <c:pt idx="40211" formatCode="General">
                  <c:v>0.82822499999999999</c:v>
                </c:pt>
                <c:pt idx="40212" formatCode="General">
                  <c:v>0.82824699999999996</c:v>
                </c:pt>
                <c:pt idx="40213" formatCode="General">
                  <c:v>0.82826199999999961</c:v>
                </c:pt>
                <c:pt idx="40214" formatCode="General">
                  <c:v>0.82828500000000005</c:v>
                </c:pt>
                <c:pt idx="40215" formatCode="General">
                  <c:v>0.82830800000000004</c:v>
                </c:pt>
                <c:pt idx="40216" formatCode="General">
                  <c:v>0.82833000000000001</c:v>
                </c:pt>
                <c:pt idx="40217" formatCode="General">
                  <c:v>0.82834500000000044</c:v>
                </c:pt>
                <c:pt idx="40218" formatCode="General">
                  <c:v>0.82836799999999955</c:v>
                </c:pt>
                <c:pt idx="40219" formatCode="General">
                  <c:v>0.82838999999999996</c:v>
                </c:pt>
                <c:pt idx="40220" formatCode="General">
                  <c:v>0.82841199999999959</c:v>
                </c:pt>
                <c:pt idx="40221" formatCode="General">
                  <c:v>0.82842700000000002</c:v>
                </c:pt>
                <c:pt idx="40222" formatCode="General">
                  <c:v>0.82845000000000002</c:v>
                </c:pt>
                <c:pt idx="40223" formatCode="General">
                  <c:v>0.82847199999999999</c:v>
                </c:pt>
                <c:pt idx="40224" formatCode="General">
                  <c:v>0.82849499999999998</c:v>
                </c:pt>
                <c:pt idx="40225" formatCode="General">
                  <c:v>0.82850999999999997</c:v>
                </c:pt>
                <c:pt idx="40226" formatCode="General">
                  <c:v>0.8285329999999993</c:v>
                </c:pt>
                <c:pt idx="40227" formatCode="General">
                  <c:v>0.82855500000000004</c:v>
                </c:pt>
                <c:pt idx="40228" formatCode="General">
                  <c:v>0.82857800000000004</c:v>
                </c:pt>
                <c:pt idx="40229" formatCode="General">
                  <c:v>0.82859300000000002</c:v>
                </c:pt>
                <c:pt idx="40230" formatCode="General">
                  <c:v>0.82861499999999999</c:v>
                </c:pt>
                <c:pt idx="40231" formatCode="General">
                  <c:v>0.82863699999999996</c:v>
                </c:pt>
                <c:pt idx="40232" formatCode="General">
                  <c:v>0.82865999999999995</c:v>
                </c:pt>
                <c:pt idx="40233" formatCode="General">
                  <c:v>0.82867500000000072</c:v>
                </c:pt>
                <c:pt idx="40234" formatCode="General">
                  <c:v>0.82869700000000046</c:v>
                </c:pt>
                <c:pt idx="40235" formatCode="General">
                  <c:v>0.82872000000000046</c:v>
                </c:pt>
                <c:pt idx="40236" formatCode="General">
                  <c:v>0.82874300000000045</c:v>
                </c:pt>
                <c:pt idx="40237" formatCode="General">
                  <c:v>0.82875799999999999</c:v>
                </c:pt>
                <c:pt idx="40238" formatCode="General">
                  <c:v>0.82878000000000041</c:v>
                </c:pt>
                <c:pt idx="40239" formatCode="General">
                  <c:v>0.82880299999999996</c:v>
                </c:pt>
                <c:pt idx="40240" formatCode="General">
                  <c:v>0.8288250000000007</c:v>
                </c:pt>
                <c:pt idx="40241" formatCode="General">
                  <c:v>0.82884000000000047</c:v>
                </c:pt>
                <c:pt idx="40242" formatCode="General">
                  <c:v>0.82886199999999999</c:v>
                </c:pt>
                <c:pt idx="40243" formatCode="General">
                  <c:v>0.82888499999999998</c:v>
                </c:pt>
                <c:pt idx="40244" formatCode="General">
                  <c:v>0.82890799999999998</c:v>
                </c:pt>
                <c:pt idx="40245" formatCode="General">
                  <c:v>0.82892200000000005</c:v>
                </c:pt>
                <c:pt idx="40246" formatCode="General">
                  <c:v>0.82894500000000071</c:v>
                </c:pt>
                <c:pt idx="40247" formatCode="General">
                  <c:v>0.82896800000000004</c:v>
                </c:pt>
                <c:pt idx="40248" formatCode="General">
                  <c:v>0.82899000000000045</c:v>
                </c:pt>
                <c:pt idx="40249" formatCode="General">
                  <c:v>0.82900499999999999</c:v>
                </c:pt>
                <c:pt idx="40250" formatCode="General">
                  <c:v>0.82902699999999996</c:v>
                </c:pt>
                <c:pt idx="40251" formatCode="General">
                  <c:v>0.82904999999999995</c:v>
                </c:pt>
                <c:pt idx="40252" formatCode="General">
                  <c:v>0.82906500000000005</c:v>
                </c:pt>
                <c:pt idx="40253" formatCode="General">
                  <c:v>0.82908700000000002</c:v>
                </c:pt>
                <c:pt idx="40254" formatCode="General">
                  <c:v>0.82911000000000001</c:v>
                </c:pt>
                <c:pt idx="40255" formatCode="General">
                  <c:v>0.82913300000000001</c:v>
                </c:pt>
                <c:pt idx="40256" formatCode="General">
                  <c:v>0.82914699999999997</c:v>
                </c:pt>
                <c:pt idx="40257" formatCode="General">
                  <c:v>0.82916999999999996</c:v>
                </c:pt>
                <c:pt idx="40258" formatCode="General">
                  <c:v>0.82919299999999996</c:v>
                </c:pt>
                <c:pt idx="40259" formatCode="General">
                  <c:v>0.82921500000000004</c:v>
                </c:pt>
                <c:pt idx="40260" formatCode="General">
                  <c:v>0.82923000000000002</c:v>
                </c:pt>
                <c:pt idx="40261" formatCode="General">
                  <c:v>0.82925199999999999</c:v>
                </c:pt>
                <c:pt idx="40262" formatCode="General">
                  <c:v>0.82927499999999998</c:v>
                </c:pt>
                <c:pt idx="40263" formatCode="General">
                  <c:v>0.82929699999999951</c:v>
                </c:pt>
                <c:pt idx="40264" formatCode="General">
                  <c:v>0.82931299999999941</c:v>
                </c:pt>
                <c:pt idx="40265" formatCode="General">
                  <c:v>0.82933500000000004</c:v>
                </c:pt>
                <c:pt idx="40266" formatCode="General">
                  <c:v>0.82935800000000004</c:v>
                </c:pt>
                <c:pt idx="40267" formatCode="General">
                  <c:v>0.82938000000000001</c:v>
                </c:pt>
                <c:pt idx="40268" formatCode="General">
                  <c:v>0.82939499999999999</c:v>
                </c:pt>
                <c:pt idx="40269" formatCode="General">
                  <c:v>0.82941799999999954</c:v>
                </c:pt>
                <c:pt idx="40270" formatCode="General">
                  <c:v>0.82943999999999996</c:v>
                </c:pt>
                <c:pt idx="40271" formatCode="General">
                  <c:v>0.82946199999999959</c:v>
                </c:pt>
                <c:pt idx="40272" formatCode="General">
                  <c:v>0.82947700000000002</c:v>
                </c:pt>
                <c:pt idx="40273" formatCode="General">
                  <c:v>0.82950000000000002</c:v>
                </c:pt>
                <c:pt idx="40274" formatCode="General">
                  <c:v>0.82952199999999998</c:v>
                </c:pt>
                <c:pt idx="40275" formatCode="General">
                  <c:v>0.82954499999999998</c:v>
                </c:pt>
                <c:pt idx="40276" formatCode="General">
                  <c:v>0.82955999999999996</c:v>
                </c:pt>
                <c:pt idx="40277" formatCode="General">
                  <c:v>0.82958299999999929</c:v>
                </c:pt>
                <c:pt idx="40278" formatCode="General">
                  <c:v>0.8296050000000007</c:v>
                </c:pt>
                <c:pt idx="40279" formatCode="General">
                  <c:v>0.82962800000000059</c:v>
                </c:pt>
                <c:pt idx="40280" formatCode="General">
                  <c:v>0.82964300000000046</c:v>
                </c:pt>
                <c:pt idx="40281" formatCode="General">
                  <c:v>0.82966499999999999</c:v>
                </c:pt>
                <c:pt idx="40282" formatCode="General">
                  <c:v>0.82968699999999951</c:v>
                </c:pt>
                <c:pt idx="40283" formatCode="General">
                  <c:v>0.82970999999999995</c:v>
                </c:pt>
                <c:pt idx="40284" formatCode="General">
                  <c:v>0.82972500000000071</c:v>
                </c:pt>
                <c:pt idx="40285" formatCode="General">
                  <c:v>0.82974700000000046</c:v>
                </c:pt>
                <c:pt idx="40286" formatCode="General">
                  <c:v>0.82977000000000045</c:v>
                </c:pt>
                <c:pt idx="40287" formatCode="General">
                  <c:v>0.82979200000000042</c:v>
                </c:pt>
                <c:pt idx="40288" formatCode="General">
                  <c:v>0.82980799999999999</c:v>
                </c:pt>
                <c:pt idx="40289" formatCode="General">
                  <c:v>0.8298300000000004</c:v>
                </c:pt>
                <c:pt idx="40290" formatCode="General">
                  <c:v>0.82985299999999951</c:v>
                </c:pt>
                <c:pt idx="40291" formatCode="General">
                  <c:v>0.82987500000000058</c:v>
                </c:pt>
                <c:pt idx="40292" formatCode="General">
                  <c:v>0.82989000000000046</c:v>
                </c:pt>
                <c:pt idx="40293" formatCode="General">
                  <c:v>0.82991199999999998</c:v>
                </c:pt>
                <c:pt idx="40294" formatCode="General">
                  <c:v>0.82993499999999998</c:v>
                </c:pt>
                <c:pt idx="40295" formatCode="General">
                  <c:v>0.82995799999999997</c:v>
                </c:pt>
                <c:pt idx="40296" formatCode="General">
                  <c:v>0.82997200000000004</c:v>
                </c:pt>
                <c:pt idx="40297" formatCode="General">
                  <c:v>0.8299950000000007</c:v>
                </c:pt>
                <c:pt idx="40298" formatCode="General">
                  <c:v>0.83001800000000003</c:v>
                </c:pt>
                <c:pt idx="40299" formatCode="General">
                  <c:v>0.83004000000000044</c:v>
                </c:pt>
                <c:pt idx="40300" formatCode="General">
                  <c:v>0.83005499999999999</c:v>
                </c:pt>
                <c:pt idx="40301" formatCode="General">
                  <c:v>0.83007799999999998</c:v>
                </c:pt>
                <c:pt idx="40302" formatCode="General">
                  <c:v>0.83009999999999995</c:v>
                </c:pt>
                <c:pt idx="40303" formatCode="General">
                  <c:v>0.83012200000000003</c:v>
                </c:pt>
                <c:pt idx="40304" formatCode="General">
                  <c:v>0.83013700000000001</c:v>
                </c:pt>
                <c:pt idx="40305" formatCode="General">
                  <c:v>0.83016000000000001</c:v>
                </c:pt>
                <c:pt idx="40306" formatCode="General">
                  <c:v>0.83018199999999998</c:v>
                </c:pt>
                <c:pt idx="40307" formatCode="General">
                  <c:v>0.83020499999999997</c:v>
                </c:pt>
                <c:pt idx="40308" formatCode="General">
                  <c:v>0.83021999999999996</c:v>
                </c:pt>
                <c:pt idx="40309" formatCode="General">
                  <c:v>0.83024299999999951</c:v>
                </c:pt>
                <c:pt idx="40310" formatCode="General">
                  <c:v>0.83026500000000003</c:v>
                </c:pt>
                <c:pt idx="40311" formatCode="General">
                  <c:v>0.83028800000000003</c:v>
                </c:pt>
                <c:pt idx="40312" formatCode="General">
                  <c:v>0.83030300000000001</c:v>
                </c:pt>
                <c:pt idx="40313" formatCode="General">
                  <c:v>0.83032499999999998</c:v>
                </c:pt>
                <c:pt idx="40314" formatCode="General">
                  <c:v>0.8303469999999995</c:v>
                </c:pt>
                <c:pt idx="40315" formatCode="General">
                  <c:v>0.8303619999999996</c:v>
                </c:pt>
                <c:pt idx="40316" formatCode="General">
                  <c:v>0.83038500000000004</c:v>
                </c:pt>
                <c:pt idx="40317" formatCode="General">
                  <c:v>0.83040700000000001</c:v>
                </c:pt>
                <c:pt idx="40318" formatCode="General">
                  <c:v>0.83043</c:v>
                </c:pt>
                <c:pt idx="40319" formatCode="General">
                  <c:v>0.83044499999999999</c:v>
                </c:pt>
                <c:pt idx="40320" formatCode="General">
                  <c:v>0.83046799999999943</c:v>
                </c:pt>
                <c:pt idx="40321" formatCode="General">
                  <c:v>0.83048999999999951</c:v>
                </c:pt>
                <c:pt idx="40322" formatCode="General">
                  <c:v>0.83051299999999928</c:v>
                </c:pt>
                <c:pt idx="40323" formatCode="General">
                  <c:v>0.83052700000000002</c:v>
                </c:pt>
                <c:pt idx="40324" formatCode="General">
                  <c:v>0.83055000000000001</c:v>
                </c:pt>
                <c:pt idx="40325" formatCode="General">
                  <c:v>0.83057199999999998</c:v>
                </c:pt>
                <c:pt idx="40326" formatCode="General">
                  <c:v>0.83059499999999997</c:v>
                </c:pt>
                <c:pt idx="40327" formatCode="General">
                  <c:v>0.8306100000000004</c:v>
                </c:pt>
                <c:pt idx="40328" formatCode="General">
                  <c:v>0.83063200000000004</c:v>
                </c:pt>
                <c:pt idx="40329" formatCode="General">
                  <c:v>0.83065500000000059</c:v>
                </c:pt>
                <c:pt idx="40330" formatCode="General">
                  <c:v>0.83067800000000058</c:v>
                </c:pt>
                <c:pt idx="40331" formatCode="General">
                  <c:v>0.83069300000000046</c:v>
                </c:pt>
                <c:pt idx="40332" formatCode="General">
                  <c:v>0.83071499999999998</c:v>
                </c:pt>
                <c:pt idx="40333" formatCode="General">
                  <c:v>0.8307369999999995</c:v>
                </c:pt>
                <c:pt idx="40334" formatCode="General">
                  <c:v>0.83076000000000005</c:v>
                </c:pt>
                <c:pt idx="40335" formatCode="General">
                  <c:v>0.83077500000000071</c:v>
                </c:pt>
                <c:pt idx="40336" formatCode="General">
                  <c:v>0.83079700000000045</c:v>
                </c:pt>
                <c:pt idx="40337" formatCode="General">
                  <c:v>0.83082000000000045</c:v>
                </c:pt>
                <c:pt idx="40338" formatCode="General">
                  <c:v>0.83084300000000044</c:v>
                </c:pt>
                <c:pt idx="40339" formatCode="General">
                  <c:v>0.83085699999999996</c:v>
                </c:pt>
                <c:pt idx="40340" formatCode="General">
                  <c:v>0.83087999999999995</c:v>
                </c:pt>
                <c:pt idx="40341" formatCode="General">
                  <c:v>0.8309029999999995</c:v>
                </c:pt>
                <c:pt idx="40342" formatCode="General">
                  <c:v>0.83092500000000058</c:v>
                </c:pt>
                <c:pt idx="40343" formatCode="General">
                  <c:v>0.83094000000000046</c:v>
                </c:pt>
                <c:pt idx="40344" formatCode="General">
                  <c:v>0.83096199999999998</c:v>
                </c:pt>
                <c:pt idx="40345" formatCode="General">
                  <c:v>0.83098499999999997</c:v>
                </c:pt>
                <c:pt idx="40346" formatCode="General">
                  <c:v>0.83100700000000005</c:v>
                </c:pt>
                <c:pt idx="40347" formatCode="General">
                  <c:v>0.83102299999999996</c:v>
                </c:pt>
                <c:pt idx="40348" formatCode="General">
                  <c:v>0.8310450000000007</c:v>
                </c:pt>
                <c:pt idx="40349" formatCode="General">
                  <c:v>0.83106800000000003</c:v>
                </c:pt>
                <c:pt idx="40350" formatCode="General">
                  <c:v>0.83109000000000044</c:v>
                </c:pt>
                <c:pt idx="40351" formatCode="General">
                  <c:v>0.83110499999999998</c:v>
                </c:pt>
                <c:pt idx="40352" formatCode="General">
                  <c:v>0.83112799999999998</c:v>
                </c:pt>
                <c:pt idx="40353" formatCode="General">
                  <c:v>0.8311500000000005</c:v>
                </c:pt>
                <c:pt idx="40354" formatCode="General">
                  <c:v>0.83117200000000002</c:v>
                </c:pt>
                <c:pt idx="40355" formatCode="General">
                  <c:v>0.83118700000000001</c:v>
                </c:pt>
                <c:pt idx="40356" formatCode="General">
                  <c:v>0.83121</c:v>
                </c:pt>
                <c:pt idx="40357" formatCode="General">
                  <c:v>0.83123199999999997</c:v>
                </c:pt>
                <c:pt idx="40358" formatCode="General">
                  <c:v>0.83125499999999997</c:v>
                </c:pt>
                <c:pt idx="40359" formatCode="General">
                  <c:v>0.83126999999999951</c:v>
                </c:pt>
                <c:pt idx="40360" formatCode="General">
                  <c:v>0.8312929999999995</c:v>
                </c:pt>
                <c:pt idx="40361" formatCode="General">
                  <c:v>0.83131500000000003</c:v>
                </c:pt>
                <c:pt idx="40362" formatCode="General">
                  <c:v>0.83133800000000002</c:v>
                </c:pt>
                <c:pt idx="40363" formatCode="General">
                  <c:v>0.83135300000000001</c:v>
                </c:pt>
                <c:pt idx="40364" formatCode="General">
                  <c:v>0.83137499999999998</c:v>
                </c:pt>
                <c:pt idx="40365" formatCode="General">
                  <c:v>0.83139700000000005</c:v>
                </c:pt>
                <c:pt idx="40366" formatCode="General">
                  <c:v>0.83142000000000005</c:v>
                </c:pt>
                <c:pt idx="40367" formatCode="General">
                  <c:v>0.83143500000000004</c:v>
                </c:pt>
                <c:pt idx="40368" formatCode="General">
                  <c:v>0.831457</c:v>
                </c:pt>
                <c:pt idx="40369" formatCode="General">
                  <c:v>0.83148</c:v>
                </c:pt>
                <c:pt idx="40370" formatCode="General">
                  <c:v>0.83150199999999996</c:v>
                </c:pt>
                <c:pt idx="40371" formatCode="General">
                  <c:v>0.83151799999999942</c:v>
                </c:pt>
                <c:pt idx="40372" formatCode="General">
                  <c:v>0.8315399999999995</c:v>
                </c:pt>
                <c:pt idx="40373" formatCode="General">
                  <c:v>0.83156299999999939</c:v>
                </c:pt>
                <c:pt idx="40374" formatCode="General">
                  <c:v>0.83158500000000002</c:v>
                </c:pt>
                <c:pt idx="40375" formatCode="General">
                  <c:v>0.83160000000000045</c:v>
                </c:pt>
                <c:pt idx="40376" formatCode="General">
                  <c:v>0.83162200000000042</c:v>
                </c:pt>
                <c:pt idx="40377" formatCode="General">
                  <c:v>0.83164500000000074</c:v>
                </c:pt>
                <c:pt idx="40378" formatCode="General">
                  <c:v>0.83166799999999996</c:v>
                </c:pt>
                <c:pt idx="40379" formatCode="General">
                  <c:v>0.83168200000000003</c:v>
                </c:pt>
                <c:pt idx="40380" formatCode="General">
                  <c:v>0.83170500000000058</c:v>
                </c:pt>
                <c:pt idx="40381" formatCode="General">
                  <c:v>0.83172800000000058</c:v>
                </c:pt>
                <c:pt idx="40382" formatCode="General">
                  <c:v>0.83175000000000043</c:v>
                </c:pt>
                <c:pt idx="40383" formatCode="General">
                  <c:v>0.83176499999999998</c:v>
                </c:pt>
                <c:pt idx="40384" formatCode="General">
                  <c:v>0.83178799999999997</c:v>
                </c:pt>
                <c:pt idx="40385" formatCode="General">
                  <c:v>0.83181000000000005</c:v>
                </c:pt>
                <c:pt idx="40386" formatCode="General">
                  <c:v>0.8318250000000007</c:v>
                </c:pt>
                <c:pt idx="40387" formatCode="General">
                  <c:v>0.83184700000000045</c:v>
                </c:pt>
                <c:pt idx="40388" formatCode="General">
                  <c:v>0.83187000000000044</c:v>
                </c:pt>
                <c:pt idx="40389" formatCode="General">
                  <c:v>0.83189299999999999</c:v>
                </c:pt>
                <c:pt idx="40390" formatCode="General">
                  <c:v>0.83190699999999951</c:v>
                </c:pt>
                <c:pt idx="40391" formatCode="General">
                  <c:v>0.83192999999999995</c:v>
                </c:pt>
                <c:pt idx="40392" formatCode="General">
                  <c:v>0.83195300000000005</c:v>
                </c:pt>
                <c:pt idx="40393" formatCode="General">
                  <c:v>0.83197500000000046</c:v>
                </c:pt>
                <c:pt idx="40394" formatCode="General">
                  <c:v>0.83199000000000045</c:v>
                </c:pt>
                <c:pt idx="40395" formatCode="General">
                  <c:v>0.832013</c:v>
                </c:pt>
                <c:pt idx="40396" formatCode="General">
                  <c:v>0.83203499999999997</c:v>
                </c:pt>
                <c:pt idx="40397" formatCode="General">
                  <c:v>0.83205700000000005</c:v>
                </c:pt>
                <c:pt idx="40398" formatCode="General">
                  <c:v>0.83207200000000003</c:v>
                </c:pt>
                <c:pt idx="40399" formatCode="General">
                  <c:v>0.83209500000000058</c:v>
                </c:pt>
                <c:pt idx="40400" formatCode="General">
                  <c:v>0.83211800000000002</c:v>
                </c:pt>
                <c:pt idx="40401" formatCode="General">
                  <c:v>0.83213999999999999</c:v>
                </c:pt>
                <c:pt idx="40402" formatCode="General">
                  <c:v>0.83215499999999998</c:v>
                </c:pt>
                <c:pt idx="40403" formatCode="General">
                  <c:v>0.83217799999999997</c:v>
                </c:pt>
                <c:pt idx="40404" formatCode="General">
                  <c:v>0.83220000000000005</c:v>
                </c:pt>
                <c:pt idx="40405" formatCode="General">
                  <c:v>0.83222200000000002</c:v>
                </c:pt>
                <c:pt idx="40406" formatCode="General">
                  <c:v>0.832237</c:v>
                </c:pt>
                <c:pt idx="40407" formatCode="General">
                  <c:v>0.83226</c:v>
                </c:pt>
                <c:pt idx="40408" formatCode="General">
                  <c:v>0.83228199999999997</c:v>
                </c:pt>
                <c:pt idx="40409" formatCode="General">
                  <c:v>0.83230499999999996</c:v>
                </c:pt>
                <c:pt idx="40410" formatCode="General">
                  <c:v>0.8323199999999995</c:v>
                </c:pt>
                <c:pt idx="40411" formatCode="General">
                  <c:v>0.8323430000000005</c:v>
                </c:pt>
                <c:pt idx="40412" formatCode="General">
                  <c:v>0.83236500000000002</c:v>
                </c:pt>
                <c:pt idx="40413" formatCode="General">
                  <c:v>0.83238800000000002</c:v>
                </c:pt>
                <c:pt idx="40414" formatCode="General">
                  <c:v>0.832403</c:v>
                </c:pt>
                <c:pt idx="40415" formatCode="General">
                  <c:v>0.83242499999999997</c:v>
                </c:pt>
                <c:pt idx="40416" formatCode="General">
                  <c:v>0.83244700000000005</c:v>
                </c:pt>
                <c:pt idx="40417" formatCode="General">
                  <c:v>0.83247000000000004</c:v>
                </c:pt>
                <c:pt idx="40418" formatCode="General">
                  <c:v>0.83248500000000003</c:v>
                </c:pt>
                <c:pt idx="40419" formatCode="General">
                  <c:v>0.832507</c:v>
                </c:pt>
                <c:pt idx="40420" formatCode="General">
                  <c:v>0.83252999999999999</c:v>
                </c:pt>
                <c:pt idx="40421" formatCode="General">
                  <c:v>0.83255299999999943</c:v>
                </c:pt>
                <c:pt idx="40422" formatCode="General">
                  <c:v>0.83256699999999928</c:v>
                </c:pt>
                <c:pt idx="40423" formatCode="General">
                  <c:v>0.83259000000000005</c:v>
                </c:pt>
                <c:pt idx="40424" formatCode="General">
                  <c:v>0.83261300000000005</c:v>
                </c:pt>
                <c:pt idx="40425" formatCode="General">
                  <c:v>0.83263500000000046</c:v>
                </c:pt>
                <c:pt idx="40426" formatCode="General">
                  <c:v>0.83265000000000045</c:v>
                </c:pt>
                <c:pt idx="40427" formatCode="General">
                  <c:v>0.83267200000000041</c:v>
                </c:pt>
                <c:pt idx="40428" formatCode="General">
                  <c:v>0.83269500000000074</c:v>
                </c:pt>
                <c:pt idx="40429" formatCode="General">
                  <c:v>0.83271700000000004</c:v>
                </c:pt>
                <c:pt idx="40430" formatCode="General">
                  <c:v>0.83273200000000003</c:v>
                </c:pt>
                <c:pt idx="40431" formatCode="General">
                  <c:v>0.83275500000000058</c:v>
                </c:pt>
                <c:pt idx="40432" formatCode="General">
                  <c:v>0.83277800000000046</c:v>
                </c:pt>
                <c:pt idx="40433" formatCode="General">
                  <c:v>0.83280000000000043</c:v>
                </c:pt>
                <c:pt idx="40434" formatCode="General">
                  <c:v>0.83281499999999997</c:v>
                </c:pt>
                <c:pt idx="40435" formatCode="General">
                  <c:v>0.83283799999999997</c:v>
                </c:pt>
                <c:pt idx="40436" formatCode="General">
                  <c:v>0.83286000000000004</c:v>
                </c:pt>
                <c:pt idx="40437" formatCode="General">
                  <c:v>0.83288200000000001</c:v>
                </c:pt>
                <c:pt idx="40438" formatCode="General">
                  <c:v>0.83289700000000044</c:v>
                </c:pt>
                <c:pt idx="40439" formatCode="General">
                  <c:v>0.83291999999999999</c:v>
                </c:pt>
                <c:pt idx="40440" formatCode="General">
                  <c:v>0.8329420000000004</c:v>
                </c:pt>
                <c:pt idx="40441" formatCode="General">
                  <c:v>0.83296499999999996</c:v>
                </c:pt>
                <c:pt idx="40442" formatCode="General">
                  <c:v>0.83298000000000005</c:v>
                </c:pt>
                <c:pt idx="40443" formatCode="General">
                  <c:v>0.83300300000000005</c:v>
                </c:pt>
                <c:pt idx="40444" formatCode="General">
                  <c:v>0.83302500000000046</c:v>
                </c:pt>
                <c:pt idx="40445" formatCode="General">
                  <c:v>0.83304800000000045</c:v>
                </c:pt>
                <c:pt idx="40446" formatCode="General">
                  <c:v>0.833063</c:v>
                </c:pt>
                <c:pt idx="40447" formatCode="General">
                  <c:v>0.83308499999999996</c:v>
                </c:pt>
                <c:pt idx="40448" formatCode="General">
                  <c:v>0.83310700000000004</c:v>
                </c:pt>
                <c:pt idx="40449" formatCode="General">
                  <c:v>0.83313000000000004</c:v>
                </c:pt>
                <c:pt idx="40450" formatCode="General">
                  <c:v>0.83314500000000058</c:v>
                </c:pt>
                <c:pt idx="40451" formatCode="General">
                  <c:v>0.83316699999999955</c:v>
                </c:pt>
                <c:pt idx="40452" formatCode="General">
                  <c:v>0.83318999999999999</c:v>
                </c:pt>
                <c:pt idx="40453" formatCode="General">
                  <c:v>0.83320499999999997</c:v>
                </c:pt>
                <c:pt idx="40454" formatCode="General">
                  <c:v>0.83322799999999997</c:v>
                </c:pt>
                <c:pt idx="40455" formatCode="General">
                  <c:v>0.83325000000000005</c:v>
                </c:pt>
                <c:pt idx="40456" formatCode="General">
                  <c:v>0.83327300000000004</c:v>
                </c:pt>
                <c:pt idx="40457" formatCode="General">
                  <c:v>0.83328800000000003</c:v>
                </c:pt>
                <c:pt idx="40458" formatCode="General">
                  <c:v>0.83331</c:v>
                </c:pt>
                <c:pt idx="40459" formatCode="General">
                  <c:v>0.83333199999999996</c:v>
                </c:pt>
                <c:pt idx="40460" formatCode="General">
                  <c:v>0.83335499999999996</c:v>
                </c:pt>
                <c:pt idx="40461" formatCode="General">
                  <c:v>0.8333700000000005</c:v>
                </c:pt>
                <c:pt idx="40462" formatCode="General">
                  <c:v>0.83339200000000002</c:v>
                </c:pt>
                <c:pt idx="40463" formatCode="General">
                  <c:v>0.83341500000000002</c:v>
                </c:pt>
                <c:pt idx="40464" formatCode="General">
                  <c:v>0.83343800000000001</c:v>
                </c:pt>
                <c:pt idx="40465" formatCode="General">
                  <c:v>0.833453</c:v>
                </c:pt>
                <c:pt idx="40466" formatCode="General">
                  <c:v>0.83347499999999997</c:v>
                </c:pt>
                <c:pt idx="40467" formatCode="General">
                  <c:v>0.83349799999999996</c:v>
                </c:pt>
                <c:pt idx="40468" formatCode="General">
                  <c:v>0.83352000000000004</c:v>
                </c:pt>
                <c:pt idx="40469" formatCode="General">
                  <c:v>0.83353500000000003</c:v>
                </c:pt>
                <c:pt idx="40470" formatCode="General">
                  <c:v>0.83355699999999955</c:v>
                </c:pt>
                <c:pt idx="40471" formatCode="General">
                  <c:v>0.83357999999999999</c:v>
                </c:pt>
                <c:pt idx="40472" formatCode="General">
                  <c:v>0.83360299999999998</c:v>
                </c:pt>
                <c:pt idx="40473" formatCode="General">
                  <c:v>0.83361700000000005</c:v>
                </c:pt>
                <c:pt idx="40474" formatCode="General">
                  <c:v>0.83364000000000071</c:v>
                </c:pt>
                <c:pt idx="40475" formatCode="General">
                  <c:v>0.83366300000000004</c:v>
                </c:pt>
                <c:pt idx="40476" formatCode="General">
                  <c:v>0.83368500000000045</c:v>
                </c:pt>
                <c:pt idx="40477" formatCode="General">
                  <c:v>0.83370000000000044</c:v>
                </c:pt>
                <c:pt idx="40478" formatCode="General">
                  <c:v>0.83372200000000041</c:v>
                </c:pt>
                <c:pt idx="40479" formatCode="General">
                  <c:v>0.83374500000000074</c:v>
                </c:pt>
                <c:pt idx="40480" formatCode="General">
                  <c:v>0.83376700000000004</c:v>
                </c:pt>
                <c:pt idx="40481" formatCode="General">
                  <c:v>0.83378200000000002</c:v>
                </c:pt>
                <c:pt idx="40482" formatCode="General">
                  <c:v>0.83380500000000046</c:v>
                </c:pt>
                <c:pt idx="40483" formatCode="General">
                  <c:v>0.83382800000000046</c:v>
                </c:pt>
                <c:pt idx="40484" formatCode="General">
                  <c:v>0.83385000000000042</c:v>
                </c:pt>
                <c:pt idx="40485" formatCode="General">
                  <c:v>0.83386499999999997</c:v>
                </c:pt>
                <c:pt idx="40486" formatCode="General">
                  <c:v>0.83388799999999996</c:v>
                </c:pt>
                <c:pt idx="40487" formatCode="General">
                  <c:v>0.83391000000000004</c:v>
                </c:pt>
                <c:pt idx="40488" formatCode="General">
                  <c:v>0.83393200000000001</c:v>
                </c:pt>
                <c:pt idx="40489" formatCode="General">
                  <c:v>0.83394699999999999</c:v>
                </c:pt>
                <c:pt idx="40490" formatCode="General">
                  <c:v>0.83396999999999999</c:v>
                </c:pt>
                <c:pt idx="40491" formatCode="General">
                  <c:v>0.8339920000000004</c:v>
                </c:pt>
                <c:pt idx="40492" formatCode="General">
                  <c:v>0.83401499999999951</c:v>
                </c:pt>
                <c:pt idx="40493" formatCode="General">
                  <c:v>0.83403000000000005</c:v>
                </c:pt>
                <c:pt idx="40494" formatCode="General">
                  <c:v>0.83405300000000004</c:v>
                </c:pt>
                <c:pt idx="40495" formatCode="General">
                  <c:v>0.83407500000000045</c:v>
                </c:pt>
                <c:pt idx="40496" formatCode="General">
                  <c:v>0.83409800000000045</c:v>
                </c:pt>
                <c:pt idx="40497" formatCode="General">
                  <c:v>0.83411299999999955</c:v>
                </c:pt>
                <c:pt idx="40498" formatCode="General">
                  <c:v>0.83413499999999996</c:v>
                </c:pt>
                <c:pt idx="40499" formatCode="General">
                  <c:v>0.83415700000000004</c:v>
                </c:pt>
                <c:pt idx="40500" formatCode="General">
                  <c:v>0.83418000000000003</c:v>
                </c:pt>
                <c:pt idx="40501" formatCode="General">
                  <c:v>0.83419500000000046</c:v>
                </c:pt>
                <c:pt idx="40502" formatCode="General">
                  <c:v>0.83421699999999943</c:v>
                </c:pt>
                <c:pt idx="40503" formatCode="General">
                  <c:v>0.83423999999999998</c:v>
                </c:pt>
                <c:pt idx="40504" formatCode="General">
                  <c:v>0.83426299999999942</c:v>
                </c:pt>
                <c:pt idx="40505" formatCode="General">
                  <c:v>0.83427799999999996</c:v>
                </c:pt>
                <c:pt idx="40506" formatCode="General">
                  <c:v>0.83430000000000004</c:v>
                </c:pt>
                <c:pt idx="40507" formatCode="General">
                  <c:v>0.83432300000000004</c:v>
                </c:pt>
                <c:pt idx="40508" formatCode="General">
                  <c:v>0.83434500000000045</c:v>
                </c:pt>
                <c:pt idx="40509" formatCode="General">
                  <c:v>0.83435999999999999</c:v>
                </c:pt>
                <c:pt idx="40510" formatCode="General">
                  <c:v>0.83438199999999996</c:v>
                </c:pt>
                <c:pt idx="40511" formatCode="General">
                  <c:v>0.83440499999999951</c:v>
                </c:pt>
                <c:pt idx="40512" formatCode="General">
                  <c:v>0.8344279999999995</c:v>
                </c:pt>
                <c:pt idx="40513" formatCode="General">
                  <c:v>0.83444200000000002</c:v>
                </c:pt>
                <c:pt idx="40514" formatCode="General">
                  <c:v>0.83446500000000001</c:v>
                </c:pt>
                <c:pt idx="40515" formatCode="General">
                  <c:v>0.83448699999999942</c:v>
                </c:pt>
                <c:pt idx="40516" formatCode="General">
                  <c:v>0.83450999999999997</c:v>
                </c:pt>
                <c:pt idx="40517" formatCode="General">
                  <c:v>0.83452499999999996</c:v>
                </c:pt>
                <c:pt idx="40518" formatCode="General">
                  <c:v>0.83454799999999996</c:v>
                </c:pt>
                <c:pt idx="40519" formatCode="General">
                  <c:v>0.83457000000000003</c:v>
                </c:pt>
                <c:pt idx="40520" formatCode="General">
                  <c:v>0.83458500000000002</c:v>
                </c:pt>
                <c:pt idx="40521" formatCode="General">
                  <c:v>0.83460699999999999</c:v>
                </c:pt>
                <c:pt idx="40522" formatCode="General">
                  <c:v>0.83463000000000043</c:v>
                </c:pt>
                <c:pt idx="40523" formatCode="General">
                  <c:v>0.83465299999999998</c:v>
                </c:pt>
                <c:pt idx="40524" formatCode="General">
                  <c:v>0.83466700000000005</c:v>
                </c:pt>
                <c:pt idx="40525" formatCode="General">
                  <c:v>0.83469000000000071</c:v>
                </c:pt>
                <c:pt idx="40526" formatCode="General">
                  <c:v>0.83471300000000004</c:v>
                </c:pt>
                <c:pt idx="40527" formatCode="General">
                  <c:v>0.83473500000000045</c:v>
                </c:pt>
                <c:pt idx="40528" formatCode="General">
                  <c:v>0.83475000000000044</c:v>
                </c:pt>
                <c:pt idx="40529" formatCode="General">
                  <c:v>0.83477299999999999</c:v>
                </c:pt>
                <c:pt idx="40530" formatCode="General">
                  <c:v>0.83479499999999995</c:v>
                </c:pt>
                <c:pt idx="40531" formatCode="General">
                  <c:v>0.83481700000000003</c:v>
                </c:pt>
                <c:pt idx="40532" formatCode="General">
                  <c:v>0.83483200000000002</c:v>
                </c:pt>
                <c:pt idx="40533" formatCode="General">
                  <c:v>0.83485500000000046</c:v>
                </c:pt>
                <c:pt idx="40534" formatCode="General">
                  <c:v>0.83487699999999998</c:v>
                </c:pt>
                <c:pt idx="40535" formatCode="General">
                  <c:v>0.83490000000000042</c:v>
                </c:pt>
                <c:pt idx="40536" formatCode="General">
                  <c:v>0.83491499999999996</c:v>
                </c:pt>
                <c:pt idx="40537" formatCode="General">
                  <c:v>0.83493799999999996</c:v>
                </c:pt>
                <c:pt idx="40538" formatCode="General">
                  <c:v>0.83496000000000004</c:v>
                </c:pt>
                <c:pt idx="40539" formatCode="General">
                  <c:v>0.83498300000000003</c:v>
                </c:pt>
                <c:pt idx="40540" formatCode="General">
                  <c:v>0.83499800000000046</c:v>
                </c:pt>
                <c:pt idx="40541" formatCode="General">
                  <c:v>0.83501999999999998</c:v>
                </c:pt>
                <c:pt idx="40542" formatCode="General">
                  <c:v>0.83504199999999995</c:v>
                </c:pt>
                <c:pt idx="40543" formatCode="General">
                  <c:v>0.8350649999999995</c:v>
                </c:pt>
                <c:pt idx="40544" formatCode="General">
                  <c:v>0.83508000000000004</c:v>
                </c:pt>
                <c:pt idx="40545" formatCode="General">
                  <c:v>0.83510200000000001</c:v>
                </c:pt>
                <c:pt idx="40546" formatCode="General">
                  <c:v>0.83512500000000045</c:v>
                </c:pt>
                <c:pt idx="40547" formatCode="General">
                  <c:v>0.83514800000000045</c:v>
                </c:pt>
                <c:pt idx="40548" formatCode="General">
                  <c:v>0.83516299999999954</c:v>
                </c:pt>
                <c:pt idx="40549" formatCode="General">
                  <c:v>0.83518499999999996</c:v>
                </c:pt>
                <c:pt idx="40550" formatCode="General">
                  <c:v>0.83520799999999951</c:v>
                </c:pt>
                <c:pt idx="40551" formatCode="General">
                  <c:v>0.83523000000000003</c:v>
                </c:pt>
                <c:pt idx="40552" formatCode="General">
                  <c:v>0.83524500000000046</c:v>
                </c:pt>
                <c:pt idx="40553" formatCode="General">
                  <c:v>0.83526699999999943</c:v>
                </c:pt>
                <c:pt idx="40554" formatCode="General">
                  <c:v>0.83528999999999998</c:v>
                </c:pt>
                <c:pt idx="40555" formatCode="General">
                  <c:v>0.83531299999999942</c:v>
                </c:pt>
                <c:pt idx="40556" formatCode="General">
                  <c:v>0.83532700000000004</c:v>
                </c:pt>
                <c:pt idx="40557" formatCode="General">
                  <c:v>0.83535000000000004</c:v>
                </c:pt>
                <c:pt idx="40558" formatCode="General">
                  <c:v>0.83537300000000003</c:v>
                </c:pt>
                <c:pt idx="40559" formatCode="General">
                  <c:v>0.83539500000000044</c:v>
                </c:pt>
                <c:pt idx="40560" formatCode="General">
                  <c:v>0.83540999999999999</c:v>
                </c:pt>
                <c:pt idx="40561" formatCode="General">
                  <c:v>0.83543199999999951</c:v>
                </c:pt>
                <c:pt idx="40562" formatCode="General">
                  <c:v>0.8354549999999995</c:v>
                </c:pt>
                <c:pt idx="40563" formatCode="General">
                  <c:v>0.83547700000000003</c:v>
                </c:pt>
                <c:pt idx="40564" formatCode="General">
                  <c:v>0.83549200000000001</c:v>
                </c:pt>
                <c:pt idx="40565" formatCode="General">
                  <c:v>0.83551500000000001</c:v>
                </c:pt>
                <c:pt idx="40566" formatCode="General">
                  <c:v>0.835538</c:v>
                </c:pt>
                <c:pt idx="40567" formatCode="General">
                  <c:v>0.83555999999999997</c:v>
                </c:pt>
                <c:pt idx="40568" formatCode="General">
                  <c:v>0.83557499999999996</c:v>
                </c:pt>
                <c:pt idx="40569" formatCode="General">
                  <c:v>0.83559799999999951</c:v>
                </c:pt>
                <c:pt idx="40570" formatCode="General">
                  <c:v>0.83562000000000058</c:v>
                </c:pt>
                <c:pt idx="40571" formatCode="General">
                  <c:v>0.83564200000000044</c:v>
                </c:pt>
                <c:pt idx="40572" formatCode="General">
                  <c:v>0.83565699999999998</c:v>
                </c:pt>
                <c:pt idx="40573" formatCode="General">
                  <c:v>0.83568000000000042</c:v>
                </c:pt>
                <c:pt idx="40574" formatCode="General">
                  <c:v>0.83570199999999994</c:v>
                </c:pt>
                <c:pt idx="40575" formatCode="General">
                  <c:v>0.83572500000000072</c:v>
                </c:pt>
                <c:pt idx="40576" formatCode="General">
                  <c:v>0.8357400000000007</c:v>
                </c:pt>
                <c:pt idx="40577" formatCode="General">
                  <c:v>0.83576300000000003</c:v>
                </c:pt>
                <c:pt idx="40578" formatCode="General">
                  <c:v>0.83578500000000044</c:v>
                </c:pt>
                <c:pt idx="40579" formatCode="General">
                  <c:v>0.83580800000000044</c:v>
                </c:pt>
                <c:pt idx="40580" formatCode="General">
                  <c:v>0.83582299999999998</c:v>
                </c:pt>
                <c:pt idx="40581" formatCode="General">
                  <c:v>0.83584499999999995</c:v>
                </c:pt>
                <c:pt idx="40582" formatCode="General">
                  <c:v>0.83586700000000003</c:v>
                </c:pt>
                <c:pt idx="40583" formatCode="General">
                  <c:v>0.83589000000000047</c:v>
                </c:pt>
                <c:pt idx="40584" formatCode="General">
                  <c:v>0.83590500000000045</c:v>
                </c:pt>
                <c:pt idx="40585" formatCode="General">
                  <c:v>0.83592699999999998</c:v>
                </c:pt>
                <c:pt idx="40586" formatCode="General">
                  <c:v>0.83595000000000041</c:v>
                </c:pt>
                <c:pt idx="40587" formatCode="General">
                  <c:v>0.83596499999999996</c:v>
                </c:pt>
                <c:pt idx="40588" formatCode="General">
                  <c:v>0.83598799999999951</c:v>
                </c:pt>
                <c:pt idx="40589" formatCode="General">
                  <c:v>0.83601000000000003</c:v>
                </c:pt>
                <c:pt idx="40590" formatCode="General">
                  <c:v>0.83603300000000003</c:v>
                </c:pt>
                <c:pt idx="40591" formatCode="General">
                  <c:v>0.83604800000000046</c:v>
                </c:pt>
                <c:pt idx="40592" formatCode="General">
                  <c:v>0.83606999999999998</c:v>
                </c:pt>
                <c:pt idx="40593" formatCode="General">
                  <c:v>0.83609199999999995</c:v>
                </c:pt>
                <c:pt idx="40594" formatCode="General">
                  <c:v>0.83611500000000005</c:v>
                </c:pt>
                <c:pt idx="40595" formatCode="General">
                  <c:v>0.83613000000000004</c:v>
                </c:pt>
                <c:pt idx="40596" formatCode="General">
                  <c:v>0.83615200000000001</c:v>
                </c:pt>
                <c:pt idx="40597" formatCode="General">
                  <c:v>0.83617500000000045</c:v>
                </c:pt>
                <c:pt idx="40598" formatCode="General">
                  <c:v>0.83619699999999997</c:v>
                </c:pt>
                <c:pt idx="40599" formatCode="General">
                  <c:v>0.83621299999999943</c:v>
                </c:pt>
                <c:pt idx="40600" formatCode="General">
                  <c:v>0.83623499999999951</c:v>
                </c:pt>
                <c:pt idx="40601" formatCode="General">
                  <c:v>0.8362579999999995</c:v>
                </c:pt>
                <c:pt idx="40602" formatCode="General">
                  <c:v>0.83628000000000002</c:v>
                </c:pt>
                <c:pt idx="40603" formatCode="General">
                  <c:v>0.83629500000000045</c:v>
                </c:pt>
                <c:pt idx="40604" formatCode="General">
                  <c:v>0.83631699999999942</c:v>
                </c:pt>
                <c:pt idx="40605" formatCode="General">
                  <c:v>0.83633999999999997</c:v>
                </c:pt>
                <c:pt idx="40606" formatCode="General">
                  <c:v>0.83636299999999941</c:v>
                </c:pt>
                <c:pt idx="40607" formatCode="General">
                  <c:v>0.83637700000000004</c:v>
                </c:pt>
                <c:pt idx="40608" formatCode="General">
                  <c:v>0.83640000000000003</c:v>
                </c:pt>
                <c:pt idx="40609" formatCode="General">
                  <c:v>0.83642300000000003</c:v>
                </c:pt>
                <c:pt idx="40610" formatCode="General">
                  <c:v>0.83644499999999999</c:v>
                </c:pt>
                <c:pt idx="40611" formatCode="General">
                  <c:v>0.83645999999999998</c:v>
                </c:pt>
                <c:pt idx="40612" formatCode="General">
                  <c:v>0.83648299999999942</c:v>
                </c:pt>
                <c:pt idx="40613" formatCode="General">
                  <c:v>0.83650500000000005</c:v>
                </c:pt>
                <c:pt idx="40614" formatCode="General">
                  <c:v>0.83652700000000002</c:v>
                </c:pt>
                <c:pt idx="40615" formatCode="General">
                  <c:v>0.83654200000000001</c:v>
                </c:pt>
                <c:pt idx="40616" formatCode="General">
                  <c:v>0.836565</c:v>
                </c:pt>
                <c:pt idx="40617" formatCode="General">
                  <c:v>0.836588</c:v>
                </c:pt>
                <c:pt idx="40618" formatCode="General">
                  <c:v>0.83661000000000041</c:v>
                </c:pt>
                <c:pt idx="40619" formatCode="General">
                  <c:v>0.83662499999999995</c:v>
                </c:pt>
                <c:pt idx="40620" formatCode="General">
                  <c:v>0.83664799999999995</c:v>
                </c:pt>
                <c:pt idx="40621" formatCode="General">
                  <c:v>0.83667000000000058</c:v>
                </c:pt>
                <c:pt idx="40622" formatCode="General">
                  <c:v>0.83669300000000046</c:v>
                </c:pt>
                <c:pt idx="40623" formatCode="General">
                  <c:v>0.83670800000000045</c:v>
                </c:pt>
                <c:pt idx="40624" formatCode="General">
                  <c:v>0.83673000000000042</c:v>
                </c:pt>
                <c:pt idx="40625" formatCode="General">
                  <c:v>0.83675200000000005</c:v>
                </c:pt>
                <c:pt idx="40626" formatCode="General">
                  <c:v>0.83677500000000071</c:v>
                </c:pt>
                <c:pt idx="40627" formatCode="General">
                  <c:v>0.8367900000000007</c:v>
                </c:pt>
                <c:pt idx="40628" formatCode="General">
                  <c:v>0.83681300000000003</c:v>
                </c:pt>
                <c:pt idx="40629" formatCode="General">
                  <c:v>0.83683500000000044</c:v>
                </c:pt>
                <c:pt idx="40630" formatCode="General">
                  <c:v>0.83685699999999996</c:v>
                </c:pt>
                <c:pt idx="40631" formatCode="General">
                  <c:v>0.83687299999999998</c:v>
                </c:pt>
                <c:pt idx="40632" formatCode="General">
                  <c:v>0.83689499999999994</c:v>
                </c:pt>
                <c:pt idx="40633" formatCode="General">
                  <c:v>0.83691800000000005</c:v>
                </c:pt>
                <c:pt idx="40634" formatCode="General">
                  <c:v>0.83694000000000046</c:v>
                </c:pt>
                <c:pt idx="40635" formatCode="General">
                  <c:v>0.83695500000000045</c:v>
                </c:pt>
                <c:pt idx="40636" formatCode="General">
                  <c:v>0.83697699999999997</c:v>
                </c:pt>
                <c:pt idx="40637" formatCode="General">
                  <c:v>0.83700000000000041</c:v>
                </c:pt>
                <c:pt idx="40638" formatCode="General">
                  <c:v>0.83702299999999996</c:v>
                </c:pt>
                <c:pt idx="40639" formatCode="General">
                  <c:v>0.8370379999999995</c:v>
                </c:pt>
                <c:pt idx="40640" formatCode="General">
                  <c:v>0.83706000000000003</c:v>
                </c:pt>
                <c:pt idx="40641" formatCode="General">
                  <c:v>0.83708300000000002</c:v>
                </c:pt>
                <c:pt idx="40642" formatCode="General">
                  <c:v>0.83710499999999999</c:v>
                </c:pt>
                <c:pt idx="40643" formatCode="General">
                  <c:v>0.83711999999999998</c:v>
                </c:pt>
                <c:pt idx="40644" formatCode="General">
                  <c:v>0.83714200000000005</c:v>
                </c:pt>
                <c:pt idx="40645" formatCode="General">
                  <c:v>0.83716500000000005</c:v>
                </c:pt>
                <c:pt idx="40646" formatCode="General">
                  <c:v>0.83718700000000001</c:v>
                </c:pt>
                <c:pt idx="40647" formatCode="General">
                  <c:v>0.837202</c:v>
                </c:pt>
                <c:pt idx="40648" formatCode="General">
                  <c:v>0.83722500000000044</c:v>
                </c:pt>
                <c:pt idx="40649" formatCode="General">
                  <c:v>0.83724799999999999</c:v>
                </c:pt>
                <c:pt idx="40650" formatCode="General">
                  <c:v>0.83726999999999996</c:v>
                </c:pt>
                <c:pt idx="40651" formatCode="General">
                  <c:v>0.8372849999999995</c:v>
                </c:pt>
                <c:pt idx="40652" formatCode="General">
                  <c:v>0.83730800000000005</c:v>
                </c:pt>
                <c:pt idx="40653" formatCode="General">
                  <c:v>0.83733000000000002</c:v>
                </c:pt>
                <c:pt idx="40654" formatCode="General">
                  <c:v>0.83734500000000045</c:v>
                </c:pt>
                <c:pt idx="40655" formatCode="General">
                  <c:v>0.83736699999999942</c:v>
                </c:pt>
                <c:pt idx="40656" formatCode="General">
                  <c:v>0.83738999999999997</c:v>
                </c:pt>
                <c:pt idx="40657" formatCode="General">
                  <c:v>0.8374119999999996</c:v>
                </c:pt>
                <c:pt idx="40658" formatCode="General">
                  <c:v>0.83742700000000003</c:v>
                </c:pt>
                <c:pt idx="40659" formatCode="General">
                  <c:v>0.83745000000000003</c:v>
                </c:pt>
                <c:pt idx="40660" formatCode="General">
                  <c:v>0.83747300000000002</c:v>
                </c:pt>
                <c:pt idx="40661" formatCode="General">
                  <c:v>0.83749499999999999</c:v>
                </c:pt>
                <c:pt idx="40662" formatCode="General">
                  <c:v>0.83750999999999998</c:v>
                </c:pt>
                <c:pt idx="40663" formatCode="General">
                  <c:v>0.83753299999999942</c:v>
                </c:pt>
                <c:pt idx="40664" formatCode="General">
                  <c:v>0.83755500000000005</c:v>
                </c:pt>
                <c:pt idx="40665" formatCode="General">
                  <c:v>0.83757700000000002</c:v>
                </c:pt>
                <c:pt idx="40666" formatCode="General">
                  <c:v>0.837592</c:v>
                </c:pt>
                <c:pt idx="40667" formatCode="General">
                  <c:v>0.83761500000000044</c:v>
                </c:pt>
                <c:pt idx="40668" formatCode="General">
                  <c:v>0.83763699999999996</c:v>
                </c:pt>
                <c:pt idx="40669" formatCode="General">
                  <c:v>0.8376600000000004</c:v>
                </c:pt>
                <c:pt idx="40670" formatCode="General">
                  <c:v>0.83767499999999995</c:v>
                </c:pt>
                <c:pt idx="40671" formatCode="General">
                  <c:v>0.83769800000000072</c:v>
                </c:pt>
                <c:pt idx="40672" formatCode="General">
                  <c:v>0.83772000000000046</c:v>
                </c:pt>
                <c:pt idx="40673" formatCode="General">
                  <c:v>0.83774300000000046</c:v>
                </c:pt>
                <c:pt idx="40674" formatCode="General">
                  <c:v>0.83775800000000045</c:v>
                </c:pt>
                <c:pt idx="40675" formatCode="General">
                  <c:v>0.83778000000000041</c:v>
                </c:pt>
                <c:pt idx="40676" formatCode="General">
                  <c:v>0.83780200000000005</c:v>
                </c:pt>
                <c:pt idx="40677" formatCode="General">
                  <c:v>0.83782500000000071</c:v>
                </c:pt>
                <c:pt idx="40678" formatCode="General">
                  <c:v>0.83784000000000058</c:v>
                </c:pt>
                <c:pt idx="40679" formatCode="General">
                  <c:v>0.837862</c:v>
                </c:pt>
                <c:pt idx="40680" formatCode="General">
                  <c:v>0.83788499999999999</c:v>
                </c:pt>
                <c:pt idx="40681" formatCode="General">
                  <c:v>0.83790699999999996</c:v>
                </c:pt>
                <c:pt idx="40682" formatCode="General">
                  <c:v>0.83792299999999997</c:v>
                </c:pt>
                <c:pt idx="40683" formatCode="General">
                  <c:v>0.83794500000000072</c:v>
                </c:pt>
                <c:pt idx="40684" formatCode="General">
                  <c:v>0.83796800000000005</c:v>
                </c:pt>
                <c:pt idx="40685" formatCode="General">
                  <c:v>0.83799000000000046</c:v>
                </c:pt>
                <c:pt idx="40686" formatCode="General">
                  <c:v>0.83800500000000044</c:v>
                </c:pt>
                <c:pt idx="40687" formatCode="General">
                  <c:v>0.83802699999999997</c:v>
                </c:pt>
                <c:pt idx="40688" formatCode="General">
                  <c:v>0.83805000000000041</c:v>
                </c:pt>
                <c:pt idx="40689" formatCode="General">
                  <c:v>0.83807299999999996</c:v>
                </c:pt>
                <c:pt idx="40690" formatCode="General">
                  <c:v>0.83808700000000003</c:v>
                </c:pt>
                <c:pt idx="40691" formatCode="General">
                  <c:v>0.83811000000000002</c:v>
                </c:pt>
                <c:pt idx="40692" formatCode="General">
                  <c:v>0.83813300000000002</c:v>
                </c:pt>
                <c:pt idx="40693" formatCode="General">
                  <c:v>0.83815499999999998</c:v>
                </c:pt>
                <c:pt idx="40694" formatCode="General">
                  <c:v>0.83816999999999997</c:v>
                </c:pt>
                <c:pt idx="40695" formatCode="General">
                  <c:v>0.83819299999999997</c:v>
                </c:pt>
                <c:pt idx="40696" formatCode="General">
                  <c:v>0.83821500000000004</c:v>
                </c:pt>
                <c:pt idx="40697" formatCode="General">
                  <c:v>0.83823700000000001</c:v>
                </c:pt>
                <c:pt idx="40698" formatCode="General">
                  <c:v>0.838252</c:v>
                </c:pt>
                <c:pt idx="40699" formatCode="General">
                  <c:v>0.83827499999999999</c:v>
                </c:pt>
                <c:pt idx="40700" formatCode="General">
                  <c:v>0.83829799999999999</c:v>
                </c:pt>
                <c:pt idx="40701" formatCode="General">
                  <c:v>0.83831999999999951</c:v>
                </c:pt>
                <c:pt idx="40702" formatCode="General">
                  <c:v>0.83833500000000005</c:v>
                </c:pt>
                <c:pt idx="40703" formatCode="General">
                  <c:v>0.83835800000000005</c:v>
                </c:pt>
                <c:pt idx="40704" formatCode="General">
                  <c:v>0.83838000000000001</c:v>
                </c:pt>
                <c:pt idx="40705" formatCode="General">
                  <c:v>0.83840300000000001</c:v>
                </c:pt>
                <c:pt idx="40706" formatCode="General">
                  <c:v>0.838418</c:v>
                </c:pt>
                <c:pt idx="40707" formatCode="General">
                  <c:v>0.83843999999999996</c:v>
                </c:pt>
                <c:pt idx="40708" formatCode="General">
                  <c:v>0.8384619999999996</c:v>
                </c:pt>
                <c:pt idx="40709" formatCode="General">
                  <c:v>0.83848500000000004</c:v>
                </c:pt>
                <c:pt idx="40710" formatCode="General">
                  <c:v>0.83850000000000002</c:v>
                </c:pt>
                <c:pt idx="40711" formatCode="General">
                  <c:v>0.83852300000000002</c:v>
                </c:pt>
                <c:pt idx="40712" formatCode="General">
                  <c:v>0.83854499999999998</c:v>
                </c:pt>
                <c:pt idx="40713" formatCode="General">
                  <c:v>0.83856699999999929</c:v>
                </c:pt>
                <c:pt idx="40714" formatCode="General">
                  <c:v>0.83858299999999941</c:v>
                </c:pt>
                <c:pt idx="40715" formatCode="General">
                  <c:v>0.83860500000000071</c:v>
                </c:pt>
                <c:pt idx="40716" formatCode="General">
                  <c:v>0.83862700000000046</c:v>
                </c:pt>
                <c:pt idx="40717" formatCode="General">
                  <c:v>0.83865000000000045</c:v>
                </c:pt>
                <c:pt idx="40718" formatCode="General">
                  <c:v>0.83866499999999999</c:v>
                </c:pt>
                <c:pt idx="40719" formatCode="General">
                  <c:v>0.83868699999999996</c:v>
                </c:pt>
                <c:pt idx="40720" formatCode="General">
                  <c:v>0.8387100000000004</c:v>
                </c:pt>
                <c:pt idx="40721" formatCode="General">
                  <c:v>0.83872500000000072</c:v>
                </c:pt>
                <c:pt idx="40722" formatCode="General">
                  <c:v>0.83874800000000072</c:v>
                </c:pt>
                <c:pt idx="40723" formatCode="General">
                  <c:v>0.83877000000000046</c:v>
                </c:pt>
                <c:pt idx="40724" formatCode="General">
                  <c:v>0.83879300000000045</c:v>
                </c:pt>
                <c:pt idx="40725" formatCode="General">
                  <c:v>0.83880800000000044</c:v>
                </c:pt>
                <c:pt idx="40726" formatCode="General">
                  <c:v>0.83883000000000041</c:v>
                </c:pt>
                <c:pt idx="40727" formatCode="General">
                  <c:v>0.83885200000000004</c:v>
                </c:pt>
                <c:pt idx="40728" formatCode="General">
                  <c:v>0.8388750000000007</c:v>
                </c:pt>
                <c:pt idx="40729" formatCode="General">
                  <c:v>0.83889000000000058</c:v>
                </c:pt>
                <c:pt idx="40730" formatCode="General">
                  <c:v>0.83891199999999999</c:v>
                </c:pt>
                <c:pt idx="40731" formatCode="General">
                  <c:v>0.83893499999999999</c:v>
                </c:pt>
                <c:pt idx="40732" formatCode="General">
                  <c:v>0.83895799999999998</c:v>
                </c:pt>
                <c:pt idx="40733" formatCode="General">
                  <c:v>0.83897299999999997</c:v>
                </c:pt>
                <c:pt idx="40734" formatCode="General">
                  <c:v>0.83899500000000071</c:v>
                </c:pt>
                <c:pt idx="40735" formatCode="General">
                  <c:v>0.83901800000000004</c:v>
                </c:pt>
                <c:pt idx="40736" formatCode="General">
                  <c:v>0.83904000000000045</c:v>
                </c:pt>
                <c:pt idx="40737" formatCode="General">
                  <c:v>0.83905500000000044</c:v>
                </c:pt>
                <c:pt idx="40738" formatCode="General">
                  <c:v>0.83907699999999996</c:v>
                </c:pt>
                <c:pt idx="40739" formatCode="General">
                  <c:v>0.8391000000000004</c:v>
                </c:pt>
                <c:pt idx="40740" formatCode="General">
                  <c:v>0.83912299999999951</c:v>
                </c:pt>
                <c:pt idx="40741" formatCode="General">
                  <c:v>0.83913700000000002</c:v>
                </c:pt>
                <c:pt idx="40742" formatCode="General">
                  <c:v>0.83916000000000002</c:v>
                </c:pt>
                <c:pt idx="40743" formatCode="General">
                  <c:v>0.83918199999999998</c:v>
                </c:pt>
                <c:pt idx="40744" formatCode="General">
                  <c:v>0.83920499999999998</c:v>
                </c:pt>
                <c:pt idx="40745" formatCode="General">
                  <c:v>0.83921999999999997</c:v>
                </c:pt>
                <c:pt idx="40746" formatCode="General">
                  <c:v>0.83924299999999996</c:v>
                </c:pt>
                <c:pt idx="40747" formatCode="General">
                  <c:v>0.83926500000000004</c:v>
                </c:pt>
                <c:pt idx="40748" formatCode="General">
                  <c:v>0.83928700000000001</c:v>
                </c:pt>
                <c:pt idx="40749" formatCode="General">
                  <c:v>0.83930199999999999</c:v>
                </c:pt>
                <c:pt idx="40750" formatCode="General">
                  <c:v>0.83932499999999999</c:v>
                </c:pt>
                <c:pt idx="40751" formatCode="General">
                  <c:v>0.83934699999999951</c:v>
                </c:pt>
                <c:pt idx="40752" formatCode="General">
                  <c:v>0.83936999999999951</c:v>
                </c:pt>
                <c:pt idx="40753" formatCode="General">
                  <c:v>0.83938500000000005</c:v>
                </c:pt>
                <c:pt idx="40754" formatCode="General">
                  <c:v>0.83940800000000004</c:v>
                </c:pt>
                <c:pt idx="40755" formatCode="General">
                  <c:v>0.83943000000000001</c:v>
                </c:pt>
                <c:pt idx="40756" formatCode="General">
                  <c:v>0.839453</c:v>
                </c:pt>
                <c:pt idx="40757" formatCode="General">
                  <c:v>0.83946799999999955</c:v>
                </c:pt>
                <c:pt idx="40758" formatCode="General">
                  <c:v>0.83948999999999996</c:v>
                </c:pt>
                <c:pt idx="40759" formatCode="General">
                  <c:v>0.83951199999999959</c:v>
                </c:pt>
                <c:pt idx="40760" formatCode="General">
                  <c:v>0.83953500000000003</c:v>
                </c:pt>
                <c:pt idx="40761" formatCode="General">
                  <c:v>0.83955000000000002</c:v>
                </c:pt>
                <c:pt idx="40762" formatCode="General">
                  <c:v>0.83957199999999998</c:v>
                </c:pt>
                <c:pt idx="40763" formatCode="General">
                  <c:v>0.83959499999999998</c:v>
                </c:pt>
                <c:pt idx="40764" formatCode="General">
                  <c:v>0.8396169999999995</c:v>
                </c:pt>
                <c:pt idx="40765" formatCode="General">
                  <c:v>0.83963299999999996</c:v>
                </c:pt>
                <c:pt idx="40766" formatCode="General">
                  <c:v>0.83965500000000071</c:v>
                </c:pt>
                <c:pt idx="40767" formatCode="General">
                  <c:v>0.8396780000000007</c:v>
                </c:pt>
                <c:pt idx="40768" formatCode="General">
                  <c:v>0.83970000000000045</c:v>
                </c:pt>
                <c:pt idx="40769" formatCode="General">
                  <c:v>0.83971499999999999</c:v>
                </c:pt>
                <c:pt idx="40770" formatCode="General">
                  <c:v>0.83973699999999996</c:v>
                </c:pt>
                <c:pt idx="40771" formatCode="General">
                  <c:v>0.83975999999999995</c:v>
                </c:pt>
                <c:pt idx="40772" formatCode="General">
                  <c:v>0.8397829999999995</c:v>
                </c:pt>
                <c:pt idx="40773" formatCode="General">
                  <c:v>0.83979700000000046</c:v>
                </c:pt>
                <c:pt idx="40774" formatCode="General">
                  <c:v>0.83982000000000046</c:v>
                </c:pt>
                <c:pt idx="40775" formatCode="General">
                  <c:v>0.83984200000000042</c:v>
                </c:pt>
                <c:pt idx="40776" formatCode="General">
                  <c:v>0.83986499999999997</c:v>
                </c:pt>
                <c:pt idx="40777" formatCode="General">
                  <c:v>0.8398800000000004</c:v>
                </c:pt>
                <c:pt idx="40778" formatCode="General">
                  <c:v>0.83990299999999996</c:v>
                </c:pt>
                <c:pt idx="40779" formatCode="General">
                  <c:v>0.83992500000000059</c:v>
                </c:pt>
                <c:pt idx="40780" formatCode="General">
                  <c:v>0.83994700000000044</c:v>
                </c:pt>
                <c:pt idx="40781" formatCode="General">
                  <c:v>0.83996199999999999</c:v>
                </c:pt>
                <c:pt idx="40782" formatCode="General">
                  <c:v>0.83998499999999998</c:v>
                </c:pt>
                <c:pt idx="40783" formatCode="General">
                  <c:v>0.84000799999999998</c:v>
                </c:pt>
                <c:pt idx="40784" formatCode="General">
                  <c:v>0.84002200000000005</c:v>
                </c:pt>
                <c:pt idx="40785" formatCode="General">
                  <c:v>0.84004500000000071</c:v>
                </c:pt>
                <c:pt idx="40786" formatCode="General">
                  <c:v>0.84006800000000004</c:v>
                </c:pt>
                <c:pt idx="40787" formatCode="General">
                  <c:v>0.84009000000000045</c:v>
                </c:pt>
                <c:pt idx="40788" formatCode="General">
                  <c:v>0.84010499999999999</c:v>
                </c:pt>
                <c:pt idx="40789" formatCode="General">
                  <c:v>0.84012699999999996</c:v>
                </c:pt>
                <c:pt idx="40790" formatCode="General">
                  <c:v>0.84014999999999995</c:v>
                </c:pt>
                <c:pt idx="40791" formatCode="General">
                  <c:v>0.84017200000000003</c:v>
                </c:pt>
                <c:pt idx="40792" formatCode="General">
                  <c:v>0.84018700000000002</c:v>
                </c:pt>
                <c:pt idx="40793" formatCode="General">
                  <c:v>0.84021000000000001</c:v>
                </c:pt>
                <c:pt idx="40794" formatCode="General">
                  <c:v>0.84023300000000001</c:v>
                </c:pt>
                <c:pt idx="40795" formatCode="General">
                  <c:v>0.84025499999999997</c:v>
                </c:pt>
                <c:pt idx="40796" formatCode="General">
                  <c:v>0.84026999999999996</c:v>
                </c:pt>
                <c:pt idx="40797" formatCode="General">
                  <c:v>0.84029299999999996</c:v>
                </c:pt>
                <c:pt idx="40798" formatCode="General">
                  <c:v>0.84031500000000003</c:v>
                </c:pt>
                <c:pt idx="40799" formatCode="General">
                  <c:v>0.840337</c:v>
                </c:pt>
                <c:pt idx="40800" formatCode="General">
                  <c:v>0.84035199999999999</c:v>
                </c:pt>
                <c:pt idx="40801" formatCode="General">
                  <c:v>0.84037499999999998</c:v>
                </c:pt>
                <c:pt idx="40802" formatCode="General">
                  <c:v>0.84039699999999951</c:v>
                </c:pt>
                <c:pt idx="40803" formatCode="General">
                  <c:v>0.8404199999999995</c:v>
                </c:pt>
                <c:pt idx="40804" formatCode="General">
                  <c:v>0.84043500000000004</c:v>
                </c:pt>
                <c:pt idx="40805" formatCode="General">
                  <c:v>0.84045800000000004</c:v>
                </c:pt>
                <c:pt idx="40806" formatCode="General">
                  <c:v>0.84048</c:v>
                </c:pt>
                <c:pt idx="40807" formatCode="General">
                  <c:v>0.840503</c:v>
                </c:pt>
                <c:pt idx="40808" formatCode="General">
                  <c:v>0.84051799999999943</c:v>
                </c:pt>
                <c:pt idx="40809" formatCode="General">
                  <c:v>0.84053999999999951</c:v>
                </c:pt>
                <c:pt idx="40810" formatCode="General">
                  <c:v>0.84056199999999959</c:v>
                </c:pt>
                <c:pt idx="40811" formatCode="General">
                  <c:v>0.84058500000000003</c:v>
                </c:pt>
                <c:pt idx="40812" formatCode="General">
                  <c:v>0.84060000000000046</c:v>
                </c:pt>
                <c:pt idx="40813" formatCode="General">
                  <c:v>0.84062200000000042</c:v>
                </c:pt>
                <c:pt idx="40814" formatCode="General">
                  <c:v>0.84064500000000075</c:v>
                </c:pt>
                <c:pt idx="40815" formatCode="General">
                  <c:v>0.84066799999999997</c:v>
                </c:pt>
                <c:pt idx="40816" formatCode="General">
                  <c:v>0.84068299999999996</c:v>
                </c:pt>
                <c:pt idx="40817" formatCode="General">
                  <c:v>0.8407050000000007</c:v>
                </c:pt>
                <c:pt idx="40818" formatCode="General">
                  <c:v>0.84072800000000059</c:v>
                </c:pt>
                <c:pt idx="40819" formatCode="General">
                  <c:v>0.84075000000000044</c:v>
                </c:pt>
                <c:pt idx="40820" formatCode="General">
                  <c:v>0.84076499999999998</c:v>
                </c:pt>
                <c:pt idx="40821" formatCode="General">
                  <c:v>0.84078699999999951</c:v>
                </c:pt>
                <c:pt idx="40822" formatCode="General">
                  <c:v>0.84080999999999995</c:v>
                </c:pt>
                <c:pt idx="40823" formatCode="General">
                  <c:v>0.84083300000000005</c:v>
                </c:pt>
                <c:pt idx="40824" formatCode="General">
                  <c:v>0.84084700000000046</c:v>
                </c:pt>
                <c:pt idx="40825" formatCode="General">
                  <c:v>0.84087000000000045</c:v>
                </c:pt>
                <c:pt idx="40826" formatCode="General">
                  <c:v>0.84089200000000042</c:v>
                </c:pt>
                <c:pt idx="40827" formatCode="General">
                  <c:v>0.84091499999999997</c:v>
                </c:pt>
                <c:pt idx="40828" formatCode="General">
                  <c:v>0.8409300000000004</c:v>
                </c:pt>
                <c:pt idx="40829" formatCode="General">
                  <c:v>0.84095299999999951</c:v>
                </c:pt>
                <c:pt idx="40830" formatCode="General">
                  <c:v>0.84097500000000058</c:v>
                </c:pt>
                <c:pt idx="40831" formatCode="General">
                  <c:v>0.84099699999999999</c:v>
                </c:pt>
                <c:pt idx="40832" formatCode="General">
                  <c:v>0.84101199999999998</c:v>
                </c:pt>
                <c:pt idx="40833" formatCode="General">
                  <c:v>0.84103499999999998</c:v>
                </c:pt>
                <c:pt idx="40834" formatCode="General">
                  <c:v>0.84105799999999997</c:v>
                </c:pt>
                <c:pt idx="40835" formatCode="General">
                  <c:v>0.84108000000000005</c:v>
                </c:pt>
                <c:pt idx="40836" formatCode="General">
                  <c:v>0.8410950000000007</c:v>
                </c:pt>
                <c:pt idx="40837" formatCode="General">
                  <c:v>0.84111800000000003</c:v>
                </c:pt>
                <c:pt idx="40838" formatCode="General">
                  <c:v>0.84114000000000044</c:v>
                </c:pt>
                <c:pt idx="40839" formatCode="General">
                  <c:v>0.84116299999999955</c:v>
                </c:pt>
                <c:pt idx="40840" formatCode="General">
                  <c:v>0.84117799999999998</c:v>
                </c:pt>
                <c:pt idx="40841" formatCode="General">
                  <c:v>0.84119999999999995</c:v>
                </c:pt>
                <c:pt idx="40842" formatCode="General">
                  <c:v>0.84122200000000003</c:v>
                </c:pt>
                <c:pt idx="40843" formatCode="General">
                  <c:v>0.84124500000000046</c:v>
                </c:pt>
                <c:pt idx="40844" formatCode="General">
                  <c:v>0.84126000000000001</c:v>
                </c:pt>
                <c:pt idx="40845" formatCode="General">
                  <c:v>0.841283</c:v>
                </c:pt>
                <c:pt idx="40846" formatCode="General">
                  <c:v>0.84130499999999997</c:v>
                </c:pt>
                <c:pt idx="40847" formatCode="General">
                  <c:v>0.84132700000000005</c:v>
                </c:pt>
                <c:pt idx="40848" formatCode="General">
                  <c:v>0.84134299999999951</c:v>
                </c:pt>
                <c:pt idx="40849" formatCode="General">
                  <c:v>0.84136500000000003</c:v>
                </c:pt>
                <c:pt idx="40850" formatCode="General">
                  <c:v>0.84138800000000002</c:v>
                </c:pt>
                <c:pt idx="40851" formatCode="General">
                  <c:v>0.84140999999999999</c:v>
                </c:pt>
                <c:pt idx="40852" formatCode="General">
                  <c:v>0.84142499999999998</c:v>
                </c:pt>
                <c:pt idx="40853" formatCode="General">
                  <c:v>0.8414469999999995</c:v>
                </c:pt>
                <c:pt idx="40854" formatCode="General">
                  <c:v>0.84147000000000005</c:v>
                </c:pt>
                <c:pt idx="40855" formatCode="General">
                  <c:v>0.84148500000000004</c:v>
                </c:pt>
                <c:pt idx="40856" formatCode="General">
                  <c:v>0.84150800000000003</c:v>
                </c:pt>
                <c:pt idx="40857" formatCode="General">
                  <c:v>0.84153</c:v>
                </c:pt>
                <c:pt idx="40858" formatCode="General">
                  <c:v>0.84155199999999997</c:v>
                </c:pt>
                <c:pt idx="40859" formatCode="General">
                  <c:v>0.84156799999999943</c:v>
                </c:pt>
                <c:pt idx="40860" formatCode="General">
                  <c:v>0.84158999999999951</c:v>
                </c:pt>
                <c:pt idx="40861" formatCode="General">
                  <c:v>0.8416130000000005</c:v>
                </c:pt>
                <c:pt idx="40862" formatCode="General">
                  <c:v>0.84163500000000058</c:v>
                </c:pt>
                <c:pt idx="40863" formatCode="General">
                  <c:v>0.84165000000000045</c:v>
                </c:pt>
                <c:pt idx="40864" formatCode="General">
                  <c:v>0.84167200000000042</c:v>
                </c:pt>
                <c:pt idx="40865" formatCode="General">
                  <c:v>0.84169500000000075</c:v>
                </c:pt>
                <c:pt idx="40866" formatCode="General">
                  <c:v>0.84171799999999997</c:v>
                </c:pt>
                <c:pt idx="40867" formatCode="General">
                  <c:v>0.84173200000000004</c:v>
                </c:pt>
                <c:pt idx="40868" formatCode="General">
                  <c:v>0.84175500000000059</c:v>
                </c:pt>
                <c:pt idx="40869" formatCode="General">
                  <c:v>0.84177800000000058</c:v>
                </c:pt>
                <c:pt idx="40870" formatCode="General">
                  <c:v>0.84180000000000044</c:v>
                </c:pt>
                <c:pt idx="40871" formatCode="General">
                  <c:v>0.84181499999999998</c:v>
                </c:pt>
                <c:pt idx="40872" formatCode="General">
                  <c:v>0.8418369999999995</c:v>
                </c:pt>
                <c:pt idx="40873" formatCode="General">
                  <c:v>0.84186000000000005</c:v>
                </c:pt>
                <c:pt idx="40874" formatCode="General">
                  <c:v>0.84188200000000002</c:v>
                </c:pt>
                <c:pt idx="40875" formatCode="General">
                  <c:v>0.84189700000000045</c:v>
                </c:pt>
                <c:pt idx="40876" formatCode="General">
                  <c:v>0.84192000000000045</c:v>
                </c:pt>
                <c:pt idx="40877" formatCode="General">
                  <c:v>0.84194300000000044</c:v>
                </c:pt>
                <c:pt idx="40878" formatCode="General">
                  <c:v>0.84196499999999996</c:v>
                </c:pt>
                <c:pt idx="40879" formatCode="General">
                  <c:v>0.84197999999999995</c:v>
                </c:pt>
                <c:pt idx="40880" formatCode="General">
                  <c:v>0.8420029999999995</c:v>
                </c:pt>
                <c:pt idx="40881" formatCode="General">
                  <c:v>0.84202500000000058</c:v>
                </c:pt>
                <c:pt idx="40882" formatCode="General">
                  <c:v>0.84204699999999999</c:v>
                </c:pt>
                <c:pt idx="40883" formatCode="General">
                  <c:v>0.84206199999999998</c:v>
                </c:pt>
                <c:pt idx="40884" formatCode="General">
                  <c:v>0.84208499999999997</c:v>
                </c:pt>
                <c:pt idx="40885" formatCode="General">
                  <c:v>0.84210700000000005</c:v>
                </c:pt>
                <c:pt idx="40886" formatCode="General">
                  <c:v>0.84213000000000005</c:v>
                </c:pt>
                <c:pt idx="40887" formatCode="General">
                  <c:v>0.84214500000000059</c:v>
                </c:pt>
                <c:pt idx="40888" formatCode="General">
                  <c:v>0.84216800000000003</c:v>
                </c:pt>
                <c:pt idx="40889" formatCode="General">
                  <c:v>0.84218999999999999</c:v>
                </c:pt>
                <c:pt idx="40890" formatCode="General">
                  <c:v>0.84221199999999996</c:v>
                </c:pt>
                <c:pt idx="40891" formatCode="General">
                  <c:v>0.84222799999999998</c:v>
                </c:pt>
                <c:pt idx="40892" formatCode="General">
                  <c:v>0.84225000000000005</c:v>
                </c:pt>
                <c:pt idx="40893" formatCode="General">
                  <c:v>0.84227200000000002</c:v>
                </c:pt>
                <c:pt idx="40894" formatCode="General">
                  <c:v>0.84229500000000046</c:v>
                </c:pt>
                <c:pt idx="40895" formatCode="General">
                  <c:v>0.84231</c:v>
                </c:pt>
                <c:pt idx="40896" formatCode="General">
                  <c:v>0.84233199999999997</c:v>
                </c:pt>
                <c:pt idx="40897" formatCode="General">
                  <c:v>0.84235499999999996</c:v>
                </c:pt>
                <c:pt idx="40898" formatCode="General">
                  <c:v>0.84237799999999996</c:v>
                </c:pt>
                <c:pt idx="40899" formatCode="General">
                  <c:v>0.8423929999999995</c:v>
                </c:pt>
                <c:pt idx="40900" formatCode="General">
                  <c:v>0.84241500000000002</c:v>
                </c:pt>
                <c:pt idx="40901" formatCode="General">
                  <c:v>0.84243800000000002</c:v>
                </c:pt>
                <c:pt idx="40902" formatCode="General">
                  <c:v>0.84245999999999999</c:v>
                </c:pt>
                <c:pt idx="40903" formatCode="General">
                  <c:v>0.84247499999999997</c:v>
                </c:pt>
                <c:pt idx="40904" formatCode="General">
                  <c:v>0.84249700000000005</c:v>
                </c:pt>
                <c:pt idx="40905" formatCode="General">
                  <c:v>0.84252000000000005</c:v>
                </c:pt>
                <c:pt idx="40906" formatCode="General">
                  <c:v>0.84254300000000004</c:v>
                </c:pt>
                <c:pt idx="40907" formatCode="General">
                  <c:v>0.842557</c:v>
                </c:pt>
                <c:pt idx="40908" formatCode="General">
                  <c:v>0.84258</c:v>
                </c:pt>
                <c:pt idx="40909" formatCode="General">
                  <c:v>0.84260200000000041</c:v>
                </c:pt>
                <c:pt idx="40910" formatCode="General">
                  <c:v>0.84262500000000073</c:v>
                </c:pt>
                <c:pt idx="40911" formatCode="General">
                  <c:v>0.84263999999999994</c:v>
                </c:pt>
                <c:pt idx="40912" formatCode="General">
                  <c:v>0.84266300000000005</c:v>
                </c:pt>
                <c:pt idx="40913" formatCode="General">
                  <c:v>0.84268500000000046</c:v>
                </c:pt>
                <c:pt idx="40914" formatCode="General">
                  <c:v>0.84270699999999998</c:v>
                </c:pt>
                <c:pt idx="40915" formatCode="General">
                  <c:v>0.84272200000000042</c:v>
                </c:pt>
                <c:pt idx="40916" formatCode="General">
                  <c:v>0.84274500000000074</c:v>
                </c:pt>
                <c:pt idx="40917" formatCode="General">
                  <c:v>0.84276799999999996</c:v>
                </c:pt>
                <c:pt idx="40918" formatCode="General">
                  <c:v>0.84278200000000003</c:v>
                </c:pt>
                <c:pt idx="40919" formatCode="General">
                  <c:v>0.84280500000000058</c:v>
                </c:pt>
                <c:pt idx="40920" formatCode="General">
                  <c:v>0.84282699999999999</c:v>
                </c:pt>
                <c:pt idx="40921" formatCode="General">
                  <c:v>0.84285000000000043</c:v>
                </c:pt>
                <c:pt idx="40922" formatCode="General">
                  <c:v>0.84286499999999998</c:v>
                </c:pt>
                <c:pt idx="40923" formatCode="General">
                  <c:v>0.84288799999999997</c:v>
                </c:pt>
                <c:pt idx="40924" formatCode="General">
                  <c:v>0.84291000000000005</c:v>
                </c:pt>
                <c:pt idx="40925" formatCode="General">
                  <c:v>0.84293200000000001</c:v>
                </c:pt>
                <c:pt idx="40926" formatCode="General">
                  <c:v>0.84294700000000045</c:v>
                </c:pt>
                <c:pt idx="40927" formatCode="General">
                  <c:v>0.84297000000000044</c:v>
                </c:pt>
                <c:pt idx="40928" formatCode="General">
                  <c:v>0.84299299999999999</c:v>
                </c:pt>
                <c:pt idx="40929" formatCode="General">
                  <c:v>0.84301499999999996</c:v>
                </c:pt>
                <c:pt idx="40930" formatCode="General">
                  <c:v>0.84302999999999995</c:v>
                </c:pt>
                <c:pt idx="40931" formatCode="General">
                  <c:v>0.84305300000000005</c:v>
                </c:pt>
                <c:pt idx="40932" formatCode="General">
                  <c:v>0.84307500000000046</c:v>
                </c:pt>
                <c:pt idx="40933" formatCode="General">
                  <c:v>0.84309800000000046</c:v>
                </c:pt>
                <c:pt idx="40934" formatCode="General">
                  <c:v>0.843113</c:v>
                </c:pt>
                <c:pt idx="40935" formatCode="General">
                  <c:v>0.84313499999999997</c:v>
                </c:pt>
                <c:pt idx="40936" formatCode="General">
                  <c:v>0.84315700000000005</c:v>
                </c:pt>
                <c:pt idx="40937" formatCode="General">
                  <c:v>0.84318000000000004</c:v>
                </c:pt>
                <c:pt idx="40938" formatCode="General">
                  <c:v>0.84319500000000058</c:v>
                </c:pt>
                <c:pt idx="40939" formatCode="General">
                  <c:v>0.84321800000000002</c:v>
                </c:pt>
                <c:pt idx="40940" formatCode="General">
                  <c:v>0.84323999999999999</c:v>
                </c:pt>
                <c:pt idx="40941" formatCode="General">
                  <c:v>0.84326199999999996</c:v>
                </c:pt>
                <c:pt idx="40942" formatCode="General">
                  <c:v>0.84327799999999997</c:v>
                </c:pt>
                <c:pt idx="40943" formatCode="General">
                  <c:v>0.84330000000000005</c:v>
                </c:pt>
                <c:pt idx="40944" formatCode="General">
                  <c:v>0.84332300000000004</c:v>
                </c:pt>
                <c:pt idx="40945" formatCode="General">
                  <c:v>0.84334500000000046</c:v>
                </c:pt>
                <c:pt idx="40946" formatCode="General">
                  <c:v>0.84336</c:v>
                </c:pt>
                <c:pt idx="40947" formatCode="General">
                  <c:v>0.84338199999999997</c:v>
                </c:pt>
                <c:pt idx="40948" formatCode="General">
                  <c:v>0.84340499999999996</c:v>
                </c:pt>
                <c:pt idx="40949" formatCode="General">
                  <c:v>0.84342799999999996</c:v>
                </c:pt>
                <c:pt idx="40950" formatCode="General">
                  <c:v>0.84344300000000005</c:v>
                </c:pt>
                <c:pt idx="40951" formatCode="General">
                  <c:v>0.84346500000000002</c:v>
                </c:pt>
                <c:pt idx="40952" formatCode="General">
                  <c:v>0.84348800000000002</c:v>
                </c:pt>
                <c:pt idx="40953" formatCode="General">
                  <c:v>0.84350999999999998</c:v>
                </c:pt>
                <c:pt idx="40954" formatCode="General">
                  <c:v>0.84352499999999997</c:v>
                </c:pt>
                <c:pt idx="40955" formatCode="General">
                  <c:v>0.84354700000000005</c:v>
                </c:pt>
                <c:pt idx="40956" formatCode="General">
                  <c:v>0.84357000000000004</c:v>
                </c:pt>
                <c:pt idx="40957" formatCode="General">
                  <c:v>0.84359300000000004</c:v>
                </c:pt>
                <c:pt idx="40958" formatCode="General">
                  <c:v>0.84360700000000044</c:v>
                </c:pt>
                <c:pt idx="40959" formatCode="General">
                  <c:v>0.84363000000000044</c:v>
                </c:pt>
                <c:pt idx="40960" formatCode="General">
                  <c:v>0.84365299999999999</c:v>
                </c:pt>
                <c:pt idx="40961" formatCode="General">
                  <c:v>0.84367499999999995</c:v>
                </c:pt>
                <c:pt idx="40962" formatCode="General">
                  <c:v>0.84369000000000072</c:v>
                </c:pt>
                <c:pt idx="40963" formatCode="General">
                  <c:v>0.84371300000000005</c:v>
                </c:pt>
                <c:pt idx="40964" formatCode="General">
                  <c:v>0.84373500000000046</c:v>
                </c:pt>
                <c:pt idx="40965" formatCode="General">
                  <c:v>0.84375699999999998</c:v>
                </c:pt>
                <c:pt idx="40966" formatCode="General">
                  <c:v>0.84377200000000041</c:v>
                </c:pt>
                <c:pt idx="40967" formatCode="General">
                  <c:v>0.84379500000000074</c:v>
                </c:pt>
                <c:pt idx="40968" formatCode="General">
                  <c:v>0.84381799999999996</c:v>
                </c:pt>
                <c:pt idx="40969" formatCode="General">
                  <c:v>0.8438400000000007</c:v>
                </c:pt>
                <c:pt idx="40970" formatCode="General">
                  <c:v>0.84385500000000047</c:v>
                </c:pt>
                <c:pt idx="40971" formatCode="General">
                  <c:v>0.84387800000000046</c:v>
                </c:pt>
                <c:pt idx="40972" formatCode="General">
                  <c:v>0.84390000000000043</c:v>
                </c:pt>
                <c:pt idx="40973" formatCode="General">
                  <c:v>0.84392199999999995</c:v>
                </c:pt>
                <c:pt idx="40974" formatCode="General">
                  <c:v>0.84393799999999997</c:v>
                </c:pt>
                <c:pt idx="40975" formatCode="General">
                  <c:v>0.84396000000000004</c:v>
                </c:pt>
                <c:pt idx="40976" formatCode="General">
                  <c:v>0.84398200000000001</c:v>
                </c:pt>
                <c:pt idx="40977" formatCode="General">
                  <c:v>0.84400500000000045</c:v>
                </c:pt>
                <c:pt idx="40978" formatCode="General">
                  <c:v>0.84401999999999999</c:v>
                </c:pt>
                <c:pt idx="40979" formatCode="General">
                  <c:v>0.8440420000000004</c:v>
                </c:pt>
                <c:pt idx="40980" formatCode="General">
                  <c:v>0.84406499999999951</c:v>
                </c:pt>
                <c:pt idx="40981" formatCode="General">
                  <c:v>0.84408700000000003</c:v>
                </c:pt>
                <c:pt idx="40982" formatCode="General">
                  <c:v>0.84410300000000005</c:v>
                </c:pt>
                <c:pt idx="40983" formatCode="General">
                  <c:v>0.84412500000000046</c:v>
                </c:pt>
                <c:pt idx="40984" formatCode="General">
                  <c:v>0.84414800000000045</c:v>
                </c:pt>
                <c:pt idx="40985" formatCode="General">
                  <c:v>0.84416999999999998</c:v>
                </c:pt>
                <c:pt idx="40986" formatCode="General">
                  <c:v>0.84418499999999996</c:v>
                </c:pt>
                <c:pt idx="40987" formatCode="General">
                  <c:v>0.84420700000000004</c:v>
                </c:pt>
                <c:pt idx="40988" formatCode="General">
                  <c:v>0.84423000000000004</c:v>
                </c:pt>
                <c:pt idx="40989" formatCode="General">
                  <c:v>0.84424500000000058</c:v>
                </c:pt>
                <c:pt idx="40990" formatCode="General">
                  <c:v>0.84426699999999955</c:v>
                </c:pt>
                <c:pt idx="40991" formatCode="General">
                  <c:v>0.84428999999999998</c:v>
                </c:pt>
                <c:pt idx="40992" formatCode="General">
                  <c:v>0.84431199999999951</c:v>
                </c:pt>
                <c:pt idx="40993" formatCode="General">
                  <c:v>0.84432799999999997</c:v>
                </c:pt>
                <c:pt idx="40994" formatCode="General">
                  <c:v>0.84435000000000004</c:v>
                </c:pt>
                <c:pt idx="40995" formatCode="General">
                  <c:v>0.84437300000000004</c:v>
                </c:pt>
                <c:pt idx="40996" formatCode="General">
                  <c:v>0.84439500000000045</c:v>
                </c:pt>
                <c:pt idx="40997" formatCode="General">
                  <c:v>0.84440999999999999</c:v>
                </c:pt>
                <c:pt idx="40998" formatCode="General">
                  <c:v>0.84443199999999996</c:v>
                </c:pt>
                <c:pt idx="40999" formatCode="General">
                  <c:v>0.84445499999999996</c:v>
                </c:pt>
                <c:pt idx="41000" formatCode="General">
                  <c:v>0.84447799999999951</c:v>
                </c:pt>
                <c:pt idx="41001" formatCode="General">
                  <c:v>0.84449200000000002</c:v>
                </c:pt>
                <c:pt idx="41002" formatCode="General">
                  <c:v>0.84451500000000002</c:v>
                </c:pt>
                <c:pt idx="41003" formatCode="General">
                  <c:v>0.84453699999999943</c:v>
                </c:pt>
                <c:pt idx="41004" formatCode="General">
                  <c:v>0.84455999999999998</c:v>
                </c:pt>
                <c:pt idx="41005" formatCode="General">
                  <c:v>0.84457499999999996</c:v>
                </c:pt>
                <c:pt idx="41006" formatCode="General">
                  <c:v>0.84459799999999996</c:v>
                </c:pt>
                <c:pt idx="41007" formatCode="General">
                  <c:v>0.8446200000000007</c:v>
                </c:pt>
                <c:pt idx="41008" formatCode="General">
                  <c:v>0.84464200000000045</c:v>
                </c:pt>
                <c:pt idx="41009" formatCode="General">
                  <c:v>0.84465699999999999</c:v>
                </c:pt>
                <c:pt idx="41010" formatCode="General">
                  <c:v>0.84468000000000043</c:v>
                </c:pt>
                <c:pt idx="41011" formatCode="General">
                  <c:v>0.84470299999999998</c:v>
                </c:pt>
                <c:pt idx="41012" formatCode="General">
                  <c:v>0.84472499999999995</c:v>
                </c:pt>
                <c:pt idx="41013" formatCode="General">
                  <c:v>0.84474000000000071</c:v>
                </c:pt>
                <c:pt idx="41014" formatCode="General">
                  <c:v>0.84476300000000004</c:v>
                </c:pt>
                <c:pt idx="41015" formatCode="General">
                  <c:v>0.84478500000000045</c:v>
                </c:pt>
                <c:pt idx="41016" formatCode="General">
                  <c:v>0.84480800000000045</c:v>
                </c:pt>
                <c:pt idx="41017" formatCode="General">
                  <c:v>0.84482299999999999</c:v>
                </c:pt>
                <c:pt idx="41018" formatCode="General">
                  <c:v>0.84484500000000073</c:v>
                </c:pt>
                <c:pt idx="41019" formatCode="General">
                  <c:v>0.84486700000000003</c:v>
                </c:pt>
                <c:pt idx="41020" formatCode="General">
                  <c:v>0.84489000000000058</c:v>
                </c:pt>
                <c:pt idx="41021" formatCode="General">
                  <c:v>0.84490500000000046</c:v>
                </c:pt>
                <c:pt idx="41022" formatCode="General">
                  <c:v>0.84492800000000046</c:v>
                </c:pt>
                <c:pt idx="41023" formatCode="General">
                  <c:v>0.84495000000000042</c:v>
                </c:pt>
                <c:pt idx="41024" formatCode="General">
                  <c:v>0.84497199999999995</c:v>
                </c:pt>
                <c:pt idx="41025" formatCode="General">
                  <c:v>0.84498799999999996</c:v>
                </c:pt>
                <c:pt idx="41026" formatCode="General">
                  <c:v>0.84501000000000004</c:v>
                </c:pt>
                <c:pt idx="41027" formatCode="General">
                  <c:v>0.84503200000000001</c:v>
                </c:pt>
                <c:pt idx="41028" formatCode="General">
                  <c:v>0.84505500000000044</c:v>
                </c:pt>
                <c:pt idx="41029" formatCode="General">
                  <c:v>0.84506999999999999</c:v>
                </c:pt>
                <c:pt idx="41030" formatCode="General">
                  <c:v>0.84509199999999995</c:v>
                </c:pt>
                <c:pt idx="41031" formatCode="General">
                  <c:v>0.84511499999999951</c:v>
                </c:pt>
                <c:pt idx="41032" formatCode="General">
                  <c:v>0.8451379999999995</c:v>
                </c:pt>
                <c:pt idx="41033" formatCode="General">
                  <c:v>0.84515300000000004</c:v>
                </c:pt>
                <c:pt idx="41034" formatCode="General">
                  <c:v>0.84517500000000045</c:v>
                </c:pt>
                <c:pt idx="41035" formatCode="General">
                  <c:v>0.84519699999999998</c:v>
                </c:pt>
                <c:pt idx="41036" formatCode="General">
                  <c:v>0.84521999999999997</c:v>
                </c:pt>
                <c:pt idx="41037" formatCode="General">
                  <c:v>0.84523499999999996</c:v>
                </c:pt>
                <c:pt idx="41038" formatCode="General">
                  <c:v>0.84525700000000004</c:v>
                </c:pt>
                <c:pt idx="41039" formatCode="General">
                  <c:v>0.84528000000000003</c:v>
                </c:pt>
                <c:pt idx="41040" formatCode="General">
                  <c:v>0.84530300000000003</c:v>
                </c:pt>
                <c:pt idx="41041" formatCode="General">
                  <c:v>0.84531699999999943</c:v>
                </c:pt>
                <c:pt idx="41042" formatCode="General">
                  <c:v>0.84533999999999998</c:v>
                </c:pt>
                <c:pt idx="41043" formatCode="General">
                  <c:v>0.84536299999999942</c:v>
                </c:pt>
                <c:pt idx="41044" formatCode="General">
                  <c:v>0.84538500000000005</c:v>
                </c:pt>
                <c:pt idx="41045" formatCode="General">
                  <c:v>0.84540000000000004</c:v>
                </c:pt>
                <c:pt idx="41046" formatCode="General">
                  <c:v>0.84542300000000004</c:v>
                </c:pt>
                <c:pt idx="41047" formatCode="General">
                  <c:v>0.84544500000000045</c:v>
                </c:pt>
                <c:pt idx="41048" formatCode="General">
                  <c:v>0.84546699999999941</c:v>
                </c:pt>
                <c:pt idx="41049" formatCode="General">
                  <c:v>0.84548199999999996</c:v>
                </c:pt>
                <c:pt idx="41050" formatCode="General">
                  <c:v>0.84550499999999951</c:v>
                </c:pt>
                <c:pt idx="41051" formatCode="General">
                  <c:v>0.8455279999999995</c:v>
                </c:pt>
                <c:pt idx="41052" formatCode="General">
                  <c:v>0.84554200000000002</c:v>
                </c:pt>
                <c:pt idx="41053" formatCode="General">
                  <c:v>0.84556500000000001</c:v>
                </c:pt>
                <c:pt idx="41054" formatCode="General">
                  <c:v>0.84558699999999942</c:v>
                </c:pt>
                <c:pt idx="41055" formatCode="General">
                  <c:v>0.84561000000000042</c:v>
                </c:pt>
                <c:pt idx="41056" formatCode="General">
                  <c:v>0.84562500000000074</c:v>
                </c:pt>
                <c:pt idx="41057" formatCode="General">
                  <c:v>0.84564800000000073</c:v>
                </c:pt>
                <c:pt idx="41058" formatCode="General">
                  <c:v>0.84567000000000059</c:v>
                </c:pt>
                <c:pt idx="41059" formatCode="General">
                  <c:v>0.84569200000000044</c:v>
                </c:pt>
                <c:pt idx="41060" formatCode="General">
                  <c:v>0.84570699999999999</c:v>
                </c:pt>
                <c:pt idx="41061" formatCode="General">
                  <c:v>0.84573000000000043</c:v>
                </c:pt>
                <c:pt idx="41062" formatCode="General">
                  <c:v>0.84575299999999998</c:v>
                </c:pt>
                <c:pt idx="41063" formatCode="General">
                  <c:v>0.84577500000000072</c:v>
                </c:pt>
                <c:pt idx="41064" formatCode="General">
                  <c:v>0.84579000000000071</c:v>
                </c:pt>
                <c:pt idx="41065" formatCode="General">
                  <c:v>0.84581200000000001</c:v>
                </c:pt>
                <c:pt idx="41066" formatCode="General">
                  <c:v>0.84583500000000045</c:v>
                </c:pt>
                <c:pt idx="41067" formatCode="General">
                  <c:v>0.84585800000000044</c:v>
                </c:pt>
                <c:pt idx="41068" formatCode="General">
                  <c:v>0.84587299999999999</c:v>
                </c:pt>
                <c:pt idx="41069" formatCode="General">
                  <c:v>0.84589499999999995</c:v>
                </c:pt>
                <c:pt idx="41070" formatCode="General">
                  <c:v>0.84591700000000003</c:v>
                </c:pt>
                <c:pt idx="41071" formatCode="General">
                  <c:v>0.84594000000000058</c:v>
                </c:pt>
                <c:pt idx="41072" formatCode="General">
                  <c:v>0.84595500000000046</c:v>
                </c:pt>
                <c:pt idx="41073" formatCode="General">
                  <c:v>0.84597800000000045</c:v>
                </c:pt>
                <c:pt idx="41074" formatCode="General">
                  <c:v>0.84600000000000042</c:v>
                </c:pt>
                <c:pt idx="41075" formatCode="General">
                  <c:v>0.84602200000000005</c:v>
                </c:pt>
                <c:pt idx="41076" formatCode="General">
                  <c:v>0.84603799999999996</c:v>
                </c:pt>
                <c:pt idx="41077" formatCode="General">
                  <c:v>0.84606000000000003</c:v>
                </c:pt>
                <c:pt idx="41078" formatCode="General">
                  <c:v>0.84608300000000003</c:v>
                </c:pt>
                <c:pt idx="41079" formatCode="General">
                  <c:v>0.84610500000000044</c:v>
                </c:pt>
                <c:pt idx="41080" formatCode="General">
                  <c:v>0.84611999999999998</c:v>
                </c:pt>
                <c:pt idx="41081" formatCode="General">
                  <c:v>0.84614199999999995</c:v>
                </c:pt>
                <c:pt idx="41082" formatCode="General">
                  <c:v>0.8461649999999995</c:v>
                </c:pt>
                <c:pt idx="41083" formatCode="General">
                  <c:v>0.84618800000000005</c:v>
                </c:pt>
                <c:pt idx="41084" formatCode="General">
                  <c:v>0.84620300000000004</c:v>
                </c:pt>
                <c:pt idx="41085" formatCode="General">
                  <c:v>0.84622500000000045</c:v>
                </c:pt>
                <c:pt idx="41086" formatCode="General">
                  <c:v>0.84624699999999997</c:v>
                </c:pt>
                <c:pt idx="41087" formatCode="General">
                  <c:v>0.84626999999999997</c:v>
                </c:pt>
                <c:pt idx="41088" formatCode="General">
                  <c:v>0.84628499999999951</c:v>
                </c:pt>
                <c:pt idx="41089" formatCode="General">
                  <c:v>0.84630799999999951</c:v>
                </c:pt>
                <c:pt idx="41090" formatCode="General">
                  <c:v>0.84633000000000003</c:v>
                </c:pt>
                <c:pt idx="41091" formatCode="General">
                  <c:v>0.84635199999999999</c:v>
                </c:pt>
                <c:pt idx="41092" formatCode="General">
                  <c:v>0.84636699999999943</c:v>
                </c:pt>
                <c:pt idx="41093" formatCode="General">
                  <c:v>0.84638999999999998</c:v>
                </c:pt>
                <c:pt idx="41094" formatCode="General">
                  <c:v>0.84641299999999942</c:v>
                </c:pt>
                <c:pt idx="41095" formatCode="General">
                  <c:v>0.84643500000000005</c:v>
                </c:pt>
                <c:pt idx="41096" formatCode="General">
                  <c:v>0.84645000000000004</c:v>
                </c:pt>
                <c:pt idx="41097" formatCode="General">
                  <c:v>0.84647300000000003</c:v>
                </c:pt>
                <c:pt idx="41098" formatCode="General">
                  <c:v>0.84649500000000044</c:v>
                </c:pt>
                <c:pt idx="41099" formatCode="General">
                  <c:v>0.84651799999999955</c:v>
                </c:pt>
                <c:pt idx="41100" formatCode="General">
                  <c:v>0.84653199999999951</c:v>
                </c:pt>
                <c:pt idx="41101" formatCode="General">
                  <c:v>0.8465549999999995</c:v>
                </c:pt>
                <c:pt idx="41102" formatCode="General">
                  <c:v>0.84657700000000002</c:v>
                </c:pt>
                <c:pt idx="41103" formatCode="General">
                  <c:v>0.84660000000000046</c:v>
                </c:pt>
                <c:pt idx="41104" formatCode="General">
                  <c:v>0.84661500000000045</c:v>
                </c:pt>
                <c:pt idx="41105" formatCode="General">
                  <c:v>0.84663800000000045</c:v>
                </c:pt>
                <c:pt idx="41106" formatCode="General">
                  <c:v>0.84666000000000041</c:v>
                </c:pt>
                <c:pt idx="41107" formatCode="General">
                  <c:v>0.84668200000000005</c:v>
                </c:pt>
                <c:pt idx="41108" formatCode="General">
                  <c:v>0.84669799999999995</c:v>
                </c:pt>
                <c:pt idx="41109" formatCode="General">
                  <c:v>0.84672000000000058</c:v>
                </c:pt>
                <c:pt idx="41110" formatCode="General">
                  <c:v>0.84674200000000044</c:v>
                </c:pt>
                <c:pt idx="41111" formatCode="General">
                  <c:v>0.84676499999999999</c:v>
                </c:pt>
                <c:pt idx="41112" formatCode="General">
                  <c:v>0.84678000000000042</c:v>
                </c:pt>
                <c:pt idx="41113" formatCode="General">
                  <c:v>0.84680200000000005</c:v>
                </c:pt>
                <c:pt idx="41114" formatCode="General">
                  <c:v>0.84682500000000072</c:v>
                </c:pt>
                <c:pt idx="41115" formatCode="General">
                  <c:v>0.84684800000000071</c:v>
                </c:pt>
                <c:pt idx="41116" formatCode="General">
                  <c:v>0.84686300000000003</c:v>
                </c:pt>
                <c:pt idx="41117" formatCode="General">
                  <c:v>0.84688500000000044</c:v>
                </c:pt>
                <c:pt idx="41118" formatCode="General">
                  <c:v>0.84690699999999997</c:v>
                </c:pt>
                <c:pt idx="41119" formatCode="General">
                  <c:v>0.8469300000000004</c:v>
                </c:pt>
                <c:pt idx="41120" formatCode="General">
                  <c:v>0.84694499999999995</c:v>
                </c:pt>
                <c:pt idx="41121" formatCode="General">
                  <c:v>0.84696700000000003</c:v>
                </c:pt>
                <c:pt idx="41122" formatCode="General">
                  <c:v>0.84699000000000046</c:v>
                </c:pt>
                <c:pt idx="41123" formatCode="General">
                  <c:v>0.84700500000000045</c:v>
                </c:pt>
                <c:pt idx="41124" formatCode="General">
                  <c:v>0.84702699999999997</c:v>
                </c:pt>
                <c:pt idx="41125" formatCode="General">
                  <c:v>0.84705000000000041</c:v>
                </c:pt>
                <c:pt idx="41126" formatCode="General">
                  <c:v>0.84707299999999996</c:v>
                </c:pt>
                <c:pt idx="41127" formatCode="General">
                  <c:v>0.84708799999999951</c:v>
                </c:pt>
                <c:pt idx="41128" formatCode="General">
                  <c:v>0.84711000000000003</c:v>
                </c:pt>
                <c:pt idx="41129" formatCode="General">
                  <c:v>0.84713300000000002</c:v>
                </c:pt>
                <c:pt idx="41130" formatCode="General">
                  <c:v>0.84715499999999999</c:v>
                </c:pt>
                <c:pt idx="41131" formatCode="General">
                  <c:v>0.84716999999999998</c:v>
                </c:pt>
                <c:pt idx="41132" formatCode="General">
                  <c:v>0.84719199999999995</c:v>
                </c:pt>
                <c:pt idx="41133" formatCode="General">
                  <c:v>0.84721500000000005</c:v>
                </c:pt>
                <c:pt idx="41134" formatCode="General">
                  <c:v>0.84723800000000005</c:v>
                </c:pt>
                <c:pt idx="41135" formatCode="General">
                  <c:v>0.84725200000000001</c:v>
                </c:pt>
                <c:pt idx="41136" formatCode="General">
                  <c:v>0.84727500000000044</c:v>
                </c:pt>
                <c:pt idx="41137" formatCode="General">
                  <c:v>0.84729699999999997</c:v>
                </c:pt>
                <c:pt idx="41138" formatCode="General">
                  <c:v>0.84731999999999996</c:v>
                </c:pt>
                <c:pt idx="41139" formatCode="General">
                  <c:v>0.84733499999999951</c:v>
                </c:pt>
                <c:pt idx="41140" formatCode="General">
                  <c:v>0.8473579999999995</c:v>
                </c:pt>
                <c:pt idx="41141" formatCode="General">
                  <c:v>0.84738000000000002</c:v>
                </c:pt>
                <c:pt idx="41142" formatCode="General">
                  <c:v>0.84740199999999999</c:v>
                </c:pt>
                <c:pt idx="41143" formatCode="General">
                  <c:v>0.84741699999999942</c:v>
                </c:pt>
                <c:pt idx="41144" formatCode="General">
                  <c:v>0.84743999999999997</c:v>
                </c:pt>
                <c:pt idx="41145" formatCode="General">
                  <c:v>0.84746299999999941</c:v>
                </c:pt>
                <c:pt idx="41146" formatCode="General">
                  <c:v>0.84748500000000004</c:v>
                </c:pt>
                <c:pt idx="41147" formatCode="General">
                  <c:v>0.84750000000000003</c:v>
                </c:pt>
                <c:pt idx="41148" formatCode="General">
                  <c:v>0.847522</c:v>
                </c:pt>
                <c:pt idx="41149" formatCode="General">
                  <c:v>0.84754499999999999</c:v>
                </c:pt>
                <c:pt idx="41150" formatCode="General">
                  <c:v>0.84756699999999929</c:v>
                </c:pt>
                <c:pt idx="41151" formatCode="General">
                  <c:v>0.84758299999999942</c:v>
                </c:pt>
                <c:pt idx="41152" formatCode="General">
                  <c:v>0.84760500000000072</c:v>
                </c:pt>
                <c:pt idx="41153" formatCode="General">
                  <c:v>0.84762700000000046</c:v>
                </c:pt>
                <c:pt idx="41154" formatCode="General">
                  <c:v>0.84765000000000046</c:v>
                </c:pt>
                <c:pt idx="41155" formatCode="General">
                  <c:v>0.84766500000000045</c:v>
                </c:pt>
                <c:pt idx="41156" formatCode="General">
                  <c:v>0.84768800000000044</c:v>
                </c:pt>
                <c:pt idx="41157" formatCode="General">
                  <c:v>0.84771000000000041</c:v>
                </c:pt>
                <c:pt idx="41158" formatCode="General">
                  <c:v>0.84773200000000004</c:v>
                </c:pt>
                <c:pt idx="41159" formatCode="General">
                  <c:v>0.84774799999999995</c:v>
                </c:pt>
                <c:pt idx="41160" formatCode="General">
                  <c:v>0.84777000000000058</c:v>
                </c:pt>
                <c:pt idx="41161" formatCode="General">
                  <c:v>0.84779300000000046</c:v>
                </c:pt>
                <c:pt idx="41162" formatCode="General">
                  <c:v>0.84781499999999999</c:v>
                </c:pt>
                <c:pt idx="41163" formatCode="General">
                  <c:v>0.84783000000000042</c:v>
                </c:pt>
                <c:pt idx="41164" formatCode="General">
                  <c:v>0.84785200000000005</c:v>
                </c:pt>
                <c:pt idx="41165" formatCode="General">
                  <c:v>0.84787500000000071</c:v>
                </c:pt>
                <c:pt idx="41166" formatCode="General">
                  <c:v>0.84789800000000071</c:v>
                </c:pt>
                <c:pt idx="41167" formatCode="General">
                  <c:v>0.84791300000000003</c:v>
                </c:pt>
                <c:pt idx="41168" formatCode="General">
                  <c:v>0.84793499999999999</c:v>
                </c:pt>
                <c:pt idx="41169" formatCode="General">
                  <c:v>0.84795699999999996</c:v>
                </c:pt>
                <c:pt idx="41170" formatCode="General">
                  <c:v>0.8479800000000004</c:v>
                </c:pt>
                <c:pt idx="41171" formatCode="General">
                  <c:v>0.84799500000000072</c:v>
                </c:pt>
                <c:pt idx="41172" formatCode="General">
                  <c:v>0.84801800000000005</c:v>
                </c:pt>
                <c:pt idx="41173" formatCode="General">
                  <c:v>0.84804000000000046</c:v>
                </c:pt>
                <c:pt idx="41174" formatCode="General">
                  <c:v>0.84806300000000001</c:v>
                </c:pt>
                <c:pt idx="41175" formatCode="General">
                  <c:v>0.84807699999999997</c:v>
                </c:pt>
                <c:pt idx="41176" formatCode="General">
                  <c:v>0.84810000000000041</c:v>
                </c:pt>
                <c:pt idx="41177" formatCode="General">
                  <c:v>0.84812299999999996</c:v>
                </c:pt>
                <c:pt idx="41178" formatCode="General">
                  <c:v>0.8481450000000007</c:v>
                </c:pt>
                <c:pt idx="41179" formatCode="General">
                  <c:v>0.84816000000000003</c:v>
                </c:pt>
                <c:pt idx="41180" formatCode="General">
                  <c:v>0.84818199999999999</c:v>
                </c:pt>
                <c:pt idx="41181" formatCode="General">
                  <c:v>0.84820499999999999</c:v>
                </c:pt>
                <c:pt idx="41182" formatCode="General">
                  <c:v>0.84822799999999998</c:v>
                </c:pt>
                <c:pt idx="41183" formatCode="General">
                  <c:v>0.84824200000000005</c:v>
                </c:pt>
                <c:pt idx="41184" formatCode="General">
                  <c:v>0.84826500000000005</c:v>
                </c:pt>
                <c:pt idx="41185" formatCode="General">
                  <c:v>0.84828800000000004</c:v>
                </c:pt>
                <c:pt idx="41186" formatCode="General">
                  <c:v>0.848302</c:v>
                </c:pt>
                <c:pt idx="41187" formatCode="General">
                  <c:v>0.84832500000000044</c:v>
                </c:pt>
                <c:pt idx="41188" formatCode="General">
                  <c:v>0.84834799999999999</c:v>
                </c:pt>
                <c:pt idx="41189" formatCode="General">
                  <c:v>0.84836999999999996</c:v>
                </c:pt>
                <c:pt idx="41190" formatCode="General">
                  <c:v>0.8483849999999995</c:v>
                </c:pt>
                <c:pt idx="41191" formatCode="General">
                  <c:v>0.84840800000000005</c:v>
                </c:pt>
                <c:pt idx="41192" formatCode="General">
                  <c:v>0.84843000000000002</c:v>
                </c:pt>
                <c:pt idx="41193" formatCode="General">
                  <c:v>0.84845199999999998</c:v>
                </c:pt>
                <c:pt idx="41194" formatCode="General">
                  <c:v>0.84846699999999942</c:v>
                </c:pt>
                <c:pt idx="41195" formatCode="General">
                  <c:v>0.84848999999999997</c:v>
                </c:pt>
                <c:pt idx="41196" formatCode="General">
                  <c:v>0.8485129999999993</c:v>
                </c:pt>
                <c:pt idx="41197" formatCode="General">
                  <c:v>0.84853500000000004</c:v>
                </c:pt>
                <c:pt idx="41198" formatCode="General">
                  <c:v>0.84855000000000003</c:v>
                </c:pt>
                <c:pt idx="41199" formatCode="General">
                  <c:v>0.84857300000000002</c:v>
                </c:pt>
                <c:pt idx="41200" formatCode="General">
                  <c:v>0.84859499999999999</c:v>
                </c:pt>
                <c:pt idx="41201" formatCode="General">
                  <c:v>0.84861699999999951</c:v>
                </c:pt>
                <c:pt idx="41202" formatCode="General">
                  <c:v>0.84863299999999997</c:v>
                </c:pt>
                <c:pt idx="41203" formatCode="General">
                  <c:v>0.84865500000000071</c:v>
                </c:pt>
                <c:pt idx="41204" formatCode="General">
                  <c:v>0.84867700000000046</c:v>
                </c:pt>
                <c:pt idx="41205" formatCode="General">
                  <c:v>0.84870000000000045</c:v>
                </c:pt>
                <c:pt idx="41206" formatCode="General">
                  <c:v>0.84871500000000044</c:v>
                </c:pt>
                <c:pt idx="41207" formatCode="General">
                  <c:v>0.84873699999999996</c:v>
                </c:pt>
                <c:pt idx="41208" formatCode="General">
                  <c:v>0.8487600000000004</c:v>
                </c:pt>
                <c:pt idx="41209" formatCode="General">
                  <c:v>0.84878299999999951</c:v>
                </c:pt>
                <c:pt idx="41210" formatCode="General">
                  <c:v>0.84879800000000072</c:v>
                </c:pt>
                <c:pt idx="41211" formatCode="General">
                  <c:v>0.84882000000000046</c:v>
                </c:pt>
                <c:pt idx="41212" formatCode="General">
                  <c:v>0.84884300000000046</c:v>
                </c:pt>
                <c:pt idx="41213" formatCode="General">
                  <c:v>0.84886499999999998</c:v>
                </c:pt>
                <c:pt idx="41214" formatCode="General">
                  <c:v>0.84888000000000041</c:v>
                </c:pt>
                <c:pt idx="41215" formatCode="General">
                  <c:v>0.84890200000000005</c:v>
                </c:pt>
                <c:pt idx="41216" formatCode="General">
                  <c:v>0.84892500000000071</c:v>
                </c:pt>
                <c:pt idx="41217" formatCode="General">
                  <c:v>0.8489480000000007</c:v>
                </c:pt>
                <c:pt idx="41218" formatCode="General">
                  <c:v>0.84896199999999999</c:v>
                </c:pt>
                <c:pt idx="41219" formatCode="General">
                  <c:v>0.84898499999999999</c:v>
                </c:pt>
                <c:pt idx="41220" formatCode="General">
                  <c:v>0.84900699999999996</c:v>
                </c:pt>
                <c:pt idx="41221" formatCode="General">
                  <c:v>0.84902999999999995</c:v>
                </c:pt>
                <c:pt idx="41222" formatCode="General">
                  <c:v>0.84904500000000072</c:v>
                </c:pt>
                <c:pt idx="41223" formatCode="General">
                  <c:v>0.84906800000000004</c:v>
                </c:pt>
                <c:pt idx="41224" formatCode="General">
                  <c:v>0.84909000000000046</c:v>
                </c:pt>
                <c:pt idx="41225" formatCode="General">
                  <c:v>0.84911199999999998</c:v>
                </c:pt>
                <c:pt idx="41226" formatCode="General">
                  <c:v>0.84912699999999997</c:v>
                </c:pt>
                <c:pt idx="41227" formatCode="General">
                  <c:v>0.8491500000000004</c:v>
                </c:pt>
                <c:pt idx="41228" formatCode="General">
                  <c:v>0.84917299999999996</c:v>
                </c:pt>
                <c:pt idx="41229" formatCode="General">
                  <c:v>0.8491950000000007</c:v>
                </c:pt>
                <c:pt idx="41230" formatCode="General">
                  <c:v>0.84921000000000002</c:v>
                </c:pt>
                <c:pt idx="41231" formatCode="General">
                  <c:v>0.84923199999999999</c:v>
                </c:pt>
                <c:pt idx="41232" formatCode="General">
                  <c:v>0.84925499999999998</c:v>
                </c:pt>
                <c:pt idx="41233" formatCode="General">
                  <c:v>0.8492769999999995</c:v>
                </c:pt>
                <c:pt idx="41234" formatCode="General">
                  <c:v>0.84929299999999996</c:v>
                </c:pt>
                <c:pt idx="41235" formatCode="General">
                  <c:v>0.84931500000000004</c:v>
                </c:pt>
                <c:pt idx="41236" formatCode="General">
                  <c:v>0.84933700000000001</c:v>
                </c:pt>
                <c:pt idx="41237" formatCode="General">
                  <c:v>0.84936</c:v>
                </c:pt>
                <c:pt idx="41238" formatCode="General">
                  <c:v>0.84937499999999999</c:v>
                </c:pt>
                <c:pt idx="41239" formatCode="General">
                  <c:v>0.84939799999999999</c:v>
                </c:pt>
                <c:pt idx="41240" formatCode="General">
                  <c:v>0.84941999999999951</c:v>
                </c:pt>
                <c:pt idx="41241" formatCode="General">
                  <c:v>0.84944200000000003</c:v>
                </c:pt>
                <c:pt idx="41242" formatCode="General">
                  <c:v>0.84945800000000005</c:v>
                </c:pt>
                <c:pt idx="41243" formatCode="General">
                  <c:v>0.84948000000000001</c:v>
                </c:pt>
                <c:pt idx="41244" formatCode="General">
                  <c:v>0.84950300000000001</c:v>
                </c:pt>
                <c:pt idx="41245" formatCode="General">
                  <c:v>0.84952499999999997</c:v>
                </c:pt>
                <c:pt idx="41246" formatCode="General">
                  <c:v>0.84953999999999996</c:v>
                </c:pt>
                <c:pt idx="41247" formatCode="General">
                  <c:v>0.8495619999999996</c:v>
                </c:pt>
                <c:pt idx="41248" formatCode="General">
                  <c:v>0.84958500000000003</c:v>
                </c:pt>
                <c:pt idx="41249" formatCode="General">
                  <c:v>0.84960800000000058</c:v>
                </c:pt>
                <c:pt idx="41250" formatCode="General">
                  <c:v>0.84962300000000046</c:v>
                </c:pt>
                <c:pt idx="41251" formatCode="General">
                  <c:v>0.84964500000000076</c:v>
                </c:pt>
                <c:pt idx="41252" formatCode="General">
                  <c:v>0.84966699999999951</c:v>
                </c:pt>
                <c:pt idx="41253" formatCode="General">
                  <c:v>0.84968999999999995</c:v>
                </c:pt>
                <c:pt idx="41254" formatCode="General">
                  <c:v>0.84970500000000071</c:v>
                </c:pt>
                <c:pt idx="41255" formatCode="General">
                  <c:v>0.8497280000000007</c:v>
                </c:pt>
                <c:pt idx="41256" formatCode="General">
                  <c:v>0.84975000000000045</c:v>
                </c:pt>
                <c:pt idx="41257" formatCode="General">
                  <c:v>0.84976499999999999</c:v>
                </c:pt>
                <c:pt idx="41258" formatCode="General">
                  <c:v>0.84978699999999996</c:v>
                </c:pt>
                <c:pt idx="41259" formatCode="General">
                  <c:v>0.84980999999999995</c:v>
                </c:pt>
                <c:pt idx="41260" formatCode="General">
                  <c:v>0.84983299999999951</c:v>
                </c:pt>
                <c:pt idx="41261" formatCode="General">
                  <c:v>0.84984800000000071</c:v>
                </c:pt>
                <c:pt idx="41262" formatCode="General">
                  <c:v>0.84987000000000046</c:v>
                </c:pt>
                <c:pt idx="41263" formatCode="General">
                  <c:v>0.84989200000000042</c:v>
                </c:pt>
                <c:pt idx="41264" formatCode="General">
                  <c:v>0.84991499999999998</c:v>
                </c:pt>
                <c:pt idx="41265" formatCode="General">
                  <c:v>0.84993000000000041</c:v>
                </c:pt>
                <c:pt idx="41266" formatCode="General">
                  <c:v>0.84995200000000004</c:v>
                </c:pt>
                <c:pt idx="41267" formatCode="General">
                  <c:v>0.8499750000000007</c:v>
                </c:pt>
                <c:pt idx="41268" formatCode="General">
                  <c:v>0.84999800000000059</c:v>
                </c:pt>
                <c:pt idx="41269" formatCode="General">
                  <c:v>0.85001199999999999</c:v>
                </c:pt>
                <c:pt idx="41270" formatCode="General">
                  <c:v>0.85003499999999999</c:v>
                </c:pt>
                <c:pt idx="41271" formatCode="General">
                  <c:v>0.85005799999999998</c:v>
                </c:pt>
                <c:pt idx="41272" formatCode="General">
                  <c:v>0.85007999999999995</c:v>
                </c:pt>
                <c:pt idx="41273" formatCode="General">
                  <c:v>0.85009500000000071</c:v>
                </c:pt>
                <c:pt idx="41274" formatCode="General">
                  <c:v>0.85011800000000004</c:v>
                </c:pt>
                <c:pt idx="41275" formatCode="General">
                  <c:v>0.85014000000000045</c:v>
                </c:pt>
                <c:pt idx="41276" formatCode="General">
                  <c:v>0.85016199999999997</c:v>
                </c:pt>
                <c:pt idx="41277" formatCode="General">
                  <c:v>0.85017699999999996</c:v>
                </c:pt>
                <c:pt idx="41278" formatCode="General">
                  <c:v>0.8502000000000004</c:v>
                </c:pt>
                <c:pt idx="41279" formatCode="General">
                  <c:v>0.85022299999999951</c:v>
                </c:pt>
                <c:pt idx="41280" formatCode="General">
                  <c:v>0.85024500000000058</c:v>
                </c:pt>
                <c:pt idx="41281" formatCode="General">
                  <c:v>0.85026000000000002</c:v>
                </c:pt>
                <c:pt idx="41282" formatCode="General">
                  <c:v>0.85028300000000001</c:v>
                </c:pt>
                <c:pt idx="41283" formatCode="General">
                  <c:v>0.85030499999999998</c:v>
                </c:pt>
                <c:pt idx="41284" formatCode="General">
                  <c:v>0.8503270000000005</c:v>
                </c:pt>
                <c:pt idx="41285" formatCode="General">
                  <c:v>0.85034299999999996</c:v>
                </c:pt>
                <c:pt idx="41286" formatCode="General">
                  <c:v>0.85036500000000004</c:v>
                </c:pt>
                <c:pt idx="41287" formatCode="General">
                  <c:v>0.850387</c:v>
                </c:pt>
                <c:pt idx="41288" formatCode="General">
                  <c:v>0.85041</c:v>
                </c:pt>
                <c:pt idx="41289" formatCode="General">
                  <c:v>0.85042499999999999</c:v>
                </c:pt>
                <c:pt idx="41290" formatCode="General">
                  <c:v>0.85044799999999998</c:v>
                </c:pt>
                <c:pt idx="41291" formatCode="General">
                  <c:v>0.8504699999999995</c:v>
                </c:pt>
                <c:pt idx="41292" formatCode="General">
                  <c:v>0.85049200000000003</c:v>
                </c:pt>
                <c:pt idx="41293" formatCode="General">
                  <c:v>0.85050700000000001</c:v>
                </c:pt>
                <c:pt idx="41294" formatCode="General">
                  <c:v>0.85053000000000001</c:v>
                </c:pt>
                <c:pt idx="41295" formatCode="General">
                  <c:v>0.85055199999999997</c:v>
                </c:pt>
                <c:pt idx="41296" formatCode="General">
                  <c:v>0.85057499999999997</c:v>
                </c:pt>
                <c:pt idx="41297" formatCode="General">
                  <c:v>0.85058999999999996</c:v>
                </c:pt>
                <c:pt idx="41298" formatCode="General">
                  <c:v>0.85061200000000003</c:v>
                </c:pt>
                <c:pt idx="41299" formatCode="General">
                  <c:v>0.85063500000000059</c:v>
                </c:pt>
                <c:pt idx="41300" formatCode="General">
                  <c:v>0.85065800000000058</c:v>
                </c:pt>
                <c:pt idx="41301" formatCode="General">
                  <c:v>0.85067300000000046</c:v>
                </c:pt>
                <c:pt idx="41302" formatCode="General">
                  <c:v>0.85069500000000076</c:v>
                </c:pt>
                <c:pt idx="41303" formatCode="General">
                  <c:v>0.8507169999999995</c:v>
                </c:pt>
                <c:pt idx="41304" formatCode="General">
                  <c:v>0.85074000000000072</c:v>
                </c:pt>
                <c:pt idx="41305" formatCode="General">
                  <c:v>0.85075500000000071</c:v>
                </c:pt>
                <c:pt idx="41306" formatCode="General">
                  <c:v>0.8507780000000007</c:v>
                </c:pt>
                <c:pt idx="41307" formatCode="General">
                  <c:v>0.85080000000000044</c:v>
                </c:pt>
                <c:pt idx="41308" formatCode="General">
                  <c:v>0.85082200000000041</c:v>
                </c:pt>
                <c:pt idx="41309" formatCode="General">
                  <c:v>0.85083699999999951</c:v>
                </c:pt>
                <c:pt idx="41310" formatCode="General">
                  <c:v>0.85085999999999995</c:v>
                </c:pt>
                <c:pt idx="41311" formatCode="General">
                  <c:v>0.8508829999999995</c:v>
                </c:pt>
                <c:pt idx="41312" formatCode="General">
                  <c:v>0.85090500000000058</c:v>
                </c:pt>
                <c:pt idx="41313" formatCode="General">
                  <c:v>0.85092000000000045</c:v>
                </c:pt>
                <c:pt idx="41314" formatCode="General">
                  <c:v>0.85094200000000042</c:v>
                </c:pt>
                <c:pt idx="41315" formatCode="General">
                  <c:v>0.85096499999999997</c:v>
                </c:pt>
                <c:pt idx="41316" formatCode="General">
                  <c:v>0.85098700000000005</c:v>
                </c:pt>
                <c:pt idx="41317" formatCode="General">
                  <c:v>0.85100299999999951</c:v>
                </c:pt>
                <c:pt idx="41318" formatCode="General">
                  <c:v>0.85102500000000059</c:v>
                </c:pt>
                <c:pt idx="41319" formatCode="General">
                  <c:v>0.85104700000000044</c:v>
                </c:pt>
                <c:pt idx="41320" formatCode="General">
                  <c:v>0.85106199999999999</c:v>
                </c:pt>
                <c:pt idx="41321" formatCode="General">
                  <c:v>0.85108499999999998</c:v>
                </c:pt>
                <c:pt idx="41322" formatCode="General">
                  <c:v>0.85110799999999998</c:v>
                </c:pt>
                <c:pt idx="41323" formatCode="General">
                  <c:v>0.85113000000000005</c:v>
                </c:pt>
                <c:pt idx="41324" formatCode="General">
                  <c:v>0.85114500000000071</c:v>
                </c:pt>
                <c:pt idx="41325" formatCode="General">
                  <c:v>0.85116800000000004</c:v>
                </c:pt>
                <c:pt idx="41326" formatCode="General">
                  <c:v>0.85119000000000045</c:v>
                </c:pt>
                <c:pt idx="41327" formatCode="General">
                  <c:v>0.851213</c:v>
                </c:pt>
                <c:pt idx="41328" formatCode="General">
                  <c:v>0.85122799999999998</c:v>
                </c:pt>
                <c:pt idx="41329" formatCode="General">
                  <c:v>0.85124999999999995</c:v>
                </c:pt>
                <c:pt idx="41330" formatCode="General">
                  <c:v>0.85127200000000003</c:v>
                </c:pt>
                <c:pt idx="41331" formatCode="General">
                  <c:v>0.85129500000000058</c:v>
                </c:pt>
                <c:pt idx="41332" formatCode="General">
                  <c:v>0.85131000000000001</c:v>
                </c:pt>
                <c:pt idx="41333" formatCode="General">
                  <c:v>0.85133300000000001</c:v>
                </c:pt>
                <c:pt idx="41334" formatCode="General">
                  <c:v>0.85135499999999997</c:v>
                </c:pt>
                <c:pt idx="41335" formatCode="General">
                  <c:v>0.85137700000000005</c:v>
                </c:pt>
                <c:pt idx="41336" formatCode="General">
                  <c:v>0.85139299999999996</c:v>
                </c:pt>
                <c:pt idx="41337" formatCode="General">
                  <c:v>0.85141500000000003</c:v>
                </c:pt>
                <c:pt idx="41338" formatCode="General">
                  <c:v>0.851437</c:v>
                </c:pt>
                <c:pt idx="41339" formatCode="General">
                  <c:v>0.85145999999999999</c:v>
                </c:pt>
                <c:pt idx="41340" formatCode="General">
                  <c:v>0.85147499999999998</c:v>
                </c:pt>
                <c:pt idx="41341" formatCode="General">
                  <c:v>0.8514969999999995</c:v>
                </c:pt>
                <c:pt idx="41342" formatCode="General">
                  <c:v>0.85152000000000005</c:v>
                </c:pt>
                <c:pt idx="41343" formatCode="General">
                  <c:v>0.85154300000000005</c:v>
                </c:pt>
                <c:pt idx="41344" formatCode="General">
                  <c:v>0.85155800000000004</c:v>
                </c:pt>
                <c:pt idx="41345" formatCode="General">
                  <c:v>0.85158</c:v>
                </c:pt>
                <c:pt idx="41346" formatCode="General">
                  <c:v>0.85160200000000041</c:v>
                </c:pt>
                <c:pt idx="41347" formatCode="General">
                  <c:v>0.85162500000000074</c:v>
                </c:pt>
                <c:pt idx="41348" formatCode="General">
                  <c:v>0.85163999999999995</c:v>
                </c:pt>
                <c:pt idx="41349" formatCode="General">
                  <c:v>0.85166200000000003</c:v>
                </c:pt>
                <c:pt idx="41350" formatCode="General">
                  <c:v>0.85168500000000058</c:v>
                </c:pt>
                <c:pt idx="41351" formatCode="General">
                  <c:v>0.85170800000000046</c:v>
                </c:pt>
                <c:pt idx="41352" formatCode="General">
                  <c:v>0.85172200000000042</c:v>
                </c:pt>
                <c:pt idx="41353" formatCode="General">
                  <c:v>0.85174500000000075</c:v>
                </c:pt>
                <c:pt idx="41354" formatCode="General">
                  <c:v>0.85176799999999997</c:v>
                </c:pt>
                <c:pt idx="41355" formatCode="General">
                  <c:v>0.85179000000000071</c:v>
                </c:pt>
                <c:pt idx="41356" formatCode="General">
                  <c:v>0.8518050000000007</c:v>
                </c:pt>
                <c:pt idx="41357" formatCode="General">
                  <c:v>0.85182800000000058</c:v>
                </c:pt>
                <c:pt idx="41358" formatCode="General">
                  <c:v>0.85185000000000044</c:v>
                </c:pt>
                <c:pt idx="41359" formatCode="General">
                  <c:v>0.85187200000000041</c:v>
                </c:pt>
                <c:pt idx="41360" formatCode="General">
                  <c:v>0.85188699999999951</c:v>
                </c:pt>
                <c:pt idx="41361" formatCode="General">
                  <c:v>0.85190999999999995</c:v>
                </c:pt>
                <c:pt idx="41362" formatCode="General">
                  <c:v>0.85193300000000005</c:v>
                </c:pt>
                <c:pt idx="41363" formatCode="General">
                  <c:v>0.85195500000000046</c:v>
                </c:pt>
                <c:pt idx="41364" formatCode="General">
                  <c:v>0.85197000000000045</c:v>
                </c:pt>
                <c:pt idx="41365" formatCode="General">
                  <c:v>0.85199200000000042</c:v>
                </c:pt>
                <c:pt idx="41366" formatCode="General">
                  <c:v>0.85201499999999997</c:v>
                </c:pt>
                <c:pt idx="41367" formatCode="General">
                  <c:v>0.85203700000000004</c:v>
                </c:pt>
                <c:pt idx="41368" formatCode="General">
                  <c:v>0.85205299999999951</c:v>
                </c:pt>
                <c:pt idx="41369" formatCode="General">
                  <c:v>0.85207500000000058</c:v>
                </c:pt>
                <c:pt idx="41370" formatCode="General">
                  <c:v>0.85209699999999999</c:v>
                </c:pt>
                <c:pt idx="41371" formatCode="General">
                  <c:v>0.85211999999999999</c:v>
                </c:pt>
                <c:pt idx="41372" formatCode="General">
                  <c:v>0.85213499999999998</c:v>
                </c:pt>
                <c:pt idx="41373" formatCode="General">
                  <c:v>0.85215799999999997</c:v>
                </c:pt>
                <c:pt idx="41374" formatCode="General">
                  <c:v>0.85218000000000005</c:v>
                </c:pt>
                <c:pt idx="41375" formatCode="General">
                  <c:v>0.85220200000000002</c:v>
                </c:pt>
                <c:pt idx="41376" formatCode="General">
                  <c:v>0.852217</c:v>
                </c:pt>
                <c:pt idx="41377" formatCode="General">
                  <c:v>0.85224000000000044</c:v>
                </c:pt>
                <c:pt idx="41378" formatCode="General">
                  <c:v>0.85226199999999996</c:v>
                </c:pt>
                <c:pt idx="41379" formatCode="General">
                  <c:v>0.85228499999999996</c:v>
                </c:pt>
                <c:pt idx="41380" formatCode="General">
                  <c:v>0.85229999999999995</c:v>
                </c:pt>
                <c:pt idx="41381" formatCode="General">
                  <c:v>0.85232200000000002</c:v>
                </c:pt>
                <c:pt idx="41382" formatCode="General">
                  <c:v>0.85234500000000046</c:v>
                </c:pt>
                <c:pt idx="41383" formatCode="General">
                  <c:v>0.85236800000000001</c:v>
                </c:pt>
                <c:pt idx="41384" formatCode="General">
                  <c:v>0.852383</c:v>
                </c:pt>
                <c:pt idx="41385" formatCode="General">
                  <c:v>0.85240499999999997</c:v>
                </c:pt>
                <c:pt idx="41386" formatCode="General">
                  <c:v>0.85242700000000005</c:v>
                </c:pt>
                <c:pt idx="41387" formatCode="General">
                  <c:v>0.85244299999999951</c:v>
                </c:pt>
                <c:pt idx="41388" formatCode="General">
                  <c:v>0.85246500000000003</c:v>
                </c:pt>
                <c:pt idx="41389" formatCode="General">
                  <c:v>0.85248800000000002</c:v>
                </c:pt>
                <c:pt idx="41390" formatCode="General">
                  <c:v>0.85250999999999999</c:v>
                </c:pt>
                <c:pt idx="41391" formatCode="General">
                  <c:v>0.85252499999999998</c:v>
                </c:pt>
                <c:pt idx="41392" formatCode="General">
                  <c:v>0.85254700000000005</c:v>
                </c:pt>
                <c:pt idx="41393" formatCode="General">
                  <c:v>0.85257000000000005</c:v>
                </c:pt>
                <c:pt idx="41394" formatCode="General">
                  <c:v>0.85259300000000005</c:v>
                </c:pt>
                <c:pt idx="41395" formatCode="General">
                  <c:v>0.85260800000000059</c:v>
                </c:pt>
                <c:pt idx="41396" formatCode="General">
                  <c:v>0.85263000000000044</c:v>
                </c:pt>
                <c:pt idx="41397" formatCode="General">
                  <c:v>0.85265200000000041</c:v>
                </c:pt>
                <c:pt idx="41398" formatCode="General">
                  <c:v>0.85267500000000074</c:v>
                </c:pt>
                <c:pt idx="41399" formatCode="General">
                  <c:v>0.85268999999999995</c:v>
                </c:pt>
                <c:pt idx="41400" formatCode="General">
                  <c:v>0.85271300000000005</c:v>
                </c:pt>
                <c:pt idx="41401" formatCode="General">
                  <c:v>0.85273500000000046</c:v>
                </c:pt>
                <c:pt idx="41402" formatCode="General">
                  <c:v>0.85275800000000046</c:v>
                </c:pt>
                <c:pt idx="41403" formatCode="General">
                  <c:v>0.85277200000000042</c:v>
                </c:pt>
                <c:pt idx="41404" formatCode="General">
                  <c:v>0.85279500000000075</c:v>
                </c:pt>
                <c:pt idx="41405" formatCode="General">
                  <c:v>0.85281799999999996</c:v>
                </c:pt>
                <c:pt idx="41406" formatCode="General">
                  <c:v>0.85284000000000071</c:v>
                </c:pt>
                <c:pt idx="41407" formatCode="General">
                  <c:v>0.85285500000000058</c:v>
                </c:pt>
                <c:pt idx="41408" formatCode="General">
                  <c:v>0.85287700000000044</c:v>
                </c:pt>
                <c:pt idx="41409" formatCode="General">
                  <c:v>0.85290000000000044</c:v>
                </c:pt>
                <c:pt idx="41410" formatCode="General">
                  <c:v>0.8529220000000004</c:v>
                </c:pt>
                <c:pt idx="41411" formatCode="General">
                  <c:v>0.85293799999999997</c:v>
                </c:pt>
                <c:pt idx="41412" formatCode="General">
                  <c:v>0.85296000000000005</c:v>
                </c:pt>
                <c:pt idx="41413" formatCode="General">
                  <c:v>0.85298300000000005</c:v>
                </c:pt>
                <c:pt idx="41414" formatCode="General">
                  <c:v>0.85300500000000046</c:v>
                </c:pt>
                <c:pt idx="41415" formatCode="General">
                  <c:v>0.85302000000000044</c:v>
                </c:pt>
                <c:pt idx="41416" formatCode="General">
                  <c:v>0.85304300000000044</c:v>
                </c:pt>
                <c:pt idx="41417" formatCode="General">
                  <c:v>0.85306499999999996</c:v>
                </c:pt>
                <c:pt idx="41418" formatCode="General">
                  <c:v>0.85308700000000004</c:v>
                </c:pt>
                <c:pt idx="41419" formatCode="General">
                  <c:v>0.8531029999999995</c:v>
                </c:pt>
                <c:pt idx="41420" formatCode="General">
                  <c:v>0.85312500000000058</c:v>
                </c:pt>
                <c:pt idx="41421" formatCode="General">
                  <c:v>0.85314699999999999</c:v>
                </c:pt>
                <c:pt idx="41422" formatCode="General">
                  <c:v>0.85316999999999998</c:v>
                </c:pt>
                <c:pt idx="41423" formatCode="General">
                  <c:v>0.85318499999999997</c:v>
                </c:pt>
                <c:pt idx="41424" formatCode="General">
                  <c:v>0.85320700000000005</c:v>
                </c:pt>
                <c:pt idx="41425" formatCode="General">
                  <c:v>0.85323000000000004</c:v>
                </c:pt>
                <c:pt idx="41426" formatCode="General">
                  <c:v>0.85325300000000004</c:v>
                </c:pt>
                <c:pt idx="41427" formatCode="General">
                  <c:v>0.85326800000000003</c:v>
                </c:pt>
                <c:pt idx="41428" formatCode="General">
                  <c:v>0.85328999999999999</c:v>
                </c:pt>
                <c:pt idx="41429" formatCode="General">
                  <c:v>0.85331199999999996</c:v>
                </c:pt>
                <c:pt idx="41430" formatCode="General">
                  <c:v>0.85333499999999951</c:v>
                </c:pt>
                <c:pt idx="41431" formatCode="General">
                  <c:v>0.85335000000000005</c:v>
                </c:pt>
                <c:pt idx="41432" formatCode="General">
                  <c:v>0.85337200000000002</c:v>
                </c:pt>
                <c:pt idx="41433" formatCode="General">
                  <c:v>0.85339500000000046</c:v>
                </c:pt>
                <c:pt idx="41434" formatCode="General">
                  <c:v>0.85341800000000001</c:v>
                </c:pt>
                <c:pt idx="41435" formatCode="General">
                  <c:v>0.85343199999999997</c:v>
                </c:pt>
                <c:pt idx="41436" formatCode="General">
                  <c:v>0.85345499999999996</c:v>
                </c:pt>
                <c:pt idx="41437" formatCode="General">
                  <c:v>0.85347799999999996</c:v>
                </c:pt>
                <c:pt idx="41438" formatCode="General">
                  <c:v>0.85350000000000004</c:v>
                </c:pt>
                <c:pt idx="41439" formatCode="General">
                  <c:v>0.85351500000000002</c:v>
                </c:pt>
                <c:pt idx="41440" formatCode="General">
                  <c:v>0.85353699999999955</c:v>
                </c:pt>
                <c:pt idx="41441" formatCode="General">
                  <c:v>0.85355999999999999</c:v>
                </c:pt>
                <c:pt idx="41442" formatCode="General">
                  <c:v>0.85358199999999951</c:v>
                </c:pt>
                <c:pt idx="41443" formatCode="General">
                  <c:v>0.85359700000000005</c:v>
                </c:pt>
                <c:pt idx="41444" formatCode="General">
                  <c:v>0.85362000000000071</c:v>
                </c:pt>
                <c:pt idx="41445" formatCode="General">
                  <c:v>0.85364300000000071</c:v>
                </c:pt>
                <c:pt idx="41446" formatCode="General">
                  <c:v>0.85366500000000045</c:v>
                </c:pt>
                <c:pt idx="41447" formatCode="General">
                  <c:v>0.85368000000000044</c:v>
                </c:pt>
                <c:pt idx="41448" formatCode="General">
                  <c:v>0.8537020000000004</c:v>
                </c:pt>
                <c:pt idx="41449" formatCode="General">
                  <c:v>0.85372500000000073</c:v>
                </c:pt>
                <c:pt idx="41450" formatCode="General">
                  <c:v>0.8537470000000007</c:v>
                </c:pt>
                <c:pt idx="41451" formatCode="General">
                  <c:v>0.85376300000000005</c:v>
                </c:pt>
                <c:pt idx="41452" formatCode="General">
                  <c:v>0.85378500000000046</c:v>
                </c:pt>
                <c:pt idx="41453" formatCode="General">
                  <c:v>0.85380699999999998</c:v>
                </c:pt>
                <c:pt idx="41454" formatCode="General">
                  <c:v>0.85382200000000041</c:v>
                </c:pt>
                <c:pt idx="41455" formatCode="General">
                  <c:v>0.85384500000000074</c:v>
                </c:pt>
                <c:pt idx="41456" formatCode="General">
                  <c:v>0.85386799999999996</c:v>
                </c:pt>
                <c:pt idx="41457" formatCode="General">
                  <c:v>0.8538900000000007</c:v>
                </c:pt>
                <c:pt idx="41458" formatCode="General">
                  <c:v>0.85390500000000058</c:v>
                </c:pt>
                <c:pt idx="41459" formatCode="General">
                  <c:v>0.85392699999999999</c:v>
                </c:pt>
                <c:pt idx="41460" formatCode="General">
                  <c:v>0.85395000000000043</c:v>
                </c:pt>
                <c:pt idx="41461" formatCode="General">
                  <c:v>0.85397199999999995</c:v>
                </c:pt>
                <c:pt idx="41462" formatCode="General">
                  <c:v>0.85398799999999997</c:v>
                </c:pt>
                <c:pt idx="41463" formatCode="General">
                  <c:v>0.85401000000000005</c:v>
                </c:pt>
                <c:pt idx="41464" formatCode="General">
                  <c:v>0.85403200000000001</c:v>
                </c:pt>
                <c:pt idx="41465" formatCode="General">
                  <c:v>0.85405500000000045</c:v>
                </c:pt>
                <c:pt idx="41466" formatCode="General">
                  <c:v>0.85407000000000044</c:v>
                </c:pt>
                <c:pt idx="41467" formatCode="General">
                  <c:v>0.85409299999999999</c:v>
                </c:pt>
                <c:pt idx="41468" formatCode="General">
                  <c:v>0.85411499999999996</c:v>
                </c:pt>
                <c:pt idx="41469" formatCode="General">
                  <c:v>0.85413700000000004</c:v>
                </c:pt>
                <c:pt idx="41470" formatCode="General">
                  <c:v>0.85415300000000005</c:v>
                </c:pt>
                <c:pt idx="41471" formatCode="General">
                  <c:v>0.85417500000000046</c:v>
                </c:pt>
                <c:pt idx="41472" formatCode="General">
                  <c:v>0.85419800000000046</c:v>
                </c:pt>
                <c:pt idx="41473" formatCode="General">
                  <c:v>0.85421999999999998</c:v>
                </c:pt>
                <c:pt idx="41474" formatCode="General">
                  <c:v>0.85423499999999997</c:v>
                </c:pt>
                <c:pt idx="41475" formatCode="General">
                  <c:v>0.85425700000000004</c:v>
                </c:pt>
                <c:pt idx="41476" formatCode="General">
                  <c:v>0.85428000000000004</c:v>
                </c:pt>
                <c:pt idx="41477" formatCode="General">
                  <c:v>0.85430300000000003</c:v>
                </c:pt>
                <c:pt idx="41478" formatCode="General">
                  <c:v>0.85431800000000002</c:v>
                </c:pt>
                <c:pt idx="41479" formatCode="General">
                  <c:v>0.85433999999999999</c:v>
                </c:pt>
                <c:pt idx="41480" formatCode="General">
                  <c:v>0.85436199999999951</c:v>
                </c:pt>
                <c:pt idx="41481" formatCode="General">
                  <c:v>0.85438499999999951</c:v>
                </c:pt>
                <c:pt idx="41482" formatCode="General">
                  <c:v>0.85440000000000005</c:v>
                </c:pt>
                <c:pt idx="41483" formatCode="General">
                  <c:v>0.85442300000000004</c:v>
                </c:pt>
                <c:pt idx="41484" formatCode="General">
                  <c:v>0.85444500000000045</c:v>
                </c:pt>
                <c:pt idx="41485" formatCode="General">
                  <c:v>0.85446800000000001</c:v>
                </c:pt>
                <c:pt idx="41486" formatCode="General">
                  <c:v>0.85448199999999996</c:v>
                </c:pt>
                <c:pt idx="41487" formatCode="General">
                  <c:v>0.85450499999999996</c:v>
                </c:pt>
                <c:pt idx="41488" formatCode="General">
                  <c:v>0.85452799999999951</c:v>
                </c:pt>
                <c:pt idx="41489" formatCode="General">
                  <c:v>0.85455000000000003</c:v>
                </c:pt>
                <c:pt idx="41490" formatCode="General">
                  <c:v>0.85456500000000002</c:v>
                </c:pt>
                <c:pt idx="41491" formatCode="General">
                  <c:v>0.85458699999999943</c:v>
                </c:pt>
                <c:pt idx="41492" formatCode="General">
                  <c:v>0.85461000000000042</c:v>
                </c:pt>
                <c:pt idx="41493" formatCode="General">
                  <c:v>0.85463199999999995</c:v>
                </c:pt>
                <c:pt idx="41494" formatCode="General">
                  <c:v>0.85464700000000071</c:v>
                </c:pt>
                <c:pt idx="41495" formatCode="General">
                  <c:v>0.85467000000000071</c:v>
                </c:pt>
                <c:pt idx="41496" formatCode="General">
                  <c:v>0.8546930000000007</c:v>
                </c:pt>
                <c:pt idx="41497" formatCode="General">
                  <c:v>0.85471500000000045</c:v>
                </c:pt>
                <c:pt idx="41498" formatCode="General">
                  <c:v>0.85473000000000043</c:v>
                </c:pt>
                <c:pt idx="41499" formatCode="General">
                  <c:v>0.85475299999999999</c:v>
                </c:pt>
                <c:pt idx="41500" formatCode="General">
                  <c:v>0.85477499999999995</c:v>
                </c:pt>
                <c:pt idx="41501" formatCode="General">
                  <c:v>0.85479700000000058</c:v>
                </c:pt>
                <c:pt idx="41502" formatCode="General">
                  <c:v>0.85481300000000005</c:v>
                </c:pt>
                <c:pt idx="41503" formatCode="General">
                  <c:v>0.85483500000000046</c:v>
                </c:pt>
                <c:pt idx="41504" formatCode="General">
                  <c:v>0.85485699999999998</c:v>
                </c:pt>
                <c:pt idx="41505" formatCode="General">
                  <c:v>0.85488000000000042</c:v>
                </c:pt>
                <c:pt idx="41506" formatCode="General">
                  <c:v>0.85489500000000074</c:v>
                </c:pt>
                <c:pt idx="41507" formatCode="General">
                  <c:v>0.85491799999999996</c:v>
                </c:pt>
                <c:pt idx="41508" formatCode="General">
                  <c:v>0.8549400000000007</c:v>
                </c:pt>
                <c:pt idx="41509" formatCode="General">
                  <c:v>0.85496300000000003</c:v>
                </c:pt>
                <c:pt idx="41510" formatCode="General">
                  <c:v>0.85497800000000046</c:v>
                </c:pt>
                <c:pt idx="41511" formatCode="General">
                  <c:v>0.85500000000000043</c:v>
                </c:pt>
                <c:pt idx="41512" formatCode="General">
                  <c:v>0.85502199999999995</c:v>
                </c:pt>
                <c:pt idx="41513" formatCode="General">
                  <c:v>0.85504500000000072</c:v>
                </c:pt>
                <c:pt idx="41514" formatCode="General">
                  <c:v>0.85506000000000004</c:v>
                </c:pt>
                <c:pt idx="41515" formatCode="General">
                  <c:v>0.85508200000000001</c:v>
                </c:pt>
                <c:pt idx="41516" formatCode="General">
                  <c:v>0.85510500000000045</c:v>
                </c:pt>
                <c:pt idx="41517" formatCode="General">
                  <c:v>0.85512800000000044</c:v>
                </c:pt>
                <c:pt idx="41518" formatCode="General">
                  <c:v>0.85514299999999999</c:v>
                </c:pt>
                <c:pt idx="41519" formatCode="General">
                  <c:v>0.85516499999999951</c:v>
                </c:pt>
                <c:pt idx="41520" formatCode="General">
                  <c:v>0.8551879999999995</c:v>
                </c:pt>
                <c:pt idx="41521" formatCode="General">
                  <c:v>0.85520200000000002</c:v>
                </c:pt>
                <c:pt idx="41522" formatCode="General">
                  <c:v>0.85522500000000046</c:v>
                </c:pt>
                <c:pt idx="41523" formatCode="General">
                  <c:v>0.85524699999999998</c:v>
                </c:pt>
                <c:pt idx="41524" formatCode="General">
                  <c:v>0.85526999999999997</c:v>
                </c:pt>
                <c:pt idx="41525" formatCode="General">
                  <c:v>0.85528499999999996</c:v>
                </c:pt>
                <c:pt idx="41526" formatCode="General">
                  <c:v>0.85530700000000004</c:v>
                </c:pt>
                <c:pt idx="41527" formatCode="General">
                  <c:v>0.85533000000000003</c:v>
                </c:pt>
                <c:pt idx="41528" formatCode="General">
                  <c:v>0.85535300000000003</c:v>
                </c:pt>
                <c:pt idx="41529" formatCode="General">
                  <c:v>0.85536800000000002</c:v>
                </c:pt>
                <c:pt idx="41530" formatCode="General">
                  <c:v>0.85538999999999998</c:v>
                </c:pt>
                <c:pt idx="41531" formatCode="General">
                  <c:v>0.85541199999999951</c:v>
                </c:pt>
                <c:pt idx="41532" formatCode="General">
                  <c:v>0.8554349999999995</c:v>
                </c:pt>
                <c:pt idx="41533" formatCode="General">
                  <c:v>0.85545000000000004</c:v>
                </c:pt>
                <c:pt idx="41534" formatCode="General">
                  <c:v>0.85547300000000004</c:v>
                </c:pt>
                <c:pt idx="41535" formatCode="General">
                  <c:v>0.85549500000000045</c:v>
                </c:pt>
                <c:pt idx="41536" formatCode="General">
                  <c:v>0.85551699999999942</c:v>
                </c:pt>
                <c:pt idx="41537" formatCode="General">
                  <c:v>0.85553199999999996</c:v>
                </c:pt>
                <c:pt idx="41538" formatCode="General">
                  <c:v>0.85555499999999951</c:v>
                </c:pt>
                <c:pt idx="41539" formatCode="General">
                  <c:v>0.85557799999999951</c:v>
                </c:pt>
                <c:pt idx="41540" formatCode="General">
                  <c:v>0.85560000000000058</c:v>
                </c:pt>
                <c:pt idx="41541" formatCode="General">
                  <c:v>0.85561500000000046</c:v>
                </c:pt>
                <c:pt idx="41542" formatCode="General">
                  <c:v>0.85563699999999998</c:v>
                </c:pt>
                <c:pt idx="41543" formatCode="General">
                  <c:v>0.85566000000000042</c:v>
                </c:pt>
                <c:pt idx="41544" formatCode="General">
                  <c:v>0.85568200000000005</c:v>
                </c:pt>
                <c:pt idx="41545" formatCode="General">
                  <c:v>0.85569800000000074</c:v>
                </c:pt>
                <c:pt idx="41546" formatCode="General">
                  <c:v>0.8557200000000007</c:v>
                </c:pt>
                <c:pt idx="41547" formatCode="General">
                  <c:v>0.85574200000000045</c:v>
                </c:pt>
                <c:pt idx="41548" formatCode="General">
                  <c:v>0.85576500000000044</c:v>
                </c:pt>
                <c:pt idx="41549" formatCode="General">
                  <c:v>0.85578000000000043</c:v>
                </c:pt>
                <c:pt idx="41550" formatCode="General">
                  <c:v>0.85580299999999998</c:v>
                </c:pt>
                <c:pt idx="41551" formatCode="General">
                  <c:v>0.85582499999999995</c:v>
                </c:pt>
                <c:pt idx="41552" formatCode="General">
                  <c:v>0.85584700000000058</c:v>
                </c:pt>
                <c:pt idx="41553" formatCode="General">
                  <c:v>0.85586200000000001</c:v>
                </c:pt>
                <c:pt idx="41554" formatCode="General">
                  <c:v>0.85588500000000045</c:v>
                </c:pt>
                <c:pt idx="41555" formatCode="General">
                  <c:v>0.85590699999999997</c:v>
                </c:pt>
                <c:pt idx="41556" formatCode="General">
                  <c:v>0.85593000000000041</c:v>
                </c:pt>
                <c:pt idx="41557" formatCode="General">
                  <c:v>0.85594500000000073</c:v>
                </c:pt>
                <c:pt idx="41558" formatCode="General">
                  <c:v>0.85596700000000003</c:v>
                </c:pt>
                <c:pt idx="41559" formatCode="General">
                  <c:v>0.85599000000000058</c:v>
                </c:pt>
                <c:pt idx="41560" formatCode="General">
                  <c:v>0.85601300000000002</c:v>
                </c:pt>
                <c:pt idx="41561" formatCode="General">
                  <c:v>0.85602800000000046</c:v>
                </c:pt>
                <c:pt idx="41562" formatCode="General">
                  <c:v>0.85605000000000042</c:v>
                </c:pt>
                <c:pt idx="41563" formatCode="General">
                  <c:v>0.8560720000000005</c:v>
                </c:pt>
                <c:pt idx="41564" formatCode="General">
                  <c:v>0.85609500000000072</c:v>
                </c:pt>
                <c:pt idx="41565" formatCode="General">
                  <c:v>0.85611000000000004</c:v>
                </c:pt>
                <c:pt idx="41566" formatCode="General">
                  <c:v>0.85613300000000003</c:v>
                </c:pt>
                <c:pt idx="41567" formatCode="General">
                  <c:v>0.85615500000000044</c:v>
                </c:pt>
                <c:pt idx="41568" formatCode="General">
                  <c:v>0.85617799999999999</c:v>
                </c:pt>
                <c:pt idx="41569" formatCode="General">
                  <c:v>0.85619199999999995</c:v>
                </c:pt>
                <c:pt idx="41570" formatCode="General">
                  <c:v>0.8562149999999995</c:v>
                </c:pt>
                <c:pt idx="41571" formatCode="General">
                  <c:v>0.85623800000000005</c:v>
                </c:pt>
                <c:pt idx="41572" formatCode="General">
                  <c:v>0.85626000000000002</c:v>
                </c:pt>
                <c:pt idx="41573" formatCode="General">
                  <c:v>0.85627500000000045</c:v>
                </c:pt>
                <c:pt idx="41574" formatCode="General">
                  <c:v>0.85629699999999997</c:v>
                </c:pt>
                <c:pt idx="41575" formatCode="General">
                  <c:v>0.85631999999999997</c:v>
                </c:pt>
                <c:pt idx="41576" formatCode="General">
                  <c:v>0.85634200000000005</c:v>
                </c:pt>
                <c:pt idx="41577" formatCode="General">
                  <c:v>0.85635700000000003</c:v>
                </c:pt>
                <c:pt idx="41578" formatCode="General">
                  <c:v>0.85638000000000003</c:v>
                </c:pt>
                <c:pt idx="41579" formatCode="General">
                  <c:v>0.85640300000000003</c:v>
                </c:pt>
                <c:pt idx="41580" formatCode="General">
                  <c:v>0.85642499999999999</c:v>
                </c:pt>
                <c:pt idx="41581" formatCode="General">
                  <c:v>0.85643999999999998</c:v>
                </c:pt>
                <c:pt idx="41582" formatCode="General">
                  <c:v>0.85646299999999942</c:v>
                </c:pt>
                <c:pt idx="41583" formatCode="General">
                  <c:v>0.85648500000000005</c:v>
                </c:pt>
                <c:pt idx="41584" formatCode="General">
                  <c:v>0.85650700000000002</c:v>
                </c:pt>
                <c:pt idx="41585" formatCode="General">
                  <c:v>0.85652300000000003</c:v>
                </c:pt>
                <c:pt idx="41586" formatCode="General">
                  <c:v>0.85654500000000044</c:v>
                </c:pt>
                <c:pt idx="41587" formatCode="General">
                  <c:v>0.85656699999999941</c:v>
                </c:pt>
                <c:pt idx="41588" formatCode="General">
                  <c:v>0.85658199999999951</c:v>
                </c:pt>
                <c:pt idx="41589" formatCode="General">
                  <c:v>0.85660499999999995</c:v>
                </c:pt>
                <c:pt idx="41590" formatCode="General">
                  <c:v>0.85662799999999995</c:v>
                </c:pt>
                <c:pt idx="41591" formatCode="General">
                  <c:v>0.85665000000000058</c:v>
                </c:pt>
                <c:pt idx="41592" formatCode="General">
                  <c:v>0.85666500000000045</c:v>
                </c:pt>
                <c:pt idx="41593" formatCode="General">
                  <c:v>0.85668800000000045</c:v>
                </c:pt>
                <c:pt idx="41594" formatCode="General">
                  <c:v>0.85671000000000042</c:v>
                </c:pt>
                <c:pt idx="41595" formatCode="General">
                  <c:v>0.85673200000000005</c:v>
                </c:pt>
                <c:pt idx="41596" formatCode="General">
                  <c:v>0.85674799999999995</c:v>
                </c:pt>
                <c:pt idx="41597" formatCode="General">
                  <c:v>0.85677000000000059</c:v>
                </c:pt>
                <c:pt idx="41598" formatCode="General">
                  <c:v>0.85679200000000044</c:v>
                </c:pt>
                <c:pt idx="41599" formatCode="General">
                  <c:v>0.85681499999999999</c:v>
                </c:pt>
                <c:pt idx="41600" formatCode="General">
                  <c:v>0.85683000000000042</c:v>
                </c:pt>
                <c:pt idx="41601" formatCode="General">
                  <c:v>0.85685299999999998</c:v>
                </c:pt>
                <c:pt idx="41602" formatCode="General">
                  <c:v>0.85687500000000072</c:v>
                </c:pt>
                <c:pt idx="41603" formatCode="General">
                  <c:v>0.85689700000000046</c:v>
                </c:pt>
                <c:pt idx="41604" formatCode="General">
                  <c:v>0.85691200000000001</c:v>
                </c:pt>
                <c:pt idx="41605" formatCode="General">
                  <c:v>0.85693500000000045</c:v>
                </c:pt>
                <c:pt idx="41606" formatCode="General">
                  <c:v>0.85695699999999997</c:v>
                </c:pt>
                <c:pt idx="41607" formatCode="General">
                  <c:v>0.85698000000000041</c:v>
                </c:pt>
                <c:pt idx="41608" formatCode="General">
                  <c:v>0.85699499999999995</c:v>
                </c:pt>
                <c:pt idx="41609" formatCode="General">
                  <c:v>0.85701700000000003</c:v>
                </c:pt>
                <c:pt idx="41610" formatCode="General">
                  <c:v>0.85704000000000058</c:v>
                </c:pt>
                <c:pt idx="41611" formatCode="General">
                  <c:v>0.85706300000000002</c:v>
                </c:pt>
                <c:pt idx="41612" formatCode="General">
                  <c:v>0.85707800000000045</c:v>
                </c:pt>
                <c:pt idx="41613" formatCode="General">
                  <c:v>0.85710000000000042</c:v>
                </c:pt>
                <c:pt idx="41614" formatCode="General">
                  <c:v>0.85712200000000005</c:v>
                </c:pt>
                <c:pt idx="41615" formatCode="General">
                  <c:v>0.85714500000000071</c:v>
                </c:pt>
                <c:pt idx="41616" formatCode="General">
                  <c:v>0.85716000000000003</c:v>
                </c:pt>
                <c:pt idx="41617" formatCode="General">
                  <c:v>0.85718300000000003</c:v>
                </c:pt>
                <c:pt idx="41618" formatCode="General">
                  <c:v>0.85720499999999999</c:v>
                </c:pt>
                <c:pt idx="41619" formatCode="General">
                  <c:v>0.85722799999999999</c:v>
                </c:pt>
                <c:pt idx="41620" formatCode="General">
                  <c:v>0.85724199999999995</c:v>
                </c:pt>
                <c:pt idx="41621" formatCode="General">
                  <c:v>0.85726500000000005</c:v>
                </c:pt>
                <c:pt idx="41622" formatCode="General">
                  <c:v>0.85728800000000005</c:v>
                </c:pt>
                <c:pt idx="41623" formatCode="General">
                  <c:v>0.85731000000000002</c:v>
                </c:pt>
                <c:pt idx="41624" formatCode="General">
                  <c:v>0.85732500000000045</c:v>
                </c:pt>
                <c:pt idx="41625" formatCode="General">
                  <c:v>0.85734699999999997</c:v>
                </c:pt>
                <c:pt idx="41626" formatCode="General">
                  <c:v>0.85736999999999997</c:v>
                </c:pt>
                <c:pt idx="41627" formatCode="General">
                  <c:v>0.85739200000000004</c:v>
                </c:pt>
                <c:pt idx="41628" formatCode="General">
                  <c:v>0.8574079999999995</c:v>
                </c:pt>
                <c:pt idx="41629" formatCode="General">
                  <c:v>0.85743000000000003</c:v>
                </c:pt>
                <c:pt idx="41630" formatCode="General">
                  <c:v>0.85745300000000002</c:v>
                </c:pt>
                <c:pt idx="41631" formatCode="General">
                  <c:v>0.85747499999999999</c:v>
                </c:pt>
                <c:pt idx="41632" formatCode="General">
                  <c:v>0.85748999999999997</c:v>
                </c:pt>
                <c:pt idx="41633" formatCode="General">
                  <c:v>0.85751299999999941</c:v>
                </c:pt>
                <c:pt idx="41634" formatCode="General">
                  <c:v>0.85753500000000005</c:v>
                </c:pt>
                <c:pt idx="41635" formatCode="General">
                  <c:v>0.85755700000000001</c:v>
                </c:pt>
                <c:pt idx="41636" formatCode="General">
                  <c:v>0.857572</c:v>
                </c:pt>
                <c:pt idx="41637" formatCode="General">
                  <c:v>0.85759500000000044</c:v>
                </c:pt>
                <c:pt idx="41638" formatCode="General">
                  <c:v>0.85761699999999996</c:v>
                </c:pt>
                <c:pt idx="41639" formatCode="General">
                  <c:v>0.85764000000000074</c:v>
                </c:pt>
                <c:pt idx="41640" formatCode="General">
                  <c:v>0.85765499999999995</c:v>
                </c:pt>
                <c:pt idx="41641" formatCode="General">
                  <c:v>0.85767800000000072</c:v>
                </c:pt>
                <c:pt idx="41642" formatCode="General">
                  <c:v>0.85770000000000046</c:v>
                </c:pt>
                <c:pt idx="41643" formatCode="General">
                  <c:v>0.85772300000000046</c:v>
                </c:pt>
                <c:pt idx="41644" formatCode="General">
                  <c:v>0.85773800000000044</c:v>
                </c:pt>
                <c:pt idx="41645" formatCode="General">
                  <c:v>0.85776000000000041</c:v>
                </c:pt>
                <c:pt idx="41646" formatCode="General">
                  <c:v>0.85778200000000004</c:v>
                </c:pt>
                <c:pt idx="41647" formatCode="General">
                  <c:v>0.85780500000000071</c:v>
                </c:pt>
                <c:pt idx="41648" formatCode="General">
                  <c:v>0.85782000000000058</c:v>
                </c:pt>
                <c:pt idx="41649" formatCode="General">
                  <c:v>0.85784200000000044</c:v>
                </c:pt>
                <c:pt idx="41650" formatCode="General">
                  <c:v>0.85786499999999999</c:v>
                </c:pt>
                <c:pt idx="41651" formatCode="General">
                  <c:v>0.85788799999999998</c:v>
                </c:pt>
                <c:pt idx="41652" formatCode="General">
                  <c:v>0.85790200000000005</c:v>
                </c:pt>
                <c:pt idx="41653" formatCode="General">
                  <c:v>0.85792500000000071</c:v>
                </c:pt>
                <c:pt idx="41654" formatCode="General">
                  <c:v>0.85794800000000071</c:v>
                </c:pt>
                <c:pt idx="41655" formatCode="General">
                  <c:v>0.85796300000000003</c:v>
                </c:pt>
                <c:pt idx="41656" formatCode="General">
                  <c:v>0.85798500000000044</c:v>
                </c:pt>
                <c:pt idx="41657" formatCode="General">
                  <c:v>0.85800699999999996</c:v>
                </c:pt>
                <c:pt idx="41658" formatCode="General">
                  <c:v>0.8580300000000004</c:v>
                </c:pt>
                <c:pt idx="41659" formatCode="General">
                  <c:v>0.85804499999999995</c:v>
                </c:pt>
                <c:pt idx="41660" formatCode="General">
                  <c:v>0.85806700000000002</c:v>
                </c:pt>
                <c:pt idx="41661" formatCode="General">
                  <c:v>0.85809000000000046</c:v>
                </c:pt>
                <c:pt idx="41662" formatCode="General">
                  <c:v>0.85811300000000001</c:v>
                </c:pt>
                <c:pt idx="41663" formatCode="General">
                  <c:v>0.85812699999999997</c:v>
                </c:pt>
                <c:pt idx="41664" formatCode="General">
                  <c:v>0.85815000000000041</c:v>
                </c:pt>
                <c:pt idx="41665" formatCode="General">
                  <c:v>0.85817299999999996</c:v>
                </c:pt>
                <c:pt idx="41666" formatCode="General">
                  <c:v>0.85819500000000071</c:v>
                </c:pt>
                <c:pt idx="41667" formatCode="General">
                  <c:v>0.85821000000000003</c:v>
                </c:pt>
                <c:pt idx="41668" formatCode="General">
                  <c:v>0.85823199999999999</c:v>
                </c:pt>
                <c:pt idx="41669" formatCode="General">
                  <c:v>0.85825499999999999</c:v>
                </c:pt>
                <c:pt idx="41670" formatCode="General">
                  <c:v>0.85827699999999996</c:v>
                </c:pt>
                <c:pt idx="41671" formatCode="General">
                  <c:v>0.85829200000000005</c:v>
                </c:pt>
                <c:pt idx="41672" formatCode="General">
                  <c:v>0.85831500000000005</c:v>
                </c:pt>
                <c:pt idx="41673" formatCode="General">
                  <c:v>0.85833800000000005</c:v>
                </c:pt>
                <c:pt idx="41674" formatCode="General">
                  <c:v>0.85836000000000001</c:v>
                </c:pt>
                <c:pt idx="41675" formatCode="General">
                  <c:v>0.85837500000000044</c:v>
                </c:pt>
                <c:pt idx="41676" formatCode="General">
                  <c:v>0.85839799999999999</c:v>
                </c:pt>
                <c:pt idx="41677" formatCode="General">
                  <c:v>0.85841999999999996</c:v>
                </c:pt>
                <c:pt idx="41678" formatCode="General">
                  <c:v>0.85844200000000004</c:v>
                </c:pt>
                <c:pt idx="41679" formatCode="General">
                  <c:v>0.85845800000000005</c:v>
                </c:pt>
                <c:pt idx="41680" formatCode="General">
                  <c:v>0.85848000000000002</c:v>
                </c:pt>
                <c:pt idx="41681" formatCode="General">
                  <c:v>0.85850199999999999</c:v>
                </c:pt>
                <c:pt idx="41682" formatCode="General">
                  <c:v>0.85852499999999998</c:v>
                </c:pt>
                <c:pt idx="41683" formatCode="General">
                  <c:v>0.85853999999999997</c:v>
                </c:pt>
                <c:pt idx="41684" formatCode="General">
                  <c:v>0.8585629999999993</c:v>
                </c:pt>
                <c:pt idx="41685" formatCode="General">
                  <c:v>0.85858500000000004</c:v>
                </c:pt>
                <c:pt idx="41686" formatCode="General">
                  <c:v>0.85860700000000045</c:v>
                </c:pt>
                <c:pt idx="41687" formatCode="General">
                  <c:v>0.85862200000000044</c:v>
                </c:pt>
                <c:pt idx="41688" formatCode="General">
                  <c:v>0.85864500000000077</c:v>
                </c:pt>
                <c:pt idx="41689" formatCode="General">
                  <c:v>0.85866699999999996</c:v>
                </c:pt>
                <c:pt idx="41690" formatCode="General">
                  <c:v>0.85868999999999995</c:v>
                </c:pt>
                <c:pt idx="41691" formatCode="General">
                  <c:v>0.85870500000000072</c:v>
                </c:pt>
                <c:pt idx="41692" formatCode="General">
                  <c:v>0.85872700000000046</c:v>
                </c:pt>
                <c:pt idx="41693" formatCode="General">
                  <c:v>0.85875000000000046</c:v>
                </c:pt>
                <c:pt idx="41694" formatCode="General">
                  <c:v>0.85877300000000045</c:v>
                </c:pt>
                <c:pt idx="41695" formatCode="General">
                  <c:v>0.85878800000000044</c:v>
                </c:pt>
                <c:pt idx="41696" formatCode="General">
                  <c:v>0.85881000000000041</c:v>
                </c:pt>
                <c:pt idx="41697" formatCode="General">
                  <c:v>0.85883200000000004</c:v>
                </c:pt>
                <c:pt idx="41698" formatCode="General">
                  <c:v>0.8588550000000007</c:v>
                </c:pt>
                <c:pt idx="41699" formatCode="General">
                  <c:v>0.85887000000000058</c:v>
                </c:pt>
                <c:pt idx="41700" formatCode="General">
                  <c:v>0.85889300000000046</c:v>
                </c:pt>
                <c:pt idx="41701" formatCode="General">
                  <c:v>0.85891499999999998</c:v>
                </c:pt>
                <c:pt idx="41702" formatCode="General">
                  <c:v>0.85893799999999998</c:v>
                </c:pt>
                <c:pt idx="41703" formatCode="General">
                  <c:v>0.85895200000000005</c:v>
                </c:pt>
                <c:pt idx="41704" formatCode="General">
                  <c:v>0.85897500000000071</c:v>
                </c:pt>
                <c:pt idx="41705" formatCode="General">
                  <c:v>0.85899800000000071</c:v>
                </c:pt>
                <c:pt idx="41706" formatCode="General">
                  <c:v>0.85902000000000045</c:v>
                </c:pt>
                <c:pt idx="41707" formatCode="General">
                  <c:v>0.85903499999999999</c:v>
                </c:pt>
                <c:pt idx="41708" formatCode="General">
                  <c:v>0.85905699999999996</c:v>
                </c:pt>
                <c:pt idx="41709" formatCode="General">
                  <c:v>0.85907999999999995</c:v>
                </c:pt>
                <c:pt idx="41710" formatCode="General">
                  <c:v>0.85910200000000003</c:v>
                </c:pt>
                <c:pt idx="41711" formatCode="General">
                  <c:v>0.85911800000000005</c:v>
                </c:pt>
                <c:pt idx="41712" formatCode="General">
                  <c:v>0.85914000000000046</c:v>
                </c:pt>
                <c:pt idx="41713" formatCode="General">
                  <c:v>0.85916300000000001</c:v>
                </c:pt>
                <c:pt idx="41714" formatCode="General">
                  <c:v>0.85918499999999998</c:v>
                </c:pt>
                <c:pt idx="41715" formatCode="General">
                  <c:v>0.85920000000000041</c:v>
                </c:pt>
                <c:pt idx="41716" formatCode="General">
                  <c:v>0.85922299999999996</c:v>
                </c:pt>
                <c:pt idx="41717" formatCode="General">
                  <c:v>0.8592450000000007</c:v>
                </c:pt>
                <c:pt idx="41718" formatCode="General">
                  <c:v>0.859267</c:v>
                </c:pt>
                <c:pt idx="41719" formatCode="General">
                  <c:v>0.85928199999999999</c:v>
                </c:pt>
                <c:pt idx="41720" formatCode="General">
                  <c:v>0.85930499999999999</c:v>
                </c:pt>
                <c:pt idx="41721" formatCode="General">
                  <c:v>0.85932699999999951</c:v>
                </c:pt>
                <c:pt idx="41722" formatCode="General">
                  <c:v>0.85934299999999997</c:v>
                </c:pt>
                <c:pt idx="41723" formatCode="General">
                  <c:v>0.85936500000000005</c:v>
                </c:pt>
                <c:pt idx="41724" formatCode="General">
                  <c:v>0.85938800000000004</c:v>
                </c:pt>
                <c:pt idx="41725" formatCode="General">
                  <c:v>0.85941000000000001</c:v>
                </c:pt>
                <c:pt idx="41726" formatCode="General">
                  <c:v>0.85942499999999999</c:v>
                </c:pt>
                <c:pt idx="41727" formatCode="General">
                  <c:v>0.85944799999999999</c:v>
                </c:pt>
                <c:pt idx="41728" formatCode="General">
                  <c:v>0.85946999999999996</c:v>
                </c:pt>
                <c:pt idx="41729" formatCode="General">
                  <c:v>0.85949200000000003</c:v>
                </c:pt>
                <c:pt idx="41730" formatCode="General">
                  <c:v>0.85950800000000005</c:v>
                </c:pt>
                <c:pt idx="41731" formatCode="General">
                  <c:v>0.85953000000000002</c:v>
                </c:pt>
                <c:pt idx="41732" formatCode="General">
                  <c:v>0.85955199999999998</c:v>
                </c:pt>
                <c:pt idx="41733" formatCode="General">
                  <c:v>0.85957499999999998</c:v>
                </c:pt>
                <c:pt idx="41734" formatCode="General">
                  <c:v>0.85958999999999997</c:v>
                </c:pt>
                <c:pt idx="41735" formatCode="General">
                  <c:v>0.85961299999999996</c:v>
                </c:pt>
                <c:pt idx="41736" formatCode="General">
                  <c:v>0.8596350000000007</c:v>
                </c:pt>
                <c:pt idx="41737" formatCode="General">
                  <c:v>0.8596580000000007</c:v>
                </c:pt>
                <c:pt idx="41738" formatCode="General">
                  <c:v>0.85967300000000046</c:v>
                </c:pt>
                <c:pt idx="41739" formatCode="General">
                  <c:v>0.85969500000000076</c:v>
                </c:pt>
                <c:pt idx="41740" formatCode="General">
                  <c:v>0.85971699999999951</c:v>
                </c:pt>
                <c:pt idx="41741" formatCode="General">
                  <c:v>0.85973999999999995</c:v>
                </c:pt>
                <c:pt idx="41742" formatCode="General">
                  <c:v>0.85975500000000071</c:v>
                </c:pt>
                <c:pt idx="41743" formatCode="General">
                  <c:v>0.85977700000000046</c:v>
                </c:pt>
                <c:pt idx="41744" formatCode="General">
                  <c:v>0.85980000000000045</c:v>
                </c:pt>
                <c:pt idx="41745" formatCode="General">
                  <c:v>0.85982300000000045</c:v>
                </c:pt>
                <c:pt idx="41746" formatCode="General">
                  <c:v>0.85983799999999999</c:v>
                </c:pt>
                <c:pt idx="41747" formatCode="General">
                  <c:v>0.8598600000000004</c:v>
                </c:pt>
                <c:pt idx="41748" formatCode="General">
                  <c:v>0.85988299999999951</c:v>
                </c:pt>
                <c:pt idx="41749" formatCode="General">
                  <c:v>0.85990500000000059</c:v>
                </c:pt>
                <c:pt idx="41750" formatCode="General">
                  <c:v>0.85992000000000046</c:v>
                </c:pt>
                <c:pt idx="41751" formatCode="General">
                  <c:v>0.85994200000000043</c:v>
                </c:pt>
                <c:pt idx="41752" formatCode="General">
                  <c:v>0.85996499999999998</c:v>
                </c:pt>
                <c:pt idx="41753" formatCode="General">
                  <c:v>0.8599869999999995</c:v>
                </c:pt>
                <c:pt idx="41754" formatCode="General">
                  <c:v>0.86000200000000004</c:v>
                </c:pt>
                <c:pt idx="41755" formatCode="General">
                  <c:v>0.86002500000000071</c:v>
                </c:pt>
                <c:pt idx="41756" formatCode="General">
                  <c:v>0.8600480000000007</c:v>
                </c:pt>
                <c:pt idx="41757" formatCode="General">
                  <c:v>0.86007000000000045</c:v>
                </c:pt>
                <c:pt idx="41758" formatCode="General">
                  <c:v>0.86008499999999999</c:v>
                </c:pt>
                <c:pt idx="41759" formatCode="General">
                  <c:v>0.86010699999999951</c:v>
                </c:pt>
                <c:pt idx="41760" formatCode="General">
                  <c:v>0.86012999999999995</c:v>
                </c:pt>
                <c:pt idx="41761" formatCode="General">
                  <c:v>0.86015200000000003</c:v>
                </c:pt>
                <c:pt idx="41762" formatCode="General">
                  <c:v>0.86016800000000004</c:v>
                </c:pt>
                <c:pt idx="41763" formatCode="General">
                  <c:v>0.86019000000000045</c:v>
                </c:pt>
                <c:pt idx="41764" formatCode="General">
                  <c:v>0.86021199999999998</c:v>
                </c:pt>
                <c:pt idx="41765" formatCode="General">
                  <c:v>0.86023499999999997</c:v>
                </c:pt>
                <c:pt idx="41766" formatCode="General">
                  <c:v>0.8602500000000004</c:v>
                </c:pt>
                <c:pt idx="41767" formatCode="General">
                  <c:v>0.86027299999999951</c:v>
                </c:pt>
                <c:pt idx="41768" formatCode="General">
                  <c:v>0.86029500000000059</c:v>
                </c:pt>
                <c:pt idx="41769" formatCode="General">
                  <c:v>0.860317</c:v>
                </c:pt>
                <c:pt idx="41770" formatCode="General">
                  <c:v>0.86033199999999999</c:v>
                </c:pt>
                <c:pt idx="41771" formatCode="General">
                  <c:v>0.86035499999999998</c:v>
                </c:pt>
                <c:pt idx="41772" formatCode="General">
                  <c:v>0.8603769999999995</c:v>
                </c:pt>
                <c:pt idx="41773" formatCode="General">
                  <c:v>0.86040000000000005</c:v>
                </c:pt>
                <c:pt idx="41774" formatCode="General">
                  <c:v>0.86041500000000004</c:v>
                </c:pt>
                <c:pt idx="41775" formatCode="General">
                  <c:v>0.86043700000000001</c:v>
                </c:pt>
                <c:pt idx="41776" formatCode="General">
                  <c:v>0.86046</c:v>
                </c:pt>
                <c:pt idx="41777" formatCode="General">
                  <c:v>0.860483</c:v>
                </c:pt>
                <c:pt idx="41778" formatCode="General">
                  <c:v>0.86049799999999999</c:v>
                </c:pt>
                <c:pt idx="41779" formatCode="General">
                  <c:v>0.86051999999999951</c:v>
                </c:pt>
                <c:pt idx="41780" formatCode="General">
                  <c:v>0.86054200000000003</c:v>
                </c:pt>
                <c:pt idx="41781" formatCode="General">
                  <c:v>0.86056500000000002</c:v>
                </c:pt>
                <c:pt idx="41782" formatCode="General">
                  <c:v>0.86058000000000001</c:v>
                </c:pt>
                <c:pt idx="41783" formatCode="General">
                  <c:v>0.86060200000000042</c:v>
                </c:pt>
                <c:pt idx="41784" formatCode="General">
                  <c:v>0.86062500000000075</c:v>
                </c:pt>
                <c:pt idx="41785" formatCode="General">
                  <c:v>0.86064800000000075</c:v>
                </c:pt>
                <c:pt idx="41786" formatCode="General">
                  <c:v>0.86066200000000004</c:v>
                </c:pt>
                <c:pt idx="41787" formatCode="General">
                  <c:v>0.8606850000000007</c:v>
                </c:pt>
                <c:pt idx="41788" formatCode="General">
                  <c:v>0.86070800000000058</c:v>
                </c:pt>
                <c:pt idx="41789" formatCode="General">
                  <c:v>0.86072300000000046</c:v>
                </c:pt>
                <c:pt idx="41790" formatCode="General">
                  <c:v>0.86074500000000076</c:v>
                </c:pt>
                <c:pt idx="41791" formatCode="General">
                  <c:v>0.8607669999999995</c:v>
                </c:pt>
                <c:pt idx="41792" formatCode="General">
                  <c:v>0.86079000000000083</c:v>
                </c:pt>
                <c:pt idx="41793" formatCode="General">
                  <c:v>0.86080500000000071</c:v>
                </c:pt>
                <c:pt idx="41794" formatCode="General">
                  <c:v>0.8608280000000007</c:v>
                </c:pt>
                <c:pt idx="41795" formatCode="General">
                  <c:v>0.86085000000000045</c:v>
                </c:pt>
                <c:pt idx="41796" formatCode="General">
                  <c:v>0.86087300000000044</c:v>
                </c:pt>
                <c:pt idx="41797" formatCode="General">
                  <c:v>0.86088699999999996</c:v>
                </c:pt>
                <c:pt idx="41798" formatCode="General">
                  <c:v>0.86090999999999995</c:v>
                </c:pt>
                <c:pt idx="41799" formatCode="General">
                  <c:v>0.8609329999999995</c:v>
                </c:pt>
                <c:pt idx="41800" formatCode="General">
                  <c:v>0.86095500000000058</c:v>
                </c:pt>
                <c:pt idx="41801" formatCode="General">
                  <c:v>0.86097000000000046</c:v>
                </c:pt>
                <c:pt idx="41802" formatCode="General">
                  <c:v>0.86099200000000042</c:v>
                </c:pt>
                <c:pt idx="41803" formatCode="General">
                  <c:v>0.86101499999999997</c:v>
                </c:pt>
                <c:pt idx="41804" formatCode="General">
                  <c:v>0.86103700000000005</c:v>
                </c:pt>
                <c:pt idx="41805" formatCode="General">
                  <c:v>0.86105200000000004</c:v>
                </c:pt>
                <c:pt idx="41806" formatCode="General">
                  <c:v>0.8610750000000007</c:v>
                </c:pt>
                <c:pt idx="41807" formatCode="General">
                  <c:v>0.86109800000000059</c:v>
                </c:pt>
                <c:pt idx="41808" formatCode="General">
                  <c:v>0.86112000000000044</c:v>
                </c:pt>
                <c:pt idx="41809" formatCode="General">
                  <c:v>0.86113499999999998</c:v>
                </c:pt>
                <c:pt idx="41810" formatCode="General">
                  <c:v>0.86115799999999998</c:v>
                </c:pt>
                <c:pt idx="41811" formatCode="General">
                  <c:v>0.86117999999999995</c:v>
                </c:pt>
                <c:pt idx="41812" formatCode="General">
                  <c:v>0.86120200000000002</c:v>
                </c:pt>
                <c:pt idx="41813" formatCode="General">
                  <c:v>0.86121700000000001</c:v>
                </c:pt>
                <c:pt idx="41814" formatCode="General">
                  <c:v>0.86124000000000045</c:v>
                </c:pt>
                <c:pt idx="41815" formatCode="General">
                  <c:v>0.86126199999999997</c:v>
                </c:pt>
                <c:pt idx="41816" formatCode="General">
                  <c:v>0.86128499999999997</c:v>
                </c:pt>
                <c:pt idx="41817" formatCode="General">
                  <c:v>0.86129999999999995</c:v>
                </c:pt>
                <c:pt idx="41818" formatCode="General">
                  <c:v>0.86132299999999951</c:v>
                </c:pt>
                <c:pt idx="41819" formatCode="General">
                  <c:v>0.86134500000000058</c:v>
                </c:pt>
                <c:pt idx="41820" formatCode="General">
                  <c:v>0.86136800000000002</c:v>
                </c:pt>
                <c:pt idx="41821" formatCode="General">
                  <c:v>0.86138300000000001</c:v>
                </c:pt>
                <c:pt idx="41822" formatCode="General">
                  <c:v>0.86140499999999998</c:v>
                </c:pt>
                <c:pt idx="41823" formatCode="General">
                  <c:v>0.86142700000000005</c:v>
                </c:pt>
                <c:pt idx="41824" formatCode="General">
                  <c:v>0.86145000000000005</c:v>
                </c:pt>
                <c:pt idx="41825" formatCode="General">
                  <c:v>0.86146500000000004</c:v>
                </c:pt>
                <c:pt idx="41826" formatCode="General">
                  <c:v>0.861487</c:v>
                </c:pt>
                <c:pt idx="41827" formatCode="General">
                  <c:v>0.86151</c:v>
                </c:pt>
                <c:pt idx="41828" formatCode="General">
                  <c:v>0.86153299999999955</c:v>
                </c:pt>
                <c:pt idx="41829" formatCode="General">
                  <c:v>0.86154799999999998</c:v>
                </c:pt>
                <c:pt idx="41830" formatCode="General">
                  <c:v>0.8615699999999995</c:v>
                </c:pt>
                <c:pt idx="41831" formatCode="General">
                  <c:v>0.86159300000000005</c:v>
                </c:pt>
                <c:pt idx="41832" formatCode="General">
                  <c:v>0.86161500000000046</c:v>
                </c:pt>
                <c:pt idx="41833" formatCode="General">
                  <c:v>0.86163000000000045</c:v>
                </c:pt>
                <c:pt idx="41834" formatCode="General">
                  <c:v>0.86165200000000042</c:v>
                </c:pt>
                <c:pt idx="41835" formatCode="General">
                  <c:v>0.86167500000000075</c:v>
                </c:pt>
                <c:pt idx="41836" formatCode="General">
                  <c:v>0.86169800000000074</c:v>
                </c:pt>
                <c:pt idx="41837" formatCode="General">
                  <c:v>0.86171200000000003</c:v>
                </c:pt>
                <c:pt idx="41838" formatCode="General">
                  <c:v>0.86173500000000058</c:v>
                </c:pt>
                <c:pt idx="41839" formatCode="General">
                  <c:v>0.86175800000000058</c:v>
                </c:pt>
                <c:pt idx="41840" formatCode="General">
                  <c:v>0.86178000000000043</c:v>
                </c:pt>
                <c:pt idx="41841" formatCode="General">
                  <c:v>0.86179500000000075</c:v>
                </c:pt>
                <c:pt idx="41842" formatCode="General">
                  <c:v>0.8618170000000005</c:v>
                </c:pt>
                <c:pt idx="41843" formatCode="General">
                  <c:v>0.86184000000000072</c:v>
                </c:pt>
                <c:pt idx="41844" formatCode="General">
                  <c:v>0.86186200000000002</c:v>
                </c:pt>
                <c:pt idx="41845" formatCode="General">
                  <c:v>0.8618780000000007</c:v>
                </c:pt>
                <c:pt idx="41846" formatCode="General">
                  <c:v>0.86190000000000044</c:v>
                </c:pt>
                <c:pt idx="41847" formatCode="General">
                  <c:v>0.86192299999999999</c:v>
                </c:pt>
                <c:pt idx="41848" formatCode="General">
                  <c:v>0.86194500000000074</c:v>
                </c:pt>
                <c:pt idx="41849" formatCode="General">
                  <c:v>0.86195999999999995</c:v>
                </c:pt>
                <c:pt idx="41850" formatCode="General">
                  <c:v>0.86198300000000005</c:v>
                </c:pt>
                <c:pt idx="41851" formatCode="General">
                  <c:v>0.86200500000000047</c:v>
                </c:pt>
                <c:pt idx="41852" formatCode="General">
                  <c:v>0.86202699999999999</c:v>
                </c:pt>
                <c:pt idx="41853" formatCode="General">
                  <c:v>0.86204200000000042</c:v>
                </c:pt>
                <c:pt idx="41854" formatCode="General">
                  <c:v>0.86206499999999997</c:v>
                </c:pt>
                <c:pt idx="41855" formatCode="General">
                  <c:v>0.86208700000000005</c:v>
                </c:pt>
                <c:pt idx="41856" formatCode="General">
                  <c:v>0.86210299999999951</c:v>
                </c:pt>
                <c:pt idx="41857" formatCode="General">
                  <c:v>0.86212500000000059</c:v>
                </c:pt>
                <c:pt idx="41858" formatCode="General">
                  <c:v>0.86214800000000058</c:v>
                </c:pt>
                <c:pt idx="41859" formatCode="General">
                  <c:v>0.86216999999999999</c:v>
                </c:pt>
                <c:pt idx="41860" formatCode="General">
                  <c:v>0.86218499999999998</c:v>
                </c:pt>
                <c:pt idx="41861" formatCode="General">
                  <c:v>0.86220799999999997</c:v>
                </c:pt>
                <c:pt idx="41862" formatCode="General">
                  <c:v>0.86223000000000005</c:v>
                </c:pt>
                <c:pt idx="41863" formatCode="General">
                  <c:v>0.86225200000000002</c:v>
                </c:pt>
                <c:pt idx="41864" formatCode="General">
                  <c:v>0.86226700000000001</c:v>
                </c:pt>
                <c:pt idx="41865" formatCode="General">
                  <c:v>0.86229000000000045</c:v>
                </c:pt>
                <c:pt idx="41866" formatCode="General">
                  <c:v>0.86231199999999997</c:v>
                </c:pt>
                <c:pt idx="41867" formatCode="General">
                  <c:v>0.86233499999999996</c:v>
                </c:pt>
                <c:pt idx="41868" formatCode="General">
                  <c:v>0.86234999999999995</c:v>
                </c:pt>
                <c:pt idx="41869" formatCode="General">
                  <c:v>0.86237200000000003</c:v>
                </c:pt>
                <c:pt idx="41870" formatCode="General">
                  <c:v>0.86239500000000058</c:v>
                </c:pt>
                <c:pt idx="41871" formatCode="General">
                  <c:v>0.86241800000000002</c:v>
                </c:pt>
                <c:pt idx="41872" formatCode="General">
                  <c:v>0.86243300000000001</c:v>
                </c:pt>
                <c:pt idx="41873" formatCode="General">
                  <c:v>0.86245499999999997</c:v>
                </c:pt>
                <c:pt idx="41874" formatCode="General">
                  <c:v>0.86247700000000005</c:v>
                </c:pt>
                <c:pt idx="41875" formatCode="General">
                  <c:v>0.86250000000000004</c:v>
                </c:pt>
                <c:pt idx="41876" formatCode="General">
                  <c:v>0.86251500000000003</c:v>
                </c:pt>
                <c:pt idx="41877" formatCode="General">
                  <c:v>0.86253800000000003</c:v>
                </c:pt>
                <c:pt idx="41878" formatCode="General">
                  <c:v>0.86255999999999999</c:v>
                </c:pt>
                <c:pt idx="41879" formatCode="General">
                  <c:v>0.86258299999999954</c:v>
                </c:pt>
                <c:pt idx="41880" formatCode="General">
                  <c:v>0.8625969999999995</c:v>
                </c:pt>
                <c:pt idx="41881" formatCode="General">
                  <c:v>0.86262000000000072</c:v>
                </c:pt>
                <c:pt idx="41882" formatCode="General">
                  <c:v>0.86264300000000071</c:v>
                </c:pt>
                <c:pt idx="41883" formatCode="General">
                  <c:v>0.86266500000000046</c:v>
                </c:pt>
                <c:pt idx="41884" formatCode="General">
                  <c:v>0.86268000000000045</c:v>
                </c:pt>
                <c:pt idx="41885" formatCode="General">
                  <c:v>0.86270200000000041</c:v>
                </c:pt>
                <c:pt idx="41886" formatCode="General">
                  <c:v>0.86272500000000074</c:v>
                </c:pt>
                <c:pt idx="41887" formatCode="General">
                  <c:v>0.86274700000000071</c:v>
                </c:pt>
                <c:pt idx="41888" formatCode="General">
                  <c:v>0.86276200000000003</c:v>
                </c:pt>
                <c:pt idx="41889" formatCode="General">
                  <c:v>0.86278500000000058</c:v>
                </c:pt>
                <c:pt idx="41890" formatCode="General">
                  <c:v>0.86280800000000046</c:v>
                </c:pt>
                <c:pt idx="41891" formatCode="General">
                  <c:v>0.86283000000000043</c:v>
                </c:pt>
                <c:pt idx="41892" formatCode="General">
                  <c:v>0.86284500000000075</c:v>
                </c:pt>
                <c:pt idx="41893" formatCode="General">
                  <c:v>0.86286799999999997</c:v>
                </c:pt>
                <c:pt idx="41894" formatCode="General">
                  <c:v>0.86289000000000071</c:v>
                </c:pt>
                <c:pt idx="41895" formatCode="General">
                  <c:v>0.86291200000000001</c:v>
                </c:pt>
                <c:pt idx="41896" formatCode="General">
                  <c:v>0.86292700000000044</c:v>
                </c:pt>
                <c:pt idx="41897" formatCode="General">
                  <c:v>0.86295000000000044</c:v>
                </c:pt>
                <c:pt idx="41898" formatCode="General">
                  <c:v>0.86297200000000041</c:v>
                </c:pt>
                <c:pt idx="41899" formatCode="General">
                  <c:v>0.86299500000000073</c:v>
                </c:pt>
                <c:pt idx="41900" formatCode="General">
                  <c:v>0.86301000000000005</c:v>
                </c:pt>
                <c:pt idx="41901" formatCode="General">
                  <c:v>0.86303300000000005</c:v>
                </c:pt>
                <c:pt idx="41902" formatCode="General">
                  <c:v>0.86305500000000046</c:v>
                </c:pt>
                <c:pt idx="41903" formatCode="General">
                  <c:v>0.86307800000000046</c:v>
                </c:pt>
                <c:pt idx="41904" formatCode="General">
                  <c:v>0.86309300000000044</c:v>
                </c:pt>
                <c:pt idx="41905" formatCode="General">
                  <c:v>0.86311499999999997</c:v>
                </c:pt>
                <c:pt idx="41906" formatCode="General">
                  <c:v>0.86313700000000004</c:v>
                </c:pt>
                <c:pt idx="41907" formatCode="General">
                  <c:v>0.86316000000000004</c:v>
                </c:pt>
                <c:pt idx="41908" formatCode="General">
                  <c:v>0.86317500000000058</c:v>
                </c:pt>
                <c:pt idx="41909" formatCode="General">
                  <c:v>0.86319699999999999</c:v>
                </c:pt>
                <c:pt idx="41910" formatCode="General">
                  <c:v>0.86321999999999999</c:v>
                </c:pt>
                <c:pt idx="41911" formatCode="General">
                  <c:v>0.86324299999999998</c:v>
                </c:pt>
                <c:pt idx="41912" formatCode="General">
                  <c:v>0.86325799999999997</c:v>
                </c:pt>
                <c:pt idx="41913" formatCode="General">
                  <c:v>0.86328000000000005</c:v>
                </c:pt>
                <c:pt idx="41914" formatCode="General">
                  <c:v>0.86330200000000001</c:v>
                </c:pt>
                <c:pt idx="41915" formatCode="General">
                  <c:v>0.86332500000000045</c:v>
                </c:pt>
                <c:pt idx="41916" formatCode="General">
                  <c:v>0.86334000000000044</c:v>
                </c:pt>
                <c:pt idx="41917" formatCode="General">
                  <c:v>0.86336199999999996</c:v>
                </c:pt>
                <c:pt idx="41918" formatCode="General">
                  <c:v>0.86338499999999996</c:v>
                </c:pt>
                <c:pt idx="41919" formatCode="General">
                  <c:v>0.86340799999999951</c:v>
                </c:pt>
                <c:pt idx="41920" formatCode="General">
                  <c:v>0.86342200000000002</c:v>
                </c:pt>
                <c:pt idx="41921" formatCode="General">
                  <c:v>0.86344500000000046</c:v>
                </c:pt>
                <c:pt idx="41922" formatCode="General">
                  <c:v>0.86346800000000001</c:v>
                </c:pt>
                <c:pt idx="41923" formatCode="General">
                  <c:v>0.863483</c:v>
                </c:pt>
                <c:pt idx="41924" formatCode="General">
                  <c:v>0.86350499999999997</c:v>
                </c:pt>
                <c:pt idx="41925" formatCode="General">
                  <c:v>0.86352700000000004</c:v>
                </c:pt>
                <c:pt idx="41926" formatCode="General">
                  <c:v>0.86355000000000004</c:v>
                </c:pt>
                <c:pt idx="41927" formatCode="General">
                  <c:v>0.86356500000000003</c:v>
                </c:pt>
                <c:pt idx="41928" formatCode="General">
                  <c:v>0.86358699999999955</c:v>
                </c:pt>
                <c:pt idx="41929" formatCode="General">
                  <c:v>0.86361000000000043</c:v>
                </c:pt>
                <c:pt idx="41930" formatCode="General">
                  <c:v>0.86363299999999998</c:v>
                </c:pt>
                <c:pt idx="41931" formatCode="General">
                  <c:v>0.86364700000000072</c:v>
                </c:pt>
                <c:pt idx="41932" formatCode="General">
                  <c:v>0.86367000000000071</c:v>
                </c:pt>
                <c:pt idx="41933" formatCode="General">
                  <c:v>0.86369300000000071</c:v>
                </c:pt>
                <c:pt idx="41934" formatCode="General">
                  <c:v>0.86371500000000045</c:v>
                </c:pt>
                <c:pt idx="41935" formatCode="General">
                  <c:v>0.86373000000000044</c:v>
                </c:pt>
                <c:pt idx="41936" formatCode="General">
                  <c:v>0.86375200000000041</c:v>
                </c:pt>
                <c:pt idx="41937" formatCode="General">
                  <c:v>0.86377500000000074</c:v>
                </c:pt>
                <c:pt idx="41938" formatCode="General">
                  <c:v>0.8637970000000007</c:v>
                </c:pt>
                <c:pt idx="41939" formatCode="General">
                  <c:v>0.86381300000000005</c:v>
                </c:pt>
                <c:pt idx="41940" formatCode="General">
                  <c:v>0.86383500000000046</c:v>
                </c:pt>
                <c:pt idx="41941" formatCode="General">
                  <c:v>0.86385800000000046</c:v>
                </c:pt>
                <c:pt idx="41942" formatCode="General">
                  <c:v>0.86388000000000043</c:v>
                </c:pt>
                <c:pt idx="41943" formatCode="General">
                  <c:v>0.86389500000000075</c:v>
                </c:pt>
                <c:pt idx="41944" formatCode="General">
                  <c:v>0.86391799999999996</c:v>
                </c:pt>
                <c:pt idx="41945" formatCode="General">
                  <c:v>0.86394000000000071</c:v>
                </c:pt>
                <c:pt idx="41946" formatCode="General">
                  <c:v>0.86396200000000001</c:v>
                </c:pt>
                <c:pt idx="41947" formatCode="General">
                  <c:v>0.86397699999999999</c:v>
                </c:pt>
                <c:pt idx="41948" formatCode="General">
                  <c:v>0.86400000000000043</c:v>
                </c:pt>
                <c:pt idx="41949" formatCode="General">
                  <c:v>0.8640220000000004</c:v>
                </c:pt>
                <c:pt idx="41950" formatCode="General">
                  <c:v>0.86404499999999995</c:v>
                </c:pt>
                <c:pt idx="41951" formatCode="General">
                  <c:v>0.86406000000000005</c:v>
                </c:pt>
                <c:pt idx="41952" formatCode="General">
                  <c:v>0.86408300000000005</c:v>
                </c:pt>
                <c:pt idx="41953" formatCode="General">
                  <c:v>0.86410500000000046</c:v>
                </c:pt>
                <c:pt idx="41954" formatCode="General">
                  <c:v>0.86412800000000045</c:v>
                </c:pt>
                <c:pt idx="41955" formatCode="General">
                  <c:v>0.86414299999999999</c:v>
                </c:pt>
                <c:pt idx="41956" formatCode="General">
                  <c:v>0.86416499999999996</c:v>
                </c:pt>
                <c:pt idx="41957" formatCode="General">
                  <c:v>0.86418700000000004</c:v>
                </c:pt>
                <c:pt idx="41958" formatCode="General">
                  <c:v>0.86421000000000003</c:v>
                </c:pt>
                <c:pt idx="41959" formatCode="General">
                  <c:v>0.86422500000000047</c:v>
                </c:pt>
                <c:pt idx="41960" formatCode="General">
                  <c:v>0.86424800000000046</c:v>
                </c:pt>
                <c:pt idx="41961" formatCode="General">
                  <c:v>0.86426999999999998</c:v>
                </c:pt>
                <c:pt idx="41962" formatCode="General">
                  <c:v>0.86429299999999998</c:v>
                </c:pt>
                <c:pt idx="41963" formatCode="General">
                  <c:v>0.86430799999999997</c:v>
                </c:pt>
                <c:pt idx="41964" formatCode="General">
                  <c:v>0.86433000000000004</c:v>
                </c:pt>
                <c:pt idx="41965" formatCode="General">
                  <c:v>0.86435300000000004</c:v>
                </c:pt>
                <c:pt idx="41966" formatCode="General">
                  <c:v>0.86437500000000045</c:v>
                </c:pt>
                <c:pt idx="41967" formatCode="General">
                  <c:v>0.86438999999999999</c:v>
                </c:pt>
                <c:pt idx="41968" formatCode="General">
                  <c:v>0.86441199999999996</c:v>
                </c:pt>
                <c:pt idx="41969" formatCode="General">
                  <c:v>0.86443499999999951</c:v>
                </c:pt>
                <c:pt idx="41970" formatCode="General">
                  <c:v>0.8644579999999995</c:v>
                </c:pt>
                <c:pt idx="41971" formatCode="General">
                  <c:v>0.86447200000000002</c:v>
                </c:pt>
                <c:pt idx="41972" formatCode="General">
                  <c:v>0.86449500000000046</c:v>
                </c:pt>
                <c:pt idx="41973" formatCode="General">
                  <c:v>0.86451800000000001</c:v>
                </c:pt>
                <c:pt idx="41974" formatCode="General">
                  <c:v>0.86453999999999998</c:v>
                </c:pt>
                <c:pt idx="41975" formatCode="General">
                  <c:v>0.86455499999999996</c:v>
                </c:pt>
                <c:pt idx="41976" formatCode="General">
                  <c:v>0.86457799999999996</c:v>
                </c:pt>
                <c:pt idx="41977" formatCode="General">
                  <c:v>0.8646000000000007</c:v>
                </c:pt>
                <c:pt idx="41978" formatCode="General">
                  <c:v>0.86462200000000045</c:v>
                </c:pt>
                <c:pt idx="41979" formatCode="General">
                  <c:v>0.86463699999999999</c:v>
                </c:pt>
                <c:pt idx="41980" formatCode="General">
                  <c:v>0.86466000000000043</c:v>
                </c:pt>
                <c:pt idx="41981" formatCode="General">
                  <c:v>0.86468199999999995</c:v>
                </c:pt>
                <c:pt idx="41982" formatCode="General">
                  <c:v>0.86470499999999995</c:v>
                </c:pt>
                <c:pt idx="41983" formatCode="General">
                  <c:v>0.86472000000000071</c:v>
                </c:pt>
                <c:pt idx="41984" formatCode="General">
                  <c:v>0.86474300000000071</c:v>
                </c:pt>
                <c:pt idx="41985" formatCode="General">
                  <c:v>0.86476500000000045</c:v>
                </c:pt>
                <c:pt idx="41986" formatCode="General">
                  <c:v>0.86478800000000045</c:v>
                </c:pt>
                <c:pt idx="41987" formatCode="General">
                  <c:v>0.86480299999999999</c:v>
                </c:pt>
                <c:pt idx="41988" formatCode="General">
                  <c:v>0.86482499999999995</c:v>
                </c:pt>
                <c:pt idx="41989" formatCode="General">
                  <c:v>0.86484700000000059</c:v>
                </c:pt>
                <c:pt idx="41990" formatCode="General">
                  <c:v>0.86486300000000005</c:v>
                </c:pt>
                <c:pt idx="41991" formatCode="General">
                  <c:v>0.86488500000000046</c:v>
                </c:pt>
                <c:pt idx="41992" formatCode="General">
                  <c:v>0.86490699999999998</c:v>
                </c:pt>
                <c:pt idx="41993" formatCode="General">
                  <c:v>0.86493000000000042</c:v>
                </c:pt>
                <c:pt idx="41994" formatCode="General">
                  <c:v>0.86494500000000074</c:v>
                </c:pt>
                <c:pt idx="41995" formatCode="General">
                  <c:v>0.86496799999999996</c:v>
                </c:pt>
                <c:pt idx="41996" formatCode="General">
                  <c:v>0.8649900000000007</c:v>
                </c:pt>
                <c:pt idx="41997" formatCode="General">
                  <c:v>0.865012</c:v>
                </c:pt>
                <c:pt idx="41998" formatCode="General">
                  <c:v>0.86502699999999999</c:v>
                </c:pt>
                <c:pt idx="41999" formatCode="General">
                  <c:v>0.86505000000000043</c:v>
                </c:pt>
                <c:pt idx="42000" formatCode="General">
                  <c:v>0.86507199999999995</c:v>
                </c:pt>
                <c:pt idx="42001" formatCode="General">
                  <c:v>0.86509499999999995</c:v>
                </c:pt>
                <c:pt idx="42002" formatCode="General">
                  <c:v>0.86511000000000005</c:v>
                </c:pt>
                <c:pt idx="42003" formatCode="General">
                  <c:v>0.86513200000000001</c:v>
                </c:pt>
                <c:pt idx="42004" formatCode="General">
                  <c:v>0.86515500000000045</c:v>
                </c:pt>
                <c:pt idx="42005" formatCode="General">
                  <c:v>0.86517800000000045</c:v>
                </c:pt>
                <c:pt idx="42006" formatCode="General">
                  <c:v>0.86519299999999999</c:v>
                </c:pt>
                <c:pt idx="42007" formatCode="General">
                  <c:v>0.86521499999999996</c:v>
                </c:pt>
                <c:pt idx="42008" formatCode="General">
                  <c:v>0.86523700000000003</c:v>
                </c:pt>
                <c:pt idx="42009" formatCode="General">
                  <c:v>0.86526000000000003</c:v>
                </c:pt>
                <c:pt idx="42010" formatCode="General">
                  <c:v>0.86527500000000046</c:v>
                </c:pt>
                <c:pt idx="42011" formatCode="General">
                  <c:v>0.86529699999999998</c:v>
                </c:pt>
                <c:pt idx="42012" formatCode="General">
                  <c:v>0.86531999999999998</c:v>
                </c:pt>
                <c:pt idx="42013" formatCode="General">
                  <c:v>0.86534299999999997</c:v>
                </c:pt>
                <c:pt idx="42014" formatCode="General">
                  <c:v>0.86535700000000004</c:v>
                </c:pt>
                <c:pt idx="42015" formatCode="General">
                  <c:v>0.86538000000000004</c:v>
                </c:pt>
                <c:pt idx="42016" formatCode="General">
                  <c:v>0.86540300000000003</c:v>
                </c:pt>
                <c:pt idx="42017" formatCode="General">
                  <c:v>0.86542500000000044</c:v>
                </c:pt>
                <c:pt idx="42018" formatCode="General">
                  <c:v>0.86543999999999999</c:v>
                </c:pt>
                <c:pt idx="42019" formatCode="General">
                  <c:v>0.86546199999999951</c:v>
                </c:pt>
                <c:pt idx="42020" formatCode="General">
                  <c:v>0.8654849999999995</c:v>
                </c:pt>
                <c:pt idx="42021" formatCode="General">
                  <c:v>0.86550700000000003</c:v>
                </c:pt>
                <c:pt idx="42022" formatCode="General">
                  <c:v>0.86552300000000004</c:v>
                </c:pt>
                <c:pt idx="42023" formatCode="General">
                  <c:v>0.86554500000000045</c:v>
                </c:pt>
                <c:pt idx="42024" formatCode="General">
                  <c:v>0.865568</c:v>
                </c:pt>
                <c:pt idx="42025" formatCode="General">
                  <c:v>0.86558999999999997</c:v>
                </c:pt>
                <c:pt idx="42026" formatCode="General">
                  <c:v>0.86560500000000073</c:v>
                </c:pt>
                <c:pt idx="42027" formatCode="General">
                  <c:v>0.86562799999999995</c:v>
                </c:pt>
                <c:pt idx="42028" formatCode="General">
                  <c:v>0.86565000000000059</c:v>
                </c:pt>
                <c:pt idx="42029" formatCode="General">
                  <c:v>0.86567200000000044</c:v>
                </c:pt>
                <c:pt idx="42030" formatCode="General">
                  <c:v>0.86568699999999998</c:v>
                </c:pt>
                <c:pt idx="42031" formatCode="General">
                  <c:v>0.86571000000000042</c:v>
                </c:pt>
                <c:pt idx="42032" formatCode="General">
                  <c:v>0.86573199999999995</c:v>
                </c:pt>
                <c:pt idx="42033" formatCode="General">
                  <c:v>0.86575500000000072</c:v>
                </c:pt>
                <c:pt idx="42034" formatCode="General">
                  <c:v>0.86577000000000071</c:v>
                </c:pt>
                <c:pt idx="42035" formatCode="General">
                  <c:v>0.8657930000000007</c:v>
                </c:pt>
                <c:pt idx="42036" formatCode="General">
                  <c:v>0.86581500000000045</c:v>
                </c:pt>
                <c:pt idx="42037" formatCode="General">
                  <c:v>0.86583800000000044</c:v>
                </c:pt>
                <c:pt idx="42038" formatCode="General">
                  <c:v>0.86585299999999998</c:v>
                </c:pt>
                <c:pt idx="42039" formatCode="General">
                  <c:v>0.86587499999999995</c:v>
                </c:pt>
                <c:pt idx="42040" formatCode="General">
                  <c:v>0.86589700000000058</c:v>
                </c:pt>
                <c:pt idx="42041" formatCode="General">
                  <c:v>0.86592000000000058</c:v>
                </c:pt>
                <c:pt idx="42042" formatCode="General">
                  <c:v>0.86593500000000045</c:v>
                </c:pt>
                <c:pt idx="42043" formatCode="General">
                  <c:v>0.86595699999999998</c:v>
                </c:pt>
                <c:pt idx="42044" formatCode="General">
                  <c:v>0.86598000000000042</c:v>
                </c:pt>
                <c:pt idx="42045" formatCode="General">
                  <c:v>0.86600299999999997</c:v>
                </c:pt>
                <c:pt idx="42046" formatCode="General">
                  <c:v>0.86601799999999951</c:v>
                </c:pt>
                <c:pt idx="42047" formatCode="General">
                  <c:v>0.86604000000000059</c:v>
                </c:pt>
                <c:pt idx="42048" formatCode="General">
                  <c:v>0.86606300000000003</c:v>
                </c:pt>
                <c:pt idx="42049" formatCode="General">
                  <c:v>0.86608499999999999</c:v>
                </c:pt>
                <c:pt idx="42050" formatCode="General">
                  <c:v>0.86610000000000043</c:v>
                </c:pt>
                <c:pt idx="42051" formatCode="General">
                  <c:v>0.86612199999999995</c:v>
                </c:pt>
                <c:pt idx="42052" formatCode="General">
                  <c:v>0.86614500000000072</c:v>
                </c:pt>
                <c:pt idx="42053" formatCode="General">
                  <c:v>0.86616800000000005</c:v>
                </c:pt>
                <c:pt idx="42054" formatCode="General">
                  <c:v>0.86618200000000001</c:v>
                </c:pt>
                <c:pt idx="42055" formatCode="General">
                  <c:v>0.86620500000000045</c:v>
                </c:pt>
                <c:pt idx="42056" formatCode="General">
                  <c:v>0.86622800000000044</c:v>
                </c:pt>
                <c:pt idx="42057" formatCode="General">
                  <c:v>0.86624299999999999</c:v>
                </c:pt>
                <c:pt idx="42058" formatCode="General">
                  <c:v>0.86626499999999951</c:v>
                </c:pt>
                <c:pt idx="42059" formatCode="General">
                  <c:v>0.8662879999999995</c:v>
                </c:pt>
                <c:pt idx="42060" formatCode="General">
                  <c:v>0.86631000000000002</c:v>
                </c:pt>
                <c:pt idx="42061" formatCode="General">
                  <c:v>0.86632500000000046</c:v>
                </c:pt>
                <c:pt idx="42062" formatCode="General">
                  <c:v>0.86634699999999998</c:v>
                </c:pt>
                <c:pt idx="42063" formatCode="General">
                  <c:v>0.86636999999999997</c:v>
                </c:pt>
                <c:pt idx="42064" formatCode="General">
                  <c:v>0.86639299999999997</c:v>
                </c:pt>
                <c:pt idx="42065" formatCode="General">
                  <c:v>0.86640700000000004</c:v>
                </c:pt>
                <c:pt idx="42066" formatCode="General">
                  <c:v>0.86643000000000003</c:v>
                </c:pt>
                <c:pt idx="42067" formatCode="General">
                  <c:v>0.86645300000000003</c:v>
                </c:pt>
                <c:pt idx="42068" formatCode="General">
                  <c:v>0.86647500000000044</c:v>
                </c:pt>
                <c:pt idx="42069" formatCode="General">
                  <c:v>0.86648999999999998</c:v>
                </c:pt>
                <c:pt idx="42070" formatCode="General">
                  <c:v>0.8665119999999995</c:v>
                </c:pt>
                <c:pt idx="42071" formatCode="General">
                  <c:v>0.8665350000000005</c:v>
                </c:pt>
                <c:pt idx="42072" formatCode="General">
                  <c:v>0.86655700000000002</c:v>
                </c:pt>
                <c:pt idx="42073" formatCode="General">
                  <c:v>0.86657200000000001</c:v>
                </c:pt>
                <c:pt idx="42074" formatCode="General">
                  <c:v>0.86659500000000045</c:v>
                </c:pt>
                <c:pt idx="42075" formatCode="General">
                  <c:v>0.86661800000000044</c:v>
                </c:pt>
                <c:pt idx="42076" formatCode="General">
                  <c:v>0.86664000000000074</c:v>
                </c:pt>
                <c:pt idx="42077" formatCode="General">
                  <c:v>0.86665499999999995</c:v>
                </c:pt>
                <c:pt idx="42078" formatCode="General">
                  <c:v>0.86667799999999995</c:v>
                </c:pt>
                <c:pt idx="42079" formatCode="General">
                  <c:v>0.86670000000000058</c:v>
                </c:pt>
                <c:pt idx="42080" formatCode="General">
                  <c:v>0.86672200000000044</c:v>
                </c:pt>
                <c:pt idx="42081" formatCode="General">
                  <c:v>0.86673699999999998</c:v>
                </c:pt>
                <c:pt idx="42082" formatCode="General">
                  <c:v>0.86676000000000042</c:v>
                </c:pt>
                <c:pt idx="42083" formatCode="General">
                  <c:v>0.86678200000000005</c:v>
                </c:pt>
                <c:pt idx="42084" formatCode="General">
                  <c:v>0.86680500000000071</c:v>
                </c:pt>
                <c:pt idx="42085" formatCode="General">
                  <c:v>0.8668200000000007</c:v>
                </c:pt>
                <c:pt idx="42086" formatCode="General">
                  <c:v>0.86684300000000059</c:v>
                </c:pt>
                <c:pt idx="42087" formatCode="General">
                  <c:v>0.86686500000000044</c:v>
                </c:pt>
                <c:pt idx="42088" formatCode="General">
                  <c:v>0.86688799999999999</c:v>
                </c:pt>
                <c:pt idx="42089" formatCode="General">
                  <c:v>0.86690299999999998</c:v>
                </c:pt>
                <c:pt idx="42090" formatCode="General">
                  <c:v>0.86692499999999995</c:v>
                </c:pt>
                <c:pt idx="42091" formatCode="General">
                  <c:v>0.86694700000000058</c:v>
                </c:pt>
                <c:pt idx="42092" formatCode="General">
                  <c:v>0.86697000000000046</c:v>
                </c:pt>
                <c:pt idx="42093" formatCode="General">
                  <c:v>0.86698500000000045</c:v>
                </c:pt>
                <c:pt idx="42094" formatCode="General">
                  <c:v>0.86700699999999997</c:v>
                </c:pt>
                <c:pt idx="42095" formatCode="General">
                  <c:v>0.86703000000000041</c:v>
                </c:pt>
                <c:pt idx="42096" formatCode="General">
                  <c:v>0.86705299999999996</c:v>
                </c:pt>
                <c:pt idx="42097" formatCode="General">
                  <c:v>0.86706700000000003</c:v>
                </c:pt>
                <c:pt idx="42098" formatCode="General">
                  <c:v>0.86709000000000058</c:v>
                </c:pt>
                <c:pt idx="42099" formatCode="General">
                  <c:v>0.86711300000000002</c:v>
                </c:pt>
                <c:pt idx="42100" formatCode="General">
                  <c:v>0.86713499999999999</c:v>
                </c:pt>
                <c:pt idx="42101" formatCode="General">
                  <c:v>0.86715000000000042</c:v>
                </c:pt>
                <c:pt idx="42102" formatCode="General">
                  <c:v>0.86717200000000005</c:v>
                </c:pt>
                <c:pt idx="42103" formatCode="General">
                  <c:v>0.86719500000000072</c:v>
                </c:pt>
                <c:pt idx="42104" formatCode="General">
                  <c:v>0.86721700000000002</c:v>
                </c:pt>
                <c:pt idx="42105" formatCode="General">
                  <c:v>0.86723300000000003</c:v>
                </c:pt>
                <c:pt idx="42106" formatCode="General">
                  <c:v>0.86725500000000044</c:v>
                </c:pt>
                <c:pt idx="42107" formatCode="General">
                  <c:v>0.86727799999999999</c:v>
                </c:pt>
                <c:pt idx="42108" formatCode="General">
                  <c:v>0.8673000000000004</c:v>
                </c:pt>
                <c:pt idx="42109" formatCode="General">
                  <c:v>0.8673149999999995</c:v>
                </c:pt>
                <c:pt idx="42110" formatCode="General">
                  <c:v>0.86733800000000005</c:v>
                </c:pt>
                <c:pt idx="42111" formatCode="General">
                  <c:v>0.86736000000000002</c:v>
                </c:pt>
                <c:pt idx="42112" formatCode="General">
                  <c:v>0.86738199999999999</c:v>
                </c:pt>
                <c:pt idx="42113" formatCode="General">
                  <c:v>0.86739699999999997</c:v>
                </c:pt>
                <c:pt idx="42114" formatCode="General">
                  <c:v>0.86741999999999997</c:v>
                </c:pt>
                <c:pt idx="42115" formatCode="General">
                  <c:v>0.86744200000000005</c:v>
                </c:pt>
                <c:pt idx="42116" formatCode="General">
                  <c:v>0.86746500000000004</c:v>
                </c:pt>
                <c:pt idx="42117" formatCode="General">
                  <c:v>0.86748000000000003</c:v>
                </c:pt>
                <c:pt idx="42118" formatCode="General">
                  <c:v>0.86750300000000002</c:v>
                </c:pt>
                <c:pt idx="42119" formatCode="General">
                  <c:v>0.86752499999999999</c:v>
                </c:pt>
                <c:pt idx="42120" formatCode="General">
                  <c:v>0.86754799999999999</c:v>
                </c:pt>
                <c:pt idx="42121" formatCode="General">
                  <c:v>0.86756299999999942</c:v>
                </c:pt>
                <c:pt idx="42122" formatCode="General">
                  <c:v>0.86758500000000005</c:v>
                </c:pt>
                <c:pt idx="42123" formatCode="General">
                  <c:v>0.86760700000000046</c:v>
                </c:pt>
                <c:pt idx="42124" formatCode="General">
                  <c:v>0.86762200000000045</c:v>
                </c:pt>
                <c:pt idx="42125" formatCode="General">
                  <c:v>0.86764500000000089</c:v>
                </c:pt>
                <c:pt idx="42126" formatCode="General">
                  <c:v>0.86766699999999997</c:v>
                </c:pt>
                <c:pt idx="42127" formatCode="General">
                  <c:v>0.86769000000000074</c:v>
                </c:pt>
                <c:pt idx="42128" formatCode="General">
                  <c:v>0.86770499999999995</c:v>
                </c:pt>
                <c:pt idx="42129" formatCode="General">
                  <c:v>0.86772800000000072</c:v>
                </c:pt>
                <c:pt idx="42130" formatCode="General">
                  <c:v>0.86775000000000047</c:v>
                </c:pt>
                <c:pt idx="42131" formatCode="General">
                  <c:v>0.86777300000000046</c:v>
                </c:pt>
                <c:pt idx="42132" formatCode="General">
                  <c:v>0.86778800000000045</c:v>
                </c:pt>
                <c:pt idx="42133" formatCode="General">
                  <c:v>0.86781000000000041</c:v>
                </c:pt>
                <c:pt idx="42134" formatCode="General">
                  <c:v>0.86783200000000005</c:v>
                </c:pt>
                <c:pt idx="42135" formatCode="General">
                  <c:v>0.86785500000000071</c:v>
                </c:pt>
                <c:pt idx="42136" formatCode="General">
                  <c:v>0.86787000000000059</c:v>
                </c:pt>
                <c:pt idx="42137" formatCode="General">
                  <c:v>0.86789200000000044</c:v>
                </c:pt>
                <c:pt idx="42138" formatCode="General">
                  <c:v>0.86791499999999999</c:v>
                </c:pt>
                <c:pt idx="42139" formatCode="General">
                  <c:v>0.86793799999999999</c:v>
                </c:pt>
                <c:pt idx="42140" formatCode="General">
                  <c:v>0.86795299999999997</c:v>
                </c:pt>
                <c:pt idx="42141" formatCode="General">
                  <c:v>0.86797500000000072</c:v>
                </c:pt>
                <c:pt idx="42142" formatCode="General">
                  <c:v>0.86799800000000071</c:v>
                </c:pt>
                <c:pt idx="42143" formatCode="General">
                  <c:v>0.86802000000000046</c:v>
                </c:pt>
                <c:pt idx="42144" formatCode="General">
                  <c:v>0.86803500000000045</c:v>
                </c:pt>
                <c:pt idx="42145" formatCode="General">
                  <c:v>0.86805699999999997</c:v>
                </c:pt>
                <c:pt idx="42146" formatCode="General">
                  <c:v>0.86808000000000041</c:v>
                </c:pt>
                <c:pt idx="42147" formatCode="General">
                  <c:v>0.86810299999999996</c:v>
                </c:pt>
                <c:pt idx="42148" formatCode="General">
                  <c:v>0.86811700000000003</c:v>
                </c:pt>
                <c:pt idx="42149" formatCode="General">
                  <c:v>0.86814000000000058</c:v>
                </c:pt>
                <c:pt idx="42150" formatCode="General">
                  <c:v>0.86816300000000002</c:v>
                </c:pt>
                <c:pt idx="42151" formatCode="General">
                  <c:v>0.86818499999999998</c:v>
                </c:pt>
                <c:pt idx="42152" formatCode="General">
                  <c:v>0.86820000000000042</c:v>
                </c:pt>
                <c:pt idx="42153" formatCode="General">
                  <c:v>0.86822200000000005</c:v>
                </c:pt>
                <c:pt idx="42154" formatCode="General">
                  <c:v>0.86824500000000071</c:v>
                </c:pt>
                <c:pt idx="42155" formatCode="General">
                  <c:v>0.86826700000000001</c:v>
                </c:pt>
                <c:pt idx="42156" formatCode="General">
                  <c:v>0.868282</c:v>
                </c:pt>
                <c:pt idx="42157" formatCode="General">
                  <c:v>0.86830499999999999</c:v>
                </c:pt>
                <c:pt idx="42158" formatCode="General">
                  <c:v>0.86832799999999999</c:v>
                </c:pt>
                <c:pt idx="42159" formatCode="General">
                  <c:v>0.8683500000000004</c:v>
                </c:pt>
                <c:pt idx="42160" formatCode="General">
                  <c:v>0.86836500000000005</c:v>
                </c:pt>
                <c:pt idx="42161" formatCode="General">
                  <c:v>0.86838800000000005</c:v>
                </c:pt>
                <c:pt idx="42162" formatCode="General">
                  <c:v>0.86841000000000002</c:v>
                </c:pt>
                <c:pt idx="42163" formatCode="General">
                  <c:v>0.86843199999999998</c:v>
                </c:pt>
                <c:pt idx="42164" formatCode="General">
                  <c:v>0.86844699999999997</c:v>
                </c:pt>
                <c:pt idx="42165" formatCode="General">
                  <c:v>0.86846999999999996</c:v>
                </c:pt>
                <c:pt idx="42166" formatCode="General">
                  <c:v>0.86849200000000004</c:v>
                </c:pt>
                <c:pt idx="42167" formatCode="General">
                  <c:v>0.86851500000000004</c:v>
                </c:pt>
                <c:pt idx="42168" formatCode="General">
                  <c:v>0.86853000000000002</c:v>
                </c:pt>
                <c:pt idx="42169" formatCode="General">
                  <c:v>0.86855300000000002</c:v>
                </c:pt>
                <c:pt idx="42170" formatCode="General">
                  <c:v>0.86857499999999999</c:v>
                </c:pt>
                <c:pt idx="42171" formatCode="General">
                  <c:v>0.86859799999999998</c:v>
                </c:pt>
                <c:pt idx="42172" formatCode="General">
                  <c:v>0.86861299999999997</c:v>
                </c:pt>
                <c:pt idx="42173" formatCode="General">
                  <c:v>0.86863500000000071</c:v>
                </c:pt>
                <c:pt idx="42174" formatCode="General">
                  <c:v>0.86865700000000046</c:v>
                </c:pt>
                <c:pt idx="42175" formatCode="General">
                  <c:v>0.86868000000000045</c:v>
                </c:pt>
                <c:pt idx="42176" formatCode="General">
                  <c:v>0.86869500000000077</c:v>
                </c:pt>
                <c:pt idx="42177" formatCode="General">
                  <c:v>0.86871699999999996</c:v>
                </c:pt>
                <c:pt idx="42178" formatCode="General">
                  <c:v>0.86874000000000073</c:v>
                </c:pt>
                <c:pt idx="42179" formatCode="General">
                  <c:v>0.86876299999999951</c:v>
                </c:pt>
                <c:pt idx="42180" formatCode="General">
                  <c:v>0.86877800000000072</c:v>
                </c:pt>
                <c:pt idx="42181" formatCode="General">
                  <c:v>0.86880000000000046</c:v>
                </c:pt>
                <c:pt idx="42182" formatCode="General">
                  <c:v>0.86882300000000046</c:v>
                </c:pt>
                <c:pt idx="42183" formatCode="General">
                  <c:v>0.86884500000000076</c:v>
                </c:pt>
                <c:pt idx="42184" formatCode="General">
                  <c:v>0.86886000000000041</c:v>
                </c:pt>
                <c:pt idx="42185" formatCode="General">
                  <c:v>0.86888200000000004</c:v>
                </c:pt>
                <c:pt idx="42186" formatCode="General">
                  <c:v>0.8689050000000007</c:v>
                </c:pt>
                <c:pt idx="42187" formatCode="General">
                  <c:v>0.8689280000000007</c:v>
                </c:pt>
                <c:pt idx="42188" formatCode="General">
                  <c:v>0.86894200000000044</c:v>
                </c:pt>
                <c:pt idx="42189" formatCode="General">
                  <c:v>0.86896499999999999</c:v>
                </c:pt>
                <c:pt idx="42190" formatCode="General">
                  <c:v>0.86898799999999998</c:v>
                </c:pt>
                <c:pt idx="42191" formatCode="General">
                  <c:v>0.86900299999999997</c:v>
                </c:pt>
                <c:pt idx="42192" formatCode="General">
                  <c:v>0.86902500000000071</c:v>
                </c:pt>
                <c:pt idx="42193" formatCode="General">
                  <c:v>0.86904800000000071</c:v>
                </c:pt>
                <c:pt idx="42194" formatCode="General">
                  <c:v>0.86907000000000045</c:v>
                </c:pt>
                <c:pt idx="42195" formatCode="General">
                  <c:v>0.86908500000000044</c:v>
                </c:pt>
                <c:pt idx="42196" formatCode="General">
                  <c:v>0.86910699999999996</c:v>
                </c:pt>
                <c:pt idx="42197" formatCode="General">
                  <c:v>0.8691300000000004</c:v>
                </c:pt>
                <c:pt idx="42198" formatCode="General">
                  <c:v>0.86915299999999951</c:v>
                </c:pt>
                <c:pt idx="42199" formatCode="General">
                  <c:v>0.86916700000000002</c:v>
                </c:pt>
                <c:pt idx="42200" formatCode="General">
                  <c:v>0.86919000000000046</c:v>
                </c:pt>
                <c:pt idx="42201" formatCode="General">
                  <c:v>0.86921300000000001</c:v>
                </c:pt>
                <c:pt idx="42202" formatCode="General">
                  <c:v>0.86923499999999998</c:v>
                </c:pt>
                <c:pt idx="42203" formatCode="General">
                  <c:v>0.86925000000000041</c:v>
                </c:pt>
                <c:pt idx="42204" formatCode="General">
                  <c:v>0.86927299999999996</c:v>
                </c:pt>
                <c:pt idx="42205" formatCode="General">
                  <c:v>0.86929500000000071</c:v>
                </c:pt>
                <c:pt idx="42206" formatCode="General">
                  <c:v>0.86931700000000001</c:v>
                </c:pt>
                <c:pt idx="42207" formatCode="General">
                  <c:v>0.86933199999999999</c:v>
                </c:pt>
                <c:pt idx="42208" formatCode="General">
                  <c:v>0.86935499999999999</c:v>
                </c:pt>
                <c:pt idx="42209" formatCode="General">
                  <c:v>0.86937699999999996</c:v>
                </c:pt>
                <c:pt idx="42210" formatCode="General">
                  <c:v>0.86939999999999995</c:v>
                </c:pt>
                <c:pt idx="42211" formatCode="General">
                  <c:v>0.86941500000000005</c:v>
                </c:pt>
                <c:pt idx="42212" formatCode="General">
                  <c:v>0.86943800000000004</c:v>
                </c:pt>
                <c:pt idx="42213" formatCode="General">
                  <c:v>0.86946000000000001</c:v>
                </c:pt>
                <c:pt idx="42214" formatCode="General">
                  <c:v>0.86948300000000001</c:v>
                </c:pt>
                <c:pt idx="42215" formatCode="General">
                  <c:v>0.86949799999999999</c:v>
                </c:pt>
                <c:pt idx="42216" formatCode="General">
                  <c:v>0.86951999999999996</c:v>
                </c:pt>
                <c:pt idx="42217" formatCode="General">
                  <c:v>0.86954200000000004</c:v>
                </c:pt>
                <c:pt idx="42218" formatCode="General">
                  <c:v>0.86956500000000003</c:v>
                </c:pt>
                <c:pt idx="42219" formatCode="General">
                  <c:v>0.86958000000000002</c:v>
                </c:pt>
                <c:pt idx="42220" formatCode="General">
                  <c:v>0.86960200000000043</c:v>
                </c:pt>
                <c:pt idx="42221" formatCode="General">
                  <c:v>0.86962500000000076</c:v>
                </c:pt>
                <c:pt idx="42222" formatCode="General">
                  <c:v>0.86964800000000075</c:v>
                </c:pt>
                <c:pt idx="42223" formatCode="General">
                  <c:v>0.86966299999999996</c:v>
                </c:pt>
                <c:pt idx="42224" formatCode="General">
                  <c:v>0.86968500000000071</c:v>
                </c:pt>
                <c:pt idx="42225" formatCode="General">
                  <c:v>0.8697080000000007</c:v>
                </c:pt>
                <c:pt idx="42226" formatCode="General">
                  <c:v>0.86973000000000045</c:v>
                </c:pt>
                <c:pt idx="42227" formatCode="General">
                  <c:v>0.86974500000000077</c:v>
                </c:pt>
                <c:pt idx="42228" formatCode="General">
                  <c:v>0.86976699999999996</c:v>
                </c:pt>
                <c:pt idx="42229" formatCode="General">
                  <c:v>0.86978999999999995</c:v>
                </c:pt>
                <c:pt idx="42230" formatCode="General">
                  <c:v>0.8698129999999995</c:v>
                </c:pt>
                <c:pt idx="42231" formatCode="General">
                  <c:v>0.86982700000000046</c:v>
                </c:pt>
                <c:pt idx="42232" formatCode="General">
                  <c:v>0.86985000000000046</c:v>
                </c:pt>
                <c:pt idx="42233" formatCode="General">
                  <c:v>0.86987300000000045</c:v>
                </c:pt>
                <c:pt idx="42234" formatCode="General">
                  <c:v>0.86989500000000075</c:v>
                </c:pt>
                <c:pt idx="42235" formatCode="General">
                  <c:v>0.86991000000000041</c:v>
                </c:pt>
                <c:pt idx="42236" formatCode="General">
                  <c:v>0.86993200000000004</c:v>
                </c:pt>
                <c:pt idx="42237" formatCode="General">
                  <c:v>0.8699550000000007</c:v>
                </c:pt>
                <c:pt idx="42238" formatCode="General">
                  <c:v>0.86997700000000044</c:v>
                </c:pt>
                <c:pt idx="42239" formatCode="General">
                  <c:v>0.86999200000000043</c:v>
                </c:pt>
                <c:pt idx="42240" formatCode="General">
                  <c:v>0.87001499999999998</c:v>
                </c:pt>
                <c:pt idx="42241" formatCode="General">
                  <c:v>0.87003799999999998</c:v>
                </c:pt>
                <c:pt idx="42242" formatCode="General">
                  <c:v>0.87005999999999994</c:v>
                </c:pt>
                <c:pt idx="42243" formatCode="General">
                  <c:v>0.87007500000000071</c:v>
                </c:pt>
                <c:pt idx="42244" formatCode="General">
                  <c:v>0.8700980000000007</c:v>
                </c:pt>
                <c:pt idx="42245" formatCode="General">
                  <c:v>0.87012000000000045</c:v>
                </c:pt>
                <c:pt idx="42246" formatCode="General">
                  <c:v>0.87014200000000042</c:v>
                </c:pt>
                <c:pt idx="42247" formatCode="General">
                  <c:v>0.87015699999999996</c:v>
                </c:pt>
                <c:pt idx="42248" formatCode="General">
                  <c:v>0.87017999999999995</c:v>
                </c:pt>
                <c:pt idx="42249" formatCode="General">
                  <c:v>0.87020200000000003</c:v>
                </c:pt>
                <c:pt idx="42250" formatCode="General">
                  <c:v>0.87022500000000058</c:v>
                </c:pt>
                <c:pt idx="42251" formatCode="General">
                  <c:v>0.87024000000000046</c:v>
                </c:pt>
                <c:pt idx="42252" formatCode="General">
                  <c:v>0.87026300000000001</c:v>
                </c:pt>
                <c:pt idx="42253" formatCode="General">
                  <c:v>0.87028499999999998</c:v>
                </c:pt>
                <c:pt idx="42254" formatCode="General">
                  <c:v>0.87030000000000041</c:v>
                </c:pt>
                <c:pt idx="42255" formatCode="General">
                  <c:v>0.87032299999999996</c:v>
                </c:pt>
                <c:pt idx="42256" formatCode="General">
                  <c:v>0.8703450000000007</c:v>
                </c:pt>
                <c:pt idx="42257" formatCode="General">
                  <c:v>0.870367</c:v>
                </c:pt>
                <c:pt idx="42258" formatCode="General">
                  <c:v>0.87038199999999999</c:v>
                </c:pt>
                <c:pt idx="42259" formatCode="General">
                  <c:v>0.87040499999999998</c:v>
                </c:pt>
                <c:pt idx="42260" formatCode="General">
                  <c:v>0.87042699999999951</c:v>
                </c:pt>
                <c:pt idx="42261" formatCode="General">
                  <c:v>0.87044999999999995</c:v>
                </c:pt>
                <c:pt idx="42262" formatCode="General">
                  <c:v>0.87046500000000004</c:v>
                </c:pt>
                <c:pt idx="42263" formatCode="General">
                  <c:v>0.87048800000000004</c:v>
                </c:pt>
                <c:pt idx="42264" formatCode="General">
                  <c:v>0.87051000000000001</c:v>
                </c:pt>
                <c:pt idx="42265" formatCode="General">
                  <c:v>0.870533</c:v>
                </c:pt>
                <c:pt idx="42266" formatCode="General">
                  <c:v>0.87054799999999999</c:v>
                </c:pt>
                <c:pt idx="42267" formatCode="General">
                  <c:v>0.87056999999999951</c:v>
                </c:pt>
                <c:pt idx="42268" formatCode="General">
                  <c:v>0.87059200000000003</c:v>
                </c:pt>
                <c:pt idx="42269" formatCode="General">
                  <c:v>0.87061500000000058</c:v>
                </c:pt>
                <c:pt idx="42270" formatCode="General">
                  <c:v>0.87063000000000046</c:v>
                </c:pt>
                <c:pt idx="42271" formatCode="General">
                  <c:v>0.87065200000000043</c:v>
                </c:pt>
                <c:pt idx="42272" formatCode="General">
                  <c:v>0.87067500000000075</c:v>
                </c:pt>
                <c:pt idx="42273" formatCode="General">
                  <c:v>0.87069700000000072</c:v>
                </c:pt>
                <c:pt idx="42274" formatCode="General">
                  <c:v>0.87071299999999996</c:v>
                </c:pt>
                <c:pt idx="42275" formatCode="General">
                  <c:v>0.8707350000000007</c:v>
                </c:pt>
                <c:pt idx="42276" formatCode="General">
                  <c:v>0.87075800000000059</c:v>
                </c:pt>
                <c:pt idx="42277" formatCode="General">
                  <c:v>0.87078000000000044</c:v>
                </c:pt>
                <c:pt idx="42278" formatCode="General">
                  <c:v>0.87079500000000076</c:v>
                </c:pt>
                <c:pt idx="42279" formatCode="General">
                  <c:v>0.87081699999999951</c:v>
                </c:pt>
                <c:pt idx="42280" formatCode="General">
                  <c:v>0.87083999999999995</c:v>
                </c:pt>
                <c:pt idx="42281" formatCode="General">
                  <c:v>0.87086300000000005</c:v>
                </c:pt>
                <c:pt idx="42282" formatCode="General">
                  <c:v>0.87087700000000046</c:v>
                </c:pt>
                <c:pt idx="42283" formatCode="General">
                  <c:v>0.87090000000000045</c:v>
                </c:pt>
                <c:pt idx="42284" formatCode="General">
                  <c:v>0.87092300000000045</c:v>
                </c:pt>
                <c:pt idx="42285" formatCode="General">
                  <c:v>0.87094500000000075</c:v>
                </c:pt>
                <c:pt idx="42286" formatCode="General">
                  <c:v>0.8709600000000004</c:v>
                </c:pt>
                <c:pt idx="42287" formatCode="General">
                  <c:v>0.87098299999999951</c:v>
                </c:pt>
                <c:pt idx="42288" formatCode="General">
                  <c:v>0.87100500000000058</c:v>
                </c:pt>
                <c:pt idx="42289" formatCode="General">
                  <c:v>0.87102700000000044</c:v>
                </c:pt>
                <c:pt idx="42290" formatCode="General">
                  <c:v>0.87104200000000043</c:v>
                </c:pt>
                <c:pt idx="42291" formatCode="General">
                  <c:v>0.87106499999999998</c:v>
                </c:pt>
                <c:pt idx="42292" formatCode="General">
                  <c:v>0.87108799999999997</c:v>
                </c:pt>
                <c:pt idx="42293" formatCode="General">
                  <c:v>0.87111000000000005</c:v>
                </c:pt>
                <c:pt idx="42294" formatCode="General">
                  <c:v>0.8711250000000007</c:v>
                </c:pt>
                <c:pt idx="42295" formatCode="General">
                  <c:v>0.8711480000000007</c:v>
                </c:pt>
                <c:pt idx="42296" formatCode="General">
                  <c:v>0.87117000000000044</c:v>
                </c:pt>
                <c:pt idx="42297" formatCode="General">
                  <c:v>0.87119300000000044</c:v>
                </c:pt>
                <c:pt idx="42298" formatCode="General">
                  <c:v>0.87120799999999998</c:v>
                </c:pt>
                <c:pt idx="42299" formatCode="General">
                  <c:v>0.87122999999999995</c:v>
                </c:pt>
                <c:pt idx="42300" formatCode="General">
                  <c:v>0.87125200000000003</c:v>
                </c:pt>
                <c:pt idx="42301" formatCode="General">
                  <c:v>0.87127500000000047</c:v>
                </c:pt>
                <c:pt idx="42302" formatCode="General">
                  <c:v>0.87129000000000045</c:v>
                </c:pt>
                <c:pt idx="42303" formatCode="General">
                  <c:v>0.871313</c:v>
                </c:pt>
                <c:pt idx="42304" formatCode="General">
                  <c:v>0.87133499999999997</c:v>
                </c:pt>
                <c:pt idx="42305" formatCode="General">
                  <c:v>0.87135799999999997</c:v>
                </c:pt>
                <c:pt idx="42306" formatCode="General">
                  <c:v>0.87137299999999951</c:v>
                </c:pt>
                <c:pt idx="42307" formatCode="General">
                  <c:v>0.87139500000000059</c:v>
                </c:pt>
                <c:pt idx="42308" formatCode="General">
                  <c:v>0.871417</c:v>
                </c:pt>
                <c:pt idx="42309" formatCode="General">
                  <c:v>0.87143999999999999</c:v>
                </c:pt>
                <c:pt idx="42310" formatCode="General">
                  <c:v>0.87145499999999998</c:v>
                </c:pt>
                <c:pt idx="42311" formatCode="General">
                  <c:v>0.8714769999999995</c:v>
                </c:pt>
                <c:pt idx="42312" formatCode="General">
                  <c:v>0.87150000000000005</c:v>
                </c:pt>
                <c:pt idx="42313" formatCode="General">
                  <c:v>0.87152300000000005</c:v>
                </c:pt>
                <c:pt idx="42314" formatCode="General">
                  <c:v>0.87153700000000001</c:v>
                </c:pt>
                <c:pt idx="42315" formatCode="General">
                  <c:v>0.87156</c:v>
                </c:pt>
                <c:pt idx="42316" formatCode="General">
                  <c:v>0.871583</c:v>
                </c:pt>
                <c:pt idx="42317" formatCode="General">
                  <c:v>0.87160500000000074</c:v>
                </c:pt>
                <c:pt idx="42318" formatCode="General">
                  <c:v>0.87161999999999995</c:v>
                </c:pt>
                <c:pt idx="42319" formatCode="General">
                  <c:v>0.87164200000000058</c:v>
                </c:pt>
                <c:pt idx="42320" formatCode="General">
                  <c:v>0.87166500000000058</c:v>
                </c:pt>
                <c:pt idx="42321" formatCode="General">
                  <c:v>0.87168699999999999</c:v>
                </c:pt>
                <c:pt idx="42322" formatCode="General">
                  <c:v>0.87170200000000042</c:v>
                </c:pt>
                <c:pt idx="42323" formatCode="General">
                  <c:v>0.87172500000000075</c:v>
                </c:pt>
                <c:pt idx="42324" formatCode="General">
                  <c:v>0.87174800000000074</c:v>
                </c:pt>
                <c:pt idx="42325" formatCode="General">
                  <c:v>0.87176200000000004</c:v>
                </c:pt>
                <c:pt idx="42326" formatCode="General">
                  <c:v>0.87178500000000059</c:v>
                </c:pt>
                <c:pt idx="42327" formatCode="General">
                  <c:v>0.87180800000000058</c:v>
                </c:pt>
                <c:pt idx="42328" formatCode="General">
                  <c:v>0.87183000000000044</c:v>
                </c:pt>
                <c:pt idx="42329" formatCode="General">
                  <c:v>0.87184500000000076</c:v>
                </c:pt>
                <c:pt idx="42330" formatCode="General">
                  <c:v>0.8718669999999995</c:v>
                </c:pt>
                <c:pt idx="42331" formatCode="General">
                  <c:v>0.87189000000000072</c:v>
                </c:pt>
                <c:pt idx="42332" formatCode="General">
                  <c:v>0.87191200000000002</c:v>
                </c:pt>
                <c:pt idx="42333" formatCode="General">
                  <c:v>0.87192700000000045</c:v>
                </c:pt>
                <c:pt idx="42334" formatCode="General">
                  <c:v>0.87195000000000045</c:v>
                </c:pt>
                <c:pt idx="42335" formatCode="General">
                  <c:v>0.87197300000000044</c:v>
                </c:pt>
                <c:pt idx="42336" formatCode="General">
                  <c:v>0.87199500000000074</c:v>
                </c:pt>
                <c:pt idx="42337" formatCode="General">
                  <c:v>0.87200999999999995</c:v>
                </c:pt>
                <c:pt idx="42338" formatCode="General">
                  <c:v>0.8720329999999995</c:v>
                </c:pt>
                <c:pt idx="42339" formatCode="General">
                  <c:v>0.87205500000000058</c:v>
                </c:pt>
                <c:pt idx="42340" formatCode="General">
                  <c:v>0.87207699999999999</c:v>
                </c:pt>
                <c:pt idx="42341" formatCode="General">
                  <c:v>0.87209200000000042</c:v>
                </c:pt>
                <c:pt idx="42342" formatCode="General">
                  <c:v>0.87211499999999997</c:v>
                </c:pt>
                <c:pt idx="42343" formatCode="General">
                  <c:v>0.87213700000000005</c:v>
                </c:pt>
                <c:pt idx="42344" formatCode="General">
                  <c:v>0.87216000000000005</c:v>
                </c:pt>
                <c:pt idx="42345" formatCode="General">
                  <c:v>0.8721750000000007</c:v>
                </c:pt>
                <c:pt idx="42346" formatCode="General">
                  <c:v>0.87219800000000058</c:v>
                </c:pt>
                <c:pt idx="42347" formatCode="General">
                  <c:v>0.87222000000000044</c:v>
                </c:pt>
                <c:pt idx="42348" formatCode="General">
                  <c:v>0.87224299999999999</c:v>
                </c:pt>
                <c:pt idx="42349" formatCode="General">
                  <c:v>0.87225799999999998</c:v>
                </c:pt>
                <c:pt idx="42350" formatCode="General">
                  <c:v>0.8722800000000005</c:v>
                </c:pt>
                <c:pt idx="42351" formatCode="General">
                  <c:v>0.87230200000000002</c:v>
                </c:pt>
                <c:pt idx="42352" formatCode="General">
                  <c:v>0.87232500000000046</c:v>
                </c:pt>
                <c:pt idx="42353" formatCode="General">
                  <c:v>0.87234000000000045</c:v>
                </c:pt>
                <c:pt idx="42354" formatCode="General">
                  <c:v>0.87236199999999997</c:v>
                </c:pt>
                <c:pt idx="42355" formatCode="General">
                  <c:v>0.87238499999999997</c:v>
                </c:pt>
                <c:pt idx="42356" formatCode="General">
                  <c:v>0.87240700000000004</c:v>
                </c:pt>
                <c:pt idx="42357" formatCode="General">
                  <c:v>0.8724229999999995</c:v>
                </c:pt>
                <c:pt idx="42358" formatCode="General">
                  <c:v>0.87244500000000058</c:v>
                </c:pt>
                <c:pt idx="42359" formatCode="General">
                  <c:v>0.87246800000000002</c:v>
                </c:pt>
                <c:pt idx="42360" formatCode="General">
                  <c:v>0.87248999999999999</c:v>
                </c:pt>
                <c:pt idx="42361" formatCode="General">
                  <c:v>0.87250499999999998</c:v>
                </c:pt>
                <c:pt idx="42362" formatCode="General">
                  <c:v>0.87252700000000005</c:v>
                </c:pt>
                <c:pt idx="42363" formatCode="General">
                  <c:v>0.87255000000000005</c:v>
                </c:pt>
                <c:pt idx="42364" formatCode="General">
                  <c:v>0.87257300000000004</c:v>
                </c:pt>
                <c:pt idx="42365" formatCode="General">
                  <c:v>0.872587</c:v>
                </c:pt>
                <c:pt idx="42366" formatCode="General">
                  <c:v>0.87261000000000044</c:v>
                </c:pt>
                <c:pt idx="42367" formatCode="General">
                  <c:v>0.87263299999999999</c:v>
                </c:pt>
                <c:pt idx="42368" formatCode="General">
                  <c:v>0.87265500000000074</c:v>
                </c:pt>
                <c:pt idx="42369" formatCode="General">
                  <c:v>0.87266999999999995</c:v>
                </c:pt>
                <c:pt idx="42370" formatCode="General">
                  <c:v>0.87269300000000072</c:v>
                </c:pt>
                <c:pt idx="42371" formatCode="General">
                  <c:v>0.87271500000000046</c:v>
                </c:pt>
                <c:pt idx="42372" formatCode="General">
                  <c:v>0.87273699999999999</c:v>
                </c:pt>
                <c:pt idx="42373" formatCode="General">
                  <c:v>0.87275200000000042</c:v>
                </c:pt>
                <c:pt idx="42374" formatCode="General">
                  <c:v>0.87277500000000074</c:v>
                </c:pt>
                <c:pt idx="42375" formatCode="General">
                  <c:v>0.87279800000000074</c:v>
                </c:pt>
                <c:pt idx="42376" formatCode="General">
                  <c:v>0.87282000000000071</c:v>
                </c:pt>
                <c:pt idx="42377" formatCode="General">
                  <c:v>0.87283500000000058</c:v>
                </c:pt>
                <c:pt idx="42378" formatCode="General">
                  <c:v>0.87285800000000058</c:v>
                </c:pt>
                <c:pt idx="42379" formatCode="General">
                  <c:v>0.87288000000000043</c:v>
                </c:pt>
                <c:pt idx="42380" formatCode="General">
                  <c:v>0.87290299999999998</c:v>
                </c:pt>
                <c:pt idx="42381" formatCode="General">
                  <c:v>0.87291700000000005</c:v>
                </c:pt>
                <c:pt idx="42382" formatCode="General">
                  <c:v>0.87294000000000072</c:v>
                </c:pt>
                <c:pt idx="42383" formatCode="General">
                  <c:v>0.87296200000000002</c:v>
                </c:pt>
                <c:pt idx="42384" formatCode="General">
                  <c:v>0.87298500000000046</c:v>
                </c:pt>
                <c:pt idx="42385" formatCode="General">
                  <c:v>0.87300000000000044</c:v>
                </c:pt>
                <c:pt idx="42386" formatCode="General">
                  <c:v>0.87302299999999999</c:v>
                </c:pt>
                <c:pt idx="42387" formatCode="General">
                  <c:v>0.87304500000000074</c:v>
                </c:pt>
                <c:pt idx="42388" formatCode="General">
                  <c:v>0.87305999999999995</c:v>
                </c:pt>
                <c:pt idx="42389" formatCode="General">
                  <c:v>0.87308300000000005</c:v>
                </c:pt>
                <c:pt idx="42390" formatCode="General">
                  <c:v>0.87310500000000046</c:v>
                </c:pt>
                <c:pt idx="42391" formatCode="General">
                  <c:v>0.87312699999999999</c:v>
                </c:pt>
                <c:pt idx="42392" formatCode="General">
                  <c:v>0.87314200000000042</c:v>
                </c:pt>
                <c:pt idx="42393" formatCode="General">
                  <c:v>0.87316499999999997</c:v>
                </c:pt>
                <c:pt idx="42394" formatCode="General">
                  <c:v>0.87318700000000005</c:v>
                </c:pt>
                <c:pt idx="42395" formatCode="General">
                  <c:v>0.87321000000000004</c:v>
                </c:pt>
                <c:pt idx="42396" formatCode="General">
                  <c:v>0.87322500000000058</c:v>
                </c:pt>
                <c:pt idx="42397" formatCode="General">
                  <c:v>0.87324800000000058</c:v>
                </c:pt>
                <c:pt idx="42398" formatCode="General">
                  <c:v>0.87326999999999999</c:v>
                </c:pt>
                <c:pt idx="42399" formatCode="General">
                  <c:v>0.87329299999999999</c:v>
                </c:pt>
                <c:pt idx="42400" formatCode="General">
                  <c:v>0.87330799999999997</c:v>
                </c:pt>
                <c:pt idx="42401" formatCode="General">
                  <c:v>0.87333000000000005</c:v>
                </c:pt>
                <c:pt idx="42402" formatCode="General">
                  <c:v>0.87335200000000002</c:v>
                </c:pt>
                <c:pt idx="42403" formatCode="General">
                  <c:v>0.87337500000000046</c:v>
                </c:pt>
                <c:pt idx="42404" formatCode="General">
                  <c:v>0.87339000000000044</c:v>
                </c:pt>
                <c:pt idx="42405" formatCode="General">
                  <c:v>0.87341199999999997</c:v>
                </c:pt>
                <c:pt idx="42406" formatCode="General">
                  <c:v>0.87343499999999996</c:v>
                </c:pt>
                <c:pt idx="42407" formatCode="General">
                  <c:v>0.87345799999999996</c:v>
                </c:pt>
                <c:pt idx="42408" formatCode="General">
                  <c:v>0.87347300000000005</c:v>
                </c:pt>
                <c:pt idx="42409" formatCode="General">
                  <c:v>0.87349500000000047</c:v>
                </c:pt>
                <c:pt idx="42410" formatCode="General">
                  <c:v>0.87351800000000002</c:v>
                </c:pt>
                <c:pt idx="42411" formatCode="General">
                  <c:v>0.87353999999999998</c:v>
                </c:pt>
                <c:pt idx="42412" formatCode="General">
                  <c:v>0.87355499999999997</c:v>
                </c:pt>
                <c:pt idx="42413" formatCode="General">
                  <c:v>0.87357700000000005</c:v>
                </c:pt>
                <c:pt idx="42414" formatCode="General">
                  <c:v>0.87360000000000071</c:v>
                </c:pt>
                <c:pt idx="42415" formatCode="General">
                  <c:v>0.8736230000000007</c:v>
                </c:pt>
                <c:pt idx="42416" formatCode="General">
                  <c:v>0.87363700000000044</c:v>
                </c:pt>
                <c:pt idx="42417" formatCode="General">
                  <c:v>0.87366000000000044</c:v>
                </c:pt>
                <c:pt idx="42418" formatCode="General">
                  <c:v>0.8736820000000004</c:v>
                </c:pt>
                <c:pt idx="42419" formatCode="General">
                  <c:v>0.87370499999999995</c:v>
                </c:pt>
                <c:pt idx="42420" formatCode="General">
                  <c:v>0.87372000000000072</c:v>
                </c:pt>
                <c:pt idx="42421" formatCode="General">
                  <c:v>0.87374300000000071</c:v>
                </c:pt>
                <c:pt idx="42422" formatCode="General">
                  <c:v>0.87376500000000046</c:v>
                </c:pt>
                <c:pt idx="42423" formatCode="General">
                  <c:v>0.87378699999999998</c:v>
                </c:pt>
                <c:pt idx="42424" formatCode="General">
                  <c:v>0.87380200000000041</c:v>
                </c:pt>
                <c:pt idx="42425" formatCode="General">
                  <c:v>0.87382500000000074</c:v>
                </c:pt>
                <c:pt idx="42426" formatCode="General">
                  <c:v>0.87384700000000071</c:v>
                </c:pt>
                <c:pt idx="42427" formatCode="General">
                  <c:v>0.8738700000000007</c:v>
                </c:pt>
                <c:pt idx="42428" formatCode="General">
                  <c:v>0.87388500000000058</c:v>
                </c:pt>
                <c:pt idx="42429" formatCode="General">
                  <c:v>0.87390800000000046</c:v>
                </c:pt>
                <c:pt idx="42430" formatCode="General">
                  <c:v>0.87393000000000043</c:v>
                </c:pt>
                <c:pt idx="42431" formatCode="General">
                  <c:v>0.87395299999999998</c:v>
                </c:pt>
                <c:pt idx="42432" formatCode="General">
                  <c:v>0.87396799999999997</c:v>
                </c:pt>
                <c:pt idx="42433" formatCode="General">
                  <c:v>0.87399000000000071</c:v>
                </c:pt>
                <c:pt idx="42434" formatCode="General">
                  <c:v>0.87401200000000001</c:v>
                </c:pt>
                <c:pt idx="42435" formatCode="General">
                  <c:v>0.87403500000000045</c:v>
                </c:pt>
                <c:pt idx="42436" formatCode="General">
                  <c:v>0.87405000000000044</c:v>
                </c:pt>
                <c:pt idx="42437" formatCode="General">
                  <c:v>0.8740720000000004</c:v>
                </c:pt>
                <c:pt idx="42438" formatCode="General">
                  <c:v>0.87409500000000073</c:v>
                </c:pt>
                <c:pt idx="42439" formatCode="General">
                  <c:v>0.87411700000000003</c:v>
                </c:pt>
                <c:pt idx="42440" formatCode="General">
                  <c:v>0.87413300000000005</c:v>
                </c:pt>
                <c:pt idx="42441" formatCode="General">
                  <c:v>0.87415500000000046</c:v>
                </c:pt>
                <c:pt idx="42442" formatCode="General">
                  <c:v>0.87417800000000045</c:v>
                </c:pt>
                <c:pt idx="42443" formatCode="General">
                  <c:v>0.87420000000000042</c:v>
                </c:pt>
                <c:pt idx="42444" formatCode="General">
                  <c:v>0.87421499999999996</c:v>
                </c:pt>
                <c:pt idx="42445" formatCode="General">
                  <c:v>0.87423700000000004</c:v>
                </c:pt>
                <c:pt idx="42446" formatCode="General">
                  <c:v>0.87426000000000004</c:v>
                </c:pt>
                <c:pt idx="42447" formatCode="General">
                  <c:v>0.87428300000000003</c:v>
                </c:pt>
                <c:pt idx="42448" formatCode="General">
                  <c:v>0.87429699999999999</c:v>
                </c:pt>
                <c:pt idx="42449" formatCode="General">
                  <c:v>0.87431999999999999</c:v>
                </c:pt>
                <c:pt idx="42450" formatCode="General">
                  <c:v>0.87434299999999998</c:v>
                </c:pt>
                <c:pt idx="42451" formatCode="General">
                  <c:v>0.8743649999999995</c:v>
                </c:pt>
                <c:pt idx="42452" formatCode="General">
                  <c:v>0.87438000000000005</c:v>
                </c:pt>
                <c:pt idx="42453" formatCode="General">
                  <c:v>0.87440300000000004</c:v>
                </c:pt>
                <c:pt idx="42454" formatCode="General">
                  <c:v>0.87442500000000045</c:v>
                </c:pt>
                <c:pt idx="42455" formatCode="General">
                  <c:v>0.87444699999999997</c:v>
                </c:pt>
                <c:pt idx="42456" formatCode="General">
                  <c:v>0.87446199999999996</c:v>
                </c:pt>
                <c:pt idx="42457" formatCode="General">
                  <c:v>0.87448499999999996</c:v>
                </c:pt>
                <c:pt idx="42458" formatCode="General">
                  <c:v>0.87450799999999951</c:v>
                </c:pt>
                <c:pt idx="42459" formatCode="General">
                  <c:v>0.87452200000000002</c:v>
                </c:pt>
                <c:pt idx="42460" formatCode="General">
                  <c:v>0.87454500000000046</c:v>
                </c:pt>
                <c:pt idx="42461" formatCode="General">
                  <c:v>0.87456800000000001</c:v>
                </c:pt>
                <c:pt idx="42462" formatCode="General">
                  <c:v>0.87458999999999998</c:v>
                </c:pt>
                <c:pt idx="42463" formatCode="General">
                  <c:v>0.87460500000000074</c:v>
                </c:pt>
                <c:pt idx="42464" formatCode="General">
                  <c:v>0.87462700000000071</c:v>
                </c:pt>
                <c:pt idx="42465" formatCode="General">
                  <c:v>0.8746500000000007</c:v>
                </c:pt>
                <c:pt idx="42466" formatCode="General">
                  <c:v>0.87467200000000045</c:v>
                </c:pt>
                <c:pt idx="42467" formatCode="General">
                  <c:v>0.87468699999999999</c:v>
                </c:pt>
                <c:pt idx="42468" formatCode="General">
                  <c:v>0.87471000000000043</c:v>
                </c:pt>
                <c:pt idx="42469" formatCode="General">
                  <c:v>0.87473299999999998</c:v>
                </c:pt>
                <c:pt idx="42470" formatCode="General">
                  <c:v>0.87475499999999995</c:v>
                </c:pt>
                <c:pt idx="42471" formatCode="General">
                  <c:v>0.87477000000000071</c:v>
                </c:pt>
                <c:pt idx="42472" formatCode="General">
                  <c:v>0.87479300000000071</c:v>
                </c:pt>
                <c:pt idx="42473" formatCode="General">
                  <c:v>0.87481500000000045</c:v>
                </c:pt>
                <c:pt idx="42474" formatCode="General">
                  <c:v>0.87483699999999998</c:v>
                </c:pt>
                <c:pt idx="42475" formatCode="General">
                  <c:v>0.87485200000000041</c:v>
                </c:pt>
                <c:pt idx="42476" formatCode="General">
                  <c:v>0.87487500000000074</c:v>
                </c:pt>
                <c:pt idx="42477" formatCode="General">
                  <c:v>0.8748970000000007</c:v>
                </c:pt>
                <c:pt idx="42478" formatCode="General">
                  <c:v>0.87492000000000059</c:v>
                </c:pt>
                <c:pt idx="42479" formatCode="General">
                  <c:v>0.87493500000000046</c:v>
                </c:pt>
                <c:pt idx="42480" formatCode="General">
                  <c:v>0.87495800000000046</c:v>
                </c:pt>
                <c:pt idx="42481" formatCode="General">
                  <c:v>0.87498000000000042</c:v>
                </c:pt>
                <c:pt idx="42482" formatCode="General">
                  <c:v>0.87500299999999998</c:v>
                </c:pt>
                <c:pt idx="42483" formatCode="General">
                  <c:v>0.87501799999999996</c:v>
                </c:pt>
                <c:pt idx="42484" formatCode="General">
                  <c:v>0.87504000000000071</c:v>
                </c:pt>
                <c:pt idx="42485" formatCode="General">
                  <c:v>0.87506200000000001</c:v>
                </c:pt>
                <c:pt idx="42486" formatCode="General">
                  <c:v>0.87508500000000045</c:v>
                </c:pt>
                <c:pt idx="42487" formatCode="General">
                  <c:v>0.87510000000000043</c:v>
                </c:pt>
                <c:pt idx="42488" formatCode="General">
                  <c:v>0.8751220000000004</c:v>
                </c:pt>
                <c:pt idx="42489" formatCode="General">
                  <c:v>0.87514499999999995</c:v>
                </c:pt>
                <c:pt idx="42490" formatCode="General">
                  <c:v>0.8751679999999995</c:v>
                </c:pt>
                <c:pt idx="42491" formatCode="General">
                  <c:v>0.87518300000000004</c:v>
                </c:pt>
                <c:pt idx="42492" formatCode="General">
                  <c:v>0.87520500000000045</c:v>
                </c:pt>
                <c:pt idx="42493" formatCode="General">
                  <c:v>0.87522800000000045</c:v>
                </c:pt>
                <c:pt idx="42494" formatCode="General">
                  <c:v>0.87525000000000042</c:v>
                </c:pt>
                <c:pt idx="42495" formatCode="General">
                  <c:v>0.87526499999999996</c:v>
                </c:pt>
                <c:pt idx="42496" formatCode="General">
                  <c:v>0.87528700000000004</c:v>
                </c:pt>
                <c:pt idx="42497" formatCode="General">
                  <c:v>0.87531000000000003</c:v>
                </c:pt>
                <c:pt idx="42498" formatCode="General">
                  <c:v>0.87533300000000003</c:v>
                </c:pt>
                <c:pt idx="42499" formatCode="General">
                  <c:v>0.87534699999999999</c:v>
                </c:pt>
                <c:pt idx="42500" formatCode="General">
                  <c:v>0.87536999999999998</c:v>
                </c:pt>
                <c:pt idx="42501" formatCode="General">
                  <c:v>0.87539199999999995</c:v>
                </c:pt>
                <c:pt idx="42502" formatCode="General">
                  <c:v>0.87541500000000005</c:v>
                </c:pt>
                <c:pt idx="42503" formatCode="General">
                  <c:v>0.87543000000000004</c:v>
                </c:pt>
                <c:pt idx="42504" formatCode="General">
                  <c:v>0.87545300000000004</c:v>
                </c:pt>
                <c:pt idx="42505" formatCode="General">
                  <c:v>0.87547500000000045</c:v>
                </c:pt>
                <c:pt idx="42506" formatCode="General">
                  <c:v>0.87549699999999997</c:v>
                </c:pt>
                <c:pt idx="42507" formatCode="General">
                  <c:v>0.87551199999999996</c:v>
                </c:pt>
                <c:pt idx="42508" formatCode="General">
                  <c:v>0.87553499999999951</c:v>
                </c:pt>
                <c:pt idx="42509" formatCode="General">
                  <c:v>0.8755579999999995</c:v>
                </c:pt>
                <c:pt idx="42510" formatCode="General">
                  <c:v>0.87558000000000002</c:v>
                </c:pt>
                <c:pt idx="42511" formatCode="General">
                  <c:v>0.87559500000000046</c:v>
                </c:pt>
                <c:pt idx="42512" formatCode="General">
                  <c:v>0.87561800000000045</c:v>
                </c:pt>
                <c:pt idx="42513" formatCode="General">
                  <c:v>0.87564000000000075</c:v>
                </c:pt>
                <c:pt idx="42514" formatCode="General">
                  <c:v>0.87566299999999997</c:v>
                </c:pt>
                <c:pt idx="42515" formatCode="General">
                  <c:v>0.87567800000000073</c:v>
                </c:pt>
                <c:pt idx="42516" formatCode="General">
                  <c:v>0.8757000000000007</c:v>
                </c:pt>
                <c:pt idx="42517" formatCode="General">
                  <c:v>0.87572200000000044</c:v>
                </c:pt>
                <c:pt idx="42518" formatCode="General">
                  <c:v>0.87574500000000088</c:v>
                </c:pt>
                <c:pt idx="42519" formatCode="General">
                  <c:v>0.87576000000000043</c:v>
                </c:pt>
                <c:pt idx="42520" formatCode="General">
                  <c:v>0.87578299999999998</c:v>
                </c:pt>
                <c:pt idx="42521" formatCode="General">
                  <c:v>0.87580499999999994</c:v>
                </c:pt>
                <c:pt idx="42522" formatCode="General">
                  <c:v>0.87582700000000058</c:v>
                </c:pt>
                <c:pt idx="42523" formatCode="General">
                  <c:v>0.8758430000000007</c:v>
                </c:pt>
                <c:pt idx="42524" formatCode="General">
                  <c:v>0.87586500000000045</c:v>
                </c:pt>
                <c:pt idx="42525" formatCode="General">
                  <c:v>0.87588800000000044</c:v>
                </c:pt>
                <c:pt idx="42526" formatCode="General">
                  <c:v>0.87590299999999999</c:v>
                </c:pt>
                <c:pt idx="42527" formatCode="General">
                  <c:v>0.87592499999999995</c:v>
                </c:pt>
                <c:pt idx="42528" formatCode="General">
                  <c:v>0.87594700000000059</c:v>
                </c:pt>
                <c:pt idx="42529" formatCode="General">
                  <c:v>0.87597000000000058</c:v>
                </c:pt>
                <c:pt idx="42530" formatCode="General">
                  <c:v>0.87598500000000046</c:v>
                </c:pt>
                <c:pt idx="42531" formatCode="General">
                  <c:v>0.87600800000000045</c:v>
                </c:pt>
                <c:pt idx="42532" formatCode="General">
                  <c:v>0.87603000000000042</c:v>
                </c:pt>
                <c:pt idx="42533" formatCode="General">
                  <c:v>0.87605200000000005</c:v>
                </c:pt>
                <c:pt idx="42534" formatCode="General">
                  <c:v>0.87606799999999996</c:v>
                </c:pt>
                <c:pt idx="42535" formatCode="General">
                  <c:v>0.8760900000000007</c:v>
                </c:pt>
                <c:pt idx="42536" formatCode="General">
                  <c:v>0.87611300000000003</c:v>
                </c:pt>
                <c:pt idx="42537" formatCode="General">
                  <c:v>0.87613500000000044</c:v>
                </c:pt>
                <c:pt idx="42538" formatCode="General">
                  <c:v>0.87615000000000043</c:v>
                </c:pt>
                <c:pt idx="42539" formatCode="General">
                  <c:v>0.87617199999999995</c:v>
                </c:pt>
                <c:pt idx="42540" formatCode="General">
                  <c:v>0.87619499999999995</c:v>
                </c:pt>
                <c:pt idx="42541" formatCode="General">
                  <c:v>0.87621800000000005</c:v>
                </c:pt>
                <c:pt idx="42542" formatCode="General">
                  <c:v>0.87623200000000001</c:v>
                </c:pt>
                <c:pt idx="42543" formatCode="General">
                  <c:v>0.87625500000000045</c:v>
                </c:pt>
                <c:pt idx="42544" formatCode="General">
                  <c:v>0.87627800000000045</c:v>
                </c:pt>
                <c:pt idx="42545" formatCode="General">
                  <c:v>0.87630000000000041</c:v>
                </c:pt>
                <c:pt idx="42546" formatCode="General">
                  <c:v>0.87631499999999996</c:v>
                </c:pt>
                <c:pt idx="42547" formatCode="General">
                  <c:v>0.87633700000000003</c:v>
                </c:pt>
                <c:pt idx="42548" formatCode="General">
                  <c:v>0.87636000000000003</c:v>
                </c:pt>
                <c:pt idx="42549" formatCode="General">
                  <c:v>0.87638199999999999</c:v>
                </c:pt>
                <c:pt idx="42550" formatCode="General">
                  <c:v>0.87639699999999998</c:v>
                </c:pt>
                <c:pt idx="42551" formatCode="General">
                  <c:v>0.87641999999999998</c:v>
                </c:pt>
                <c:pt idx="42552" formatCode="General">
                  <c:v>0.87644299999999997</c:v>
                </c:pt>
                <c:pt idx="42553" formatCode="General">
                  <c:v>0.87646500000000005</c:v>
                </c:pt>
                <c:pt idx="42554" formatCode="General">
                  <c:v>0.87648000000000004</c:v>
                </c:pt>
                <c:pt idx="42555" formatCode="General">
                  <c:v>0.87650300000000003</c:v>
                </c:pt>
                <c:pt idx="42556" formatCode="General">
                  <c:v>0.87652500000000044</c:v>
                </c:pt>
                <c:pt idx="42557" formatCode="General">
                  <c:v>0.87654699999999997</c:v>
                </c:pt>
                <c:pt idx="42558" formatCode="General">
                  <c:v>0.87656199999999951</c:v>
                </c:pt>
                <c:pt idx="42559" formatCode="General">
                  <c:v>0.8765849999999995</c:v>
                </c:pt>
                <c:pt idx="42560" formatCode="General">
                  <c:v>0.87660700000000058</c:v>
                </c:pt>
                <c:pt idx="42561" formatCode="General">
                  <c:v>0.87663000000000046</c:v>
                </c:pt>
                <c:pt idx="42562" formatCode="General">
                  <c:v>0.8766450000000009</c:v>
                </c:pt>
                <c:pt idx="42563" formatCode="General">
                  <c:v>0.87666800000000045</c:v>
                </c:pt>
                <c:pt idx="42564" formatCode="General">
                  <c:v>0.87669000000000075</c:v>
                </c:pt>
                <c:pt idx="42565" formatCode="General">
                  <c:v>0.87671299999999996</c:v>
                </c:pt>
                <c:pt idx="42566" formatCode="General">
                  <c:v>0.87672799999999995</c:v>
                </c:pt>
                <c:pt idx="42567" formatCode="General">
                  <c:v>0.87675000000000058</c:v>
                </c:pt>
                <c:pt idx="42568" formatCode="General">
                  <c:v>0.87677200000000044</c:v>
                </c:pt>
                <c:pt idx="42569" formatCode="General">
                  <c:v>0.87679500000000077</c:v>
                </c:pt>
                <c:pt idx="42570" formatCode="General">
                  <c:v>0.87681000000000042</c:v>
                </c:pt>
                <c:pt idx="42571" formatCode="General">
                  <c:v>0.87683199999999994</c:v>
                </c:pt>
                <c:pt idx="42572" formatCode="General">
                  <c:v>0.87685500000000072</c:v>
                </c:pt>
                <c:pt idx="42573" formatCode="General">
                  <c:v>0.87687700000000046</c:v>
                </c:pt>
                <c:pt idx="42574" formatCode="General">
                  <c:v>0.8768930000000007</c:v>
                </c:pt>
                <c:pt idx="42575" formatCode="General">
                  <c:v>0.87691500000000044</c:v>
                </c:pt>
                <c:pt idx="42576" formatCode="General">
                  <c:v>0.87693800000000044</c:v>
                </c:pt>
                <c:pt idx="42577" formatCode="General">
                  <c:v>0.87696000000000041</c:v>
                </c:pt>
                <c:pt idx="42578" formatCode="General">
                  <c:v>0.87697499999999995</c:v>
                </c:pt>
                <c:pt idx="42579" formatCode="General">
                  <c:v>0.87699700000000058</c:v>
                </c:pt>
                <c:pt idx="42580" formatCode="General">
                  <c:v>0.87702000000000047</c:v>
                </c:pt>
                <c:pt idx="42581" formatCode="General">
                  <c:v>0.87704300000000046</c:v>
                </c:pt>
                <c:pt idx="42582" formatCode="General">
                  <c:v>0.87705699999999998</c:v>
                </c:pt>
                <c:pt idx="42583" formatCode="General">
                  <c:v>0.87708000000000041</c:v>
                </c:pt>
                <c:pt idx="42584" formatCode="General">
                  <c:v>0.87710200000000005</c:v>
                </c:pt>
                <c:pt idx="42585" formatCode="General">
                  <c:v>0.87712500000000071</c:v>
                </c:pt>
                <c:pt idx="42586" formatCode="General">
                  <c:v>0.87714000000000059</c:v>
                </c:pt>
                <c:pt idx="42587" formatCode="General">
                  <c:v>0.87716300000000003</c:v>
                </c:pt>
                <c:pt idx="42588" formatCode="General">
                  <c:v>0.87718499999999999</c:v>
                </c:pt>
                <c:pt idx="42589" formatCode="General">
                  <c:v>0.87720699999999996</c:v>
                </c:pt>
                <c:pt idx="42590" formatCode="General">
                  <c:v>0.87722199999999995</c:v>
                </c:pt>
                <c:pt idx="42591" formatCode="General">
                  <c:v>0.87724500000000072</c:v>
                </c:pt>
                <c:pt idx="42592" formatCode="General">
                  <c:v>0.87726800000000005</c:v>
                </c:pt>
                <c:pt idx="42593" formatCode="General">
                  <c:v>0.87728200000000001</c:v>
                </c:pt>
                <c:pt idx="42594" formatCode="General">
                  <c:v>0.87730500000000045</c:v>
                </c:pt>
                <c:pt idx="42595" formatCode="General">
                  <c:v>0.87732800000000044</c:v>
                </c:pt>
                <c:pt idx="42596" formatCode="General">
                  <c:v>0.87735000000000041</c:v>
                </c:pt>
                <c:pt idx="42597" formatCode="General">
                  <c:v>0.87736499999999951</c:v>
                </c:pt>
                <c:pt idx="42598" formatCode="General">
                  <c:v>0.8773879999999995</c:v>
                </c:pt>
                <c:pt idx="42599" formatCode="General">
                  <c:v>0.87741000000000002</c:v>
                </c:pt>
                <c:pt idx="42600" formatCode="General">
                  <c:v>0.87743199999999999</c:v>
                </c:pt>
                <c:pt idx="42601" formatCode="General">
                  <c:v>0.87744699999999998</c:v>
                </c:pt>
                <c:pt idx="42602" formatCode="General">
                  <c:v>0.87746999999999997</c:v>
                </c:pt>
                <c:pt idx="42603" formatCode="General">
                  <c:v>0.87749299999999997</c:v>
                </c:pt>
                <c:pt idx="42604" formatCode="General">
                  <c:v>0.87751500000000004</c:v>
                </c:pt>
                <c:pt idx="42605" formatCode="General">
                  <c:v>0.87753000000000003</c:v>
                </c:pt>
                <c:pt idx="42606" formatCode="General">
                  <c:v>0.87755300000000003</c:v>
                </c:pt>
                <c:pt idx="42607" formatCode="General">
                  <c:v>0.87757499999999999</c:v>
                </c:pt>
                <c:pt idx="42608" formatCode="General">
                  <c:v>0.87759799999999999</c:v>
                </c:pt>
                <c:pt idx="42609" formatCode="General">
                  <c:v>0.87761299999999998</c:v>
                </c:pt>
                <c:pt idx="42610" formatCode="General">
                  <c:v>0.87763500000000072</c:v>
                </c:pt>
                <c:pt idx="42611" formatCode="General">
                  <c:v>0.87765700000000046</c:v>
                </c:pt>
                <c:pt idx="42612" formatCode="General">
                  <c:v>0.87768000000000046</c:v>
                </c:pt>
                <c:pt idx="42613" formatCode="General">
                  <c:v>0.87769500000000089</c:v>
                </c:pt>
                <c:pt idx="42614" formatCode="General">
                  <c:v>0.87771800000000044</c:v>
                </c:pt>
                <c:pt idx="42615" formatCode="General">
                  <c:v>0.87774000000000074</c:v>
                </c:pt>
                <c:pt idx="42616" formatCode="General">
                  <c:v>0.87776200000000004</c:v>
                </c:pt>
                <c:pt idx="42617" formatCode="General">
                  <c:v>0.87777799999999995</c:v>
                </c:pt>
                <c:pt idx="42618" formatCode="General">
                  <c:v>0.87780000000000058</c:v>
                </c:pt>
                <c:pt idx="42619" formatCode="General">
                  <c:v>0.87782200000000044</c:v>
                </c:pt>
                <c:pt idx="42620" formatCode="General">
                  <c:v>0.87784500000000076</c:v>
                </c:pt>
                <c:pt idx="42621" formatCode="General">
                  <c:v>0.87786000000000042</c:v>
                </c:pt>
                <c:pt idx="42622" formatCode="General">
                  <c:v>0.87788200000000005</c:v>
                </c:pt>
                <c:pt idx="42623" formatCode="General">
                  <c:v>0.87790500000000071</c:v>
                </c:pt>
                <c:pt idx="42624" formatCode="General">
                  <c:v>0.87792800000000071</c:v>
                </c:pt>
                <c:pt idx="42625" formatCode="General">
                  <c:v>0.87794300000000058</c:v>
                </c:pt>
                <c:pt idx="42626" formatCode="General">
                  <c:v>0.87796500000000044</c:v>
                </c:pt>
                <c:pt idx="42627" formatCode="General">
                  <c:v>0.87798799999999999</c:v>
                </c:pt>
                <c:pt idx="42628" formatCode="General">
                  <c:v>0.8780100000000004</c:v>
                </c:pt>
                <c:pt idx="42629" formatCode="General">
                  <c:v>0.87802500000000083</c:v>
                </c:pt>
                <c:pt idx="42630" formatCode="General">
                  <c:v>0.87804700000000047</c:v>
                </c:pt>
                <c:pt idx="42631" formatCode="General">
                  <c:v>0.87807000000000046</c:v>
                </c:pt>
                <c:pt idx="42632" formatCode="General">
                  <c:v>0.87809300000000046</c:v>
                </c:pt>
                <c:pt idx="42633" formatCode="General">
                  <c:v>0.87810699999999997</c:v>
                </c:pt>
                <c:pt idx="42634" formatCode="General">
                  <c:v>0.87813000000000041</c:v>
                </c:pt>
                <c:pt idx="42635" formatCode="General">
                  <c:v>0.87815299999999996</c:v>
                </c:pt>
                <c:pt idx="42636" formatCode="General">
                  <c:v>0.87817500000000071</c:v>
                </c:pt>
                <c:pt idx="42637" formatCode="General">
                  <c:v>0.87819000000000058</c:v>
                </c:pt>
                <c:pt idx="42638" formatCode="General">
                  <c:v>0.87821300000000002</c:v>
                </c:pt>
                <c:pt idx="42639" formatCode="General">
                  <c:v>0.87823499999999999</c:v>
                </c:pt>
                <c:pt idx="42640" formatCode="General">
                  <c:v>0.87825699999999951</c:v>
                </c:pt>
                <c:pt idx="42641" formatCode="General">
                  <c:v>0.87827200000000005</c:v>
                </c:pt>
                <c:pt idx="42642" formatCode="General">
                  <c:v>0.87829500000000071</c:v>
                </c:pt>
                <c:pt idx="42643" formatCode="General">
                  <c:v>0.87831800000000004</c:v>
                </c:pt>
                <c:pt idx="42644" formatCode="General">
                  <c:v>0.87834000000000045</c:v>
                </c:pt>
                <c:pt idx="42645" formatCode="General">
                  <c:v>0.87835500000000044</c:v>
                </c:pt>
                <c:pt idx="42646" formatCode="General">
                  <c:v>0.87837699999999996</c:v>
                </c:pt>
                <c:pt idx="42647" formatCode="General">
                  <c:v>0.8784000000000004</c:v>
                </c:pt>
                <c:pt idx="42648" formatCode="General">
                  <c:v>0.87842200000000004</c:v>
                </c:pt>
                <c:pt idx="42649" formatCode="General">
                  <c:v>0.87843800000000005</c:v>
                </c:pt>
                <c:pt idx="42650" formatCode="General">
                  <c:v>0.87846000000000002</c:v>
                </c:pt>
                <c:pt idx="42651" formatCode="General">
                  <c:v>0.87848199999999999</c:v>
                </c:pt>
                <c:pt idx="42652" formatCode="General">
                  <c:v>0.87850499999999998</c:v>
                </c:pt>
                <c:pt idx="42653" formatCode="General">
                  <c:v>0.87851999999999997</c:v>
                </c:pt>
                <c:pt idx="42654" formatCode="General">
                  <c:v>0.87854200000000005</c:v>
                </c:pt>
                <c:pt idx="42655" formatCode="General">
                  <c:v>0.87856500000000004</c:v>
                </c:pt>
                <c:pt idx="42656" formatCode="General">
                  <c:v>0.87858700000000001</c:v>
                </c:pt>
                <c:pt idx="42657" formatCode="General">
                  <c:v>0.87860300000000058</c:v>
                </c:pt>
                <c:pt idx="42658" formatCode="General">
                  <c:v>0.87862500000000077</c:v>
                </c:pt>
                <c:pt idx="42659" formatCode="General">
                  <c:v>0.87864800000000076</c:v>
                </c:pt>
                <c:pt idx="42660" formatCode="General">
                  <c:v>0.87866299999999997</c:v>
                </c:pt>
                <c:pt idx="42661" formatCode="General">
                  <c:v>0.87868500000000072</c:v>
                </c:pt>
                <c:pt idx="42662" formatCode="General">
                  <c:v>0.87870700000000046</c:v>
                </c:pt>
                <c:pt idx="42663" formatCode="General">
                  <c:v>0.87873000000000046</c:v>
                </c:pt>
                <c:pt idx="42664" formatCode="General">
                  <c:v>0.87874500000000089</c:v>
                </c:pt>
                <c:pt idx="42665" formatCode="General">
                  <c:v>0.87876699999999996</c:v>
                </c:pt>
                <c:pt idx="42666" formatCode="General">
                  <c:v>0.87879000000000074</c:v>
                </c:pt>
                <c:pt idx="42667" formatCode="General">
                  <c:v>0.87881200000000004</c:v>
                </c:pt>
                <c:pt idx="42668" formatCode="General">
                  <c:v>0.87882800000000072</c:v>
                </c:pt>
                <c:pt idx="42669" formatCode="General">
                  <c:v>0.87885000000000046</c:v>
                </c:pt>
                <c:pt idx="42670" formatCode="General">
                  <c:v>0.87887300000000046</c:v>
                </c:pt>
                <c:pt idx="42671" formatCode="General">
                  <c:v>0.87889500000000076</c:v>
                </c:pt>
                <c:pt idx="42672" formatCode="General">
                  <c:v>0.87891000000000041</c:v>
                </c:pt>
                <c:pt idx="42673" formatCode="General">
                  <c:v>0.87893200000000005</c:v>
                </c:pt>
                <c:pt idx="42674" formatCode="General">
                  <c:v>0.87895500000000071</c:v>
                </c:pt>
                <c:pt idx="42675" formatCode="General">
                  <c:v>0.8789780000000007</c:v>
                </c:pt>
                <c:pt idx="42676" formatCode="General">
                  <c:v>0.87899200000000044</c:v>
                </c:pt>
                <c:pt idx="42677" formatCode="General">
                  <c:v>0.87901499999999999</c:v>
                </c:pt>
                <c:pt idx="42678" formatCode="General">
                  <c:v>0.87903699999999996</c:v>
                </c:pt>
                <c:pt idx="42679" formatCode="General">
                  <c:v>0.87905999999999995</c:v>
                </c:pt>
                <c:pt idx="42680" formatCode="General">
                  <c:v>0.87907500000000072</c:v>
                </c:pt>
                <c:pt idx="42681" formatCode="General">
                  <c:v>0.87909800000000071</c:v>
                </c:pt>
                <c:pt idx="42682" formatCode="General">
                  <c:v>0.87912000000000046</c:v>
                </c:pt>
                <c:pt idx="42683" formatCode="General">
                  <c:v>0.87914200000000042</c:v>
                </c:pt>
                <c:pt idx="42684" formatCode="General">
                  <c:v>0.87915699999999997</c:v>
                </c:pt>
                <c:pt idx="42685" formatCode="General">
                  <c:v>0.87918000000000041</c:v>
                </c:pt>
                <c:pt idx="42686" formatCode="General">
                  <c:v>0.87920299999999996</c:v>
                </c:pt>
                <c:pt idx="42687" formatCode="General">
                  <c:v>0.8792250000000007</c:v>
                </c:pt>
                <c:pt idx="42688" formatCode="General">
                  <c:v>0.87924000000000047</c:v>
                </c:pt>
                <c:pt idx="42689" formatCode="General">
                  <c:v>0.87926300000000002</c:v>
                </c:pt>
                <c:pt idx="42690" formatCode="General">
                  <c:v>0.87928499999999998</c:v>
                </c:pt>
                <c:pt idx="42691" formatCode="General">
                  <c:v>0.87930799999999998</c:v>
                </c:pt>
                <c:pt idx="42692" formatCode="General">
                  <c:v>0.87932200000000005</c:v>
                </c:pt>
                <c:pt idx="42693" formatCode="General">
                  <c:v>0.87934500000000071</c:v>
                </c:pt>
                <c:pt idx="42694" formatCode="General">
                  <c:v>0.87936700000000001</c:v>
                </c:pt>
                <c:pt idx="42695" formatCode="General">
                  <c:v>0.87939000000000045</c:v>
                </c:pt>
                <c:pt idx="42696" formatCode="General">
                  <c:v>0.87940499999999999</c:v>
                </c:pt>
                <c:pt idx="42697" formatCode="General">
                  <c:v>0.87942799999999999</c:v>
                </c:pt>
                <c:pt idx="42698" formatCode="General">
                  <c:v>0.87944999999999995</c:v>
                </c:pt>
                <c:pt idx="42699" formatCode="General">
                  <c:v>0.87947200000000003</c:v>
                </c:pt>
                <c:pt idx="42700" formatCode="General">
                  <c:v>0.87948800000000005</c:v>
                </c:pt>
                <c:pt idx="42701" formatCode="General">
                  <c:v>0.87951000000000001</c:v>
                </c:pt>
                <c:pt idx="42702" formatCode="General">
                  <c:v>0.87953199999999998</c:v>
                </c:pt>
                <c:pt idx="42703" formatCode="General">
                  <c:v>0.87955499999999998</c:v>
                </c:pt>
                <c:pt idx="42704" formatCode="General">
                  <c:v>0.87956999999999996</c:v>
                </c:pt>
                <c:pt idx="42705" formatCode="General">
                  <c:v>0.87959200000000004</c:v>
                </c:pt>
                <c:pt idx="42706" formatCode="General">
                  <c:v>0.8796150000000007</c:v>
                </c:pt>
                <c:pt idx="42707" formatCode="General">
                  <c:v>0.87963800000000059</c:v>
                </c:pt>
                <c:pt idx="42708" formatCode="General">
                  <c:v>0.87965300000000046</c:v>
                </c:pt>
                <c:pt idx="42709" formatCode="General">
                  <c:v>0.87967500000000076</c:v>
                </c:pt>
                <c:pt idx="42710" formatCode="General">
                  <c:v>0.87969800000000076</c:v>
                </c:pt>
                <c:pt idx="42711" formatCode="General">
                  <c:v>0.87971999999999995</c:v>
                </c:pt>
                <c:pt idx="42712" formatCode="General">
                  <c:v>0.87973500000000071</c:v>
                </c:pt>
                <c:pt idx="42713" formatCode="General">
                  <c:v>0.87975700000000046</c:v>
                </c:pt>
                <c:pt idx="42714" formatCode="General">
                  <c:v>0.87978000000000045</c:v>
                </c:pt>
                <c:pt idx="42715" formatCode="General">
                  <c:v>0.87980300000000045</c:v>
                </c:pt>
                <c:pt idx="42716" formatCode="General">
                  <c:v>0.87981699999999996</c:v>
                </c:pt>
                <c:pt idx="42717" formatCode="General">
                  <c:v>0.87984000000000073</c:v>
                </c:pt>
                <c:pt idx="42718" formatCode="General">
                  <c:v>0.87986299999999951</c:v>
                </c:pt>
                <c:pt idx="42719" formatCode="General">
                  <c:v>0.87988500000000058</c:v>
                </c:pt>
                <c:pt idx="42720" formatCode="General">
                  <c:v>0.87990000000000046</c:v>
                </c:pt>
                <c:pt idx="42721" formatCode="General">
                  <c:v>0.87992300000000045</c:v>
                </c:pt>
                <c:pt idx="42722" formatCode="General">
                  <c:v>0.87994500000000075</c:v>
                </c:pt>
                <c:pt idx="42723" formatCode="General">
                  <c:v>0.87996000000000041</c:v>
                </c:pt>
                <c:pt idx="42724" formatCode="General">
                  <c:v>0.87998200000000004</c:v>
                </c:pt>
                <c:pt idx="42725" formatCode="General">
                  <c:v>0.88000500000000004</c:v>
                </c:pt>
                <c:pt idx="42726" formatCode="General">
                  <c:v>0.88002800000000003</c:v>
                </c:pt>
                <c:pt idx="42727" formatCode="General">
                  <c:v>0.88004199999999999</c:v>
                </c:pt>
                <c:pt idx="42728" formatCode="General">
                  <c:v>0.88006499999999943</c:v>
                </c:pt>
                <c:pt idx="42729" formatCode="General">
                  <c:v>0.88008699999999929</c:v>
                </c:pt>
                <c:pt idx="42730" formatCode="General">
                  <c:v>0.8801099999999995</c:v>
                </c:pt>
                <c:pt idx="42731" formatCode="General">
                  <c:v>0.88012500000000005</c:v>
                </c:pt>
                <c:pt idx="42732" formatCode="General">
                  <c:v>0.88014800000000004</c:v>
                </c:pt>
                <c:pt idx="42733" formatCode="General">
                  <c:v>0.88017000000000001</c:v>
                </c:pt>
                <c:pt idx="42734" formatCode="General">
                  <c:v>0.88019199999999997</c:v>
                </c:pt>
                <c:pt idx="42735" formatCode="General">
                  <c:v>0.8802069999999993</c:v>
                </c:pt>
                <c:pt idx="42736" formatCode="General">
                  <c:v>0.88022999999999996</c:v>
                </c:pt>
                <c:pt idx="42737" formatCode="General">
                  <c:v>0.88025299999999929</c:v>
                </c:pt>
                <c:pt idx="42738" formatCode="General">
                  <c:v>0.88027500000000003</c:v>
                </c:pt>
                <c:pt idx="42739" formatCode="General">
                  <c:v>0.88029000000000002</c:v>
                </c:pt>
                <c:pt idx="42740" formatCode="General">
                  <c:v>0.88031299999999935</c:v>
                </c:pt>
                <c:pt idx="42741" formatCode="General">
                  <c:v>0.88033499999999942</c:v>
                </c:pt>
                <c:pt idx="42742" formatCode="General">
                  <c:v>0.88035799999999942</c:v>
                </c:pt>
                <c:pt idx="42743" formatCode="General">
                  <c:v>0.8803729999999993</c:v>
                </c:pt>
                <c:pt idx="42744" formatCode="General">
                  <c:v>0.88039500000000004</c:v>
                </c:pt>
                <c:pt idx="42745" formatCode="General">
                  <c:v>0.88041699999999923</c:v>
                </c:pt>
                <c:pt idx="42746" formatCode="General">
                  <c:v>0.88044</c:v>
                </c:pt>
                <c:pt idx="42747" formatCode="General">
                  <c:v>0.88045499999999943</c:v>
                </c:pt>
                <c:pt idx="42748" formatCode="General">
                  <c:v>0.88047799999999943</c:v>
                </c:pt>
                <c:pt idx="42749" formatCode="General">
                  <c:v>0.88049999999999951</c:v>
                </c:pt>
                <c:pt idx="42750" formatCode="General">
                  <c:v>0.88052199999999958</c:v>
                </c:pt>
                <c:pt idx="42751" formatCode="General">
                  <c:v>0.88053799999999938</c:v>
                </c:pt>
                <c:pt idx="42752" formatCode="General">
                  <c:v>0.88055999999999957</c:v>
                </c:pt>
                <c:pt idx="42753" formatCode="General">
                  <c:v>0.88058299999999923</c:v>
                </c:pt>
                <c:pt idx="42754" formatCode="General">
                  <c:v>0.88060499999999997</c:v>
                </c:pt>
                <c:pt idx="42755" formatCode="General">
                  <c:v>0.88061999999999996</c:v>
                </c:pt>
                <c:pt idx="42756" formatCode="General">
                  <c:v>0.88064200000000004</c:v>
                </c:pt>
                <c:pt idx="42757" formatCode="General">
                  <c:v>0.88066500000000003</c:v>
                </c:pt>
                <c:pt idx="42758" formatCode="General">
                  <c:v>0.88068800000000003</c:v>
                </c:pt>
                <c:pt idx="42759" formatCode="General">
                  <c:v>0.88070199999999998</c:v>
                </c:pt>
                <c:pt idx="42760" formatCode="General">
                  <c:v>0.88072499999999998</c:v>
                </c:pt>
                <c:pt idx="42761" formatCode="General">
                  <c:v>0.8807469999999995</c:v>
                </c:pt>
                <c:pt idx="42762" formatCode="General">
                  <c:v>0.88077000000000005</c:v>
                </c:pt>
                <c:pt idx="42763" formatCode="General">
                  <c:v>0.88078500000000004</c:v>
                </c:pt>
                <c:pt idx="42764" formatCode="General">
                  <c:v>0.88080800000000004</c:v>
                </c:pt>
                <c:pt idx="42765" formatCode="General">
                  <c:v>0.88083</c:v>
                </c:pt>
                <c:pt idx="42766" formatCode="General">
                  <c:v>0.88085199999999997</c:v>
                </c:pt>
                <c:pt idx="42767" formatCode="General">
                  <c:v>0.88086699999999929</c:v>
                </c:pt>
                <c:pt idx="42768" formatCode="General">
                  <c:v>0.88088999999999951</c:v>
                </c:pt>
                <c:pt idx="42769" formatCode="General">
                  <c:v>0.88091299999999928</c:v>
                </c:pt>
                <c:pt idx="42770" formatCode="General">
                  <c:v>0.88093500000000002</c:v>
                </c:pt>
                <c:pt idx="42771" formatCode="General">
                  <c:v>0.88095000000000001</c:v>
                </c:pt>
                <c:pt idx="42772" formatCode="General">
                  <c:v>0.88097300000000001</c:v>
                </c:pt>
                <c:pt idx="42773" formatCode="General">
                  <c:v>0.88099499999999997</c:v>
                </c:pt>
                <c:pt idx="42774" formatCode="General">
                  <c:v>0.88101799999999941</c:v>
                </c:pt>
                <c:pt idx="42775" formatCode="General">
                  <c:v>0.88103199999999959</c:v>
                </c:pt>
                <c:pt idx="42776" formatCode="General">
                  <c:v>0.88105500000000003</c:v>
                </c:pt>
                <c:pt idx="42777" formatCode="General">
                  <c:v>0.881077</c:v>
                </c:pt>
                <c:pt idx="42778" formatCode="General">
                  <c:v>0.88109999999999999</c:v>
                </c:pt>
                <c:pt idx="42779" formatCode="General">
                  <c:v>0.88111499999999943</c:v>
                </c:pt>
                <c:pt idx="42780" formatCode="General">
                  <c:v>0.88113799999999942</c:v>
                </c:pt>
                <c:pt idx="42781" formatCode="General">
                  <c:v>0.88115999999999961</c:v>
                </c:pt>
                <c:pt idx="42782" formatCode="General">
                  <c:v>0.88118199999999958</c:v>
                </c:pt>
                <c:pt idx="42783" formatCode="General">
                  <c:v>0.88119800000000004</c:v>
                </c:pt>
                <c:pt idx="42784" formatCode="General">
                  <c:v>0.88122</c:v>
                </c:pt>
                <c:pt idx="42785" formatCode="General">
                  <c:v>0.88124199999999997</c:v>
                </c:pt>
                <c:pt idx="42786" formatCode="General">
                  <c:v>0.8812649999999993</c:v>
                </c:pt>
                <c:pt idx="42787" formatCode="General">
                  <c:v>0.88127999999999951</c:v>
                </c:pt>
                <c:pt idx="42788" formatCode="General">
                  <c:v>0.88130199999999959</c:v>
                </c:pt>
                <c:pt idx="42789" formatCode="General">
                  <c:v>0.88132500000000003</c:v>
                </c:pt>
                <c:pt idx="42790" formatCode="General">
                  <c:v>0.88134800000000002</c:v>
                </c:pt>
                <c:pt idx="42791" formatCode="General">
                  <c:v>0.88136299999999923</c:v>
                </c:pt>
                <c:pt idx="42792" formatCode="General">
                  <c:v>0.88138499999999942</c:v>
                </c:pt>
                <c:pt idx="42793" formatCode="General">
                  <c:v>0.88140699999999939</c:v>
                </c:pt>
                <c:pt idx="42794" formatCode="General">
                  <c:v>0.88142299999999929</c:v>
                </c:pt>
                <c:pt idx="42795" formatCode="General">
                  <c:v>0.88144500000000003</c:v>
                </c:pt>
                <c:pt idx="42796" formatCode="General">
                  <c:v>0.88146699999999922</c:v>
                </c:pt>
                <c:pt idx="42797" formatCode="General">
                  <c:v>0.88149</c:v>
                </c:pt>
                <c:pt idx="42798" formatCode="General">
                  <c:v>0.88150499999999943</c:v>
                </c:pt>
                <c:pt idx="42799" formatCode="General">
                  <c:v>0.88152699999999928</c:v>
                </c:pt>
                <c:pt idx="42800" formatCode="General">
                  <c:v>0.8815499999999995</c:v>
                </c:pt>
                <c:pt idx="42801" formatCode="General">
                  <c:v>0.88157299999999938</c:v>
                </c:pt>
                <c:pt idx="42802" formatCode="General">
                  <c:v>0.88158799999999937</c:v>
                </c:pt>
                <c:pt idx="42803" formatCode="General">
                  <c:v>0.88161</c:v>
                </c:pt>
                <c:pt idx="42804" formatCode="General">
                  <c:v>0.881633</c:v>
                </c:pt>
                <c:pt idx="42805" formatCode="General">
                  <c:v>0.88165499999999997</c:v>
                </c:pt>
                <c:pt idx="42806" formatCode="General">
                  <c:v>0.88166999999999951</c:v>
                </c:pt>
                <c:pt idx="42807" formatCode="General">
                  <c:v>0.88169200000000003</c:v>
                </c:pt>
                <c:pt idx="42808" formatCode="General">
                  <c:v>0.88171500000000003</c:v>
                </c:pt>
                <c:pt idx="42809" formatCode="General">
                  <c:v>0.88173800000000002</c:v>
                </c:pt>
                <c:pt idx="42810" formatCode="General">
                  <c:v>0.88175199999999998</c:v>
                </c:pt>
                <c:pt idx="42811" formatCode="General">
                  <c:v>0.88177499999999998</c:v>
                </c:pt>
                <c:pt idx="42812" formatCode="General">
                  <c:v>0.88179700000000005</c:v>
                </c:pt>
                <c:pt idx="42813" formatCode="General">
                  <c:v>0.88182000000000005</c:v>
                </c:pt>
                <c:pt idx="42814" formatCode="General">
                  <c:v>0.88183500000000004</c:v>
                </c:pt>
                <c:pt idx="42815" formatCode="General">
                  <c:v>0.88185800000000003</c:v>
                </c:pt>
                <c:pt idx="42816" formatCode="General">
                  <c:v>0.88188</c:v>
                </c:pt>
                <c:pt idx="42817" formatCode="General">
                  <c:v>0.88190199999999996</c:v>
                </c:pt>
                <c:pt idx="42818" formatCode="General">
                  <c:v>0.88191699999999928</c:v>
                </c:pt>
                <c:pt idx="42819" formatCode="General">
                  <c:v>0.8819399999999995</c:v>
                </c:pt>
                <c:pt idx="42820" formatCode="General">
                  <c:v>0.88196299999999939</c:v>
                </c:pt>
                <c:pt idx="42821" formatCode="General">
                  <c:v>0.88198500000000002</c:v>
                </c:pt>
                <c:pt idx="42822" formatCode="General">
                  <c:v>0.88200000000000001</c:v>
                </c:pt>
                <c:pt idx="42823" formatCode="General">
                  <c:v>0.882023</c:v>
                </c:pt>
                <c:pt idx="42824" formatCode="General">
                  <c:v>0.88204499999999997</c:v>
                </c:pt>
                <c:pt idx="42825" formatCode="General">
                  <c:v>0.8820679999999993</c:v>
                </c:pt>
                <c:pt idx="42826" formatCode="General">
                  <c:v>0.88208299999999928</c:v>
                </c:pt>
                <c:pt idx="42827" formatCode="General">
                  <c:v>0.88210500000000003</c:v>
                </c:pt>
                <c:pt idx="42828" formatCode="General">
                  <c:v>0.88212699999999955</c:v>
                </c:pt>
                <c:pt idx="42829" formatCode="General">
                  <c:v>0.88214999999999999</c:v>
                </c:pt>
                <c:pt idx="42830" formatCode="General">
                  <c:v>0.88216499999999942</c:v>
                </c:pt>
                <c:pt idx="42831" formatCode="General">
                  <c:v>0.88218799999999942</c:v>
                </c:pt>
                <c:pt idx="42832" formatCode="General">
                  <c:v>0.88220999999999961</c:v>
                </c:pt>
                <c:pt idx="42833" formatCode="General">
                  <c:v>0.88223199999999957</c:v>
                </c:pt>
                <c:pt idx="42834" formatCode="General">
                  <c:v>0.88224800000000003</c:v>
                </c:pt>
                <c:pt idx="42835" formatCode="General">
                  <c:v>0.88227</c:v>
                </c:pt>
                <c:pt idx="42836" formatCode="General">
                  <c:v>0.88229299999999955</c:v>
                </c:pt>
                <c:pt idx="42837" formatCode="General">
                  <c:v>0.88231499999999929</c:v>
                </c:pt>
                <c:pt idx="42838" formatCode="General">
                  <c:v>0.8823299999999995</c:v>
                </c:pt>
                <c:pt idx="42839" formatCode="General">
                  <c:v>0.88235199999999958</c:v>
                </c:pt>
                <c:pt idx="42840" formatCode="General">
                  <c:v>0.88237500000000002</c:v>
                </c:pt>
                <c:pt idx="42841" formatCode="General">
                  <c:v>0.88239800000000002</c:v>
                </c:pt>
                <c:pt idx="42842" formatCode="General">
                  <c:v>0.88241299999999923</c:v>
                </c:pt>
                <c:pt idx="42843" formatCode="General">
                  <c:v>0.88243499999999941</c:v>
                </c:pt>
                <c:pt idx="42844" formatCode="General">
                  <c:v>0.88245699999999938</c:v>
                </c:pt>
                <c:pt idx="42845" formatCode="General">
                  <c:v>0.8824799999999996</c:v>
                </c:pt>
                <c:pt idx="42846" formatCode="General">
                  <c:v>0.88249500000000003</c:v>
                </c:pt>
                <c:pt idx="42847" formatCode="General">
                  <c:v>0.88251799999999936</c:v>
                </c:pt>
                <c:pt idx="42848" formatCode="General">
                  <c:v>0.88253999999999955</c:v>
                </c:pt>
                <c:pt idx="42849" formatCode="General">
                  <c:v>0.8825629999999991</c:v>
                </c:pt>
                <c:pt idx="42850" formatCode="General">
                  <c:v>0.88257699999999928</c:v>
                </c:pt>
                <c:pt idx="42851" formatCode="General">
                  <c:v>0.88260000000000005</c:v>
                </c:pt>
                <c:pt idx="42852" formatCode="General">
                  <c:v>0.88262300000000005</c:v>
                </c:pt>
                <c:pt idx="42853" formatCode="General">
                  <c:v>0.88264500000000046</c:v>
                </c:pt>
                <c:pt idx="42854" formatCode="General">
                  <c:v>0.88266</c:v>
                </c:pt>
                <c:pt idx="42855" formatCode="General">
                  <c:v>0.882683</c:v>
                </c:pt>
                <c:pt idx="42856" formatCode="General">
                  <c:v>0.88270499999999996</c:v>
                </c:pt>
                <c:pt idx="42857" formatCode="General">
                  <c:v>0.88271999999999951</c:v>
                </c:pt>
                <c:pt idx="42858" formatCode="General">
                  <c:v>0.88274200000000003</c:v>
                </c:pt>
                <c:pt idx="42859" formatCode="General">
                  <c:v>0.88276500000000002</c:v>
                </c:pt>
                <c:pt idx="42860" formatCode="General">
                  <c:v>0.88278800000000002</c:v>
                </c:pt>
                <c:pt idx="42861" formatCode="General">
                  <c:v>0.88280199999999998</c:v>
                </c:pt>
                <c:pt idx="42862" formatCode="General">
                  <c:v>0.88282499999999997</c:v>
                </c:pt>
                <c:pt idx="42863" formatCode="General">
                  <c:v>0.88284799999999997</c:v>
                </c:pt>
                <c:pt idx="42864" formatCode="General">
                  <c:v>0.88287000000000004</c:v>
                </c:pt>
                <c:pt idx="42865" formatCode="General">
                  <c:v>0.88288500000000003</c:v>
                </c:pt>
                <c:pt idx="42866" formatCode="General">
                  <c:v>0.88290800000000003</c:v>
                </c:pt>
                <c:pt idx="42867" formatCode="General">
                  <c:v>0.88292999999999999</c:v>
                </c:pt>
                <c:pt idx="42868" formatCode="General">
                  <c:v>0.88295199999999996</c:v>
                </c:pt>
                <c:pt idx="42869" formatCode="General">
                  <c:v>0.88296699999999928</c:v>
                </c:pt>
                <c:pt idx="42870" formatCode="General">
                  <c:v>0.88299000000000005</c:v>
                </c:pt>
                <c:pt idx="42871" formatCode="General">
                  <c:v>0.88301199999999958</c:v>
                </c:pt>
                <c:pt idx="42872" formatCode="General">
                  <c:v>0.88303500000000001</c:v>
                </c:pt>
                <c:pt idx="42873" formatCode="General">
                  <c:v>0.88305</c:v>
                </c:pt>
                <c:pt idx="42874" formatCode="General">
                  <c:v>0.883073</c:v>
                </c:pt>
                <c:pt idx="42875" formatCode="General">
                  <c:v>0.88309499999999996</c:v>
                </c:pt>
                <c:pt idx="42876" formatCode="General">
                  <c:v>0.88311699999999937</c:v>
                </c:pt>
                <c:pt idx="42877" formatCode="General">
                  <c:v>0.88313299999999928</c:v>
                </c:pt>
                <c:pt idx="42878" formatCode="General">
                  <c:v>0.88315500000000002</c:v>
                </c:pt>
                <c:pt idx="42879" formatCode="General">
                  <c:v>0.88317699999999955</c:v>
                </c:pt>
                <c:pt idx="42880" formatCode="General">
                  <c:v>0.88319999999999999</c:v>
                </c:pt>
                <c:pt idx="42881" formatCode="General">
                  <c:v>0.88321499999999942</c:v>
                </c:pt>
                <c:pt idx="42882" formatCode="General">
                  <c:v>0.88323699999999938</c:v>
                </c:pt>
                <c:pt idx="42883" formatCode="General">
                  <c:v>0.8832599999999996</c:v>
                </c:pt>
                <c:pt idx="42884" formatCode="General">
                  <c:v>0.88328199999999957</c:v>
                </c:pt>
                <c:pt idx="42885" formatCode="General">
                  <c:v>0.88329800000000003</c:v>
                </c:pt>
                <c:pt idx="42886" formatCode="General">
                  <c:v>0.88331999999999955</c:v>
                </c:pt>
                <c:pt idx="42887" formatCode="General">
                  <c:v>0.88334299999999955</c:v>
                </c:pt>
                <c:pt idx="42888" formatCode="General">
                  <c:v>0.88336499999999929</c:v>
                </c:pt>
                <c:pt idx="42889" formatCode="General">
                  <c:v>0.88337999999999961</c:v>
                </c:pt>
                <c:pt idx="42890" formatCode="General">
                  <c:v>0.88340199999999958</c:v>
                </c:pt>
                <c:pt idx="42891" formatCode="General">
                  <c:v>0.88342500000000002</c:v>
                </c:pt>
                <c:pt idx="42892" formatCode="General">
                  <c:v>0.88344800000000001</c:v>
                </c:pt>
                <c:pt idx="42893" formatCode="General">
                  <c:v>0.88346199999999941</c:v>
                </c:pt>
                <c:pt idx="42894" formatCode="General">
                  <c:v>0.8834849999999993</c:v>
                </c:pt>
                <c:pt idx="42895" formatCode="General">
                  <c:v>0.88350699999999938</c:v>
                </c:pt>
                <c:pt idx="42896" formatCode="General">
                  <c:v>0.88352999999999959</c:v>
                </c:pt>
                <c:pt idx="42897" formatCode="General">
                  <c:v>0.88354500000000002</c:v>
                </c:pt>
                <c:pt idx="42898" formatCode="General">
                  <c:v>0.88356799999999935</c:v>
                </c:pt>
                <c:pt idx="42899" formatCode="General">
                  <c:v>0.88358999999999943</c:v>
                </c:pt>
                <c:pt idx="42900" formatCode="General">
                  <c:v>0.88361199999999951</c:v>
                </c:pt>
                <c:pt idx="42901" formatCode="General">
                  <c:v>0.88362700000000005</c:v>
                </c:pt>
                <c:pt idx="42902" formatCode="General">
                  <c:v>0.88365000000000005</c:v>
                </c:pt>
                <c:pt idx="42903" formatCode="General">
                  <c:v>0.88367300000000004</c:v>
                </c:pt>
                <c:pt idx="42904" formatCode="General">
                  <c:v>0.88369500000000045</c:v>
                </c:pt>
                <c:pt idx="42905" formatCode="General">
                  <c:v>0.88371</c:v>
                </c:pt>
                <c:pt idx="42906" formatCode="General">
                  <c:v>0.88373199999999996</c:v>
                </c:pt>
                <c:pt idx="42907" formatCode="General">
                  <c:v>0.88375499999999996</c:v>
                </c:pt>
                <c:pt idx="42908" formatCode="General">
                  <c:v>0.88377700000000003</c:v>
                </c:pt>
                <c:pt idx="42909" formatCode="General">
                  <c:v>0.88379300000000005</c:v>
                </c:pt>
                <c:pt idx="42910" formatCode="General">
                  <c:v>0.88381500000000002</c:v>
                </c:pt>
                <c:pt idx="42911" formatCode="General">
                  <c:v>0.88383699999999943</c:v>
                </c:pt>
                <c:pt idx="42912" formatCode="General">
                  <c:v>0.88385999999999998</c:v>
                </c:pt>
                <c:pt idx="42913" formatCode="General">
                  <c:v>0.88387499999999997</c:v>
                </c:pt>
                <c:pt idx="42914" formatCode="General">
                  <c:v>0.88389799999999996</c:v>
                </c:pt>
                <c:pt idx="42915" formatCode="General">
                  <c:v>0.88392000000000004</c:v>
                </c:pt>
                <c:pt idx="42916" formatCode="General">
                  <c:v>0.88394200000000001</c:v>
                </c:pt>
                <c:pt idx="42917" formatCode="General">
                  <c:v>0.88395800000000002</c:v>
                </c:pt>
                <c:pt idx="42918" formatCode="General">
                  <c:v>0.88397999999999999</c:v>
                </c:pt>
                <c:pt idx="42919" formatCode="General">
                  <c:v>0.88400299999999943</c:v>
                </c:pt>
                <c:pt idx="42920" formatCode="General">
                  <c:v>0.88402499999999951</c:v>
                </c:pt>
                <c:pt idx="42921" formatCode="General">
                  <c:v>0.88404000000000005</c:v>
                </c:pt>
                <c:pt idx="42922" formatCode="General">
                  <c:v>0.88406199999999957</c:v>
                </c:pt>
                <c:pt idx="42923" formatCode="General">
                  <c:v>0.88408500000000001</c:v>
                </c:pt>
                <c:pt idx="42924" formatCode="General">
                  <c:v>0.884108</c:v>
                </c:pt>
                <c:pt idx="42925" formatCode="General">
                  <c:v>0.88412299999999955</c:v>
                </c:pt>
                <c:pt idx="42926" formatCode="General">
                  <c:v>0.88414499999999996</c:v>
                </c:pt>
                <c:pt idx="42927" formatCode="General">
                  <c:v>0.88416699999999937</c:v>
                </c:pt>
                <c:pt idx="42928" formatCode="General">
                  <c:v>0.88418299999999939</c:v>
                </c:pt>
                <c:pt idx="42929" formatCode="General">
                  <c:v>0.88420500000000002</c:v>
                </c:pt>
                <c:pt idx="42930" formatCode="General">
                  <c:v>0.88422699999999943</c:v>
                </c:pt>
                <c:pt idx="42931" formatCode="General">
                  <c:v>0.88424999999999998</c:v>
                </c:pt>
                <c:pt idx="42932" formatCode="General">
                  <c:v>0.88426499999999941</c:v>
                </c:pt>
                <c:pt idx="42933" formatCode="General">
                  <c:v>0.88428699999999938</c:v>
                </c:pt>
                <c:pt idx="42934" formatCode="General">
                  <c:v>0.8843099999999996</c:v>
                </c:pt>
                <c:pt idx="42935" formatCode="General">
                  <c:v>0.88433299999999937</c:v>
                </c:pt>
                <c:pt idx="42936" formatCode="General">
                  <c:v>0.88434800000000002</c:v>
                </c:pt>
                <c:pt idx="42937" formatCode="General">
                  <c:v>0.88436999999999955</c:v>
                </c:pt>
                <c:pt idx="42938" formatCode="General">
                  <c:v>0.88439199999999996</c:v>
                </c:pt>
                <c:pt idx="42939" formatCode="General">
                  <c:v>0.88441499999999929</c:v>
                </c:pt>
                <c:pt idx="42940" formatCode="General">
                  <c:v>0.88442999999999961</c:v>
                </c:pt>
                <c:pt idx="42941" formatCode="General">
                  <c:v>0.88445199999999957</c:v>
                </c:pt>
                <c:pt idx="42942" formatCode="General">
                  <c:v>0.88447500000000001</c:v>
                </c:pt>
                <c:pt idx="42943" formatCode="General">
                  <c:v>0.88449800000000001</c:v>
                </c:pt>
                <c:pt idx="42944" formatCode="General">
                  <c:v>0.8845119999999993</c:v>
                </c:pt>
                <c:pt idx="42945" formatCode="General">
                  <c:v>0.88453499999999929</c:v>
                </c:pt>
                <c:pt idx="42946" formatCode="General">
                  <c:v>0.88455799999999929</c:v>
                </c:pt>
                <c:pt idx="42947" formatCode="General">
                  <c:v>0.88457999999999959</c:v>
                </c:pt>
                <c:pt idx="42948" formatCode="General">
                  <c:v>0.88459500000000002</c:v>
                </c:pt>
                <c:pt idx="42949" formatCode="General">
                  <c:v>0.88461800000000002</c:v>
                </c:pt>
                <c:pt idx="42950" formatCode="General">
                  <c:v>0.88463999999999998</c:v>
                </c:pt>
                <c:pt idx="42951" formatCode="General">
                  <c:v>0.8846619999999995</c:v>
                </c:pt>
                <c:pt idx="42952" formatCode="General">
                  <c:v>0.88467700000000005</c:v>
                </c:pt>
                <c:pt idx="42953" formatCode="General">
                  <c:v>0.88470000000000004</c:v>
                </c:pt>
                <c:pt idx="42954" formatCode="General">
                  <c:v>0.88472300000000004</c:v>
                </c:pt>
                <c:pt idx="42955" formatCode="General">
                  <c:v>0.88474500000000045</c:v>
                </c:pt>
                <c:pt idx="42956" formatCode="General">
                  <c:v>0.88475999999999999</c:v>
                </c:pt>
                <c:pt idx="42957" formatCode="General">
                  <c:v>0.88478299999999943</c:v>
                </c:pt>
                <c:pt idx="42958" formatCode="General">
                  <c:v>0.88480499999999951</c:v>
                </c:pt>
                <c:pt idx="42959" formatCode="General">
                  <c:v>0.88482700000000003</c:v>
                </c:pt>
                <c:pt idx="42960" formatCode="General">
                  <c:v>0.88484300000000005</c:v>
                </c:pt>
                <c:pt idx="42961" formatCode="General">
                  <c:v>0.88486500000000001</c:v>
                </c:pt>
                <c:pt idx="42962" formatCode="General">
                  <c:v>0.88488699999999942</c:v>
                </c:pt>
                <c:pt idx="42963" formatCode="General">
                  <c:v>0.88490999999999997</c:v>
                </c:pt>
                <c:pt idx="42964" formatCode="General">
                  <c:v>0.88492499999999996</c:v>
                </c:pt>
                <c:pt idx="42965" formatCode="General">
                  <c:v>0.88494799999999996</c:v>
                </c:pt>
                <c:pt idx="42966" formatCode="General">
                  <c:v>0.88497000000000003</c:v>
                </c:pt>
                <c:pt idx="42967" formatCode="General">
                  <c:v>0.884992</c:v>
                </c:pt>
                <c:pt idx="42968" formatCode="General">
                  <c:v>0.88500800000000002</c:v>
                </c:pt>
                <c:pt idx="42969" formatCode="General">
                  <c:v>0.88502999999999998</c:v>
                </c:pt>
                <c:pt idx="42970" formatCode="General">
                  <c:v>0.88505299999999942</c:v>
                </c:pt>
                <c:pt idx="42971" formatCode="General">
                  <c:v>0.8850749999999995</c:v>
                </c:pt>
                <c:pt idx="42972" formatCode="General">
                  <c:v>0.88509000000000004</c:v>
                </c:pt>
                <c:pt idx="42973" formatCode="General">
                  <c:v>0.88511199999999957</c:v>
                </c:pt>
                <c:pt idx="42974" formatCode="General">
                  <c:v>0.88513500000000001</c:v>
                </c:pt>
                <c:pt idx="42975" formatCode="General">
                  <c:v>0.885158</c:v>
                </c:pt>
                <c:pt idx="42976" formatCode="General">
                  <c:v>0.88517299999999943</c:v>
                </c:pt>
                <c:pt idx="42977" formatCode="General">
                  <c:v>0.88519499999999951</c:v>
                </c:pt>
                <c:pt idx="42978" formatCode="General">
                  <c:v>0.88521699999999937</c:v>
                </c:pt>
                <c:pt idx="42979" formatCode="General">
                  <c:v>0.88524000000000003</c:v>
                </c:pt>
                <c:pt idx="42980" formatCode="General">
                  <c:v>0.88525500000000001</c:v>
                </c:pt>
                <c:pt idx="42981" formatCode="General">
                  <c:v>0.88527800000000001</c:v>
                </c:pt>
                <c:pt idx="42982" formatCode="General">
                  <c:v>0.88529999999999998</c:v>
                </c:pt>
                <c:pt idx="42983" formatCode="General">
                  <c:v>0.88532199999999961</c:v>
                </c:pt>
                <c:pt idx="42984" formatCode="General">
                  <c:v>0.88533699999999937</c:v>
                </c:pt>
                <c:pt idx="42985" formatCode="General">
                  <c:v>0.88535999999999959</c:v>
                </c:pt>
                <c:pt idx="42986" formatCode="General">
                  <c:v>0.88538299999999936</c:v>
                </c:pt>
                <c:pt idx="42987" formatCode="General">
                  <c:v>0.885405</c:v>
                </c:pt>
                <c:pt idx="42988" formatCode="General">
                  <c:v>0.88541999999999943</c:v>
                </c:pt>
                <c:pt idx="42989" formatCode="General">
                  <c:v>0.88544199999999951</c:v>
                </c:pt>
                <c:pt idx="42990" formatCode="General">
                  <c:v>0.88546499999999928</c:v>
                </c:pt>
                <c:pt idx="42991" formatCode="General">
                  <c:v>0.8854799999999996</c:v>
                </c:pt>
                <c:pt idx="42992" formatCode="General">
                  <c:v>0.88550299999999937</c:v>
                </c:pt>
                <c:pt idx="42993" formatCode="General">
                  <c:v>0.88552500000000001</c:v>
                </c:pt>
                <c:pt idx="42994" formatCode="General">
                  <c:v>0.88554699999999942</c:v>
                </c:pt>
                <c:pt idx="42995" formatCode="General">
                  <c:v>0.88556199999999929</c:v>
                </c:pt>
                <c:pt idx="42996" formatCode="General">
                  <c:v>0.88558499999999929</c:v>
                </c:pt>
                <c:pt idx="42997" formatCode="General">
                  <c:v>0.88560799999999951</c:v>
                </c:pt>
                <c:pt idx="42998" formatCode="General">
                  <c:v>0.88563000000000003</c:v>
                </c:pt>
                <c:pt idx="42999" formatCode="General">
                  <c:v>0.88564500000000046</c:v>
                </c:pt>
                <c:pt idx="43000" formatCode="General">
                  <c:v>0.88566800000000001</c:v>
                </c:pt>
                <c:pt idx="43001" formatCode="General">
                  <c:v>0.88568999999999998</c:v>
                </c:pt>
                <c:pt idx="43002" formatCode="General">
                  <c:v>0.88571299999999942</c:v>
                </c:pt>
                <c:pt idx="43003" formatCode="General">
                  <c:v>0.88572799999999996</c:v>
                </c:pt>
                <c:pt idx="43004" formatCode="General">
                  <c:v>0.88575000000000004</c:v>
                </c:pt>
                <c:pt idx="43005" formatCode="General">
                  <c:v>0.885772</c:v>
                </c:pt>
                <c:pt idx="43006" formatCode="General">
                  <c:v>0.88579500000000044</c:v>
                </c:pt>
                <c:pt idx="43007" formatCode="General">
                  <c:v>0.88580999999999999</c:v>
                </c:pt>
                <c:pt idx="43008" formatCode="General">
                  <c:v>0.88583299999999943</c:v>
                </c:pt>
                <c:pt idx="43009" formatCode="General">
                  <c:v>0.8858549999999995</c:v>
                </c:pt>
                <c:pt idx="43010" formatCode="General">
                  <c:v>0.88587700000000003</c:v>
                </c:pt>
                <c:pt idx="43011" formatCode="General">
                  <c:v>0.88589300000000004</c:v>
                </c:pt>
                <c:pt idx="43012" formatCode="General">
                  <c:v>0.88591500000000001</c:v>
                </c:pt>
                <c:pt idx="43013" formatCode="General">
                  <c:v>0.88593699999999942</c:v>
                </c:pt>
                <c:pt idx="43014" formatCode="General">
                  <c:v>0.88595999999999997</c:v>
                </c:pt>
                <c:pt idx="43015" formatCode="General">
                  <c:v>0.88597499999999996</c:v>
                </c:pt>
                <c:pt idx="43016" formatCode="General">
                  <c:v>0.88599700000000003</c:v>
                </c:pt>
                <c:pt idx="43017" formatCode="General">
                  <c:v>0.88602000000000003</c:v>
                </c:pt>
                <c:pt idx="43018" formatCode="General">
                  <c:v>0.88604300000000003</c:v>
                </c:pt>
                <c:pt idx="43019" formatCode="General">
                  <c:v>0.88605800000000001</c:v>
                </c:pt>
                <c:pt idx="43020" formatCode="General">
                  <c:v>0.88607999999999998</c:v>
                </c:pt>
                <c:pt idx="43021" formatCode="General">
                  <c:v>0.8861019999999995</c:v>
                </c:pt>
                <c:pt idx="43022" formatCode="General">
                  <c:v>0.88612500000000005</c:v>
                </c:pt>
                <c:pt idx="43023" formatCode="General">
                  <c:v>0.88614000000000004</c:v>
                </c:pt>
                <c:pt idx="43024" formatCode="General">
                  <c:v>0.88616199999999956</c:v>
                </c:pt>
                <c:pt idx="43025" formatCode="General">
                  <c:v>0.886185</c:v>
                </c:pt>
                <c:pt idx="43026" formatCode="General">
                  <c:v>0.886208</c:v>
                </c:pt>
                <c:pt idx="43027" formatCode="General">
                  <c:v>0.88622199999999951</c:v>
                </c:pt>
                <c:pt idx="43028" formatCode="General">
                  <c:v>0.88624499999999951</c:v>
                </c:pt>
                <c:pt idx="43029" formatCode="General">
                  <c:v>0.88626799999999928</c:v>
                </c:pt>
                <c:pt idx="43030" formatCode="General">
                  <c:v>0.88629000000000002</c:v>
                </c:pt>
                <c:pt idx="43031" formatCode="General">
                  <c:v>0.88630500000000001</c:v>
                </c:pt>
                <c:pt idx="43032" formatCode="General">
                  <c:v>0.886328</c:v>
                </c:pt>
                <c:pt idx="43033" formatCode="General">
                  <c:v>0.88634999999999997</c:v>
                </c:pt>
                <c:pt idx="43034" formatCode="General">
                  <c:v>0.8863719999999996</c:v>
                </c:pt>
                <c:pt idx="43035" formatCode="General">
                  <c:v>0.88638699999999937</c:v>
                </c:pt>
                <c:pt idx="43036" formatCode="General">
                  <c:v>0.88640999999999959</c:v>
                </c:pt>
                <c:pt idx="43037" formatCode="General">
                  <c:v>0.88643299999999936</c:v>
                </c:pt>
                <c:pt idx="43038" formatCode="General">
                  <c:v>0.88645499999999955</c:v>
                </c:pt>
                <c:pt idx="43039" formatCode="General">
                  <c:v>0.88646999999999943</c:v>
                </c:pt>
                <c:pt idx="43040" formatCode="General">
                  <c:v>0.8864919999999995</c:v>
                </c:pt>
                <c:pt idx="43041" formatCode="General">
                  <c:v>0.88651499999999939</c:v>
                </c:pt>
                <c:pt idx="43042" formatCode="General">
                  <c:v>0.88653699999999935</c:v>
                </c:pt>
                <c:pt idx="43043" formatCode="General">
                  <c:v>0.88655299999999937</c:v>
                </c:pt>
                <c:pt idx="43044" formatCode="General">
                  <c:v>0.886575</c:v>
                </c:pt>
                <c:pt idx="43045" formatCode="General">
                  <c:v>0.88659699999999941</c:v>
                </c:pt>
                <c:pt idx="43046" formatCode="General">
                  <c:v>0.88661999999999996</c:v>
                </c:pt>
                <c:pt idx="43047" formatCode="General">
                  <c:v>0.88663499999999951</c:v>
                </c:pt>
                <c:pt idx="43048" formatCode="General">
                  <c:v>0.8866579999999995</c:v>
                </c:pt>
                <c:pt idx="43049" formatCode="General">
                  <c:v>0.88668000000000002</c:v>
                </c:pt>
                <c:pt idx="43050" formatCode="General">
                  <c:v>0.88670199999999999</c:v>
                </c:pt>
                <c:pt idx="43051" formatCode="General">
                  <c:v>0.88671699999999942</c:v>
                </c:pt>
                <c:pt idx="43052" formatCode="General">
                  <c:v>0.88673999999999997</c:v>
                </c:pt>
                <c:pt idx="43053" formatCode="General">
                  <c:v>0.88676199999999961</c:v>
                </c:pt>
                <c:pt idx="43054" formatCode="General">
                  <c:v>0.88678500000000005</c:v>
                </c:pt>
                <c:pt idx="43055" formatCode="General">
                  <c:v>0.88680000000000003</c:v>
                </c:pt>
                <c:pt idx="43056" formatCode="General">
                  <c:v>0.886822</c:v>
                </c:pt>
                <c:pt idx="43057" formatCode="General">
                  <c:v>0.88684499999999999</c:v>
                </c:pt>
                <c:pt idx="43058" formatCode="General">
                  <c:v>0.88686799999999955</c:v>
                </c:pt>
                <c:pt idx="43059" formatCode="General">
                  <c:v>0.88688299999999942</c:v>
                </c:pt>
                <c:pt idx="43060" formatCode="General">
                  <c:v>0.88690500000000005</c:v>
                </c:pt>
                <c:pt idx="43061" formatCode="General">
                  <c:v>0.88692700000000002</c:v>
                </c:pt>
                <c:pt idx="43062" formatCode="General">
                  <c:v>0.88694300000000004</c:v>
                </c:pt>
                <c:pt idx="43063" formatCode="General">
                  <c:v>0.886965</c:v>
                </c:pt>
                <c:pt idx="43064" formatCode="General">
                  <c:v>0.886988</c:v>
                </c:pt>
                <c:pt idx="43065" formatCode="General">
                  <c:v>0.88700999999999997</c:v>
                </c:pt>
                <c:pt idx="43066" formatCode="General">
                  <c:v>0.88702499999999951</c:v>
                </c:pt>
                <c:pt idx="43067" formatCode="General">
                  <c:v>0.88704700000000003</c:v>
                </c:pt>
                <c:pt idx="43068" formatCode="General">
                  <c:v>0.88707000000000003</c:v>
                </c:pt>
                <c:pt idx="43069" formatCode="General">
                  <c:v>0.88709300000000002</c:v>
                </c:pt>
                <c:pt idx="43070" formatCode="General">
                  <c:v>0.88710800000000001</c:v>
                </c:pt>
                <c:pt idx="43071" formatCode="General">
                  <c:v>0.88712999999999997</c:v>
                </c:pt>
                <c:pt idx="43072" formatCode="General">
                  <c:v>0.88715199999999961</c:v>
                </c:pt>
                <c:pt idx="43073" formatCode="General">
                  <c:v>0.88717500000000005</c:v>
                </c:pt>
                <c:pt idx="43074" formatCode="General">
                  <c:v>0.88719000000000003</c:v>
                </c:pt>
                <c:pt idx="43075" formatCode="General">
                  <c:v>0.88721299999999936</c:v>
                </c:pt>
                <c:pt idx="43076" formatCode="General">
                  <c:v>0.887235</c:v>
                </c:pt>
                <c:pt idx="43077" formatCode="General">
                  <c:v>0.88725799999999955</c:v>
                </c:pt>
                <c:pt idx="43078" formatCode="General">
                  <c:v>0.88727199999999951</c:v>
                </c:pt>
                <c:pt idx="43079" formatCode="General">
                  <c:v>0.8872949999999995</c:v>
                </c:pt>
                <c:pt idx="43080" formatCode="General">
                  <c:v>0.88731799999999938</c:v>
                </c:pt>
                <c:pt idx="43081" formatCode="General">
                  <c:v>0.88734000000000002</c:v>
                </c:pt>
                <c:pt idx="43082" formatCode="General">
                  <c:v>0.887355</c:v>
                </c:pt>
                <c:pt idx="43083" formatCode="General">
                  <c:v>0.887378</c:v>
                </c:pt>
                <c:pt idx="43084" formatCode="General">
                  <c:v>0.88739999999999997</c:v>
                </c:pt>
                <c:pt idx="43085" formatCode="General">
                  <c:v>0.8874229999999993</c:v>
                </c:pt>
                <c:pt idx="43086" formatCode="General">
                  <c:v>0.88743699999999937</c:v>
                </c:pt>
                <c:pt idx="43087" formatCode="General">
                  <c:v>0.88745999999999958</c:v>
                </c:pt>
                <c:pt idx="43088" formatCode="General">
                  <c:v>0.88748299999999936</c:v>
                </c:pt>
                <c:pt idx="43089" formatCode="General">
                  <c:v>0.88750499999999954</c:v>
                </c:pt>
                <c:pt idx="43090" formatCode="General">
                  <c:v>0.88751999999999942</c:v>
                </c:pt>
                <c:pt idx="43091" formatCode="General">
                  <c:v>0.88754299999999942</c:v>
                </c:pt>
                <c:pt idx="43092" formatCode="General">
                  <c:v>0.88756499999999938</c:v>
                </c:pt>
                <c:pt idx="43093" formatCode="General">
                  <c:v>0.88758699999999935</c:v>
                </c:pt>
                <c:pt idx="43094" formatCode="General">
                  <c:v>0.88760300000000003</c:v>
                </c:pt>
                <c:pt idx="43095" formatCode="General">
                  <c:v>0.88762500000000044</c:v>
                </c:pt>
                <c:pt idx="43096" formatCode="General">
                  <c:v>0.88764699999999996</c:v>
                </c:pt>
                <c:pt idx="43097" formatCode="General">
                  <c:v>0.88766999999999996</c:v>
                </c:pt>
                <c:pt idx="43098" formatCode="General">
                  <c:v>0.8876849999999995</c:v>
                </c:pt>
                <c:pt idx="43099" formatCode="General">
                  <c:v>0.88770700000000002</c:v>
                </c:pt>
                <c:pt idx="43100" formatCode="General">
                  <c:v>0.88773000000000002</c:v>
                </c:pt>
                <c:pt idx="43101" formatCode="General">
                  <c:v>0.88775300000000001</c:v>
                </c:pt>
                <c:pt idx="43102" formatCode="General">
                  <c:v>0.887768</c:v>
                </c:pt>
                <c:pt idx="43103" formatCode="General">
                  <c:v>0.88778999999999997</c:v>
                </c:pt>
                <c:pt idx="43104" formatCode="General">
                  <c:v>0.8878119999999996</c:v>
                </c:pt>
                <c:pt idx="43105" formatCode="General">
                  <c:v>0.88783500000000004</c:v>
                </c:pt>
                <c:pt idx="43106" formatCode="General">
                  <c:v>0.88785000000000003</c:v>
                </c:pt>
                <c:pt idx="43107" formatCode="General">
                  <c:v>0.88787199999999999</c:v>
                </c:pt>
                <c:pt idx="43108" formatCode="General">
                  <c:v>0.88789499999999999</c:v>
                </c:pt>
                <c:pt idx="43109" formatCode="General">
                  <c:v>0.88791799999999943</c:v>
                </c:pt>
                <c:pt idx="43110" formatCode="General">
                  <c:v>0.88793199999999961</c:v>
                </c:pt>
                <c:pt idx="43111" formatCode="General">
                  <c:v>0.88795500000000005</c:v>
                </c:pt>
                <c:pt idx="43112" formatCode="General">
                  <c:v>0.88797800000000005</c:v>
                </c:pt>
                <c:pt idx="43113" formatCode="General">
                  <c:v>0.88800000000000001</c:v>
                </c:pt>
                <c:pt idx="43114" formatCode="General">
                  <c:v>0.888015</c:v>
                </c:pt>
                <c:pt idx="43115" formatCode="General">
                  <c:v>0.88803799999999955</c:v>
                </c:pt>
                <c:pt idx="43116" formatCode="General">
                  <c:v>0.88805999999999996</c:v>
                </c:pt>
                <c:pt idx="43117" formatCode="General">
                  <c:v>0.88808199999999959</c:v>
                </c:pt>
                <c:pt idx="43118" formatCode="General">
                  <c:v>0.88809700000000003</c:v>
                </c:pt>
                <c:pt idx="43119" formatCode="General">
                  <c:v>0.88812000000000002</c:v>
                </c:pt>
                <c:pt idx="43120" formatCode="General">
                  <c:v>0.88814300000000002</c:v>
                </c:pt>
                <c:pt idx="43121" formatCode="General">
                  <c:v>0.88816499999999943</c:v>
                </c:pt>
                <c:pt idx="43122" formatCode="General">
                  <c:v>0.88817999999999997</c:v>
                </c:pt>
                <c:pt idx="43123" formatCode="General">
                  <c:v>0.8882019999999996</c:v>
                </c:pt>
                <c:pt idx="43124" formatCode="General">
                  <c:v>0.88822500000000004</c:v>
                </c:pt>
                <c:pt idx="43125" formatCode="General">
                  <c:v>0.88824000000000003</c:v>
                </c:pt>
                <c:pt idx="43126" formatCode="General">
                  <c:v>0.88826299999999936</c:v>
                </c:pt>
                <c:pt idx="43127" formatCode="General">
                  <c:v>0.88828499999999955</c:v>
                </c:pt>
                <c:pt idx="43128" formatCode="General">
                  <c:v>0.88830699999999929</c:v>
                </c:pt>
                <c:pt idx="43129" formatCode="General">
                  <c:v>0.8883219999999995</c:v>
                </c:pt>
                <c:pt idx="43130" formatCode="General">
                  <c:v>0.88834500000000005</c:v>
                </c:pt>
                <c:pt idx="43131" formatCode="General">
                  <c:v>0.88836799999999938</c:v>
                </c:pt>
                <c:pt idx="43132" formatCode="General">
                  <c:v>0.88839000000000001</c:v>
                </c:pt>
                <c:pt idx="43133" formatCode="General">
                  <c:v>0.888405</c:v>
                </c:pt>
                <c:pt idx="43134" formatCode="General">
                  <c:v>0.88842699999999941</c:v>
                </c:pt>
                <c:pt idx="43135" formatCode="General">
                  <c:v>0.88844999999999996</c:v>
                </c:pt>
                <c:pt idx="43136" formatCode="General">
                  <c:v>0.8884719999999996</c:v>
                </c:pt>
                <c:pt idx="43137" formatCode="General">
                  <c:v>0.88848800000000006</c:v>
                </c:pt>
                <c:pt idx="43138" formatCode="General">
                  <c:v>0.88850999999999958</c:v>
                </c:pt>
                <c:pt idx="43139" formatCode="General">
                  <c:v>0.88853199999999954</c:v>
                </c:pt>
                <c:pt idx="43140" formatCode="General">
                  <c:v>0.88855499999999943</c:v>
                </c:pt>
                <c:pt idx="43141" formatCode="General">
                  <c:v>0.88856999999999942</c:v>
                </c:pt>
                <c:pt idx="43142" formatCode="General">
                  <c:v>0.88859299999999941</c:v>
                </c:pt>
                <c:pt idx="43143" formatCode="General">
                  <c:v>0.88861500000000004</c:v>
                </c:pt>
                <c:pt idx="43144" formatCode="General">
                  <c:v>0.88863700000000001</c:v>
                </c:pt>
                <c:pt idx="43145" formatCode="General">
                  <c:v>0.88865300000000003</c:v>
                </c:pt>
                <c:pt idx="43146" formatCode="General">
                  <c:v>0.88867499999999999</c:v>
                </c:pt>
                <c:pt idx="43147" formatCode="General">
                  <c:v>0.88869799999999999</c:v>
                </c:pt>
                <c:pt idx="43148" formatCode="General">
                  <c:v>0.88871999999999951</c:v>
                </c:pt>
                <c:pt idx="43149" formatCode="General">
                  <c:v>0.88873500000000005</c:v>
                </c:pt>
                <c:pt idx="43150" formatCode="General">
                  <c:v>0.88875700000000002</c:v>
                </c:pt>
                <c:pt idx="43151" formatCode="General">
                  <c:v>0.88878000000000001</c:v>
                </c:pt>
                <c:pt idx="43152" formatCode="General">
                  <c:v>0.88880300000000001</c:v>
                </c:pt>
                <c:pt idx="43153" formatCode="General">
                  <c:v>0.888818</c:v>
                </c:pt>
                <c:pt idx="43154" formatCode="General">
                  <c:v>0.88883999999999996</c:v>
                </c:pt>
                <c:pt idx="43155" formatCode="General">
                  <c:v>0.8888619999999996</c:v>
                </c:pt>
                <c:pt idx="43156" formatCode="General">
                  <c:v>0.88888500000000004</c:v>
                </c:pt>
                <c:pt idx="43157" formatCode="General">
                  <c:v>0.88890000000000002</c:v>
                </c:pt>
                <c:pt idx="43158" formatCode="General">
                  <c:v>0.88892300000000002</c:v>
                </c:pt>
                <c:pt idx="43159" formatCode="General">
                  <c:v>0.88894499999999999</c:v>
                </c:pt>
                <c:pt idx="43160" formatCode="General">
                  <c:v>0.88896799999999943</c:v>
                </c:pt>
                <c:pt idx="43161" formatCode="General">
                  <c:v>0.88898199999999961</c:v>
                </c:pt>
                <c:pt idx="43162" formatCode="General">
                  <c:v>0.88900500000000005</c:v>
                </c:pt>
                <c:pt idx="43163" formatCode="General">
                  <c:v>0.88902800000000004</c:v>
                </c:pt>
                <c:pt idx="43164" formatCode="General">
                  <c:v>0.88905000000000001</c:v>
                </c:pt>
                <c:pt idx="43165" formatCode="General">
                  <c:v>0.88906499999999955</c:v>
                </c:pt>
                <c:pt idx="43166" formatCode="General">
                  <c:v>0.88908699999999929</c:v>
                </c:pt>
                <c:pt idx="43167" formatCode="General">
                  <c:v>0.88910999999999996</c:v>
                </c:pt>
                <c:pt idx="43168" formatCode="General">
                  <c:v>0.88913199999999959</c:v>
                </c:pt>
                <c:pt idx="43169" formatCode="General">
                  <c:v>0.88914700000000002</c:v>
                </c:pt>
                <c:pt idx="43170" formatCode="General">
                  <c:v>0.88917000000000002</c:v>
                </c:pt>
                <c:pt idx="43171" formatCode="General">
                  <c:v>0.88919300000000001</c:v>
                </c:pt>
                <c:pt idx="43172" formatCode="General">
                  <c:v>0.88921499999999942</c:v>
                </c:pt>
                <c:pt idx="43173" formatCode="General">
                  <c:v>0.88922999999999996</c:v>
                </c:pt>
                <c:pt idx="43174" formatCode="General">
                  <c:v>0.88925299999999929</c:v>
                </c:pt>
                <c:pt idx="43175" formatCode="General">
                  <c:v>0.88927500000000004</c:v>
                </c:pt>
                <c:pt idx="43176" formatCode="General">
                  <c:v>0.889297</c:v>
                </c:pt>
                <c:pt idx="43177" formatCode="General">
                  <c:v>0.88931299999999935</c:v>
                </c:pt>
                <c:pt idx="43178" formatCode="General">
                  <c:v>0.88933499999999943</c:v>
                </c:pt>
                <c:pt idx="43179" formatCode="General">
                  <c:v>0.88935699999999929</c:v>
                </c:pt>
                <c:pt idx="43180" formatCode="General">
                  <c:v>0.8893799999999995</c:v>
                </c:pt>
                <c:pt idx="43181" formatCode="General">
                  <c:v>0.88939500000000005</c:v>
                </c:pt>
                <c:pt idx="43182" formatCode="General">
                  <c:v>0.88941799999999938</c:v>
                </c:pt>
                <c:pt idx="43183" formatCode="General">
                  <c:v>0.88944000000000001</c:v>
                </c:pt>
                <c:pt idx="43184" formatCode="General">
                  <c:v>0.88946299999999923</c:v>
                </c:pt>
                <c:pt idx="43185" formatCode="General">
                  <c:v>0.88947799999999955</c:v>
                </c:pt>
                <c:pt idx="43186" formatCode="General">
                  <c:v>0.88949999999999996</c:v>
                </c:pt>
                <c:pt idx="43187" formatCode="General">
                  <c:v>0.88952199999999959</c:v>
                </c:pt>
                <c:pt idx="43188" formatCode="General">
                  <c:v>0.88954500000000003</c:v>
                </c:pt>
                <c:pt idx="43189" formatCode="General">
                  <c:v>0.88955999999999957</c:v>
                </c:pt>
                <c:pt idx="43190" formatCode="General">
                  <c:v>0.88958199999999943</c:v>
                </c:pt>
                <c:pt idx="43191" formatCode="General">
                  <c:v>0.88960499999999998</c:v>
                </c:pt>
                <c:pt idx="43192" formatCode="General">
                  <c:v>0.88962799999999997</c:v>
                </c:pt>
                <c:pt idx="43193" formatCode="General">
                  <c:v>0.88964299999999996</c:v>
                </c:pt>
                <c:pt idx="43194" formatCode="General">
                  <c:v>0.88966500000000004</c:v>
                </c:pt>
                <c:pt idx="43195" formatCode="General">
                  <c:v>0.88968700000000001</c:v>
                </c:pt>
                <c:pt idx="43196" formatCode="General">
                  <c:v>0.88970199999999999</c:v>
                </c:pt>
                <c:pt idx="43197" formatCode="General">
                  <c:v>0.88972499999999999</c:v>
                </c:pt>
                <c:pt idx="43198" formatCode="General">
                  <c:v>0.88974799999999998</c:v>
                </c:pt>
                <c:pt idx="43199" formatCode="General">
                  <c:v>0.88976999999999951</c:v>
                </c:pt>
                <c:pt idx="43200" formatCode="General">
                  <c:v>0.88978500000000005</c:v>
                </c:pt>
                <c:pt idx="43201" formatCode="General">
                  <c:v>0.88980700000000001</c:v>
                </c:pt>
                <c:pt idx="43202" formatCode="General">
                  <c:v>0.88983000000000001</c:v>
                </c:pt>
                <c:pt idx="43203" formatCode="General">
                  <c:v>0.88985300000000001</c:v>
                </c:pt>
                <c:pt idx="43204" formatCode="General">
                  <c:v>0.8898669999999993</c:v>
                </c:pt>
                <c:pt idx="43205" formatCode="General">
                  <c:v>0.88988999999999996</c:v>
                </c:pt>
                <c:pt idx="43206" formatCode="General">
                  <c:v>0.88991199999999959</c:v>
                </c:pt>
                <c:pt idx="43207" formatCode="General">
                  <c:v>0.88993500000000003</c:v>
                </c:pt>
                <c:pt idx="43208" formatCode="General">
                  <c:v>0.88995000000000002</c:v>
                </c:pt>
                <c:pt idx="43209" formatCode="General">
                  <c:v>0.88997300000000001</c:v>
                </c:pt>
                <c:pt idx="43210" formatCode="General">
                  <c:v>0.88999499999999998</c:v>
                </c:pt>
                <c:pt idx="43211" formatCode="General">
                  <c:v>0.89001699999999928</c:v>
                </c:pt>
                <c:pt idx="43212" formatCode="General">
                  <c:v>0.8900319999999996</c:v>
                </c:pt>
                <c:pt idx="43213" formatCode="General">
                  <c:v>0.89005500000000004</c:v>
                </c:pt>
                <c:pt idx="43214" formatCode="General">
                  <c:v>0.89007800000000004</c:v>
                </c:pt>
                <c:pt idx="43215" formatCode="General">
                  <c:v>0.8901</c:v>
                </c:pt>
                <c:pt idx="43216" formatCode="General">
                  <c:v>0.89011499999999955</c:v>
                </c:pt>
                <c:pt idx="43217" formatCode="General">
                  <c:v>0.89013699999999929</c:v>
                </c:pt>
                <c:pt idx="43218" formatCode="General">
                  <c:v>0.89015999999999951</c:v>
                </c:pt>
                <c:pt idx="43219" formatCode="General">
                  <c:v>0.89018199999999958</c:v>
                </c:pt>
                <c:pt idx="43220" formatCode="General">
                  <c:v>0.89019800000000004</c:v>
                </c:pt>
                <c:pt idx="43221" formatCode="General">
                  <c:v>0.89022000000000001</c:v>
                </c:pt>
                <c:pt idx="43222" formatCode="General">
                  <c:v>0.89024199999999998</c:v>
                </c:pt>
                <c:pt idx="43223" formatCode="General">
                  <c:v>0.89026499999999942</c:v>
                </c:pt>
                <c:pt idx="43224" formatCode="General">
                  <c:v>0.89027999999999996</c:v>
                </c:pt>
                <c:pt idx="43225" formatCode="General">
                  <c:v>0.89030299999999929</c:v>
                </c:pt>
                <c:pt idx="43226" formatCode="General">
                  <c:v>0.89032500000000003</c:v>
                </c:pt>
                <c:pt idx="43227" formatCode="General">
                  <c:v>0.890347</c:v>
                </c:pt>
                <c:pt idx="43228" formatCode="General">
                  <c:v>0.89036299999999935</c:v>
                </c:pt>
                <c:pt idx="43229" formatCode="General">
                  <c:v>0.89038499999999943</c:v>
                </c:pt>
                <c:pt idx="43230" formatCode="General">
                  <c:v>0.89040799999999942</c:v>
                </c:pt>
                <c:pt idx="43231" formatCode="General">
                  <c:v>0.89042999999999961</c:v>
                </c:pt>
                <c:pt idx="43232" formatCode="General">
                  <c:v>0.89044500000000004</c:v>
                </c:pt>
                <c:pt idx="43233" formatCode="General">
                  <c:v>0.89046699999999923</c:v>
                </c:pt>
                <c:pt idx="43234" formatCode="General">
                  <c:v>0.89049</c:v>
                </c:pt>
                <c:pt idx="43235" formatCode="General">
                  <c:v>0.89051299999999922</c:v>
                </c:pt>
                <c:pt idx="43236" formatCode="General">
                  <c:v>0.89052799999999943</c:v>
                </c:pt>
                <c:pt idx="43237" formatCode="General">
                  <c:v>0.89054999999999951</c:v>
                </c:pt>
                <c:pt idx="43238" formatCode="General">
                  <c:v>0.89057199999999959</c:v>
                </c:pt>
                <c:pt idx="43239" formatCode="General">
                  <c:v>0.89059500000000003</c:v>
                </c:pt>
                <c:pt idx="43240" formatCode="General">
                  <c:v>0.89061000000000001</c:v>
                </c:pt>
                <c:pt idx="43241" formatCode="General">
                  <c:v>0.89063199999999998</c:v>
                </c:pt>
                <c:pt idx="43242" formatCode="General">
                  <c:v>0.89065499999999997</c:v>
                </c:pt>
                <c:pt idx="43243" formatCode="General">
                  <c:v>0.89067799999999997</c:v>
                </c:pt>
                <c:pt idx="43244" formatCode="General">
                  <c:v>0.89069200000000004</c:v>
                </c:pt>
                <c:pt idx="43245" formatCode="General">
                  <c:v>0.89071500000000003</c:v>
                </c:pt>
                <c:pt idx="43246" formatCode="General">
                  <c:v>0.89073800000000003</c:v>
                </c:pt>
                <c:pt idx="43247" formatCode="General">
                  <c:v>0.89076</c:v>
                </c:pt>
                <c:pt idx="43248" formatCode="General">
                  <c:v>0.89077499999999998</c:v>
                </c:pt>
                <c:pt idx="43249" formatCode="General">
                  <c:v>0.89079699999999951</c:v>
                </c:pt>
                <c:pt idx="43250" formatCode="General">
                  <c:v>0.8908199999999995</c:v>
                </c:pt>
                <c:pt idx="43251" formatCode="General">
                  <c:v>0.89084200000000002</c:v>
                </c:pt>
                <c:pt idx="43252" formatCode="General">
                  <c:v>0.89085700000000001</c:v>
                </c:pt>
                <c:pt idx="43253" formatCode="General">
                  <c:v>0.89088000000000001</c:v>
                </c:pt>
                <c:pt idx="43254" formatCode="General">
                  <c:v>0.890903</c:v>
                </c:pt>
                <c:pt idx="43255" formatCode="General">
                  <c:v>0.89092499999999997</c:v>
                </c:pt>
                <c:pt idx="43256" formatCode="General">
                  <c:v>0.89093999999999951</c:v>
                </c:pt>
                <c:pt idx="43257" formatCode="General">
                  <c:v>0.89096299999999928</c:v>
                </c:pt>
                <c:pt idx="43258" formatCode="General">
                  <c:v>0.89098500000000003</c:v>
                </c:pt>
                <c:pt idx="43259" formatCode="General">
                  <c:v>0.89100000000000001</c:v>
                </c:pt>
                <c:pt idx="43260" formatCode="General">
                  <c:v>0.89102300000000001</c:v>
                </c:pt>
                <c:pt idx="43261" formatCode="General">
                  <c:v>0.89104499999999998</c:v>
                </c:pt>
                <c:pt idx="43262" formatCode="General">
                  <c:v>0.89106699999999939</c:v>
                </c:pt>
                <c:pt idx="43263" formatCode="General">
                  <c:v>0.8910819999999996</c:v>
                </c:pt>
                <c:pt idx="43264" formatCode="General">
                  <c:v>0.89110500000000004</c:v>
                </c:pt>
                <c:pt idx="43265" formatCode="General">
                  <c:v>0.89112800000000003</c:v>
                </c:pt>
                <c:pt idx="43266" formatCode="General">
                  <c:v>0.89115</c:v>
                </c:pt>
                <c:pt idx="43267" formatCode="General">
                  <c:v>0.89116499999999943</c:v>
                </c:pt>
                <c:pt idx="43268" formatCode="General">
                  <c:v>0.89118799999999943</c:v>
                </c:pt>
                <c:pt idx="43269" formatCode="General">
                  <c:v>0.8912099999999995</c:v>
                </c:pt>
                <c:pt idx="43270" formatCode="General">
                  <c:v>0.89123199999999958</c:v>
                </c:pt>
                <c:pt idx="43271" formatCode="General">
                  <c:v>0.89124800000000004</c:v>
                </c:pt>
                <c:pt idx="43272" formatCode="General">
                  <c:v>0.89127000000000001</c:v>
                </c:pt>
                <c:pt idx="43273" formatCode="General">
                  <c:v>0.89129199999999997</c:v>
                </c:pt>
                <c:pt idx="43274" formatCode="General">
                  <c:v>0.89131499999999941</c:v>
                </c:pt>
                <c:pt idx="43275" formatCode="General">
                  <c:v>0.89132999999999996</c:v>
                </c:pt>
                <c:pt idx="43276" formatCode="General">
                  <c:v>0.89135299999999928</c:v>
                </c:pt>
                <c:pt idx="43277" formatCode="General">
                  <c:v>0.89137500000000003</c:v>
                </c:pt>
                <c:pt idx="43278" formatCode="General">
                  <c:v>0.89139699999999955</c:v>
                </c:pt>
                <c:pt idx="43279" formatCode="General">
                  <c:v>0.89141199999999943</c:v>
                </c:pt>
                <c:pt idx="43280" formatCode="General">
                  <c:v>0.89143499999999942</c:v>
                </c:pt>
                <c:pt idx="43281" formatCode="General">
                  <c:v>0.89145699999999939</c:v>
                </c:pt>
                <c:pt idx="43282" formatCode="General">
                  <c:v>0.89147999999999961</c:v>
                </c:pt>
                <c:pt idx="43283" formatCode="General">
                  <c:v>0.89149500000000004</c:v>
                </c:pt>
                <c:pt idx="43284" formatCode="General">
                  <c:v>0.89151699999999923</c:v>
                </c:pt>
                <c:pt idx="43285" formatCode="General">
                  <c:v>0.89154</c:v>
                </c:pt>
                <c:pt idx="43286" formatCode="General">
                  <c:v>0.89156299999999911</c:v>
                </c:pt>
                <c:pt idx="43287" formatCode="General">
                  <c:v>0.89157799999999943</c:v>
                </c:pt>
                <c:pt idx="43288" formatCode="General">
                  <c:v>0.8915999999999995</c:v>
                </c:pt>
                <c:pt idx="43289" formatCode="General">
                  <c:v>0.89162200000000003</c:v>
                </c:pt>
                <c:pt idx="43290" formatCode="General">
                  <c:v>0.89164500000000046</c:v>
                </c:pt>
                <c:pt idx="43291" formatCode="General">
                  <c:v>0.89166000000000001</c:v>
                </c:pt>
                <c:pt idx="43292" formatCode="General">
                  <c:v>0.891683</c:v>
                </c:pt>
                <c:pt idx="43293" formatCode="General">
                  <c:v>0.89170499999999997</c:v>
                </c:pt>
                <c:pt idx="43294" formatCode="General">
                  <c:v>0.89172799999999997</c:v>
                </c:pt>
                <c:pt idx="43295" formatCode="General">
                  <c:v>0.89174200000000003</c:v>
                </c:pt>
                <c:pt idx="43296" formatCode="General">
                  <c:v>0.89176500000000003</c:v>
                </c:pt>
                <c:pt idx="43297" formatCode="General">
                  <c:v>0.89178800000000003</c:v>
                </c:pt>
                <c:pt idx="43298" formatCode="General">
                  <c:v>0.89180999999999999</c:v>
                </c:pt>
                <c:pt idx="43299" formatCode="General">
                  <c:v>0.89182499999999998</c:v>
                </c:pt>
                <c:pt idx="43300" formatCode="General">
                  <c:v>0.8918469999999995</c:v>
                </c:pt>
                <c:pt idx="43301" formatCode="General">
                  <c:v>0.89187000000000005</c:v>
                </c:pt>
                <c:pt idx="43302" formatCode="General">
                  <c:v>0.89189200000000002</c:v>
                </c:pt>
                <c:pt idx="43303" formatCode="General">
                  <c:v>0.89190800000000003</c:v>
                </c:pt>
                <c:pt idx="43304" formatCode="General">
                  <c:v>0.89193</c:v>
                </c:pt>
                <c:pt idx="43305" formatCode="General">
                  <c:v>0.891953</c:v>
                </c:pt>
                <c:pt idx="43306" formatCode="General">
                  <c:v>0.89197499999999996</c:v>
                </c:pt>
                <c:pt idx="43307" formatCode="General">
                  <c:v>0.89198999999999951</c:v>
                </c:pt>
                <c:pt idx="43308" formatCode="General">
                  <c:v>0.89201299999999928</c:v>
                </c:pt>
                <c:pt idx="43309" formatCode="General">
                  <c:v>0.89203500000000002</c:v>
                </c:pt>
                <c:pt idx="43310" formatCode="General">
                  <c:v>0.89205699999999954</c:v>
                </c:pt>
                <c:pt idx="43311" formatCode="General">
                  <c:v>0.89207199999999998</c:v>
                </c:pt>
                <c:pt idx="43312" formatCode="General">
                  <c:v>0.89209499999999997</c:v>
                </c:pt>
                <c:pt idx="43313" formatCode="General">
                  <c:v>0.89211799999999941</c:v>
                </c:pt>
                <c:pt idx="43314" formatCode="General">
                  <c:v>0.89214000000000004</c:v>
                </c:pt>
                <c:pt idx="43315" formatCode="General">
                  <c:v>0.89215500000000003</c:v>
                </c:pt>
                <c:pt idx="43316" formatCode="General">
                  <c:v>0.892177</c:v>
                </c:pt>
                <c:pt idx="43317" formatCode="General">
                  <c:v>0.89219999999999999</c:v>
                </c:pt>
                <c:pt idx="43318" formatCode="General">
                  <c:v>0.89222299999999954</c:v>
                </c:pt>
                <c:pt idx="43319" formatCode="General">
                  <c:v>0.89223799999999942</c:v>
                </c:pt>
                <c:pt idx="43320" formatCode="General">
                  <c:v>0.89225999999999961</c:v>
                </c:pt>
                <c:pt idx="43321" formatCode="General">
                  <c:v>0.89228199999999958</c:v>
                </c:pt>
                <c:pt idx="43322" formatCode="General">
                  <c:v>0.89230500000000001</c:v>
                </c:pt>
                <c:pt idx="43323" formatCode="General">
                  <c:v>0.89232</c:v>
                </c:pt>
                <c:pt idx="43324" formatCode="General">
                  <c:v>0.89234199999999997</c:v>
                </c:pt>
                <c:pt idx="43325" formatCode="General">
                  <c:v>0.8923649999999993</c:v>
                </c:pt>
                <c:pt idx="43326" formatCode="General">
                  <c:v>0.89237999999999951</c:v>
                </c:pt>
                <c:pt idx="43327" formatCode="General">
                  <c:v>0.89240199999999958</c:v>
                </c:pt>
                <c:pt idx="43328" formatCode="General">
                  <c:v>0.89242500000000002</c:v>
                </c:pt>
                <c:pt idx="43329" formatCode="General">
                  <c:v>0.89244800000000002</c:v>
                </c:pt>
                <c:pt idx="43330" formatCode="General">
                  <c:v>0.89246299999999923</c:v>
                </c:pt>
                <c:pt idx="43331" formatCode="General">
                  <c:v>0.89248499999999942</c:v>
                </c:pt>
                <c:pt idx="43332" formatCode="General">
                  <c:v>0.89250699999999938</c:v>
                </c:pt>
                <c:pt idx="43333" formatCode="General">
                  <c:v>0.8925299999999996</c:v>
                </c:pt>
                <c:pt idx="43334" formatCode="General">
                  <c:v>0.89254500000000003</c:v>
                </c:pt>
                <c:pt idx="43335" formatCode="General">
                  <c:v>0.89256699999999922</c:v>
                </c:pt>
                <c:pt idx="43336" formatCode="General">
                  <c:v>0.89258999999999955</c:v>
                </c:pt>
                <c:pt idx="43337" formatCode="General">
                  <c:v>0.89261299999999955</c:v>
                </c:pt>
                <c:pt idx="43338" formatCode="General">
                  <c:v>0.8926269999999995</c:v>
                </c:pt>
                <c:pt idx="43339" formatCode="General">
                  <c:v>0.89265000000000005</c:v>
                </c:pt>
                <c:pt idx="43340" formatCode="General">
                  <c:v>0.89267300000000005</c:v>
                </c:pt>
                <c:pt idx="43341" formatCode="General">
                  <c:v>0.89269500000000046</c:v>
                </c:pt>
                <c:pt idx="43342" formatCode="General">
                  <c:v>0.89271</c:v>
                </c:pt>
                <c:pt idx="43343" formatCode="General">
                  <c:v>0.892733</c:v>
                </c:pt>
                <c:pt idx="43344" formatCode="General">
                  <c:v>0.89275499999999997</c:v>
                </c:pt>
                <c:pt idx="43345" formatCode="General">
                  <c:v>0.89277700000000004</c:v>
                </c:pt>
                <c:pt idx="43346" formatCode="General">
                  <c:v>0.89279200000000003</c:v>
                </c:pt>
                <c:pt idx="43347" formatCode="General">
                  <c:v>0.89281500000000003</c:v>
                </c:pt>
                <c:pt idx="43348" formatCode="General">
                  <c:v>0.89283800000000002</c:v>
                </c:pt>
                <c:pt idx="43349" formatCode="General">
                  <c:v>0.89285999999999999</c:v>
                </c:pt>
                <c:pt idx="43350" formatCode="General">
                  <c:v>0.89287499999999997</c:v>
                </c:pt>
                <c:pt idx="43351" formatCode="General">
                  <c:v>0.89289700000000005</c:v>
                </c:pt>
                <c:pt idx="43352" formatCode="General">
                  <c:v>0.89292000000000005</c:v>
                </c:pt>
                <c:pt idx="43353" formatCode="General">
                  <c:v>0.89294200000000001</c:v>
                </c:pt>
                <c:pt idx="43354" formatCode="General">
                  <c:v>0.89295800000000003</c:v>
                </c:pt>
                <c:pt idx="43355" formatCode="General">
                  <c:v>0.89298</c:v>
                </c:pt>
                <c:pt idx="43356" formatCode="General">
                  <c:v>0.89300199999999996</c:v>
                </c:pt>
                <c:pt idx="43357" formatCode="General">
                  <c:v>0.89302499999999996</c:v>
                </c:pt>
                <c:pt idx="43358" formatCode="General">
                  <c:v>0.8930399999999995</c:v>
                </c:pt>
                <c:pt idx="43359" formatCode="General">
                  <c:v>0.89306299999999939</c:v>
                </c:pt>
                <c:pt idx="43360" formatCode="General">
                  <c:v>0.89308500000000002</c:v>
                </c:pt>
                <c:pt idx="43361" formatCode="General">
                  <c:v>0.89310699999999943</c:v>
                </c:pt>
                <c:pt idx="43362" formatCode="General">
                  <c:v>0.89312199999999997</c:v>
                </c:pt>
                <c:pt idx="43363" formatCode="General">
                  <c:v>0.89314499999999997</c:v>
                </c:pt>
                <c:pt idx="43364" formatCode="General">
                  <c:v>0.89316699999999938</c:v>
                </c:pt>
                <c:pt idx="43365" formatCode="General">
                  <c:v>0.89319000000000004</c:v>
                </c:pt>
                <c:pt idx="43366" formatCode="General">
                  <c:v>0.89320500000000003</c:v>
                </c:pt>
                <c:pt idx="43367" formatCode="General">
                  <c:v>0.89322699999999955</c:v>
                </c:pt>
                <c:pt idx="43368" formatCode="General">
                  <c:v>0.89324999999999999</c:v>
                </c:pt>
                <c:pt idx="43369" formatCode="General">
                  <c:v>0.89327299999999943</c:v>
                </c:pt>
                <c:pt idx="43370" formatCode="General">
                  <c:v>0.89328799999999942</c:v>
                </c:pt>
                <c:pt idx="43371" formatCode="General">
                  <c:v>0.8933099999999996</c:v>
                </c:pt>
                <c:pt idx="43372" formatCode="General">
                  <c:v>0.89333199999999957</c:v>
                </c:pt>
                <c:pt idx="43373" formatCode="General">
                  <c:v>0.89335500000000001</c:v>
                </c:pt>
                <c:pt idx="43374" formatCode="General">
                  <c:v>0.89337</c:v>
                </c:pt>
                <c:pt idx="43375" formatCode="General">
                  <c:v>0.89339299999999955</c:v>
                </c:pt>
                <c:pt idx="43376" formatCode="General">
                  <c:v>0.89341499999999929</c:v>
                </c:pt>
                <c:pt idx="43377" formatCode="General">
                  <c:v>0.89343799999999929</c:v>
                </c:pt>
                <c:pt idx="43378" formatCode="General">
                  <c:v>0.89345199999999958</c:v>
                </c:pt>
                <c:pt idx="43379" formatCode="General">
                  <c:v>0.89347500000000002</c:v>
                </c:pt>
                <c:pt idx="43380" formatCode="General">
                  <c:v>0.89349800000000001</c:v>
                </c:pt>
                <c:pt idx="43381" formatCode="General">
                  <c:v>0.89351999999999943</c:v>
                </c:pt>
                <c:pt idx="43382" formatCode="General">
                  <c:v>0.89353499999999941</c:v>
                </c:pt>
                <c:pt idx="43383" formatCode="General">
                  <c:v>0.89355699999999938</c:v>
                </c:pt>
                <c:pt idx="43384" formatCode="General">
                  <c:v>0.8935799999999996</c:v>
                </c:pt>
                <c:pt idx="43385" formatCode="General">
                  <c:v>0.89360200000000001</c:v>
                </c:pt>
                <c:pt idx="43386" formatCode="General">
                  <c:v>0.89361800000000002</c:v>
                </c:pt>
                <c:pt idx="43387" formatCode="General">
                  <c:v>0.89363999999999999</c:v>
                </c:pt>
                <c:pt idx="43388" formatCode="General">
                  <c:v>0.89366299999999943</c:v>
                </c:pt>
                <c:pt idx="43389" formatCode="General">
                  <c:v>0.89368499999999951</c:v>
                </c:pt>
                <c:pt idx="43390" formatCode="General">
                  <c:v>0.89370000000000005</c:v>
                </c:pt>
                <c:pt idx="43391" formatCode="General">
                  <c:v>0.89372300000000005</c:v>
                </c:pt>
                <c:pt idx="43392" formatCode="General">
                  <c:v>0.89374500000000046</c:v>
                </c:pt>
                <c:pt idx="43393" formatCode="General">
                  <c:v>0.89376</c:v>
                </c:pt>
                <c:pt idx="43394" formatCode="General">
                  <c:v>0.89378199999999997</c:v>
                </c:pt>
                <c:pt idx="43395" formatCode="General">
                  <c:v>0.89380499999999996</c:v>
                </c:pt>
                <c:pt idx="43396" formatCode="General">
                  <c:v>0.89382700000000004</c:v>
                </c:pt>
                <c:pt idx="43397" formatCode="General">
                  <c:v>0.89384200000000003</c:v>
                </c:pt>
                <c:pt idx="43398" formatCode="General">
                  <c:v>0.89386500000000002</c:v>
                </c:pt>
                <c:pt idx="43399" formatCode="General">
                  <c:v>0.89388800000000002</c:v>
                </c:pt>
                <c:pt idx="43400" formatCode="General">
                  <c:v>0.89390999999999998</c:v>
                </c:pt>
                <c:pt idx="43401" formatCode="General">
                  <c:v>0.89392499999999997</c:v>
                </c:pt>
                <c:pt idx="43402" formatCode="General">
                  <c:v>0.89394799999999996</c:v>
                </c:pt>
                <c:pt idx="43403" formatCode="General">
                  <c:v>0.89397000000000004</c:v>
                </c:pt>
                <c:pt idx="43404" formatCode="General">
                  <c:v>0.89399200000000001</c:v>
                </c:pt>
                <c:pt idx="43405" formatCode="General">
                  <c:v>0.89400800000000002</c:v>
                </c:pt>
                <c:pt idx="43406" formatCode="General">
                  <c:v>0.89402999999999999</c:v>
                </c:pt>
                <c:pt idx="43407" formatCode="General">
                  <c:v>0.89405199999999996</c:v>
                </c:pt>
                <c:pt idx="43408" formatCode="General">
                  <c:v>0.89407499999999951</c:v>
                </c:pt>
                <c:pt idx="43409" formatCode="General">
                  <c:v>0.89409000000000005</c:v>
                </c:pt>
                <c:pt idx="43410" formatCode="General">
                  <c:v>0.89411299999999938</c:v>
                </c:pt>
                <c:pt idx="43411" formatCode="General">
                  <c:v>0.89413500000000001</c:v>
                </c:pt>
                <c:pt idx="43412" formatCode="General">
                  <c:v>0.89415800000000001</c:v>
                </c:pt>
                <c:pt idx="43413" formatCode="General">
                  <c:v>0.894173</c:v>
                </c:pt>
                <c:pt idx="43414" formatCode="General">
                  <c:v>0.89419499999999996</c:v>
                </c:pt>
                <c:pt idx="43415" formatCode="General">
                  <c:v>0.89421699999999937</c:v>
                </c:pt>
                <c:pt idx="43416" formatCode="General">
                  <c:v>0.89424000000000003</c:v>
                </c:pt>
                <c:pt idx="43417" formatCode="General">
                  <c:v>0.89425500000000002</c:v>
                </c:pt>
                <c:pt idx="43418" formatCode="General">
                  <c:v>0.89427699999999954</c:v>
                </c:pt>
                <c:pt idx="43419" formatCode="General">
                  <c:v>0.89429999999999998</c:v>
                </c:pt>
                <c:pt idx="43420" formatCode="General">
                  <c:v>0.89432299999999942</c:v>
                </c:pt>
                <c:pt idx="43421" formatCode="General">
                  <c:v>0.89433799999999941</c:v>
                </c:pt>
                <c:pt idx="43422" formatCode="General">
                  <c:v>0.8943599999999996</c:v>
                </c:pt>
                <c:pt idx="43423" formatCode="General">
                  <c:v>0.89438299999999937</c:v>
                </c:pt>
                <c:pt idx="43424" formatCode="General">
                  <c:v>0.89440500000000001</c:v>
                </c:pt>
                <c:pt idx="43425" formatCode="General">
                  <c:v>0.89441999999999955</c:v>
                </c:pt>
                <c:pt idx="43426" formatCode="General">
                  <c:v>0.89444199999999996</c:v>
                </c:pt>
                <c:pt idx="43427" formatCode="General">
                  <c:v>0.89446499999999929</c:v>
                </c:pt>
                <c:pt idx="43428" formatCode="General">
                  <c:v>0.89448699999999937</c:v>
                </c:pt>
                <c:pt idx="43429" formatCode="General">
                  <c:v>0.89450199999999958</c:v>
                </c:pt>
                <c:pt idx="43430" formatCode="General">
                  <c:v>0.89452500000000001</c:v>
                </c:pt>
                <c:pt idx="43431" formatCode="General">
                  <c:v>0.89454800000000001</c:v>
                </c:pt>
                <c:pt idx="43432" formatCode="General">
                  <c:v>0.89456999999999942</c:v>
                </c:pt>
                <c:pt idx="43433" formatCode="General">
                  <c:v>0.8945849999999993</c:v>
                </c:pt>
                <c:pt idx="43434" formatCode="General">
                  <c:v>0.89460700000000004</c:v>
                </c:pt>
                <c:pt idx="43435" formatCode="General">
                  <c:v>0.89463000000000004</c:v>
                </c:pt>
                <c:pt idx="43436" formatCode="General">
                  <c:v>0.894652</c:v>
                </c:pt>
                <c:pt idx="43437" formatCode="General">
                  <c:v>0.89466800000000002</c:v>
                </c:pt>
                <c:pt idx="43438" formatCode="General">
                  <c:v>0.89468999999999999</c:v>
                </c:pt>
                <c:pt idx="43439" formatCode="General">
                  <c:v>0.89471199999999951</c:v>
                </c:pt>
                <c:pt idx="43440" formatCode="General">
                  <c:v>0.8947349999999995</c:v>
                </c:pt>
                <c:pt idx="43441" formatCode="General">
                  <c:v>0.89475000000000005</c:v>
                </c:pt>
                <c:pt idx="43442" formatCode="General">
                  <c:v>0.89477300000000004</c:v>
                </c:pt>
                <c:pt idx="43443" formatCode="General">
                  <c:v>0.89479500000000045</c:v>
                </c:pt>
                <c:pt idx="43444" formatCode="General">
                  <c:v>0.89481699999999942</c:v>
                </c:pt>
                <c:pt idx="43445" formatCode="General">
                  <c:v>0.89483199999999996</c:v>
                </c:pt>
                <c:pt idx="43446" formatCode="General">
                  <c:v>0.89485499999999996</c:v>
                </c:pt>
                <c:pt idx="43447" formatCode="General">
                  <c:v>0.89487700000000003</c:v>
                </c:pt>
                <c:pt idx="43448" formatCode="General">
                  <c:v>0.89490000000000003</c:v>
                </c:pt>
                <c:pt idx="43449" formatCode="General">
                  <c:v>0.89491500000000002</c:v>
                </c:pt>
                <c:pt idx="43450" formatCode="General">
                  <c:v>0.89493699999999943</c:v>
                </c:pt>
                <c:pt idx="43451" formatCode="General">
                  <c:v>0.89495999999999998</c:v>
                </c:pt>
                <c:pt idx="43452" formatCode="General">
                  <c:v>0.89498299999999942</c:v>
                </c:pt>
                <c:pt idx="43453" formatCode="General">
                  <c:v>0.89499799999999996</c:v>
                </c:pt>
                <c:pt idx="43454" formatCode="General">
                  <c:v>0.89502000000000004</c:v>
                </c:pt>
                <c:pt idx="43455" formatCode="General">
                  <c:v>0.895042</c:v>
                </c:pt>
                <c:pt idx="43456" formatCode="General">
                  <c:v>0.895065</c:v>
                </c:pt>
                <c:pt idx="43457" formatCode="General">
                  <c:v>0.89507999999999999</c:v>
                </c:pt>
                <c:pt idx="43458" formatCode="General">
                  <c:v>0.89510299999999943</c:v>
                </c:pt>
                <c:pt idx="43459" formatCode="General">
                  <c:v>0.8951249999999995</c:v>
                </c:pt>
                <c:pt idx="43460" formatCode="General">
                  <c:v>0.89514000000000005</c:v>
                </c:pt>
                <c:pt idx="43461" formatCode="General">
                  <c:v>0.89516199999999957</c:v>
                </c:pt>
                <c:pt idx="43462" formatCode="General">
                  <c:v>0.89518500000000001</c:v>
                </c:pt>
                <c:pt idx="43463" formatCode="General">
                  <c:v>0.895208</c:v>
                </c:pt>
                <c:pt idx="43464" formatCode="General">
                  <c:v>0.89522299999999955</c:v>
                </c:pt>
                <c:pt idx="43465" formatCode="General">
                  <c:v>0.89524499999999996</c:v>
                </c:pt>
                <c:pt idx="43466" formatCode="General">
                  <c:v>0.89526699999999937</c:v>
                </c:pt>
                <c:pt idx="43467" formatCode="General">
                  <c:v>0.89529000000000003</c:v>
                </c:pt>
                <c:pt idx="43468" formatCode="General">
                  <c:v>0.89530500000000002</c:v>
                </c:pt>
                <c:pt idx="43469" formatCode="General">
                  <c:v>0.89532800000000001</c:v>
                </c:pt>
                <c:pt idx="43470" formatCode="General">
                  <c:v>0.89534999999999998</c:v>
                </c:pt>
                <c:pt idx="43471" formatCode="General">
                  <c:v>0.89537299999999942</c:v>
                </c:pt>
                <c:pt idx="43472" formatCode="General">
                  <c:v>0.89538699999999938</c:v>
                </c:pt>
                <c:pt idx="43473" formatCode="General">
                  <c:v>0.8954099999999996</c:v>
                </c:pt>
                <c:pt idx="43474" formatCode="General">
                  <c:v>0.89543299999999937</c:v>
                </c:pt>
                <c:pt idx="43475" formatCode="General">
                  <c:v>0.895455</c:v>
                </c:pt>
                <c:pt idx="43476" formatCode="General">
                  <c:v>0.89546999999999954</c:v>
                </c:pt>
                <c:pt idx="43477" formatCode="General">
                  <c:v>0.89549199999999951</c:v>
                </c:pt>
                <c:pt idx="43478" formatCode="General">
                  <c:v>0.89551499999999928</c:v>
                </c:pt>
                <c:pt idx="43479" formatCode="General">
                  <c:v>0.89553699999999936</c:v>
                </c:pt>
                <c:pt idx="43480" formatCode="General">
                  <c:v>0.89555199999999957</c:v>
                </c:pt>
                <c:pt idx="43481" formatCode="General">
                  <c:v>0.89557500000000001</c:v>
                </c:pt>
                <c:pt idx="43482" formatCode="General">
                  <c:v>0.89559800000000001</c:v>
                </c:pt>
                <c:pt idx="43483" formatCode="General">
                  <c:v>0.89561999999999997</c:v>
                </c:pt>
                <c:pt idx="43484" formatCode="General">
                  <c:v>0.89563499999999996</c:v>
                </c:pt>
                <c:pt idx="43485" formatCode="General">
                  <c:v>0.89565799999999951</c:v>
                </c:pt>
                <c:pt idx="43486" formatCode="General">
                  <c:v>0.89568000000000003</c:v>
                </c:pt>
                <c:pt idx="43487" formatCode="General">
                  <c:v>0.895702</c:v>
                </c:pt>
                <c:pt idx="43488" formatCode="General">
                  <c:v>0.89571800000000001</c:v>
                </c:pt>
                <c:pt idx="43489" formatCode="General">
                  <c:v>0.89573999999999998</c:v>
                </c:pt>
                <c:pt idx="43490" formatCode="General">
                  <c:v>0.8957619999999995</c:v>
                </c:pt>
                <c:pt idx="43491" formatCode="General">
                  <c:v>0.89578500000000005</c:v>
                </c:pt>
                <c:pt idx="43492" formatCode="General">
                  <c:v>0.89580000000000004</c:v>
                </c:pt>
                <c:pt idx="43493" formatCode="General">
                  <c:v>0.89582300000000004</c:v>
                </c:pt>
                <c:pt idx="43494" formatCode="General">
                  <c:v>0.89584500000000045</c:v>
                </c:pt>
                <c:pt idx="43495" formatCode="General">
                  <c:v>0.895868</c:v>
                </c:pt>
                <c:pt idx="43496" formatCode="General">
                  <c:v>0.89588299999999943</c:v>
                </c:pt>
                <c:pt idx="43497" formatCode="General">
                  <c:v>0.89590499999999951</c:v>
                </c:pt>
                <c:pt idx="43498" formatCode="General">
                  <c:v>0.89592700000000003</c:v>
                </c:pt>
                <c:pt idx="43499" formatCode="General">
                  <c:v>0.89595000000000002</c:v>
                </c:pt>
                <c:pt idx="43500" formatCode="General">
                  <c:v>0.89596500000000001</c:v>
                </c:pt>
                <c:pt idx="43501" formatCode="General">
                  <c:v>0.89598699999999942</c:v>
                </c:pt>
                <c:pt idx="43502" formatCode="General">
                  <c:v>0.89600999999999997</c:v>
                </c:pt>
                <c:pt idx="43503" formatCode="General">
                  <c:v>0.89603299999999941</c:v>
                </c:pt>
                <c:pt idx="43504" formatCode="General">
                  <c:v>0.89604799999999996</c:v>
                </c:pt>
                <c:pt idx="43505" formatCode="General">
                  <c:v>0.89607000000000003</c:v>
                </c:pt>
                <c:pt idx="43506" formatCode="General">
                  <c:v>0.89609300000000003</c:v>
                </c:pt>
                <c:pt idx="43507" formatCode="General">
                  <c:v>0.89611499999999955</c:v>
                </c:pt>
                <c:pt idx="43508" formatCode="General">
                  <c:v>0.89612999999999998</c:v>
                </c:pt>
                <c:pt idx="43509" formatCode="General">
                  <c:v>0.8961519999999995</c:v>
                </c:pt>
                <c:pt idx="43510" formatCode="General">
                  <c:v>0.89617500000000005</c:v>
                </c:pt>
                <c:pt idx="43511" formatCode="General">
                  <c:v>0.89619800000000005</c:v>
                </c:pt>
                <c:pt idx="43512" formatCode="General">
                  <c:v>0.89621199999999956</c:v>
                </c:pt>
                <c:pt idx="43513" formatCode="General">
                  <c:v>0.896235</c:v>
                </c:pt>
                <c:pt idx="43514" formatCode="General">
                  <c:v>0.896258</c:v>
                </c:pt>
                <c:pt idx="43515" formatCode="General">
                  <c:v>0.89627999999999997</c:v>
                </c:pt>
                <c:pt idx="43516" formatCode="General">
                  <c:v>0.89629499999999951</c:v>
                </c:pt>
                <c:pt idx="43517" formatCode="General">
                  <c:v>0.89631699999999936</c:v>
                </c:pt>
                <c:pt idx="43518" formatCode="General">
                  <c:v>0.89634000000000003</c:v>
                </c:pt>
                <c:pt idx="43519" formatCode="General">
                  <c:v>0.89636199999999955</c:v>
                </c:pt>
                <c:pt idx="43520" formatCode="General">
                  <c:v>0.89637800000000001</c:v>
                </c:pt>
                <c:pt idx="43521" formatCode="General">
                  <c:v>0.89639999999999997</c:v>
                </c:pt>
                <c:pt idx="43522" formatCode="General">
                  <c:v>0.89642299999999941</c:v>
                </c:pt>
                <c:pt idx="43523" formatCode="General">
                  <c:v>0.89644500000000005</c:v>
                </c:pt>
                <c:pt idx="43524" formatCode="General">
                  <c:v>0.89645999999999959</c:v>
                </c:pt>
                <c:pt idx="43525" formatCode="General">
                  <c:v>0.89648299999999936</c:v>
                </c:pt>
                <c:pt idx="43526" formatCode="General">
                  <c:v>0.896505</c:v>
                </c:pt>
                <c:pt idx="43527" formatCode="General">
                  <c:v>0.89651999999999943</c:v>
                </c:pt>
                <c:pt idx="43528" formatCode="General">
                  <c:v>0.89654199999999951</c:v>
                </c:pt>
                <c:pt idx="43529" formatCode="General">
                  <c:v>0.89656499999999928</c:v>
                </c:pt>
                <c:pt idx="43530" formatCode="General">
                  <c:v>0.89658699999999936</c:v>
                </c:pt>
                <c:pt idx="43531" formatCode="General">
                  <c:v>0.89660300000000004</c:v>
                </c:pt>
                <c:pt idx="43532" formatCode="General">
                  <c:v>0.89662500000000045</c:v>
                </c:pt>
                <c:pt idx="43533" formatCode="General">
                  <c:v>0.89664800000000044</c:v>
                </c:pt>
                <c:pt idx="43534" formatCode="General">
                  <c:v>0.89666999999999997</c:v>
                </c:pt>
                <c:pt idx="43535" formatCode="General">
                  <c:v>0.89668499999999951</c:v>
                </c:pt>
                <c:pt idx="43536" formatCode="General">
                  <c:v>0.89670799999999951</c:v>
                </c:pt>
                <c:pt idx="43537" formatCode="General">
                  <c:v>0.89673000000000003</c:v>
                </c:pt>
                <c:pt idx="43538" formatCode="General">
                  <c:v>0.89675199999999999</c:v>
                </c:pt>
                <c:pt idx="43539" formatCode="General">
                  <c:v>0.89676699999999943</c:v>
                </c:pt>
                <c:pt idx="43540" formatCode="General">
                  <c:v>0.89678999999999998</c:v>
                </c:pt>
                <c:pt idx="43541" formatCode="General">
                  <c:v>0.89681199999999961</c:v>
                </c:pt>
                <c:pt idx="43542" formatCode="General">
                  <c:v>0.89683500000000005</c:v>
                </c:pt>
                <c:pt idx="43543" formatCode="General">
                  <c:v>0.89685000000000004</c:v>
                </c:pt>
                <c:pt idx="43544" formatCode="General">
                  <c:v>0.896872</c:v>
                </c:pt>
                <c:pt idx="43545" formatCode="General">
                  <c:v>0.89689500000000044</c:v>
                </c:pt>
                <c:pt idx="43546" formatCode="General">
                  <c:v>0.89691799999999955</c:v>
                </c:pt>
                <c:pt idx="43547" formatCode="General">
                  <c:v>0.89693299999999943</c:v>
                </c:pt>
                <c:pt idx="43548" formatCode="General">
                  <c:v>0.8969549999999995</c:v>
                </c:pt>
                <c:pt idx="43549" formatCode="General">
                  <c:v>0.89697700000000002</c:v>
                </c:pt>
                <c:pt idx="43550" formatCode="General">
                  <c:v>0.89700000000000002</c:v>
                </c:pt>
                <c:pt idx="43551" formatCode="General">
                  <c:v>0.89701500000000001</c:v>
                </c:pt>
                <c:pt idx="43552" formatCode="General">
                  <c:v>0.897038</c:v>
                </c:pt>
                <c:pt idx="43553" formatCode="General">
                  <c:v>0.89705999999999997</c:v>
                </c:pt>
                <c:pt idx="43554" formatCode="General">
                  <c:v>0.8970829999999993</c:v>
                </c:pt>
                <c:pt idx="43555" formatCode="General">
                  <c:v>0.89709700000000003</c:v>
                </c:pt>
                <c:pt idx="43556" formatCode="General">
                  <c:v>0.89712000000000003</c:v>
                </c:pt>
                <c:pt idx="43557" formatCode="General">
                  <c:v>0.89714300000000002</c:v>
                </c:pt>
                <c:pt idx="43558" formatCode="General">
                  <c:v>0.89716499999999955</c:v>
                </c:pt>
                <c:pt idx="43559" formatCode="General">
                  <c:v>0.89717999999999998</c:v>
                </c:pt>
                <c:pt idx="43560" formatCode="General">
                  <c:v>0.89720200000000006</c:v>
                </c:pt>
                <c:pt idx="43561" formatCode="General">
                  <c:v>0.89722500000000005</c:v>
                </c:pt>
                <c:pt idx="43562" formatCode="General">
                  <c:v>0.89724700000000002</c:v>
                </c:pt>
                <c:pt idx="43563" formatCode="General">
                  <c:v>0.89726199999999956</c:v>
                </c:pt>
                <c:pt idx="43564" formatCode="General">
                  <c:v>0.897285</c:v>
                </c:pt>
                <c:pt idx="43565" formatCode="General">
                  <c:v>0.89730799999999955</c:v>
                </c:pt>
                <c:pt idx="43566" formatCode="General">
                  <c:v>0.89732999999999996</c:v>
                </c:pt>
                <c:pt idx="43567" formatCode="General">
                  <c:v>0.8973449999999995</c:v>
                </c:pt>
                <c:pt idx="43568" formatCode="General">
                  <c:v>0.89736799999999939</c:v>
                </c:pt>
                <c:pt idx="43569" formatCode="General">
                  <c:v>0.89739000000000002</c:v>
                </c:pt>
                <c:pt idx="43570" formatCode="General">
                  <c:v>0.89741199999999943</c:v>
                </c:pt>
                <c:pt idx="43571" formatCode="General">
                  <c:v>0.89742699999999942</c:v>
                </c:pt>
                <c:pt idx="43572" formatCode="General">
                  <c:v>0.89744999999999997</c:v>
                </c:pt>
                <c:pt idx="43573" formatCode="General">
                  <c:v>0.8974719999999996</c:v>
                </c:pt>
                <c:pt idx="43574" formatCode="General">
                  <c:v>0.89749500000000004</c:v>
                </c:pt>
                <c:pt idx="43575" formatCode="General">
                  <c:v>0.89750999999999959</c:v>
                </c:pt>
                <c:pt idx="43576" formatCode="General">
                  <c:v>0.89753299999999936</c:v>
                </c:pt>
                <c:pt idx="43577" formatCode="General">
                  <c:v>0.89755499999999955</c:v>
                </c:pt>
                <c:pt idx="43578" formatCode="General">
                  <c:v>0.89757799999999943</c:v>
                </c:pt>
                <c:pt idx="43579" formatCode="General">
                  <c:v>0.89759299999999942</c:v>
                </c:pt>
                <c:pt idx="43580" formatCode="General">
                  <c:v>0.89761500000000005</c:v>
                </c:pt>
                <c:pt idx="43581" formatCode="General">
                  <c:v>0.89763700000000002</c:v>
                </c:pt>
                <c:pt idx="43582" formatCode="General">
                  <c:v>0.89766000000000001</c:v>
                </c:pt>
                <c:pt idx="43583" formatCode="General">
                  <c:v>0.89767500000000044</c:v>
                </c:pt>
                <c:pt idx="43584" formatCode="General">
                  <c:v>0.89769699999999997</c:v>
                </c:pt>
                <c:pt idx="43585" formatCode="General">
                  <c:v>0.89771999999999996</c:v>
                </c:pt>
                <c:pt idx="43586" formatCode="General">
                  <c:v>0.89774299999999996</c:v>
                </c:pt>
                <c:pt idx="43587" formatCode="General">
                  <c:v>0.8977579999999995</c:v>
                </c:pt>
                <c:pt idx="43588" formatCode="General">
                  <c:v>0.89778000000000002</c:v>
                </c:pt>
                <c:pt idx="43589" formatCode="General">
                  <c:v>0.89780199999999999</c:v>
                </c:pt>
                <c:pt idx="43590" formatCode="General">
                  <c:v>0.89782499999999998</c:v>
                </c:pt>
                <c:pt idx="43591" formatCode="General">
                  <c:v>0.89783999999999997</c:v>
                </c:pt>
                <c:pt idx="43592" formatCode="General">
                  <c:v>0.8978619999999996</c:v>
                </c:pt>
                <c:pt idx="43593" formatCode="General">
                  <c:v>0.89788500000000004</c:v>
                </c:pt>
                <c:pt idx="43594" formatCode="General">
                  <c:v>0.89790000000000003</c:v>
                </c:pt>
                <c:pt idx="43595" formatCode="General">
                  <c:v>0.897922</c:v>
                </c:pt>
                <c:pt idx="43596" formatCode="General">
                  <c:v>0.89794499999999999</c:v>
                </c:pt>
                <c:pt idx="43597" formatCode="General">
                  <c:v>0.89796799999999954</c:v>
                </c:pt>
                <c:pt idx="43598" formatCode="General">
                  <c:v>0.89798299999999942</c:v>
                </c:pt>
                <c:pt idx="43599" formatCode="General">
                  <c:v>0.89800500000000005</c:v>
                </c:pt>
                <c:pt idx="43600" formatCode="General">
                  <c:v>0.89802700000000002</c:v>
                </c:pt>
                <c:pt idx="43601" formatCode="General">
                  <c:v>0.89805000000000001</c:v>
                </c:pt>
                <c:pt idx="43602" formatCode="General">
                  <c:v>0.898065</c:v>
                </c:pt>
                <c:pt idx="43603" formatCode="General">
                  <c:v>0.898088</c:v>
                </c:pt>
                <c:pt idx="43604" formatCode="General">
                  <c:v>0.89810999999999996</c:v>
                </c:pt>
                <c:pt idx="43605" formatCode="General">
                  <c:v>0.89813299999999929</c:v>
                </c:pt>
                <c:pt idx="43606" formatCode="General">
                  <c:v>0.89814700000000003</c:v>
                </c:pt>
                <c:pt idx="43607" formatCode="General">
                  <c:v>0.89817000000000002</c:v>
                </c:pt>
                <c:pt idx="43608" formatCode="General">
                  <c:v>0.89819300000000002</c:v>
                </c:pt>
                <c:pt idx="43609" formatCode="General">
                  <c:v>0.89821499999999943</c:v>
                </c:pt>
                <c:pt idx="43610" formatCode="General">
                  <c:v>0.89822999999999997</c:v>
                </c:pt>
                <c:pt idx="43611" formatCode="General">
                  <c:v>0.89825199999999961</c:v>
                </c:pt>
                <c:pt idx="43612" formatCode="General">
                  <c:v>0.89827500000000005</c:v>
                </c:pt>
                <c:pt idx="43613" formatCode="General">
                  <c:v>0.89829700000000001</c:v>
                </c:pt>
                <c:pt idx="43614" formatCode="General">
                  <c:v>0.89831299999999936</c:v>
                </c:pt>
                <c:pt idx="43615" formatCode="General">
                  <c:v>0.89833499999999955</c:v>
                </c:pt>
                <c:pt idx="43616" formatCode="General">
                  <c:v>0.89835799999999955</c:v>
                </c:pt>
                <c:pt idx="43617" formatCode="General">
                  <c:v>0.89837999999999996</c:v>
                </c:pt>
                <c:pt idx="43618" formatCode="General">
                  <c:v>0.89839500000000005</c:v>
                </c:pt>
                <c:pt idx="43619" formatCode="General">
                  <c:v>0.89841799999999938</c:v>
                </c:pt>
                <c:pt idx="43620" formatCode="General">
                  <c:v>0.89844000000000002</c:v>
                </c:pt>
                <c:pt idx="43621" formatCode="General">
                  <c:v>0.89846199999999943</c:v>
                </c:pt>
                <c:pt idx="43622" formatCode="General">
                  <c:v>0.89847699999999942</c:v>
                </c:pt>
                <c:pt idx="43623" formatCode="General">
                  <c:v>0.89849999999999997</c:v>
                </c:pt>
                <c:pt idx="43624" formatCode="General">
                  <c:v>0.8985219999999996</c:v>
                </c:pt>
                <c:pt idx="43625" formatCode="General">
                  <c:v>0.89854500000000004</c:v>
                </c:pt>
                <c:pt idx="43626" formatCode="General">
                  <c:v>0.89855999999999958</c:v>
                </c:pt>
                <c:pt idx="43627" formatCode="General">
                  <c:v>0.89858299999999935</c:v>
                </c:pt>
                <c:pt idx="43628" formatCode="General">
                  <c:v>0.89860499999999999</c:v>
                </c:pt>
                <c:pt idx="43629" formatCode="General">
                  <c:v>0.89862799999999998</c:v>
                </c:pt>
                <c:pt idx="43630" formatCode="General">
                  <c:v>0.89864299999999997</c:v>
                </c:pt>
                <c:pt idx="43631" formatCode="General">
                  <c:v>0.89866500000000005</c:v>
                </c:pt>
                <c:pt idx="43632" formatCode="General">
                  <c:v>0.89868700000000001</c:v>
                </c:pt>
                <c:pt idx="43633" formatCode="General">
                  <c:v>0.89871000000000001</c:v>
                </c:pt>
                <c:pt idx="43634" formatCode="General">
                  <c:v>0.89872500000000044</c:v>
                </c:pt>
                <c:pt idx="43635" formatCode="General">
                  <c:v>0.89874699999999996</c:v>
                </c:pt>
                <c:pt idx="43636" formatCode="General">
                  <c:v>0.89876999999999996</c:v>
                </c:pt>
                <c:pt idx="43637" formatCode="General">
                  <c:v>0.89879299999999951</c:v>
                </c:pt>
                <c:pt idx="43638" formatCode="General">
                  <c:v>0.89880800000000005</c:v>
                </c:pt>
                <c:pt idx="43639" formatCode="General">
                  <c:v>0.89883000000000002</c:v>
                </c:pt>
                <c:pt idx="43640" formatCode="General">
                  <c:v>0.89885300000000001</c:v>
                </c:pt>
                <c:pt idx="43641" formatCode="General">
                  <c:v>0.89887499999999998</c:v>
                </c:pt>
                <c:pt idx="43642" formatCode="General">
                  <c:v>0.89888999999999997</c:v>
                </c:pt>
                <c:pt idx="43643" formatCode="General">
                  <c:v>0.8989119999999996</c:v>
                </c:pt>
                <c:pt idx="43644" formatCode="General">
                  <c:v>0.89893500000000004</c:v>
                </c:pt>
                <c:pt idx="43645" formatCode="General">
                  <c:v>0.89895800000000003</c:v>
                </c:pt>
                <c:pt idx="43646" formatCode="General">
                  <c:v>0.89897199999999999</c:v>
                </c:pt>
                <c:pt idx="43647" formatCode="General">
                  <c:v>0.89899499999999999</c:v>
                </c:pt>
                <c:pt idx="43648" formatCode="General">
                  <c:v>0.89901799999999943</c:v>
                </c:pt>
                <c:pt idx="43649" formatCode="General">
                  <c:v>0.89903999999999951</c:v>
                </c:pt>
                <c:pt idx="43650" formatCode="General">
                  <c:v>0.89905500000000005</c:v>
                </c:pt>
                <c:pt idx="43651" formatCode="General">
                  <c:v>0.89907800000000004</c:v>
                </c:pt>
                <c:pt idx="43652" formatCode="General">
                  <c:v>0.89910000000000001</c:v>
                </c:pt>
                <c:pt idx="43653" formatCode="General">
                  <c:v>0.89912199999999998</c:v>
                </c:pt>
                <c:pt idx="43654" formatCode="General">
                  <c:v>0.8991369999999993</c:v>
                </c:pt>
                <c:pt idx="43655" formatCode="General">
                  <c:v>0.89915999999999996</c:v>
                </c:pt>
                <c:pt idx="43656" formatCode="General">
                  <c:v>0.89918199999999959</c:v>
                </c:pt>
                <c:pt idx="43657" formatCode="General">
                  <c:v>0.89920500000000003</c:v>
                </c:pt>
                <c:pt idx="43658" formatCode="General">
                  <c:v>0.89922000000000002</c:v>
                </c:pt>
                <c:pt idx="43659" formatCode="General">
                  <c:v>0.89924300000000001</c:v>
                </c:pt>
                <c:pt idx="43660" formatCode="General">
                  <c:v>0.89926499999999943</c:v>
                </c:pt>
                <c:pt idx="43661" formatCode="General">
                  <c:v>0.89927999999999997</c:v>
                </c:pt>
                <c:pt idx="43662" formatCode="General">
                  <c:v>0.8993019999999996</c:v>
                </c:pt>
                <c:pt idx="43663" formatCode="General">
                  <c:v>0.89932500000000004</c:v>
                </c:pt>
                <c:pt idx="43664" formatCode="General">
                  <c:v>0.89934700000000001</c:v>
                </c:pt>
                <c:pt idx="43665" formatCode="General">
                  <c:v>0.89936299999999936</c:v>
                </c:pt>
                <c:pt idx="43666" formatCode="General">
                  <c:v>0.89938499999999955</c:v>
                </c:pt>
                <c:pt idx="43667" formatCode="General">
                  <c:v>0.89940699999999929</c:v>
                </c:pt>
                <c:pt idx="43668" formatCode="General">
                  <c:v>0.89942999999999951</c:v>
                </c:pt>
                <c:pt idx="43669" formatCode="General">
                  <c:v>0.89944500000000005</c:v>
                </c:pt>
                <c:pt idx="43670" formatCode="General">
                  <c:v>0.89946799999999938</c:v>
                </c:pt>
                <c:pt idx="43671" formatCode="General">
                  <c:v>0.89949000000000001</c:v>
                </c:pt>
                <c:pt idx="43672" formatCode="General">
                  <c:v>0.89951199999999942</c:v>
                </c:pt>
                <c:pt idx="43673" formatCode="General">
                  <c:v>0.8995269999999993</c:v>
                </c:pt>
                <c:pt idx="43674" formatCode="General">
                  <c:v>0.89954999999999996</c:v>
                </c:pt>
                <c:pt idx="43675" formatCode="General">
                  <c:v>0.89957199999999959</c:v>
                </c:pt>
                <c:pt idx="43676" formatCode="General">
                  <c:v>0.89959500000000003</c:v>
                </c:pt>
                <c:pt idx="43677" formatCode="General">
                  <c:v>0.89961000000000002</c:v>
                </c:pt>
                <c:pt idx="43678" formatCode="General">
                  <c:v>0.89963199999999999</c:v>
                </c:pt>
                <c:pt idx="43679" formatCode="General">
                  <c:v>0.89965499999999998</c:v>
                </c:pt>
                <c:pt idx="43680" formatCode="General">
                  <c:v>0.89967799999999998</c:v>
                </c:pt>
                <c:pt idx="43681" formatCode="General">
                  <c:v>0.89969299999999996</c:v>
                </c:pt>
                <c:pt idx="43682" formatCode="General">
                  <c:v>0.89971500000000004</c:v>
                </c:pt>
                <c:pt idx="43683" formatCode="General">
                  <c:v>0.89973700000000001</c:v>
                </c:pt>
                <c:pt idx="43684" formatCode="General">
                  <c:v>0.89976</c:v>
                </c:pt>
                <c:pt idx="43685" formatCode="General">
                  <c:v>0.89977499999999999</c:v>
                </c:pt>
                <c:pt idx="43686" formatCode="General">
                  <c:v>0.89979699999999996</c:v>
                </c:pt>
                <c:pt idx="43687" formatCode="General">
                  <c:v>0.89981999999999951</c:v>
                </c:pt>
                <c:pt idx="43688" formatCode="General">
                  <c:v>0.8998429999999995</c:v>
                </c:pt>
                <c:pt idx="43689" formatCode="General">
                  <c:v>0.89985700000000002</c:v>
                </c:pt>
                <c:pt idx="43690" formatCode="General">
                  <c:v>0.89988000000000001</c:v>
                </c:pt>
                <c:pt idx="43691" formatCode="General">
                  <c:v>0.89990300000000001</c:v>
                </c:pt>
                <c:pt idx="43692" formatCode="General">
                  <c:v>0.89992499999999997</c:v>
                </c:pt>
                <c:pt idx="43693" formatCode="General">
                  <c:v>0.89993999999999996</c:v>
                </c:pt>
                <c:pt idx="43694" formatCode="General">
                  <c:v>0.8999619999999996</c:v>
                </c:pt>
                <c:pt idx="43695" formatCode="General">
                  <c:v>0.89998500000000003</c:v>
                </c:pt>
                <c:pt idx="43696" formatCode="General">
                  <c:v>0.900007</c:v>
                </c:pt>
                <c:pt idx="43697" formatCode="General">
                  <c:v>0.90002300000000002</c:v>
                </c:pt>
                <c:pt idx="43698" formatCode="General">
                  <c:v>0.90004499999999998</c:v>
                </c:pt>
                <c:pt idx="43699" formatCode="General">
                  <c:v>0.90006799999999942</c:v>
                </c:pt>
                <c:pt idx="43700" formatCode="General">
                  <c:v>0.9000899999999995</c:v>
                </c:pt>
                <c:pt idx="43701" formatCode="General">
                  <c:v>0.90010500000000004</c:v>
                </c:pt>
                <c:pt idx="43702" formatCode="General">
                  <c:v>0.90012800000000004</c:v>
                </c:pt>
                <c:pt idx="43703" formatCode="General">
                  <c:v>0.90015000000000001</c:v>
                </c:pt>
                <c:pt idx="43704" formatCode="General">
                  <c:v>0.90017199999999997</c:v>
                </c:pt>
                <c:pt idx="43705" formatCode="General">
                  <c:v>0.90018699999999929</c:v>
                </c:pt>
                <c:pt idx="43706" formatCode="General">
                  <c:v>0.90020999999999951</c:v>
                </c:pt>
                <c:pt idx="43707" formatCode="General">
                  <c:v>0.90023199999999959</c:v>
                </c:pt>
                <c:pt idx="43708" formatCode="General">
                  <c:v>0.90025500000000003</c:v>
                </c:pt>
                <c:pt idx="43709" formatCode="General">
                  <c:v>0.90027000000000001</c:v>
                </c:pt>
                <c:pt idx="43710" formatCode="General">
                  <c:v>0.90029300000000001</c:v>
                </c:pt>
                <c:pt idx="43711" formatCode="General">
                  <c:v>0.90031499999999942</c:v>
                </c:pt>
                <c:pt idx="43712" formatCode="General">
                  <c:v>0.90033799999999942</c:v>
                </c:pt>
                <c:pt idx="43713" formatCode="General">
                  <c:v>0.90035299999999929</c:v>
                </c:pt>
                <c:pt idx="43714" formatCode="General">
                  <c:v>0.90037500000000004</c:v>
                </c:pt>
                <c:pt idx="43715" formatCode="General">
                  <c:v>0.900397</c:v>
                </c:pt>
                <c:pt idx="43716" formatCode="General">
                  <c:v>0.90042</c:v>
                </c:pt>
                <c:pt idx="43717" formatCode="General">
                  <c:v>0.90043499999999943</c:v>
                </c:pt>
                <c:pt idx="43718" formatCode="General">
                  <c:v>0.90045699999999929</c:v>
                </c:pt>
                <c:pt idx="43719" formatCode="General">
                  <c:v>0.9004799999999995</c:v>
                </c:pt>
                <c:pt idx="43720" formatCode="General">
                  <c:v>0.90050299999999939</c:v>
                </c:pt>
                <c:pt idx="43721" formatCode="General">
                  <c:v>0.90051799999999937</c:v>
                </c:pt>
                <c:pt idx="43722" formatCode="General">
                  <c:v>0.90054000000000001</c:v>
                </c:pt>
                <c:pt idx="43723" formatCode="General">
                  <c:v>0.90056299999999923</c:v>
                </c:pt>
                <c:pt idx="43724" formatCode="General">
                  <c:v>0.90058499999999941</c:v>
                </c:pt>
                <c:pt idx="43725" formatCode="General">
                  <c:v>0.90059999999999996</c:v>
                </c:pt>
                <c:pt idx="43726" formatCode="General">
                  <c:v>0.90062200000000003</c:v>
                </c:pt>
                <c:pt idx="43727" formatCode="General">
                  <c:v>0.90064500000000058</c:v>
                </c:pt>
                <c:pt idx="43728" formatCode="General">
                  <c:v>0.90066000000000002</c:v>
                </c:pt>
                <c:pt idx="43729" formatCode="General">
                  <c:v>0.90068199999999998</c:v>
                </c:pt>
                <c:pt idx="43730" formatCode="General">
                  <c:v>0.90070499999999998</c:v>
                </c:pt>
                <c:pt idx="43731" formatCode="General">
                  <c:v>0.90072799999999997</c:v>
                </c:pt>
                <c:pt idx="43732" formatCode="General">
                  <c:v>0.90074299999999996</c:v>
                </c:pt>
                <c:pt idx="43733" formatCode="General">
                  <c:v>0.90076500000000004</c:v>
                </c:pt>
                <c:pt idx="43734" formatCode="General">
                  <c:v>0.90078800000000003</c:v>
                </c:pt>
                <c:pt idx="43735" formatCode="General">
                  <c:v>0.90081</c:v>
                </c:pt>
                <c:pt idx="43736" formatCode="General">
                  <c:v>0.90082499999999999</c:v>
                </c:pt>
                <c:pt idx="43737" formatCode="General">
                  <c:v>0.90084699999999951</c:v>
                </c:pt>
                <c:pt idx="43738" formatCode="General">
                  <c:v>0.9008699999999995</c:v>
                </c:pt>
                <c:pt idx="43739" formatCode="General">
                  <c:v>0.90089300000000005</c:v>
                </c:pt>
                <c:pt idx="43740" formatCode="General">
                  <c:v>0.90090700000000001</c:v>
                </c:pt>
                <c:pt idx="43741" formatCode="General">
                  <c:v>0.90093000000000001</c:v>
                </c:pt>
                <c:pt idx="43742" formatCode="General">
                  <c:v>0.900953</c:v>
                </c:pt>
                <c:pt idx="43743" formatCode="General">
                  <c:v>0.90097499999999997</c:v>
                </c:pt>
                <c:pt idx="43744" formatCode="General">
                  <c:v>0.90098999999999996</c:v>
                </c:pt>
                <c:pt idx="43745" formatCode="General">
                  <c:v>0.90101199999999959</c:v>
                </c:pt>
                <c:pt idx="43746" formatCode="General">
                  <c:v>0.90103500000000003</c:v>
                </c:pt>
                <c:pt idx="43747" formatCode="General">
                  <c:v>0.901057</c:v>
                </c:pt>
                <c:pt idx="43748" formatCode="General">
                  <c:v>0.90107300000000001</c:v>
                </c:pt>
                <c:pt idx="43749" formatCode="General">
                  <c:v>0.90109499999999998</c:v>
                </c:pt>
                <c:pt idx="43750" formatCode="General">
                  <c:v>0.90111799999999942</c:v>
                </c:pt>
                <c:pt idx="43751" formatCode="General">
                  <c:v>0.90114000000000005</c:v>
                </c:pt>
                <c:pt idx="43752" formatCode="General">
                  <c:v>0.90115500000000004</c:v>
                </c:pt>
                <c:pt idx="43753" formatCode="General">
                  <c:v>0.90117800000000003</c:v>
                </c:pt>
                <c:pt idx="43754" formatCode="General">
                  <c:v>0.9012</c:v>
                </c:pt>
                <c:pt idx="43755" formatCode="General">
                  <c:v>0.90122199999999997</c:v>
                </c:pt>
                <c:pt idx="43756" formatCode="General">
                  <c:v>0.90123699999999929</c:v>
                </c:pt>
                <c:pt idx="43757" formatCode="General">
                  <c:v>0.90125999999999951</c:v>
                </c:pt>
                <c:pt idx="43758" formatCode="General">
                  <c:v>0.90128199999999958</c:v>
                </c:pt>
                <c:pt idx="43759" formatCode="General">
                  <c:v>0.90130500000000002</c:v>
                </c:pt>
                <c:pt idx="43760" formatCode="General">
                  <c:v>0.90132000000000001</c:v>
                </c:pt>
                <c:pt idx="43761" formatCode="General">
                  <c:v>0.90134199999999998</c:v>
                </c:pt>
                <c:pt idx="43762" formatCode="General">
                  <c:v>0.90136499999999942</c:v>
                </c:pt>
                <c:pt idx="43763" formatCode="General">
                  <c:v>0.90138799999999941</c:v>
                </c:pt>
                <c:pt idx="43764" formatCode="General">
                  <c:v>0.90140299999999929</c:v>
                </c:pt>
                <c:pt idx="43765" formatCode="General">
                  <c:v>0.90142500000000003</c:v>
                </c:pt>
                <c:pt idx="43766" formatCode="General">
                  <c:v>0.901447</c:v>
                </c:pt>
                <c:pt idx="43767" formatCode="General">
                  <c:v>0.90146999999999955</c:v>
                </c:pt>
                <c:pt idx="43768" formatCode="General">
                  <c:v>0.90148499999999943</c:v>
                </c:pt>
                <c:pt idx="43769" formatCode="General">
                  <c:v>0.90150699999999928</c:v>
                </c:pt>
                <c:pt idx="43770" formatCode="General">
                  <c:v>0.90152999999999961</c:v>
                </c:pt>
                <c:pt idx="43771" formatCode="General">
                  <c:v>0.90155299999999938</c:v>
                </c:pt>
                <c:pt idx="43772" formatCode="General">
                  <c:v>0.90156699999999923</c:v>
                </c:pt>
                <c:pt idx="43773" formatCode="General">
                  <c:v>0.90159</c:v>
                </c:pt>
                <c:pt idx="43774" formatCode="General">
                  <c:v>0.901613</c:v>
                </c:pt>
                <c:pt idx="43775" formatCode="General">
                  <c:v>0.90163499999999996</c:v>
                </c:pt>
                <c:pt idx="43776" formatCode="General">
                  <c:v>0.90164999999999995</c:v>
                </c:pt>
                <c:pt idx="43777" formatCode="General">
                  <c:v>0.90167200000000003</c:v>
                </c:pt>
                <c:pt idx="43778" formatCode="General">
                  <c:v>0.90169500000000058</c:v>
                </c:pt>
                <c:pt idx="43779" formatCode="General">
                  <c:v>0.90171699999999955</c:v>
                </c:pt>
                <c:pt idx="43780" formatCode="General">
                  <c:v>0.90173300000000001</c:v>
                </c:pt>
                <c:pt idx="43781" formatCode="General">
                  <c:v>0.90175499999999997</c:v>
                </c:pt>
                <c:pt idx="43782" formatCode="General">
                  <c:v>0.90177799999999997</c:v>
                </c:pt>
                <c:pt idx="43783" formatCode="General">
                  <c:v>0.90180000000000005</c:v>
                </c:pt>
                <c:pt idx="43784" formatCode="General">
                  <c:v>0.90181500000000003</c:v>
                </c:pt>
                <c:pt idx="43785" formatCode="General">
                  <c:v>0.90183800000000003</c:v>
                </c:pt>
                <c:pt idx="43786" formatCode="General">
                  <c:v>0.90185999999999999</c:v>
                </c:pt>
                <c:pt idx="43787" formatCode="General">
                  <c:v>0.90188199999999996</c:v>
                </c:pt>
                <c:pt idx="43788" formatCode="General">
                  <c:v>0.9018969999999995</c:v>
                </c:pt>
                <c:pt idx="43789" formatCode="General">
                  <c:v>0.90192000000000005</c:v>
                </c:pt>
                <c:pt idx="43790" formatCode="General">
                  <c:v>0.90194200000000002</c:v>
                </c:pt>
                <c:pt idx="43791" formatCode="General">
                  <c:v>0.90196500000000002</c:v>
                </c:pt>
                <c:pt idx="43792" formatCode="General">
                  <c:v>0.90198</c:v>
                </c:pt>
                <c:pt idx="43793" formatCode="General">
                  <c:v>0.902003</c:v>
                </c:pt>
                <c:pt idx="43794" formatCode="General">
                  <c:v>0.90202499999999997</c:v>
                </c:pt>
                <c:pt idx="43795" formatCode="General">
                  <c:v>0.90203999999999951</c:v>
                </c:pt>
                <c:pt idx="43796" formatCode="General">
                  <c:v>0.90206299999999928</c:v>
                </c:pt>
                <c:pt idx="43797" formatCode="General">
                  <c:v>0.90208500000000003</c:v>
                </c:pt>
                <c:pt idx="43798" formatCode="General">
                  <c:v>0.90210699999999955</c:v>
                </c:pt>
                <c:pt idx="43799" formatCode="General">
                  <c:v>0.90212199999999998</c:v>
                </c:pt>
                <c:pt idx="43800" formatCode="General">
                  <c:v>0.90214499999999997</c:v>
                </c:pt>
                <c:pt idx="43801" formatCode="General">
                  <c:v>0.90216699999999939</c:v>
                </c:pt>
                <c:pt idx="43802" formatCode="General">
                  <c:v>0.90219000000000005</c:v>
                </c:pt>
                <c:pt idx="43803" formatCode="General">
                  <c:v>0.90220500000000003</c:v>
                </c:pt>
                <c:pt idx="43804" formatCode="General">
                  <c:v>0.90222800000000003</c:v>
                </c:pt>
                <c:pt idx="43805" formatCode="General">
                  <c:v>0.90225</c:v>
                </c:pt>
                <c:pt idx="43806" formatCode="General">
                  <c:v>0.90227299999999955</c:v>
                </c:pt>
                <c:pt idx="43807" formatCode="General">
                  <c:v>0.90228799999999942</c:v>
                </c:pt>
                <c:pt idx="43808" formatCode="General">
                  <c:v>0.9023099999999995</c:v>
                </c:pt>
                <c:pt idx="43809" formatCode="General">
                  <c:v>0.90233199999999958</c:v>
                </c:pt>
                <c:pt idx="43810" formatCode="General">
                  <c:v>0.90235500000000002</c:v>
                </c:pt>
                <c:pt idx="43811" formatCode="General">
                  <c:v>0.90237000000000001</c:v>
                </c:pt>
                <c:pt idx="43812" formatCode="General">
                  <c:v>0.90239199999999997</c:v>
                </c:pt>
                <c:pt idx="43813" formatCode="General">
                  <c:v>0.90241499999999941</c:v>
                </c:pt>
                <c:pt idx="43814" formatCode="General">
                  <c:v>0.9024379999999993</c:v>
                </c:pt>
                <c:pt idx="43815" formatCode="General">
                  <c:v>0.90245299999999928</c:v>
                </c:pt>
                <c:pt idx="43816" formatCode="General">
                  <c:v>0.90247500000000003</c:v>
                </c:pt>
                <c:pt idx="43817" formatCode="General">
                  <c:v>0.90249800000000002</c:v>
                </c:pt>
                <c:pt idx="43818" formatCode="General">
                  <c:v>0.90251999999999954</c:v>
                </c:pt>
                <c:pt idx="43819" formatCode="General">
                  <c:v>0.90253499999999942</c:v>
                </c:pt>
                <c:pt idx="43820" formatCode="General">
                  <c:v>0.90255699999999939</c:v>
                </c:pt>
                <c:pt idx="43821" formatCode="General">
                  <c:v>0.9025799999999996</c:v>
                </c:pt>
                <c:pt idx="43822" formatCode="General">
                  <c:v>0.90260300000000004</c:v>
                </c:pt>
                <c:pt idx="43823" formatCode="General">
                  <c:v>0.902617</c:v>
                </c:pt>
                <c:pt idx="43824" formatCode="General">
                  <c:v>0.90264000000000044</c:v>
                </c:pt>
                <c:pt idx="43825" formatCode="General">
                  <c:v>0.90266299999999955</c:v>
                </c:pt>
                <c:pt idx="43826" formatCode="General">
                  <c:v>0.90268499999999996</c:v>
                </c:pt>
                <c:pt idx="43827" formatCode="General">
                  <c:v>0.90269999999999995</c:v>
                </c:pt>
                <c:pt idx="43828" formatCode="General">
                  <c:v>0.90272200000000002</c:v>
                </c:pt>
                <c:pt idx="43829" formatCode="General">
                  <c:v>0.90274500000000046</c:v>
                </c:pt>
                <c:pt idx="43830" formatCode="General">
                  <c:v>0.90276699999999943</c:v>
                </c:pt>
                <c:pt idx="43831" formatCode="General">
                  <c:v>0.90278199999999997</c:v>
                </c:pt>
                <c:pt idx="43832" formatCode="General">
                  <c:v>0.90280499999999997</c:v>
                </c:pt>
                <c:pt idx="43833" formatCode="General">
                  <c:v>0.90282799999999996</c:v>
                </c:pt>
                <c:pt idx="43834" formatCode="General">
                  <c:v>0.90285000000000004</c:v>
                </c:pt>
                <c:pt idx="43835" formatCode="General">
                  <c:v>0.90286500000000003</c:v>
                </c:pt>
                <c:pt idx="43836" formatCode="General">
                  <c:v>0.90288800000000002</c:v>
                </c:pt>
                <c:pt idx="43837" formatCode="General">
                  <c:v>0.90290999999999999</c:v>
                </c:pt>
                <c:pt idx="43838" formatCode="General">
                  <c:v>0.90293199999999996</c:v>
                </c:pt>
                <c:pt idx="43839" formatCode="General">
                  <c:v>0.9029470000000005</c:v>
                </c:pt>
                <c:pt idx="43840" formatCode="General">
                  <c:v>0.90297000000000005</c:v>
                </c:pt>
                <c:pt idx="43841" formatCode="General">
                  <c:v>0.90299200000000002</c:v>
                </c:pt>
                <c:pt idx="43842" formatCode="General">
                  <c:v>0.90301500000000001</c:v>
                </c:pt>
                <c:pt idx="43843" formatCode="General">
                  <c:v>0.90303</c:v>
                </c:pt>
                <c:pt idx="43844" formatCode="General">
                  <c:v>0.90305299999999955</c:v>
                </c:pt>
                <c:pt idx="43845" formatCode="General">
                  <c:v>0.90307499999999996</c:v>
                </c:pt>
                <c:pt idx="43846" formatCode="General">
                  <c:v>0.90309799999999996</c:v>
                </c:pt>
                <c:pt idx="43847" formatCode="General">
                  <c:v>0.90311299999999939</c:v>
                </c:pt>
                <c:pt idx="43848" formatCode="General">
                  <c:v>0.90313500000000002</c:v>
                </c:pt>
                <c:pt idx="43849" formatCode="General">
                  <c:v>0.90315699999999943</c:v>
                </c:pt>
                <c:pt idx="43850" formatCode="General">
                  <c:v>0.90317999999999998</c:v>
                </c:pt>
                <c:pt idx="43851" formatCode="General">
                  <c:v>0.90319499999999997</c:v>
                </c:pt>
                <c:pt idx="43852" formatCode="General">
                  <c:v>0.90321699999999938</c:v>
                </c:pt>
                <c:pt idx="43853" formatCode="General">
                  <c:v>0.90324000000000004</c:v>
                </c:pt>
                <c:pt idx="43854" formatCode="General">
                  <c:v>0.90326199999999957</c:v>
                </c:pt>
                <c:pt idx="43855" formatCode="General">
                  <c:v>0.90327800000000003</c:v>
                </c:pt>
                <c:pt idx="43856" formatCode="General">
                  <c:v>0.90329999999999999</c:v>
                </c:pt>
                <c:pt idx="43857" formatCode="General">
                  <c:v>0.90332299999999943</c:v>
                </c:pt>
                <c:pt idx="43858" formatCode="General">
                  <c:v>0.90334499999999951</c:v>
                </c:pt>
                <c:pt idx="43859" formatCode="General">
                  <c:v>0.90335999999999961</c:v>
                </c:pt>
                <c:pt idx="43860" formatCode="General">
                  <c:v>0.90338199999999957</c:v>
                </c:pt>
                <c:pt idx="43861" formatCode="General">
                  <c:v>0.90340500000000001</c:v>
                </c:pt>
                <c:pt idx="43862" formatCode="General">
                  <c:v>0.90342</c:v>
                </c:pt>
                <c:pt idx="43863" formatCode="General">
                  <c:v>0.903443</c:v>
                </c:pt>
                <c:pt idx="43864" formatCode="General">
                  <c:v>0.9034649999999993</c:v>
                </c:pt>
                <c:pt idx="43865" formatCode="General">
                  <c:v>0.90348799999999929</c:v>
                </c:pt>
                <c:pt idx="43866" formatCode="General">
                  <c:v>0.90350299999999928</c:v>
                </c:pt>
                <c:pt idx="43867" formatCode="General">
                  <c:v>0.90352500000000002</c:v>
                </c:pt>
                <c:pt idx="43868" formatCode="General">
                  <c:v>0.90354800000000002</c:v>
                </c:pt>
                <c:pt idx="43869" formatCode="General">
                  <c:v>0.90356999999999943</c:v>
                </c:pt>
                <c:pt idx="43870" formatCode="General">
                  <c:v>0.90358499999999942</c:v>
                </c:pt>
                <c:pt idx="43871" formatCode="General">
                  <c:v>0.90360700000000005</c:v>
                </c:pt>
                <c:pt idx="43872" formatCode="General">
                  <c:v>0.90363000000000004</c:v>
                </c:pt>
                <c:pt idx="43873" formatCode="General">
                  <c:v>0.90365200000000001</c:v>
                </c:pt>
                <c:pt idx="43874" formatCode="General">
                  <c:v>0.903667</c:v>
                </c:pt>
                <c:pt idx="43875" formatCode="General">
                  <c:v>0.90368999999999999</c:v>
                </c:pt>
                <c:pt idx="43876" formatCode="General">
                  <c:v>0.90371299999999954</c:v>
                </c:pt>
                <c:pt idx="43877" formatCode="General">
                  <c:v>0.90373499999999996</c:v>
                </c:pt>
                <c:pt idx="43878" formatCode="General">
                  <c:v>0.90375000000000005</c:v>
                </c:pt>
                <c:pt idx="43879" formatCode="General">
                  <c:v>0.90377300000000005</c:v>
                </c:pt>
                <c:pt idx="43880" formatCode="General">
                  <c:v>0.90379500000000046</c:v>
                </c:pt>
                <c:pt idx="43881" formatCode="General">
                  <c:v>0.90381699999999943</c:v>
                </c:pt>
                <c:pt idx="43882" formatCode="General">
                  <c:v>0.90383199999999997</c:v>
                </c:pt>
                <c:pt idx="43883" formatCode="General">
                  <c:v>0.90385499999999996</c:v>
                </c:pt>
                <c:pt idx="43884" formatCode="General">
                  <c:v>0.90387700000000004</c:v>
                </c:pt>
                <c:pt idx="43885" formatCode="General">
                  <c:v>0.90390000000000004</c:v>
                </c:pt>
                <c:pt idx="43886" formatCode="General">
                  <c:v>0.90391500000000002</c:v>
                </c:pt>
                <c:pt idx="43887" formatCode="General">
                  <c:v>0.90393800000000002</c:v>
                </c:pt>
                <c:pt idx="43888" formatCode="General">
                  <c:v>0.90395999999999999</c:v>
                </c:pt>
                <c:pt idx="43889" formatCode="General">
                  <c:v>0.90398299999999943</c:v>
                </c:pt>
                <c:pt idx="43890" formatCode="General">
                  <c:v>0.90399799999999997</c:v>
                </c:pt>
                <c:pt idx="43891" formatCode="General">
                  <c:v>0.90402000000000005</c:v>
                </c:pt>
                <c:pt idx="43892" formatCode="General">
                  <c:v>0.90404200000000001</c:v>
                </c:pt>
                <c:pt idx="43893" formatCode="General">
                  <c:v>0.90406500000000001</c:v>
                </c:pt>
                <c:pt idx="43894" formatCode="General">
                  <c:v>0.90407999999999999</c:v>
                </c:pt>
                <c:pt idx="43895" formatCode="General">
                  <c:v>0.90410199999999996</c:v>
                </c:pt>
                <c:pt idx="43896" formatCode="General">
                  <c:v>0.90412499999999996</c:v>
                </c:pt>
                <c:pt idx="43897" formatCode="General">
                  <c:v>0.90414799999999951</c:v>
                </c:pt>
                <c:pt idx="43898" formatCode="General">
                  <c:v>0.90416299999999938</c:v>
                </c:pt>
                <c:pt idx="43899" formatCode="General">
                  <c:v>0.90418500000000002</c:v>
                </c:pt>
                <c:pt idx="43900" formatCode="General">
                  <c:v>0.90420699999999943</c:v>
                </c:pt>
                <c:pt idx="43901" formatCode="General">
                  <c:v>0.90422999999999998</c:v>
                </c:pt>
                <c:pt idx="43902" formatCode="General">
                  <c:v>0.90424499999999997</c:v>
                </c:pt>
                <c:pt idx="43903" formatCode="General">
                  <c:v>0.90426699999999938</c:v>
                </c:pt>
                <c:pt idx="43904" formatCode="General">
                  <c:v>0.90429000000000004</c:v>
                </c:pt>
                <c:pt idx="43905" formatCode="General">
                  <c:v>0.90431299999999937</c:v>
                </c:pt>
                <c:pt idx="43906" formatCode="General">
                  <c:v>0.90432699999999955</c:v>
                </c:pt>
                <c:pt idx="43907" formatCode="General">
                  <c:v>0.90434999999999999</c:v>
                </c:pt>
                <c:pt idx="43908" formatCode="General">
                  <c:v>0.90437299999999943</c:v>
                </c:pt>
                <c:pt idx="43909" formatCode="General">
                  <c:v>0.9043949999999995</c:v>
                </c:pt>
                <c:pt idx="43910" formatCode="General">
                  <c:v>0.9044099999999996</c:v>
                </c:pt>
                <c:pt idx="43911" formatCode="General">
                  <c:v>0.90443199999999957</c:v>
                </c:pt>
                <c:pt idx="43912" formatCode="General">
                  <c:v>0.90445500000000001</c:v>
                </c:pt>
                <c:pt idx="43913" formatCode="General">
                  <c:v>0.90447699999999942</c:v>
                </c:pt>
                <c:pt idx="43914" formatCode="General">
                  <c:v>0.90449199999999996</c:v>
                </c:pt>
                <c:pt idx="43915" formatCode="General">
                  <c:v>0.90451499999999929</c:v>
                </c:pt>
                <c:pt idx="43916" formatCode="General">
                  <c:v>0.90453799999999929</c:v>
                </c:pt>
                <c:pt idx="43917" formatCode="General">
                  <c:v>0.90455999999999959</c:v>
                </c:pt>
                <c:pt idx="43918" formatCode="General">
                  <c:v>0.90457500000000002</c:v>
                </c:pt>
                <c:pt idx="43919" formatCode="General">
                  <c:v>0.90459800000000001</c:v>
                </c:pt>
                <c:pt idx="43920" formatCode="General">
                  <c:v>0.90461999999999998</c:v>
                </c:pt>
                <c:pt idx="43921" formatCode="General">
                  <c:v>0.90464199999999995</c:v>
                </c:pt>
                <c:pt idx="43922" formatCode="General">
                  <c:v>0.90465700000000004</c:v>
                </c:pt>
                <c:pt idx="43923" formatCode="General">
                  <c:v>0.90468000000000004</c:v>
                </c:pt>
                <c:pt idx="43924" formatCode="General">
                  <c:v>0.90470200000000001</c:v>
                </c:pt>
                <c:pt idx="43925" formatCode="General">
                  <c:v>0.90472500000000045</c:v>
                </c:pt>
                <c:pt idx="43926" formatCode="General">
                  <c:v>0.90473999999999999</c:v>
                </c:pt>
                <c:pt idx="43927" formatCode="General">
                  <c:v>0.90476299999999943</c:v>
                </c:pt>
                <c:pt idx="43928" formatCode="General">
                  <c:v>0.90478499999999951</c:v>
                </c:pt>
                <c:pt idx="43929" formatCode="General">
                  <c:v>0.90480000000000005</c:v>
                </c:pt>
                <c:pt idx="43930" formatCode="General">
                  <c:v>0.90482300000000004</c:v>
                </c:pt>
                <c:pt idx="43931" formatCode="General">
                  <c:v>0.90484500000000045</c:v>
                </c:pt>
                <c:pt idx="43932" formatCode="General">
                  <c:v>0.90486699999999942</c:v>
                </c:pt>
                <c:pt idx="43933" formatCode="General">
                  <c:v>0.90488199999999996</c:v>
                </c:pt>
                <c:pt idx="43934" formatCode="General">
                  <c:v>0.90490499999999996</c:v>
                </c:pt>
                <c:pt idx="43935" formatCode="General">
                  <c:v>0.90492700000000004</c:v>
                </c:pt>
                <c:pt idx="43936" formatCode="General">
                  <c:v>0.90495000000000003</c:v>
                </c:pt>
                <c:pt idx="43937" formatCode="General">
                  <c:v>0.90496500000000002</c:v>
                </c:pt>
                <c:pt idx="43938" formatCode="General">
                  <c:v>0.90498800000000001</c:v>
                </c:pt>
                <c:pt idx="43939" formatCode="General">
                  <c:v>0.90500999999999998</c:v>
                </c:pt>
                <c:pt idx="43940" formatCode="General">
                  <c:v>0.90503299999999942</c:v>
                </c:pt>
                <c:pt idx="43941" formatCode="General">
                  <c:v>0.90504799999999996</c:v>
                </c:pt>
                <c:pt idx="43942" formatCode="General">
                  <c:v>0.90507000000000004</c:v>
                </c:pt>
                <c:pt idx="43943" formatCode="General">
                  <c:v>0.90509200000000001</c:v>
                </c:pt>
                <c:pt idx="43944" formatCode="General">
                  <c:v>0.905115</c:v>
                </c:pt>
                <c:pt idx="43945" formatCode="General">
                  <c:v>0.90512999999999999</c:v>
                </c:pt>
                <c:pt idx="43946" formatCode="General">
                  <c:v>0.90515199999999996</c:v>
                </c:pt>
                <c:pt idx="43947" formatCode="General">
                  <c:v>0.90517499999999951</c:v>
                </c:pt>
                <c:pt idx="43948" formatCode="General">
                  <c:v>0.9051979999999995</c:v>
                </c:pt>
                <c:pt idx="43949" formatCode="General">
                  <c:v>0.90521299999999938</c:v>
                </c:pt>
                <c:pt idx="43950" formatCode="General">
                  <c:v>0.90523500000000001</c:v>
                </c:pt>
                <c:pt idx="43951" formatCode="General">
                  <c:v>0.90525800000000001</c:v>
                </c:pt>
                <c:pt idx="43952" formatCode="General">
                  <c:v>0.90527999999999997</c:v>
                </c:pt>
                <c:pt idx="43953" formatCode="General">
                  <c:v>0.90529499999999996</c:v>
                </c:pt>
                <c:pt idx="43954" formatCode="General">
                  <c:v>0.90531699999999937</c:v>
                </c:pt>
                <c:pt idx="43955" formatCode="General">
                  <c:v>0.90534000000000003</c:v>
                </c:pt>
                <c:pt idx="43956" formatCode="General">
                  <c:v>0.90536299999999936</c:v>
                </c:pt>
                <c:pt idx="43957" formatCode="General">
                  <c:v>0.90537699999999943</c:v>
                </c:pt>
                <c:pt idx="43958" formatCode="General">
                  <c:v>0.90539999999999998</c:v>
                </c:pt>
                <c:pt idx="43959" formatCode="General">
                  <c:v>0.90542299999999942</c:v>
                </c:pt>
                <c:pt idx="43960" formatCode="General">
                  <c:v>0.9054450000000005</c:v>
                </c:pt>
                <c:pt idx="43961" formatCode="General">
                  <c:v>0.9054599999999996</c:v>
                </c:pt>
                <c:pt idx="43962" formatCode="General">
                  <c:v>0.90548299999999937</c:v>
                </c:pt>
                <c:pt idx="43963" formatCode="General">
                  <c:v>0.905505</c:v>
                </c:pt>
                <c:pt idx="43964" formatCode="General">
                  <c:v>0.90552699999999942</c:v>
                </c:pt>
                <c:pt idx="43965" formatCode="General">
                  <c:v>0.90554199999999996</c:v>
                </c:pt>
                <c:pt idx="43966" formatCode="General">
                  <c:v>0.90556499999999929</c:v>
                </c:pt>
                <c:pt idx="43967" formatCode="General">
                  <c:v>0.90558799999999928</c:v>
                </c:pt>
                <c:pt idx="43968" formatCode="General">
                  <c:v>0.90561000000000003</c:v>
                </c:pt>
                <c:pt idx="43969" formatCode="General">
                  <c:v>0.90562500000000046</c:v>
                </c:pt>
                <c:pt idx="43970" formatCode="General">
                  <c:v>0.90564800000000045</c:v>
                </c:pt>
                <c:pt idx="43971" formatCode="General">
                  <c:v>0.90566999999999998</c:v>
                </c:pt>
                <c:pt idx="43972" formatCode="General">
                  <c:v>0.90569299999999997</c:v>
                </c:pt>
                <c:pt idx="43973" formatCode="General">
                  <c:v>0.90570700000000004</c:v>
                </c:pt>
                <c:pt idx="43974" formatCode="General">
                  <c:v>0.90573000000000004</c:v>
                </c:pt>
                <c:pt idx="43975" formatCode="General">
                  <c:v>0.905752</c:v>
                </c:pt>
                <c:pt idx="43976" formatCode="General">
                  <c:v>0.90577500000000044</c:v>
                </c:pt>
                <c:pt idx="43977" formatCode="General">
                  <c:v>0.90578999999999998</c:v>
                </c:pt>
                <c:pt idx="43978" formatCode="General">
                  <c:v>0.90581299999999942</c:v>
                </c:pt>
                <c:pt idx="43979" formatCode="General">
                  <c:v>0.9058349999999995</c:v>
                </c:pt>
                <c:pt idx="43980" formatCode="General">
                  <c:v>0.90585800000000005</c:v>
                </c:pt>
                <c:pt idx="43981" formatCode="General">
                  <c:v>0.90587300000000004</c:v>
                </c:pt>
                <c:pt idx="43982" formatCode="General">
                  <c:v>0.90589500000000045</c:v>
                </c:pt>
                <c:pt idx="43983" formatCode="General">
                  <c:v>0.90591699999999942</c:v>
                </c:pt>
                <c:pt idx="43984" formatCode="General">
                  <c:v>0.90593999999999997</c:v>
                </c:pt>
                <c:pt idx="43985" formatCode="General">
                  <c:v>0.90595499999999951</c:v>
                </c:pt>
                <c:pt idx="43986" formatCode="General">
                  <c:v>0.90597700000000003</c:v>
                </c:pt>
                <c:pt idx="43987" formatCode="General">
                  <c:v>0.90600000000000003</c:v>
                </c:pt>
                <c:pt idx="43988" formatCode="General">
                  <c:v>0.90602300000000002</c:v>
                </c:pt>
                <c:pt idx="43989" formatCode="General">
                  <c:v>0.90603699999999943</c:v>
                </c:pt>
                <c:pt idx="43990" formatCode="General">
                  <c:v>0.90605999999999998</c:v>
                </c:pt>
                <c:pt idx="43991" formatCode="General">
                  <c:v>0.90608299999999942</c:v>
                </c:pt>
                <c:pt idx="43992" formatCode="General">
                  <c:v>0.90610500000000005</c:v>
                </c:pt>
                <c:pt idx="43993" formatCode="General">
                  <c:v>0.90612000000000004</c:v>
                </c:pt>
                <c:pt idx="43994" formatCode="General">
                  <c:v>0.906142</c:v>
                </c:pt>
                <c:pt idx="43995" formatCode="General">
                  <c:v>0.906165</c:v>
                </c:pt>
                <c:pt idx="43996" formatCode="General">
                  <c:v>0.90617999999999999</c:v>
                </c:pt>
                <c:pt idx="43997" formatCode="General">
                  <c:v>0.90620199999999951</c:v>
                </c:pt>
                <c:pt idx="43998" formatCode="General">
                  <c:v>0.9062249999999995</c:v>
                </c:pt>
                <c:pt idx="43999" formatCode="General">
                  <c:v>0.90624800000000005</c:v>
                </c:pt>
                <c:pt idx="44000" formatCode="General">
                  <c:v>0.90626199999999957</c:v>
                </c:pt>
                <c:pt idx="44001" formatCode="General">
                  <c:v>0.90628500000000001</c:v>
                </c:pt>
                <c:pt idx="44002" formatCode="General">
                  <c:v>0.906308</c:v>
                </c:pt>
                <c:pt idx="44003" formatCode="General">
                  <c:v>0.90632999999999997</c:v>
                </c:pt>
                <c:pt idx="44004" formatCode="General">
                  <c:v>0.90634499999999996</c:v>
                </c:pt>
                <c:pt idx="44005" formatCode="General">
                  <c:v>0.90636699999999937</c:v>
                </c:pt>
                <c:pt idx="44006" formatCode="General">
                  <c:v>0.90639000000000003</c:v>
                </c:pt>
                <c:pt idx="44007" formatCode="General">
                  <c:v>0.90641199999999955</c:v>
                </c:pt>
                <c:pt idx="44008" formatCode="General">
                  <c:v>0.90642800000000001</c:v>
                </c:pt>
                <c:pt idx="44009" formatCode="General">
                  <c:v>0.90644999999999998</c:v>
                </c:pt>
                <c:pt idx="44010" formatCode="General">
                  <c:v>0.90647299999999942</c:v>
                </c:pt>
                <c:pt idx="44011" formatCode="General">
                  <c:v>0.90649500000000005</c:v>
                </c:pt>
                <c:pt idx="44012" formatCode="General">
                  <c:v>0.90650999999999959</c:v>
                </c:pt>
                <c:pt idx="44013" formatCode="General">
                  <c:v>0.90653299999999937</c:v>
                </c:pt>
                <c:pt idx="44014" formatCode="General">
                  <c:v>0.906555</c:v>
                </c:pt>
                <c:pt idx="44015" formatCode="General">
                  <c:v>0.90657699999999941</c:v>
                </c:pt>
                <c:pt idx="44016" formatCode="General">
                  <c:v>0.90659199999999951</c:v>
                </c:pt>
                <c:pt idx="44017" formatCode="General">
                  <c:v>0.9066149999999995</c:v>
                </c:pt>
                <c:pt idx="44018" formatCode="General">
                  <c:v>0.90663700000000003</c:v>
                </c:pt>
                <c:pt idx="44019" formatCode="General">
                  <c:v>0.90666000000000002</c:v>
                </c:pt>
                <c:pt idx="44020" formatCode="General">
                  <c:v>0.90667500000000045</c:v>
                </c:pt>
                <c:pt idx="44021" formatCode="General">
                  <c:v>0.90669800000000045</c:v>
                </c:pt>
                <c:pt idx="44022" formatCode="General">
                  <c:v>0.90671999999999997</c:v>
                </c:pt>
                <c:pt idx="44023" formatCode="General">
                  <c:v>0.90674299999999997</c:v>
                </c:pt>
                <c:pt idx="44024" formatCode="General">
                  <c:v>0.90675799999999951</c:v>
                </c:pt>
                <c:pt idx="44025" formatCode="General">
                  <c:v>0.90678000000000003</c:v>
                </c:pt>
                <c:pt idx="44026" formatCode="General">
                  <c:v>0.906802</c:v>
                </c:pt>
                <c:pt idx="44027" formatCode="General">
                  <c:v>0.90682499999999999</c:v>
                </c:pt>
                <c:pt idx="44028" formatCode="General">
                  <c:v>0.90683999999999998</c:v>
                </c:pt>
                <c:pt idx="44029" formatCode="General">
                  <c:v>0.9068619999999995</c:v>
                </c:pt>
                <c:pt idx="44030" formatCode="General">
                  <c:v>0.90688500000000005</c:v>
                </c:pt>
                <c:pt idx="44031" formatCode="General">
                  <c:v>0.90690700000000002</c:v>
                </c:pt>
                <c:pt idx="44032" formatCode="General">
                  <c:v>0.90692300000000003</c:v>
                </c:pt>
                <c:pt idx="44033" formatCode="General">
                  <c:v>0.90694500000000045</c:v>
                </c:pt>
                <c:pt idx="44034" formatCode="General">
                  <c:v>0.906968</c:v>
                </c:pt>
                <c:pt idx="44035" formatCode="General">
                  <c:v>0.90698999999999996</c:v>
                </c:pt>
                <c:pt idx="44036" formatCode="General">
                  <c:v>0.90700499999999951</c:v>
                </c:pt>
                <c:pt idx="44037" formatCode="General">
                  <c:v>0.90702700000000003</c:v>
                </c:pt>
                <c:pt idx="44038" formatCode="General">
                  <c:v>0.90705000000000002</c:v>
                </c:pt>
                <c:pt idx="44039" formatCode="General">
                  <c:v>0.90707300000000002</c:v>
                </c:pt>
                <c:pt idx="44040" formatCode="General">
                  <c:v>0.90708699999999942</c:v>
                </c:pt>
                <c:pt idx="44041" formatCode="General">
                  <c:v>0.90710999999999997</c:v>
                </c:pt>
                <c:pt idx="44042" formatCode="General">
                  <c:v>0.90713299999999941</c:v>
                </c:pt>
                <c:pt idx="44043" formatCode="General">
                  <c:v>0.90715500000000004</c:v>
                </c:pt>
                <c:pt idx="44044" formatCode="General">
                  <c:v>0.90717000000000003</c:v>
                </c:pt>
                <c:pt idx="44045" formatCode="General">
                  <c:v>0.90719300000000003</c:v>
                </c:pt>
                <c:pt idx="44046" formatCode="General">
                  <c:v>0.90721499999999955</c:v>
                </c:pt>
                <c:pt idx="44047" formatCode="General">
                  <c:v>0.90723699999999929</c:v>
                </c:pt>
                <c:pt idx="44048" formatCode="General">
                  <c:v>0.9072519999999995</c:v>
                </c:pt>
                <c:pt idx="44049" formatCode="General">
                  <c:v>0.90727500000000005</c:v>
                </c:pt>
                <c:pt idx="44050" formatCode="General">
                  <c:v>0.90729800000000005</c:v>
                </c:pt>
                <c:pt idx="44051" formatCode="General">
                  <c:v>0.90732000000000002</c:v>
                </c:pt>
                <c:pt idx="44052" formatCode="General">
                  <c:v>0.907335</c:v>
                </c:pt>
                <c:pt idx="44053" formatCode="General">
                  <c:v>0.907358</c:v>
                </c:pt>
                <c:pt idx="44054" formatCode="General">
                  <c:v>0.90737999999999996</c:v>
                </c:pt>
                <c:pt idx="44055" formatCode="General">
                  <c:v>0.90740299999999929</c:v>
                </c:pt>
                <c:pt idx="44056" formatCode="General">
                  <c:v>0.90741699999999936</c:v>
                </c:pt>
                <c:pt idx="44057" formatCode="General">
                  <c:v>0.90744000000000002</c:v>
                </c:pt>
                <c:pt idx="44058" formatCode="General">
                  <c:v>0.90746199999999955</c:v>
                </c:pt>
                <c:pt idx="44059" formatCode="General">
                  <c:v>0.90748499999999943</c:v>
                </c:pt>
                <c:pt idx="44060" formatCode="General">
                  <c:v>0.90749999999999997</c:v>
                </c:pt>
                <c:pt idx="44061" formatCode="General">
                  <c:v>0.90752299999999941</c:v>
                </c:pt>
                <c:pt idx="44062" formatCode="General">
                  <c:v>0.90754500000000005</c:v>
                </c:pt>
                <c:pt idx="44063" formatCode="General">
                  <c:v>0.90755999999999959</c:v>
                </c:pt>
                <c:pt idx="44064" formatCode="General">
                  <c:v>0.90758299999999936</c:v>
                </c:pt>
                <c:pt idx="44065" formatCode="General">
                  <c:v>0.90760500000000044</c:v>
                </c:pt>
                <c:pt idx="44066" formatCode="General">
                  <c:v>0.90762699999999996</c:v>
                </c:pt>
                <c:pt idx="44067" formatCode="General">
                  <c:v>0.90764199999999995</c:v>
                </c:pt>
                <c:pt idx="44068" formatCode="General">
                  <c:v>0.9076650000000005</c:v>
                </c:pt>
                <c:pt idx="44069" formatCode="General">
                  <c:v>0.90768700000000002</c:v>
                </c:pt>
                <c:pt idx="44070" formatCode="General">
                  <c:v>0.90771000000000002</c:v>
                </c:pt>
                <c:pt idx="44071" formatCode="General">
                  <c:v>0.90772500000000045</c:v>
                </c:pt>
                <c:pt idx="44072" formatCode="General">
                  <c:v>0.90774800000000044</c:v>
                </c:pt>
                <c:pt idx="44073" formatCode="General">
                  <c:v>0.90776999999999997</c:v>
                </c:pt>
                <c:pt idx="44074" formatCode="General">
                  <c:v>0.90779299999999996</c:v>
                </c:pt>
                <c:pt idx="44075" formatCode="General">
                  <c:v>0.9078079999999995</c:v>
                </c:pt>
                <c:pt idx="44076" formatCode="General">
                  <c:v>0.90783000000000003</c:v>
                </c:pt>
                <c:pt idx="44077" formatCode="General">
                  <c:v>0.90785199999999999</c:v>
                </c:pt>
                <c:pt idx="44078" formatCode="General">
                  <c:v>0.90787499999999999</c:v>
                </c:pt>
                <c:pt idx="44079" formatCode="General">
                  <c:v>0.90788999999999997</c:v>
                </c:pt>
                <c:pt idx="44080" formatCode="General">
                  <c:v>0.90791199999999961</c:v>
                </c:pt>
                <c:pt idx="44081" formatCode="General">
                  <c:v>0.90793500000000005</c:v>
                </c:pt>
                <c:pt idx="44082" formatCode="General">
                  <c:v>0.90795800000000004</c:v>
                </c:pt>
                <c:pt idx="44083" formatCode="General">
                  <c:v>0.90797300000000003</c:v>
                </c:pt>
                <c:pt idx="44084" formatCode="General">
                  <c:v>0.90799500000000044</c:v>
                </c:pt>
                <c:pt idx="44085" formatCode="General">
                  <c:v>0.90801799999999955</c:v>
                </c:pt>
                <c:pt idx="44086" formatCode="General">
                  <c:v>0.90803999999999996</c:v>
                </c:pt>
                <c:pt idx="44087" formatCode="General">
                  <c:v>0.9080549999999995</c:v>
                </c:pt>
                <c:pt idx="44088" formatCode="General">
                  <c:v>0.90807700000000002</c:v>
                </c:pt>
                <c:pt idx="44089" formatCode="General">
                  <c:v>0.90810000000000002</c:v>
                </c:pt>
                <c:pt idx="44090" formatCode="General">
                  <c:v>0.90812300000000001</c:v>
                </c:pt>
                <c:pt idx="44091" formatCode="General">
                  <c:v>0.908138</c:v>
                </c:pt>
                <c:pt idx="44092" formatCode="General">
                  <c:v>0.90815999999999997</c:v>
                </c:pt>
                <c:pt idx="44093" formatCode="General">
                  <c:v>0.9081829999999993</c:v>
                </c:pt>
                <c:pt idx="44094" formatCode="General">
                  <c:v>0.90820500000000004</c:v>
                </c:pt>
                <c:pt idx="44095" formatCode="General">
                  <c:v>0.90822000000000003</c:v>
                </c:pt>
                <c:pt idx="44096" formatCode="General">
                  <c:v>0.90824300000000002</c:v>
                </c:pt>
                <c:pt idx="44097" formatCode="General">
                  <c:v>0.90826499999999954</c:v>
                </c:pt>
                <c:pt idx="44098" formatCode="General">
                  <c:v>0.90828699999999929</c:v>
                </c:pt>
                <c:pt idx="44099" formatCode="General">
                  <c:v>0.90830199999999961</c:v>
                </c:pt>
                <c:pt idx="44100" formatCode="General">
                  <c:v>0.90832500000000005</c:v>
                </c:pt>
                <c:pt idx="44101" formatCode="General">
                  <c:v>0.90834700000000002</c:v>
                </c:pt>
                <c:pt idx="44102" formatCode="General">
                  <c:v>0.90837000000000001</c:v>
                </c:pt>
                <c:pt idx="44103" formatCode="General">
                  <c:v>0.908385</c:v>
                </c:pt>
                <c:pt idx="44104" formatCode="General">
                  <c:v>0.90840799999999955</c:v>
                </c:pt>
                <c:pt idx="44105" formatCode="General">
                  <c:v>0.90842999999999996</c:v>
                </c:pt>
                <c:pt idx="44106" formatCode="General">
                  <c:v>0.90845299999999929</c:v>
                </c:pt>
                <c:pt idx="44107" formatCode="General">
                  <c:v>0.90846799999999939</c:v>
                </c:pt>
                <c:pt idx="44108" formatCode="General">
                  <c:v>0.90849000000000002</c:v>
                </c:pt>
                <c:pt idx="44109" formatCode="General">
                  <c:v>0.90851199999999943</c:v>
                </c:pt>
                <c:pt idx="44110" formatCode="General">
                  <c:v>0.90853499999999943</c:v>
                </c:pt>
                <c:pt idx="44111" formatCode="General">
                  <c:v>0.90854999999999997</c:v>
                </c:pt>
                <c:pt idx="44112" formatCode="General">
                  <c:v>0.9085719999999996</c:v>
                </c:pt>
                <c:pt idx="44113" formatCode="General">
                  <c:v>0.90859500000000004</c:v>
                </c:pt>
                <c:pt idx="44114" formatCode="General">
                  <c:v>0.90861700000000001</c:v>
                </c:pt>
                <c:pt idx="44115" formatCode="General">
                  <c:v>0.90863300000000002</c:v>
                </c:pt>
                <c:pt idx="44116" formatCode="General">
                  <c:v>0.90865499999999999</c:v>
                </c:pt>
                <c:pt idx="44117" formatCode="General">
                  <c:v>0.90867799999999999</c:v>
                </c:pt>
                <c:pt idx="44118" formatCode="General">
                  <c:v>0.90869999999999995</c:v>
                </c:pt>
                <c:pt idx="44119" formatCode="General">
                  <c:v>0.90871500000000005</c:v>
                </c:pt>
                <c:pt idx="44120" formatCode="General">
                  <c:v>0.90873700000000002</c:v>
                </c:pt>
                <c:pt idx="44121" formatCode="General">
                  <c:v>0.90876000000000001</c:v>
                </c:pt>
                <c:pt idx="44122" formatCode="General">
                  <c:v>0.90878300000000001</c:v>
                </c:pt>
                <c:pt idx="44123" formatCode="General">
                  <c:v>0.90879699999999997</c:v>
                </c:pt>
                <c:pt idx="44124" formatCode="General">
                  <c:v>0.90881999999999996</c:v>
                </c:pt>
                <c:pt idx="44125" formatCode="General">
                  <c:v>0.90884299999999996</c:v>
                </c:pt>
                <c:pt idx="44126" formatCode="General">
                  <c:v>0.90886500000000003</c:v>
                </c:pt>
                <c:pt idx="44127" formatCode="General">
                  <c:v>0.90888000000000002</c:v>
                </c:pt>
                <c:pt idx="44128" formatCode="General">
                  <c:v>0.90890300000000002</c:v>
                </c:pt>
                <c:pt idx="44129" formatCode="General">
                  <c:v>0.90892499999999998</c:v>
                </c:pt>
                <c:pt idx="44130" formatCode="General">
                  <c:v>0.90893999999999997</c:v>
                </c:pt>
                <c:pt idx="44131" formatCode="General">
                  <c:v>0.9089619999999996</c:v>
                </c:pt>
                <c:pt idx="44132" formatCode="General">
                  <c:v>0.90898500000000004</c:v>
                </c:pt>
                <c:pt idx="44133" formatCode="General">
                  <c:v>0.90900800000000004</c:v>
                </c:pt>
                <c:pt idx="44134" formatCode="General">
                  <c:v>0.909022</c:v>
                </c:pt>
                <c:pt idx="44135" formatCode="General">
                  <c:v>0.90904499999999999</c:v>
                </c:pt>
                <c:pt idx="44136" formatCode="General">
                  <c:v>0.90906799999999943</c:v>
                </c:pt>
                <c:pt idx="44137" formatCode="General">
                  <c:v>0.90908999999999951</c:v>
                </c:pt>
                <c:pt idx="44138" formatCode="General">
                  <c:v>0.90910500000000005</c:v>
                </c:pt>
                <c:pt idx="44139" formatCode="General">
                  <c:v>0.90912700000000002</c:v>
                </c:pt>
                <c:pt idx="44140" formatCode="General">
                  <c:v>0.90915000000000001</c:v>
                </c:pt>
                <c:pt idx="44141" formatCode="General">
                  <c:v>0.90917199999999998</c:v>
                </c:pt>
                <c:pt idx="44142" formatCode="General">
                  <c:v>0.90918699999999941</c:v>
                </c:pt>
                <c:pt idx="44143" formatCode="General">
                  <c:v>0.90920999999999996</c:v>
                </c:pt>
                <c:pt idx="44144" formatCode="General">
                  <c:v>0.90923299999999929</c:v>
                </c:pt>
                <c:pt idx="44145" formatCode="General">
                  <c:v>0.90925500000000004</c:v>
                </c:pt>
                <c:pt idx="44146" formatCode="General">
                  <c:v>0.90927000000000002</c:v>
                </c:pt>
                <c:pt idx="44147" formatCode="General">
                  <c:v>0.90929300000000002</c:v>
                </c:pt>
                <c:pt idx="44148" formatCode="General">
                  <c:v>0.90931499999999943</c:v>
                </c:pt>
                <c:pt idx="44149" formatCode="General">
                  <c:v>0.90933699999999928</c:v>
                </c:pt>
                <c:pt idx="44150" formatCode="General">
                  <c:v>0.90935199999999961</c:v>
                </c:pt>
                <c:pt idx="44151" formatCode="General">
                  <c:v>0.90937500000000004</c:v>
                </c:pt>
                <c:pt idx="44152" formatCode="General">
                  <c:v>0.90939700000000001</c:v>
                </c:pt>
                <c:pt idx="44153" formatCode="General">
                  <c:v>0.90942000000000001</c:v>
                </c:pt>
                <c:pt idx="44154" formatCode="General">
                  <c:v>0.90943499999999955</c:v>
                </c:pt>
                <c:pt idx="44155" formatCode="General">
                  <c:v>0.90945799999999954</c:v>
                </c:pt>
                <c:pt idx="44156" formatCode="General">
                  <c:v>0.90947999999999996</c:v>
                </c:pt>
                <c:pt idx="44157" formatCode="General">
                  <c:v>0.90950299999999928</c:v>
                </c:pt>
                <c:pt idx="44158" formatCode="General">
                  <c:v>0.90951799999999938</c:v>
                </c:pt>
                <c:pt idx="44159" formatCode="General">
                  <c:v>0.90954000000000002</c:v>
                </c:pt>
                <c:pt idx="44160" formatCode="General">
                  <c:v>0.90956199999999943</c:v>
                </c:pt>
                <c:pt idx="44161" formatCode="General">
                  <c:v>0.90958499999999942</c:v>
                </c:pt>
                <c:pt idx="44162" formatCode="General">
                  <c:v>0.90959999999999996</c:v>
                </c:pt>
                <c:pt idx="44163" formatCode="General">
                  <c:v>0.90962200000000004</c:v>
                </c:pt>
                <c:pt idx="44164" formatCode="General">
                  <c:v>0.9096450000000007</c:v>
                </c:pt>
                <c:pt idx="44165" formatCode="General">
                  <c:v>0.909667</c:v>
                </c:pt>
                <c:pt idx="44166" formatCode="General">
                  <c:v>0.90968300000000002</c:v>
                </c:pt>
                <c:pt idx="44167" formatCode="General">
                  <c:v>0.90970499999999999</c:v>
                </c:pt>
                <c:pt idx="44168" formatCode="General">
                  <c:v>0.90972799999999998</c:v>
                </c:pt>
                <c:pt idx="44169" formatCode="General">
                  <c:v>0.90974999999999995</c:v>
                </c:pt>
                <c:pt idx="44170" formatCode="General">
                  <c:v>0.90976500000000005</c:v>
                </c:pt>
                <c:pt idx="44171" formatCode="General">
                  <c:v>0.90978700000000001</c:v>
                </c:pt>
                <c:pt idx="44172" formatCode="General">
                  <c:v>0.90981000000000001</c:v>
                </c:pt>
                <c:pt idx="44173" formatCode="General">
                  <c:v>0.909833</c:v>
                </c:pt>
                <c:pt idx="44174" formatCode="General">
                  <c:v>0.90984699999999996</c:v>
                </c:pt>
                <c:pt idx="44175" formatCode="General">
                  <c:v>0.90986999999999996</c:v>
                </c:pt>
                <c:pt idx="44176" formatCode="General">
                  <c:v>0.90989200000000003</c:v>
                </c:pt>
                <c:pt idx="44177" formatCode="General">
                  <c:v>0.90991500000000003</c:v>
                </c:pt>
                <c:pt idx="44178" formatCode="General">
                  <c:v>0.90993000000000002</c:v>
                </c:pt>
                <c:pt idx="44179" formatCode="General">
                  <c:v>0.90995300000000001</c:v>
                </c:pt>
                <c:pt idx="44180" formatCode="General">
                  <c:v>0.90997499999999998</c:v>
                </c:pt>
                <c:pt idx="44181" formatCode="General">
                  <c:v>0.9099969999999995</c:v>
                </c:pt>
                <c:pt idx="44182" formatCode="General">
                  <c:v>0.9100119999999996</c:v>
                </c:pt>
                <c:pt idx="44183" formatCode="General">
                  <c:v>0.91003500000000004</c:v>
                </c:pt>
                <c:pt idx="44184" formatCode="General">
                  <c:v>0.91005800000000003</c:v>
                </c:pt>
                <c:pt idx="44185" formatCode="General">
                  <c:v>0.91008</c:v>
                </c:pt>
                <c:pt idx="44186" formatCode="General">
                  <c:v>0.91009499999999999</c:v>
                </c:pt>
                <c:pt idx="44187" formatCode="General">
                  <c:v>0.91011799999999943</c:v>
                </c:pt>
                <c:pt idx="44188" formatCode="General">
                  <c:v>0.9101399999999995</c:v>
                </c:pt>
                <c:pt idx="44189" formatCode="General">
                  <c:v>0.91016300000000006</c:v>
                </c:pt>
                <c:pt idx="44190" formatCode="General">
                  <c:v>0.91017800000000004</c:v>
                </c:pt>
                <c:pt idx="44191" formatCode="General">
                  <c:v>0.91020000000000001</c:v>
                </c:pt>
                <c:pt idx="44192" formatCode="General">
                  <c:v>0.91022199999999998</c:v>
                </c:pt>
                <c:pt idx="44193" formatCode="General">
                  <c:v>0.9102369999999993</c:v>
                </c:pt>
                <c:pt idx="44194" formatCode="General">
                  <c:v>0.91025999999999996</c:v>
                </c:pt>
                <c:pt idx="44195" formatCode="General">
                  <c:v>0.91028299999999929</c:v>
                </c:pt>
                <c:pt idx="44196" formatCode="General">
                  <c:v>0.91030500000000003</c:v>
                </c:pt>
                <c:pt idx="44197" formatCode="General">
                  <c:v>0.91032000000000002</c:v>
                </c:pt>
                <c:pt idx="44198" formatCode="General">
                  <c:v>0.91034300000000001</c:v>
                </c:pt>
                <c:pt idx="44199" formatCode="General">
                  <c:v>0.91036499999999942</c:v>
                </c:pt>
                <c:pt idx="44200" formatCode="General">
                  <c:v>0.91038799999999942</c:v>
                </c:pt>
                <c:pt idx="44201" formatCode="General">
                  <c:v>0.9104029999999993</c:v>
                </c:pt>
                <c:pt idx="44202" formatCode="General">
                  <c:v>0.91042500000000004</c:v>
                </c:pt>
                <c:pt idx="44203" formatCode="General">
                  <c:v>0.91044700000000001</c:v>
                </c:pt>
                <c:pt idx="44204" formatCode="General">
                  <c:v>0.91047</c:v>
                </c:pt>
                <c:pt idx="44205" formatCode="General">
                  <c:v>0.91048499999999954</c:v>
                </c:pt>
                <c:pt idx="44206" formatCode="General">
                  <c:v>0.91050699999999929</c:v>
                </c:pt>
                <c:pt idx="44207" formatCode="General">
                  <c:v>0.91052999999999951</c:v>
                </c:pt>
                <c:pt idx="44208" formatCode="General">
                  <c:v>0.91055299999999928</c:v>
                </c:pt>
                <c:pt idx="44209" formatCode="General">
                  <c:v>0.91056799999999938</c:v>
                </c:pt>
                <c:pt idx="44210" formatCode="General">
                  <c:v>0.91059000000000001</c:v>
                </c:pt>
                <c:pt idx="44211" formatCode="General">
                  <c:v>0.91061199999999998</c:v>
                </c:pt>
                <c:pt idx="44212" formatCode="General">
                  <c:v>0.91063499999999997</c:v>
                </c:pt>
                <c:pt idx="44213" formatCode="General">
                  <c:v>0.9106500000000004</c:v>
                </c:pt>
                <c:pt idx="44214" formatCode="General">
                  <c:v>0.91067200000000004</c:v>
                </c:pt>
                <c:pt idx="44215" formatCode="General">
                  <c:v>0.91069500000000059</c:v>
                </c:pt>
                <c:pt idx="44216" formatCode="General">
                  <c:v>0.91071800000000003</c:v>
                </c:pt>
                <c:pt idx="44217" formatCode="General">
                  <c:v>0.91073199999999999</c:v>
                </c:pt>
                <c:pt idx="44218" formatCode="General">
                  <c:v>0.91075499999999998</c:v>
                </c:pt>
                <c:pt idx="44219" formatCode="General">
                  <c:v>0.91077799999999998</c:v>
                </c:pt>
                <c:pt idx="44220" formatCode="General">
                  <c:v>0.91080000000000005</c:v>
                </c:pt>
                <c:pt idx="44221" formatCode="General">
                  <c:v>0.91081500000000004</c:v>
                </c:pt>
                <c:pt idx="44222" formatCode="General">
                  <c:v>0.91083700000000001</c:v>
                </c:pt>
                <c:pt idx="44223" formatCode="General">
                  <c:v>0.91086</c:v>
                </c:pt>
                <c:pt idx="44224" formatCode="General">
                  <c:v>0.91088199999999997</c:v>
                </c:pt>
                <c:pt idx="44225" formatCode="General">
                  <c:v>0.91089699999999996</c:v>
                </c:pt>
                <c:pt idx="44226" formatCode="General">
                  <c:v>0.91091999999999951</c:v>
                </c:pt>
                <c:pt idx="44227" formatCode="General">
                  <c:v>0.9109429999999995</c:v>
                </c:pt>
                <c:pt idx="44228" formatCode="General">
                  <c:v>0.91096500000000002</c:v>
                </c:pt>
                <c:pt idx="44229" formatCode="General">
                  <c:v>0.91098000000000001</c:v>
                </c:pt>
                <c:pt idx="44230" formatCode="General">
                  <c:v>0.91100300000000001</c:v>
                </c:pt>
                <c:pt idx="44231" formatCode="General">
                  <c:v>0.91102499999999997</c:v>
                </c:pt>
                <c:pt idx="44232" formatCode="General">
                  <c:v>0.91104700000000005</c:v>
                </c:pt>
                <c:pt idx="44233" formatCode="General">
                  <c:v>0.91106199999999959</c:v>
                </c:pt>
                <c:pt idx="44234" formatCode="General">
                  <c:v>0.91108500000000003</c:v>
                </c:pt>
                <c:pt idx="44235" formatCode="General">
                  <c:v>0.911107</c:v>
                </c:pt>
                <c:pt idx="44236" formatCode="General">
                  <c:v>0.91113</c:v>
                </c:pt>
                <c:pt idx="44237" formatCode="General">
                  <c:v>0.91114499999999998</c:v>
                </c:pt>
                <c:pt idx="44238" formatCode="General">
                  <c:v>0.91116799999999942</c:v>
                </c:pt>
                <c:pt idx="44239" formatCode="General">
                  <c:v>0.9111900000000005</c:v>
                </c:pt>
                <c:pt idx="44240" formatCode="General">
                  <c:v>0.91121299999999938</c:v>
                </c:pt>
                <c:pt idx="44241" formatCode="General">
                  <c:v>0.91122800000000004</c:v>
                </c:pt>
                <c:pt idx="44242" formatCode="General">
                  <c:v>0.91125</c:v>
                </c:pt>
                <c:pt idx="44243" formatCode="General">
                  <c:v>0.91127199999999997</c:v>
                </c:pt>
                <c:pt idx="44244" formatCode="General">
                  <c:v>0.91129499999999997</c:v>
                </c:pt>
                <c:pt idx="44245" formatCode="General">
                  <c:v>0.91130999999999951</c:v>
                </c:pt>
                <c:pt idx="44246" formatCode="General">
                  <c:v>0.91133199999999959</c:v>
                </c:pt>
                <c:pt idx="44247" formatCode="General">
                  <c:v>0.91135500000000003</c:v>
                </c:pt>
                <c:pt idx="44248" formatCode="General">
                  <c:v>0.91137699999999955</c:v>
                </c:pt>
                <c:pt idx="44249" formatCode="General">
                  <c:v>0.91139300000000001</c:v>
                </c:pt>
                <c:pt idx="44250" formatCode="General">
                  <c:v>0.91141499999999942</c:v>
                </c:pt>
                <c:pt idx="44251" formatCode="General">
                  <c:v>0.91143799999999942</c:v>
                </c:pt>
                <c:pt idx="44252" formatCode="General">
                  <c:v>0.9114599999999996</c:v>
                </c:pt>
                <c:pt idx="44253" formatCode="General">
                  <c:v>0.91147500000000004</c:v>
                </c:pt>
                <c:pt idx="44254" formatCode="General">
                  <c:v>0.911497</c:v>
                </c:pt>
                <c:pt idx="44255" formatCode="General">
                  <c:v>0.91152</c:v>
                </c:pt>
                <c:pt idx="44256" formatCode="General">
                  <c:v>0.91154299999999955</c:v>
                </c:pt>
                <c:pt idx="44257" formatCode="General">
                  <c:v>0.91155699999999928</c:v>
                </c:pt>
                <c:pt idx="44258" formatCode="General">
                  <c:v>0.9115799999999995</c:v>
                </c:pt>
                <c:pt idx="44259" formatCode="General">
                  <c:v>0.91160200000000002</c:v>
                </c:pt>
                <c:pt idx="44260" formatCode="General">
                  <c:v>0.91162500000000046</c:v>
                </c:pt>
                <c:pt idx="44261" formatCode="General">
                  <c:v>0.91164000000000045</c:v>
                </c:pt>
                <c:pt idx="44262" formatCode="General">
                  <c:v>0.911663</c:v>
                </c:pt>
                <c:pt idx="44263" formatCode="General">
                  <c:v>0.91168499999999997</c:v>
                </c:pt>
                <c:pt idx="44264" formatCode="General">
                  <c:v>0.91169999999999995</c:v>
                </c:pt>
                <c:pt idx="44265" formatCode="General">
                  <c:v>0.91172200000000003</c:v>
                </c:pt>
                <c:pt idx="44266" formatCode="General">
                  <c:v>0.91174500000000058</c:v>
                </c:pt>
                <c:pt idx="44267" formatCode="General">
                  <c:v>0.91176800000000002</c:v>
                </c:pt>
                <c:pt idx="44268" formatCode="General">
                  <c:v>0.91178199999999998</c:v>
                </c:pt>
                <c:pt idx="44269" formatCode="General">
                  <c:v>0.91180499999999998</c:v>
                </c:pt>
                <c:pt idx="44270" formatCode="General">
                  <c:v>0.91182799999999997</c:v>
                </c:pt>
                <c:pt idx="44271" formatCode="General">
                  <c:v>0.91185000000000005</c:v>
                </c:pt>
                <c:pt idx="44272" formatCode="General">
                  <c:v>0.91186500000000004</c:v>
                </c:pt>
                <c:pt idx="44273" formatCode="General">
                  <c:v>0.91188800000000003</c:v>
                </c:pt>
                <c:pt idx="44274" formatCode="General">
                  <c:v>0.91191</c:v>
                </c:pt>
                <c:pt idx="44275" formatCode="General">
                  <c:v>0.91193199999999996</c:v>
                </c:pt>
                <c:pt idx="44276" formatCode="General">
                  <c:v>0.91194699999999951</c:v>
                </c:pt>
                <c:pt idx="44277" formatCode="General">
                  <c:v>0.9119699999999995</c:v>
                </c:pt>
                <c:pt idx="44278" formatCode="General">
                  <c:v>0.91199300000000005</c:v>
                </c:pt>
                <c:pt idx="44279" formatCode="General">
                  <c:v>0.91201500000000002</c:v>
                </c:pt>
                <c:pt idx="44280" formatCode="General">
                  <c:v>0.91203000000000001</c:v>
                </c:pt>
                <c:pt idx="44281" formatCode="General">
                  <c:v>0.912053</c:v>
                </c:pt>
                <c:pt idx="44282" formatCode="General">
                  <c:v>0.91207499999999997</c:v>
                </c:pt>
                <c:pt idx="44283" formatCode="General">
                  <c:v>0.91209799999999996</c:v>
                </c:pt>
                <c:pt idx="44284" formatCode="General">
                  <c:v>0.91211199999999959</c:v>
                </c:pt>
                <c:pt idx="44285" formatCode="General">
                  <c:v>0.91213500000000003</c:v>
                </c:pt>
                <c:pt idx="44286" formatCode="General">
                  <c:v>0.912157</c:v>
                </c:pt>
                <c:pt idx="44287" formatCode="General">
                  <c:v>0.91217999999999999</c:v>
                </c:pt>
                <c:pt idx="44288" formatCode="General">
                  <c:v>0.91219499999999998</c:v>
                </c:pt>
                <c:pt idx="44289" formatCode="General">
                  <c:v>0.91221799999999942</c:v>
                </c:pt>
                <c:pt idx="44290" formatCode="General">
                  <c:v>0.91224000000000005</c:v>
                </c:pt>
                <c:pt idx="44291" formatCode="General">
                  <c:v>0.91226199999999957</c:v>
                </c:pt>
                <c:pt idx="44292" formatCode="General">
                  <c:v>0.91227800000000003</c:v>
                </c:pt>
                <c:pt idx="44293" formatCode="General">
                  <c:v>0.9123</c:v>
                </c:pt>
                <c:pt idx="44294" formatCode="General">
                  <c:v>0.91232199999999997</c:v>
                </c:pt>
                <c:pt idx="44295" formatCode="General">
                  <c:v>0.91234499999999996</c:v>
                </c:pt>
                <c:pt idx="44296" formatCode="General">
                  <c:v>0.9123599999999995</c:v>
                </c:pt>
                <c:pt idx="44297" formatCode="General">
                  <c:v>0.91238199999999958</c:v>
                </c:pt>
                <c:pt idx="44298" formatCode="General">
                  <c:v>0.91240500000000002</c:v>
                </c:pt>
                <c:pt idx="44299" formatCode="General">
                  <c:v>0.91242800000000002</c:v>
                </c:pt>
                <c:pt idx="44300" formatCode="General">
                  <c:v>0.912443</c:v>
                </c:pt>
                <c:pt idx="44301" formatCode="General">
                  <c:v>0.91246499999999942</c:v>
                </c:pt>
                <c:pt idx="44302" formatCode="General">
                  <c:v>0.9124879999999993</c:v>
                </c:pt>
                <c:pt idx="44303" formatCode="General">
                  <c:v>0.9125099999999996</c:v>
                </c:pt>
                <c:pt idx="44304" formatCode="General">
                  <c:v>0.91252500000000003</c:v>
                </c:pt>
                <c:pt idx="44305" formatCode="General">
                  <c:v>0.912547</c:v>
                </c:pt>
                <c:pt idx="44306" formatCode="General">
                  <c:v>0.91256999999999955</c:v>
                </c:pt>
                <c:pt idx="44307" formatCode="General">
                  <c:v>0.91259299999999943</c:v>
                </c:pt>
                <c:pt idx="44308" formatCode="General">
                  <c:v>0.9126069999999995</c:v>
                </c:pt>
                <c:pt idx="44309" formatCode="General">
                  <c:v>0.91263000000000005</c:v>
                </c:pt>
                <c:pt idx="44310" formatCode="General">
                  <c:v>0.91265300000000005</c:v>
                </c:pt>
                <c:pt idx="44311" formatCode="General">
                  <c:v>0.91267500000000046</c:v>
                </c:pt>
                <c:pt idx="44312" formatCode="General">
                  <c:v>0.91269000000000045</c:v>
                </c:pt>
                <c:pt idx="44313" formatCode="General">
                  <c:v>0.912713</c:v>
                </c:pt>
                <c:pt idx="44314" formatCode="General">
                  <c:v>0.91273499999999996</c:v>
                </c:pt>
                <c:pt idx="44315" formatCode="General">
                  <c:v>0.91275700000000004</c:v>
                </c:pt>
                <c:pt idx="44316" formatCode="General">
                  <c:v>0.91277200000000003</c:v>
                </c:pt>
                <c:pt idx="44317" formatCode="General">
                  <c:v>0.91279500000000058</c:v>
                </c:pt>
                <c:pt idx="44318" formatCode="General">
                  <c:v>0.91281699999999955</c:v>
                </c:pt>
                <c:pt idx="44319" formatCode="General">
                  <c:v>0.91283999999999998</c:v>
                </c:pt>
                <c:pt idx="44320" formatCode="General">
                  <c:v>0.91285499999999997</c:v>
                </c:pt>
                <c:pt idx="44321" formatCode="General">
                  <c:v>0.91287799999999997</c:v>
                </c:pt>
                <c:pt idx="44322" formatCode="General">
                  <c:v>0.91290000000000004</c:v>
                </c:pt>
                <c:pt idx="44323" formatCode="General">
                  <c:v>0.91292300000000004</c:v>
                </c:pt>
                <c:pt idx="44324" formatCode="General">
                  <c:v>0.91293800000000003</c:v>
                </c:pt>
                <c:pt idx="44325" formatCode="General">
                  <c:v>0.91295999999999999</c:v>
                </c:pt>
                <c:pt idx="44326" formatCode="General">
                  <c:v>0.91298199999999996</c:v>
                </c:pt>
                <c:pt idx="44327" formatCode="General">
                  <c:v>0.9129969999999995</c:v>
                </c:pt>
                <c:pt idx="44328" formatCode="General">
                  <c:v>0.91302000000000005</c:v>
                </c:pt>
                <c:pt idx="44329" formatCode="General">
                  <c:v>0.91304200000000002</c:v>
                </c:pt>
                <c:pt idx="44330" formatCode="General">
                  <c:v>0.91306500000000002</c:v>
                </c:pt>
                <c:pt idx="44331" formatCode="General">
                  <c:v>0.91308</c:v>
                </c:pt>
                <c:pt idx="44332" formatCode="General">
                  <c:v>0.913103</c:v>
                </c:pt>
                <c:pt idx="44333" formatCode="General">
                  <c:v>0.91312499999999996</c:v>
                </c:pt>
                <c:pt idx="44334" formatCode="General">
                  <c:v>0.91314799999999996</c:v>
                </c:pt>
                <c:pt idx="44335" formatCode="General">
                  <c:v>0.91316299999999928</c:v>
                </c:pt>
                <c:pt idx="44336" formatCode="General">
                  <c:v>0.91318500000000002</c:v>
                </c:pt>
                <c:pt idx="44337" formatCode="General">
                  <c:v>0.91320699999999955</c:v>
                </c:pt>
                <c:pt idx="44338" formatCode="General">
                  <c:v>0.91322999999999999</c:v>
                </c:pt>
                <c:pt idx="44339" formatCode="General">
                  <c:v>0.91324499999999997</c:v>
                </c:pt>
                <c:pt idx="44340" formatCode="General">
                  <c:v>0.91326699999999938</c:v>
                </c:pt>
                <c:pt idx="44341" formatCode="General">
                  <c:v>0.91329000000000005</c:v>
                </c:pt>
                <c:pt idx="44342" formatCode="General">
                  <c:v>0.91331199999999957</c:v>
                </c:pt>
                <c:pt idx="44343" formatCode="General">
                  <c:v>0.91332800000000003</c:v>
                </c:pt>
                <c:pt idx="44344" formatCode="General">
                  <c:v>0.91335</c:v>
                </c:pt>
                <c:pt idx="44345" formatCode="General">
                  <c:v>0.91337299999999955</c:v>
                </c:pt>
                <c:pt idx="44346" formatCode="General">
                  <c:v>0.91339499999999996</c:v>
                </c:pt>
                <c:pt idx="44347" formatCode="General">
                  <c:v>0.91341000000000006</c:v>
                </c:pt>
                <c:pt idx="44348" formatCode="General">
                  <c:v>0.91343199999999958</c:v>
                </c:pt>
                <c:pt idx="44349" formatCode="General">
                  <c:v>0.91345500000000002</c:v>
                </c:pt>
                <c:pt idx="44350" formatCode="General">
                  <c:v>0.91347800000000001</c:v>
                </c:pt>
                <c:pt idx="44351" formatCode="General">
                  <c:v>0.91349199999999997</c:v>
                </c:pt>
                <c:pt idx="44352" formatCode="General">
                  <c:v>0.9135149999999993</c:v>
                </c:pt>
                <c:pt idx="44353" formatCode="General">
                  <c:v>0.9135379999999993</c:v>
                </c:pt>
                <c:pt idx="44354" formatCode="General">
                  <c:v>0.91355999999999959</c:v>
                </c:pt>
                <c:pt idx="44355" formatCode="General">
                  <c:v>0.91357500000000003</c:v>
                </c:pt>
                <c:pt idx="44356" formatCode="General">
                  <c:v>0.91359800000000002</c:v>
                </c:pt>
                <c:pt idx="44357" formatCode="General">
                  <c:v>0.91361999999999999</c:v>
                </c:pt>
                <c:pt idx="44358" formatCode="General">
                  <c:v>0.91364199999999995</c:v>
                </c:pt>
                <c:pt idx="44359" formatCode="General">
                  <c:v>0.91365700000000005</c:v>
                </c:pt>
                <c:pt idx="44360" formatCode="General">
                  <c:v>0.91368000000000005</c:v>
                </c:pt>
                <c:pt idx="44361" formatCode="General">
                  <c:v>0.91370300000000004</c:v>
                </c:pt>
                <c:pt idx="44362" formatCode="General">
                  <c:v>0.91372500000000045</c:v>
                </c:pt>
                <c:pt idx="44363" formatCode="General">
                  <c:v>0.91374000000000044</c:v>
                </c:pt>
                <c:pt idx="44364" formatCode="General">
                  <c:v>0.91376299999999955</c:v>
                </c:pt>
                <c:pt idx="44365" formatCode="General">
                  <c:v>0.91378499999999996</c:v>
                </c:pt>
                <c:pt idx="44366" formatCode="General">
                  <c:v>0.91380799999999951</c:v>
                </c:pt>
                <c:pt idx="44367" formatCode="General">
                  <c:v>0.91382200000000002</c:v>
                </c:pt>
                <c:pt idx="44368" formatCode="General">
                  <c:v>0.91384500000000046</c:v>
                </c:pt>
                <c:pt idx="44369" formatCode="General">
                  <c:v>0.91386699999999943</c:v>
                </c:pt>
                <c:pt idx="44370" formatCode="General">
                  <c:v>0.91388999999999998</c:v>
                </c:pt>
                <c:pt idx="44371" formatCode="General">
                  <c:v>0.91390499999999997</c:v>
                </c:pt>
                <c:pt idx="44372" formatCode="General">
                  <c:v>0.91392799999999996</c:v>
                </c:pt>
                <c:pt idx="44373" formatCode="General">
                  <c:v>0.91395000000000004</c:v>
                </c:pt>
                <c:pt idx="44374" formatCode="General">
                  <c:v>0.91397200000000001</c:v>
                </c:pt>
                <c:pt idx="44375" formatCode="General">
                  <c:v>0.91398800000000002</c:v>
                </c:pt>
                <c:pt idx="44376" formatCode="General">
                  <c:v>0.91400999999999999</c:v>
                </c:pt>
                <c:pt idx="44377" formatCode="General">
                  <c:v>0.91403199999999996</c:v>
                </c:pt>
                <c:pt idx="44378" formatCode="General">
                  <c:v>0.91405499999999951</c:v>
                </c:pt>
                <c:pt idx="44379" formatCode="General">
                  <c:v>0.91407000000000005</c:v>
                </c:pt>
                <c:pt idx="44380" formatCode="General">
                  <c:v>0.91409200000000002</c:v>
                </c:pt>
                <c:pt idx="44381" formatCode="General">
                  <c:v>0.91411500000000001</c:v>
                </c:pt>
                <c:pt idx="44382" formatCode="General">
                  <c:v>0.91413800000000001</c:v>
                </c:pt>
                <c:pt idx="44383" formatCode="General">
                  <c:v>0.91415299999999955</c:v>
                </c:pt>
                <c:pt idx="44384" formatCode="General">
                  <c:v>0.91417499999999996</c:v>
                </c:pt>
                <c:pt idx="44385" formatCode="General">
                  <c:v>0.91419799999999996</c:v>
                </c:pt>
                <c:pt idx="44386" formatCode="General">
                  <c:v>0.91422000000000003</c:v>
                </c:pt>
                <c:pt idx="44387" formatCode="General">
                  <c:v>0.91423500000000002</c:v>
                </c:pt>
                <c:pt idx="44388" formatCode="General">
                  <c:v>0.91425699999999943</c:v>
                </c:pt>
                <c:pt idx="44389" formatCode="General">
                  <c:v>0.91427999999999998</c:v>
                </c:pt>
                <c:pt idx="44390" formatCode="General">
                  <c:v>0.91430299999999942</c:v>
                </c:pt>
                <c:pt idx="44391" formatCode="General">
                  <c:v>0.91431699999999938</c:v>
                </c:pt>
                <c:pt idx="44392" formatCode="General">
                  <c:v>0.91434000000000004</c:v>
                </c:pt>
                <c:pt idx="44393" formatCode="General">
                  <c:v>0.91436299999999937</c:v>
                </c:pt>
                <c:pt idx="44394" formatCode="General">
                  <c:v>0.914385</c:v>
                </c:pt>
                <c:pt idx="44395" formatCode="General">
                  <c:v>0.91439999999999999</c:v>
                </c:pt>
                <c:pt idx="44396" formatCode="General">
                  <c:v>0.91442299999999943</c:v>
                </c:pt>
                <c:pt idx="44397" formatCode="General">
                  <c:v>0.91444499999999951</c:v>
                </c:pt>
                <c:pt idx="44398" formatCode="General">
                  <c:v>0.91445999999999961</c:v>
                </c:pt>
                <c:pt idx="44399" formatCode="General">
                  <c:v>0.91448199999999957</c:v>
                </c:pt>
                <c:pt idx="44400" formatCode="General">
                  <c:v>0.91450500000000001</c:v>
                </c:pt>
                <c:pt idx="44401" formatCode="General">
                  <c:v>0.91452800000000001</c:v>
                </c:pt>
                <c:pt idx="44402" formatCode="General">
                  <c:v>0.91454199999999997</c:v>
                </c:pt>
                <c:pt idx="44403" formatCode="General">
                  <c:v>0.9145649999999993</c:v>
                </c:pt>
                <c:pt idx="44404" formatCode="General">
                  <c:v>0.91458699999999937</c:v>
                </c:pt>
                <c:pt idx="44405" formatCode="General">
                  <c:v>0.91461000000000003</c:v>
                </c:pt>
                <c:pt idx="44406" formatCode="General">
                  <c:v>0.91462500000000047</c:v>
                </c:pt>
                <c:pt idx="44407" formatCode="General">
                  <c:v>0.91464800000000046</c:v>
                </c:pt>
                <c:pt idx="44408" formatCode="General">
                  <c:v>0.91466999999999998</c:v>
                </c:pt>
                <c:pt idx="44409" formatCode="General">
                  <c:v>0.91469199999999995</c:v>
                </c:pt>
                <c:pt idx="44410" formatCode="General">
                  <c:v>0.91470700000000005</c:v>
                </c:pt>
                <c:pt idx="44411" formatCode="General">
                  <c:v>0.91473000000000004</c:v>
                </c:pt>
                <c:pt idx="44412" formatCode="General">
                  <c:v>0.91475300000000004</c:v>
                </c:pt>
                <c:pt idx="44413" formatCode="General">
                  <c:v>0.91477500000000045</c:v>
                </c:pt>
                <c:pt idx="44414" formatCode="General">
                  <c:v>0.91478999999999999</c:v>
                </c:pt>
                <c:pt idx="44415" formatCode="General">
                  <c:v>0.91481299999999943</c:v>
                </c:pt>
                <c:pt idx="44416" formatCode="General">
                  <c:v>0.91483499999999951</c:v>
                </c:pt>
                <c:pt idx="44417" formatCode="General">
                  <c:v>0.9148579999999995</c:v>
                </c:pt>
                <c:pt idx="44418" formatCode="General">
                  <c:v>0.91487300000000005</c:v>
                </c:pt>
                <c:pt idx="44419" formatCode="General">
                  <c:v>0.91489500000000046</c:v>
                </c:pt>
                <c:pt idx="44420" formatCode="General">
                  <c:v>0.91491699999999943</c:v>
                </c:pt>
                <c:pt idx="44421" formatCode="General">
                  <c:v>0.91493999999999998</c:v>
                </c:pt>
                <c:pt idx="44422" formatCode="General">
                  <c:v>0.91495499999999996</c:v>
                </c:pt>
                <c:pt idx="44423" formatCode="General">
                  <c:v>0.91497799999999996</c:v>
                </c:pt>
                <c:pt idx="44424" formatCode="General">
                  <c:v>0.91500000000000004</c:v>
                </c:pt>
                <c:pt idx="44425" formatCode="General">
                  <c:v>0.915022</c:v>
                </c:pt>
                <c:pt idx="44426" formatCode="General">
                  <c:v>0.91503800000000002</c:v>
                </c:pt>
                <c:pt idx="44427" formatCode="General">
                  <c:v>0.91505999999999998</c:v>
                </c:pt>
                <c:pt idx="44428" formatCode="General">
                  <c:v>0.91508299999999942</c:v>
                </c:pt>
                <c:pt idx="44429" formatCode="General">
                  <c:v>0.9151049999999995</c:v>
                </c:pt>
                <c:pt idx="44430" formatCode="General">
                  <c:v>0.91512000000000004</c:v>
                </c:pt>
                <c:pt idx="44431" formatCode="General">
                  <c:v>0.91514200000000001</c:v>
                </c:pt>
                <c:pt idx="44432" formatCode="General">
                  <c:v>0.91516500000000001</c:v>
                </c:pt>
                <c:pt idx="44433" formatCode="General">
                  <c:v>0.915188</c:v>
                </c:pt>
                <c:pt idx="44434" formatCode="General">
                  <c:v>0.91520199999999996</c:v>
                </c:pt>
                <c:pt idx="44435" formatCode="General">
                  <c:v>0.91522499999999996</c:v>
                </c:pt>
                <c:pt idx="44436" formatCode="General">
                  <c:v>0.91524700000000003</c:v>
                </c:pt>
                <c:pt idx="44437" formatCode="General">
                  <c:v>0.91527000000000003</c:v>
                </c:pt>
                <c:pt idx="44438" formatCode="General">
                  <c:v>0.91528500000000002</c:v>
                </c:pt>
                <c:pt idx="44439" formatCode="General">
                  <c:v>0.91530800000000001</c:v>
                </c:pt>
                <c:pt idx="44440" formatCode="General">
                  <c:v>0.91532999999999998</c:v>
                </c:pt>
                <c:pt idx="44441" formatCode="General">
                  <c:v>0.91535199999999961</c:v>
                </c:pt>
                <c:pt idx="44442" formatCode="General">
                  <c:v>0.91536699999999938</c:v>
                </c:pt>
                <c:pt idx="44443" formatCode="General">
                  <c:v>0.91539000000000004</c:v>
                </c:pt>
                <c:pt idx="44444" formatCode="General">
                  <c:v>0.91541299999999937</c:v>
                </c:pt>
                <c:pt idx="44445" formatCode="General">
                  <c:v>0.915435</c:v>
                </c:pt>
                <c:pt idx="44446" formatCode="General">
                  <c:v>0.91544999999999999</c:v>
                </c:pt>
                <c:pt idx="44447" formatCode="General">
                  <c:v>0.91547299999999943</c:v>
                </c:pt>
                <c:pt idx="44448" formatCode="General">
                  <c:v>0.9154949999999995</c:v>
                </c:pt>
                <c:pt idx="44449" formatCode="General">
                  <c:v>0.91551699999999936</c:v>
                </c:pt>
                <c:pt idx="44450" formatCode="General">
                  <c:v>0.91553199999999957</c:v>
                </c:pt>
                <c:pt idx="44451" formatCode="General">
                  <c:v>0.91555500000000001</c:v>
                </c:pt>
                <c:pt idx="44452" formatCode="General">
                  <c:v>0.91557699999999942</c:v>
                </c:pt>
                <c:pt idx="44453" formatCode="General">
                  <c:v>0.91559999999999997</c:v>
                </c:pt>
                <c:pt idx="44454" formatCode="General">
                  <c:v>0.91561499999999996</c:v>
                </c:pt>
                <c:pt idx="44455" formatCode="General">
                  <c:v>0.91563799999999951</c:v>
                </c:pt>
                <c:pt idx="44456" formatCode="General">
                  <c:v>0.91566000000000003</c:v>
                </c:pt>
                <c:pt idx="44457" formatCode="General">
                  <c:v>0.915682</c:v>
                </c:pt>
                <c:pt idx="44458" formatCode="General">
                  <c:v>0.91569800000000046</c:v>
                </c:pt>
                <c:pt idx="44459" formatCode="General">
                  <c:v>0.91571999999999998</c:v>
                </c:pt>
                <c:pt idx="44460" formatCode="General">
                  <c:v>0.91574199999999994</c:v>
                </c:pt>
                <c:pt idx="44461" formatCode="General">
                  <c:v>0.91576500000000005</c:v>
                </c:pt>
                <c:pt idx="44462" formatCode="General">
                  <c:v>0.91578000000000004</c:v>
                </c:pt>
                <c:pt idx="44463" formatCode="General">
                  <c:v>0.915802</c:v>
                </c:pt>
                <c:pt idx="44464" formatCode="General">
                  <c:v>0.91582500000000044</c:v>
                </c:pt>
                <c:pt idx="44465" formatCode="General">
                  <c:v>0.91583999999999999</c:v>
                </c:pt>
                <c:pt idx="44466" formatCode="General">
                  <c:v>0.91586299999999943</c:v>
                </c:pt>
                <c:pt idx="44467" formatCode="General">
                  <c:v>0.91588499999999951</c:v>
                </c:pt>
                <c:pt idx="44468" formatCode="General">
                  <c:v>0.9159080000000005</c:v>
                </c:pt>
                <c:pt idx="44469" formatCode="General">
                  <c:v>0.91592300000000004</c:v>
                </c:pt>
                <c:pt idx="44470" formatCode="General">
                  <c:v>0.91594500000000045</c:v>
                </c:pt>
                <c:pt idx="44471" formatCode="General">
                  <c:v>0.91596699999999942</c:v>
                </c:pt>
                <c:pt idx="44472" formatCode="General">
                  <c:v>0.91598999999999997</c:v>
                </c:pt>
                <c:pt idx="44473" formatCode="General">
                  <c:v>0.91600499999999996</c:v>
                </c:pt>
                <c:pt idx="44474" formatCode="General">
                  <c:v>0.91602700000000004</c:v>
                </c:pt>
                <c:pt idx="44475" formatCode="General">
                  <c:v>0.91605000000000003</c:v>
                </c:pt>
                <c:pt idx="44476" formatCode="General">
                  <c:v>0.916072</c:v>
                </c:pt>
                <c:pt idx="44477" formatCode="General">
                  <c:v>0.91608800000000001</c:v>
                </c:pt>
                <c:pt idx="44478" formatCode="General">
                  <c:v>0.91610999999999998</c:v>
                </c:pt>
                <c:pt idx="44479" formatCode="General">
                  <c:v>0.91613299999999942</c:v>
                </c:pt>
                <c:pt idx="44480" formatCode="General">
                  <c:v>0.91615500000000005</c:v>
                </c:pt>
                <c:pt idx="44481" formatCode="General">
                  <c:v>0.91617000000000004</c:v>
                </c:pt>
                <c:pt idx="44482" formatCode="General">
                  <c:v>0.91619200000000001</c:v>
                </c:pt>
                <c:pt idx="44483" formatCode="General">
                  <c:v>0.916215</c:v>
                </c:pt>
                <c:pt idx="44484" formatCode="General">
                  <c:v>0.916238</c:v>
                </c:pt>
                <c:pt idx="44485" formatCode="General">
                  <c:v>0.91625199999999996</c:v>
                </c:pt>
                <c:pt idx="44486" formatCode="General">
                  <c:v>0.91627499999999951</c:v>
                </c:pt>
                <c:pt idx="44487" formatCode="General">
                  <c:v>0.91629700000000003</c:v>
                </c:pt>
                <c:pt idx="44488" formatCode="General">
                  <c:v>0.91632000000000002</c:v>
                </c:pt>
                <c:pt idx="44489" formatCode="General">
                  <c:v>0.91633500000000001</c:v>
                </c:pt>
                <c:pt idx="44490" formatCode="General">
                  <c:v>0.91635800000000001</c:v>
                </c:pt>
                <c:pt idx="44491" formatCode="General">
                  <c:v>0.91637999999999997</c:v>
                </c:pt>
                <c:pt idx="44492" formatCode="General">
                  <c:v>0.91640199999999961</c:v>
                </c:pt>
                <c:pt idx="44493" formatCode="General">
                  <c:v>0.91641699999999937</c:v>
                </c:pt>
                <c:pt idx="44494" formatCode="General">
                  <c:v>0.91644000000000003</c:v>
                </c:pt>
                <c:pt idx="44495" formatCode="General">
                  <c:v>0.91646299999999936</c:v>
                </c:pt>
                <c:pt idx="44496" formatCode="General">
                  <c:v>0.91648499999999955</c:v>
                </c:pt>
                <c:pt idx="44497" formatCode="General">
                  <c:v>0.91649999999999998</c:v>
                </c:pt>
                <c:pt idx="44498" formatCode="General">
                  <c:v>0.91652299999999942</c:v>
                </c:pt>
                <c:pt idx="44499" formatCode="General">
                  <c:v>0.91654500000000005</c:v>
                </c:pt>
                <c:pt idx="44500" formatCode="General">
                  <c:v>0.91656799999999938</c:v>
                </c:pt>
                <c:pt idx="44501" formatCode="General">
                  <c:v>0.91658299999999937</c:v>
                </c:pt>
                <c:pt idx="44502" formatCode="General">
                  <c:v>0.91660500000000045</c:v>
                </c:pt>
                <c:pt idx="44503" formatCode="General">
                  <c:v>0.91662699999999997</c:v>
                </c:pt>
                <c:pt idx="44504" formatCode="General">
                  <c:v>0.91665000000000041</c:v>
                </c:pt>
                <c:pt idx="44505" formatCode="General">
                  <c:v>0.91666499999999951</c:v>
                </c:pt>
                <c:pt idx="44506" formatCode="General">
                  <c:v>0.9166879999999995</c:v>
                </c:pt>
                <c:pt idx="44507" formatCode="General">
                  <c:v>0.91671000000000002</c:v>
                </c:pt>
                <c:pt idx="44508" formatCode="General">
                  <c:v>0.91673199999999999</c:v>
                </c:pt>
                <c:pt idx="44509" formatCode="General">
                  <c:v>0.91674800000000045</c:v>
                </c:pt>
                <c:pt idx="44510" formatCode="General">
                  <c:v>0.91676999999999997</c:v>
                </c:pt>
                <c:pt idx="44511" formatCode="General">
                  <c:v>0.91679299999999997</c:v>
                </c:pt>
                <c:pt idx="44512" formatCode="General">
                  <c:v>0.91681500000000005</c:v>
                </c:pt>
                <c:pt idx="44513" formatCode="General">
                  <c:v>0.91683000000000003</c:v>
                </c:pt>
                <c:pt idx="44514" formatCode="General">
                  <c:v>0.916852</c:v>
                </c:pt>
                <c:pt idx="44515" formatCode="General">
                  <c:v>0.91687500000000044</c:v>
                </c:pt>
                <c:pt idx="44516" formatCode="General">
                  <c:v>0.91689799999999999</c:v>
                </c:pt>
                <c:pt idx="44517" formatCode="General">
                  <c:v>0.91691299999999942</c:v>
                </c:pt>
                <c:pt idx="44518" formatCode="General">
                  <c:v>0.9169350000000005</c:v>
                </c:pt>
                <c:pt idx="44519" formatCode="General">
                  <c:v>0.91695700000000002</c:v>
                </c:pt>
                <c:pt idx="44520" formatCode="General">
                  <c:v>0.91698000000000002</c:v>
                </c:pt>
                <c:pt idx="44521" formatCode="General">
                  <c:v>0.91699500000000045</c:v>
                </c:pt>
                <c:pt idx="44522" formatCode="General">
                  <c:v>0.91701699999999942</c:v>
                </c:pt>
                <c:pt idx="44523" formatCode="General">
                  <c:v>0.91703999999999997</c:v>
                </c:pt>
                <c:pt idx="44524" formatCode="General">
                  <c:v>0.9170629999999993</c:v>
                </c:pt>
                <c:pt idx="44525" formatCode="General">
                  <c:v>0.91707700000000003</c:v>
                </c:pt>
                <c:pt idx="44526" formatCode="General">
                  <c:v>0.91710000000000003</c:v>
                </c:pt>
                <c:pt idx="44527" formatCode="General">
                  <c:v>0.91712300000000002</c:v>
                </c:pt>
                <c:pt idx="44528" formatCode="General">
                  <c:v>0.91714499999999999</c:v>
                </c:pt>
                <c:pt idx="44529" formatCode="General">
                  <c:v>0.91715999999999998</c:v>
                </c:pt>
                <c:pt idx="44530" formatCode="General">
                  <c:v>0.91718299999999942</c:v>
                </c:pt>
                <c:pt idx="44531" formatCode="General">
                  <c:v>0.91720500000000005</c:v>
                </c:pt>
                <c:pt idx="44532" formatCode="General">
                  <c:v>0.91722000000000004</c:v>
                </c:pt>
                <c:pt idx="44533" formatCode="General">
                  <c:v>0.917242</c:v>
                </c:pt>
                <c:pt idx="44534" formatCode="General">
                  <c:v>0.917265</c:v>
                </c:pt>
                <c:pt idx="44535" formatCode="General">
                  <c:v>0.91728799999999955</c:v>
                </c:pt>
                <c:pt idx="44536" formatCode="General">
                  <c:v>0.91730199999999951</c:v>
                </c:pt>
                <c:pt idx="44537" formatCode="General">
                  <c:v>0.9173249999999995</c:v>
                </c:pt>
                <c:pt idx="44538" formatCode="General">
                  <c:v>0.91734800000000005</c:v>
                </c:pt>
                <c:pt idx="44539" formatCode="General">
                  <c:v>0.91737000000000002</c:v>
                </c:pt>
                <c:pt idx="44540" formatCode="General">
                  <c:v>0.91738500000000001</c:v>
                </c:pt>
                <c:pt idx="44541" formatCode="General">
                  <c:v>0.917408</c:v>
                </c:pt>
                <c:pt idx="44542" formatCode="General">
                  <c:v>0.91742999999999997</c:v>
                </c:pt>
                <c:pt idx="44543" formatCode="General">
                  <c:v>0.9174519999999996</c:v>
                </c:pt>
                <c:pt idx="44544" formatCode="General">
                  <c:v>0.91746699999999937</c:v>
                </c:pt>
                <c:pt idx="44545" formatCode="General">
                  <c:v>0.91749000000000003</c:v>
                </c:pt>
                <c:pt idx="44546" formatCode="General">
                  <c:v>0.91751199999999955</c:v>
                </c:pt>
                <c:pt idx="44547" formatCode="General">
                  <c:v>0.91753499999999955</c:v>
                </c:pt>
                <c:pt idx="44548" formatCode="General">
                  <c:v>0.91754999999999998</c:v>
                </c:pt>
                <c:pt idx="44549" formatCode="General">
                  <c:v>0.91757199999999961</c:v>
                </c:pt>
                <c:pt idx="44550" formatCode="General">
                  <c:v>0.91759500000000005</c:v>
                </c:pt>
                <c:pt idx="44551" formatCode="General">
                  <c:v>0.91761700000000002</c:v>
                </c:pt>
                <c:pt idx="44552" formatCode="General">
                  <c:v>0.91763300000000003</c:v>
                </c:pt>
                <c:pt idx="44553" formatCode="General">
                  <c:v>0.91765500000000044</c:v>
                </c:pt>
                <c:pt idx="44554" formatCode="General">
                  <c:v>0.91767699999999996</c:v>
                </c:pt>
                <c:pt idx="44555" formatCode="General">
                  <c:v>0.9177000000000004</c:v>
                </c:pt>
                <c:pt idx="44556" formatCode="General">
                  <c:v>0.9177149999999995</c:v>
                </c:pt>
                <c:pt idx="44557" formatCode="General">
                  <c:v>0.91773700000000002</c:v>
                </c:pt>
                <c:pt idx="44558" formatCode="General">
                  <c:v>0.91776000000000002</c:v>
                </c:pt>
                <c:pt idx="44559" formatCode="General">
                  <c:v>0.91778199999999999</c:v>
                </c:pt>
                <c:pt idx="44560" formatCode="General">
                  <c:v>0.91779800000000045</c:v>
                </c:pt>
                <c:pt idx="44561" formatCode="General">
                  <c:v>0.91781999999999997</c:v>
                </c:pt>
                <c:pt idx="44562" formatCode="General">
                  <c:v>0.91784299999999996</c:v>
                </c:pt>
                <c:pt idx="44563" formatCode="General">
                  <c:v>0.91786500000000004</c:v>
                </c:pt>
                <c:pt idx="44564" formatCode="General">
                  <c:v>0.91788000000000003</c:v>
                </c:pt>
                <c:pt idx="44565" formatCode="General">
                  <c:v>0.917902</c:v>
                </c:pt>
                <c:pt idx="44566" formatCode="General">
                  <c:v>0.91792499999999999</c:v>
                </c:pt>
                <c:pt idx="44567" formatCode="General">
                  <c:v>0.91794799999999999</c:v>
                </c:pt>
                <c:pt idx="44568" formatCode="General">
                  <c:v>0.9179619999999995</c:v>
                </c:pt>
                <c:pt idx="44569" formatCode="General">
                  <c:v>0.91798500000000005</c:v>
                </c:pt>
                <c:pt idx="44570" formatCode="General">
                  <c:v>0.91800700000000002</c:v>
                </c:pt>
                <c:pt idx="44571" formatCode="General">
                  <c:v>0.91803000000000001</c:v>
                </c:pt>
                <c:pt idx="44572" formatCode="General">
                  <c:v>0.91804500000000044</c:v>
                </c:pt>
                <c:pt idx="44573" formatCode="General">
                  <c:v>0.918068</c:v>
                </c:pt>
                <c:pt idx="44574" formatCode="General">
                  <c:v>0.91808999999999996</c:v>
                </c:pt>
                <c:pt idx="44575" formatCode="General">
                  <c:v>0.9181119999999996</c:v>
                </c:pt>
                <c:pt idx="44576" formatCode="General">
                  <c:v>0.91812700000000003</c:v>
                </c:pt>
                <c:pt idx="44577" formatCode="General">
                  <c:v>0.91815000000000002</c:v>
                </c:pt>
                <c:pt idx="44578" formatCode="General">
                  <c:v>0.91817300000000002</c:v>
                </c:pt>
                <c:pt idx="44579" formatCode="General">
                  <c:v>0.91819499999999998</c:v>
                </c:pt>
                <c:pt idx="44580" formatCode="General">
                  <c:v>0.91820999999999997</c:v>
                </c:pt>
                <c:pt idx="44581" formatCode="General">
                  <c:v>0.9182329999999993</c:v>
                </c:pt>
                <c:pt idx="44582" formatCode="General">
                  <c:v>0.91825500000000004</c:v>
                </c:pt>
                <c:pt idx="44583" formatCode="General">
                  <c:v>0.91827800000000004</c:v>
                </c:pt>
                <c:pt idx="44584" formatCode="General">
                  <c:v>0.91829300000000003</c:v>
                </c:pt>
                <c:pt idx="44585" formatCode="General">
                  <c:v>0.91831499999999955</c:v>
                </c:pt>
                <c:pt idx="44586" formatCode="General">
                  <c:v>0.91833699999999929</c:v>
                </c:pt>
                <c:pt idx="44587" formatCode="General">
                  <c:v>0.91835999999999951</c:v>
                </c:pt>
                <c:pt idx="44588" formatCode="General">
                  <c:v>0.91837500000000005</c:v>
                </c:pt>
                <c:pt idx="44589" formatCode="General">
                  <c:v>0.91839800000000005</c:v>
                </c:pt>
                <c:pt idx="44590" formatCode="General">
                  <c:v>0.91842000000000001</c:v>
                </c:pt>
                <c:pt idx="44591" formatCode="General">
                  <c:v>0.91844199999999998</c:v>
                </c:pt>
                <c:pt idx="44592" formatCode="General">
                  <c:v>0.918458</c:v>
                </c:pt>
                <c:pt idx="44593" formatCode="General">
                  <c:v>0.91847999999999996</c:v>
                </c:pt>
                <c:pt idx="44594" formatCode="General">
                  <c:v>0.91850299999999929</c:v>
                </c:pt>
                <c:pt idx="44595" formatCode="General">
                  <c:v>0.91852500000000004</c:v>
                </c:pt>
                <c:pt idx="44596" formatCode="General">
                  <c:v>0.91854000000000002</c:v>
                </c:pt>
                <c:pt idx="44597" formatCode="General">
                  <c:v>0.91856199999999955</c:v>
                </c:pt>
                <c:pt idx="44598" formatCode="General">
                  <c:v>0.91858499999999943</c:v>
                </c:pt>
                <c:pt idx="44599" formatCode="General">
                  <c:v>0.91859999999999997</c:v>
                </c:pt>
                <c:pt idx="44600" formatCode="General">
                  <c:v>0.91862299999999997</c:v>
                </c:pt>
                <c:pt idx="44601" formatCode="General">
                  <c:v>0.91864500000000071</c:v>
                </c:pt>
                <c:pt idx="44602" formatCode="General">
                  <c:v>0.91866700000000001</c:v>
                </c:pt>
                <c:pt idx="44603" formatCode="General">
                  <c:v>0.91868300000000003</c:v>
                </c:pt>
                <c:pt idx="44604" formatCode="General">
                  <c:v>0.91870499999999999</c:v>
                </c:pt>
                <c:pt idx="44605" formatCode="General">
                  <c:v>0.91872699999999996</c:v>
                </c:pt>
                <c:pt idx="44606" formatCode="General">
                  <c:v>0.9187500000000004</c:v>
                </c:pt>
                <c:pt idx="44607" formatCode="General">
                  <c:v>0.91876500000000005</c:v>
                </c:pt>
                <c:pt idx="44608" formatCode="General">
                  <c:v>0.91878700000000002</c:v>
                </c:pt>
                <c:pt idx="44609" formatCode="General">
                  <c:v>0.91881000000000002</c:v>
                </c:pt>
                <c:pt idx="44610" formatCode="General">
                  <c:v>0.91883300000000001</c:v>
                </c:pt>
                <c:pt idx="44611" formatCode="General">
                  <c:v>0.91884800000000044</c:v>
                </c:pt>
                <c:pt idx="44612" formatCode="General">
                  <c:v>0.91886999999999996</c:v>
                </c:pt>
                <c:pt idx="44613" formatCode="General">
                  <c:v>0.91889299999999996</c:v>
                </c:pt>
                <c:pt idx="44614" formatCode="General">
                  <c:v>0.91891500000000004</c:v>
                </c:pt>
                <c:pt idx="44615" formatCode="General">
                  <c:v>0.91893000000000002</c:v>
                </c:pt>
                <c:pt idx="44616" formatCode="General">
                  <c:v>0.91895199999999999</c:v>
                </c:pt>
                <c:pt idx="44617" formatCode="General">
                  <c:v>0.91897499999999999</c:v>
                </c:pt>
                <c:pt idx="44618" formatCode="General">
                  <c:v>0.91899799999999998</c:v>
                </c:pt>
                <c:pt idx="44619" formatCode="General">
                  <c:v>0.91901199999999961</c:v>
                </c:pt>
                <c:pt idx="44620" formatCode="General">
                  <c:v>0.91903500000000005</c:v>
                </c:pt>
                <c:pt idx="44621" formatCode="General">
                  <c:v>0.91905800000000004</c:v>
                </c:pt>
                <c:pt idx="44622" formatCode="General">
                  <c:v>0.91908000000000001</c:v>
                </c:pt>
                <c:pt idx="44623" formatCode="General">
                  <c:v>0.91909500000000044</c:v>
                </c:pt>
                <c:pt idx="44624" formatCode="General">
                  <c:v>0.91911799999999955</c:v>
                </c:pt>
                <c:pt idx="44625" formatCode="General">
                  <c:v>0.91913999999999996</c:v>
                </c:pt>
                <c:pt idx="44626" formatCode="General">
                  <c:v>0.91916199999999959</c:v>
                </c:pt>
                <c:pt idx="44627" formatCode="General">
                  <c:v>0.91917700000000002</c:v>
                </c:pt>
                <c:pt idx="44628" formatCode="General">
                  <c:v>0.91920000000000002</c:v>
                </c:pt>
                <c:pt idx="44629" formatCode="General">
                  <c:v>0.91922300000000001</c:v>
                </c:pt>
                <c:pt idx="44630" formatCode="General">
                  <c:v>0.91924499999999998</c:v>
                </c:pt>
                <c:pt idx="44631" formatCode="General">
                  <c:v>0.91925999999999997</c:v>
                </c:pt>
                <c:pt idx="44632" formatCode="General">
                  <c:v>0.9192819999999996</c:v>
                </c:pt>
                <c:pt idx="44633" formatCode="General">
                  <c:v>0.91930500000000004</c:v>
                </c:pt>
                <c:pt idx="44634" formatCode="General">
                  <c:v>0.91932700000000001</c:v>
                </c:pt>
                <c:pt idx="44635" formatCode="General">
                  <c:v>0.91934300000000002</c:v>
                </c:pt>
                <c:pt idx="44636" formatCode="General">
                  <c:v>0.91936499999999943</c:v>
                </c:pt>
                <c:pt idx="44637" formatCode="General">
                  <c:v>0.91938699999999929</c:v>
                </c:pt>
                <c:pt idx="44638" formatCode="General">
                  <c:v>0.91940999999999951</c:v>
                </c:pt>
                <c:pt idx="44639" formatCode="General">
                  <c:v>0.91942500000000005</c:v>
                </c:pt>
                <c:pt idx="44640" formatCode="General">
                  <c:v>0.91944800000000004</c:v>
                </c:pt>
                <c:pt idx="44641" formatCode="General">
                  <c:v>0.91947000000000001</c:v>
                </c:pt>
                <c:pt idx="44642" formatCode="General">
                  <c:v>0.91949199999999998</c:v>
                </c:pt>
                <c:pt idx="44643" formatCode="General">
                  <c:v>0.91950799999999955</c:v>
                </c:pt>
                <c:pt idx="44644" formatCode="General">
                  <c:v>0.91952999999999996</c:v>
                </c:pt>
                <c:pt idx="44645" formatCode="General">
                  <c:v>0.91955299999999929</c:v>
                </c:pt>
                <c:pt idx="44646" formatCode="General">
                  <c:v>0.91957500000000003</c:v>
                </c:pt>
                <c:pt idx="44647" formatCode="General">
                  <c:v>0.91959000000000002</c:v>
                </c:pt>
                <c:pt idx="44648" formatCode="General">
                  <c:v>0.91961199999999999</c:v>
                </c:pt>
                <c:pt idx="44649" formatCode="General">
                  <c:v>0.91963499999999998</c:v>
                </c:pt>
                <c:pt idx="44650" formatCode="General">
                  <c:v>0.91965799999999998</c:v>
                </c:pt>
                <c:pt idx="44651" formatCode="General">
                  <c:v>0.91967200000000005</c:v>
                </c:pt>
                <c:pt idx="44652" formatCode="General">
                  <c:v>0.91969500000000071</c:v>
                </c:pt>
                <c:pt idx="44653" formatCode="General">
                  <c:v>0.91971700000000001</c:v>
                </c:pt>
                <c:pt idx="44654" formatCode="General">
                  <c:v>0.91974000000000045</c:v>
                </c:pt>
                <c:pt idx="44655" formatCode="General">
                  <c:v>0.91975499999999999</c:v>
                </c:pt>
                <c:pt idx="44656" formatCode="General">
                  <c:v>0.91977799999999998</c:v>
                </c:pt>
                <c:pt idx="44657" formatCode="General">
                  <c:v>0.91979999999999995</c:v>
                </c:pt>
                <c:pt idx="44658" formatCode="General">
                  <c:v>0.91982200000000003</c:v>
                </c:pt>
                <c:pt idx="44659" formatCode="General">
                  <c:v>0.91983700000000002</c:v>
                </c:pt>
                <c:pt idx="44660" formatCode="General">
                  <c:v>0.91986000000000001</c:v>
                </c:pt>
                <c:pt idx="44661" formatCode="General">
                  <c:v>0.91988300000000001</c:v>
                </c:pt>
                <c:pt idx="44662" formatCode="General">
                  <c:v>0.91989699999999996</c:v>
                </c:pt>
                <c:pt idx="44663" formatCode="General">
                  <c:v>0.91991999999999996</c:v>
                </c:pt>
                <c:pt idx="44664" formatCode="General">
                  <c:v>0.91994200000000004</c:v>
                </c:pt>
                <c:pt idx="44665" formatCode="General">
                  <c:v>0.91996500000000003</c:v>
                </c:pt>
                <c:pt idx="44666" formatCode="General">
                  <c:v>0.91998000000000002</c:v>
                </c:pt>
                <c:pt idx="44667" formatCode="General">
                  <c:v>0.92000300000000002</c:v>
                </c:pt>
                <c:pt idx="44668" formatCode="General">
                  <c:v>0.92002499999999998</c:v>
                </c:pt>
                <c:pt idx="44669" formatCode="General">
                  <c:v>0.9200469999999995</c:v>
                </c:pt>
                <c:pt idx="44670" formatCode="General">
                  <c:v>0.9200619999999996</c:v>
                </c:pt>
                <c:pt idx="44671" formatCode="General">
                  <c:v>0.92008500000000004</c:v>
                </c:pt>
                <c:pt idx="44672" formatCode="General">
                  <c:v>0.92010800000000004</c:v>
                </c:pt>
                <c:pt idx="44673" formatCode="General">
                  <c:v>0.92013</c:v>
                </c:pt>
                <c:pt idx="44674" formatCode="General">
                  <c:v>0.92014499999999999</c:v>
                </c:pt>
                <c:pt idx="44675" formatCode="General">
                  <c:v>0.92016799999999943</c:v>
                </c:pt>
                <c:pt idx="44676" formatCode="General">
                  <c:v>0.92018999999999951</c:v>
                </c:pt>
                <c:pt idx="44677" formatCode="General">
                  <c:v>0.92021299999999928</c:v>
                </c:pt>
                <c:pt idx="44678" formatCode="General">
                  <c:v>0.92022700000000002</c:v>
                </c:pt>
                <c:pt idx="44679" formatCode="General">
                  <c:v>0.92025000000000001</c:v>
                </c:pt>
                <c:pt idx="44680" formatCode="General">
                  <c:v>0.92027199999999998</c:v>
                </c:pt>
                <c:pt idx="44681" formatCode="General">
                  <c:v>0.92029499999999997</c:v>
                </c:pt>
                <c:pt idx="44682" formatCode="General">
                  <c:v>0.92030999999999996</c:v>
                </c:pt>
                <c:pt idx="44683" formatCode="General">
                  <c:v>0.92033299999999929</c:v>
                </c:pt>
                <c:pt idx="44684" formatCode="General">
                  <c:v>0.92035500000000003</c:v>
                </c:pt>
                <c:pt idx="44685" formatCode="General">
                  <c:v>0.920377</c:v>
                </c:pt>
                <c:pt idx="44686" formatCode="General">
                  <c:v>0.92039300000000002</c:v>
                </c:pt>
                <c:pt idx="44687" formatCode="General">
                  <c:v>0.92041499999999943</c:v>
                </c:pt>
                <c:pt idx="44688" formatCode="General">
                  <c:v>0.92043699999999928</c:v>
                </c:pt>
                <c:pt idx="44689" formatCode="General">
                  <c:v>0.9204599999999995</c:v>
                </c:pt>
                <c:pt idx="44690" formatCode="General">
                  <c:v>0.92047500000000004</c:v>
                </c:pt>
                <c:pt idx="44691" formatCode="General">
                  <c:v>0.92049700000000001</c:v>
                </c:pt>
                <c:pt idx="44692" formatCode="General">
                  <c:v>0.92052</c:v>
                </c:pt>
                <c:pt idx="44693" formatCode="General">
                  <c:v>0.920543</c:v>
                </c:pt>
                <c:pt idx="44694" formatCode="General">
                  <c:v>0.92055799999999943</c:v>
                </c:pt>
                <c:pt idx="44695" formatCode="General">
                  <c:v>0.92057999999999951</c:v>
                </c:pt>
                <c:pt idx="44696" formatCode="General">
                  <c:v>0.92060299999999951</c:v>
                </c:pt>
                <c:pt idx="44697" formatCode="General">
                  <c:v>0.92062500000000058</c:v>
                </c:pt>
                <c:pt idx="44698" formatCode="General">
                  <c:v>0.92064000000000046</c:v>
                </c:pt>
                <c:pt idx="44699" formatCode="General">
                  <c:v>0.92066199999999998</c:v>
                </c:pt>
                <c:pt idx="44700" formatCode="General">
                  <c:v>0.92068499999999998</c:v>
                </c:pt>
                <c:pt idx="44701" formatCode="General">
                  <c:v>0.92070799999999997</c:v>
                </c:pt>
                <c:pt idx="44702" formatCode="General">
                  <c:v>0.92072200000000004</c:v>
                </c:pt>
                <c:pt idx="44703" formatCode="General">
                  <c:v>0.9207450000000007</c:v>
                </c:pt>
                <c:pt idx="44704" formatCode="General">
                  <c:v>0.92076800000000003</c:v>
                </c:pt>
                <c:pt idx="44705" formatCode="General">
                  <c:v>0.92079000000000044</c:v>
                </c:pt>
                <c:pt idx="44706" formatCode="General">
                  <c:v>0.92080499999999998</c:v>
                </c:pt>
                <c:pt idx="44707" formatCode="General">
                  <c:v>0.92082799999999998</c:v>
                </c:pt>
                <c:pt idx="44708" formatCode="General">
                  <c:v>0.92084999999999995</c:v>
                </c:pt>
                <c:pt idx="44709" formatCode="General">
                  <c:v>0.92087200000000002</c:v>
                </c:pt>
                <c:pt idx="44710" formatCode="General">
                  <c:v>0.92088700000000001</c:v>
                </c:pt>
                <c:pt idx="44711" formatCode="General">
                  <c:v>0.92091000000000001</c:v>
                </c:pt>
                <c:pt idx="44712" formatCode="General">
                  <c:v>0.920933</c:v>
                </c:pt>
                <c:pt idx="44713" formatCode="General">
                  <c:v>0.92095499999999997</c:v>
                </c:pt>
                <c:pt idx="44714" formatCode="General">
                  <c:v>0.92096999999999996</c:v>
                </c:pt>
                <c:pt idx="44715" formatCode="General">
                  <c:v>0.92099200000000003</c:v>
                </c:pt>
                <c:pt idx="44716" formatCode="General">
                  <c:v>0.92101500000000003</c:v>
                </c:pt>
                <c:pt idx="44717" formatCode="General">
                  <c:v>0.92103699999999955</c:v>
                </c:pt>
                <c:pt idx="44718" formatCode="General">
                  <c:v>0.92105300000000001</c:v>
                </c:pt>
                <c:pt idx="44719" formatCode="General">
                  <c:v>0.92107499999999998</c:v>
                </c:pt>
                <c:pt idx="44720" formatCode="General">
                  <c:v>0.92109700000000005</c:v>
                </c:pt>
                <c:pt idx="44721" formatCode="General">
                  <c:v>0.92112000000000005</c:v>
                </c:pt>
                <c:pt idx="44722" formatCode="General">
                  <c:v>0.92113500000000004</c:v>
                </c:pt>
                <c:pt idx="44723" formatCode="General">
                  <c:v>0.92115800000000003</c:v>
                </c:pt>
                <c:pt idx="44724" formatCode="General">
                  <c:v>0.92118</c:v>
                </c:pt>
                <c:pt idx="44725" formatCode="General">
                  <c:v>0.92120199999999997</c:v>
                </c:pt>
                <c:pt idx="44726" formatCode="General">
                  <c:v>0.92121799999999943</c:v>
                </c:pt>
                <c:pt idx="44727" formatCode="General">
                  <c:v>0.9212399999999995</c:v>
                </c:pt>
                <c:pt idx="44728" formatCode="General">
                  <c:v>0.92126299999999939</c:v>
                </c:pt>
                <c:pt idx="44729" formatCode="General">
                  <c:v>0.92128500000000002</c:v>
                </c:pt>
                <c:pt idx="44730" formatCode="General">
                  <c:v>0.92130000000000001</c:v>
                </c:pt>
                <c:pt idx="44731" formatCode="General">
                  <c:v>0.92132199999999997</c:v>
                </c:pt>
                <c:pt idx="44732" formatCode="General">
                  <c:v>0.92134499999999997</c:v>
                </c:pt>
                <c:pt idx="44733" formatCode="General">
                  <c:v>0.92135999999999996</c:v>
                </c:pt>
                <c:pt idx="44734" formatCode="General">
                  <c:v>0.92138299999999929</c:v>
                </c:pt>
                <c:pt idx="44735" formatCode="General">
                  <c:v>0.92140500000000003</c:v>
                </c:pt>
                <c:pt idx="44736" formatCode="General">
                  <c:v>0.921427</c:v>
                </c:pt>
                <c:pt idx="44737" formatCode="General">
                  <c:v>0.92144300000000001</c:v>
                </c:pt>
                <c:pt idx="44738" formatCode="General">
                  <c:v>0.92146499999999942</c:v>
                </c:pt>
                <c:pt idx="44739" formatCode="General">
                  <c:v>0.92148799999999942</c:v>
                </c:pt>
                <c:pt idx="44740" formatCode="General">
                  <c:v>0.92150999999999961</c:v>
                </c:pt>
                <c:pt idx="44741" formatCode="General">
                  <c:v>0.92152500000000004</c:v>
                </c:pt>
                <c:pt idx="44742" formatCode="General">
                  <c:v>0.92154700000000001</c:v>
                </c:pt>
                <c:pt idx="44743" formatCode="General">
                  <c:v>0.92157</c:v>
                </c:pt>
                <c:pt idx="44744" formatCode="General">
                  <c:v>0.921593</c:v>
                </c:pt>
                <c:pt idx="44745" formatCode="General">
                  <c:v>0.92160799999999998</c:v>
                </c:pt>
                <c:pt idx="44746" formatCode="General">
                  <c:v>0.92162999999999995</c:v>
                </c:pt>
                <c:pt idx="44747" formatCode="General">
                  <c:v>0.92165200000000003</c:v>
                </c:pt>
                <c:pt idx="44748" formatCode="General">
                  <c:v>0.92167500000000058</c:v>
                </c:pt>
                <c:pt idx="44749" formatCode="General">
                  <c:v>0.92169000000000045</c:v>
                </c:pt>
                <c:pt idx="44750" formatCode="General">
                  <c:v>0.921713</c:v>
                </c:pt>
                <c:pt idx="44751" formatCode="General">
                  <c:v>0.92173499999999997</c:v>
                </c:pt>
                <c:pt idx="44752" formatCode="General">
                  <c:v>0.92175799999999997</c:v>
                </c:pt>
                <c:pt idx="44753" formatCode="General">
                  <c:v>0.92177200000000004</c:v>
                </c:pt>
                <c:pt idx="44754" formatCode="General">
                  <c:v>0.92179500000000059</c:v>
                </c:pt>
                <c:pt idx="44755" formatCode="General">
                  <c:v>0.92181800000000003</c:v>
                </c:pt>
                <c:pt idx="44756" formatCode="General">
                  <c:v>0.92183999999999999</c:v>
                </c:pt>
                <c:pt idx="44757" formatCode="General">
                  <c:v>0.92185499999999998</c:v>
                </c:pt>
                <c:pt idx="44758" formatCode="General">
                  <c:v>0.92187799999999998</c:v>
                </c:pt>
                <c:pt idx="44759" formatCode="General">
                  <c:v>0.92190000000000005</c:v>
                </c:pt>
                <c:pt idx="44760" formatCode="General">
                  <c:v>0.92192200000000002</c:v>
                </c:pt>
                <c:pt idx="44761" formatCode="General">
                  <c:v>0.92193700000000001</c:v>
                </c:pt>
                <c:pt idx="44762" formatCode="General">
                  <c:v>0.92196</c:v>
                </c:pt>
                <c:pt idx="44763" formatCode="General">
                  <c:v>0.92198199999999997</c:v>
                </c:pt>
                <c:pt idx="44764" formatCode="General">
                  <c:v>0.92200499999999996</c:v>
                </c:pt>
                <c:pt idx="44765" formatCode="General">
                  <c:v>0.92201999999999951</c:v>
                </c:pt>
                <c:pt idx="44766" formatCode="General">
                  <c:v>0.9220429999999995</c:v>
                </c:pt>
                <c:pt idx="44767" formatCode="General">
                  <c:v>0.92206500000000002</c:v>
                </c:pt>
                <c:pt idx="44768" formatCode="General">
                  <c:v>0.92208699999999955</c:v>
                </c:pt>
                <c:pt idx="44769" formatCode="General">
                  <c:v>0.92210300000000001</c:v>
                </c:pt>
                <c:pt idx="44770" formatCode="General">
                  <c:v>0.92212499999999997</c:v>
                </c:pt>
                <c:pt idx="44771" formatCode="General">
                  <c:v>0.92214700000000005</c:v>
                </c:pt>
                <c:pt idx="44772" formatCode="General">
                  <c:v>0.92217000000000005</c:v>
                </c:pt>
                <c:pt idx="44773" formatCode="General">
                  <c:v>0.92218500000000003</c:v>
                </c:pt>
                <c:pt idx="44774" formatCode="General">
                  <c:v>0.922207</c:v>
                </c:pt>
                <c:pt idx="44775" formatCode="General">
                  <c:v>0.92222999999999999</c:v>
                </c:pt>
                <c:pt idx="44776" formatCode="General">
                  <c:v>0.92225299999999955</c:v>
                </c:pt>
                <c:pt idx="44777" formatCode="General">
                  <c:v>0.92226799999999942</c:v>
                </c:pt>
                <c:pt idx="44778" formatCode="General">
                  <c:v>0.92229000000000005</c:v>
                </c:pt>
                <c:pt idx="44779" formatCode="General">
                  <c:v>0.92231199999999958</c:v>
                </c:pt>
                <c:pt idx="44780" formatCode="General">
                  <c:v>0.92233500000000002</c:v>
                </c:pt>
                <c:pt idx="44781" formatCode="General">
                  <c:v>0.92235</c:v>
                </c:pt>
                <c:pt idx="44782" formatCode="General">
                  <c:v>0.92237199999999997</c:v>
                </c:pt>
                <c:pt idx="44783" formatCode="General">
                  <c:v>0.92239499999999996</c:v>
                </c:pt>
                <c:pt idx="44784" formatCode="General">
                  <c:v>0.92241799999999929</c:v>
                </c:pt>
                <c:pt idx="44785" formatCode="General">
                  <c:v>0.92243199999999959</c:v>
                </c:pt>
                <c:pt idx="44786" formatCode="General">
                  <c:v>0.92245500000000002</c:v>
                </c:pt>
                <c:pt idx="44787" formatCode="General">
                  <c:v>0.92247699999999955</c:v>
                </c:pt>
                <c:pt idx="44788" formatCode="General">
                  <c:v>0.92249999999999999</c:v>
                </c:pt>
                <c:pt idx="44789" formatCode="General">
                  <c:v>0.92251499999999942</c:v>
                </c:pt>
                <c:pt idx="44790" formatCode="General">
                  <c:v>0.92253799999999941</c:v>
                </c:pt>
                <c:pt idx="44791" formatCode="General">
                  <c:v>0.9225599999999996</c:v>
                </c:pt>
                <c:pt idx="44792" formatCode="General">
                  <c:v>0.92258199999999957</c:v>
                </c:pt>
                <c:pt idx="44793" formatCode="General">
                  <c:v>0.922597</c:v>
                </c:pt>
                <c:pt idx="44794" formatCode="General">
                  <c:v>0.92262000000000044</c:v>
                </c:pt>
                <c:pt idx="44795" formatCode="General">
                  <c:v>0.92264299999999999</c:v>
                </c:pt>
                <c:pt idx="44796" formatCode="General">
                  <c:v>0.92265699999999951</c:v>
                </c:pt>
                <c:pt idx="44797" formatCode="General">
                  <c:v>0.92267999999999994</c:v>
                </c:pt>
                <c:pt idx="44798" formatCode="General">
                  <c:v>0.92270200000000002</c:v>
                </c:pt>
                <c:pt idx="44799" formatCode="General">
                  <c:v>0.92272500000000046</c:v>
                </c:pt>
                <c:pt idx="44800" formatCode="General">
                  <c:v>0.92274000000000045</c:v>
                </c:pt>
                <c:pt idx="44801" formatCode="General">
                  <c:v>0.922763</c:v>
                </c:pt>
                <c:pt idx="44802" formatCode="General">
                  <c:v>0.92278499999999997</c:v>
                </c:pt>
                <c:pt idx="44803" formatCode="General">
                  <c:v>0.92280700000000004</c:v>
                </c:pt>
                <c:pt idx="44804" formatCode="General">
                  <c:v>0.92282200000000003</c:v>
                </c:pt>
                <c:pt idx="44805" formatCode="General">
                  <c:v>0.92284500000000058</c:v>
                </c:pt>
                <c:pt idx="44806" formatCode="General">
                  <c:v>0.92286800000000002</c:v>
                </c:pt>
                <c:pt idx="44807" formatCode="General">
                  <c:v>0.92288999999999999</c:v>
                </c:pt>
                <c:pt idx="44808" formatCode="General">
                  <c:v>0.92290499999999998</c:v>
                </c:pt>
                <c:pt idx="44809" formatCode="General">
                  <c:v>0.92292700000000005</c:v>
                </c:pt>
                <c:pt idx="44810" formatCode="General">
                  <c:v>0.92295000000000005</c:v>
                </c:pt>
                <c:pt idx="44811" formatCode="General">
                  <c:v>0.92297300000000004</c:v>
                </c:pt>
                <c:pt idx="44812" formatCode="General">
                  <c:v>0.92298800000000003</c:v>
                </c:pt>
                <c:pt idx="44813" formatCode="General">
                  <c:v>0.92301</c:v>
                </c:pt>
                <c:pt idx="44814" formatCode="General">
                  <c:v>0.92303199999999996</c:v>
                </c:pt>
                <c:pt idx="44815" formatCode="General">
                  <c:v>0.92305499999999996</c:v>
                </c:pt>
                <c:pt idx="44816" formatCode="General">
                  <c:v>0.9230699999999995</c:v>
                </c:pt>
                <c:pt idx="44817" formatCode="General">
                  <c:v>0.92309300000000005</c:v>
                </c:pt>
                <c:pt idx="44818" formatCode="General">
                  <c:v>0.92311500000000002</c:v>
                </c:pt>
                <c:pt idx="44819" formatCode="General">
                  <c:v>0.92313699999999943</c:v>
                </c:pt>
                <c:pt idx="44820" formatCode="General">
                  <c:v>0.923153</c:v>
                </c:pt>
                <c:pt idx="44821" formatCode="General">
                  <c:v>0.92317499999999997</c:v>
                </c:pt>
                <c:pt idx="44822" formatCode="General">
                  <c:v>0.92319799999999996</c:v>
                </c:pt>
                <c:pt idx="44823" formatCode="General">
                  <c:v>0.92322000000000004</c:v>
                </c:pt>
                <c:pt idx="44824" formatCode="General">
                  <c:v>0.92323500000000003</c:v>
                </c:pt>
                <c:pt idx="44825" formatCode="General">
                  <c:v>0.92325699999999955</c:v>
                </c:pt>
                <c:pt idx="44826" formatCode="General">
                  <c:v>0.92327999999999999</c:v>
                </c:pt>
                <c:pt idx="44827" formatCode="General">
                  <c:v>0.92330299999999943</c:v>
                </c:pt>
                <c:pt idx="44828" formatCode="General">
                  <c:v>0.92331799999999942</c:v>
                </c:pt>
                <c:pt idx="44829" formatCode="General">
                  <c:v>0.92334000000000005</c:v>
                </c:pt>
                <c:pt idx="44830" formatCode="General">
                  <c:v>0.92336199999999957</c:v>
                </c:pt>
                <c:pt idx="44831" formatCode="General">
                  <c:v>0.92338500000000001</c:v>
                </c:pt>
                <c:pt idx="44832" formatCode="General">
                  <c:v>0.9234</c:v>
                </c:pt>
                <c:pt idx="44833" formatCode="General">
                  <c:v>0.92342199999999997</c:v>
                </c:pt>
                <c:pt idx="44834" formatCode="General">
                  <c:v>0.92344499999999996</c:v>
                </c:pt>
                <c:pt idx="44835" formatCode="General">
                  <c:v>0.92346799999999929</c:v>
                </c:pt>
                <c:pt idx="44836" formatCode="General">
                  <c:v>0.92348199999999958</c:v>
                </c:pt>
                <c:pt idx="44837" formatCode="General">
                  <c:v>0.92350500000000002</c:v>
                </c:pt>
                <c:pt idx="44838" formatCode="General">
                  <c:v>0.92352800000000002</c:v>
                </c:pt>
                <c:pt idx="44839" formatCode="General">
                  <c:v>0.92354999999999998</c:v>
                </c:pt>
                <c:pt idx="44840" formatCode="General">
                  <c:v>0.92356499999999941</c:v>
                </c:pt>
                <c:pt idx="44841" formatCode="General">
                  <c:v>0.9235879999999993</c:v>
                </c:pt>
                <c:pt idx="44842" formatCode="General">
                  <c:v>0.92361000000000004</c:v>
                </c:pt>
                <c:pt idx="44843" formatCode="General">
                  <c:v>0.92363200000000001</c:v>
                </c:pt>
                <c:pt idx="44844" formatCode="General">
                  <c:v>0.92364700000000044</c:v>
                </c:pt>
                <c:pt idx="44845" formatCode="General">
                  <c:v>0.92366999999999999</c:v>
                </c:pt>
                <c:pt idx="44846" formatCode="General">
                  <c:v>0.92369299999999999</c:v>
                </c:pt>
                <c:pt idx="44847" formatCode="General">
                  <c:v>0.92371499999999951</c:v>
                </c:pt>
                <c:pt idx="44848" formatCode="General">
                  <c:v>0.92373000000000005</c:v>
                </c:pt>
                <c:pt idx="44849" formatCode="General">
                  <c:v>0.92375300000000005</c:v>
                </c:pt>
                <c:pt idx="44850" formatCode="General">
                  <c:v>0.92377500000000046</c:v>
                </c:pt>
                <c:pt idx="44851" formatCode="General">
                  <c:v>0.92379699999999998</c:v>
                </c:pt>
                <c:pt idx="44852" formatCode="General">
                  <c:v>0.923813</c:v>
                </c:pt>
                <c:pt idx="44853" formatCode="General">
                  <c:v>0.92383499999999996</c:v>
                </c:pt>
                <c:pt idx="44854" formatCode="General">
                  <c:v>0.92385700000000004</c:v>
                </c:pt>
                <c:pt idx="44855" formatCode="General">
                  <c:v>0.92388000000000003</c:v>
                </c:pt>
                <c:pt idx="44856" formatCode="General">
                  <c:v>0.92389500000000047</c:v>
                </c:pt>
                <c:pt idx="44857" formatCode="General">
                  <c:v>0.92391800000000002</c:v>
                </c:pt>
                <c:pt idx="44858" formatCode="General">
                  <c:v>0.92393999999999998</c:v>
                </c:pt>
                <c:pt idx="44859" formatCode="General">
                  <c:v>0.92396299999999942</c:v>
                </c:pt>
                <c:pt idx="44860" formatCode="General">
                  <c:v>0.92397799999999997</c:v>
                </c:pt>
                <c:pt idx="44861" formatCode="General">
                  <c:v>0.92400000000000004</c:v>
                </c:pt>
                <c:pt idx="44862" formatCode="General">
                  <c:v>0.92402200000000001</c:v>
                </c:pt>
                <c:pt idx="44863" formatCode="General">
                  <c:v>0.92404500000000045</c:v>
                </c:pt>
                <c:pt idx="44864" formatCode="General">
                  <c:v>0.92405999999999999</c:v>
                </c:pt>
                <c:pt idx="44865" formatCode="General">
                  <c:v>0.92408199999999996</c:v>
                </c:pt>
                <c:pt idx="44866" formatCode="General">
                  <c:v>0.92410499999999951</c:v>
                </c:pt>
                <c:pt idx="44867" formatCode="General">
                  <c:v>0.92412000000000005</c:v>
                </c:pt>
                <c:pt idx="44868" formatCode="General">
                  <c:v>0.92414300000000005</c:v>
                </c:pt>
                <c:pt idx="44869" formatCode="General">
                  <c:v>0.92416500000000001</c:v>
                </c:pt>
                <c:pt idx="44870" formatCode="General">
                  <c:v>0.92418699999999943</c:v>
                </c:pt>
                <c:pt idx="44871" formatCode="General">
                  <c:v>0.924203</c:v>
                </c:pt>
                <c:pt idx="44872" formatCode="General">
                  <c:v>0.92422499999999996</c:v>
                </c:pt>
                <c:pt idx="44873" formatCode="General">
                  <c:v>0.92424799999999996</c:v>
                </c:pt>
                <c:pt idx="44874" formatCode="General">
                  <c:v>0.92427000000000004</c:v>
                </c:pt>
                <c:pt idx="44875" formatCode="General">
                  <c:v>0.92428500000000002</c:v>
                </c:pt>
                <c:pt idx="44876" formatCode="General">
                  <c:v>0.92430699999999955</c:v>
                </c:pt>
                <c:pt idx="44877" formatCode="General">
                  <c:v>0.92432999999999998</c:v>
                </c:pt>
                <c:pt idx="44878" formatCode="General">
                  <c:v>0.92435299999999943</c:v>
                </c:pt>
                <c:pt idx="44879" formatCode="General">
                  <c:v>0.92436699999999938</c:v>
                </c:pt>
                <c:pt idx="44880" formatCode="General">
                  <c:v>0.92439000000000004</c:v>
                </c:pt>
                <c:pt idx="44881" formatCode="General">
                  <c:v>0.92441199999999957</c:v>
                </c:pt>
                <c:pt idx="44882" formatCode="General">
                  <c:v>0.92443500000000001</c:v>
                </c:pt>
                <c:pt idx="44883" formatCode="General">
                  <c:v>0.92444999999999999</c:v>
                </c:pt>
                <c:pt idx="44884" formatCode="General">
                  <c:v>0.92447299999999955</c:v>
                </c:pt>
                <c:pt idx="44885" formatCode="General">
                  <c:v>0.92449499999999996</c:v>
                </c:pt>
                <c:pt idx="44886" formatCode="General">
                  <c:v>0.92451699999999937</c:v>
                </c:pt>
                <c:pt idx="44887" formatCode="General">
                  <c:v>0.92453199999999958</c:v>
                </c:pt>
                <c:pt idx="44888" formatCode="General">
                  <c:v>0.92455500000000002</c:v>
                </c:pt>
                <c:pt idx="44889" formatCode="General">
                  <c:v>0.92457800000000001</c:v>
                </c:pt>
                <c:pt idx="44890" formatCode="General">
                  <c:v>0.92459999999999998</c:v>
                </c:pt>
                <c:pt idx="44891" formatCode="General">
                  <c:v>0.92461499999999996</c:v>
                </c:pt>
                <c:pt idx="44892" formatCode="General">
                  <c:v>0.92463700000000004</c:v>
                </c:pt>
                <c:pt idx="44893" formatCode="General">
                  <c:v>0.92466000000000004</c:v>
                </c:pt>
                <c:pt idx="44894" formatCode="General">
                  <c:v>0.924682</c:v>
                </c:pt>
                <c:pt idx="44895" formatCode="General">
                  <c:v>0.92469800000000046</c:v>
                </c:pt>
                <c:pt idx="44896" formatCode="General">
                  <c:v>0.92471999999999999</c:v>
                </c:pt>
                <c:pt idx="44897" formatCode="General">
                  <c:v>0.92474199999999995</c:v>
                </c:pt>
                <c:pt idx="44898" formatCode="General">
                  <c:v>0.9247649999999995</c:v>
                </c:pt>
                <c:pt idx="44899" formatCode="General">
                  <c:v>0.92478000000000005</c:v>
                </c:pt>
                <c:pt idx="44900" formatCode="General">
                  <c:v>0.92480300000000004</c:v>
                </c:pt>
                <c:pt idx="44901" formatCode="General">
                  <c:v>0.92482500000000045</c:v>
                </c:pt>
                <c:pt idx="44902" formatCode="General">
                  <c:v>0.92484699999999997</c:v>
                </c:pt>
                <c:pt idx="44903" formatCode="General">
                  <c:v>0.92486299999999955</c:v>
                </c:pt>
                <c:pt idx="44904" formatCode="General">
                  <c:v>0.92488499999999996</c:v>
                </c:pt>
                <c:pt idx="44905" formatCode="General">
                  <c:v>0.92490799999999951</c:v>
                </c:pt>
                <c:pt idx="44906" formatCode="General">
                  <c:v>0.92493000000000003</c:v>
                </c:pt>
                <c:pt idx="44907" formatCode="General">
                  <c:v>0.92494500000000046</c:v>
                </c:pt>
                <c:pt idx="44908" formatCode="General">
                  <c:v>0.92496699999999943</c:v>
                </c:pt>
                <c:pt idx="44909" formatCode="General">
                  <c:v>0.92498999999999998</c:v>
                </c:pt>
                <c:pt idx="44910" formatCode="General">
                  <c:v>0.92501299999999942</c:v>
                </c:pt>
                <c:pt idx="44911" formatCode="General">
                  <c:v>0.92502799999999996</c:v>
                </c:pt>
                <c:pt idx="44912" formatCode="General">
                  <c:v>0.92505000000000004</c:v>
                </c:pt>
                <c:pt idx="44913" formatCode="General">
                  <c:v>0.92507200000000001</c:v>
                </c:pt>
                <c:pt idx="44914" formatCode="General">
                  <c:v>0.92509500000000044</c:v>
                </c:pt>
                <c:pt idx="44915" formatCode="General">
                  <c:v>0.92510999999999999</c:v>
                </c:pt>
                <c:pt idx="44916" formatCode="General">
                  <c:v>0.92513199999999951</c:v>
                </c:pt>
                <c:pt idx="44917" formatCode="General">
                  <c:v>0.92515499999999951</c:v>
                </c:pt>
                <c:pt idx="44918" formatCode="General">
                  <c:v>0.9251779999999995</c:v>
                </c:pt>
                <c:pt idx="44919" formatCode="General">
                  <c:v>0.92519200000000001</c:v>
                </c:pt>
                <c:pt idx="44920" formatCode="General">
                  <c:v>0.92521500000000001</c:v>
                </c:pt>
                <c:pt idx="44921" formatCode="General">
                  <c:v>0.925238</c:v>
                </c:pt>
                <c:pt idx="44922" formatCode="General">
                  <c:v>0.92525999999999997</c:v>
                </c:pt>
                <c:pt idx="44923" formatCode="General">
                  <c:v>0.92527499999999996</c:v>
                </c:pt>
                <c:pt idx="44924" formatCode="General">
                  <c:v>0.92529700000000004</c:v>
                </c:pt>
                <c:pt idx="44925" formatCode="General">
                  <c:v>0.92532000000000003</c:v>
                </c:pt>
                <c:pt idx="44926" formatCode="General">
                  <c:v>0.925342</c:v>
                </c:pt>
                <c:pt idx="44927" formatCode="General">
                  <c:v>0.92535699999999943</c:v>
                </c:pt>
                <c:pt idx="44928" formatCode="General">
                  <c:v>0.92537999999999998</c:v>
                </c:pt>
                <c:pt idx="44929" formatCode="General">
                  <c:v>0.92540299999999942</c:v>
                </c:pt>
                <c:pt idx="44930" formatCode="General">
                  <c:v>0.92541699999999938</c:v>
                </c:pt>
                <c:pt idx="44931" formatCode="General">
                  <c:v>0.92544000000000004</c:v>
                </c:pt>
                <c:pt idx="44932" formatCode="General">
                  <c:v>0.92546299999999937</c:v>
                </c:pt>
                <c:pt idx="44933" formatCode="General">
                  <c:v>0.925485</c:v>
                </c:pt>
                <c:pt idx="44934" formatCode="General">
                  <c:v>0.92549999999999999</c:v>
                </c:pt>
                <c:pt idx="44935" formatCode="General">
                  <c:v>0.92552299999999943</c:v>
                </c:pt>
                <c:pt idx="44936" formatCode="General">
                  <c:v>0.92554499999999951</c:v>
                </c:pt>
                <c:pt idx="44937" formatCode="General">
                  <c:v>0.92556699999999936</c:v>
                </c:pt>
                <c:pt idx="44938" formatCode="General">
                  <c:v>0.92558199999999957</c:v>
                </c:pt>
                <c:pt idx="44939" formatCode="General">
                  <c:v>0.92560500000000046</c:v>
                </c:pt>
                <c:pt idx="44940" formatCode="General">
                  <c:v>0.92562800000000045</c:v>
                </c:pt>
                <c:pt idx="44941" formatCode="General">
                  <c:v>0.92565000000000042</c:v>
                </c:pt>
                <c:pt idx="44942" formatCode="General">
                  <c:v>0.92566499999999996</c:v>
                </c:pt>
                <c:pt idx="44943" formatCode="General">
                  <c:v>0.92568700000000004</c:v>
                </c:pt>
                <c:pt idx="44944" formatCode="General">
                  <c:v>0.92571000000000003</c:v>
                </c:pt>
                <c:pt idx="44945" formatCode="General">
                  <c:v>0.925732</c:v>
                </c:pt>
                <c:pt idx="44946" formatCode="General">
                  <c:v>0.92574800000000046</c:v>
                </c:pt>
                <c:pt idx="44947" formatCode="General">
                  <c:v>0.92576999999999998</c:v>
                </c:pt>
                <c:pt idx="44948" formatCode="General">
                  <c:v>0.92579199999999995</c:v>
                </c:pt>
                <c:pt idx="44949" formatCode="General">
                  <c:v>0.92581500000000005</c:v>
                </c:pt>
                <c:pt idx="44950" formatCode="General">
                  <c:v>0.92583000000000004</c:v>
                </c:pt>
                <c:pt idx="44951" formatCode="General">
                  <c:v>0.92585300000000004</c:v>
                </c:pt>
                <c:pt idx="44952" formatCode="General">
                  <c:v>0.92587500000000045</c:v>
                </c:pt>
                <c:pt idx="44953" formatCode="General">
                  <c:v>0.92589699999999997</c:v>
                </c:pt>
                <c:pt idx="44954" formatCode="General">
                  <c:v>0.92591199999999996</c:v>
                </c:pt>
                <c:pt idx="44955" formatCode="General">
                  <c:v>0.92593499999999951</c:v>
                </c:pt>
                <c:pt idx="44956" formatCode="General">
                  <c:v>0.9259579999999995</c:v>
                </c:pt>
                <c:pt idx="44957" formatCode="General">
                  <c:v>0.92598000000000003</c:v>
                </c:pt>
                <c:pt idx="44958" formatCode="General">
                  <c:v>0.92599500000000046</c:v>
                </c:pt>
                <c:pt idx="44959" formatCode="General">
                  <c:v>0.92601699999999942</c:v>
                </c:pt>
                <c:pt idx="44960" formatCode="General">
                  <c:v>0.92603999999999997</c:v>
                </c:pt>
                <c:pt idx="44961" formatCode="General">
                  <c:v>0.92606299999999941</c:v>
                </c:pt>
                <c:pt idx="44962" formatCode="General">
                  <c:v>0.92607799999999996</c:v>
                </c:pt>
                <c:pt idx="44963" formatCode="General">
                  <c:v>0.92610000000000003</c:v>
                </c:pt>
                <c:pt idx="44964" formatCode="General">
                  <c:v>0.926122</c:v>
                </c:pt>
                <c:pt idx="44965" formatCode="General">
                  <c:v>0.92614500000000044</c:v>
                </c:pt>
                <c:pt idx="44966" formatCode="General">
                  <c:v>0.92615999999999998</c:v>
                </c:pt>
                <c:pt idx="44967" formatCode="General">
                  <c:v>0.92618299999999942</c:v>
                </c:pt>
                <c:pt idx="44968" formatCode="General">
                  <c:v>0.9262049999999995</c:v>
                </c:pt>
                <c:pt idx="44969" formatCode="General">
                  <c:v>0.92622800000000005</c:v>
                </c:pt>
                <c:pt idx="44970" formatCode="General">
                  <c:v>0.92624200000000001</c:v>
                </c:pt>
                <c:pt idx="44971" formatCode="General">
                  <c:v>0.92626500000000001</c:v>
                </c:pt>
                <c:pt idx="44972" formatCode="General">
                  <c:v>0.926288</c:v>
                </c:pt>
                <c:pt idx="44973" formatCode="General">
                  <c:v>0.92630999999999997</c:v>
                </c:pt>
                <c:pt idx="44974" formatCode="General">
                  <c:v>0.92632499999999951</c:v>
                </c:pt>
                <c:pt idx="44975" formatCode="General">
                  <c:v>0.92634700000000003</c:v>
                </c:pt>
                <c:pt idx="44976" formatCode="General">
                  <c:v>0.92637000000000003</c:v>
                </c:pt>
                <c:pt idx="44977" formatCode="General">
                  <c:v>0.92639199999999999</c:v>
                </c:pt>
                <c:pt idx="44978" formatCode="General">
                  <c:v>0.92640800000000001</c:v>
                </c:pt>
                <c:pt idx="44979" formatCode="General">
                  <c:v>0.92642999999999998</c:v>
                </c:pt>
                <c:pt idx="44980" formatCode="General">
                  <c:v>0.92645299999999942</c:v>
                </c:pt>
                <c:pt idx="44981" formatCode="General">
                  <c:v>0.92647500000000005</c:v>
                </c:pt>
                <c:pt idx="44982" formatCode="General">
                  <c:v>0.92649000000000004</c:v>
                </c:pt>
                <c:pt idx="44983" formatCode="General">
                  <c:v>0.92651299999999936</c:v>
                </c:pt>
                <c:pt idx="44984" formatCode="General">
                  <c:v>0.926535</c:v>
                </c:pt>
                <c:pt idx="44985" formatCode="General">
                  <c:v>0.9265569999999993</c:v>
                </c:pt>
                <c:pt idx="44986" formatCode="General">
                  <c:v>0.92657299999999942</c:v>
                </c:pt>
                <c:pt idx="44987" formatCode="General">
                  <c:v>0.9265949999999995</c:v>
                </c:pt>
                <c:pt idx="44988" formatCode="General">
                  <c:v>0.92661800000000005</c:v>
                </c:pt>
                <c:pt idx="44989" formatCode="General">
                  <c:v>0.92664000000000046</c:v>
                </c:pt>
                <c:pt idx="44990" formatCode="General">
                  <c:v>0.92665500000000045</c:v>
                </c:pt>
                <c:pt idx="44991" formatCode="General">
                  <c:v>0.92667699999999997</c:v>
                </c:pt>
                <c:pt idx="44992" formatCode="General">
                  <c:v>0.92670000000000041</c:v>
                </c:pt>
                <c:pt idx="44993" formatCode="General">
                  <c:v>0.92672299999999996</c:v>
                </c:pt>
                <c:pt idx="44994" formatCode="General">
                  <c:v>0.92673799999999951</c:v>
                </c:pt>
                <c:pt idx="44995" formatCode="General">
                  <c:v>0.92676000000000003</c:v>
                </c:pt>
                <c:pt idx="44996" formatCode="General">
                  <c:v>0.92678199999999999</c:v>
                </c:pt>
                <c:pt idx="44997" formatCode="General">
                  <c:v>0.92680499999999999</c:v>
                </c:pt>
                <c:pt idx="44998" formatCode="General">
                  <c:v>0.92681999999999998</c:v>
                </c:pt>
                <c:pt idx="44999" formatCode="General">
                  <c:v>0.92684200000000005</c:v>
                </c:pt>
                <c:pt idx="45000" formatCode="General">
                  <c:v>0.92686500000000005</c:v>
                </c:pt>
                <c:pt idx="45001" formatCode="General">
                  <c:v>0.92688000000000004</c:v>
                </c:pt>
                <c:pt idx="45002" formatCode="General">
                  <c:v>0.926902</c:v>
                </c:pt>
                <c:pt idx="45003" formatCode="General">
                  <c:v>0.92692500000000044</c:v>
                </c:pt>
                <c:pt idx="45004" formatCode="General">
                  <c:v>0.92694799999999999</c:v>
                </c:pt>
                <c:pt idx="45005" formatCode="General">
                  <c:v>0.92696299999999943</c:v>
                </c:pt>
                <c:pt idx="45006" formatCode="General">
                  <c:v>0.9269849999999995</c:v>
                </c:pt>
                <c:pt idx="45007" formatCode="General">
                  <c:v>0.92700700000000003</c:v>
                </c:pt>
                <c:pt idx="45008" formatCode="General">
                  <c:v>0.92703000000000002</c:v>
                </c:pt>
                <c:pt idx="45009" formatCode="General">
                  <c:v>0.92704500000000045</c:v>
                </c:pt>
                <c:pt idx="45010" formatCode="General">
                  <c:v>0.92706699999999942</c:v>
                </c:pt>
                <c:pt idx="45011" formatCode="General">
                  <c:v>0.92708999999999997</c:v>
                </c:pt>
                <c:pt idx="45012" formatCode="General">
                  <c:v>0.9271129999999993</c:v>
                </c:pt>
                <c:pt idx="45013" formatCode="General">
                  <c:v>0.92712700000000003</c:v>
                </c:pt>
                <c:pt idx="45014" formatCode="General">
                  <c:v>0.92715000000000003</c:v>
                </c:pt>
                <c:pt idx="45015" formatCode="General">
                  <c:v>0.92717300000000002</c:v>
                </c:pt>
                <c:pt idx="45016" formatCode="General">
                  <c:v>0.92719499999999999</c:v>
                </c:pt>
                <c:pt idx="45017" formatCode="General">
                  <c:v>0.92720999999999998</c:v>
                </c:pt>
                <c:pt idx="45018" formatCode="General">
                  <c:v>0.92723299999999942</c:v>
                </c:pt>
                <c:pt idx="45019" formatCode="General">
                  <c:v>0.92725500000000005</c:v>
                </c:pt>
                <c:pt idx="45020" formatCode="General">
                  <c:v>0.92727700000000002</c:v>
                </c:pt>
                <c:pt idx="45021" formatCode="General">
                  <c:v>0.92729200000000001</c:v>
                </c:pt>
                <c:pt idx="45022" formatCode="General">
                  <c:v>0.927315</c:v>
                </c:pt>
                <c:pt idx="45023" formatCode="General">
                  <c:v>0.927338</c:v>
                </c:pt>
                <c:pt idx="45024" formatCode="General">
                  <c:v>0.92735999999999996</c:v>
                </c:pt>
                <c:pt idx="45025" formatCode="General">
                  <c:v>0.92737499999999951</c:v>
                </c:pt>
                <c:pt idx="45026" formatCode="General">
                  <c:v>0.92739700000000003</c:v>
                </c:pt>
                <c:pt idx="45027" formatCode="General">
                  <c:v>0.92742000000000002</c:v>
                </c:pt>
                <c:pt idx="45028" formatCode="General">
                  <c:v>0.92744199999999999</c:v>
                </c:pt>
                <c:pt idx="45029" formatCode="General">
                  <c:v>0.927458</c:v>
                </c:pt>
                <c:pt idx="45030" formatCode="General">
                  <c:v>0.92747999999999997</c:v>
                </c:pt>
                <c:pt idx="45031" formatCode="General">
                  <c:v>0.9275019999999996</c:v>
                </c:pt>
                <c:pt idx="45032" formatCode="General">
                  <c:v>0.92752500000000004</c:v>
                </c:pt>
                <c:pt idx="45033" formatCode="General">
                  <c:v>0.92754000000000003</c:v>
                </c:pt>
                <c:pt idx="45034" formatCode="General">
                  <c:v>0.92756299999999936</c:v>
                </c:pt>
                <c:pt idx="45035" formatCode="General">
                  <c:v>0.92758499999999955</c:v>
                </c:pt>
                <c:pt idx="45036" formatCode="General">
                  <c:v>0.92760699999999996</c:v>
                </c:pt>
                <c:pt idx="45037" formatCode="General">
                  <c:v>0.92762199999999995</c:v>
                </c:pt>
                <c:pt idx="45038" formatCode="General">
                  <c:v>0.92764500000000072</c:v>
                </c:pt>
                <c:pt idx="45039" formatCode="General">
                  <c:v>0.92766700000000002</c:v>
                </c:pt>
                <c:pt idx="45040" formatCode="General">
                  <c:v>0.92769000000000046</c:v>
                </c:pt>
                <c:pt idx="45041" formatCode="General">
                  <c:v>0.92770500000000045</c:v>
                </c:pt>
                <c:pt idx="45042" formatCode="General">
                  <c:v>0.92772699999999997</c:v>
                </c:pt>
                <c:pt idx="45043" formatCode="General">
                  <c:v>0.92775000000000041</c:v>
                </c:pt>
                <c:pt idx="45044" formatCode="General">
                  <c:v>0.92777299999999996</c:v>
                </c:pt>
                <c:pt idx="45045" formatCode="General">
                  <c:v>0.9277879999999995</c:v>
                </c:pt>
                <c:pt idx="45046" formatCode="General">
                  <c:v>0.92781000000000002</c:v>
                </c:pt>
                <c:pt idx="45047" formatCode="General">
                  <c:v>0.92783199999999999</c:v>
                </c:pt>
                <c:pt idx="45048" formatCode="General">
                  <c:v>0.92785499999999999</c:v>
                </c:pt>
                <c:pt idx="45049" formatCode="General">
                  <c:v>0.92786999999999997</c:v>
                </c:pt>
                <c:pt idx="45050" formatCode="General">
                  <c:v>0.92789299999999997</c:v>
                </c:pt>
                <c:pt idx="45051" formatCode="General">
                  <c:v>0.92791500000000005</c:v>
                </c:pt>
                <c:pt idx="45052" formatCode="General">
                  <c:v>0.92793800000000004</c:v>
                </c:pt>
                <c:pt idx="45053" formatCode="General">
                  <c:v>0.927952</c:v>
                </c:pt>
                <c:pt idx="45054" formatCode="General">
                  <c:v>0.92797499999999999</c:v>
                </c:pt>
                <c:pt idx="45055" formatCode="General">
                  <c:v>0.92799799999999999</c:v>
                </c:pt>
                <c:pt idx="45056" formatCode="General">
                  <c:v>0.92801999999999996</c:v>
                </c:pt>
                <c:pt idx="45057" formatCode="General">
                  <c:v>0.92803500000000005</c:v>
                </c:pt>
                <c:pt idx="45058" formatCode="General">
                  <c:v>0.92805700000000002</c:v>
                </c:pt>
                <c:pt idx="45059" formatCode="General">
                  <c:v>0.92808000000000002</c:v>
                </c:pt>
                <c:pt idx="45060" formatCode="General">
                  <c:v>0.92810199999999998</c:v>
                </c:pt>
                <c:pt idx="45061" formatCode="General">
                  <c:v>0.928118</c:v>
                </c:pt>
                <c:pt idx="45062" formatCode="General">
                  <c:v>0.92813999999999997</c:v>
                </c:pt>
                <c:pt idx="45063" formatCode="General">
                  <c:v>0.92816299999999929</c:v>
                </c:pt>
                <c:pt idx="45064" formatCode="General">
                  <c:v>0.92817700000000003</c:v>
                </c:pt>
                <c:pt idx="45065" formatCode="General">
                  <c:v>0.92820000000000003</c:v>
                </c:pt>
                <c:pt idx="45066" formatCode="General">
                  <c:v>0.92822300000000002</c:v>
                </c:pt>
                <c:pt idx="45067" formatCode="General">
                  <c:v>0.92824499999999999</c:v>
                </c:pt>
                <c:pt idx="45068" formatCode="General">
                  <c:v>0.92825999999999997</c:v>
                </c:pt>
                <c:pt idx="45069" formatCode="General">
                  <c:v>0.92828199999999961</c:v>
                </c:pt>
                <c:pt idx="45070" formatCode="General">
                  <c:v>0.92830500000000005</c:v>
                </c:pt>
                <c:pt idx="45071" formatCode="General">
                  <c:v>0.92832700000000001</c:v>
                </c:pt>
                <c:pt idx="45072" formatCode="General">
                  <c:v>0.928342</c:v>
                </c:pt>
                <c:pt idx="45073" formatCode="General">
                  <c:v>0.928365</c:v>
                </c:pt>
                <c:pt idx="45074" formatCode="General">
                  <c:v>0.92838799999999955</c:v>
                </c:pt>
                <c:pt idx="45075" formatCode="General">
                  <c:v>0.92840999999999996</c:v>
                </c:pt>
                <c:pt idx="45076" formatCode="General">
                  <c:v>0.9284249999999995</c:v>
                </c:pt>
                <c:pt idx="45077" formatCode="General">
                  <c:v>0.92844800000000005</c:v>
                </c:pt>
                <c:pt idx="45078" formatCode="General">
                  <c:v>0.92847000000000002</c:v>
                </c:pt>
                <c:pt idx="45079" formatCode="General">
                  <c:v>0.92849199999999998</c:v>
                </c:pt>
                <c:pt idx="45080" formatCode="General">
                  <c:v>0.928508</c:v>
                </c:pt>
                <c:pt idx="45081" formatCode="General">
                  <c:v>0.92852999999999997</c:v>
                </c:pt>
                <c:pt idx="45082" formatCode="General">
                  <c:v>0.9285519999999996</c:v>
                </c:pt>
                <c:pt idx="45083" formatCode="General">
                  <c:v>0.92857500000000004</c:v>
                </c:pt>
                <c:pt idx="45084" formatCode="General">
                  <c:v>0.92859000000000003</c:v>
                </c:pt>
                <c:pt idx="45085" formatCode="General">
                  <c:v>0.92861300000000002</c:v>
                </c:pt>
                <c:pt idx="45086" formatCode="General">
                  <c:v>0.92863499999999999</c:v>
                </c:pt>
                <c:pt idx="45087" formatCode="General">
                  <c:v>0.92865799999999998</c:v>
                </c:pt>
                <c:pt idx="45088" formatCode="General">
                  <c:v>0.92867299999999997</c:v>
                </c:pt>
                <c:pt idx="45089" formatCode="General">
                  <c:v>0.92869500000000071</c:v>
                </c:pt>
                <c:pt idx="45090" formatCode="General">
                  <c:v>0.92871700000000001</c:v>
                </c:pt>
                <c:pt idx="45091" formatCode="General">
                  <c:v>0.92874000000000045</c:v>
                </c:pt>
                <c:pt idx="45092" formatCode="General">
                  <c:v>0.92875500000000044</c:v>
                </c:pt>
                <c:pt idx="45093" formatCode="General">
                  <c:v>0.92877699999999996</c:v>
                </c:pt>
                <c:pt idx="45094" formatCode="General">
                  <c:v>0.9288000000000004</c:v>
                </c:pt>
                <c:pt idx="45095" formatCode="General">
                  <c:v>0.92882299999999951</c:v>
                </c:pt>
                <c:pt idx="45096" formatCode="General">
                  <c:v>0.92883700000000002</c:v>
                </c:pt>
                <c:pt idx="45097" formatCode="General">
                  <c:v>0.92886000000000002</c:v>
                </c:pt>
                <c:pt idx="45098" formatCode="General">
                  <c:v>0.92888199999999999</c:v>
                </c:pt>
                <c:pt idx="45099" formatCode="General">
                  <c:v>0.92890499999999998</c:v>
                </c:pt>
                <c:pt idx="45100" formatCode="General">
                  <c:v>0.92891999999999997</c:v>
                </c:pt>
                <c:pt idx="45101" formatCode="General">
                  <c:v>0.92894299999999996</c:v>
                </c:pt>
                <c:pt idx="45102" formatCode="General">
                  <c:v>0.92896500000000004</c:v>
                </c:pt>
                <c:pt idx="45103" formatCode="General">
                  <c:v>0.92898700000000001</c:v>
                </c:pt>
                <c:pt idx="45104" formatCode="General">
                  <c:v>0.92900199999999999</c:v>
                </c:pt>
                <c:pt idx="45105" formatCode="General">
                  <c:v>0.92902499999999999</c:v>
                </c:pt>
                <c:pt idx="45106" formatCode="General">
                  <c:v>0.92904799999999998</c:v>
                </c:pt>
                <c:pt idx="45107" formatCode="General">
                  <c:v>0.92906999999999951</c:v>
                </c:pt>
                <c:pt idx="45108" formatCode="General">
                  <c:v>0.92908500000000005</c:v>
                </c:pt>
                <c:pt idx="45109" formatCode="General">
                  <c:v>0.92910700000000002</c:v>
                </c:pt>
                <c:pt idx="45110" formatCode="General">
                  <c:v>0.92913000000000001</c:v>
                </c:pt>
                <c:pt idx="45111" formatCode="General">
                  <c:v>0.92915199999999998</c:v>
                </c:pt>
                <c:pt idx="45112" formatCode="General">
                  <c:v>0.92916799999999955</c:v>
                </c:pt>
                <c:pt idx="45113" formatCode="General">
                  <c:v>0.92918999999999996</c:v>
                </c:pt>
                <c:pt idx="45114" formatCode="General">
                  <c:v>0.92921199999999959</c:v>
                </c:pt>
                <c:pt idx="45115" formatCode="General">
                  <c:v>0.92923500000000003</c:v>
                </c:pt>
                <c:pt idx="45116" formatCode="General">
                  <c:v>0.92925000000000002</c:v>
                </c:pt>
                <c:pt idx="45117" formatCode="General">
                  <c:v>0.92927300000000002</c:v>
                </c:pt>
                <c:pt idx="45118" formatCode="General">
                  <c:v>0.92929499999999998</c:v>
                </c:pt>
                <c:pt idx="45119" formatCode="General">
                  <c:v>0.92931699999999928</c:v>
                </c:pt>
                <c:pt idx="45120" formatCode="General">
                  <c:v>0.9293319999999996</c:v>
                </c:pt>
                <c:pt idx="45121" formatCode="General">
                  <c:v>0.92935500000000004</c:v>
                </c:pt>
                <c:pt idx="45122" formatCode="General">
                  <c:v>0.92937700000000001</c:v>
                </c:pt>
                <c:pt idx="45123" formatCode="General">
                  <c:v>0.9294</c:v>
                </c:pt>
                <c:pt idx="45124" formatCode="General">
                  <c:v>0.92941499999999955</c:v>
                </c:pt>
                <c:pt idx="45125" formatCode="General">
                  <c:v>0.92943699999999929</c:v>
                </c:pt>
                <c:pt idx="45126" formatCode="General">
                  <c:v>0.92945999999999951</c:v>
                </c:pt>
                <c:pt idx="45127" formatCode="General">
                  <c:v>0.92948299999999928</c:v>
                </c:pt>
                <c:pt idx="45128" formatCode="General">
                  <c:v>0.92949800000000005</c:v>
                </c:pt>
                <c:pt idx="45129" formatCode="General">
                  <c:v>0.92952000000000001</c:v>
                </c:pt>
                <c:pt idx="45130" formatCode="General">
                  <c:v>0.92954199999999998</c:v>
                </c:pt>
                <c:pt idx="45131" formatCode="General">
                  <c:v>0.92956499999999942</c:v>
                </c:pt>
                <c:pt idx="45132" formatCode="General">
                  <c:v>0.92957999999999996</c:v>
                </c:pt>
                <c:pt idx="45133" formatCode="General">
                  <c:v>0.92960299999999996</c:v>
                </c:pt>
                <c:pt idx="45134" formatCode="General">
                  <c:v>0.9296250000000007</c:v>
                </c:pt>
                <c:pt idx="45135" formatCode="General">
                  <c:v>0.92964000000000047</c:v>
                </c:pt>
                <c:pt idx="45136" formatCode="General">
                  <c:v>0.92966199999999999</c:v>
                </c:pt>
                <c:pt idx="45137" formatCode="General">
                  <c:v>0.92968499999999998</c:v>
                </c:pt>
                <c:pt idx="45138" formatCode="General">
                  <c:v>0.92970799999999998</c:v>
                </c:pt>
                <c:pt idx="45139" formatCode="General">
                  <c:v>0.92972299999999997</c:v>
                </c:pt>
                <c:pt idx="45140" formatCode="General">
                  <c:v>0.92974500000000071</c:v>
                </c:pt>
                <c:pt idx="45141" formatCode="General">
                  <c:v>0.92976700000000001</c:v>
                </c:pt>
                <c:pt idx="45142" formatCode="General">
                  <c:v>0.92979000000000045</c:v>
                </c:pt>
                <c:pt idx="45143" formatCode="General">
                  <c:v>0.92980499999999999</c:v>
                </c:pt>
                <c:pt idx="45144" formatCode="General">
                  <c:v>0.92982799999999999</c:v>
                </c:pt>
                <c:pt idx="45145" formatCode="General">
                  <c:v>0.92984999999999995</c:v>
                </c:pt>
                <c:pt idx="45146" formatCode="General">
                  <c:v>0.92987299999999951</c:v>
                </c:pt>
                <c:pt idx="45147" formatCode="General">
                  <c:v>0.92988700000000002</c:v>
                </c:pt>
                <c:pt idx="45148" formatCode="General">
                  <c:v>0.92991000000000001</c:v>
                </c:pt>
                <c:pt idx="45149" formatCode="General">
                  <c:v>0.92993300000000001</c:v>
                </c:pt>
                <c:pt idx="45150" formatCode="General">
                  <c:v>0.92995499999999998</c:v>
                </c:pt>
                <c:pt idx="45151" formatCode="General">
                  <c:v>0.92996999999999996</c:v>
                </c:pt>
                <c:pt idx="45152" formatCode="General">
                  <c:v>0.92999200000000004</c:v>
                </c:pt>
                <c:pt idx="45153" formatCode="General">
                  <c:v>0.93001500000000004</c:v>
                </c:pt>
                <c:pt idx="45154" formatCode="General">
                  <c:v>0.930037</c:v>
                </c:pt>
                <c:pt idx="45155" formatCode="General">
                  <c:v>0.93005199999999999</c:v>
                </c:pt>
                <c:pt idx="45156" formatCode="General">
                  <c:v>0.93007499999999999</c:v>
                </c:pt>
                <c:pt idx="45157" formatCode="General">
                  <c:v>0.93009799999999998</c:v>
                </c:pt>
                <c:pt idx="45158" formatCode="General">
                  <c:v>0.9301199999999995</c:v>
                </c:pt>
                <c:pt idx="45159" formatCode="General">
                  <c:v>0.93013500000000005</c:v>
                </c:pt>
                <c:pt idx="45160" formatCode="General">
                  <c:v>0.93015800000000004</c:v>
                </c:pt>
                <c:pt idx="45161" formatCode="General">
                  <c:v>0.93018000000000001</c:v>
                </c:pt>
                <c:pt idx="45162" formatCode="General">
                  <c:v>0.93020199999999997</c:v>
                </c:pt>
                <c:pt idx="45163" formatCode="General">
                  <c:v>0.93021799999999955</c:v>
                </c:pt>
                <c:pt idx="45164" formatCode="General">
                  <c:v>0.93023999999999996</c:v>
                </c:pt>
                <c:pt idx="45165" formatCode="General">
                  <c:v>0.93026199999999959</c:v>
                </c:pt>
                <c:pt idx="45166" formatCode="General">
                  <c:v>0.93028500000000003</c:v>
                </c:pt>
                <c:pt idx="45167" formatCode="General">
                  <c:v>0.93030000000000002</c:v>
                </c:pt>
                <c:pt idx="45168" formatCode="General">
                  <c:v>0.93032300000000001</c:v>
                </c:pt>
                <c:pt idx="45169" formatCode="General">
                  <c:v>0.93034499999999998</c:v>
                </c:pt>
                <c:pt idx="45170" formatCode="General">
                  <c:v>0.93036799999999942</c:v>
                </c:pt>
                <c:pt idx="45171" formatCode="General">
                  <c:v>0.93038299999999929</c:v>
                </c:pt>
                <c:pt idx="45172" formatCode="General">
                  <c:v>0.93040500000000004</c:v>
                </c:pt>
                <c:pt idx="45173" formatCode="General">
                  <c:v>0.930427</c:v>
                </c:pt>
                <c:pt idx="45174" formatCode="General">
                  <c:v>0.93045</c:v>
                </c:pt>
                <c:pt idx="45175" formatCode="General">
                  <c:v>0.93046499999999943</c:v>
                </c:pt>
                <c:pt idx="45176" formatCode="General">
                  <c:v>0.93048699999999929</c:v>
                </c:pt>
                <c:pt idx="45177" formatCode="General">
                  <c:v>0.9305099999999995</c:v>
                </c:pt>
                <c:pt idx="45178" formatCode="General">
                  <c:v>0.93053299999999939</c:v>
                </c:pt>
                <c:pt idx="45179" formatCode="General">
                  <c:v>0.93054800000000004</c:v>
                </c:pt>
                <c:pt idx="45180" formatCode="General">
                  <c:v>0.93057000000000001</c:v>
                </c:pt>
                <c:pt idx="45181" formatCode="General">
                  <c:v>0.93059199999999997</c:v>
                </c:pt>
                <c:pt idx="45182" formatCode="General">
                  <c:v>0.93061499999999997</c:v>
                </c:pt>
                <c:pt idx="45183" formatCode="General">
                  <c:v>0.9306300000000004</c:v>
                </c:pt>
                <c:pt idx="45184" formatCode="General">
                  <c:v>0.93065200000000003</c:v>
                </c:pt>
                <c:pt idx="45185" formatCode="General">
                  <c:v>0.93067500000000059</c:v>
                </c:pt>
                <c:pt idx="45186" formatCode="General">
                  <c:v>0.93069800000000058</c:v>
                </c:pt>
                <c:pt idx="45187" formatCode="General">
                  <c:v>0.93071199999999998</c:v>
                </c:pt>
                <c:pt idx="45188" formatCode="General">
                  <c:v>0.93073499999999998</c:v>
                </c:pt>
                <c:pt idx="45189" formatCode="General">
                  <c:v>0.93075799999999997</c:v>
                </c:pt>
                <c:pt idx="45190" formatCode="General">
                  <c:v>0.93078000000000005</c:v>
                </c:pt>
                <c:pt idx="45191" formatCode="General">
                  <c:v>0.93079500000000071</c:v>
                </c:pt>
                <c:pt idx="45192" formatCode="General">
                  <c:v>0.93081700000000001</c:v>
                </c:pt>
                <c:pt idx="45193" formatCode="General">
                  <c:v>0.93084000000000044</c:v>
                </c:pt>
                <c:pt idx="45194" formatCode="General">
                  <c:v>0.93086199999999997</c:v>
                </c:pt>
                <c:pt idx="45195" formatCode="General">
                  <c:v>0.93087799999999998</c:v>
                </c:pt>
                <c:pt idx="45196" formatCode="General">
                  <c:v>0.93089999999999995</c:v>
                </c:pt>
                <c:pt idx="45197" formatCode="General">
                  <c:v>0.9309229999999995</c:v>
                </c:pt>
                <c:pt idx="45198" formatCode="General">
                  <c:v>0.93093700000000001</c:v>
                </c:pt>
                <c:pt idx="45199" formatCode="General">
                  <c:v>0.93096000000000001</c:v>
                </c:pt>
                <c:pt idx="45200" formatCode="General">
                  <c:v>0.930983</c:v>
                </c:pt>
                <c:pt idx="45201" formatCode="General">
                  <c:v>0.93100499999999997</c:v>
                </c:pt>
                <c:pt idx="45202" formatCode="General">
                  <c:v>0.93101999999999996</c:v>
                </c:pt>
                <c:pt idx="45203" formatCode="General">
                  <c:v>0.93104200000000004</c:v>
                </c:pt>
                <c:pt idx="45204" formatCode="General">
                  <c:v>0.93106500000000003</c:v>
                </c:pt>
                <c:pt idx="45205" formatCode="General">
                  <c:v>0.931087</c:v>
                </c:pt>
                <c:pt idx="45206" formatCode="General">
                  <c:v>0.93110300000000001</c:v>
                </c:pt>
                <c:pt idx="45207" formatCode="General">
                  <c:v>0.93112499999999998</c:v>
                </c:pt>
                <c:pt idx="45208" formatCode="General">
                  <c:v>0.9311469999999995</c:v>
                </c:pt>
                <c:pt idx="45209" formatCode="General">
                  <c:v>0.93117000000000005</c:v>
                </c:pt>
                <c:pt idx="45210" formatCode="General">
                  <c:v>0.93118500000000004</c:v>
                </c:pt>
                <c:pt idx="45211" formatCode="General">
                  <c:v>0.93120800000000004</c:v>
                </c:pt>
                <c:pt idx="45212" formatCode="General">
                  <c:v>0.93123</c:v>
                </c:pt>
                <c:pt idx="45213" formatCode="General">
                  <c:v>0.93125199999999997</c:v>
                </c:pt>
                <c:pt idx="45214" formatCode="General">
                  <c:v>0.93126699999999929</c:v>
                </c:pt>
                <c:pt idx="45215" formatCode="General">
                  <c:v>0.93128999999999951</c:v>
                </c:pt>
                <c:pt idx="45216" formatCode="General">
                  <c:v>0.93131299999999928</c:v>
                </c:pt>
                <c:pt idx="45217" formatCode="General">
                  <c:v>0.93133500000000002</c:v>
                </c:pt>
                <c:pt idx="45218" formatCode="General">
                  <c:v>0.93135000000000001</c:v>
                </c:pt>
                <c:pt idx="45219" formatCode="General">
                  <c:v>0.93137199999999998</c:v>
                </c:pt>
                <c:pt idx="45220" formatCode="General">
                  <c:v>0.93139499999999997</c:v>
                </c:pt>
                <c:pt idx="45221" formatCode="General">
                  <c:v>0.93141799999999941</c:v>
                </c:pt>
                <c:pt idx="45222" formatCode="General">
                  <c:v>0.93143299999999929</c:v>
                </c:pt>
                <c:pt idx="45223" formatCode="General">
                  <c:v>0.93145500000000003</c:v>
                </c:pt>
                <c:pt idx="45224" formatCode="General">
                  <c:v>0.931477</c:v>
                </c:pt>
                <c:pt idx="45225" formatCode="General">
                  <c:v>0.93149999999999999</c:v>
                </c:pt>
                <c:pt idx="45226" formatCode="General">
                  <c:v>0.93151499999999943</c:v>
                </c:pt>
                <c:pt idx="45227" formatCode="General">
                  <c:v>0.93153699999999928</c:v>
                </c:pt>
                <c:pt idx="45228" formatCode="General">
                  <c:v>0.93155999999999961</c:v>
                </c:pt>
                <c:pt idx="45229" formatCode="General">
                  <c:v>0.93158299999999938</c:v>
                </c:pt>
                <c:pt idx="45230" formatCode="General">
                  <c:v>0.93159700000000001</c:v>
                </c:pt>
                <c:pt idx="45231" formatCode="General">
                  <c:v>0.93162000000000045</c:v>
                </c:pt>
                <c:pt idx="45232" formatCode="General">
                  <c:v>0.93164300000000044</c:v>
                </c:pt>
                <c:pt idx="45233" formatCode="General">
                  <c:v>0.93166499999999997</c:v>
                </c:pt>
                <c:pt idx="45234" formatCode="General">
                  <c:v>0.93167999999999995</c:v>
                </c:pt>
                <c:pt idx="45235" formatCode="General">
                  <c:v>0.93170200000000003</c:v>
                </c:pt>
                <c:pt idx="45236" formatCode="General">
                  <c:v>0.93172500000000058</c:v>
                </c:pt>
                <c:pt idx="45237" formatCode="General">
                  <c:v>0.93174699999999999</c:v>
                </c:pt>
                <c:pt idx="45238" formatCode="General">
                  <c:v>0.93176199999999998</c:v>
                </c:pt>
                <c:pt idx="45239" formatCode="General">
                  <c:v>0.93178499999999997</c:v>
                </c:pt>
                <c:pt idx="45240" formatCode="General">
                  <c:v>0.93180799999999997</c:v>
                </c:pt>
                <c:pt idx="45241" formatCode="General">
                  <c:v>0.93183000000000005</c:v>
                </c:pt>
                <c:pt idx="45242" formatCode="General">
                  <c:v>0.9318450000000007</c:v>
                </c:pt>
                <c:pt idx="45243" formatCode="General">
                  <c:v>0.93186800000000003</c:v>
                </c:pt>
                <c:pt idx="45244" formatCode="General">
                  <c:v>0.93189000000000044</c:v>
                </c:pt>
                <c:pt idx="45245" formatCode="General">
                  <c:v>0.93191199999999996</c:v>
                </c:pt>
                <c:pt idx="45246" formatCode="General">
                  <c:v>0.93192799999999998</c:v>
                </c:pt>
                <c:pt idx="45247" formatCode="General">
                  <c:v>0.93194999999999995</c:v>
                </c:pt>
                <c:pt idx="45248" formatCode="General">
                  <c:v>0.93197200000000002</c:v>
                </c:pt>
                <c:pt idx="45249" formatCode="General">
                  <c:v>0.93199500000000046</c:v>
                </c:pt>
                <c:pt idx="45250" formatCode="General">
                  <c:v>0.93201000000000001</c:v>
                </c:pt>
                <c:pt idx="45251" formatCode="General">
                  <c:v>0.932033</c:v>
                </c:pt>
                <c:pt idx="45252" formatCode="General">
                  <c:v>0.93205499999999997</c:v>
                </c:pt>
                <c:pt idx="45253" formatCode="General">
                  <c:v>0.93207799999999996</c:v>
                </c:pt>
                <c:pt idx="45254" formatCode="General">
                  <c:v>0.93209200000000003</c:v>
                </c:pt>
                <c:pt idx="45255" formatCode="General">
                  <c:v>0.93211500000000003</c:v>
                </c:pt>
                <c:pt idx="45256" formatCode="General">
                  <c:v>0.93213699999999955</c:v>
                </c:pt>
                <c:pt idx="45257" formatCode="General">
                  <c:v>0.93215999999999999</c:v>
                </c:pt>
                <c:pt idx="45258" formatCode="General">
                  <c:v>0.93217499999999998</c:v>
                </c:pt>
                <c:pt idx="45259" formatCode="General">
                  <c:v>0.93219700000000005</c:v>
                </c:pt>
                <c:pt idx="45260" formatCode="General">
                  <c:v>0.93222000000000005</c:v>
                </c:pt>
                <c:pt idx="45261" formatCode="General">
                  <c:v>0.93224300000000004</c:v>
                </c:pt>
                <c:pt idx="45262" formatCode="General">
                  <c:v>0.93225800000000003</c:v>
                </c:pt>
                <c:pt idx="45263" formatCode="General">
                  <c:v>0.93228</c:v>
                </c:pt>
                <c:pt idx="45264" formatCode="General">
                  <c:v>0.93230199999999996</c:v>
                </c:pt>
                <c:pt idx="45265" formatCode="General">
                  <c:v>0.93231699999999929</c:v>
                </c:pt>
                <c:pt idx="45266" formatCode="General">
                  <c:v>0.9323399999999995</c:v>
                </c:pt>
                <c:pt idx="45267" formatCode="General">
                  <c:v>0.93236199999999958</c:v>
                </c:pt>
                <c:pt idx="45268" formatCode="General">
                  <c:v>0.93238500000000002</c:v>
                </c:pt>
                <c:pt idx="45269" formatCode="General">
                  <c:v>0.93240000000000001</c:v>
                </c:pt>
                <c:pt idx="45270" formatCode="General">
                  <c:v>0.93242199999999997</c:v>
                </c:pt>
                <c:pt idx="45271" formatCode="General">
                  <c:v>0.93244499999999997</c:v>
                </c:pt>
                <c:pt idx="45272" formatCode="General">
                  <c:v>0.9324679999999993</c:v>
                </c:pt>
                <c:pt idx="45273" formatCode="General">
                  <c:v>0.93248299999999928</c:v>
                </c:pt>
                <c:pt idx="45274" formatCode="General">
                  <c:v>0.93250500000000003</c:v>
                </c:pt>
                <c:pt idx="45275" formatCode="General">
                  <c:v>0.93252699999999955</c:v>
                </c:pt>
                <c:pt idx="45276" formatCode="General">
                  <c:v>0.93254999999999999</c:v>
                </c:pt>
                <c:pt idx="45277" formatCode="General">
                  <c:v>0.93256499999999942</c:v>
                </c:pt>
                <c:pt idx="45278" formatCode="General">
                  <c:v>0.93258799999999942</c:v>
                </c:pt>
                <c:pt idx="45279" formatCode="General">
                  <c:v>0.93261000000000005</c:v>
                </c:pt>
                <c:pt idx="45280" formatCode="General">
                  <c:v>0.93263300000000005</c:v>
                </c:pt>
                <c:pt idx="45281" formatCode="General">
                  <c:v>0.93264700000000045</c:v>
                </c:pt>
                <c:pt idx="45282" formatCode="General">
                  <c:v>0.93267000000000044</c:v>
                </c:pt>
                <c:pt idx="45283" formatCode="General">
                  <c:v>0.93269299999999999</c:v>
                </c:pt>
                <c:pt idx="45284" formatCode="General">
                  <c:v>0.93271499999999996</c:v>
                </c:pt>
                <c:pt idx="45285" formatCode="General">
                  <c:v>0.93272999999999995</c:v>
                </c:pt>
                <c:pt idx="45286" formatCode="General">
                  <c:v>0.93275200000000003</c:v>
                </c:pt>
                <c:pt idx="45287" formatCode="General">
                  <c:v>0.93277500000000046</c:v>
                </c:pt>
                <c:pt idx="45288" formatCode="General">
                  <c:v>0.93279699999999999</c:v>
                </c:pt>
                <c:pt idx="45289" formatCode="General">
                  <c:v>0.932813</c:v>
                </c:pt>
                <c:pt idx="45290" formatCode="General">
                  <c:v>0.93283499999999997</c:v>
                </c:pt>
                <c:pt idx="45291" formatCode="General">
                  <c:v>0.93285799999999997</c:v>
                </c:pt>
                <c:pt idx="45292" formatCode="General">
                  <c:v>0.93288000000000004</c:v>
                </c:pt>
                <c:pt idx="45293" formatCode="General">
                  <c:v>0.93289500000000058</c:v>
                </c:pt>
                <c:pt idx="45294" formatCode="General">
                  <c:v>0.93291800000000003</c:v>
                </c:pt>
                <c:pt idx="45295" formatCode="General">
                  <c:v>0.93293999999999999</c:v>
                </c:pt>
                <c:pt idx="45296" formatCode="General">
                  <c:v>0.93296199999999996</c:v>
                </c:pt>
                <c:pt idx="45297" formatCode="General">
                  <c:v>0.9329769999999995</c:v>
                </c:pt>
                <c:pt idx="45298" formatCode="General">
                  <c:v>0.93300000000000005</c:v>
                </c:pt>
                <c:pt idx="45299" formatCode="General">
                  <c:v>0.93302200000000002</c:v>
                </c:pt>
                <c:pt idx="45300" formatCode="General">
                  <c:v>0.93304500000000046</c:v>
                </c:pt>
                <c:pt idx="45301" formatCode="General">
                  <c:v>0.93306</c:v>
                </c:pt>
                <c:pt idx="45302" formatCode="General">
                  <c:v>0.933083</c:v>
                </c:pt>
                <c:pt idx="45303" formatCode="General">
                  <c:v>0.93310499999999996</c:v>
                </c:pt>
                <c:pt idx="45304" formatCode="General">
                  <c:v>0.93312799999999996</c:v>
                </c:pt>
                <c:pt idx="45305" formatCode="General">
                  <c:v>0.9331429999999995</c:v>
                </c:pt>
                <c:pt idx="45306" formatCode="General">
                  <c:v>0.93316500000000002</c:v>
                </c:pt>
                <c:pt idx="45307" formatCode="General">
                  <c:v>0.93318699999999954</c:v>
                </c:pt>
                <c:pt idx="45308" formatCode="General">
                  <c:v>0.93320999999999998</c:v>
                </c:pt>
                <c:pt idx="45309" formatCode="General">
                  <c:v>0.93322499999999997</c:v>
                </c:pt>
                <c:pt idx="45310" formatCode="General">
                  <c:v>0.93324700000000005</c:v>
                </c:pt>
                <c:pt idx="45311" formatCode="General">
                  <c:v>0.93327000000000004</c:v>
                </c:pt>
                <c:pt idx="45312" formatCode="General">
                  <c:v>0.93329300000000004</c:v>
                </c:pt>
                <c:pt idx="45313" formatCode="General">
                  <c:v>0.93330800000000003</c:v>
                </c:pt>
                <c:pt idx="45314" formatCode="General">
                  <c:v>0.93332999999999999</c:v>
                </c:pt>
                <c:pt idx="45315" formatCode="General">
                  <c:v>0.93335299999999954</c:v>
                </c:pt>
                <c:pt idx="45316" formatCode="General">
                  <c:v>0.93337499999999951</c:v>
                </c:pt>
                <c:pt idx="45317" formatCode="General">
                  <c:v>0.93339000000000005</c:v>
                </c:pt>
                <c:pt idx="45318" formatCode="General">
                  <c:v>0.93341199999999958</c:v>
                </c:pt>
                <c:pt idx="45319" formatCode="General">
                  <c:v>0.93343500000000001</c:v>
                </c:pt>
                <c:pt idx="45320" formatCode="General">
                  <c:v>0.93345699999999943</c:v>
                </c:pt>
                <c:pt idx="45321" formatCode="General">
                  <c:v>0.93347199999999997</c:v>
                </c:pt>
                <c:pt idx="45322" formatCode="General">
                  <c:v>0.93349499999999996</c:v>
                </c:pt>
                <c:pt idx="45323" formatCode="General">
                  <c:v>0.93351799999999929</c:v>
                </c:pt>
                <c:pt idx="45324" formatCode="General">
                  <c:v>0.93354000000000004</c:v>
                </c:pt>
                <c:pt idx="45325" formatCode="General">
                  <c:v>0.93355500000000002</c:v>
                </c:pt>
                <c:pt idx="45326" formatCode="General">
                  <c:v>0.93357800000000002</c:v>
                </c:pt>
                <c:pt idx="45327" formatCode="General">
                  <c:v>0.93359999999999999</c:v>
                </c:pt>
                <c:pt idx="45328" formatCode="General">
                  <c:v>0.93362199999999995</c:v>
                </c:pt>
                <c:pt idx="45329" formatCode="General">
                  <c:v>0.93363700000000005</c:v>
                </c:pt>
                <c:pt idx="45330" formatCode="General">
                  <c:v>0.93366000000000005</c:v>
                </c:pt>
                <c:pt idx="45331" formatCode="General">
                  <c:v>0.93368200000000001</c:v>
                </c:pt>
                <c:pt idx="45332" formatCode="General">
                  <c:v>0.93369700000000044</c:v>
                </c:pt>
                <c:pt idx="45333" formatCode="General">
                  <c:v>0.93371999999999999</c:v>
                </c:pt>
                <c:pt idx="45334" formatCode="General">
                  <c:v>0.93374299999999999</c:v>
                </c:pt>
                <c:pt idx="45335" formatCode="General">
                  <c:v>0.93376499999999996</c:v>
                </c:pt>
                <c:pt idx="45336" formatCode="General">
                  <c:v>0.93378000000000005</c:v>
                </c:pt>
                <c:pt idx="45337" formatCode="General">
                  <c:v>0.93380200000000002</c:v>
                </c:pt>
                <c:pt idx="45338" formatCode="General">
                  <c:v>0.93382500000000046</c:v>
                </c:pt>
                <c:pt idx="45339" formatCode="General">
                  <c:v>0.93384699999999998</c:v>
                </c:pt>
                <c:pt idx="45340" formatCode="General">
                  <c:v>0.933863</c:v>
                </c:pt>
                <c:pt idx="45341" formatCode="General">
                  <c:v>0.93388499999999997</c:v>
                </c:pt>
                <c:pt idx="45342" formatCode="General">
                  <c:v>0.93390700000000004</c:v>
                </c:pt>
                <c:pt idx="45343" formatCode="General">
                  <c:v>0.93393000000000004</c:v>
                </c:pt>
                <c:pt idx="45344" formatCode="General">
                  <c:v>0.93394500000000058</c:v>
                </c:pt>
                <c:pt idx="45345" formatCode="General">
                  <c:v>0.93396800000000002</c:v>
                </c:pt>
                <c:pt idx="45346" formatCode="General">
                  <c:v>0.93398999999999999</c:v>
                </c:pt>
                <c:pt idx="45347" formatCode="General">
                  <c:v>0.93401199999999951</c:v>
                </c:pt>
                <c:pt idx="45348" formatCode="General">
                  <c:v>0.93402700000000005</c:v>
                </c:pt>
                <c:pt idx="45349" formatCode="General">
                  <c:v>0.93405000000000005</c:v>
                </c:pt>
                <c:pt idx="45350" formatCode="General">
                  <c:v>0.93407200000000001</c:v>
                </c:pt>
                <c:pt idx="45351" formatCode="General">
                  <c:v>0.93409500000000045</c:v>
                </c:pt>
                <c:pt idx="45352" formatCode="General">
                  <c:v>0.93411</c:v>
                </c:pt>
                <c:pt idx="45353" formatCode="General">
                  <c:v>0.93413199999999996</c:v>
                </c:pt>
                <c:pt idx="45354" formatCode="General">
                  <c:v>0.93415499999999996</c:v>
                </c:pt>
                <c:pt idx="45355" formatCode="General">
                  <c:v>0.93417799999999951</c:v>
                </c:pt>
                <c:pt idx="45356" formatCode="General">
                  <c:v>0.93419300000000005</c:v>
                </c:pt>
                <c:pt idx="45357" formatCode="General">
                  <c:v>0.93421500000000002</c:v>
                </c:pt>
                <c:pt idx="45358" formatCode="General">
                  <c:v>0.93423699999999943</c:v>
                </c:pt>
                <c:pt idx="45359" formatCode="General">
                  <c:v>0.93425999999999998</c:v>
                </c:pt>
                <c:pt idx="45360" formatCode="General">
                  <c:v>0.93427499999999997</c:v>
                </c:pt>
                <c:pt idx="45361" formatCode="General">
                  <c:v>0.93429799999999996</c:v>
                </c:pt>
                <c:pt idx="45362" formatCode="General">
                  <c:v>0.93432000000000004</c:v>
                </c:pt>
                <c:pt idx="45363" formatCode="General">
                  <c:v>0.93434300000000003</c:v>
                </c:pt>
                <c:pt idx="45364" formatCode="General">
                  <c:v>0.93435699999999955</c:v>
                </c:pt>
                <c:pt idx="45365" formatCode="General">
                  <c:v>0.93437999999999999</c:v>
                </c:pt>
                <c:pt idx="45366" formatCode="General">
                  <c:v>0.93440299999999943</c:v>
                </c:pt>
                <c:pt idx="45367" formatCode="General">
                  <c:v>0.93442499999999951</c:v>
                </c:pt>
                <c:pt idx="45368" formatCode="General">
                  <c:v>0.93444000000000005</c:v>
                </c:pt>
                <c:pt idx="45369" formatCode="General">
                  <c:v>0.93446199999999957</c:v>
                </c:pt>
                <c:pt idx="45370" formatCode="General">
                  <c:v>0.93448500000000001</c:v>
                </c:pt>
                <c:pt idx="45371" formatCode="General">
                  <c:v>0.93450699999999942</c:v>
                </c:pt>
                <c:pt idx="45372" formatCode="General">
                  <c:v>0.93452299999999955</c:v>
                </c:pt>
                <c:pt idx="45373" formatCode="General">
                  <c:v>0.93454499999999996</c:v>
                </c:pt>
                <c:pt idx="45374" formatCode="General">
                  <c:v>0.93456799999999929</c:v>
                </c:pt>
                <c:pt idx="45375" formatCode="General">
                  <c:v>0.93459000000000003</c:v>
                </c:pt>
                <c:pt idx="45376" formatCode="General">
                  <c:v>0.93460500000000046</c:v>
                </c:pt>
                <c:pt idx="45377" formatCode="General">
                  <c:v>0.93462800000000046</c:v>
                </c:pt>
                <c:pt idx="45378" formatCode="General">
                  <c:v>0.93465000000000042</c:v>
                </c:pt>
                <c:pt idx="45379" formatCode="General">
                  <c:v>0.93467199999999995</c:v>
                </c:pt>
                <c:pt idx="45380" formatCode="General">
                  <c:v>0.93468700000000005</c:v>
                </c:pt>
                <c:pt idx="45381" formatCode="General">
                  <c:v>0.93471000000000004</c:v>
                </c:pt>
                <c:pt idx="45382" formatCode="General">
                  <c:v>0.93473200000000001</c:v>
                </c:pt>
                <c:pt idx="45383" formatCode="General">
                  <c:v>0.93475500000000045</c:v>
                </c:pt>
                <c:pt idx="45384" formatCode="General">
                  <c:v>0.93476999999999999</c:v>
                </c:pt>
                <c:pt idx="45385" formatCode="General">
                  <c:v>0.93479299999999999</c:v>
                </c:pt>
                <c:pt idx="45386" formatCode="General">
                  <c:v>0.93481499999999951</c:v>
                </c:pt>
                <c:pt idx="45387" formatCode="General">
                  <c:v>0.9348379999999995</c:v>
                </c:pt>
                <c:pt idx="45388" formatCode="General">
                  <c:v>0.93485300000000005</c:v>
                </c:pt>
                <c:pt idx="45389" formatCode="General">
                  <c:v>0.93487500000000046</c:v>
                </c:pt>
                <c:pt idx="45390" formatCode="General">
                  <c:v>0.93489699999999998</c:v>
                </c:pt>
                <c:pt idx="45391" formatCode="General">
                  <c:v>0.93491999999999997</c:v>
                </c:pt>
                <c:pt idx="45392" formatCode="General">
                  <c:v>0.93493499999999996</c:v>
                </c:pt>
                <c:pt idx="45393" formatCode="General">
                  <c:v>0.93495700000000004</c:v>
                </c:pt>
                <c:pt idx="45394" formatCode="General">
                  <c:v>0.93498000000000003</c:v>
                </c:pt>
                <c:pt idx="45395" formatCode="General">
                  <c:v>0.93500300000000003</c:v>
                </c:pt>
                <c:pt idx="45396" formatCode="General">
                  <c:v>0.93501800000000002</c:v>
                </c:pt>
                <c:pt idx="45397" formatCode="General">
                  <c:v>0.93503999999999998</c:v>
                </c:pt>
                <c:pt idx="45398" formatCode="General">
                  <c:v>0.93506299999999942</c:v>
                </c:pt>
                <c:pt idx="45399" formatCode="General">
                  <c:v>0.93507799999999996</c:v>
                </c:pt>
                <c:pt idx="45400" formatCode="General">
                  <c:v>0.93510000000000004</c:v>
                </c:pt>
                <c:pt idx="45401" formatCode="General">
                  <c:v>0.93512200000000001</c:v>
                </c:pt>
                <c:pt idx="45402" formatCode="General">
                  <c:v>0.93514500000000045</c:v>
                </c:pt>
                <c:pt idx="45403" formatCode="General">
                  <c:v>0.93515999999999999</c:v>
                </c:pt>
                <c:pt idx="45404" formatCode="General">
                  <c:v>0.93518199999999996</c:v>
                </c:pt>
                <c:pt idx="45405" formatCode="General">
                  <c:v>0.93520499999999951</c:v>
                </c:pt>
                <c:pt idx="45406" formatCode="General">
                  <c:v>0.9352279999999995</c:v>
                </c:pt>
                <c:pt idx="45407" formatCode="General">
                  <c:v>0.93524300000000005</c:v>
                </c:pt>
                <c:pt idx="45408" formatCode="General">
                  <c:v>0.93526500000000001</c:v>
                </c:pt>
                <c:pt idx="45409" formatCode="General">
                  <c:v>0.93528800000000001</c:v>
                </c:pt>
                <c:pt idx="45410" formatCode="General">
                  <c:v>0.93530999999999997</c:v>
                </c:pt>
                <c:pt idx="45411" formatCode="General">
                  <c:v>0.93532499999999996</c:v>
                </c:pt>
                <c:pt idx="45412" formatCode="General">
                  <c:v>0.93534700000000004</c:v>
                </c:pt>
                <c:pt idx="45413" formatCode="General">
                  <c:v>0.93537000000000003</c:v>
                </c:pt>
                <c:pt idx="45414" formatCode="General">
                  <c:v>0.93539300000000003</c:v>
                </c:pt>
                <c:pt idx="45415" formatCode="General">
                  <c:v>0.93540699999999954</c:v>
                </c:pt>
                <c:pt idx="45416" formatCode="General">
                  <c:v>0.93542999999999998</c:v>
                </c:pt>
                <c:pt idx="45417" formatCode="General">
                  <c:v>0.93545299999999942</c:v>
                </c:pt>
                <c:pt idx="45418" formatCode="General">
                  <c:v>0.9354749999999995</c:v>
                </c:pt>
                <c:pt idx="45419" formatCode="General">
                  <c:v>0.93549000000000004</c:v>
                </c:pt>
                <c:pt idx="45420" formatCode="General">
                  <c:v>0.93551199999999957</c:v>
                </c:pt>
                <c:pt idx="45421" formatCode="General">
                  <c:v>0.93553500000000001</c:v>
                </c:pt>
                <c:pt idx="45422" formatCode="General">
                  <c:v>0.93555699999999942</c:v>
                </c:pt>
                <c:pt idx="45423" formatCode="General">
                  <c:v>0.93557299999999943</c:v>
                </c:pt>
                <c:pt idx="45424" formatCode="General">
                  <c:v>0.93559499999999951</c:v>
                </c:pt>
                <c:pt idx="45425" formatCode="General">
                  <c:v>0.93561799999999951</c:v>
                </c:pt>
                <c:pt idx="45426" formatCode="General">
                  <c:v>0.93564000000000058</c:v>
                </c:pt>
                <c:pt idx="45427" formatCode="General">
                  <c:v>0.93565500000000046</c:v>
                </c:pt>
                <c:pt idx="45428" formatCode="General">
                  <c:v>0.93567800000000045</c:v>
                </c:pt>
                <c:pt idx="45429" formatCode="General">
                  <c:v>0.93570000000000042</c:v>
                </c:pt>
                <c:pt idx="45430" formatCode="General">
                  <c:v>0.93572200000000005</c:v>
                </c:pt>
                <c:pt idx="45431" formatCode="General">
                  <c:v>0.93573700000000004</c:v>
                </c:pt>
                <c:pt idx="45432" formatCode="General">
                  <c:v>0.93576000000000004</c:v>
                </c:pt>
                <c:pt idx="45433" formatCode="General">
                  <c:v>0.935782</c:v>
                </c:pt>
                <c:pt idx="45434" formatCode="General">
                  <c:v>0.93580500000000044</c:v>
                </c:pt>
                <c:pt idx="45435" formatCode="General">
                  <c:v>0.93581999999999999</c:v>
                </c:pt>
                <c:pt idx="45436" formatCode="General">
                  <c:v>0.93584199999999995</c:v>
                </c:pt>
                <c:pt idx="45437" formatCode="General">
                  <c:v>0.9358649999999995</c:v>
                </c:pt>
                <c:pt idx="45438" formatCode="General">
                  <c:v>0.93588800000000005</c:v>
                </c:pt>
                <c:pt idx="45439" formatCode="General">
                  <c:v>0.93590300000000004</c:v>
                </c:pt>
                <c:pt idx="45440" formatCode="General">
                  <c:v>0.93592500000000045</c:v>
                </c:pt>
                <c:pt idx="45441" formatCode="General">
                  <c:v>0.93594699999999997</c:v>
                </c:pt>
                <c:pt idx="45442" formatCode="General">
                  <c:v>0.93596999999999997</c:v>
                </c:pt>
                <c:pt idx="45443" formatCode="General">
                  <c:v>0.93598499999999996</c:v>
                </c:pt>
                <c:pt idx="45444" formatCode="General">
                  <c:v>0.93600700000000003</c:v>
                </c:pt>
                <c:pt idx="45445" formatCode="General">
                  <c:v>0.93603000000000003</c:v>
                </c:pt>
                <c:pt idx="45446" formatCode="General">
                  <c:v>0.93605300000000002</c:v>
                </c:pt>
                <c:pt idx="45447" formatCode="General">
                  <c:v>0.93606699999999943</c:v>
                </c:pt>
                <c:pt idx="45448" formatCode="General">
                  <c:v>0.93608999999999998</c:v>
                </c:pt>
                <c:pt idx="45449" formatCode="General">
                  <c:v>0.93611299999999942</c:v>
                </c:pt>
                <c:pt idx="45450" formatCode="General">
                  <c:v>0.93613500000000005</c:v>
                </c:pt>
                <c:pt idx="45451" formatCode="General">
                  <c:v>0.93615000000000004</c:v>
                </c:pt>
                <c:pt idx="45452" formatCode="General">
                  <c:v>0.936172</c:v>
                </c:pt>
                <c:pt idx="45453" formatCode="General">
                  <c:v>0.93619500000000044</c:v>
                </c:pt>
                <c:pt idx="45454" formatCode="General">
                  <c:v>0.9362169999999993</c:v>
                </c:pt>
                <c:pt idx="45455" formatCode="General">
                  <c:v>0.93623299999999943</c:v>
                </c:pt>
                <c:pt idx="45456" formatCode="General">
                  <c:v>0.9362549999999995</c:v>
                </c:pt>
                <c:pt idx="45457" formatCode="General">
                  <c:v>0.93627800000000005</c:v>
                </c:pt>
                <c:pt idx="45458" formatCode="General">
                  <c:v>0.93630000000000002</c:v>
                </c:pt>
                <c:pt idx="45459" formatCode="General">
                  <c:v>0.93631500000000001</c:v>
                </c:pt>
                <c:pt idx="45460" formatCode="General">
                  <c:v>0.936338</c:v>
                </c:pt>
                <c:pt idx="45461" formatCode="General">
                  <c:v>0.93635999999999997</c:v>
                </c:pt>
                <c:pt idx="45462" formatCode="General">
                  <c:v>0.9363819999999996</c:v>
                </c:pt>
                <c:pt idx="45463" formatCode="General">
                  <c:v>0.93639700000000003</c:v>
                </c:pt>
                <c:pt idx="45464" formatCode="General">
                  <c:v>0.93642000000000003</c:v>
                </c:pt>
                <c:pt idx="45465" formatCode="General">
                  <c:v>0.936442</c:v>
                </c:pt>
                <c:pt idx="45466" formatCode="General">
                  <c:v>0.93645699999999943</c:v>
                </c:pt>
                <c:pt idx="45467" formatCode="General">
                  <c:v>0.93647999999999998</c:v>
                </c:pt>
                <c:pt idx="45468" formatCode="General">
                  <c:v>0.93650299999999942</c:v>
                </c:pt>
                <c:pt idx="45469" formatCode="General">
                  <c:v>0.93652500000000005</c:v>
                </c:pt>
                <c:pt idx="45470" formatCode="General">
                  <c:v>0.93654000000000004</c:v>
                </c:pt>
                <c:pt idx="45471" formatCode="General">
                  <c:v>0.93656299999999937</c:v>
                </c:pt>
                <c:pt idx="45472" formatCode="General">
                  <c:v>0.936585</c:v>
                </c:pt>
                <c:pt idx="45473" formatCode="General">
                  <c:v>0.93660699999999997</c:v>
                </c:pt>
                <c:pt idx="45474" formatCode="General">
                  <c:v>0.93662299999999998</c:v>
                </c:pt>
                <c:pt idx="45475" formatCode="General">
                  <c:v>0.93664499999999995</c:v>
                </c:pt>
                <c:pt idx="45476" formatCode="General">
                  <c:v>0.93666700000000003</c:v>
                </c:pt>
                <c:pt idx="45477" formatCode="General">
                  <c:v>0.93669000000000058</c:v>
                </c:pt>
                <c:pt idx="45478" formatCode="General">
                  <c:v>0.93670500000000045</c:v>
                </c:pt>
                <c:pt idx="45479" formatCode="General">
                  <c:v>0.93672800000000045</c:v>
                </c:pt>
                <c:pt idx="45480" formatCode="General">
                  <c:v>0.93675000000000042</c:v>
                </c:pt>
                <c:pt idx="45481" formatCode="General">
                  <c:v>0.93677299999999997</c:v>
                </c:pt>
                <c:pt idx="45482" formatCode="General">
                  <c:v>0.93678799999999951</c:v>
                </c:pt>
                <c:pt idx="45483" formatCode="General">
                  <c:v>0.93681000000000003</c:v>
                </c:pt>
                <c:pt idx="45484" formatCode="General">
                  <c:v>0.936832</c:v>
                </c:pt>
                <c:pt idx="45485" formatCode="General">
                  <c:v>0.93685499999999999</c:v>
                </c:pt>
                <c:pt idx="45486" formatCode="General">
                  <c:v>0.93686999999999998</c:v>
                </c:pt>
                <c:pt idx="45487" formatCode="General">
                  <c:v>0.93689199999999995</c:v>
                </c:pt>
                <c:pt idx="45488" formatCode="General">
                  <c:v>0.93691500000000005</c:v>
                </c:pt>
                <c:pt idx="45489" formatCode="General">
                  <c:v>0.93693800000000005</c:v>
                </c:pt>
                <c:pt idx="45490" formatCode="General">
                  <c:v>0.93695300000000004</c:v>
                </c:pt>
                <c:pt idx="45491" formatCode="General">
                  <c:v>0.93697500000000045</c:v>
                </c:pt>
                <c:pt idx="45492" formatCode="General">
                  <c:v>0.93699699999999997</c:v>
                </c:pt>
                <c:pt idx="45493" formatCode="General">
                  <c:v>0.93701999999999996</c:v>
                </c:pt>
                <c:pt idx="45494" formatCode="General">
                  <c:v>0.93703499999999951</c:v>
                </c:pt>
                <c:pt idx="45495" formatCode="General">
                  <c:v>0.93705700000000003</c:v>
                </c:pt>
                <c:pt idx="45496" formatCode="General">
                  <c:v>0.93708000000000002</c:v>
                </c:pt>
                <c:pt idx="45497" formatCode="General">
                  <c:v>0.93710300000000002</c:v>
                </c:pt>
                <c:pt idx="45498" formatCode="General">
                  <c:v>0.93711699999999942</c:v>
                </c:pt>
                <c:pt idx="45499" formatCode="General">
                  <c:v>0.93713999999999997</c:v>
                </c:pt>
                <c:pt idx="45500" formatCode="General">
                  <c:v>0.93716299999999941</c:v>
                </c:pt>
                <c:pt idx="45501" formatCode="General">
                  <c:v>0.93718500000000005</c:v>
                </c:pt>
                <c:pt idx="45502" formatCode="General">
                  <c:v>0.93720000000000003</c:v>
                </c:pt>
                <c:pt idx="45503" formatCode="General">
                  <c:v>0.937222</c:v>
                </c:pt>
                <c:pt idx="45504" formatCode="General">
                  <c:v>0.93724499999999999</c:v>
                </c:pt>
                <c:pt idx="45505" formatCode="General">
                  <c:v>0.9372669999999993</c:v>
                </c:pt>
                <c:pt idx="45506" formatCode="General">
                  <c:v>0.93728299999999942</c:v>
                </c:pt>
                <c:pt idx="45507" formatCode="General">
                  <c:v>0.93730500000000005</c:v>
                </c:pt>
                <c:pt idx="45508" formatCode="General">
                  <c:v>0.93732800000000005</c:v>
                </c:pt>
                <c:pt idx="45509" formatCode="General">
                  <c:v>0.93735000000000002</c:v>
                </c:pt>
                <c:pt idx="45510" formatCode="General">
                  <c:v>0.937365</c:v>
                </c:pt>
                <c:pt idx="45511" formatCode="General">
                  <c:v>0.937388</c:v>
                </c:pt>
                <c:pt idx="45512" formatCode="General">
                  <c:v>0.93740999999999997</c:v>
                </c:pt>
                <c:pt idx="45513" formatCode="General">
                  <c:v>0.9374319999999996</c:v>
                </c:pt>
                <c:pt idx="45514" formatCode="General">
                  <c:v>0.93744700000000003</c:v>
                </c:pt>
                <c:pt idx="45515" formatCode="General">
                  <c:v>0.93747000000000003</c:v>
                </c:pt>
                <c:pt idx="45516" formatCode="General">
                  <c:v>0.93749199999999999</c:v>
                </c:pt>
                <c:pt idx="45517" formatCode="General">
                  <c:v>0.93751499999999943</c:v>
                </c:pt>
                <c:pt idx="45518" formatCode="General">
                  <c:v>0.93752999999999997</c:v>
                </c:pt>
                <c:pt idx="45519" formatCode="General">
                  <c:v>0.93755299999999941</c:v>
                </c:pt>
                <c:pt idx="45520" formatCode="General">
                  <c:v>0.93757500000000005</c:v>
                </c:pt>
                <c:pt idx="45521" formatCode="General">
                  <c:v>0.93759800000000004</c:v>
                </c:pt>
                <c:pt idx="45522" formatCode="General">
                  <c:v>0.93761300000000003</c:v>
                </c:pt>
                <c:pt idx="45523" formatCode="General">
                  <c:v>0.93763500000000044</c:v>
                </c:pt>
                <c:pt idx="45524" formatCode="General">
                  <c:v>0.93765699999999996</c:v>
                </c:pt>
                <c:pt idx="45525" formatCode="General">
                  <c:v>0.9376800000000004</c:v>
                </c:pt>
                <c:pt idx="45526" formatCode="General">
                  <c:v>0.93769499999999995</c:v>
                </c:pt>
                <c:pt idx="45527" formatCode="General">
                  <c:v>0.93771700000000002</c:v>
                </c:pt>
                <c:pt idx="45528" formatCode="General">
                  <c:v>0.93774000000000046</c:v>
                </c:pt>
                <c:pt idx="45529" formatCode="General">
                  <c:v>0.93776199999999998</c:v>
                </c:pt>
                <c:pt idx="45530" formatCode="General">
                  <c:v>0.93777800000000044</c:v>
                </c:pt>
                <c:pt idx="45531" formatCode="General">
                  <c:v>0.93780000000000041</c:v>
                </c:pt>
                <c:pt idx="45532" formatCode="General">
                  <c:v>0.93782299999999996</c:v>
                </c:pt>
                <c:pt idx="45533" formatCode="General">
                  <c:v>0.93783799999999951</c:v>
                </c:pt>
                <c:pt idx="45534" formatCode="General">
                  <c:v>0.93786000000000003</c:v>
                </c:pt>
                <c:pt idx="45535" formatCode="General">
                  <c:v>0.93788199999999999</c:v>
                </c:pt>
                <c:pt idx="45536" formatCode="General">
                  <c:v>0.93790499999999999</c:v>
                </c:pt>
                <c:pt idx="45537" formatCode="General">
                  <c:v>0.93791999999999998</c:v>
                </c:pt>
                <c:pt idx="45538" formatCode="General">
                  <c:v>0.93794200000000005</c:v>
                </c:pt>
                <c:pt idx="45539" formatCode="General">
                  <c:v>0.93796500000000005</c:v>
                </c:pt>
                <c:pt idx="45540" formatCode="General">
                  <c:v>0.93798800000000004</c:v>
                </c:pt>
                <c:pt idx="45541" formatCode="General">
                  <c:v>0.938002</c:v>
                </c:pt>
                <c:pt idx="45542" formatCode="General">
                  <c:v>0.93802500000000044</c:v>
                </c:pt>
                <c:pt idx="45543" formatCode="General">
                  <c:v>0.93804799999999999</c:v>
                </c:pt>
                <c:pt idx="45544" formatCode="General">
                  <c:v>0.93806999999999996</c:v>
                </c:pt>
                <c:pt idx="45545" formatCode="General">
                  <c:v>0.9380849999999995</c:v>
                </c:pt>
                <c:pt idx="45546" formatCode="General">
                  <c:v>0.93810700000000002</c:v>
                </c:pt>
                <c:pt idx="45547" formatCode="General">
                  <c:v>0.93813000000000002</c:v>
                </c:pt>
                <c:pt idx="45548" formatCode="General">
                  <c:v>0.93815199999999999</c:v>
                </c:pt>
                <c:pt idx="45549" formatCode="General">
                  <c:v>0.93816699999999942</c:v>
                </c:pt>
                <c:pt idx="45550" formatCode="General">
                  <c:v>0.93818999999999997</c:v>
                </c:pt>
                <c:pt idx="45551" formatCode="General">
                  <c:v>0.9382129999999993</c:v>
                </c:pt>
                <c:pt idx="45552" formatCode="General">
                  <c:v>0.93823500000000004</c:v>
                </c:pt>
                <c:pt idx="45553" formatCode="General">
                  <c:v>0.93825000000000003</c:v>
                </c:pt>
                <c:pt idx="45554" formatCode="General">
                  <c:v>0.93827300000000002</c:v>
                </c:pt>
                <c:pt idx="45555" formatCode="General">
                  <c:v>0.93829499999999999</c:v>
                </c:pt>
                <c:pt idx="45556" formatCode="General">
                  <c:v>0.93831699999999929</c:v>
                </c:pt>
                <c:pt idx="45557" formatCode="General">
                  <c:v>0.93833199999999961</c:v>
                </c:pt>
                <c:pt idx="45558" formatCode="General">
                  <c:v>0.93835500000000005</c:v>
                </c:pt>
                <c:pt idx="45559" formatCode="General">
                  <c:v>0.93837700000000002</c:v>
                </c:pt>
                <c:pt idx="45560" formatCode="General">
                  <c:v>0.93840000000000001</c:v>
                </c:pt>
                <c:pt idx="45561" formatCode="General">
                  <c:v>0.938415</c:v>
                </c:pt>
                <c:pt idx="45562" formatCode="General">
                  <c:v>0.93843799999999955</c:v>
                </c:pt>
                <c:pt idx="45563" formatCode="General">
                  <c:v>0.93845999999999996</c:v>
                </c:pt>
                <c:pt idx="45564" formatCode="General">
                  <c:v>0.93848299999999929</c:v>
                </c:pt>
                <c:pt idx="45565" formatCode="General">
                  <c:v>0.93849700000000003</c:v>
                </c:pt>
                <c:pt idx="45566" formatCode="General">
                  <c:v>0.93852000000000002</c:v>
                </c:pt>
                <c:pt idx="45567" formatCode="General">
                  <c:v>0.93854199999999999</c:v>
                </c:pt>
                <c:pt idx="45568" formatCode="General">
                  <c:v>0.93856499999999943</c:v>
                </c:pt>
                <c:pt idx="45569" formatCode="General">
                  <c:v>0.93857999999999997</c:v>
                </c:pt>
                <c:pt idx="45570" formatCode="General">
                  <c:v>0.93860200000000005</c:v>
                </c:pt>
                <c:pt idx="45571" formatCode="General">
                  <c:v>0.93862500000000071</c:v>
                </c:pt>
                <c:pt idx="45572" formatCode="General">
                  <c:v>0.9386480000000007</c:v>
                </c:pt>
                <c:pt idx="45573" formatCode="General">
                  <c:v>0.93866300000000003</c:v>
                </c:pt>
                <c:pt idx="45574" formatCode="General">
                  <c:v>0.93868499999999999</c:v>
                </c:pt>
                <c:pt idx="45575" formatCode="General">
                  <c:v>0.93870699999999996</c:v>
                </c:pt>
                <c:pt idx="45576" formatCode="General">
                  <c:v>0.93872999999999995</c:v>
                </c:pt>
                <c:pt idx="45577" formatCode="General">
                  <c:v>0.93874500000000072</c:v>
                </c:pt>
                <c:pt idx="45578" formatCode="General">
                  <c:v>0.93876700000000002</c:v>
                </c:pt>
                <c:pt idx="45579" formatCode="General">
                  <c:v>0.93879000000000046</c:v>
                </c:pt>
                <c:pt idx="45580" formatCode="General">
                  <c:v>0.93881300000000001</c:v>
                </c:pt>
                <c:pt idx="45581" formatCode="General">
                  <c:v>0.93882699999999997</c:v>
                </c:pt>
                <c:pt idx="45582" formatCode="General">
                  <c:v>0.93885000000000041</c:v>
                </c:pt>
                <c:pt idx="45583" formatCode="General">
                  <c:v>0.93887299999999996</c:v>
                </c:pt>
                <c:pt idx="45584" formatCode="General">
                  <c:v>0.9388950000000007</c:v>
                </c:pt>
                <c:pt idx="45585" formatCode="General">
                  <c:v>0.93891000000000002</c:v>
                </c:pt>
                <c:pt idx="45586" formatCode="General">
                  <c:v>0.93893199999999999</c:v>
                </c:pt>
                <c:pt idx="45587" formatCode="General">
                  <c:v>0.93895499999999998</c:v>
                </c:pt>
                <c:pt idx="45588" formatCode="General">
                  <c:v>0.93897699999999951</c:v>
                </c:pt>
                <c:pt idx="45589" formatCode="General">
                  <c:v>0.93899299999999997</c:v>
                </c:pt>
                <c:pt idx="45590" formatCode="General">
                  <c:v>0.93901500000000004</c:v>
                </c:pt>
                <c:pt idx="45591" formatCode="General">
                  <c:v>0.93903800000000004</c:v>
                </c:pt>
                <c:pt idx="45592" formatCode="General">
                  <c:v>0.93906000000000001</c:v>
                </c:pt>
                <c:pt idx="45593" formatCode="General">
                  <c:v>0.93907499999999999</c:v>
                </c:pt>
                <c:pt idx="45594" formatCode="General">
                  <c:v>0.93909799999999999</c:v>
                </c:pt>
                <c:pt idx="45595" formatCode="General">
                  <c:v>0.93911999999999951</c:v>
                </c:pt>
                <c:pt idx="45596" formatCode="General">
                  <c:v>0.93914200000000003</c:v>
                </c:pt>
                <c:pt idx="45597" formatCode="General">
                  <c:v>0.93915700000000002</c:v>
                </c:pt>
                <c:pt idx="45598" formatCode="General">
                  <c:v>0.93918000000000001</c:v>
                </c:pt>
                <c:pt idx="45599" formatCode="General">
                  <c:v>0.93920199999999998</c:v>
                </c:pt>
                <c:pt idx="45600" formatCode="General">
                  <c:v>0.939218</c:v>
                </c:pt>
                <c:pt idx="45601" formatCode="General">
                  <c:v>0.93923999999999996</c:v>
                </c:pt>
                <c:pt idx="45602" formatCode="General">
                  <c:v>0.93926299999999929</c:v>
                </c:pt>
                <c:pt idx="45603" formatCode="General">
                  <c:v>0.93928500000000004</c:v>
                </c:pt>
                <c:pt idx="45604" formatCode="General">
                  <c:v>0.93930000000000002</c:v>
                </c:pt>
                <c:pt idx="45605" formatCode="General">
                  <c:v>0.93932300000000002</c:v>
                </c:pt>
                <c:pt idx="45606" formatCode="General">
                  <c:v>0.93934499999999999</c:v>
                </c:pt>
                <c:pt idx="45607" formatCode="General">
                  <c:v>0.93936699999999929</c:v>
                </c:pt>
                <c:pt idx="45608" formatCode="General">
                  <c:v>0.93938199999999961</c:v>
                </c:pt>
                <c:pt idx="45609" formatCode="General">
                  <c:v>0.93940500000000005</c:v>
                </c:pt>
                <c:pt idx="45610" formatCode="General">
                  <c:v>0.93942700000000001</c:v>
                </c:pt>
                <c:pt idx="45611" formatCode="General">
                  <c:v>0.93945000000000001</c:v>
                </c:pt>
                <c:pt idx="45612" formatCode="General">
                  <c:v>0.93946499999999955</c:v>
                </c:pt>
                <c:pt idx="45613" formatCode="General">
                  <c:v>0.93948799999999955</c:v>
                </c:pt>
                <c:pt idx="45614" formatCode="General">
                  <c:v>0.93950999999999996</c:v>
                </c:pt>
                <c:pt idx="45615" formatCode="General">
                  <c:v>0.93953299999999929</c:v>
                </c:pt>
                <c:pt idx="45616" formatCode="General">
                  <c:v>0.93954800000000005</c:v>
                </c:pt>
                <c:pt idx="45617" formatCode="General">
                  <c:v>0.93957000000000002</c:v>
                </c:pt>
                <c:pt idx="45618" formatCode="General">
                  <c:v>0.93959199999999998</c:v>
                </c:pt>
                <c:pt idx="45619" formatCode="General">
                  <c:v>0.93961499999999998</c:v>
                </c:pt>
                <c:pt idx="45620" formatCode="General">
                  <c:v>0.93963000000000041</c:v>
                </c:pt>
                <c:pt idx="45621" formatCode="General">
                  <c:v>0.93965200000000004</c:v>
                </c:pt>
                <c:pt idx="45622" formatCode="General">
                  <c:v>0.9396750000000007</c:v>
                </c:pt>
                <c:pt idx="45623" formatCode="General">
                  <c:v>0.9396980000000007</c:v>
                </c:pt>
                <c:pt idx="45624" formatCode="General">
                  <c:v>0.93971300000000002</c:v>
                </c:pt>
                <c:pt idx="45625" formatCode="General">
                  <c:v>0.93973499999999999</c:v>
                </c:pt>
                <c:pt idx="45626" formatCode="General">
                  <c:v>0.93975799999999998</c:v>
                </c:pt>
                <c:pt idx="45627" formatCode="General">
                  <c:v>0.93977999999999995</c:v>
                </c:pt>
                <c:pt idx="45628" formatCode="General">
                  <c:v>0.93979500000000071</c:v>
                </c:pt>
                <c:pt idx="45629" formatCode="General">
                  <c:v>0.93981700000000001</c:v>
                </c:pt>
                <c:pt idx="45630" formatCode="General">
                  <c:v>0.93984000000000045</c:v>
                </c:pt>
                <c:pt idx="45631" formatCode="General">
                  <c:v>0.939863</c:v>
                </c:pt>
                <c:pt idx="45632" formatCode="General">
                  <c:v>0.93987699999999996</c:v>
                </c:pt>
                <c:pt idx="45633" formatCode="General">
                  <c:v>0.9399000000000004</c:v>
                </c:pt>
                <c:pt idx="45634" formatCode="General">
                  <c:v>0.93992299999999951</c:v>
                </c:pt>
                <c:pt idx="45635" formatCode="General">
                  <c:v>0.93994500000000059</c:v>
                </c:pt>
                <c:pt idx="45636" formatCode="General">
                  <c:v>0.93996000000000002</c:v>
                </c:pt>
                <c:pt idx="45637" formatCode="General">
                  <c:v>0.93998300000000001</c:v>
                </c:pt>
                <c:pt idx="45638" formatCode="General">
                  <c:v>0.94000499999999998</c:v>
                </c:pt>
                <c:pt idx="45639" formatCode="General">
                  <c:v>0.9400269999999995</c:v>
                </c:pt>
                <c:pt idx="45640" formatCode="General">
                  <c:v>0.94004200000000004</c:v>
                </c:pt>
                <c:pt idx="45641" formatCode="General">
                  <c:v>0.94006500000000004</c:v>
                </c:pt>
                <c:pt idx="45642" formatCode="General">
                  <c:v>0.94008800000000003</c:v>
                </c:pt>
                <c:pt idx="45643" formatCode="General">
                  <c:v>0.94011</c:v>
                </c:pt>
                <c:pt idx="45644" formatCode="General">
                  <c:v>0.94012499999999999</c:v>
                </c:pt>
                <c:pt idx="45645" formatCode="General">
                  <c:v>0.94014799999999998</c:v>
                </c:pt>
                <c:pt idx="45646" formatCode="General">
                  <c:v>0.94016999999999951</c:v>
                </c:pt>
                <c:pt idx="45647" formatCode="General">
                  <c:v>0.94019200000000003</c:v>
                </c:pt>
                <c:pt idx="45648" formatCode="General">
                  <c:v>0.94020700000000001</c:v>
                </c:pt>
                <c:pt idx="45649" formatCode="General">
                  <c:v>0.94023000000000001</c:v>
                </c:pt>
                <c:pt idx="45650" formatCode="General">
                  <c:v>0.94025199999999998</c:v>
                </c:pt>
                <c:pt idx="45651" formatCode="General">
                  <c:v>0.94027499999999997</c:v>
                </c:pt>
                <c:pt idx="45652" formatCode="General">
                  <c:v>0.94028999999999996</c:v>
                </c:pt>
                <c:pt idx="45653" formatCode="General">
                  <c:v>0.94031199999999959</c:v>
                </c:pt>
                <c:pt idx="45654" formatCode="General">
                  <c:v>0.94033500000000003</c:v>
                </c:pt>
                <c:pt idx="45655" formatCode="General">
                  <c:v>0.94035800000000003</c:v>
                </c:pt>
                <c:pt idx="45656" formatCode="General">
                  <c:v>0.94037300000000001</c:v>
                </c:pt>
                <c:pt idx="45657" formatCode="General">
                  <c:v>0.94039499999999998</c:v>
                </c:pt>
                <c:pt idx="45658" formatCode="General">
                  <c:v>0.94041699999999928</c:v>
                </c:pt>
                <c:pt idx="45659" formatCode="General">
                  <c:v>0.94044000000000005</c:v>
                </c:pt>
                <c:pt idx="45660" formatCode="General">
                  <c:v>0.94045500000000004</c:v>
                </c:pt>
                <c:pt idx="45661" formatCode="General">
                  <c:v>0.94047700000000001</c:v>
                </c:pt>
                <c:pt idx="45662" formatCode="General">
                  <c:v>0.9405</c:v>
                </c:pt>
                <c:pt idx="45663" formatCode="General">
                  <c:v>0.940523</c:v>
                </c:pt>
                <c:pt idx="45664" formatCode="General">
                  <c:v>0.94053699999999929</c:v>
                </c:pt>
                <c:pt idx="45665" formatCode="General">
                  <c:v>0.94055999999999951</c:v>
                </c:pt>
                <c:pt idx="45666" formatCode="General">
                  <c:v>0.94058299999999928</c:v>
                </c:pt>
                <c:pt idx="45667" formatCode="General">
                  <c:v>0.94059800000000005</c:v>
                </c:pt>
                <c:pt idx="45668" formatCode="General">
                  <c:v>0.94062000000000046</c:v>
                </c:pt>
                <c:pt idx="45669" formatCode="General">
                  <c:v>0.94064200000000042</c:v>
                </c:pt>
                <c:pt idx="45670" formatCode="General">
                  <c:v>0.94066499999999997</c:v>
                </c:pt>
                <c:pt idx="45671" formatCode="General">
                  <c:v>0.9406800000000004</c:v>
                </c:pt>
                <c:pt idx="45672" formatCode="General">
                  <c:v>0.94070200000000004</c:v>
                </c:pt>
                <c:pt idx="45673" formatCode="General">
                  <c:v>0.9407250000000007</c:v>
                </c:pt>
                <c:pt idx="45674" formatCode="General">
                  <c:v>0.94074800000000058</c:v>
                </c:pt>
                <c:pt idx="45675" formatCode="General">
                  <c:v>0.94076199999999999</c:v>
                </c:pt>
                <c:pt idx="45676" formatCode="General">
                  <c:v>0.94078499999999998</c:v>
                </c:pt>
                <c:pt idx="45677" formatCode="General">
                  <c:v>0.94080799999999998</c:v>
                </c:pt>
                <c:pt idx="45678" formatCode="General">
                  <c:v>0.9408300000000005</c:v>
                </c:pt>
                <c:pt idx="45679" formatCode="General">
                  <c:v>0.94084500000000071</c:v>
                </c:pt>
                <c:pt idx="45680" formatCode="General">
                  <c:v>0.94086700000000001</c:v>
                </c:pt>
                <c:pt idx="45681" formatCode="General">
                  <c:v>0.94089000000000045</c:v>
                </c:pt>
                <c:pt idx="45682" formatCode="General">
                  <c:v>0.94091199999999997</c:v>
                </c:pt>
                <c:pt idx="45683" formatCode="General">
                  <c:v>0.94092799999999999</c:v>
                </c:pt>
                <c:pt idx="45684" formatCode="General">
                  <c:v>0.94094999999999995</c:v>
                </c:pt>
                <c:pt idx="45685" formatCode="General">
                  <c:v>0.9409729999999995</c:v>
                </c:pt>
                <c:pt idx="45686" formatCode="General">
                  <c:v>0.94099500000000058</c:v>
                </c:pt>
                <c:pt idx="45687" formatCode="General">
                  <c:v>0.94101000000000001</c:v>
                </c:pt>
                <c:pt idx="45688" formatCode="General">
                  <c:v>0.94103300000000001</c:v>
                </c:pt>
                <c:pt idx="45689" formatCode="General">
                  <c:v>0.94105499999999997</c:v>
                </c:pt>
                <c:pt idx="45690" formatCode="General">
                  <c:v>0.94107700000000005</c:v>
                </c:pt>
                <c:pt idx="45691" formatCode="General">
                  <c:v>0.94109200000000004</c:v>
                </c:pt>
                <c:pt idx="45692" formatCode="General">
                  <c:v>0.94111500000000003</c:v>
                </c:pt>
                <c:pt idx="45693" formatCode="General">
                  <c:v>0.941137</c:v>
                </c:pt>
                <c:pt idx="45694" formatCode="General">
                  <c:v>0.94116</c:v>
                </c:pt>
                <c:pt idx="45695" formatCode="General">
                  <c:v>0.94117499999999998</c:v>
                </c:pt>
                <c:pt idx="45696" formatCode="General">
                  <c:v>0.94119799999999998</c:v>
                </c:pt>
                <c:pt idx="45697" formatCode="General">
                  <c:v>0.9412199999999995</c:v>
                </c:pt>
                <c:pt idx="45698" formatCode="General">
                  <c:v>0.94124300000000005</c:v>
                </c:pt>
                <c:pt idx="45699" formatCode="General">
                  <c:v>0.94125800000000004</c:v>
                </c:pt>
                <c:pt idx="45700" formatCode="General">
                  <c:v>0.94128000000000001</c:v>
                </c:pt>
                <c:pt idx="45701" formatCode="General">
                  <c:v>0.94130199999999997</c:v>
                </c:pt>
                <c:pt idx="45702" formatCode="General">
                  <c:v>0.94132499999999997</c:v>
                </c:pt>
                <c:pt idx="45703" formatCode="General">
                  <c:v>0.94133999999999951</c:v>
                </c:pt>
                <c:pt idx="45704" formatCode="General">
                  <c:v>0.94136199999999959</c:v>
                </c:pt>
                <c:pt idx="45705" formatCode="General">
                  <c:v>0.94138500000000003</c:v>
                </c:pt>
                <c:pt idx="45706" formatCode="General">
                  <c:v>0.94140800000000002</c:v>
                </c:pt>
                <c:pt idx="45707" formatCode="General">
                  <c:v>0.94142300000000001</c:v>
                </c:pt>
                <c:pt idx="45708" formatCode="General">
                  <c:v>0.94144499999999998</c:v>
                </c:pt>
                <c:pt idx="45709" formatCode="General">
                  <c:v>0.94146799999999942</c:v>
                </c:pt>
                <c:pt idx="45710" formatCode="General">
                  <c:v>0.94149000000000005</c:v>
                </c:pt>
                <c:pt idx="45711" formatCode="General">
                  <c:v>0.94150500000000004</c:v>
                </c:pt>
                <c:pt idx="45712" formatCode="General">
                  <c:v>0.941527</c:v>
                </c:pt>
                <c:pt idx="45713" formatCode="General">
                  <c:v>0.94155</c:v>
                </c:pt>
                <c:pt idx="45714" formatCode="General">
                  <c:v>0.94157299999999955</c:v>
                </c:pt>
                <c:pt idx="45715" formatCode="General">
                  <c:v>0.94158699999999929</c:v>
                </c:pt>
                <c:pt idx="45716" formatCode="General">
                  <c:v>0.94160999999999995</c:v>
                </c:pt>
                <c:pt idx="45717" formatCode="General">
                  <c:v>0.94163300000000005</c:v>
                </c:pt>
                <c:pt idx="45718" formatCode="General">
                  <c:v>0.94165500000000046</c:v>
                </c:pt>
                <c:pt idx="45719" formatCode="General">
                  <c:v>0.94167000000000045</c:v>
                </c:pt>
                <c:pt idx="45720" formatCode="General">
                  <c:v>0.94169300000000045</c:v>
                </c:pt>
                <c:pt idx="45721" formatCode="General">
                  <c:v>0.94171499999999997</c:v>
                </c:pt>
                <c:pt idx="45722" formatCode="General">
                  <c:v>0.94173700000000005</c:v>
                </c:pt>
                <c:pt idx="45723" formatCode="General">
                  <c:v>0.94175200000000003</c:v>
                </c:pt>
                <c:pt idx="45724" formatCode="General">
                  <c:v>0.94177500000000058</c:v>
                </c:pt>
                <c:pt idx="45725" formatCode="General">
                  <c:v>0.94179800000000058</c:v>
                </c:pt>
                <c:pt idx="45726" formatCode="General">
                  <c:v>0.94181999999999999</c:v>
                </c:pt>
                <c:pt idx="45727" formatCode="General">
                  <c:v>0.94183499999999998</c:v>
                </c:pt>
                <c:pt idx="45728" formatCode="General">
                  <c:v>0.94185799999999997</c:v>
                </c:pt>
                <c:pt idx="45729" formatCode="General">
                  <c:v>0.94188000000000005</c:v>
                </c:pt>
                <c:pt idx="45730" formatCode="General">
                  <c:v>0.94190200000000002</c:v>
                </c:pt>
                <c:pt idx="45731" formatCode="General">
                  <c:v>0.941917</c:v>
                </c:pt>
                <c:pt idx="45732" formatCode="General">
                  <c:v>0.94194000000000044</c:v>
                </c:pt>
                <c:pt idx="45733" formatCode="General">
                  <c:v>0.94196199999999997</c:v>
                </c:pt>
                <c:pt idx="45734" formatCode="General">
                  <c:v>0.94197799999999998</c:v>
                </c:pt>
                <c:pt idx="45735" formatCode="General">
                  <c:v>0.94199999999999995</c:v>
                </c:pt>
                <c:pt idx="45736" formatCode="General">
                  <c:v>0.94202300000000005</c:v>
                </c:pt>
                <c:pt idx="45737" formatCode="General">
                  <c:v>0.94204500000000047</c:v>
                </c:pt>
                <c:pt idx="45738" formatCode="General">
                  <c:v>0.94206000000000001</c:v>
                </c:pt>
                <c:pt idx="45739" formatCode="General">
                  <c:v>0.942083</c:v>
                </c:pt>
                <c:pt idx="45740" formatCode="General">
                  <c:v>0.94210499999999997</c:v>
                </c:pt>
                <c:pt idx="45741" formatCode="General">
                  <c:v>0.94212700000000005</c:v>
                </c:pt>
                <c:pt idx="45742" formatCode="General">
                  <c:v>0.94214200000000003</c:v>
                </c:pt>
                <c:pt idx="45743" formatCode="General">
                  <c:v>0.94216500000000003</c:v>
                </c:pt>
                <c:pt idx="45744" formatCode="General">
                  <c:v>0.942187</c:v>
                </c:pt>
                <c:pt idx="45745" formatCode="General">
                  <c:v>0.94220999999999999</c:v>
                </c:pt>
                <c:pt idx="45746" formatCode="General">
                  <c:v>0.94222499999999998</c:v>
                </c:pt>
                <c:pt idx="45747" formatCode="General">
                  <c:v>0.94224799999999997</c:v>
                </c:pt>
                <c:pt idx="45748" formatCode="General">
                  <c:v>0.94227000000000005</c:v>
                </c:pt>
                <c:pt idx="45749" formatCode="General">
                  <c:v>0.94229300000000005</c:v>
                </c:pt>
                <c:pt idx="45750" formatCode="General">
                  <c:v>0.94230800000000003</c:v>
                </c:pt>
                <c:pt idx="45751" formatCode="General">
                  <c:v>0.94233</c:v>
                </c:pt>
                <c:pt idx="45752" formatCode="General">
                  <c:v>0.94235199999999997</c:v>
                </c:pt>
                <c:pt idx="45753" formatCode="General">
                  <c:v>0.94237499999999996</c:v>
                </c:pt>
                <c:pt idx="45754" formatCode="General">
                  <c:v>0.94238999999999951</c:v>
                </c:pt>
                <c:pt idx="45755" formatCode="General">
                  <c:v>0.94241199999999958</c:v>
                </c:pt>
                <c:pt idx="45756" formatCode="General">
                  <c:v>0.94243500000000002</c:v>
                </c:pt>
                <c:pt idx="45757" formatCode="General">
                  <c:v>0.94245699999999955</c:v>
                </c:pt>
                <c:pt idx="45758" formatCode="General">
                  <c:v>0.94247300000000001</c:v>
                </c:pt>
                <c:pt idx="45759" formatCode="General">
                  <c:v>0.94249499999999997</c:v>
                </c:pt>
                <c:pt idx="45760" formatCode="General">
                  <c:v>0.94251799999999941</c:v>
                </c:pt>
                <c:pt idx="45761" formatCode="General">
                  <c:v>0.94254000000000004</c:v>
                </c:pt>
                <c:pt idx="45762" formatCode="General">
                  <c:v>0.94255500000000003</c:v>
                </c:pt>
                <c:pt idx="45763" formatCode="General">
                  <c:v>0.942577</c:v>
                </c:pt>
                <c:pt idx="45764" formatCode="General">
                  <c:v>0.94259999999999999</c:v>
                </c:pt>
                <c:pt idx="45765" formatCode="General">
                  <c:v>0.9426220000000004</c:v>
                </c:pt>
                <c:pt idx="45766" formatCode="General">
                  <c:v>0.94263799999999998</c:v>
                </c:pt>
                <c:pt idx="45767" formatCode="General">
                  <c:v>0.94266000000000005</c:v>
                </c:pt>
                <c:pt idx="45768" formatCode="General">
                  <c:v>0.94268300000000005</c:v>
                </c:pt>
                <c:pt idx="45769" formatCode="General">
                  <c:v>0.94270500000000046</c:v>
                </c:pt>
                <c:pt idx="45770" formatCode="General">
                  <c:v>0.94272000000000045</c:v>
                </c:pt>
                <c:pt idx="45771" formatCode="General">
                  <c:v>0.94274300000000044</c:v>
                </c:pt>
                <c:pt idx="45772" formatCode="General">
                  <c:v>0.94276499999999996</c:v>
                </c:pt>
                <c:pt idx="45773" formatCode="General">
                  <c:v>0.94278700000000004</c:v>
                </c:pt>
                <c:pt idx="45774" formatCode="General">
                  <c:v>0.94280200000000003</c:v>
                </c:pt>
                <c:pt idx="45775" formatCode="General">
                  <c:v>0.94282500000000058</c:v>
                </c:pt>
                <c:pt idx="45776" formatCode="General">
                  <c:v>0.94284699999999999</c:v>
                </c:pt>
                <c:pt idx="45777" formatCode="General">
                  <c:v>0.94286999999999999</c:v>
                </c:pt>
                <c:pt idx="45778" formatCode="General">
                  <c:v>0.94288499999999997</c:v>
                </c:pt>
                <c:pt idx="45779" formatCode="General">
                  <c:v>0.94290799999999997</c:v>
                </c:pt>
                <c:pt idx="45780" formatCode="General">
                  <c:v>0.94293000000000005</c:v>
                </c:pt>
                <c:pt idx="45781" formatCode="General">
                  <c:v>0.94295300000000004</c:v>
                </c:pt>
                <c:pt idx="45782" formatCode="General">
                  <c:v>0.94296800000000003</c:v>
                </c:pt>
                <c:pt idx="45783" formatCode="General">
                  <c:v>0.94298999999999999</c:v>
                </c:pt>
                <c:pt idx="45784" formatCode="General">
                  <c:v>0.94301199999999996</c:v>
                </c:pt>
                <c:pt idx="45785" formatCode="General">
                  <c:v>0.94303499999999996</c:v>
                </c:pt>
                <c:pt idx="45786" formatCode="General">
                  <c:v>0.94305000000000005</c:v>
                </c:pt>
                <c:pt idx="45787" formatCode="General">
                  <c:v>0.94307200000000002</c:v>
                </c:pt>
                <c:pt idx="45788" formatCode="General">
                  <c:v>0.94309500000000046</c:v>
                </c:pt>
                <c:pt idx="45789" formatCode="General">
                  <c:v>0.94311699999999943</c:v>
                </c:pt>
                <c:pt idx="45790" formatCode="General">
                  <c:v>0.943133</c:v>
                </c:pt>
                <c:pt idx="45791" formatCode="General">
                  <c:v>0.94315499999999997</c:v>
                </c:pt>
                <c:pt idx="45792" formatCode="General">
                  <c:v>0.94317799999999996</c:v>
                </c:pt>
                <c:pt idx="45793" formatCode="General">
                  <c:v>0.94320000000000004</c:v>
                </c:pt>
                <c:pt idx="45794" formatCode="General">
                  <c:v>0.94321500000000003</c:v>
                </c:pt>
                <c:pt idx="45795" formatCode="General">
                  <c:v>0.94323699999999955</c:v>
                </c:pt>
                <c:pt idx="45796" formatCode="General">
                  <c:v>0.94325999999999999</c:v>
                </c:pt>
                <c:pt idx="45797" formatCode="General">
                  <c:v>0.94328299999999943</c:v>
                </c:pt>
                <c:pt idx="45798" formatCode="General">
                  <c:v>0.94329700000000005</c:v>
                </c:pt>
                <c:pt idx="45799" formatCode="General">
                  <c:v>0.94332000000000005</c:v>
                </c:pt>
                <c:pt idx="45800" formatCode="General">
                  <c:v>0.94334300000000004</c:v>
                </c:pt>
                <c:pt idx="45801" formatCode="General">
                  <c:v>0.94335800000000003</c:v>
                </c:pt>
                <c:pt idx="45802" formatCode="General">
                  <c:v>0.94338</c:v>
                </c:pt>
                <c:pt idx="45803" formatCode="General">
                  <c:v>0.94340199999999996</c:v>
                </c:pt>
                <c:pt idx="45804" formatCode="General">
                  <c:v>0.94342499999999996</c:v>
                </c:pt>
                <c:pt idx="45805" formatCode="General">
                  <c:v>0.9434399999999995</c:v>
                </c:pt>
                <c:pt idx="45806" formatCode="General">
                  <c:v>0.94346199999999958</c:v>
                </c:pt>
                <c:pt idx="45807" formatCode="General">
                  <c:v>0.94348500000000002</c:v>
                </c:pt>
                <c:pt idx="45808" formatCode="General">
                  <c:v>0.94350800000000001</c:v>
                </c:pt>
                <c:pt idx="45809" formatCode="General">
                  <c:v>0.94352199999999997</c:v>
                </c:pt>
                <c:pt idx="45810" formatCode="General">
                  <c:v>0.94354499999999997</c:v>
                </c:pt>
                <c:pt idx="45811" formatCode="General">
                  <c:v>0.9435679999999993</c:v>
                </c:pt>
                <c:pt idx="45812" formatCode="General">
                  <c:v>0.94359000000000004</c:v>
                </c:pt>
                <c:pt idx="45813" formatCode="General">
                  <c:v>0.94360500000000058</c:v>
                </c:pt>
                <c:pt idx="45814" formatCode="General">
                  <c:v>0.94362699999999999</c:v>
                </c:pt>
                <c:pt idx="45815" formatCode="General">
                  <c:v>0.94365000000000043</c:v>
                </c:pt>
                <c:pt idx="45816" formatCode="General">
                  <c:v>0.9436720000000004</c:v>
                </c:pt>
                <c:pt idx="45817" formatCode="General">
                  <c:v>0.94368700000000005</c:v>
                </c:pt>
                <c:pt idx="45818" formatCode="General">
                  <c:v>0.94371000000000005</c:v>
                </c:pt>
                <c:pt idx="45819" formatCode="General">
                  <c:v>0.94373300000000004</c:v>
                </c:pt>
                <c:pt idx="45820" formatCode="General">
                  <c:v>0.94375500000000045</c:v>
                </c:pt>
                <c:pt idx="45821" formatCode="General">
                  <c:v>0.94377000000000044</c:v>
                </c:pt>
                <c:pt idx="45822" formatCode="General">
                  <c:v>0.94379299999999999</c:v>
                </c:pt>
                <c:pt idx="45823" formatCode="General">
                  <c:v>0.94381499999999996</c:v>
                </c:pt>
                <c:pt idx="45824" formatCode="General">
                  <c:v>0.94383700000000004</c:v>
                </c:pt>
                <c:pt idx="45825" formatCode="General">
                  <c:v>0.94385200000000002</c:v>
                </c:pt>
                <c:pt idx="45826" formatCode="General">
                  <c:v>0.94387500000000046</c:v>
                </c:pt>
                <c:pt idx="45827" formatCode="General">
                  <c:v>0.94389699999999999</c:v>
                </c:pt>
                <c:pt idx="45828" formatCode="General">
                  <c:v>0.94391999999999998</c:v>
                </c:pt>
                <c:pt idx="45829" formatCode="General">
                  <c:v>0.94393499999999997</c:v>
                </c:pt>
                <c:pt idx="45830" formatCode="General">
                  <c:v>0.94395799999999996</c:v>
                </c:pt>
                <c:pt idx="45831" formatCode="General">
                  <c:v>0.94398000000000004</c:v>
                </c:pt>
                <c:pt idx="45832" formatCode="General">
                  <c:v>0.94400300000000004</c:v>
                </c:pt>
                <c:pt idx="45833" formatCode="General">
                  <c:v>0.94401800000000002</c:v>
                </c:pt>
                <c:pt idx="45834" formatCode="General">
                  <c:v>0.94403999999999999</c:v>
                </c:pt>
                <c:pt idx="45835" formatCode="General">
                  <c:v>0.94406199999999996</c:v>
                </c:pt>
                <c:pt idx="45836" formatCode="General">
                  <c:v>0.94408499999999951</c:v>
                </c:pt>
                <c:pt idx="45837" formatCode="General">
                  <c:v>0.94410000000000005</c:v>
                </c:pt>
                <c:pt idx="45838" formatCode="General">
                  <c:v>0.94412200000000002</c:v>
                </c:pt>
                <c:pt idx="45839" formatCode="General">
                  <c:v>0.94414500000000046</c:v>
                </c:pt>
                <c:pt idx="45840" formatCode="General">
                  <c:v>0.94416699999999942</c:v>
                </c:pt>
                <c:pt idx="45841" formatCode="General">
                  <c:v>0.94418299999999955</c:v>
                </c:pt>
                <c:pt idx="45842" formatCode="General">
                  <c:v>0.94420499999999996</c:v>
                </c:pt>
                <c:pt idx="45843" formatCode="General">
                  <c:v>0.94422799999999996</c:v>
                </c:pt>
                <c:pt idx="45844" formatCode="General">
                  <c:v>0.94425000000000003</c:v>
                </c:pt>
                <c:pt idx="45845" formatCode="General">
                  <c:v>0.94426500000000002</c:v>
                </c:pt>
                <c:pt idx="45846" formatCode="General">
                  <c:v>0.94428699999999943</c:v>
                </c:pt>
                <c:pt idx="45847" formatCode="General">
                  <c:v>0.94430999999999998</c:v>
                </c:pt>
                <c:pt idx="45848" formatCode="General">
                  <c:v>0.94433299999999942</c:v>
                </c:pt>
                <c:pt idx="45849" formatCode="General">
                  <c:v>0.94434700000000005</c:v>
                </c:pt>
                <c:pt idx="45850" formatCode="General">
                  <c:v>0.94437000000000004</c:v>
                </c:pt>
                <c:pt idx="45851" formatCode="General">
                  <c:v>0.94439300000000004</c:v>
                </c:pt>
                <c:pt idx="45852" formatCode="General">
                  <c:v>0.944415</c:v>
                </c:pt>
                <c:pt idx="45853" formatCode="General">
                  <c:v>0.94442999999999999</c:v>
                </c:pt>
                <c:pt idx="45854" formatCode="General">
                  <c:v>0.94445299999999943</c:v>
                </c:pt>
                <c:pt idx="45855" formatCode="General">
                  <c:v>0.94447499999999951</c:v>
                </c:pt>
                <c:pt idx="45856" formatCode="General">
                  <c:v>0.94449700000000003</c:v>
                </c:pt>
                <c:pt idx="45857" formatCode="General">
                  <c:v>0.94451199999999957</c:v>
                </c:pt>
                <c:pt idx="45858" formatCode="General">
                  <c:v>0.94453500000000001</c:v>
                </c:pt>
                <c:pt idx="45859" formatCode="General">
                  <c:v>0.94455800000000001</c:v>
                </c:pt>
                <c:pt idx="45860" formatCode="General">
                  <c:v>0.94457999999999998</c:v>
                </c:pt>
                <c:pt idx="45861" formatCode="General">
                  <c:v>0.94459499999999996</c:v>
                </c:pt>
                <c:pt idx="45862" formatCode="General">
                  <c:v>0.94461799999999996</c:v>
                </c:pt>
                <c:pt idx="45863" formatCode="General">
                  <c:v>0.9446400000000007</c:v>
                </c:pt>
                <c:pt idx="45864" formatCode="General">
                  <c:v>0.94466300000000003</c:v>
                </c:pt>
                <c:pt idx="45865" formatCode="General">
                  <c:v>0.94467800000000046</c:v>
                </c:pt>
                <c:pt idx="45866" formatCode="General">
                  <c:v>0.94470000000000043</c:v>
                </c:pt>
                <c:pt idx="45867" formatCode="General">
                  <c:v>0.94472199999999995</c:v>
                </c:pt>
                <c:pt idx="45868" formatCode="General">
                  <c:v>0.94473700000000005</c:v>
                </c:pt>
                <c:pt idx="45869" formatCode="General">
                  <c:v>0.94476000000000004</c:v>
                </c:pt>
                <c:pt idx="45870" formatCode="General">
                  <c:v>0.94478300000000004</c:v>
                </c:pt>
                <c:pt idx="45871" formatCode="General">
                  <c:v>0.94480500000000045</c:v>
                </c:pt>
                <c:pt idx="45872" formatCode="General">
                  <c:v>0.94481999999999999</c:v>
                </c:pt>
                <c:pt idx="45873" formatCode="General">
                  <c:v>0.94484299999999999</c:v>
                </c:pt>
                <c:pt idx="45874" formatCode="General">
                  <c:v>0.94486499999999951</c:v>
                </c:pt>
                <c:pt idx="45875" formatCode="General">
                  <c:v>0.94488799999999951</c:v>
                </c:pt>
                <c:pt idx="45876" formatCode="General">
                  <c:v>0.94490200000000002</c:v>
                </c:pt>
                <c:pt idx="45877" formatCode="General">
                  <c:v>0.94492500000000046</c:v>
                </c:pt>
                <c:pt idx="45878" formatCode="General">
                  <c:v>0.94494699999999998</c:v>
                </c:pt>
                <c:pt idx="45879" formatCode="General">
                  <c:v>0.94496999999999998</c:v>
                </c:pt>
                <c:pt idx="45880" formatCode="General">
                  <c:v>0.94498499999999996</c:v>
                </c:pt>
                <c:pt idx="45881" formatCode="General">
                  <c:v>0.94500700000000004</c:v>
                </c:pt>
                <c:pt idx="45882" formatCode="General">
                  <c:v>0.94503000000000004</c:v>
                </c:pt>
                <c:pt idx="45883" formatCode="General">
                  <c:v>0.94505300000000003</c:v>
                </c:pt>
                <c:pt idx="45884" formatCode="General">
                  <c:v>0.94506800000000002</c:v>
                </c:pt>
                <c:pt idx="45885" formatCode="General">
                  <c:v>0.94508999999999999</c:v>
                </c:pt>
                <c:pt idx="45886" formatCode="General">
                  <c:v>0.94511199999999951</c:v>
                </c:pt>
                <c:pt idx="45887" formatCode="General">
                  <c:v>0.9451349999999995</c:v>
                </c:pt>
                <c:pt idx="45888" formatCode="General">
                  <c:v>0.94515000000000005</c:v>
                </c:pt>
                <c:pt idx="45889" formatCode="General">
                  <c:v>0.94517200000000001</c:v>
                </c:pt>
                <c:pt idx="45890" formatCode="General">
                  <c:v>0.94519500000000045</c:v>
                </c:pt>
                <c:pt idx="45891" formatCode="General">
                  <c:v>0.945218</c:v>
                </c:pt>
                <c:pt idx="45892" formatCode="General">
                  <c:v>0.94523199999999996</c:v>
                </c:pt>
                <c:pt idx="45893" formatCode="General">
                  <c:v>0.94525499999999996</c:v>
                </c:pt>
                <c:pt idx="45894" formatCode="General">
                  <c:v>0.94527799999999951</c:v>
                </c:pt>
                <c:pt idx="45895" formatCode="General">
                  <c:v>0.94530000000000003</c:v>
                </c:pt>
                <c:pt idx="45896" formatCode="General">
                  <c:v>0.94531500000000002</c:v>
                </c:pt>
                <c:pt idx="45897" formatCode="General">
                  <c:v>0.94533699999999943</c:v>
                </c:pt>
                <c:pt idx="45898" formatCode="General">
                  <c:v>0.94535999999999998</c:v>
                </c:pt>
                <c:pt idx="45899" formatCode="General">
                  <c:v>0.9453819999999995</c:v>
                </c:pt>
                <c:pt idx="45900" formatCode="General">
                  <c:v>0.94539700000000004</c:v>
                </c:pt>
                <c:pt idx="45901" formatCode="General">
                  <c:v>0.94542000000000004</c:v>
                </c:pt>
                <c:pt idx="45902" formatCode="General">
                  <c:v>0.94544300000000003</c:v>
                </c:pt>
                <c:pt idx="45903" formatCode="General">
                  <c:v>0.945465</c:v>
                </c:pt>
                <c:pt idx="45904" formatCode="General">
                  <c:v>0.94547999999999999</c:v>
                </c:pt>
                <c:pt idx="45905" formatCode="General">
                  <c:v>0.94550299999999943</c:v>
                </c:pt>
                <c:pt idx="45906" formatCode="General">
                  <c:v>0.9455249999999995</c:v>
                </c:pt>
                <c:pt idx="45907" formatCode="General">
                  <c:v>0.94554700000000003</c:v>
                </c:pt>
                <c:pt idx="45908" formatCode="General">
                  <c:v>0.94556199999999957</c:v>
                </c:pt>
                <c:pt idx="45909" formatCode="General">
                  <c:v>0.94558500000000001</c:v>
                </c:pt>
                <c:pt idx="45910" formatCode="General">
                  <c:v>0.94560699999999998</c:v>
                </c:pt>
                <c:pt idx="45911" formatCode="General">
                  <c:v>0.94563000000000041</c:v>
                </c:pt>
                <c:pt idx="45912" formatCode="General">
                  <c:v>0.94564500000000073</c:v>
                </c:pt>
                <c:pt idx="45913" formatCode="General">
                  <c:v>0.94566799999999951</c:v>
                </c:pt>
                <c:pt idx="45914" formatCode="General">
                  <c:v>0.94569000000000059</c:v>
                </c:pt>
                <c:pt idx="45915" formatCode="General">
                  <c:v>0.94571300000000003</c:v>
                </c:pt>
                <c:pt idx="45916" formatCode="General">
                  <c:v>0.94572800000000046</c:v>
                </c:pt>
                <c:pt idx="45917" formatCode="General">
                  <c:v>0.94575000000000042</c:v>
                </c:pt>
                <c:pt idx="45918" formatCode="General">
                  <c:v>0.94577199999999995</c:v>
                </c:pt>
                <c:pt idx="45919" formatCode="General">
                  <c:v>0.94579500000000072</c:v>
                </c:pt>
                <c:pt idx="45920" formatCode="General">
                  <c:v>0.94581000000000004</c:v>
                </c:pt>
                <c:pt idx="45921" formatCode="General">
                  <c:v>0.94583200000000001</c:v>
                </c:pt>
                <c:pt idx="45922" formatCode="General">
                  <c:v>0.94585500000000045</c:v>
                </c:pt>
                <c:pt idx="45923" formatCode="General">
                  <c:v>0.94587699999999997</c:v>
                </c:pt>
                <c:pt idx="45924" formatCode="General">
                  <c:v>0.94589299999999998</c:v>
                </c:pt>
                <c:pt idx="45925" formatCode="General">
                  <c:v>0.94591499999999951</c:v>
                </c:pt>
                <c:pt idx="45926" formatCode="General">
                  <c:v>0.9459379999999995</c:v>
                </c:pt>
                <c:pt idx="45927" formatCode="General">
                  <c:v>0.94596000000000002</c:v>
                </c:pt>
                <c:pt idx="45928" formatCode="General">
                  <c:v>0.94597500000000045</c:v>
                </c:pt>
                <c:pt idx="45929" formatCode="General">
                  <c:v>0.94599699999999998</c:v>
                </c:pt>
                <c:pt idx="45930" formatCode="General">
                  <c:v>0.94601999999999997</c:v>
                </c:pt>
                <c:pt idx="45931" formatCode="General">
                  <c:v>0.94604299999999997</c:v>
                </c:pt>
                <c:pt idx="45932" formatCode="General">
                  <c:v>0.94605700000000004</c:v>
                </c:pt>
                <c:pt idx="45933" formatCode="General">
                  <c:v>0.94608000000000003</c:v>
                </c:pt>
                <c:pt idx="45934" formatCode="General">
                  <c:v>0.946102</c:v>
                </c:pt>
                <c:pt idx="45935" formatCode="General">
                  <c:v>0.94611800000000001</c:v>
                </c:pt>
                <c:pt idx="45936" formatCode="General">
                  <c:v>0.94613999999999998</c:v>
                </c:pt>
                <c:pt idx="45937" formatCode="General">
                  <c:v>0.94616299999999942</c:v>
                </c:pt>
                <c:pt idx="45938" formatCode="General">
                  <c:v>0.94618500000000005</c:v>
                </c:pt>
                <c:pt idx="45939" formatCode="General">
                  <c:v>0.94620000000000004</c:v>
                </c:pt>
                <c:pt idx="45940" formatCode="General">
                  <c:v>0.94622200000000001</c:v>
                </c:pt>
                <c:pt idx="45941" formatCode="General">
                  <c:v>0.94624500000000045</c:v>
                </c:pt>
                <c:pt idx="45942" formatCode="General">
                  <c:v>0.946268</c:v>
                </c:pt>
                <c:pt idx="45943" formatCode="General">
                  <c:v>0.94628199999999996</c:v>
                </c:pt>
                <c:pt idx="45944" formatCode="General">
                  <c:v>0.94630499999999951</c:v>
                </c:pt>
                <c:pt idx="45945" formatCode="General">
                  <c:v>0.9463279999999995</c:v>
                </c:pt>
                <c:pt idx="45946" formatCode="General">
                  <c:v>0.94635000000000002</c:v>
                </c:pt>
                <c:pt idx="45947" formatCode="General">
                  <c:v>0.94636500000000001</c:v>
                </c:pt>
                <c:pt idx="45948" formatCode="General">
                  <c:v>0.94638800000000001</c:v>
                </c:pt>
                <c:pt idx="45949" formatCode="General">
                  <c:v>0.94640999999999997</c:v>
                </c:pt>
                <c:pt idx="45950" formatCode="General">
                  <c:v>0.94643199999999961</c:v>
                </c:pt>
                <c:pt idx="45951" formatCode="General">
                  <c:v>0.94644700000000004</c:v>
                </c:pt>
                <c:pt idx="45952" formatCode="General">
                  <c:v>0.94647000000000003</c:v>
                </c:pt>
                <c:pt idx="45953" formatCode="General">
                  <c:v>0.94649300000000003</c:v>
                </c:pt>
                <c:pt idx="45954" formatCode="General">
                  <c:v>0.946515</c:v>
                </c:pt>
                <c:pt idx="45955" formatCode="General">
                  <c:v>0.94652999999999998</c:v>
                </c:pt>
                <c:pt idx="45956" formatCode="General">
                  <c:v>0.94655299999999942</c:v>
                </c:pt>
                <c:pt idx="45957" formatCode="General">
                  <c:v>0.9465750000000005</c:v>
                </c:pt>
                <c:pt idx="45958" formatCode="General">
                  <c:v>0.94659800000000005</c:v>
                </c:pt>
                <c:pt idx="45959" formatCode="General">
                  <c:v>0.94661200000000001</c:v>
                </c:pt>
                <c:pt idx="45960" formatCode="General">
                  <c:v>0.94663500000000045</c:v>
                </c:pt>
                <c:pt idx="45961" formatCode="General">
                  <c:v>0.94665699999999997</c:v>
                </c:pt>
                <c:pt idx="45962" formatCode="General">
                  <c:v>0.94668000000000041</c:v>
                </c:pt>
                <c:pt idx="45963" formatCode="General">
                  <c:v>0.94669499999999995</c:v>
                </c:pt>
                <c:pt idx="45964" formatCode="General">
                  <c:v>0.9467179999999995</c:v>
                </c:pt>
                <c:pt idx="45965" formatCode="General">
                  <c:v>0.94674000000000058</c:v>
                </c:pt>
                <c:pt idx="45966" formatCode="General">
                  <c:v>0.94676300000000002</c:v>
                </c:pt>
                <c:pt idx="45967" formatCode="General">
                  <c:v>0.94677800000000045</c:v>
                </c:pt>
                <c:pt idx="45968" formatCode="General">
                  <c:v>0.94680000000000042</c:v>
                </c:pt>
                <c:pt idx="45969" formatCode="General">
                  <c:v>0.94682200000000005</c:v>
                </c:pt>
                <c:pt idx="45970" formatCode="General">
                  <c:v>0.94684500000000071</c:v>
                </c:pt>
                <c:pt idx="45971" formatCode="General">
                  <c:v>0.94686000000000003</c:v>
                </c:pt>
                <c:pt idx="45972" formatCode="General">
                  <c:v>0.946882</c:v>
                </c:pt>
                <c:pt idx="45973" formatCode="General">
                  <c:v>0.94690500000000044</c:v>
                </c:pt>
                <c:pt idx="45974" formatCode="General">
                  <c:v>0.94692799999999999</c:v>
                </c:pt>
                <c:pt idx="45975" formatCode="General">
                  <c:v>0.94694299999999998</c:v>
                </c:pt>
                <c:pt idx="45976" formatCode="General">
                  <c:v>0.9469649999999995</c:v>
                </c:pt>
                <c:pt idx="45977" formatCode="General">
                  <c:v>0.94698800000000005</c:v>
                </c:pt>
                <c:pt idx="45978" formatCode="General">
                  <c:v>0.94701000000000002</c:v>
                </c:pt>
                <c:pt idx="45979" formatCode="General">
                  <c:v>0.94702500000000045</c:v>
                </c:pt>
                <c:pt idx="45980" formatCode="General">
                  <c:v>0.94704699999999997</c:v>
                </c:pt>
                <c:pt idx="45981" formatCode="General">
                  <c:v>0.94706999999999997</c:v>
                </c:pt>
                <c:pt idx="45982" formatCode="General">
                  <c:v>0.94709299999999996</c:v>
                </c:pt>
                <c:pt idx="45983" formatCode="General">
                  <c:v>0.94710700000000003</c:v>
                </c:pt>
                <c:pt idx="45984" formatCode="General">
                  <c:v>0.94713000000000003</c:v>
                </c:pt>
                <c:pt idx="45985" formatCode="General">
                  <c:v>0.94715300000000002</c:v>
                </c:pt>
                <c:pt idx="45986" formatCode="General">
                  <c:v>0.94717499999999999</c:v>
                </c:pt>
                <c:pt idx="45987" formatCode="General">
                  <c:v>0.94718999999999998</c:v>
                </c:pt>
                <c:pt idx="45988" formatCode="General">
                  <c:v>0.94721299999999942</c:v>
                </c:pt>
                <c:pt idx="45989" formatCode="General">
                  <c:v>0.94723500000000005</c:v>
                </c:pt>
                <c:pt idx="45990" formatCode="General">
                  <c:v>0.94725700000000002</c:v>
                </c:pt>
                <c:pt idx="45991" formatCode="General">
                  <c:v>0.947272</c:v>
                </c:pt>
                <c:pt idx="45992" formatCode="General">
                  <c:v>0.94729500000000044</c:v>
                </c:pt>
                <c:pt idx="45993" formatCode="General">
                  <c:v>0.9473169999999993</c:v>
                </c:pt>
                <c:pt idx="45994" formatCode="General">
                  <c:v>0.94733999999999996</c:v>
                </c:pt>
                <c:pt idx="45995" formatCode="General">
                  <c:v>0.9473549999999995</c:v>
                </c:pt>
                <c:pt idx="45996" formatCode="General">
                  <c:v>0.94737800000000005</c:v>
                </c:pt>
                <c:pt idx="45997" formatCode="General">
                  <c:v>0.94740000000000002</c:v>
                </c:pt>
                <c:pt idx="45998" formatCode="General">
                  <c:v>0.94742300000000002</c:v>
                </c:pt>
                <c:pt idx="45999" formatCode="General">
                  <c:v>0.947438</c:v>
                </c:pt>
                <c:pt idx="46000" formatCode="General">
                  <c:v>0.94745999999999997</c:v>
                </c:pt>
                <c:pt idx="46001" formatCode="General">
                  <c:v>0.9474819999999996</c:v>
                </c:pt>
                <c:pt idx="46002" formatCode="General">
                  <c:v>0.94749700000000003</c:v>
                </c:pt>
                <c:pt idx="46003" formatCode="General">
                  <c:v>0.94752000000000003</c:v>
                </c:pt>
                <c:pt idx="46004" formatCode="General">
                  <c:v>0.947542</c:v>
                </c:pt>
                <c:pt idx="46005" formatCode="General">
                  <c:v>0.94756499999999955</c:v>
                </c:pt>
                <c:pt idx="46006" formatCode="General">
                  <c:v>0.94757999999999998</c:v>
                </c:pt>
                <c:pt idx="46007" formatCode="General">
                  <c:v>0.94760299999999997</c:v>
                </c:pt>
                <c:pt idx="46008" formatCode="General">
                  <c:v>0.94762500000000072</c:v>
                </c:pt>
                <c:pt idx="46009" formatCode="General">
                  <c:v>0.94764800000000071</c:v>
                </c:pt>
                <c:pt idx="46010" formatCode="General">
                  <c:v>0.94766300000000003</c:v>
                </c:pt>
                <c:pt idx="46011" formatCode="General">
                  <c:v>0.94768500000000044</c:v>
                </c:pt>
                <c:pt idx="46012" formatCode="General">
                  <c:v>0.94770699999999997</c:v>
                </c:pt>
                <c:pt idx="46013" formatCode="General">
                  <c:v>0.94773000000000041</c:v>
                </c:pt>
                <c:pt idx="46014" formatCode="General">
                  <c:v>0.94774499999999995</c:v>
                </c:pt>
                <c:pt idx="46015" formatCode="General">
                  <c:v>0.94776700000000003</c:v>
                </c:pt>
                <c:pt idx="46016" formatCode="General">
                  <c:v>0.94779000000000047</c:v>
                </c:pt>
                <c:pt idx="46017" formatCode="General">
                  <c:v>0.94781199999999999</c:v>
                </c:pt>
                <c:pt idx="46018" formatCode="General">
                  <c:v>0.94782800000000045</c:v>
                </c:pt>
                <c:pt idx="46019" formatCode="General">
                  <c:v>0.94785000000000041</c:v>
                </c:pt>
                <c:pt idx="46020" formatCode="General">
                  <c:v>0.94787299999999997</c:v>
                </c:pt>
                <c:pt idx="46021" formatCode="General">
                  <c:v>0.94789500000000071</c:v>
                </c:pt>
                <c:pt idx="46022" formatCode="General">
                  <c:v>0.94791000000000003</c:v>
                </c:pt>
                <c:pt idx="46023" formatCode="General">
                  <c:v>0.947932</c:v>
                </c:pt>
                <c:pt idx="46024" formatCode="General">
                  <c:v>0.94795499999999999</c:v>
                </c:pt>
                <c:pt idx="46025" formatCode="General">
                  <c:v>0.94797799999999999</c:v>
                </c:pt>
                <c:pt idx="46026" formatCode="General">
                  <c:v>0.94799199999999995</c:v>
                </c:pt>
                <c:pt idx="46027" formatCode="General">
                  <c:v>0.94801500000000005</c:v>
                </c:pt>
                <c:pt idx="46028" formatCode="General">
                  <c:v>0.94803800000000005</c:v>
                </c:pt>
                <c:pt idx="46029" formatCode="General">
                  <c:v>0.94806000000000001</c:v>
                </c:pt>
                <c:pt idx="46030" formatCode="General">
                  <c:v>0.94807500000000045</c:v>
                </c:pt>
                <c:pt idx="46031" formatCode="General">
                  <c:v>0.94809800000000044</c:v>
                </c:pt>
                <c:pt idx="46032" formatCode="General">
                  <c:v>0.94811999999999996</c:v>
                </c:pt>
                <c:pt idx="46033" formatCode="General">
                  <c:v>0.94814200000000004</c:v>
                </c:pt>
                <c:pt idx="46034" formatCode="General">
                  <c:v>0.94815700000000003</c:v>
                </c:pt>
                <c:pt idx="46035" formatCode="General">
                  <c:v>0.94818000000000002</c:v>
                </c:pt>
                <c:pt idx="46036" formatCode="General">
                  <c:v>0.94820300000000002</c:v>
                </c:pt>
                <c:pt idx="46037" formatCode="General">
                  <c:v>0.94822499999999998</c:v>
                </c:pt>
                <c:pt idx="46038" formatCode="General">
                  <c:v>0.94823999999999997</c:v>
                </c:pt>
                <c:pt idx="46039" formatCode="General">
                  <c:v>0.94826299999999941</c:v>
                </c:pt>
                <c:pt idx="46040" formatCode="General">
                  <c:v>0.94828500000000004</c:v>
                </c:pt>
                <c:pt idx="46041" formatCode="General">
                  <c:v>0.94830700000000001</c:v>
                </c:pt>
                <c:pt idx="46042" formatCode="General">
                  <c:v>0.948322</c:v>
                </c:pt>
                <c:pt idx="46043" formatCode="General">
                  <c:v>0.94834499999999999</c:v>
                </c:pt>
                <c:pt idx="46044" formatCode="General">
                  <c:v>0.94836699999999929</c:v>
                </c:pt>
                <c:pt idx="46045" formatCode="General">
                  <c:v>0.94838999999999996</c:v>
                </c:pt>
                <c:pt idx="46046" formatCode="General">
                  <c:v>0.94840500000000005</c:v>
                </c:pt>
                <c:pt idx="46047" formatCode="General">
                  <c:v>0.94842800000000005</c:v>
                </c:pt>
                <c:pt idx="46048" formatCode="General">
                  <c:v>0.94845000000000002</c:v>
                </c:pt>
                <c:pt idx="46049" formatCode="General">
                  <c:v>0.94847199999999998</c:v>
                </c:pt>
                <c:pt idx="46050" formatCode="General">
                  <c:v>0.948488</c:v>
                </c:pt>
                <c:pt idx="46051" formatCode="General">
                  <c:v>0.94850999999999996</c:v>
                </c:pt>
                <c:pt idx="46052" formatCode="General">
                  <c:v>0.9485319999999996</c:v>
                </c:pt>
                <c:pt idx="46053" formatCode="General">
                  <c:v>0.94855500000000004</c:v>
                </c:pt>
                <c:pt idx="46054" formatCode="General">
                  <c:v>0.94857000000000002</c:v>
                </c:pt>
                <c:pt idx="46055" formatCode="General">
                  <c:v>0.94859199999999999</c:v>
                </c:pt>
                <c:pt idx="46056" formatCode="General">
                  <c:v>0.94861499999999999</c:v>
                </c:pt>
                <c:pt idx="46057" formatCode="General">
                  <c:v>0.94863799999999998</c:v>
                </c:pt>
                <c:pt idx="46058" formatCode="General">
                  <c:v>0.94865299999999997</c:v>
                </c:pt>
                <c:pt idx="46059" formatCode="General">
                  <c:v>0.94867500000000071</c:v>
                </c:pt>
                <c:pt idx="46060" formatCode="General">
                  <c:v>0.94869800000000071</c:v>
                </c:pt>
                <c:pt idx="46061" formatCode="General">
                  <c:v>0.94872000000000045</c:v>
                </c:pt>
                <c:pt idx="46062" formatCode="General">
                  <c:v>0.94873499999999999</c:v>
                </c:pt>
                <c:pt idx="46063" formatCode="General">
                  <c:v>0.94875699999999996</c:v>
                </c:pt>
                <c:pt idx="46064" formatCode="General">
                  <c:v>0.9487800000000004</c:v>
                </c:pt>
                <c:pt idx="46065" formatCode="General">
                  <c:v>0.94880299999999951</c:v>
                </c:pt>
                <c:pt idx="46066" formatCode="General">
                  <c:v>0.94881700000000002</c:v>
                </c:pt>
                <c:pt idx="46067" formatCode="General">
                  <c:v>0.94884000000000046</c:v>
                </c:pt>
                <c:pt idx="46068" formatCode="General">
                  <c:v>0.94886199999999998</c:v>
                </c:pt>
                <c:pt idx="46069" formatCode="General">
                  <c:v>0.94887800000000044</c:v>
                </c:pt>
                <c:pt idx="46070" formatCode="General">
                  <c:v>0.94890000000000041</c:v>
                </c:pt>
                <c:pt idx="46071" formatCode="General">
                  <c:v>0.94892299999999996</c:v>
                </c:pt>
                <c:pt idx="46072" formatCode="General">
                  <c:v>0.9489450000000007</c:v>
                </c:pt>
                <c:pt idx="46073" formatCode="General">
                  <c:v>0.94896000000000003</c:v>
                </c:pt>
                <c:pt idx="46074" formatCode="General">
                  <c:v>0.94898199999999999</c:v>
                </c:pt>
                <c:pt idx="46075" formatCode="General">
                  <c:v>0.94900499999999999</c:v>
                </c:pt>
                <c:pt idx="46076" formatCode="General">
                  <c:v>0.94902799999999998</c:v>
                </c:pt>
                <c:pt idx="46077" formatCode="General">
                  <c:v>0.94904200000000005</c:v>
                </c:pt>
                <c:pt idx="46078" formatCode="General">
                  <c:v>0.94906500000000005</c:v>
                </c:pt>
                <c:pt idx="46079" formatCode="General">
                  <c:v>0.94908800000000004</c:v>
                </c:pt>
                <c:pt idx="46080" formatCode="General">
                  <c:v>0.94911000000000001</c:v>
                </c:pt>
                <c:pt idx="46081" formatCode="General">
                  <c:v>0.94912500000000044</c:v>
                </c:pt>
                <c:pt idx="46082" formatCode="General">
                  <c:v>0.94914799999999999</c:v>
                </c:pt>
                <c:pt idx="46083" formatCode="General">
                  <c:v>0.94916999999999996</c:v>
                </c:pt>
                <c:pt idx="46084" formatCode="General">
                  <c:v>0.94919200000000004</c:v>
                </c:pt>
                <c:pt idx="46085" formatCode="General">
                  <c:v>0.94920700000000002</c:v>
                </c:pt>
                <c:pt idx="46086" formatCode="General">
                  <c:v>0.94923000000000002</c:v>
                </c:pt>
                <c:pt idx="46087" formatCode="General">
                  <c:v>0.94925300000000001</c:v>
                </c:pt>
                <c:pt idx="46088" formatCode="General">
                  <c:v>0.94927499999999998</c:v>
                </c:pt>
                <c:pt idx="46089" formatCode="General">
                  <c:v>0.94928999999999997</c:v>
                </c:pt>
                <c:pt idx="46090" formatCode="General">
                  <c:v>0.9493129999999993</c:v>
                </c:pt>
                <c:pt idx="46091" formatCode="General">
                  <c:v>0.94933500000000004</c:v>
                </c:pt>
                <c:pt idx="46092" formatCode="General">
                  <c:v>0.94935800000000004</c:v>
                </c:pt>
                <c:pt idx="46093" formatCode="General">
                  <c:v>0.94937300000000002</c:v>
                </c:pt>
                <c:pt idx="46094" formatCode="General">
                  <c:v>0.94939499999999999</c:v>
                </c:pt>
                <c:pt idx="46095" formatCode="General">
                  <c:v>0.94941699999999929</c:v>
                </c:pt>
                <c:pt idx="46096" formatCode="General">
                  <c:v>0.94943999999999951</c:v>
                </c:pt>
                <c:pt idx="46097" formatCode="General">
                  <c:v>0.94945500000000005</c:v>
                </c:pt>
                <c:pt idx="46098" formatCode="General">
                  <c:v>0.94947700000000002</c:v>
                </c:pt>
                <c:pt idx="46099" formatCode="General">
                  <c:v>0.94950000000000001</c:v>
                </c:pt>
                <c:pt idx="46100" formatCode="General">
                  <c:v>0.94952199999999998</c:v>
                </c:pt>
                <c:pt idx="46101" formatCode="General">
                  <c:v>0.94953799999999955</c:v>
                </c:pt>
                <c:pt idx="46102" formatCode="General">
                  <c:v>0.94955999999999996</c:v>
                </c:pt>
                <c:pt idx="46103" formatCode="General">
                  <c:v>0.94958299999999929</c:v>
                </c:pt>
                <c:pt idx="46104" formatCode="General">
                  <c:v>0.94960500000000059</c:v>
                </c:pt>
                <c:pt idx="46105" formatCode="General">
                  <c:v>0.94962000000000046</c:v>
                </c:pt>
                <c:pt idx="46106" formatCode="General">
                  <c:v>0.94964200000000043</c:v>
                </c:pt>
                <c:pt idx="46107" formatCode="General">
                  <c:v>0.94966499999999998</c:v>
                </c:pt>
                <c:pt idx="46108" formatCode="General">
                  <c:v>0.94968799999999998</c:v>
                </c:pt>
                <c:pt idx="46109" formatCode="General">
                  <c:v>0.94970200000000005</c:v>
                </c:pt>
                <c:pt idx="46110" formatCode="General">
                  <c:v>0.94972500000000071</c:v>
                </c:pt>
                <c:pt idx="46111" formatCode="General">
                  <c:v>0.9497480000000007</c:v>
                </c:pt>
                <c:pt idx="46112" formatCode="General">
                  <c:v>0.94977000000000045</c:v>
                </c:pt>
                <c:pt idx="46113" formatCode="General">
                  <c:v>0.94978499999999999</c:v>
                </c:pt>
                <c:pt idx="46114" formatCode="General">
                  <c:v>0.94980699999999996</c:v>
                </c:pt>
                <c:pt idx="46115" formatCode="General">
                  <c:v>0.94982999999999995</c:v>
                </c:pt>
                <c:pt idx="46116" formatCode="General">
                  <c:v>0.94985200000000003</c:v>
                </c:pt>
                <c:pt idx="46117" formatCode="General">
                  <c:v>0.94986700000000002</c:v>
                </c:pt>
                <c:pt idx="46118" formatCode="General">
                  <c:v>0.94989000000000046</c:v>
                </c:pt>
                <c:pt idx="46119" formatCode="General">
                  <c:v>0.94991300000000001</c:v>
                </c:pt>
                <c:pt idx="46120" formatCode="General">
                  <c:v>0.94993499999999997</c:v>
                </c:pt>
                <c:pt idx="46121" formatCode="General">
                  <c:v>0.94995000000000041</c:v>
                </c:pt>
                <c:pt idx="46122" formatCode="General">
                  <c:v>0.94997299999999996</c:v>
                </c:pt>
                <c:pt idx="46123" formatCode="General">
                  <c:v>0.9499950000000007</c:v>
                </c:pt>
                <c:pt idx="46124" formatCode="General">
                  <c:v>0.950017</c:v>
                </c:pt>
                <c:pt idx="46125" formatCode="General">
                  <c:v>0.95003199999999999</c:v>
                </c:pt>
                <c:pt idx="46126" formatCode="General">
                  <c:v>0.95005499999999998</c:v>
                </c:pt>
                <c:pt idx="46127" formatCode="General">
                  <c:v>0.95007699999999951</c:v>
                </c:pt>
                <c:pt idx="46128" formatCode="General">
                  <c:v>0.95009999999999994</c:v>
                </c:pt>
                <c:pt idx="46129" formatCode="General">
                  <c:v>0.95011500000000004</c:v>
                </c:pt>
                <c:pt idx="46130" formatCode="General">
                  <c:v>0.95013800000000004</c:v>
                </c:pt>
                <c:pt idx="46131" formatCode="General">
                  <c:v>0.95016</c:v>
                </c:pt>
                <c:pt idx="46132" formatCode="General">
                  <c:v>0.95017499999999999</c:v>
                </c:pt>
                <c:pt idx="46133" formatCode="General">
                  <c:v>0.95019799999999999</c:v>
                </c:pt>
                <c:pt idx="46134" formatCode="General">
                  <c:v>0.95021999999999951</c:v>
                </c:pt>
                <c:pt idx="46135" formatCode="General">
                  <c:v>0.95024200000000003</c:v>
                </c:pt>
                <c:pt idx="46136" formatCode="General">
                  <c:v>0.95025700000000002</c:v>
                </c:pt>
                <c:pt idx="46137" formatCode="General">
                  <c:v>0.95028000000000001</c:v>
                </c:pt>
                <c:pt idx="46138" formatCode="General">
                  <c:v>0.95030199999999998</c:v>
                </c:pt>
                <c:pt idx="46139" formatCode="General">
                  <c:v>0.95032499999999998</c:v>
                </c:pt>
                <c:pt idx="46140" formatCode="General">
                  <c:v>0.95033999999999996</c:v>
                </c:pt>
                <c:pt idx="46141" formatCode="General">
                  <c:v>0.95036299999999929</c:v>
                </c:pt>
                <c:pt idx="46142" formatCode="General">
                  <c:v>0.95038500000000004</c:v>
                </c:pt>
                <c:pt idx="46143" formatCode="General">
                  <c:v>0.95040800000000003</c:v>
                </c:pt>
                <c:pt idx="46144" formatCode="General">
                  <c:v>0.95042300000000002</c:v>
                </c:pt>
                <c:pt idx="46145" formatCode="General">
                  <c:v>0.95044499999999998</c:v>
                </c:pt>
                <c:pt idx="46146" formatCode="General">
                  <c:v>0.95046699999999928</c:v>
                </c:pt>
                <c:pt idx="46147" formatCode="General">
                  <c:v>0.9504899999999995</c:v>
                </c:pt>
                <c:pt idx="46148" formatCode="General">
                  <c:v>0.95050500000000004</c:v>
                </c:pt>
                <c:pt idx="46149" formatCode="General">
                  <c:v>0.95052700000000001</c:v>
                </c:pt>
                <c:pt idx="46150" formatCode="General">
                  <c:v>0.95055000000000001</c:v>
                </c:pt>
                <c:pt idx="46151" formatCode="General">
                  <c:v>0.95057199999999997</c:v>
                </c:pt>
                <c:pt idx="46152" formatCode="General">
                  <c:v>0.95058799999999954</c:v>
                </c:pt>
                <c:pt idx="46153" formatCode="General">
                  <c:v>0.9506100000000004</c:v>
                </c:pt>
                <c:pt idx="46154" formatCode="General">
                  <c:v>0.95063299999999951</c:v>
                </c:pt>
                <c:pt idx="46155" formatCode="General">
                  <c:v>0.95065500000000058</c:v>
                </c:pt>
                <c:pt idx="46156" formatCode="General">
                  <c:v>0.95067000000000046</c:v>
                </c:pt>
                <c:pt idx="46157" formatCode="General">
                  <c:v>0.95069200000000043</c:v>
                </c:pt>
                <c:pt idx="46158" formatCode="General">
                  <c:v>0.95071499999999998</c:v>
                </c:pt>
                <c:pt idx="46159" formatCode="General">
                  <c:v>0.95073799999999997</c:v>
                </c:pt>
                <c:pt idx="46160" formatCode="General">
                  <c:v>0.95075200000000004</c:v>
                </c:pt>
                <c:pt idx="46161" formatCode="General">
                  <c:v>0.9507750000000007</c:v>
                </c:pt>
                <c:pt idx="46162" formatCode="General">
                  <c:v>0.95079700000000045</c:v>
                </c:pt>
                <c:pt idx="46163" formatCode="General">
                  <c:v>0.95082000000000044</c:v>
                </c:pt>
                <c:pt idx="46164" formatCode="General">
                  <c:v>0.95083499999999999</c:v>
                </c:pt>
                <c:pt idx="46165" formatCode="General">
                  <c:v>0.95085799999999998</c:v>
                </c:pt>
                <c:pt idx="46166" formatCode="General">
                  <c:v>0.95087999999999995</c:v>
                </c:pt>
                <c:pt idx="46167" formatCode="General">
                  <c:v>0.95090200000000003</c:v>
                </c:pt>
                <c:pt idx="46168" formatCode="General">
                  <c:v>0.95091700000000001</c:v>
                </c:pt>
                <c:pt idx="46169" formatCode="General">
                  <c:v>0.95094000000000045</c:v>
                </c:pt>
                <c:pt idx="46170" formatCode="General">
                  <c:v>0.950963</c:v>
                </c:pt>
                <c:pt idx="46171" formatCode="General">
                  <c:v>0.95098499999999997</c:v>
                </c:pt>
                <c:pt idx="46172" formatCode="General">
                  <c:v>0.9510000000000004</c:v>
                </c:pt>
                <c:pt idx="46173" formatCode="General">
                  <c:v>0.95102299999999951</c:v>
                </c:pt>
                <c:pt idx="46174" formatCode="General">
                  <c:v>0.95104500000000058</c:v>
                </c:pt>
                <c:pt idx="46175" formatCode="General">
                  <c:v>0.95106800000000002</c:v>
                </c:pt>
                <c:pt idx="46176" formatCode="General">
                  <c:v>0.95108300000000001</c:v>
                </c:pt>
                <c:pt idx="46177" formatCode="General">
                  <c:v>0.95110499999999998</c:v>
                </c:pt>
                <c:pt idx="46178" formatCode="General">
                  <c:v>0.9511269999999995</c:v>
                </c:pt>
                <c:pt idx="46179" formatCode="General">
                  <c:v>0.95115000000000005</c:v>
                </c:pt>
                <c:pt idx="46180" formatCode="General">
                  <c:v>0.95116500000000004</c:v>
                </c:pt>
                <c:pt idx="46181" formatCode="General">
                  <c:v>0.95118800000000003</c:v>
                </c:pt>
                <c:pt idx="46182" formatCode="General">
                  <c:v>0.95121</c:v>
                </c:pt>
                <c:pt idx="46183" formatCode="General">
                  <c:v>0.95123199999999997</c:v>
                </c:pt>
                <c:pt idx="46184" formatCode="General">
                  <c:v>0.95124799999999998</c:v>
                </c:pt>
                <c:pt idx="46185" formatCode="General">
                  <c:v>0.9512699999999995</c:v>
                </c:pt>
                <c:pt idx="46186" formatCode="General">
                  <c:v>0.9512930000000005</c:v>
                </c:pt>
                <c:pt idx="46187" formatCode="General">
                  <c:v>0.95131500000000002</c:v>
                </c:pt>
                <c:pt idx="46188" formatCode="General">
                  <c:v>0.95133000000000001</c:v>
                </c:pt>
                <c:pt idx="46189" formatCode="General">
                  <c:v>0.95135199999999998</c:v>
                </c:pt>
                <c:pt idx="46190" formatCode="General">
                  <c:v>0.95137499999999997</c:v>
                </c:pt>
                <c:pt idx="46191" formatCode="General">
                  <c:v>0.95139799999999997</c:v>
                </c:pt>
                <c:pt idx="46192" formatCode="General">
                  <c:v>0.95141299999999929</c:v>
                </c:pt>
                <c:pt idx="46193" formatCode="General">
                  <c:v>0.95143500000000003</c:v>
                </c:pt>
                <c:pt idx="46194" formatCode="General">
                  <c:v>0.95145800000000003</c:v>
                </c:pt>
                <c:pt idx="46195" formatCode="General">
                  <c:v>0.95147999999999999</c:v>
                </c:pt>
                <c:pt idx="46196" formatCode="General">
                  <c:v>0.95149499999999998</c:v>
                </c:pt>
                <c:pt idx="46197" formatCode="General">
                  <c:v>0.95151699999999928</c:v>
                </c:pt>
                <c:pt idx="46198" formatCode="General">
                  <c:v>0.95154000000000005</c:v>
                </c:pt>
                <c:pt idx="46199" formatCode="General">
                  <c:v>0.95156299999999938</c:v>
                </c:pt>
                <c:pt idx="46200" formatCode="General">
                  <c:v>0.95157700000000001</c:v>
                </c:pt>
                <c:pt idx="46201" formatCode="General">
                  <c:v>0.95160000000000045</c:v>
                </c:pt>
                <c:pt idx="46202" formatCode="General">
                  <c:v>0.95162300000000044</c:v>
                </c:pt>
                <c:pt idx="46203" formatCode="General">
                  <c:v>0.95163799999999998</c:v>
                </c:pt>
                <c:pt idx="46204" formatCode="General">
                  <c:v>0.95165999999999995</c:v>
                </c:pt>
                <c:pt idx="46205" formatCode="General">
                  <c:v>0.9516829999999995</c:v>
                </c:pt>
                <c:pt idx="46206" formatCode="General">
                  <c:v>0.95170500000000058</c:v>
                </c:pt>
                <c:pt idx="46207" formatCode="General">
                  <c:v>0.95172000000000045</c:v>
                </c:pt>
                <c:pt idx="46208" formatCode="General">
                  <c:v>0.95174200000000042</c:v>
                </c:pt>
                <c:pt idx="46209" formatCode="General">
                  <c:v>0.95176499999999997</c:v>
                </c:pt>
                <c:pt idx="46210" formatCode="General">
                  <c:v>0.95178700000000005</c:v>
                </c:pt>
                <c:pt idx="46211" formatCode="General">
                  <c:v>0.95180200000000004</c:v>
                </c:pt>
                <c:pt idx="46212" formatCode="General">
                  <c:v>0.95182500000000059</c:v>
                </c:pt>
                <c:pt idx="46213" formatCode="General">
                  <c:v>0.95184800000000058</c:v>
                </c:pt>
                <c:pt idx="46214" formatCode="General">
                  <c:v>0.95186999999999999</c:v>
                </c:pt>
                <c:pt idx="46215" formatCode="General">
                  <c:v>0.95188499999999998</c:v>
                </c:pt>
                <c:pt idx="46216" formatCode="General">
                  <c:v>0.95190799999999998</c:v>
                </c:pt>
                <c:pt idx="46217" formatCode="General">
                  <c:v>0.95193000000000005</c:v>
                </c:pt>
                <c:pt idx="46218" formatCode="General">
                  <c:v>0.95195200000000002</c:v>
                </c:pt>
                <c:pt idx="46219" formatCode="General">
                  <c:v>0.95196700000000001</c:v>
                </c:pt>
                <c:pt idx="46220" formatCode="General">
                  <c:v>0.95199000000000045</c:v>
                </c:pt>
                <c:pt idx="46221" formatCode="General">
                  <c:v>0.95201199999999997</c:v>
                </c:pt>
                <c:pt idx="46222" formatCode="General">
                  <c:v>0.95203499999999996</c:v>
                </c:pt>
                <c:pt idx="46223" formatCode="General">
                  <c:v>0.95204999999999995</c:v>
                </c:pt>
                <c:pt idx="46224" formatCode="General">
                  <c:v>0.9520729999999995</c:v>
                </c:pt>
                <c:pt idx="46225" formatCode="General">
                  <c:v>0.95209500000000058</c:v>
                </c:pt>
                <c:pt idx="46226" formatCode="General">
                  <c:v>0.95211800000000002</c:v>
                </c:pt>
                <c:pt idx="46227" formatCode="General">
                  <c:v>0.95213300000000001</c:v>
                </c:pt>
                <c:pt idx="46228" formatCode="General">
                  <c:v>0.95215499999999997</c:v>
                </c:pt>
                <c:pt idx="46229" formatCode="General">
                  <c:v>0.95217700000000005</c:v>
                </c:pt>
                <c:pt idx="46230" formatCode="General">
                  <c:v>0.95220000000000005</c:v>
                </c:pt>
                <c:pt idx="46231" formatCode="General">
                  <c:v>0.95221500000000003</c:v>
                </c:pt>
                <c:pt idx="46232" formatCode="General">
                  <c:v>0.952237</c:v>
                </c:pt>
                <c:pt idx="46233" formatCode="General">
                  <c:v>0.95226</c:v>
                </c:pt>
                <c:pt idx="46234" formatCode="General">
                  <c:v>0.95228199999999996</c:v>
                </c:pt>
                <c:pt idx="46235" formatCode="General">
                  <c:v>0.95229799999999998</c:v>
                </c:pt>
                <c:pt idx="46236" formatCode="General">
                  <c:v>0.9523200000000005</c:v>
                </c:pt>
                <c:pt idx="46237" formatCode="General">
                  <c:v>0.95234300000000005</c:v>
                </c:pt>
                <c:pt idx="46238" formatCode="General">
                  <c:v>0.95236500000000002</c:v>
                </c:pt>
                <c:pt idx="46239" formatCode="General">
                  <c:v>0.95238</c:v>
                </c:pt>
                <c:pt idx="46240" formatCode="General">
                  <c:v>0.95240199999999997</c:v>
                </c:pt>
                <c:pt idx="46241" formatCode="General">
                  <c:v>0.95242499999999997</c:v>
                </c:pt>
                <c:pt idx="46242" formatCode="General">
                  <c:v>0.95244799999999996</c:v>
                </c:pt>
                <c:pt idx="46243" formatCode="General">
                  <c:v>0.95246199999999959</c:v>
                </c:pt>
                <c:pt idx="46244" formatCode="General">
                  <c:v>0.95248500000000003</c:v>
                </c:pt>
                <c:pt idx="46245" formatCode="General">
                  <c:v>0.95250699999999955</c:v>
                </c:pt>
                <c:pt idx="46246" formatCode="General">
                  <c:v>0.95252999999999999</c:v>
                </c:pt>
                <c:pt idx="46247" formatCode="General">
                  <c:v>0.95254499999999998</c:v>
                </c:pt>
                <c:pt idx="46248" formatCode="General">
                  <c:v>0.95256799999999942</c:v>
                </c:pt>
                <c:pt idx="46249" formatCode="General">
                  <c:v>0.95259000000000005</c:v>
                </c:pt>
                <c:pt idx="46250" formatCode="General">
                  <c:v>0.95261200000000001</c:v>
                </c:pt>
                <c:pt idx="46251" formatCode="General">
                  <c:v>0.95262700000000045</c:v>
                </c:pt>
                <c:pt idx="46252" formatCode="General">
                  <c:v>0.95265000000000044</c:v>
                </c:pt>
                <c:pt idx="46253" formatCode="General">
                  <c:v>0.95267299999999999</c:v>
                </c:pt>
                <c:pt idx="46254" formatCode="General">
                  <c:v>0.95269500000000074</c:v>
                </c:pt>
                <c:pt idx="46255" formatCode="General">
                  <c:v>0.95270999999999995</c:v>
                </c:pt>
                <c:pt idx="46256" formatCode="General">
                  <c:v>0.95273300000000005</c:v>
                </c:pt>
                <c:pt idx="46257" formatCode="General">
                  <c:v>0.95275500000000046</c:v>
                </c:pt>
                <c:pt idx="46258" formatCode="General">
                  <c:v>0.95277800000000046</c:v>
                </c:pt>
                <c:pt idx="46259" formatCode="General">
                  <c:v>0.95279300000000045</c:v>
                </c:pt>
                <c:pt idx="46260" formatCode="General">
                  <c:v>0.95281499999999997</c:v>
                </c:pt>
                <c:pt idx="46261" formatCode="General">
                  <c:v>0.95283700000000005</c:v>
                </c:pt>
                <c:pt idx="46262" formatCode="General">
                  <c:v>0.95286000000000004</c:v>
                </c:pt>
                <c:pt idx="46263" formatCode="General">
                  <c:v>0.95287500000000058</c:v>
                </c:pt>
                <c:pt idx="46264" formatCode="General">
                  <c:v>0.95289800000000058</c:v>
                </c:pt>
                <c:pt idx="46265" formatCode="General">
                  <c:v>0.95291999999999999</c:v>
                </c:pt>
                <c:pt idx="46266" formatCode="General">
                  <c:v>0.95293499999999998</c:v>
                </c:pt>
                <c:pt idx="46267" formatCode="General">
                  <c:v>0.95295799999999997</c:v>
                </c:pt>
                <c:pt idx="46268" formatCode="General">
                  <c:v>0.95298000000000005</c:v>
                </c:pt>
                <c:pt idx="46269" formatCode="General">
                  <c:v>0.95300300000000004</c:v>
                </c:pt>
                <c:pt idx="46270" formatCode="General">
                  <c:v>0.953017</c:v>
                </c:pt>
                <c:pt idx="46271" formatCode="General">
                  <c:v>0.95304000000000044</c:v>
                </c:pt>
                <c:pt idx="46272" formatCode="General">
                  <c:v>0.95306199999999996</c:v>
                </c:pt>
                <c:pt idx="46273" formatCode="General">
                  <c:v>0.95308499999999996</c:v>
                </c:pt>
                <c:pt idx="46274" formatCode="General">
                  <c:v>0.95309999999999995</c:v>
                </c:pt>
                <c:pt idx="46275" formatCode="General">
                  <c:v>0.95312300000000005</c:v>
                </c:pt>
                <c:pt idx="46276" formatCode="General">
                  <c:v>0.95314500000000046</c:v>
                </c:pt>
                <c:pt idx="46277" formatCode="General">
                  <c:v>0.95316699999999943</c:v>
                </c:pt>
                <c:pt idx="46278" formatCode="General">
                  <c:v>0.953183</c:v>
                </c:pt>
                <c:pt idx="46279" formatCode="General">
                  <c:v>0.95320499999999997</c:v>
                </c:pt>
                <c:pt idx="46280" formatCode="General">
                  <c:v>0.95322700000000005</c:v>
                </c:pt>
                <c:pt idx="46281" formatCode="General">
                  <c:v>0.95325000000000004</c:v>
                </c:pt>
                <c:pt idx="46282" formatCode="General">
                  <c:v>0.95326500000000003</c:v>
                </c:pt>
                <c:pt idx="46283" formatCode="General">
                  <c:v>0.953287</c:v>
                </c:pt>
                <c:pt idx="46284" formatCode="General">
                  <c:v>0.95330999999999999</c:v>
                </c:pt>
                <c:pt idx="46285" formatCode="General">
                  <c:v>0.95333299999999943</c:v>
                </c:pt>
                <c:pt idx="46286" formatCode="General">
                  <c:v>0.95334799999999997</c:v>
                </c:pt>
                <c:pt idx="46287" formatCode="General">
                  <c:v>0.95337000000000005</c:v>
                </c:pt>
                <c:pt idx="46288" formatCode="General">
                  <c:v>0.95339300000000005</c:v>
                </c:pt>
                <c:pt idx="46289" formatCode="General">
                  <c:v>0.95341500000000001</c:v>
                </c:pt>
                <c:pt idx="46290" formatCode="General">
                  <c:v>0.95343</c:v>
                </c:pt>
                <c:pt idx="46291" formatCode="General">
                  <c:v>0.95345199999999997</c:v>
                </c:pt>
                <c:pt idx="46292" formatCode="General">
                  <c:v>0.95347499999999996</c:v>
                </c:pt>
                <c:pt idx="46293" formatCode="General">
                  <c:v>0.95349799999999996</c:v>
                </c:pt>
                <c:pt idx="46294" formatCode="General">
                  <c:v>0.95351199999999958</c:v>
                </c:pt>
                <c:pt idx="46295" formatCode="General">
                  <c:v>0.95353500000000002</c:v>
                </c:pt>
                <c:pt idx="46296" formatCode="General">
                  <c:v>0.95355800000000002</c:v>
                </c:pt>
                <c:pt idx="46297" formatCode="General">
                  <c:v>0.95357999999999998</c:v>
                </c:pt>
                <c:pt idx="46298" formatCode="General">
                  <c:v>0.95359499999999997</c:v>
                </c:pt>
                <c:pt idx="46299" formatCode="General">
                  <c:v>0.95361799999999997</c:v>
                </c:pt>
                <c:pt idx="46300" formatCode="General">
                  <c:v>0.95364000000000071</c:v>
                </c:pt>
                <c:pt idx="46301" formatCode="General">
                  <c:v>0.95366200000000001</c:v>
                </c:pt>
                <c:pt idx="46302" formatCode="General">
                  <c:v>0.95367700000000044</c:v>
                </c:pt>
                <c:pt idx="46303" formatCode="General">
                  <c:v>0.95370000000000044</c:v>
                </c:pt>
                <c:pt idx="46304" formatCode="General">
                  <c:v>0.95372299999999999</c:v>
                </c:pt>
                <c:pt idx="46305" formatCode="General">
                  <c:v>0.95374499999999995</c:v>
                </c:pt>
                <c:pt idx="46306" formatCode="General">
                  <c:v>0.95376000000000005</c:v>
                </c:pt>
                <c:pt idx="46307" formatCode="General">
                  <c:v>0.95378200000000002</c:v>
                </c:pt>
                <c:pt idx="46308" formatCode="General">
                  <c:v>0.95380500000000046</c:v>
                </c:pt>
                <c:pt idx="46309" formatCode="General">
                  <c:v>0.95382800000000045</c:v>
                </c:pt>
                <c:pt idx="46310" formatCode="General">
                  <c:v>0.95384300000000044</c:v>
                </c:pt>
                <c:pt idx="46311" formatCode="General">
                  <c:v>0.95386499999999996</c:v>
                </c:pt>
                <c:pt idx="46312" formatCode="General">
                  <c:v>0.95388700000000004</c:v>
                </c:pt>
                <c:pt idx="46313" formatCode="General">
                  <c:v>0.95391000000000004</c:v>
                </c:pt>
                <c:pt idx="46314" formatCode="General">
                  <c:v>0.95392500000000058</c:v>
                </c:pt>
                <c:pt idx="46315" formatCode="General">
                  <c:v>0.95394800000000046</c:v>
                </c:pt>
                <c:pt idx="46316" formatCode="General">
                  <c:v>0.95396999999999998</c:v>
                </c:pt>
                <c:pt idx="46317" formatCode="General">
                  <c:v>0.95399199999999995</c:v>
                </c:pt>
                <c:pt idx="46318" formatCode="General">
                  <c:v>0.95400799999999997</c:v>
                </c:pt>
                <c:pt idx="46319" formatCode="General">
                  <c:v>0.95403000000000004</c:v>
                </c:pt>
                <c:pt idx="46320" formatCode="General">
                  <c:v>0.95405300000000004</c:v>
                </c:pt>
                <c:pt idx="46321" formatCode="General">
                  <c:v>0.95407500000000045</c:v>
                </c:pt>
                <c:pt idx="46322" formatCode="General">
                  <c:v>0.95408999999999999</c:v>
                </c:pt>
                <c:pt idx="46323" formatCode="General">
                  <c:v>0.95411199999999996</c:v>
                </c:pt>
                <c:pt idx="46324" formatCode="General">
                  <c:v>0.95413499999999996</c:v>
                </c:pt>
                <c:pt idx="46325" formatCode="General">
                  <c:v>0.95415799999999951</c:v>
                </c:pt>
                <c:pt idx="46326" formatCode="General">
                  <c:v>0.95417200000000002</c:v>
                </c:pt>
                <c:pt idx="46327" formatCode="General">
                  <c:v>0.95419500000000046</c:v>
                </c:pt>
                <c:pt idx="46328" formatCode="General">
                  <c:v>0.95421699999999943</c:v>
                </c:pt>
                <c:pt idx="46329" formatCode="General">
                  <c:v>0.95423999999999998</c:v>
                </c:pt>
                <c:pt idx="46330" formatCode="General">
                  <c:v>0.95425499999999996</c:v>
                </c:pt>
                <c:pt idx="46331" formatCode="General">
                  <c:v>0.95427799999999996</c:v>
                </c:pt>
                <c:pt idx="46332" formatCode="General">
                  <c:v>0.95430000000000004</c:v>
                </c:pt>
                <c:pt idx="46333" formatCode="General">
                  <c:v>0.954322</c:v>
                </c:pt>
                <c:pt idx="46334" formatCode="General">
                  <c:v>0.95433699999999955</c:v>
                </c:pt>
                <c:pt idx="46335" formatCode="General">
                  <c:v>0.95435999999999999</c:v>
                </c:pt>
                <c:pt idx="46336" formatCode="General">
                  <c:v>0.95438299999999943</c:v>
                </c:pt>
                <c:pt idx="46337" formatCode="General">
                  <c:v>0.95439700000000005</c:v>
                </c:pt>
                <c:pt idx="46338" formatCode="General">
                  <c:v>0.95442000000000005</c:v>
                </c:pt>
                <c:pt idx="46339" formatCode="General">
                  <c:v>0.95444300000000004</c:v>
                </c:pt>
                <c:pt idx="46340" formatCode="General">
                  <c:v>0.95446500000000001</c:v>
                </c:pt>
                <c:pt idx="46341" formatCode="General">
                  <c:v>0.95448</c:v>
                </c:pt>
                <c:pt idx="46342" formatCode="General">
                  <c:v>0.95450299999999955</c:v>
                </c:pt>
                <c:pt idx="46343" formatCode="General">
                  <c:v>0.95452499999999996</c:v>
                </c:pt>
                <c:pt idx="46344" formatCode="General">
                  <c:v>0.95454700000000003</c:v>
                </c:pt>
                <c:pt idx="46345" formatCode="General">
                  <c:v>0.95456199999999958</c:v>
                </c:pt>
                <c:pt idx="46346" formatCode="General">
                  <c:v>0.95458500000000002</c:v>
                </c:pt>
                <c:pt idx="46347" formatCode="General">
                  <c:v>0.95460800000000046</c:v>
                </c:pt>
                <c:pt idx="46348" formatCode="General">
                  <c:v>0.95463000000000042</c:v>
                </c:pt>
                <c:pt idx="46349" formatCode="General">
                  <c:v>0.95464500000000074</c:v>
                </c:pt>
                <c:pt idx="46350" formatCode="General">
                  <c:v>0.95466799999999996</c:v>
                </c:pt>
                <c:pt idx="46351" formatCode="General">
                  <c:v>0.9546900000000007</c:v>
                </c:pt>
                <c:pt idx="46352" formatCode="General">
                  <c:v>0.95471200000000001</c:v>
                </c:pt>
                <c:pt idx="46353" formatCode="General">
                  <c:v>0.95472699999999999</c:v>
                </c:pt>
                <c:pt idx="46354" formatCode="General">
                  <c:v>0.95475000000000043</c:v>
                </c:pt>
                <c:pt idx="46355" formatCode="General">
                  <c:v>0.95477199999999995</c:v>
                </c:pt>
                <c:pt idx="46356" formatCode="General">
                  <c:v>0.95479499999999995</c:v>
                </c:pt>
                <c:pt idx="46357" formatCode="General">
                  <c:v>0.95481000000000005</c:v>
                </c:pt>
                <c:pt idx="46358" formatCode="General">
                  <c:v>0.95483300000000004</c:v>
                </c:pt>
                <c:pt idx="46359" formatCode="General">
                  <c:v>0.95485500000000045</c:v>
                </c:pt>
                <c:pt idx="46360" formatCode="General">
                  <c:v>0.95487699999999998</c:v>
                </c:pt>
                <c:pt idx="46361" formatCode="General">
                  <c:v>0.95489299999999999</c:v>
                </c:pt>
                <c:pt idx="46362" formatCode="General">
                  <c:v>0.95491499999999996</c:v>
                </c:pt>
                <c:pt idx="46363" formatCode="General">
                  <c:v>0.95493700000000004</c:v>
                </c:pt>
                <c:pt idx="46364" formatCode="General">
                  <c:v>0.95496000000000003</c:v>
                </c:pt>
                <c:pt idx="46365" formatCode="General">
                  <c:v>0.95497500000000046</c:v>
                </c:pt>
                <c:pt idx="46366" formatCode="General">
                  <c:v>0.95499699999999998</c:v>
                </c:pt>
                <c:pt idx="46367" formatCode="General">
                  <c:v>0.95501999999999998</c:v>
                </c:pt>
                <c:pt idx="46368" formatCode="General">
                  <c:v>0.95504299999999998</c:v>
                </c:pt>
                <c:pt idx="46369" formatCode="General">
                  <c:v>0.95505799999999996</c:v>
                </c:pt>
                <c:pt idx="46370" formatCode="General">
                  <c:v>0.95508000000000004</c:v>
                </c:pt>
                <c:pt idx="46371" formatCode="General">
                  <c:v>0.95510300000000004</c:v>
                </c:pt>
                <c:pt idx="46372" formatCode="General">
                  <c:v>0.95512500000000045</c:v>
                </c:pt>
                <c:pt idx="46373" formatCode="General">
                  <c:v>0.95513999999999999</c:v>
                </c:pt>
                <c:pt idx="46374" formatCode="General">
                  <c:v>0.95516199999999996</c:v>
                </c:pt>
                <c:pt idx="46375" formatCode="General">
                  <c:v>0.95518499999999951</c:v>
                </c:pt>
                <c:pt idx="46376" formatCode="General">
                  <c:v>0.9552079999999995</c:v>
                </c:pt>
                <c:pt idx="46377" formatCode="General">
                  <c:v>0.95522200000000002</c:v>
                </c:pt>
                <c:pt idx="46378" formatCode="General">
                  <c:v>0.95524500000000045</c:v>
                </c:pt>
                <c:pt idx="46379" formatCode="General">
                  <c:v>0.95526699999999942</c:v>
                </c:pt>
                <c:pt idx="46380" formatCode="General">
                  <c:v>0.95528999999999997</c:v>
                </c:pt>
                <c:pt idx="46381" formatCode="General">
                  <c:v>0.95530499999999996</c:v>
                </c:pt>
                <c:pt idx="46382" formatCode="General">
                  <c:v>0.95532799999999951</c:v>
                </c:pt>
                <c:pt idx="46383" formatCode="General">
                  <c:v>0.95535000000000003</c:v>
                </c:pt>
                <c:pt idx="46384" formatCode="General">
                  <c:v>0.955372</c:v>
                </c:pt>
                <c:pt idx="46385" formatCode="General">
                  <c:v>0.95538699999999943</c:v>
                </c:pt>
                <c:pt idx="46386" formatCode="General">
                  <c:v>0.95540999999999998</c:v>
                </c:pt>
                <c:pt idx="46387" formatCode="General">
                  <c:v>0.95543299999999942</c:v>
                </c:pt>
                <c:pt idx="46388" formatCode="General">
                  <c:v>0.95545500000000005</c:v>
                </c:pt>
                <c:pt idx="46389" formatCode="General">
                  <c:v>0.95547000000000004</c:v>
                </c:pt>
                <c:pt idx="46390" formatCode="General">
                  <c:v>0.95549200000000001</c:v>
                </c:pt>
                <c:pt idx="46391" formatCode="General">
                  <c:v>0.955515</c:v>
                </c:pt>
                <c:pt idx="46392" formatCode="General">
                  <c:v>0.95553699999999941</c:v>
                </c:pt>
                <c:pt idx="46393" formatCode="General">
                  <c:v>0.95555299999999943</c:v>
                </c:pt>
                <c:pt idx="46394" formatCode="General">
                  <c:v>0.95557499999999951</c:v>
                </c:pt>
                <c:pt idx="46395" formatCode="General">
                  <c:v>0.95559700000000003</c:v>
                </c:pt>
                <c:pt idx="46396" formatCode="General">
                  <c:v>0.95562000000000058</c:v>
                </c:pt>
                <c:pt idx="46397" formatCode="General">
                  <c:v>0.95563500000000046</c:v>
                </c:pt>
                <c:pt idx="46398" formatCode="General">
                  <c:v>0.95565800000000045</c:v>
                </c:pt>
                <c:pt idx="46399" formatCode="General">
                  <c:v>0.95568000000000042</c:v>
                </c:pt>
                <c:pt idx="46400" formatCode="General">
                  <c:v>0.95569500000000074</c:v>
                </c:pt>
                <c:pt idx="46401" formatCode="General">
                  <c:v>0.95571799999999996</c:v>
                </c:pt>
                <c:pt idx="46402" formatCode="General">
                  <c:v>0.9557400000000007</c:v>
                </c:pt>
                <c:pt idx="46403" formatCode="General">
                  <c:v>0.95576300000000003</c:v>
                </c:pt>
                <c:pt idx="46404" formatCode="General">
                  <c:v>0.95577800000000046</c:v>
                </c:pt>
                <c:pt idx="46405" formatCode="General">
                  <c:v>0.95580000000000043</c:v>
                </c:pt>
                <c:pt idx="46406" formatCode="General">
                  <c:v>0.95582199999999995</c:v>
                </c:pt>
                <c:pt idx="46407" formatCode="General">
                  <c:v>0.95584499999999994</c:v>
                </c:pt>
                <c:pt idx="46408" formatCode="General">
                  <c:v>0.95586000000000004</c:v>
                </c:pt>
                <c:pt idx="46409" formatCode="General">
                  <c:v>0.95588300000000004</c:v>
                </c:pt>
                <c:pt idx="46410" formatCode="General">
                  <c:v>0.95590500000000045</c:v>
                </c:pt>
                <c:pt idx="46411" formatCode="General">
                  <c:v>0.95592699999999997</c:v>
                </c:pt>
                <c:pt idx="46412" formatCode="General">
                  <c:v>0.95594299999999999</c:v>
                </c:pt>
                <c:pt idx="46413" formatCode="General">
                  <c:v>0.95596499999999951</c:v>
                </c:pt>
                <c:pt idx="46414" formatCode="General">
                  <c:v>0.9559879999999995</c:v>
                </c:pt>
                <c:pt idx="46415" formatCode="General">
                  <c:v>0.95601000000000003</c:v>
                </c:pt>
                <c:pt idx="46416" formatCode="General">
                  <c:v>0.95602500000000046</c:v>
                </c:pt>
                <c:pt idx="46417" formatCode="General">
                  <c:v>0.95604699999999998</c:v>
                </c:pt>
                <c:pt idx="46418" formatCode="General">
                  <c:v>0.95606999999999998</c:v>
                </c:pt>
                <c:pt idx="46419" formatCode="General">
                  <c:v>0.95609299999999997</c:v>
                </c:pt>
                <c:pt idx="46420" formatCode="General">
                  <c:v>0.95610799999999996</c:v>
                </c:pt>
                <c:pt idx="46421" formatCode="General">
                  <c:v>0.95613000000000004</c:v>
                </c:pt>
                <c:pt idx="46422" formatCode="General">
                  <c:v>0.956152</c:v>
                </c:pt>
                <c:pt idx="46423" formatCode="General">
                  <c:v>0.95617500000000044</c:v>
                </c:pt>
                <c:pt idx="46424" formatCode="General">
                  <c:v>0.95618999999999998</c:v>
                </c:pt>
                <c:pt idx="46425" formatCode="General">
                  <c:v>0.95621199999999951</c:v>
                </c:pt>
                <c:pt idx="46426" formatCode="General">
                  <c:v>0.9562349999999995</c:v>
                </c:pt>
                <c:pt idx="46427" formatCode="General">
                  <c:v>0.95625800000000005</c:v>
                </c:pt>
                <c:pt idx="46428" formatCode="General">
                  <c:v>0.95627200000000001</c:v>
                </c:pt>
                <c:pt idx="46429" formatCode="General">
                  <c:v>0.95629500000000045</c:v>
                </c:pt>
                <c:pt idx="46430" formatCode="General">
                  <c:v>0.956318</c:v>
                </c:pt>
                <c:pt idx="46431" formatCode="General">
                  <c:v>0.95633999999999997</c:v>
                </c:pt>
                <c:pt idx="46432" formatCode="General">
                  <c:v>0.95635499999999996</c:v>
                </c:pt>
                <c:pt idx="46433" formatCode="General">
                  <c:v>0.95637799999999951</c:v>
                </c:pt>
                <c:pt idx="46434" formatCode="General">
                  <c:v>0.95640000000000003</c:v>
                </c:pt>
                <c:pt idx="46435" formatCode="General">
                  <c:v>0.95642199999999999</c:v>
                </c:pt>
                <c:pt idx="46436" formatCode="General">
                  <c:v>0.95643699999999943</c:v>
                </c:pt>
                <c:pt idx="46437" formatCode="General">
                  <c:v>0.95645999999999998</c:v>
                </c:pt>
                <c:pt idx="46438" formatCode="General">
                  <c:v>0.95648199999999961</c:v>
                </c:pt>
                <c:pt idx="46439" formatCode="General">
                  <c:v>0.95650500000000005</c:v>
                </c:pt>
                <c:pt idx="46440" formatCode="General">
                  <c:v>0.95652000000000004</c:v>
                </c:pt>
                <c:pt idx="46441" formatCode="General">
                  <c:v>0.95654300000000003</c:v>
                </c:pt>
                <c:pt idx="46442" formatCode="General">
                  <c:v>0.956565</c:v>
                </c:pt>
                <c:pt idx="46443" formatCode="General">
                  <c:v>0.9565869999999993</c:v>
                </c:pt>
                <c:pt idx="46444" formatCode="General">
                  <c:v>0.95660299999999998</c:v>
                </c:pt>
                <c:pt idx="46445" formatCode="General">
                  <c:v>0.95662499999999995</c:v>
                </c:pt>
                <c:pt idx="46446" formatCode="General">
                  <c:v>0.95664700000000058</c:v>
                </c:pt>
                <c:pt idx="46447" formatCode="General">
                  <c:v>0.95667000000000046</c:v>
                </c:pt>
                <c:pt idx="46448" formatCode="General">
                  <c:v>0.95668500000000045</c:v>
                </c:pt>
                <c:pt idx="46449" formatCode="General">
                  <c:v>0.95670699999999997</c:v>
                </c:pt>
                <c:pt idx="46450" formatCode="General">
                  <c:v>0.95673000000000041</c:v>
                </c:pt>
                <c:pt idx="46451" formatCode="General">
                  <c:v>0.95675299999999996</c:v>
                </c:pt>
                <c:pt idx="46452" formatCode="General">
                  <c:v>0.95676799999999951</c:v>
                </c:pt>
                <c:pt idx="46453" formatCode="General">
                  <c:v>0.95679000000000058</c:v>
                </c:pt>
                <c:pt idx="46454" formatCode="General">
                  <c:v>0.95681300000000002</c:v>
                </c:pt>
                <c:pt idx="46455" formatCode="General">
                  <c:v>0.95683499999999999</c:v>
                </c:pt>
                <c:pt idx="46456" formatCode="General">
                  <c:v>0.95685000000000042</c:v>
                </c:pt>
                <c:pt idx="46457" formatCode="General">
                  <c:v>0.95687199999999994</c:v>
                </c:pt>
                <c:pt idx="46458" formatCode="General">
                  <c:v>0.95689500000000072</c:v>
                </c:pt>
                <c:pt idx="46459" formatCode="General">
                  <c:v>0.95691800000000005</c:v>
                </c:pt>
                <c:pt idx="46460" formatCode="General">
                  <c:v>0.956932</c:v>
                </c:pt>
                <c:pt idx="46461" formatCode="General">
                  <c:v>0.95695500000000044</c:v>
                </c:pt>
                <c:pt idx="46462" formatCode="General">
                  <c:v>0.95697699999999997</c:v>
                </c:pt>
                <c:pt idx="46463" formatCode="General">
                  <c:v>0.95700000000000041</c:v>
                </c:pt>
                <c:pt idx="46464" formatCode="General">
                  <c:v>0.9570149999999995</c:v>
                </c:pt>
                <c:pt idx="46465" formatCode="General">
                  <c:v>0.9570380000000005</c:v>
                </c:pt>
                <c:pt idx="46466" formatCode="General">
                  <c:v>0.95706000000000002</c:v>
                </c:pt>
                <c:pt idx="46467" formatCode="General">
                  <c:v>0.95708199999999999</c:v>
                </c:pt>
                <c:pt idx="46468" formatCode="General">
                  <c:v>0.95709699999999998</c:v>
                </c:pt>
                <c:pt idx="46469" formatCode="General">
                  <c:v>0.95711999999999997</c:v>
                </c:pt>
                <c:pt idx="46470" formatCode="General">
                  <c:v>0.95714299999999997</c:v>
                </c:pt>
                <c:pt idx="46471" formatCode="General">
                  <c:v>0.95715700000000004</c:v>
                </c:pt>
                <c:pt idx="46472" formatCode="General">
                  <c:v>0.95718000000000003</c:v>
                </c:pt>
                <c:pt idx="46473" formatCode="General">
                  <c:v>0.957202</c:v>
                </c:pt>
                <c:pt idx="46474" formatCode="General">
                  <c:v>0.95722499999999999</c:v>
                </c:pt>
                <c:pt idx="46475" formatCode="General">
                  <c:v>0.95723999999999998</c:v>
                </c:pt>
                <c:pt idx="46476" formatCode="General">
                  <c:v>0.95726299999999942</c:v>
                </c:pt>
                <c:pt idx="46477" formatCode="General">
                  <c:v>0.95728500000000005</c:v>
                </c:pt>
                <c:pt idx="46478" formatCode="General">
                  <c:v>0.95730700000000002</c:v>
                </c:pt>
                <c:pt idx="46479" formatCode="General">
                  <c:v>0.95732200000000001</c:v>
                </c:pt>
                <c:pt idx="46480" formatCode="General">
                  <c:v>0.95734500000000045</c:v>
                </c:pt>
                <c:pt idx="46481" formatCode="General">
                  <c:v>0.957368</c:v>
                </c:pt>
                <c:pt idx="46482" formatCode="General">
                  <c:v>0.95738999999999996</c:v>
                </c:pt>
                <c:pt idx="46483" formatCode="General">
                  <c:v>0.95740499999999951</c:v>
                </c:pt>
                <c:pt idx="46484" formatCode="General">
                  <c:v>0.9574279999999995</c:v>
                </c:pt>
                <c:pt idx="46485" formatCode="General">
                  <c:v>0.95745000000000002</c:v>
                </c:pt>
                <c:pt idx="46486" formatCode="General">
                  <c:v>0.95747300000000002</c:v>
                </c:pt>
                <c:pt idx="46487" formatCode="General">
                  <c:v>0.95748800000000001</c:v>
                </c:pt>
                <c:pt idx="46488" formatCode="General">
                  <c:v>0.95750999999999997</c:v>
                </c:pt>
                <c:pt idx="46489" formatCode="General">
                  <c:v>0.95753199999999961</c:v>
                </c:pt>
                <c:pt idx="46490" formatCode="General">
                  <c:v>0.95755500000000005</c:v>
                </c:pt>
                <c:pt idx="46491" formatCode="General">
                  <c:v>0.95757000000000003</c:v>
                </c:pt>
                <c:pt idx="46492" formatCode="General">
                  <c:v>0.95759300000000003</c:v>
                </c:pt>
                <c:pt idx="46493" formatCode="General">
                  <c:v>0.95761499999999999</c:v>
                </c:pt>
                <c:pt idx="46494" formatCode="General">
                  <c:v>0.95763699999999996</c:v>
                </c:pt>
                <c:pt idx="46495" formatCode="General">
                  <c:v>0.95765299999999998</c:v>
                </c:pt>
                <c:pt idx="46496" formatCode="General">
                  <c:v>0.95767500000000072</c:v>
                </c:pt>
                <c:pt idx="46497" formatCode="General">
                  <c:v>0.95769800000000072</c:v>
                </c:pt>
                <c:pt idx="46498" formatCode="General">
                  <c:v>0.95772000000000046</c:v>
                </c:pt>
                <c:pt idx="46499" formatCode="General">
                  <c:v>0.95773500000000045</c:v>
                </c:pt>
                <c:pt idx="46500" formatCode="General">
                  <c:v>0.95775699999999997</c:v>
                </c:pt>
                <c:pt idx="46501" formatCode="General">
                  <c:v>0.95778000000000041</c:v>
                </c:pt>
                <c:pt idx="46502" formatCode="General">
                  <c:v>0.95780299999999996</c:v>
                </c:pt>
                <c:pt idx="46503" formatCode="General">
                  <c:v>0.9578179999999995</c:v>
                </c:pt>
                <c:pt idx="46504" formatCode="General">
                  <c:v>0.95784000000000058</c:v>
                </c:pt>
                <c:pt idx="46505" formatCode="General">
                  <c:v>0.95786199999999999</c:v>
                </c:pt>
                <c:pt idx="46506" formatCode="General">
                  <c:v>0.95788499999999999</c:v>
                </c:pt>
                <c:pt idx="46507" formatCode="General">
                  <c:v>0.95790000000000042</c:v>
                </c:pt>
                <c:pt idx="46508" formatCode="General">
                  <c:v>0.95792200000000005</c:v>
                </c:pt>
                <c:pt idx="46509" formatCode="General">
                  <c:v>0.95794500000000071</c:v>
                </c:pt>
                <c:pt idx="46510" formatCode="General">
                  <c:v>0.95796800000000004</c:v>
                </c:pt>
                <c:pt idx="46511" formatCode="General">
                  <c:v>0.957982</c:v>
                </c:pt>
                <c:pt idx="46512" formatCode="General">
                  <c:v>0.95800500000000044</c:v>
                </c:pt>
                <c:pt idx="46513" formatCode="General">
                  <c:v>0.95802799999999999</c:v>
                </c:pt>
                <c:pt idx="46514" formatCode="General">
                  <c:v>0.9580500000000004</c:v>
                </c:pt>
                <c:pt idx="46515" formatCode="General">
                  <c:v>0.9580650000000005</c:v>
                </c:pt>
                <c:pt idx="46516" formatCode="General">
                  <c:v>0.95808800000000005</c:v>
                </c:pt>
                <c:pt idx="46517" formatCode="General">
                  <c:v>0.95811000000000002</c:v>
                </c:pt>
                <c:pt idx="46518" formatCode="General">
                  <c:v>0.95813199999999998</c:v>
                </c:pt>
                <c:pt idx="46519" formatCode="General">
                  <c:v>0.95814699999999997</c:v>
                </c:pt>
                <c:pt idx="46520" formatCode="General">
                  <c:v>0.95816999999999997</c:v>
                </c:pt>
                <c:pt idx="46521" formatCode="General">
                  <c:v>0.95819299999999996</c:v>
                </c:pt>
                <c:pt idx="46522" formatCode="General">
                  <c:v>0.95821500000000004</c:v>
                </c:pt>
                <c:pt idx="46523" formatCode="General">
                  <c:v>0.95823000000000003</c:v>
                </c:pt>
                <c:pt idx="46524" formatCode="General">
                  <c:v>0.95825300000000002</c:v>
                </c:pt>
                <c:pt idx="46525" formatCode="General">
                  <c:v>0.95827499999999999</c:v>
                </c:pt>
                <c:pt idx="46526" formatCode="General">
                  <c:v>0.95829699999999951</c:v>
                </c:pt>
                <c:pt idx="46527" formatCode="General">
                  <c:v>0.95831299999999942</c:v>
                </c:pt>
                <c:pt idx="46528" formatCode="General">
                  <c:v>0.95833500000000005</c:v>
                </c:pt>
                <c:pt idx="46529" formatCode="General">
                  <c:v>0.95835700000000001</c:v>
                </c:pt>
                <c:pt idx="46530" formatCode="General">
                  <c:v>0.95838000000000001</c:v>
                </c:pt>
                <c:pt idx="46531" formatCode="General">
                  <c:v>0.95839500000000044</c:v>
                </c:pt>
                <c:pt idx="46532" formatCode="General">
                  <c:v>0.95841799999999955</c:v>
                </c:pt>
                <c:pt idx="46533" formatCode="General">
                  <c:v>0.95843999999999996</c:v>
                </c:pt>
                <c:pt idx="46534" formatCode="General">
                  <c:v>0.95846299999999929</c:v>
                </c:pt>
                <c:pt idx="46535" formatCode="General">
                  <c:v>0.95847700000000002</c:v>
                </c:pt>
                <c:pt idx="46536" formatCode="General">
                  <c:v>0.95850000000000002</c:v>
                </c:pt>
                <c:pt idx="46537" formatCode="General">
                  <c:v>0.95852199999999999</c:v>
                </c:pt>
                <c:pt idx="46538" formatCode="General">
                  <c:v>0.958538</c:v>
                </c:pt>
                <c:pt idx="46539" formatCode="General">
                  <c:v>0.95855999999999997</c:v>
                </c:pt>
                <c:pt idx="46540" formatCode="General">
                  <c:v>0.9585819999999996</c:v>
                </c:pt>
                <c:pt idx="46541" formatCode="General">
                  <c:v>0.95860500000000071</c:v>
                </c:pt>
                <c:pt idx="46542" formatCode="General">
                  <c:v>0.95862000000000058</c:v>
                </c:pt>
                <c:pt idx="46543" formatCode="General">
                  <c:v>0.95864200000000044</c:v>
                </c:pt>
                <c:pt idx="46544" formatCode="General">
                  <c:v>0.95866499999999999</c:v>
                </c:pt>
                <c:pt idx="46545" formatCode="General">
                  <c:v>0.95868699999999996</c:v>
                </c:pt>
                <c:pt idx="46546" formatCode="General">
                  <c:v>0.95870299999999997</c:v>
                </c:pt>
                <c:pt idx="46547" formatCode="General">
                  <c:v>0.95872500000000072</c:v>
                </c:pt>
                <c:pt idx="46548" formatCode="General">
                  <c:v>0.95874800000000071</c:v>
                </c:pt>
                <c:pt idx="46549" formatCode="General">
                  <c:v>0.95877000000000046</c:v>
                </c:pt>
                <c:pt idx="46550" formatCode="General">
                  <c:v>0.95878500000000044</c:v>
                </c:pt>
                <c:pt idx="46551" formatCode="General">
                  <c:v>0.95880699999999996</c:v>
                </c:pt>
                <c:pt idx="46552" formatCode="General">
                  <c:v>0.9588300000000004</c:v>
                </c:pt>
                <c:pt idx="46553" formatCode="General">
                  <c:v>0.95885299999999996</c:v>
                </c:pt>
                <c:pt idx="46554" formatCode="General">
                  <c:v>0.95886700000000002</c:v>
                </c:pt>
                <c:pt idx="46555" formatCode="General">
                  <c:v>0.95889000000000046</c:v>
                </c:pt>
                <c:pt idx="46556" formatCode="General">
                  <c:v>0.95891199999999999</c:v>
                </c:pt>
                <c:pt idx="46557" formatCode="General">
                  <c:v>0.95893499999999998</c:v>
                </c:pt>
                <c:pt idx="46558" formatCode="General">
                  <c:v>0.95895000000000041</c:v>
                </c:pt>
                <c:pt idx="46559" formatCode="General">
                  <c:v>0.95897299999999996</c:v>
                </c:pt>
                <c:pt idx="46560" formatCode="General">
                  <c:v>0.95899500000000071</c:v>
                </c:pt>
                <c:pt idx="46561" formatCode="General">
                  <c:v>0.95901700000000001</c:v>
                </c:pt>
                <c:pt idx="46562" formatCode="General">
                  <c:v>0.959032</c:v>
                </c:pt>
                <c:pt idx="46563" formatCode="General">
                  <c:v>0.95905499999999999</c:v>
                </c:pt>
                <c:pt idx="46564" formatCode="General">
                  <c:v>0.95907799999999999</c:v>
                </c:pt>
                <c:pt idx="46565" formatCode="General">
                  <c:v>0.95909999999999995</c:v>
                </c:pt>
                <c:pt idx="46566" formatCode="General">
                  <c:v>0.95911500000000005</c:v>
                </c:pt>
                <c:pt idx="46567" formatCode="General">
                  <c:v>0.95913700000000002</c:v>
                </c:pt>
                <c:pt idx="46568" formatCode="General">
                  <c:v>0.95916000000000001</c:v>
                </c:pt>
                <c:pt idx="46569" formatCode="General">
                  <c:v>0.95918300000000001</c:v>
                </c:pt>
                <c:pt idx="46570" formatCode="General">
                  <c:v>0.95919800000000044</c:v>
                </c:pt>
                <c:pt idx="46571" formatCode="General">
                  <c:v>0.95921999999999996</c:v>
                </c:pt>
                <c:pt idx="46572" formatCode="General">
                  <c:v>0.95924200000000004</c:v>
                </c:pt>
                <c:pt idx="46573" formatCode="General">
                  <c:v>0.95926500000000003</c:v>
                </c:pt>
                <c:pt idx="46574" formatCode="General">
                  <c:v>0.95928000000000002</c:v>
                </c:pt>
                <c:pt idx="46575" formatCode="General">
                  <c:v>0.95930300000000002</c:v>
                </c:pt>
                <c:pt idx="46576" formatCode="General">
                  <c:v>0.95932499999999998</c:v>
                </c:pt>
                <c:pt idx="46577" formatCode="General">
                  <c:v>0.95934699999999951</c:v>
                </c:pt>
                <c:pt idx="46578" formatCode="General">
                  <c:v>0.9593629999999993</c:v>
                </c:pt>
                <c:pt idx="46579" formatCode="General">
                  <c:v>0.95938500000000004</c:v>
                </c:pt>
                <c:pt idx="46580" formatCode="General">
                  <c:v>0.95940800000000004</c:v>
                </c:pt>
                <c:pt idx="46581" formatCode="General">
                  <c:v>0.95943000000000001</c:v>
                </c:pt>
                <c:pt idx="46582" formatCode="General">
                  <c:v>0.95944499999999999</c:v>
                </c:pt>
                <c:pt idx="46583" formatCode="General">
                  <c:v>0.95946699999999929</c:v>
                </c:pt>
                <c:pt idx="46584" formatCode="General">
                  <c:v>0.95948999999999951</c:v>
                </c:pt>
                <c:pt idx="46585" formatCode="General">
                  <c:v>0.95951299999999928</c:v>
                </c:pt>
                <c:pt idx="46586" formatCode="General">
                  <c:v>0.95952800000000005</c:v>
                </c:pt>
                <c:pt idx="46587" formatCode="General">
                  <c:v>0.95955000000000001</c:v>
                </c:pt>
                <c:pt idx="46588" formatCode="General">
                  <c:v>0.95957199999999998</c:v>
                </c:pt>
                <c:pt idx="46589" formatCode="General">
                  <c:v>0.95959499999999998</c:v>
                </c:pt>
                <c:pt idx="46590" formatCode="General">
                  <c:v>0.95961000000000041</c:v>
                </c:pt>
                <c:pt idx="46591" formatCode="General">
                  <c:v>0.95963200000000004</c:v>
                </c:pt>
                <c:pt idx="46592" formatCode="General">
                  <c:v>0.9596550000000007</c:v>
                </c:pt>
                <c:pt idx="46593" formatCode="General">
                  <c:v>0.95967800000000059</c:v>
                </c:pt>
                <c:pt idx="46594" formatCode="General">
                  <c:v>0.95969200000000043</c:v>
                </c:pt>
                <c:pt idx="46595" formatCode="General">
                  <c:v>0.95971499999999998</c:v>
                </c:pt>
                <c:pt idx="46596" formatCode="General">
                  <c:v>0.95973799999999998</c:v>
                </c:pt>
                <c:pt idx="46597" formatCode="General">
                  <c:v>0.95975999999999995</c:v>
                </c:pt>
                <c:pt idx="46598" formatCode="General">
                  <c:v>0.95977500000000071</c:v>
                </c:pt>
                <c:pt idx="46599" formatCode="General">
                  <c:v>0.95979800000000071</c:v>
                </c:pt>
                <c:pt idx="46600" formatCode="General">
                  <c:v>0.95982000000000045</c:v>
                </c:pt>
                <c:pt idx="46601" formatCode="General">
                  <c:v>0.95983499999999999</c:v>
                </c:pt>
                <c:pt idx="46602" formatCode="General">
                  <c:v>0.95985699999999996</c:v>
                </c:pt>
                <c:pt idx="46603" formatCode="General">
                  <c:v>0.9598800000000004</c:v>
                </c:pt>
                <c:pt idx="46604" formatCode="General">
                  <c:v>0.95990299999999951</c:v>
                </c:pt>
                <c:pt idx="46605" formatCode="General">
                  <c:v>0.95991700000000002</c:v>
                </c:pt>
                <c:pt idx="46606" formatCode="General">
                  <c:v>0.95994000000000046</c:v>
                </c:pt>
                <c:pt idx="46607" formatCode="General">
                  <c:v>0.95996300000000001</c:v>
                </c:pt>
                <c:pt idx="46608" formatCode="General">
                  <c:v>0.95998499999999998</c:v>
                </c:pt>
                <c:pt idx="46609" formatCode="General">
                  <c:v>0.96000000000000041</c:v>
                </c:pt>
                <c:pt idx="46610" formatCode="General">
                  <c:v>0.96002299999999996</c:v>
                </c:pt>
                <c:pt idx="46611" formatCode="General">
                  <c:v>0.9600450000000007</c:v>
                </c:pt>
                <c:pt idx="46612" formatCode="General">
                  <c:v>0.960067</c:v>
                </c:pt>
                <c:pt idx="46613" formatCode="General">
                  <c:v>0.96008199999999999</c:v>
                </c:pt>
                <c:pt idx="46614" formatCode="General">
                  <c:v>0.96010499999999999</c:v>
                </c:pt>
                <c:pt idx="46615" formatCode="General">
                  <c:v>0.96012799999999998</c:v>
                </c:pt>
                <c:pt idx="46616" formatCode="General">
                  <c:v>0.96014999999999995</c:v>
                </c:pt>
                <c:pt idx="46617" formatCode="General">
                  <c:v>0.96016500000000005</c:v>
                </c:pt>
                <c:pt idx="46618" formatCode="General">
                  <c:v>0.96018700000000001</c:v>
                </c:pt>
                <c:pt idx="46619" formatCode="General">
                  <c:v>0.96021000000000001</c:v>
                </c:pt>
                <c:pt idx="46620" formatCode="General">
                  <c:v>0.96023199999999997</c:v>
                </c:pt>
                <c:pt idx="46621" formatCode="General">
                  <c:v>0.96024799999999999</c:v>
                </c:pt>
                <c:pt idx="46622" formatCode="General">
                  <c:v>0.96026999999999996</c:v>
                </c:pt>
                <c:pt idx="46623" formatCode="General">
                  <c:v>0.96029200000000003</c:v>
                </c:pt>
                <c:pt idx="46624" formatCode="General">
                  <c:v>0.96031500000000003</c:v>
                </c:pt>
                <c:pt idx="46625" formatCode="General">
                  <c:v>0.96033000000000002</c:v>
                </c:pt>
                <c:pt idx="46626" formatCode="General">
                  <c:v>0.96035300000000001</c:v>
                </c:pt>
                <c:pt idx="46627" formatCode="General">
                  <c:v>0.96037499999999998</c:v>
                </c:pt>
                <c:pt idx="46628" formatCode="General">
                  <c:v>0.9603969999999995</c:v>
                </c:pt>
                <c:pt idx="46629" formatCode="General">
                  <c:v>0.9604129999999993</c:v>
                </c:pt>
                <c:pt idx="46630" formatCode="General">
                  <c:v>0.96043500000000004</c:v>
                </c:pt>
                <c:pt idx="46631" formatCode="General">
                  <c:v>0.96045800000000003</c:v>
                </c:pt>
                <c:pt idx="46632" formatCode="General">
                  <c:v>0.96048</c:v>
                </c:pt>
                <c:pt idx="46633" formatCode="General">
                  <c:v>0.96049499999999999</c:v>
                </c:pt>
                <c:pt idx="46634" formatCode="General">
                  <c:v>0.96051699999999929</c:v>
                </c:pt>
                <c:pt idx="46635" formatCode="General">
                  <c:v>0.96053999999999951</c:v>
                </c:pt>
                <c:pt idx="46636" formatCode="General">
                  <c:v>0.96056299999999928</c:v>
                </c:pt>
                <c:pt idx="46637" formatCode="General">
                  <c:v>0.96057800000000004</c:v>
                </c:pt>
                <c:pt idx="46638" formatCode="General">
                  <c:v>0.96060000000000045</c:v>
                </c:pt>
                <c:pt idx="46639" formatCode="General">
                  <c:v>0.96062200000000042</c:v>
                </c:pt>
                <c:pt idx="46640" formatCode="General">
                  <c:v>0.96064500000000075</c:v>
                </c:pt>
                <c:pt idx="46641" formatCode="General">
                  <c:v>0.9606600000000004</c:v>
                </c:pt>
                <c:pt idx="46642" formatCode="General">
                  <c:v>0.96068299999999951</c:v>
                </c:pt>
                <c:pt idx="46643" formatCode="General">
                  <c:v>0.96070500000000059</c:v>
                </c:pt>
                <c:pt idx="46644" formatCode="General">
                  <c:v>0.96072800000000058</c:v>
                </c:pt>
                <c:pt idx="46645" formatCode="General">
                  <c:v>0.96074200000000043</c:v>
                </c:pt>
                <c:pt idx="46646" formatCode="General">
                  <c:v>0.96076499999999998</c:v>
                </c:pt>
                <c:pt idx="46647" formatCode="General">
                  <c:v>0.96078799999999998</c:v>
                </c:pt>
                <c:pt idx="46648" formatCode="General">
                  <c:v>0.96081000000000005</c:v>
                </c:pt>
                <c:pt idx="46649" formatCode="General">
                  <c:v>0.96082500000000071</c:v>
                </c:pt>
                <c:pt idx="46650" formatCode="General">
                  <c:v>0.96084700000000045</c:v>
                </c:pt>
                <c:pt idx="46651" formatCode="General">
                  <c:v>0.96087000000000045</c:v>
                </c:pt>
                <c:pt idx="46652" formatCode="General">
                  <c:v>0.96089200000000041</c:v>
                </c:pt>
                <c:pt idx="46653" formatCode="General">
                  <c:v>0.96090799999999998</c:v>
                </c:pt>
                <c:pt idx="46654" formatCode="General">
                  <c:v>0.96092999999999995</c:v>
                </c:pt>
                <c:pt idx="46655" formatCode="General">
                  <c:v>0.96095200000000003</c:v>
                </c:pt>
                <c:pt idx="46656" formatCode="General">
                  <c:v>0.96097500000000058</c:v>
                </c:pt>
                <c:pt idx="46657" formatCode="General">
                  <c:v>0.96099000000000045</c:v>
                </c:pt>
                <c:pt idx="46658" formatCode="General">
                  <c:v>0.96101300000000001</c:v>
                </c:pt>
                <c:pt idx="46659" formatCode="General">
                  <c:v>0.96103499999999997</c:v>
                </c:pt>
                <c:pt idx="46660" formatCode="General">
                  <c:v>0.96105700000000005</c:v>
                </c:pt>
                <c:pt idx="46661" formatCode="General">
                  <c:v>0.96107299999999996</c:v>
                </c:pt>
                <c:pt idx="46662" formatCode="General">
                  <c:v>0.96109500000000059</c:v>
                </c:pt>
                <c:pt idx="46663" formatCode="General">
                  <c:v>0.961117</c:v>
                </c:pt>
                <c:pt idx="46664" formatCode="General">
                  <c:v>0.96113999999999999</c:v>
                </c:pt>
                <c:pt idx="46665" formatCode="General">
                  <c:v>0.96115499999999998</c:v>
                </c:pt>
                <c:pt idx="46666" formatCode="General">
                  <c:v>0.9611769999999995</c:v>
                </c:pt>
                <c:pt idx="46667" formatCode="General">
                  <c:v>0.96120000000000005</c:v>
                </c:pt>
                <c:pt idx="46668" formatCode="General">
                  <c:v>0.96122300000000005</c:v>
                </c:pt>
                <c:pt idx="46669" formatCode="General">
                  <c:v>0.96123800000000004</c:v>
                </c:pt>
                <c:pt idx="46670" formatCode="General">
                  <c:v>0.96126</c:v>
                </c:pt>
                <c:pt idx="46671" formatCode="General">
                  <c:v>0.96128199999999997</c:v>
                </c:pt>
                <c:pt idx="46672" formatCode="General">
                  <c:v>0.96129799999999999</c:v>
                </c:pt>
                <c:pt idx="46673" formatCode="General">
                  <c:v>0.96131999999999951</c:v>
                </c:pt>
                <c:pt idx="46674" formatCode="General">
                  <c:v>0.96134200000000003</c:v>
                </c:pt>
                <c:pt idx="46675" formatCode="General">
                  <c:v>0.96136500000000003</c:v>
                </c:pt>
                <c:pt idx="46676" formatCode="General">
                  <c:v>0.96138000000000001</c:v>
                </c:pt>
                <c:pt idx="46677" formatCode="General">
                  <c:v>0.96140199999999998</c:v>
                </c:pt>
                <c:pt idx="46678" formatCode="General">
                  <c:v>0.96142499999999997</c:v>
                </c:pt>
                <c:pt idx="46679" formatCode="General">
                  <c:v>0.96144799999999997</c:v>
                </c:pt>
                <c:pt idx="46680" formatCode="General">
                  <c:v>0.96146299999999929</c:v>
                </c:pt>
                <c:pt idx="46681" formatCode="General">
                  <c:v>0.96148500000000003</c:v>
                </c:pt>
                <c:pt idx="46682" formatCode="General">
                  <c:v>0.961507</c:v>
                </c:pt>
                <c:pt idx="46683" formatCode="General">
                  <c:v>0.96153</c:v>
                </c:pt>
                <c:pt idx="46684" formatCode="General">
                  <c:v>0.96154499999999998</c:v>
                </c:pt>
                <c:pt idx="46685" formatCode="General">
                  <c:v>0.96156699999999928</c:v>
                </c:pt>
                <c:pt idx="46686" formatCode="General">
                  <c:v>0.9615899999999995</c:v>
                </c:pt>
                <c:pt idx="46687" formatCode="General">
                  <c:v>0.96161300000000005</c:v>
                </c:pt>
                <c:pt idx="46688" formatCode="General">
                  <c:v>0.96162700000000045</c:v>
                </c:pt>
                <c:pt idx="46689" formatCode="General">
                  <c:v>0.96165000000000045</c:v>
                </c:pt>
                <c:pt idx="46690" formatCode="General">
                  <c:v>0.96167300000000044</c:v>
                </c:pt>
                <c:pt idx="46691" formatCode="General">
                  <c:v>0.96169500000000074</c:v>
                </c:pt>
                <c:pt idx="46692" formatCode="General">
                  <c:v>0.96170999999999995</c:v>
                </c:pt>
                <c:pt idx="46693" formatCode="General">
                  <c:v>0.9617329999999995</c:v>
                </c:pt>
                <c:pt idx="46694" formatCode="General">
                  <c:v>0.96175500000000058</c:v>
                </c:pt>
                <c:pt idx="46695" formatCode="General">
                  <c:v>0.96177699999999999</c:v>
                </c:pt>
                <c:pt idx="46696" formatCode="General">
                  <c:v>0.96179200000000042</c:v>
                </c:pt>
                <c:pt idx="46697" formatCode="General">
                  <c:v>0.96181499999999998</c:v>
                </c:pt>
                <c:pt idx="46698" formatCode="General">
                  <c:v>0.96183799999999997</c:v>
                </c:pt>
                <c:pt idx="46699" formatCode="General">
                  <c:v>0.96186000000000005</c:v>
                </c:pt>
                <c:pt idx="46700" formatCode="General">
                  <c:v>0.9618750000000007</c:v>
                </c:pt>
                <c:pt idx="46701" formatCode="General">
                  <c:v>0.96189700000000045</c:v>
                </c:pt>
                <c:pt idx="46702" formatCode="General">
                  <c:v>0.96192000000000044</c:v>
                </c:pt>
                <c:pt idx="46703" formatCode="General">
                  <c:v>0.96194200000000041</c:v>
                </c:pt>
                <c:pt idx="46704" formatCode="General">
                  <c:v>0.96195799999999998</c:v>
                </c:pt>
                <c:pt idx="46705" formatCode="General">
                  <c:v>0.96197999999999995</c:v>
                </c:pt>
                <c:pt idx="46706" formatCode="General">
                  <c:v>0.96200200000000002</c:v>
                </c:pt>
                <c:pt idx="46707" formatCode="General">
                  <c:v>0.96202500000000046</c:v>
                </c:pt>
                <c:pt idx="46708" formatCode="General">
                  <c:v>0.96204000000000045</c:v>
                </c:pt>
                <c:pt idx="46709" formatCode="General">
                  <c:v>0.962063</c:v>
                </c:pt>
                <c:pt idx="46710" formatCode="General">
                  <c:v>0.96208499999999997</c:v>
                </c:pt>
                <c:pt idx="46711" formatCode="General">
                  <c:v>0.96210700000000005</c:v>
                </c:pt>
                <c:pt idx="46712" formatCode="General">
                  <c:v>0.96212200000000003</c:v>
                </c:pt>
                <c:pt idx="46713" formatCode="General">
                  <c:v>0.96214500000000058</c:v>
                </c:pt>
                <c:pt idx="46714" formatCode="General">
                  <c:v>0.96216800000000002</c:v>
                </c:pt>
                <c:pt idx="46715" formatCode="General">
                  <c:v>0.96218999999999999</c:v>
                </c:pt>
                <c:pt idx="46716" formatCode="General">
                  <c:v>0.96220499999999998</c:v>
                </c:pt>
                <c:pt idx="46717" formatCode="General">
                  <c:v>0.96222700000000005</c:v>
                </c:pt>
                <c:pt idx="46718" formatCode="General">
                  <c:v>0.96225000000000005</c:v>
                </c:pt>
                <c:pt idx="46719" formatCode="General">
                  <c:v>0.96227300000000004</c:v>
                </c:pt>
                <c:pt idx="46720" formatCode="General">
                  <c:v>0.96228800000000003</c:v>
                </c:pt>
                <c:pt idx="46721" formatCode="General">
                  <c:v>0.96231</c:v>
                </c:pt>
                <c:pt idx="46722" formatCode="General">
                  <c:v>0.96233199999999997</c:v>
                </c:pt>
                <c:pt idx="46723" formatCode="General">
                  <c:v>0.96235499999999996</c:v>
                </c:pt>
                <c:pt idx="46724" formatCode="General">
                  <c:v>0.9623699999999995</c:v>
                </c:pt>
                <c:pt idx="46725" formatCode="General">
                  <c:v>0.96239300000000005</c:v>
                </c:pt>
                <c:pt idx="46726" formatCode="General">
                  <c:v>0.96241500000000002</c:v>
                </c:pt>
                <c:pt idx="46727" formatCode="General">
                  <c:v>0.96243800000000002</c:v>
                </c:pt>
                <c:pt idx="46728" formatCode="General">
                  <c:v>0.96245199999999997</c:v>
                </c:pt>
                <c:pt idx="46729" formatCode="General">
                  <c:v>0.96247499999999997</c:v>
                </c:pt>
                <c:pt idx="46730" formatCode="General">
                  <c:v>0.96249799999999996</c:v>
                </c:pt>
                <c:pt idx="46731" formatCode="General">
                  <c:v>0.96252000000000004</c:v>
                </c:pt>
                <c:pt idx="46732" formatCode="General">
                  <c:v>0.96253500000000003</c:v>
                </c:pt>
                <c:pt idx="46733" formatCode="General">
                  <c:v>0.962557</c:v>
                </c:pt>
                <c:pt idx="46734" formatCode="General">
                  <c:v>0.96257999999999999</c:v>
                </c:pt>
                <c:pt idx="46735" formatCode="General">
                  <c:v>0.96259499999999998</c:v>
                </c:pt>
                <c:pt idx="46736" formatCode="General">
                  <c:v>0.96261799999999997</c:v>
                </c:pt>
                <c:pt idx="46737" formatCode="General">
                  <c:v>0.96264000000000072</c:v>
                </c:pt>
                <c:pt idx="46738" formatCode="General">
                  <c:v>0.96266300000000005</c:v>
                </c:pt>
                <c:pt idx="46739" formatCode="General">
                  <c:v>0.96267700000000045</c:v>
                </c:pt>
                <c:pt idx="46740" formatCode="General">
                  <c:v>0.96270000000000044</c:v>
                </c:pt>
                <c:pt idx="46741" formatCode="General">
                  <c:v>0.96272300000000044</c:v>
                </c:pt>
                <c:pt idx="46742" formatCode="General">
                  <c:v>0.96274500000000074</c:v>
                </c:pt>
                <c:pt idx="46743" formatCode="General">
                  <c:v>0.96275999999999995</c:v>
                </c:pt>
                <c:pt idx="46744" formatCode="General">
                  <c:v>0.9627830000000005</c:v>
                </c:pt>
                <c:pt idx="46745" formatCode="General">
                  <c:v>0.96280500000000047</c:v>
                </c:pt>
                <c:pt idx="46746" formatCode="General">
                  <c:v>0.96282699999999999</c:v>
                </c:pt>
                <c:pt idx="46747" formatCode="General">
                  <c:v>0.96284200000000042</c:v>
                </c:pt>
                <c:pt idx="46748" formatCode="General">
                  <c:v>0.96286499999999997</c:v>
                </c:pt>
                <c:pt idx="46749" formatCode="General">
                  <c:v>0.96288799999999997</c:v>
                </c:pt>
                <c:pt idx="46750" formatCode="General">
                  <c:v>0.96291000000000004</c:v>
                </c:pt>
                <c:pt idx="46751" formatCode="General">
                  <c:v>0.96292500000000059</c:v>
                </c:pt>
                <c:pt idx="46752" formatCode="General">
                  <c:v>0.96294800000000058</c:v>
                </c:pt>
                <c:pt idx="46753" formatCode="General">
                  <c:v>0.96296999999999999</c:v>
                </c:pt>
                <c:pt idx="46754" formatCode="General">
                  <c:v>0.9629920000000004</c:v>
                </c:pt>
                <c:pt idx="46755" formatCode="General">
                  <c:v>0.96300799999999998</c:v>
                </c:pt>
                <c:pt idx="46756" formatCode="General">
                  <c:v>0.96303000000000005</c:v>
                </c:pt>
                <c:pt idx="46757" formatCode="General">
                  <c:v>0.96305200000000002</c:v>
                </c:pt>
                <c:pt idx="46758" formatCode="General">
                  <c:v>0.96307500000000046</c:v>
                </c:pt>
                <c:pt idx="46759" formatCode="General">
                  <c:v>0.96309000000000045</c:v>
                </c:pt>
                <c:pt idx="46760" formatCode="General">
                  <c:v>0.963113</c:v>
                </c:pt>
                <c:pt idx="46761" formatCode="General">
                  <c:v>0.96313499999999996</c:v>
                </c:pt>
                <c:pt idx="46762" formatCode="General">
                  <c:v>0.96315799999999996</c:v>
                </c:pt>
                <c:pt idx="46763" formatCode="General">
                  <c:v>0.9631729999999995</c:v>
                </c:pt>
                <c:pt idx="46764" formatCode="General">
                  <c:v>0.96319500000000058</c:v>
                </c:pt>
                <c:pt idx="46765" formatCode="General">
                  <c:v>0.96321699999999955</c:v>
                </c:pt>
                <c:pt idx="46766" formatCode="General">
                  <c:v>0.96323999999999999</c:v>
                </c:pt>
                <c:pt idx="46767" formatCode="General">
                  <c:v>0.96325499999999997</c:v>
                </c:pt>
                <c:pt idx="46768" formatCode="General">
                  <c:v>0.96327700000000005</c:v>
                </c:pt>
                <c:pt idx="46769" formatCode="General">
                  <c:v>0.96330000000000005</c:v>
                </c:pt>
                <c:pt idx="46770" formatCode="General">
                  <c:v>0.96332300000000004</c:v>
                </c:pt>
                <c:pt idx="46771" formatCode="General">
                  <c:v>0.963337</c:v>
                </c:pt>
                <c:pt idx="46772" formatCode="General">
                  <c:v>0.96335999999999999</c:v>
                </c:pt>
                <c:pt idx="46773" formatCode="General">
                  <c:v>0.96338199999999996</c:v>
                </c:pt>
                <c:pt idx="46774" formatCode="General">
                  <c:v>0.96340499999999996</c:v>
                </c:pt>
                <c:pt idx="46775" formatCode="General">
                  <c:v>0.96342000000000005</c:v>
                </c:pt>
                <c:pt idx="46776" formatCode="General">
                  <c:v>0.96344300000000005</c:v>
                </c:pt>
                <c:pt idx="46777" formatCode="General">
                  <c:v>0.96346500000000002</c:v>
                </c:pt>
                <c:pt idx="46778" formatCode="General">
                  <c:v>0.96348699999999943</c:v>
                </c:pt>
                <c:pt idx="46779" formatCode="General">
                  <c:v>0.96350199999999997</c:v>
                </c:pt>
                <c:pt idx="46780" formatCode="General">
                  <c:v>0.96352499999999996</c:v>
                </c:pt>
                <c:pt idx="46781" formatCode="General">
                  <c:v>0.96354799999999996</c:v>
                </c:pt>
                <c:pt idx="46782" formatCode="General">
                  <c:v>0.96357000000000004</c:v>
                </c:pt>
                <c:pt idx="46783" formatCode="General">
                  <c:v>0.96358500000000002</c:v>
                </c:pt>
                <c:pt idx="46784" formatCode="General">
                  <c:v>0.96360699999999999</c:v>
                </c:pt>
                <c:pt idx="46785" formatCode="General">
                  <c:v>0.96363000000000043</c:v>
                </c:pt>
                <c:pt idx="46786" formatCode="General">
                  <c:v>0.96365199999999995</c:v>
                </c:pt>
                <c:pt idx="46787" formatCode="General">
                  <c:v>0.96366799999999997</c:v>
                </c:pt>
                <c:pt idx="46788" formatCode="General">
                  <c:v>0.96369000000000071</c:v>
                </c:pt>
                <c:pt idx="46789" formatCode="General">
                  <c:v>0.96371200000000001</c:v>
                </c:pt>
                <c:pt idx="46790" formatCode="General">
                  <c:v>0.96373500000000045</c:v>
                </c:pt>
                <c:pt idx="46791" formatCode="General">
                  <c:v>0.96375000000000044</c:v>
                </c:pt>
                <c:pt idx="46792" formatCode="General">
                  <c:v>0.96377299999999999</c:v>
                </c:pt>
                <c:pt idx="46793" formatCode="General">
                  <c:v>0.96379500000000073</c:v>
                </c:pt>
                <c:pt idx="46794" formatCode="General">
                  <c:v>0.96381700000000003</c:v>
                </c:pt>
                <c:pt idx="46795" formatCode="General">
                  <c:v>0.96383200000000002</c:v>
                </c:pt>
                <c:pt idx="46796" formatCode="General">
                  <c:v>0.96385500000000046</c:v>
                </c:pt>
                <c:pt idx="46797" formatCode="General">
                  <c:v>0.96387699999999998</c:v>
                </c:pt>
                <c:pt idx="46798" formatCode="General">
                  <c:v>0.96390000000000042</c:v>
                </c:pt>
                <c:pt idx="46799" formatCode="General">
                  <c:v>0.96391499999999997</c:v>
                </c:pt>
                <c:pt idx="46800" formatCode="General">
                  <c:v>0.96393700000000004</c:v>
                </c:pt>
                <c:pt idx="46801" formatCode="General">
                  <c:v>0.96396000000000004</c:v>
                </c:pt>
                <c:pt idx="46802" formatCode="General">
                  <c:v>0.96398300000000003</c:v>
                </c:pt>
                <c:pt idx="46803" formatCode="General">
                  <c:v>0.96399800000000047</c:v>
                </c:pt>
                <c:pt idx="46804" formatCode="General">
                  <c:v>0.96401999999999999</c:v>
                </c:pt>
                <c:pt idx="46805" formatCode="General">
                  <c:v>0.96404199999999995</c:v>
                </c:pt>
                <c:pt idx="46806" formatCode="General">
                  <c:v>0.96405799999999997</c:v>
                </c:pt>
                <c:pt idx="46807" formatCode="General">
                  <c:v>0.96408000000000005</c:v>
                </c:pt>
                <c:pt idx="46808" formatCode="General">
                  <c:v>0.96410300000000004</c:v>
                </c:pt>
                <c:pt idx="46809" formatCode="General">
                  <c:v>0.96412500000000045</c:v>
                </c:pt>
                <c:pt idx="46810" formatCode="General">
                  <c:v>0.96414000000000044</c:v>
                </c:pt>
                <c:pt idx="46811" formatCode="General">
                  <c:v>0.96416199999999996</c:v>
                </c:pt>
                <c:pt idx="46812" formatCode="General">
                  <c:v>0.96418499999999996</c:v>
                </c:pt>
                <c:pt idx="46813" formatCode="General">
                  <c:v>0.96420799999999951</c:v>
                </c:pt>
                <c:pt idx="46814" formatCode="General">
                  <c:v>0.96422300000000005</c:v>
                </c:pt>
                <c:pt idx="46815" formatCode="General">
                  <c:v>0.96424500000000046</c:v>
                </c:pt>
                <c:pt idx="46816" formatCode="General">
                  <c:v>0.96426699999999943</c:v>
                </c:pt>
                <c:pt idx="46817" formatCode="General">
                  <c:v>0.96428999999999998</c:v>
                </c:pt>
                <c:pt idx="46818" formatCode="General">
                  <c:v>0.96430499999999997</c:v>
                </c:pt>
                <c:pt idx="46819" formatCode="General">
                  <c:v>0.96432700000000005</c:v>
                </c:pt>
                <c:pt idx="46820" formatCode="General">
                  <c:v>0.96435000000000004</c:v>
                </c:pt>
                <c:pt idx="46821" formatCode="General">
                  <c:v>0.96437300000000004</c:v>
                </c:pt>
                <c:pt idx="46822" formatCode="General">
                  <c:v>0.96438699999999955</c:v>
                </c:pt>
                <c:pt idx="46823" formatCode="General">
                  <c:v>0.96440999999999999</c:v>
                </c:pt>
                <c:pt idx="46824" formatCode="General">
                  <c:v>0.96443299999999943</c:v>
                </c:pt>
                <c:pt idx="46825" formatCode="General">
                  <c:v>0.96445499999999951</c:v>
                </c:pt>
                <c:pt idx="46826" formatCode="General">
                  <c:v>0.96447000000000005</c:v>
                </c:pt>
                <c:pt idx="46827" formatCode="General">
                  <c:v>0.96449200000000002</c:v>
                </c:pt>
                <c:pt idx="46828" formatCode="General">
                  <c:v>0.96451500000000001</c:v>
                </c:pt>
                <c:pt idx="46829" formatCode="General">
                  <c:v>0.96453699999999942</c:v>
                </c:pt>
                <c:pt idx="46830" formatCode="General">
                  <c:v>0.96455199999999996</c:v>
                </c:pt>
                <c:pt idx="46831" formatCode="General">
                  <c:v>0.96457499999999996</c:v>
                </c:pt>
                <c:pt idx="46832" formatCode="General">
                  <c:v>0.96459799999999996</c:v>
                </c:pt>
                <c:pt idx="46833" formatCode="General">
                  <c:v>0.9646200000000007</c:v>
                </c:pt>
                <c:pt idx="46834" formatCode="General">
                  <c:v>0.96463500000000046</c:v>
                </c:pt>
                <c:pt idx="46835" formatCode="General">
                  <c:v>0.96465800000000046</c:v>
                </c:pt>
                <c:pt idx="46836" formatCode="General">
                  <c:v>0.96468000000000043</c:v>
                </c:pt>
                <c:pt idx="46837" formatCode="General">
                  <c:v>0.96470199999999995</c:v>
                </c:pt>
                <c:pt idx="46838" formatCode="General">
                  <c:v>0.96471799999999996</c:v>
                </c:pt>
                <c:pt idx="46839" formatCode="General">
                  <c:v>0.96474000000000071</c:v>
                </c:pt>
                <c:pt idx="46840" formatCode="General">
                  <c:v>0.96476200000000001</c:v>
                </c:pt>
                <c:pt idx="46841" formatCode="General">
                  <c:v>0.96478500000000045</c:v>
                </c:pt>
                <c:pt idx="46842" formatCode="General">
                  <c:v>0.96480000000000044</c:v>
                </c:pt>
                <c:pt idx="46843" formatCode="General">
                  <c:v>0.96482299999999999</c:v>
                </c:pt>
                <c:pt idx="46844" formatCode="General">
                  <c:v>0.96484499999999995</c:v>
                </c:pt>
                <c:pt idx="46845" formatCode="General">
                  <c:v>0.9648679999999995</c:v>
                </c:pt>
                <c:pt idx="46846" formatCode="General">
                  <c:v>0.96488200000000002</c:v>
                </c:pt>
                <c:pt idx="46847" formatCode="General">
                  <c:v>0.96490500000000046</c:v>
                </c:pt>
                <c:pt idx="46848" formatCode="General">
                  <c:v>0.96492699999999998</c:v>
                </c:pt>
                <c:pt idx="46849" formatCode="General">
                  <c:v>0.96495000000000042</c:v>
                </c:pt>
                <c:pt idx="46850" formatCode="General">
                  <c:v>0.96496499999999996</c:v>
                </c:pt>
                <c:pt idx="46851" formatCode="General">
                  <c:v>0.96498700000000004</c:v>
                </c:pt>
                <c:pt idx="46852" formatCode="General">
                  <c:v>0.96501000000000003</c:v>
                </c:pt>
                <c:pt idx="46853" formatCode="General">
                  <c:v>0.96503300000000003</c:v>
                </c:pt>
                <c:pt idx="46854" formatCode="General">
                  <c:v>0.96504800000000046</c:v>
                </c:pt>
                <c:pt idx="46855" formatCode="General">
                  <c:v>0.96506999999999998</c:v>
                </c:pt>
                <c:pt idx="46856" formatCode="General">
                  <c:v>0.96509199999999995</c:v>
                </c:pt>
                <c:pt idx="46857" formatCode="General">
                  <c:v>0.9651149999999995</c:v>
                </c:pt>
                <c:pt idx="46858" formatCode="General">
                  <c:v>0.96513000000000004</c:v>
                </c:pt>
                <c:pt idx="46859" formatCode="General">
                  <c:v>0.96515300000000004</c:v>
                </c:pt>
                <c:pt idx="46860" formatCode="General">
                  <c:v>0.96517500000000045</c:v>
                </c:pt>
                <c:pt idx="46861" formatCode="General">
                  <c:v>0.96519800000000044</c:v>
                </c:pt>
                <c:pt idx="46862" formatCode="General">
                  <c:v>0.96521199999999996</c:v>
                </c:pt>
                <c:pt idx="46863" formatCode="General">
                  <c:v>0.96523499999999951</c:v>
                </c:pt>
                <c:pt idx="46864" formatCode="General">
                  <c:v>0.96525799999999951</c:v>
                </c:pt>
                <c:pt idx="46865" formatCode="General">
                  <c:v>0.96528000000000003</c:v>
                </c:pt>
                <c:pt idx="46866" formatCode="General">
                  <c:v>0.96529500000000046</c:v>
                </c:pt>
                <c:pt idx="46867" formatCode="General">
                  <c:v>0.96531699999999943</c:v>
                </c:pt>
                <c:pt idx="46868" formatCode="General">
                  <c:v>0.96533999999999998</c:v>
                </c:pt>
                <c:pt idx="46869" formatCode="General">
                  <c:v>0.96535499999999996</c:v>
                </c:pt>
                <c:pt idx="46870" formatCode="General">
                  <c:v>0.96537799999999996</c:v>
                </c:pt>
                <c:pt idx="46871" formatCode="General">
                  <c:v>0.96540000000000004</c:v>
                </c:pt>
                <c:pt idx="46872" formatCode="General">
                  <c:v>0.96542300000000003</c:v>
                </c:pt>
                <c:pt idx="46873" formatCode="General">
                  <c:v>0.96543699999999955</c:v>
                </c:pt>
                <c:pt idx="46874" formatCode="General">
                  <c:v>0.96545999999999998</c:v>
                </c:pt>
                <c:pt idx="46875" formatCode="General">
                  <c:v>0.96548299999999943</c:v>
                </c:pt>
                <c:pt idx="46876" formatCode="General">
                  <c:v>0.9655049999999995</c:v>
                </c:pt>
                <c:pt idx="46877" formatCode="General">
                  <c:v>0.96552000000000004</c:v>
                </c:pt>
                <c:pt idx="46878" formatCode="General">
                  <c:v>0.96554200000000001</c:v>
                </c:pt>
                <c:pt idx="46879" formatCode="General">
                  <c:v>0.96556500000000001</c:v>
                </c:pt>
                <c:pt idx="46880" formatCode="General">
                  <c:v>0.96558699999999942</c:v>
                </c:pt>
                <c:pt idx="46881" formatCode="General">
                  <c:v>0.96560299999999999</c:v>
                </c:pt>
                <c:pt idx="46882" formatCode="General">
                  <c:v>0.96562500000000073</c:v>
                </c:pt>
                <c:pt idx="46883" formatCode="General">
                  <c:v>0.9656470000000007</c:v>
                </c:pt>
                <c:pt idx="46884" formatCode="General">
                  <c:v>0.96567000000000058</c:v>
                </c:pt>
                <c:pt idx="46885" formatCode="General">
                  <c:v>0.96568500000000046</c:v>
                </c:pt>
                <c:pt idx="46886" formatCode="General">
                  <c:v>0.96570800000000045</c:v>
                </c:pt>
                <c:pt idx="46887" formatCode="General">
                  <c:v>0.96573000000000042</c:v>
                </c:pt>
                <c:pt idx="46888" formatCode="General">
                  <c:v>0.96575200000000005</c:v>
                </c:pt>
                <c:pt idx="46889" formatCode="General">
                  <c:v>0.96576799999999996</c:v>
                </c:pt>
                <c:pt idx="46890" formatCode="General">
                  <c:v>0.9657900000000007</c:v>
                </c:pt>
                <c:pt idx="46891" formatCode="General">
                  <c:v>0.96581300000000003</c:v>
                </c:pt>
                <c:pt idx="46892" formatCode="General">
                  <c:v>0.96583500000000044</c:v>
                </c:pt>
                <c:pt idx="46893" formatCode="General">
                  <c:v>0.96585000000000043</c:v>
                </c:pt>
                <c:pt idx="46894" formatCode="General">
                  <c:v>0.96587199999999995</c:v>
                </c:pt>
                <c:pt idx="46895" formatCode="General">
                  <c:v>0.96589499999999995</c:v>
                </c:pt>
                <c:pt idx="46896" formatCode="General">
                  <c:v>0.96591800000000005</c:v>
                </c:pt>
                <c:pt idx="46897" formatCode="General">
                  <c:v>0.96593300000000004</c:v>
                </c:pt>
                <c:pt idx="46898" formatCode="General">
                  <c:v>0.96595500000000045</c:v>
                </c:pt>
                <c:pt idx="46899" formatCode="General">
                  <c:v>0.96597699999999997</c:v>
                </c:pt>
                <c:pt idx="46900" formatCode="General">
                  <c:v>0.96600000000000041</c:v>
                </c:pt>
                <c:pt idx="46901" formatCode="General">
                  <c:v>0.96601499999999996</c:v>
                </c:pt>
                <c:pt idx="46902" formatCode="General">
                  <c:v>0.96603700000000003</c:v>
                </c:pt>
                <c:pt idx="46903" formatCode="General">
                  <c:v>0.96606000000000003</c:v>
                </c:pt>
                <c:pt idx="46904" formatCode="General">
                  <c:v>0.96608300000000003</c:v>
                </c:pt>
                <c:pt idx="46905" formatCode="General">
                  <c:v>0.96609699999999998</c:v>
                </c:pt>
                <c:pt idx="46906" formatCode="General">
                  <c:v>0.96611999999999998</c:v>
                </c:pt>
                <c:pt idx="46907" formatCode="General">
                  <c:v>0.96614299999999997</c:v>
                </c:pt>
                <c:pt idx="46908" formatCode="General">
                  <c:v>0.96616500000000005</c:v>
                </c:pt>
                <c:pt idx="46909" formatCode="General">
                  <c:v>0.96618000000000004</c:v>
                </c:pt>
                <c:pt idx="46910" formatCode="General">
                  <c:v>0.96620200000000001</c:v>
                </c:pt>
                <c:pt idx="46911" formatCode="General">
                  <c:v>0.96622500000000044</c:v>
                </c:pt>
                <c:pt idx="46912" formatCode="General">
                  <c:v>0.96624699999999997</c:v>
                </c:pt>
                <c:pt idx="46913" formatCode="General">
                  <c:v>0.96626199999999951</c:v>
                </c:pt>
                <c:pt idx="46914" formatCode="General">
                  <c:v>0.96628499999999951</c:v>
                </c:pt>
                <c:pt idx="46915" formatCode="General">
                  <c:v>0.9663079999999995</c:v>
                </c:pt>
                <c:pt idx="46916" formatCode="General">
                  <c:v>0.96633000000000002</c:v>
                </c:pt>
                <c:pt idx="46917" formatCode="General">
                  <c:v>0.96634500000000045</c:v>
                </c:pt>
                <c:pt idx="46918" formatCode="General">
                  <c:v>0.966368</c:v>
                </c:pt>
                <c:pt idx="46919" formatCode="General">
                  <c:v>0.96638999999999997</c:v>
                </c:pt>
                <c:pt idx="46920" formatCode="General">
                  <c:v>0.9664119999999996</c:v>
                </c:pt>
                <c:pt idx="46921" formatCode="General">
                  <c:v>0.96642799999999951</c:v>
                </c:pt>
                <c:pt idx="46922" formatCode="General">
                  <c:v>0.96645000000000003</c:v>
                </c:pt>
                <c:pt idx="46923" formatCode="General">
                  <c:v>0.966472</c:v>
                </c:pt>
                <c:pt idx="46924" formatCode="General">
                  <c:v>0.96649499999999999</c:v>
                </c:pt>
                <c:pt idx="46925" formatCode="General">
                  <c:v>0.96650999999999998</c:v>
                </c:pt>
                <c:pt idx="46926" formatCode="General">
                  <c:v>0.96653299999999942</c:v>
                </c:pt>
                <c:pt idx="46927" formatCode="General">
                  <c:v>0.96655500000000005</c:v>
                </c:pt>
                <c:pt idx="46928" formatCode="General">
                  <c:v>0.96657700000000002</c:v>
                </c:pt>
                <c:pt idx="46929" formatCode="General">
                  <c:v>0.96659200000000001</c:v>
                </c:pt>
                <c:pt idx="46930" formatCode="General">
                  <c:v>0.96661500000000045</c:v>
                </c:pt>
                <c:pt idx="46931" formatCode="General">
                  <c:v>0.96663699999999997</c:v>
                </c:pt>
                <c:pt idx="46932" formatCode="General">
                  <c:v>0.96666000000000041</c:v>
                </c:pt>
                <c:pt idx="46933" formatCode="General">
                  <c:v>0.96667499999999995</c:v>
                </c:pt>
                <c:pt idx="46934" formatCode="General">
                  <c:v>0.96669700000000058</c:v>
                </c:pt>
                <c:pt idx="46935" formatCode="General">
                  <c:v>0.96672000000000058</c:v>
                </c:pt>
                <c:pt idx="46936" formatCode="General">
                  <c:v>0.96674300000000046</c:v>
                </c:pt>
                <c:pt idx="46937" formatCode="General">
                  <c:v>0.96675800000000045</c:v>
                </c:pt>
                <c:pt idx="46938" formatCode="General">
                  <c:v>0.96678000000000042</c:v>
                </c:pt>
                <c:pt idx="46939" formatCode="General">
                  <c:v>0.96680200000000005</c:v>
                </c:pt>
                <c:pt idx="46940" formatCode="General">
                  <c:v>0.96681700000000004</c:v>
                </c:pt>
                <c:pt idx="46941" formatCode="General">
                  <c:v>0.96684000000000059</c:v>
                </c:pt>
                <c:pt idx="46942" formatCode="General">
                  <c:v>0.966862</c:v>
                </c:pt>
                <c:pt idx="46943" formatCode="General">
                  <c:v>0.96688499999999999</c:v>
                </c:pt>
                <c:pt idx="46944" formatCode="General">
                  <c:v>0.96690000000000043</c:v>
                </c:pt>
                <c:pt idx="46945" formatCode="General">
                  <c:v>0.96692199999999995</c:v>
                </c:pt>
                <c:pt idx="46946" formatCode="General">
                  <c:v>0.96694500000000072</c:v>
                </c:pt>
                <c:pt idx="46947" formatCode="General">
                  <c:v>0.96696800000000005</c:v>
                </c:pt>
                <c:pt idx="46948" formatCode="General">
                  <c:v>0.96698300000000004</c:v>
                </c:pt>
                <c:pt idx="46949" formatCode="General">
                  <c:v>0.96700500000000045</c:v>
                </c:pt>
                <c:pt idx="46950" formatCode="General">
                  <c:v>0.96702699999999997</c:v>
                </c:pt>
                <c:pt idx="46951" formatCode="General">
                  <c:v>0.96705000000000041</c:v>
                </c:pt>
                <c:pt idx="46952" formatCode="General">
                  <c:v>0.96706499999999951</c:v>
                </c:pt>
                <c:pt idx="46953" formatCode="General">
                  <c:v>0.9670879999999995</c:v>
                </c:pt>
                <c:pt idx="46954" formatCode="General">
                  <c:v>0.96711000000000003</c:v>
                </c:pt>
                <c:pt idx="46955" formatCode="General">
                  <c:v>0.96713300000000002</c:v>
                </c:pt>
                <c:pt idx="46956" formatCode="General">
                  <c:v>0.96714699999999998</c:v>
                </c:pt>
                <c:pt idx="46957" formatCode="General">
                  <c:v>0.96716999999999997</c:v>
                </c:pt>
                <c:pt idx="46958" formatCode="General">
                  <c:v>0.96719299999999997</c:v>
                </c:pt>
                <c:pt idx="46959" formatCode="General">
                  <c:v>0.96721500000000005</c:v>
                </c:pt>
                <c:pt idx="46960" formatCode="General">
                  <c:v>0.96723000000000003</c:v>
                </c:pt>
                <c:pt idx="46961" formatCode="General">
                  <c:v>0.967252</c:v>
                </c:pt>
                <c:pt idx="46962" formatCode="General">
                  <c:v>0.96727500000000044</c:v>
                </c:pt>
                <c:pt idx="46963" formatCode="General">
                  <c:v>0.96729699999999996</c:v>
                </c:pt>
                <c:pt idx="46964" formatCode="General">
                  <c:v>0.96731299999999942</c:v>
                </c:pt>
                <c:pt idx="46965" formatCode="General">
                  <c:v>0.9673349999999995</c:v>
                </c:pt>
                <c:pt idx="46966" formatCode="General">
                  <c:v>0.96735800000000005</c:v>
                </c:pt>
                <c:pt idx="46967" formatCode="General">
                  <c:v>0.96738000000000002</c:v>
                </c:pt>
                <c:pt idx="46968" formatCode="General">
                  <c:v>0.96739500000000045</c:v>
                </c:pt>
                <c:pt idx="46969" formatCode="General">
                  <c:v>0.967418</c:v>
                </c:pt>
                <c:pt idx="46970" formatCode="General">
                  <c:v>0.96743999999999997</c:v>
                </c:pt>
                <c:pt idx="46971" formatCode="General">
                  <c:v>0.9674619999999996</c:v>
                </c:pt>
                <c:pt idx="46972" formatCode="General">
                  <c:v>0.96747799999999951</c:v>
                </c:pt>
                <c:pt idx="46973" formatCode="General">
                  <c:v>0.96750000000000003</c:v>
                </c:pt>
                <c:pt idx="46974" formatCode="General">
                  <c:v>0.96752199999999999</c:v>
                </c:pt>
                <c:pt idx="46975" formatCode="General">
                  <c:v>0.96754499999999999</c:v>
                </c:pt>
                <c:pt idx="46976" formatCode="General">
                  <c:v>0.96755999999999998</c:v>
                </c:pt>
                <c:pt idx="46977" formatCode="General">
                  <c:v>0.96758299999999942</c:v>
                </c:pt>
                <c:pt idx="46978" formatCode="General">
                  <c:v>0.96760500000000071</c:v>
                </c:pt>
                <c:pt idx="46979" formatCode="General">
                  <c:v>0.96762800000000071</c:v>
                </c:pt>
                <c:pt idx="46980" formatCode="General">
                  <c:v>0.96764300000000059</c:v>
                </c:pt>
                <c:pt idx="46981" formatCode="General">
                  <c:v>0.96766500000000044</c:v>
                </c:pt>
                <c:pt idx="46982" formatCode="General">
                  <c:v>0.96768699999999996</c:v>
                </c:pt>
                <c:pt idx="46983" formatCode="General">
                  <c:v>0.9677100000000004</c:v>
                </c:pt>
                <c:pt idx="46984" formatCode="General">
                  <c:v>0.96772499999999995</c:v>
                </c:pt>
                <c:pt idx="46985" formatCode="General">
                  <c:v>0.96774700000000058</c:v>
                </c:pt>
                <c:pt idx="46986" formatCode="General">
                  <c:v>0.96777000000000046</c:v>
                </c:pt>
                <c:pt idx="46987" formatCode="General">
                  <c:v>0.96779300000000046</c:v>
                </c:pt>
                <c:pt idx="46988" formatCode="General">
                  <c:v>0.96780699999999997</c:v>
                </c:pt>
                <c:pt idx="46989" formatCode="General">
                  <c:v>0.96783000000000041</c:v>
                </c:pt>
                <c:pt idx="46990" formatCode="General">
                  <c:v>0.96785299999999996</c:v>
                </c:pt>
                <c:pt idx="46991" formatCode="General">
                  <c:v>0.96787500000000071</c:v>
                </c:pt>
                <c:pt idx="46992" formatCode="General">
                  <c:v>0.96789000000000058</c:v>
                </c:pt>
                <c:pt idx="46993" formatCode="General">
                  <c:v>0.96791199999999999</c:v>
                </c:pt>
                <c:pt idx="46994" formatCode="General">
                  <c:v>0.96793499999999999</c:v>
                </c:pt>
                <c:pt idx="46995" formatCode="General">
                  <c:v>0.96795699999999996</c:v>
                </c:pt>
                <c:pt idx="46996" formatCode="General">
                  <c:v>0.96797200000000005</c:v>
                </c:pt>
                <c:pt idx="46997" formatCode="General">
                  <c:v>0.96799500000000072</c:v>
                </c:pt>
                <c:pt idx="46998" formatCode="General">
                  <c:v>0.96801800000000005</c:v>
                </c:pt>
                <c:pt idx="46999" formatCode="General">
                  <c:v>0.96804000000000046</c:v>
                </c:pt>
                <c:pt idx="47000" formatCode="General">
                  <c:v>0.96805500000000044</c:v>
                </c:pt>
                <c:pt idx="47001" formatCode="General">
                  <c:v>0.96807799999999999</c:v>
                </c:pt>
                <c:pt idx="47002" formatCode="General">
                  <c:v>0.9681000000000004</c:v>
                </c:pt>
                <c:pt idx="47003" formatCode="General">
                  <c:v>0.9681149999999995</c:v>
                </c:pt>
                <c:pt idx="47004" formatCode="General">
                  <c:v>0.96813800000000005</c:v>
                </c:pt>
                <c:pt idx="47005" formatCode="General">
                  <c:v>0.96816000000000002</c:v>
                </c:pt>
                <c:pt idx="47006" formatCode="General">
                  <c:v>0.96818199999999999</c:v>
                </c:pt>
                <c:pt idx="47007" formatCode="General">
                  <c:v>0.96819699999999997</c:v>
                </c:pt>
                <c:pt idx="47008" formatCode="General">
                  <c:v>0.96821999999999997</c:v>
                </c:pt>
                <c:pt idx="47009" formatCode="General">
                  <c:v>0.96824299999999996</c:v>
                </c:pt>
                <c:pt idx="47010" formatCode="General">
                  <c:v>0.96826500000000004</c:v>
                </c:pt>
                <c:pt idx="47011" formatCode="General">
                  <c:v>0.96828000000000003</c:v>
                </c:pt>
                <c:pt idx="47012" formatCode="General">
                  <c:v>0.968302</c:v>
                </c:pt>
                <c:pt idx="47013" formatCode="General">
                  <c:v>0.96832499999999999</c:v>
                </c:pt>
                <c:pt idx="47014" formatCode="General">
                  <c:v>0.96834699999999996</c:v>
                </c:pt>
                <c:pt idx="47015" formatCode="General">
                  <c:v>0.96836299999999942</c:v>
                </c:pt>
                <c:pt idx="47016" formatCode="General">
                  <c:v>0.96838500000000005</c:v>
                </c:pt>
                <c:pt idx="47017" formatCode="General">
                  <c:v>0.96840700000000002</c:v>
                </c:pt>
                <c:pt idx="47018" formatCode="General">
                  <c:v>0.96843000000000001</c:v>
                </c:pt>
                <c:pt idx="47019" formatCode="General">
                  <c:v>0.96844500000000044</c:v>
                </c:pt>
                <c:pt idx="47020" formatCode="General">
                  <c:v>0.968468</c:v>
                </c:pt>
                <c:pt idx="47021" formatCode="General">
                  <c:v>0.96848999999999996</c:v>
                </c:pt>
                <c:pt idx="47022" formatCode="General">
                  <c:v>0.9685119999999996</c:v>
                </c:pt>
                <c:pt idx="47023" formatCode="General">
                  <c:v>0.96852700000000003</c:v>
                </c:pt>
                <c:pt idx="47024" formatCode="General">
                  <c:v>0.96855000000000002</c:v>
                </c:pt>
                <c:pt idx="47025" formatCode="General">
                  <c:v>0.96857199999999999</c:v>
                </c:pt>
                <c:pt idx="47026" formatCode="General">
                  <c:v>0.96859499999999998</c:v>
                </c:pt>
                <c:pt idx="47027" formatCode="General">
                  <c:v>0.96861000000000042</c:v>
                </c:pt>
                <c:pt idx="47028" formatCode="General">
                  <c:v>0.96863200000000005</c:v>
                </c:pt>
                <c:pt idx="47029" formatCode="General">
                  <c:v>0.96865500000000071</c:v>
                </c:pt>
                <c:pt idx="47030" formatCode="General">
                  <c:v>0.96867800000000071</c:v>
                </c:pt>
                <c:pt idx="47031" formatCode="General">
                  <c:v>0.96869300000000058</c:v>
                </c:pt>
                <c:pt idx="47032" formatCode="General">
                  <c:v>0.96871499999999999</c:v>
                </c:pt>
                <c:pt idx="47033" formatCode="General">
                  <c:v>0.96873699999999996</c:v>
                </c:pt>
                <c:pt idx="47034" formatCode="General">
                  <c:v>0.96875999999999995</c:v>
                </c:pt>
                <c:pt idx="47035" formatCode="General">
                  <c:v>0.96877500000000072</c:v>
                </c:pt>
                <c:pt idx="47036" formatCode="General">
                  <c:v>0.96879800000000071</c:v>
                </c:pt>
                <c:pt idx="47037" formatCode="General">
                  <c:v>0.96882000000000046</c:v>
                </c:pt>
                <c:pt idx="47038" formatCode="General">
                  <c:v>0.96884300000000045</c:v>
                </c:pt>
                <c:pt idx="47039" formatCode="General">
                  <c:v>0.96885699999999997</c:v>
                </c:pt>
                <c:pt idx="47040" formatCode="General">
                  <c:v>0.96888000000000041</c:v>
                </c:pt>
                <c:pt idx="47041" formatCode="General">
                  <c:v>0.96890299999999996</c:v>
                </c:pt>
                <c:pt idx="47042" formatCode="General">
                  <c:v>0.9689250000000007</c:v>
                </c:pt>
                <c:pt idx="47043" formatCode="General">
                  <c:v>0.96894000000000058</c:v>
                </c:pt>
                <c:pt idx="47044" formatCode="General">
                  <c:v>0.96896199999999999</c:v>
                </c:pt>
                <c:pt idx="47045" formatCode="General">
                  <c:v>0.96898499999999999</c:v>
                </c:pt>
                <c:pt idx="47046" formatCode="General">
                  <c:v>0.96900699999999951</c:v>
                </c:pt>
                <c:pt idx="47047" formatCode="General">
                  <c:v>0.96902299999999997</c:v>
                </c:pt>
                <c:pt idx="47048" formatCode="General">
                  <c:v>0.96904500000000071</c:v>
                </c:pt>
                <c:pt idx="47049" formatCode="General">
                  <c:v>0.96906800000000004</c:v>
                </c:pt>
                <c:pt idx="47050" formatCode="General">
                  <c:v>0.96909000000000045</c:v>
                </c:pt>
                <c:pt idx="47051" formatCode="General">
                  <c:v>0.96910499999999999</c:v>
                </c:pt>
                <c:pt idx="47052" formatCode="General">
                  <c:v>0.96912799999999999</c:v>
                </c:pt>
                <c:pt idx="47053" formatCode="General">
                  <c:v>0.9691500000000004</c:v>
                </c:pt>
                <c:pt idx="47054" formatCode="General">
                  <c:v>0.96917200000000003</c:v>
                </c:pt>
                <c:pt idx="47055" formatCode="General">
                  <c:v>0.96918700000000002</c:v>
                </c:pt>
                <c:pt idx="47056" formatCode="General">
                  <c:v>0.96921000000000002</c:v>
                </c:pt>
                <c:pt idx="47057" formatCode="General">
                  <c:v>0.96923199999999998</c:v>
                </c:pt>
                <c:pt idx="47058" formatCode="General">
                  <c:v>0.96925499999999998</c:v>
                </c:pt>
                <c:pt idx="47059" formatCode="General">
                  <c:v>0.96926999999999996</c:v>
                </c:pt>
                <c:pt idx="47060" formatCode="General">
                  <c:v>0.96929299999999996</c:v>
                </c:pt>
                <c:pt idx="47061" formatCode="General">
                  <c:v>0.96931500000000004</c:v>
                </c:pt>
                <c:pt idx="47062" formatCode="General">
                  <c:v>0.96933800000000003</c:v>
                </c:pt>
                <c:pt idx="47063" formatCode="General">
                  <c:v>0.96935300000000002</c:v>
                </c:pt>
                <c:pt idx="47064" formatCode="General">
                  <c:v>0.96937499999999999</c:v>
                </c:pt>
                <c:pt idx="47065" formatCode="General">
                  <c:v>0.96939699999999951</c:v>
                </c:pt>
                <c:pt idx="47066" formatCode="General">
                  <c:v>0.9694199999999995</c:v>
                </c:pt>
                <c:pt idx="47067" formatCode="General">
                  <c:v>0.96943500000000005</c:v>
                </c:pt>
                <c:pt idx="47068" formatCode="General">
                  <c:v>0.96945700000000001</c:v>
                </c:pt>
                <c:pt idx="47069" formatCode="General">
                  <c:v>0.96948000000000001</c:v>
                </c:pt>
                <c:pt idx="47070" formatCode="General">
                  <c:v>0.969503</c:v>
                </c:pt>
                <c:pt idx="47071" formatCode="General">
                  <c:v>0.96951799999999955</c:v>
                </c:pt>
                <c:pt idx="47072" formatCode="General">
                  <c:v>0.96953999999999996</c:v>
                </c:pt>
                <c:pt idx="47073" formatCode="General">
                  <c:v>0.96956299999999929</c:v>
                </c:pt>
                <c:pt idx="47074" formatCode="General">
                  <c:v>0.96957800000000005</c:v>
                </c:pt>
                <c:pt idx="47075" formatCode="General">
                  <c:v>0.96960000000000046</c:v>
                </c:pt>
                <c:pt idx="47076" formatCode="General">
                  <c:v>0.96962200000000043</c:v>
                </c:pt>
                <c:pt idx="47077" formatCode="General">
                  <c:v>0.96964500000000076</c:v>
                </c:pt>
                <c:pt idx="47078" formatCode="General">
                  <c:v>0.96966000000000041</c:v>
                </c:pt>
                <c:pt idx="47079" formatCode="General">
                  <c:v>0.96968200000000004</c:v>
                </c:pt>
                <c:pt idx="47080" formatCode="General">
                  <c:v>0.96970500000000071</c:v>
                </c:pt>
                <c:pt idx="47081" formatCode="General">
                  <c:v>0.9697280000000007</c:v>
                </c:pt>
                <c:pt idx="47082" formatCode="General">
                  <c:v>0.96974300000000047</c:v>
                </c:pt>
                <c:pt idx="47083" formatCode="General">
                  <c:v>0.96976499999999999</c:v>
                </c:pt>
                <c:pt idx="47084" formatCode="General">
                  <c:v>0.96978699999999951</c:v>
                </c:pt>
                <c:pt idx="47085" formatCode="General">
                  <c:v>0.96980999999999995</c:v>
                </c:pt>
                <c:pt idx="47086" formatCode="General">
                  <c:v>0.96982500000000071</c:v>
                </c:pt>
                <c:pt idx="47087" formatCode="General">
                  <c:v>0.96984800000000071</c:v>
                </c:pt>
                <c:pt idx="47088" formatCode="General">
                  <c:v>0.96987000000000045</c:v>
                </c:pt>
                <c:pt idx="47089" formatCode="General">
                  <c:v>0.96989300000000045</c:v>
                </c:pt>
                <c:pt idx="47090" formatCode="General">
                  <c:v>0.96990699999999996</c:v>
                </c:pt>
                <c:pt idx="47091" formatCode="General">
                  <c:v>0.9699300000000004</c:v>
                </c:pt>
                <c:pt idx="47092" formatCode="General">
                  <c:v>0.96995299999999951</c:v>
                </c:pt>
                <c:pt idx="47093" formatCode="General">
                  <c:v>0.96997500000000059</c:v>
                </c:pt>
                <c:pt idx="47094" formatCode="General">
                  <c:v>0.96999000000000046</c:v>
                </c:pt>
                <c:pt idx="47095" formatCode="General">
                  <c:v>0.97001199999999999</c:v>
                </c:pt>
                <c:pt idx="47096" formatCode="General">
                  <c:v>0.97003499999999998</c:v>
                </c:pt>
                <c:pt idx="47097" formatCode="General">
                  <c:v>0.9700569999999995</c:v>
                </c:pt>
                <c:pt idx="47098" formatCode="General">
                  <c:v>0.97007299999999996</c:v>
                </c:pt>
                <c:pt idx="47099" formatCode="General">
                  <c:v>0.97009500000000071</c:v>
                </c:pt>
                <c:pt idx="47100" formatCode="General">
                  <c:v>0.97011700000000001</c:v>
                </c:pt>
                <c:pt idx="47101" formatCode="General">
                  <c:v>0.97014000000000045</c:v>
                </c:pt>
                <c:pt idx="47102" formatCode="General">
                  <c:v>0.97015499999999999</c:v>
                </c:pt>
                <c:pt idx="47103" formatCode="General">
                  <c:v>0.97017799999999998</c:v>
                </c:pt>
                <c:pt idx="47104" formatCode="General">
                  <c:v>0.97019999999999995</c:v>
                </c:pt>
                <c:pt idx="47105" formatCode="General">
                  <c:v>0.97022200000000003</c:v>
                </c:pt>
                <c:pt idx="47106" formatCode="General">
                  <c:v>0.97023700000000002</c:v>
                </c:pt>
                <c:pt idx="47107" formatCode="General">
                  <c:v>0.97026000000000001</c:v>
                </c:pt>
                <c:pt idx="47108" formatCode="General">
                  <c:v>0.97028199999999998</c:v>
                </c:pt>
                <c:pt idx="47109" formatCode="General">
                  <c:v>0.97030499999999997</c:v>
                </c:pt>
                <c:pt idx="47110" formatCode="General">
                  <c:v>0.97031999999999996</c:v>
                </c:pt>
                <c:pt idx="47111" formatCode="General">
                  <c:v>0.97034200000000004</c:v>
                </c:pt>
                <c:pt idx="47112" formatCode="General">
                  <c:v>0.97036500000000003</c:v>
                </c:pt>
                <c:pt idx="47113" formatCode="General">
                  <c:v>0.97038800000000003</c:v>
                </c:pt>
                <c:pt idx="47114" formatCode="General">
                  <c:v>0.97040300000000002</c:v>
                </c:pt>
                <c:pt idx="47115" formatCode="General">
                  <c:v>0.97042499999999998</c:v>
                </c:pt>
                <c:pt idx="47116" formatCode="General">
                  <c:v>0.9704469999999995</c:v>
                </c:pt>
                <c:pt idx="47117" formatCode="General">
                  <c:v>0.97047000000000005</c:v>
                </c:pt>
                <c:pt idx="47118" formatCode="General">
                  <c:v>0.97048500000000004</c:v>
                </c:pt>
                <c:pt idx="47119" formatCode="General">
                  <c:v>0.97050800000000004</c:v>
                </c:pt>
                <c:pt idx="47120" formatCode="General">
                  <c:v>0.97053</c:v>
                </c:pt>
                <c:pt idx="47121" formatCode="General">
                  <c:v>0.970553</c:v>
                </c:pt>
                <c:pt idx="47122" formatCode="General">
                  <c:v>0.97056699999999929</c:v>
                </c:pt>
                <c:pt idx="47123" formatCode="General">
                  <c:v>0.97058999999999951</c:v>
                </c:pt>
                <c:pt idx="47124" formatCode="General">
                  <c:v>0.9706129999999995</c:v>
                </c:pt>
                <c:pt idx="47125" formatCode="General">
                  <c:v>0.97063500000000058</c:v>
                </c:pt>
                <c:pt idx="47126" formatCode="General">
                  <c:v>0.97065000000000046</c:v>
                </c:pt>
                <c:pt idx="47127" formatCode="General">
                  <c:v>0.97067200000000042</c:v>
                </c:pt>
                <c:pt idx="47128" formatCode="General">
                  <c:v>0.97069500000000075</c:v>
                </c:pt>
                <c:pt idx="47129" formatCode="General">
                  <c:v>0.97071700000000005</c:v>
                </c:pt>
                <c:pt idx="47130" formatCode="General">
                  <c:v>0.97073200000000004</c:v>
                </c:pt>
                <c:pt idx="47131" formatCode="General">
                  <c:v>0.9707550000000007</c:v>
                </c:pt>
                <c:pt idx="47132" formatCode="General">
                  <c:v>0.97077800000000058</c:v>
                </c:pt>
                <c:pt idx="47133" formatCode="General">
                  <c:v>0.97080000000000044</c:v>
                </c:pt>
                <c:pt idx="47134" formatCode="General">
                  <c:v>0.97081499999999998</c:v>
                </c:pt>
                <c:pt idx="47135" formatCode="General">
                  <c:v>0.97083799999999998</c:v>
                </c:pt>
                <c:pt idx="47136" formatCode="General">
                  <c:v>0.97085999999999995</c:v>
                </c:pt>
                <c:pt idx="47137" formatCode="General">
                  <c:v>0.97087500000000071</c:v>
                </c:pt>
                <c:pt idx="47138" formatCode="General">
                  <c:v>0.97089700000000045</c:v>
                </c:pt>
                <c:pt idx="47139" formatCode="General">
                  <c:v>0.97092000000000045</c:v>
                </c:pt>
                <c:pt idx="47140" formatCode="General">
                  <c:v>0.97094200000000042</c:v>
                </c:pt>
                <c:pt idx="47141" formatCode="General">
                  <c:v>0.97095699999999996</c:v>
                </c:pt>
                <c:pt idx="47142" formatCode="General">
                  <c:v>0.97097999999999995</c:v>
                </c:pt>
                <c:pt idx="47143" formatCode="General">
                  <c:v>0.97100299999999951</c:v>
                </c:pt>
                <c:pt idx="47144" formatCode="General">
                  <c:v>0.97102500000000058</c:v>
                </c:pt>
                <c:pt idx="47145" formatCode="General">
                  <c:v>0.97104000000000046</c:v>
                </c:pt>
                <c:pt idx="47146" formatCode="General">
                  <c:v>0.97106300000000001</c:v>
                </c:pt>
                <c:pt idx="47147" formatCode="General">
                  <c:v>0.97108499999999998</c:v>
                </c:pt>
                <c:pt idx="47148" formatCode="General">
                  <c:v>0.97110700000000005</c:v>
                </c:pt>
                <c:pt idx="47149" formatCode="General">
                  <c:v>0.97112299999999996</c:v>
                </c:pt>
                <c:pt idx="47150" formatCode="General">
                  <c:v>0.9711450000000007</c:v>
                </c:pt>
                <c:pt idx="47151" formatCode="General">
                  <c:v>0.971167</c:v>
                </c:pt>
                <c:pt idx="47152" formatCode="General">
                  <c:v>0.97119000000000044</c:v>
                </c:pt>
                <c:pt idx="47153" formatCode="General">
                  <c:v>0.97120499999999998</c:v>
                </c:pt>
                <c:pt idx="47154" formatCode="General">
                  <c:v>0.97122799999999998</c:v>
                </c:pt>
                <c:pt idx="47155" formatCode="General">
                  <c:v>0.97124999999999995</c:v>
                </c:pt>
                <c:pt idx="47156" formatCode="General">
                  <c:v>0.97127300000000005</c:v>
                </c:pt>
                <c:pt idx="47157" formatCode="General">
                  <c:v>0.97128700000000001</c:v>
                </c:pt>
                <c:pt idx="47158" formatCode="General">
                  <c:v>0.97131000000000001</c:v>
                </c:pt>
                <c:pt idx="47159" formatCode="General">
                  <c:v>0.97133199999999997</c:v>
                </c:pt>
                <c:pt idx="47160" formatCode="General">
                  <c:v>0.97135499999999997</c:v>
                </c:pt>
                <c:pt idx="47161" formatCode="General">
                  <c:v>0.97136999999999996</c:v>
                </c:pt>
                <c:pt idx="47162" formatCode="General">
                  <c:v>0.97139200000000003</c:v>
                </c:pt>
                <c:pt idx="47163" formatCode="General">
                  <c:v>0.97141500000000003</c:v>
                </c:pt>
                <c:pt idx="47164" formatCode="General">
                  <c:v>0.97143800000000002</c:v>
                </c:pt>
                <c:pt idx="47165" formatCode="General">
                  <c:v>0.97145300000000001</c:v>
                </c:pt>
                <c:pt idx="47166" formatCode="General">
                  <c:v>0.97147499999999998</c:v>
                </c:pt>
                <c:pt idx="47167" formatCode="General">
                  <c:v>0.97149700000000005</c:v>
                </c:pt>
                <c:pt idx="47168" formatCode="General">
                  <c:v>0.97152000000000005</c:v>
                </c:pt>
                <c:pt idx="47169" formatCode="General">
                  <c:v>0.97153500000000004</c:v>
                </c:pt>
                <c:pt idx="47170" formatCode="General">
                  <c:v>0.971557</c:v>
                </c:pt>
                <c:pt idx="47171" formatCode="General">
                  <c:v>0.97158</c:v>
                </c:pt>
                <c:pt idx="47172" formatCode="General">
                  <c:v>0.97160299999999999</c:v>
                </c:pt>
                <c:pt idx="47173" formatCode="General">
                  <c:v>0.97161699999999951</c:v>
                </c:pt>
                <c:pt idx="47174" formatCode="General">
                  <c:v>0.97163999999999995</c:v>
                </c:pt>
                <c:pt idx="47175" formatCode="General">
                  <c:v>0.97166300000000005</c:v>
                </c:pt>
                <c:pt idx="47176" formatCode="General">
                  <c:v>0.97168500000000047</c:v>
                </c:pt>
                <c:pt idx="47177" formatCode="General">
                  <c:v>0.97170000000000045</c:v>
                </c:pt>
                <c:pt idx="47178" formatCode="General">
                  <c:v>0.97172200000000042</c:v>
                </c:pt>
                <c:pt idx="47179" formatCode="General">
                  <c:v>0.97174500000000075</c:v>
                </c:pt>
                <c:pt idx="47180" formatCode="General">
                  <c:v>0.97176700000000005</c:v>
                </c:pt>
                <c:pt idx="47181" formatCode="General">
                  <c:v>0.97178299999999951</c:v>
                </c:pt>
                <c:pt idx="47182" formatCode="General">
                  <c:v>0.97180500000000059</c:v>
                </c:pt>
                <c:pt idx="47183" formatCode="General">
                  <c:v>0.97182800000000058</c:v>
                </c:pt>
                <c:pt idx="47184" formatCode="General">
                  <c:v>0.97185000000000044</c:v>
                </c:pt>
                <c:pt idx="47185" formatCode="General">
                  <c:v>0.97186499999999998</c:v>
                </c:pt>
                <c:pt idx="47186" formatCode="General">
                  <c:v>0.97188799999999997</c:v>
                </c:pt>
                <c:pt idx="47187" formatCode="General">
                  <c:v>0.97191000000000005</c:v>
                </c:pt>
                <c:pt idx="47188" formatCode="General">
                  <c:v>0.97193200000000002</c:v>
                </c:pt>
                <c:pt idx="47189" formatCode="General">
                  <c:v>0.97194700000000045</c:v>
                </c:pt>
                <c:pt idx="47190" formatCode="General">
                  <c:v>0.97197000000000044</c:v>
                </c:pt>
                <c:pt idx="47191" formatCode="General">
                  <c:v>0.97199200000000041</c:v>
                </c:pt>
                <c:pt idx="47192" formatCode="General">
                  <c:v>0.97201499999999996</c:v>
                </c:pt>
                <c:pt idx="47193" formatCode="General">
                  <c:v>0.97202999999999995</c:v>
                </c:pt>
                <c:pt idx="47194" formatCode="General">
                  <c:v>0.9720529999999995</c:v>
                </c:pt>
                <c:pt idx="47195" formatCode="General">
                  <c:v>0.97207500000000058</c:v>
                </c:pt>
                <c:pt idx="47196" formatCode="General">
                  <c:v>0.97209800000000046</c:v>
                </c:pt>
                <c:pt idx="47197" formatCode="General">
                  <c:v>0.972113</c:v>
                </c:pt>
                <c:pt idx="47198" formatCode="General">
                  <c:v>0.97213499999999997</c:v>
                </c:pt>
                <c:pt idx="47199" formatCode="General">
                  <c:v>0.97215700000000005</c:v>
                </c:pt>
                <c:pt idx="47200" formatCode="General">
                  <c:v>0.97218000000000004</c:v>
                </c:pt>
                <c:pt idx="47201" formatCode="General">
                  <c:v>0.97219500000000059</c:v>
                </c:pt>
                <c:pt idx="47202" formatCode="General">
                  <c:v>0.97221800000000003</c:v>
                </c:pt>
                <c:pt idx="47203" formatCode="General">
                  <c:v>0.97223999999999999</c:v>
                </c:pt>
                <c:pt idx="47204" formatCode="General">
                  <c:v>0.97225499999999998</c:v>
                </c:pt>
                <c:pt idx="47205" formatCode="General">
                  <c:v>0.97227799999999998</c:v>
                </c:pt>
                <c:pt idx="47206" formatCode="General">
                  <c:v>0.97230000000000005</c:v>
                </c:pt>
                <c:pt idx="47207" formatCode="General">
                  <c:v>0.97232300000000005</c:v>
                </c:pt>
                <c:pt idx="47208" formatCode="General">
                  <c:v>0.97233800000000004</c:v>
                </c:pt>
                <c:pt idx="47209" formatCode="General">
                  <c:v>0.97236</c:v>
                </c:pt>
                <c:pt idx="47210" formatCode="General">
                  <c:v>0.97238199999999997</c:v>
                </c:pt>
                <c:pt idx="47211" formatCode="General">
                  <c:v>0.97240499999999996</c:v>
                </c:pt>
                <c:pt idx="47212" formatCode="General">
                  <c:v>0.97241999999999951</c:v>
                </c:pt>
                <c:pt idx="47213" formatCode="General">
                  <c:v>0.97244200000000003</c:v>
                </c:pt>
                <c:pt idx="47214" formatCode="General">
                  <c:v>0.97246500000000002</c:v>
                </c:pt>
                <c:pt idx="47215" formatCode="General">
                  <c:v>0.97248800000000002</c:v>
                </c:pt>
                <c:pt idx="47216" formatCode="General">
                  <c:v>0.97250199999999998</c:v>
                </c:pt>
                <c:pt idx="47217" formatCode="General">
                  <c:v>0.97252499999999997</c:v>
                </c:pt>
                <c:pt idx="47218" formatCode="General">
                  <c:v>0.97254799999999997</c:v>
                </c:pt>
                <c:pt idx="47219" formatCode="General">
                  <c:v>0.97257000000000005</c:v>
                </c:pt>
                <c:pt idx="47220" formatCode="General">
                  <c:v>0.97258500000000003</c:v>
                </c:pt>
                <c:pt idx="47221" formatCode="General">
                  <c:v>0.97260700000000044</c:v>
                </c:pt>
                <c:pt idx="47222" formatCode="General">
                  <c:v>0.97263000000000044</c:v>
                </c:pt>
                <c:pt idx="47223" formatCode="General">
                  <c:v>0.97265200000000041</c:v>
                </c:pt>
                <c:pt idx="47224" formatCode="General">
                  <c:v>0.9726669999999995</c:v>
                </c:pt>
                <c:pt idx="47225" formatCode="General">
                  <c:v>0.97269000000000072</c:v>
                </c:pt>
                <c:pt idx="47226" formatCode="General">
                  <c:v>0.97271300000000005</c:v>
                </c:pt>
                <c:pt idx="47227" formatCode="General">
                  <c:v>0.97273500000000046</c:v>
                </c:pt>
                <c:pt idx="47228" formatCode="General">
                  <c:v>0.97275000000000045</c:v>
                </c:pt>
                <c:pt idx="47229" formatCode="General">
                  <c:v>0.97277300000000044</c:v>
                </c:pt>
                <c:pt idx="47230" formatCode="General">
                  <c:v>0.97279500000000074</c:v>
                </c:pt>
                <c:pt idx="47231" formatCode="General">
                  <c:v>0.97281700000000004</c:v>
                </c:pt>
                <c:pt idx="47232" formatCode="General">
                  <c:v>0.9728329999999995</c:v>
                </c:pt>
                <c:pt idx="47233" formatCode="General">
                  <c:v>0.97285500000000058</c:v>
                </c:pt>
                <c:pt idx="47234" formatCode="General">
                  <c:v>0.97287699999999999</c:v>
                </c:pt>
                <c:pt idx="47235" formatCode="General">
                  <c:v>0.97290000000000043</c:v>
                </c:pt>
                <c:pt idx="47236" formatCode="General">
                  <c:v>0.97291499999999997</c:v>
                </c:pt>
                <c:pt idx="47237" formatCode="General">
                  <c:v>0.97293799999999997</c:v>
                </c:pt>
                <c:pt idx="47238" formatCode="General">
                  <c:v>0.97296000000000005</c:v>
                </c:pt>
                <c:pt idx="47239" formatCode="General">
                  <c:v>0.97298300000000004</c:v>
                </c:pt>
                <c:pt idx="47240" formatCode="General">
                  <c:v>0.97299700000000044</c:v>
                </c:pt>
                <c:pt idx="47241" formatCode="General">
                  <c:v>0.97302000000000044</c:v>
                </c:pt>
                <c:pt idx="47242" formatCode="General">
                  <c:v>0.97304200000000041</c:v>
                </c:pt>
                <c:pt idx="47243" formatCode="General">
                  <c:v>0.97306499999999996</c:v>
                </c:pt>
                <c:pt idx="47244" formatCode="General">
                  <c:v>0.97307999999999995</c:v>
                </c:pt>
                <c:pt idx="47245" formatCode="General">
                  <c:v>0.97310200000000002</c:v>
                </c:pt>
                <c:pt idx="47246" formatCode="General">
                  <c:v>0.97312500000000046</c:v>
                </c:pt>
                <c:pt idx="47247" formatCode="General">
                  <c:v>0.97314800000000046</c:v>
                </c:pt>
                <c:pt idx="47248" formatCode="General">
                  <c:v>0.973163</c:v>
                </c:pt>
                <c:pt idx="47249" formatCode="General">
                  <c:v>0.97318499999999997</c:v>
                </c:pt>
                <c:pt idx="47250" formatCode="General">
                  <c:v>0.97320700000000004</c:v>
                </c:pt>
                <c:pt idx="47251" formatCode="General">
                  <c:v>0.97323000000000004</c:v>
                </c:pt>
                <c:pt idx="47252" formatCode="General">
                  <c:v>0.97324500000000058</c:v>
                </c:pt>
                <c:pt idx="47253" formatCode="General">
                  <c:v>0.97326699999999955</c:v>
                </c:pt>
                <c:pt idx="47254" formatCode="General">
                  <c:v>0.97328999999999999</c:v>
                </c:pt>
                <c:pt idx="47255" formatCode="General">
                  <c:v>0.97331299999999943</c:v>
                </c:pt>
                <c:pt idx="47256" formatCode="General">
                  <c:v>0.97332700000000005</c:v>
                </c:pt>
                <c:pt idx="47257" formatCode="General">
                  <c:v>0.97335000000000005</c:v>
                </c:pt>
                <c:pt idx="47258" formatCode="General">
                  <c:v>0.97337300000000004</c:v>
                </c:pt>
                <c:pt idx="47259" formatCode="General">
                  <c:v>0.97339500000000045</c:v>
                </c:pt>
                <c:pt idx="47260" formatCode="General">
                  <c:v>0.97341</c:v>
                </c:pt>
                <c:pt idx="47261" formatCode="General">
                  <c:v>0.97343199999999996</c:v>
                </c:pt>
                <c:pt idx="47262" formatCode="General">
                  <c:v>0.97345499999999996</c:v>
                </c:pt>
                <c:pt idx="47263" formatCode="General">
                  <c:v>0.97347700000000004</c:v>
                </c:pt>
                <c:pt idx="47264" formatCode="General">
                  <c:v>0.97349300000000005</c:v>
                </c:pt>
                <c:pt idx="47265" formatCode="General">
                  <c:v>0.97351500000000002</c:v>
                </c:pt>
                <c:pt idx="47266" formatCode="General">
                  <c:v>0.97353800000000001</c:v>
                </c:pt>
                <c:pt idx="47267" formatCode="General">
                  <c:v>0.97355999999999998</c:v>
                </c:pt>
                <c:pt idx="47268" formatCode="General">
                  <c:v>0.97357499999999997</c:v>
                </c:pt>
                <c:pt idx="47269" formatCode="General">
                  <c:v>0.97359799999999996</c:v>
                </c:pt>
                <c:pt idx="47270" formatCode="General">
                  <c:v>0.97362000000000071</c:v>
                </c:pt>
                <c:pt idx="47271" formatCode="General">
                  <c:v>0.97363500000000058</c:v>
                </c:pt>
                <c:pt idx="47272" formatCode="General">
                  <c:v>0.97365699999999999</c:v>
                </c:pt>
                <c:pt idx="47273" formatCode="General">
                  <c:v>0.97368000000000043</c:v>
                </c:pt>
                <c:pt idx="47274" formatCode="General">
                  <c:v>0.9737020000000004</c:v>
                </c:pt>
                <c:pt idx="47275" formatCode="General">
                  <c:v>0.97371799999999997</c:v>
                </c:pt>
                <c:pt idx="47276" formatCode="General">
                  <c:v>0.97374000000000072</c:v>
                </c:pt>
                <c:pt idx="47277" formatCode="General">
                  <c:v>0.97376300000000005</c:v>
                </c:pt>
                <c:pt idx="47278" formatCode="General">
                  <c:v>0.97378500000000046</c:v>
                </c:pt>
                <c:pt idx="47279" formatCode="General">
                  <c:v>0.97380000000000044</c:v>
                </c:pt>
                <c:pt idx="47280" formatCode="General">
                  <c:v>0.97382299999999999</c:v>
                </c:pt>
                <c:pt idx="47281" formatCode="General">
                  <c:v>0.97384500000000074</c:v>
                </c:pt>
                <c:pt idx="47282" formatCode="General">
                  <c:v>0.97386700000000004</c:v>
                </c:pt>
                <c:pt idx="47283" formatCode="General">
                  <c:v>0.97388200000000003</c:v>
                </c:pt>
                <c:pt idx="47284" formatCode="General">
                  <c:v>0.97390500000000046</c:v>
                </c:pt>
                <c:pt idx="47285" formatCode="General">
                  <c:v>0.97392699999999999</c:v>
                </c:pt>
                <c:pt idx="47286" formatCode="General">
                  <c:v>0.97395000000000043</c:v>
                </c:pt>
                <c:pt idx="47287" formatCode="General">
                  <c:v>0.97396499999999997</c:v>
                </c:pt>
                <c:pt idx="47288" formatCode="General">
                  <c:v>0.97398799999999996</c:v>
                </c:pt>
                <c:pt idx="47289" formatCode="General">
                  <c:v>0.97401000000000004</c:v>
                </c:pt>
                <c:pt idx="47290" formatCode="General">
                  <c:v>0.97403300000000004</c:v>
                </c:pt>
                <c:pt idx="47291" formatCode="General">
                  <c:v>0.97404800000000058</c:v>
                </c:pt>
                <c:pt idx="47292" formatCode="General">
                  <c:v>0.97406999999999999</c:v>
                </c:pt>
                <c:pt idx="47293" formatCode="General">
                  <c:v>0.9740920000000004</c:v>
                </c:pt>
                <c:pt idx="47294" formatCode="General">
                  <c:v>0.97411499999999951</c:v>
                </c:pt>
                <c:pt idx="47295" formatCode="General">
                  <c:v>0.97413000000000005</c:v>
                </c:pt>
                <c:pt idx="47296" formatCode="General">
                  <c:v>0.97415200000000002</c:v>
                </c:pt>
                <c:pt idx="47297" formatCode="General">
                  <c:v>0.97417500000000046</c:v>
                </c:pt>
                <c:pt idx="47298" formatCode="General">
                  <c:v>0.97419800000000045</c:v>
                </c:pt>
                <c:pt idx="47299" formatCode="General">
                  <c:v>0.974213</c:v>
                </c:pt>
                <c:pt idx="47300" formatCode="General">
                  <c:v>0.97423499999999996</c:v>
                </c:pt>
                <c:pt idx="47301" formatCode="General">
                  <c:v>0.97425799999999996</c:v>
                </c:pt>
                <c:pt idx="47302" formatCode="General">
                  <c:v>0.97428000000000003</c:v>
                </c:pt>
                <c:pt idx="47303" formatCode="General">
                  <c:v>0.97429500000000058</c:v>
                </c:pt>
                <c:pt idx="47304" formatCode="General">
                  <c:v>0.97431699999999954</c:v>
                </c:pt>
                <c:pt idx="47305" formatCode="General">
                  <c:v>0.97433999999999998</c:v>
                </c:pt>
                <c:pt idx="47306" formatCode="General">
                  <c:v>0.97436299999999942</c:v>
                </c:pt>
                <c:pt idx="47307" formatCode="General">
                  <c:v>0.97437700000000005</c:v>
                </c:pt>
                <c:pt idx="47308" formatCode="General">
                  <c:v>0.97440000000000004</c:v>
                </c:pt>
                <c:pt idx="47309" formatCode="General">
                  <c:v>0.97442300000000004</c:v>
                </c:pt>
                <c:pt idx="47310" formatCode="General">
                  <c:v>0.97444500000000045</c:v>
                </c:pt>
                <c:pt idx="47311" formatCode="General">
                  <c:v>0.97445999999999999</c:v>
                </c:pt>
                <c:pt idx="47312" formatCode="General">
                  <c:v>0.97448299999999954</c:v>
                </c:pt>
                <c:pt idx="47313" formatCode="General">
                  <c:v>0.97450499999999951</c:v>
                </c:pt>
                <c:pt idx="47314" formatCode="General">
                  <c:v>0.97452700000000003</c:v>
                </c:pt>
                <c:pt idx="47315" formatCode="General">
                  <c:v>0.97454200000000002</c:v>
                </c:pt>
                <c:pt idx="47316" formatCode="General">
                  <c:v>0.97456500000000001</c:v>
                </c:pt>
                <c:pt idx="47317" formatCode="General">
                  <c:v>0.97458800000000001</c:v>
                </c:pt>
                <c:pt idx="47318" formatCode="General">
                  <c:v>0.97461000000000042</c:v>
                </c:pt>
                <c:pt idx="47319" formatCode="General">
                  <c:v>0.97462500000000074</c:v>
                </c:pt>
                <c:pt idx="47320" formatCode="General">
                  <c:v>0.97464800000000074</c:v>
                </c:pt>
                <c:pt idx="47321" formatCode="General">
                  <c:v>0.9746700000000007</c:v>
                </c:pt>
                <c:pt idx="47322" formatCode="General">
                  <c:v>0.97469200000000045</c:v>
                </c:pt>
                <c:pt idx="47323" formatCode="General">
                  <c:v>0.97470699999999999</c:v>
                </c:pt>
                <c:pt idx="47324" formatCode="General">
                  <c:v>0.97473000000000043</c:v>
                </c:pt>
                <c:pt idx="47325" formatCode="General">
                  <c:v>0.97475199999999995</c:v>
                </c:pt>
                <c:pt idx="47326" formatCode="General">
                  <c:v>0.97477499999999995</c:v>
                </c:pt>
                <c:pt idx="47327" formatCode="General">
                  <c:v>0.97479000000000071</c:v>
                </c:pt>
                <c:pt idx="47328" formatCode="General">
                  <c:v>0.97481200000000001</c:v>
                </c:pt>
                <c:pt idx="47329" formatCode="General">
                  <c:v>0.97483500000000045</c:v>
                </c:pt>
                <c:pt idx="47330" formatCode="General">
                  <c:v>0.97485800000000045</c:v>
                </c:pt>
                <c:pt idx="47331" formatCode="General">
                  <c:v>0.97487299999999999</c:v>
                </c:pt>
                <c:pt idx="47332" formatCode="General">
                  <c:v>0.97489500000000073</c:v>
                </c:pt>
                <c:pt idx="47333" formatCode="General">
                  <c:v>0.97491700000000003</c:v>
                </c:pt>
                <c:pt idx="47334" formatCode="General">
                  <c:v>0.97494000000000058</c:v>
                </c:pt>
                <c:pt idx="47335" formatCode="General">
                  <c:v>0.97495500000000046</c:v>
                </c:pt>
                <c:pt idx="47336" formatCode="General">
                  <c:v>0.97497699999999998</c:v>
                </c:pt>
                <c:pt idx="47337" formatCode="General">
                  <c:v>0.97500000000000042</c:v>
                </c:pt>
                <c:pt idx="47338" formatCode="General">
                  <c:v>0.97501499999999997</c:v>
                </c:pt>
                <c:pt idx="47339" formatCode="General">
                  <c:v>0.97503700000000004</c:v>
                </c:pt>
                <c:pt idx="47340" formatCode="General">
                  <c:v>0.97506000000000004</c:v>
                </c:pt>
                <c:pt idx="47341" formatCode="General">
                  <c:v>0.97508300000000003</c:v>
                </c:pt>
                <c:pt idx="47342" formatCode="General">
                  <c:v>0.97509800000000046</c:v>
                </c:pt>
                <c:pt idx="47343" formatCode="General">
                  <c:v>0.97511999999999999</c:v>
                </c:pt>
                <c:pt idx="47344" formatCode="General">
                  <c:v>0.97514199999999995</c:v>
                </c:pt>
                <c:pt idx="47345" formatCode="General">
                  <c:v>0.9751649999999995</c:v>
                </c:pt>
                <c:pt idx="47346" formatCode="General">
                  <c:v>0.97518000000000005</c:v>
                </c:pt>
                <c:pt idx="47347" formatCode="General">
                  <c:v>0.97520300000000004</c:v>
                </c:pt>
                <c:pt idx="47348" formatCode="General">
                  <c:v>0.97522500000000045</c:v>
                </c:pt>
                <c:pt idx="47349" formatCode="General">
                  <c:v>0.97524800000000045</c:v>
                </c:pt>
                <c:pt idx="47350" formatCode="General">
                  <c:v>0.97526199999999996</c:v>
                </c:pt>
                <c:pt idx="47351" formatCode="General">
                  <c:v>0.97528499999999996</c:v>
                </c:pt>
                <c:pt idx="47352" formatCode="General">
                  <c:v>0.97530799999999951</c:v>
                </c:pt>
                <c:pt idx="47353" formatCode="General">
                  <c:v>0.97533000000000003</c:v>
                </c:pt>
                <c:pt idx="47354" formatCode="General">
                  <c:v>0.97534500000000046</c:v>
                </c:pt>
                <c:pt idx="47355" formatCode="General">
                  <c:v>0.97536699999999943</c:v>
                </c:pt>
                <c:pt idx="47356" formatCode="General">
                  <c:v>0.97538999999999998</c:v>
                </c:pt>
                <c:pt idx="47357" formatCode="General">
                  <c:v>0.9754119999999995</c:v>
                </c:pt>
                <c:pt idx="47358" formatCode="General">
                  <c:v>0.97542799999999996</c:v>
                </c:pt>
                <c:pt idx="47359" formatCode="General">
                  <c:v>0.97545000000000004</c:v>
                </c:pt>
                <c:pt idx="47360" formatCode="General">
                  <c:v>0.97547300000000003</c:v>
                </c:pt>
                <c:pt idx="47361" formatCode="General">
                  <c:v>0.97549500000000045</c:v>
                </c:pt>
                <c:pt idx="47362" formatCode="General">
                  <c:v>0.97550999999999999</c:v>
                </c:pt>
                <c:pt idx="47363" formatCode="General">
                  <c:v>0.97553299999999943</c:v>
                </c:pt>
                <c:pt idx="47364" formatCode="General">
                  <c:v>0.97555499999999951</c:v>
                </c:pt>
                <c:pt idx="47365" formatCode="General">
                  <c:v>0.97557700000000003</c:v>
                </c:pt>
                <c:pt idx="47366" formatCode="General">
                  <c:v>0.97559200000000001</c:v>
                </c:pt>
                <c:pt idx="47367" formatCode="General">
                  <c:v>0.97561500000000045</c:v>
                </c:pt>
                <c:pt idx="47368" formatCode="General">
                  <c:v>0.97563699999999998</c:v>
                </c:pt>
                <c:pt idx="47369" formatCode="General">
                  <c:v>0.97566000000000042</c:v>
                </c:pt>
                <c:pt idx="47370" formatCode="General">
                  <c:v>0.97567500000000074</c:v>
                </c:pt>
                <c:pt idx="47371" formatCode="General">
                  <c:v>0.97569799999999995</c:v>
                </c:pt>
                <c:pt idx="47372" formatCode="General">
                  <c:v>0.97572000000000059</c:v>
                </c:pt>
                <c:pt idx="47373" formatCode="General">
                  <c:v>0.97574300000000058</c:v>
                </c:pt>
                <c:pt idx="47374" formatCode="General">
                  <c:v>0.97575800000000046</c:v>
                </c:pt>
                <c:pt idx="47375" formatCode="General">
                  <c:v>0.97578000000000042</c:v>
                </c:pt>
                <c:pt idx="47376" formatCode="General">
                  <c:v>0.97580199999999995</c:v>
                </c:pt>
                <c:pt idx="47377" formatCode="General">
                  <c:v>0.97582500000000072</c:v>
                </c:pt>
                <c:pt idx="47378" formatCode="General">
                  <c:v>0.97584000000000071</c:v>
                </c:pt>
                <c:pt idx="47379" formatCode="General">
                  <c:v>0.97586200000000001</c:v>
                </c:pt>
                <c:pt idx="47380" formatCode="General">
                  <c:v>0.97588500000000045</c:v>
                </c:pt>
                <c:pt idx="47381" formatCode="General">
                  <c:v>0.97590800000000044</c:v>
                </c:pt>
                <c:pt idx="47382" formatCode="General">
                  <c:v>0.97592299999999998</c:v>
                </c:pt>
                <c:pt idx="47383" formatCode="General">
                  <c:v>0.97594499999999995</c:v>
                </c:pt>
                <c:pt idx="47384" formatCode="General">
                  <c:v>0.9759679999999995</c:v>
                </c:pt>
                <c:pt idx="47385" formatCode="General">
                  <c:v>0.97599000000000058</c:v>
                </c:pt>
                <c:pt idx="47386" formatCode="General">
                  <c:v>0.97600500000000046</c:v>
                </c:pt>
                <c:pt idx="47387" formatCode="General">
                  <c:v>0.97602699999999998</c:v>
                </c:pt>
                <c:pt idx="47388" formatCode="General">
                  <c:v>0.97605000000000042</c:v>
                </c:pt>
                <c:pt idx="47389" formatCode="General">
                  <c:v>0.97607299999999997</c:v>
                </c:pt>
                <c:pt idx="47390" formatCode="General">
                  <c:v>0.97608700000000004</c:v>
                </c:pt>
                <c:pt idx="47391" formatCode="General">
                  <c:v>0.97611000000000003</c:v>
                </c:pt>
                <c:pt idx="47392" formatCode="General">
                  <c:v>0.97613300000000003</c:v>
                </c:pt>
                <c:pt idx="47393" formatCode="General">
                  <c:v>0.97615499999999999</c:v>
                </c:pt>
                <c:pt idx="47394" formatCode="General">
                  <c:v>0.97616999999999998</c:v>
                </c:pt>
                <c:pt idx="47395" formatCode="General">
                  <c:v>0.97619199999999995</c:v>
                </c:pt>
                <c:pt idx="47396" formatCode="General">
                  <c:v>0.97621500000000005</c:v>
                </c:pt>
                <c:pt idx="47397" formatCode="General">
                  <c:v>0.97623700000000002</c:v>
                </c:pt>
                <c:pt idx="47398" formatCode="General">
                  <c:v>0.97625200000000001</c:v>
                </c:pt>
                <c:pt idx="47399" formatCode="General">
                  <c:v>0.97627500000000045</c:v>
                </c:pt>
                <c:pt idx="47400" formatCode="General">
                  <c:v>0.97629800000000044</c:v>
                </c:pt>
                <c:pt idx="47401" formatCode="General">
                  <c:v>0.97631999999999997</c:v>
                </c:pt>
                <c:pt idx="47402" formatCode="General">
                  <c:v>0.97633499999999951</c:v>
                </c:pt>
                <c:pt idx="47403" formatCode="General">
                  <c:v>0.9763579999999995</c:v>
                </c:pt>
                <c:pt idx="47404" formatCode="General">
                  <c:v>0.97638000000000003</c:v>
                </c:pt>
                <c:pt idx="47405" formatCode="General">
                  <c:v>0.97639500000000046</c:v>
                </c:pt>
                <c:pt idx="47406" formatCode="General">
                  <c:v>0.97641699999999942</c:v>
                </c:pt>
                <c:pt idx="47407" formatCode="General">
                  <c:v>0.97643999999999997</c:v>
                </c:pt>
                <c:pt idx="47408" formatCode="General">
                  <c:v>0.97646199999999961</c:v>
                </c:pt>
                <c:pt idx="47409" formatCode="General">
                  <c:v>0.97647799999999996</c:v>
                </c:pt>
                <c:pt idx="47410" formatCode="General">
                  <c:v>0.97650000000000003</c:v>
                </c:pt>
                <c:pt idx="47411" formatCode="General">
                  <c:v>0.97652300000000003</c:v>
                </c:pt>
                <c:pt idx="47412" formatCode="General">
                  <c:v>0.97654500000000044</c:v>
                </c:pt>
                <c:pt idx="47413" formatCode="General">
                  <c:v>0.97655999999999998</c:v>
                </c:pt>
                <c:pt idx="47414" formatCode="General">
                  <c:v>0.97658299999999942</c:v>
                </c:pt>
                <c:pt idx="47415" formatCode="General">
                  <c:v>0.97660499999999995</c:v>
                </c:pt>
                <c:pt idx="47416" formatCode="General">
                  <c:v>0.97662700000000058</c:v>
                </c:pt>
                <c:pt idx="47417" formatCode="General">
                  <c:v>0.97664200000000045</c:v>
                </c:pt>
                <c:pt idx="47418" formatCode="General">
                  <c:v>0.97666500000000045</c:v>
                </c:pt>
                <c:pt idx="47419" formatCode="General">
                  <c:v>0.97668699999999997</c:v>
                </c:pt>
                <c:pt idx="47420" formatCode="General">
                  <c:v>0.97671000000000041</c:v>
                </c:pt>
                <c:pt idx="47421" formatCode="General">
                  <c:v>0.97672499999999995</c:v>
                </c:pt>
                <c:pt idx="47422" formatCode="General">
                  <c:v>0.97674799999999995</c:v>
                </c:pt>
                <c:pt idx="47423" formatCode="General">
                  <c:v>0.97677000000000058</c:v>
                </c:pt>
                <c:pt idx="47424" formatCode="General">
                  <c:v>0.97679300000000058</c:v>
                </c:pt>
                <c:pt idx="47425" formatCode="General">
                  <c:v>0.97680800000000045</c:v>
                </c:pt>
                <c:pt idx="47426" formatCode="General">
                  <c:v>0.97683000000000042</c:v>
                </c:pt>
                <c:pt idx="47427" formatCode="General">
                  <c:v>0.97685200000000005</c:v>
                </c:pt>
                <c:pt idx="47428" formatCode="General">
                  <c:v>0.97687500000000071</c:v>
                </c:pt>
                <c:pt idx="47429" formatCode="General">
                  <c:v>0.9768900000000007</c:v>
                </c:pt>
                <c:pt idx="47430" formatCode="General">
                  <c:v>0.976912</c:v>
                </c:pt>
                <c:pt idx="47431" formatCode="General">
                  <c:v>0.97693500000000044</c:v>
                </c:pt>
                <c:pt idx="47432" formatCode="General">
                  <c:v>0.97695699999999996</c:v>
                </c:pt>
                <c:pt idx="47433" formatCode="General">
                  <c:v>0.97697199999999995</c:v>
                </c:pt>
                <c:pt idx="47434" formatCode="General">
                  <c:v>0.97699499999999995</c:v>
                </c:pt>
                <c:pt idx="47435" formatCode="General">
                  <c:v>0.97701800000000005</c:v>
                </c:pt>
                <c:pt idx="47436" formatCode="General">
                  <c:v>0.97704000000000046</c:v>
                </c:pt>
                <c:pt idx="47437" formatCode="General">
                  <c:v>0.97705500000000045</c:v>
                </c:pt>
                <c:pt idx="47438" formatCode="General">
                  <c:v>0.97707699999999997</c:v>
                </c:pt>
                <c:pt idx="47439" formatCode="General">
                  <c:v>0.97710000000000041</c:v>
                </c:pt>
                <c:pt idx="47440" formatCode="General">
                  <c:v>0.97712200000000005</c:v>
                </c:pt>
                <c:pt idx="47441" formatCode="General">
                  <c:v>0.97713700000000003</c:v>
                </c:pt>
                <c:pt idx="47442" formatCode="General">
                  <c:v>0.97716000000000003</c:v>
                </c:pt>
                <c:pt idx="47443" formatCode="General">
                  <c:v>0.97718300000000002</c:v>
                </c:pt>
                <c:pt idx="47444" formatCode="General">
                  <c:v>0.97720499999999999</c:v>
                </c:pt>
                <c:pt idx="47445" formatCode="General">
                  <c:v>0.97721999999999998</c:v>
                </c:pt>
                <c:pt idx="47446" formatCode="General">
                  <c:v>0.97724299999999997</c:v>
                </c:pt>
                <c:pt idx="47447" formatCode="General">
                  <c:v>0.97726500000000005</c:v>
                </c:pt>
                <c:pt idx="47448" formatCode="General">
                  <c:v>0.97728700000000002</c:v>
                </c:pt>
                <c:pt idx="47449" formatCode="General">
                  <c:v>0.977302</c:v>
                </c:pt>
                <c:pt idx="47450" formatCode="General">
                  <c:v>0.97732500000000044</c:v>
                </c:pt>
                <c:pt idx="47451" formatCode="General">
                  <c:v>0.97734699999999997</c:v>
                </c:pt>
                <c:pt idx="47452" formatCode="General">
                  <c:v>0.97736999999999996</c:v>
                </c:pt>
                <c:pt idx="47453" formatCode="General">
                  <c:v>0.9773849999999995</c:v>
                </c:pt>
                <c:pt idx="47454" formatCode="General">
                  <c:v>0.97740800000000005</c:v>
                </c:pt>
                <c:pt idx="47455" formatCode="General">
                  <c:v>0.97743000000000002</c:v>
                </c:pt>
                <c:pt idx="47456" formatCode="General">
                  <c:v>0.97745300000000002</c:v>
                </c:pt>
                <c:pt idx="47457" formatCode="General">
                  <c:v>0.977468</c:v>
                </c:pt>
                <c:pt idx="47458" formatCode="General">
                  <c:v>0.97748999999999997</c:v>
                </c:pt>
                <c:pt idx="47459" formatCode="General">
                  <c:v>0.9775119999999996</c:v>
                </c:pt>
                <c:pt idx="47460" formatCode="General">
                  <c:v>0.97753500000000004</c:v>
                </c:pt>
                <c:pt idx="47461" formatCode="General">
                  <c:v>0.97755000000000003</c:v>
                </c:pt>
                <c:pt idx="47462" formatCode="General">
                  <c:v>0.977572</c:v>
                </c:pt>
                <c:pt idx="47463" formatCode="General">
                  <c:v>0.97759499999999999</c:v>
                </c:pt>
                <c:pt idx="47464" formatCode="General">
                  <c:v>0.97761799999999999</c:v>
                </c:pt>
                <c:pt idx="47465" formatCode="General">
                  <c:v>0.97763299999999997</c:v>
                </c:pt>
                <c:pt idx="47466" formatCode="General">
                  <c:v>0.97765500000000072</c:v>
                </c:pt>
                <c:pt idx="47467" formatCode="General">
                  <c:v>0.97767800000000071</c:v>
                </c:pt>
                <c:pt idx="47468" formatCode="General">
                  <c:v>0.97770000000000046</c:v>
                </c:pt>
                <c:pt idx="47469" formatCode="General">
                  <c:v>0.97771500000000044</c:v>
                </c:pt>
                <c:pt idx="47470" formatCode="General">
                  <c:v>0.97773699999999997</c:v>
                </c:pt>
                <c:pt idx="47471" formatCode="General">
                  <c:v>0.97776000000000041</c:v>
                </c:pt>
                <c:pt idx="47472" formatCode="General">
                  <c:v>0.97777499999999995</c:v>
                </c:pt>
                <c:pt idx="47473" formatCode="General">
                  <c:v>0.97779700000000058</c:v>
                </c:pt>
                <c:pt idx="47474" formatCode="General">
                  <c:v>0.97782000000000058</c:v>
                </c:pt>
                <c:pt idx="47475" formatCode="General">
                  <c:v>0.97784300000000046</c:v>
                </c:pt>
                <c:pt idx="47476" formatCode="General">
                  <c:v>0.97785800000000045</c:v>
                </c:pt>
                <c:pt idx="47477" formatCode="General">
                  <c:v>0.97788000000000042</c:v>
                </c:pt>
                <c:pt idx="47478" formatCode="General">
                  <c:v>0.97790200000000005</c:v>
                </c:pt>
                <c:pt idx="47479" formatCode="General">
                  <c:v>0.97792500000000071</c:v>
                </c:pt>
                <c:pt idx="47480" formatCode="General">
                  <c:v>0.97794000000000059</c:v>
                </c:pt>
                <c:pt idx="47481" formatCode="General">
                  <c:v>0.977962</c:v>
                </c:pt>
                <c:pt idx="47482" formatCode="General">
                  <c:v>0.97798499999999999</c:v>
                </c:pt>
                <c:pt idx="47483" formatCode="General">
                  <c:v>0.97800799999999999</c:v>
                </c:pt>
                <c:pt idx="47484" formatCode="General">
                  <c:v>0.97802199999999995</c:v>
                </c:pt>
                <c:pt idx="47485" formatCode="General">
                  <c:v>0.97804500000000072</c:v>
                </c:pt>
                <c:pt idx="47486" formatCode="General">
                  <c:v>0.97806800000000005</c:v>
                </c:pt>
                <c:pt idx="47487" formatCode="General">
                  <c:v>0.97809000000000046</c:v>
                </c:pt>
                <c:pt idx="47488" formatCode="General">
                  <c:v>0.97810500000000045</c:v>
                </c:pt>
                <c:pt idx="47489" formatCode="General">
                  <c:v>0.97812699999999997</c:v>
                </c:pt>
                <c:pt idx="47490" formatCode="General">
                  <c:v>0.97815000000000041</c:v>
                </c:pt>
                <c:pt idx="47491" formatCode="General">
                  <c:v>0.97817200000000004</c:v>
                </c:pt>
                <c:pt idx="47492" formatCode="General">
                  <c:v>0.9781879999999995</c:v>
                </c:pt>
                <c:pt idx="47493" formatCode="General">
                  <c:v>0.97821000000000002</c:v>
                </c:pt>
                <c:pt idx="47494" formatCode="General">
                  <c:v>0.97823300000000002</c:v>
                </c:pt>
                <c:pt idx="47495" formatCode="General">
                  <c:v>0.97825499999999999</c:v>
                </c:pt>
                <c:pt idx="47496" formatCode="General">
                  <c:v>0.97826999999999997</c:v>
                </c:pt>
                <c:pt idx="47497" formatCode="General">
                  <c:v>0.97829299999999997</c:v>
                </c:pt>
                <c:pt idx="47498" formatCode="General">
                  <c:v>0.97831500000000005</c:v>
                </c:pt>
                <c:pt idx="47499" formatCode="General">
                  <c:v>0.97833700000000001</c:v>
                </c:pt>
                <c:pt idx="47500" formatCode="General">
                  <c:v>0.978352</c:v>
                </c:pt>
                <c:pt idx="47501" formatCode="General">
                  <c:v>0.97837499999999999</c:v>
                </c:pt>
                <c:pt idx="47502" formatCode="General">
                  <c:v>0.97839699999999996</c:v>
                </c:pt>
                <c:pt idx="47503" formatCode="General">
                  <c:v>0.97841999999999996</c:v>
                </c:pt>
                <c:pt idx="47504" formatCode="General">
                  <c:v>0.97843500000000005</c:v>
                </c:pt>
                <c:pt idx="47505" formatCode="General">
                  <c:v>0.97845800000000005</c:v>
                </c:pt>
                <c:pt idx="47506" formatCode="General">
                  <c:v>0.97848000000000002</c:v>
                </c:pt>
                <c:pt idx="47507" formatCode="General">
                  <c:v>0.97850300000000001</c:v>
                </c:pt>
                <c:pt idx="47508" formatCode="General">
                  <c:v>0.978518</c:v>
                </c:pt>
                <c:pt idx="47509" formatCode="General">
                  <c:v>0.97853999999999997</c:v>
                </c:pt>
                <c:pt idx="47510" formatCode="General">
                  <c:v>0.9785619999999996</c:v>
                </c:pt>
                <c:pt idx="47511" formatCode="General">
                  <c:v>0.97858500000000004</c:v>
                </c:pt>
                <c:pt idx="47512" formatCode="General">
                  <c:v>0.97860000000000058</c:v>
                </c:pt>
                <c:pt idx="47513" formatCode="General">
                  <c:v>0.97862200000000044</c:v>
                </c:pt>
                <c:pt idx="47514" formatCode="General">
                  <c:v>0.97864500000000076</c:v>
                </c:pt>
                <c:pt idx="47515" formatCode="General">
                  <c:v>0.97866699999999951</c:v>
                </c:pt>
                <c:pt idx="47516" formatCode="General">
                  <c:v>0.97868299999999997</c:v>
                </c:pt>
                <c:pt idx="47517" formatCode="General">
                  <c:v>0.97870500000000071</c:v>
                </c:pt>
                <c:pt idx="47518" formatCode="General">
                  <c:v>0.97872800000000071</c:v>
                </c:pt>
                <c:pt idx="47519" formatCode="General">
                  <c:v>0.97875000000000045</c:v>
                </c:pt>
                <c:pt idx="47520" formatCode="General">
                  <c:v>0.97876500000000044</c:v>
                </c:pt>
                <c:pt idx="47521" formatCode="General">
                  <c:v>0.97878699999999996</c:v>
                </c:pt>
                <c:pt idx="47522" formatCode="General">
                  <c:v>0.9788100000000004</c:v>
                </c:pt>
                <c:pt idx="47523" formatCode="General">
                  <c:v>0.97883299999999951</c:v>
                </c:pt>
                <c:pt idx="47524" formatCode="General">
                  <c:v>0.97884700000000058</c:v>
                </c:pt>
                <c:pt idx="47525" formatCode="General">
                  <c:v>0.97887000000000046</c:v>
                </c:pt>
                <c:pt idx="47526" formatCode="General">
                  <c:v>0.97889300000000046</c:v>
                </c:pt>
                <c:pt idx="47527" formatCode="General">
                  <c:v>0.97891499999999998</c:v>
                </c:pt>
                <c:pt idx="47528" formatCode="General">
                  <c:v>0.97893000000000041</c:v>
                </c:pt>
                <c:pt idx="47529" formatCode="General">
                  <c:v>0.97895299999999996</c:v>
                </c:pt>
                <c:pt idx="47530" formatCode="General">
                  <c:v>0.97897500000000071</c:v>
                </c:pt>
                <c:pt idx="47531" formatCode="General">
                  <c:v>0.97899700000000045</c:v>
                </c:pt>
                <c:pt idx="47532" formatCode="General">
                  <c:v>0.97901199999999999</c:v>
                </c:pt>
                <c:pt idx="47533" formatCode="General">
                  <c:v>0.97903499999999999</c:v>
                </c:pt>
                <c:pt idx="47534" formatCode="General">
                  <c:v>0.97905799999999998</c:v>
                </c:pt>
                <c:pt idx="47535" formatCode="General">
                  <c:v>0.97907999999999995</c:v>
                </c:pt>
                <c:pt idx="47536" formatCode="General">
                  <c:v>0.97909500000000071</c:v>
                </c:pt>
                <c:pt idx="47537" formatCode="General">
                  <c:v>0.97911800000000004</c:v>
                </c:pt>
                <c:pt idx="47538" formatCode="General">
                  <c:v>0.97914000000000045</c:v>
                </c:pt>
                <c:pt idx="47539" formatCode="General">
                  <c:v>0.97915500000000044</c:v>
                </c:pt>
                <c:pt idx="47540" formatCode="General">
                  <c:v>0.97917799999999999</c:v>
                </c:pt>
                <c:pt idx="47541" formatCode="General">
                  <c:v>0.9792000000000004</c:v>
                </c:pt>
                <c:pt idx="47542" formatCode="General">
                  <c:v>0.97922200000000004</c:v>
                </c:pt>
                <c:pt idx="47543" formatCode="General">
                  <c:v>0.97923700000000002</c:v>
                </c:pt>
                <c:pt idx="47544" formatCode="General">
                  <c:v>0.97926000000000002</c:v>
                </c:pt>
                <c:pt idx="47545" formatCode="General">
                  <c:v>0.97928199999999999</c:v>
                </c:pt>
                <c:pt idx="47546" formatCode="General">
                  <c:v>0.97930499999999998</c:v>
                </c:pt>
                <c:pt idx="47547" formatCode="General">
                  <c:v>0.97931999999999997</c:v>
                </c:pt>
                <c:pt idx="47548" formatCode="General">
                  <c:v>0.97934299999999996</c:v>
                </c:pt>
                <c:pt idx="47549" formatCode="General">
                  <c:v>0.97936500000000004</c:v>
                </c:pt>
                <c:pt idx="47550" formatCode="General">
                  <c:v>0.97938800000000004</c:v>
                </c:pt>
                <c:pt idx="47551" formatCode="General">
                  <c:v>0.97940199999999999</c:v>
                </c:pt>
                <c:pt idx="47552" formatCode="General">
                  <c:v>0.97942499999999999</c:v>
                </c:pt>
                <c:pt idx="47553" formatCode="General">
                  <c:v>0.97944699999999996</c:v>
                </c:pt>
                <c:pt idx="47554" formatCode="General">
                  <c:v>0.97946999999999951</c:v>
                </c:pt>
                <c:pt idx="47555" formatCode="General">
                  <c:v>0.97948500000000005</c:v>
                </c:pt>
                <c:pt idx="47556" formatCode="General">
                  <c:v>0.97950700000000002</c:v>
                </c:pt>
                <c:pt idx="47557" formatCode="General">
                  <c:v>0.97953000000000001</c:v>
                </c:pt>
                <c:pt idx="47558" formatCode="General">
                  <c:v>0.97955300000000001</c:v>
                </c:pt>
                <c:pt idx="47559" formatCode="General">
                  <c:v>0.97956799999999955</c:v>
                </c:pt>
                <c:pt idx="47560" formatCode="General">
                  <c:v>0.97958999999999996</c:v>
                </c:pt>
                <c:pt idx="47561" formatCode="General">
                  <c:v>0.97961200000000004</c:v>
                </c:pt>
                <c:pt idx="47562" formatCode="General">
                  <c:v>0.9796350000000007</c:v>
                </c:pt>
                <c:pt idx="47563" formatCode="General">
                  <c:v>0.97965000000000046</c:v>
                </c:pt>
                <c:pt idx="47564" formatCode="General">
                  <c:v>0.97967200000000043</c:v>
                </c:pt>
                <c:pt idx="47565" formatCode="General">
                  <c:v>0.97969500000000076</c:v>
                </c:pt>
                <c:pt idx="47566" formatCode="General">
                  <c:v>0.97971799999999998</c:v>
                </c:pt>
                <c:pt idx="47567" formatCode="General">
                  <c:v>0.97973200000000005</c:v>
                </c:pt>
                <c:pt idx="47568" formatCode="General">
                  <c:v>0.97975500000000071</c:v>
                </c:pt>
                <c:pt idx="47569" formatCode="General">
                  <c:v>0.9797780000000007</c:v>
                </c:pt>
                <c:pt idx="47570" formatCode="General">
                  <c:v>0.97980000000000045</c:v>
                </c:pt>
                <c:pt idx="47571" formatCode="General">
                  <c:v>0.97981499999999999</c:v>
                </c:pt>
                <c:pt idx="47572" formatCode="General">
                  <c:v>0.97983699999999996</c:v>
                </c:pt>
                <c:pt idx="47573" formatCode="General">
                  <c:v>0.97985999999999995</c:v>
                </c:pt>
                <c:pt idx="47574" formatCode="General">
                  <c:v>0.97988200000000003</c:v>
                </c:pt>
                <c:pt idx="47575" formatCode="General">
                  <c:v>0.97989700000000046</c:v>
                </c:pt>
                <c:pt idx="47576" formatCode="General">
                  <c:v>0.97992000000000046</c:v>
                </c:pt>
                <c:pt idx="47577" formatCode="General">
                  <c:v>0.97994300000000045</c:v>
                </c:pt>
                <c:pt idx="47578" formatCode="General">
                  <c:v>0.97996499999999997</c:v>
                </c:pt>
                <c:pt idx="47579" formatCode="General">
                  <c:v>0.97998000000000041</c:v>
                </c:pt>
                <c:pt idx="47580" formatCode="General">
                  <c:v>0.98000299999999929</c:v>
                </c:pt>
                <c:pt idx="47581" formatCode="General">
                  <c:v>0.98002500000000003</c:v>
                </c:pt>
                <c:pt idx="47582" formatCode="General">
                  <c:v>0.980047</c:v>
                </c:pt>
                <c:pt idx="47583" formatCode="General">
                  <c:v>0.98006199999999954</c:v>
                </c:pt>
                <c:pt idx="47584" formatCode="General">
                  <c:v>0.98008499999999943</c:v>
                </c:pt>
                <c:pt idx="47585" formatCode="General">
                  <c:v>0.98010699999999928</c:v>
                </c:pt>
                <c:pt idx="47586" formatCode="General">
                  <c:v>0.9801299999999995</c:v>
                </c:pt>
                <c:pt idx="47587" formatCode="General">
                  <c:v>0.98014500000000004</c:v>
                </c:pt>
                <c:pt idx="47588" formatCode="General">
                  <c:v>0.98016799999999937</c:v>
                </c:pt>
                <c:pt idx="47589" formatCode="General">
                  <c:v>0.98019000000000001</c:v>
                </c:pt>
                <c:pt idx="47590" formatCode="General">
                  <c:v>0.98021299999999922</c:v>
                </c:pt>
                <c:pt idx="47591" formatCode="General">
                  <c:v>0.98022799999999954</c:v>
                </c:pt>
                <c:pt idx="47592" formatCode="General">
                  <c:v>0.98024999999999951</c:v>
                </c:pt>
                <c:pt idx="47593" formatCode="General">
                  <c:v>0.98027199999999959</c:v>
                </c:pt>
                <c:pt idx="47594" formatCode="General">
                  <c:v>0.98029500000000003</c:v>
                </c:pt>
                <c:pt idx="47595" formatCode="General">
                  <c:v>0.98030999999999957</c:v>
                </c:pt>
                <c:pt idx="47596" formatCode="General">
                  <c:v>0.98033199999999943</c:v>
                </c:pt>
                <c:pt idx="47597" formatCode="General">
                  <c:v>0.98035499999999942</c:v>
                </c:pt>
                <c:pt idx="47598" formatCode="General">
                  <c:v>0.98037699999999939</c:v>
                </c:pt>
                <c:pt idx="47599" formatCode="General">
                  <c:v>0.98039299999999929</c:v>
                </c:pt>
                <c:pt idx="47600" formatCode="General">
                  <c:v>0.98041499999999937</c:v>
                </c:pt>
                <c:pt idx="47601" formatCode="General">
                  <c:v>0.98043799999999937</c:v>
                </c:pt>
                <c:pt idx="47602" formatCode="General">
                  <c:v>0.98045999999999955</c:v>
                </c:pt>
                <c:pt idx="47603" formatCode="General">
                  <c:v>0.98047499999999943</c:v>
                </c:pt>
                <c:pt idx="47604" formatCode="General">
                  <c:v>0.98049699999999929</c:v>
                </c:pt>
                <c:pt idx="47605" formatCode="General">
                  <c:v>0.98051999999999928</c:v>
                </c:pt>
                <c:pt idx="47606" formatCode="General">
                  <c:v>0.98053499999999938</c:v>
                </c:pt>
                <c:pt idx="47607" formatCode="General">
                  <c:v>0.98055699999999935</c:v>
                </c:pt>
                <c:pt idx="47608" formatCode="General">
                  <c:v>0.98057999999999956</c:v>
                </c:pt>
                <c:pt idx="47609" formatCode="General">
                  <c:v>0.980603</c:v>
                </c:pt>
                <c:pt idx="47610" formatCode="General">
                  <c:v>0.98061799999999955</c:v>
                </c:pt>
                <c:pt idx="47611" formatCode="General">
                  <c:v>0.98063999999999996</c:v>
                </c:pt>
                <c:pt idx="47612" formatCode="General">
                  <c:v>0.98066299999999929</c:v>
                </c:pt>
                <c:pt idx="47613" formatCode="General">
                  <c:v>0.98068500000000003</c:v>
                </c:pt>
                <c:pt idx="47614" formatCode="General">
                  <c:v>0.98070000000000002</c:v>
                </c:pt>
                <c:pt idx="47615" formatCode="General">
                  <c:v>0.98072199999999998</c:v>
                </c:pt>
                <c:pt idx="47616" formatCode="General">
                  <c:v>0.98074499999999998</c:v>
                </c:pt>
                <c:pt idx="47617" formatCode="General">
                  <c:v>0.98076799999999942</c:v>
                </c:pt>
                <c:pt idx="47618" formatCode="General">
                  <c:v>0.9807819999999996</c:v>
                </c:pt>
                <c:pt idx="47619" formatCode="General">
                  <c:v>0.98080500000000004</c:v>
                </c:pt>
                <c:pt idx="47620" formatCode="General">
                  <c:v>0.98082800000000003</c:v>
                </c:pt>
                <c:pt idx="47621" formatCode="General">
                  <c:v>0.98085</c:v>
                </c:pt>
                <c:pt idx="47622" formatCode="General">
                  <c:v>0.98086499999999943</c:v>
                </c:pt>
                <c:pt idx="47623" formatCode="General">
                  <c:v>0.98088799999999943</c:v>
                </c:pt>
                <c:pt idx="47624" formatCode="General">
                  <c:v>0.9809099999999995</c:v>
                </c:pt>
                <c:pt idx="47625" formatCode="General">
                  <c:v>0.98093199999999958</c:v>
                </c:pt>
                <c:pt idx="47626" formatCode="General">
                  <c:v>0.98094700000000001</c:v>
                </c:pt>
                <c:pt idx="47627" formatCode="General">
                  <c:v>0.98097000000000001</c:v>
                </c:pt>
                <c:pt idx="47628" formatCode="General">
                  <c:v>0.980993</c:v>
                </c:pt>
                <c:pt idx="47629" formatCode="General">
                  <c:v>0.98101499999999942</c:v>
                </c:pt>
                <c:pt idx="47630" formatCode="General">
                  <c:v>0.98102999999999996</c:v>
                </c:pt>
                <c:pt idx="47631" formatCode="General">
                  <c:v>0.98105299999999929</c:v>
                </c:pt>
                <c:pt idx="47632" formatCode="General">
                  <c:v>0.98107500000000003</c:v>
                </c:pt>
                <c:pt idx="47633" formatCode="General">
                  <c:v>0.981097</c:v>
                </c:pt>
                <c:pt idx="47634" formatCode="General">
                  <c:v>0.98111199999999943</c:v>
                </c:pt>
                <c:pt idx="47635" formatCode="General">
                  <c:v>0.98113499999999942</c:v>
                </c:pt>
                <c:pt idx="47636" formatCode="General">
                  <c:v>0.98115699999999928</c:v>
                </c:pt>
                <c:pt idx="47637" formatCode="General">
                  <c:v>0.98117999999999961</c:v>
                </c:pt>
                <c:pt idx="47638" formatCode="General">
                  <c:v>0.98119500000000004</c:v>
                </c:pt>
                <c:pt idx="47639" formatCode="General">
                  <c:v>0.98121799999999937</c:v>
                </c:pt>
                <c:pt idx="47640" formatCode="General">
                  <c:v>0.98124</c:v>
                </c:pt>
                <c:pt idx="47641" formatCode="General">
                  <c:v>0.98126299999999922</c:v>
                </c:pt>
                <c:pt idx="47642" formatCode="General">
                  <c:v>0.98127799999999943</c:v>
                </c:pt>
                <c:pt idx="47643" formatCode="General">
                  <c:v>0.98129999999999951</c:v>
                </c:pt>
                <c:pt idx="47644" formatCode="General">
                  <c:v>0.98132199999999958</c:v>
                </c:pt>
                <c:pt idx="47645" formatCode="General">
                  <c:v>0.98134500000000002</c:v>
                </c:pt>
                <c:pt idx="47646" formatCode="General">
                  <c:v>0.98135999999999957</c:v>
                </c:pt>
                <c:pt idx="47647" formatCode="General">
                  <c:v>0.98138199999999942</c:v>
                </c:pt>
                <c:pt idx="47648" formatCode="General">
                  <c:v>0.98140499999999942</c:v>
                </c:pt>
                <c:pt idx="47649" formatCode="General">
                  <c:v>0.98142799999999941</c:v>
                </c:pt>
                <c:pt idx="47650" formatCode="General">
                  <c:v>0.98144299999999929</c:v>
                </c:pt>
                <c:pt idx="47651" formatCode="General">
                  <c:v>0.98146499999999937</c:v>
                </c:pt>
                <c:pt idx="47652" formatCode="General">
                  <c:v>0.98148799999999936</c:v>
                </c:pt>
                <c:pt idx="47653" formatCode="General">
                  <c:v>0.98150999999999955</c:v>
                </c:pt>
                <c:pt idx="47654" formatCode="General">
                  <c:v>0.98152499999999943</c:v>
                </c:pt>
                <c:pt idx="47655" formatCode="General">
                  <c:v>0.98154699999999928</c:v>
                </c:pt>
                <c:pt idx="47656" formatCode="General">
                  <c:v>0.98156999999999939</c:v>
                </c:pt>
                <c:pt idx="47657" formatCode="General">
                  <c:v>0.98159199999999958</c:v>
                </c:pt>
                <c:pt idx="47658" formatCode="General">
                  <c:v>0.98160700000000001</c:v>
                </c:pt>
                <c:pt idx="47659" formatCode="General">
                  <c:v>0.98163</c:v>
                </c:pt>
                <c:pt idx="47660" formatCode="General">
                  <c:v>0.98165199999999997</c:v>
                </c:pt>
                <c:pt idx="47661" formatCode="General">
                  <c:v>0.98167499999999996</c:v>
                </c:pt>
                <c:pt idx="47662" formatCode="General">
                  <c:v>0.98168999999999951</c:v>
                </c:pt>
                <c:pt idx="47663" formatCode="General">
                  <c:v>0.98171299999999928</c:v>
                </c:pt>
                <c:pt idx="47664" formatCode="General">
                  <c:v>0.98173500000000002</c:v>
                </c:pt>
                <c:pt idx="47665" formatCode="General">
                  <c:v>0.98175699999999955</c:v>
                </c:pt>
                <c:pt idx="47666" formatCode="General">
                  <c:v>0.98177199999999998</c:v>
                </c:pt>
                <c:pt idx="47667" formatCode="General">
                  <c:v>0.98179499999999997</c:v>
                </c:pt>
                <c:pt idx="47668" formatCode="General">
                  <c:v>0.98181699999999938</c:v>
                </c:pt>
                <c:pt idx="47669" formatCode="General">
                  <c:v>0.98184000000000005</c:v>
                </c:pt>
                <c:pt idx="47670" formatCode="General">
                  <c:v>0.98185500000000003</c:v>
                </c:pt>
                <c:pt idx="47671" formatCode="General">
                  <c:v>0.98187800000000003</c:v>
                </c:pt>
                <c:pt idx="47672" formatCode="General">
                  <c:v>0.9819</c:v>
                </c:pt>
                <c:pt idx="47673" formatCode="General">
                  <c:v>0.98191499999999943</c:v>
                </c:pt>
                <c:pt idx="47674" formatCode="General">
                  <c:v>0.98193799999999942</c:v>
                </c:pt>
                <c:pt idx="47675" formatCode="General">
                  <c:v>0.98196000000000006</c:v>
                </c:pt>
                <c:pt idx="47676" formatCode="General">
                  <c:v>0.98198199999999958</c:v>
                </c:pt>
                <c:pt idx="47677" formatCode="General">
                  <c:v>0.98199700000000001</c:v>
                </c:pt>
                <c:pt idx="47678" formatCode="General">
                  <c:v>0.98202</c:v>
                </c:pt>
                <c:pt idx="47679" formatCode="General">
                  <c:v>0.98204199999999997</c:v>
                </c:pt>
                <c:pt idx="47680" formatCode="General">
                  <c:v>0.9820649999999993</c:v>
                </c:pt>
                <c:pt idx="47681" formatCode="General">
                  <c:v>0.98207999999999951</c:v>
                </c:pt>
                <c:pt idx="47682" formatCode="General">
                  <c:v>0.98210299999999928</c:v>
                </c:pt>
                <c:pt idx="47683" formatCode="General">
                  <c:v>0.98212500000000003</c:v>
                </c:pt>
                <c:pt idx="47684" formatCode="General">
                  <c:v>0.98214800000000002</c:v>
                </c:pt>
                <c:pt idx="47685" formatCode="General">
                  <c:v>0.98216299999999923</c:v>
                </c:pt>
                <c:pt idx="47686" formatCode="General">
                  <c:v>0.98218499999999942</c:v>
                </c:pt>
                <c:pt idx="47687" formatCode="General">
                  <c:v>0.98220699999999939</c:v>
                </c:pt>
                <c:pt idx="47688" formatCode="General">
                  <c:v>0.9822299999999996</c:v>
                </c:pt>
                <c:pt idx="47689" formatCode="General">
                  <c:v>0.98224500000000003</c:v>
                </c:pt>
                <c:pt idx="47690" formatCode="General">
                  <c:v>0.98226699999999922</c:v>
                </c:pt>
                <c:pt idx="47691" formatCode="General">
                  <c:v>0.98229</c:v>
                </c:pt>
                <c:pt idx="47692" formatCode="General">
                  <c:v>0.9823129999999991</c:v>
                </c:pt>
                <c:pt idx="47693" formatCode="General">
                  <c:v>0.98232799999999942</c:v>
                </c:pt>
                <c:pt idx="47694" formatCode="General">
                  <c:v>0.9823499999999995</c:v>
                </c:pt>
                <c:pt idx="47695" formatCode="General">
                  <c:v>0.98237299999999939</c:v>
                </c:pt>
                <c:pt idx="47696" formatCode="General">
                  <c:v>0.98239500000000002</c:v>
                </c:pt>
                <c:pt idx="47697" formatCode="General">
                  <c:v>0.98240999999999956</c:v>
                </c:pt>
                <c:pt idx="47698" formatCode="General">
                  <c:v>0.98243199999999942</c:v>
                </c:pt>
                <c:pt idx="47699" formatCode="General">
                  <c:v>0.98245499999999941</c:v>
                </c:pt>
                <c:pt idx="47700" formatCode="General">
                  <c:v>0.9824779999999993</c:v>
                </c:pt>
                <c:pt idx="47701" formatCode="General">
                  <c:v>0.98249199999999959</c:v>
                </c:pt>
                <c:pt idx="47702" formatCode="General">
                  <c:v>0.98251499999999936</c:v>
                </c:pt>
                <c:pt idx="47703" formatCode="General">
                  <c:v>0.98253799999999936</c:v>
                </c:pt>
                <c:pt idx="47704" formatCode="General">
                  <c:v>0.98255999999999954</c:v>
                </c:pt>
                <c:pt idx="47705" formatCode="General">
                  <c:v>0.98257499999999942</c:v>
                </c:pt>
                <c:pt idx="47706" formatCode="General">
                  <c:v>0.98259699999999939</c:v>
                </c:pt>
                <c:pt idx="47707" formatCode="General">
                  <c:v>0.98262000000000005</c:v>
                </c:pt>
                <c:pt idx="47708" formatCode="General">
                  <c:v>0.98264200000000002</c:v>
                </c:pt>
                <c:pt idx="47709" formatCode="General">
                  <c:v>0.982657</c:v>
                </c:pt>
                <c:pt idx="47710" formatCode="General">
                  <c:v>0.98268</c:v>
                </c:pt>
                <c:pt idx="47711" formatCode="General">
                  <c:v>0.98270299999999955</c:v>
                </c:pt>
                <c:pt idx="47712" formatCode="General">
                  <c:v>0.98272499999999996</c:v>
                </c:pt>
                <c:pt idx="47713" formatCode="General">
                  <c:v>0.9827399999999995</c:v>
                </c:pt>
                <c:pt idx="47714" formatCode="General">
                  <c:v>0.98276299999999939</c:v>
                </c:pt>
                <c:pt idx="47715" formatCode="General">
                  <c:v>0.98278500000000002</c:v>
                </c:pt>
                <c:pt idx="47716" formatCode="General">
                  <c:v>0.98280699999999943</c:v>
                </c:pt>
                <c:pt idx="47717" formatCode="General">
                  <c:v>0.98282199999999997</c:v>
                </c:pt>
                <c:pt idx="47718" formatCode="General">
                  <c:v>0.98284499999999997</c:v>
                </c:pt>
                <c:pt idx="47719" formatCode="General">
                  <c:v>0.98286699999999938</c:v>
                </c:pt>
                <c:pt idx="47720" formatCode="General">
                  <c:v>0.98289000000000004</c:v>
                </c:pt>
                <c:pt idx="47721" formatCode="General">
                  <c:v>0.98290500000000003</c:v>
                </c:pt>
                <c:pt idx="47722" formatCode="General">
                  <c:v>0.98292800000000002</c:v>
                </c:pt>
                <c:pt idx="47723" formatCode="General">
                  <c:v>0.98294999999999999</c:v>
                </c:pt>
                <c:pt idx="47724" formatCode="General">
                  <c:v>0.98297299999999943</c:v>
                </c:pt>
                <c:pt idx="47725" formatCode="General">
                  <c:v>0.98298799999999942</c:v>
                </c:pt>
                <c:pt idx="47726" formatCode="General">
                  <c:v>0.98300999999999961</c:v>
                </c:pt>
                <c:pt idx="47727" formatCode="General">
                  <c:v>0.98303199999999957</c:v>
                </c:pt>
                <c:pt idx="47728" formatCode="General">
                  <c:v>0.98305500000000001</c:v>
                </c:pt>
                <c:pt idx="47729" formatCode="General">
                  <c:v>0.98307</c:v>
                </c:pt>
                <c:pt idx="47730" formatCode="General">
                  <c:v>0.98309199999999997</c:v>
                </c:pt>
                <c:pt idx="47731" formatCode="General">
                  <c:v>0.98311499999999929</c:v>
                </c:pt>
                <c:pt idx="47732" formatCode="General">
                  <c:v>0.98313799999999929</c:v>
                </c:pt>
                <c:pt idx="47733" formatCode="General">
                  <c:v>0.98315299999999939</c:v>
                </c:pt>
                <c:pt idx="47734" formatCode="General">
                  <c:v>0.98317500000000002</c:v>
                </c:pt>
                <c:pt idx="47735" formatCode="General">
                  <c:v>0.98319800000000002</c:v>
                </c:pt>
                <c:pt idx="47736" formatCode="General">
                  <c:v>0.98321999999999943</c:v>
                </c:pt>
                <c:pt idx="47737" formatCode="General">
                  <c:v>0.98323499999999942</c:v>
                </c:pt>
                <c:pt idx="47738" formatCode="General">
                  <c:v>0.98325699999999938</c:v>
                </c:pt>
                <c:pt idx="47739" formatCode="General">
                  <c:v>0.9832799999999996</c:v>
                </c:pt>
                <c:pt idx="47740" formatCode="General">
                  <c:v>0.98329500000000003</c:v>
                </c:pt>
                <c:pt idx="47741" formatCode="General">
                  <c:v>0.98331699999999922</c:v>
                </c:pt>
                <c:pt idx="47742" formatCode="General">
                  <c:v>0.98333999999999955</c:v>
                </c:pt>
                <c:pt idx="47743" formatCode="General">
                  <c:v>0.98336199999999929</c:v>
                </c:pt>
                <c:pt idx="47744" formatCode="General">
                  <c:v>0.98337799999999942</c:v>
                </c:pt>
                <c:pt idx="47745" formatCode="General">
                  <c:v>0.98339999999999961</c:v>
                </c:pt>
                <c:pt idx="47746" formatCode="General">
                  <c:v>0.98342299999999938</c:v>
                </c:pt>
                <c:pt idx="47747" formatCode="General">
                  <c:v>0.98344500000000001</c:v>
                </c:pt>
                <c:pt idx="47748" formatCode="General">
                  <c:v>0.98345999999999956</c:v>
                </c:pt>
                <c:pt idx="47749" formatCode="General">
                  <c:v>0.98348199999999941</c:v>
                </c:pt>
                <c:pt idx="47750" formatCode="General">
                  <c:v>0.9835049999999993</c:v>
                </c:pt>
                <c:pt idx="47751" formatCode="General">
                  <c:v>0.98352799999999929</c:v>
                </c:pt>
                <c:pt idx="47752" formatCode="General">
                  <c:v>0.98354199999999958</c:v>
                </c:pt>
                <c:pt idx="47753" formatCode="General">
                  <c:v>0.98356499999999936</c:v>
                </c:pt>
                <c:pt idx="47754" formatCode="General">
                  <c:v>0.98358799999999935</c:v>
                </c:pt>
                <c:pt idx="47755" formatCode="General">
                  <c:v>0.98360999999999998</c:v>
                </c:pt>
                <c:pt idx="47756" formatCode="General">
                  <c:v>0.98362499999999997</c:v>
                </c:pt>
                <c:pt idx="47757" formatCode="General">
                  <c:v>0.98364799999999997</c:v>
                </c:pt>
                <c:pt idx="47758" formatCode="General">
                  <c:v>0.98367000000000004</c:v>
                </c:pt>
                <c:pt idx="47759" formatCode="General">
                  <c:v>0.98369200000000001</c:v>
                </c:pt>
                <c:pt idx="47760" formatCode="General">
                  <c:v>0.983707</c:v>
                </c:pt>
                <c:pt idx="47761" formatCode="General">
                  <c:v>0.98372999999999999</c:v>
                </c:pt>
                <c:pt idx="47762" formatCode="General">
                  <c:v>0.98375299999999954</c:v>
                </c:pt>
                <c:pt idx="47763" formatCode="General">
                  <c:v>0.98377499999999996</c:v>
                </c:pt>
                <c:pt idx="47764" formatCode="General">
                  <c:v>0.98379000000000005</c:v>
                </c:pt>
                <c:pt idx="47765" formatCode="General">
                  <c:v>0.98381299999999938</c:v>
                </c:pt>
                <c:pt idx="47766" formatCode="General">
                  <c:v>0.98383500000000002</c:v>
                </c:pt>
                <c:pt idx="47767" formatCode="General">
                  <c:v>0.98385800000000001</c:v>
                </c:pt>
                <c:pt idx="47768" formatCode="General">
                  <c:v>0.983873</c:v>
                </c:pt>
                <c:pt idx="47769" formatCode="General">
                  <c:v>0.98389499999999996</c:v>
                </c:pt>
                <c:pt idx="47770" formatCode="General">
                  <c:v>0.98391699999999938</c:v>
                </c:pt>
                <c:pt idx="47771" formatCode="General">
                  <c:v>0.98394000000000004</c:v>
                </c:pt>
                <c:pt idx="47772" formatCode="General">
                  <c:v>0.98395500000000002</c:v>
                </c:pt>
                <c:pt idx="47773" formatCode="General">
                  <c:v>0.98397699999999955</c:v>
                </c:pt>
                <c:pt idx="47774" formatCode="General">
                  <c:v>0.98399999999999999</c:v>
                </c:pt>
                <c:pt idx="47775" formatCode="General">
                  <c:v>0.98402199999999951</c:v>
                </c:pt>
                <c:pt idx="47776" formatCode="General">
                  <c:v>0.98403799999999941</c:v>
                </c:pt>
                <c:pt idx="47777" formatCode="General">
                  <c:v>0.9840599999999996</c:v>
                </c:pt>
                <c:pt idx="47778" formatCode="General">
                  <c:v>0.98408299999999937</c:v>
                </c:pt>
                <c:pt idx="47779" formatCode="General">
                  <c:v>0.98410500000000001</c:v>
                </c:pt>
                <c:pt idx="47780" formatCode="General">
                  <c:v>0.98411999999999955</c:v>
                </c:pt>
                <c:pt idx="47781" formatCode="General">
                  <c:v>0.98414199999999996</c:v>
                </c:pt>
                <c:pt idx="47782" formatCode="General">
                  <c:v>0.98416499999999929</c:v>
                </c:pt>
                <c:pt idx="47783" formatCode="General">
                  <c:v>0.98418799999999929</c:v>
                </c:pt>
                <c:pt idx="47784" formatCode="General">
                  <c:v>0.98420199999999958</c:v>
                </c:pt>
                <c:pt idx="47785" formatCode="General">
                  <c:v>0.98422500000000002</c:v>
                </c:pt>
                <c:pt idx="47786" formatCode="General">
                  <c:v>0.98424800000000001</c:v>
                </c:pt>
                <c:pt idx="47787" formatCode="General">
                  <c:v>0.98426999999999942</c:v>
                </c:pt>
                <c:pt idx="47788" formatCode="General">
                  <c:v>0.9842849999999993</c:v>
                </c:pt>
                <c:pt idx="47789" formatCode="General">
                  <c:v>0.98430699999999938</c:v>
                </c:pt>
                <c:pt idx="47790" formatCode="General">
                  <c:v>0.98432999999999959</c:v>
                </c:pt>
                <c:pt idx="47791" formatCode="General">
                  <c:v>0.98435199999999956</c:v>
                </c:pt>
                <c:pt idx="47792" formatCode="General">
                  <c:v>0.9843669999999991</c:v>
                </c:pt>
                <c:pt idx="47793" formatCode="General">
                  <c:v>0.98438999999999943</c:v>
                </c:pt>
                <c:pt idx="47794" formatCode="General">
                  <c:v>0.98441299999999909</c:v>
                </c:pt>
                <c:pt idx="47795" formatCode="General">
                  <c:v>0.98443499999999928</c:v>
                </c:pt>
                <c:pt idx="47796" formatCode="General">
                  <c:v>0.9844499999999996</c:v>
                </c:pt>
                <c:pt idx="47797" formatCode="General">
                  <c:v>0.98447299999999938</c:v>
                </c:pt>
                <c:pt idx="47798" formatCode="General">
                  <c:v>0.98449500000000001</c:v>
                </c:pt>
                <c:pt idx="47799" formatCode="General">
                  <c:v>0.98451699999999898</c:v>
                </c:pt>
                <c:pt idx="47800" formatCode="General">
                  <c:v>0.9845319999999993</c:v>
                </c:pt>
                <c:pt idx="47801" formatCode="General">
                  <c:v>0.98455499999999929</c:v>
                </c:pt>
                <c:pt idx="47802" formatCode="General">
                  <c:v>0.98457699999999937</c:v>
                </c:pt>
                <c:pt idx="47803" formatCode="General">
                  <c:v>0.98460000000000003</c:v>
                </c:pt>
                <c:pt idx="47804" formatCode="General">
                  <c:v>0.98461500000000002</c:v>
                </c:pt>
                <c:pt idx="47805" formatCode="General">
                  <c:v>0.98463800000000001</c:v>
                </c:pt>
                <c:pt idx="47806" formatCode="General">
                  <c:v>0.98465999999999998</c:v>
                </c:pt>
                <c:pt idx="47807" formatCode="General">
                  <c:v>0.98467499999999997</c:v>
                </c:pt>
                <c:pt idx="47808" formatCode="General">
                  <c:v>0.98469799999999996</c:v>
                </c:pt>
                <c:pt idx="47809" formatCode="General">
                  <c:v>0.98472000000000004</c:v>
                </c:pt>
                <c:pt idx="47810" formatCode="General">
                  <c:v>0.98474200000000001</c:v>
                </c:pt>
                <c:pt idx="47811" formatCode="General">
                  <c:v>0.98475699999999955</c:v>
                </c:pt>
                <c:pt idx="47812" formatCode="General">
                  <c:v>0.98477999999999999</c:v>
                </c:pt>
                <c:pt idx="47813" formatCode="General">
                  <c:v>0.98480199999999996</c:v>
                </c:pt>
                <c:pt idx="47814" formatCode="General">
                  <c:v>0.98482499999999951</c:v>
                </c:pt>
                <c:pt idx="47815" formatCode="General">
                  <c:v>0.98484000000000005</c:v>
                </c:pt>
                <c:pt idx="47816" formatCode="General">
                  <c:v>0.98486299999999938</c:v>
                </c:pt>
                <c:pt idx="47817" formatCode="General">
                  <c:v>0.98488500000000001</c:v>
                </c:pt>
                <c:pt idx="47818" formatCode="General">
                  <c:v>0.98490800000000001</c:v>
                </c:pt>
                <c:pt idx="47819" formatCode="General">
                  <c:v>0.98492299999999955</c:v>
                </c:pt>
                <c:pt idx="47820" formatCode="General">
                  <c:v>0.98494499999999996</c:v>
                </c:pt>
                <c:pt idx="47821" formatCode="General">
                  <c:v>0.98496699999999937</c:v>
                </c:pt>
                <c:pt idx="47822" formatCode="General">
                  <c:v>0.98499000000000003</c:v>
                </c:pt>
                <c:pt idx="47823" formatCode="General">
                  <c:v>0.98500500000000002</c:v>
                </c:pt>
                <c:pt idx="47824" formatCode="General">
                  <c:v>0.98502699999999943</c:v>
                </c:pt>
                <c:pt idx="47825" formatCode="General">
                  <c:v>0.98504999999999998</c:v>
                </c:pt>
                <c:pt idx="47826" formatCode="General">
                  <c:v>0.9850719999999995</c:v>
                </c:pt>
                <c:pt idx="47827" formatCode="General">
                  <c:v>0.9850879999999993</c:v>
                </c:pt>
                <c:pt idx="47828" formatCode="General">
                  <c:v>0.9851099999999996</c:v>
                </c:pt>
                <c:pt idx="47829" formatCode="General">
                  <c:v>0.98513299999999937</c:v>
                </c:pt>
                <c:pt idx="47830" formatCode="General">
                  <c:v>0.985155</c:v>
                </c:pt>
                <c:pt idx="47831" formatCode="General">
                  <c:v>0.98516999999999955</c:v>
                </c:pt>
                <c:pt idx="47832" formatCode="General">
                  <c:v>0.98519199999999996</c:v>
                </c:pt>
                <c:pt idx="47833" formatCode="General">
                  <c:v>0.98521499999999929</c:v>
                </c:pt>
                <c:pt idx="47834" formatCode="General">
                  <c:v>0.98523799999999928</c:v>
                </c:pt>
                <c:pt idx="47835" formatCode="General">
                  <c:v>0.98525199999999957</c:v>
                </c:pt>
                <c:pt idx="47836" formatCode="General">
                  <c:v>0.98527500000000001</c:v>
                </c:pt>
                <c:pt idx="47837" formatCode="General">
                  <c:v>0.98529800000000001</c:v>
                </c:pt>
                <c:pt idx="47838" formatCode="General">
                  <c:v>0.98531999999999942</c:v>
                </c:pt>
                <c:pt idx="47839" formatCode="General">
                  <c:v>0.98533499999999929</c:v>
                </c:pt>
                <c:pt idx="47840" formatCode="General">
                  <c:v>0.98535799999999929</c:v>
                </c:pt>
                <c:pt idx="47841" formatCode="General">
                  <c:v>0.98537999999999959</c:v>
                </c:pt>
                <c:pt idx="47842" formatCode="General">
                  <c:v>0.98540199999999956</c:v>
                </c:pt>
                <c:pt idx="47843" formatCode="General">
                  <c:v>0.9854169999999991</c:v>
                </c:pt>
                <c:pt idx="47844" formatCode="General">
                  <c:v>0.98543999999999943</c:v>
                </c:pt>
                <c:pt idx="47845" formatCode="General">
                  <c:v>0.98546299999999909</c:v>
                </c:pt>
                <c:pt idx="47846" formatCode="General">
                  <c:v>0.98548500000000006</c:v>
                </c:pt>
                <c:pt idx="47847" formatCode="General">
                  <c:v>0.9854999999999996</c:v>
                </c:pt>
                <c:pt idx="47848" formatCode="General">
                  <c:v>0.98552299999999937</c:v>
                </c:pt>
                <c:pt idx="47849" formatCode="General">
                  <c:v>0.985545</c:v>
                </c:pt>
                <c:pt idx="47850" formatCode="General">
                  <c:v>0.98556799999999922</c:v>
                </c:pt>
                <c:pt idx="47851" formatCode="General">
                  <c:v>0.9855829999999991</c:v>
                </c:pt>
                <c:pt idx="47852" formatCode="General">
                  <c:v>0.98560499999999951</c:v>
                </c:pt>
                <c:pt idx="47853" formatCode="General">
                  <c:v>0.98562700000000003</c:v>
                </c:pt>
                <c:pt idx="47854" formatCode="General">
                  <c:v>0.98565000000000003</c:v>
                </c:pt>
                <c:pt idx="47855" formatCode="General">
                  <c:v>0.98566500000000001</c:v>
                </c:pt>
                <c:pt idx="47856" formatCode="General">
                  <c:v>0.98568800000000001</c:v>
                </c:pt>
                <c:pt idx="47857" formatCode="General">
                  <c:v>0.98570999999999998</c:v>
                </c:pt>
                <c:pt idx="47858" formatCode="General">
                  <c:v>0.98573199999999961</c:v>
                </c:pt>
                <c:pt idx="47859" formatCode="General">
                  <c:v>0.98574799999999996</c:v>
                </c:pt>
                <c:pt idx="47860" formatCode="General">
                  <c:v>0.98577000000000004</c:v>
                </c:pt>
                <c:pt idx="47861" formatCode="General">
                  <c:v>0.98579300000000003</c:v>
                </c:pt>
                <c:pt idx="47862" formatCode="General">
                  <c:v>0.985815</c:v>
                </c:pt>
                <c:pt idx="47863" formatCode="General">
                  <c:v>0.98582999999999998</c:v>
                </c:pt>
                <c:pt idx="47864" formatCode="General">
                  <c:v>0.98585199999999951</c:v>
                </c:pt>
                <c:pt idx="47865" formatCode="General">
                  <c:v>0.9858749999999995</c:v>
                </c:pt>
                <c:pt idx="47866" formatCode="General">
                  <c:v>0.98589800000000005</c:v>
                </c:pt>
                <c:pt idx="47867" formatCode="General">
                  <c:v>0.98591299999999937</c:v>
                </c:pt>
                <c:pt idx="47868" formatCode="General">
                  <c:v>0.98593500000000001</c:v>
                </c:pt>
                <c:pt idx="47869" formatCode="General">
                  <c:v>0.985958</c:v>
                </c:pt>
                <c:pt idx="47870" formatCode="General">
                  <c:v>0.98597999999999997</c:v>
                </c:pt>
                <c:pt idx="47871" formatCode="General">
                  <c:v>0.98599499999999951</c:v>
                </c:pt>
                <c:pt idx="47872" formatCode="General">
                  <c:v>0.98601699999999937</c:v>
                </c:pt>
                <c:pt idx="47873" formatCode="General">
                  <c:v>0.98604000000000003</c:v>
                </c:pt>
                <c:pt idx="47874" formatCode="General">
                  <c:v>0.98605500000000001</c:v>
                </c:pt>
                <c:pt idx="47875" formatCode="General">
                  <c:v>0.98607699999999943</c:v>
                </c:pt>
                <c:pt idx="47876" formatCode="General">
                  <c:v>0.98609999999999998</c:v>
                </c:pt>
                <c:pt idx="47877" formatCode="General">
                  <c:v>0.98612299999999942</c:v>
                </c:pt>
                <c:pt idx="47878" formatCode="General">
                  <c:v>0.98613699999999938</c:v>
                </c:pt>
                <c:pt idx="47879" formatCode="General">
                  <c:v>0.98615999999999959</c:v>
                </c:pt>
                <c:pt idx="47880" formatCode="General">
                  <c:v>0.98618299999999937</c:v>
                </c:pt>
                <c:pt idx="47881" formatCode="General">
                  <c:v>0.986205</c:v>
                </c:pt>
                <c:pt idx="47882" formatCode="General">
                  <c:v>0.98621999999999943</c:v>
                </c:pt>
                <c:pt idx="47883" formatCode="General">
                  <c:v>0.98624199999999951</c:v>
                </c:pt>
                <c:pt idx="47884" formatCode="General">
                  <c:v>0.98626499999999928</c:v>
                </c:pt>
                <c:pt idx="47885" formatCode="General">
                  <c:v>0.98628699999999936</c:v>
                </c:pt>
                <c:pt idx="47886" formatCode="General">
                  <c:v>0.98630199999999957</c:v>
                </c:pt>
                <c:pt idx="47887" formatCode="General">
                  <c:v>0.98632500000000001</c:v>
                </c:pt>
                <c:pt idx="47888" formatCode="General">
                  <c:v>0.986348</c:v>
                </c:pt>
                <c:pt idx="47889" formatCode="General">
                  <c:v>0.98636999999999941</c:v>
                </c:pt>
                <c:pt idx="47890" formatCode="General">
                  <c:v>0.98638499999999929</c:v>
                </c:pt>
                <c:pt idx="47891" formatCode="General">
                  <c:v>0.98640799999999929</c:v>
                </c:pt>
                <c:pt idx="47892" formatCode="General">
                  <c:v>0.98642999999999958</c:v>
                </c:pt>
                <c:pt idx="47893" formatCode="General">
                  <c:v>0.98645199999999955</c:v>
                </c:pt>
                <c:pt idx="47894" formatCode="General">
                  <c:v>0.98646699999999909</c:v>
                </c:pt>
                <c:pt idx="47895" formatCode="General">
                  <c:v>0.98648999999999942</c:v>
                </c:pt>
                <c:pt idx="47896" formatCode="General">
                  <c:v>0.98651199999999939</c:v>
                </c:pt>
                <c:pt idx="47897" formatCode="General">
                  <c:v>0.98653499999999938</c:v>
                </c:pt>
                <c:pt idx="47898" formatCode="General">
                  <c:v>0.98654999999999959</c:v>
                </c:pt>
                <c:pt idx="47899" formatCode="General">
                  <c:v>0.98657299999999937</c:v>
                </c:pt>
                <c:pt idx="47900" formatCode="General">
                  <c:v>0.986595</c:v>
                </c:pt>
                <c:pt idx="47901" formatCode="General">
                  <c:v>0.98661799999999955</c:v>
                </c:pt>
                <c:pt idx="47902" formatCode="General">
                  <c:v>0.98663299999999943</c:v>
                </c:pt>
                <c:pt idx="47903" formatCode="General">
                  <c:v>0.9866549999999995</c:v>
                </c:pt>
                <c:pt idx="47904" formatCode="General">
                  <c:v>0.98667700000000003</c:v>
                </c:pt>
                <c:pt idx="47905" formatCode="General">
                  <c:v>0.98670000000000002</c:v>
                </c:pt>
                <c:pt idx="47906" formatCode="General">
                  <c:v>0.98671500000000001</c:v>
                </c:pt>
                <c:pt idx="47907" formatCode="General">
                  <c:v>0.98673699999999942</c:v>
                </c:pt>
                <c:pt idx="47908" formatCode="General">
                  <c:v>0.98675999999999997</c:v>
                </c:pt>
                <c:pt idx="47909" formatCode="General">
                  <c:v>0.9867819999999996</c:v>
                </c:pt>
                <c:pt idx="47910" formatCode="General">
                  <c:v>0.98679799999999951</c:v>
                </c:pt>
                <c:pt idx="47911" formatCode="General">
                  <c:v>0.98682000000000003</c:v>
                </c:pt>
                <c:pt idx="47912" formatCode="General">
                  <c:v>0.98684300000000003</c:v>
                </c:pt>
                <c:pt idx="47913" formatCode="General">
                  <c:v>0.98686499999999955</c:v>
                </c:pt>
                <c:pt idx="47914" formatCode="General">
                  <c:v>0.98687999999999998</c:v>
                </c:pt>
                <c:pt idx="47915" formatCode="General">
                  <c:v>0.9869019999999995</c:v>
                </c:pt>
                <c:pt idx="47916" formatCode="General">
                  <c:v>0.98692500000000005</c:v>
                </c:pt>
                <c:pt idx="47917" formatCode="General">
                  <c:v>0.98694800000000005</c:v>
                </c:pt>
                <c:pt idx="47918" formatCode="General">
                  <c:v>0.98696199999999956</c:v>
                </c:pt>
                <c:pt idx="47919" formatCode="General">
                  <c:v>0.986985</c:v>
                </c:pt>
                <c:pt idx="47920" formatCode="General">
                  <c:v>0.98700699999999941</c:v>
                </c:pt>
                <c:pt idx="47921" formatCode="General">
                  <c:v>0.98702999999999996</c:v>
                </c:pt>
                <c:pt idx="47922" formatCode="General">
                  <c:v>0.98704499999999951</c:v>
                </c:pt>
                <c:pt idx="47923" formatCode="General">
                  <c:v>0.98706799999999928</c:v>
                </c:pt>
                <c:pt idx="47924" formatCode="General">
                  <c:v>0.98709000000000002</c:v>
                </c:pt>
                <c:pt idx="47925" formatCode="General">
                  <c:v>0.98711199999999955</c:v>
                </c:pt>
                <c:pt idx="47926" formatCode="General">
                  <c:v>0.98712699999999942</c:v>
                </c:pt>
                <c:pt idx="47927" formatCode="General">
                  <c:v>0.98714999999999997</c:v>
                </c:pt>
                <c:pt idx="47928" formatCode="General">
                  <c:v>0.98717299999999941</c:v>
                </c:pt>
                <c:pt idx="47929" formatCode="General">
                  <c:v>0.98719500000000004</c:v>
                </c:pt>
                <c:pt idx="47930" formatCode="General">
                  <c:v>0.98720999999999959</c:v>
                </c:pt>
                <c:pt idx="47931" formatCode="General">
                  <c:v>0.98723299999999936</c:v>
                </c:pt>
                <c:pt idx="47932" formatCode="General">
                  <c:v>0.98725499999999955</c:v>
                </c:pt>
                <c:pt idx="47933" formatCode="General">
                  <c:v>0.98727799999999954</c:v>
                </c:pt>
                <c:pt idx="47934" formatCode="General">
                  <c:v>0.98729299999999942</c:v>
                </c:pt>
                <c:pt idx="47935" formatCode="General">
                  <c:v>0.98731499999999939</c:v>
                </c:pt>
                <c:pt idx="47936" formatCode="General">
                  <c:v>0.98733699999999935</c:v>
                </c:pt>
                <c:pt idx="47937" formatCode="General">
                  <c:v>0.98735999999999957</c:v>
                </c:pt>
                <c:pt idx="47938" formatCode="General">
                  <c:v>0.987375</c:v>
                </c:pt>
                <c:pt idx="47939" formatCode="General">
                  <c:v>0.987398</c:v>
                </c:pt>
                <c:pt idx="47940" formatCode="General">
                  <c:v>0.9874199999999993</c:v>
                </c:pt>
                <c:pt idx="47941" formatCode="General">
                  <c:v>0.98743499999999929</c:v>
                </c:pt>
                <c:pt idx="47942" formatCode="General">
                  <c:v>0.98745799999999928</c:v>
                </c:pt>
                <c:pt idx="47943" formatCode="General">
                  <c:v>0.98747999999999958</c:v>
                </c:pt>
                <c:pt idx="47944" formatCode="General">
                  <c:v>0.98750199999999955</c:v>
                </c:pt>
                <c:pt idx="47945" formatCode="General">
                  <c:v>0.98751699999999909</c:v>
                </c:pt>
                <c:pt idx="47946" formatCode="General">
                  <c:v>0.98753999999999942</c:v>
                </c:pt>
                <c:pt idx="47947" formatCode="General">
                  <c:v>0.98756199999999927</c:v>
                </c:pt>
                <c:pt idx="47948" formatCode="General">
                  <c:v>0.98758499999999938</c:v>
                </c:pt>
                <c:pt idx="47949" formatCode="General">
                  <c:v>0.98760000000000003</c:v>
                </c:pt>
                <c:pt idx="47950" formatCode="General">
                  <c:v>0.98762300000000003</c:v>
                </c:pt>
                <c:pt idx="47951" formatCode="General">
                  <c:v>0.98764500000000044</c:v>
                </c:pt>
                <c:pt idx="47952" formatCode="General">
                  <c:v>0.98766799999999955</c:v>
                </c:pt>
                <c:pt idx="47953" formatCode="General">
                  <c:v>0.98768299999999942</c:v>
                </c:pt>
                <c:pt idx="47954" formatCode="General">
                  <c:v>0.9877050000000005</c:v>
                </c:pt>
                <c:pt idx="47955" formatCode="General">
                  <c:v>0.98772700000000002</c:v>
                </c:pt>
                <c:pt idx="47956" formatCode="General">
                  <c:v>0.98775000000000002</c:v>
                </c:pt>
                <c:pt idx="47957" formatCode="General">
                  <c:v>0.987765</c:v>
                </c:pt>
                <c:pt idx="47958" formatCode="General">
                  <c:v>0.98778699999999942</c:v>
                </c:pt>
                <c:pt idx="47959" formatCode="General">
                  <c:v>0.98780999999999997</c:v>
                </c:pt>
                <c:pt idx="47960" formatCode="General">
                  <c:v>0.98783299999999929</c:v>
                </c:pt>
                <c:pt idx="47961" formatCode="General">
                  <c:v>0.9878479999999995</c:v>
                </c:pt>
                <c:pt idx="47962" formatCode="General">
                  <c:v>0.98787000000000003</c:v>
                </c:pt>
                <c:pt idx="47963" formatCode="General">
                  <c:v>0.98789300000000002</c:v>
                </c:pt>
                <c:pt idx="47964" formatCode="General">
                  <c:v>0.98791499999999943</c:v>
                </c:pt>
                <c:pt idx="47965" formatCode="General">
                  <c:v>0.98792999999999997</c:v>
                </c:pt>
                <c:pt idx="47966" formatCode="General">
                  <c:v>0.98795199999999961</c:v>
                </c:pt>
                <c:pt idx="47967" formatCode="General">
                  <c:v>0.98797500000000005</c:v>
                </c:pt>
                <c:pt idx="47968" formatCode="General">
                  <c:v>0.98799800000000004</c:v>
                </c:pt>
                <c:pt idx="47969" formatCode="General">
                  <c:v>0.98801199999999956</c:v>
                </c:pt>
                <c:pt idx="47970" formatCode="General">
                  <c:v>0.988035</c:v>
                </c:pt>
                <c:pt idx="47971" formatCode="General">
                  <c:v>0.9880569999999993</c:v>
                </c:pt>
                <c:pt idx="47972" formatCode="General">
                  <c:v>0.98807999999999996</c:v>
                </c:pt>
                <c:pt idx="47973" formatCode="General">
                  <c:v>0.9880949999999995</c:v>
                </c:pt>
                <c:pt idx="47974" formatCode="General">
                  <c:v>0.98811799999999939</c:v>
                </c:pt>
                <c:pt idx="47975" formatCode="General">
                  <c:v>0.98814000000000002</c:v>
                </c:pt>
                <c:pt idx="47976" formatCode="General">
                  <c:v>0.98816199999999943</c:v>
                </c:pt>
                <c:pt idx="47977" formatCode="General">
                  <c:v>0.98817699999999942</c:v>
                </c:pt>
                <c:pt idx="47978" formatCode="General">
                  <c:v>0.98819999999999997</c:v>
                </c:pt>
                <c:pt idx="47979" formatCode="General">
                  <c:v>0.9882229999999993</c:v>
                </c:pt>
                <c:pt idx="47980" formatCode="General">
                  <c:v>0.98824500000000004</c:v>
                </c:pt>
                <c:pt idx="47981" formatCode="General">
                  <c:v>0.98825999999999958</c:v>
                </c:pt>
                <c:pt idx="47982" formatCode="General">
                  <c:v>0.98828299999999936</c:v>
                </c:pt>
                <c:pt idx="47983" formatCode="General">
                  <c:v>0.98830499999999954</c:v>
                </c:pt>
                <c:pt idx="47984" formatCode="General">
                  <c:v>0.98832799999999943</c:v>
                </c:pt>
                <c:pt idx="47985" formatCode="General">
                  <c:v>0.98834299999999942</c:v>
                </c:pt>
                <c:pt idx="47986" formatCode="General">
                  <c:v>0.98836499999999938</c:v>
                </c:pt>
                <c:pt idx="47987" formatCode="General">
                  <c:v>0.98838699999999935</c:v>
                </c:pt>
                <c:pt idx="47988" formatCode="General">
                  <c:v>0.98840999999999957</c:v>
                </c:pt>
                <c:pt idx="47989" formatCode="General">
                  <c:v>0.988425</c:v>
                </c:pt>
                <c:pt idx="47990" formatCode="General">
                  <c:v>0.9884469999999993</c:v>
                </c:pt>
                <c:pt idx="47991" formatCode="General">
                  <c:v>0.98846999999999929</c:v>
                </c:pt>
                <c:pt idx="47992" formatCode="General">
                  <c:v>0.98849199999999959</c:v>
                </c:pt>
                <c:pt idx="47993" formatCode="General">
                  <c:v>0.98850799999999939</c:v>
                </c:pt>
                <c:pt idx="47994" formatCode="General">
                  <c:v>0.98852999999999958</c:v>
                </c:pt>
                <c:pt idx="47995" formatCode="General">
                  <c:v>0.98855299999999935</c:v>
                </c:pt>
                <c:pt idx="47996" formatCode="General">
                  <c:v>0.98857499999999943</c:v>
                </c:pt>
                <c:pt idx="47997" formatCode="General">
                  <c:v>0.98858999999999941</c:v>
                </c:pt>
                <c:pt idx="47998" formatCode="General">
                  <c:v>0.9886119999999996</c:v>
                </c:pt>
                <c:pt idx="47999" formatCode="General">
                  <c:v>0.98863500000000004</c:v>
                </c:pt>
                <c:pt idx="48000" formatCode="General">
                  <c:v>0.98865800000000004</c:v>
                </c:pt>
                <c:pt idx="48001" formatCode="General">
                  <c:v>0.988672</c:v>
                </c:pt>
                <c:pt idx="48002" formatCode="General">
                  <c:v>0.98869499999999999</c:v>
                </c:pt>
                <c:pt idx="48003" formatCode="General">
                  <c:v>0.98871699999999929</c:v>
                </c:pt>
                <c:pt idx="48004" formatCode="General">
                  <c:v>0.98873999999999951</c:v>
                </c:pt>
                <c:pt idx="48005" formatCode="General">
                  <c:v>0.98875500000000005</c:v>
                </c:pt>
                <c:pt idx="48006" formatCode="General">
                  <c:v>0.98877800000000005</c:v>
                </c:pt>
                <c:pt idx="48007" formatCode="General">
                  <c:v>0.98880000000000001</c:v>
                </c:pt>
                <c:pt idx="48008" formatCode="General">
                  <c:v>0.988815</c:v>
                </c:pt>
                <c:pt idx="48009" formatCode="General">
                  <c:v>0.9888369999999993</c:v>
                </c:pt>
                <c:pt idx="48010" formatCode="General">
                  <c:v>0.98885999999999996</c:v>
                </c:pt>
                <c:pt idx="48011" formatCode="General">
                  <c:v>0.98888299999999929</c:v>
                </c:pt>
                <c:pt idx="48012" formatCode="General">
                  <c:v>0.98889700000000003</c:v>
                </c:pt>
                <c:pt idx="48013" formatCode="General">
                  <c:v>0.98892000000000002</c:v>
                </c:pt>
                <c:pt idx="48014" formatCode="General">
                  <c:v>0.98894300000000002</c:v>
                </c:pt>
                <c:pt idx="48015" formatCode="General">
                  <c:v>0.98896499999999943</c:v>
                </c:pt>
                <c:pt idx="48016" formatCode="General">
                  <c:v>0.98897999999999997</c:v>
                </c:pt>
                <c:pt idx="48017" formatCode="General">
                  <c:v>0.9890019999999996</c:v>
                </c:pt>
                <c:pt idx="48018" formatCode="General">
                  <c:v>0.98902500000000004</c:v>
                </c:pt>
                <c:pt idx="48019" formatCode="General">
                  <c:v>0.98904700000000001</c:v>
                </c:pt>
                <c:pt idx="48020" formatCode="General">
                  <c:v>0.98906199999999955</c:v>
                </c:pt>
                <c:pt idx="48021" formatCode="General">
                  <c:v>0.98908499999999955</c:v>
                </c:pt>
                <c:pt idx="48022" formatCode="General">
                  <c:v>0.98910799999999943</c:v>
                </c:pt>
                <c:pt idx="48023" formatCode="General">
                  <c:v>0.98912999999999951</c:v>
                </c:pt>
                <c:pt idx="48024" formatCode="General">
                  <c:v>0.98914500000000005</c:v>
                </c:pt>
                <c:pt idx="48025" formatCode="General">
                  <c:v>0.98916799999999938</c:v>
                </c:pt>
                <c:pt idx="48026" formatCode="General">
                  <c:v>0.98919000000000001</c:v>
                </c:pt>
                <c:pt idx="48027" formatCode="General">
                  <c:v>0.98921199999999943</c:v>
                </c:pt>
                <c:pt idx="48028" formatCode="General">
                  <c:v>0.98922699999999941</c:v>
                </c:pt>
                <c:pt idx="48029" formatCode="General">
                  <c:v>0.98924999999999996</c:v>
                </c:pt>
                <c:pt idx="48030" formatCode="General">
                  <c:v>0.9892719999999996</c:v>
                </c:pt>
                <c:pt idx="48031" formatCode="General">
                  <c:v>0.98929500000000004</c:v>
                </c:pt>
                <c:pt idx="48032" formatCode="General">
                  <c:v>0.98930999999999958</c:v>
                </c:pt>
                <c:pt idx="48033" formatCode="General">
                  <c:v>0.98933299999999935</c:v>
                </c:pt>
                <c:pt idx="48034" formatCode="General">
                  <c:v>0.98935499999999943</c:v>
                </c:pt>
                <c:pt idx="48035" formatCode="General">
                  <c:v>0.98937699999999928</c:v>
                </c:pt>
                <c:pt idx="48036" formatCode="General">
                  <c:v>0.98939299999999941</c:v>
                </c:pt>
                <c:pt idx="48037" formatCode="General">
                  <c:v>0.98941499999999938</c:v>
                </c:pt>
                <c:pt idx="48038" formatCode="General">
                  <c:v>0.98943699999999934</c:v>
                </c:pt>
                <c:pt idx="48039" formatCode="General">
                  <c:v>0.98945999999999956</c:v>
                </c:pt>
                <c:pt idx="48040" formatCode="General">
                  <c:v>0.98947499999999955</c:v>
                </c:pt>
                <c:pt idx="48041" formatCode="General">
                  <c:v>0.98949699999999929</c:v>
                </c:pt>
                <c:pt idx="48042" formatCode="General">
                  <c:v>0.98951999999999929</c:v>
                </c:pt>
                <c:pt idx="48043" formatCode="General">
                  <c:v>0.98954299999999928</c:v>
                </c:pt>
                <c:pt idx="48044" formatCode="General">
                  <c:v>0.98955799999999938</c:v>
                </c:pt>
                <c:pt idx="48045" formatCode="General">
                  <c:v>0.98957999999999957</c:v>
                </c:pt>
                <c:pt idx="48046" formatCode="General">
                  <c:v>0.98960300000000001</c:v>
                </c:pt>
                <c:pt idx="48047" formatCode="General">
                  <c:v>0.98962499999999998</c:v>
                </c:pt>
                <c:pt idx="48048" formatCode="General">
                  <c:v>0.98963999999999996</c:v>
                </c:pt>
                <c:pt idx="48049" formatCode="General">
                  <c:v>0.9896619999999996</c:v>
                </c:pt>
                <c:pt idx="48050" formatCode="General">
                  <c:v>0.98968500000000004</c:v>
                </c:pt>
                <c:pt idx="48051" formatCode="General">
                  <c:v>0.98970800000000003</c:v>
                </c:pt>
                <c:pt idx="48052" formatCode="General">
                  <c:v>0.98972199999999999</c:v>
                </c:pt>
                <c:pt idx="48053" formatCode="General">
                  <c:v>0.98974499999999999</c:v>
                </c:pt>
                <c:pt idx="48054" formatCode="General">
                  <c:v>0.98976699999999929</c:v>
                </c:pt>
                <c:pt idx="48055" formatCode="General">
                  <c:v>0.9897899999999995</c:v>
                </c:pt>
                <c:pt idx="48056" formatCode="General">
                  <c:v>0.98980500000000005</c:v>
                </c:pt>
                <c:pt idx="48057" formatCode="General">
                  <c:v>0.98982800000000004</c:v>
                </c:pt>
                <c:pt idx="48058" formatCode="General">
                  <c:v>0.98985000000000001</c:v>
                </c:pt>
                <c:pt idx="48059" formatCode="General">
                  <c:v>0.98987199999999997</c:v>
                </c:pt>
                <c:pt idx="48060" formatCode="General">
                  <c:v>0.9898869999999993</c:v>
                </c:pt>
                <c:pt idx="48061" formatCode="General">
                  <c:v>0.98990999999999996</c:v>
                </c:pt>
                <c:pt idx="48062" formatCode="General">
                  <c:v>0.98993299999999929</c:v>
                </c:pt>
                <c:pt idx="48063" formatCode="General">
                  <c:v>0.98995500000000003</c:v>
                </c:pt>
                <c:pt idx="48064" formatCode="General">
                  <c:v>0.98997000000000002</c:v>
                </c:pt>
                <c:pt idx="48065" formatCode="General">
                  <c:v>0.98999199999999998</c:v>
                </c:pt>
                <c:pt idx="48066" formatCode="General">
                  <c:v>0.99001499999999942</c:v>
                </c:pt>
                <c:pt idx="48067" formatCode="General">
                  <c:v>0.99003799999999942</c:v>
                </c:pt>
                <c:pt idx="48068" formatCode="General">
                  <c:v>0.99005299999999929</c:v>
                </c:pt>
                <c:pt idx="48069" formatCode="General">
                  <c:v>0.99007500000000004</c:v>
                </c:pt>
                <c:pt idx="48070" formatCode="General">
                  <c:v>0.990097</c:v>
                </c:pt>
                <c:pt idx="48071" formatCode="General">
                  <c:v>0.99011199999999955</c:v>
                </c:pt>
                <c:pt idx="48072" formatCode="General">
                  <c:v>0.99013499999999943</c:v>
                </c:pt>
                <c:pt idx="48073" formatCode="General">
                  <c:v>0.99015799999999943</c:v>
                </c:pt>
                <c:pt idx="48074" formatCode="General">
                  <c:v>0.99017999999999951</c:v>
                </c:pt>
                <c:pt idx="48075" formatCode="General">
                  <c:v>0.99019500000000005</c:v>
                </c:pt>
                <c:pt idx="48076" formatCode="General">
                  <c:v>0.99021799999999938</c:v>
                </c:pt>
                <c:pt idx="48077" formatCode="General">
                  <c:v>0.99024000000000001</c:v>
                </c:pt>
                <c:pt idx="48078" formatCode="General">
                  <c:v>0.99026299999999923</c:v>
                </c:pt>
                <c:pt idx="48079" formatCode="General">
                  <c:v>0.99027799999999955</c:v>
                </c:pt>
                <c:pt idx="48080" formatCode="General">
                  <c:v>0.99029999999999996</c:v>
                </c:pt>
                <c:pt idx="48081" formatCode="General">
                  <c:v>0.99032199999999959</c:v>
                </c:pt>
                <c:pt idx="48082" formatCode="General">
                  <c:v>0.99034500000000003</c:v>
                </c:pt>
                <c:pt idx="48083" formatCode="General">
                  <c:v>0.99035999999999957</c:v>
                </c:pt>
                <c:pt idx="48084" formatCode="General">
                  <c:v>0.99038299999999935</c:v>
                </c:pt>
                <c:pt idx="48085" formatCode="General">
                  <c:v>0.99040499999999942</c:v>
                </c:pt>
                <c:pt idx="48086" formatCode="General">
                  <c:v>0.99042699999999928</c:v>
                </c:pt>
                <c:pt idx="48087" formatCode="General">
                  <c:v>0.9904429999999993</c:v>
                </c:pt>
                <c:pt idx="48088" formatCode="General">
                  <c:v>0.99046499999999937</c:v>
                </c:pt>
                <c:pt idx="48089" formatCode="General">
                  <c:v>0.99048799999999937</c:v>
                </c:pt>
                <c:pt idx="48090" formatCode="General">
                  <c:v>0.99050999999999956</c:v>
                </c:pt>
                <c:pt idx="48091" formatCode="General">
                  <c:v>0.99052499999999954</c:v>
                </c:pt>
                <c:pt idx="48092" formatCode="General">
                  <c:v>0.99054699999999929</c:v>
                </c:pt>
                <c:pt idx="48093" formatCode="General">
                  <c:v>0.99056999999999928</c:v>
                </c:pt>
                <c:pt idx="48094" formatCode="General">
                  <c:v>0.99059299999999928</c:v>
                </c:pt>
                <c:pt idx="48095" formatCode="General">
                  <c:v>0.99060800000000004</c:v>
                </c:pt>
                <c:pt idx="48096" formatCode="General">
                  <c:v>0.99063000000000001</c:v>
                </c:pt>
                <c:pt idx="48097" formatCode="General">
                  <c:v>0.99065300000000001</c:v>
                </c:pt>
                <c:pt idx="48098" formatCode="General">
                  <c:v>0.99067499999999997</c:v>
                </c:pt>
                <c:pt idx="48099" formatCode="General">
                  <c:v>0.99068999999999996</c:v>
                </c:pt>
                <c:pt idx="48100" formatCode="General">
                  <c:v>0.99071199999999959</c:v>
                </c:pt>
                <c:pt idx="48101" formatCode="General">
                  <c:v>0.99073500000000003</c:v>
                </c:pt>
                <c:pt idx="48102" formatCode="General">
                  <c:v>0.990757</c:v>
                </c:pt>
                <c:pt idx="48103" formatCode="General">
                  <c:v>0.99077199999999999</c:v>
                </c:pt>
                <c:pt idx="48104" formatCode="General">
                  <c:v>0.99079499999999998</c:v>
                </c:pt>
                <c:pt idx="48105" formatCode="General">
                  <c:v>0.99081799999999942</c:v>
                </c:pt>
                <c:pt idx="48106" formatCode="General">
                  <c:v>0.99084000000000005</c:v>
                </c:pt>
                <c:pt idx="48107" formatCode="General">
                  <c:v>0.99085500000000004</c:v>
                </c:pt>
                <c:pt idx="48108" formatCode="General">
                  <c:v>0.99087800000000004</c:v>
                </c:pt>
                <c:pt idx="48109" formatCode="General">
                  <c:v>0.9909</c:v>
                </c:pt>
                <c:pt idx="48110" formatCode="General">
                  <c:v>0.99092199999999997</c:v>
                </c:pt>
                <c:pt idx="48111" formatCode="General">
                  <c:v>0.99093699999999929</c:v>
                </c:pt>
                <c:pt idx="48112" formatCode="General">
                  <c:v>0.99095999999999951</c:v>
                </c:pt>
                <c:pt idx="48113" formatCode="General">
                  <c:v>0.99098199999999959</c:v>
                </c:pt>
                <c:pt idx="48114" formatCode="General">
                  <c:v>0.99100500000000002</c:v>
                </c:pt>
                <c:pt idx="48115" formatCode="General">
                  <c:v>0.99102000000000001</c:v>
                </c:pt>
                <c:pt idx="48116" formatCode="General">
                  <c:v>0.99104300000000001</c:v>
                </c:pt>
                <c:pt idx="48117" formatCode="General">
                  <c:v>0.99106499999999942</c:v>
                </c:pt>
                <c:pt idx="48118" formatCode="General">
                  <c:v>0.99108699999999939</c:v>
                </c:pt>
                <c:pt idx="48119" formatCode="General">
                  <c:v>0.99110299999999929</c:v>
                </c:pt>
                <c:pt idx="48120" formatCode="General">
                  <c:v>0.99112500000000003</c:v>
                </c:pt>
                <c:pt idx="48121" formatCode="General">
                  <c:v>0.991147</c:v>
                </c:pt>
                <c:pt idx="48122" formatCode="General">
                  <c:v>0.99117</c:v>
                </c:pt>
                <c:pt idx="48123" formatCode="General">
                  <c:v>0.99118499999999943</c:v>
                </c:pt>
                <c:pt idx="48124" formatCode="General">
                  <c:v>0.99120699999999928</c:v>
                </c:pt>
                <c:pt idx="48125" formatCode="General">
                  <c:v>0.99123000000000006</c:v>
                </c:pt>
                <c:pt idx="48126" formatCode="General">
                  <c:v>0.99125299999999938</c:v>
                </c:pt>
                <c:pt idx="48127" formatCode="General">
                  <c:v>0.99126799999999937</c:v>
                </c:pt>
                <c:pt idx="48128" formatCode="General">
                  <c:v>0.99129</c:v>
                </c:pt>
                <c:pt idx="48129" formatCode="General">
                  <c:v>0.99131299999999922</c:v>
                </c:pt>
                <c:pt idx="48130" formatCode="General">
                  <c:v>0.99133499999999941</c:v>
                </c:pt>
                <c:pt idx="48131" formatCode="General">
                  <c:v>0.99134999999999951</c:v>
                </c:pt>
                <c:pt idx="48132" formatCode="General">
                  <c:v>0.99137199999999959</c:v>
                </c:pt>
                <c:pt idx="48133" formatCode="General">
                  <c:v>0.99139500000000003</c:v>
                </c:pt>
                <c:pt idx="48134" formatCode="General">
                  <c:v>0.99141799999999936</c:v>
                </c:pt>
                <c:pt idx="48135" formatCode="General">
                  <c:v>0.99143199999999942</c:v>
                </c:pt>
                <c:pt idx="48136" formatCode="General">
                  <c:v>0.99145499999999942</c:v>
                </c:pt>
                <c:pt idx="48137" formatCode="General">
                  <c:v>0.99147699999999939</c:v>
                </c:pt>
                <c:pt idx="48138" formatCode="General">
                  <c:v>0.9914999999999996</c:v>
                </c:pt>
                <c:pt idx="48139" formatCode="General">
                  <c:v>0.99151499999999937</c:v>
                </c:pt>
                <c:pt idx="48140" formatCode="General">
                  <c:v>0.99153799999999936</c:v>
                </c:pt>
                <c:pt idx="48141" formatCode="General">
                  <c:v>0.99155999999999955</c:v>
                </c:pt>
                <c:pt idx="48142" formatCode="General">
                  <c:v>0.99157499999999943</c:v>
                </c:pt>
                <c:pt idx="48143" formatCode="General">
                  <c:v>0.99159699999999928</c:v>
                </c:pt>
                <c:pt idx="48144" formatCode="General">
                  <c:v>0.9916199999999995</c:v>
                </c:pt>
                <c:pt idx="48145" formatCode="General">
                  <c:v>0.99164300000000005</c:v>
                </c:pt>
                <c:pt idx="48146" formatCode="General">
                  <c:v>0.99165700000000001</c:v>
                </c:pt>
                <c:pt idx="48147" formatCode="General">
                  <c:v>0.99168000000000001</c:v>
                </c:pt>
                <c:pt idx="48148" formatCode="General">
                  <c:v>0.99170199999999997</c:v>
                </c:pt>
                <c:pt idx="48149" formatCode="General">
                  <c:v>0.99172499999999997</c:v>
                </c:pt>
                <c:pt idx="48150" formatCode="General">
                  <c:v>0.99173999999999951</c:v>
                </c:pt>
                <c:pt idx="48151" formatCode="General">
                  <c:v>0.99176299999999928</c:v>
                </c:pt>
                <c:pt idx="48152" formatCode="General">
                  <c:v>0.99178500000000003</c:v>
                </c:pt>
                <c:pt idx="48153" formatCode="General">
                  <c:v>0.99180699999999955</c:v>
                </c:pt>
                <c:pt idx="48154" formatCode="General">
                  <c:v>0.99182199999999998</c:v>
                </c:pt>
                <c:pt idx="48155" formatCode="General">
                  <c:v>0.99184499999999998</c:v>
                </c:pt>
                <c:pt idx="48156" formatCode="General">
                  <c:v>0.99186799999999942</c:v>
                </c:pt>
                <c:pt idx="48157" formatCode="General">
                  <c:v>0.99189000000000005</c:v>
                </c:pt>
                <c:pt idx="48158" formatCode="General">
                  <c:v>0.99190500000000004</c:v>
                </c:pt>
                <c:pt idx="48159" formatCode="General">
                  <c:v>0.99192800000000003</c:v>
                </c:pt>
                <c:pt idx="48160" formatCode="General">
                  <c:v>0.99195</c:v>
                </c:pt>
                <c:pt idx="48161" formatCode="General">
                  <c:v>0.99197299999999955</c:v>
                </c:pt>
                <c:pt idx="48162" formatCode="General">
                  <c:v>0.99198799999999943</c:v>
                </c:pt>
                <c:pt idx="48163" formatCode="General">
                  <c:v>0.9920099999999995</c:v>
                </c:pt>
                <c:pt idx="48164" formatCode="General">
                  <c:v>0.99203199999999958</c:v>
                </c:pt>
                <c:pt idx="48165" formatCode="General">
                  <c:v>0.99205500000000002</c:v>
                </c:pt>
                <c:pt idx="48166" formatCode="General">
                  <c:v>0.99207000000000001</c:v>
                </c:pt>
                <c:pt idx="48167" formatCode="General">
                  <c:v>0.992093</c:v>
                </c:pt>
                <c:pt idx="48168" formatCode="General">
                  <c:v>0.99211499999999941</c:v>
                </c:pt>
                <c:pt idx="48169" formatCode="General">
                  <c:v>0.99213699999999938</c:v>
                </c:pt>
                <c:pt idx="48170" formatCode="General">
                  <c:v>0.99215299999999929</c:v>
                </c:pt>
                <c:pt idx="48171" formatCode="General">
                  <c:v>0.99217500000000003</c:v>
                </c:pt>
                <c:pt idx="48172" formatCode="General">
                  <c:v>0.99219800000000002</c:v>
                </c:pt>
                <c:pt idx="48173" formatCode="General">
                  <c:v>0.99221999999999955</c:v>
                </c:pt>
                <c:pt idx="48174" formatCode="General">
                  <c:v>0.99223499999999942</c:v>
                </c:pt>
                <c:pt idx="48175" formatCode="General">
                  <c:v>0.99225699999999928</c:v>
                </c:pt>
                <c:pt idx="48176" formatCode="General">
                  <c:v>0.99227999999999961</c:v>
                </c:pt>
                <c:pt idx="48177" formatCode="General">
                  <c:v>0.99230299999999938</c:v>
                </c:pt>
                <c:pt idx="48178" formatCode="General">
                  <c:v>0.99231799999999937</c:v>
                </c:pt>
                <c:pt idx="48179" formatCode="General">
                  <c:v>0.99234</c:v>
                </c:pt>
                <c:pt idx="48180" formatCode="General">
                  <c:v>0.99236199999999941</c:v>
                </c:pt>
                <c:pt idx="48181" formatCode="General">
                  <c:v>0.9923849999999993</c:v>
                </c:pt>
                <c:pt idx="48182" formatCode="General">
                  <c:v>0.9923999999999995</c:v>
                </c:pt>
                <c:pt idx="48183" formatCode="General">
                  <c:v>0.99242199999999958</c:v>
                </c:pt>
                <c:pt idx="48184" formatCode="General">
                  <c:v>0.99244500000000002</c:v>
                </c:pt>
                <c:pt idx="48185" formatCode="General">
                  <c:v>0.99246799999999935</c:v>
                </c:pt>
                <c:pt idx="48186" formatCode="General">
                  <c:v>0.99248199999999942</c:v>
                </c:pt>
                <c:pt idx="48187" formatCode="General">
                  <c:v>0.99250499999999942</c:v>
                </c:pt>
                <c:pt idx="48188" formatCode="General">
                  <c:v>0.9925279999999993</c:v>
                </c:pt>
                <c:pt idx="48189" formatCode="General">
                  <c:v>0.9925499999999996</c:v>
                </c:pt>
                <c:pt idx="48190" formatCode="General">
                  <c:v>0.99256499999999936</c:v>
                </c:pt>
                <c:pt idx="48191" formatCode="General">
                  <c:v>0.99258799999999936</c:v>
                </c:pt>
                <c:pt idx="48192" formatCode="General">
                  <c:v>0.99260999999999999</c:v>
                </c:pt>
                <c:pt idx="48193" formatCode="General">
                  <c:v>0.99263199999999996</c:v>
                </c:pt>
                <c:pt idx="48194" formatCode="General">
                  <c:v>0.9926469999999995</c:v>
                </c:pt>
                <c:pt idx="48195" formatCode="General">
                  <c:v>0.99267000000000005</c:v>
                </c:pt>
                <c:pt idx="48196" formatCode="General">
                  <c:v>0.99269300000000005</c:v>
                </c:pt>
                <c:pt idx="48197" formatCode="General">
                  <c:v>0.99271500000000001</c:v>
                </c:pt>
                <c:pt idx="48198" formatCode="General">
                  <c:v>0.99273</c:v>
                </c:pt>
                <c:pt idx="48199" formatCode="General">
                  <c:v>0.992753</c:v>
                </c:pt>
                <c:pt idx="48200" formatCode="General">
                  <c:v>0.99277499999999996</c:v>
                </c:pt>
                <c:pt idx="48201" formatCode="General">
                  <c:v>0.99279700000000004</c:v>
                </c:pt>
                <c:pt idx="48202" formatCode="General">
                  <c:v>0.99281299999999928</c:v>
                </c:pt>
                <c:pt idx="48203" formatCode="General">
                  <c:v>0.99283500000000002</c:v>
                </c:pt>
                <c:pt idx="48204" formatCode="General">
                  <c:v>0.99285699999999955</c:v>
                </c:pt>
                <c:pt idx="48205" formatCode="General">
                  <c:v>0.99287199999999998</c:v>
                </c:pt>
                <c:pt idx="48206" formatCode="General">
                  <c:v>0.99289499999999997</c:v>
                </c:pt>
                <c:pt idx="48207" formatCode="General">
                  <c:v>0.99291799999999941</c:v>
                </c:pt>
                <c:pt idx="48208" formatCode="General">
                  <c:v>0.99294000000000004</c:v>
                </c:pt>
                <c:pt idx="48209" formatCode="General">
                  <c:v>0.99295500000000003</c:v>
                </c:pt>
                <c:pt idx="48210" formatCode="General">
                  <c:v>0.992977</c:v>
                </c:pt>
                <c:pt idx="48211" formatCode="General">
                  <c:v>0.99299999999999999</c:v>
                </c:pt>
                <c:pt idx="48212" formatCode="General">
                  <c:v>0.99302299999999954</c:v>
                </c:pt>
                <c:pt idx="48213" formatCode="General">
                  <c:v>0.99303799999999942</c:v>
                </c:pt>
                <c:pt idx="48214" formatCode="General">
                  <c:v>0.99305999999999961</c:v>
                </c:pt>
                <c:pt idx="48215" formatCode="General">
                  <c:v>0.99308199999999958</c:v>
                </c:pt>
                <c:pt idx="48216" formatCode="General">
                  <c:v>0.99310500000000002</c:v>
                </c:pt>
                <c:pt idx="48217" formatCode="General">
                  <c:v>0.99312</c:v>
                </c:pt>
                <c:pt idx="48218" formatCode="General">
                  <c:v>0.99314199999999997</c:v>
                </c:pt>
                <c:pt idx="48219" formatCode="General">
                  <c:v>0.9931649999999993</c:v>
                </c:pt>
                <c:pt idx="48220" formatCode="General">
                  <c:v>0.99318699999999938</c:v>
                </c:pt>
                <c:pt idx="48221" formatCode="General">
                  <c:v>0.99320299999999928</c:v>
                </c:pt>
                <c:pt idx="48222" formatCode="General">
                  <c:v>0.99322500000000002</c:v>
                </c:pt>
                <c:pt idx="48223" formatCode="General">
                  <c:v>0.99324800000000002</c:v>
                </c:pt>
                <c:pt idx="48224" formatCode="General">
                  <c:v>0.99326999999999943</c:v>
                </c:pt>
                <c:pt idx="48225" formatCode="General">
                  <c:v>0.99328499999999942</c:v>
                </c:pt>
                <c:pt idx="48226" formatCode="General">
                  <c:v>0.99330699999999938</c:v>
                </c:pt>
                <c:pt idx="48227" formatCode="General">
                  <c:v>0.9933299999999996</c:v>
                </c:pt>
                <c:pt idx="48228" formatCode="General">
                  <c:v>0.99335299999999938</c:v>
                </c:pt>
                <c:pt idx="48229" formatCode="General">
                  <c:v>0.99336699999999922</c:v>
                </c:pt>
                <c:pt idx="48230" formatCode="General">
                  <c:v>0.99339</c:v>
                </c:pt>
                <c:pt idx="48231" formatCode="General">
                  <c:v>0.9934119999999993</c:v>
                </c:pt>
                <c:pt idx="48232" formatCode="General">
                  <c:v>0.99343499999999929</c:v>
                </c:pt>
                <c:pt idx="48233" formatCode="General">
                  <c:v>0.99345000000000006</c:v>
                </c:pt>
                <c:pt idx="48234" formatCode="General">
                  <c:v>0.99347299999999938</c:v>
                </c:pt>
                <c:pt idx="48235" formatCode="General">
                  <c:v>0.99349500000000002</c:v>
                </c:pt>
                <c:pt idx="48236" formatCode="General">
                  <c:v>0.9935169999999991</c:v>
                </c:pt>
                <c:pt idx="48237" formatCode="General">
                  <c:v>0.99353199999999942</c:v>
                </c:pt>
                <c:pt idx="48238" formatCode="General">
                  <c:v>0.9935549999999993</c:v>
                </c:pt>
                <c:pt idx="48239" formatCode="General">
                  <c:v>0.9935779999999993</c:v>
                </c:pt>
                <c:pt idx="48240" formatCode="General">
                  <c:v>0.99360000000000004</c:v>
                </c:pt>
                <c:pt idx="48241" formatCode="General">
                  <c:v>0.99361500000000003</c:v>
                </c:pt>
                <c:pt idx="48242" formatCode="General">
                  <c:v>0.99363800000000002</c:v>
                </c:pt>
                <c:pt idx="48243" formatCode="General">
                  <c:v>0.99365999999999999</c:v>
                </c:pt>
                <c:pt idx="48244" formatCode="General">
                  <c:v>0.99368299999999943</c:v>
                </c:pt>
                <c:pt idx="48245" formatCode="General">
                  <c:v>0.99369799999999997</c:v>
                </c:pt>
                <c:pt idx="48246" formatCode="General">
                  <c:v>0.99372000000000005</c:v>
                </c:pt>
                <c:pt idx="48247" formatCode="General">
                  <c:v>0.99374200000000001</c:v>
                </c:pt>
                <c:pt idx="48248" formatCode="General">
                  <c:v>0.99376500000000001</c:v>
                </c:pt>
                <c:pt idx="48249" formatCode="General">
                  <c:v>0.99378</c:v>
                </c:pt>
                <c:pt idx="48250" formatCode="General">
                  <c:v>0.99380299999999955</c:v>
                </c:pt>
                <c:pt idx="48251" formatCode="General">
                  <c:v>0.99382499999999996</c:v>
                </c:pt>
                <c:pt idx="48252" formatCode="General">
                  <c:v>0.99384700000000004</c:v>
                </c:pt>
                <c:pt idx="48253" formatCode="General">
                  <c:v>0.99386299999999939</c:v>
                </c:pt>
                <c:pt idx="48254" formatCode="General">
                  <c:v>0.99388500000000002</c:v>
                </c:pt>
                <c:pt idx="48255" formatCode="General">
                  <c:v>0.99390699999999943</c:v>
                </c:pt>
                <c:pt idx="48256" formatCode="General">
                  <c:v>0.99392999999999998</c:v>
                </c:pt>
                <c:pt idx="48257" formatCode="General">
                  <c:v>0.99394499999999997</c:v>
                </c:pt>
                <c:pt idx="48258" formatCode="General">
                  <c:v>0.99396699999999938</c:v>
                </c:pt>
                <c:pt idx="48259" formatCode="General">
                  <c:v>0.99399000000000004</c:v>
                </c:pt>
                <c:pt idx="48260" formatCode="General">
                  <c:v>0.99401299999999937</c:v>
                </c:pt>
                <c:pt idx="48261" formatCode="General">
                  <c:v>0.99402800000000002</c:v>
                </c:pt>
                <c:pt idx="48262" formatCode="General">
                  <c:v>0.99404999999999999</c:v>
                </c:pt>
                <c:pt idx="48263" formatCode="General">
                  <c:v>0.99407199999999996</c:v>
                </c:pt>
                <c:pt idx="48264" formatCode="General">
                  <c:v>0.99409499999999951</c:v>
                </c:pt>
                <c:pt idx="48265" formatCode="General">
                  <c:v>0.99410999999999961</c:v>
                </c:pt>
                <c:pt idx="48266" formatCode="General">
                  <c:v>0.99413199999999957</c:v>
                </c:pt>
                <c:pt idx="48267" formatCode="General">
                  <c:v>0.99415500000000001</c:v>
                </c:pt>
                <c:pt idx="48268" formatCode="General">
                  <c:v>0.99417800000000001</c:v>
                </c:pt>
                <c:pt idx="48269" formatCode="General">
                  <c:v>0.99419199999999996</c:v>
                </c:pt>
                <c:pt idx="48270" formatCode="General">
                  <c:v>0.99421499999999929</c:v>
                </c:pt>
                <c:pt idx="48271" formatCode="General">
                  <c:v>0.99423799999999929</c:v>
                </c:pt>
                <c:pt idx="48272" formatCode="General">
                  <c:v>0.99425999999999959</c:v>
                </c:pt>
                <c:pt idx="48273" formatCode="General">
                  <c:v>0.99427500000000002</c:v>
                </c:pt>
                <c:pt idx="48274" formatCode="General">
                  <c:v>0.99429800000000002</c:v>
                </c:pt>
                <c:pt idx="48275" formatCode="General">
                  <c:v>0.99431999999999943</c:v>
                </c:pt>
                <c:pt idx="48276" formatCode="General">
                  <c:v>0.99433499999999941</c:v>
                </c:pt>
                <c:pt idx="48277" formatCode="General">
                  <c:v>0.99435699999999938</c:v>
                </c:pt>
                <c:pt idx="48278" formatCode="General">
                  <c:v>0.9943799999999996</c:v>
                </c:pt>
                <c:pt idx="48279" formatCode="General">
                  <c:v>0.99440299999999937</c:v>
                </c:pt>
                <c:pt idx="48280" formatCode="General">
                  <c:v>0.99441699999999922</c:v>
                </c:pt>
                <c:pt idx="48281" formatCode="General">
                  <c:v>0.99443999999999955</c:v>
                </c:pt>
                <c:pt idx="48282" formatCode="General">
                  <c:v>0.99446199999999929</c:v>
                </c:pt>
                <c:pt idx="48283" formatCode="General">
                  <c:v>0.99448499999999929</c:v>
                </c:pt>
                <c:pt idx="48284" formatCode="General">
                  <c:v>0.99449999999999961</c:v>
                </c:pt>
                <c:pt idx="48285" formatCode="General">
                  <c:v>0.99452299999999938</c:v>
                </c:pt>
                <c:pt idx="48286" formatCode="General">
                  <c:v>0.99454500000000001</c:v>
                </c:pt>
                <c:pt idx="48287" formatCode="General">
                  <c:v>0.99456699999999909</c:v>
                </c:pt>
                <c:pt idx="48288" formatCode="General">
                  <c:v>0.99458199999999941</c:v>
                </c:pt>
                <c:pt idx="48289" formatCode="General">
                  <c:v>0.99460499999999996</c:v>
                </c:pt>
                <c:pt idx="48290" formatCode="General">
                  <c:v>0.99462799999999996</c:v>
                </c:pt>
                <c:pt idx="48291" formatCode="General">
                  <c:v>0.99465000000000003</c:v>
                </c:pt>
                <c:pt idx="48292" formatCode="General">
                  <c:v>0.99466500000000002</c:v>
                </c:pt>
                <c:pt idx="48293" formatCode="General">
                  <c:v>0.99468699999999943</c:v>
                </c:pt>
                <c:pt idx="48294" formatCode="General">
                  <c:v>0.99470999999999998</c:v>
                </c:pt>
                <c:pt idx="48295" formatCode="General">
                  <c:v>0.99473199999999951</c:v>
                </c:pt>
                <c:pt idx="48296" formatCode="General">
                  <c:v>0.99474799999999997</c:v>
                </c:pt>
                <c:pt idx="48297" formatCode="General">
                  <c:v>0.99477000000000004</c:v>
                </c:pt>
                <c:pt idx="48298" formatCode="General">
                  <c:v>0.99479200000000001</c:v>
                </c:pt>
                <c:pt idx="48299" formatCode="General">
                  <c:v>0.994815</c:v>
                </c:pt>
                <c:pt idx="48300" formatCode="General">
                  <c:v>0.99482999999999999</c:v>
                </c:pt>
                <c:pt idx="48301" formatCode="General">
                  <c:v>0.99485299999999943</c:v>
                </c:pt>
                <c:pt idx="48302" formatCode="General">
                  <c:v>0.99487499999999951</c:v>
                </c:pt>
                <c:pt idx="48303" formatCode="General">
                  <c:v>0.99489700000000003</c:v>
                </c:pt>
                <c:pt idx="48304" formatCode="General">
                  <c:v>0.99491299999999938</c:v>
                </c:pt>
                <c:pt idx="48305" formatCode="General">
                  <c:v>0.99493500000000001</c:v>
                </c:pt>
                <c:pt idx="48306" formatCode="General">
                  <c:v>0.99495800000000001</c:v>
                </c:pt>
                <c:pt idx="48307" formatCode="General">
                  <c:v>0.99497999999999998</c:v>
                </c:pt>
                <c:pt idx="48308" formatCode="General">
                  <c:v>0.99499499999999996</c:v>
                </c:pt>
                <c:pt idx="48309" formatCode="General">
                  <c:v>0.99501699999999937</c:v>
                </c:pt>
                <c:pt idx="48310" formatCode="General">
                  <c:v>0.99504000000000004</c:v>
                </c:pt>
                <c:pt idx="48311" formatCode="General">
                  <c:v>0.99506299999999936</c:v>
                </c:pt>
                <c:pt idx="48312" formatCode="General">
                  <c:v>0.99507800000000002</c:v>
                </c:pt>
                <c:pt idx="48313" formatCode="General">
                  <c:v>0.99509999999999998</c:v>
                </c:pt>
                <c:pt idx="48314" formatCode="General">
                  <c:v>0.99512199999999951</c:v>
                </c:pt>
                <c:pt idx="48315" formatCode="General">
                  <c:v>0.9951449999999995</c:v>
                </c:pt>
                <c:pt idx="48316" formatCode="General">
                  <c:v>0.9951599999999996</c:v>
                </c:pt>
                <c:pt idx="48317" formatCode="General">
                  <c:v>0.99518299999999937</c:v>
                </c:pt>
                <c:pt idx="48318" formatCode="General">
                  <c:v>0.99520500000000001</c:v>
                </c:pt>
                <c:pt idx="48319" formatCode="General">
                  <c:v>0.995228</c:v>
                </c:pt>
                <c:pt idx="48320" formatCode="General">
                  <c:v>0.99524199999999996</c:v>
                </c:pt>
                <c:pt idx="48321" formatCode="General">
                  <c:v>0.99526499999999929</c:v>
                </c:pt>
                <c:pt idx="48322" formatCode="General">
                  <c:v>0.99528799999999928</c:v>
                </c:pt>
                <c:pt idx="48323" formatCode="General">
                  <c:v>0.99530999999999958</c:v>
                </c:pt>
                <c:pt idx="48324" formatCode="General">
                  <c:v>0.99532500000000002</c:v>
                </c:pt>
                <c:pt idx="48325" formatCode="General">
                  <c:v>0.99534699999999943</c:v>
                </c:pt>
                <c:pt idx="48326" formatCode="General">
                  <c:v>0.99536999999999942</c:v>
                </c:pt>
                <c:pt idx="48327" formatCode="General">
                  <c:v>0.99539299999999942</c:v>
                </c:pt>
                <c:pt idx="48328" formatCode="General">
                  <c:v>0.99540799999999929</c:v>
                </c:pt>
                <c:pt idx="48329" formatCode="General">
                  <c:v>0.99542999999999959</c:v>
                </c:pt>
                <c:pt idx="48330" formatCode="General">
                  <c:v>0.99545199999999956</c:v>
                </c:pt>
                <c:pt idx="48331" formatCode="General">
                  <c:v>0.995475</c:v>
                </c:pt>
                <c:pt idx="48332" formatCode="General">
                  <c:v>0.99548999999999943</c:v>
                </c:pt>
                <c:pt idx="48333" formatCode="General">
                  <c:v>0.99551299999999909</c:v>
                </c:pt>
                <c:pt idx="48334" formatCode="General">
                  <c:v>0.99553499999999928</c:v>
                </c:pt>
                <c:pt idx="48335" formatCode="General">
                  <c:v>0.99555699999999936</c:v>
                </c:pt>
                <c:pt idx="48336" formatCode="General">
                  <c:v>0.99557299999999938</c:v>
                </c:pt>
                <c:pt idx="48337" formatCode="General">
                  <c:v>0.99559500000000001</c:v>
                </c:pt>
                <c:pt idx="48338" formatCode="General">
                  <c:v>0.99561699999999942</c:v>
                </c:pt>
                <c:pt idx="48339" formatCode="General">
                  <c:v>0.99563199999999996</c:v>
                </c:pt>
                <c:pt idx="48340" formatCode="General">
                  <c:v>0.99565499999999996</c:v>
                </c:pt>
                <c:pt idx="48341" formatCode="General">
                  <c:v>0.99567700000000003</c:v>
                </c:pt>
                <c:pt idx="48342" formatCode="General">
                  <c:v>0.99570000000000003</c:v>
                </c:pt>
                <c:pt idx="48343" formatCode="General">
                  <c:v>0.99571500000000002</c:v>
                </c:pt>
                <c:pt idx="48344" formatCode="General">
                  <c:v>0.99573800000000001</c:v>
                </c:pt>
                <c:pt idx="48345" formatCode="General">
                  <c:v>0.99575999999999998</c:v>
                </c:pt>
                <c:pt idx="48346" formatCode="General">
                  <c:v>0.9957819999999995</c:v>
                </c:pt>
                <c:pt idx="48347" formatCode="General">
                  <c:v>0.99579799999999996</c:v>
                </c:pt>
                <c:pt idx="48348" formatCode="General">
                  <c:v>0.99582000000000004</c:v>
                </c:pt>
                <c:pt idx="48349" formatCode="General">
                  <c:v>0.995842</c:v>
                </c:pt>
                <c:pt idx="48350" formatCode="General">
                  <c:v>0.995865</c:v>
                </c:pt>
                <c:pt idx="48351" formatCode="General">
                  <c:v>0.99587999999999999</c:v>
                </c:pt>
                <c:pt idx="48352" formatCode="General">
                  <c:v>0.99590199999999951</c:v>
                </c:pt>
                <c:pt idx="48353" formatCode="General">
                  <c:v>0.99592499999999951</c:v>
                </c:pt>
                <c:pt idx="48354" formatCode="General">
                  <c:v>0.9959480000000005</c:v>
                </c:pt>
                <c:pt idx="48355" formatCode="General">
                  <c:v>0.99596299999999938</c:v>
                </c:pt>
                <c:pt idx="48356" formatCode="General">
                  <c:v>0.99598500000000001</c:v>
                </c:pt>
                <c:pt idx="48357" formatCode="General">
                  <c:v>0.996008</c:v>
                </c:pt>
                <c:pt idx="48358" formatCode="General">
                  <c:v>0.99602999999999997</c:v>
                </c:pt>
                <c:pt idx="48359" formatCode="General">
                  <c:v>0.99604499999999996</c:v>
                </c:pt>
                <c:pt idx="48360" formatCode="General">
                  <c:v>0.99606699999999937</c:v>
                </c:pt>
                <c:pt idx="48361" formatCode="General">
                  <c:v>0.99609000000000003</c:v>
                </c:pt>
                <c:pt idx="48362" formatCode="General">
                  <c:v>0.99611299999999936</c:v>
                </c:pt>
                <c:pt idx="48363" formatCode="General">
                  <c:v>0.99612699999999943</c:v>
                </c:pt>
                <c:pt idx="48364" formatCode="General">
                  <c:v>0.99614999999999998</c:v>
                </c:pt>
                <c:pt idx="48365" formatCode="General">
                  <c:v>0.9961719999999995</c:v>
                </c:pt>
                <c:pt idx="48366" formatCode="General">
                  <c:v>0.99619500000000005</c:v>
                </c:pt>
                <c:pt idx="48367" formatCode="General">
                  <c:v>0.9962099999999996</c:v>
                </c:pt>
                <c:pt idx="48368" formatCode="General">
                  <c:v>0.99623299999999937</c:v>
                </c:pt>
                <c:pt idx="48369" formatCode="General">
                  <c:v>0.996255</c:v>
                </c:pt>
                <c:pt idx="48370" formatCode="General">
                  <c:v>0.99627699999999941</c:v>
                </c:pt>
                <c:pt idx="48371" formatCode="General">
                  <c:v>0.99629199999999996</c:v>
                </c:pt>
                <c:pt idx="48372" formatCode="General">
                  <c:v>0.99631499999999928</c:v>
                </c:pt>
                <c:pt idx="48373" formatCode="General">
                  <c:v>0.99633799999999928</c:v>
                </c:pt>
                <c:pt idx="48374" formatCode="General">
                  <c:v>0.99635999999999958</c:v>
                </c:pt>
                <c:pt idx="48375" formatCode="General">
                  <c:v>0.99637500000000001</c:v>
                </c:pt>
                <c:pt idx="48376" formatCode="General">
                  <c:v>0.99639699999999942</c:v>
                </c:pt>
                <c:pt idx="48377" formatCode="General">
                  <c:v>0.99641999999999942</c:v>
                </c:pt>
                <c:pt idx="48378" formatCode="General">
                  <c:v>0.99644199999999961</c:v>
                </c:pt>
                <c:pt idx="48379" formatCode="General">
                  <c:v>0.99645799999999929</c:v>
                </c:pt>
                <c:pt idx="48380" formatCode="General">
                  <c:v>0.99647999999999959</c:v>
                </c:pt>
                <c:pt idx="48381" formatCode="General">
                  <c:v>0.99650199999999955</c:v>
                </c:pt>
                <c:pt idx="48382" formatCode="General">
                  <c:v>0.99652499999999955</c:v>
                </c:pt>
                <c:pt idx="48383" formatCode="General">
                  <c:v>0.99653999999999943</c:v>
                </c:pt>
                <c:pt idx="48384" formatCode="General">
                  <c:v>0.99656299999999898</c:v>
                </c:pt>
                <c:pt idx="48385" formatCode="General">
                  <c:v>0.99658499999999939</c:v>
                </c:pt>
                <c:pt idx="48386" formatCode="General">
                  <c:v>0.99660700000000002</c:v>
                </c:pt>
                <c:pt idx="48387" formatCode="General">
                  <c:v>0.99662300000000004</c:v>
                </c:pt>
                <c:pt idx="48388" formatCode="General">
                  <c:v>0.99664500000000045</c:v>
                </c:pt>
                <c:pt idx="48389" formatCode="General">
                  <c:v>0.996668</c:v>
                </c:pt>
                <c:pt idx="48390" formatCode="General">
                  <c:v>0.99668999999999996</c:v>
                </c:pt>
                <c:pt idx="48391" formatCode="General">
                  <c:v>0.99670499999999951</c:v>
                </c:pt>
                <c:pt idx="48392" formatCode="General">
                  <c:v>0.99672700000000003</c:v>
                </c:pt>
                <c:pt idx="48393" formatCode="General">
                  <c:v>0.99675000000000002</c:v>
                </c:pt>
                <c:pt idx="48394" formatCode="General">
                  <c:v>0.99677300000000002</c:v>
                </c:pt>
                <c:pt idx="48395" formatCode="General">
                  <c:v>0.99678800000000001</c:v>
                </c:pt>
                <c:pt idx="48396" formatCode="General">
                  <c:v>0.99680999999999997</c:v>
                </c:pt>
                <c:pt idx="48397" formatCode="General">
                  <c:v>0.99683199999999961</c:v>
                </c:pt>
                <c:pt idx="48398" formatCode="General">
                  <c:v>0.99685500000000005</c:v>
                </c:pt>
                <c:pt idx="48399" formatCode="General">
                  <c:v>0.99687000000000003</c:v>
                </c:pt>
                <c:pt idx="48400" formatCode="General">
                  <c:v>0.99689300000000003</c:v>
                </c:pt>
                <c:pt idx="48401" formatCode="General">
                  <c:v>0.996915</c:v>
                </c:pt>
                <c:pt idx="48402" formatCode="General">
                  <c:v>0.99693799999999955</c:v>
                </c:pt>
                <c:pt idx="48403" formatCode="General">
                  <c:v>0.99695199999999951</c:v>
                </c:pt>
                <c:pt idx="48404" formatCode="General">
                  <c:v>0.9969749999999995</c:v>
                </c:pt>
                <c:pt idx="48405" formatCode="General">
                  <c:v>0.99699800000000005</c:v>
                </c:pt>
                <c:pt idx="48406" formatCode="General">
                  <c:v>0.99702000000000002</c:v>
                </c:pt>
                <c:pt idx="48407" formatCode="General">
                  <c:v>0.997035</c:v>
                </c:pt>
                <c:pt idx="48408" formatCode="General">
                  <c:v>0.99705699999999942</c:v>
                </c:pt>
                <c:pt idx="48409" formatCode="General">
                  <c:v>0.99707999999999997</c:v>
                </c:pt>
                <c:pt idx="48410" formatCode="General">
                  <c:v>0.99709499999999951</c:v>
                </c:pt>
                <c:pt idx="48411" formatCode="General">
                  <c:v>0.99711699999999936</c:v>
                </c:pt>
                <c:pt idx="48412" formatCode="General">
                  <c:v>0.99714000000000003</c:v>
                </c:pt>
                <c:pt idx="48413" formatCode="General">
                  <c:v>0.99716299999999936</c:v>
                </c:pt>
                <c:pt idx="48414" formatCode="General">
                  <c:v>0.99717699999999942</c:v>
                </c:pt>
                <c:pt idx="48415" formatCode="General">
                  <c:v>0.99719999999999998</c:v>
                </c:pt>
                <c:pt idx="48416" formatCode="General">
                  <c:v>0.99722299999999942</c:v>
                </c:pt>
                <c:pt idx="48417" formatCode="General">
                  <c:v>0.99724500000000005</c:v>
                </c:pt>
                <c:pt idx="48418" formatCode="General">
                  <c:v>0.99725999999999959</c:v>
                </c:pt>
                <c:pt idx="48419" formatCode="General">
                  <c:v>0.99728299999999936</c:v>
                </c:pt>
                <c:pt idx="48420" formatCode="General">
                  <c:v>0.997305</c:v>
                </c:pt>
                <c:pt idx="48421" formatCode="General">
                  <c:v>0.9973269999999993</c:v>
                </c:pt>
                <c:pt idx="48422" formatCode="General">
                  <c:v>0.99734199999999951</c:v>
                </c:pt>
                <c:pt idx="48423" formatCode="General">
                  <c:v>0.99736499999999928</c:v>
                </c:pt>
                <c:pt idx="48424" formatCode="General">
                  <c:v>0.99738799999999939</c:v>
                </c:pt>
                <c:pt idx="48425" formatCode="General">
                  <c:v>0.99740999999999957</c:v>
                </c:pt>
                <c:pt idx="48426" formatCode="General">
                  <c:v>0.99742500000000001</c:v>
                </c:pt>
                <c:pt idx="48427" formatCode="General">
                  <c:v>0.997448</c:v>
                </c:pt>
                <c:pt idx="48428" formatCode="General">
                  <c:v>0.99746999999999941</c:v>
                </c:pt>
                <c:pt idx="48429" formatCode="General">
                  <c:v>0.9974919999999996</c:v>
                </c:pt>
                <c:pt idx="48430" formatCode="General">
                  <c:v>0.99750799999999928</c:v>
                </c:pt>
                <c:pt idx="48431" formatCode="General">
                  <c:v>0.99752999999999958</c:v>
                </c:pt>
                <c:pt idx="48432" formatCode="General">
                  <c:v>0.99755199999999955</c:v>
                </c:pt>
                <c:pt idx="48433" formatCode="General">
                  <c:v>0.99757499999999955</c:v>
                </c:pt>
                <c:pt idx="48434" formatCode="General">
                  <c:v>0.99758999999999942</c:v>
                </c:pt>
                <c:pt idx="48435" formatCode="General">
                  <c:v>0.99761199999999961</c:v>
                </c:pt>
                <c:pt idx="48436" formatCode="General">
                  <c:v>0.99763500000000005</c:v>
                </c:pt>
                <c:pt idx="48437" formatCode="General">
                  <c:v>0.99765800000000004</c:v>
                </c:pt>
                <c:pt idx="48438" formatCode="General">
                  <c:v>0.997672</c:v>
                </c:pt>
                <c:pt idx="48439" formatCode="General">
                  <c:v>0.99769500000000044</c:v>
                </c:pt>
                <c:pt idx="48440" formatCode="General">
                  <c:v>0.9977169999999993</c:v>
                </c:pt>
                <c:pt idx="48441" formatCode="General">
                  <c:v>0.99773999999999996</c:v>
                </c:pt>
                <c:pt idx="48442" formatCode="General">
                  <c:v>0.9977549999999995</c:v>
                </c:pt>
                <c:pt idx="48443" formatCode="General">
                  <c:v>0.99777700000000003</c:v>
                </c:pt>
                <c:pt idx="48444" formatCode="General">
                  <c:v>0.99780000000000002</c:v>
                </c:pt>
                <c:pt idx="48445" formatCode="General">
                  <c:v>0.99782300000000002</c:v>
                </c:pt>
                <c:pt idx="48446" formatCode="General">
                  <c:v>0.99783699999999942</c:v>
                </c:pt>
                <c:pt idx="48447" formatCode="General">
                  <c:v>0.99785999999999997</c:v>
                </c:pt>
                <c:pt idx="48448" formatCode="General">
                  <c:v>0.9978819999999996</c:v>
                </c:pt>
                <c:pt idx="48449" formatCode="General">
                  <c:v>0.99790500000000004</c:v>
                </c:pt>
                <c:pt idx="48450" formatCode="General">
                  <c:v>0.99792000000000003</c:v>
                </c:pt>
                <c:pt idx="48451" formatCode="General">
                  <c:v>0.99794300000000002</c:v>
                </c:pt>
                <c:pt idx="48452" formatCode="General">
                  <c:v>0.99796499999999955</c:v>
                </c:pt>
                <c:pt idx="48453" formatCode="General">
                  <c:v>0.99798699999999929</c:v>
                </c:pt>
                <c:pt idx="48454" formatCode="General">
                  <c:v>0.9980019999999995</c:v>
                </c:pt>
                <c:pt idx="48455" formatCode="General">
                  <c:v>0.99802500000000005</c:v>
                </c:pt>
                <c:pt idx="48456" formatCode="General">
                  <c:v>0.99804800000000005</c:v>
                </c:pt>
                <c:pt idx="48457" formatCode="General">
                  <c:v>0.99807000000000001</c:v>
                </c:pt>
                <c:pt idx="48458" formatCode="General">
                  <c:v>0.998085</c:v>
                </c:pt>
                <c:pt idx="48459" formatCode="General">
                  <c:v>0.99810699999999941</c:v>
                </c:pt>
                <c:pt idx="48460" formatCode="General">
                  <c:v>0.99812999999999996</c:v>
                </c:pt>
                <c:pt idx="48461" formatCode="General">
                  <c:v>0.9981519999999996</c:v>
                </c:pt>
                <c:pt idx="48462" formatCode="General">
                  <c:v>0.99816800000000006</c:v>
                </c:pt>
                <c:pt idx="48463" formatCode="General">
                  <c:v>0.99819000000000002</c:v>
                </c:pt>
                <c:pt idx="48464" formatCode="General">
                  <c:v>0.99821199999999954</c:v>
                </c:pt>
                <c:pt idx="48465" formatCode="General">
                  <c:v>0.99823499999999943</c:v>
                </c:pt>
                <c:pt idx="48466" formatCode="General">
                  <c:v>0.99824999999999997</c:v>
                </c:pt>
                <c:pt idx="48467" formatCode="General">
                  <c:v>0.9982729999999993</c:v>
                </c:pt>
                <c:pt idx="48468" formatCode="General">
                  <c:v>0.99829500000000004</c:v>
                </c:pt>
                <c:pt idx="48469" formatCode="General">
                  <c:v>0.99831699999999923</c:v>
                </c:pt>
                <c:pt idx="48470" formatCode="General">
                  <c:v>0.99833299999999936</c:v>
                </c:pt>
                <c:pt idx="48471" formatCode="General">
                  <c:v>0.99835499999999955</c:v>
                </c:pt>
                <c:pt idx="48472" formatCode="General">
                  <c:v>0.99837799999999943</c:v>
                </c:pt>
                <c:pt idx="48473" formatCode="General">
                  <c:v>0.99839999999999951</c:v>
                </c:pt>
                <c:pt idx="48474" formatCode="General">
                  <c:v>0.99841499999999939</c:v>
                </c:pt>
                <c:pt idx="48475" formatCode="General">
                  <c:v>0.99843699999999935</c:v>
                </c:pt>
                <c:pt idx="48476" formatCode="General">
                  <c:v>0.99845999999999957</c:v>
                </c:pt>
                <c:pt idx="48477" formatCode="General">
                  <c:v>0.998475</c:v>
                </c:pt>
                <c:pt idx="48478" formatCode="General">
                  <c:v>0.998498</c:v>
                </c:pt>
                <c:pt idx="48479" formatCode="General">
                  <c:v>0.9985199999999993</c:v>
                </c:pt>
                <c:pt idx="48480" formatCode="General">
                  <c:v>0.9985419999999996</c:v>
                </c:pt>
                <c:pt idx="48481" formatCode="General">
                  <c:v>0.99855799999999928</c:v>
                </c:pt>
                <c:pt idx="48482" formatCode="General">
                  <c:v>0.99857999999999958</c:v>
                </c:pt>
                <c:pt idx="48483" formatCode="General">
                  <c:v>0.99860300000000002</c:v>
                </c:pt>
                <c:pt idx="48484" formatCode="General">
                  <c:v>0.99862499999999998</c:v>
                </c:pt>
                <c:pt idx="48485" formatCode="General">
                  <c:v>0.99863999999999997</c:v>
                </c:pt>
                <c:pt idx="48486" formatCode="General">
                  <c:v>0.99866199999999961</c:v>
                </c:pt>
                <c:pt idx="48487" formatCode="General">
                  <c:v>0.99868500000000004</c:v>
                </c:pt>
                <c:pt idx="48488" formatCode="General">
                  <c:v>0.99870800000000004</c:v>
                </c:pt>
                <c:pt idx="48489" formatCode="General">
                  <c:v>0.99872300000000003</c:v>
                </c:pt>
                <c:pt idx="48490" formatCode="General">
                  <c:v>0.99874499999999999</c:v>
                </c:pt>
                <c:pt idx="48491" formatCode="General">
                  <c:v>0.99876699999999929</c:v>
                </c:pt>
                <c:pt idx="48492" formatCode="General">
                  <c:v>0.99878999999999996</c:v>
                </c:pt>
                <c:pt idx="48493" formatCode="General">
                  <c:v>0.99880500000000005</c:v>
                </c:pt>
                <c:pt idx="48494" formatCode="General">
                  <c:v>0.99882700000000002</c:v>
                </c:pt>
                <c:pt idx="48495" formatCode="General">
                  <c:v>0.99885000000000002</c:v>
                </c:pt>
                <c:pt idx="48496" formatCode="General">
                  <c:v>0.99887300000000001</c:v>
                </c:pt>
                <c:pt idx="48497" formatCode="General">
                  <c:v>0.99888699999999941</c:v>
                </c:pt>
                <c:pt idx="48498" formatCode="General">
                  <c:v>0.99890999999999996</c:v>
                </c:pt>
                <c:pt idx="48499" formatCode="General">
                  <c:v>0.99893299999999929</c:v>
                </c:pt>
                <c:pt idx="48500" formatCode="General">
                  <c:v>0.99895500000000004</c:v>
                </c:pt>
                <c:pt idx="48501" formatCode="General">
                  <c:v>0.99897000000000002</c:v>
                </c:pt>
                <c:pt idx="48502" formatCode="General">
                  <c:v>0.99899300000000002</c:v>
                </c:pt>
                <c:pt idx="48503" formatCode="General">
                  <c:v>0.99901499999999943</c:v>
                </c:pt>
                <c:pt idx="48504" formatCode="General">
                  <c:v>0.99903699999999929</c:v>
                </c:pt>
                <c:pt idx="48505" formatCode="General">
                  <c:v>0.99905199999999961</c:v>
                </c:pt>
                <c:pt idx="48506" formatCode="General">
                  <c:v>0.99907500000000005</c:v>
                </c:pt>
                <c:pt idx="48507" formatCode="General">
                  <c:v>0.99909800000000004</c:v>
                </c:pt>
                <c:pt idx="48508" formatCode="General">
                  <c:v>0.99912000000000001</c:v>
                </c:pt>
                <c:pt idx="48509" formatCode="General">
                  <c:v>0.999135</c:v>
                </c:pt>
                <c:pt idx="48510" formatCode="General">
                  <c:v>0.99915799999999955</c:v>
                </c:pt>
                <c:pt idx="48511" formatCode="General">
                  <c:v>0.99917999999999996</c:v>
                </c:pt>
                <c:pt idx="48512" formatCode="General">
                  <c:v>0.99920199999999959</c:v>
                </c:pt>
                <c:pt idx="48513" formatCode="General">
                  <c:v>0.99921799999999938</c:v>
                </c:pt>
                <c:pt idx="48514" formatCode="General">
                  <c:v>0.99924000000000002</c:v>
                </c:pt>
                <c:pt idx="48515" formatCode="General">
                  <c:v>0.99926199999999943</c:v>
                </c:pt>
                <c:pt idx="48516" formatCode="General">
                  <c:v>0.99928499999999942</c:v>
                </c:pt>
                <c:pt idx="48517" formatCode="General">
                  <c:v>0.99929999999999997</c:v>
                </c:pt>
                <c:pt idx="48518" formatCode="General">
                  <c:v>0.9993229999999993</c:v>
                </c:pt>
                <c:pt idx="48519" formatCode="General">
                  <c:v>0.99934500000000004</c:v>
                </c:pt>
                <c:pt idx="48520" formatCode="General">
                  <c:v>0.99936699999999923</c:v>
                </c:pt>
                <c:pt idx="48521" formatCode="General">
                  <c:v>0.99938199999999955</c:v>
                </c:pt>
                <c:pt idx="48522" formatCode="General">
                  <c:v>0.99940499999999943</c:v>
                </c:pt>
                <c:pt idx="48523" formatCode="General">
                  <c:v>0.99942699999999929</c:v>
                </c:pt>
                <c:pt idx="48524" formatCode="General">
                  <c:v>0.99944999999999951</c:v>
                </c:pt>
                <c:pt idx="48525" formatCode="General">
                  <c:v>0.99946499999999938</c:v>
                </c:pt>
                <c:pt idx="48526" formatCode="General">
                  <c:v>0.99948699999999935</c:v>
                </c:pt>
                <c:pt idx="48527" formatCode="General">
                  <c:v>0.99950999999999957</c:v>
                </c:pt>
                <c:pt idx="48528" formatCode="General">
                  <c:v>0.99953299999999923</c:v>
                </c:pt>
                <c:pt idx="48529" formatCode="General">
                  <c:v>0.99954799999999955</c:v>
                </c:pt>
                <c:pt idx="48530" formatCode="General">
                  <c:v>0.99956999999999929</c:v>
                </c:pt>
                <c:pt idx="48531" formatCode="General">
                  <c:v>0.99959199999999959</c:v>
                </c:pt>
                <c:pt idx="48532" formatCode="General">
                  <c:v>0.99961500000000003</c:v>
                </c:pt>
                <c:pt idx="48533" formatCode="General">
                  <c:v>0.99963000000000002</c:v>
                </c:pt>
                <c:pt idx="48534" formatCode="General">
                  <c:v>0.99965300000000001</c:v>
                </c:pt>
                <c:pt idx="48535" formatCode="General">
                  <c:v>0.99967499999999998</c:v>
                </c:pt>
                <c:pt idx="48536" formatCode="General">
                  <c:v>0.99969799999999998</c:v>
                </c:pt>
                <c:pt idx="48537" formatCode="General">
                  <c:v>0.9997119999999996</c:v>
                </c:pt>
                <c:pt idx="48538" formatCode="General">
                  <c:v>0.99973500000000004</c:v>
                </c:pt>
                <c:pt idx="48539" formatCode="General">
                  <c:v>0.99975800000000004</c:v>
                </c:pt>
                <c:pt idx="48540" formatCode="General">
                  <c:v>0.99977300000000002</c:v>
                </c:pt>
                <c:pt idx="48541" formatCode="General">
                  <c:v>0.99979499999999999</c:v>
                </c:pt>
                <c:pt idx="48542" formatCode="General">
                  <c:v>0.99981699999999929</c:v>
                </c:pt>
                <c:pt idx="48543" formatCode="General">
                  <c:v>0.99983999999999951</c:v>
                </c:pt>
                <c:pt idx="48544" formatCode="General">
                  <c:v>0.99985500000000005</c:v>
                </c:pt>
                <c:pt idx="48545" formatCode="General">
                  <c:v>0.99987800000000004</c:v>
                </c:pt>
                <c:pt idx="48546" formatCode="General">
                  <c:v>0.99990000000000001</c:v>
                </c:pt>
                <c:pt idx="48547" formatCode="General">
                  <c:v>0.99992199999999998</c:v>
                </c:pt>
                <c:pt idx="48548" formatCode="General">
                  <c:v>0.9999369999999993</c:v>
                </c:pt>
                <c:pt idx="48549" formatCode="General">
                  <c:v>0.99995999999999996</c:v>
                </c:pt>
                <c:pt idx="48550" formatCode="General">
                  <c:v>0.99998299999999929</c:v>
                </c:pt>
                <c:pt idx="48551" formatCode="General">
                  <c:v>1.0000100000000001</c:v>
                </c:pt>
                <c:pt idx="48552" formatCode="General">
                  <c:v>1.0000199999999999</c:v>
                </c:pt>
                <c:pt idx="48553" formatCode="General">
                  <c:v>1.00004</c:v>
                </c:pt>
                <c:pt idx="48554" formatCode="General">
                  <c:v>1.00007</c:v>
                </c:pt>
                <c:pt idx="48555" formatCode="General">
                  <c:v>1.0000899999999999</c:v>
                </c:pt>
                <c:pt idx="48556" formatCode="General">
                  <c:v>1.0001</c:v>
                </c:pt>
                <c:pt idx="48557" formatCode="General">
                  <c:v>1.00013</c:v>
                </c:pt>
                <c:pt idx="48558" formatCode="General">
                  <c:v>1.0001500000000001</c:v>
                </c:pt>
                <c:pt idx="48559" formatCode="General">
                  <c:v>1.00017</c:v>
                </c:pt>
                <c:pt idx="48560" formatCode="General">
                  <c:v>1.0001899999999999</c:v>
                </c:pt>
                <c:pt idx="48561" formatCode="General">
                  <c:v>1.00021</c:v>
                </c:pt>
                <c:pt idx="48562" formatCode="General">
                  <c:v>1.00023</c:v>
                </c:pt>
                <c:pt idx="48563" formatCode="General">
                  <c:v>1.0002500000000001</c:v>
                </c:pt>
                <c:pt idx="48564" formatCode="General">
                  <c:v>1.00027</c:v>
                </c:pt>
                <c:pt idx="48565" formatCode="General">
                  <c:v>1.0002899999999999</c:v>
                </c:pt>
                <c:pt idx="48566" formatCode="General">
                  <c:v>1.00031</c:v>
                </c:pt>
                <c:pt idx="48567" formatCode="General">
                  <c:v>1.0003299999999991</c:v>
                </c:pt>
                <c:pt idx="48568" formatCode="General">
                  <c:v>1.0003500000000001</c:v>
                </c:pt>
                <c:pt idx="48569" formatCode="General">
                  <c:v>1.00037</c:v>
                </c:pt>
                <c:pt idx="48570" formatCode="General">
                  <c:v>1.0003899999999999</c:v>
                </c:pt>
                <c:pt idx="48571" formatCode="General">
                  <c:v>1.0004199999999999</c:v>
                </c:pt>
                <c:pt idx="48572" formatCode="General">
                  <c:v>1.000429999999999</c:v>
                </c:pt>
                <c:pt idx="48573" formatCode="General">
                  <c:v>1.0004599999999999</c:v>
                </c:pt>
                <c:pt idx="48574" formatCode="General">
                  <c:v>1.00048</c:v>
                </c:pt>
                <c:pt idx="48575" formatCode="General">
                  <c:v>1.0004999999999991</c:v>
                </c:pt>
                <c:pt idx="48576" formatCode="General">
                  <c:v>1.00051</c:v>
                </c:pt>
                <c:pt idx="48577" formatCode="General">
                  <c:v>1.00054</c:v>
                </c:pt>
                <c:pt idx="48578" formatCode="General">
                  <c:v>1.0005599999999999</c:v>
                </c:pt>
                <c:pt idx="48579" formatCode="General">
                  <c:v>1.00058</c:v>
                </c:pt>
                <c:pt idx="48580" formatCode="General">
                  <c:v>1.000599999999999</c:v>
                </c:pt>
                <c:pt idx="48581" formatCode="General">
                  <c:v>1.0006199999999998</c:v>
                </c:pt>
                <c:pt idx="48582" formatCode="General">
                  <c:v>1.00064</c:v>
                </c:pt>
                <c:pt idx="48583" formatCode="General">
                  <c:v>1.0006699999999991</c:v>
                </c:pt>
                <c:pt idx="48584" formatCode="General">
                  <c:v>1.00068</c:v>
                </c:pt>
                <c:pt idx="48585" formatCode="General">
                  <c:v>1.000699999999999</c:v>
                </c:pt>
                <c:pt idx="48586" formatCode="General">
                  <c:v>1.000729999999999</c:v>
                </c:pt>
                <c:pt idx="48587" formatCode="General">
                  <c:v>1.00075</c:v>
                </c:pt>
                <c:pt idx="48588" formatCode="General">
                  <c:v>1.0007599999999999</c:v>
                </c:pt>
                <c:pt idx="48589" formatCode="General">
                  <c:v>1.00078</c:v>
                </c:pt>
                <c:pt idx="48590" formatCode="General">
                  <c:v>1.00081</c:v>
                </c:pt>
                <c:pt idx="48591" formatCode="General">
                  <c:v>1.0008299999999992</c:v>
                </c:pt>
                <c:pt idx="48592" formatCode="General">
                  <c:v>1.00084</c:v>
                </c:pt>
                <c:pt idx="48593" formatCode="General">
                  <c:v>1.000869999999999</c:v>
                </c:pt>
                <c:pt idx="48594" formatCode="General">
                  <c:v>1.0008899999999998</c:v>
                </c:pt>
                <c:pt idx="48595" formatCode="General">
                  <c:v>1.00091</c:v>
                </c:pt>
                <c:pt idx="48596" formatCode="General">
                  <c:v>1.0009299999999992</c:v>
                </c:pt>
                <c:pt idx="48597" formatCode="General">
                  <c:v>1.00095</c:v>
                </c:pt>
                <c:pt idx="48598" formatCode="General">
                  <c:v>1.000969999999999</c:v>
                </c:pt>
                <c:pt idx="48599" formatCode="General">
                  <c:v>1.000999999999999</c:v>
                </c:pt>
                <c:pt idx="48600" formatCode="General">
                  <c:v>1.00101</c:v>
                </c:pt>
                <c:pt idx="48601" formatCode="General">
                  <c:v>1.0010299999999992</c:v>
                </c:pt>
                <c:pt idx="48602" formatCode="General">
                  <c:v>1.0010599999999998</c:v>
                </c:pt>
                <c:pt idx="48603" formatCode="General">
                  <c:v>1.00108</c:v>
                </c:pt>
                <c:pt idx="48604" formatCode="General">
                  <c:v>1.0010899999999998</c:v>
                </c:pt>
                <c:pt idx="48605" formatCode="General">
                  <c:v>1.0011099999999991</c:v>
                </c:pt>
                <c:pt idx="48606" formatCode="General">
                  <c:v>1.001139999999999</c:v>
                </c:pt>
                <c:pt idx="48607" formatCode="General">
                  <c:v>1.0011599999999998</c:v>
                </c:pt>
                <c:pt idx="48608" formatCode="General">
                  <c:v>1.00118</c:v>
                </c:pt>
                <c:pt idx="48609" formatCode="General">
                  <c:v>1.0011999999999992</c:v>
                </c:pt>
                <c:pt idx="48610" formatCode="General">
                  <c:v>1.0012199999999998</c:v>
                </c:pt>
                <c:pt idx="48611" formatCode="General">
                  <c:v>1.001239999999999</c:v>
                </c:pt>
                <c:pt idx="48612" formatCode="General">
                  <c:v>1.0012599999999998</c:v>
                </c:pt>
                <c:pt idx="48613" formatCode="General">
                  <c:v>1.0012799999999991</c:v>
                </c:pt>
                <c:pt idx="48614" formatCode="General">
                  <c:v>1.0012999999999992</c:v>
                </c:pt>
                <c:pt idx="48615" formatCode="General">
                  <c:v>1.0013199999999998</c:v>
                </c:pt>
                <c:pt idx="48616" formatCode="General">
                  <c:v>1.001339999999999</c:v>
                </c:pt>
                <c:pt idx="48617" formatCode="General">
                  <c:v>1.0013599999999998</c:v>
                </c:pt>
                <c:pt idx="48618" formatCode="General">
                  <c:v>1.001379999999999</c:v>
                </c:pt>
                <c:pt idx="48619" formatCode="General">
                  <c:v>1.0013999999999992</c:v>
                </c:pt>
                <c:pt idx="48620" formatCode="General">
                  <c:v>1.0014199999999998</c:v>
                </c:pt>
                <c:pt idx="48621" formatCode="General">
                  <c:v>1.0014399999999992</c:v>
                </c:pt>
                <c:pt idx="48622" formatCode="General">
                  <c:v>1.0014699999999992</c:v>
                </c:pt>
                <c:pt idx="48623" formatCode="General">
                  <c:v>1.001479999999999</c:v>
                </c:pt>
                <c:pt idx="48624" formatCode="General">
                  <c:v>1.001509999999999</c:v>
                </c:pt>
                <c:pt idx="48625" formatCode="General">
                  <c:v>1.0015299999999991</c:v>
                </c:pt>
                <c:pt idx="48626" formatCode="General">
                  <c:v>1.0015499999999991</c:v>
                </c:pt>
                <c:pt idx="48627" formatCode="General">
                  <c:v>1.0015599999999998</c:v>
                </c:pt>
                <c:pt idx="48628" formatCode="General">
                  <c:v>1.0015899999999998</c:v>
                </c:pt>
                <c:pt idx="48629" formatCode="General">
                  <c:v>1.001609999999999</c:v>
                </c:pt>
                <c:pt idx="48630" formatCode="General">
                  <c:v>1.0016299999999991</c:v>
                </c:pt>
                <c:pt idx="48631" formatCode="General">
                  <c:v>1.001649999999999</c:v>
                </c:pt>
                <c:pt idx="48632" formatCode="General">
                  <c:v>1.0016699999999992</c:v>
                </c:pt>
                <c:pt idx="48633" formatCode="General">
                  <c:v>1.0016899999999991</c:v>
                </c:pt>
                <c:pt idx="48634" formatCode="General">
                  <c:v>1.0017099999999992</c:v>
                </c:pt>
                <c:pt idx="48635" formatCode="General">
                  <c:v>1.0017299999999989</c:v>
                </c:pt>
                <c:pt idx="48636" formatCode="General">
                  <c:v>1.001749999999999</c:v>
                </c:pt>
                <c:pt idx="48637" formatCode="General">
                  <c:v>1.001779999999999</c:v>
                </c:pt>
                <c:pt idx="48638" formatCode="General">
                  <c:v>1.0017999999999991</c:v>
                </c:pt>
                <c:pt idx="48639" formatCode="General">
                  <c:v>1.0018099999999992</c:v>
                </c:pt>
                <c:pt idx="48640" formatCode="General">
                  <c:v>1.0018299999999989</c:v>
                </c:pt>
                <c:pt idx="48641" formatCode="General">
                  <c:v>1.0018599999999998</c:v>
                </c:pt>
                <c:pt idx="48642" formatCode="General">
                  <c:v>1.0018799999999992</c:v>
                </c:pt>
                <c:pt idx="48643" formatCode="General">
                  <c:v>1.0018899999999991</c:v>
                </c:pt>
                <c:pt idx="48644" formatCode="General">
                  <c:v>1.001919999999999</c:v>
                </c:pt>
                <c:pt idx="48645" formatCode="General">
                  <c:v>1.0019399999999992</c:v>
                </c:pt>
                <c:pt idx="48646" formatCode="General">
                  <c:v>1.0019599999999991</c:v>
                </c:pt>
                <c:pt idx="48647" formatCode="General">
                  <c:v>1.0019799999999992</c:v>
                </c:pt>
                <c:pt idx="48648" formatCode="General">
                  <c:v>1.002</c:v>
                </c:pt>
                <c:pt idx="48649" formatCode="General">
                  <c:v>1.0020199999999999</c:v>
                </c:pt>
                <c:pt idx="48650" formatCode="General">
                  <c:v>1.0020500000000001</c:v>
                </c:pt>
                <c:pt idx="48651" formatCode="General">
                  <c:v>1.00206</c:v>
                </c:pt>
                <c:pt idx="48652" formatCode="General">
                  <c:v>1.0020800000000001</c:v>
                </c:pt>
                <c:pt idx="48653" formatCode="General">
                  <c:v>1.0021</c:v>
                </c:pt>
                <c:pt idx="48654" formatCode="General">
                  <c:v>1.00213</c:v>
                </c:pt>
                <c:pt idx="48655" formatCode="General">
                  <c:v>1.00214</c:v>
                </c:pt>
                <c:pt idx="48656" formatCode="General">
                  <c:v>1.0021599999999999</c:v>
                </c:pt>
                <c:pt idx="48657" formatCode="General">
                  <c:v>1.0021899999999999</c:v>
                </c:pt>
                <c:pt idx="48658" formatCode="General">
                  <c:v>1.00221</c:v>
                </c:pt>
                <c:pt idx="48659" formatCode="General">
                  <c:v>1.00223</c:v>
                </c:pt>
                <c:pt idx="48660" formatCode="General">
                  <c:v>1.0022500000000001</c:v>
                </c:pt>
                <c:pt idx="48661" formatCode="General">
                  <c:v>1.00227</c:v>
                </c:pt>
                <c:pt idx="48662" formatCode="General">
                  <c:v>1.0022899999999999</c:v>
                </c:pt>
                <c:pt idx="48663" formatCode="General">
                  <c:v>1.00231</c:v>
                </c:pt>
                <c:pt idx="48664" formatCode="General">
                  <c:v>1.0023299999999991</c:v>
                </c:pt>
                <c:pt idx="48665" formatCode="General">
                  <c:v>1.0023500000000001</c:v>
                </c:pt>
                <c:pt idx="48666" formatCode="General">
                  <c:v>1.00238</c:v>
                </c:pt>
                <c:pt idx="48667" formatCode="General">
                  <c:v>1.0023899999999999</c:v>
                </c:pt>
                <c:pt idx="48668" formatCode="General">
                  <c:v>1.00241</c:v>
                </c:pt>
                <c:pt idx="48669" formatCode="General">
                  <c:v>1.002429999999999</c:v>
                </c:pt>
                <c:pt idx="48670" formatCode="General">
                  <c:v>1.0024599999999999</c:v>
                </c:pt>
                <c:pt idx="48671" formatCode="General">
                  <c:v>1.00247</c:v>
                </c:pt>
                <c:pt idx="48672" formatCode="General">
                  <c:v>1.0024999999999991</c:v>
                </c:pt>
                <c:pt idx="48673" formatCode="General">
                  <c:v>1.0025199999999999</c:v>
                </c:pt>
                <c:pt idx="48674" formatCode="General">
                  <c:v>1.002529999999999</c:v>
                </c:pt>
                <c:pt idx="48675" formatCode="General">
                  <c:v>1.0025599999999999</c:v>
                </c:pt>
                <c:pt idx="48676" formatCode="General">
                  <c:v>1.00258</c:v>
                </c:pt>
                <c:pt idx="48677" formatCode="General">
                  <c:v>1.002599999999999</c:v>
                </c:pt>
                <c:pt idx="48678" formatCode="General">
                  <c:v>1.00261</c:v>
                </c:pt>
                <c:pt idx="48679" formatCode="General">
                  <c:v>1.00264</c:v>
                </c:pt>
                <c:pt idx="48680" formatCode="General">
                  <c:v>1.0026599999999999</c:v>
                </c:pt>
                <c:pt idx="48681" formatCode="General">
                  <c:v>1.00268</c:v>
                </c:pt>
                <c:pt idx="48682" formatCode="General">
                  <c:v>1.002699999999999</c:v>
                </c:pt>
                <c:pt idx="48683" formatCode="General">
                  <c:v>1.0027199999999998</c:v>
                </c:pt>
                <c:pt idx="48684" formatCode="General">
                  <c:v>1.00274</c:v>
                </c:pt>
                <c:pt idx="48685" formatCode="General">
                  <c:v>1.0027599999999999</c:v>
                </c:pt>
                <c:pt idx="48686" formatCode="General">
                  <c:v>1.00278</c:v>
                </c:pt>
                <c:pt idx="48687" formatCode="General">
                  <c:v>1.002799999999999</c:v>
                </c:pt>
                <c:pt idx="48688" formatCode="General">
                  <c:v>1.0028299999999992</c:v>
                </c:pt>
                <c:pt idx="48689" formatCode="General">
                  <c:v>1.00285</c:v>
                </c:pt>
                <c:pt idx="48690" formatCode="General">
                  <c:v>1.0028599999999999</c:v>
                </c:pt>
                <c:pt idx="48691" formatCode="General">
                  <c:v>1.00288</c:v>
                </c:pt>
                <c:pt idx="48692" formatCode="General">
                  <c:v>1.00291</c:v>
                </c:pt>
                <c:pt idx="48693" formatCode="General">
                  <c:v>1.0029299999999992</c:v>
                </c:pt>
                <c:pt idx="48694" formatCode="General">
                  <c:v>1.0029399999999991</c:v>
                </c:pt>
                <c:pt idx="48695" formatCode="General">
                  <c:v>1.002969999999999</c:v>
                </c:pt>
                <c:pt idx="48696" formatCode="General">
                  <c:v>1.0029899999999998</c:v>
                </c:pt>
                <c:pt idx="48697" formatCode="General">
                  <c:v>1.00301</c:v>
                </c:pt>
                <c:pt idx="48698" formatCode="General">
                  <c:v>1.0030299999999992</c:v>
                </c:pt>
                <c:pt idx="48699" formatCode="General">
                  <c:v>1.00305</c:v>
                </c:pt>
                <c:pt idx="48700" formatCode="General">
                  <c:v>1.003069999999999</c:v>
                </c:pt>
                <c:pt idx="48701" formatCode="General">
                  <c:v>1.0030999999999992</c:v>
                </c:pt>
                <c:pt idx="48702" formatCode="General">
                  <c:v>1.0031099999999991</c:v>
                </c:pt>
                <c:pt idx="48703" formatCode="General">
                  <c:v>1.0031299999999992</c:v>
                </c:pt>
                <c:pt idx="48704" formatCode="General">
                  <c:v>1.00315</c:v>
                </c:pt>
                <c:pt idx="48705" formatCode="General">
                  <c:v>1.00318</c:v>
                </c:pt>
                <c:pt idx="48706" formatCode="General">
                  <c:v>1.0031899999999998</c:v>
                </c:pt>
                <c:pt idx="48707" formatCode="General">
                  <c:v>1.003209999999999</c:v>
                </c:pt>
                <c:pt idx="48708" formatCode="General">
                  <c:v>1.003239999999999</c:v>
                </c:pt>
                <c:pt idx="48709" formatCode="General">
                  <c:v>1.0032599999999998</c:v>
                </c:pt>
                <c:pt idx="48710" formatCode="General">
                  <c:v>1.0032799999999991</c:v>
                </c:pt>
                <c:pt idx="48711" formatCode="General">
                  <c:v>1.0032999999999992</c:v>
                </c:pt>
                <c:pt idx="48712" formatCode="General">
                  <c:v>1.0033199999999998</c:v>
                </c:pt>
                <c:pt idx="48713" formatCode="General">
                  <c:v>1.003339999999999</c:v>
                </c:pt>
                <c:pt idx="48714" formatCode="General">
                  <c:v>1.0033599999999998</c:v>
                </c:pt>
                <c:pt idx="48715" formatCode="General">
                  <c:v>1.0033799999999991</c:v>
                </c:pt>
                <c:pt idx="48716" formatCode="General">
                  <c:v>1.0033999999999992</c:v>
                </c:pt>
                <c:pt idx="48717" formatCode="General">
                  <c:v>1.0034299999999992</c:v>
                </c:pt>
                <c:pt idx="48718" formatCode="General">
                  <c:v>1.0034399999999992</c:v>
                </c:pt>
                <c:pt idx="48719" formatCode="General">
                  <c:v>1.0034599999999998</c:v>
                </c:pt>
                <c:pt idx="48720" formatCode="General">
                  <c:v>1.0034899999999998</c:v>
                </c:pt>
                <c:pt idx="48721" formatCode="General">
                  <c:v>1.003509999999999</c:v>
                </c:pt>
                <c:pt idx="48722" formatCode="General">
                  <c:v>1.0035199999999991</c:v>
                </c:pt>
                <c:pt idx="48723" formatCode="General">
                  <c:v>1.0035499999999991</c:v>
                </c:pt>
                <c:pt idx="48724" formatCode="General">
                  <c:v>1.0035699999999992</c:v>
                </c:pt>
                <c:pt idx="48725" formatCode="General">
                  <c:v>1.0035899999999998</c:v>
                </c:pt>
                <c:pt idx="48726" formatCode="General">
                  <c:v>1.003609999999999</c:v>
                </c:pt>
                <c:pt idx="48727" formatCode="General">
                  <c:v>1.0036299999999991</c:v>
                </c:pt>
                <c:pt idx="48728" formatCode="General">
                  <c:v>1.003649999999999</c:v>
                </c:pt>
                <c:pt idx="48729" formatCode="General">
                  <c:v>1.0036699999999992</c:v>
                </c:pt>
                <c:pt idx="48730" formatCode="General">
                  <c:v>1.0036899999999991</c:v>
                </c:pt>
                <c:pt idx="48731" formatCode="General">
                  <c:v>1.0037099999999992</c:v>
                </c:pt>
                <c:pt idx="48732" formatCode="General">
                  <c:v>1.0037299999999989</c:v>
                </c:pt>
                <c:pt idx="48733" formatCode="General">
                  <c:v>1.003749999999999</c:v>
                </c:pt>
                <c:pt idx="48734" formatCode="General">
                  <c:v>1.0037699999999992</c:v>
                </c:pt>
                <c:pt idx="48735" formatCode="General">
                  <c:v>1.0037899999999991</c:v>
                </c:pt>
                <c:pt idx="48736" formatCode="General">
                  <c:v>1.0038099999999992</c:v>
                </c:pt>
                <c:pt idx="48737" formatCode="General">
                  <c:v>1.0038399999999992</c:v>
                </c:pt>
                <c:pt idx="48738" formatCode="General">
                  <c:v>1.003849999999999</c:v>
                </c:pt>
                <c:pt idx="48739" formatCode="General">
                  <c:v>1.0038799999999992</c:v>
                </c:pt>
                <c:pt idx="48740" formatCode="General">
                  <c:v>1.0038999999999989</c:v>
                </c:pt>
                <c:pt idx="48741" formatCode="General">
                  <c:v>1.003919999999999</c:v>
                </c:pt>
                <c:pt idx="48742" formatCode="General">
                  <c:v>1.0039299999999987</c:v>
                </c:pt>
                <c:pt idx="48743" formatCode="General">
                  <c:v>1.0039599999999991</c:v>
                </c:pt>
                <c:pt idx="48744" formatCode="General">
                  <c:v>1.0039799999999992</c:v>
                </c:pt>
                <c:pt idx="48745" formatCode="General">
                  <c:v>1.004</c:v>
                </c:pt>
                <c:pt idx="48746" formatCode="General">
                  <c:v>1.0040199999999999</c:v>
                </c:pt>
                <c:pt idx="48747" formatCode="General">
                  <c:v>1.00404</c:v>
                </c:pt>
                <c:pt idx="48748" formatCode="General">
                  <c:v>1.00406</c:v>
                </c:pt>
                <c:pt idx="48749" formatCode="General">
                  <c:v>1.0040800000000001</c:v>
                </c:pt>
                <c:pt idx="48750" formatCode="General">
                  <c:v>1.0041</c:v>
                </c:pt>
                <c:pt idx="48751" formatCode="General">
                  <c:v>1.0041199999999999</c:v>
                </c:pt>
                <c:pt idx="48752" formatCode="General">
                  <c:v>1.0041500000000001</c:v>
                </c:pt>
                <c:pt idx="48753" formatCode="General">
                  <c:v>1.0041599999999999</c:v>
                </c:pt>
                <c:pt idx="48754" formatCode="General">
                  <c:v>1.0041800000000001</c:v>
                </c:pt>
                <c:pt idx="48755" formatCode="General">
                  <c:v>1.0042</c:v>
                </c:pt>
                <c:pt idx="48756" formatCode="General">
                  <c:v>1.00423</c:v>
                </c:pt>
                <c:pt idx="48757" formatCode="General">
                  <c:v>1.00424</c:v>
                </c:pt>
                <c:pt idx="48758" formatCode="General">
                  <c:v>1.0042599999999999</c:v>
                </c:pt>
                <c:pt idx="48759" formatCode="General">
                  <c:v>1.0042899999999999</c:v>
                </c:pt>
                <c:pt idx="48760" formatCode="General">
                  <c:v>1.00431</c:v>
                </c:pt>
                <c:pt idx="48761" formatCode="General">
                  <c:v>1.0043199999999999</c:v>
                </c:pt>
                <c:pt idx="48762" formatCode="General">
                  <c:v>1.0043500000000001</c:v>
                </c:pt>
                <c:pt idx="48763" formatCode="General">
                  <c:v>1.00437</c:v>
                </c:pt>
                <c:pt idx="48764" formatCode="General">
                  <c:v>1.0043899999999999</c:v>
                </c:pt>
                <c:pt idx="48765" formatCode="General">
                  <c:v>1.00441</c:v>
                </c:pt>
                <c:pt idx="48766" formatCode="General">
                  <c:v>1.004429999999999</c:v>
                </c:pt>
                <c:pt idx="48767" formatCode="General">
                  <c:v>1.0044500000000001</c:v>
                </c:pt>
                <c:pt idx="48768" formatCode="General">
                  <c:v>1.00447</c:v>
                </c:pt>
                <c:pt idx="48769" formatCode="General">
                  <c:v>1.0044899999999999</c:v>
                </c:pt>
                <c:pt idx="48770" formatCode="General">
                  <c:v>1.00451</c:v>
                </c:pt>
                <c:pt idx="48771" formatCode="General">
                  <c:v>1.00454</c:v>
                </c:pt>
                <c:pt idx="48772" formatCode="General">
                  <c:v>1.0045599999999999</c:v>
                </c:pt>
                <c:pt idx="48773" formatCode="General">
                  <c:v>1.00457</c:v>
                </c:pt>
                <c:pt idx="48774" formatCode="General">
                  <c:v>1.004599999999999</c:v>
                </c:pt>
                <c:pt idx="48775" formatCode="General">
                  <c:v>1.0046199999999998</c:v>
                </c:pt>
                <c:pt idx="48776" formatCode="General">
                  <c:v>1.00464</c:v>
                </c:pt>
                <c:pt idx="48777" formatCode="General">
                  <c:v>1.0046599999999999</c:v>
                </c:pt>
                <c:pt idx="48778" formatCode="General">
                  <c:v>1.00468</c:v>
                </c:pt>
                <c:pt idx="48779" formatCode="General">
                  <c:v>1.004699999999999</c:v>
                </c:pt>
                <c:pt idx="48780" formatCode="General">
                  <c:v>1.0047199999999998</c:v>
                </c:pt>
                <c:pt idx="48781" formatCode="General">
                  <c:v>1.00474</c:v>
                </c:pt>
                <c:pt idx="48782" formatCode="General">
                  <c:v>1.0047599999999999</c:v>
                </c:pt>
                <c:pt idx="48783" formatCode="General">
                  <c:v>1.00478</c:v>
                </c:pt>
                <c:pt idx="48784" formatCode="General">
                  <c:v>1.004799999999999</c:v>
                </c:pt>
                <c:pt idx="48785" formatCode="General">
                  <c:v>1.0048199999999998</c:v>
                </c:pt>
                <c:pt idx="48786" formatCode="General">
                  <c:v>1.00484</c:v>
                </c:pt>
                <c:pt idx="48787" formatCode="General">
                  <c:v>1.0048599999999999</c:v>
                </c:pt>
                <c:pt idx="48788" formatCode="General">
                  <c:v>1.0048899999999998</c:v>
                </c:pt>
                <c:pt idx="48789" formatCode="General">
                  <c:v>1.004899999999999</c:v>
                </c:pt>
                <c:pt idx="48790" formatCode="General">
                  <c:v>1.0049299999999992</c:v>
                </c:pt>
                <c:pt idx="48791" formatCode="General">
                  <c:v>1.00495</c:v>
                </c:pt>
                <c:pt idx="48792" formatCode="General">
                  <c:v>1.004969999999999</c:v>
                </c:pt>
                <c:pt idx="48793" formatCode="General">
                  <c:v>1.0049899999999998</c:v>
                </c:pt>
                <c:pt idx="48794" formatCode="General">
                  <c:v>1.00501</c:v>
                </c:pt>
                <c:pt idx="48795" formatCode="General">
                  <c:v>1.0050299999999992</c:v>
                </c:pt>
                <c:pt idx="48796" formatCode="General">
                  <c:v>1.00505</c:v>
                </c:pt>
                <c:pt idx="48797" formatCode="General">
                  <c:v>1.005069999999999</c:v>
                </c:pt>
                <c:pt idx="48798" formatCode="General">
                  <c:v>1.0050899999999998</c:v>
                </c:pt>
                <c:pt idx="48799" formatCode="General">
                  <c:v>1.0051099999999991</c:v>
                </c:pt>
                <c:pt idx="48800" formatCode="General">
                  <c:v>1.005139999999999</c:v>
                </c:pt>
                <c:pt idx="48801" formatCode="General">
                  <c:v>1.00515</c:v>
                </c:pt>
                <c:pt idx="48802" formatCode="General">
                  <c:v>1.005169999999999</c:v>
                </c:pt>
                <c:pt idx="48803" formatCode="General">
                  <c:v>1.0051999999999992</c:v>
                </c:pt>
                <c:pt idx="48804" formatCode="General">
                  <c:v>1.0052199999999998</c:v>
                </c:pt>
                <c:pt idx="48805" formatCode="General">
                  <c:v>1.0052299999999992</c:v>
                </c:pt>
                <c:pt idx="48806" formatCode="General">
                  <c:v>1.00525</c:v>
                </c:pt>
                <c:pt idx="48807" formatCode="General">
                  <c:v>1.00528</c:v>
                </c:pt>
                <c:pt idx="48808" formatCode="General">
                  <c:v>1.0052899999999998</c:v>
                </c:pt>
                <c:pt idx="48809" formatCode="General">
                  <c:v>1.005309999999999</c:v>
                </c:pt>
                <c:pt idx="48810" formatCode="General">
                  <c:v>1.005339999999999</c:v>
                </c:pt>
                <c:pt idx="48811" formatCode="General">
                  <c:v>1.0053599999999998</c:v>
                </c:pt>
                <c:pt idx="48812" formatCode="General">
                  <c:v>1.0053799999999991</c:v>
                </c:pt>
                <c:pt idx="48813" formatCode="General">
                  <c:v>1.0053999999999992</c:v>
                </c:pt>
                <c:pt idx="48814" formatCode="General">
                  <c:v>1.0054199999999998</c:v>
                </c:pt>
                <c:pt idx="48815" formatCode="General">
                  <c:v>1.005439999999999</c:v>
                </c:pt>
                <c:pt idx="48816" formatCode="General">
                  <c:v>1.0054599999999998</c:v>
                </c:pt>
                <c:pt idx="48817" formatCode="General">
                  <c:v>1.005479999999999</c:v>
                </c:pt>
                <c:pt idx="48818" formatCode="General">
                  <c:v>1.0054999999999992</c:v>
                </c:pt>
                <c:pt idx="48819" formatCode="General">
                  <c:v>1.0055199999999991</c:v>
                </c:pt>
                <c:pt idx="48820" formatCode="General">
                  <c:v>1.0055399999999992</c:v>
                </c:pt>
                <c:pt idx="48821" formatCode="General">
                  <c:v>1.0055599999999998</c:v>
                </c:pt>
                <c:pt idx="48822" formatCode="General">
                  <c:v>1.0055899999999998</c:v>
                </c:pt>
                <c:pt idx="48823" formatCode="General">
                  <c:v>1.005609999999999</c:v>
                </c:pt>
                <c:pt idx="48824" formatCode="General">
                  <c:v>1.0056199999999991</c:v>
                </c:pt>
                <c:pt idx="48825" formatCode="General">
                  <c:v>1.005649999999999</c:v>
                </c:pt>
                <c:pt idx="48826" formatCode="General">
                  <c:v>1.0056699999999992</c:v>
                </c:pt>
                <c:pt idx="48827" formatCode="General">
                  <c:v>1.0056899999999998</c:v>
                </c:pt>
                <c:pt idx="48828" formatCode="General">
                  <c:v>1.0056999999999992</c:v>
                </c:pt>
                <c:pt idx="48829" formatCode="General">
                  <c:v>1.0057299999999989</c:v>
                </c:pt>
                <c:pt idx="48830" formatCode="General">
                  <c:v>1.005749999999999</c:v>
                </c:pt>
                <c:pt idx="48831" formatCode="General">
                  <c:v>1.0057699999999992</c:v>
                </c:pt>
                <c:pt idx="48832" formatCode="General">
                  <c:v>1.0057899999999991</c:v>
                </c:pt>
                <c:pt idx="48833" formatCode="General">
                  <c:v>1.0058099999999992</c:v>
                </c:pt>
                <c:pt idx="48834" formatCode="General">
                  <c:v>1.0058299999999989</c:v>
                </c:pt>
                <c:pt idx="48835" formatCode="General">
                  <c:v>1.005849999999999</c:v>
                </c:pt>
                <c:pt idx="48836" formatCode="General">
                  <c:v>1.0058699999999992</c:v>
                </c:pt>
                <c:pt idx="48837" formatCode="General">
                  <c:v>1.0058899999999991</c:v>
                </c:pt>
                <c:pt idx="48838" formatCode="General">
                  <c:v>1.005919999999999</c:v>
                </c:pt>
                <c:pt idx="48839" formatCode="General">
                  <c:v>1.0059399999999992</c:v>
                </c:pt>
                <c:pt idx="48840" formatCode="General">
                  <c:v>1.005949999999999</c:v>
                </c:pt>
                <c:pt idx="48841" formatCode="General">
                  <c:v>1.0059799999999992</c:v>
                </c:pt>
                <c:pt idx="48842" formatCode="General">
                  <c:v>1.006</c:v>
                </c:pt>
                <c:pt idx="48843" formatCode="General">
                  <c:v>1.0060199999999999</c:v>
                </c:pt>
                <c:pt idx="48844" formatCode="General">
                  <c:v>1.00603</c:v>
                </c:pt>
                <c:pt idx="48845" formatCode="General">
                  <c:v>1.00606</c:v>
                </c:pt>
                <c:pt idx="48846" formatCode="General">
                  <c:v>1.0060800000000001</c:v>
                </c:pt>
                <c:pt idx="48847" formatCode="General">
                  <c:v>1.0061</c:v>
                </c:pt>
                <c:pt idx="48848" formatCode="General">
                  <c:v>1.0061199999999999</c:v>
                </c:pt>
                <c:pt idx="48849" formatCode="General">
                  <c:v>1.00614</c:v>
                </c:pt>
                <c:pt idx="48850" formatCode="General">
                  <c:v>1.0061599999999999</c:v>
                </c:pt>
                <c:pt idx="48851" formatCode="General">
                  <c:v>1.0061800000000001</c:v>
                </c:pt>
                <c:pt idx="48852" formatCode="General">
                  <c:v>1.0062</c:v>
                </c:pt>
                <c:pt idx="48853" formatCode="General">
                  <c:v>1.0062199999999999</c:v>
                </c:pt>
                <c:pt idx="48854" formatCode="General">
                  <c:v>1.0062500000000001</c:v>
                </c:pt>
                <c:pt idx="48855" formatCode="General">
                  <c:v>1.00627</c:v>
                </c:pt>
                <c:pt idx="48856" formatCode="General">
                  <c:v>1.0062800000000001</c:v>
                </c:pt>
                <c:pt idx="48857" formatCode="General">
                  <c:v>1.0063</c:v>
                </c:pt>
                <c:pt idx="48858" formatCode="General">
                  <c:v>1.0063299999999991</c:v>
                </c:pt>
                <c:pt idx="48859" formatCode="General">
                  <c:v>1.0063500000000001</c:v>
                </c:pt>
                <c:pt idx="48860" formatCode="General">
                  <c:v>1.0063599999999999</c:v>
                </c:pt>
                <c:pt idx="48861" formatCode="General">
                  <c:v>1.0063899999999999</c:v>
                </c:pt>
                <c:pt idx="48862" formatCode="General">
                  <c:v>1.00641</c:v>
                </c:pt>
                <c:pt idx="48863" formatCode="General">
                  <c:v>1.006429999999999</c:v>
                </c:pt>
                <c:pt idx="48864" formatCode="General">
                  <c:v>1.0064500000000001</c:v>
                </c:pt>
                <c:pt idx="48865" formatCode="General">
                  <c:v>1.00647</c:v>
                </c:pt>
                <c:pt idx="48866" formatCode="General">
                  <c:v>1.0064899999999999</c:v>
                </c:pt>
                <c:pt idx="48867" formatCode="General">
                  <c:v>1.0065199999999999</c:v>
                </c:pt>
                <c:pt idx="48868" formatCode="General">
                  <c:v>1.006529999999999</c:v>
                </c:pt>
                <c:pt idx="48869" formatCode="General">
                  <c:v>1.0065500000000001</c:v>
                </c:pt>
                <c:pt idx="48870" formatCode="General">
                  <c:v>1.00657</c:v>
                </c:pt>
                <c:pt idx="48871" formatCode="General">
                  <c:v>1.0065999999999991</c:v>
                </c:pt>
                <c:pt idx="48872" formatCode="General">
                  <c:v>1.00661</c:v>
                </c:pt>
                <c:pt idx="48873" formatCode="General">
                  <c:v>1.006629999999999</c:v>
                </c:pt>
                <c:pt idx="48874" formatCode="General">
                  <c:v>1.0066599999999999</c:v>
                </c:pt>
                <c:pt idx="48875" formatCode="General">
                  <c:v>1.00668</c:v>
                </c:pt>
                <c:pt idx="48876" formatCode="General">
                  <c:v>1.006699999999999</c:v>
                </c:pt>
                <c:pt idx="48877" formatCode="General">
                  <c:v>1.0067199999999998</c:v>
                </c:pt>
                <c:pt idx="48878" formatCode="General">
                  <c:v>1.00674</c:v>
                </c:pt>
                <c:pt idx="48879" formatCode="General">
                  <c:v>1.00675</c:v>
                </c:pt>
                <c:pt idx="48880" formatCode="General">
                  <c:v>1.00678</c:v>
                </c:pt>
                <c:pt idx="48881" formatCode="General">
                  <c:v>1.006799999999999</c:v>
                </c:pt>
                <c:pt idx="48882" formatCode="General">
                  <c:v>1.0068199999999998</c:v>
                </c:pt>
                <c:pt idx="48883" formatCode="General">
                  <c:v>1.00684</c:v>
                </c:pt>
                <c:pt idx="48884" formatCode="General">
                  <c:v>1.0068599999999999</c:v>
                </c:pt>
                <c:pt idx="48885" formatCode="General">
                  <c:v>1.00688</c:v>
                </c:pt>
                <c:pt idx="48886" formatCode="General">
                  <c:v>1.006899999999999</c:v>
                </c:pt>
                <c:pt idx="48887" formatCode="General">
                  <c:v>1.0069199999999998</c:v>
                </c:pt>
                <c:pt idx="48888" formatCode="General">
                  <c:v>1.0069399999999991</c:v>
                </c:pt>
                <c:pt idx="48889" formatCode="General">
                  <c:v>1.006969999999999</c:v>
                </c:pt>
                <c:pt idx="48890" formatCode="General">
                  <c:v>1.0069899999999998</c:v>
                </c:pt>
                <c:pt idx="48891" formatCode="General">
                  <c:v>1.006999999999999</c:v>
                </c:pt>
                <c:pt idx="48892" formatCode="General">
                  <c:v>1.0070299999999992</c:v>
                </c:pt>
                <c:pt idx="48893" formatCode="General">
                  <c:v>1.00705</c:v>
                </c:pt>
                <c:pt idx="48894" formatCode="General">
                  <c:v>1.007069999999999</c:v>
                </c:pt>
                <c:pt idx="48895" formatCode="General">
                  <c:v>1.00708</c:v>
                </c:pt>
                <c:pt idx="48896" formatCode="General">
                  <c:v>1.0071099999999991</c:v>
                </c:pt>
                <c:pt idx="48897" formatCode="General">
                  <c:v>1.0071299999999992</c:v>
                </c:pt>
                <c:pt idx="48898" formatCode="General">
                  <c:v>1.00715</c:v>
                </c:pt>
                <c:pt idx="48899" formatCode="General">
                  <c:v>1.007169999999999</c:v>
                </c:pt>
                <c:pt idx="48900" formatCode="General">
                  <c:v>1.0071899999999998</c:v>
                </c:pt>
                <c:pt idx="48901" formatCode="General">
                  <c:v>1.0072099999999991</c:v>
                </c:pt>
                <c:pt idx="48902" formatCode="General">
                  <c:v>1.0072299999999992</c:v>
                </c:pt>
                <c:pt idx="48903" formatCode="General">
                  <c:v>1.00725</c:v>
                </c:pt>
                <c:pt idx="48904" formatCode="General">
                  <c:v>1.0072699999999992</c:v>
                </c:pt>
                <c:pt idx="48905" formatCode="General">
                  <c:v>1.0072999999999992</c:v>
                </c:pt>
                <c:pt idx="48906" formatCode="General">
                  <c:v>1.0073199999999998</c:v>
                </c:pt>
                <c:pt idx="48907" formatCode="General">
                  <c:v>1.0073299999999992</c:v>
                </c:pt>
                <c:pt idx="48908" formatCode="General">
                  <c:v>1.00735</c:v>
                </c:pt>
                <c:pt idx="48909" formatCode="General">
                  <c:v>1.0073799999999991</c:v>
                </c:pt>
                <c:pt idx="48910" formatCode="General">
                  <c:v>1.0073999999999992</c:v>
                </c:pt>
                <c:pt idx="48911" formatCode="General">
                  <c:v>1.0074199999999998</c:v>
                </c:pt>
                <c:pt idx="48912" formatCode="General">
                  <c:v>1.007439999999999</c:v>
                </c:pt>
                <c:pt idx="48913" formatCode="General">
                  <c:v>1.0074599999999998</c:v>
                </c:pt>
                <c:pt idx="48914" formatCode="General">
                  <c:v>1.007479999999999</c:v>
                </c:pt>
                <c:pt idx="48915" formatCode="General">
                  <c:v>1.0074999999999992</c:v>
                </c:pt>
                <c:pt idx="48916" formatCode="General">
                  <c:v>1.0075199999999991</c:v>
                </c:pt>
                <c:pt idx="48917" formatCode="General">
                  <c:v>1.0075399999999992</c:v>
                </c:pt>
                <c:pt idx="48918" formatCode="General">
                  <c:v>1.0075699999999992</c:v>
                </c:pt>
                <c:pt idx="48919" formatCode="General">
                  <c:v>1.007579999999999</c:v>
                </c:pt>
                <c:pt idx="48920" formatCode="General">
                  <c:v>1.0075999999999992</c:v>
                </c:pt>
                <c:pt idx="48921" formatCode="General">
                  <c:v>1.0076199999999991</c:v>
                </c:pt>
                <c:pt idx="48922" formatCode="General">
                  <c:v>1.007649999999999</c:v>
                </c:pt>
                <c:pt idx="48923" formatCode="General">
                  <c:v>1.0076599999999998</c:v>
                </c:pt>
                <c:pt idx="48924" formatCode="General">
                  <c:v>1.007679999999999</c:v>
                </c:pt>
                <c:pt idx="48925" formatCode="General">
                  <c:v>1.0077099999999992</c:v>
                </c:pt>
                <c:pt idx="48926" formatCode="General">
                  <c:v>1.0077299999999989</c:v>
                </c:pt>
                <c:pt idx="48927" formatCode="General">
                  <c:v>1.007749999999999</c:v>
                </c:pt>
                <c:pt idx="48928" formatCode="General">
                  <c:v>1.0077699999999992</c:v>
                </c:pt>
                <c:pt idx="48929" formatCode="General">
                  <c:v>1.0077899999999991</c:v>
                </c:pt>
                <c:pt idx="48930" formatCode="General">
                  <c:v>1.0078099999999992</c:v>
                </c:pt>
                <c:pt idx="48931" formatCode="General">
                  <c:v>1.0078299999999989</c:v>
                </c:pt>
                <c:pt idx="48932" formatCode="General">
                  <c:v>1.007849999999999</c:v>
                </c:pt>
                <c:pt idx="48933" formatCode="General">
                  <c:v>1.0078699999999992</c:v>
                </c:pt>
                <c:pt idx="48934" formatCode="General">
                  <c:v>1.0078899999999991</c:v>
                </c:pt>
                <c:pt idx="48935" formatCode="General">
                  <c:v>1.0079099999999992</c:v>
                </c:pt>
                <c:pt idx="48936" formatCode="General">
                  <c:v>1.0079299999999987</c:v>
                </c:pt>
                <c:pt idx="48937" formatCode="General">
                  <c:v>1.0079599999999991</c:v>
                </c:pt>
                <c:pt idx="48938" formatCode="General">
                  <c:v>1.0079799999999992</c:v>
                </c:pt>
                <c:pt idx="48939" formatCode="General">
                  <c:v>1.0079899999999991</c:v>
                </c:pt>
                <c:pt idx="48940" formatCode="General">
                  <c:v>1.0080199999999999</c:v>
                </c:pt>
                <c:pt idx="48941" formatCode="General">
                  <c:v>1.00804</c:v>
                </c:pt>
                <c:pt idx="48942" formatCode="General">
                  <c:v>1.0080499999999999</c:v>
                </c:pt>
                <c:pt idx="48943" formatCode="General">
                  <c:v>1.00807</c:v>
                </c:pt>
                <c:pt idx="48944" formatCode="General">
                  <c:v>1.0081</c:v>
                </c:pt>
                <c:pt idx="48945" formatCode="General">
                  <c:v>1.0081199999999999</c:v>
                </c:pt>
                <c:pt idx="48946" formatCode="General">
                  <c:v>1.00813</c:v>
                </c:pt>
                <c:pt idx="48947" formatCode="General">
                  <c:v>1.0081599999999999</c:v>
                </c:pt>
                <c:pt idx="48948" formatCode="General">
                  <c:v>1.0081800000000001</c:v>
                </c:pt>
                <c:pt idx="48949" formatCode="General">
                  <c:v>1.0082</c:v>
                </c:pt>
                <c:pt idx="48950" formatCode="General">
                  <c:v>1.0082199999999999</c:v>
                </c:pt>
                <c:pt idx="48951" formatCode="General">
                  <c:v>1.00824</c:v>
                </c:pt>
                <c:pt idx="48952" formatCode="General">
                  <c:v>1.0082599999999999</c:v>
                </c:pt>
                <c:pt idx="48953" formatCode="General">
                  <c:v>1.0082800000000001</c:v>
                </c:pt>
                <c:pt idx="48954" formatCode="General">
                  <c:v>1.0083</c:v>
                </c:pt>
                <c:pt idx="48955" formatCode="General">
                  <c:v>1.0083199999999999</c:v>
                </c:pt>
                <c:pt idx="48956" formatCode="General">
                  <c:v>1.0083500000000001</c:v>
                </c:pt>
                <c:pt idx="48957" formatCode="General">
                  <c:v>1.00837</c:v>
                </c:pt>
                <c:pt idx="48958" formatCode="General">
                  <c:v>1.0083800000000001</c:v>
                </c:pt>
                <c:pt idx="48959" formatCode="General">
                  <c:v>1.00841</c:v>
                </c:pt>
                <c:pt idx="48960" formatCode="General">
                  <c:v>1.008429999999999</c:v>
                </c:pt>
                <c:pt idx="48961" formatCode="General">
                  <c:v>1.0084500000000001</c:v>
                </c:pt>
                <c:pt idx="48962" formatCode="General">
                  <c:v>1.00847</c:v>
                </c:pt>
                <c:pt idx="48963" formatCode="General">
                  <c:v>1.0084899999999999</c:v>
                </c:pt>
                <c:pt idx="48964" formatCode="General">
                  <c:v>1.00851</c:v>
                </c:pt>
                <c:pt idx="48965" formatCode="General">
                  <c:v>1.008529999999999</c:v>
                </c:pt>
                <c:pt idx="48966" formatCode="General">
                  <c:v>1.0085500000000001</c:v>
                </c:pt>
                <c:pt idx="48967" formatCode="General">
                  <c:v>1.00857</c:v>
                </c:pt>
                <c:pt idx="48968" formatCode="General">
                  <c:v>1.0085899999999999</c:v>
                </c:pt>
                <c:pt idx="48969" formatCode="General">
                  <c:v>1.0086199999999999</c:v>
                </c:pt>
                <c:pt idx="48970" formatCode="General">
                  <c:v>1.008629999999999</c:v>
                </c:pt>
                <c:pt idx="48971" formatCode="General">
                  <c:v>1.00865</c:v>
                </c:pt>
                <c:pt idx="48972" formatCode="General">
                  <c:v>1.00867</c:v>
                </c:pt>
                <c:pt idx="48973" formatCode="General">
                  <c:v>1.008699999999999</c:v>
                </c:pt>
                <c:pt idx="48974" formatCode="General">
                  <c:v>1.00871</c:v>
                </c:pt>
                <c:pt idx="48975" formatCode="General">
                  <c:v>1.008729999999999</c:v>
                </c:pt>
                <c:pt idx="48976" formatCode="General">
                  <c:v>1.0087599999999999</c:v>
                </c:pt>
                <c:pt idx="48977" formatCode="General">
                  <c:v>1.00878</c:v>
                </c:pt>
                <c:pt idx="48978" formatCode="General">
                  <c:v>1.0087899999999999</c:v>
                </c:pt>
                <c:pt idx="48979" formatCode="General">
                  <c:v>1.0088199999999998</c:v>
                </c:pt>
                <c:pt idx="48980" formatCode="General">
                  <c:v>1.00884</c:v>
                </c:pt>
                <c:pt idx="48981" formatCode="General">
                  <c:v>1.0088599999999999</c:v>
                </c:pt>
                <c:pt idx="48982" formatCode="General">
                  <c:v>1.00888</c:v>
                </c:pt>
                <c:pt idx="48983" formatCode="General">
                  <c:v>1.008899999999999</c:v>
                </c:pt>
                <c:pt idx="48984" formatCode="General">
                  <c:v>1.0089199999999998</c:v>
                </c:pt>
                <c:pt idx="48985" formatCode="General">
                  <c:v>1.0089399999999991</c:v>
                </c:pt>
                <c:pt idx="48986" formatCode="General">
                  <c:v>1.0089599999999999</c:v>
                </c:pt>
                <c:pt idx="48987" formatCode="General">
                  <c:v>1.00898</c:v>
                </c:pt>
                <c:pt idx="48988" formatCode="General">
                  <c:v>1.00901</c:v>
                </c:pt>
                <c:pt idx="48989" formatCode="General">
                  <c:v>1.0090299999999992</c:v>
                </c:pt>
                <c:pt idx="48990" formatCode="General">
                  <c:v>1.009039999999999</c:v>
                </c:pt>
                <c:pt idx="48991" formatCode="General">
                  <c:v>1.009069999999999</c:v>
                </c:pt>
                <c:pt idx="48992" formatCode="General">
                  <c:v>1.0090899999999998</c:v>
                </c:pt>
                <c:pt idx="48993" formatCode="General">
                  <c:v>1.00911</c:v>
                </c:pt>
                <c:pt idx="48994" formatCode="General">
                  <c:v>1.0091199999999998</c:v>
                </c:pt>
                <c:pt idx="48995" formatCode="General">
                  <c:v>1.00915</c:v>
                </c:pt>
                <c:pt idx="48996" formatCode="General">
                  <c:v>1.009169999999999</c:v>
                </c:pt>
                <c:pt idx="48997" formatCode="General">
                  <c:v>1.0091899999999998</c:v>
                </c:pt>
                <c:pt idx="48998" formatCode="General">
                  <c:v>1.0092099999999991</c:v>
                </c:pt>
                <c:pt idx="48999" formatCode="General">
                  <c:v>1.0092299999999992</c:v>
                </c:pt>
                <c:pt idx="49000" formatCode="General">
                  <c:v>1.00925</c:v>
                </c:pt>
                <c:pt idx="49001" formatCode="General">
                  <c:v>1.009269999999999</c:v>
                </c:pt>
                <c:pt idx="49002" formatCode="General">
                  <c:v>1.0092899999999998</c:v>
                </c:pt>
                <c:pt idx="49003" formatCode="General">
                  <c:v>1.009309999999999</c:v>
                </c:pt>
                <c:pt idx="49004" formatCode="General">
                  <c:v>1.009339999999999</c:v>
                </c:pt>
                <c:pt idx="49005" formatCode="General">
                  <c:v>1.0093599999999998</c:v>
                </c:pt>
                <c:pt idx="49006" formatCode="General">
                  <c:v>1.0093699999999992</c:v>
                </c:pt>
                <c:pt idx="49007" formatCode="General">
                  <c:v>1.0093999999999992</c:v>
                </c:pt>
                <c:pt idx="49008" formatCode="General">
                  <c:v>1.0094199999999998</c:v>
                </c:pt>
                <c:pt idx="49009" formatCode="General">
                  <c:v>1.009439999999999</c:v>
                </c:pt>
                <c:pt idx="49010" formatCode="General">
                  <c:v>1.0094599999999998</c:v>
                </c:pt>
                <c:pt idx="49011" formatCode="General">
                  <c:v>1.009479999999999</c:v>
                </c:pt>
                <c:pt idx="49012" formatCode="General">
                  <c:v>1.0094999999999992</c:v>
                </c:pt>
                <c:pt idx="49013" formatCode="General">
                  <c:v>1.0095199999999998</c:v>
                </c:pt>
                <c:pt idx="49014" formatCode="General">
                  <c:v>1.0095399999999992</c:v>
                </c:pt>
                <c:pt idx="49015" formatCode="General">
                  <c:v>1.0095599999999998</c:v>
                </c:pt>
                <c:pt idx="49016" formatCode="General">
                  <c:v>1.009579999999999</c:v>
                </c:pt>
                <c:pt idx="49017" formatCode="General">
                  <c:v>1.0095999999999992</c:v>
                </c:pt>
                <c:pt idx="49018" formatCode="General">
                  <c:v>1.0096199999999991</c:v>
                </c:pt>
                <c:pt idx="49019" formatCode="General">
                  <c:v>1.0096399999999992</c:v>
                </c:pt>
                <c:pt idx="49020" formatCode="General">
                  <c:v>1.0096699999999992</c:v>
                </c:pt>
                <c:pt idx="49021" formatCode="General">
                  <c:v>1.009679999999999</c:v>
                </c:pt>
                <c:pt idx="49022" formatCode="General">
                  <c:v>1.0096999999999992</c:v>
                </c:pt>
                <c:pt idx="49023" formatCode="General">
                  <c:v>1.0097199999999991</c:v>
                </c:pt>
                <c:pt idx="49024" formatCode="General">
                  <c:v>1.009749999999999</c:v>
                </c:pt>
                <c:pt idx="49025" formatCode="General">
                  <c:v>1.0097599999999998</c:v>
                </c:pt>
                <c:pt idx="49026" formatCode="General">
                  <c:v>1.009779999999999</c:v>
                </c:pt>
                <c:pt idx="49027" formatCode="General">
                  <c:v>1.0098099999999992</c:v>
                </c:pt>
                <c:pt idx="49028" formatCode="General">
                  <c:v>1.0098299999999989</c:v>
                </c:pt>
                <c:pt idx="49029" formatCode="General">
                  <c:v>1.009849999999999</c:v>
                </c:pt>
                <c:pt idx="49030" formatCode="General">
                  <c:v>1.0098699999999992</c:v>
                </c:pt>
                <c:pt idx="49031" formatCode="General">
                  <c:v>1.0098899999999991</c:v>
                </c:pt>
                <c:pt idx="49032" formatCode="General">
                  <c:v>1.0099099999999992</c:v>
                </c:pt>
                <c:pt idx="49033" formatCode="General">
                  <c:v>1.0099299999999989</c:v>
                </c:pt>
                <c:pt idx="49034" formatCode="General">
                  <c:v>1.009949999999999</c:v>
                </c:pt>
                <c:pt idx="49035" formatCode="General">
                  <c:v>1.0099699999999991</c:v>
                </c:pt>
                <c:pt idx="49036" formatCode="General">
                  <c:v>1.0099899999999991</c:v>
                </c:pt>
                <c:pt idx="49037" formatCode="General">
                  <c:v>1.0100100000000001</c:v>
                </c:pt>
                <c:pt idx="49038" formatCode="General">
                  <c:v>1.01003</c:v>
                </c:pt>
                <c:pt idx="49039" formatCode="General">
                  <c:v>1.01006</c:v>
                </c:pt>
                <c:pt idx="49040" formatCode="General">
                  <c:v>1.0100800000000001</c:v>
                </c:pt>
                <c:pt idx="49041" formatCode="General">
                  <c:v>1.0100899999999999</c:v>
                </c:pt>
                <c:pt idx="49042" formatCode="General">
                  <c:v>1.0101199999999999</c:v>
                </c:pt>
                <c:pt idx="49043" formatCode="General">
                  <c:v>1.01014</c:v>
                </c:pt>
                <c:pt idx="49044" formatCode="General">
                  <c:v>1.0101599999999999</c:v>
                </c:pt>
                <c:pt idx="49045" formatCode="General">
                  <c:v>1.01017</c:v>
                </c:pt>
                <c:pt idx="49046" formatCode="General">
                  <c:v>1.0102</c:v>
                </c:pt>
                <c:pt idx="49047" formatCode="General">
                  <c:v>1.0102199999999999</c:v>
                </c:pt>
                <c:pt idx="49048" formatCode="General">
                  <c:v>1.01024</c:v>
                </c:pt>
                <c:pt idx="49049" formatCode="General">
                  <c:v>1.0102599999999999</c:v>
                </c:pt>
                <c:pt idx="49050" formatCode="General">
                  <c:v>1.0102800000000001</c:v>
                </c:pt>
                <c:pt idx="49051" formatCode="General">
                  <c:v>1.0103</c:v>
                </c:pt>
                <c:pt idx="49052" formatCode="General">
                  <c:v>1.0103199999999999</c:v>
                </c:pt>
                <c:pt idx="49053" formatCode="General">
                  <c:v>1.01034</c:v>
                </c:pt>
                <c:pt idx="49054" formatCode="General">
                  <c:v>1.0103599999999999</c:v>
                </c:pt>
                <c:pt idx="49055" formatCode="General">
                  <c:v>1.0103899999999999</c:v>
                </c:pt>
                <c:pt idx="49056" formatCode="General">
                  <c:v>1.01041</c:v>
                </c:pt>
                <c:pt idx="49057" formatCode="General">
                  <c:v>1.0104199999999999</c:v>
                </c:pt>
                <c:pt idx="49058" formatCode="General">
                  <c:v>1.01044</c:v>
                </c:pt>
                <c:pt idx="49059" formatCode="General">
                  <c:v>1.01047</c:v>
                </c:pt>
                <c:pt idx="49060" formatCode="General">
                  <c:v>1.0104899999999999</c:v>
                </c:pt>
                <c:pt idx="49061" formatCode="General">
                  <c:v>1.0105</c:v>
                </c:pt>
                <c:pt idx="49062" formatCode="General">
                  <c:v>1.010529999999999</c:v>
                </c:pt>
                <c:pt idx="49063" formatCode="General">
                  <c:v>1.0105500000000001</c:v>
                </c:pt>
                <c:pt idx="49064" formatCode="General">
                  <c:v>1.01057</c:v>
                </c:pt>
                <c:pt idx="49065" formatCode="General">
                  <c:v>1.0105899999999999</c:v>
                </c:pt>
                <c:pt idx="49066" formatCode="General">
                  <c:v>1.01061</c:v>
                </c:pt>
                <c:pt idx="49067" formatCode="General">
                  <c:v>1.010629999999999</c:v>
                </c:pt>
                <c:pt idx="49068" formatCode="General">
                  <c:v>1.01065</c:v>
                </c:pt>
                <c:pt idx="49069" formatCode="General">
                  <c:v>1.01067</c:v>
                </c:pt>
                <c:pt idx="49070" formatCode="General">
                  <c:v>1.0106899999999999</c:v>
                </c:pt>
                <c:pt idx="49071" formatCode="General">
                  <c:v>1.0107199999999998</c:v>
                </c:pt>
                <c:pt idx="49072" formatCode="General">
                  <c:v>1.01074</c:v>
                </c:pt>
                <c:pt idx="49073" formatCode="General">
                  <c:v>1.01075</c:v>
                </c:pt>
                <c:pt idx="49074" formatCode="General">
                  <c:v>1.0107699999999991</c:v>
                </c:pt>
                <c:pt idx="49075" formatCode="General">
                  <c:v>1.010799999999999</c:v>
                </c:pt>
                <c:pt idx="49076" formatCode="General">
                  <c:v>1.01081</c:v>
                </c:pt>
                <c:pt idx="49077" formatCode="General">
                  <c:v>1.01084</c:v>
                </c:pt>
                <c:pt idx="49078" formatCode="General">
                  <c:v>1.0108599999999999</c:v>
                </c:pt>
                <c:pt idx="49079" formatCode="General">
                  <c:v>1.01088</c:v>
                </c:pt>
                <c:pt idx="49080" formatCode="General">
                  <c:v>1.010899999999999</c:v>
                </c:pt>
                <c:pt idx="49081" formatCode="General">
                  <c:v>1.0109199999999998</c:v>
                </c:pt>
                <c:pt idx="49082" formatCode="General">
                  <c:v>1.0109399999999991</c:v>
                </c:pt>
                <c:pt idx="49083" formatCode="General">
                  <c:v>1.0109599999999999</c:v>
                </c:pt>
                <c:pt idx="49084" formatCode="General">
                  <c:v>1.01098</c:v>
                </c:pt>
                <c:pt idx="49085" formatCode="General">
                  <c:v>1.010999999999999</c:v>
                </c:pt>
                <c:pt idx="49086" formatCode="General">
                  <c:v>1.0110199999999998</c:v>
                </c:pt>
                <c:pt idx="49087" formatCode="General">
                  <c:v>1.0110399999999991</c:v>
                </c:pt>
                <c:pt idx="49088" formatCode="General">
                  <c:v>1.0110599999999998</c:v>
                </c:pt>
                <c:pt idx="49089" formatCode="General">
                  <c:v>1.01108</c:v>
                </c:pt>
                <c:pt idx="49090" formatCode="General">
                  <c:v>1.0110999999999992</c:v>
                </c:pt>
                <c:pt idx="49091" formatCode="General">
                  <c:v>1.0111299999999992</c:v>
                </c:pt>
                <c:pt idx="49092" formatCode="General">
                  <c:v>1.011139999999999</c:v>
                </c:pt>
                <c:pt idx="49093" formatCode="General">
                  <c:v>1.011169999999999</c:v>
                </c:pt>
                <c:pt idx="49094" formatCode="General">
                  <c:v>1.0111899999999998</c:v>
                </c:pt>
                <c:pt idx="49095" formatCode="General">
                  <c:v>1.0112099999999991</c:v>
                </c:pt>
                <c:pt idx="49096" formatCode="General">
                  <c:v>1.0112199999999998</c:v>
                </c:pt>
                <c:pt idx="49097" formatCode="General">
                  <c:v>1.01125</c:v>
                </c:pt>
                <c:pt idx="49098" formatCode="General">
                  <c:v>1.011269999999999</c:v>
                </c:pt>
                <c:pt idx="49099" formatCode="General">
                  <c:v>1.0112899999999998</c:v>
                </c:pt>
                <c:pt idx="49100" formatCode="General">
                  <c:v>1.011309999999999</c:v>
                </c:pt>
                <c:pt idx="49101" formatCode="General">
                  <c:v>1.0113299999999992</c:v>
                </c:pt>
                <c:pt idx="49102" formatCode="General">
                  <c:v>1.01135</c:v>
                </c:pt>
                <c:pt idx="49103" formatCode="General">
                  <c:v>1.0113799999999991</c:v>
                </c:pt>
                <c:pt idx="49104" formatCode="General">
                  <c:v>1.0113899999999998</c:v>
                </c:pt>
                <c:pt idx="49105" formatCode="General">
                  <c:v>1.011409999999999</c:v>
                </c:pt>
                <c:pt idx="49106" formatCode="General">
                  <c:v>1.011439999999999</c:v>
                </c:pt>
                <c:pt idx="49107" formatCode="General">
                  <c:v>1.0114599999999998</c:v>
                </c:pt>
                <c:pt idx="49108" formatCode="General">
                  <c:v>1.0114699999999992</c:v>
                </c:pt>
                <c:pt idx="49109" formatCode="General">
                  <c:v>1.0114899999999998</c:v>
                </c:pt>
                <c:pt idx="49110" formatCode="General">
                  <c:v>1.0115199999999998</c:v>
                </c:pt>
                <c:pt idx="49111" formatCode="General">
                  <c:v>1.0115399999999992</c:v>
                </c:pt>
                <c:pt idx="49112" formatCode="General">
                  <c:v>1.0115499999999991</c:v>
                </c:pt>
                <c:pt idx="49113" formatCode="General">
                  <c:v>1.011579999999999</c:v>
                </c:pt>
                <c:pt idx="49114" formatCode="General">
                  <c:v>1.0115999999999992</c:v>
                </c:pt>
                <c:pt idx="49115" formatCode="General">
                  <c:v>1.0116199999999991</c:v>
                </c:pt>
                <c:pt idx="49116" formatCode="General">
                  <c:v>1.0116399999999992</c:v>
                </c:pt>
                <c:pt idx="49117" formatCode="General">
                  <c:v>1.0116599999999998</c:v>
                </c:pt>
                <c:pt idx="49118" formatCode="General">
                  <c:v>1.011679999999999</c:v>
                </c:pt>
                <c:pt idx="49119" formatCode="General">
                  <c:v>1.0116999999999992</c:v>
                </c:pt>
                <c:pt idx="49120" formatCode="General">
                  <c:v>1.0117199999999991</c:v>
                </c:pt>
                <c:pt idx="49121" formatCode="General">
                  <c:v>1.0117399999999992</c:v>
                </c:pt>
                <c:pt idx="49122" formatCode="General">
                  <c:v>1.0117699999999992</c:v>
                </c:pt>
                <c:pt idx="49123" formatCode="General">
                  <c:v>1.0117899999999991</c:v>
                </c:pt>
                <c:pt idx="49124" formatCode="General">
                  <c:v>1.0117999999999991</c:v>
                </c:pt>
                <c:pt idx="49125" formatCode="General">
                  <c:v>1.0118199999999991</c:v>
                </c:pt>
                <c:pt idx="49126" formatCode="General">
                  <c:v>1.011849999999999</c:v>
                </c:pt>
                <c:pt idx="49127" formatCode="General">
                  <c:v>1.0118699999999992</c:v>
                </c:pt>
                <c:pt idx="49128" formatCode="General">
                  <c:v>1.0118899999999991</c:v>
                </c:pt>
                <c:pt idx="49129" formatCode="General">
                  <c:v>1.0119099999999992</c:v>
                </c:pt>
                <c:pt idx="49130" formatCode="General">
                  <c:v>1.0119299999999989</c:v>
                </c:pt>
                <c:pt idx="49131" formatCode="General">
                  <c:v>1.011949999999999</c:v>
                </c:pt>
                <c:pt idx="49132" formatCode="General">
                  <c:v>1.0119699999999991</c:v>
                </c:pt>
                <c:pt idx="49133" formatCode="General">
                  <c:v>1.0119899999999991</c:v>
                </c:pt>
                <c:pt idx="49134" formatCode="General">
                  <c:v>1.0120100000000001</c:v>
                </c:pt>
                <c:pt idx="49135" formatCode="General">
                  <c:v>1.0120400000000001</c:v>
                </c:pt>
                <c:pt idx="49136" formatCode="General">
                  <c:v>1.0120499999999999</c:v>
                </c:pt>
                <c:pt idx="49137" formatCode="General">
                  <c:v>1.01207</c:v>
                </c:pt>
                <c:pt idx="49138" formatCode="General">
                  <c:v>1.0120899999999999</c:v>
                </c:pt>
                <c:pt idx="49139" formatCode="General">
                  <c:v>1.0121199999999999</c:v>
                </c:pt>
                <c:pt idx="49140" formatCode="General">
                  <c:v>1.01213</c:v>
                </c:pt>
                <c:pt idx="49141" formatCode="General">
                  <c:v>1.0121500000000001</c:v>
                </c:pt>
                <c:pt idx="49142" formatCode="General">
                  <c:v>1.0121800000000001</c:v>
                </c:pt>
                <c:pt idx="49143" formatCode="General">
                  <c:v>1.0121899999999999</c:v>
                </c:pt>
                <c:pt idx="49144" formatCode="General">
                  <c:v>1.0122199999999999</c:v>
                </c:pt>
                <c:pt idx="49145" formatCode="General">
                  <c:v>1.01224</c:v>
                </c:pt>
                <c:pt idx="49146" formatCode="General">
                  <c:v>1.0122599999999999</c:v>
                </c:pt>
                <c:pt idx="49147" formatCode="General">
                  <c:v>1.01227</c:v>
                </c:pt>
                <c:pt idx="49148" formatCode="General">
                  <c:v>1.0123</c:v>
                </c:pt>
                <c:pt idx="49149" formatCode="General">
                  <c:v>1.0123199999999999</c:v>
                </c:pt>
                <c:pt idx="49150" formatCode="General">
                  <c:v>1.01234</c:v>
                </c:pt>
                <c:pt idx="49151" formatCode="General">
                  <c:v>1.0123599999999999</c:v>
                </c:pt>
                <c:pt idx="49152" formatCode="General">
                  <c:v>1.0123800000000001</c:v>
                </c:pt>
                <c:pt idx="49153" formatCode="General">
                  <c:v>1.0124</c:v>
                </c:pt>
                <c:pt idx="49154" formatCode="General">
                  <c:v>1.0124299999999991</c:v>
                </c:pt>
                <c:pt idx="49155" formatCode="General">
                  <c:v>1.01244</c:v>
                </c:pt>
                <c:pt idx="49156" formatCode="General">
                  <c:v>1.0124599999999999</c:v>
                </c:pt>
                <c:pt idx="49157" formatCode="General">
                  <c:v>1.0124899999999999</c:v>
                </c:pt>
                <c:pt idx="49158" formatCode="General">
                  <c:v>1.01251</c:v>
                </c:pt>
                <c:pt idx="49159" formatCode="General">
                  <c:v>1.0125199999999999</c:v>
                </c:pt>
                <c:pt idx="49160" formatCode="General">
                  <c:v>1.01254</c:v>
                </c:pt>
                <c:pt idx="49161" formatCode="General">
                  <c:v>1.01257</c:v>
                </c:pt>
                <c:pt idx="49162" formatCode="General">
                  <c:v>1.0125899999999999</c:v>
                </c:pt>
                <c:pt idx="49163" formatCode="General">
                  <c:v>1.0125999999999991</c:v>
                </c:pt>
                <c:pt idx="49164" formatCode="General">
                  <c:v>1.012629999999999</c:v>
                </c:pt>
                <c:pt idx="49165" formatCode="General">
                  <c:v>1.0126500000000001</c:v>
                </c:pt>
                <c:pt idx="49166" formatCode="General">
                  <c:v>1.01267</c:v>
                </c:pt>
                <c:pt idx="49167" formatCode="General">
                  <c:v>1.0126899999999999</c:v>
                </c:pt>
                <c:pt idx="49168" formatCode="General">
                  <c:v>1.01271</c:v>
                </c:pt>
                <c:pt idx="49169" formatCode="General">
                  <c:v>1.012729999999999</c:v>
                </c:pt>
                <c:pt idx="49170" formatCode="General">
                  <c:v>1.01275</c:v>
                </c:pt>
                <c:pt idx="49171" formatCode="General">
                  <c:v>1.0127699999999991</c:v>
                </c:pt>
                <c:pt idx="49172" formatCode="General">
                  <c:v>1.0127899999999999</c:v>
                </c:pt>
                <c:pt idx="49173" formatCode="General">
                  <c:v>1.01281</c:v>
                </c:pt>
                <c:pt idx="49174" formatCode="General">
                  <c:v>1.01284</c:v>
                </c:pt>
                <c:pt idx="49175" formatCode="General">
                  <c:v>1.01285</c:v>
                </c:pt>
                <c:pt idx="49176" formatCode="General">
                  <c:v>1.01288</c:v>
                </c:pt>
                <c:pt idx="49177" formatCode="General">
                  <c:v>1.012899999999999</c:v>
                </c:pt>
                <c:pt idx="49178" formatCode="General">
                  <c:v>1.0129199999999998</c:v>
                </c:pt>
                <c:pt idx="49179" formatCode="General">
                  <c:v>1.01294</c:v>
                </c:pt>
                <c:pt idx="49180" formatCode="General">
                  <c:v>1.0129599999999999</c:v>
                </c:pt>
                <c:pt idx="49181" formatCode="General">
                  <c:v>1.01298</c:v>
                </c:pt>
                <c:pt idx="49182" formatCode="General">
                  <c:v>1.012999999999999</c:v>
                </c:pt>
                <c:pt idx="49183" formatCode="General">
                  <c:v>1.0130199999999998</c:v>
                </c:pt>
                <c:pt idx="49184" formatCode="General">
                  <c:v>1.0130399999999991</c:v>
                </c:pt>
                <c:pt idx="49185" formatCode="General">
                  <c:v>1.0130599999999998</c:v>
                </c:pt>
                <c:pt idx="49186" formatCode="General">
                  <c:v>1.0130899999999998</c:v>
                </c:pt>
                <c:pt idx="49187" formatCode="General">
                  <c:v>1.013099999999999</c:v>
                </c:pt>
                <c:pt idx="49188" formatCode="General">
                  <c:v>1.0131199999999998</c:v>
                </c:pt>
                <c:pt idx="49189" formatCode="General">
                  <c:v>1.013139999999999</c:v>
                </c:pt>
                <c:pt idx="49190" formatCode="General">
                  <c:v>1.013169999999999</c:v>
                </c:pt>
                <c:pt idx="49191" formatCode="General">
                  <c:v>1.01318</c:v>
                </c:pt>
                <c:pt idx="49192" formatCode="General">
                  <c:v>1.0131999999999992</c:v>
                </c:pt>
                <c:pt idx="49193" formatCode="General">
                  <c:v>1.0132299999999992</c:v>
                </c:pt>
                <c:pt idx="49194" formatCode="General">
                  <c:v>1.01325</c:v>
                </c:pt>
                <c:pt idx="49195" formatCode="General">
                  <c:v>1.013269999999999</c:v>
                </c:pt>
                <c:pt idx="49196" formatCode="General">
                  <c:v>1.0132899999999998</c:v>
                </c:pt>
                <c:pt idx="49197" formatCode="General">
                  <c:v>1.013309999999999</c:v>
                </c:pt>
                <c:pt idx="49198" formatCode="General">
                  <c:v>1.0133299999999992</c:v>
                </c:pt>
                <c:pt idx="49199" formatCode="General">
                  <c:v>1.01335</c:v>
                </c:pt>
                <c:pt idx="49200" formatCode="General">
                  <c:v>1.0133699999999992</c:v>
                </c:pt>
                <c:pt idx="49201" formatCode="General">
                  <c:v>1.0133899999999998</c:v>
                </c:pt>
                <c:pt idx="49202" formatCode="General">
                  <c:v>1.013409999999999</c:v>
                </c:pt>
                <c:pt idx="49203" formatCode="General">
                  <c:v>1.0134299999999992</c:v>
                </c:pt>
                <c:pt idx="49204" formatCode="General">
                  <c:v>1.01345</c:v>
                </c:pt>
                <c:pt idx="49205" formatCode="General">
                  <c:v>1.013479999999999</c:v>
                </c:pt>
                <c:pt idx="49206" formatCode="General">
                  <c:v>1.0134999999999992</c:v>
                </c:pt>
                <c:pt idx="49207" formatCode="General">
                  <c:v>1.013509999999999</c:v>
                </c:pt>
                <c:pt idx="49208" formatCode="General">
                  <c:v>1.0135399999999992</c:v>
                </c:pt>
                <c:pt idx="49209" formatCode="General">
                  <c:v>1.0135599999999998</c:v>
                </c:pt>
                <c:pt idx="49210" formatCode="General">
                  <c:v>1.0135699999999992</c:v>
                </c:pt>
                <c:pt idx="49211" formatCode="General">
                  <c:v>1.0135899999999998</c:v>
                </c:pt>
                <c:pt idx="49212" formatCode="General">
                  <c:v>1.0136199999999991</c:v>
                </c:pt>
                <c:pt idx="49213" formatCode="General">
                  <c:v>1.0136399999999992</c:v>
                </c:pt>
                <c:pt idx="49214" formatCode="General">
                  <c:v>1.0136499999999991</c:v>
                </c:pt>
                <c:pt idx="49215" formatCode="General">
                  <c:v>1.013679999999999</c:v>
                </c:pt>
                <c:pt idx="49216" formatCode="General">
                  <c:v>1.0136999999999992</c:v>
                </c:pt>
                <c:pt idx="49217" formatCode="General">
                  <c:v>1.0137199999999991</c:v>
                </c:pt>
                <c:pt idx="49218" formatCode="General">
                  <c:v>1.0137399999999992</c:v>
                </c:pt>
                <c:pt idx="49219" formatCode="General">
                  <c:v>1.0137599999999998</c:v>
                </c:pt>
                <c:pt idx="49220" formatCode="General">
                  <c:v>1.013779999999999</c:v>
                </c:pt>
                <c:pt idx="49221" formatCode="General">
                  <c:v>1.0138099999999992</c:v>
                </c:pt>
                <c:pt idx="49222" formatCode="General">
                  <c:v>1.0138199999999991</c:v>
                </c:pt>
                <c:pt idx="49223" formatCode="General">
                  <c:v>1.0138399999999992</c:v>
                </c:pt>
                <c:pt idx="49224" formatCode="General">
                  <c:v>1.0138599999999998</c:v>
                </c:pt>
                <c:pt idx="49225" formatCode="General">
                  <c:v>1.0138899999999991</c:v>
                </c:pt>
                <c:pt idx="49226" formatCode="General">
                  <c:v>1.0138999999999991</c:v>
                </c:pt>
                <c:pt idx="49227" formatCode="General">
                  <c:v>1.0139299999999989</c:v>
                </c:pt>
                <c:pt idx="49228" formatCode="General">
                  <c:v>1.013949999999999</c:v>
                </c:pt>
                <c:pt idx="49229" formatCode="General">
                  <c:v>1.0139699999999991</c:v>
                </c:pt>
                <c:pt idx="49230" formatCode="General">
                  <c:v>1.0139899999999991</c:v>
                </c:pt>
                <c:pt idx="49231" formatCode="General">
                  <c:v>1.0140100000000001</c:v>
                </c:pt>
                <c:pt idx="49232" formatCode="General">
                  <c:v>1.01403</c:v>
                </c:pt>
                <c:pt idx="49233" formatCode="General">
                  <c:v>1.0140499999999999</c:v>
                </c:pt>
                <c:pt idx="49234" formatCode="General">
                  <c:v>1.01407</c:v>
                </c:pt>
                <c:pt idx="49235" formatCode="General">
                  <c:v>1.0140899999999999</c:v>
                </c:pt>
                <c:pt idx="49236" formatCode="General">
                  <c:v>1.0141100000000001</c:v>
                </c:pt>
                <c:pt idx="49237" formatCode="General">
                  <c:v>1.01414</c:v>
                </c:pt>
                <c:pt idx="49238" formatCode="General">
                  <c:v>1.0141500000000001</c:v>
                </c:pt>
                <c:pt idx="49239" formatCode="General">
                  <c:v>1.01417</c:v>
                </c:pt>
                <c:pt idx="49240" formatCode="General">
                  <c:v>1.0141899999999999</c:v>
                </c:pt>
                <c:pt idx="49241" formatCode="General">
                  <c:v>1.0142199999999999</c:v>
                </c:pt>
                <c:pt idx="49242" formatCode="General">
                  <c:v>1.01423</c:v>
                </c:pt>
                <c:pt idx="49243" formatCode="General">
                  <c:v>1.0142599999999999</c:v>
                </c:pt>
                <c:pt idx="49244" formatCode="General">
                  <c:v>1.0142800000000001</c:v>
                </c:pt>
                <c:pt idx="49245" formatCode="General">
                  <c:v>1.0143</c:v>
                </c:pt>
                <c:pt idx="49246" formatCode="General">
                  <c:v>1.0143199999999999</c:v>
                </c:pt>
                <c:pt idx="49247" formatCode="General">
                  <c:v>1.01434</c:v>
                </c:pt>
                <c:pt idx="49248" formatCode="General">
                  <c:v>1.0143599999999999</c:v>
                </c:pt>
                <c:pt idx="49249" formatCode="General">
                  <c:v>1.0143800000000001</c:v>
                </c:pt>
                <c:pt idx="49250" formatCode="General">
                  <c:v>1.0144</c:v>
                </c:pt>
                <c:pt idx="49251" formatCode="General">
                  <c:v>1.0144199999999999</c:v>
                </c:pt>
                <c:pt idx="49252" formatCode="General">
                  <c:v>1.01444</c:v>
                </c:pt>
                <c:pt idx="49253" formatCode="General">
                  <c:v>1.0144599999999999</c:v>
                </c:pt>
                <c:pt idx="49254" formatCode="General">
                  <c:v>1.01448</c:v>
                </c:pt>
                <c:pt idx="49255" formatCode="General">
                  <c:v>1.0145</c:v>
                </c:pt>
                <c:pt idx="49256" formatCode="General">
                  <c:v>1.014529999999999</c:v>
                </c:pt>
                <c:pt idx="49257" formatCode="General">
                  <c:v>1.0145500000000001</c:v>
                </c:pt>
                <c:pt idx="49258" formatCode="General">
                  <c:v>1.0145599999999999</c:v>
                </c:pt>
                <c:pt idx="49259" formatCode="General">
                  <c:v>1.0145899999999999</c:v>
                </c:pt>
                <c:pt idx="49260" formatCode="General">
                  <c:v>1.01461</c:v>
                </c:pt>
                <c:pt idx="49261" formatCode="General">
                  <c:v>1.014629999999999</c:v>
                </c:pt>
                <c:pt idx="49262" formatCode="General">
                  <c:v>1.01464</c:v>
                </c:pt>
                <c:pt idx="49263" formatCode="General">
                  <c:v>1.01467</c:v>
                </c:pt>
                <c:pt idx="49264" formatCode="General">
                  <c:v>1.0146899999999999</c:v>
                </c:pt>
                <c:pt idx="49265" formatCode="General">
                  <c:v>1.01471</c:v>
                </c:pt>
                <c:pt idx="49266" formatCode="General">
                  <c:v>1.014729999999999</c:v>
                </c:pt>
                <c:pt idx="49267" formatCode="General">
                  <c:v>1.01475</c:v>
                </c:pt>
                <c:pt idx="49268" formatCode="General">
                  <c:v>1.0147699999999991</c:v>
                </c:pt>
                <c:pt idx="49269" formatCode="General">
                  <c:v>1.014799999999999</c:v>
                </c:pt>
                <c:pt idx="49270" formatCode="General">
                  <c:v>1.01481</c:v>
                </c:pt>
                <c:pt idx="49271" formatCode="General">
                  <c:v>1.014829999999999</c:v>
                </c:pt>
                <c:pt idx="49272" formatCode="General">
                  <c:v>1.0148599999999999</c:v>
                </c:pt>
                <c:pt idx="49273" formatCode="General">
                  <c:v>1.01488</c:v>
                </c:pt>
                <c:pt idx="49274" formatCode="General">
                  <c:v>1.0148899999999998</c:v>
                </c:pt>
                <c:pt idx="49275" formatCode="General">
                  <c:v>1.01491</c:v>
                </c:pt>
                <c:pt idx="49276" formatCode="General">
                  <c:v>1.01494</c:v>
                </c:pt>
                <c:pt idx="49277" formatCode="General">
                  <c:v>1.01495</c:v>
                </c:pt>
                <c:pt idx="49278" formatCode="General">
                  <c:v>1.014969999999999</c:v>
                </c:pt>
                <c:pt idx="49279" formatCode="General">
                  <c:v>1.014999999999999</c:v>
                </c:pt>
                <c:pt idx="49280" formatCode="General">
                  <c:v>1.0150199999999998</c:v>
                </c:pt>
                <c:pt idx="49281" formatCode="General">
                  <c:v>1.0150399999999991</c:v>
                </c:pt>
                <c:pt idx="49282" formatCode="General">
                  <c:v>1.0150599999999999</c:v>
                </c:pt>
                <c:pt idx="49283" formatCode="General">
                  <c:v>1.01508</c:v>
                </c:pt>
                <c:pt idx="49284" formatCode="General">
                  <c:v>1.015099999999999</c:v>
                </c:pt>
                <c:pt idx="49285" formatCode="General">
                  <c:v>1.0151199999999998</c:v>
                </c:pt>
                <c:pt idx="49286" formatCode="General">
                  <c:v>1.015139999999999</c:v>
                </c:pt>
                <c:pt idx="49287" formatCode="General">
                  <c:v>1.0151599999999998</c:v>
                </c:pt>
                <c:pt idx="49288" formatCode="General">
                  <c:v>1.01518</c:v>
                </c:pt>
                <c:pt idx="49289" formatCode="General">
                  <c:v>1.0151999999999992</c:v>
                </c:pt>
                <c:pt idx="49290" formatCode="General">
                  <c:v>1.0152199999999998</c:v>
                </c:pt>
                <c:pt idx="49291" formatCode="General">
                  <c:v>1.015239999999999</c:v>
                </c:pt>
                <c:pt idx="49292" formatCode="General">
                  <c:v>1.015269999999999</c:v>
                </c:pt>
                <c:pt idx="49293" formatCode="General">
                  <c:v>1.01528</c:v>
                </c:pt>
                <c:pt idx="49294" formatCode="General">
                  <c:v>1.015309999999999</c:v>
                </c:pt>
                <c:pt idx="49295" formatCode="General">
                  <c:v>1.0153299999999992</c:v>
                </c:pt>
                <c:pt idx="49296" formatCode="General">
                  <c:v>1.01535</c:v>
                </c:pt>
                <c:pt idx="49297" formatCode="General">
                  <c:v>1.0153699999999992</c:v>
                </c:pt>
                <c:pt idx="49298" formatCode="General">
                  <c:v>1.0153899999999998</c:v>
                </c:pt>
                <c:pt idx="49299" formatCode="General">
                  <c:v>1.015409999999999</c:v>
                </c:pt>
                <c:pt idx="49300" formatCode="General">
                  <c:v>1.0154299999999992</c:v>
                </c:pt>
                <c:pt idx="49301" formatCode="General">
                  <c:v>1.01545</c:v>
                </c:pt>
                <c:pt idx="49302" formatCode="General">
                  <c:v>1.0154699999999992</c:v>
                </c:pt>
                <c:pt idx="49303" formatCode="General">
                  <c:v>1.0154899999999998</c:v>
                </c:pt>
                <c:pt idx="49304" formatCode="General">
                  <c:v>1.015509999999999</c:v>
                </c:pt>
                <c:pt idx="49305" formatCode="General">
                  <c:v>1.0155299999999992</c:v>
                </c:pt>
                <c:pt idx="49306" formatCode="General">
                  <c:v>1.01555</c:v>
                </c:pt>
                <c:pt idx="49307" formatCode="General">
                  <c:v>1.0155699999999992</c:v>
                </c:pt>
                <c:pt idx="49308" formatCode="General">
                  <c:v>1.0155999999999992</c:v>
                </c:pt>
                <c:pt idx="49309" formatCode="General">
                  <c:v>1.015609999999999</c:v>
                </c:pt>
                <c:pt idx="49310" formatCode="General">
                  <c:v>1.0156399999999992</c:v>
                </c:pt>
                <c:pt idx="49311" formatCode="General">
                  <c:v>1.0156599999999998</c:v>
                </c:pt>
                <c:pt idx="49312" formatCode="General">
                  <c:v>1.015679999999999</c:v>
                </c:pt>
                <c:pt idx="49313" formatCode="General">
                  <c:v>1.0156899999999998</c:v>
                </c:pt>
                <c:pt idx="49314" formatCode="General">
                  <c:v>1.0157199999999991</c:v>
                </c:pt>
                <c:pt idx="49315" formatCode="General">
                  <c:v>1.0157399999999992</c:v>
                </c:pt>
                <c:pt idx="49316" formatCode="General">
                  <c:v>1.0157599999999998</c:v>
                </c:pt>
                <c:pt idx="49317" formatCode="General">
                  <c:v>1.015779999999999</c:v>
                </c:pt>
                <c:pt idx="49318" formatCode="General">
                  <c:v>1.0157999999999991</c:v>
                </c:pt>
                <c:pt idx="49319" formatCode="General">
                  <c:v>1.0158199999999991</c:v>
                </c:pt>
                <c:pt idx="49320" formatCode="General">
                  <c:v>1.015849999999999</c:v>
                </c:pt>
                <c:pt idx="49321" formatCode="General">
                  <c:v>1.0158599999999998</c:v>
                </c:pt>
                <c:pt idx="49322" formatCode="General">
                  <c:v>1.015879999999999</c:v>
                </c:pt>
                <c:pt idx="49323" formatCode="General">
                  <c:v>1.0159099999999992</c:v>
                </c:pt>
                <c:pt idx="49324" formatCode="General">
                  <c:v>1.0159299999999989</c:v>
                </c:pt>
                <c:pt idx="49325" formatCode="General">
                  <c:v>1.0159399999999992</c:v>
                </c:pt>
                <c:pt idx="49326" formatCode="General">
                  <c:v>1.0159599999999998</c:v>
                </c:pt>
                <c:pt idx="49327" formatCode="General">
                  <c:v>1.0159899999999991</c:v>
                </c:pt>
                <c:pt idx="49328" formatCode="General">
                  <c:v>1.0160100000000001</c:v>
                </c:pt>
                <c:pt idx="49329" formatCode="General">
                  <c:v>1.0160199999999999</c:v>
                </c:pt>
                <c:pt idx="49330" formatCode="General">
                  <c:v>1.0160499999999999</c:v>
                </c:pt>
                <c:pt idx="49331" formatCode="General">
                  <c:v>1.01607</c:v>
                </c:pt>
                <c:pt idx="49332" formatCode="General">
                  <c:v>1.0160899999999999</c:v>
                </c:pt>
                <c:pt idx="49333" formatCode="General">
                  <c:v>1.0161100000000001</c:v>
                </c:pt>
                <c:pt idx="49334" formatCode="General">
                  <c:v>1.01613</c:v>
                </c:pt>
                <c:pt idx="49335" formatCode="General">
                  <c:v>1.0161500000000001</c:v>
                </c:pt>
                <c:pt idx="49336" formatCode="General">
                  <c:v>1.01617</c:v>
                </c:pt>
                <c:pt idx="49337" formatCode="General">
                  <c:v>1.0161899999999999</c:v>
                </c:pt>
                <c:pt idx="49338" formatCode="General">
                  <c:v>1.0162100000000001</c:v>
                </c:pt>
                <c:pt idx="49339" formatCode="General">
                  <c:v>1.01623</c:v>
                </c:pt>
                <c:pt idx="49340" formatCode="General">
                  <c:v>1.0162599999999999</c:v>
                </c:pt>
                <c:pt idx="49341" formatCode="General">
                  <c:v>1.01627</c:v>
                </c:pt>
                <c:pt idx="49342" formatCode="General">
                  <c:v>1.0163</c:v>
                </c:pt>
                <c:pt idx="49343" formatCode="General">
                  <c:v>1.0163199999999999</c:v>
                </c:pt>
                <c:pt idx="49344" formatCode="General">
                  <c:v>1.01633</c:v>
                </c:pt>
                <c:pt idx="49345" formatCode="General">
                  <c:v>1.0163599999999999</c:v>
                </c:pt>
                <c:pt idx="49346" formatCode="General">
                  <c:v>1.0163800000000001</c:v>
                </c:pt>
                <c:pt idx="49347" formatCode="General">
                  <c:v>1.0164</c:v>
                </c:pt>
                <c:pt idx="49348" formatCode="General">
                  <c:v>1.01641</c:v>
                </c:pt>
                <c:pt idx="49349" formatCode="General">
                  <c:v>1.01644</c:v>
                </c:pt>
                <c:pt idx="49350" formatCode="General">
                  <c:v>1.0164599999999999</c:v>
                </c:pt>
                <c:pt idx="49351" formatCode="General">
                  <c:v>1.0164800000000001</c:v>
                </c:pt>
                <c:pt idx="49352" formatCode="General">
                  <c:v>1.0165</c:v>
                </c:pt>
                <c:pt idx="49353" formatCode="General">
                  <c:v>1.0165199999999999</c:v>
                </c:pt>
                <c:pt idx="49354" formatCode="General">
                  <c:v>1.01654</c:v>
                </c:pt>
                <c:pt idx="49355" formatCode="General">
                  <c:v>1.0165599999999999</c:v>
                </c:pt>
                <c:pt idx="49356" formatCode="General">
                  <c:v>1.01658</c:v>
                </c:pt>
                <c:pt idx="49357" formatCode="General">
                  <c:v>1.0165999999999991</c:v>
                </c:pt>
                <c:pt idx="49358" formatCode="General">
                  <c:v>1.0166199999999999</c:v>
                </c:pt>
                <c:pt idx="49359" formatCode="General">
                  <c:v>1.0166500000000001</c:v>
                </c:pt>
                <c:pt idx="49360" formatCode="General">
                  <c:v>1.0166599999999999</c:v>
                </c:pt>
                <c:pt idx="49361" formatCode="General">
                  <c:v>1.0166899999999999</c:v>
                </c:pt>
                <c:pt idx="49362" formatCode="General">
                  <c:v>1.01671</c:v>
                </c:pt>
                <c:pt idx="49363" formatCode="General">
                  <c:v>1.016729999999999</c:v>
                </c:pt>
                <c:pt idx="49364" formatCode="General">
                  <c:v>1.01674</c:v>
                </c:pt>
                <c:pt idx="49365" formatCode="General">
                  <c:v>1.01677</c:v>
                </c:pt>
                <c:pt idx="49366" formatCode="General">
                  <c:v>1.0167899999999999</c:v>
                </c:pt>
                <c:pt idx="49367" formatCode="General">
                  <c:v>1.01681</c:v>
                </c:pt>
                <c:pt idx="49368" formatCode="General">
                  <c:v>1.016829999999999</c:v>
                </c:pt>
                <c:pt idx="49369" formatCode="General">
                  <c:v>1.01685</c:v>
                </c:pt>
                <c:pt idx="49370" formatCode="General">
                  <c:v>1.0168699999999991</c:v>
                </c:pt>
                <c:pt idx="49371" formatCode="General">
                  <c:v>1.016899999999999</c:v>
                </c:pt>
                <c:pt idx="49372" formatCode="General">
                  <c:v>1.01691</c:v>
                </c:pt>
                <c:pt idx="49373" formatCode="General">
                  <c:v>1.016929999999999</c:v>
                </c:pt>
                <c:pt idx="49374" formatCode="General">
                  <c:v>1.0169599999999999</c:v>
                </c:pt>
                <c:pt idx="49375" formatCode="General">
                  <c:v>1.01698</c:v>
                </c:pt>
                <c:pt idx="49376" formatCode="General">
                  <c:v>1.0169899999999998</c:v>
                </c:pt>
                <c:pt idx="49377" formatCode="General">
                  <c:v>1.01701</c:v>
                </c:pt>
                <c:pt idx="49378" formatCode="General">
                  <c:v>1.0170399999999991</c:v>
                </c:pt>
                <c:pt idx="49379" formatCode="General">
                  <c:v>1.0170599999999999</c:v>
                </c:pt>
                <c:pt idx="49380" formatCode="General">
                  <c:v>1.017069999999999</c:v>
                </c:pt>
                <c:pt idx="49381" formatCode="General">
                  <c:v>1.017099999999999</c:v>
                </c:pt>
                <c:pt idx="49382" formatCode="General">
                  <c:v>1.0171199999999998</c:v>
                </c:pt>
                <c:pt idx="49383" formatCode="General">
                  <c:v>1.017139999999999</c:v>
                </c:pt>
                <c:pt idx="49384" formatCode="General">
                  <c:v>1.0171599999999998</c:v>
                </c:pt>
                <c:pt idx="49385" formatCode="General">
                  <c:v>1.01718</c:v>
                </c:pt>
                <c:pt idx="49386" formatCode="General">
                  <c:v>1.0171999999999992</c:v>
                </c:pt>
                <c:pt idx="49387" formatCode="General">
                  <c:v>1.0172299999999992</c:v>
                </c:pt>
                <c:pt idx="49388" formatCode="General">
                  <c:v>1.017239999999999</c:v>
                </c:pt>
                <c:pt idx="49389" formatCode="General">
                  <c:v>1.0172599999999998</c:v>
                </c:pt>
                <c:pt idx="49390" formatCode="General">
                  <c:v>1.01728</c:v>
                </c:pt>
                <c:pt idx="49391" formatCode="General">
                  <c:v>1.017309999999999</c:v>
                </c:pt>
                <c:pt idx="49392" formatCode="General">
                  <c:v>1.0173199999999998</c:v>
                </c:pt>
                <c:pt idx="49393" formatCode="General">
                  <c:v>1.01735</c:v>
                </c:pt>
                <c:pt idx="49394" formatCode="General">
                  <c:v>1.0173699999999992</c:v>
                </c:pt>
                <c:pt idx="49395" formatCode="General">
                  <c:v>1.0173899999999998</c:v>
                </c:pt>
                <c:pt idx="49396" formatCode="General">
                  <c:v>1.017409999999999</c:v>
                </c:pt>
                <c:pt idx="49397" formatCode="General">
                  <c:v>1.0174299999999992</c:v>
                </c:pt>
                <c:pt idx="49398" formatCode="General">
                  <c:v>1.01745</c:v>
                </c:pt>
                <c:pt idx="49399" formatCode="General">
                  <c:v>1.0174699999999992</c:v>
                </c:pt>
                <c:pt idx="49400" formatCode="General">
                  <c:v>1.0174899999999998</c:v>
                </c:pt>
                <c:pt idx="49401" formatCode="General">
                  <c:v>1.017509999999999</c:v>
                </c:pt>
                <c:pt idx="49402" formatCode="General">
                  <c:v>1.0175299999999992</c:v>
                </c:pt>
                <c:pt idx="49403" formatCode="General">
                  <c:v>1.01755</c:v>
                </c:pt>
                <c:pt idx="49404" formatCode="General">
                  <c:v>1.0175699999999992</c:v>
                </c:pt>
                <c:pt idx="49405" formatCode="General">
                  <c:v>1.0175899999999998</c:v>
                </c:pt>
                <c:pt idx="49406" formatCode="General">
                  <c:v>1.017609999999999</c:v>
                </c:pt>
                <c:pt idx="49407" formatCode="General">
                  <c:v>1.0176399999999992</c:v>
                </c:pt>
                <c:pt idx="49408" formatCode="General">
                  <c:v>1.0176499999999991</c:v>
                </c:pt>
                <c:pt idx="49409" formatCode="General">
                  <c:v>1.0176699999999992</c:v>
                </c:pt>
                <c:pt idx="49410" formatCode="General">
                  <c:v>1.0176999999999992</c:v>
                </c:pt>
                <c:pt idx="49411" formatCode="General">
                  <c:v>1.017709999999999</c:v>
                </c:pt>
                <c:pt idx="49412" formatCode="General">
                  <c:v>1.0177399999999992</c:v>
                </c:pt>
                <c:pt idx="49413" formatCode="General">
                  <c:v>1.0177599999999998</c:v>
                </c:pt>
                <c:pt idx="49414" formatCode="General">
                  <c:v>1.017779999999999</c:v>
                </c:pt>
                <c:pt idx="49415" formatCode="General">
                  <c:v>1.0177999999999991</c:v>
                </c:pt>
                <c:pt idx="49416" formatCode="General">
                  <c:v>1.0178199999999991</c:v>
                </c:pt>
                <c:pt idx="49417" formatCode="General">
                  <c:v>1.0178399999999992</c:v>
                </c:pt>
                <c:pt idx="49418" formatCode="General">
                  <c:v>1.0178599999999998</c:v>
                </c:pt>
                <c:pt idx="49419" formatCode="General">
                  <c:v>1.017879999999999</c:v>
                </c:pt>
                <c:pt idx="49420" formatCode="General">
                  <c:v>1.0178999999999991</c:v>
                </c:pt>
                <c:pt idx="49421" formatCode="General">
                  <c:v>1.017919999999999</c:v>
                </c:pt>
                <c:pt idx="49422" formatCode="General">
                  <c:v>1.017949999999999</c:v>
                </c:pt>
                <c:pt idx="49423" formatCode="General">
                  <c:v>1.0179599999999998</c:v>
                </c:pt>
                <c:pt idx="49424" formatCode="General">
                  <c:v>1.0179799999999992</c:v>
                </c:pt>
                <c:pt idx="49425" formatCode="General">
                  <c:v>1.0180100000000001</c:v>
                </c:pt>
                <c:pt idx="49426" formatCode="General">
                  <c:v>1.01803</c:v>
                </c:pt>
                <c:pt idx="49427" formatCode="General">
                  <c:v>1.0180400000000001</c:v>
                </c:pt>
                <c:pt idx="49428" formatCode="General">
                  <c:v>1.01806</c:v>
                </c:pt>
                <c:pt idx="49429" formatCode="General">
                  <c:v>1.0180899999999999</c:v>
                </c:pt>
                <c:pt idx="49430" formatCode="General">
                  <c:v>1.0181100000000001</c:v>
                </c:pt>
                <c:pt idx="49431" formatCode="General">
                  <c:v>1.0181199999999999</c:v>
                </c:pt>
                <c:pt idx="49432" formatCode="General">
                  <c:v>1.0181500000000001</c:v>
                </c:pt>
                <c:pt idx="49433" formatCode="General">
                  <c:v>1.01817</c:v>
                </c:pt>
                <c:pt idx="49434" formatCode="General">
                  <c:v>1.0181899999999999</c:v>
                </c:pt>
                <c:pt idx="49435" formatCode="General">
                  <c:v>1.0182100000000001</c:v>
                </c:pt>
                <c:pt idx="49436" formatCode="General">
                  <c:v>1.01823</c:v>
                </c:pt>
                <c:pt idx="49437" formatCode="General">
                  <c:v>1.0182500000000001</c:v>
                </c:pt>
                <c:pt idx="49438" formatCode="General">
                  <c:v>1.0182800000000001</c:v>
                </c:pt>
                <c:pt idx="49439" formatCode="General">
                  <c:v>1.0182899999999999</c:v>
                </c:pt>
                <c:pt idx="49440" formatCode="General">
                  <c:v>1.01831</c:v>
                </c:pt>
                <c:pt idx="49441" formatCode="General">
                  <c:v>1.01833</c:v>
                </c:pt>
                <c:pt idx="49442" formatCode="General">
                  <c:v>1.0183599999999999</c:v>
                </c:pt>
                <c:pt idx="49443" formatCode="General">
                  <c:v>1.01837</c:v>
                </c:pt>
                <c:pt idx="49444" formatCode="General">
                  <c:v>1.0184</c:v>
                </c:pt>
                <c:pt idx="49445" formatCode="General">
                  <c:v>1.0184199999999999</c:v>
                </c:pt>
                <c:pt idx="49446" formatCode="General">
                  <c:v>1.01844</c:v>
                </c:pt>
                <c:pt idx="49447" formatCode="General">
                  <c:v>1.0184599999999999</c:v>
                </c:pt>
                <c:pt idx="49448" formatCode="General">
                  <c:v>1.0184800000000001</c:v>
                </c:pt>
                <c:pt idx="49449" formatCode="General">
                  <c:v>1.0185</c:v>
                </c:pt>
                <c:pt idx="49450" formatCode="General">
                  <c:v>1.0185199999999999</c:v>
                </c:pt>
                <c:pt idx="49451" formatCode="General">
                  <c:v>1.01854</c:v>
                </c:pt>
                <c:pt idx="49452" formatCode="General">
                  <c:v>1.0185599999999999</c:v>
                </c:pt>
                <c:pt idx="49453" formatCode="General">
                  <c:v>1.01858</c:v>
                </c:pt>
                <c:pt idx="49454" formatCode="General">
                  <c:v>1.0185999999999991</c:v>
                </c:pt>
                <c:pt idx="49455" formatCode="General">
                  <c:v>1.0186199999999999</c:v>
                </c:pt>
                <c:pt idx="49456" formatCode="General">
                  <c:v>1.01864</c:v>
                </c:pt>
                <c:pt idx="49457" formatCode="General">
                  <c:v>1.0186599999999999</c:v>
                </c:pt>
                <c:pt idx="49458" formatCode="General">
                  <c:v>1.0186899999999999</c:v>
                </c:pt>
                <c:pt idx="49459" formatCode="General">
                  <c:v>1.0186999999999991</c:v>
                </c:pt>
                <c:pt idx="49460" formatCode="General">
                  <c:v>1.018729999999999</c:v>
                </c:pt>
                <c:pt idx="49461" formatCode="General">
                  <c:v>1.01875</c:v>
                </c:pt>
                <c:pt idx="49462" formatCode="General">
                  <c:v>1.01877</c:v>
                </c:pt>
                <c:pt idx="49463" formatCode="General">
                  <c:v>1.01878</c:v>
                </c:pt>
                <c:pt idx="49464" formatCode="General">
                  <c:v>1.01881</c:v>
                </c:pt>
                <c:pt idx="49465" formatCode="General">
                  <c:v>1.018829999999999</c:v>
                </c:pt>
                <c:pt idx="49466" formatCode="General">
                  <c:v>1.01885</c:v>
                </c:pt>
                <c:pt idx="49467" formatCode="General">
                  <c:v>1.0188699999999991</c:v>
                </c:pt>
                <c:pt idx="49468" formatCode="General">
                  <c:v>1.0188899999999999</c:v>
                </c:pt>
                <c:pt idx="49469" formatCode="General">
                  <c:v>1.01891</c:v>
                </c:pt>
                <c:pt idx="49470" formatCode="General">
                  <c:v>1.018929999999999</c:v>
                </c:pt>
                <c:pt idx="49471" formatCode="General">
                  <c:v>1.01895</c:v>
                </c:pt>
                <c:pt idx="49472" formatCode="General">
                  <c:v>1.018969999999999</c:v>
                </c:pt>
                <c:pt idx="49473" formatCode="General">
                  <c:v>1.018999999999999</c:v>
                </c:pt>
                <c:pt idx="49474" formatCode="General">
                  <c:v>1.0190199999999998</c:v>
                </c:pt>
                <c:pt idx="49475" formatCode="General">
                  <c:v>1.0190299999999992</c:v>
                </c:pt>
                <c:pt idx="49476" formatCode="General">
                  <c:v>1.0190599999999999</c:v>
                </c:pt>
                <c:pt idx="49477" formatCode="General">
                  <c:v>1.01908</c:v>
                </c:pt>
                <c:pt idx="49478" formatCode="General">
                  <c:v>1.0190899999999998</c:v>
                </c:pt>
                <c:pt idx="49479" formatCode="General">
                  <c:v>1.01911</c:v>
                </c:pt>
                <c:pt idx="49480" formatCode="General">
                  <c:v>1.019139999999999</c:v>
                </c:pt>
                <c:pt idx="49481" formatCode="General">
                  <c:v>1.0191599999999998</c:v>
                </c:pt>
                <c:pt idx="49482" formatCode="General">
                  <c:v>1.019169999999999</c:v>
                </c:pt>
                <c:pt idx="49483" formatCode="General">
                  <c:v>1.0191999999999992</c:v>
                </c:pt>
                <c:pt idx="49484" formatCode="General">
                  <c:v>1.0192199999999998</c:v>
                </c:pt>
                <c:pt idx="49485" formatCode="General">
                  <c:v>1.019239999999999</c:v>
                </c:pt>
                <c:pt idx="49486" formatCode="General">
                  <c:v>1.0192599999999998</c:v>
                </c:pt>
                <c:pt idx="49487" formatCode="General">
                  <c:v>1.01928</c:v>
                </c:pt>
                <c:pt idx="49488" formatCode="General">
                  <c:v>1.0192999999999992</c:v>
                </c:pt>
                <c:pt idx="49489" formatCode="General">
                  <c:v>1.0193299999999992</c:v>
                </c:pt>
                <c:pt idx="49490" formatCode="General">
                  <c:v>1.019339999999999</c:v>
                </c:pt>
                <c:pt idx="49491" formatCode="General">
                  <c:v>1.0193599999999998</c:v>
                </c:pt>
                <c:pt idx="49492" formatCode="General">
                  <c:v>1.01938</c:v>
                </c:pt>
                <c:pt idx="49493" formatCode="General">
                  <c:v>1.019409999999999</c:v>
                </c:pt>
                <c:pt idx="49494" formatCode="General">
                  <c:v>1.0194199999999998</c:v>
                </c:pt>
                <c:pt idx="49495" formatCode="General">
                  <c:v>1.019439999999999</c:v>
                </c:pt>
                <c:pt idx="49496" formatCode="General">
                  <c:v>1.0194699999999992</c:v>
                </c:pt>
                <c:pt idx="49497" formatCode="General">
                  <c:v>1.0194899999999998</c:v>
                </c:pt>
                <c:pt idx="49498" formatCode="General">
                  <c:v>1.019509999999999</c:v>
                </c:pt>
                <c:pt idx="49499" formatCode="General">
                  <c:v>1.0195299999999992</c:v>
                </c:pt>
                <c:pt idx="49500" formatCode="General">
                  <c:v>1.01955</c:v>
                </c:pt>
                <c:pt idx="49501" formatCode="General">
                  <c:v>1.0195699999999992</c:v>
                </c:pt>
                <c:pt idx="49502" formatCode="General">
                  <c:v>1.0195899999999998</c:v>
                </c:pt>
                <c:pt idx="49503" formatCode="General">
                  <c:v>1.019609999999999</c:v>
                </c:pt>
                <c:pt idx="49504" formatCode="General">
                  <c:v>1.0196299999999991</c:v>
                </c:pt>
                <c:pt idx="49505" formatCode="General">
                  <c:v>1.0196499999999991</c:v>
                </c:pt>
                <c:pt idx="49506" formatCode="General">
                  <c:v>1.0196699999999992</c:v>
                </c:pt>
                <c:pt idx="49507" formatCode="General">
                  <c:v>1.0196899999999998</c:v>
                </c:pt>
                <c:pt idx="49508" formatCode="General">
                  <c:v>1.0197199999999991</c:v>
                </c:pt>
                <c:pt idx="49509" formatCode="General">
                  <c:v>1.0197399999999992</c:v>
                </c:pt>
                <c:pt idx="49510" formatCode="General">
                  <c:v>1.019749999999999</c:v>
                </c:pt>
                <c:pt idx="49511" formatCode="General">
                  <c:v>1.019779999999999</c:v>
                </c:pt>
                <c:pt idx="49512" formatCode="General">
                  <c:v>1.0197999999999992</c:v>
                </c:pt>
                <c:pt idx="49513" formatCode="General">
                  <c:v>1.0198199999999991</c:v>
                </c:pt>
                <c:pt idx="49514" formatCode="General">
                  <c:v>1.0198299999999989</c:v>
                </c:pt>
                <c:pt idx="49515" formatCode="General">
                  <c:v>1.0198599999999998</c:v>
                </c:pt>
                <c:pt idx="49516" formatCode="General">
                  <c:v>1.019879999999999</c:v>
                </c:pt>
                <c:pt idx="49517" formatCode="General">
                  <c:v>1.0198999999999991</c:v>
                </c:pt>
                <c:pt idx="49518" formatCode="General">
                  <c:v>1.019919999999999</c:v>
                </c:pt>
                <c:pt idx="49519" formatCode="General">
                  <c:v>1.0199399999999992</c:v>
                </c:pt>
                <c:pt idx="49520" formatCode="General">
                  <c:v>1.0199599999999998</c:v>
                </c:pt>
                <c:pt idx="49521" formatCode="General">
                  <c:v>1.0199799999999992</c:v>
                </c:pt>
                <c:pt idx="49522" formatCode="General">
                  <c:v>1.02</c:v>
                </c:pt>
                <c:pt idx="49523" formatCode="General">
                  <c:v>1.0200199999999999</c:v>
                </c:pt>
                <c:pt idx="49524" formatCode="General">
                  <c:v>1.0200400000000001</c:v>
                </c:pt>
                <c:pt idx="49525" formatCode="General">
                  <c:v>1.02007</c:v>
                </c:pt>
                <c:pt idx="49526" formatCode="General">
                  <c:v>1.0200800000000001</c:v>
                </c:pt>
                <c:pt idx="49527" formatCode="General">
                  <c:v>1.0201100000000001</c:v>
                </c:pt>
                <c:pt idx="49528" formatCode="General">
                  <c:v>1.02013</c:v>
                </c:pt>
                <c:pt idx="49529" formatCode="General">
                  <c:v>1.0201499999999999</c:v>
                </c:pt>
                <c:pt idx="49530" formatCode="General">
                  <c:v>1.02016</c:v>
                </c:pt>
                <c:pt idx="49531" formatCode="General">
                  <c:v>1.0201899999999999</c:v>
                </c:pt>
                <c:pt idx="49532" formatCode="General">
                  <c:v>1.0202100000000001</c:v>
                </c:pt>
                <c:pt idx="49533" formatCode="General">
                  <c:v>1.02023</c:v>
                </c:pt>
                <c:pt idx="49534" formatCode="General">
                  <c:v>1.0202500000000001</c:v>
                </c:pt>
                <c:pt idx="49535" formatCode="General">
                  <c:v>1.02027</c:v>
                </c:pt>
                <c:pt idx="49536" formatCode="General">
                  <c:v>1.0202899999999999</c:v>
                </c:pt>
                <c:pt idx="49537" formatCode="General">
                  <c:v>1.0203199999999999</c:v>
                </c:pt>
                <c:pt idx="49538" formatCode="General">
                  <c:v>1.02033</c:v>
                </c:pt>
                <c:pt idx="49539" formatCode="General">
                  <c:v>1.0203500000000001</c:v>
                </c:pt>
                <c:pt idx="49540" formatCode="General">
                  <c:v>1.0203800000000001</c:v>
                </c:pt>
                <c:pt idx="49541" formatCode="General">
                  <c:v>1.0204</c:v>
                </c:pt>
                <c:pt idx="49542" formatCode="General">
                  <c:v>1.02041</c:v>
                </c:pt>
                <c:pt idx="49543" formatCode="General">
                  <c:v>1.0204299999999991</c:v>
                </c:pt>
                <c:pt idx="49544" formatCode="General">
                  <c:v>1.0204599999999999</c:v>
                </c:pt>
                <c:pt idx="49545" formatCode="General">
                  <c:v>1.02047</c:v>
                </c:pt>
                <c:pt idx="49546" formatCode="General">
                  <c:v>1.0204899999999999</c:v>
                </c:pt>
                <c:pt idx="49547" formatCode="General">
                  <c:v>1.0205199999999999</c:v>
                </c:pt>
                <c:pt idx="49548" formatCode="General">
                  <c:v>1.02054</c:v>
                </c:pt>
                <c:pt idx="49549" formatCode="General">
                  <c:v>1.0205599999999999</c:v>
                </c:pt>
                <c:pt idx="49550" formatCode="General">
                  <c:v>1.02058</c:v>
                </c:pt>
                <c:pt idx="49551" formatCode="General">
                  <c:v>1.0206</c:v>
                </c:pt>
                <c:pt idx="49552" formatCode="General">
                  <c:v>1.0206199999999999</c:v>
                </c:pt>
                <c:pt idx="49553" formatCode="General">
                  <c:v>1.02064</c:v>
                </c:pt>
                <c:pt idx="49554" formatCode="General">
                  <c:v>1.0206599999999999</c:v>
                </c:pt>
                <c:pt idx="49555" formatCode="General">
                  <c:v>1.02068</c:v>
                </c:pt>
                <c:pt idx="49556" formatCode="General">
                  <c:v>1.0206999999999991</c:v>
                </c:pt>
                <c:pt idx="49557" formatCode="General">
                  <c:v>1.0207199999999998</c:v>
                </c:pt>
                <c:pt idx="49558" formatCode="General">
                  <c:v>1.02074</c:v>
                </c:pt>
                <c:pt idx="49559" formatCode="General">
                  <c:v>1.02077</c:v>
                </c:pt>
                <c:pt idx="49560" formatCode="General">
                  <c:v>1.0207899999999999</c:v>
                </c:pt>
                <c:pt idx="49561" formatCode="General">
                  <c:v>1.020799999999999</c:v>
                </c:pt>
                <c:pt idx="49562" formatCode="General">
                  <c:v>1.020829999999999</c:v>
                </c:pt>
                <c:pt idx="49563" formatCode="General">
                  <c:v>1.02085</c:v>
                </c:pt>
                <c:pt idx="49564" formatCode="General">
                  <c:v>1.0208699999999991</c:v>
                </c:pt>
                <c:pt idx="49565" formatCode="General">
                  <c:v>1.02088</c:v>
                </c:pt>
                <c:pt idx="49566" formatCode="General">
                  <c:v>1.02091</c:v>
                </c:pt>
                <c:pt idx="49567" formatCode="General">
                  <c:v>1.020929999999999</c:v>
                </c:pt>
                <c:pt idx="49568" formatCode="General">
                  <c:v>1.02095</c:v>
                </c:pt>
                <c:pt idx="49569" formatCode="General">
                  <c:v>1.020969999999999</c:v>
                </c:pt>
                <c:pt idx="49570" formatCode="General">
                  <c:v>1.0209899999999998</c:v>
                </c:pt>
                <c:pt idx="49571" formatCode="General">
                  <c:v>1.02101</c:v>
                </c:pt>
                <c:pt idx="49572" formatCode="General">
                  <c:v>1.0210299999999992</c:v>
                </c:pt>
                <c:pt idx="49573" formatCode="General">
                  <c:v>1.02105</c:v>
                </c:pt>
                <c:pt idx="49574" formatCode="General">
                  <c:v>1.021069999999999</c:v>
                </c:pt>
                <c:pt idx="49575" formatCode="General">
                  <c:v>1.0210899999999998</c:v>
                </c:pt>
                <c:pt idx="49576" formatCode="General">
                  <c:v>1.0211199999999998</c:v>
                </c:pt>
                <c:pt idx="49577" formatCode="General">
                  <c:v>1.0211299999999992</c:v>
                </c:pt>
                <c:pt idx="49578" formatCode="General">
                  <c:v>1.02115</c:v>
                </c:pt>
                <c:pt idx="49579" formatCode="General">
                  <c:v>1.02118</c:v>
                </c:pt>
                <c:pt idx="49580" formatCode="General">
                  <c:v>1.0211999999999992</c:v>
                </c:pt>
                <c:pt idx="49581" formatCode="General">
                  <c:v>1.0212199999999998</c:v>
                </c:pt>
                <c:pt idx="49582" formatCode="General">
                  <c:v>1.021239999999999</c:v>
                </c:pt>
                <c:pt idx="49583" formatCode="General">
                  <c:v>1.0212599999999998</c:v>
                </c:pt>
                <c:pt idx="49584" formatCode="General">
                  <c:v>1.02128</c:v>
                </c:pt>
                <c:pt idx="49585" formatCode="General">
                  <c:v>1.0212999999999992</c:v>
                </c:pt>
                <c:pt idx="49586" formatCode="General">
                  <c:v>1.0213199999999998</c:v>
                </c:pt>
                <c:pt idx="49587" formatCode="General">
                  <c:v>1.021339999999999</c:v>
                </c:pt>
                <c:pt idx="49588" formatCode="General">
                  <c:v>1.021369999999999</c:v>
                </c:pt>
                <c:pt idx="49589" formatCode="General">
                  <c:v>1.02138</c:v>
                </c:pt>
                <c:pt idx="49590" formatCode="General">
                  <c:v>1.0213999999999992</c:v>
                </c:pt>
                <c:pt idx="49591" formatCode="General">
                  <c:v>1.0214299999999992</c:v>
                </c:pt>
                <c:pt idx="49592" formatCode="General">
                  <c:v>1.02145</c:v>
                </c:pt>
                <c:pt idx="49593" formatCode="General">
                  <c:v>1.0214599999999998</c:v>
                </c:pt>
                <c:pt idx="49594" formatCode="General">
                  <c:v>1.0214799999999991</c:v>
                </c:pt>
                <c:pt idx="49595" formatCode="General">
                  <c:v>1.021509999999999</c:v>
                </c:pt>
                <c:pt idx="49596" formatCode="General">
                  <c:v>1.0215299999999992</c:v>
                </c:pt>
                <c:pt idx="49597" formatCode="General">
                  <c:v>1.021539999999999</c:v>
                </c:pt>
                <c:pt idx="49598" formatCode="General">
                  <c:v>1.0215699999999992</c:v>
                </c:pt>
                <c:pt idx="49599" formatCode="General">
                  <c:v>1.0215899999999998</c:v>
                </c:pt>
                <c:pt idx="49600" formatCode="General">
                  <c:v>1.021609999999999</c:v>
                </c:pt>
                <c:pt idx="49601" formatCode="General">
                  <c:v>1.0216299999999991</c:v>
                </c:pt>
                <c:pt idx="49602" formatCode="General">
                  <c:v>1.0216499999999991</c:v>
                </c:pt>
                <c:pt idx="49603" formatCode="General">
                  <c:v>1.0216699999999992</c:v>
                </c:pt>
                <c:pt idx="49604" formatCode="General">
                  <c:v>1.0216999999999992</c:v>
                </c:pt>
                <c:pt idx="49605" formatCode="General">
                  <c:v>1.021709999999999</c:v>
                </c:pt>
                <c:pt idx="49606" formatCode="General">
                  <c:v>1.0217299999999991</c:v>
                </c:pt>
                <c:pt idx="49607" formatCode="General">
                  <c:v>1.021749999999999</c:v>
                </c:pt>
                <c:pt idx="49608" formatCode="General">
                  <c:v>1.021779999999999</c:v>
                </c:pt>
                <c:pt idx="49609" formatCode="General">
                  <c:v>1.0217899999999998</c:v>
                </c:pt>
                <c:pt idx="49610" formatCode="General">
                  <c:v>1.0218199999999991</c:v>
                </c:pt>
                <c:pt idx="49611" formatCode="General">
                  <c:v>1.0218399999999992</c:v>
                </c:pt>
                <c:pt idx="49612" formatCode="General">
                  <c:v>1.021849999999999</c:v>
                </c:pt>
                <c:pt idx="49613" formatCode="General">
                  <c:v>1.021879999999999</c:v>
                </c:pt>
                <c:pt idx="49614" formatCode="General">
                  <c:v>1.0218999999999991</c:v>
                </c:pt>
                <c:pt idx="49615" formatCode="General">
                  <c:v>1.0219199999999991</c:v>
                </c:pt>
                <c:pt idx="49616" formatCode="General">
                  <c:v>1.0219299999999989</c:v>
                </c:pt>
                <c:pt idx="49617" formatCode="General">
                  <c:v>1.0219599999999998</c:v>
                </c:pt>
                <c:pt idx="49618" formatCode="General">
                  <c:v>1.0219799999999992</c:v>
                </c:pt>
                <c:pt idx="49619" formatCode="General">
                  <c:v>1.022</c:v>
                </c:pt>
                <c:pt idx="49620" formatCode="General">
                  <c:v>1.0220199999999999</c:v>
                </c:pt>
                <c:pt idx="49621" formatCode="General">
                  <c:v>1.0220400000000001</c:v>
                </c:pt>
                <c:pt idx="49622" formatCode="General">
                  <c:v>1.02206</c:v>
                </c:pt>
                <c:pt idx="49623" formatCode="General">
                  <c:v>1.0220800000000001</c:v>
                </c:pt>
                <c:pt idx="49624" formatCode="General">
                  <c:v>1.0221</c:v>
                </c:pt>
                <c:pt idx="49625" formatCode="General">
                  <c:v>1.0221199999999999</c:v>
                </c:pt>
                <c:pt idx="49626" formatCode="General">
                  <c:v>1.0221499999999999</c:v>
                </c:pt>
                <c:pt idx="49627" formatCode="General">
                  <c:v>1.02217</c:v>
                </c:pt>
                <c:pt idx="49628" formatCode="General">
                  <c:v>1.0221800000000001</c:v>
                </c:pt>
                <c:pt idx="49629" formatCode="General">
                  <c:v>1.0222</c:v>
                </c:pt>
                <c:pt idx="49630" formatCode="General">
                  <c:v>1.02223</c:v>
                </c:pt>
                <c:pt idx="49631" formatCode="General">
                  <c:v>1.0222500000000001</c:v>
                </c:pt>
                <c:pt idx="49632" formatCode="General">
                  <c:v>1.02227</c:v>
                </c:pt>
                <c:pt idx="49633" formatCode="General">
                  <c:v>1.0222899999999999</c:v>
                </c:pt>
                <c:pt idx="49634" formatCode="General">
                  <c:v>1.0223100000000001</c:v>
                </c:pt>
                <c:pt idx="49635" formatCode="General">
                  <c:v>1.02233</c:v>
                </c:pt>
                <c:pt idx="49636" formatCode="General">
                  <c:v>1.0223500000000001</c:v>
                </c:pt>
                <c:pt idx="49637" formatCode="General">
                  <c:v>1.02237</c:v>
                </c:pt>
                <c:pt idx="49638" formatCode="General">
                  <c:v>1.0223899999999999</c:v>
                </c:pt>
                <c:pt idx="49639" formatCode="General">
                  <c:v>1.0224199999999999</c:v>
                </c:pt>
                <c:pt idx="49640" formatCode="General">
                  <c:v>1.0224299999999991</c:v>
                </c:pt>
                <c:pt idx="49641" formatCode="General">
                  <c:v>1.0224500000000001</c:v>
                </c:pt>
                <c:pt idx="49642" formatCode="General">
                  <c:v>1.0224800000000001</c:v>
                </c:pt>
                <c:pt idx="49643" formatCode="General">
                  <c:v>1.0225</c:v>
                </c:pt>
                <c:pt idx="49644" formatCode="General">
                  <c:v>1.02251</c:v>
                </c:pt>
                <c:pt idx="49645" formatCode="General">
                  <c:v>1.0225299999999991</c:v>
                </c:pt>
                <c:pt idx="49646" formatCode="General">
                  <c:v>1.0225599999999999</c:v>
                </c:pt>
                <c:pt idx="49647" formatCode="General">
                  <c:v>1.02258</c:v>
                </c:pt>
                <c:pt idx="49648" formatCode="General">
                  <c:v>1.0225899999999999</c:v>
                </c:pt>
                <c:pt idx="49649" formatCode="General">
                  <c:v>1.0226199999999999</c:v>
                </c:pt>
                <c:pt idx="49650" formatCode="General">
                  <c:v>1.02264</c:v>
                </c:pt>
                <c:pt idx="49651" formatCode="General">
                  <c:v>1.0226599999999999</c:v>
                </c:pt>
                <c:pt idx="49652" formatCode="General">
                  <c:v>1.02268</c:v>
                </c:pt>
                <c:pt idx="49653" formatCode="General">
                  <c:v>1.0226999999999991</c:v>
                </c:pt>
                <c:pt idx="49654" formatCode="General">
                  <c:v>1.0227199999999999</c:v>
                </c:pt>
                <c:pt idx="49655" formatCode="General">
                  <c:v>1.02275</c:v>
                </c:pt>
                <c:pt idx="49656" formatCode="General">
                  <c:v>1.0227599999999999</c:v>
                </c:pt>
                <c:pt idx="49657" formatCode="General">
                  <c:v>1.02278</c:v>
                </c:pt>
                <c:pt idx="49658" formatCode="General">
                  <c:v>1.022799999999999</c:v>
                </c:pt>
                <c:pt idx="49659" formatCode="General">
                  <c:v>1.022829999999999</c:v>
                </c:pt>
                <c:pt idx="49660" formatCode="General">
                  <c:v>1.02284</c:v>
                </c:pt>
                <c:pt idx="49661" formatCode="General">
                  <c:v>1.0228699999999991</c:v>
                </c:pt>
                <c:pt idx="49662" formatCode="General">
                  <c:v>1.0228899999999999</c:v>
                </c:pt>
                <c:pt idx="49663" formatCode="General">
                  <c:v>1.02291</c:v>
                </c:pt>
                <c:pt idx="49664" formatCode="General">
                  <c:v>1.022929999999999</c:v>
                </c:pt>
                <c:pt idx="49665" formatCode="General">
                  <c:v>1.02295</c:v>
                </c:pt>
                <c:pt idx="49666" formatCode="General">
                  <c:v>1.022969999999999</c:v>
                </c:pt>
                <c:pt idx="49667" formatCode="General">
                  <c:v>1.0229899999999998</c:v>
                </c:pt>
                <c:pt idx="49668" formatCode="General">
                  <c:v>1.02301</c:v>
                </c:pt>
                <c:pt idx="49669" formatCode="General">
                  <c:v>1.0230299999999992</c:v>
                </c:pt>
                <c:pt idx="49670" formatCode="General">
                  <c:v>1.02305</c:v>
                </c:pt>
                <c:pt idx="49671" formatCode="General">
                  <c:v>1.023069999999999</c:v>
                </c:pt>
                <c:pt idx="49672" formatCode="General">
                  <c:v>1.0230899999999998</c:v>
                </c:pt>
                <c:pt idx="49673" formatCode="General">
                  <c:v>1.02311</c:v>
                </c:pt>
                <c:pt idx="49674" formatCode="General">
                  <c:v>1.0231299999999992</c:v>
                </c:pt>
                <c:pt idx="49675" formatCode="General">
                  <c:v>1.0231599999999998</c:v>
                </c:pt>
                <c:pt idx="49676" formatCode="General">
                  <c:v>1.023169999999999</c:v>
                </c:pt>
                <c:pt idx="49677" formatCode="General">
                  <c:v>1.0231999999999992</c:v>
                </c:pt>
                <c:pt idx="49678" formatCode="General">
                  <c:v>1.0232199999999998</c:v>
                </c:pt>
                <c:pt idx="49679" formatCode="General">
                  <c:v>1.0232299999999992</c:v>
                </c:pt>
                <c:pt idx="49680" formatCode="General">
                  <c:v>1.02325</c:v>
                </c:pt>
                <c:pt idx="49681" formatCode="General">
                  <c:v>1.02328</c:v>
                </c:pt>
                <c:pt idx="49682" formatCode="General">
                  <c:v>1.0232999999999992</c:v>
                </c:pt>
                <c:pt idx="49683" formatCode="General">
                  <c:v>1.0233199999999998</c:v>
                </c:pt>
                <c:pt idx="49684" formatCode="General">
                  <c:v>1.023339999999999</c:v>
                </c:pt>
                <c:pt idx="49685" formatCode="General">
                  <c:v>1.0233599999999998</c:v>
                </c:pt>
                <c:pt idx="49686" formatCode="General">
                  <c:v>1.02338</c:v>
                </c:pt>
                <c:pt idx="49687" formatCode="General">
                  <c:v>1.0233999999999992</c:v>
                </c:pt>
                <c:pt idx="49688" formatCode="General">
                  <c:v>1.0234199999999998</c:v>
                </c:pt>
                <c:pt idx="49689" formatCode="General">
                  <c:v>1.023439999999999</c:v>
                </c:pt>
                <c:pt idx="49690" formatCode="General">
                  <c:v>1.0234699999999992</c:v>
                </c:pt>
                <c:pt idx="49691" formatCode="General">
                  <c:v>1.0234799999999991</c:v>
                </c:pt>
                <c:pt idx="49692" formatCode="General">
                  <c:v>1.0234999999999992</c:v>
                </c:pt>
                <c:pt idx="49693" formatCode="General">
                  <c:v>1.0235199999999998</c:v>
                </c:pt>
                <c:pt idx="49694" formatCode="General">
                  <c:v>1.02355</c:v>
                </c:pt>
                <c:pt idx="49695" formatCode="General">
                  <c:v>1.0235599999999998</c:v>
                </c:pt>
                <c:pt idx="49696" formatCode="General">
                  <c:v>1.023579999999999</c:v>
                </c:pt>
                <c:pt idx="49697" formatCode="General">
                  <c:v>1.023609999999999</c:v>
                </c:pt>
                <c:pt idx="49698" formatCode="General">
                  <c:v>1.0236299999999992</c:v>
                </c:pt>
                <c:pt idx="49699" formatCode="General">
                  <c:v>1.0236499999999991</c:v>
                </c:pt>
                <c:pt idx="49700" formatCode="General">
                  <c:v>1.0236699999999992</c:v>
                </c:pt>
                <c:pt idx="49701" formatCode="General">
                  <c:v>1.0236899999999998</c:v>
                </c:pt>
                <c:pt idx="49702" formatCode="General">
                  <c:v>1.023709999999999</c:v>
                </c:pt>
                <c:pt idx="49703" formatCode="General">
                  <c:v>1.0237299999999991</c:v>
                </c:pt>
                <c:pt idx="49704" formatCode="General">
                  <c:v>1.023749999999999</c:v>
                </c:pt>
                <c:pt idx="49705" formatCode="General">
                  <c:v>1.0237699999999992</c:v>
                </c:pt>
                <c:pt idx="49706" formatCode="General">
                  <c:v>1.0237999999999992</c:v>
                </c:pt>
                <c:pt idx="49707" formatCode="General">
                  <c:v>1.0238099999999992</c:v>
                </c:pt>
                <c:pt idx="49708" formatCode="General">
                  <c:v>1.0238299999999991</c:v>
                </c:pt>
                <c:pt idx="49709" formatCode="General">
                  <c:v>1.023849999999999</c:v>
                </c:pt>
                <c:pt idx="49710" formatCode="General">
                  <c:v>1.023879999999999</c:v>
                </c:pt>
                <c:pt idx="49711" formatCode="General">
                  <c:v>1.0238899999999991</c:v>
                </c:pt>
                <c:pt idx="49712" formatCode="General">
                  <c:v>1.0239199999999991</c:v>
                </c:pt>
                <c:pt idx="49713" formatCode="General">
                  <c:v>1.0239399999999992</c:v>
                </c:pt>
                <c:pt idx="49714" formatCode="General">
                  <c:v>1.0239599999999998</c:v>
                </c:pt>
                <c:pt idx="49715" formatCode="General">
                  <c:v>1.023979999999999</c:v>
                </c:pt>
                <c:pt idx="49716" formatCode="General">
                  <c:v>1.024</c:v>
                </c:pt>
                <c:pt idx="49717" formatCode="General">
                  <c:v>1.0240199999999999</c:v>
                </c:pt>
                <c:pt idx="49718" formatCode="General">
                  <c:v>1.0240400000000001</c:v>
                </c:pt>
                <c:pt idx="49719" formatCode="General">
                  <c:v>1.02406</c:v>
                </c:pt>
                <c:pt idx="49720" formatCode="General">
                  <c:v>1.0240800000000001</c:v>
                </c:pt>
                <c:pt idx="49721" formatCode="General">
                  <c:v>1.0241</c:v>
                </c:pt>
                <c:pt idx="49722" formatCode="General">
                  <c:v>1.0241199999999999</c:v>
                </c:pt>
                <c:pt idx="49723" formatCode="General">
                  <c:v>1.0241400000000001</c:v>
                </c:pt>
                <c:pt idx="49724" formatCode="General">
                  <c:v>1.02416</c:v>
                </c:pt>
                <c:pt idx="49725" formatCode="General">
                  <c:v>1.0241899999999999</c:v>
                </c:pt>
                <c:pt idx="49726" formatCode="General">
                  <c:v>1.0242100000000001</c:v>
                </c:pt>
                <c:pt idx="49727" formatCode="General">
                  <c:v>1.0242199999999999</c:v>
                </c:pt>
                <c:pt idx="49728" formatCode="General">
                  <c:v>1.0242500000000001</c:v>
                </c:pt>
                <c:pt idx="49729" formatCode="General">
                  <c:v>1.02427</c:v>
                </c:pt>
                <c:pt idx="49730" formatCode="General">
                  <c:v>1.0242899999999999</c:v>
                </c:pt>
                <c:pt idx="49731" formatCode="General">
                  <c:v>1.0243</c:v>
                </c:pt>
                <c:pt idx="49732" formatCode="General">
                  <c:v>1.02433</c:v>
                </c:pt>
                <c:pt idx="49733" formatCode="General">
                  <c:v>1.0243500000000001</c:v>
                </c:pt>
                <c:pt idx="49734" formatCode="General">
                  <c:v>1.02437</c:v>
                </c:pt>
                <c:pt idx="49735" formatCode="General">
                  <c:v>1.0243899999999999</c:v>
                </c:pt>
                <c:pt idx="49736" formatCode="General">
                  <c:v>1.02441</c:v>
                </c:pt>
                <c:pt idx="49737" formatCode="General">
                  <c:v>1.02443</c:v>
                </c:pt>
                <c:pt idx="49738" formatCode="General">
                  <c:v>1.0244500000000001</c:v>
                </c:pt>
                <c:pt idx="49739" formatCode="General">
                  <c:v>1.02447</c:v>
                </c:pt>
                <c:pt idx="49740" formatCode="General">
                  <c:v>1.0244899999999999</c:v>
                </c:pt>
                <c:pt idx="49741" formatCode="General">
                  <c:v>1.02451</c:v>
                </c:pt>
                <c:pt idx="49742" formatCode="General">
                  <c:v>1.02454</c:v>
                </c:pt>
                <c:pt idx="49743" formatCode="General">
                  <c:v>1.0245500000000001</c:v>
                </c:pt>
                <c:pt idx="49744" formatCode="General">
                  <c:v>1.02457</c:v>
                </c:pt>
                <c:pt idx="49745" formatCode="General">
                  <c:v>1.0246</c:v>
                </c:pt>
                <c:pt idx="49746" formatCode="General">
                  <c:v>1.02461</c:v>
                </c:pt>
                <c:pt idx="49747" formatCode="General">
                  <c:v>1.024629999999999</c:v>
                </c:pt>
                <c:pt idx="49748" formatCode="General">
                  <c:v>1.0246599999999999</c:v>
                </c:pt>
                <c:pt idx="49749" formatCode="General">
                  <c:v>1.02468</c:v>
                </c:pt>
                <c:pt idx="49750" formatCode="General">
                  <c:v>1.0246999999999991</c:v>
                </c:pt>
                <c:pt idx="49751" formatCode="General">
                  <c:v>1.0247199999999999</c:v>
                </c:pt>
                <c:pt idx="49752" formatCode="General">
                  <c:v>1.02474</c:v>
                </c:pt>
                <c:pt idx="49753" formatCode="General">
                  <c:v>1.0247599999999999</c:v>
                </c:pt>
                <c:pt idx="49754" formatCode="General">
                  <c:v>1.02478</c:v>
                </c:pt>
                <c:pt idx="49755" formatCode="General">
                  <c:v>1.024799999999999</c:v>
                </c:pt>
                <c:pt idx="49756" formatCode="General">
                  <c:v>1.0248199999999998</c:v>
                </c:pt>
                <c:pt idx="49757" formatCode="General">
                  <c:v>1.02485</c:v>
                </c:pt>
                <c:pt idx="49758" formatCode="General">
                  <c:v>1.0248599999999999</c:v>
                </c:pt>
                <c:pt idx="49759" formatCode="General">
                  <c:v>1.02488</c:v>
                </c:pt>
                <c:pt idx="49760" formatCode="General">
                  <c:v>1.024899999999999</c:v>
                </c:pt>
                <c:pt idx="49761" formatCode="General">
                  <c:v>1.024929999999999</c:v>
                </c:pt>
                <c:pt idx="49762" formatCode="General">
                  <c:v>1.02494</c:v>
                </c:pt>
                <c:pt idx="49763" formatCode="General">
                  <c:v>1.0249599999999999</c:v>
                </c:pt>
                <c:pt idx="49764" formatCode="General">
                  <c:v>1.0249899999999998</c:v>
                </c:pt>
                <c:pt idx="49765" formatCode="General">
                  <c:v>1.02501</c:v>
                </c:pt>
                <c:pt idx="49766" formatCode="General">
                  <c:v>1.0250299999999992</c:v>
                </c:pt>
                <c:pt idx="49767" formatCode="General">
                  <c:v>1.02505</c:v>
                </c:pt>
                <c:pt idx="49768" formatCode="General">
                  <c:v>1.025069999999999</c:v>
                </c:pt>
                <c:pt idx="49769" formatCode="General">
                  <c:v>1.0250899999999998</c:v>
                </c:pt>
                <c:pt idx="49770" formatCode="General">
                  <c:v>1.02511</c:v>
                </c:pt>
                <c:pt idx="49771" formatCode="General">
                  <c:v>1.0251299999999992</c:v>
                </c:pt>
                <c:pt idx="49772" formatCode="General">
                  <c:v>1.02515</c:v>
                </c:pt>
                <c:pt idx="49773" formatCode="General">
                  <c:v>1.02518</c:v>
                </c:pt>
                <c:pt idx="49774" formatCode="General">
                  <c:v>1.0251899999999998</c:v>
                </c:pt>
                <c:pt idx="49775" formatCode="General">
                  <c:v>1.02521</c:v>
                </c:pt>
                <c:pt idx="49776" formatCode="General">
                  <c:v>1.025239999999999</c:v>
                </c:pt>
                <c:pt idx="49777" formatCode="General">
                  <c:v>1.0252599999999998</c:v>
                </c:pt>
                <c:pt idx="49778" formatCode="General">
                  <c:v>1.025269999999999</c:v>
                </c:pt>
                <c:pt idx="49779" formatCode="General">
                  <c:v>1.0252999999999992</c:v>
                </c:pt>
                <c:pt idx="49780" formatCode="General">
                  <c:v>1.0253199999999998</c:v>
                </c:pt>
                <c:pt idx="49781" formatCode="General">
                  <c:v>1.025339999999999</c:v>
                </c:pt>
                <c:pt idx="49782" formatCode="General">
                  <c:v>1.02535</c:v>
                </c:pt>
                <c:pt idx="49783" formatCode="General">
                  <c:v>1.02538</c:v>
                </c:pt>
                <c:pt idx="49784" formatCode="General">
                  <c:v>1.0253999999999992</c:v>
                </c:pt>
                <c:pt idx="49785" formatCode="General">
                  <c:v>1.0254199999999998</c:v>
                </c:pt>
                <c:pt idx="49786" formatCode="General">
                  <c:v>1.025439999999999</c:v>
                </c:pt>
                <c:pt idx="49787" formatCode="General">
                  <c:v>1.0254599999999998</c:v>
                </c:pt>
                <c:pt idx="49788" formatCode="General">
                  <c:v>1.0254799999999991</c:v>
                </c:pt>
                <c:pt idx="49789" formatCode="General">
                  <c:v>1.0254999999999992</c:v>
                </c:pt>
                <c:pt idx="49790" formatCode="General">
                  <c:v>1.0255199999999998</c:v>
                </c:pt>
                <c:pt idx="49791" formatCode="General">
                  <c:v>1.025539999999999</c:v>
                </c:pt>
                <c:pt idx="49792" formatCode="General">
                  <c:v>1.0255599999999998</c:v>
                </c:pt>
                <c:pt idx="49793" formatCode="General">
                  <c:v>1.0255899999999998</c:v>
                </c:pt>
                <c:pt idx="49794" formatCode="General">
                  <c:v>1.0255999999999992</c:v>
                </c:pt>
                <c:pt idx="49795" formatCode="General">
                  <c:v>1.0256199999999998</c:v>
                </c:pt>
                <c:pt idx="49796" formatCode="General">
                  <c:v>1.02565</c:v>
                </c:pt>
                <c:pt idx="49797" formatCode="General">
                  <c:v>1.0256699999999992</c:v>
                </c:pt>
                <c:pt idx="49798" formatCode="General">
                  <c:v>1.0256899999999998</c:v>
                </c:pt>
                <c:pt idx="49799" formatCode="General">
                  <c:v>1.025709999999999</c:v>
                </c:pt>
                <c:pt idx="49800" formatCode="General">
                  <c:v>1.0257299999999991</c:v>
                </c:pt>
                <c:pt idx="49801" formatCode="General">
                  <c:v>1.0257499999999991</c:v>
                </c:pt>
                <c:pt idx="49802" formatCode="General">
                  <c:v>1.0257699999999992</c:v>
                </c:pt>
                <c:pt idx="49803" formatCode="General">
                  <c:v>1.0257899999999998</c:v>
                </c:pt>
                <c:pt idx="49804" formatCode="General">
                  <c:v>1.0258099999999992</c:v>
                </c:pt>
                <c:pt idx="49805" formatCode="General">
                  <c:v>1.0258399999999992</c:v>
                </c:pt>
                <c:pt idx="49806" formatCode="General">
                  <c:v>1.025849999999999</c:v>
                </c:pt>
                <c:pt idx="49807" formatCode="General">
                  <c:v>1.0258699999999992</c:v>
                </c:pt>
                <c:pt idx="49808" formatCode="General">
                  <c:v>1.0258899999999991</c:v>
                </c:pt>
                <c:pt idx="49809" formatCode="General">
                  <c:v>1.0259199999999991</c:v>
                </c:pt>
                <c:pt idx="49810" formatCode="General">
                  <c:v>1.0259299999999989</c:v>
                </c:pt>
                <c:pt idx="49811" formatCode="General">
                  <c:v>1.025949999999999</c:v>
                </c:pt>
                <c:pt idx="49812" formatCode="General">
                  <c:v>1.025979999999999</c:v>
                </c:pt>
                <c:pt idx="49813" formatCode="General">
                  <c:v>1.0259899999999991</c:v>
                </c:pt>
                <c:pt idx="49814" formatCode="General">
                  <c:v>1.0260100000000001</c:v>
                </c:pt>
                <c:pt idx="49815" formatCode="General">
                  <c:v>1.0260400000000001</c:v>
                </c:pt>
                <c:pt idx="49816" formatCode="General">
                  <c:v>1.02606</c:v>
                </c:pt>
                <c:pt idx="49817" formatCode="General">
                  <c:v>1.0260800000000001</c:v>
                </c:pt>
                <c:pt idx="49818" formatCode="General">
                  <c:v>1.0261</c:v>
                </c:pt>
                <c:pt idx="49819" formatCode="General">
                  <c:v>1.0261199999999999</c:v>
                </c:pt>
                <c:pt idx="49820" formatCode="General">
                  <c:v>1.0261400000000001</c:v>
                </c:pt>
                <c:pt idx="49821" formatCode="General">
                  <c:v>1.02616</c:v>
                </c:pt>
                <c:pt idx="49822" formatCode="General">
                  <c:v>1.0261800000000001</c:v>
                </c:pt>
                <c:pt idx="49823" formatCode="General">
                  <c:v>1.0262</c:v>
                </c:pt>
                <c:pt idx="49824" formatCode="General">
                  <c:v>1.02623</c:v>
                </c:pt>
                <c:pt idx="49825" formatCode="General">
                  <c:v>1.02624</c:v>
                </c:pt>
                <c:pt idx="49826" formatCode="General">
                  <c:v>1.02626</c:v>
                </c:pt>
                <c:pt idx="49827" formatCode="General">
                  <c:v>1.0262899999999999</c:v>
                </c:pt>
                <c:pt idx="49828" formatCode="General">
                  <c:v>1.0263100000000001</c:v>
                </c:pt>
                <c:pt idx="49829" formatCode="General">
                  <c:v>1.0263199999999999</c:v>
                </c:pt>
                <c:pt idx="49830" formatCode="General">
                  <c:v>1.0263500000000001</c:v>
                </c:pt>
                <c:pt idx="49831" formatCode="General">
                  <c:v>1.02637</c:v>
                </c:pt>
                <c:pt idx="49832" formatCode="General">
                  <c:v>1.0263899999999999</c:v>
                </c:pt>
                <c:pt idx="49833" formatCode="General">
                  <c:v>1.0264</c:v>
                </c:pt>
                <c:pt idx="49834" formatCode="General">
                  <c:v>1.02643</c:v>
                </c:pt>
                <c:pt idx="49835" formatCode="General">
                  <c:v>1.0264500000000001</c:v>
                </c:pt>
                <c:pt idx="49836" formatCode="General">
                  <c:v>1.02647</c:v>
                </c:pt>
                <c:pt idx="49837" formatCode="General">
                  <c:v>1.0264899999999999</c:v>
                </c:pt>
                <c:pt idx="49838" formatCode="General">
                  <c:v>1.02651</c:v>
                </c:pt>
                <c:pt idx="49839" formatCode="General">
                  <c:v>1.0265299999999991</c:v>
                </c:pt>
                <c:pt idx="49840" formatCode="General">
                  <c:v>1.0265500000000001</c:v>
                </c:pt>
                <c:pt idx="49841" formatCode="General">
                  <c:v>1.02657</c:v>
                </c:pt>
                <c:pt idx="49842" formatCode="General">
                  <c:v>1.0265899999999999</c:v>
                </c:pt>
                <c:pt idx="49843" formatCode="General">
                  <c:v>1.0266199999999999</c:v>
                </c:pt>
                <c:pt idx="49844" formatCode="General">
                  <c:v>1.02664</c:v>
                </c:pt>
                <c:pt idx="49845" formatCode="General">
                  <c:v>1.0266500000000001</c:v>
                </c:pt>
                <c:pt idx="49846" formatCode="General">
                  <c:v>1.02667</c:v>
                </c:pt>
                <c:pt idx="49847" formatCode="General">
                  <c:v>1.0266999999999991</c:v>
                </c:pt>
                <c:pt idx="49848" formatCode="General">
                  <c:v>1.0267199999999999</c:v>
                </c:pt>
                <c:pt idx="49849" formatCode="General">
                  <c:v>1.02674</c:v>
                </c:pt>
                <c:pt idx="49850" formatCode="General">
                  <c:v>1.0267599999999999</c:v>
                </c:pt>
                <c:pt idx="49851" formatCode="General">
                  <c:v>1.02678</c:v>
                </c:pt>
                <c:pt idx="49852" formatCode="General">
                  <c:v>1.026799999999999</c:v>
                </c:pt>
                <c:pt idx="49853" formatCode="General">
                  <c:v>1.0268199999999998</c:v>
                </c:pt>
                <c:pt idx="49854" formatCode="General">
                  <c:v>1.02684</c:v>
                </c:pt>
                <c:pt idx="49855" formatCode="General">
                  <c:v>1.0268599999999999</c:v>
                </c:pt>
                <c:pt idx="49856" formatCode="General">
                  <c:v>1.0268899999999999</c:v>
                </c:pt>
                <c:pt idx="49857" formatCode="General">
                  <c:v>1.026899999999999</c:v>
                </c:pt>
                <c:pt idx="49858" formatCode="General">
                  <c:v>1.0269199999999998</c:v>
                </c:pt>
                <c:pt idx="49859" formatCode="General">
                  <c:v>1.02694</c:v>
                </c:pt>
                <c:pt idx="49860" formatCode="General">
                  <c:v>1.0269699999999991</c:v>
                </c:pt>
                <c:pt idx="49861" formatCode="General">
                  <c:v>1.02698</c:v>
                </c:pt>
                <c:pt idx="49862" formatCode="General">
                  <c:v>1.026999999999999</c:v>
                </c:pt>
                <c:pt idx="49863" formatCode="General">
                  <c:v>1.0270299999999992</c:v>
                </c:pt>
                <c:pt idx="49864" formatCode="General">
                  <c:v>1.02705</c:v>
                </c:pt>
                <c:pt idx="49865" formatCode="General">
                  <c:v>1.027069999999999</c:v>
                </c:pt>
                <c:pt idx="49866" formatCode="General">
                  <c:v>1.0270899999999998</c:v>
                </c:pt>
                <c:pt idx="49867" formatCode="General">
                  <c:v>1.02711</c:v>
                </c:pt>
                <c:pt idx="49868" formatCode="General">
                  <c:v>1.0271299999999992</c:v>
                </c:pt>
                <c:pt idx="49869" formatCode="General">
                  <c:v>1.02715</c:v>
                </c:pt>
                <c:pt idx="49870" formatCode="General">
                  <c:v>1.027169999999999</c:v>
                </c:pt>
                <c:pt idx="49871" formatCode="General">
                  <c:v>1.0271899999999998</c:v>
                </c:pt>
                <c:pt idx="49872" formatCode="General">
                  <c:v>1.0272199999999998</c:v>
                </c:pt>
                <c:pt idx="49873" formatCode="General">
                  <c:v>1.0272299999999992</c:v>
                </c:pt>
                <c:pt idx="49874" formatCode="General">
                  <c:v>1.02725</c:v>
                </c:pt>
                <c:pt idx="49875" formatCode="General">
                  <c:v>1.027269999999999</c:v>
                </c:pt>
                <c:pt idx="49876" formatCode="General">
                  <c:v>1.0272999999999992</c:v>
                </c:pt>
                <c:pt idx="49877" formatCode="General">
                  <c:v>1.0273099999999991</c:v>
                </c:pt>
                <c:pt idx="49878" formatCode="General">
                  <c:v>1.027339999999999</c:v>
                </c:pt>
                <c:pt idx="49879" formatCode="General">
                  <c:v>1.0273599999999998</c:v>
                </c:pt>
                <c:pt idx="49880" formatCode="General">
                  <c:v>1.027369999999999</c:v>
                </c:pt>
                <c:pt idx="49881" formatCode="General">
                  <c:v>1.0273999999999992</c:v>
                </c:pt>
                <c:pt idx="49882" formatCode="General">
                  <c:v>1.0274199999999998</c:v>
                </c:pt>
                <c:pt idx="49883" formatCode="General">
                  <c:v>1.027439999999999</c:v>
                </c:pt>
                <c:pt idx="49884" formatCode="General">
                  <c:v>1.02745</c:v>
                </c:pt>
                <c:pt idx="49885" formatCode="General">
                  <c:v>1.0274799999999991</c:v>
                </c:pt>
                <c:pt idx="49886" formatCode="General">
                  <c:v>1.0274999999999992</c:v>
                </c:pt>
                <c:pt idx="49887" formatCode="General">
                  <c:v>1.0275199999999998</c:v>
                </c:pt>
                <c:pt idx="49888" formatCode="General">
                  <c:v>1.027539999999999</c:v>
                </c:pt>
                <c:pt idx="49889" formatCode="General">
                  <c:v>1.0275599999999998</c:v>
                </c:pt>
                <c:pt idx="49890" formatCode="General">
                  <c:v>1.027579999999999</c:v>
                </c:pt>
                <c:pt idx="49891" formatCode="General">
                  <c:v>1.027609999999999</c:v>
                </c:pt>
                <c:pt idx="49892" formatCode="General">
                  <c:v>1.0276199999999998</c:v>
                </c:pt>
                <c:pt idx="49893" formatCode="General">
                  <c:v>1.0276399999999992</c:v>
                </c:pt>
                <c:pt idx="49894" formatCode="General">
                  <c:v>1.0276699999999992</c:v>
                </c:pt>
                <c:pt idx="49895" formatCode="General">
                  <c:v>1.0276899999999998</c:v>
                </c:pt>
                <c:pt idx="49896" formatCode="General">
                  <c:v>1.0276999999999992</c:v>
                </c:pt>
                <c:pt idx="49897" formatCode="General">
                  <c:v>1.0277199999999991</c:v>
                </c:pt>
                <c:pt idx="49898" formatCode="General">
                  <c:v>1.0277499999999991</c:v>
                </c:pt>
                <c:pt idx="49899" formatCode="General">
                  <c:v>1.0277699999999992</c:v>
                </c:pt>
                <c:pt idx="49900" formatCode="General">
                  <c:v>1.0277899999999998</c:v>
                </c:pt>
                <c:pt idx="49901" formatCode="General">
                  <c:v>1.027809999999999</c:v>
                </c:pt>
                <c:pt idx="49902" formatCode="General">
                  <c:v>1.0278299999999991</c:v>
                </c:pt>
                <c:pt idx="49903" formatCode="General">
                  <c:v>1.027849999999999</c:v>
                </c:pt>
                <c:pt idx="49904" formatCode="General">
                  <c:v>1.0278699999999992</c:v>
                </c:pt>
                <c:pt idx="49905" formatCode="General">
                  <c:v>1.0278899999999991</c:v>
                </c:pt>
                <c:pt idx="49906" formatCode="General">
                  <c:v>1.0279099999999992</c:v>
                </c:pt>
                <c:pt idx="49907" formatCode="General">
                  <c:v>1.0279399999999992</c:v>
                </c:pt>
                <c:pt idx="49908" formatCode="General">
                  <c:v>1.027949999999999</c:v>
                </c:pt>
                <c:pt idx="49909" formatCode="General">
                  <c:v>1.0279699999999992</c:v>
                </c:pt>
                <c:pt idx="49910" formatCode="General">
                  <c:v>1.0279899999999991</c:v>
                </c:pt>
                <c:pt idx="49911" formatCode="General">
                  <c:v>1.0280199999999999</c:v>
                </c:pt>
                <c:pt idx="49912" formatCode="General">
                  <c:v>1.02803</c:v>
                </c:pt>
                <c:pt idx="49913" formatCode="General">
                  <c:v>1.0280499999999999</c:v>
                </c:pt>
                <c:pt idx="49914" formatCode="General">
                  <c:v>1.0280800000000001</c:v>
                </c:pt>
                <c:pt idx="49915" formatCode="General">
                  <c:v>1.0281</c:v>
                </c:pt>
                <c:pt idx="49916" formatCode="General">
                  <c:v>1.0281199999999999</c:v>
                </c:pt>
                <c:pt idx="49917" formatCode="General">
                  <c:v>1.0281400000000001</c:v>
                </c:pt>
                <c:pt idx="49918" formatCode="General">
                  <c:v>1.02816</c:v>
                </c:pt>
                <c:pt idx="49919" formatCode="General">
                  <c:v>1.0281800000000001</c:v>
                </c:pt>
                <c:pt idx="49920" formatCode="General">
                  <c:v>1.0282</c:v>
                </c:pt>
                <c:pt idx="49921" formatCode="General">
                  <c:v>1.0282199999999999</c:v>
                </c:pt>
                <c:pt idx="49922" formatCode="General">
                  <c:v>1.02824</c:v>
                </c:pt>
                <c:pt idx="49923" formatCode="General">
                  <c:v>1.02826</c:v>
                </c:pt>
                <c:pt idx="49924" formatCode="General">
                  <c:v>1.0282800000000001</c:v>
                </c:pt>
                <c:pt idx="49925" formatCode="General">
                  <c:v>1.0283</c:v>
                </c:pt>
                <c:pt idx="49926" formatCode="General">
                  <c:v>1.0283199999999999</c:v>
                </c:pt>
                <c:pt idx="49927" formatCode="General">
                  <c:v>1.0283500000000001</c:v>
                </c:pt>
                <c:pt idx="49928" formatCode="General">
                  <c:v>1.0283599999999999</c:v>
                </c:pt>
                <c:pt idx="49929" formatCode="General">
                  <c:v>1.0283899999999999</c:v>
                </c:pt>
                <c:pt idx="49930" formatCode="General">
                  <c:v>1.02841</c:v>
                </c:pt>
                <c:pt idx="49931" formatCode="General">
                  <c:v>1.02843</c:v>
                </c:pt>
                <c:pt idx="49932" formatCode="General">
                  <c:v>1.0284500000000001</c:v>
                </c:pt>
                <c:pt idx="49933" formatCode="General">
                  <c:v>1.02847</c:v>
                </c:pt>
                <c:pt idx="49934" formatCode="General">
                  <c:v>1.0284899999999999</c:v>
                </c:pt>
                <c:pt idx="49935" formatCode="General">
                  <c:v>1.02851</c:v>
                </c:pt>
                <c:pt idx="49936" formatCode="General">
                  <c:v>1.0285299999999991</c:v>
                </c:pt>
                <c:pt idx="49937" formatCode="General">
                  <c:v>1.0285500000000001</c:v>
                </c:pt>
                <c:pt idx="49938" formatCode="General">
                  <c:v>1.02857</c:v>
                </c:pt>
                <c:pt idx="49939" formatCode="General">
                  <c:v>1.0285899999999999</c:v>
                </c:pt>
                <c:pt idx="49940" formatCode="General">
                  <c:v>1.02861</c:v>
                </c:pt>
                <c:pt idx="49941" formatCode="General">
                  <c:v>1.028629999999999</c:v>
                </c:pt>
                <c:pt idx="49942" formatCode="General">
                  <c:v>1.0286599999999999</c:v>
                </c:pt>
                <c:pt idx="49943" formatCode="General">
                  <c:v>1.02868</c:v>
                </c:pt>
                <c:pt idx="49944" formatCode="General">
                  <c:v>1.0286899999999999</c:v>
                </c:pt>
                <c:pt idx="49945" formatCode="General">
                  <c:v>1.0287199999999999</c:v>
                </c:pt>
                <c:pt idx="49946" formatCode="General">
                  <c:v>1.02874</c:v>
                </c:pt>
                <c:pt idx="49947" formatCode="General">
                  <c:v>1.0287500000000001</c:v>
                </c:pt>
                <c:pt idx="49948" formatCode="General">
                  <c:v>1.02877</c:v>
                </c:pt>
                <c:pt idx="49949" formatCode="General">
                  <c:v>1.028799999999999</c:v>
                </c:pt>
                <c:pt idx="49950" formatCode="General">
                  <c:v>1.0288199999999998</c:v>
                </c:pt>
                <c:pt idx="49951" formatCode="General">
                  <c:v>1.028829999999999</c:v>
                </c:pt>
                <c:pt idx="49952" formatCode="General">
                  <c:v>1.0288599999999999</c:v>
                </c:pt>
                <c:pt idx="49953" formatCode="General">
                  <c:v>1.02888</c:v>
                </c:pt>
                <c:pt idx="49954" formatCode="General">
                  <c:v>1.028899999999999</c:v>
                </c:pt>
                <c:pt idx="49955" formatCode="General">
                  <c:v>1.0289199999999998</c:v>
                </c:pt>
                <c:pt idx="49956" formatCode="General">
                  <c:v>1.02894</c:v>
                </c:pt>
                <c:pt idx="49957" formatCode="General">
                  <c:v>1.0289599999999999</c:v>
                </c:pt>
                <c:pt idx="49958" formatCode="General">
                  <c:v>1.02898</c:v>
                </c:pt>
                <c:pt idx="49959" formatCode="General">
                  <c:v>1.028999999999999</c:v>
                </c:pt>
                <c:pt idx="49960" formatCode="General">
                  <c:v>1.0290199999999998</c:v>
                </c:pt>
                <c:pt idx="49961" formatCode="General">
                  <c:v>1.02904</c:v>
                </c:pt>
                <c:pt idx="49962" formatCode="General">
                  <c:v>1.029069999999999</c:v>
                </c:pt>
                <c:pt idx="49963" formatCode="General">
                  <c:v>1.02908</c:v>
                </c:pt>
                <c:pt idx="49964" formatCode="General">
                  <c:v>1.02911</c:v>
                </c:pt>
                <c:pt idx="49965" formatCode="General">
                  <c:v>1.0291299999999992</c:v>
                </c:pt>
                <c:pt idx="49966" formatCode="General">
                  <c:v>1.02915</c:v>
                </c:pt>
                <c:pt idx="49967" formatCode="General">
                  <c:v>1.029169999999999</c:v>
                </c:pt>
                <c:pt idx="49968" formatCode="General">
                  <c:v>1.0291899999999998</c:v>
                </c:pt>
                <c:pt idx="49969" formatCode="General">
                  <c:v>1.02921</c:v>
                </c:pt>
                <c:pt idx="49970" formatCode="General">
                  <c:v>1.0292299999999992</c:v>
                </c:pt>
                <c:pt idx="49971" formatCode="General">
                  <c:v>1.02925</c:v>
                </c:pt>
                <c:pt idx="49972" formatCode="General">
                  <c:v>1.029269999999999</c:v>
                </c:pt>
                <c:pt idx="49973" formatCode="General">
                  <c:v>1.0292899999999998</c:v>
                </c:pt>
                <c:pt idx="49974" formatCode="General">
                  <c:v>1.0293099999999991</c:v>
                </c:pt>
                <c:pt idx="49975" formatCode="General">
                  <c:v>1.0293299999999992</c:v>
                </c:pt>
                <c:pt idx="49976" formatCode="General">
                  <c:v>1.02935</c:v>
                </c:pt>
                <c:pt idx="49977" formatCode="General">
                  <c:v>1.029369999999999</c:v>
                </c:pt>
                <c:pt idx="49978" formatCode="General">
                  <c:v>1.0293999999999992</c:v>
                </c:pt>
                <c:pt idx="49979" formatCode="General">
                  <c:v>1.029409999999999</c:v>
                </c:pt>
                <c:pt idx="49980" formatCode="General">
                  <c:v>1.0294299999999992</c:v>
                </c:pt>
                <c:pt idx="49981" formatCode="General">
                  <c:v>1.0294599999999998</c:v>
                </c:pt>
                <c:pt idx="49982" formatCode="General">
                  <c:v>1.02948</c:v>
                </c:pt>
                <c:pt idx="49983" formatCode="General">
                  <c:v>1.0294999999999992</c:v>
                </c:pt>
                <c:pt idx="49984" formatCode="General">
                  <c:v>1.0295199999999998</c:v>
                </c:pt>
                <c:pt idx="49985" formatCode="General">
                  <c:v>1.029539999999999</c:v>
                </c:pt>
                <c:pt idx="49986" formatCode="General">
                  <c:v>1.0295599999999998</c:v>
                </c:pt>
                <c:pt idx="49987" formatCode="General">
                  <c:v>1.0295799999999991</c:v>
                </c:pt>
                <c:pt idx="49988" formatCode="General">
                  <c:v>1.0295999999999992</c:v>
                </c:pt>
                <c:pt idx="49989" formatCode="General">
                  <c:v>1.0296199999999998</c:v>
                </c:pt>
                <c:pt idx="49990" formatCode="General">
                  <c:v>1.02965</c:v>
                </c:pt>
                <c:pt idx="49991" formatCode="General">
                  <c:v>1.0296599999999998</c:v>
                </c:pt>
                <c:pt idx="49992" formatCode="General">
                  <c:v>1.029679999999999</c:v>
                </c:pt>
                <c:pt idx="49993" formatCode="General">
                  <c:v>1.029709999999999</c:v>
                </c:pt>
                <c:pt idx="49994" formatCode="General">
                  <c:v>1.0297299999999991</c:v>
                </c:pt>
                <c:pt idx="49995" formatCode="General">
                  <c:v>1.0297399999999992</c:v>
                </c:pt>
                <c:pt idx="49996" formatCode="General">
                  <c:v>1.0297699999999992</c:v>
                </c:pt>
                <c:pt idx="49997" formatCode="General">
                  <c:v>1.0297899999999998</c:v>
                </c:pt>
                <c:pt idx="49998" formatCode="General">
                  <c:v>1.029809999999999</c:v>
                </c:pt>
                <c:pt idx="49999" formatCode="General">
                  <c:v>1.0298199999999991</c:v>
                </c:pt>
                <c:pt idx="50000" formatCode="General">
                  <c:v>1.029849999999999</c:v>
                </c:pt>
                <c:pt idx="50001" formatCode="General">
                  <c:v>1.0298699999999992</c:v>
                </c:pt>
                <c:pt idx="50002" formatCode="General">
                  <c:v>1.0298899999999998</c:v>
                </c:pt>
                <c:pt idx="50003" formatCode="General">
                  <c:v>1.0299099999999992</c:v>
                </c:pt>
                <c:pt idx="50004" formatCode="General">
                  <c:v>1.0299299999999989</c:v>
                </c:pt>
                <c:pt idx="50005" formatCode="General">
                  <c:v>1.029949999999999</c:v>
                </c:pt>
                <c:pt idx="50006" formatCode="General">
                  <c:v>1.0299699999999992</c:v>
                </c:pt>
                <c:pt idx="50007" formatCode="General">
                  <c:v>1.0299899999999991</c:v>
                </c:pt>
                <c:pt idx="50008" formatCode="General">
                  <c:v>1.0300100000000001</c:v>
                </c:pt>
                <c:pt idx="50009" formatCode="General">
                  <c:v>1.0300400000000001</c:v>
                </c:pt>
                <c:pt idx="50010" formatCode="General">
                  <c:v>1.0300499999999999</c:v>
                </c:pt>
                <c:pt idx="50011" formatCode="General">
                  <c:v>1.03007</c:v>
                </c:pt>
                <c:pt idx="50012" formatCode="General">
                  <c:v>1.03009</c:v>
                </c:pt>
                <c:pt idx="50013" formatCode="General">
                  <c:v>1.0301199999999999</c:v>
                </c:pt>
                <c:pt idx="50014" formatCode="General">
                  <c:v>1.03013</c:v>
                </c:pt>
                <c:pt idx="50015" formatCode="General">
                  <c:v>1.03016</c:v>
                </c:pt>
                <c:pt idx="50016" formatCode="General">
                  <c:v>1.0301800000000001</c:v>
                </c:pt>
                <c:pt idx="50017" formatCode="General">
                  <c:v>1.0302</c:v>
                </c:pt>
                <c:pt idx="50018" formatCode="General">
                  <c:v>1.0302199999999999</c:v>
                </c:pt>
                <c:pt idx="50019" formatCode="General">
                  <c:v>1.03024</c:v>
                </c:pt>
                <c:pt idx="50020" formatCode="General">
                  <c:v>1.03026</c:v>
                </c:pt>
                <c:pt idx="50021" formatCode="General">
                  <c:v>1.0302800000000001</c:v>
                </c:pt>
                <c:pt idx="50022" formatCode="General">
                  <c:v>1.0303</c:v>
                </c:pt>
                <c:pt idx="50023" formatCode="General">
                  <c:v>1.0303199999999999</c:v>
                </c:pt>
                <c:pt idx="50024" formatCode="General">
                  <c:v>1.03034</c:v>
                </c:pt>
                <c:pt idx="50025" formatCode="General">
                  <c:v>1.0303599999999999</c:v>
                </c:pt>
                <c:pt idx="50026" formatCode="General">
                  <c:v>1.0303800000000001</c:v>
                </c:pt>
                <c:pt idx="50027" formatCode="General">
                  <c:v>1.0304</c:v>
                </c:pt>
                <c:pt idx="50028" formatCode="General">
                  <c:v>1.0304199999999999</c:v>
                </c:pt>
                <c:pt idx="50029" formatCode="General">
                  <c:v>1.0304500000000001</c:v>
                </c:pt>
                <c:pt idx="50030" formatCode="General">
                  <c:v>1.0304599999999999</c:v>
                </c:pt>
                <c:pt idx="50031" formatCode="General">
                  <c:v>1.0304800000000001</c:v>
                </c:pt>
                <c:pt idx="50032" formatCode="General">
                  <c:v>1.03051</c:v>
                </c:pt>
                <c:pt idx="50033" formatCode="General">
                  <c:v>1.0305299999999991</c:v>
                </c:pt>
                <c:pt idx="50034" formatCode="General">
                  <c:v>1.03054</c:v>
                </c:pt>
                <c:pt idx="50035" formatCode="General">
                  <c:v>1.03057</c:v>
                </c:pt>
                <c:pt idx="50036" formatCode="General">
                  <c:v>1.0305899999999999</c:v>
                </c:pt>
                <c:pt idx="50037" formatCode="General">
                  <c:v>1.03061</c:v>
                </c:pt>
                <c:pt idx="50038" formatCode="General">
                  <c:v>1.030629999999999</c:v>
                </c:pt>
                <c:pt idx="50039" formatCode="General">
                  <c:v>1.0306500000000001</c:v>
                </c:pt>
                <c:pt idx="50040" formatCode="General">
                  <c:v>1.03067</c:v>
                </c:pt>
                <c:pt idx="50041" formatCode="General">
                  <c:v>1.0306999999999991</c:v>
                </c:pt>
                <c:pt idx="50042" formatCode="General">
                  <c:v>1.03071</c:v>
                </c:pt>
                <c:pt idx="50043" formatCode="General">
                  <c:v>1.030729999999999</c:v>
                </c:pt>
                <c:pt idx="50044" formatCode="General">
                  <c:v>1.0307599999999999</c:v>
                </c:pt>
                <c:pt idx="50045" formatCode="General">
                  <c:v>1.03078</c:v>
                </c:pt>
                <c:pt idx="50046" formatCode="General">
                  <c:v>1.0307899999999999</c:v>
                </c:pt>
                <c:pt idx="50047" formatCode="General">
                  <c:v>1.0308199999999998</c:v>
                </c:pt>
                <c:pt idx="50048" formatCode="General">
                  <c:v>1.03084</c:v>
                </c:pt>
                <c:pt idx="50049" formatCode="General">
                  <c:v>1.0308599999999999</c:v>
                </c:pt>
                <c:pt idx="50050" formatCode="General">
                  <c:v>1.03087</c:v>
                </c:pt>
                <c:pt idx="50051" formatCode="General">
                  <c:v>1.030899999999999</c:v>
                </c:pt>
                <c:pt idx="50052" formatCode="General">
                  <c:v>1.0309199999999998</c:v>
                </c:pt>
                <c:pt idx="50053" formatCode="General">
                  <c:v>1.03094</c:v>
                </c:pt>
                <c:pt idx="50054" formatCode="General">
                  <c:v>1.0309599999999999</c:v>
                </c:pt>
                <c:pt idx="50055" formatCode="General">
                  <c:v>1.03098</c:v>
                </c:pt>
                <c:pt idx="50056" formatCode="General">
                  <c:v>1.030999999999999</c:v>
                </c:pt>
                <c:pt idx="50057" formatCode="General">
                  <c:v>1.031029999999999</c:v>
                </c:pt>
                <c:pt idx="50058" formatCode="General">
                  <c:v>1.03104</c:v>
                </c:pt>
                <c:pt idx="50059" formatCode="General">
                  <c:v>1.0310599999999999</c:v>
                </c:pt>
                <c:pt idx="50060" formatCode="General">
                  <c:v>1.0310899999999998</c:v>
                </c:pt>
                <c:pt idx="50061" formatCode="General">
                  <c:v>1.03111</c:v>
                </c:pt>
                <c:pt idx="50062" formatCode="General">
                  <c:v>1.0311199999999998</c:v>
                </c:pt>
                <c:pt idx="50063" formatCode="General">
                  <c:v>1.0311399999999991</c:v>
                </c:pt>
                <c:pt idx="50064" formatCode="General">
                  <c:v>1.031169999999999</c:v>
                </c:pt>
                <c:pt idx="50065" formatCode="General">
                  <c:v>1.0311899999999998</c:v>
                </c:pt>
                <c:pt idx="50066" formatCode="General">
                  <c:v>1.03121</c:v>
                </c:pt>
                <c:pt idx="50067" formatCode="General">
                  <c:v>1.0312299999999992</c:v>
                </c:pt>
                <c:pt idx="50068" formatCode="General">
                  <c:v>1.03125</c:v>
                </c:pt>
                <c:pt idx="50069" formatCode="General">
                  <c:v>1.031269999999999</c:v>
                </c:pt>
                <c:pt idx="50070" formatCode="General">
                  <c:v>1.0312899999999998</c:v>
                </c:pt>
                <c:pt idx="50071" formatCode="General">
                  <c:v>1.0313099999999991</c:v>
                </c:pt>
                <c:pt idx="50072" formatCode="General">
                  <c:v>1.0313299999999992</c:v>
                </c:pt>
                <c:pt idx="50073" formatCode="General">
                  <c:v>1.0313599999999998</c:v>
                </c:pt>
                <c:pt idx="50074" formatCode="General">
                  <c:v>1.031369999999999</c:v>
                </c:pt>
                <c:pt idx="50075" formatCode="General">
                  <c:v>1.0313899999999998</c:v>
                </c:pt>
                <c:pt idx="50076" formatCode="General">
                  <c:v>1.031409999999999</c:v>
                </c:pt>
                <c:pt idx="50077" formatCode="General">
                  <c:v>1.031439999999999</c:v>
                </c:pt>
                <c:pt idx="50078" formatCode="General">
                  <c:v>1.03145</c:v>
                </c:pt>
                <c:pt idx="50079" formatCode="General">
                  <c:v>1.0314699999999992</c:v>
                </c:pt>
                <c:pt idx="50080" formatCode="General">
                  <c:v>1.0314999999999992</c:v>
                </c:pt>
                <c:pt idx="50081" formatCode="General">
                  <c:v>1.031509999999999</c:v>
                </c:pt>
                <c:pt idx="50082" formatCode="General">
                  <c:v>1.031539999999999</c:v>
                </c:pt>
                <c:pt idx="50083" formatCode="General">
                  <c:v>1.0315599999999998</c:v>
                </c:pt>
                <c:pt idx="50084" formatCode="General">
                  <c:v>1.0315799999999991</c:v>
                </c:pt>
                <c:pt idx="50085" formatCode="General">
                  <c:v>1.0315899999999998</c:v>
                </c:pt>
                <c:pt idx="50086" formatCode="General">
                  <c:v>1.0316199999999998</c:v>
                </c:pt>
                <c:pt idx="50087" formatCode="General">
                  <c:v>1.031639999999999</c:v>
                </c:pt>
                <c:pt idx="50088" formatCode="General">
                  <c:v>1.0316599999999998</c:v>
                </c:pt>
                <c:pt idx="50089" formatCode="General">
                  <c:v>1.031679999999999</c:v>
                </c:pt>
                <c:pt idx="50090" formatCode="General">
                  <c:v>1.0316999999999992</c:v>
                </c:pt>
                <c:pt idx="50091" formatCode="General">
                  <c:v>1.0317199999999991</c:v>
                </c:pt>
                <c:pt idx="50092" formatCode="General">
                  <c:v>1.0317399999999992</c:v>
                </c:pt>
                <c:pt idx="50093" formatCode="General">
                  <c:v>1.0317599999999998</c:v>
                </c:pt>
                <c:pt idx="50094" formatCode="General">
                  <c:v>1.031779999999999</c:v>
                </c:pt>
                <c:pt idx="50095" formatCode="General">
                  <c:v>1.031809999999999</c:v>
                </c:pt>
                <c:pt idx="50096" formatCode="General">
                  <c:v>1.0318299999999991</c:v>
                </c:pt>
                <c:pt idx="50097" formatCode="General">
                  <c:v>1.0318399999999992</c:v>
                </c:pt>
                <c:pt idx="50098" formatCode="General">
                  <c:v>1.0318699999999992</c:v>
                </c:pt>
                <c:pt idx="50099" formatCode="General">
                  <c:v>1.0318899999999998</c:v>
                </c:pt>
                <c:pt idx="50100" formatCode="General">
                  <c:v>1.0319099999999992</c:v>
                </c:pt>
                <c:pt idx="50101" formatCode="General">
                  <c:v>1.0319199999999991</c:v>
                </c:pt>
                <c:pt idx="50102" formatCode="General">
                  <c:v>1.031949999999999</c:v>
                </c:pt>
                <c:pt idx="50103" formatCode="General">
                  <c:v>1.0319699999999992</c:v>
                </c:pt>
                <c:pt idx="50104" formatCode="General">
                  <c:v>1.0319899999999991</c:v>
                </c:pt>
                <c:pt idx="50105" formatCode="General">
                  <c:v>1.0320100000000001</c:v>
                </c:pt>
                <c:pt idx="50106" formatCode="General">
                  <c:v>1.03203</c:v>
                </c:pt>
                <c:pt idx="50107" formatCode="General">
                  <c:v>1.0320499999999999</c:v>
                </c:pt>
                <c:pt idx="50108" formatCode="General">
                  <c:v>1.0320800000000001</c:v>
                </c:pt>
                <c:pt idx="50109" formatCode="General">
                  <c:v>1.03209</c:v>
                </c:pt>
                <c:pt idx="50110" formatCode="General">
                  <c:v>1.0321100000000001</c:v>
                </c:pt>
                <c:pt idx="50111" formatCode="General">
                  <c:v>1.0321400000000001</c:v>
                </c:pt>
                <c:pt idx="50112" formatCode="General">
                  <c:v>1.03216</c:v>
                </c:pt>
                <c:pt idx="50113" formatCode="General">
                  <c:v>1.03217</c:v>
                </c:pt>
                <c:pt idx="50114" formatCode="General">
                  <c:v>1.0321899999999999</c:v>
                </c:pt>
                <c:pt idx="50115" formatCode="General">
                  <c:v>1.0322199999999999</c:v>
                </c:pt>
                <c:pt idx="50116" formatCode="General">
                  <c:v>1.03224</c:v>
                </c:pt>
                <c:pt idx="50117" formatCode="General">
                  <c:v>1.03226</c:v>
                </c:pt>
                <c:pt idx="50118" formatCode="General">
                  <c:v>1.0322800000000001</c:v>
                </c:pt>
                <c:pt idx="50119" formatCode="General">
                  <c:v>1.0323</c:v>
                </c:pt>
                <c:pt idx="50120" formatCode="General">
                  <c:v>1.0323199999999999</c:v>
                </c:pt>
                <c:pt idx="50121" formatCode="General">
                  <c:v>1.03234</c:v>
                </c:pt>
                <c:pt idx="50122" formatCode="General">
                  <c:v>1.0323599999999999</c:v>
                </c:pt>
                <c:pt idx="50123" formatCode="General">
                  <c:v>1.0323800000000001</c:v>
                </c:pt>
                <c:pt idx="50124" formatCode="General">
                  <c:v>1.03241</c:v>
                </c:pt>
                <c:pt idx="50125" formatCode="General">
                  <c:v>1.0324199999999999</c:v>
                </c:pt>
                <c:pt idx="50126" formatCode="General">
                  <c:v>1.03244</c:v>
                </c:pt>
                <c:pt idx="50127" formatCode="General">
                  <c:v>1.0324599999999999</c:v>
                </c:pt>
                <c:pt idx="50128" formatCode="General">
                  <c:v>1.0324899999999999</c:v>
                </c:pt>
                <c:pt idx="50129" formatCode="General">
                  <c:v>1.0325</c:v>
                </c:pt>
                <c:pt idx="50130" formatCode="General">
                  <c:v>1.0325299999999991</c:v>
                </c:pt>
                <c:pt idx="50131" formatCode="General">
                  <c:v>1.0325500000000001</c:v>
                </c:pt>
                <c:pt idx="50132" formatCode="General">
                  <c:v>1.03257</c:v>
                </c:pt>
                <c:pt idx="50133" formatCode="General">
                  <c:v>1.0325899999999999</c:v>
                </c:pt>
                <c:pt idx="50134" formatCode="General">
                  <c:v>1.03261</c:v>
                </c:pt>
                <c:pt idx="50135" formatCode="General">
                  <c:v>1.032629999999999</c:v>
                </c:pt>
                <c:pt idx="50136" formatCode="General">
                  <c:v>1.0326500000000001</c:v>
                </c:pt>
                <c:pt idx="50137" formatCode="General">
                  <c:v>1.03267</c:v>
                </c:pt>
                <c:pt idx="50138" formatCode="General">
                  <c:v>1.0326899999999999</c:v>
                </c:pt>
                <c:pt idx="50139" formatCode="General">
                  <c:v>1.03271</c:v>
                </c:pt>
                <c:pt idx="50140" formatCode="General">
                  <c:v>1.032729999999999</c:v>
                </c:pt>
                <c:pt idx="50141" formatCode="General">
                  <c:v>1.0327500000000001</c:v>
                </c:pt>
                <c:pt idx="50142" formatCode="General">
                  <c:v>1.03277</c:v>
                </c:pt>
                <c:pt idx="50143" formatCode="General">
                  <c:v>1.0327899999999999</c:v>
                </c:pt>
                <c:pt idx="50144" formatCode="General">
                  <c:v>1.03281</c:v>
                </c:pt>
                <c:pt idx="50145" formatCode="General">
                  <c:v>1.032829999999999</c:v>
                </c:pt>
                <c:pt idx="50146" formatCode="General">
                  <c:v>1.0328599999999999</c:v>
                </c:pt>
                <c:pt idx="50147" formatCode="General">
                  <c:v>1.03288</c:v>
                </c:pt>
                <c:pt idx="50148" formatCode="General">
                  <c:v>1.0328899999999999</c:v>
                </c:pt>
                <c:pt idx="50149" formatCode="General">
                  <c:v>1.03291</c:v>
                </c:pt>
                <c:pt idx="50150" formatCode="General">
                  <c:v>1.03294</c:v>
                </c:pt>
                <c:pt idx="50151" formatCode="General">
                  <c:v>1.0329599999999999</c:v>
                </c:pt>
                <c:pt idx="50152" formatCode="General">
                  <c:v>1.0329699999999991</c:v>
                </c:pt>
                <c:pt idx="50153" formatCode="General">
                  <c:v>1.032999999999999</c:v>
                </c:pt>
                <c:pt idx="50154" formatCode="General">
                  <c:v>1.0330199999999998</c:v>
                </c:pt>
                <c:pt idx="50155" formatCode="General">
                  <c:v>1.03304</c:v>
                </c:pt>
                <c:pt idx="50156" formatCode="General">
                  <c:v>1.0330599999999999</c:v>
                </c:pt>
                <c:pt idx="50157" formatCode="General">
                  <c:v>1.03308</c:v>
                </c:pt>
                <c:pt idx="50158" formatCode="General">
                  <c:v>1.033099999999999</c:v>
                </c:pt>
                <c:pt idx="50159" formatCode="General">
                  <c:v>1.0331299999999992</c:v>
                </c:pt>
                <c:pt idx="50160" formatCode="General">
                  <c:v>1.0331399999999991</c:v>
                </c:pt>
                <c:pt idx="50161" formatCode="General">
                  <c:v>1.0331599999999999</c:v>
                </c:pt>
                <c:pt idx="50162" formatCode="General">
                  <c:v>1.0331899999999998</c:v>
                </c:pt>
                <c:pt idx="50163" formatCode="General">
                  <c:v>1.03321</c:v>
                </c:pt>
                <c:pt idx="50164" formatCode="General">
                  <c:v>1.0332199999999998</c:v>
                </c:pt>
                <c:pt idx="50165" formatCode="General">
                  <c:v>1.033239999999999</c:v>
                </c:pt>
                <c:pt idx="50166" formatCode="General">
                  <c:v>1.033269999999999</c:v>
                </c:pt>
                <c:pt idx="50167" formatCode="General">
                  <c:v>1.0332899999999998</c:v>
                </c:pt>
                <c:pt idx="50168" formatCode="General">
                  <c:v>1.0332999999999992</c:v>
                </c:pt>
                <c:pt idx="50169" formatCode="General">
                  <c:v>1.0333299999999992</c:v>
                </c:pt>
                <c:pt idx="50170" formatCode="General">
                  <c:v>1.03335</c:v>
                </c:pt>
                <c:pt idx="50171" formatCode="General">
                  <c:v>1.033369999999999</c:v>
                </c:pt>
                <c:pt idx="50172" formatCode="General">
                  <c:v>1.0333899999999998</c:v>
                </c:pt>
                <c:pt idx="50173" formatCode="General">
                  <c:v>1.0334099999999991</c:v>
                </c:pt>
                <c:pt idx="50174" formatCode="General">
                  <c:v>1.0334299999999992</c:v>
                </c:pt>
                <c:pt idx="50175" formatCode="General">
                  <c:v>1.0334599999999998</c:v>
                </c:pt>
                <c:pt idx="50176" formatCode="General">
                  <c:v>1.0334699999999992</c:v>
                </c:pt>
                <c:pt idx="50177" formatCode="General">
                  <c:v>1.0334899999999998</c:v>
                </c:pt>
                <c:pt idx="50178" formatCode="General">
                  <c:v>1.033509999999999</c:v>
                </c:pt>
                <c:pt idx="50179" formatCode="General">
                  <c:v>1.033539999999999</c:v>
                </c:pt>
                <c:pt idx="50180" formatCode="General">
                  <c:v>1.03355</c:v>
                </c:pt>
                <c:pt idx="50181" formatCode="General">
                  <c:v>1.0335799999999991</c:v>
                </c:pt>
                <c:pt idx="50182" formatCode="General">
                  <c:v>1.0335999999999992</c:v>
                </c:pt>
                <c:pt idx="50183" formatCode="General">
                  <c:v>1.0336199999999998</c:v>
                </c:pt>
                <c:pt idx="50184" formatCode="General">
                  <c:v>1.033639999999999</c:v>
                </c:pt>
                <c:pt idx="50185" formatCode="General">
                  <c:v>1.0336599999999998</c:v>
                </c:pt>
                <c:pt idx="50186" formatCode="General">
                  <c:v>1.033679999999999</c:v>
                </c:pt>
                <c:pt idx="50187" formatCode="General">
                  <c:v>1.0336999999999992</c:v>
                </c:pt>
                <c:pt idx="50188" formatCode="General">
                  <c:v>1.0337199999999998</c:v>
                </c:pt>
                <c:pt idx="50189" formatCode="General">
                  <c:v>1.0337399999999992</c:v>
                </c:pt>
                <c:pt idx="50190" formatCode="General">
                  <c:v>1.0337599999999998</c:v>
                </c:pt>
                <c:pt idx="50191" formatCode="General">
                  <c:v>1.033779999999999</c:v>
                </c:pt>
                <c:pt idx="50192" formatCode="General">
                  <c:v>1.0337999999999992</c:v>
                </c:pt>
                <c:pt idx="50193" formatCode="General">
                  <c:v>1.0338199999999991</c:v>
                </c:pt>
                <c:pt idx="50194" formatCode="General">
                  <c:v>1.0338399999999992</c:v>
                </c:pt>
                <c:pt idx="50195" formatCode="General">
                  <c:v>1.0338699999999992</c:v>
                </c:pt>
                <c:pt idx="50196" formatCode="General">
                  <c:v>1.033879999999999</c:v>
                </c:pt>
                <c:pt idx="50197" formatCode="General">
                  <c:v>1.0338999999999992</c:v>
                </c:pt>
                <c:pt idx="50198" formatCode="General">
                  <c:v>1.0339299999999989</c:v>
                </c:pt>
                <c:pt idx="50199" formatCode="General">
                  <c:v>1.033949999999999</c:v>
                </c:pt>
                <c:pt idx="50200" formatCode="General">
                  <c:v>1.0339599999999998</c:v>
                </c:pt>
                <c:pt idx="50201" formatCode="General">
                  <c:v>1.0339899999999991</c:v>
                </c:pt>
                <c:pt idx="50202" formatCode="General">
                  <c:v>1.0340100000000001</c:v>
                </c:pt>
                <c:pt idx="50203" formatCode="General">
                  <c:v>1.03403</c:v>
                </c:pt>
                <c:pt idx="50204" formatCode="General">
                  <c:v>1.0340499999999999</c:v>
                </c:pt>
                <c:pt idx="50205" formatCode="General">
                  <c:v>1.03407</c:v>
                </c:pt>
                <c:pt idx="50206" formatCode="General">
                  <c:v>1.03409</c:v>
                </c:pt>
                <c:pt idx="50207" formatCode="General">
                  <c:v>1.0341199999999999</c:v>
                </c:pt>
                <c:pt idx="50208" formatCode="General">
                  <c:v>1.03413</c:v>
                </c:pt>
                <c:pt idx="50209" formatCode="General">
                  <c:v>1.0341499999999999</c:v>
                </c:pt>
                <c:pt idx="50210" formatCode="General">
                  <c:v>1.0341800000000001</c:v>
                </c:pt>
                <c:pt idx="50211" formatCode="General">
                  <c:v>1.0342</c:v>
                </c:pt>
                <c:pt idx="50212" formatCode="General">
                  <c:v>1.0342100000000001</c:v>
                </c:pt>
                <c:pt idx="50213" formatCode="General">
                  <c:v>1.03424</c:v>
                </c:pt>
                <c:pt idx="50214" formatCode="General">
                  <c:v>1.03426</c:v>
                </c:pt>
                <c:pt idx="50215" formatCode="General">
                  <c:v>1.03427</c:v>
                </c:pt>
                <c:pt idx="50216" formatCode="General">
                  <c:v>1.0342899999999999</c:v>
                </c:pt>
                <c:pt idx="50217" formatCode="General">
                  <c:v>1.0343199999999999</c:v>
                </c:pt>
                <c:pt idx="50218" formatCode="General">
                  <c:v>1.03434</c:v>
                </c:pt>
                <c:pt idx="50219" formatCode="General">
                  <c:v>1.0343500000000001</c:v>
                </c:pt>
                <c:pt idx="50220" formatCode="General">
                  <c:v>1.0343800000000001</c:v>
                </c:pt>
                <c:pt idx="50221" formatCode="General">
                  <c:v>1.0344</c:v>
                </c:pt>
                <c:pt idx="50222" formatCode="General">
                  <c:v>1.0344199999999999</c:v>
                </c:pt>
                <c:pt idx="50223" formatCode="General">
                  <c:v>1.03444</c:v>
                </c:pt>
                <c:pt idx="50224" formatCode="General">
                  <c:v>1.0344599999999999</c:v>
                </c:pt>
                <c:pt idx="50225" formatCode="General">
                  <c:v>1.0344800000000001</c:v>
                </c:pt>
                <c:pt idx="50226" formatCode="General">
                  <c:v>1.03451</c:v>
                </c:pt>
                <c:pt idx="50227" formatCode="General">
                  <c:v>1.0345199999999999</c:v>
                </c:pt>
                <c:pt idx="50228" formatCode="General">
                  <c:v>1.03454</c:v>
                </c:pt>
                <c:pt idx="50229" formatCode="General">
                  <c:v>1.03457</c:v>
                </c:pt>
                <c:pt idx="50230" formatCode="General">
                  <c:v>1.0345899999999999</c:v>
                </c:pt>
                <c:pt idx="50231" formatCode="General">
                  <c:v>1.0346</c:v>
                </c:pt>
                <c:pt idx="50232" formatCode="General">
                  <c:v>1.0346299999999991</c:v>
                </c:pt>
                <c:pt idx="50233" formatCode="General">
                  <c:v>1.0346500000000001</c:v>
                </c:pt>
                <c:pt idx="50234" formatCode="General">
                  <c:v>1.03467</c:v>
                </c:pt>
                <c:pt idx="50235" formatCode="General">
                  <c:v>1.0346899999999999</c:v>
                </c:pt>
                <c:pt idx="50236" formatCode="General">
                  <c:v>1.03471</c:v>
                </c:pt>
                <c:pt idx="50237" formatCode="General">
                  <c:v>1.034729999999999</c:v>
                </c:pt>
                <c:pt idx="50238" formatCode="General">
                  <c:v>1.0347500000000001</c:v>
                </c:pt>
                <c:pt idx="50239" formatCode="General">
                  <c:v>1.03477</c:v>
                </c:pt>
                <c:pt idx="50240" formatCode="General">
                  <c:v>1.0347899999999999</c:v>
                </c:pt>
                <c:pt idx="50241" formatCode="General">
                  <c:v>1.03481</c:v>
                </c:pt>
                <c:pt idx="50242" formatCode="General">
                  <c:v>1.034829999999999</c:v>
                </c:pt>
                <c:pt idx="50243" formatCode="General">
                  <c:v>1.03485</c:v>
                </c:pt>
                <c:pt idx="50244" formatCode="General">
                  <c:v>1.03487</c:v>
                </c:pt>
                <c:pt idx="50245" formatCode="General">
                  <c:v>1.0348899999999999</c:v>
                </c:pt>
                <c:pt idx="50246" formatCode="General">
                  <c:v>1.0349199999999998</c:v>
                </c:pt>
                <c:pt idx="50247" formatCode="General">
                  <c:v>1.034929999999999</c:v>
                </c:pt>
                <c:pt idx="50248" formatCode="General">
                  <c:v>1.0349599999999999</c:v>
                </c:pt>
                <c:pt idx="50249" formatCode="General">
                  <c:v>1.03498</c:v>
                </c:pt>
                <c:pt idx="50250" formatCode="General">
                  <c:v>1.034999999999999</c:v>
                </c:pt>
                <c:pt idx="50251" formatCode="General">
                  <c:v>1.03501</c:v>
                </c:pt>
                <c:pt idx="50252" formatCode="General">
                  <c:v>1.03504</c:v>
                </c:pt>
                <c:pt idx="50253" formatCode="General">
                  <c:v>1.0350599999999999</c:v>
                </c:pt>
                <c:pt idx="50254" formatCode="General">
                  <c:v>1.03508</c:v>
                </c:pt>
                <c:pt idx="50255" formatCode="General">
                  <c:v>1.035099999999999</c:v>
                </c:pt>
                <c:pt idx="50256" formatCode="General">
                  <c:v>1.0351199999999998</c:v>
                </c:pt>
                <c:pt idx="50257" formatCode="General">
                  <c:v>1.0351399999999991</c:v>
                </c:pt>
                <c:pt idx="50258" formatCode="General">
                  <c:v>1.035169999999999</c:v>
                </c:pt>
                <c:pt idx="50259" formatCode="General">
                  <c:v>1.03518</c:v>
                </c:pt>
                <c:pt idx="50260" formatCode="General">
                  <c:v>1.035199999999999</c:v>
                </c:pt>
                <c:pt idx="50261" formatCode="General">
                  <c:v>1.0352299999999992</c:v>
                </c:pt>
                <c:pt idx="50262" formatCode="General">
                  <c:v>1.03525</c:v>
                </c:pt>
                <c:pt idx="50263" formatCode="General">
                  <c:v>1.0352599999999998</c:v>
                </c:pt>
                <c:pt idx="50264" formatCode="General">
                  <c:v>1.03528</c:v>
                </c:pt>
                <c:pt idx="50265" formatCode="General">
                  <c:v>1.03531</c:v>
                </c:pt>
                <c:pt idx="50266" formatCode="General">
                  <c:v>1.0353299999999992</c:v>
                </c:pt>
                <c:pt idx="50267" formatCode="General">
                  <c:v>1.035339999999999</c:v>
                </c:pt>
                <c:pt idx="50268" formatCode="General">
                  <c:v>1.035369999999999</c:v>
                </c:pt>
                <c:pt idx="50269" formatCode="General">
                  <c:v>1.0353899999999998</c:v>
                </c:pt>
                <c:pt idx="50270" formatCode="General">
                  <c:v>1.0354099999999991</c:v>
                </c:pt>
                <c:pt idx="50271" formatCode="General">
                  <c:v>1.0354299999999992</c:v>
                </c:pt>
                <c:pt idx="50272" formatCode="General">
                  <c:v>1.03545</c:v>
                </c:pt>
                <c:pt idx="50273" formatCode="General">
                  <c:v>1.035469999999999</c:v>
                </c:pt>
                <c:pt idx="50274" formatCode="General">
                  <c:v>1.0354999999999992</c:v>
                </c:pt>
                <c:pt idx="50275" formatCode="General">
                  <c:v>1.035509999999999</c:v>
                </c:pt>
                <c:pt idx="50276" formatCode="General">
                  <c:v>1.0355299999999992</c:v>
                </c:pt>
                <c:pt idx="50277" formatCode="General">
                  <c:v>1.0355599999999998</c:v>
                </c:pt>
                <c:pt idx="50278" formatCode="General">
                  <c:v>1.0355699999999992</c:v>
                </c:pt>
                <c:pt idx="50279" formatCode="General">
                  <c:v>1.0355899999999998</c:v>
                </c:pt>
                <c:pt idx="50280" formatCode="General">
                  <c:v>1.035609999999999</c:v>
                </c:pt>
                <c:pt idx="50281" formatCode="General">
                  <c:v>1.035639999999999</c:v>
                </c:pt>
                <c:pt idx="50282" formatCode="General">
                  <c:v>1.03565</c:v>
                </c:pt>
                <c:pt idx="50283" formatCode="General">
                  <c:v>1.035679999999999</c:v>
                </c:pt>
                <c:pt idx="50284" formatCode="General">
                  <c:v>1.0356999999999992</c:v>
                </c:pt>
                <c:pt idx="50285" formatCode="General">
                  <c:v>1.0357199999999998</c:v>
                </c:pt>
                <c:pt idx="50286" formatCode="General">
                  <c:v>1.0357399999999992</c:v>
                </c:pt>
                <c:pt idx="50287" formatCode="General">
                  <c:v>1.0357599999999998</c:v>
                </c:pt>
                <c:pt idx="50288" formatCode="General">
                  <c:v>1.035779999999999</c:v>
                </c:pt>
                <c:pt idx="50289" formatCode="General">
                  <c:v>1.0357999999999992</c:v>
                </c:pt>
                <c:pt idx="50290" formatCode="General">
                  <c:v>1.0358199999999991</c:v>
                </c:pt>
                <c:pt idx="50291" formatCode="General">
                  <c:v>1.0358399999999992</c:v>
                </c:pt>
                <c:pt idx="50292" formatCode="General">
                  <c:v>1.0358599999999998</c:v>
                </c:pt>
                <c:pt idx="50293" formatCode="General">
                  <c:v>1.035879999999999</c:v>
                </c:pt>
                <c:pt idx="50294" formatCode="General">
                  <c:v>1.0358999999999992</c:v>
                </c:pt>
                <c:pt idx="50295" formatCode="General">
                  <c:v>1.0359199999999991</c:v>
                </c:pt>
                <c:pt idx="50296" formatCode="General">
                  <c:v>1.0359399999999992</c:v>
                </c:pt>
                <c:pt idx="50297" formatCode="General">
                  <c:v>1.0359699999999992</c:v>
                </c:pt>
                <c:pt idx="50298" formatCode="General">
                  <c:v>1.035979999999999</c:v>
                </c:pt>
                <c:pt idx="50299" formatCode="General">
                  <c:v>1.0360100000000001</c:v>
                </c:pt>
                <c:pt idx="50300" formatCode="General">
                  <c:v>1.03603</c:v>
                </c:pt>
                <c:pt idx="50301" formatCode="General">
                  <c:v>1.0360499999999999</c:v>
                </c:pt>
                <c:pt idx="50302" formatCode="General">
                  <c:v>1.03606</c:v>
                </c:pt>
                <c:pt idx="50303" formatCode="General">
                  <c:v>1.03609</c:v>
                </c:pt>
                <c:pt idx="50304" formatCode="General">
                  <c:v>1.0361100000000001</c:v>
                </c:pt>
                <c:pt idx="50305" formatCode="General">
                  <c:v>1.03613</c:v>
                </c:pt>
                <c:pt idx="50306" formatCode="General">
                  <c:v>1.0361499999999999</c:v>
                </c:pt>
                <c:pt idx="50307" formatCode="General">
                  <c:v>1.03617</c:v>
                </c:pt>
                <c:pt idx="50308" formatCode="General">
                  <c:v>1.0361899999999999</c:v>
                </c:pt>
                <c:pt idx="50309" formatCode="General">
                  <c:v>1.0362100000000001</c:v>
                </c:pt>
                <c:pt idx="50310" formatCode="General">
                  <c:v>1.03623</c:v>
                </c:pt>
                <c:pt idx="50311" formatCode="General">
                  <c:v>1.0362499999999999</c:v>
                </c:pt>
                <c:pt idx="50312" formatCode="General">
                  <c:v>1.0362800000000001</c:v>
                </c:pt>
                <c:pt idx="50313" formatCode="General">
                  <c:v>1.0363</c:v>
                </c:pt>
                <c:pt idx="50314" formatCode="General">
                  <c:v>1.0363100000000001</c:v>
                </c:pt>
                <c:pt idx="50315" formatCode="General">
                  <c:v>1.03633</c:v>
                </c:pt>
                <c:pt idx="50316" formatCode="General">
                  <c:v>1.0363599999999999</c:v>
                </c:pt>
                <c:pt idx="50317" formatCode="General">
                  <c:v>1.0363800000000001</c:v>
                </c:pt>
                <c:pt idx="50318" formatCode="General">
                  <c:v>1.0363899999999999</c:v>
                </c:pt>
                <c:pt idx="50319" formatCode="General">
                  <c:v>1.0364199999999999</c:v>
                </c:pt>
                <c:pt idx="50320" formatCode="General">
                  <c:v>1.03644</c:v>
                </c:pt>
                <c:pt idx="50321" formatCode="General">
                  <c:v>1.0364599999999999</c:v>
                </c:pt>
                <c:pt idx="50322" formatCode="General">
                  <c:v>1.0364800000000001</c:v>
                </c:pt>
                <c:pt idx="50323" formatCode="General">
                  <c:v>1.0365</c:v>
                </c:pt>
                <c:pt idx="50324" formatCode="General">
                  <c:v>1.0365199999999999</c:v>
                </c:pt>
                <c:pt idx="50325" formatCode="General">
                  <c:v>1.0365500000000001</c:v>
                </c:pt>
                <c:pt idx="50326" formatCode="General">
                  <c:v>1.0365599999999999</c:v>
                </c:pt>
                <c:pt idx="50327" formatCode="General">
                  <c:v>1.0365800000000001</c:v>
                </c:pt>
                <c:pt idx="50328" formatCode="General">
                  <c:v>1.03661</c:v>
                </c:pt>
                <c:pt idx="50329" formatCode="General">
                  <c:v>1.0366299999999991</c:v>
                </c:pt>
                <c:pt idx="50330" formatCode="General">
                  <c:v>1.03664</c:v>
                </c:pt>
                <c:pt idx="50331" formatCode="General">
                  <c:v>1.0366599999999999</c:v>
                </c:pt>
                <c:pt idx="50332" formatCode="General">
                  <c:v>1.0366899999999999</c:v>
                </c:pt>
                <c:pt idx="50333" formatCode="General">
                  <c:v>1.03671</c:v>
                </c:pt>
                <c:pt idx="50334" formatCode="General">
                  <c:v>1.036729999999999</c:v>
                </c:pt>
                <c:pt idx="50335" formatCode="General">
                  <c:v>1.0367500000000001</c:v>
                </c:pt>
                <c:pt idx="50336" formatCode="General">
                  <c:v>1.03677</c:v>
                </c:pt>
                <c:pt idx="50337" formatCode="General">
                  <c:v>1.0367899999999999</c:v>
                </c:pt>
                <c:pt idx="50338" formatCode="General">
                  <c:v>1.03681</c:v>
                </c:pt>
                <c:pt idx="50339" formatCode="General">
                  <c:v>1.036829999999999</c:v>
                </c:pt>
                <c:pt idx="50340" formatCode="General">
                  <c:v>1.03685</c:v>
                </c:pt>
                <c:pt idx="50341" formatCode="General">
                  <c:v>1.03688</c:v>
                </c:pt>
                <c:pt idx="50342" formatCode="General">
                  <c:v>1.0368899999999999</c:v>
                </c:pt>
                <c:pt idx="50343" formatCode="General">
                  <c:v>1.03691</c:v>
                </c:pt>
                <c:pt idx="50344" formatCode="General">
                  <c:v>1.036929999999999</c:v>
                </c:pt>
                <c:pt idx="50345" formatCode="General">
                  <c:v>1.0369599999999999</c:v>
                </c:pt>
                <c:pt idx="50346" formatCode="General">
                  <c:v>1.0369699999999991</c:v>
                </c:pt>
                <c:pt idx="50347" formatCode="General">
                  <c:v>1.036999999999999</c:v>
                </c:pt>
                <c:pt idx="50348" formatCode="General">
                  <c:v>1.0370199999999998</c:v>
                </c:pt>
                <c:pt idx="50349" formatCode="General">
                  <c:v>1.037029999999999</c:v>
                </c:pt>
                <c:pt idx="50350" formatCode="General">
                  <c:v>1.0370599999999999</c:v>
                </c:pt>
                <c:pt idx="50351" formatCode="General">
                  <c:v>1.03708</c:v>
                </c:pt>
                <c:pt idx="50352" formatCode="General">
                  <c:v>1.037099999999999</c:v>
                </c:pt>
                <c:pt idx="50353" formatCode="General">
                  <c:v>1.03711</c:v>
                </c:pt>
                <c:pt idx="50354" formatCode="General">
                  <c:v>1.03714</c:v>
                </c:pt>
                <c:pt idx="50355" formatCode="General">
                  <c:v>1.0371599999999999</c:v>
                </c:pt>
                <c:pt idx="50356" formatCode="General">
                  <c:v>1.03718</c:v>
                </c:pt>
                <c:pt idx="50357" formatCode="General">
                  <c:v>1.037199999999999</c:v>
                </c:pt>
                <c:pt idx="50358" formatCode="General">
                  <c:v>1.0372199999999998</c:v>
                </c:pt>
                <c:pt idx="50359" formatCode="General">
                  <c:v>1.0372399999999991</c:v>
                </c:pt>
                <c:pt idx="50360" formatCode="General">
                  <c:v>1.0372599999999998</c:v>
                </c:pt>
                <c:pt idx="50361" formatCode="General">
                  <c:v>1.03728</c:v>
                </c:pt>
                <c:pt idx="50362" formatCode="General">
                  <c:v>1.0372999999999992</c:v>
                </c:pt>
                <c:pt idx="50363" formatCode="General">
                  <c:v>1.0373299999999992</c:v>
                </c:pt>
                <c:pt idx="50364" formatCode="General">
                  <c:v>1.03735</c:v>
                </c:pt>
                <c:pt idx="50365" formatCode="General">
                  <c:v>1.0373599999999998</c:v>
                </c:pt>
                <c:pt idx="50366" formatCode="General">
                  <c:v>1.03738</c:v>
                </c:pt>
                <c:pt idx="50367" formatCode="General">
                  <c:v>1.0374099999999991</c:v>
                </c:pt>
                <c:pt idx="50368" formatCode="General">
                  <c:v>1.0374299999999992</c:v>
                </c:pt>
                <c:pt idx="50369" formatCode="General">
                  <c:v>1.037439999999999</c:v>
                </c:pt>
                <c:pt idx="50370" formatCode="General">
                  <c:v>1.037469999999999</c:v>
                </c:pt>
                <c:pt idx="50371" formatCode="General">
                  <c:v>1.0374899999999998</c:v>
                </c:pt>
                <c:pt idx="50372" formatCode="General">
                  <c:v>1.037509999999999</c:v>
                </c:pt>
                <c:pt idx="50373" formatCode="General">
                  <c:v>1.0375299999999992</c:v>
                </c:pt>
                <c:pt idx="50374" formatCode="General">
                  <c:v>1.03755</c:v>
                </c:pt>
                <c:pt idx="50375" formatCode="General">
                  <c:v>1.0375699999999992</c:v>
                </c:pt>
                <c:pt idx="50376" formatCode="General">
                  <c:v>1.0375999999999992</c:v>
                </c:pt>
                <c:pt idx="50377" formatCode="General">
                  <c:v>1.037609999999999</c:v>
                </c:pt>
                <c:pt idx="50378" formatCode="General">
                  <c:v>1.0376299999999992</c:v>
                </c:pt>
                <c:pt idx="50379" formatCode="General">
                  <c:v>1.03765</c:v>
                </c:pt>
                <c:pt idx="50380" formatCode="General">
                  <c:v>1.037679999999999</c:v>
                </c:pt>
                <c:pt idx="50381" formatCode="General">
                  <c:v>1.0376899999999998</c:v>
                </c:pt>
                <c:pt idx="50382" formatCode="General">
                  <c:v>1.037709999999999</c:v>
                </c:pt>
                <c:pt idx="50383" formatCode="General">
                  <c:v>1.0377399999999992</c:v>
                </c:pt>
                <c:pt idx="50384" formatCode="General">
                  <c:v>1.0377599999999998</c:v>
                </c:pt>
                <c:pt idx="50385" formatCode="General">
                  <c:v>1.0377699999999992</c:v>
                </c:pt>
                <c:pt idx="50386" formatCode="General">
                  <c:v>1.0377999999999992</c:v>
                </c:pt>
                <c:pt idx="50387" formatCode="General">
                  <c:v>1.0378199999999991</c:v>
                </c:pt>
                <c:pt idx="50388" formatCode="General">
                  <c:v>1.0378399999999992</c:v>
                </c:pt>
                <c:pt idx="50389" formatCode="General">
                  <c:v>1.0378599999999998</c:v>
                </c:pt>
                <c:pt idx="50390" formatCode="General">
                  <c:v>1.037879999999999</c:v>
                </c:pt>
                <c:pt idx="50391" formatCode="General">
                  <c:v>1.0378999999999992</c:v>
                </c:pt>
                <c:pt idx="50392" formatCode="General">
                  <c:v>1.0379299999999991</c:v>
                </c:pt>
                <c:pt idx="50393" formatCode="General">
                  <c:v>1.0379399999999992</c:v>
                </c:pt>
                <c:pt idx="50394" formatCode="General">
                  <c:v>1.0379599999999998</c:v>
                </c:pt>
                <c:pt idx="50395" formatCode="General">
                  <c:v>1.0379899999999991</c:v>
                </c:pt>
                <c:pt idx="50396" formatCode="General">
                  <c:v>1.0380100000000001</c:v>
                </c:pt>
                <c:pt idx="50397" formatCode="General">
                  <c:v>1.0380199999999999</c:v>
                </c:pt>
                <c:pt idx="50398" formatCode="General">
                  <c:v>1.0380499999999999</c:v>
                </c:pt>
                <c:pt idx="50399" formatCode="General">
                  <c:v>1.03807</c:v>
                </c:pt>
                <c:pt idx="50400" formatCode="General">
                  <c:v>1.03809</c:v>
                </c:pt>
                <c:pt idx="50401" formatCode="General">
                  <c:v>1.0381100000000001</c:v>
                </c:pt>
                <c:pt idx="50402" formatCode="General">
                  <c:v>1.03813</c:v>
                </c:pt>
                <c:pt idx="50403" formatCode="General">
                  <c:v>1.0381499999999999</c:v>
                </c:pt>
                <c:pt idx="50404" formatCode="General">
                  <c:v>1.03817</c:v>
                </c:pt>
                <c:pt idx="50405" formatCode="General">
                  <c:v>1.0381899999999999</c:v>
                </c:pt>
                <c:pt idx="50406" formatCode="General">
                  <c:v>1.0382100000000001</c:v>
                </c:pt>
                <c:pt idx="50407" formatCode="General">
                  <c:v>1.03823</c:v>
                </c:pt>
                <c:pt idx="50408" formatCode="General">
                  <c:v>1.0382499999999999</c:v>
                </c:pt>
                <c:pt idx="50409" formatCode="General">
                  <c:v>1.03827</c:v>
                </c:pt>
                <c:pt idx="50410" formatCode="General">
                  <c:v>1.0382899999999999</c:v>
                </c:pt>
                <c:pt idx="50411" formatCode="General">
                  <c:v>1.0383100000000001</c:v>
                </c:pt>
                <c:pt idx="50412" formatCode="General">
                  <c:v>1.03834</c:v>
                </c:pt>
                <c:pt idx="50413" formatCode="General">
                  <c:v>1.0383500000000001</c:v>
                </c:pt>
                <c:pt idx="50414" formatCode="General">
                  <c:v>1.0383800000000001</c:v>
                </c:pt>
                <c:pt idx="50415" formatCode="General">
                  <c:v>1.0384</c:v>
                </c:pt>
                <c:pt idx="50416" formatCode="General">
                  <c:v>1.0384100000000001</c:v>
                </c:pt>
                <c:pt idx="50417" formatCode="General">
                  <c:v>1.03843</c:v>
                </c:pt>
                <c:pt idx="50418" formatCode="General">
                  <c:v>1.0384599999999999</c:v>
                </c:pt>
                <c:pt idx="50419" formatCode="General">
                  <c:v>1.0384800000000001</c:v>
                </c:pt>
                <c:pt idx="50420" formatCode="General">
                  <c:v>1.0385</c:v>
                </c:pt>
                <c:pt idx="50421" formatCode="General">
                  <c:v>1.0385199999999999</c:v>
                </c:pt>
                <c:pt idx="50422" formatCode="General">
                  <c:v>1.03854</c:v>
                </c:pt>
                <c:pt idx="50423" formatCode="General">
                  <c:v>1.0385599999999999</c:v>
                </c:pt>
                <c:pt idx="50424" formatCode="General">
                  <c:v>1.0385800000000001</c:v>
                </c:pt>
                <c:pt idx="50425" formatCode="General">
                  <c:v>1.0386</c:v>
                </c:pt>
                <c:pt idx="50426" formatCode="General">
                  <c:v>1.0386199999999999</c:v>
                </c:pt>
                <c:pt idx="50427" formatCode="General">
                  <c:v>1.0386500000000001</c:v>
                </c:pt>
                <c:pt idx="50428" formatCode="General">
                  <c:v>1.0386599999999999</c:v>
                </c:pt>
                <c:pt idx="50429" formatCode="General">
                  <c:v>1.03868</c:v>
                </c:pt>
                <c:pt idx="50430" formatCode="General">
                  <c:v>1.0387</c:v>
                </c:pt>
                <c:pt idx="50431" formatCode="General">
                  <c:v>1.038729999999999</c:v>
                </c:pt>
                <c:pt idx="50432" formatCode="General">
                  <c:v>1.03874</c:v>
                </c:pt>
                <c:pt idx="50433" formatCode="General">
                  <c:v>1.0387599999999999</c:v>
                </c:pt>
                <c:pt idx="50434" formatCode="General">
                  <c:v>1.0387899999999999</c:v>
                </c:pt>
                <c:pt idx="50435" formatCode="General">
                  <c:v>1.03881</c:v>
                </c:pt>
                <c:pt idx="50436" formatCode="General">
                  <c:v>1.0388199999999999</c:v>
                </c:pt>
                <c:pt idx="50437" formatCode="General">
                  <c:v>1.0388500000000001</c:v>
                </c:pt>
                <c:pt idx="50438" formatCode="General">
                  <c:v>1.03887</c:v>
                </c:pt>
                <c:pt idx="50439" formatCode="General">
                  <c:v>1.0388899999999999</c:v>
                </c:pt>
                <c:pt idx="50440" formatCode="General">
                  <c:v>1.03891</c:v>
                </c:pt>
                <c:pt idx="50441" formatCode="General">
                  <c:v>1.038929999999999</c:v>
                </c:pt>
                <c:pt idx="50442" formatCode="General">
                  <c:v>1.03895</c:v>
                </c:pt>
                <c:pt idx="50443" formatCode="General">
                  <c:v>1.03898</c:v>
                </c:pt>
                <c:pt idx="50444" formatCode="General">
                  <c:v>1.0389899999999999</c:v>
                </c:pt>
                <c:pt idx="50445" formatCode="General">
                  <c:v>1.03901</c:v>
                </c:pt>
                <c:pt idx="50446" formatCode="General">
                  <c:v>1.03904</c:v>
                </c:pt>
                <c:pt idx="50447" formatCode="General">
                  <c:v>1.0390599999999999</c:v>
                </c:pt>
                <c:pt idx="50448" formatCode="General">
                  <c:v>1.039069999999999</c:v>
                </c:pt>
                <c:pt idx="50449" formatCode="General">
                  <c:v>1.039099999999999</c:v>
                </c:pt>
                <c:pt idx="50450" formatCode="General">
                  <c:v>1.0391199999999998</c:v>
                </c:pt>
                <c:pt idx="50451" formatCode="General">
                  <c:v>1.03914</c:v>
                </c:pt>
                <c:pt idx="50452" formatCode="General">
                  <c:v>1.0391599999999999</c:v>
                </c:pt>
                <c:pt idx="50453" formatCode="General">
                  <c:v>1.03918</c:v>
                </c:pt>
                <c:pt idx="50454" formatCode="General">
                  <c:v>1.039199999999999</c:v>
                </c:pt>
                <c:pt idx="50455" formatCode="General">
                  <c:v>1.0392199999999998</c:v>
                </c:pt>
                <c:pt idx="50456" formatCode="General">
                  <c:v>1.0392399999999991</c:v>
                </c:pt>
                <c:pt idx="50457" formatCode="General">
                  <c:v>1.0392599999999999</c:v>
                </c:pt>
                <c:pt idx="50458" formatCode="General">
                  <c:v>1.03928</c:v>
                </c:pt>
                <c:pt idx="50459" formatCode="General">
                  <c:v>1.039299999999999</c:v>
                </c:pt>
                <c:pt idx="50460" formatCode="General">
                  <c:v>1.0393199999999998</c:v>
                </c:pt>
                <c:pt idx="50461" formatCode="General">
                  <c:v>1.039339999999999</c:v>
                </c:pt>
                <c:pt idx="50462" formatCode="General">
                  <c:v>1.0393599999999998</c:v>
                </c:pt>
                <c:pt idx="50463" formatCode="General">
                  <c:v>1.0393899999999998</c:v>
                </c:pt>
                <c:pt idx="50464" formatCode="General">
                  <c:v>1.0393999999999992</c:v>
                </c:pt>
                <c:pt idx="50465" formatCode="General">
                  <c:v>1.0394299999999992</c:v>
                </c:pt>
                <c:pt idx="50466" formatCode="General">
                  <c:v>1.03945</c:v>
                </c:pt>
                <c:pt idx="50467" formatCode="General">
                  <c:v>1.039469999999999</c:v>
                </c:pt>
                <c:pt idx="50468" formatCode="General">
                  <c:v>1.0394899999999998</c:v>
                </c:pt>
                <c:pt idx="50469" formatCode="General">
                  <c:v>1.039509999999999</c:v>
                </c:pt>
                <c:pt idx="50470" formatCode="General">
                  <c:v>1.0395299999999992</c:v>
                </c:pt>
                <c:pt idx="50471" formatCode="General">
                  <c:v>1.03955</c:v>
                </c:pt>
                <c:pt idx="50472" formatCode="General">
                  <c:v>1.0395699999999992</c:v>
                </c:pt>
                <c:pt idx="50473" formatCode="General">
                  <c:v>1.0395899999999998</c:v>
                </c:pt>
                <c:pt idx="50474" formatCode="General">
                  <c:v>1.039609999999999</c:v>
                </c:pt>
                <c:pt idx="50475" formatCode="General">
                  <c:v>1.039639999999999</c:v>
                </c:pt>
                <c:pt idx="50476" formatCode="General">
                  <c:v>1.03965</c:v>
                </c:pt>
                <c:pt idx="50477" formatCode="General">
                  <c:v>1.0396699999999992</c:v>
                </c:pt>
                <c:pt idx="50478" formatCode="General">
                  <c:v>1.0396999999999992</c:v>
                </c:pt>
                <c:pt idx="50479" formatCode="General">
                  <c:v>1.039709999999999</c:v>
                </c:pt>
                <c:pt idx="50480" formatCode="General">
                  <c:v>1.0397299999999992</c:v>
                </c:pt>
                <c:pt idx="50481" formatCode="General">
                  <c:v>1.03975</c:v>
                </c:pt>
                <c:pt idx="50482" formatCode="General">
                  <c:v>1.039779999999999</c:v>
                </c:pt>
                <c:pt idx="50483" formatCode="General">
                  <c:v>1.0397899999999998</c:v>
                </c:pt>
                <c:pt idx="50484" formatCode="General">
                  <c:v>1.039809999999999</c:v>
                </c:pt>
                <c:pt idx="50485" formatCode="General">
                  <c:v>1.0398399999999992</c:v>
                </c:pt>
                <c:pt idx="50486" formatCode="General">
                  <c:v>1.0398599999999998</c:v>
                </c:pt>
                <c:pt idx="50487" formatCode="General">
                  <c:v>1.039879999999999</c:v>
                </c:pt>
                <c:pt idx="50488" formatCode="General">
                  <c:v>1.0398999999999992</c:v>
                </c:pt>
                <c:pt idx="50489" formatCode="General">
                  <c:v>1.0399199999999991</c:v>
                </c:pt>
                <c:pt idx="50490" formatCode="General">
                  <c:v>1.0399399999999992</c:v>
                </c:pt>
                <c:pt idx="50491" formatCode="General">
                  <c:v>1.0399599999999998</c:v>
                </c:pt>
                <c:pt idx="50492" formatCode="General">
                  <c:v>1.039979999999999</c:v>
                </c:pt>
                <c:pt idx="50493" formatCode="General">
                  <c:v>1.04</c:v>
                </c:pt>
                <c:pt idx="50494" formatCode="General">
                  <c:v>1.0400199999999999</c:v>
                </c:pt>
                <c:pt idx="50495" formatCode="General">
                  <c:v>1.0400400000000001</c:v>
                </c:pt>
                <c:pt idx="50496" formatCode="General">
                  <c:v>1.04006</c:v>
                </c:pt>
                <c:pt idx="50497" formatCode="General">
                  <c:v>1.0400799999999999</c:v>
                </c:pt>
                <c:pt idx="50498" formatCode="General">
                  <c:v>1.0401100000000001</c:v>
                </c:pt>
                <c:pt idx="50499" formatCode="General">
                  <c:v>1.0401199999999999</c:v>
                </c:pt>
                <c:pt idx="50500" formatCode="General">
                  <c:v>1.0401499999999999</c:v>
                </c:pt>
                <c:pt idx="50501" formatCode="General">
                  <c:v>1.04017</c:v>
                </c:pt>
                <c:pt idx="50502" formatCode="General">
                  <c:v>1.0401899999999999</c:v>
                </c:pt>
                <c:pt idx="50503" formatCode="General">
                  <c:v>1.0402100000000001</c:v>
                </c:pt>
                <c:pt idx="50504" formatCode="General">
                  <c:v>1.04023</c:v>
                </c:pt>
                <c:pt idx="50505" formatCode="General">
                  <c:v>1.0402499999999999</c:v>
                </c:pt>
                <c:pt idx="50506" formatCode="General">
                  <c:v>1.04027</c:v>
                </c:pt>
                <c:pt idx="50507" formatCode="General">
                  <c:v>1.0402899999999999</c:v>
                </c:pt>
                <c:pt idx="50508" formatCode="General">
                  <c:v>1.0403100000000001</c:v>
                </c:pt>
                <c:pt idx="50509" formatCode="General">
                  <c:v>1.04033</c:v>
                </c:pt>
                <c:pt idx="50510" formatCode="General">
                  <c:v>1.0403500000000001</c:v>
                </c:pt>
                <c:pt idx="50511" formatCode="General">
                  <c:v>1.04037</c:v>
                </c:pt>
                <c:pt idx="50512" formatCode="General">
                  <c:v>1.0403899999999999</c:v>
                </c:pt>
                <c:pt idx="50513" formatCode="General">
                  <c:v>1.0404199999999999</c:v>
                </c:pt>
                <c:pt idx="50514" formatCode="General">
                  <c:v>1.04044</c:v>
                </c:pt>
                <c:pt idx="50515" formatCode="General">
                  <c:v>1.0404500000000001</c:v>
                </c:pt>
                <c:pt idx="50516" formatCode="General">
                  <c:v>1.0404800000000001</c:v>
                </c:pt>
                <c:pt idx="50517" formatCode="General">
                  <c:v>1.0405</c:v>
                </c:pt>
                <c:pt idx="50518" formatCode="General">
                  <c:v>1.0405199999999999</c:v>
                </c:pt>
                <c:pt idx="50519" formatCode="General">
                  <c:v>1.04053</c:v>
                </c:pt>
                <c:pt idx="50520" formatCode="General">
                  <c:v>1.0405599999999999</c:v>
                </c:pt>
                <c:pt idx="50521" formatCode="General">
                  <c:v>1.0405800000000001</c:v>
                </c:pt>
                <c:pt idx="50522" formatCode="General">
                  <c:v>1.0406</c:v>
                </c:pt>
                <c:pt idx="50523" formatCode="General">
                  <c:v>1.0406199999999999</c:v>
                </c:pt>
                <c:pt idx="50524" formatCode="General">
                  <c:v>1.04064</c:v>
                </c:pt>
                <c:pt idx="50525" formatCode="General">
                  <c:v>1.0406599999999999</c:v>
                </c:pt>
                <c:pt idx="50526" formatCode="General">
                  <c:v>1.04068</c:v>
                </c:pt>
                <c:pt idx="50527" formatCode="General">
                  <c:v>1.0407</c:v>
                </c:pt>
                <c:pt idx="50528" formatCode="General">
                  <c:v>1.0407199999999999</c:v>
                </c:pt>
                <c:pt idx="50529" formatCode="General">
                  <c:v>1.0407500000000001</c:v>
                </c:pt>
                <c:pt idx="50530" formatCode="General">
                  <c:v>1.04077</c:v>
                </c:pt>
                <c:pt idx="50531" formatCode="General">
                  <c:v>1.04078</c:v>
                </c:pt>
                <c:pt idx="50532" formatCode="General">
                  <c:v>1.0407999999999991</c:v>
                </c:pt>
                <c:pt idx="50533" formatCode="General">
                  <c:v>1.040829999999999</c:v>
                </c:pt>
                <c:pt idx="50534" formatCode="General">
                  <c:v>1.0408500000000001</c:v>
                </c:pt>
                <c:pt idx="50535" formatCode="General">
                  <c:v>1.0408599999999999</c:v>
                </c:pt>
                <c:pt idx="50536" formatCode="General">
                  <c:v>1.0408899999999999</c:v>
                </c:pt>
                <c:pt idx="50537" formatCode="General">
                  <c:v>1.04091</c:v>
                </c:pt>
                <c:pt idx="50538" formatCode="General">
                  <c:v>1.040929999999999</c:v>
                </c:pt>
                <c:pt idx="50539" formatCode="General">
                  <c:v>1.04095</c:v>
                </c:pt>
                <c:pt idx="50540" formatCode="General">
                  <c:v>1.04097</c:v>
                </c:pt>
                <c:pt idx="50541" formatCode="General">
                  <c:v>1.0409899999999999</c:v>
                </c:pt>
                <c:pt idx="50542" formatCode="General">
                  <c:v>1.0410199999999998</c:v>
                </c:pt>
                <c:pt idx="50543" formatCode="General">
                  <c:v>1.041029999999999</c:v>
                </c:pt>
                <c:pt idx="50544" formatCode="General">
                  <c:v>1.04105</c:v>
                </c:pt>
                <c:pt idx="50545" formatCode="General">
                  <c:v>1.0410699999999991</c:v>
                </c:pt>
                <c:pt idx="50546" formatCode="General">
                  <c:v>1.041099999999999</c:v>
                </c:pt>
                <c:pt idx="50547" formatCode="General">
                  <c:v>1.04111</c:v>
                </c:pt>
                <c:pt idx="50548" formatCode="General">
                  <c:v>1.0411299999999992</c:v>
                </c:pt>
                <c:pt idx="50549" formatCode="General">
                  <c:v>1.0411599999999999</c:v>
                </c:pt>
                <c:pt idx="50550" formatCode="General">
                  <c:v>1.041169999999999</c:v>
                </c:pt>
                <c:pt idx="50551" formatCode="General">
                  <c:v>1.041199999999999</c:v>
                </c:pt>
                <c:pt idx="50552" formatCode="General">
                  <c:v>1.0412199999999998</c:v>
                </c:pt>
                <c:pt idx="50553" formatCode="General">
                  <c:v>1.0412399999999991</c:v>
                </c:pt>
                <c:pt idx="50554" formatCode="General">
                  <c:v>1.04125</c:v>
                </c:pt>
                <c:pt idx="50555" formatCode="General">
                  <c:v>1.04128</c:v>
                </c:pt>
                <c:pt idx="50556" formatCode="General">
                  <c:v>1.041299999999999</c:v>
                </c:pt>
                <c:pt idx="50557" formatCode="General">
                  <c:v>1.0413199999999998</c:v>
                </c:pt>
                <c:pt idx="50558" formatCode="General">
                  <c:v>1.041339999999999</c:v>
                </c:pt>
                <c:pt idx="50559" formatCode="General">
                  <c:v>1.0413599999999998</c:v>
                </c:pt>
                <c:pt idx="50560" formatCode="General">
                  <c:v>1.04138</c:v>
                </c:pt>
                <c:pt idx="50561" formatCode="General">
                  <c:v>1.0413999999999992</c:v>
                </c:pt>
                <c:pt idx="50562" formatCode="General">
                  <c:v>1.0414199999999998</c:v>
                </c:pt>
                <c:pt idx="50563" formatCode="General">
                  <c:v>1.041439999999999</c:v>
                </c:pt>
                <c:pt idx="50564" formatCode="General">
                  <c:v>1.041469999999999</c:v>
                </c:pt>
                <c:pt idx="50565" formatCode="General">
                  <c:v>1.0414899999999998</c:v>
                </c:pt>
                <c:pt idx="50566" formatCode="General">
                  <c:v>1.0414999999999992</c:v>
                </c:pt>
                <c:pt idx="50567" formatCode="General">
                  <c:v>1.0415299999999992</c:v>
                </c:pt>
                <c:pt idx="50568" formatCode="General">
                  <c:v>1.04155</c:v>
                </c:pt>
                <c:pt idx="50569" formatCode="General">
                  <c:v>1.0415699999999992</c:v>
                </c:pt>
                <c:pt idx="50570" formatCode="General">
                  <c:v>1.04158</c:v>
                </c:pt>
                <c:pt idx="50571" formatCode="General">
                  <c:v>1.041609999999999</c:v>
                </c:pt>
                <c:pt idx="50572" formatCode="General">
                  <c:v>1.0416299999999992</c:v>
                </c:pt>
                <c:pt idx="50573" formatCode="General">
                  <c:v>1.04165</c:v>
                </c:pt>
                <c:pt idx="50574" formatCode="General">
                  <c:v>1.0416699999999992</c:v>
                </c:pt>
                <c:pt idx="50575" formatCode="General">
                  <c:v>1.0416899999999998</c:v>
                </c:pt>
                <c:pt idx="50576" formatCode="General">
                  <c:v>1.041709999999999</c:v>
                </c:pt>
                <c:pt idx="50577" formatCode="General">
                  <c:v>1.0417299999999992</c:v>
                </c:pt>
                <c:pt idx="50578" formatCode="General">
                  <c:v>1.04175</c:v>
                </c:pt>
                <c:pt idx="50579" formatCode="General">
                  <c:v>1.0417699999999992</c:v>
                </c:pt>
                <c:pt idx="50580" formatCode="General">
                  <c:v>1.0417999999999992</c:v>
                </c:pt>
                <c:pt idx="50581" formatCode="General">
                  <c:v>1.0418199999999991</c:v>
                </c:pt>
                <c:pt idx="50582" formatCode="General">
                  <c:v>1.0418299999999991</c:v>
                </c:pt>
                <c:pt idx="50583" formatCode="General">
                  <c:v>1.0418499999999991</c:v>
                </c:pt>
                <c:pt idx="50584" formatCode="General">
                  <c:v>1.041879999999999</c:v>
                </c:pt>
                <c:pt idx="50585" formatCode="General">
                  <c:v>1.0418999999999992</c:v>
                </c:pt>
                <c:pt idx="50586" formatCode="General">
                  <c:v>1.0419199999999991</c:v>
                </c:pt>
                <c:pt idx="50587" formatCode="General">
                  <c:v>1.0419399999999992</c:v>
                </c:pt>
                <c:pt idx="50588" formatCode="General">
                  <c:v>1.0419599999999998</c:v>
                </c:pt>
                <c:pt idx="50589" formatCode="General">
                  <c:v>1.041979999999999</c:v>
                </c:pt>
                <c:pt idx="50590" formatCode="General">
                  <c:v>1.042</c:v>
                </c:pt>
                <c:pt idx="50591" formatCode="General">
                  <c:v>1.0420199999999999</c:v>
                </c:pt>
                <c:pt idx="50592" formatCode="General">
                  <c:v>1.0420400000000001</c:v>
                </c:pt>
                <c:pt idx="50593" formatCode="General">
                  <c:v>1.0420700000000001</c:v>
                </c:pt>
                <c:pt idx="50594" formatCode="General">
                  <c:v>1.0420799999999999</c:v>
                </c:pt>
                <c:pt idx="50595" formatCode="General">
                  <c:v>1.0421</c:v>
                </c:pt>
                <c:pt idx="50596" formatCode="General">
                  <c:v>1.0421199999999999</c:v>
                </c:pt>
                <c:pt idx="50597" formatCode="General">
                  <c:v>1.0421499999999999</c:v>
                </c:pt>
                <c:pt idx="50598" formatCode="General">
                  <c:v>1.04216</c:v>
                </c:pt>
                <c:pt idx="50599" formatCode="General">
                  <c:v>1.0421800000000001</c:v>
                </c:pt>
                <c:pt idx="50600" formatCode="General">
                  <c:v>1.0422100000000001</c:v>
                </c:pt>
                <c:pt idx="50601" formatCode="General">
                  <c:v>1.04223</c:v>
                </c:pt>
                <c:pt idx="50602" formatCode="General">
                  <c:v>1.0422499999999999</c:v>
                </c:pt>
                <c:pt idx="50603" formatCode="General">
                  <c:v>1.04227</c:v>
                </c:pt>
                <c:pt idx="50604" formatCode="General">
                  <c:v>1.0422899999999999</c:v>
                </c:pt>
                <c:pt idx="50605" formatCode="General">
                  <c:v>1.0423100000000001</c:v>
                </c:pt>
                <c:pt idx="50606" formatCode="General">
                  <c:v>1.04233</c:v>
                </c:pt>
                <c:pt idx="50607" formatCode="General">
                  <c:v>1.0423500000000001</c:v>
                </c:pt>
                <c:pt idx="50608" formatCode="General">
                  <c:v>1.04237</c:v>
                </c:pt>
                <c:pt idx="50609" formatCode="General">
                  <c:v>1.0423899999999999</c:v>
                </c:pt>
                <c:pt idx="50610" formatCode="General">
                  <c:v>1.0424100000000001</c:v>
                </c:pt>
                <c:pt idx="50611" formatCode="General">
                  <c:v>1.04243</c:v>
                </c:pt>
                <c:pt idx="50612" formatCode="General">
                  <c:v>1.0424599999999999</c:v>
                </c:pt>
                <c:pt idx="50613" formatCode="General">
                  <c:v>1.04247</c:v>
                </c:pt>
                <c:pt idx="50614" formatCode="General">
                  <c:v>1.0424899999999999</c:v>
                </c:pt>
                <c:pt idx="50615" formatCode="General">
                  <c:v>1.0425199999999999</c:v>
                </c:pt>
                <c:pt idx="50616" formatCode="General">
                  <c:v>1.04254</c:v>
                </c:pt>
                <c:pt idx="50617" formatCode="General">
                  <c:v>1.0425500000000001</c:v>
                </c:pt>
                <c:pt idx="50618" formatCode="General">
                  <c:v>1.0425800000000001</c:v>
                </c:pt>
                <c:pt idx="50619" formatCode="General">
                  <c:v>1.0426</c:v>
                </c:pt>
                <c:pt idx="50620" formatCode="General">
                  <c:v>1.0426199999999999</c:v>
                </c:pt>
                <c:pt idx="50621" formatCode="General">
                  <c:v>1.0426299999999991</c:v>
                </c:pt>
                <c:pt idx="50622" formatCode="General">
                  <c:v>1.0426599999999999</c:v>
                </c:pt>
                <c:pt idx="50623" formatCode="General">
                  <c:v>1.0426800000000001</c:v>
                </c:pt>
                <c:pt idx="50624" formatCode="General">
                  <c:v>1.0427</c:v>
                </c:pt>
                <c:pt idx="50625" formatCode="General">
                  <c:v>1.0427199999999999</c:v>
                </c:pt>
                <c:pt idx="50626" formatCode="General">
                  <c:v>1.04274</c:v>
                </c:pt>
                <c:pt idx="50627" formatCode="General">
                  <c:v>1.0427599999999999</c:v>
                </c:pt>
                <c:pt idx="50628" formatCode="General">
                  <c:v>1.04278</c:v>
                </c:pt>
                <c:pt idx="50629" formatCode="General">
                  <c:v>1.0427999999999991</c:v>
                </c:pt>
                <c:pt idx="50630" formatCode="General">
                  <c:v>1.0428199999999999</c:v>
                </c:pt>
                <c:pt idx="50631" formatCode="General">
                  <c:v>1.0428500000000001</c:v>
                </c:pt>
                <c:pt idx="50632" formatCode="General">
                  <c:v>1.04287</c:v>
                </c:pt>
                <c:pt idx="50633" formatCode="General">
                  <c:v>1.04288</c:v>
                </c:pt>
                <c:pt idx="50634" formatCode="General">
                  <c:v>1.0428999999999991</c:v>
                </c:pt>
                <c:pt idx="50635" formatCode="General">
                  <c:v>1.042929999999999</c:v>
                </c:pt>
                <c:pt idx="50636" formatCode="General">
                  <c:v>1.04295</c:v>
                </c:pt>
                <c:pt idx="50637" formatCode="General">
                  <c:v>1.04297</c:v>
                </c:pt>
                <c:pt idx="50638" formatCode="General">
                  <c:v>1.0429899999999999</c:v>
                </c:pt>
                <c:pt idx="50639" formatCode="General">
                  <c:v>1.04301</c:v>
                </c:pt>
                <c:pt idx="50640" formatCode="General">
                  <c:v>1.043029999999999</c:v>
                </c:pt>
                <c:pt idx="50641" formatCode="General">
                  <c:v>1.04305</c:v>
                </c:pt>
                <c:pt idx="50642" formatCode="General">
                  <c:v>1.0430699999999991</c:v>
                </c:pt>
                <c:pt idx="50643" formatCode="General">
                  <c:v>1.0430899999999999</c:v>
                </c:pt>
                <c:pt idx="50644" formatCode="General">
                  <c:v>1.0431199999999998</c:v>
                </c:pt>
                <c:pt idx="50645" formatCode="General">
                  <c:v>1.043129999999999</c:v>
                </c:pt>
                <c:pt idx="50646" formatCode="General">
                  <c:v>1.04315</c:v>
                </c:pt>
                <c:pt idx="50647" formatCode="General">
                  <c:v>1.043169999999999</c:v>
                </c:pt>
                <c:pt idx="50648" formatCode="General">
                  <c:v>1.043199999999999</c:v>
                </c:pt>
                <c:pt idx="50649" formatCode="General">
                  <c:v>1.04321</c:v>
                </c:pt>
                <c:pt idx="50650" formatCode="General">
                  <c:v>1.0432299999999992</c:v>
                </c:pt>
                <c:pt idx="50651" formatCode="General">
                  <c:v>1.0432599999999999</c:v>
                </c:pt>
                <c:pt idx="50652" formatCode="General">
                  <c:v>1.04328</c:v>
                </c:pt>
                <c:pt idx="50653" formatCode="General">
                  <c:v>1.0432899999999998</c:v>
                </c:pt>
                <c:pt idx="50654" formatCode="General">
                  <c:v>1.0433199999999998</c:v>
                </c:pt>
                <c:pt idx="50655" formatCode="General">
                  <c:v>1.043339999999999</c:v>
                </c:pt>
                <c:pt idx="50656" formatCode="General">
                  <c:v>1.0433599999999998</c:v>
                </c:pt>
                <c:pt idx="50657" formatCode="General">
                  <c:v>1.04338</c:v>
                </c:pt>
                <c:pt idx="50658" formatCode="General">
                  <c:v>1.0433999999999992</c:v>
                </c:pt>
                <c:pt idx="50659" formatCode="General">
                  <c:v>1.0434199999999998</c:v>
                </c:pt>
                <c:pt idx="50660" formatCode="General">
                  <c:v>1.043439999999999</c:v>
                </c:pt>
                <c:pt idx="50661" formatCode="General">
                  <c:v>1.0434599999999998</c:v>
                </c:pt>
                <c:pt idx="50662" formatCode="General">
                  <c:v>1.04348</c:v>
                </c:pt>
                <c:pt idx="50663" formatCode="General">
                  <c:v>1.043509999999999</c:v>
                </c:pt>
                <c:pt idx="50664" formatCode="General">
                  <c:v>1.0435299999999992</c:v>
                </c:pt>
                <c:pt idx="50665" formatCode="General">
                  <c:v>1.043539999999999</c:v>
                </c:pt>
                <c:pt idx="50666" formatCode="General">
                  <c:v>1.0435699999999992</c:v>
                </c:pt>
                <c:pt idx="50667" formatCode="General">
                  <c:v>1.0435899999999998</c:v>
                </c:pt>
                <c:pt idx="50668" formatCode="General">
                  <c:v>1.043609999999999</c:v>
                </c:pt>
                <c:pt idx="50669" formatCode="General">
                  <c:v>1.0436199999999998</c:v>
                </c:pt>
                <c:pt idx="50670" formatCode="General">
                  <c:v>1.04365</c:v>
                </c:pt>
                <c:pt idx="50671" formatCode="General">
                  <c:v>1.0436699999999992</c:v>
                </c:pt>
                <c:pt idx="50672" formatCode="General">
                  <c:v>1.0436899999999998</c:v>
                </c:pt>
                <c:pt idx="50673" formatCode="General">
                  <c:v>1.043709999999999</c:v>
                </c:pt>
                <c:pt idx="50674" formatCode="General">
                  <c:v>1.0437299999999992</c:v>
                </c:pt>
                <c:pt idx="50675" formatCode="General">
                  <c:v>1.04375</c:v>
                </c:pt>
                <c:pt idx="50676" formatCode="General">
                  <c:v>1.0437699999999992</c:v>
                </c:pt>
                <c:pt idx="50677" formatCode="General">
                  <c:v>1.0437899999999998</c:v>
                </c:pt>
                <c:pt idx="50678" formatCode="General">
                  <c:v>1.043809999999999</c:v>
                </c:pt>
                <c:pt idx="50679" formatCode="General">
                  <c:v>1.0438399999999992</c:v>
                </c:pt>
                <c:pt idx="50680" formatCode="General">
                  <c:v>1.0438599999999998</c:v>
                </c:pt>
                <c:pt idx="50681" formatCode="General">
                  <c:v>1.0438699999999992</c:v>
                </c:pt>
                <c:pt idx="50682" formatCode="General">
                  <c:v>1.0438999999999992</c:v>
                </c:pt>
                <c:pt idx="50683" formatCode="General">
                  <c:v>1.0439199999999991</c:v>
                </c:pt>
                <c:pt idx="50684" formatCode="General">
                  <c:v>1.0439299999999991</c:v>
                </c:pt>
                <c:pt idx="50685" formatCode="General">
                  <c:v>1.0439599999999998</c:v>
                </c:pt>
                <c:pt idx="50686" formatCode="General">
                  <c:v>1.043979999999999</c:v>
                </c:pt>
                <c:pt idx="50687" formatCode="General">
                  <c:v>1.044</c:v>
                </c:pt>
                <c:pt idx="50688" formatCode="General">
                  <c:v>1.0440199999999999</c:v>
                </c:pt>
                <c:pt idx="50689" formatCode="General">
                  <c:v>1.0440400000000001</c:v>
                </c:pt>
                <c:pt idx="50690" formatCode="General">
                  <c:v>1.04406</c:v>
                </c:pt>
                <c:pt idx="50691" formatCode="General">
                  <c:v>1.0440799999999999</c:v>
                </c:pt>
                <c:pt idx="50692" formatCode="General">
                  <c:v>1.0441</c:v>
                </c:pt>
                <c:pt idx="50693" formatCode="General">
                  <c:v>1.0441199999999999</c:v>
                </c:pt>
                <c:pt idx="50694" formatCode="General">
                  <c:v>1.0441400000000001</c:v>
                </c:pt>
                <c:pt idx="50695" formatCode="General">
                  <c:v>1.04417</c:v>
                </c:pt>
                <c:pt idx="50696" formatCode="General">
                  <c:v>1.0441800000000001</c:v>
                </c:pt>
                <c:pt idx="50697" formatCode="General">
                  <c:v>1.0442</c:v>
                </c:pt>
                <c:pt idx="50698" formatCode="General">
                  <c:v>1.0442199999999999</c:v>
                </c:pt>
                <c:pt idx="50699" formatCode="General">
                  <c:v>1.0442499999999999</c:v>
                </c:pt>
                <c:pt idx="50700" formatCode="General">
                  <c:v>1.04426</c:v>
                </c:pt>
                <c:pt idx="50701" formatCode="General">
                  <c:v>1.0442800000000001</c:v>
                </c:pt>
                <c:pt idx="50702" formatCode="General">
                  <c:v>1.0443100000000001</c:v>
                </c:pt>
                <c:pt idx="50703" formatCode="General">
                  <c:v>1.04433</c:v>
                </c:pt>
                <c:pt idx="50704" formatCode="General">
                  <c:v>1.0443499999999999</c:v>
                </c:pt>
                <c:pt idx="50705" formatCode="General">
                  <c:v>1.04437</c:v>
                </c:pt>
                <c:pt idx="50706" formatCode="General">
                  <c:v>1.0443899999999999</c:v>
                </c:pt>
                <c:pt idx="50707" formatCode="General">
                  <c:v>1.0444100000000001</c:v>
                </c:pt>
                <c:pt idx="50708" formatCode="General">
                  <c:v>1.04443</c:v>
                </c:pt>
                <c:pt idx="50709" formatCode="General">
                  <c:v>1.0444500000000001</c:v>
                </c:pt>
                <c:pt idx="50710" formatCode="General">
                  <c:v>1.04447</c:v>
                </c:pt>
                <c:pt idx="50711" formatCode="General">
                  <c:v>1.0444899999999999</c:v>
                </c:pt>
                <c:pt idx="50712" formatCode="General">
                  <c:v>1.04451</c:v>
                </c:pt>
                <c:pt idx="50713" formatCode="General">
                  <c:v>1.04453</c:v>
                </c:pt>
                <c:pt idx="50714" formatCode="General">
                  <c:v>1.0445599999999999</c:v>
                </c:pt>
                <c:pt idx="50715" formatCode="General">
                  <c:v>1.0445800000000001</c:v>
                </c:pt>
                <c:pt idx="50716" formatCode="General">
                  <c:v>1.0445899999999999</c:v>
                </c:pt>
                <c:pt idx="50717" formatCode="General">
                  <c:v>1.0446199999999999</c:v>
                </c:pt>
                <c:pt idx="50718" formatCode="General">
                  <c:v>1.04464</c:v>
                </c:pt>
                <c:pt idx="50719" formatCode="General">
                  <c:v>1.0446599999999999</c:v>
                </c:pt>
                <c:pt idx="50720" formatCode="General">
                  <c:v>1.04467</c:v>
                </c:pt>
                <c:pt idx="50721" formatCode="General">
                  <c:v>1.0447</c:v>
                </c:pt>
                <c:pt idx="50722" formatCode="General">
                  <c:v>1.0447199999999999</c:v>
                </c:pt>
                <c:pt idx="50723" formatCode="General">
                  <c:v>1.04474</c:v>
                </c:pt>
                <c:pt idx="50724" formatCode="General">
                  <c:v>1.0447599999999999</c:v>
                </c:pt>
                <c:pt idx="50725" formatCode="General">
                  <c:v>1.04478</c:v>
                </c:pt>
                <c:pt idx="50726" formatCode="General">
                  <c:v>1.0448</c:v>
                </c:pt>
                <c:pt idx="50727" formatCode="General">
                  <c:v>1.0448199999999999</c:v>
                </c:pt>
                <c:pt idx="50728" formatCode="General">
                  <c:v>1.04484</c:v>
                </c:pt>
                <c:pt idx="50729" formatCode="General">
                  <c:v>1.0448599999999999</c:v>
                </c:pt>
                <c:pt idx="50730" formatCode="General">
                  <c:v>1.0448899999999999</c:v>
                </c:pt>
                <c:pt idx="50731" formatCode="General">
                  <c:v>1.04491</c:v>
                </c:pt>
                <c:pt idx="50732" formatCode="General">
                  <c:v>1.0449199999999998</c:v>
                </c:pt>
                <c:pt idx="50733" formatCode="General">
                  <c:v>1.04495</c:v>
                </c:pt>
                <c:pt idx="50734" formatCode="General">
                  <c:v>1.04497</c:v>
                </c:pt>
                <c:pt idx="50735" formatCode="General">
                  <c:v>1.0449899999999999</c:v>
                </c:pt>
                <c:pt idx="50736" formatCode="General">
                  <c:v>1.044999999999999</c:v>
                </c:pt>
                <c:pt idx="50737" formatCode="General">
                  <c:v>1.045029999999999</c:v>
                </c:pt>
                <c:pt idx="50738" formatCode="General">
                  <c:v>1.04505</c:v>
                </c:pt>
                <c:pt idx="50739" formatCode="General">
                  <c:v>1.0450699999999991</c:v>
                </c:pt>
                <c:pt idx="50740" formatCode="General">
                  <c:v>1.0450899999999999</c:v>
                </c:pt>
                <c:pt idx="50741" formatCode="General">
                  <c:v>1.04511</c:v>
                </c:pt>
                <c:pt idx="50742" formatCode="General">
                  <c:v>1.045129999999999</c:v>
                </c:pt>
                <c:pt idx="50743" formatCode="General">
                  <c:v>1.04515</c:v>
                </c:pt>
                <c:pt idx="50744" formatCode="General">
                  <c:v>1.045169999999999</c:v>
                </c:pt>
                <c:pt idx="50745" formatCode="General">
                  <c:v>1.0451899999999998</c:v>
                </c:pt>
                <c:pt idx="50746" formatCode="General">
                  <c:v>1.0452199999999998</c:v>
                </c:pt>
                <c:pt idx="50747" formatCode="General">
                  <c:v>1.0452299999999992</c:v>
                </c:pt>
                <c:pt idx="50748" formatCode="General">
                  <c:v>1.04525</c:v>
                </c:pt>
                <c:pt idx="50749" formatCode="General">
                  <c:v>1.045269999999999</c:v>
                </c:pt>
                <c:pt idx="50750" formatCode="General">
                  <c:v>1.045299999999999</c:v>
                </c:pt>
                <c:pt idx="50751" formatCode="General">
                  <c:v>1.04531</c:v>
                </c:pt>
                <c:pt idx="50752" formatCode="General">
                  <c:v>1.045339999999999</c:v>
                </c:pt>
                <c:pt idx="50753" formatCode="General">
                  <c:v>1.0453599999999998</c:v>
                </c:pt>
                <c:pt idx="50754" formatCode="General">
                  <c:v>1.04538</c:v>
                </c:pt>
                <c:pt idx="50755" formatCode="General">
                  <c:v>1.0453999999999992</c:v>
                </c:pt>
                <c:pt idx="50756" formatCode="General">
                  <c:v>1.0454199999999998</c:v>
                </c:pt>
                <c:pt idx="50757" formatCode="General">
                  <c:v>1.045439999999999</c:v>
                </c:pt>
                <c:pt idx="50758" formatCode="General">
                  <c:v>1.0454599999999998</c:v>
                </c:pt>
                <c:pt idx="50759" formatCode="General">
                  <c:v>1.04548</c:v>
                </c:pt>
                <c:pt idx="50760" formatCode="General">
                  <c:v>1.0454999999999992</c:v>
                </c:pt>
                <c:pt idx="50761" formatCode="General">
                  <c:v>1.0455199999999998</c:v>
                </c:pt>
                <c:pt idx="50762" formatCode="General">
                  <c:v>1.045539999999999</c:v>
                </c:pt>
                <c:pt idx="50763" formatCode="General">
                  <c:v>1.0455599999999998</c:v>
                </c:pt>
                <c:pt idx="50764" formatCode="General">
                  <c:v>1.04558</c:v>
                </c:pt>
                <c:pt idx="50765" formatCode="General">
                  <c:v>1.0455999999999992</c:v>
                </c:pt>
                <c:pt idx="50766" formatCode="General">
                  <c:v>1.0456299999999992</c:v>
                </c:pt>
                <c:pt idx="50767" formatCode="General">
                  <c:v>1.045639999999999</c:v>
                </c:pt>
                <c:pt idx="50768" formatCode="General">
                  <c:v>1.0456699999999992</c:v>
                </c:pt>
                <c:pt idx="50769" formatCode="General">
                  <c:v>1.0456899999999998</c:v>
                </c:pt>
                <c:pt idx="50770" formatCode="General">
                  <c:v>1.045709999999999</c:v>
                </c:pt>
                <c:pt idx="50771" formatCode="General">
                  <c:v>1.0457199999999998</c:v>
                </c:pt>
                <c:pt idx="50772" formatCode="General">
                  <c:v>1.04575</c:v>
                </c:pt>
                <c:pt idx="50773" formatCode="General">
                  <c:v>1.0457699999999992</c:v>
                </c:pt>
                <c:pt idx="50774" formatCode="General">
                  <c:v>1.0457899999999998</c:v>
                </c:pt>
                <c:pt idx="50775" formatCode="General">
                  <c:v>1.045809999999999</c:v>
                </c:pt>
                <c:pt idx="50776" formatCode="General">
                  <c:v>1.0458299999999991</c:v>
                </c:pt>
                <c:pt idx="50777" formatCode="General">
                  <c:v>1.0458499999999991</c:v>
                </c:pt>
                <c:pt idx="50778" formatCode="General">
                  <c:v>1.045879999999999</c:v>
                </c:pt>
                <c:pt idx="50779" formatCode="General">
                  <c:v>1.0458899999999998</c:v>
                </c:pt>
                <c:pt idx="50780" formatCode="General">
                  <c:v>1.045909999999999</c:v>
                </c:pt>
                <c:pt idx="50781" formatCode="General">
                  <c:v>1.0459399999999992</c:v>
                </c:pt>
                <c:pt idx="50782" formatCode="General">
                  <c:v>1.0459599999999998</c:v>
                </c:pt>
                <c:pt idx="50783" formatCode="General">
                  <c:v>1.0459699999999992</c:v>
                </c:pt>
                <c:pt idx="50784" formatCode="General">
                  <c:v>1.0459899999999998</c:v>
                </c:pt>
                <c:pt idx="50785" formatCode="General">
                  <c:v>1.0460199999999999</c:v>
                </c:pt>
                <c:pt idx="50786" formatCode="General">
                  <c:v>1.0460400000000001</c:v>
                </c:pt>
                <c:pt idx="50787" formatCode="General">
                  <c:v>1.0460499999999999</c:v>
                </c:pt>
                <c:pt idx="50788" formatCode="General">
                  <c:v>1.0460799999999999</c:v>
                </c:pt>
                <c:pt idx="50789" formatCode="General">
                  <c:v>1.0461</c:v>
                </c:pt>
                <c:pt idx="50790" formatCode="General">
                  <c:v>1.0461199999999999</c:v>
                </c:pt>
                <c:pt idx="50791" formatCode="General">
                  <c:v>1.0461400000000001</c:v>
                </c:pt>
                <c:pt idx="50792" formatCode="General">
                  <c:v>1.04616</c:v>
                </c:pt>
                <c:pt idx="50793" formatCode="General">
                  <c:v>1.0461800000000001</c:v>
                </c:pt>
                <c:pt idx="50794" formatCode="General">
                  <c:v>1.0462</c:v>
                </c:pt>
                <c:pt idx="50795" formatCode="General">
                  <c:v>1.0462199999999999</c:v>
                </c:pt>
                <c:pt idx="50796" formatCode="General">
                  <c:v>1.0462400000000001</c:v>
                </c:pt>
                <c:pt idx="50797" formatCode="General">
                  <c:v>1.04627</c:v>
                </c:pt>
                <c:pt idx="50798" formatCode="General">
                  <c:v>1.0462899999999999</c:v>
                </c:pt>
                <c:pt idx="50799" formatCode="General">
                  <c:v>1.0463</c:v>
                </c:pt>
                <c:pt idx="50800" formatCode="General">
                  <c:v>1.0463199999999999</c:v>
                </c:pt>
                <c:pt idx="50801" formatCode="General">
                  <c:v>1.0463499999999999</c:v>
                </c:pt>
                <c:pt idx="50802" formatCode="General">
                  <c:v>1.04637</c:v>
                </c:pt>
                <c:pt idx="50803" formatCode="General">
                  <c:v>1.0463899999999999</c:v>
                </c:pt>
                <c:pt idx="50804" formatCode="General">
                  <c:v>1.0464100000000001</c:v>
                </c:pt>
                <c:pt idx="50805" formatCode="General">
                  <c:v>1.04643</c:v>
                </c:pt>
                <c:pt idx="50806" formatCode="General">
                  <c:v>1.0464500000000001</c:v>
                </c:pt>
                <c:pt idx="50807" formatCode="General">
                  <c:v>1.04647</c:v>
                </c:pt>
                <c:pt idx="50808" formatCode="General">
                  <c:v>1.0464899999999999</c:v>
                </c:pt>
                <c:pt idx="50809" formatCode="General">
                  <c:v>1.0465100000000001</c:v>
                </c:pt>
                <c:pt idx="50810" formatCode="General">
                  <c:v>1.04654</c:v>
                </c:pt>
                <c:pt idx="50811" formatCode="General">
                  <c:v>1.0465500000000001</c:v>
                </c:pt>
                <c:pt idx="50812" formatCode="General">
                  <c:v>1.04657</c:v>
                </c:pt>
                <c:pt idx="50813" formatCode="General">
                  <c:v>1.0465899999999999</c:v>
                </c:pt>
                <c:pt idx="50814" formatCode="General">
                  <c:v>1.0466199999999999</c:v>
                </c:pt>
                <c:pt idx="50815" formatCode="General">
                  <c:v>1.0466299999999991</c:v>
                </c:pt>
                <c:pt idx="50816" formatCode="General">
                  <c:v>1.0466500000000001</c:v>
                </c:pt>
                <c:pt idx="50817" formatCode="General">
                  <c:v>1.0466800000000001</c:v>
                </c:pt>
                <c:pt idx="50818" formatCode="General">
                  <c:v>1.0466899999999999</c:v>
                </c:pt>
                <c:pt idx="50819" formatCode="General">
                  <c:v>1.0467199999999999</c:v>
                </c:pt>
                <c:pt idx="50820" formatCode="General">
                  <c:v>1.04674</c:v>
                </c:pt>
                <c:pt idx="50821" formatCode="General">
                  <c:v>1.0467599999999999</c:v>
                </c:pt>
                <c:pt idx="50822" formatCode="General">
                  <c:v>1.04677</c:v>
                </c:pt>
                <c:pt idx="50823" formatCode="General">
                  <c:v>1.0468</c:v>
                </c:pt>
                <c:pt idx="50824" formatCode="General">
                  <c:v>1.0468199999999999</c:v>
                </c:pt>
                <c:pt idx="50825" formatCode="General">
                  <c:v>1.04684</c:v>
                </c:pt>
                <c:pt idx="50826" formatCode="General">
                  <c:v>1.0468599999999999</c:v>
                </c:pt>
                <c:pt idx="50827" formatCode="General">
                  <c:v>1.04688</c:v>
                </c:pt>
                <c:pt idx="50828" formatCode="General">
                  <c:v>1.0468999999999991</c:v>
                </c:pt>
                <c:pt idx="50829" formatCode="General">
                  <c:v>1.046929999999999</c:v>
                </c:pt>
                <c:pt idx="50830" formatCode="General">
                  <c:v>1.04694</c:v>
                </c:pt>
                <c:pt idx="50831" formatCode="General">
                  <c:v>1.0469599999999999</c:v>
                </c:pt>
                <c:pt idx="50832" formatCode="General">
                  <c:v>1.0469899999999999</c:v>
                </c:pt>
                <c:pt idx="50833" formatCode="General">
                  <c:v>1.04701</c:v>
                </c:pt>
                <c:pt idx="50834" formatCode="General">
                  <c:v>1.0470199999999998</c:v>
                </c:pt>
                <c:pt idx="50835" formatCode="General">
                  <c:v>1.04704</c:v>
                </c:pt>
                <c:pt idx="50836" formatCode="General">
                  <c:v>1.0470699999999991</c:v>
                </c:pt>
                <c:pt idx="50837" formatCode="General">
                  <c:v>1.0470899999999999</c:v>
                </c:pt>
                <c:pt idx="50838" formatCode="General">
                  <c:v>1.047099999999999</c:v>
                </c:pt>
                <c:pt idx="50839" formatCode="General">
                  <c:v>1.047129999999999</c:v>
                </c:pt>
                <c:pt idx="50840" formatCode="General">
                  <c:v>1.04715</c:v>
                </c:pt>
                <c:pt idx="50841" formatCode="General">
                  <c:v>1.047169999999999</c:v>
                </c:pt>
                <c:pt idx="50842" formatCode="General">
                  <c:v>1.0471899999999998</c:v>
                </c:pt>
                <c:pt idx="50843" formatCode="General">
                  <c:v>1.04721</c:v>
                </c:pt>
                <c:pt idx="50844" formatCode="General">
                  <c:v>1.0472299999999992</c:v>
                </c:pt>
                <c:pt idx="50845" formatCode="General">
                  <c:v>1.04725</c:v>
                </c:pt>
                <c:pt idx="50846" formatCode="General">
                  <c:v>1.047269999999999</c:v>
                </c:pt>
                <c:pt idx="50847" formatCode="General">
                  <c:v>1.0472899999999998</c:v>
                </c:pt>
                <c:pt idx="50848" formatCode="General">
                  <c:v>1.0473199999999998</c:v>
                </c:pt>
                <c:pt idx="50849" formatCode="General">
                  <c:v>1.047339999999999</c:v>
                </c:pt>
                <c:pt idx="50850" formatCode="General">
                  <c:v>1.04735</c:v>
                </c:pt>
                <c:pt idx="50851" formatCode="General">
                  <c:v>1.04738</c:v>
                </c:pt>
                <c:pt idx="50852" formatCode="General">
                  <c:v>1.0473999999999992</c:v>
                </c:pt>
                <c:pt idx="50853" formatCode="General">
                  <c:v>1.0474199999999998</c:v>
                </c:pt>
                <c:pt idx="50854" formatCode="General">
                  <c:v>1.047439999999999</c:v>
                </c:pt>
                <c:pt idx="50855" formatCode="General">
                  <c:v>1.0474599999999998</c:v>
                </c:pt>
                <c:pt idx="50856" formatCode="General">
                  <c:v>1.04748</c:v>
                </c:pt>
                <c:pt idx="50857" formatCode="General">
                  <c:v>1.0474999999999992</c:v>
                </c:pt>
                <c:pt idx="50858" formatCode="General">
                  <c:v>1.0475199999999998</c:v>
                </c:pt>
                <c:pt idx="50859" formatCode="General">
                  <c:v>1.047539999999999</c:v>
                </c:pt>
                <c:pt idx="50860" formatCode="General">
                  <c:v>1.0475599999999998</c:v>
                </c:pt>
                <c:pt idx="50861" formatCode="General">
                  <c:v>1.0475899999999998</c:v>
                </c:pt>
                <c:pt idx="50862" formatCode="General">
                  <c:v>1.0475999999999992</c:v>
                </c:pt>
                <c:pt idx="50863" formatCode="General">
                  <c:v>1.0476199999999998</c:v>
                </c:pt>
                <c:pt idx="50864" formatCode="General">
                  <c:v>1.047639999999999</c:v>
                </c:pt>
                <c:pt idx="50865" formatCode="General">
                  <c:v>1.0476699999999992</c:v>
                </c:pt>
                <c:pt idx="50866" formatCode="General">
                  <c:v>1.0476799999999991</c:v>
                </c:pt>
                <c:pt idx="50867" formatCode="General">
                  <c:v>1.0476999999999992</c:v>
                </c:pt>
                <c:pt idx="50868" formatCode="General">
                  <c:v>1.0477299999999992</c:v>
                </c:pt>
                <c:pt idx="50869" formatCode="General">
                  <c:v>1.04775</c:v>
                </c:pt>
                <c:pt idx="50870" formatCode="General">
                  <c:v>1.0477699999999992</c:v>
                </c:pt>
                <c:pt idx="50871" formatCode="General">
                  <c:v>1.0477899999999998</c:v>
                </c:pt>
                <c:pt idx="50872" formatCode="General">
                  <c:v>1.047809999999999</c:v>
                </c:pt>
                <c:pt idx="50873" formatCode="General">
                  <c:v>1.0478299999999992</c:v>
                </c:pt>
                <c:pt idx="50874" formatCode="General">
                  <c:v>1.0478499999999991</c:v>
                </c:pt>
                <c:pt idx="50875" formatCode="General">
                  <c:v>1.0478699999999992</c:v>
                </c:pt>
                <c:pt idx="50876" formatCode="General">
                  <c:v>1.0478899999999998</c:v>
                </c:pt>
                <c:pt idx="50877" formatCode="General">
                  <c:v>1.047909999999999</c:v>
                </c:pt>
                <c:pt idx="50878" formatCode="General">
                  <c:v>1.0479299999999991</c:v>
                </c:pt>
                <c:pt idx="50879" formatCode="General">
                  <c:v>1.047949999999999</c:v>
                </c:pt>
                <c:pt idx="50880" formatCode="General">
                  <c:v>1.047979999999999</c:v>
                </c:pt>
                <c:pt idx="50881" formatCode="General">
                  <c:v>1.0479899999999998</c:v>
                </c:pt>
                <c:pt idx="50882" formatCode="General">
                  <c:v>1.0480100000000001</c:v>
                </c:pt>
                <c:pt idx="50883" formatCode="General">
                  <c:v>1.0480400000000001</c:v>
                </c:pt>
                <c:pt idx="50884" formatCode="General">
                  <c:v>1.04806</c:v>
                </c:pt>
                <c:pt idx="50885" formatCode="General">
                  <c:v>1.0480700000000001</c:v>
                </c:pt>
                <c:pt idx="50886" formatCode="General">
                  <c:v>1.04809</c:v>
                </c:pt>
                <c:pt idx="50887" formatCode="General">
                  <c:v>1.0481199999999999</c:v>
                </c:pt>
                <c:pt idx="50888" formatCode="General">
                  <c:v>1.0481400000000001</c:v>
                </c:pt>
                <c:pt idx="50889" formatCode="General">
                  <c:v>1.0481499999999999</c:v>
                </c:pt>
                <c:pt idx="50890" formatCode="General">
                  <c:v>1.0481799999999999</c:v>
                </c:pt>
                <c:pt idx="50891" formatCode="General">
                  <c:v>1.0482</c:v>
                </c:pt>
                <c:pt idx="50892" formatCode="General">
                  <c:v>1.0482199999999999</c:v>
                </c:pt>
                <c:pt idx="50893" formatCode="General">
                  <c:v>1.0482400000000001</c:v>
                </c:pt>
                <c:pt idx="50894" formatCode="General">
                  <c:v>1.04826</c:v>
                </c:pt>
                <c:pt idx="50895" formatCode="General">
                  <c:v>1.0482800000000001</c:v>
                </c:pt>
                <c:pt idx="50896" formatCode="General">
                  <c:v>1.0483100000000001</c:v>
                </c:pt>
                <c:pt idx="50897" formatCode="General">
                  <c:v>1.0483199999999999</c:v>
                </c:pt>
                <c:pt idx="50898" formatCode="General">
                  <c:v>1.04834</c:v>
                </c:pt>
                <c:pt idx="50899" formatCode="General">
                  <c:v>1.04836</c:v>
                </c:pt>
                <c:pt idx="50900" formatCode="General">
                  <c:v>1.0483899999999999</c:v>
                </c:pt>
                <c:pt idx="50901" formatCode="General">
                  <c:v>1.0484</c:v>
                </c:pt>
                <c:pt idx="50902" formatCode="General">
                  <c:v>1.04843</c:v>
                </c:pt>
                <c:pt idx="50903" formatCode="General">
                  <c:v>1.0484500000000001</c:v>
                </c:pt>
                <c:pt idx="50904" formatCode="General">
                  <c:v>1.04847</c:v>
                </c:pt>
                <c:pt idx="50905" formatCode="General">
                  <c:v>1.0484899999999999</c:v>
                </c:pt>
                <c:pt idx="50906" formatCode="General">
                  <c:v>1.0485100000000001</c:v>
                </c:pt>
                <c:pt idx="50907" formatCode="General">
                  <c:v>1.04853</c:v>
                </c:pt>
                <c:pt idx="50908" formatCode="General">
                  <c:v>1.0485500000000001</c:v>
                </c:pt>
                <c:pt idx="50909" formatCode="General">
                  <c:v>1.04857</c:v>
                </c:pt>
                <c:pt idx="50910" formatCode="General">
                  <c:v>1.0485899999999999</c:v>
                </c:pt>
                <c:pt idx="50911" formatCode="General">
                  <c:v>1.04861</c:v>
                </c:pt>
                <c:pt idx="50912" formatCode="General">
                  <c:v>1.04864</c:v>
                </c:pt>
                <c:pt idx="50913" formatCode="General">
                  <c:v>1.0486500000000001</c:v>
                </c:pt>
                <c:pt idx="50914" formatCode="General">
                  <c:v>1.04867</c:v>
                </c:pt>
                <c:pt idx="50915" formatCode="General">
                  <c:v>1.0486899999999999</c:v>
                </c:pt>
                <c:pt idx="50916" formatCode="General">
                  <c:v>1.0487199999999999</c:v>
                </c:pt>
                <c:pt idx="50917" formatCode="General">
                  <c:v>1.0487299999999991</c:v>
                </c:pt>
                <c:pt idx="50918" formatCode="General">
                  <c:v>1.0487500000000001</c:v>
                </c:pt>
                <c:pt idx="50919" formatCode="General">
                  <c:v>1.04878</c:v>
                </c:pt>
                <c:pt idx="50920" formatCode="General">
                  <c:v>1.0488</c:v>
                </c:pt>
                <c:pt idx="50921" formatCode="General">
                  <c:v>1.0488199999999999</c:v>
                </c:pt>
                <c:pt idx="50922" formatCode="General">
                  <c:v>1.04884</c:v>
                </c:pt>
                <c:pt idx="50923" formatCode="General">
                  <c:v>1.0488599999999999</c:v>
                </c:pt>
                <c:pt idx="50924" formatCode="General">
                  <c:v>1.04888</c:v>
                </c:pt>
                <c:pt idx="50925" formatCode="General">
                  <c:v>1.0488999999999991</c:v>
                </c:pt>
                <c:pt idx="50926" formatCode="General">
                  <c:v>1.0489199999999999</c:v>
                </c:pt>
                <c:pt idx="50927" formatCode="General">
                  <c:v>1.04894</c:v>
                </c:pt>
                <c:pt idx="50928" formatCode="General">
                  <c:v>1.0489599999999999</c:v>
                </c:pt>
                <c:pt idx="50929" formatCode="General">
                  <c:v>1.04898</c:v>
                </c:pt>
                <c:pt idx="50930" formatCode="General">
                  <c:v>1.048999999999999</c:v>
                </c:pt>
                <c:pt idx="50931" formatCode="General">
                  <c:v>1.049029999999999</c:v>
                </c:pt>
                <c:pt idx="50932" formatCode="General">
                  <c:v>1.04905</c:v>
                </c:pt>
                <c:pt idx="50933" formatCode="General">
                  <c:v>1.0490599999999999</c:v>
                </c:pt>
                <c:pt idx="50934" formatCode="General">
                  <c:v>1.0490899999999999</c:v>
                </c:pt>
                <c:pt idx="50935" formatCode="General">
                  <c:v>1.04911</c:v>
                </c:pt>
                <c:pt idx="50936" formatCode="General">
                  <c:v>1.049129999999999</c:v>
                </c:pt>
                <c:pt idx="50937" formatCode="General">
                  <c:v>1.04914</c:v>
                </c:pt>
                <c:pt idx="50938" formatCode="General">
                  <c:v>1.049169999999999</c:v>
                </c:pt>
                <c:pt idx="50939" formatCode="General">
                  <c:v>1.0491899999999998</c:v>
                </c:pt>
                <c:pt idx="50940" formatCode="General">
                  <c:v>1.04921</c:v>
                </c:pt>
                <c:pt idx="50941" formatCode="General">
                  <c:v>1.0492299999999992</c:v>
                </c:pt>
                <c:pt idx="50942" formatCode="General">
                  <c:v>1.04925</c:v>
                </c:pt>
                <c:pt idx="50943" formatCode="General">
                  <c:v>1.049269999999999</c:v>
                </c:pt>
                <c:pt idx="50944" formatCode="General">
                  <c:v>1.049299999999999</c:v>
                </c:pt>
                <c:pt idx="50945" formatCode="General">
                  <c:v>1.04931</c:v>
                </c:pt>
                <c:pt idx="50946" formatCode="General">
                  <c:v>1.0493299999999992</c:v>
                </c:pt>
                <c:pt idx="50947" formatCode="General">
                  <c:v>1.0493599999999998</c:v>
                </c:pt>
                <c:pt idx="50948" formatCode="General">
                  <c:v>1.04938</c:v>
                </c:pt>
                <c:pt idx="50949" formatCode="General">
                  <c:v>1.0493899999999998</c:v>
                </c:pt>
                <c:pt idx="50950" formatCode="General">
                  <c:v>1.04941</c:v>
                </c:pt>
                <c:pt idx="50951" formatCode="General">
                  <c:v>1.049439999999999</c:v>
                </c:pt>
                <c:pt idx="50952" formatCode="General">
                  <c:v>1.04945</c:v>
                </c:pt>
                <c:pt idx="50953" formatCode="General">
                  <c:v>1.049469999999999</c:v>
                </c:pt>
                <c:pt idx="50954" formatCode="General">
                  <c:v>1.0494999999999992</c:v>
                </c:pt>
                <c:pt idx="50955" formatCode="General">
                  <c:v>1.0495199999999998</c:v>
                </c:pt>
                <c:pt idx="50956" formatCode="General">
                  <c:v>1.049539999999999</c:v>
                </c:pt>
                <c:pt idx="50957" formatCode="General">
                  <c:v>1.0495599999999998</c:v>
                </c:pt>
                <c:pt idx="50958" formatCode="General">
                  <c:v>1.04958</c:v>
                </c:pt>
                <c:pt idx="50959" formatCode="General">
                  <c:v>1.0495999999999992</c:v>
                </c:pt>
                <c:pt idx="50960" formatCode="General">
                  <c:v>1.0496199999999998</c:v>
                </c:pt>
                <c:pt idx="50961" formatCode="General">
                  <c:v>1.049639999999999</c:v>
                </c:pt>
                <c:pt idx="50962" formatCode="General">
                  <c:v>1.0496599999999998</c:v>
                </c:pt>
                <c:pt idx="50963" formatCode="General">
                  <c:v>1.0496899999999998</c:v>
                </c:pt>
                <c:pt idx="50964" formatCode="General">
                  <c:v>1.0496999999999992</c:v>
                </c:pt>
                <c:pt idx="50965" formatCode="General">
                  <c:v>1.0497199999999998</c:v>
                </c:pt>
                <c:pt idx="50966" formatCode="General">
                  <c:v>1.049739999999999</c:v>
                </c:pt>
                <c:pt idx="50967" formatCode="General">
                  <c:v>1.0497699999999992</c:v>
                </c:pt>
                <c:pt idx="50968" formatCode="General">
                  <c:v>1.049779999999999</c:v>
                </c:pt>
                <c:pt idx="50969" formatCode="General">
                  <c:v>1.049809999999999</c:v>
                </c:pt>
                <c:pt idx="50970" formatCode="General">
                  <c:v>1.0498299999999992</c:v>
                </c:pt>
                <c:pt idx="50971" formatCode="General">
                  <c:v>1.0498499999999991</c:v>
                </c:pt>
                <c:pt idx="50972" formatCode="General">
                  <c:v>1.0498699999999992</c:v>
                </c:pt>
                <c:pt idx="50973" formatCode="General">
                  <c:v>1.0498899999999998</c:v>
                </c:pt>
                <c:pt idx="50974" formatCode="General">
                  <c:v>1.049909999999999</c:v>
                </c:pt>
                <c:pt idx="50975" formatCode="General">
                  <c:v>1.0499299999999991</c:v>
                </c:pt>
                <c:pt idx="50976" formatCode="General">
                  <c:v>1.0499499999999991</c:v>
                </c:pt>
                <c:pt idx="50977" formatCode="General">
                  <c:v>1.0499699999999992</c:v>
                </c:pt>
                <c:pt idx="50978" formatCode="General">
                  <c:v>1.0499899999999998</c:v>
                </c:pt>
                <c:pt idx="50979" formatCode="General">
                  <c:v>1.0500100000000001</c:v>
                </c:pt>
                <c:pt idx="50980" formatCode="General">
                  <c:v>1.05003</c:v>
                </c:pt>
                <c:pt idx="50981" formatCode="General">
                  <c:v>1.0500499999999999</c:v>
                </c:pt>
                <c:pt idx="50982" formatCode="General">
                  <c:v>1.0500700000000001</c:v>
                </c:pt>
                <c:pt idx="50983" formatCode="General">
                  <c:v>1.0501</c:v>
                </c:pt>
                <c:pt idx="50984" formatCode="General">
                  <c:v>1.0501100000000001</c:v>
                </c:pt>
                <c:pt idx="50985" formatCode="General">
                  <c:v>1.0501400000000001</c:v>
                </c:pt>
                <c:pt idx="50986" formatCode="General">
                  <c:v>1.05016</c:v>
                </c:pt>
                <c:pt idx="50987" formatCode="General">
                  <c:v>1.0501799999999999</c:v>
                </c:pt>
                <c:pt idx="50988" formatCode="General">
                  <c:v>1.05019</c:v>
                </c:pt>
                <c:pt idx="50989" formatCode="General">
                  <c:v>1.0502199999999999</c:v>
                </c:pt>
                <c:pt idx="50990" formatCode="General">
                  <c:v>1.0502400000000001</c:v>
                </c:pt>
                <c:pt idx="50991" formatCode="General">
                  <c:v>1.05026</c:v>
                </c:pt>
                <c:pt idx="50992" formatCode="General">
                  <c:v>1.0502800000000001</c:v>
                </c:pt>
                <c:pt idx="50993" formatCode="General">
                  <c:v>1.0503</c:v>
                </c:pt>
                <c:pt idx="50994" formatCode="General">
                  <c:v>1.0503199999999999</c:v>
                </c:pt>
                <c:pt idx="50995" formatCode="General">
                  <c:v>1.0503499999999999</c:v>
                </c:pt>
                <c:pt idx="50996" formatCode="General">
                  <c:v>1.05036</c:v>
                </c:pt>
                <c:pt idx="50997" formatCode="General">
                  <c:v>1.0503800000000001</c:v>
                </c:pt>
                <c:pt idx="50998" formatCode="General">
                  <c:v>1.0504100000000001</c:v>
                </c:pt>
                <c:pt idx="50999" formatCode="General">
                  <c:v>1.05043</c:v>
                </c:pt>
                <c:pt idx="51000" formatCode="General">
                  <c:v>1.05044</c:v>
                </c:pt>
                <c:pt idx="51001" formatCode="General">
                  <c:v>1.0504599999999999</c:v>
                </c:pt>
                <c:pt idx="51002" formatCode="General">
                  <c:v>1.0504899999999999</c:v>
                </c:pt>
                <c:pt idx="51003" formatCode="General">
                  <c:v>1.0505100000000001</c:v>
                </c:pt>
                <c:pt idx="51004" formatCode="General">
                  <c:v>1.0505199999999999</c:v>
                </c:pt>
                <c:pt idx="51005" formatCode="General">
                  <c:v>1.0505500000000001</c:v>
                </c:pt>
                <c:pt idx="51006" formatCode="General">
                  <c:v>1.05057</c:v>
                </c:pt>
                <c:pt idx="51007" formatCode="General">
                  <c:v>1.0505899999999999</c:v>
                </c:pt>
                <c:pt idx="51008" formatCode="General">
                  <c:v>1.05061</c:v>
                </c:pt>
                <c:pt idx="51009" formatCode="General">
                  <c:v>1.05063</c:v>
                </c:pt>
                <c:pt idx="51010" formatCode="General">
                  <c:v>1.0506500000000001</c:v>
                </c:pt>
                <c:pt idx="51011" formatCode="General">
                  <c:v>1.05067</c:v>
                </c:pt>
                <c:pt idx="51012" formatCode="General">
                  <c:v>1.0506899999999999</c:v>
                </c:pt>
                <c:pt idx="51013" formatCode="General">
                  <c:v>1.05071</c:v>
                </c:pt>
                <c:pt idx="51014" formatCode="General">
                  <c:v>1.0507299999999991</c:v>
                </c:pt>
                <c:pt idx="51015" formatCode="General">
                  <c:v>1.0507500000000001</c:v>
                </c:pt>
                <c:pt idx="51016" formatCode="General">
                  <c:v>1.05077</c:v>
                </c:pt>
                <c:pt idx="51017" formatCode="General">
                  <c:v>1.0508</c:v>
                </c:pt>
                <c:pt idx="51018" formatCode="General">
                  <c:v>1.0508199999999999</c:v>
                </c:pt>
                <c:pt idx="51019" formatCode="General">
                  <c:v>1.050829999999999</c:v>
                </c:pt>
                <c:pt idx="51020" formatCode="General">
                  <c:v>1.0508599999999999</c:v>
                </c:pt>
                <c:pt idx="51021" formatCode="General">
                  <c:v>1.05088</c:v>
                </c:pt>
                <c:pt idx="51022" formatCode="General">
                  <c:v>1.0508999999999991</c:v>
                </c:pt>
                <c:pt idx="51023" formatCode="General">
                  <c:v>1.0509199999999999</c:v>
                </c:pt>
                <c:pt idx="51024" formatCode="General">
                  <c:v>1.05094</c:v>
                </c:pt>
                <c:pt idx="51025" formatCode="General">
                  <c:v>1.0509599999999999</c:v>
                </c:pt>
                <c:pt idx="51026" formatCode="General">
                  <c:v>1.05098</c:v>
                </c:pt>
                <c:pt idx="51027" formatCode="General">
                  <c:v>1.050999999999999</c:v>
                </c:pt>
                <c:pt idx="51028" formatCode="General">
                  <c:v>1.0510199999999998</c:v>
                </c:pt>
                <c:pt idx="51029" formatCode="General">
                  <c:v>1.05104</c:v>
                </c:pt>
                <c:pt idx="51030" formatCode="General">
                  <c:v>1.0510599999999999</c:v>
                </c:pt>
                <c:pt idx="51031" formatCode="General">
                  <c:v>1.05108</c:v>
                </c:pt>
                <c:pt idx="51032" formatCode="General">
                  <c:v>1.051099999999999</c:v>
                </c:pt>
                <c:pt idx="51033" formatCode="General">
                  <c:v>1.0511199999999998</c:v>
                </c:pt>
                <c:pt idx="51034" formatCode="General">
                  <c:v>1.05115</c:v>
                </c:pt>
                <c:pt idx="51035" formatCode="General">
                  <c:v>1.0511599999999999</c:v>
                </c:pt>
                <c:pt idx="51036" formatCode="General">
                  <c:v>1.0511899999999998</c:v>
                </c:pt>
                <c:pt idx="51037" formatCode="General">
                  <c:v>1.05121</c:v>
                </c:pt>
                <c:pt idx="51038" formatCode="General">
                  <c:v>1.0512299999999992</c:v>
                </c:pt>
                <c:pt idx="51039" formatCode="General">
                  <c:v>1.05124</c:v>
                </c:pt>
                <c:pt idx="51040" formatCode="General">
                  <c:v>1.051269999999999</c:v>
                </c:pt>
                <c:pt idx="51041" formatCode="General">
                  <c:v>1.0512899999999998</c:v>
                </c:pt>
                <c:pt idx="51042" formatCode="General">
                  <c:v>1.05131</c:v>
                </c:pt>
                <c:pt idx="51043" formatCode="General">
                  <c:v>1.0513299999999992</c:v>
                </c:pt>
                <c:pt idx="51044" formatCode="General">
                  <c:v>1.05135</c:v>
                </c:pt>
                <c:pt idx="51045" formatCode="General">
                  <c:v>1.051369999999999</c:v>
                </c:pt>
                <c:pt idx="51046" formatCode="General">
                  <c:v>1.051399999999999</c:v>
                </c:pt>
                <c:pt idx="51047" formatCode="General">
                  <c:v>1.05141</c:v>
                </c:pt>
                <c:pt idx="51048" formatCode="General">
                  <c:v>1.0514299999999992</c:v>
                </c:pt>
                <c:pt idx="51049" formatCode="General">
                  <c:v>1.0514599999999998</c:v>
                </c:pt>
                <c:pt idx="51050" formatCode="General">
                  <c:v>1.05148</c:v>
                </c:pt>
                <c:pt idx="51051" formatCode="General">
                  <c:v>1.0514899999999998</c:v>
                </c:pt>
                <c:pt idx="51052" formatCode="General">
                  <c:v>1.0515099999999991</c:v>
                </c:pt>
                <c:pt idx="51053" formatCode="General">
                  <c:v>1.051539999999999</c:v>
                </c:pt>
                <c:pt idx="51054" formatCode="General">
                  <c:v>1.0515599999999998</c:v>
                </c:pt>
                <c:pt idx="51055" formatCode="General">
                  <c:v>1.051569999999999</c:v>
                </c:pt>
                <c:pt idx="51056" formatCode="General">
                  <c:v>1.0515999999999992</c:v>
                </c:pt>
                <c:pt idx="51057" formatCode="General">
                  <c:v>1.0516199999999998</c:v>
                </c:pt>
                <c:pt idx="51058" formatCode="General">
                  <c:v>1.051639999999999</c:v>
                </c:pt>
                <c:pt idx="51059" formatCode="General">
                  <c:v>1.0516599999999998</c:v>
                </c:pt>
                <c:pt idx="51060" formatCode="General">
                  <c:v>1.0516799999999991</c:v>
                </c:pt>
                <c:pt idx="51061" formatCode="General">
                  <c:v>1.0516999999999992</c:v>
                </c:pt>
                <c:pt idx="51062" formatCode="General">
                  <c:v>1.0517299999999992</c:v>
                </c:pt>
                <c:pt idx="51063" formatCode="General">
                  <c:v>1.051739999999999</c:v>
                </c:pt>
                <c:pt idx="51064" formatCode="General">
                  <c:v>1.0517599999999998</c:v>
                </c:pt>
                <c:pt idx="51065" formatCode="General">
                  <c:v>1.051779999999999</c:v>
                </c:pt>
                <c:pt idx="51066" formatCode="General">
                  <c:v>1.051809999999999</c:v>
                </c:pt>
                <c:pt idx="51067" formatCode="General">
                  <c:v>1.0518199999999998</c:v>
                </c:pt>
                <c:pt idx="51068" formatCode="General">
                  <c:v>1.05185</c:v>
                </c:pt>
                <c:pt idx="51069" formatCode="General">
                  <c:v>1.0518699999999992</c:v>
                </c:pt>
                <c:pt idx="51070" formatCode="General">
                  <c:v>1.0518899999999998</c:v>
                </c:pt>
                <c:pt idx="51071" formatCode="General">
                  <c:v>1.051909999999999</c:v>
                </c:pt>
                <c:pt idx="51072" formatCode="General">
                  <c:v>1.0519299999999991</c:v>
                </c:pt>
                <c:pt idx="51073" formatCode="General">
                  <c:v>1.0519499999999991</c:v>
                </c:pt>
                <c:pt idx="51074" formatCode="General">
                  <c:v>1.0519699999999992</c:v>
                </c:pt>
                <c:pt idx="51075" formatCode="General">
                  <c:v>1.0519899999999998</c:v>
                </c:pt>
                <c:pt idx="51076" formatCode="General">
                  <c:v>1.0520099999999999</c:v>
                </c:pt>
                <c:pt idx="51077" formatCode="General">
                  <c:v>1.05203</c:v>
                </c:pt>
                <c:pt idx="51078" formatCode="General">
                  <c:v>1.05206</c:v>
                </c:pt>
                <c:pt idx="51079" formatCode="General">
                  <c:v>1.0520700000000001</c:v>
                </c:pt>
                <c:pt idx="51080" formatCode="General">
                  <c:v>1.05209</c:v>
                </c:pt>
                <c:pt idx="51081" formatCode="General">
                  <c:v>1.0521100000000001</c:v>
                </c:pt>
                <c:pt idx="51082" formatCode="General">
                  <c:v>1.05213</c:v>
                </c:pt>
                <c:pt idx="51083" formatCode="General">
                  <c:v>1.0521499999999999</c:v>
                </c:pt>
                <c:pt idx="51084" formatCode="General">
                  <c:v>1.05217</c:v>
                </c:pt>
                <c:pt idx="51085" formatCode="General">
                  <c:v>1.0522</c:v>
                </c:pt>
                <c:pt idx="51086" formatCode="General">
                  <c:v>1.0522100000000001</c:v>
                </c:pt>
                <c:pt idx="51087" formatCode="General">
                  <c:v>1.0522400000000001</c:v>
                </c:pt>
                <c:pt idx="51088" formatCode="General">
                  <c:v>1.05226</c:v>
                </c:pt>
                <c:pt idx="51089" formatCode="General">
                  <c:v>1.0522800000000001</c:v>
                </c:pt>
                <c:pt idx="51090" formatCode="General">
                  <c:v>1.0523</c:v>
                </c:pt>
                <c:pt idx="51091" formatCode="General">
                  <c:v>1.0523199999999999</c:v>
                </c:pt>
                <c:pt idx="51092" formatCode="General">
                  <c:v>1.0523400000000001</c:v>
                </c:pt>
                <c:pt idx="51093" formatCode="General">
                  <c:v>1.05236</c:v>
                </c:pt>
                <c:pt idx="51094" formatCode="General">
                  <c:v>1.0523800000000001</c:v>
                </c:pt>
                <c:pt idx="51095" formatCode="General">
                  <c:v>1.0524</c:v>
                </c:pt>
                <c:pt idx="51096" formatCode="General">
                  <c:v>1.0524199999999999</c:v>
                </c:pt>
                <c:pt idx="51097" formatCode="General">
                  <c:v>1.0524500000000001</c:v>
                </c:pt>
                <c:pt idx="51098" formatCode="General">
                  <c:v>1.05246</c:v>
                </c:pt>
                <c:pt idx="51099" formatCode="General">
                  <c:v>1.0524800000000001</c:v>
                </c:pt>
                <c:pt idx="51100" formatCode="General">
                  <c:v>1.0525100000000001</c:v>
                </c:pt>
                <c:pt idx="51101" formatCode="General">
                  <c:v>1.05253</c:v>
                </c:pt>
                <c:pt idx="51102" formatCode="General">
                  <c:v>1.05254</c:v>
                </c:pt>
                <c:pt idx="51103" formatCode="General">
                  <c:v>1.0525599999999999</c:v>
                </c:pt>
                <c:pt idx="51104" formatCode="General">
                  <c:v>1.0525899999999999</c:v>
                </c:pt>
                <c:pt idx="51105" formatCode="General">
                  <c:v>1.05261</c:v>
                </c:pt>
                <c:pt idx="51106" formatCode="General">
                  <c:v>1.0526199999999999</c:v>
                </c:pt>
                <c:pt idx="51107" formatCode="General">
                  <c:v>1.0526500000000001</c:v>
                </c:pt>
                <c:pt idx="51108" formatCode="General">
                  <c:v>1.05267</c:v>
                </c:pt>
                <c:pt idx="51109" formatCode="General">
                  <c:v>1.0526899999999999</c:v>
                </c:pt>
                <c:pt idx="51110" formatCode="General">
                  <c:v>1.05271</c:v>
                </c:pt>
                <c:pt idx="51111" formatCode="General">
                  <c:v>1.0527299999999991</c:v>
                </c:pt>
                <c:pt idx="51112" formatCode="General">
                  <c:v>1.0527500000000001</c:v>
                </c:pt>
                <c:pt idx="51113" formatCode="General">
                  <c:v>1.05278</c:v>
                </c:pt>
                <c:pt idx="51114" formatCode="General">
                  <c:v>1.0527899999999999</c:v>
                </c:pt>
                <c:pt idx="51115" formatCode="General">
                  <c:v>1.05281</c:v>
                </c:pt>
                <c:pt idx="51116" formatCode="General">
                  <c:v>1.052829999999999</c:v>
                </c:pt>
                <c:pt idx="51117" formatCode="General">
                  <c:v>1.0528599999999999</c:v>
                </c:pt>
                <c:pt idx="51118" formatCode="General">
                  <c:v>1.05287</c:v>
                </c:pt>
                <c:pt idx="51119" formatCode="General">
                  <c:v>1.0528999999999991</c:v>
                </c:pt>
                <c:pt idx="51120" formatCode="General">
                  <c:v>1.0529199999999999</c:v>
                </c:pt>
                <c:pt idx="51121" formatCode="General">
                  <c:v>1.05294</c:v>
                </c:pt>
                <c:pt idx="51122" formatCode="General">
                  <c:v>1.0529599999999999</c:v>
                </c:pt>
                <c:pt idx="51123" formatCode="General">
                  <c:v>1.05298</c:v>
                </c:pt>
                <c:pt idx="51124" formatCode="General">
                  <c:v>1.052999999999999</c:v>
                </c:pt>
                <c:pt idx="51125" formatCode="General">
                  <c:v>1.0530199999999998</c:v>
                </c:pt>
                <c:pt idx="51126" formatCode="General">
                  <c:v>1.05304</c:v>
                </c:pt>
                <c:pt idx="51127" formatCode="General">
                  <c:v>1.0530599999999999</c:v>
                </c:pt>
                <c:pt idx="51128" formatCode="General">
                  <c:v>1.05308</c:v>
                </c:pt>
                <c:pt idx="51129" formatCode="General">
                  <c:v>1.053099999999999</c:v>
                </c:pt>
                <c:pt idx="51130" formatCode="General">
                  <c:v>1.0531199999999998</c:v>
                </c:pt>
                <c:pt idx="51131" formatCode="General">
                  <c:v>1.05314</c:v>
                </c:pt>
                <c:pt idx="51132" formatCode="General">
                  <c:v>1.0531599999999999</c:v>
                </c:pt>
                <c:pt idx="51133" formatCode="General">
                  <c:v>1.0531899999999998</c:v>
                </c:pt>
                <c:pt idx="51134" formatCode="General">
                  <c:v>1.053199999999999</c:v>
                </c:pt>
                <c:pt idx="51135" formatCode="General">
                  <c:v>1.0532299999999992</c:v>
                </c:pt>
                <c:pt idx="51136" formatCode="General">
                  <c:v>1.05325</c:v>
                </c:pt>
                <c:pt idx="51137" formatCode="General">
                  <c:v>1.053269999999999</c:v>
                </c:pt>
                <c:pt idx="51138" formatCode="General">
                  <c:v>1.0532899999999998</c:v>
                </c:pt>
                <c:pt idx="51139" formatCode="General">
                  <c:v>1.05331</c:v>
                </c:pt>
                <c:pt idx="51140" formatCode="General">
                  <c:v>1.0533299999999992</c:v>
                </c:pt>
                <c:pt idx="51141" formatCode="General">
                  <c:v>1.05335</c:v>
                </c:pt>
                <c:pt idx="51142" formatCode="General">
                  <c:v>1.053369999999999</c:v>
                </c:pt>
                <c:pt idx="51143" formatCode="General">
                  <c:v>1.0533899999999998</c:v>
                </c:pt>
                <c:pt idx="51144" formatCode="General">
                  <c:v>1.05341</c:v>
                </c:pt>
                <c:pt idx="51145" formatCode="General">
                  <c:v>1.0534299999999992</c:v>
                </c:pt>
                <c:pt idx="51146" formatCode="General">
                  <c:v>1.05345</c:v>
                </c:pt>
                <c:pt idx="51147" formatCode="General">
                  <c:v>1.053469999999999</c:v>
                </c:pt>
                <c:pt idx="51148" formatCode="General">
                  <c:v>1.0534999999999992</c:v>
                </c:pt>
                <c:pt idx="51149" formatCode="General">
                  <c:v>1.0535099999999991</c:v>
                </c:pt>
                <c:pt idx="51150" formatCode="General">
                  <c:v>1.0535299999999992</c:v>
                </c:pt>
                <c:pt idx="51151" formatCode="General">
                  <c:v>1.0535599999999998</c:v>
                </c:pt>
                <c:pt idx="51152" formatCode="General">
                  <c:v>1.05358</c:v>
                </c:pt>
                <c:pt idx="51153" formatCode="General">
                  <c:v>1.0535899999999998</c:v>
                </c:pt>
                <c:pt idx="51154" formatCode="General">
                  <c:v>1.053609999999999</c:v>
                </c:pt>
                <c:pt idx="51155" formatCode="General">
                  <c:v>1.053639999999999</c:v>
                </c:pt>
                <c:pt idx="51156" formatCode="General">
                  <c:v>1.0536599999999998</c:v>
                </c:pt>
                <c:pt idx="51157" formatCode="General">
                  <c:v>1.0536699999999992</c:v>
                </c:pt>
                <c:pt idx="51158" formatCode="General">
                  <c:v>1.0536999999999992</c:v>
                </c:pt>
                <c:pt idx="51159" formatCode="General">
                  <c:v>1.0537199999999998</c:v>
                </c:pt>
                <c:pt idx="51160" formatCode="General">
                  <c:v>1.053739999999999</c:v>
                </c:pt>
                <c:pt idx="51161" formatCode="General">
                  <c:v>1.0537599999999998</c:v>
                </c:pt>
                <c:pt idx="51162" formatCode="General">
                  <c:v>1.0537799999999991</c:v>
                </c:pt>
                <c:pt idx="51163" formatCode="General">
                  <c:v>1.0537999999999992</c:v>
                </c:pt>
                <c:pt idx="51164" formatCode="General">
                  <c:v>1.0538299999999992</c:v>
                </c:pt>
                <c:pt idx="51165" formatCode="General">
                  <c:v>1.0538399999999992</c:v>
                </c:pt>
                <c:pt idx="51166" formatCode="General">
                  <c:v>1.0538599999999998</c:v>
                </c:pt>
                <c:pt idx="51167" formatCode="General">
                  <c:v>1.053879999999999</c:v>
                </c:pt>
                <c:pt idx="51168" formatCode="General">
                  <c:v>1.053909999999999</c:v>
                </c:pt>
                <c:pt idx="51169" formatCode="General">
                  <c:v>1.0539199999999991</c:v>
                </c:pt>
                <c:pt idx="51170" formatCode="General">
                  <c:v>1.0539399999999992</c:v>
                </c:pt>
                <c:pt idx="51171" formatCode="General">
                  <c:v>1.0539699999999992</c:v>
                </c:pt>
                <c:pt idx="51172" formatCode="General">
                  <c:v>1.0539899999999998</c:v>
                </c:pt>
                <c:pt idx="51173" formatCode="General">
                  <c:v>1.0540099999999999</c:v>
                </c:pt>
                <c:pt idx="51174" formatCode="General">
                  <c:v>1.05403</c:v>
                </c:pt>
                <c:pt idx="51175" formatCode="General">
                  <c:v>1.0540499999999999</c:v>
                </c:pt>
                <c:pt idx="51176" formatCode="General">
                  <c:v>1.0540700000000001</c:v>
                </c:pt>
                <c:pt idx="51177" formatCode="General">
                  <c:v>1.05409</c:v>
                </c:pt>
                <c:pt idx="51178" formatCode="General">
                  <c:v>1.0541100000000001</c:v>
                </c:pt>
                <c:pt idx="51179" formatCode="General">
                  <c:v>1.05413</c:v>
                </c:pt>
                <c:pt idx="51180" formatCode="General">
                  <c:v>1.0541499999999999</c:v>
                </c:pt>
                <c:pt idx="51181" formatCode="General">
                  <c:v>1.0541700000000001</c:v>
                </c:pt>
                <c:pt idx="51182" formatCode="General">
                  <c:v>1.05419</c:v>
                </c:pt>
                <c:pt idx="51183" formatCode="General">
                  <c:v>1.0542100000000001</c:v>
                </c:pt>
                <c:pt idx="51184" formatCode="General">
                  <c:v>1.0542400000000001</c:v>
                </c:pt>
                <c:pt idx="51185" formatCode="General">
                  <c:v>1.0542499999999999</c:v>
                </c:pt>
                <c:pt idx="51186" formatCode="General">
                  <c:v>1.0542800000000001</c:v>
                </c:pt>
                <c:pt idx="51187" formatCode="General">
                  <c:v>1.0543</c:v>
                </c:pt>
                <c:pt idx="51188" formatCode="General">
                  <c:v>1.0543199999999999</c:v>
                </c:pt>
                <c:pt idx="51189" formatCode="General">
                  <c:v>1.05433</c:v>
                </c:pt>
                <c:pt idx="51190" formatCode="General">
                  <c:v>1.05436</c:v>
                </c:pt>
                <c:pt idx="51191" formatCode="General">
                  <c:v>1.0543800000000001</c:v>
                </c:pt>
                <c:pt idx="51192" formatCode="General">
                  <c:v>1.0544</c:v>
                </c:pt>
                <c:pt idx="51193" formatCode="General">
                  <c:v>1.0544199999999999</c:v>
                </c:pt>
                <c:pt idx="51194" formatCode="General">
                  <c:v>1.05444</c:v>
                </c:pt>
                <c:pt idx="51195" formatCode="General">
                  <c:v>1.05446</c:v>
                </c:pt>
                <c:pt idx="51196" formatCode="General">
                  <c:v>1.0544800000000001</c:v>
                </c:pt>
                <c:pt idx="51197" formatCode="General">
                  <c:v>1.0545</c:v>
                </c:pt>
                <c:pt idx="51198" formatCode="General">
                  <c:v>1.0545199999999999</c:v>
                </c:pt>
                <c:pt idx="51199" formatCode="General">
                  <c:v>1.05454</c:v>
                </c:pt>
                <c:pt idx="51200" formatCode="General">
                  <c:v>1.05457</c:v>
                </c:pt>
                <c:pt idx="51201" formatCode="General">
                  <c:v>1.0545800000000001</c:v>
                </c:pt>
                <c:pt idx="51202" formatCode="General">
                  <c:v>1.05461</c:v>
                </c:pt>
                <c:pt idx="51203" formatCode="General">
                  <c:v>1.05463</c:v>
                </c:pt>
                <c:pt idx="51204" formatCode="General">
                  <c:v>1.0546500000000001</c:v>
                </c:pt>
                <c:pt idx="51205" formatCode="General">
                  <c:v>1.0546599999999999</c:v>
                </c:pt>
                <c:pt idx="51206" formatCode="General">
                  <c:v>1.0546899999999999</c:v>
                </c:pt>
                <c:pt idx="51207" formatCode="General">
                  <c:v>1.05471</c:v>
                </c:pt>
                <c:pt idx="51208" formatCode="General">
                  <c:v>1.0547299999999991</c:v>
                </c:pt>
                <c:pt idx="51209" formatCode="General">
                  <c:v>1.0547500000000001</c:v>
                </c:pt>
                <c:pt idx="51210" formatCode="General">
                  <c:v>1.05477</c:v>
                </c:pt>
                <c:pt idx="51211" formatCode="General">
                  <c:v>1.0547899999999999</c:v>
                </c:pt>
                <c:pt idx="51212" formatCode="General">
                  <c:v>1.0548199999999999</c:v>
                </c:pt>
                <c:pt idx="51213" formatCode="General">
                  <c:v>1.054829999999999</c:v>
                </c:pt>
                <c:pt idx="51214" formatCode="General">
                  <c:v>1.0548500000000001</c:v>
                </c:pt>
                <c:pt idx="51215" formatCode="General">
                  <c:v>1.05488</c:v>
                </c:pt>
                <c:pt idx="51216" formatCode="General">
                  <c:v>1.0548899999999999</c:v>
                </c:pt>
                <c:pt idx="51217" formatCode="General">
                  <c:v>1.05491</c:v>
                </c:pt>
                <c:pt idx="51218" formatCode="General">
                  <c:v>1.054929999999999</c:v>
                </c:pt>
                <c:pt idx="51219" formatCode="General">
                  <c:v>1.0549599999999999</c:v>
                </c:pt>
                <c:pt idx="51220" formatCode="General">
                  <c:v>1.05497</c:v>
                </c:pt>
                <c:pt idx="51221" formatCode="General">
                  <c:v>1.0549899999999999</c:v>
                </c:pt>
                <c:pt idx="51222" formatCode="General">
                  <c:v>1.0550199999999998</c:v>
                </c:pt>
                <c:pt idx="51223" formatCode="General">
                  <c:v>1.05504</c:v>
                </c:pt>
                <c:pt idx="51224" formatCode="General">
                  <c:v>1.0550599999999999</c:v>
                </c:pt>
                <c:pt idx="51225" formatCode="General">
                  <c:v>1.05508</c:v>
                </c:pt>
                <c:pt idx="51226" formatCode="General">
                  <c:v>1.055099999999999</c:v>
                </c:pt>
                <c:pt idx="51227" formatCode="General">
                  <c:v>1.0551199999999998</c:v>
                </c:pt>
                <c:pt idx="51228" formatCode="General">
                  <c:v>1.05514</c:v>
                </c:pt>
                <c:pt idx="51229" formatCode="General">
                  <c:v>1.0551599999999999</c:v>
                </c:pt>
                <c:pt idx="51230" formatCode="General">
                  <c:v>1.05518</c:v>
                </c:pt>
                <c:pt idx="51231" formatCode="General">
                  <c:v>1.055199999999999</c:v>
                </c:pt>
                <c:pt idx="51232" formatCode="General">
                  <c:v>1.0552199999999998</c:v>
                </c:pt>
                <c:pt idx="51233" formatCode="General">
                  <c:v>1.05524</c:v>
                </c:pt>
                <c:pt idx="51234" formatCode="General">
                  <c:v>1.055269999999999</c:v>
                </c:pt>
                <c:pt idx="51235" formatCode="General">
                  <c:v>1.0552899999999998</c:v>
                </c:pt>
                <c:pt idx="51236" formatCode="General">
                  <c:v>1.055299999999999</c:v>
                </c:pt>
                <c:pt idx="51237" formatCode="General">
                  <c:v>1.0553299999999992</c:v>
                </c:pt>
                <c:pt idx="51238" formatCode="General">
                  <c:v>1.05535</c:v>
                </c:pt>
                <c:pt idx="51239" formatCode="General">
                  <c:v>1.055369999999999</c:v>
                </c:pt>
                <c:pt idx="51240" formatCode="General">
                  <c:v>1.05538</c:v>
                </c:pt>
                <c:pt idx="51241" formatCode="General">
                  <c:v>1.05541</c:v>
                </c:pt>
                <c:pt idx="51242" formatCode="General">
                  <c:v>1.0554299999999992</c:v>
                </c:pt>
                <c:pt idx="51243" formatCode="General">
                  <c:v>1.05545</c:v>
                </c:pt>
                <c:pt idx="51244" formatCode="General">
                  <c:v>1.055469999999999</c:v>
                </c:pt>
                <c:pt idx="51245" formatCode="General">
                  <c:v>1.0554899999999998</c:v>
                </c:pt>
                <c:pt idx="51246" formatCode="General">
                  <c:v>1.0555099999999991</c:v>
                </c:pt>
                <c:pt idx="51247" formatCode="General">
                  <c:v>1.0555299999999992</c:v>
                </c:pt>
                <c:pt idx="51248" formatCode="General">
                  <c:v>1.05555</c:v>
                </c:pt>
                <c:pt idx="51249" formatCode="General">
                  <c:v>1.055569999999999</c:v>
                </c:pt>
                <c:pt idx="51250" formatCode="General">
                  <c:v>1.0555899999999998</c:v>
                </c:pt>
                <c:pt idx="51251" formatCode="General">
                  <c:v>1.0556199999999998</c:v>
                </c:pt>
                <c:pt idx="51252" formatCode="General">
                  <c:v>1.0556299999999992</c:v>
                </c:pt>
                <c:pt idx="51253" formatCode="General">
                  <c:v>1.0556599999999998</c:v>
                </c:pt>
                <c:pt idx="51254" formatCode="General">
                  <c:v>1.05568</c:v>
                </c:pt>
                <c:pt idx="51255" formatCode="General">
                  <c:v>1.0556999999999992</c:v>
                </c:pt>
                <c:pt idx="51256" formatCode="General">
                  <c:v>1.055709999999999</c:v>
                </c:pt>
                <c:pt idx="51257" formatCode="General">
                  <c:v>1.055739999999999</c:v>
                </c:pt>
                <c:pt idx="51258" formatCode="General">
                  <c:v>1.0557599999999998</c:v>
                </c:pt>
                <c:pt idx="51259" formatCode="General">
                  <c:v>1.0557799999999991</c:v>
                </c:pt>
                <c:pt idx="51260" formatCode="General">
                  <c:v>1.0557999999999992</c:v>
                </c:pt>
                <c:pt idx="51261" formatCode="General">
                  <c:v>1.0558199999999998</c:v>
                </c:pt>
                <c:pt idx="51262" formatCode="General">
                  <c:v>1.055839999999999</c:v>
                </c:pt>
                <c:pt idx="51263" formatCode="General">
                  <c:v>1.0558699999999992</c:v>
                </c:pt>
                <c:pt idx="51264" formatCode="General">
                  <c:v>1.055879999999999</c:v>
                </c:pt>
                <c:pt idx="51265" formatCode="General">
                  <c:v>1.0558999999999992</c:v>
                </c:pt>
                <c:pt idx="51266" formatCode="General">
                  <c:v>1.0559299999999991</c:v>
                </c:pt>
                <c:pt idx="51267" formatCode="General">
                  <c:v>1.0559499999999991</c:v>
                </c:pt>
                <c:pt idx="51268" formatCode="General">
                  <c:v>1.0559599999999998</c:v>
                </c:pt>
                <c:pt idx="51269" formatCode="General">
                  <c:v>1.055979999999999</c:v>
                </c:pt>
                <c:pt idx="51270" formatCode="General">
                  <c:v>1.0560099999999999</c:v>
                </c:pt>
                <c:pt idx="51271" formatCode="General">
                  <c:v>1.05603</c:v>
                </c:pt>
                <c:pt idx="51272" formatCode="General">
                  <c:v>1.0560400000000001</c:v>
                </c:pt>
                <c:pt idx="51273" formatCode="General">
                  <c:v>1.0560700000000001</c:v>
                </c:pt>
                <c:pt idx="51274" formatCode="General">
                  <c:v>1.05609</c:v>
                </c:pt>
                <c:pt idx="51275" formatCode="General">
                  <c:v>1.0561100000000001</c:v>
                </c:pt>
                <c:pt idx="51276" formatCode="General">
                  <c:v>1.05613</c:v>
                </c:pt>
                <c:pt idx="51277" formatCode="General">
                  <c:v>1.0561499999999999</c:v>
                </c:pt>
                <c:pt idx="51278" formatCode="General">
                  <c:v>1.0561700000000001</c:v>
                </c:pt>
                <c:pt idx="51279" formatCode="General">
                  <c:v>1.0562</c:v>
                </c:pt>
                <c:pt idx="51280" formatCode="General">
                  <c:v>1.0562100000000001</c:v>
                </c:pt>
                <c:pt idx="51281" formatCode="General">
                  <c:v>1.05623</c:v>
                </c:pt>
                <c:pt idx="51282" formatCode="General">
                  <c:v>1.0562499999999999</c:v>
                </c:pt>
                <c:pt idx="51283" formatCode="General">
                  <c:v>1.05627</c:v>
                </c:pt>
                <c:pt idx="51284" formatCode="General">
                  <c:v>1.05629</c:v>
                </c:pt>
                <c:pt idx="51285" formatCode="General">
                  <c:v>1.0563199999999999</c:v>
                </c:pt>
                <c:pt idx="51286" formatCode="General">
                  <c:v>1.0563400000000001</c:v>
                </c:pt>
                <c:pt idx="51287" formatCode="General">
                  <c:v>1.0563499999999999</c:v>
                </c:pt>
                <c:pt idx="51288" formatCode="General">
                  <c:v>1.0563800000000001</c:v>
                </c:pt>
                <c:pt idx="51289" formatCode="General">
                  <c:v>1.0564</c:v>
                </c:pt>
                <c:pt idx="51290" formatCode="General">
                  <c:v>1.0564199999999999</c:v>
                </c:pt>
                <c:pt idx="51291" formatCode="General">
                  <c:v>1.05643</c:v>
                </c:pt>
                <c:pt idx="51292" formatCode="General">
                  <c:v>1.05646</c:v>
                </c:pt>
                <c:pt idx="51293" formatCode="General">
                  <c:v>1.0564800000000001</c:v>
                </c:pt>
                <c:pt idx="51294" formatCode="General">
                  <c:v>1.0565</c:v>
                </c:pt>
                <c:pt idx="51295" formatCode="General">
                  <c:v>1.0565199999999999</c:v>
                </c:pt>
                <c:pt idx="51296" formatCode="General">
                  <c:v>1.05654</c:v>
                </c:pt>
                <c:pt idx="51297" formatCode="General">
                  <c:v>1.0565599999999999</c:v>
                </c:pt>
                <c:pt idx="51298" formatCode="General">
                  <c:v>1.0565800000000001</c:v>
                </c:pt>
                <c:pt idx="51299" formatCode="General">
                  <c:v>1.0566</c:v>
                </c:pt>
                <c:pt idx="51300" formatCode="General">
                  <c:v>1.0566199999999999</c:v>
                </c:pt>
                <c:pt idx="51301" formatCode="General">
                  <c:v>1.0566500000000001</c:v>
                </c:pt>
                <c:pt idx="51302" formatCode="General">
                  <c:v>1.05667</c:v>
                </c:pt>
                <c:pt idx="51303" formatCode="General">
                  <c:v>1.0566800000000001</c:v>
                </c:pt>
                <c:pt idx="51304" formatCode="General">
                  <c:v>1.0567</c:v>
                </c:pt>
                <c:pt idx="51305" formatCode="General">
                  <c:v>1.0567299999999991</c:v>
                </c:pt>
                <c:pt idx="51306" formatCode="General">
                  <c:v>1.0567500000000001</c:v>
                </c:pt>
                <c:pt idx="51307" formatCode="General">
                  <c:v>1.05677</c:v>
                </c:pt>
                <c:pt idx="51308" formatCode="General">
                  <c:v>1.0567899999999999</c:v>
                </c:pt>
                <c:pt idx="51309" formatCode="General">
                  <c:v>1.05681</c:v>
                </c:pt>
                <c:pt idx="51310" formatCode="General">
                  <c:v>1.056829999999999</c:v>
                </c:pt>
                <c:pt idx="51311" formatCode="General">
                  <c:v>1.0568500000000001</c:v>
                </c:pt>
                <c:pt idx="51312" formatCode="General">
                  <c:v>1.05687</c:v>
                </c:pt>
                <c:pt idx="51313" formatCode="General">
                  <c:v>1.0568899999999999</c:v>
                </c:pt>
                <c:pt idx="51314" formatCode="General">
                  <c:v>1.0569199999999999</c:v>
                </c:pt>
                <c:pt idx="51315" formatCode="General">
                  <c:v>1.056929999999999</c:v>
                </c:pt>
                <c:pt idx="51316" formatCode="General">
                  <c:v>1.0569500000000001</c:v>
                </c:pt>
                <c:pt idx="51317" formatCode="General">
                  <c:v>1.05698</c:v>
                </c:pt>
                <c:pt idx="51318" formatCode="General">
                  <c:v>1.0569999999999991</c:v>
                </c:pt>
                <c:pt idx="51319" formatCode="General">
                  <c:v>1.05701</c:v>
                </c:pt>
                <c:pt idx="51320" formatCode="General">
                  <c:v>1.057029999999999</c:v>
                </c:pt>
                <c:pt idx="51321" formatCode="General">
                  <c:v>1.0570599999999999</c:v>
                </c:pt>
                <c:pt idx="51322" formatCode="General">
                  <c:v>1.05708</c:v>
                </c:pt>
                <c:pt idx="51323" formatCode="General">
                  <c:v>1.0570899999999999</c:v>
                </c:pt>
                <c:pt idx="51324" formatCode="General">
                  <c:v>1.0571199999999998</c:v>
                </c:pt>
                <c:pt idx="51325" formatCode="General">
                  <c:v>1.05714</c:v>
                </c:pt>
                <c:pt idx="51326" formatCode="General">
                  <c:v>1.0571599999999999</c:v>
                </c:pt>
                <c:pt idx="51327" formatCode="General">
                  <c:v>1.05718</c:v>
                </c:pt>
                <c:pt idx="51328" formatCode="General">
                  <c:v>1.057199999999999</c:v>
                </c:pt>
                <c:pt idx="51329" formatCode="General">
                  <c:v>1.0572199999999998</c:v>
                </c:pt>
                <c:pt idx="51330" formatCode="General">
                  <c:v>1.05725</c:v>
                </c:pt>
                <c:pt idx="51331" formatCode="General">
                  <c:v>1.0572599999999999</c:v>
                </c:pt>
                <c:pt idx="51332" formatCode="General">
                  <c:v>1.05728</c:v>
                </c:pt>
                <c:pt idx="51333" formatCode="General">
                  <c:v>1.057299999999999</c:v>
                </c:pt>
                <c:pt idx="51334" formatCode="General">
                  <c:v>1.0573299999999992</c:v>
                </c:pt>
                <c:pt idx="51335" formatCode="General">
                  <c:v>1.0573399999999991</c:v>
                </c:pt>
                <c:pt idx="51336" formatCode="General">
                  <c:v>1.057369999999999</c:v>
                </c:pt>
                <c:pt idx="51337" formatCode="General">
                  <c:v>1.0573899999999998</c:v>
                </c:pt>
                <c:pt idx="51338" formatCode="General">
                  <c:v>1.05741</c:v>
                </c:pt>
                <c:pt idx="51339" formatCode="General">
                  <c:v>1.0574299999999992</c:v>
                </c:pt>
                <c:pt idx="51340" formatCode="General">
                  <c:v>1.05745</c:v>
                </c:pt>
                <c:pt idx="51341" formatCode="General">
                  <c:v>1.057469999999999</c:v>
                </c:pt>
                <c:pt idx="51342" formatCode="General">
                  <c:v>1.0574899999999998</c:v>
                </c:pt>
                <c:pt idx="51343" formatCode="General">
                  <c:v>1.05751</c:v>
                </c:pt>
                <c:pt idx="51344" formatCode="General">
                  <c:v>1.0575299999999992</c:v>
                </c:pt>
                <c:pt idx="51345" formatCode="General">
                  <c:v>1.05755</c:v>
                </c:pt>
                <c:pt idx="51346" formatCode="General">
                  <c:v>1.057569999999999</c:v>
                </c:pt>
                <c:pt idx="51347" formatCode="General">
                  <c:v>1.0575899999999998</c:v>
                </c:pt>
                <c:pt idx="51348" formatCode="General">
                  <c:v>1.0576099999999991</c:v>
                </c:pt>
                <c:pt idx="51349" formatCode="General">
                  <c:v>1.0576299999999992</c:v>
                </c:pt>
                <c:pt idx="51350" formatCode="General">
                  <c:v>1.05765</c:v>
                </c:pt>
                <c:pt idx="51351" formatCode="General">
                  <c:v>1.0576699999999992</c:v>
                </c:pt>
                <c:pt idx="51352" formatCode="General">
                  <c:v>1.0576999999999992</c:v>
                </c:pt>
                <c:pt idx="51353" formatCode="General">
                  <c:v>1.0577199999999998</c:v>
                </c:pt>
                <c:pt idx="51354" formatCode="General">
                  <c:v>1.0577299999999992</c:v>
                </c:pt>
                <c:pt idx="51355" formatCode="General">
                  <c:v>1.05775</c:v>
                </c:pt>
                <c:pt idx="51356" formatCode="General">
                  <c:v>1.0577799999999991</c:v>
                </c:pt>
                <c:pt idx="51357" formatCode="General">
                  <c:v>1.0577999999999992</c:v>
                </c:pt>
                <c:pt idx="51358" formatCode="General">
                  <c:v>1.0578199999999998</c:v>
                </c:pt>
                <c:pt idx="51359" formatCode="General">
                  <c:v>1.057839999999999</c:v>
                </c:pt>
                <c:pt idx="51360" formatCode="General">
                  <c:v>1.0578599999999998</c:v>
                </c:pt>
                <c:pt idx="51361" formatCode="General">
                  <c:v>1.057879999999999</c:v>
                </c:pt>
                <c:pt idx="51362" formatCode="General">
                  <c:v>1.0578999999999992</c:v>
                </c:pt>
                <c:pt idx="51363" formatCode="General">
                  <c:v>1.0579199999999991</c:v>
                </c:pt>
                <c:pt idx="51364" formatCode="General">
                  <c:v>1.0579399999999992</c:v>
                </c:pt>
                <c:pt idx="51365" formatCode="General">
                  <c:v>1.0579699999999992</c:v>
                </c:pt>
                <c:pt idx="51366" formatCode="General">
                  <c:v>1.057979999999999</c:v>
                </c:pt>
                <c:pt idx="51367" formatCode="General">
                  <c:v>1.0580000000000001</c:v>
                </c:pt>
                <c:pt idx="51368" formatCode="General">
                  <c:v>1.05803</c:v>
                </c:pt>
                <c:pt idx="51369" formatCode="General">
                  <c:v>1.0580499999999999</c:v>
                </c:pt>
                <c:pt idx="51370" formatCode="General">
                  <c:v>1.05806</c:v>
                </c:pt>
                <c:pt idx="51371" formatCode="General">
                  <c:v>1.0580799999999999</c:v>
                </c:pt>
                <c:pt idx="51372" formatCode="General">
                  <c:v>1.0581100000000001</c:v>
                </c:pt>
                <c:pt idx="51373" formatCode="General">
                  <c:v>1.05813</c:v>
                </c:pt>
                <c:pt idx="51374" formatCode="General">
                  <c:v>1.0581499999999999</c:v>
                </c:pt>
                <c:pt idx="51375" formatCode="General">
                  <c:v>1.0581700000000001</c:v>
                </c:pt>
                <c:pt idx="51376" formatCode="General">
                  <c:v>1.05819</c:v>
                </c:pt>
                <c:pt idx="51377" formatCode="General">
                  <c:v>1.0582100000000001</c:v>
                </c:pt>
                <c:pt idx="51378" formatCode="General">
                  <c:v>1.05823</c:v>
                </c:pt>
                <c:pt idx="51379" formatCode="General">
                  <c:v>1.0582499999999999</c:v>
                </c:pt>
                <c:pt idx="51380" formatCode="General">
                  <c:v>1.05827</c:v>
                </c:pt>
                <c:pt idx="51381" formatCode="General">
                  <c:v>1.0583</c:v>
                </c:pt>
                <c:pt idx="51382" formatCode="General">
                  <c:v>1.0583100000000001</c:v>
                </c:pt>
                <c:pt idx="51383" formatCode="General">
                  <c:v>1.05833</c:v>
                </c:pt>
                <c:pt idx="51384" formatCode="General">
                  <c:v>1.0583499999999999</c:v>
                </c:pt>
                <c:pt idx="51385" formatCode="General">
                  <c:v>1.0583800000000001</c:v>
                </c:pt>
                <c:pt idx="51386" formatCode="General">
                  <c:v>1.0583899999999999</c:v>
                </c:pt>
                <c:pt idx="51387" formatCode="General">
                  <c:v>1.0584100000000001</c:v>
                </c:pt>
                <c:pt idx="51388" formatCode="General">
                  <c:v>1.05844</c:v>
                </c:pt>
                <c:pt idx="51389" formatCode="General">
                  <c:v>1.05846</c:v>
                </c:pt>
                <c:pt idx="51390" formatCode="General">
                  <c:v>1.0584800000000001</c:v>
                </c:pt>
                <c:pt idx="51391" formatCode="General">
                  <c:v>1.0585</c:v>
                </c:pt>
                <c:pt idx="51392" formatCode="General">
                  <c:v>1.0585199999999999</c:v>
                </c:pt>
                <c:pt idx="51393" formatCode="General">
                  <c:v>1.05854</c:v>
                </c:pt>
                <c:pt idx="51394" formatCode="General">
                  <c:v>1.0585599999999999</c:v>
                </c:pt>
                <c:pt idx="51395" formatCode="General">
                  <c:v>1.0585800000000001</c:v>
                </c:pt>
                <c:pt idx="51396" formatCode="General">
                  <c:v>1.0586</c:v>
                </c:pt>
                <c:pt idx="51397" formatCode="General">
                  <c:v>1.0586199999999999</c:v>
                </c:pt>
                <c:pt idx="51398" formatCode="General">
                  <c:v>1.05864</c:v>
                </c:pt>
                <c:pt idx="51399" formatCode="General">
                  <c:v>1.0586599999999999</c:v>
                </c:pt>
                <c:pt idx="51400" formatCode="General">
                  <c:v>1.0586899999999999</c:v>
                </c:pt>
                <c:pt idx="51401" formatCode="General">
                  <c:v>1.05871</c:v>
                </c:pt>
                <c:pt idx="51402" formatCode="General">
                  <c:v>1.0587199999999999</c:v>
                </c:pt>
                <c:pt idx="51403" formatCode="General">
                  <c:v>1.0587500000000001</c:v>
                </c:pt>
                <c:pt idx="51404" formatCode="General">
                  <c:v>1.05877</c:v>
                </c:pt>
                <c:pt idx="51405" formatCode="General">
                  <c:v>1.0587899999999999</c:v>
                </c:pt>
                <c:pt idx="51406" formatCode="General">
                  <c:v>1.0588</c:v>
                </c:pt>
                <c:pt idx="51407" formatCode="General">
                  <c:v>1.058829999999999</c:v>
                </c:pt>
                <c:pt idx="51408" formatCode="General">
                  <c:v>1.0588500000000001</c:v>
                </c:pt>
                <c:pt idx="51409" formatCode="General">
                  <c:v>1.05887</c:v>
                </c:pt>
                <c:pt idx="51410" formatCode="General">
                  <c:v>1.0588899999999999</c:v>
                </c:pt>
                <c:pt idx="51411" formatCode="General">
                  <c:v>1.05891</c:v>
                </c:pt>
                <c:pt idx="51412" formatCode="General">
                  <c:v>1.058929999999999</c:v>
                </c:pt>
                <c:pt idx="51413" formatCode="General">
                  <c:v>1.0589500000000001</c:v>
                </c:pt>
                <c:pt idx="51414" formatCode="General">
                  <c:v>1.05897</c:v>
                </c:pt>
                <c:pt idx="51415" formatCode="General">
                  <c:v>1.0589899999999999</c:v>
                </c:pt>
                <c:pt idx="51416" formatCode="General">
                  <c:v>1.05901</c:v>
                </c:pt>
                <c:pt idx="51417" formatCode="General">
                  <c:v>1.059029999999999</c:v>
                </c:pt>
                <c:pt idx="51418" formatCode="General">
                  <c:v>1.05905</c:v>
                </c:pt>
                <c:pt idx="51419" formatCode="General">
                  <c:v>1.05907</c:v>
                </c:pt>
                <c:pt idx="51420" formatCode="General">
                  <c:v>1.059099999999999</c:v>
                </c:pt>
                <c:pt idx="51421" formatCode="General">
                  <c:v>1.05911</c:v>
                </c:pt>
                <c:pt idx="51422" formatCode="General">
                  <c:v>1.059129999999999</c:v>
                </c:pt>
                <c:pt idx="51423" formatCode="General">
                  <c:v>1.0591599999999999</c:v>
                </c:pt>
                <c:pt idx="51424" formatCode="General">
                  <c:v>1.05918</c:v>
                </c:pt>
                <c:pt idx="51425" formatCode="General">
                  <c:v>1.059199999999999</c:v>
                </c:pt>
                <c:pt idx="51426" formatCode="General">
                  <c:v>1.0592199999999998</c:v>
                </c:pt>
                <c:pt idx="51427" formatCode="General">
                  <c:v>1.05924</c:v>
                </c:pt>
                <c:pt idx="51428" formatCode="General">
                  <c:v>1.0592599999999999</c:v>
                </c:pt>
                <c:pt idx="51429" formatCode="General">
                  <c:v>1.05928</c:v>
                </c:pt>
                <c:pt idx="51430" formatCode="General">
                  <c:v>1.059299999999999</c:v>
                </c:pt>
                <c:pt idx="51431" formatCode="General">
                  <c:v>1.0593199999999998</c:v>
                </c:pt>
                <c:pt idx="51432" formatCode="General">
                  <c:v>1.05935</c:v>
                </c:pt>
                <c:pt idx="51433" formatCode="General">
                  <c:v>1.0593599999999999</c:v>
                </c:pt>
                <c:pt idx="51434" formatCode="General">
                  <c:v>1.05938</c:v>
                </c:pt>
                <c:pt idx="51435" formatCode="General">
                  <c:v>1.059399999999999</c:v>
                </c:pt>
                <c:pt idx="51436" formatCode="General">
                  <c:v>1.0594299999999992</c:v>
                </c:pt>
                <c:pt idx="51437" formatCode="General">
                  <c:v>1.059439999999999</c:v>
                </c:pt>
                <c:pt idx="51438" formatCode="General">
                  <c:v>1.0594599999999998</c:v>
                </c:pt>
                <c:pt idx="51439" formatCode="General">
                  <c:v>1.0594899999999998</c:v>
                </c:pt>
                <c:pt idx="51440" formatCode="General">
                  <c:v>1.05951</c:v>
                </c:pt>
                <c:pt idx="51441" formatCode="General">
                  <c:v>1.0595299999999992</c:v>
                </c:pt>
                <c:pt idx="51442" formatCode="General">
                  <c:v>1.05955</c:v>
                </c:pt>
                <c:pt idx="51443" formatCode="General">
                  <c:v>1.059569999999999</c:v>
                </c:pt>
                <c:pt idx="51444" formatCode="General">
                  <c:v>1.0595899999999998</c:v>
                </c:pt>
                <c:pt idx="51445" formatCode="General">
                  <c:v>1.0596099999999991</c:v>
                </c:pt>
                <c:pt idx="51446" formatCode="General">
                  <c:v>1.0596299999999992</c:v>
                </c:pt>
                <c:pt idx="51447" formatCode="General">
                  <c:v>1.05965</c:v>
                </c:pt>
                <c:pt idx="51448" formatCode="General">
                  <c:v>1.059669999999999</c:v>
                </c:pt>
                <c:pt idx="51449" formatCode="General">
                  <c:v>1.0596899999999998</c:v>
                </c:pt>
                <c:pt idx="51450" formatCode="General">
                  <c:v>1.059709999999999</c:v>
                </c:pt>
                <c:pt idx="51451" formatCode="General">
                  <c:v>1.059739999999999</c:v>
                </c:pt>
                <c:pt idx="51452" formatCode="General">
                  <c:v>1.0597599999999998</c:v>
                </c:pt>
                <c:pt idx="51453" formatCode="General">
                  <c:v>1.0597699999999992</c:v>
                </c:pt>
                <c:pt idx="51454" formatCode="General">
                  <c:v>1.0597999999999992</c:v>
                </c:pt>
                <c:pt idx="51455" formatCode="General">
                  <c:v>1.0598199999999998</c:v>
                </c:pt>
                <c:pt idx="51456" formatCode="General">
                  <c:v>1.059839999999999</c:v>
                </c:pt>
                <c:pt idx="51457" formatCode="General">
                  <c:v>1.05985</c:v>
                </c:pt>
                <c:pt idx="51458" formatCode="General">
                  <c:v>1.059879999999999</c:v>
                </c:pt>
                <c:pt idx="51459" formatCode="General">
                  <c:v>1.0598999999999992</c:v>
                </c:pt>
                <c:pt idx="51460" formatCode="General">
                  <c:v>1.0599199999999998</c:v>
                </c:pt>
                <c:pt idx="51461" formatCode="General">
                  <c:v>1.0599399999999992</c:v>
                </c:pt>
                <c:pt idx="51462" formatCode="General">
                  <c:v>1.0599599999999998</c:v>
                </c:pt>
                <c:pt idx="51463" formatCode="General">
                  <c:v>1.059979999999999</c:v>
                </c:pt>
                <c:pt idx="51464" formatCode="General">
                  <c:v>1.06</c:v>
                </c:pt>
                <c:pt idx="51465" formatCode="General">
                  <c:v>1.06002</c:v>
                </c:pt>
                <c:pt idx="51466" formatCode="General">
                  <c:v>1.0600400000000001</c:v>
                </c:pt>
                <c:pt idx="51467" formatCode="General">
                  <c:v>1.06006</c:v>
                </c:pt>
                <c:pt idx="51468" formatCode="General">
                  <c:v>1.06009</c:v>
                </c:pt>
                <c:pt idx="51469" formatCode="General">
                  <c:v>1.0601</c:v>
                </c:pt>
                <c:pt idx="51470" formatCode="General">
                  <c:v>1.06012</c:v>
                </c:pt>
                <c:pt idx="51471" formatCode="General">
                  <c:v>1.0601499999999999</c:v>
                </c:pt>
                <c:pt idx="51472" formatCode="General">
                  <c:v>1.0601700000000001</c:v>
                </c:pt>
                <c:pt idx="51473" formatCode="General">
                  <c:v>1.06019</c:v>
                </c:pt>
                <c:pt idx="51474" formatCode="General">
                  <c:v>1.0602100000000001</c:v>
                </c:pt>
                <c:pt idx="51475" formatCode="General">
                  <c:v>1.06023</c:v>
                </c:pt>
                <c:pt idx="51476" formatCode="General">
                  <c:v>1.0602499999999999</c:v>
                </c:pt>
                <c:pt idx="51477" formatCode="General">
                  <c:v>1.06027</c:v>
                </c:pt>
                <c:pt idx="51478" formatCode="General">
                  <c:v>1.06029</c:v>
                </c:pt>
                <c:pt idx="51479" formatCode="General">
                  <c:v>1.0603100000000001</c:v>
                </c:pt>
                <c:pt idx="51480" formatCode="General">
                  <c:v>1.0603400000000001</c:v>
                </c:pt>
                <c:pt idx="51481" formatCode="General">
                  <c:v>1.0603499999999999</c:v>
                </c:pt>
                <c:pt idx="51482" formatCode="General">
                  <c:v>1.06037</c:v>
                </c:pt>
                <c:pt idx="51483" formatCode="General">
                  <c:v>1.0604</c:v>
                </c:pt>
                <c:pt idx="51484" formatCode="General">
                  <c:v>1.0604100000000001</c:v>
                </c:pt>
                <c:pt idx="51485" formatCode="General">
                  <c:v>1.06043</c:v>
                </c:pt>
                <c:pt idx="51486" formatCode="General">
                  <c:v>1.0604499999999999</c:v>
                </c:pt>
                <c:pt idx="51487" formatCode="General">
                  <c:v>1.0604800000000001</c:v>
                </c:pt>
                <c:pt idx="51488" formatCode="General">
                  <c:v>1.0604899999999999</c:v>
                </c:pt>
                <c:pt idx="51489" formatCode="General">
                  <c:v>1.0605100000000001</c:v>
                </c:pt>
                <c:pt idx="51490" formatCode="General">
                  <c:v>1.06054</c:v>
                </c:pt>
                <c:pt idx="51491" formatCode="General">
                  <c:v>1.0605599999999999</c:v>
                </c:pt>
                <c:pt idx="51492" formatCode="General">
                  <c:v>1.0605800000000001</c:v>
                </c:pt>
                <c:pt idx="51493" formatCode="General">
                  <c:v>1.0606</c:v>
                </c:pt>
                <c:pt idx="51494" formatCode="General">
                  <c:v>1.0606199999999999</c:v>
                </c:pt>
                <c:pt idx="51495" formatCode="General">
                  <c:v>1.06064</c:v>
                </c:pt>
                <c:pt idx="51496" formatCode="General">
                  <c:v>1.0606599999999999</c:v>
                </c:pt>
                <c:pt idx="51497" formatCode="General">
                  <c:v>1.0606800000000001</c:v>
                </c:pt>
                <c:pt idx="51498" formatCode="General">
                  <c:v>1.0607</c:v>
                </c:pt>
                <c:pt idx="51499" formatCode="General">
                  <c:v>1.0607199999999999</c:v>
                </c:pt>
                <c:pt idx="51500" formatCode="General">
                  <c:v>1.06074</c:v>
                </c:pt>
                <c:pt idx="51501" formatCode="General">
                  <c:v>1.0607599999999999</c:v>
                </c:pt>
                <c:pt idx="51502" formatCode="General">
                  <c:v>1.0607899999999999</c:v>
                </c:pt>
                <c:pt idx="51503" formatCode="General">
                  <c:v>1.06081</c:v>
                </c:pt>
                <c:pt idx="51504" formatCode="General">
                  <c:v>1.0608199999999999</c:v>
                </c:pt>
                <c:pt idx="51505" formatCode="General">
                  <c:v>1.0608500000000001</c:v>
                </c:pt>
                <c:pt idx="51506" formatCode="General">
                  <c:v>1.06087</c:v>
                </c:pt>
                <c:pt idx="51507" formatCode="General">
                  <c:v>1.0608899999999999</c:v>
                </c:pt>
                <c:pt idx="51508" formatCode="General">
                  <c:v>1.0609</c:v>
                </c:pt>
                <c:pt idx="51509" formatCode="General">
                  <c:v>1.060929999999999</c:v>
                </c:pt>
                <c:pt idx="51510" formatCode="General">
                  <c:v>1.0609500000000001</c:v>
                </c:pt>
                <c:pt idx="51511" formatCode="General">
                  <c:v>1.06097</c:v>
                </c:pt>
                <c:pt idx="51512" formatCode="General">
                  <c:v>1.0609899999999999</c:v>
                </c:pt>
                <c:pt idx="51513" formatCode="General">
                  <c:v>1.06101</c:v>
                </c:pt>
                <c:pt idx="51514" formatCode="General">
                  <c:v>1.061029999999999</c:v>
                </c:pt>
                <c:pt idx="51515" formatCode="General">
                  <c:v>1.06105</c:v>
                </c:pt>
                <c:pt idx="51516" formatCode="General">
                  <c:v>1.06107</c:v>
                </c:pt>
                <c:pt idx="51517" formatCode="General">
                  <c:v>1.0610899999999999</c:v>
                </c:pt>
                <c:pt idx="51518" formatCode="General">
                  <c:v>1.0611199999999998</c:v>
                </c:pt>
                <c:pt idx="51519" formatCode="General">
                  <c:v>1.06114</c:v>
                </c:pt>
                <c:pt idx="51520" formatCode="General">
                  <c:v>1.06115</c:v>
                </c:pt>
                <c:pt idx="51521" formatCode="General">
                  <c:v>1.0611699999999991</c:v>
                </c:pt>
                <c:pt idx="51522" formatCode="General">
                  <c:v>1.061199999999999</c:v>
                </c:pt>
                <c:pt idx="51523" formatCode="General">
                  <c:v>1.0612199999999998</c:v>
                </c:pt>
                <c:pt idx="51524" formatCode="General">
                  <c:v>1.06124</c:v>
                </c:pt>
                <c:pt idx="51525" formatCode="General">
                  <c:v>1.0612599999999999</c:v>
                </c:pt>
                <c:pt idx="51526" formatCode="General">
                  <c:v>1.06128</c:v>
                </c:pt>
                <c:pt idx="51527" formatCode="General">
                  <c:v>1.061299999999999</c:v>
                </c:pt>
                <c:pt idx="51528" formatCode="General">
                  <c:v>1.0613199999999998</c:v>
                </c:pt>
                <c:pt idx="51529" formatCode="General">
                  <c:v>1.06134</c:v>
                </c:pt>
                <c:pt idx="51530" formatCode="General">
                  <c:v>1.0613599999999999</c:v>
                </c:pt>
                <c:pt idx="51531" formatCode="General">
                  <c:v>1.0613899999999998</c:v>
                </c:pt>
                <c:pt idx="51532" formatCode="General">
                  <c:v>1.061399999999999</c:v>
                </c:pt>
                <c:pt idx="51533" formatCode="General">
                  <c:v>1.0614199999999998</c:v>
                </c:pt>
                <c:pt idx="51534" formatCode="General">
                  <c:v>1.0614399999999991</c:v>
                </c:pt>
                <c:pt idx="51535" formatCode="General">
                  <c:v>1.061469999999999</c:v>
                </c:pt>
                <c:pt idx="51536" formatCode="General">
                  <c:v>1.06148</c:v>
                </c:pt>
                <c:pt idx="51537" formatCode="General">
                  <c:v>1.0614999999999992</c:v>
                </c:pt>
                <c:pt idx="51538" formatCode="General">
                  <c:v>1.0615299999999992</c:v>
                </c:pt>
                <c:pt idx="51539" formatCode="General">
                  <c:v>1.06155</c:v>
                </c:pt>
                <c:pt idx="51540" formatCode="General">
                  <c:v>1.0615599999999998</c:v>
                </c:pt>
                <c:pt idx="51541" formatCode="General">
                  <c:v>1.0615899999999998</c:v>
                </c:pt>
                <c:pt idx="51542" formatCode="General">
                  <c:v>1.0616099999999991</c:v>
                </c:pt>
                <c:pt idx="51543" formatCode="General">
                  <c:v>1.0616299999999992</c:v>
                </c:pt>
                <c:pt idx="51544" formatCode="General">
                  <c:v>1.06165</c:v>
                </c:pt>
                <c:pt idx="51545" formatCode="General">
                  <c:v>1.061669999999999</c:v>
                </c:pt>
                <c:pt idx="51546" formatCode="General">
                  <c:v>1.0616899999999998</c:v>
                </c:pt>
                <c:pt idx="51547" formatCode="General">
                  <c:v>1.0617199999999998</c:v>
                </c:pt>
                <c:pt idx="51548" formatCode="General">
                  <c:v>1.0617299999999992</c:v>
                </c:pt>
                <c:pt idx="51549" formatCode="General">
                  <c:v>1.06175</c:v>
                </c:pt>
                <c:pt idx="51550" formatCode="General">
                  <c:v>1.0617699999999992</c:v>
                </c:pt>
                <c:pt idx="51551" formatCode="General">
                  <c:v>1.0617899999999998</c:v>
                </c:pt>
                <c:pt idx="51552" formatCode="General">
                  <c:v>1.061809999999999</c:v>
                </c:pt>
                <c:pt idx="51553" formatCode="General">
                  <c:v>1.061839999999999</c:v>
                </c:pt>
                <c:pt idx="51554" formatCode="General">
                  <c:v>1.0618599999999998</c:v>
                </c:pt>
                <c:pt idx="51555" formatCode="General">
                  <c:v>1.0618699999999992</c:v>
                </c:pt>
                <c:pt idx="51556" formatCode="General">
                  <c:v>1.0618999999999992</c:v>
                </c:pt>
                <c:pt idx="51557" formatCode="General">
                  <c:v>1.0619199999999998</c:v>
                </c:pt>
                <c:pt idx="51558" formatCode="General">
                  <c:v>1.0619399999999992</c:v>
                </c:pt>
                <c:pt idx="51559" formatCode="General">
                  <c:v>1.0619499999999991</c:v>
                </c:pt>
                <c:pt idx="51560" formatCode="General">
                  <c:v>1.061979999999999</c:v>
                </c:pt>
                <c:pt idx="51561" formatCode="General">
                  <c:v>1.0620000000000001</c:v>
                </c:pt>
                <c:pt idx="51562" formatCode="General">
                  <c:v>1.06202</c:v>
                </c:pt>
                <c:pt idx="51563" formatCode="General">
                  <c:v>1.0620400000000001</c:v>
                </c:pt>
                <c:pt idx="51564" formatCode="General">
                  <c:v>1.06206</c:v>
                </c:pt>
                <c:pt idx="51565" formatCode="General">
                  <c:v>1.0620799999999999</c:v>
                </c:pt>
                <c:pt idx="51566" formatCode="General">
                  <c:v>1.0621100000000001</c:v>
                </c:pt>
                <c:pt idx="51567" formatCode="General">
                  <c:v>1.06212</c:v>
                </c:pt>
                <c:pt idx="51568" formatCode="General">
                  <c:v>1.0621400000000001</c:v>
                </c:pt>
                <c:pt idx="51569" formatCode="General">
                  <c:v>1.0621700000000001</c:v>
                </c:pt>
                <c:pt idx="51570" formatCode="General">
                  <c:v>1.06219</c:v>
                </c:pt>
                <c:pt idx="51571" formatCode="General">
                  <c:v>1.0622</c:v>
                </c:pt>
                <c:pt idx="51572" formatCode="General">
                  <c:v>1.0622199999999999</c:v>
                </c:pt>
                <c:pt idx="51573" formatCode="General">
                  <c:v>1.0622499999999999</c:v>
                </c:pt>
                <c:pt idx="51574" formatCode="General">
                  <c:v>1.06227</c:v>
                </c:pt>
                <c:pt idx="51575" formatCode="General">
                  <c:v>1.06229</c:v>
                </c:pt>
                <c:pt idx="51576" formatCode="General">
                  <c:v>1.0623100000000001</c:v>
                </c:pt>
                <c:pt idx="51577" formatCode="General">
                  <c:v>1.06233</c:v>
                </c:pt>
                <c:pt idx="51578" formatCode="General">
                  <c:v>1.0623499999999999</c:v>
                </c:pt>
                <c:pt idx="51579" formatCode="General">
                  <c:v>1.06237</c:v>
                </c:pt>
                <c:pt idx="51580" formatCode="General">
                  <c:v>1.0623899999999999</c:v>
                </c:pt>
                <c:pt idx="51581" formatCode="General">
                  <c:v>1.0624100000000001</c:v>
                </c:pt>
                <c:pt idx="51582" formatCode="General">
                  <c:v>1.0624400000000001</c:v>
                </c:pt>
                <c:pt idx="51583" formatCode="General">
                  <c:v>1.0624499999999999</c:v>
                </c:pt>
                <c:pt idx="51584" formatCode="General">
                  <c:v>1.06247</c:v>
                </c:pt>
                <c:pt idx="51585" formatCode="General">
                  <c:v>1.0624899999999999</c:v>
                </c:pt>
                <c:pt idx="51586" formatCode="General">
                  <c:v>1.0625199999999999</c:v>
                </c:pt>
                <c:pt idx="51587" formatCode="General">
                  <c:v>1.06253</c:v>
                </c:pt>
                <c:pt idx="51588" formatCode="General">
                  <c:v>1.0625500000000001</c:v>
                </c:pt>
                <c:pt idx="51589" formatCode="General">
                  <c:v>1.0625800000000001</c:v>
                </c:pt>
                <c:pt idx="51590" formatCode="General">
                  <c:v>1.0626</c:v>
                </c:pt>
                <c:pt idx="51591" formatCode="General">
                  <c:v>1.0626199999999999</c:v>
                </c:pt>
                <c:pt idx="51592" formatCode="General">
                  <c:v>1.06264</c:v>
                </c:pt>
                <c:pt idx="51593" formatCode="General">
                  <c:v>1.0626599999999999</c:v>
                </c:pt>
                <c:pt idx="51594" formatCode="General">
                  <c:v>1.0626800000000001</c:v>
                </c:pt>
                <c:pt idx="51595" formatCode="General">
                  <c:v>1.0627</c:v>
                </c:pt>
                <c:pt idx="51596" formatCode="General">
                  <c:v>1.0627199999999999</c:v>
                </c:pt>
                <c:pt idx="51597" formatCode="General">
                  <c:v>1.06274</c:v>
                </c:pt>
                <c:pt idx="51598" formatCode="General">
                  <c:v>1.06277</c:v>
                </c:pt>
                <c:pt idx="51599" formatCode="General">
                  <c:v>1.0627800000000001</c:v>
                </c:pt>
                <c:pt idx="51600" formatCode="General">
                  <c:v>1.0628</c:v>
                </c:pt>
                <c:pt idx="51601" formatCode="General">
                  <c:v>1.0628199999999999</c:v>
                </c:pt>
                <c:pt idx="51602" formatCode="General">
                  <c:v>1.0628500000000001</c:v>
                </c:pt>
                <c:pt idx="51603" formatCode="General">
                  <c:v>1.0628599999999999</c:v>
                </c:pt>
                <c:pt idx="51604" formatCode="General">
                  <c:v>1.0628899999999999</c:v>
                </c:pt>
                <c:pt idx="51605" formatCode="General">
                  <c:v>1.06291</c:v>
                </c:pt>
                <c:pt idx="51606" formatCode="General">
                  <c:v>1.062929999999999</c:v>
                </c:pt>
                <c:pt idx="51607" formatCode="General">
                  <c:v>1.0629500000000001</c:v>
                </c:pt>
                <c:pt idx="51608" formatCode="General">
                  <c:v>1.06297</c:v>
                </c:pt>
                <c:pt idx="51609" formatCode="General">
                  <c:v>1.0629899999999999</c:v>
                </c:pt>
                <c:pt idx="51610" formatCode="General">
                  <c:v>1.06301</c:v>
                </c:pt>
                <c:pt idx="51611" formatCode="General">
                  <c:v>1.063029999999999</c:v>
                </c:pt>
                <c:pt idx="51612" formatCode="General">
                  <c:v>1.0630500000000001</c:v>
                </c:pt>
                <c:pt idx="51613" formatCode="General">
                  <c:v>1.06307</c:v>
                </c:pt>
                <c:pt idx="51614" formatCode="General">
                  <c:v>1.0630899999999999</c:v>
                </c:pt>
                <c:pt idx="51615" formatCode="General">
                  <c:v>1.06311</c:v>
                </c:pt>
                <c:pt idx="51616" formatCode="General">
                  <c:v>1.063129999999999</c:v>
                </c:pt>
                <c:pt idx="51617" formatCode="General">
                  <c:v>1.0631599999999999</c:v>
                </c:pt>
                <c:pt idx="51618" formatCode="General">
                  <c:v>1.0631699999999991</c:v>
                </c:pt>
                <c:pt idx="51619" formatCode="General">
                  <c:v>1.0631899999999999</c:v>
                </c:pt>
                <c:pt idx="51620" formatCode="General">
                  <c:v>1.0632199999999998</c:v>
                </c:pt>
                <c:pt idx="51621" formatCode="General">
                  <c:v>1.06324</c:v>
                </c:pt>
                <c:pt idx="51622" formatCode="General">
                  <c:v>1.06325</c:v>
                </c:pt>
                <c:pt idx="51623" formatCode="General">
                  <c:v>1.063269999999999</c:v>
                </c:pt>
                <c:pt idx="51624" formatCode="General">
                  <c:v>1.063299999999999</c:v>
                </c:pt>
                <c:pt idx="51625" formatCode="General">
                  <c:v>1.0633199999999998</c:v>
                </c:pt>
                <c:pt idx="51626" formatCode="General">
                  <c:v>1.0633299999999992</c:v>
                </c:pt>
                <c:pt idx="51627" formatCode="General">
                  <c:v>1.0633599999999999</c:v>
                </c:pt>
                <c:pt idx="51628" formatCode="General">
                  <c:v>1.06338</c:v>
                </c:pt>
                <c:pt idx="51629" formatCode="General">
                  <c:v>1.063399999999999</c:v>
                </c:pt>
                <c:pt idx="51630" formatCode="General">
                  <c:v>1.0634199999999998</c:v>
                </c:pt>
                <c:pt idx="51631" formatCode="General">
                  <c:v>1.0634399999999991</c:v>
                </c:pt>
                <c:pt idx="51632" formatCode="General">
                  <c:v>1.0634599999999998</c:v>
                </c:pt>
                <c:pt idx="51633" formatCode="General">
                  <c:v>1.06348</c:v>
                </c:pt>
                <c:pt idx="51634" formatCode="General">
                  <c:v>1.063499999999999</c:v>
                </c:pt>
                <c:pt idx="51635" formatCode="General">
                  <c:v>1.0635199999999998</c:v>
                </c:pt>
                <c:pt idx="51636" formatCode="General">
                  <c:v>1.063539999999999</c:v>
                </c:pt>
                <c:pt idx="51637" formatCode="General">
                  <c:v>1.063569999999999</c:v>
                </c:pt>
                <c:pt idx="51638" formatCode="General">
                  <c:v>1.06358</c:v>
                </c:pt>
                <c:pt idx="51639" formatCode="General">
                  <c:v>1.0636099999999991</c:v>
                </c:pt>
                <c:pt idx="51640" formatCode="General">
                  <c:v>1.0636299999999992</c:v>
                </c:pt>
                <c:pt idx="51641" formatCode="General">
                  <c:v>1.06365</c:v>
                </c:pt>
                <c:pt idx="51642" formatCode="General">
                  <c:v>1.063669999999999</c:v>
                </c:pt>
                <c:pt idx="51643" formatCode="General">
                  <c:v>1.0636899999999998</c:v>
                </c:pt>
                <c:pt idx="51644" formatCode="General">
                  <c:v>1.063709999999999</c:v>
                </c:pt>
                <c:pt idx="51645" formatCode="General">
                  <c:v>1.0637299999999992</c:v>
                </c:pt>
                <c:pt idx="51646" formatCode="General">
                  <c:v>1.06375</c:v>
                </c:pt>
                <c:pt idx="51647" formatCode="General">
                  <c:v>1.0637699999999992</c:v>
                </c:pt>
                <c:pt idx="51648" formatCode="General">
                  <c:v>1.0637899999999998</c:v>
                </c:pt>
                <c:pt idx="51649" formatCode="General">
                  <c:v>1.063809999999999</c:v>
                </c:pt>
                <c:pt idx="51650" formatCode="General">
                  <c:v>1.0638299999999992</c:v>
                </c:pt>
                <c:pt idx="51651" formatCode="General">
                  <c:v>1.06385</c:v>
                </c:pt>
                <c:pt idx="51652" formatCode="General">
                  <c:v>1.0638699999999992</c:v>
                </c:pt>
                <c:pt idx="51653" formatCode="General">
                  <c:v>1.0638999999999992</c:v>
                </c:pt>
                <c:pt idx="51654" formatCode="General">
                  <c:v>1.063909999999999</c:v>
                </c:pt>
                <c:pt idx="51655" formatCode="General">
                  <c:v>1.0639299999999992</c:v>
                </c:pt>
                <c:pt idx="51656" formatCode="General">
                  <c:v>1.0639599999999998</c:v>
                </c:pt>
                <c:pt idx="51657" formatCode="General">
                  <c:v>1.063979999999999</c:v>
                </c:pt>
                <c:pt idx="51658" formatCode="General">
                  <c:v>1.0640000000000001</c:v>
                </c:pt>
                <c:pt idx="51659" formatCode="General">
                  <c:v>1.06402</c:v>
                </c:pt>
                <c:pt idx="51660" formatCode="General">
                  <c:v>1.0640400000000001</c:v>
                </c:pt>
                <c:pt idx="51661" formatCode="General">
                  <c:v>1.06406</c:v>
                </c:pt>
                <c:pt idx="51662" formatCode="General">
                  <c:v>1.0640799999999999</c:v>
                </c:pt>
                <c:pt idx="51663" formatCode="General">
                  <c:v>1.0641</c:v>
                </c:pt>
                <c:pt idx="51664" formatCode="General">
                  <c:v>1.06412</c:v>
                </c:pt>
                <c:pt idx="51665" formatCode="General">
                  <c:v>1.0641499999999999</c:v>
                </c:pt>
                <c:pt idx="51666" formatCode="General">
                  <c:v>1.06416</c:v>
                </c:pt>
                <c:pt idx="51667" formatCode="General">
                  <c:v>1.0641799999999999</c:v>
                </c:pt>
                <c:pt idx="51668" formatCode="General">
                  <c:v>1.0642100000000001</c:v>
                </c:pt>
                <c:pt idx="51669" formatCode="General">
                  <c:v>1.06423</c:v>
                </c:pt>
                <c:pt idx="51670" formatCode="General">
                  <c:v>1.0642400000000001</c:v>
                </c:pt>
                <c:pt idx="51671" formatCode="General">
                  <c:v>1.06427</c:v>
                </c:pt>
                <c:pt idx="51672" formatCode="General">
                  <c:v>1.06429</c:v>
                </c:pt>
                <c:pt idx="51673" formatCode="General">
                  <c:v>1.0643100000000001</c:v>
                </c:pt>
                <c:pt idx="51674" formatCode="General">
                  <c:v>1.0643199999999999</c:v>
                </c:pt>
                <c:pt idx="51675" formatCode="General">
                  <c:v>1.0643499999999999</c:v>
                </c:pt>
                <c:pt idx="51676" formatCode="General">
                  <c:v>1.06437</c:v>
                </c:pt>
                <c:pt idx="51677" formatCode="General">
                  <c:v>1.0643899999999999</c:v>
                </c:pt>
                <c:pt idx="51678" formatCode="General">
                  <c:v>1.0644100000000001</c:v>
                </c:pt>
                <c:pt idx="51679" formatCode="General">
                  <c:v>1.06443</c:v>
                </c:pt>
                <c:pt idx="51680" formatCode="General">
                  <c:v>1.0644499999999999</c:v>
                </c:pt>
                <c:pt idx="51681" formatCode="General">
                  <c:v>1.06447</c:v>
                </c:pt>
                <c:pt idx="51682" formatCode="General">
                  <c:v>1.0644899999999999</c:v>
                </c:pt>
                <c:pt idx="51683" formatCode="General">
                  <c:v>1.0645100000000001</c:v>
                </c:pt>
                <c:pt idx="51684" formatCode="General">
                  <c:v>1.06454</c:v>
                </c:pt>
                <c:pt idx="51685" formatCode="General">
                  <c:v>1.0645500000000001</c:v>
                </c:pt>
                <c:pt idx="51686" formatCode="General">
                  <c:v>1.06457</c:v>
                </c:pt>
                <c:pt idx="51687" formatCode="General">
                  <c:v>1.0645899999999999</c:v>
                </c:pt>
                <c:pt idx="51688" formatCode="General">
                  <c:v>1.0646199999999999</c:v>
                </c:pt>
                <c:pt idx="51689" formatCode="General">
                  <c:v>1.06463</c:v>
                </c:pt>
                <c:pt idx="51690" formatCode="General">
                  <c:v>1.0646599999999999</c:v>
                </c:pt>
                <c:pt idx="51691" formatCode="General">
                  <c:v>1.0646800000000001</c:v>
                </c:pt>
                <c:pt idx="51692" formatCode="General">
                  <c:v>1.0647</c:v>
                </c:pt>
                <c:pt idx="51693" formatCode="General">
                  <c:v>1.0647199999999999</c:v>
                </c:pt>
                <c:pt idx="51694" formatCode="General">
                  <c:v>1.06474</c:v>
                </c:pt>
                <c:pt idx="51695" formatCode="General">
                  <c:v>1.0647599999999999</c:v>
                </c:pt>
                <c:pt idx="51696" formatCode="General">
                  <c:v>1.0647800000000001</c:v>
                </c:pt>
                <c:pt idx="51697" formatCode="General">
                  <c:v>1.0648</c:v>
                </c:pt>
                <c:pt idx="51698" formatCode="General">
                  <c:v>1.0648199999999999</c:v>
                </c:pt>
                <c:pt idx="51699" formatCode="General">
                  <c:v>1.06484</c:v>
                </c:pt>
                <c:pt idx="51700" formatCode="General">
                  <c:v>1.0648599999999999</c:v>
                </c:pt>
                <c:pt idx="51701" formatCode="General">
                  <c:v>1.06488</c:v>
                </c:pt>
                <c:pt idx="51702" formatCode="General">
                  <c:v>1.0649</c:v>
                </c:pt>
                <c:pt idx="51703" formatCode="General">
                  <c:v>1.0649199999999999</c:v>
                </c:pt>
                <c:pt idx="51704" formatCode="General">
                  <c:v>1.0649500000000001</c:v>
                </c:pt>
                <c:pt idx="51705" formatCode="General">
                  <c:v>1.0649599999999999</c:v>
                </c:pt>
                <c:pt idx="51706" formatCode="General">
                  <c:v>1.06498</c:v>
                </c:pt>
                <c:pt idx="51707" formatCode="General">
                  <c:v>1.06501</c:v>
                </c:pt>
                <c:pt idx="51708" formatCode="General">
                  <c:v>1.065029999999999</c:v>
                </c:pt>
                <c:pt idx="51709" formatCode="General">
                  <c:v>1.06504</c:v>
                </c:pt>
                <c:pt idx="51710" formatCode="General">
                  <c:v>1.06507</c:v>
                </c:pt>
                <c:pt idx="51711" formatCode="General">
                  <c:v>1.0650899999999999</c:v>
                </c:pt>
                <c:pt idx="51712" formatCode="General">
                  <c:v>1.06511</c:v>
                </c:pt>
                <c:pt idx="51713" formatCode="General">
                  <c:v>1.065129999999999</c:v>
                </c:pt>
                <c:pt idx="51714" formatCode="General">
                  <c:v>1.06515</c:v>
                </c:pt>
                <c:pt idx="51715" formatCode="General">
                  <c:v>1.06517</c:v>
                </c:pt>
                <c:pt idx="51716" formatCode="General">
                  <c:v>1.065199999999999</c:v>
                </c:pt>
                <c:pt idx="51717" formatCode="General">
                  <c:v>1.06521</c:v>
                </c:pt>
                <c:pt idx="51718" formatCode="General">
                  <c:v>1.065229999999999</c:v>
                </c:pt>
                <c:pt idx="51719" formatCode="General">
                  <c:v>1.0652599999999999</c:v>
                </c:pt>
                <c:pt idx="51720" formatCode="General">
                  <c:v>1.06528</c:v>
                </c:pt>
                <c:pt idx="51721" formatCode="General">
                  <c:v>1.0652899999999998</c:v>
                </c:pt>
                <c:pt idx="51722" formatCode="General">
                  <c:v>1.0653199999999998</c:v>
                </c:pt>
                <c:pt idx="51723" formatCode="General">
                  <c:v>1.06534</c:v>
                </c:pt>
                <c:pt idx="51724" formatCode="General">
                  <c:v>1.0653599999999999</c:v>
                </c:pt>
                <c:pt idx="51725" formatCode="General">
                  <c:v>1.065369999999999</c:v>
                </c:pt>
                <c:pt idx="51726" formatCode="General">
                  <c:v>1.065399999999999</c:v>
                </c:pt>
                <c:pt idx="51727" formatCode="General">
                  <c:v>1.0654199999999998</c:v>
                </c:pt>
                <c:pt idx="51728" formatCode="General">
                  <c:v>1.0654399999999991</c:v>
                </c:pt>
                <c:pt idx="51729" formatCode="General">
                  <c:v>1.0654599999999999</c:v>
                </c:pt>
                <c:pt idx="51730" formatCode="General">
                  <c:v>1.06548</c:v>
                </c:pt>
                <c:pt idx="51731" formatCode="General">
                  <c:v>1.065499999999999</c:v>
                </c:pt>
                <c:pt idx="51732" formatCode="General">
                  <c:v>1.0655199999999998</c:v>
                </c:pt>
                <c:pt idx="51733" formatCode="General">
                  <c:v>1.065539999999999</c:v>
                </c:pt>
                <c:pt idx="51734" formatCode="General">
                  <c:v>1.0655599999999998</c:v>
                </c:pt>
                <c:pt idx="51735" formatCode="General">
                  <c:v>1.0655899999999998</c:v>
                </c:pt>
                <c:pt idx="51736" formatCode="General">
                  <c:v>1.0656099999999991</c:v>
                </c:pt>
                <c:pt idx="51737" formatCode="General">
                  <c:v>1.0656199999999998</c:v>
                </c:pt>
                <c:pt idx="51738" formatCode="General">
                  <c:v>1.065639999999999</c:v>
                </c:pt>
                <c:pt idx="51739" formatCode="General">
                  <c:v>1.065669999999999</c:v>
                </c:pt>
                <c:pt idx="51740" formatCode="General">
                  <c:v>1.0656899999999998</c:v>
                </c:pt>
                <c:pt idx="51741" formatCode="General">
                  <c:v>1.065709999999999</c:v>
                </c:pt>
                <c:pt idx="51742" formatCode="General">
                  <c:v>1.0657299999999992</c:v>
                </c:pt>
                <c:pt idx="51743" formatCode="General">
                  <c:v>1.06575</c:v>
                </c:pt>
                <c:pt idx="51744" formatCode="General">
                  <c:v>1.0657699999999992</c:v>
                </c:pt>
                <c:pt idx="51745" formatCode="General">
                  <c:v>1.0657899999999998</c:v>
                </c:pt>
                <c:pt idx="51746" formatCode="General">
                  <c:v>1.065809999999999</c:v>
                </c:pt>
                <c:pt idx="51747" formatCode="General">
                  <c:v>1.0658299999999992</c:v>
                </c:pt>
                <c:pt idx="51748" formatCode="General">
                  <c:v>1.0658599999999998</c:v>
                </c:pt>
                <c:pt idx="51749" formatCode="General">
                  <c:v>1.0658699999999992</c:v>
                </c:pt>
                <c:pt idx="51750" formatCode="General">
                  <c:v>1.0658899999999998</c:v>
                </c:pt>
                <c:pt idx="51751" formatCode="General">
                  <c:v>1.065909999999999</c:v>
                </c:pt>
                <c:pt idx="51752" formatCode="General">
                  <c:v>1.0659299999999992</c:v>
                </c:pt>
                <c:pt idx="51753" formatCode="General">
                  <c:v>1.06595</c:v>
                </c:pt>
                <c:pt idx="51754" formatCode="General">
                  <c:v>1.0659699999999992</c:v>
                </c:pt>
                <c:pt idx="51755" formatCode="General">
                  <c:v>1.0660000000000001</c:v>
                </c:pt>
                <c:pt idx="51756" formatCode="General">
                  <c:v>1.0660099999999999</c:v>
                </c:pt>
                <c:pt idx="51757" formatCode="General">
                  <c:v>1.0660400000000001</c:v>
                </c:pt>
                <c:pt idx="51758" formatCode="General">
                  <c:v>1.06606</c:v>
                </c:pt>
                <c:pt idx="51759" formatCode="General">
                  <c:v>1.0660799999999999</c:v>
                </c:pt>
                <c:pt idx="51760" formatCode="General">
                  <c:v>1.06609</c:v>
                </c:pt>
                <c:pt idx="51761" formatCode="General">
                  <c:v>1.06612</c:v>
                </c:pt>
                <c:pt idx="51762" formatCode="General">
                  <c:v>1.0661400000000001</c:v>
                </c:pt>
                <c:pt idx="51763" formatCode="General">
                  <c:v>1.06616</c:v>
                </c:pt>
                <c:pt idx="51764" formatCode="General">
                  <c:v>1.0661799999999999</c:v>
                </c:pt>
                <c:pt idx="51765" formatCode="General">
                  <c:v>1.0662</c:v>
                </c:pt>
                <c:pt idx="51766" formatCode="General">
                  <c:v>1.0662199999999999</c:v>
                </c:pt>
                <c:pt idx="51767" formatCode="General">
                  <c:v>1.0662400000000001</c:v>
                </c:pt>
                <c:pt idx="51768" formatCode="General">
                  <c:v>1.06626</c:v>
                </c:pt>
                <c:pt idx="51769" formatCode="General">
                  <c:v>1.0662799999999999</c:v>
                </c:pt>
                <c:pt idx="51770" formatCode="General">
                  <c:v>1.0663100000000001</c:v>
                </c:pt>
                <c:pt idx="51771" formatCode="General">
                  <c:v>1.06633</c:v>
                </c:pt>
                <c:pt idx="51772" formatCode="General">
                  <c:v>1.0663400000000001</c:v>
                </c:pt>
                <c:pt idx="51773" formatCode="General">
                  <c:v>1.06637</c:v>
                </c:pt>
                <c:pt idx="51774" formatCode="General">
                  <c:v>1.0663899999999999</c:v>
                </c:pt>
                <c:pt idx="51775" formatCode="General">
                  <c:v>1.0664100000000001</c:v>
                </c:pt>
                <c:pt idx="51776" formatCode="General">
                  <c:v>1.0664199999999999</c:v>
                </c:pt>
                <c:pt idx="51777" formatCode="General">
                  <c:v>1.0664499999999999</c:v>
                </c:pt>
                <c:pt idx="51778" formatCode="General">
                  <c:v>1.06647</c:v>
                </c:pt>
                <c:pt idx="51779" formatCode="General">
                  <c:v>1.0664899999999999</c:v>
                </c:pt>
                <c:pt idx="51780" formatCode="General">
                  <c:v>1.0665100000000001</c:v>
                </c:pt>
                <c:pt idx="51781" formatCode="General">
                  <c:v>1.06653</c:v>
                </c:pt>
                <c:pt idx="51782" formatCode="General">
                  <c:v>1.0665500000000001</c:v>
                </c:pt>
                <c:pt idx="51783" formatCode="General">
                  <c:v>1.0665800000000001</c:v>
                </c:pt>
                <c:pt idx="51784" formatCode="General">
                  <c:v>1.0665899999999999</c:v>
                </c:pt>
                <c:pt idx="51785" formatCode="General">
                  <c:v>1.0666100000000001</c:v>
                </c:pt>
                <c:pt idx="51786" formatCode="General">
                  <c:v>1.06664</c:v>
                </c:pt>
                <c:pt idx="51787" formatCode="General">
                  <c:v>1.0666599999999999</c:v>
                </c:pt>
                <c:pt idx="51788" formatCode="General">
                  <c:v>1.06667</c:v>
                </c:pt>
                <c:pt idx="51789" formatCode="General">
                  <c:v>1.0666899999999999</c:v>
                </c:pt>
                <c:pt idx="51790" formatCode="General">
                  <c:v>1.0667199999999999</c:v>
                </c:pt>
                <c:pt idx="51791" formatCode="General">
                  <c:v>1.06674</c:v>
                </c:pt>
                <c:pt idx="51792" formatCode="General">
                  <c:v>1.0667599999999999</c:v>
                </c:pt>
                <c:pt idx="51793" formatCode="General">
                  <c:v>1.0667800000000001</c:v>
                </c:pt>
                <c:pt idx="51794" formatCode="General">
                  <c:v>1.0668</c:v>
                </c:pt>
                <c:pt idx="51795" formatCode="General">
                  <c:v>1.0668199999999999</c:v>
                </c:pt>
                <c:pt idx="51796" formatCode="General">
                  <c:v>1.06684</c:v>
                </c:pt>
                <c:pt idx="51797" formatCode="General">
                  <c:v>1.0668599999999999</c:v>
                </c:pt>
                <c:pt idx="51798" formatCode="General">
                  <c:v>1.0668800000000001</c:v>
                </c:pt>
                <c:pt idx="51799" formatCode="General">
                  <c:v>1.06691</c:v>
                </c:pt>
                <c:pt idx="51800" formatCode="General">
                  <c:v>1.0669199999999999</c:v>
                </c:pt>
                <c:pt idx="51801" formatCode="General">
                  <c:v>1.06694</c:v>
                </c:pt>
                <c:pt idx="51802" formatCode="General">
                  <c:v>1.0669599999999999</c:v>
                </c:pt>
                <c:pt idx="51803" formatCode="General">
                  <c:v>1.0669899999999999</c:v>
                </c:pt>
                <c:pt idx="51804" formatCode="General">
                  <c:v>1.0669999999999991</c:v>
                </c:pt>
                <c:pt idx="51805" formatCode="General">
                  <c:v>1.0670199999999999</c:v>
                </c:pt>
                <c:pt idx="51806" formatCode="General">
                  <c:v>1.0670500000000001</c:v>
                </c:pt>
                <c:pt idx="51807" formatCode="General">
                  <c:v>1.06707</c:v>
                </c:pt>
                <c:pt idx="51808" formatCode="General">
                  <c:v>1.0670899999999999</c:v>
                </c:pt>
                <c:pt idx="51809" formatCode="General">
                  <c:v>1.06711</c:v>
                </c:pt>
                <c:pt idx="51810" formatCode="General">
                  <c:v>1.067129999999999</c:v>
                </c:pt>
                <c:pt idx="51811" formatCode="General">
                  <c:v>1.06715</c:v>
                </c:pt>
                <c:pt idx="51812" formatCode="General">
                  <c:v>1.06717</c:v>
                </c:pt>
                <c:pt idx="51813" formatCode="General">
                  <c:v>1.0671899999999999</c:v>
                </c:pt>
                <c:pt idx="51814" formatCode="General">
                  <c:v>1.06721</c:v>
                </c:pt>
                <c:pt idx="51815" formatCode="General">
                  <c:v>1.067229999999999</c:v>
                </c:pt>
                <c:pt idx="51816" formatCode="General">
                  <c:v>1.06725</c:v>
                </c:pt>
                <c:pt idx="51817" formatCode="General">
                  <c:v>1.0672699999999991</c:v>
                </c:pt>
                <c:pt idx="51818" formatCode="General">
                  <c:v>1.0672899999999998</c:v>
                </c:pt>
                <c:pt idx="51819" formatCode="General">
                  <c:v>1.06731</c:v>
                </c:pt>
                <c:pt idx="51820" formatCode="General">
                  <c:v>1.067329999999999</c:v>
                </c:pt>
                <c:pt idx="51821" formatCode="General">
                  <c:v>1.0673599999999999</c:v>
                </c:pt>
                <c:pt idx="51822" formatCode="General">
                  <c:v>1.06738</c:v>
                </c:pt>
                <c:pt idx="51823" formatCode="General">
                  <c:v>1.0673899999999998</c:v>
                </c:pt>
                <c:pt idx="51824" formatCode="General">
                  <c:v>1.06741</c:v>
                </c:pt>
                <c:pt idx="51825" formatCode="General">
                  <c:v>1.0674399999999991</c:v>
                </c:pt>
                <c:pt idx="51826" formatCode="General">
                  <c:v>1.0674599999999999</c:v>
                </c:pt>
                <c:pt idx="51827" formatCode="General">
                  <c:v>1.067469999999999</c:v>
                </c:pt>
                <c:pt idx="51828" formatCode="General">
                  <c:v>1.067499999999999</c:v>
                </c:pt>
                <c:pt idx="51829" formatCode="General">
                  <c:v>1.0675199999999998</c:v>
                </c:pt>
                <c:pt idx="51830" formatCode="General">
                  <c:v>1.067539999999999</c:v>
                </c:pt>
                <c:pt idx="51831" formatCode="General">
                  <c:v>1.0675599999999998</c:v>
                </c:pt>
                <c:pt idx="51832" formatCode="General">
                  <c:v>1.06758</c:v>
                </c:pt>
                <c:pt idx="51833" formatCode="General">
                  <c:v>1.0675999999999992</c:v>
                </c:pt>
                <c:pt idx="51834" formatCode="General">
                  <c:v>1.0676299999999992</c:v>
                </c:pt>
                <c:pt idx="51835" formatCode="General">
                  <c:v>1.067639999999999</c:v>
                </c:pt>
                <c:pt idx="51836" formatCode="General">
                  <c:v>1.0676599999999998</c:v>
                </c:pt>
                <c:pt idx="51837" formatCode="General">
                  <c:v>1.0676899999999998</c:v>
                </c:pt>
                <c:pt idx="51838" formatCode="General">
                  <c:v>1.067709999999999</c:v>
                </c:pt>
                <c:pt idx="51839" formatCode="General">
                  <c:v>1.0677199999999998</c:v>
                </c:pt>
                <c:pt idx="51840" formatCode="General">
                  <c:v>1.067739999999999</c:v>
                </c:pt>
                <c:pt idx="51841" formatCode="General">
                  <c:v>1.0677699999999992</c:v>
                </c:pt>
                <c:pt idx="51842" formatCode="General">
                  <c:v>1.0677899999999998</c:v>
                </c:pt>
                <c:pt idx="51843" formatCode="General">
                  <c:v>1.0677999999999992</c:v>
                </c:pt>
                <c:pt idx="51844" formatCode="General">
                  <c:v>1.0678299999999992</c:v>
                </c:pt>
                <c:pt idx="51845" formatCode="General">
                  <c:v>1.06785</c:v>
                </c:pt>
                <c:pt idx="51846" formatCode="General">
                  <c:v>1.0678699999999992</c:v>
                </c:pt>
                <c:pt idx="51847" formatCode="General">
                  <c:v>1.0678899999999998</c:v>
                </c:pt>
                <c:pt idx="51848" formatCode="General">
                  <c:v>1.067909999999999</c:v>
                </c:pt>
                <c:pt idx="51849" formatCode="General">
                  <c:v>1.0679299999999992</c:v>
                </c:pt>
                <c:pt idx="51850" formatCode="General">
                  <c:v>1.0679599999999998</c:v>
                </c:pt>
                <c:pt idx="51851" formatCode="General">
                  <c:v>1.0679699999999992</c:v>
                </c:pt>
                <c:pt idx="51852" formatCode="General">
                  <c:v>1.0679899999999998</c:v>
                </c:pt>
                <c:pt idx="51853" formatCode="General">
                  <c:v>1.0680099999999999</c:v>
                </c:pt>
                <c:pt idx="51854" formatCode="General">
                  <c:v>1.0680400000000001</c:v>
                </c:pt>
                <c:pt idx="51855" formatCode="General">
                  <c:v>1.0680499999999999</c:v>
                </c:pt>
                <c:pt idx="51856" formatCode="General">
                  <c:v>1.0680799999999999</c:v>
                </c:pt>
                <c:pt idx="51857" formatCode="General">
                  <c:v>1.0681</c:v>
                </c:pt>
                <c:pt idx="51858" formatCode="General">
                  <c:v>1.06812</c:v>
                </c:pt>
                <c:pt idx="51859" formatCode="General">
                  <c:v>1.0681400000000001</c:v>
                </c:pt>
                <c:pt idx="51860" formatCode="General">
                  <c:v>1.06816</c:v>
                </c:pt>
                <c:pt idx="51861" formatCode="General">
                  <c:v>1.0681799999999999</c:v>
                </c:pt>
                <c:pt idx="51862" formatCode="General">
                  <c:v>1.0682</c:v>
                </c:pt>
                <c:pt idx="51863" formatCode="General">
                  <c:v>1.0682199999999999</c:v>
                </c:pt>
                <c:pt idx="51864" formatCode="General">
                  <c:v>1.0682400000000001</c:v>
                </c:pt>
                <c:pt idx="51865" formatCode="General">
                  <c:v>1.06826</c:v>
                </c:pt>
                <c:pt idx="51866" formatCode="General">
                  <c:v>1.0682799999999999</c:v>
                </c:pt>
                <c:pt idx="51867" formatCode="General">
                  <c:v>1.0683</c:v>
                </c:pt>
                <c:pt idx="51868" formatCode="General">
                  <c:v>1.0683199999999999</c:v>
                </c:pt>
                <c:pt idx="51869" formatCode="General">
                  <c:v>1.0683400000000001</c:v>
                </c:pt>
                <c:pt idx="51870" formatCode="General">
                  <c:v>1.06837</c:v>
                </c:pt>
                <c:pt idx="51871" formatCode="General">
                  <c:v>1.0683800000000001</c:v>
                </c:pt>
                <c:pt idx="51872" formatCode="General">
                  <c:v>1.0684</c:v>
                </c:pt>
                <c:pt idx="51873" formatCode="General">
                  <c:v>1.06843</c:v>
                </c:pt>
                <c:pt idx="51874" formatCode="General">
                  <c:v>1.0684499999999999</c:v>
                </c:pt>
                <c:pt idx="51875" formatCode="General">
                  <c:v>1.06846</c:v>
                </c:pt>
                <c:pt idx="51876" formatCode="General">
                  <c:v>1.0684899999999999</c:v>
                </c:pt>
                <c:pt idx="51877" formatCode="General">
                  <c:v>1.0685100000000001</c:v>
                </c:pt>
                <c:pt idx="51878" formatCode="General">
                  <c:v>1.06853</c:v>
                </c:pt>
                <c:pt idx="51879" formatCode="General">
                  <c:v>1.0685500000000001</c:v>
                </c:pt>
                <c:pt idx="51880" formatCode="General">
                  <c:v>1.06857</c:v>
                </c:pt>
                <c:pt idx="51881" formatCode="General">
                  <c:v>1.0685899999999999</c:v>
                </c:pt>
                <c:pt idx="51882" formatCode="General">
                  <c:v>1.0686199999999999</c:v>
                </c:pt>
                <c:pt idx="51883" formatCode="General">
                  <c:v>1.06863</c:v>
                </c:pt>
                <c:pt idx="51884" formatCode="General">
                  <c:v>1.0686500000000001</c:v>
                </c:pt>
                <c:pt idx="51885" formatCode="General">
                  <c:v>1.0686800000000001</c:v>
                </c:pt>
                <c:pt idx="51886" formatCode="General">
                  <c:v>1.0686899999999999</c:v>
                </c:pt>
                <c:pt idx="51887" formatCode="General">
                  <c:v>1.06871</c:v>
                </c:pt>
                <c:pt idx="51888" formatCode="General">
                  <c:v>1.06874</c:v>
                </c:pt>
                <c:pt idx="51889" formatCode="General">
                  <c:v>1.0687599999999999</c:v>
                </c:pt>
                <c:pt idx="51890" formatCode="General">
                  <c:v>1.06877</c:v>
                </c:pt>
                <c:pt idx="51891" formatCode="General">
                  <c:v>1.0687899999999999</c:v>
                </c:pt>
                <c:pt idx="51892" formatCode="General">
                  <c:v>1.0688199999999999</c:v>
                </c:pt>
                <c:pt idx="51893" formatCode="General">
                  <c:v>1.06884</c:v>
                </c:pt>
                <c:pt idx="51894" formatCode="General">
                  <c:v>1.0688500000000001</c:v>
                </c:pt>
                <c:pt idx="51895" formatCode="General">
                  <c:v>1.0688800000000001</c:v>
                </c:pt>
                <c:pt idx="51896" formatCode="General">
                  <c:v>1.0689</c:v>
                </c:pt>
                <c:pt idx="51897" formatCode="General">
                  <c:v>1.0689199999999999</c:v>
                </c:pt>
                <c:pt idx="51898" formatCode="General">
                  <c:v>1.06894</c:v>
                </c:pt>
                <c:pt idx="51899" formatCode="General">
                  <c:v>1.0689599999999999</c:v>
                </c:pt>
                <c:pt idx="51900" formatCode="General">
                  <c:v>1.06898</c:v>
                </c:pt>
                <c:pt idx="51901" formatCode="General">
                  <c:v>1.06901</c:v>
                </c:pt>
                <c:pt idx="51902" formatCode="General">
                  <c:v>1.0690199999999999</c:v>
                </c:pt>
                <c:pt idx="51903" formatCode="General">
                  <c:v>1.06904</c:v>
                </c:pt>
                <c:pt idx="51904" formatCode="General">
                  <c:v>1.06907</c:v>
                </c:pt>
                <c:pt idx="51905" formatCode="General">
                  <c:v>1.0690899999999999</c:v>
                </c:pt>
                <c:pt idx="51906" formatCode="General">
                  <c:v>1.0690999999999991</c:v>
                </c:pt>
                <c:pt idx="51907" formatCode="General">
                  <c:v>1.069129999999999</c:v>
                </c:pt>
                <c:pt idx="51908" formatCode="General">
                  <c:v>1.06915</c:v>
                </c:pt>
                <c:pt idx="51909" formatCode="General">
                  <c:v>1.06917</c:v>
                </c:pt>
                <c:pt idx="51910" formatCode="General">
                  <c:v>1.0691899999999999</c:v>
                </c:pt>
                <c:pt idx="51911" formatCode="General">
                  <c:v>1.06921</c:v>
                </c:pt>
                <c:pt idx="51912" formatCode="General">
                  <c:v>1.069229999999999</c:v>
                </c:pt>
                <c:pt idx="51913" formatCode="General">
                  <c:v>1.06925</c:v>
                </c:pt>
                <c:pt idx="51914" formatCode="General">
                  <c:v>1.0692699999999991</c:v>
                </c:pt>
                <c:pt idx="51915" formatCode="General">
                  <c:v>1.0692899999999999</c:v>
                </c:pt>
                <c:pt idx="51916" formatCode="General">
                  <c:v>1.06931</c:v>
                </c:pt>
                <c:pt idx="51917" formatCode="General">
                  <c:v>1.069329999999999</c:v>
                </c:pt>
                <c:pt idx="51918" formatCode="General">
                  <c:v>1.06935</c:v>
                </c:pt>
                <c:pt idx="51919" formatCode="General">
                  <c:v>1.069369999999999</c:v>
                </c:pt>
                <c:pt idx="51920" formatCode="General">
                  <c:v>1.0693899999999998</c:v>
                </c:pt>
                <c:pt idx="51921" formatCode="General">
                  <c:v>1.0694199999999998</c:v>
                </c:pt>
                <c:pt idx="51922" formatCode="General">
                  <c:v>1.0694299999999992</c:v>
                </c:pt>
                <c:pt idx="51923" formatCode="General">
                  <c:v>1.0694599999999999</c:v>
                </c:pt>
                <c:pt idx="51924" formatCode="General">
                  <c:v>1.06948</c:v>
                </c:pt>
                <c:pt idx="51925" formatCode="General">
                  <c:v>1.069499999999999</c:v>
                </c:pt>
                <c:pt idx="51926" formatCode="General">
                  <c:v>1.06951</c:v>
                </c:pt>
                <c:pt idx="51927" formatCode="General">
                  <c:v>1.069539999999999</c:v>
                </c:pt>
                <c:pt idx="51928" formatCode="General">
                  <c:v>1.0695599999999998</c:v>
                </c:pt>
                <c:pt idx="51929" formatCode="General">
                  <c:v>1.06958</c:v>
                </c:pt>
                <c:pt idx="51930" formatCode="General">
                  <c:v>1.0695999999999992</c:v>
                </c:pt>
                <c:pt idx="51931" formatCode="General">
                  <c:v>1.0696199999999998</c:v>
                </c:pt>
                <c:pt idx="51932" formatCode="General">
                  <c:v>1.069639999999999</c:v>
                </c:pt>
                <c:pt idx="51933" formatCode="General">
                  <c:v>1.069669999999999</c:v>
                </c:pt>
                <c:pt idx="51934" formatCode="General">
                  <c:v>1.06968</c:v>
                </c:pt>
                <c:pt idx="51935" formatCode="General">
                  <c:v>1.0696999999999992</c:v>
                </c:pt>
                <c:pt idx="51936" formatCode="General">
                  <c:v>1.0697299999999992</c:v>
                </c:pt>
                <c:pt idx="51937" formatCode="General">
                  <c:v>1.06975</c:v>
                </c:pt>
                <c:pt idx="51938" formatCode="General">
                  <c:v>1.0697599999999998</c:v>
                </c:pt>
                <c:pt idx="51939" formatCode="General">
                  <c:v>1.06978</c:v>
                </c:pt>
                <c:pt idx="51940" formatCode="General">
                  <c:v>1.069809999999999</c:v>
                </c:pt>
                <c:pt idx="51941" formatCode="General">
                  <c:v>1.0698299999999992</c:v>
                </c:pt>
                <c:pt idx="51942" formatCode="General">
                  <c:v>1.069839999999999</c:v>
                </c:pt>
                <c:pt idx="51943" formatCode="General">
                  <c:v>1.0698699999999992</c:v>
                </c:pt>
                <c:pt idx="51944" formatCode="General">
                  <c:v>1.0698899999999998</c:v>
                </c:pt>
                <c:pt idx="51945" formatCode="General">
                  <c:v>1.069909999999999</c:v>
                </c:pt>
                <c:pt idx="51946" formatCode="General">
                  <c:v>1.0699299999999992</c:v>
                </c:pt>
                <c:pt idx="51947" formatCode="General">
                  <c:v>1.06995</c:v>
                </c:pt>
                <c:pt idx="51948" formatCode="General">
                  <c:v>1.0699699999999992</c:v>
                </c:pt>
                <c:pt idx="51949" formatCode="General">
                  <c:v>1.0699899999999998</c:v>
                </c:pt>
                <c:pt idx="51950" formatCode="General">
                  <c:v>1.0700099999999999</c:v>
                </c:pt>
                <c:pt idx="51951" formatCode="General">
                  <c:v>1.07003</c:v>
                </c:pt>
                <c:pt idx="51952" formatCode="General">
                  <c:v>1.07006</c:v>
                </c:pt>
                <c:pt idx="51953" formatCode="General">
                  <c:v>1.0700700000000001</c:v>
                </c:pt>
                <c:pt idx="51954" formatCode="General">
                  <c:v>1.07009</c:v>
                </c:pt>
                <c:pt idx="51955" formatCode="General">
                  <c:v>1.0701099999999999</c:v>
                </c:pt>
                <c:pt idx="51956" formatCode="General">
                  <c:v>1.0701400000000001</c:v>
                </c:pt>
                <c:pt idx="51957" formatCode="General">
                  <c:v>1.0701499999999999</c:v>
                </c:pt>
                <c:pt idx="51958" formatCode="General">
                  <c:v>1.0701799999999999</c:v>
                </c:pt>
                <c:pt idx="51959" formatCode="General">
                  <c:v>1.0702</c:v>
                </c:pt>
                <c:pt idx="51960" formatCode="General">
                  <c:v>1.0702199999999999</c:v>
                </c:pt>
                <c:pt idx="51961" formatCode="General">
                  <c:v>1.0702400000000001</c:v>
                </c:pt>
                <c:pt idx="51962" formatCode="General">
                  <c:v>1.07026</c:v>
                </c:pt>
                <c:pt idx="51963" formatCode="General">
                  <c:v>1.0702799999999999</c:v>
                </c:pt>
                <c:pt idx="51964" formatCode="General">
                  <c:v>1.0703</c:v>
                </c:pt>
                <c:pt idx="51965" formatCode="General">
                  <c:v>1.0703199999999999</c:v>
                </c:pt>
                <c:pt idx="51966" formatCode="General">
                  <c:v>1.0703400000000001</c:v>
                </c:pt>
                <c:pt idx="51967" formatCode="General">
                  <c:v>1.07036</c:v>
                </c:pt>
                <c:pt idx="51968" formatCode="General">
                  <c:v>1.0703800000000001</c:v>
                </c:pt>
                <c:pt idx="51969" formatCode="General">
                  <c:v>1.0704</c:v>
                </c:pt>
                <c:pt idx="51970" formatCode="General">
                  <c:v>1.0704199999999999</c:v>
                </c:pt>
                <c:pt idx="51971" formatCode="General">
                  <c:v>1.0704400000000001</c:v>
                </c:pt>
                <c:pt idx="51972" formatCode="General">
                  <c:v>1.07047</c:v>
                </c:pt>
                <c:pt idx="51973" formatCode="General">
                  <c:v>1.0704800000000001</c:v>
                </c:pt>
                <c:pt idx="51974" formatCode="General">
                  <c:v>1.0705100000000001</c:v>
                </c:pt>
                <c:pt idx="51975" formatCode="General">
                  <c:v>1.07053</c:v>
                </c:pt>
                <c:pt idx="51976" formatCode="General">
                  <c:v>1.0705499999999999</c:v>
                </c:pt>
                <c:pt idx="51977" formatCode="General">
                  <c:v>1.07056</c:v>
                </c:pt>
                <c:pt idx="51978" formatCode="General">
                  <c:v>1.0705899999999999</c:v>
                </c:pt>
                <c:pt idx="51979" formatCode="General">
                  <c:v>1.0706100000000001</c:v>
                </c:pt>
                <c:pt idx="51980" formatCode="General">
                  <c:v>1.07063</c:v>
                </c:pt>
                <c:pt idx="51981" formatCode="General">
                  <c:v>1.0706500000000001</c:v>
                </c:pt>
                <c:pt idx="51982" formatCode="General">
                  <c:v>1.07067</c:v>
                </c:pt>
                <c:pt idx="51983" formatCode="General">
                  <c:v>1.0706899999999999</c:v>
                </c:pt>
                <c:pt idx="51984" formatCode="General">
                  <c:v>1.0707100000000001</c:v>
                </c:pt>
                <c:pt idx="51985" formatCode="General">
                  <c:v>1.07073</c:v>
                </c:pt>
                <c:pt idx="51986" formatCode="General">
                  <c:v>1.0707500000000001</c:v>
                </c:pt>
                <c:pt idx="51987" formatCode="General">
                  <c:v>1.0707800000000001</c:v>
                </c:pt>
                <c:pt idx="51988" formatCode="General">
                  <c:v>1.0708</c:v>
                </c:pt>
                <c:pt idx="51989" formatCode="General">
                  <c:v>1.07081</c:v>
                </c:pt>
                <c:pt idx="51990" formatCode="General">
                  <c:v>1.0708299999999991</c:v>
                </c:pt>
                <c:pt idx="51991" formatCode="General">
                  <c:v>1.0708599999999999</c:v>
                </c:pt>
                <c:pt idx="51992" formatCode="General">
                  <c:v>1.0708800000000001</c:v>
                </c:pt>
                <c:pt idx="51993" formatCode="General">
                  <c:v>1.0708899999999999</c:v>
                </c:pt>
                <c:pt idx="51994" formatCode="General">
                  <c:v>1.0709199999999999</c:v>
                </c:pt>
                <c:pt idx="51995" formatCode="General">
                  <c:v>1.07094</c:v>
                </c:pt>
                <c:pt idx="51996" formatCode="General">
                  <c:v>1.0709599999999999</c:v>
                </c:pt>
                <c:pt idx="51997" formatCode="General">
                  <c:v>1.07098</c:v>
                </c:pt>
                <c:pt idx="51998" formatCode="General">
                  <c:v>1.071</c:v>
                </c:pt>
                <c:pt idx="51999" formatCode="General">
                  <c:v>1.0710199999999999</c:v>
                </c:pt>
                <c:pt idx="52000" formatCode="General">
                  <c:v>1.0710500000000001</c:v>
                </c:pt>
                <c:pt idx="52001" formatCode="General">
                  <c:v>1.0710599999999999</c:v>
                </c:pt>
                <c:pt idx="52002" formatCode="General">
                  <c:v>1.07108</c:v>
                </c:pt>
                <c:pt idx="52003" formatCode="General">
                  <c:v>1.07111</c:v>
                </c:pt>
                <c:pt idx="52004" formatCode="General">
                  <c:v>1.071129999999999</c:v>
                </c:pt>
                <c:pt idx="52005" formatCode="General">
                  <c:v>1.07114</c:v>
                </c:pt>
                <c:pt idx="52006" formatCode="General">
                  <c:v>1.0711599999999999</c:v>
                </c:pt>
                <c:pt idx="52007" formatCode="General">
                  <c:v>1.0711899999999999</c:v>
                </c:pt>
                <c:pt idx="52008" formatCode="General">
                  <c:v>1.07121</c:v>
                </c:pt>
                <c:pt idx="52009" formatCode="General">
                  <c:v>1.071229999999999</c:v>
                </c:pt>
                <c:pt idx="52010" formatCode="General">
                  <c:v>1.07125</c:v>
                </c:pt>
                <c:pt idx="52011" formatCode="General">
                  <c:v>1.0712699999999991</c:v>
                </c:pt>
                <c:pt idx="52012" formatCode="General">
                  <c:v>1.0712899999999999</c:v>
                </c:pt>
                <c:pt idx="52013" formatCode="General">
                  <c:v>1.07131</c:v>
                </c:pt>
                <c:pt idx="52014" formatCode="General">
                  <c:v>1.071329999999999</c:v>
                </c:pt>
                <c:pt idx="52015" formatCode="General">
                  <c:v>1.07135</c:v>
                </c:pt>
                <c:pt idx="52016" formatCode="General">
                  <c:v>1.07138</c:v>
                </c:pt>
                <c:pt idx="52017" formatCode="General">
                  <c:v>1.0713899999999998</c:v>
                </c:pt>
                <c:pt idx="52018" formatCode="General">
                  <c:v>1.07141</c:v>
                </c:pt>
                <c:pt idx="52019" formatCode="General">
                  <c:v>1.0714299999999992</c:v>
                </c:pt>
                <c:pt idx="52020" formatCode="General">
                  <c:v>1.07145</c:v>
                </c:pt>
                <c:pt idx="52021" formatCode="General">
                  <c:v>1.071469999999999</c:v>
                </c:pt>
                <c:pt idx="52022" formatCode="General">
                  <c:v>1.071499999999999</c:v>
                </c:pt>
                <c:pt idx="52023" formatCode="General">
                  <c:v>1.0715199999999998</c:v>
                </c:pt>
                <c:pt idx="52024" formatCode="General">
                  <c:v>1.0715299999999992</c:v>
                </c:pt>
                <c:pt idx="52025" formatCode="General">
                  <c:v>1.0715599999999998</c:v>
                </c:pt>
                <c:pt idx="52026" formatCode="General">
                  <c:v>1.07158</c:v>
                </c:pt>
                <c:pt idx="52027" formatCode="General">
                  <c:v>1.0715999999999992</c:v>
                </c:pt>
                <c:pt idx="52028" formatCode="General">
                  <c:v>1.07161</c:v>
                </c:pt>
                <c:pt idx="52029" formatCode="General">
                  <c:v>1.071639999999999</c:v>
                </c:pt>
                <c:pt idx="52030" formatCode="General">
                  <c:v>1.0716599999999998</c:v>
                </c:pt>
                <c:pt idx="52031" formatCode="General">
                  <c:v>1.07168</c:v>
                </c:pt>
                <c:pt idx="52032" formatCode="General">
                  <c:v>1.0716999999999992</c:v>
                </c:pt>
                <c:pt idx="52033" formatCode="General">
                  <c:v>1.0717199999999998</c:v>
                </c:pt>
                <c:pt idx="52034" formatCode="General">
                  <c:v>1.071739999999999</c:v>
                </c:pt>
                <c:pt idx="52035" formatCode="General">
                  <c:v>1.0717599999999998</c:v>
                </c:pt>
                <c:pt idx="52036" formatCode="General">
                  <c:v>1.07178</c:v>
                </c:pt>
                <c:pt idx="52037" formatCode="General">
                  <c:v>1.0717999999999992</c:v>
                </c:pt>
                <c:pt idx="52038" formatCode="General">
                  <c:v>1.0718299999999992</c:v>
                </c:pt>
                <c:pt idx="52039" formatCode="General">
                  <c:v>1.07185</c:v>
                </c:pt>
                <c:pt idx="52040" formatCode="General">
                  <c:v>1.0718599999999998</c:v>
                </c:pt>
                <c:pt idx="52041" formatCode="General">
                  <c:v>1.0718799999999991</c:v>
                </c:pt>
                <c:pt idx="52042" formatCode="General">
                  <c:v>1.071909999999999</c:v>
                </c:pt>
                <c:pt idx="52043" formatCode="General">
                  <c:v>1.0719299999999992</c:v>
                </c:pt>
                <c:pt idx="52044" formatCode="General">
                  <c:v>1.071939999999999</c:v>
                </c:pt>
                <c:pt idx="52045" formatCode="General">
                  <c:v>1.0719699999999992</c:v>
                </c:pt>
                <c:pt idx="52046" formatCode="General">
                  <c:v>1.0719899999999998</c:v>
                </c:pt>
                <c:pt idx="52047" formatCode="General">
                  <c:v>1.0720099999999999</c:v>
                </c:pt>
                <c:pt idx="52048" formatCode="General">
                  <c:v>1.07203</c:v>
                </c:pt>
                <c:pt idx="52049" formatCode="General">
                  <c:v>1.0720499999999999</c:v>
                </c:pt>
                <c:pt idx="52050" formatCode="General">
                  <c:v>1.0720700000000001</c:v>
                </c:pt>
                <c:pt idx="52051" formatCode="General">
                  <c:v>1.0721000000000001</c:v>
                </c:pt>
                <c:pt idx="52052" formatCode="General">
                  <c:v>1.0721099999999999</c:v>
                </c:pt>
                <c:pt idx="52053" formatCode="General">
                  <c:v>1.07213</c:v>
                </c:pt>
                <c:pt idx="52054" formatCode="General">
                  <c:v>1.0721499999999999</c:v>
                </c:pt>
                <c:pt idx="52055" formatCode="General">
                  <c:v>1.0721799999999999</c:v>
                </c:pt>
                <c:pt idx="52056" formatCode="General">
                  <c:v>1.07219</c:v>
                </c:pt>
                <c:pt idx="52057" formatCode="General">
                  <c:v>1.0722100000000001</c:v>
                </c:pt>
                <c:pt idx="52058" formatCode="General">
                  <c:v>1.0722400000000001</c:v>
                </c:pt>
                <c:pt idx="52059" formatCode="General">
                  <c:v>1.07226</c:v>
                </c:pt>
                <c:pt idx="52060" formatCode="General">
                  <c:v>1.0722700000000001</c:v>
                </c:pt>
                <c:pt idx="52061" formatCode="General">
                  <c:v>1.0723</c:v>
                </c:pt>
                <c:pt idx="52062" formatCode="General">
                  <c:v>1.0723199999999999</c:v>
                </c:pt>
                <c:pt idx="52063" formatCode="General">
                  <c:v>1.0723400000000001</c:v>
                </c:pt>
                <c:pt idx="52064" formatCode="General">
                  <c:v>1.07236</c:v>
                </c:pt>
                <c:pt idx="52065" formatCode="General">
                  <c:v>1.0723800000000001</c:v>
                </c:pt>
                <c:pt idx="52066" formatCode="General">
                  <c:v>1.0724</c:v>
                </c:pt>
                <c:pt idx="52067" formatCode="General">
                  <c:v>1.07243</c:v>
                </c:pt>
                <c:pt idx="52068" formatCode="General">
                  <c:v>1.0724400000000001</c:v>
                </c:pt>
                <c:pt idx="52069" formatCode="General">
                  <c:v>1.07246</c:v>
                </c:pt>
                <c:pt idx="52070" formatCode="General">
                  <c:v>1.0724800000000001</c:v>
                </c:pt>
                <c:pt idx="52071" formatCode="General">
                  <c:v>1.0725100000000001</c:v>
                </c:pt>
                <c:pt idx="52072" formatCode="General">
                  <c:v>1.0725199999999999</c:v>
                </c:pt>
                <c:pt idx="52073" formatCode="General">
                  <c:v>1.0725499999999999</c:v>
                </c:pt>
                <c:pt idx="52074" formatCode="General">
                  <c:v>1.07257</c:v>
                </c:pt>
                <c:pt idx="52075" formatCode="General">
                  <c:v>1.0725899999999999</c:v>
                </c:pt>
                <c:pt idx="52076" formatCode="General">
                  <c:v>1.0726100000000001</c:v>
                </c:pt>
                <c:pt idx="52077" formatCode="General">
                  <c:v>1.07263</c:v>
                </c:pt>
                <c:pt idx="52078" formatCode="General">
                  <c:v>1.0726500000000001</c:v>
                </c:pt>
                <c:pt idx="52079" formatCode="General">
                  <c:v>1.07267</c:v>
                </c:pt>
                <c:pt idx="52080" formatCode="General">
                  <c:v>1.0726899999999999</c:v>
                </c:pt>
                <c:pt idx="52081" formatCode="General">
                  <c:v>1.0727100000000001</c:v>
                </c:pt>
                <c:pt idx="52082" formatCode="General">
                  <c:v>1.07273</c:v>
                </c:pt>
                <c:pt idx="52083" formatCode="General">
                  <c:v>1.0727500000000001</c:v>
                </c:pt>
                <c:pt idx="52084" formatCode="General">
                  <c:v>1.07277</c:v>
                </c:pt>
                <c:pt idx="52085" formatCode="General">
                  <c:v>1.0727899999999999</c:v>
                </c:pt>
                <c:pt idx="52086" formatCode="General">
                  <c:v>1.07281</c:v>
                </c:pt>
                <c:pt idx="52087" formatCode="General">
                  <c:v>1.07283</c:v>
                </c:pt>
                <c:pt idx="52088" formatCode="General">
                  <c:v>1.0728500000000001</c:v>
                </c:pt>
                <c:pt idx="52089" formatCode="General">
                  <c:v>1.07287</c:v>
                </c:pt>
                <c:pt idx="52090" formatCode="General">
                  <c:v>1.0729</c:v>
                </c:pt>
                <c:pt idx="52091" formatCode="General">
                  <c:v>1.07291</c:v>
                </c:pt>
                <c:pt idx="52092" formatCode="General">
                  <c:v>1.0729299999999991</c:v>
                </c:pt>
                <c:pt idx="52093" formatCode="General">
                  <c:v>1.0729599999999999</c:v>
                </c:pt>
                <c:pt idx="52094" formatCode="General">
                  <c:v>1.07298</c:v>
                </c:pt>
                <c:pt idx="52095" formatCode="General">
                  <c:v>1.073</c:v>
                </c:pt>
                <c:pt idx="52096" formatCode="General">
                  <c:v>1.0730199999999999</c:v>
                </c:pt>
                <c:pt idx="52097" formatCode="General">
                  <c:v>1.07304</c:v>
                </c:pt>
                <c:pt idx="52098" formatCode="General">
                  <c:v>1.0730599999999999</c:v>
                </c:pt>
                <c:pt idx="52099" formatCode="General">
                  <c:v>1.07308</c:v>
                </c:pt>
                <c:pt idx="52100" formatCode="General">
                  <c:v>1.0730999999999991</c:v>
                </c:pt>
                <c:pt idx="52101" formatCode="General">
                  <c:v>1.0731199999999999</c:v>
                </c:pt>
                <c:pt idx="52102" formatCode="General">
                  <c:v>1.07315</c:v>
                </c:pt>
                <c:pt idx="52103" formatCode="General">
                  <c:v>1.0731599999999999</c:v>
                </c:pt>
                <c:pt idx="52104" formatCode="General">
                  <c:v>1.07318</c:v>
                </c:pt>
                <c:pt idx="52105" formatCode="General">
                  <c:v>1.073199999999999</c:v>
                </c:pt>
                <c:pt idx="52106" formatCode="General">
                  <c:v>1.073229999999999</c:v>
                </c:pt>
                <c:pt idx="52107" formatCode="General">
                  <c:v>1.07324</c:v>
                </c:pt>
                <c:pt idx="52108" formatCode="General">
                  <c:v>1.0732599999999999</c:v>
                </c:pt>
                <c:pt idx="52109" formatCode="General">
                  <c:v>1.0732899999999999</c:v>
                </c:pt>
                <c:pt idx="52110" formatCode="General">
                  <c:v>1.07331</c:v>
                </c:pt>
                <c:pt idx="52111" formatCode="General">
                  <c:v>1.0733199999999998</c:v>
                </c:pt>
                <c:pt idx="52112" formatCode="General">
                  <c:v>1.07335</c:v>
                </c:pt>
                <c:pt idx="52113" formatCode="General">
                  <c:v>1.073369999999999</c:v>
                </c:pt>
                <c:pt idx="52114" formatCode="General">
                  <c:v>1.0733899999999998</c:v>
                </c:pt>
                <c:pt idx="52115" formatCode="General">
                  <c:v>1.07341</c:v>
                </c:pt>
                <c:pt idx="52116" formatCode="General">
                  <c:v>1.0734299999999992</c:v>
                </c:pt>
                <c:pt idx="52117" formatCode="General">
                  <c:v>1.07345</c:v>
                </c:pt>
                <c:pt idx="52118" formatCode="General">
                  <c:v>1.07348</c:v>
                </c:pt>
                <c:pt idx="52119" formatCode="General">
                  <c:v>1.0734899999999998</c:v>
                </c:pt>
                <c:pt idx="52120" formatCode="General">
                  <c:v>1.07351</c:v>
                </c:pt>
                <c:pt idx="52121" formatCode="General">
                  <c:v>1.0735399999999991</c:v>
                </c:pt>
                <c:pt idx="52122" formatCode="General">
                  <c:v>1.0735599999999998</c:v>
                </c:pt>
                <c:pt idx="52123" formatCode="General">
                  <c:v>1.073569999999999</c:v>
                </c:pt>
                <c:pt idx="52124" formatCode="General">
                  <c:v>1.0735999999999992</c:v>
                </c:pt>
                <c:pt idx="52125" formatCode="General">
                  <c:v>1.0736199999999998</c:v>
                </c:pt>
                <c:pt idx="52126" formatCode="General">
                  <c:v>1.073639999999999</c:v>
                </c:pt>
                <c:pt idx="52127" formatCode="General">
                  <c:v>1.0736599999999998</c:v>
                </c:pt>
                <c:pt idx="52128" formatCode="General">
                  <c:v>1.07368</c:v>
                </c:pt>
                <c:pt idx="52129" formatCode="General">
                  <c:v>1.0736999999999992</c:v>
                </c:pt>
                <c:pt idx="52130" formatCode="General">
                  <c:v>1.0737199999999998</c:v>
                </c:pt>
                <c:pt idx="52131" formatCode="General">
                  <c:v>1.073739999999999</c:v>
                </c:pt>
                <c:pt idx="52132" formatCode="General">
                  <c:v>1.0737599999999998</c:v>
                </c:pt>
                <c:pt idx="52133" formatCode="General">
                  <c:v>1.07378</c:v>
                </c:pt>
                <c:pt idx="52134" formatCode="General">
                  <c:v>1.0737999999999992</c:v>
                </c:pt>
                <c:pt idx="52135" formatCode="General">
                  <c:v>1.0738199999999998</c:v>
                </c:pt>
                <c:pt idx="52136" formatCode="General">
                  <c:v>1.073839999999999</c:v>
                </c:pt>
                <c:pt idx="52137" formatCode="General">
                  <c:v>1.0738599999999998</c:v>
                </c:pt>
                <c:pt idx="52138" formatCode="General">
                  <c:v>1.0738899999999998</c:v>
                </c:pt>
                <c:pt idx="52139" formatCode="General">
                  <c:v>1.0738999999999992</c:v>
                </c:pt>
                <c:pt idx="52140" formatCode="General">
                  <c:v>1.0739299999999992</c:v>
                </c:pt>
                <c:pt idx="52141" formatCode="General">
                  <c:v>1.07395</c:v>
                </c:pt>
                <c:pt idx="52142" formatCode="General">
                  <c:v>1.0739699999999992</c:v>
                </c:pt>
                <c:pt idx="52143" formatCode="General">
                  <c:v>1.0739899999999998</c:v>
                </c:pt>
                <c:pt idx="52144" formatCode="General">
                  <c:v>1.0740099999999999</c:v>
                </c:pt>
                <c:pt idx="52145" formatCode="General">
                  <c:v>1.07403</c:v>
                </c:pt>
                <c:pt idx="52146" formatCode="General">
                  <c:v>1.0740499999999999</c:v>
                </c:pt>
                <c:pt idx="52147" formatCode="General">
                  <c:v>1.0740700000000001</c:v>
                </c:pt>
                <c:pt idx="52148" formatCode="General">
                  <c:v>1.07409</c:v>
                </c:pt>
                <c:pt idx="52149" formatCode="General">
                  <c:v>1.0741099999999999</c:v>
                </c:pt>
                <c:pt idx="52150" formatCode="General">
                  <c:v>1.0741400000000001</c:v>
                </c:pt>
                <c:pt idx="52151" formatCode="General">
                  <c:v>1.0741499999999999</c:v>
                </c:pt>
                <c:pt idx="52152" formatCode="General">
                  <c:v>1.0741700000000001</c:v>
                </c:pt>
                <c:pt idx="52153" formatCode="General">
                  <c:v>1.0742</c:v>
                </c:pt>
                <c:pt idx="52154" formatCode="General">
                  <c:v>1.0742100000000001</c:v>
                </c:pt>
                <c:pt idx="52155" formatCode="General">
                  <c:v>1.07423</c:v>
                </c:pt>
                <c:pt idx="52156" formatCode="General">
                  <c:v>1.0742499999999999</c:v>
                </c:pt>
                <c:pt idx="52157" formatCode="General">
                  <c:v>1.0742799999999999</c:v>
                </c:pt>
                <c:pt idx="52158" formatCode="General">
                  <c:v>1.07429</c:v>
                </c:pt>
                <c:pt idx="52159" formatCode="General">
                  <c:v>1.0743100000000001</c:v>
                </c:pt>
                <c:pt idx="52160" formatCode="General">
                  <c:v>1.0743400000000001</c:v>
                </c:pt>
                <c:pt idx="52161" formatCode="General">
                  <c:v>1.07436</c:v>
                </c:pt>
                <c:pt idx="52162" formatCode="General">
                  <c:v>1.07437</c:v>
                </c:pt>
                <c:pt idx="52163" formatCode="General">
                  <c:v>1.0744</c:v>
                </c:pt>
                <c:pt idx="52164" formatCode="General">
                  <c:v>1.0744199999999999</c:v>
                </c:pt>
                <c:pt idx="52165" formatCode="General">
                  <c:v>1.0744400000000001</c:v>
                </c:pt>
                <c:pt idx="52166" formatCode="General">
                  <c:v>1.07446</c:v>
                </c:pt>
                <c:pt idx="52167" formatCode="General">
                  <c:v>1.0744800000000001</c:v>
                </c:pt>
                <c:pt idx="52168" formatCode="General">
                  <c:v>1.0745</c:v>
                </c:pt>
                <c:pt idx="52169" formatCode="General">
                  <c:v>1.0745199999999999</c:v>
                </c:pt>
                <c:pt idx="52170" formatCode="General">
                  <c:v>1.0745400000000001</c:v>
                </c:pt>
                <c:pt idx="52171" formatCode="General">
                  <c:v>1.07456</c:v>
                </c:pt>
                <c:pt idx="52172" formatCode="General">
                  <c:v>1.0745800000000001</c:v>
                </c:pt>
                <c:pt idx="52173" formatCode="General">
                  <c:v>1.0746100000000001</c:v>
                </c:pt>
                <c:pt idx="52174" formatCode="General">
                  <c:v>1.0746199999999999</c:v>
                </c:pt>
                <c:pt idx="52175" formatCode="General">
                  <c:v>1.0746500000000001</c:v>
                </c:pt>
                <c:pt idx="52176" formatCode="General">
                  <c:v>1.07467</c:v>
                </c:pt>
                <c:pt idx="52177" formatCode="General">
                  <c:v>1.0746899999999999</c:v>
                </c:pt>
                <c:pt idx="52178" formatCode="General">
                  <c:v>1.0747100000000001</c:v>
                </c:pt>
                <c:pt idx="52179" formatCode="General">
                  <c:v>1.07473</c:v>
                </c:pt>
                <c:pt idx="52180" formatCode="General">
                  <c:v>1.0747500000000001</c:v>
                </c:pt>
                <c:pt idx="52181" formatCode="General">
                  <c:v>1.07477</c:v>
                </c:pt>
                <c:pt idx="52182" formatCode="General">
                  <c:v>1.0747899999999999</c:v>
                </c:pt>
                <c:pt idx="52183" formatCode="General">
                  <c:v>1.07481</c:v>
                </c:pt>
                <c:pt idx="52184" formatCode="General">
                  <c:v>1.07483</c:v>
                </c:pt>
                <c:pt idx="52185" formatCode="General">
                  <c:v>1.0748500000000001</c:v>
                </c:pt>
                <c:pt idx="52186" formatCode="General">
                  <c:v>1.07487</c:v>
                </c:pt>
                <c:pt idx="52187" formatCode="General">
                  <c:v>1.0748899999999999</c:v>
                </c:pt>
                <c:pt idx="52188" formatCode="General">
                  <c:v>1.0749199999999999</c:v>
                </c:pt>
                <c:pt idx="52189" formatCode="General">
                  <c:v>1.07494</c:v>
                </c:pt>
                <c:pt idx="52190" formatCode="General">
                  <c:v>1.0749500000000001</c:v>
                </c:pt>
                <c:pt idx="52191" formatCode="General">
                  <c:v>1.07498</c:v>
                </c:pt>
                <c:pt idx="52192" formatCode="General">
                  <c:v>1.075</c:v>
                </c:pt>
                <c:pt idx="52193" formatCode="General">
                  <c:v>1.0750199999999999</c:v>
                </c:pt>
                <c:pt idx="52194" formatCode="General">
                  <c:v>1.075029999999999</c:v>
                </c:pt>
                <c:pt idx="52195" formatCode="General">
                  <c:v>1.0750599999999999</c:v>
                </c:pt>
                <c:pt idx="52196" formatCode="General">
                  <c:v>1.07508</c:v>
                </c:pt>
                <c:pt idx="52197" formatCode="General">
                  <c:v>1.0750999999999991</c:v>
                </c:pt>
                <c:pt idx="52198" formatCode="General">
                  <c:v>1.0751199999999999</c:v>
                </c:pt>
                <c:pt idx="52199" formatCode="General">
                  <c:v>1.07514</c:v>
                </c:pt>
                <c:pt idx="52200" formatCode="General">
                  <c:v>1.0751599999999999</c:v>
                </c:pt>
                <c:pt idx="52201" formatCode="General">
                  <c:v>1.07518</c:v>
                </c:pt>
                <c:pt idx="52202" formatCode="General">
                  <c:v>1.075199999999999</c:v>
                </c:pt>
                <c:pt idx="52203" formatCode="General">
                  <c:v>1.0752199999999998</c:v>
                </c:pt>
                <c:pt idx="52204" formatCode="General">
                  <c:v>1.07525</c:v>
                </c:pt>
                <c:pt idx="52205" formatCode="General">
                  <c:v>1.0752699999999991</c:v>
                </c:pt>
                <c:pt idx="52206" formatCode="General">
                  <c:v>1.07528</c:v>
                </c:pt>
                <c:pt idx="52207" formatCode="General">
                  <c:v>1.075299999999999</c:v>
                </c:pt>
                <c:pt idx="52208" formatCode="General">
                  <c:v>1.075329999999999</c:v>
                </c:pt>
                <c:pt idx="52209" formatCode="General">
                  <c:v>1.07535</c:v>
                </c:pt>
                <c:pt idx="52210" formatCode="General">
                  <c:v>1.0753599999999999</c:v>
                </c:pt>
                <c:pt idx="52211" formatCode="General">
                  <c:v>1.0753899999999998</c:v>
                </c:pt>
                <c:pt idx="52212" formatCode="General">
                  <c:v>1.07541</c:v>
                </c:pt>
                <c:pt idx="52213" formatCode="General">
                  <c:v>1.0754299999999992</c:v>
                </c:pt>
                <c:pt idx="52214" formatCode="General">
                  <c:v>1.07545</c:v>
                </c:pt>
                <c:pt idx="52215" formatCode="General">
                  <c:v>1.075469999999999</c:v>
                </c:pt>
                <c:pt idx="52216" formatCode="General">
                  <c:v>1.0754899999999998</c:v>
                </c:pt>
                <c:pt idx="52217" formatCode="General">
                  <c:v>1.07551</c:v>
                </c:pt>
                <c:pt idx="52218" formatCode="General">
                  <c:v>1.0755299999999992</c:v>
                </c:pt>
                <c:pt idx="52219" formatCode="General">
                  <c:v>1.07555</c:v>
                </c:pt>
                <c:pt idx="52220" formatCode="General">
                  <c:v>1.075569999999999</c:v>
                </c:pt>
                <c:pt idx="52221" formatCode="General">
                  <c:v>1.0755899999999998</c:v>
                </c:pt>
                <c:pt idx="52222" formatCode="General">
                  <c:v>1.07561</c:v>
                </c:pt>
                <c:pt idx="52223" formatCode="General">
                  <c:v>1.0756299999999992</c:v>
                </c:pt>
                <c:pt idx="52224" formatCode="General">
                  <c:v>1.0756599999999998</c:v>
                </c:pt>
                <c:pt idx="52225" formatCode="General">
                  <c:v>1.075669999999999</c:v>
                </c:pt>
                <c:pt idx="52226" formatCode="General">
                  <c:v>1.0756999999999992</c:v>
                </c:pt>
                <c:pt idx="52227" formatCode="General">
                  <c:v>1.0757199999999998</c:v>
                </c:pt>
                <c:pt idx="52228" formatCode="General">
                  <c:v>1.075739999999999</c:v>
                </c:pt>
                <c:pt idx="52229" formatCode="General">
                  <c:v>1.0757599999999998</c:v>
                </c:pt>
                <c:pt idx="52230" formatCode="General">
                  <c:v>1.07578</c:v>
                </c:pt>
                <c:pt idx="52231" formatCode="General">
                  <c:v>1.0757999999999992</c:v>
                </c:pt>
                <c:pt idx="52232" formatCode="General">
                  <c:v>1.0758199999999998</c:v>
                </c:pt>
                <c:pt idx="52233" formatCode="General">
                  <c:v>1.075839999999999</c:v>
                </c:pt>
                <c:pt idx="52234" formatCode="General">
                  <c:v>1.0758599999999998</c:v>
                </c:pt>
                <c:pt idx="52235" formatCode="General">
                  <c:v>1.0758799999999991</c:v>
                </c:pt>
                <c:pt idx="52236" formatCode="General">
                  <c:v>1.0758999999999992</c:v>
                </c:pt>
                <c:pt idx="52237" formatCode="General">
                  <c:v>1.0759199999999998</c:v>
                </c:pt>
                <c:pt idx="52238" formatCode="General">
                  <c:v>1.075939999999999</c:v>
                </c:pt>
                <c:pt idx="52239" formatCode="General">
                  <c:v>1.0759699999999992</c:v>
                </c:pt>
                <c:pt idx="52240" formatCode="General">
                  <c:v>1.0759899999999998</c:v>
                </c:pt>
                <c:pt idx="52241" formatCode="General">
                  <c:v>1.0760000000000001</c:v>
                </c:pt>
                <c:pt idx="52242" formatCode="General">
                  <c:v>1.07603</c:v>
                </c:pt>
                <c:pt idx="52243" formatCode="General">
                  <c:v>1.0760500000000008</c:v>
                </c:pt>
                <c:pt idx="52244" formatCode="General">
                  <c:v>1.0760700000000001</c:v>
                </c:pt>
                <c:pt idx="52245" formatCode="General">
                  <c:v>1.0760799999999999</c:v>
                </c:pt>
                <c:pt idx="52246" formatCode="General">
                  <c:v>1.0761099999999999</c:v>
                </c:pt>
                <c:pt idx="52247" formatCode="General">
                  <c:v>1.07613</c:v>
                </c:pt>
                <c:pt idx="52248" formatCode="General">
                  <c:v>1.0761499999999999</c:v>
                </c:pt>
                <c:pt idx="52249" formatCode="General">
                  <c:v>1.0761700000000001</c:v>
                </c:pt>
                <c:pt idx="52250" formatCode="General">
                  <c:v>1.07619</c:v>
                </c:pt>
                <c:pt idx="52251" formatCode="General">
                  <c:v>1.0762100000000001</c:v>
                </c:pt>
                <c:pt idx="52252" formatCode="General">
                  <c:v>1.07623</c:v>
                </c:pt>
                <c:pt idx="52253" formatCode="General">
                  <c:v>1.0762499999999999</c:v>
                </c:pt>
                <c:pt idx="52254" formatCode="General">
                  <c:v>1.0762700000000001</c:v>
                </c:pt>
                <c:pt idx="52255" formatCode="General">
                  <c:v>1.0763</c:v>
                </c:pt>
                <c:pt idx="52256" formatCode="General">
                  <c:v>1.0763199999999999</c:v>
                </c:pt>
                <c:pt idx="52257" formatCode="General">
                  <c:v>1.07633</c:v>
                </c:pt>
                <c:pt idx="52258" formatCode="General">
                  <c:v>1.0763499999999999</c:v>
                </c:pt>
                <c:pt idx="52259" formatCode="General">
                  <c:v>1.0763799999999999</c:v>
                </c:pt>
                <c:pt idx="52260" formatCode="General">
                  <c:v>1.0764</c:v>
                </c:pt>
                <c:pt idx="52261" formatCode="General">
                  <c:v>1.0764199999999999</c:v>
                </c:pt>
                <c:pt idx="52262" formatCode="General">
                  <c:v>1.0764400000000001</c:v>
                </c:pt>
                <c:pt idx="52263" formatCode="General">
                  <c:v>1.07646</c:v>
                </c:pt>
                <c:pt idx="52264" formatCode="General">
                  <c:v>1.0764800000000001</c:v>
                </c:pt>
                <c:pt idx="52265" formatCode="General">
                  <c:v>1.0765</c:v>
                </c:pt>
                <c:pt idx="52266" formatCode="General">
                  <c:v>1.0765199999999999</c:v>
                </c:pt>
                <c:pt idx="52267" formatCode="General">
                  <c:v>1.0765400000000001</c:v>
                </c:pt>
                <c:pt idx="52268" formatCode="General">
                  <c:v>1.07657</c:v>
                </c:pt>
                <c:pt idx="52269" formatCode="General">
                  <c:v>1.0765800000000001</c:v>
                </c:pt>
                <c:pt idx="52270" formatCode="General">
                  <c:v>1.0766</c:v>
                </c:pt>
                <c:pt idx="52271" formatCode="General">
                  <c:v>1.0766199999999999</c:v>
                </c:pt>
                <c:pt idx="52272" formatCode="General">
                  <c:v>1.0766500000000001</c:v>
                </c:pt>
                <c:pt idx="52273" formatCode="General">
                  <c:v>1.07666</c:v>
                </c:pt>
                <c:pt idx="52274" formatCode="General">
                  <c:v>1.0766800000000001</c:v>
                </c:pt>
                <c:pt idx="52275" formatCode="General">
                  <c:v>1.0767100000000001</c:v>
                </c:pt>
                <c:pt idx="52276" formatCode="General">
                  <c:v>1.07673</c:v>
                </c:pt>
                <c:pt idx="52277" formatCode="General">
                  <c:v>1.07674</c:v>
                </c:pt>
                <c:pt idx="52278" formatCode="General">
                  <c:v>1.07677</c:v>
                </c:pt>
                <c:pt idx="52279" formatCode="General">
                  <c:v>1.0767899999999999</c:v>
                </c:pt>
                <c:pt idx="52280" formatCode="General">
                  <c:v>1.07681</c:v>
                </c:pt>
                <c:pt idx="52281" formatCode="General">
                  <c:v>1.07683</c:v>
                </c:pt>
                <c:pt idx="52282" formatCode="General">
                  <c:v>1.0768500000000001</c:v>
                </c:pt>
                <c:pt idx="52283" formatCode="General">
                  <c:v>1.07687</c:v>
                </c:pt>
                <c:pt idx="52284" formatCode="General">
                  <c:v>1.0768899999999999</c:v>
                </c:pt>
                <c:pt idx="52285" formatCode="General">
                  <c:v>1.07691</c:v>
                </c:pt>
                <c:pt idx="52286" formatCode="General">
                  <c:v>1.0769299999999991</c:v>
                </c:pt>
                <c:pt idx="52287" formatCode="General">
                  <c:v>1.0769599999999999</c:v>
                </c:pt>
                <c:pt idx="52288" formatCode="General">
                  <c:v>1.07697</c:v>
                </c:pt>
                <c:pt idx="52289" formatCode="General">
                  <c:v>1.0769899999999999</c:v>
                </c:pt>
                <c:pt idx="52290" formatCode="General">
                  <c:v>1.0770199999999999</c:v>
                </c:pt>
                <c:pt idx="52291" formatCode="General">
                  <c:v>1.07704</c:v>
                </c:pt>
                <c:pt idx="52292" formatCode="General">
                  <c:v>1.0770500000000001</c:v>
                </c:pt>
                <c:pt idx="52293" formatCode="General">
                  <c:v>1.07708</c:v>
                </c:pt>
                <c:pt idx="52294" formatCode="General">
                  <c:v>1.0770999999999991</c:v>
                </c:pt>
                <c:pt idx="52295" formatCode="General">
                  <c:v>1.0771199999999999</c:v>
                </c:pt>
                <c:pt idx="52296" formatCode="General">
                  <c:v>1.077129999999999</c:v>
                </c:pt>
                <c:pt idx="52297" formatCode="General">
                  <c:v>1.0771599999999999</c:v>
                </c:pt>
                <c:pt idx="52298" formatCode="General">
                  <c:v>1.07718</c:v>
                </c:pt>
                <c:pt idx="52299" formatCode="General">
                  <c:v>1.077199999999999</c:v>
                </c:pt>
                <c:pt idx="52300" formatCode="General">
                  <c:v>1.0772199999999998</c:v>
                </c:pt>
                <c:pt idx="52301" formatCode="General">
                  <c:v>1.07724</c:v>
                </c:pt>
                <c:pt idx="52302" formatCode="General">
                  <c:v>1.0772599999999999</c:v>
                </c:pt>
                <c:pt idx="52303" formatCode="General">
                  <c:v>1.07728</c:v>
                </c:pt>
                <c:pt idx="52304" formatCode="General">
                  <c:v>1.077299999999999</c:v>
                </c:pt>
                <c:pt idx="52305" formatCode="General">
                  <c:v>1.0773199999999998</c:v>
                </c:pt>
                <c:pt idx="52306" formatCode="General">
                  <c:v>1.07735</c:v>
                </c:pt>
                <c:pt idx="52307" formatCode="General">
                  <c:v>1.0773699999999991</c:v>
                </c:pt>
                <c:pt idx="52308" formatCode="General">
                  <c:v>1.07738</c:v>
                </c:pt>
                <c:pt idx="52309" formatCode="General">
                  <c:v>1.077399999999999</c:v>
                </c:pt>
                <c:pt idx="52310" formatCode="General">
                  <c:v>1.0774299999999992</c:v>
                </c:pt>
                <c:pt idx="52311" formatCode="General">
                  <c:v>1.07745</c:v>
                </c:pt>
                <c:pt idx="52312" formatCode="General">
                  <c:v>1.077469999999999</c:v>
                </c:pt>
                <c:pt idx="52313" formatCode="General">
                  <c:v>1.0774899999999998</c:v>
                </c:pt>
                <c:pt idx="52314" formatCode="General">
                  <c:v>1.07751</c:v>
                </c:pt>
                <c:pt idx="52315" formatCode="General">
                  <c:v>1.0775299999999992</c:v>
                </c:pt>
                <c:pt idx="52316" formatCode="General">
                  <c:v>1.07755</c:v>
                </c:pt>
                <c:pt idx="52317" formatCode="General">
                  <c:v>1.077569999999999</c:v>
                </c:pt>
                <c:pt idx="52318" formatCode="General">
                  <c:v>1.0775899999999998</c:v>
                </c:pt>
                <c:pt idx="52319" formatCode="General">
                  <c:v>1.0776199999999998</c:v>
                </c:pt>
                <c:pt idx="52320" formatCode="General">
                  <c:v>1.0776299999999992</c:v>
                </c:pt>
                <c:pt idx="52321" formatCode="General">
                  <c:v>1.07765</c:v>
                </c:pt>
                <c:pt idx="52322" formatCode="General">
                  <c:v>1.077669999999999</c:v>
                </c:pt>
                <c:pt idx="52323" formatCode="General">
                  <c:v>1.0776999999999992</c:v>
                </c:pt>
                <c:pt idx="52324" formatCode="General">
                  <c:v>1.0777099999999991</c:v>
                </c:pt>
                <c:pt idx="52325" formatCode="General">
                  <c:v>1.0777299999999992</c:v>
                </c:pt>
                <c:pt idx="52326" formatCode="General">
                  <c:v>1.0777599999999998</c:v>
                </c:pt>
                <c:pt idx="52327" formatCode="General">
                  <c:v>1.07778</c:v>
                </c:pt>
                <c:pt idx="52328" formatCode="General">
                  <c:v>1.0777899999999998</c:v>
                </c:pt>
                <c:pt idx="52329" formatCode="General">
                  <c:v>1.0778199999999998</c:v>
                </c:pt>
                <c:pt idx="52330" formatCode="General">
                  <c:v>1.077839999999999</c:v>
                </c:pt>
                <c:pt idx="52331" formatCode="General">
                  <c:v>1.0778599999999998</c:v>
                </c:pt>
                <c:pt idx="52332" formatCode="General">
                  <c:v>1.0778799999999991</c:v>
                </c:pt>
                <c:pt idx="52333" formatCode="General">
                  <c:v>1.0778999999999992</c:v>
                </c:pt>
                <c:pt idx="52334" formatCode="General">
                  <c:v>1.0779199999999998</c:v>
                </c:pt>
                <c:pt idx="52335" formatCode="General">
                  <c:v>1.077939999999999</c:v>
                </c:pt>
                <c:pt idx="52336" formatCode="General">
                  <c:v>1.0779599999999998</c:v>
                </c:pt>
                <c:pt idx="52337" formatCode="General">
                  <c:v>1.0779799999999991</c:v>
                </c:pt>
                <c:pt idx="52338" formatCode="General">
                  <c:v>1.0780099999999999</c:v>
                </c:pt>
                <c:pt idx="52339" formatCode="General">
                  <c:v>1.07803</c:v>
                </c:pt>
                <c:pt idx="52340" formatCode="General">
                  <c:v>1.0780400000000001</c:v>
                </c:pt>
                <c:pt idx="52341" formatCode="General">
                  <c:v>1.0780700000000001</c:v>
                </c:pt>
                <c:pt idx="52342" formatCode="General">
                  <c:v>1.07809</c:v>
                </c:pt>
                <c:pt idx="52343" formatCode="General">
                  <c:v>1.0781099999999999</c:v>
                </c:pt>
                <c:pt idx="52344" formatCode="General">
                  <c:v>1.07813</c:v>
                </c:pt>
                <c:pt idx="52345" formatCode="General">
                  <c:v>1.0781499999999999</c:v>
                </c:pt>
                <c:pt idx="52346" formatCode="General">
                  <c:v>1.0781700000000001</c:v>
                </c:pt>
                <c:pt idx="52347" formatCode="General">
                  <c:v>1.07819</c:v>
                </c:pt>
                <c:pt idx="52348" formatCode="General">
                  <c:v>1.0782099999999999</c:v>
                </c:pt>
                <c:pt idx="52349" formatCode="General">
                  <c:v>1.07823</c:v>
                </c:pt>
                <c:pt idx="52350" formatCode="General">
                  <c:v>1.0782499999999999</c:v>
                </c:pt>
                <c:pt idx="52351" formatCode="General">
                  <c:v>1.0782700000000001</c:v>
                </c:pt>
                <c:pt idx="52352" formatCode="General">
                  <c:v>1.07829</c:v>
                </c:pt>
                <c:pt idx="52353" formatCode="General">
                  <c:v>1.0783100000000001</c:v>
                </c:pt>
                <c:pt idx="52354" formatCode="General">
                  <c:v>1.07833</c:v>
                </c:pt>
                <c:pt idx="52355" formatCode="General">
                  <c:v>1.0783499999999999</c:v>
                </c:pt>
                <c:pt idx="52356" formatCode="General">
                  <c:v>1.0783700000000001</c:v>
                </c:pt>
                <c:pt idx="52357" formatCode="General">
                  <c:v>1.0784</c:v>
                </c:pt>
                <c:pt idx="52358" formatCode="General">
                  <c:v>1.0784199999999999</c:v>
                </c:pt>
                <c:pt idx="52359" formatCode="General">
                  <c:v>1.07843</c:v>
                </c:pt>
                <c:pt idx="52360" formatCode="General">
                  <c:v>1.07846</c:v>
                </c:pt>
                <c:pt idx="52361" formatCode="General">
                  <c:v>1.0784800000000001</c:v>
                </c:pt>
                <c:pt idx="52362" formatCode="General">
                  <c:v>1.0785</c:v>
                </c:pt>
                <c:pt idx="52363" formatCode="General">
                  <c:v>1.0785199999999999</c:v>
                </c:pt>
                <c:pt idx="52364" formatCode="General">
                  <c:v>1.0785400000000001</c:v>
                </c:pt>
                <c:pt idx="52365" formatCode="General">
                  <c:v>1.07856</c:v>
                </c:pt>
                <c:pt idx="52366" formatCode="General">
                  <c:v>1.0785800000000001</c:v>
                </c:pt>
                <c:pt idx="52367" formatCode="General">
                  <c:v>1.0786</c:v>
                </c:pt>
                <c:pt idx="52368" formatCode="General">
                  <c:v>1.0786199999999999</c:v>
                </c:pt>
                <c:pt idx="52369" formatCode="General">
                  <c:v>1.07864</c:v>
                </c:pt>
                <c:pt idx="52370" formatCode="General">
                  <c:v>1.07867</c:v>
                </c:pt>
                <c:pt idx="52371" formatCode="General">
                  <c:v>1.0786800000000001</c:v>
                </c:pt>
                <c:pt idx="52372" formatCode="General">
                  <c:v>1.0787</c:v>
                </c:pt>
                <c:pt idx="52373" formatCode="General">
                  <c:v>1.0787199999999999</c:v>
                </c:pt>
                <c:pt idx="52374" formatCode="General">
                  <c:v>1.0787500000000001</c:v>
                </c:pt>
                <c:pt idx="52375" formatCode="General">
                  <c:v>1.0787599999999999</c:v>
                </c:pt>
                <c:pt idx="52376" formatCode="General">
                  <c:v>1.0787800000000001</c:v>
                </c:pt>
                <c:pt idx="52377" formatCode="General">
                  <c:v>1.07881</c:v>
                </c:pt>
                <c:pt idx="52378" formatCode="General">
                  <c:v>1.07883</c:v>
                </c:pt>
                <c:pt idx="52379" formatCode="General">
                  <c:v>1.0788500000000001</c:v>
                </c:pt>
                <c:pt idx="52380" formatCode="General">
                  <c:v>1.07887</c:v>
                </c:pt>
                <c:pt idx="52381" formatCode="General">
                  <c:v>1.0788899999999999</c:v>
                </c:pt>
                <c:pt idx="52382" formatCode="General">
                  <c:v>1.07891</c:v>
                </c:pt>
                <c:pt idx="52383" formatCode="General">
                  <c:v>1.0789299999999991</c:v>
                </c:pt>
                <c:pt idx="52384" formatCode="General">
                  <c:v>1.0789500000000001</c:v>
                </c:pt>
                <c:pt idx="52385" formatCode="General">
                  <c:v>1.07897</c:v>
                </c:pt>
                <c:pt idx="52386" formatCode="General">
                  <c:v>1.0789899999999999</c:v>
                </c:pt>
                <c:pt idx="52387" formatCode="General">
                  <c:v>1.07901</c:v>
                </c:pt>
                <c:pt idx="52388" formatCode="General">
                  <c:v>1.079029999999999</c:v>
                </c:pt>
                <c:pt idx="52389" formatCode="General">
                  <c:v>1.0790500000000001</c:v>
                </c:pt>
                <c:pt idx="52390" formatCode="General">
                  <c:v>1.07908</c:v>
                </c:pt>
                <c:pt idx="52391" formatCode="General">
                  <c:v>1.0790899999999999</c:v>
                </c:pt>
                <c:pt idx="52392" formatCode="General">
                  <c:v>1.0791199999999999</c:v>
                </c:pt>
                <c:pt idx="52393" formatCode="General">
                  <c:v>1.07914</c:v>
                </c:pt>
                <c:pt idx="52394" formatCode="General">
                  <c:v>1.0791599999999999</c:v>
                </c:pt>
                <c:pt idx="52395" formatCode="General">
                  <c:v>1.07917</c:v>
                </c:pt>
                <c:pt idx="52396" formatCode="General">
                  <c:v>1.079199999999999</c:v>
                </c:pt>
                <c:pt idx="52397" formatCode="General">
                  <c:v>1.0792199999999998</c:v>
                </c:pt>
                <c:pt idx="52398" formatCode="General">
                  <c:v>1.07924</c:v>
                </c:pt>
                <c:pt idx="52399" formatCode="General">
                  <c:v>1.0792599999999999</c:v>
                </c:pt>
                <c:pt idx="52400" formatCode="General">
                  <c:v>1.07928</c:v>
                </c:pt>
                <c:pt idx="52401" formatCode="General">
                  <c:v>1.079299999999999</c:v>
                </c:pt>
                <c:pt idx="52402" formatCode="General">
                  <c:v>1.0793199999999998</c:v>
                </c:pt>
                <c:pt idx="52403" formatCode="General">
                  <c:v>1.07934</c:v>
                </c:pt>
                <c:pt idx="52404" formatCode="General">
                  <c:v>1.0793599999999999</c:v>
                </c:pt>
                <c:pt idx="52405" formatCode="General">
                  <c:v>1.0793899999999998</c:v>
                </c:pt>
                <c:pt idx="52406" formatCode="General">
                  <c:v>1.07941</c:v>
                </c:pt>
                <c:pt idx="52407" formatCode="General">
                  <c:v>1.0794199999999998</c:v>
                </c:pt>
                <c:pt idx="52408" formatCode="General">
                  <c:v>1.07945</c:v>
                </c:pt>
                <c:pt idx="52409" formatCode="General">
                  <c:v>1.079469999999999</c:v>
                </c:pt>
                <c:pt idx="52410" formatCode="General">
                  <c:v>1.0794899999999998</c:v>
                </c:pt>
                <c:pt idx="52411" formatCode="General">
                  <c:v>1.079499999999999</c:v>
                </c:pt>
                <c:pt idx="52412" formatCode="General">
                  <c:v>1.0795299999999992</c:v>
                </c:pt>
                <c:pt idx="52413" formatCode="General">
                  <c:v>1.07955</c:v>
                </c:pt>
                <c:pt idx="52414" formatCode="General">
                  <c:v>1.079569999999999</c:v>
                </c:pt>
                <c:pt idx="52415" formatCode="General">
                  <c:v>1.0795899999999998</c:v>
                </c:pt>
                <c:pt idx="52416" formatCode="General">
                  <c:v>1.07961</c:v>
                </c:pt>
                <c:pt idx="52417" formatCode="General">
                  <c:v>1.0796299999999992</c:v>
                </c:pt>
                <c:pt idx="52418" formatCode="General">
                  <c:v>1.07965</c:v>
                </c:pt>
                <c:pt idx="52419" formatCode="General">
                  <c:v>1.079669999999999</c:v>
                </c:pt>
                <c:pt idx="52420" formatCode="General">
                  <c:v>1.0796899999999998</c:v>
                </c:pt>
                <c:pt idx="52421" formatCode="General">
                  <c:v>1.0797199999999998</c:v>
                </c:pt>
                <c:pt idx="52422" formatCode="General">
                  <c:v>1.0797299999999992</c:v>
                </c:pt>
                <c:pt idx="52423" formatCode="General">
                  <c:v>1.07975</c:v>
                </c:pt>
                <c:pt idx="52424" formatCode="General">
                  <c:v>1.079769999999999</c:v>
                </c:pt>
                <c:pt idx="52425" formatCode="General">
                  <c:v>1.0797999999999992</c:v>
                </c:pt>
                <c:pt idx="52426" formatCode="General">
                  <c:v>1.079809999999999</c:v>
                </c:pt>
                <c:pt idx="52427" formatCode="General">
                  <c:v>1.0798299999999992</c:v>
                </c:pt>
                <c:pt idx="52428" formatCode="General">
                  <c:v>1.0798599999999998</c:v>
                </c:pt>
                <c:pt idx="52429" formatCode="General">
                  <c:v>1.07988</c:v>
                </c:pt>
                <c:pt idx="52430" formatCode="General">
                  <c:v>1.0798999999999992</c:v>
                </c:pt>
                <c:pt idx="52431" formatCode="General">
                  <c:v>1.0799199999999998</c:v>
                </c:pt>
                <c:pt idx="52432" formatCode="General">
                  <c:v>1.079939999999999</c:v>
                </c:pt>
                <c:pt idx="52433" formatCode="General">
                  <c:v>1.0799599999999998</c:v>
                </c:pt>
                <c:pt idx="52434" formatCode="General">
                  <c:v>1.0799799999999991</c:v>
                </c:pt>
                <c:pt idx="52435" formatCode="General">
                  <c:v>1.08</c:v>
                </c:pt>
                <c:pt idx="52436" formatCode="General">
                  <c:v>1.08002</c:v>
                </c:pt>
                <c:pt idx="52437" formatCode="General">
                  <c:v>1.0800399999999999</c:v>
                </c:pt>
                <c:pt idx="52438" formatCode="General">
                  <c:v>1.08006</c:v>
                </c:pt>
                <c:pt idx="52439" formatCode="General">
                  <c:v>1.0800799999999999</c:v>
                </c:pt>
                <c:pt idx="52440" formatCode="General">
                  <c:v>1.0801000000000001</c:v>
                </c:pt>
                <c:pt idx="52441" formatCode="General">
                  <c:v>1.08013</c:v>
                </c:pt>
                <c:pt idx="52442" formatCode="General">
                  <c:v>1.0801400000000001</c:v>
                </c:pt>
                <c:pt idx="52443" formatCode="General">
                  <c:v>1.0801700000000001</c:v>
                </c:pt>
                <c:pt idx="52444" formatCode="General">
                  <c:v>1.08019</c:v>
                </c:pt>
                <c:pt idx="52445" formatCode="General">
                  <c:v>1.0802099999999999</c:v>
                </c:pt>
                <c:pt idx="52446" formatCode="General">
                  <c:v>1.08022</c:v>
                </c:pt>
                <c:pt idx="52447" formatCode="General">
                  <c:v>1.0802499999999999</c:v>
                </c:pt>
                <c:pt idx="52448" formatCode="General">
                  <c:v>1.0802700000000001</c:v>
                </c:pt>
                <c:pt idx="52449" formatCode="General">
                  <c:v>1.08029</c:v>
                </c:pt>
                <c:pt idx="52450" formatCode="General">
                  <c:v>1.0803100000000001</c:v>
                </c:pt>
                <c:pt idx="52451" formatCode="General">
                  <c:v>1.08033</c:v>
                </c:pt>
                <c:pt idx="52452" formatCode="General">
                  <c:v>1.0803499999999999</c:v>
                </c:pt>
                <c:pt idx="52453" formatCode="General">
                  <c:v>1.0803799999999999</c:v>
                </c:pt>
                <c:pt idx="52454" formatCode="General">
                  <c:v>1.08039</c:v>
                </c:pt>
                <c:pt idx="52455" formatCode="General">
                  <c:v>1.0804100000000001</c:v>
                </c:pt>
                <c:pt idx="52456" formatCode="General">
                  <c:v>1.0804400000000001</c:v>
                </c:pt>
                <c:pt idx="52457" formatCode="General">
                  <c:v>1.08046</c:v>
                </c:pt>
                <c:pt idx="52458" formatCode="General">
                  <c:v>1.08047</c:v>
                </c:pt>
                <c:pt idx="52459" formatCode="General">
                  <c:v>1.08049</c:v>
                </c:pt>
                <c:pt idx="52460" formatCode="General">
                  <c:v>1.0805199999999999</c:v>
                </c:pt>
                <c:pt idx="52461" formatCode="General">
                  <c:v>1.0805400000000001</c:v>
                </c:pt>
                <c:pt idx="52462" formatCode="General">
                  <c:v>1.0805499999999999</c:v>
                </c:pt>
                <c:pt idx="52463" formatCode="General">
                  <c:v>1.0805800000000001</c:v>
                </c:pt>
                <c:pt idx="52464" formatCode="General">
                  <c:v>1.0806</c:v>
                </c:pt>
                <c:pt idx="52465" formatCode="General">
                  <c:v>1.0806199999999999</c:v>
                </c:pt>
                <c:pt idx="52466" formatCode="General">
                  <c:v>1.08064</c:v>
                </c:pt>
                <c:pt idx="52467" formatCode="General">
                  <c:v>1.08066</c:v>
                </c:pt>
                <c:pt idx="52468" formatCode="General">
                  <c:v>1.0806800000000001</c:v>
                </c:pt>
                <c:pt idx="52469" formatCode="General">
                  <c:v>1.0807</c:v>
                </c:pt>
                <c:pt idx="52470" formatCode="General">
                  <c:v>1.0807199999999999</c:v>
                </c:pt>
                <c:pt idx="52471" formatCode="General">
                  <c:v>1.08074</c:v>
                </c:pt>
                <c:pt idx="52472" formatCode="General">
                  <c:v>1.08077</c:v>
                </c:pt>
                <c:pt idx="52473" formatCode="General">
                  <c:v>1.0807899999999999</c:v>
                </c:pt>
                <c:pt idx="52474" formatCode="General">
                  <c:v>1.0808</c:v>
                </c:pt>
                <c:pt idx="52475" formatCode="General">
                  <c:v>1.0808199999999999</c:v>
                </c:pt>
                <c:pt idx="52476" formatCode="General">
                  <c:v>1.0808500000000001</c:v>
                </c:pt>
                <c:pt idx="52477" formatCode="General">
                  <c:v>1.08087</c:v>
                </c:pt>
                <c:pt idx="52478" formatCode="General">
                  <c:v>1.0808899999999999</c:v>
                </c:pt>
                <c:pt idx="52479" formatCode="General">
                  <c:v>1.08091</c:v>
                </c:pt>
                <c:pt idx="52480" formatCode="General">
                  <c:v>1.0809299999999991</c:v>
                </c:pt>
                <c:pt idx="52481" formatCode="General">
                  <c:v>1.0809500000000001</c:v>
                </c:pt>
                <c:pt idx="52482" formatCode="General">
                  <c:v>1.08097</c:v>
                </c:pt>
                <c:pt idx="52483" formatCode="General">
                  <c:v>1.0809899999999999</c:v>
                </c:pt>
                <c:pt idx="52484" formatCode="General">
                  <c:v>1.08101</c:v>
                </c:pt>
                <c:pt idx="52485" formatCode="General">
                  <c:v>1.08104</c:v>
                </c:pt>
                <c:pt idx="52486" formatCode="General">
                  <c:v>1.0810500000000001</c:v>
                </c:pt>
                <c:pt idx="52487" formatCode="General">
                  <c:v>1.08107</c:v>
                </c:pt>
                <c:pt idx="52488" formatCode="General">
                  <c:v>1.0810899999999999</c:v>
                </c:pt>
                <c:pt idx="52489" formatCode="General">
                  <c:v>1.08111</c:v>
                </c:pt>
                <c:pt idx="52490" formatCode="General">
                  <c:v>1.081129999999999</c:v>
                </c:pt>
                <c:pt idx="52491" formatCode="General">
                  <c:v>1.0811500000000001</c:v>
                </c:pt>
                <c:pt idx="52492" formatCode="General">
                  <c:v>1.08118</c:v>
                </c:pt>
                <c:pt idx="52493" formatCode="General">
                  <c:v>1.0811899999999999</c:v>
                </c:pt>
                <c:pt idx="52494" formatCode="General">
                  <c:v>1.0812199999999998</c:v>
                </c:pt>
                <c:pt idx="52495" formatCode="General">
                  <c:v>1.08124</c:v>
                </c:pt>
                <c:pt idx="52496" formatCode="General">
                  <c:v>1.0812599999999999</c:v>
                </c:pt>
                <c:pt idx="52497" formatCode="General">
                  <c:v>1.08127</c:v>
                </c:pt>
                <c:pt idx="52498" formatCode="General">
                  <c:v>1.081299999999999</c:v>
                </c:pt>
                <c:pt idx="52499" formatCode="General">
                  <c:v>1.0813199999999998</c:v>
                </c:pt>
                <c:pt idx="52500" formatCode="General">
                  <c:v>1.08134</c:v>
                </c:pt>
                <c:pt idx="52501" formatCode="General">
                  <c:v>1.0813599999999999</c:v>
                </c:pt>
                <c:pt idx="52502" formatCode="General">
                  <c:v>1.08138</c:v>
                </c:pt>
                <c:pt idx="52503" formatCode="General">
                  <c:v>1.081399999999999</c:v>
                </c:pt>
                <c:pt idx="52504" formatCode="General">
                  <c:v>1.081429999999999</c:v>
                </c:pt>
                <c:pt idx="52505" formatCode="General">
                  <c:v>1.08144</c:v>
                </c:pt>
                <c:pt idx="52506" formatCode="General">
                  <c:v>1.0814599999999999</c:v>
                </c:pt>
                <c:pt idx="52507" formatCode="General">
                  <c:v>1.0814899999999998</c:v>
                </c:pt>
                <c:pt idx="52508" formatCode="General">
                  <c:v>1.08151</c:v>
                </c:pt>
                <c:pt idx="52509" formatCode="General">
                  <c:v>1.0815199999999998</c:v>
                </c:pt>
                <c:pt idx="52510" formatCode="General">
                  <c:v>1.0815399999999991</c:v>
                </c:pt>
                <c:pt idx="52511" formatCode="General">
                  <c:v>1.081569999999999</c:v>
                </c:pt>
                <c:pt idx="52512" formatCode="General">
                  <c:v>1.0815899999999998</c:v>
                </c:pt>
                <c:pt idx="52513" formatCode="General">
                  <c:v>1.081599999999999</c:v>
                </c:pt>
                <c:pt idx="52514" formatCode="General">
                  <c:v>1.0816299999999992</c:v>
                </c:pt>
                <c:pt idx="52515" formatCode="General">
                  <c:v>1.08165</c:v>
                </c:pt>
                <c:pt idx="52516" formatCode="General">
                  <c:v>1.081669999999999</c:v>
                </c:pt>
                <c:pt idx="52517" formatCode="General">
                  <c:v>1.0816899999999998</c:v>
                </c:pt>
                <c:pt idx="52518" formatCode="General">
                  <c:v>1.0817099999999991</c:v>
                </c:pt>
                <c:pt idx="52519" formatCode="General">
                  <c:v>1.0817299999999992</c:v>
                </c:pt>
                <c:pt idx="52520" formatCode="General">
                  <c:v>1.08175</c:v>
                </c:pt>
                <c:pt idx="52521" formatCode="General">
                  <c:v>1.081769999999999</c:v>
                </c:pt>
                <c:pt idx="52522" formatCode="General">
                  <c:v>1.0817899999999998</c:v>
                </c:pt>
                <c:pt idx="52523" formatCode="General">
                  <c:v>1.0818199999999998</c:v>
                </c:pt>
                <c:pt idx="52524" formatCode="General">
                  <c:v>1.081839999999999</c:v>
                </c:pt>
                <c:pt idx="52525" formatCode="General">
                  <c:v>1.08185</c:v>
                </c:pt>
                <c:pt idx="52526" formatCode="General">
                  <c:v>1.08188</c:v>
                </c:pt>
                <c:pt idx="52527" formatCode="General">
                  <c:v>1.0818999999999992</c:v>
                </c:pt>
                <c:pt idx="52528" formatCode="General">
                  <c:v>1.0819199999999998</c:v>
                </c:pt>
                <c:pt idx="52529" formatCode="General">
                  <c:v>1.081939999999999</c:v>
                </c:pt>
                <c:pt idx="52530" formatCode="General">
                  <c:v>1.0819599999999998</c:v>
                </c:pt>
                <c:pt idx="52531" formatCode="General">
                  <c:v>1.0819799999999991</c:v>
                </c:pt>
                <c:pt idx="52532" formatCode="General">
                  <c:v>1.0820000000000001</c:v>
                </c:pt>
                <c:pt idx="52533" formatCode="General">
                  <c:v>1.08202</c:v>
                </c:pt>
                <c:pt idx="52534" formatCode="General">
                  <c:v>1.0820399999999999</c:v>
                </c:pt>
                <c:pt idx="52535" formatCode="General">
                  <c:v>1.08206</c:v>
                </c:pt>
                <c:pt idx="52536" formatCode="General">
                  <c:v>1.08209</c:v>
                </c:pt>
                <c:pt idx="52537" formatCode="General">
                  <c:v>1.0821000000000001</c:v>
                </c:pt>
                <c:pt idx="52538" formatCode="General">
                  <c:v>1.08212</c:v>
                </c:pt>
                <c:pt idx="52539" formatCode="General">
                  <c:v>1.0821400000000001</c:v>
                </c:pt>
                <c:pt idx="52540" formatCode="General">
                  <c:v>1.0821700000000001</c:v>
                </c:pt>
                <c:pt idx="52541" formatCode="General">
                  <c:v>1.0821799999999999</c:v>
                </c:pt>
                <c:pt idx="52542" formatCode="General">
                  <c:v>1.0822000000000001</c:v>
                </c:pt>
                <c:pt idx="52543" formatCode="General">
                  <c:v>1.08223</c:v>
                </c:pt>
                <c:pt idx="52544" formatCode="General">
                  <c:v>1.0822499999999999</c:v>
                </c:pt>
                <c:pt idx="52545" formatCode="General">
                  <c:v>1.0822700000000001</c:v>
                </c:pt>
                <c:pt idx="52546" formatCode="General">
                  <c:v>1.08229</c:v>
                </c:pt>
                <c:pt idx="52547" formatCode="General">
                  <c:v>1.0823100000000001</c:v>
                </c:pt>
                <c:pt idx="52548" formatCode="General">
                  <c:v>1.08233</c:v>
                </c:pt>
                <c:pt idx="52549" formatCode="General">
                  <c:v>1.0823499999999999</c:v>
                </c:pt>
                <c:pt idx="52550" formatCode="General">
                  <c:v>1.0823700000000001</c:v>
                </c:pt>
                <c:pt idx="52551" formatCode="General">
                  <c:v>1.08239</c:v>
                </c:pt>
                <c:pt idx="52552" formatCode="General">
                  <c:v>1.0824100000000001</c:v>
                </c:pt>
                <c:pt idx="52553" formatCode="General">
                  <c:v>1.08243</c:v>
                </c:pt>
                <c:pt idx="52554" formatCode="General">
                  <c:v>1.0824499999999999</c:v>
                </c:pt>
                <c:pt idx="52555" formatCode="General">
                  <c:v>1.0824800000000001</c:v>
                </c:pt>
                <c:pt idx="52556" formatCode="General">
                  <c:v>1.08249</c:v>
                </c:pt>
                <c:pt idx="52557" formatCode="General">
                  <c:v>1.0825100000000001</c:v>
                </c:pt>
                <c:pt idx="52558" formatCode="General">
                  <c:v>1.0825400000000001</c:v>
                </c:pt>
                <c:pt idx="52559" formatCode="General">
                  <c:v>1.08256</c:v>
                </c:pt>
                <c:pt idx="52560" formatCode="General">
                  <c:v>1.08257</c:v>
                </c:pt>
                <c:pt idx="52561" formatCode="General">
                  <c:v>1.0825899999999999</c:v>
                </c:pt>
                <c:pt idx="52562" formatCode="General">
                  <c:v>1.0826199999999999</c:v>
                </c:pt>
                <c:pt idx="52563" formatCode="General">
                  <c:v>1.08264</c:v>
                </c:pt>
                <c:pt idx="52564" formatCode="General">
                  <c:v>1.0826499999999999</c:v>
                </c:pt>
                <c:pt idx="52565" formatCode="General">
                  <c:v>1.0826800000000001</c:v>
                </c:pt>
                <c:pt idx="52566" formatCode="General">
                  <c:v>1.0827</c:v>
                </c:pt>
                <c:pt idx="52567" formatCode="General">
                  <c:v>1.0827199999999999</c:v>
                </c:pt>
                <c:pt idx="52568" formatCode="General">
                  <c:v>1.08274</c:v>
                </c:pt>
                <c:pt idx="52569" formatCode="General">
                  <c:v>1.0827599999999999</c:v>
                </c:pt>
                <c:pt idx="52570" formatCode="General">
                  <c:v>1.0827800000000001</c:v>
                </c:pt>
                <c:pt idx="52571" formatCode="General">
                  <c:v>1.0828100000000001</c:v>
                </c:pt>
                <c:pt idx="52572" formatCode="General">
                  <c:v>1.0828199999999999</c:v>
                </c:pt>
                <c:pt idx="52573" formatCode="General">
                  <c:v>1.08284</c:v>
                </c:pt>
                <c:pt idx="52574" formatCode="General">
                  <c:v>1.0828599999999999</c:v>
                </c:pt>
                <c:pt idx="52575" formatCode="General">
                  <c:v>1.0828899999999999</c:v>
                </c:pt>
                <c:pt idx="52576" formatCode="General">
                  <c:v>1.0829</c:v>
                </c:pt>
                <c:pt idx="52577" formatCode="General">
                  <c:v>1.0829299999999991</c:v>
                </c:pt>
                <c:pt idx="52578" formatCode="General">
                  <c:v>1.0829500000000001</c:v>
                </c:pt>
                <c:pt idx="52579" formatCode="General">
                  <c:v>1.08297</c:v>
                </c:pt>
                <c:pt idx="52580" formatCode="General">
                  <c:v>1.0829899999999999</c:v>
                </c:pt>
                <c:pt idx="52581" formatCode="General">
                  <c:v>1.08301</c:v>
                </c:pt>
                <c:pt idx="52582" formatCode="General">
                  <c:v>1.083029999999999</c:v>
                </c:pt>
                <c:pt idx="52583" formatCode="General">
                  <c:v>1.0830500000000001</c:v>
                </c:pt>
                <c:pt idx="52584" formatCode="General">
                  <c:v>1.08307</c:v>
                </c:pt>
                <c:pt idx="52585" formatCode="General">
                  <c:v>1.0830899999999999</c:v>
                </c:pt>
                <c:pt idx="52586" formatCode="General">
                  <c:v>1.08311</c:v>
                </c:pt>
                <c:pt idx="52587" formatCode="General">
                  <c:v>1.08314</c:v>
                </c:pt>
                <c:pt idx="52588" formatCode="General">
                  <c:v>1.0831500000000001</c:v>
                </c:pt>
                <c:pt idx="52589" formatCode="General">
                  <c:v>1.08317</c:v>
                </c:pt>
                <c:pt idx="52590" formatCode="General">
                  <c:v>1.0831899999999999</c:v>
                </c:pt>
                <c:pt idx="52591" formatCode="General">
                  <c:v>1.0832199999999998</c:v>
                </c:pt>
                <c:pt idx="52592" formatCode="General">
                  <c:v>1.083229999999999</c:v>
                </c:pt>
                <c:pt idx="52593" formatCode="General">
                  <c:v>1.08325</c:v>
                </c:pt>
                <c:pt idx="52594" formatCode="General">
                  <c:v>1.08328</c:v>
                </c:pt>
                <c:pt idx="52595" formatCode="General">
                  <c:v>1.083299999999999</c:v>
                </c:pt>
                <c:pt idx="52596" formatCode="General">
                  <c:v>1.0833199999999998</c:v>
                </c:pt>
                <c:pt idx="52597" formatCode="General">
                  <c:v>1.08334</c:v>
                </c:pt>
                <c:pt idx="52598" formatCode="General">
                  <c:v>1.0833599999999999</c:v>
                </c:pt>
                <c:pt idx="52599" formatCode="General">
                  <c:v>1.08338</c:v>
                </c:pt>
                <c:pt idx="52600" formatCode="General">
                  <c:v>1.083399999999999</c:v>
                </c:pt>
                <c:pt idx="52601" formatCode="General">
                  <c:v>1.0834199999999998</c:v>
                </c:pt>
                <c:pt idx="52602" formatCode="General">
                  <c:v>1.08344</c:v>
                </c:pt>
                <c:pt idx="52603" formatCode="General">
                  <c:v>1.0834599999999999</c:v>
                </c:pt>
                <c:pt idx="52604" formatCode="General">
                  <c:v>1.08348</c:v>
                </c:pt>
                <c:pt idx="52605" formatCode="General">
                  <c:v>1.083499999999999</c:v>
                </c:pt>
                <c:pt idx="52606" formatCode="General">
                  <c:v>1.0835299999999992</c:v>
                </c:pt>
                <c:pt idx="52607" formatCode="General">
                  <c:v>1.08355</c:v>
                </c:pt>
                <c:pt idx="52608" formatCode="General">
                  <c:v>1.0835599999999999</c:v>
                </c:pt>
                <c:pt idx="52609" formatCode="General">
                  <c:v>1.0835899999999998</c:v>
                </c:pt>
                <c:pt idx="52610" formatCode="General">
                  <c:v>1.08361</c:v>
                </c:pt>
                <c:pt idx="52611" formatCode="General">
                  <c:v>1.0836299999999992</c:v>
                </c:pt>
                <c:pt idx="52612" formatCode="General">
                  <c:v>1.083639999999999</c:v>
                </c:pt>
                <c:pt idx="52613" formatCode="General">
                  <c:v>1.083669999999999</c:v>
                </c:pt>
                <c:pt idx="52614" formatCode="General">
                  <c:v>1.0836899999999998</c:v>
                </c:pt>
                <c:pt idx="52615" formatCode="General">
                  <c:v>1.08371</c:v>
                </c:pt>
                <c:pt idx="52616" formatCode="General">
                  <c:v>1.0837299999999992</c:v>
                </c:pt>
                <c:pt idx="52617" formatCode="General">
                  <c:v>1.08375</c:v>
                </c:pt>
                <c:pt idx="52618" formatCode="General">
                  <c:v>1.083769999999999</c:v>
                </c:pt>
                <c:pt idx="52619" formatCode="General">
                  <c:v>1.0837899999999998</c:v>
                </c:pt>
                <c:pt idx="52620" formatCode="General">
                  <c:v>1.0838099999999991</c:v>
                </c:pt>
                <c:pt idx="52621" formatCode="General">
                  <c:v>1.0838299999999992</c:v>
                </c:pt>
                <c:pt idx="52622" formatCode="General">
                  <c:v>1.0838599999999998</c:v>
                </c:pt>
                <c:pt idx="52623" formatCode="General">
                  <c:v>1.083869999999999</c:v>
                </c:pt>
                <c:pt idx="52624" formatCode="General">
                  <c:v>1.0838899999999998</c:v>
                </c:pt>
                <c:pt idx="52625" formatCode="General">
                  <c:v>1.083909999999999</c:v>
                </c:pt>
                <c:pt idx="52626" formatCode="General">
                  <c:v>1.083939999999999</c:v>
                </c:pt>
                <c:pt idx="52627" formatCode="General">
                  <c:v>1.08395</c:v>
                </c:pt>
                <c:pt idx="52628" formatCode="General">
                  <c:v>1.0839699999999992</c:v>
                </c:pt>
                <c:pt idx="52629" formatCode="General">
                  <c:v>1.0840000000000001</c:v>
                </c:pt>
                <c:pt idx="52630" formatCode="General">
                  <c:v>1.08402</c:v>
                </c:pt>
                <c:pt idx="52631" formatCode="General">
                  <c:v>1.0840399999999999</c:v>
                </c:pt>
                <c:pt idx="52632" formatCode="General">
                  <c:v>1.08406</c:v>
                </c:pt>
                <c:pt idx="52633" formatCode="General">
                  <c:v>1.0840799999999999</c:v>
                </c:pt>
                <c:pt idx="52634" formatCode="General">
                  <c:v>1.0841000000000001</c:v>
                </c:pt>
                <c:pt idx="52635" formatCode="General">
                  <c:v>1.08412</c:v>
                </c:pt>
                <c:pt idx="52636" formatCode="General">
                  <c:v>1.0841400000000001</c:v>
                </c:pt>
                <c:pt idx="52637" formatCode="General">
                  <c:v>1.08416</c:v>
                </c:pt>
                <c:pt idx="52638" formatCode="General">
                  <c:v>1.08419</c:v>
                </c:pt>
                <c:pt idx="52639" formatCode="General">
                  <c:v>1.0842000000000001</c:v>
                </c:pt>
                <c:pt idx="52640" formatCode="General">
                  <c:v>1.08422</c:v>
                </c:pt>
                <c:pt idx="52641" formatCode="General">
                  <c:v>1.0842400000000001</c:v>
                </c:pt>
                <c:pt idx="52642" formatCode="General">
                  <c:v>1.0842700000000001</c:v>
                </c:pt>
                <c:pt idx="52643" formatCode="General">
                  <c:v>1.0842799999999999</c:v>
                </c:pt>
                <c:pt idx="52644" formatCode="General">
                  <c:v>1.0843100000000001</c:v>
                </c:pt>
                <c:pt idx="52645" formatCode="General">
                  <c:v>1.08433</c:v>
                </c:pt>
                <c:pt idx="52646" formatCode="General">
                  <c:v>1.0843499999999999</c:v>
                </c:pt>
                <c:pt idx="52647" formatCode="General">
                  <c:v>1.0843700000000001</c:v>
                </c:pt>
                <c:pt idx="52648" formatCode="General">
                  <c:v>1.08439</c:v>
                </c:pt>
                <c:pt idx="52649" formatCode="General">
                  <c:v>1.0844100000000001</c:v>
                </c:pt>
                <c:pt idx="52650" formatCode="General">
                  <c:v>1.08443</c:v>
                </c:pt>
                <c:pt idx="52651" formatCode="General">
                  <c:v>1.0844499999999999</c:v>
                </c:pt>
                <c:pt idx="52652" formatCode="General">
                  <c:v>1.08447</c:v>
                </c:pt>
                <c:pt idx="52653" formatCode="General">
                  <c:v>1.08449</c:v>
                </c:pt>
                <c:pt idx="52654" formatCode="General">
                  <c:v>1.0845100000000001</c:v>
                </c:pt>
                <c:pt idx="52655" formatCode="General">
                  <c:v>1.08453</c:v>
                </c:pt>
                <c:pt idx="52656" formatCode="General">
                  <c:v>1.0845499999999999</c:v>
                </c:pt>
                <c:pt idx="52657" formatCode="General">
                  <c:v>1.08457</c:v>
                </c:pt>
                <c:pt idx="52658" formatCode="General">
                  <c:v>1.0846</c:v>
                </c:pt>
                <c:pt idx="52659" formatCode="General">
                  <c:v>1.0846100000000001</c:v>
                </c:pt>
                <c:pt idx="52660" formatCode="General">
                  <c:v>1.08464</c:v>
                </c:pt>
                <c:pt idx="52661" formatCode="General">
                  <c:v>1.08466</c:v>
                </c:pt>
                <c:pt idx="52662" formatCode="General">
                  <c:v>1.0846800000000001</c:v>
                </c:pt>
                <c:pt idx="52663" formatCode="General">
                  <c:v>1.0846899999999999</c:v>
                </c:pt>
                <c:pt idx="52664" formatCode="General">
                  <c:v>1.0847199999999999</c:v>
                </c:pt>
                <c:pt idx="52665" formatCode="General">
                  <c:v>1.08474</c:v>
                </c:pt>
                <c:pt idx="52666" formatCode="General">
                  <c:v>1.0847599999999999</c:v>
                </c:pt>
                <c:pt idx="52667" formatCode="General">
                  <c:v>1.0847800000000001</c:v>
                </c:pt>
                <c:pt idx="52668" formatCode="General">
                  <c:v>1.0848</c:v>
                </c:pt>
                <c:pt idx="52669" formatCode="General">
                  <c:v>1.0848199999999999</c:v>
                </c:pt>
                <c:pt idx="52670" formatCode="General">
                  <c:v>1.0848500000000001</c:v>
                </c:pt>
                <c:pt idx="52671" formatCode="General">
                  <c:v>1.0848599999999999</c:v>
                </c:pt>
                <c:pt idx="52672" formatCode="General">
                  <c:v>1.0848800000000001</c:v>
                </c:pt>
                <c:pt idx="52673" formatCode="General">
                  <c:v>1.08491</c:v>
                </c:pt>
                <c:pt idx="52674" formatCode="General">
                  <c:v>1.0849299999999991</c:v>
                </c:pt>
                <c:pt idx="52675" formatCode="General">
                  <c:v>1.08494</c:v>
                </c:pt>
                <c:pt idx="52676" formatCode="General">
                  <c:v>1.0849599999999999</c:v>
                </c:pt>
                <c:pt idx="52677" formatCode="General">
                  <c:v>1.0849899999999999</c:v>
                </c:pt>
                <c:pt idx="52678" formatCode="General">
                  <c:v>1.08501</c:v>
                </c:pt>
                <c:pt idx="52679" formatCode="General">
                  <c:v>1.0850199999999999</c:v>
                </c:pt>
                <c:pt idx="52680" formatCode="General">
                  <c:v>1.0850500000000001</c:v>
                </c:pt>
                <c:pt idx="52681" formatCode="General">
                  <c:v>1.08507</c:v>
                </c:pt>
                <c:pt idx="52682" formatCode="General">
                  <c:v>1.0850899999999999</c:v>
                </c:pt>
                <c:pt idx="52683" formatCode="General">
                  <c:v>1.08511</c:v>
                </c:pt>
                <c:pt idx="52684" formatCode="General">
                  <c:v>1.085129999999999</c:v>
                </c:pt>
                <c:pt idx="52685" formatCode="General">
                  <c:v>1.0851500000000001</c:v>
                </c:pt>
                <c:pt idx="52686" formatCode="General">
                  <c:v>1.08517</c:v>
                </c:pt>
                <c:pt idx="52687" formatCode="General">
                  <c:v>1.0851899999999999</c:v>
                </c:pt>
                <c:pt idx="52688" formatCode="General">
                  <c:v>1.08521</c:v>
                </c:pt>
                <c:pt idx="52689" formatCode="General">
                  <c:v>1.085229999999999</c:v>
                </c:pt>
                <c:pt idx="52690" formatCode="General">
                  <c:v>1.08525</c:v>
                </c:pt>
                <c:pt idx="52691" formatCode="General">
                  <c:v>1.08527</c:v>
                </c:pt>
                <c:pt idx="52692" formatCode="General">
                  <c:v>1.085299999999999</c:v>
                </c:pt>
                <c:pt idx="52693" formatCode="General">
                  <c:v>1.0853199999999998</c:v>
                </c:pt>
                <c:pt idx="52694" formatCode="General">
                  <c:v>1.085329999999999</c:v>
                </c:pt>
                <c:pt idx="52695" formatCode="General">
                  <c:v>1.0853599999999999</c:v>
                </c:pt>
                <c:pt idx="52696" formatCode="General">
                  <c:v>1.08538</c:v>
                </c:pt>
                <c:pt idx="52697" formatCode="General">
                  <c:v>1.085399999999999</c:v>
                </c:pt>
                <c:pt idx="52698" formatCode="General">
                  <c:v>1.0854199999999998</c:v>
                </c:pt>
                <c:pt idx="52699" formatCode="General">
                  <c:v>1.08544</c:v>
                </c:pt>
                <c:pt idx="52700" formatCode="General">
                  <c:v>1.0854599999999999</c:v>
                </c:pt>
                <c:pt idx="52701" formatCode="General">
                  <c:v>1.08548</c:v>
                </c:pt>
                <c:pt idx="52702" formatCode="General">
                  <c:v>1.085499999999999</c:v>
                </c:pt>
                <c:pt idx="52703" formatCode="General">
                  <c:v>1.0855199999999998</c:v>
                </c:pt>
                <c:pt idx="52704" formatCode="General">
                  <c:v>1.0855399999999991</c:v>
                </c:pt>
                <c:pt idx="52705" formatCode="General">
                  <c:v>1.0855599999999999</c:v>
                </c:pt>
                <c:pt idx="52706" formatCode="General">
                  <c:v>1.08558</c:v>
                </c:pt>
                <c:pt idx="52707" formatCode="General">
                  <c:v>1.085599999999999</c:v>
                </c:pt>
                <c:pt idx="52708" formatCode="General">
                  <c:v>1.0856199999999998</c:v>
                </c:pt>
                <c:pt idx="52709" formatCode="General">
                  <c:v>1.08565</c:v>
                </c:pt>
                <c:pt idx="52710" formatCode="General">
                  <c:v>1.0856599999999998</c:v>
                </c:pt>
                <c:pt idx="52711" formatCode="General">
                  <c:v>1.0856899999999998</c:v>
                </c:pt>
                <c:pt idx="52712" formatCode="General">
                  <c:v>1.08571</c:v>
                </c:pt>
                <c:pt idx="52713" formatCode="General">
                  <c:v>1.0857299999999992</c:v>
                </c:pt>
                <c:pt idx="52714" formatCode="General">
                  <c:v>1.085739999999999</c:v>
                </c:pt>
                <c:pt idx="52715" formatCode="General">
                  <c:v>1.085769999999999</c:v>
                </c:pt>
                <c:pt idx="52716" formatCode="General">
                  <c:v>1.0857899999999998</c:v>
                </c:pt>
                <c:pt idx="52717" formatCode="General">
                  <c:v>1.0858099999999991</c:v>
                </c:pt>
                <c:pt idx="52718" formatCode="General">
                  <c:v>1.0858299999999992</c:v>
                </c:pt>
                <c:pt idx="52719" formatCode="General">
                  <c:v>1.08585</c:v>
                </c:pt>
                <c:pt idx="52720" formatCode="General">
                  <c:v>1.085869999999999</c:v>
                </c:pt>
                <c:pt idx="52721" formatCode="General">
                  <c:v>1.0858999999999992</c:v>
                </c:pt>
                <c:pt idx="52722" formatCode="General">
                  <c:v>1.085909999999999</c:v>
                </c:pt>
                <c:pt idx="52723" formatCode="General">
                  <c:v>1.0859299999999992</c:v>
                </c:pt>
                <c:pt idx="52724" formatCode="General">
                  <c:v>1.0859599999999998</c:v>
                </c:pt>
                <c:pt idx="52725" formatCode="General">
                  <c:v>1.0859799999999991</c:v>
                </c:pt>
                <c:pt idx="52726" formatCode="General">
                  <c:v>1.0859899999999998</c:v>
                </c:pt>
                <c:pt idx="52727" formatCode="General">
                  <c:v>1.0860099999999999</c:v>
                </c:pt>
                <c:pt idx="52728" formatCode="General">
                  <c:v>1.0860399999999999</c:v>
                </c:pt>
                <c:pt idx="52729" formatCode="General">
                  <c:v>1.08606</c:v>
                </c:pt>
                <c:pt idx="52730" formatCode="General">
                  <c:v>1.0860700000000001</c:v>
                </c:pt>
                <c:pt idx="52731" formatCode="General">
                  <c:v>1.0861000000000001</c:v>
                </c:pt>
                <c:pt idx="52732" formatCode="General">
                  <c:v>1.08612</c:v>
                </c:pt>
                <c:pt idx="52733" formatCode="General">
                  <c:v>1.0861400000000001</c:v>
                </c:pt>
                <c:pt idx="52734" formatCode="General">
                  <c:v>1.08616</c:v>
                </c:pt>
                <c:pt idx="52735" formatCode="General">
                  <c:v>1.0861799999999999</c:v>
                </c:pt>
                <c:pt idx="52736" formatCode="General">
                  <c:v>1.0862000000000001</c:v>
                </c:pt>
                <c:pt idx="52737" formatCode="General">
                  <c:v>1.08623</c:v>
                </c:pt>
                <c:pt idx="52738" formatCode="General">
                  <c:v>1.0862400000000001</c:v>
                </c:pt>
                <c:pt idx="52739" formatCode="General">
                  <c:v>1.08626</c:v>
                </c:pt>
                <c:pt idx="52740" formatCode="General">
                  <c:v>1.0862799999999999</c:v>
                </c:pt>
                <c:pt idx="52741" formatCode="General">
                  <c:v>1.0863100000000001</c:v>
                </c:pt>
                <c:pt idx="52742" formatCode="General">
                  <c:v>1.08632</c:v>
                </c:pt>
                <c:pt idx="52743" formatCode="General">
                  <c:v>1.0863499999999999</c:v>
                </c:pt>
                <c:pt idx="52744" formatCode="General">
                  <c:v>1.0863700000000001</c:v>
                </c:pt>
                <c:pt idx="52745" formatCode="General">
                  <c:v>1.08639</c:v>
                </c:pt>
                <c:pt idx="52746" formatCode="General">
                  <c:v>1.0864100000000001</c:v>
                </c:pt>
                <c:pt idx="52747" formatCode="General">
                  <c:v>1.08643</c:v>
                </c:pt>
                <c:pt idx="52748" formatCode="General">
                  <c:v>1.0864499999999999</c:v>
                </c:pt>
                <c:pt idx="52749" formatCode="General">
                  <c:v>1.08647</c:v>
                </c:pt>
                <c:pt idx="52750" formatCode="General">
                  <c:v>1.08649</c:v>
                </c:pt>
                <c:pt idx="52751" formatCode="General">
                  <c:v>1.0865100000000001</c:v>
                </c:pt>
                <c:pt idx="52752" formatCode="General">
                  <c:v>1.08653</c:v>
                </c:pt>
                <c:pt idx="52753" formatCode="General">
                  <c:v>1.08656</c:v>
                </c:pt>
                <c:pt idx="52754" formatCode="General">
                  <c:v>1.08657</c:v>
                </c:pt>
                <c:pt idx="52755" formatCode="General">
                  <c:v>1.0865899999999999</c:v>
                </c:pt>
                <c:pt idx="52756" formatCode="General">
                  <c:v>1.0866100000000001</c:v>
                </c:pt>
                <c:pt idx="52757" formatCode="General">
                  <c:v>1.08663</c:v>
                </c:pt>
                <c:pt idx="52758" formatCode="General">
                  <c:v>1.0866499999999999</c:v>
                </c:pt>
                <c:pt idx="52759" formatCode="General">
                  <c:v>1.08667</c:v>
                </c:pt>
                <c:pt idx="52760" formatCode="General">
                  <c:v>1.0867</c:v>
                </c:pt>
                <c:pt idx="52761" formatCode="General">
                  <c:v>1.0867100000000001</c:v>
                </c:pt>
                <c:pt idx="52762" formatCode="General">
                  <c:v>1.08674</c:v>
                </c:pt>
                <c:pt idx="52763" formatCode="General">
                  <c:v>1.0867599999999999</c:v>
                </c:pt>
                <c:pt idx="52764" formatCode="General">
                  <c:v>1.0867800000000001</c:v>
                </c:pt>
                <c:pt idx="52765" formatCode="General">
                  <c:v>1.0868</c:v>
                </c:pt>
                <c:pt idx="52766" formatCode="General">
                  <c:v>1.0868199999999999</c:v>
                </c:pt>
                <c:pt idx="52767" formatCode="General">
                  <c:v>1.08684</c:v>
                </c:pt>
                <c:pt idx="52768" formatCode="General">
                  <c:v>1.0868599999999999</c:v>
                </c:pt>
                <c:pt idx="52769" formatCode="General">
                  <c:v>1.0868800000000001</c:v>
                </c:pt>
                <c:pt idx="52770" formatCode="General">
                  <c:v>1.0869</c:v>
                </c:pt>
                <c:pt idx="52771" formatCode="General">
                  <c:v>1.0869199999999999</c:v>
                </c:pt>
                <c:pt idx="52772" formatCode="General">
                  <c:v>1.0869500000000001</c:v>
                </c:pt>
                <c:pt idx="52773" formatCode="General">
                  <c:v>1.0869599999999999</c:v>
                </c:pt>
                <c:pt idx="52774" formatCode="General">
                  <c:v>1.0869800000000001</c:v>
                </c:pt>
                <c:pt idx="52775" formatCode="General">
                  <c:v>1.08701</c:v>
                </c:pt>
                <c:pt idx="52776" formatCode="General">
                  <c:v>1.0870299999999991</c:v>
                </c:pt>
                <c:pt idx="52777" formatCode="General">
                  <c:v>1.08704</c:v>
                </c:pt>
                <c:pt idx="52778" formatCode="General">
                  <c:v>1.0870599999999999</c:v>
                </c:pt>
                <c:pt idx="52779" formatCode="General">
                  <c:v>1.0870899999999999</c:v>
                </c:pt>
                <c:pt idx="52780" formatCode="General">
                  <c:v>1.08711</c:v>
                </c:pt>
                <c:pt idx="52781" formatCode="General">
                  <c:v>1.0871199999999999</c:v>
                </c:pt>
                <c:pt idx="52782" formatCode="General">
                  <c:v>1.0871500000000001</c:v>
                </c:pt>
                <c:pt idx="52783" formatCode="General">
                  <c:v>1.08717</c:v>
                </c:pt>
                <c:pt idx="52784" formatCode="General">
                  <c:v>1.0871899999999999</c:v>
                </c:pt>
                <c:pt idx="52785" formatCode="General">
                  <c:v>1.08721</c:v>
                </c:pt>
                <c:pt idx="52786" formatCode="General">
                  <c:v>1.087229999999999</c:v>
                </c:pt>
                <c:pt idx="52787" formatCode="General">
                  <c:v>1.08725</c:v>
                </c:pt>
                <c:pt idx="52788" formatCode="General">
                  <c:v>1.08728</c:v>
                </c:pt>
                <c:pt idx="52789" formatCode="General">
                  <c:v>1.0872899999999999</c:v>
                </c:pt>
                <c:pt idx="52790" formatCode="General">
                  <c:v>1.08731</c:v>
                </c:pt>
                <c:pt idx="52791" formatCode="General">
                  <c:v>1.087329999999999</c:v>
                </c:pt>
                <c:pt idx="52792" formatCode="General">
                  <c:v>1.0873599999999999</c:v>
                </c:pt>
                <c:pt idx="52793" formatCode="General">
                  <c:v>1.0873699999999991</c:v>
                </c:pt>
                <c:pt idx="52794" formatCode="General">
                  <c:v>1.087399999999999</c:v>
                </c:pt>
                <c:pt idx="52795" formatCode="General">
                  <c:v>1.0874199999999998</c:v>
                </c:pt>
                <c:pt idx="52796" formatCode="General">
                  <c:v>1.08744</c:v>
                </c:pt>
                <c:pt idx="52797" formatCode="General">
                  <c:v>1.0874599999999999</c:v>
                </c:pt>
                <c:pt idx="52798" formatCode="General">
                  <c:v>1.08748</c:v>
                </c:pt>
                <c:pt idx="52799" formatCode="General">
                  <c:v>1.087499999999999</c:v>
                </c:pt>
                <c:pt idx="52800" formatCode="General">
                  <c:v>1.0875199999999998</c:v>
                </c:pt>
                <c:pt idx="52801" formatCode="General">
                  <c:v>1.08754</c:v>
                </c:pt>
                <c:pt idx="52802" formatCode="General">
                  <c:v>1.0875599999999999</c:v>
                </c:pt>
                <c:pt idx="52803" formatCode="General">
                  <c:v>1.08758</c:v>
                </c:pt>
                <c:pt idx="52804" formatCode="General">
                  <c:v>1.087599999999999</c:v>
                </c:pt>
                <c:pt idx="52805" formatCode="General">
                  <c:v>1.0876199999999998</c:v>
                </c:pt>
                <c:pt idx="52806" formatCode="General">
                  <c:v>1.0876399999999991</c:v>
                </c:pt>
                <c:pt idx="52807" formatCode="General">
                  <c:v>1.0876599999999998</c:v>
                </c:pt>
                <c:pt idx="52808" formatCode="General">
                  <c:v>1.0876899999999998</c:v>
                </c:pt>
                <c:pt idx="52809" formatCode="General">
                  <c:v>1.087699999999999</c:v>
                </c:pt>
                <c:pt idx="52810" formatCode="General">
                  <c:v>1.0877299999999992</c:v>
                </c:pt>
                <c:pt idx="52811" formatCode="General">
                  <c:v>1.08775</c:v>
                </c:pt>
                <c:pt idx="52812" formatCode="General">
                  <c:v>1.087769999999999</c:v>
                </c:pt>
                <c:pt idx="52813" formatCode="General">
                  <c:v>1.0877899999999998</c:v>
                </c:pt>
                <c:pt idx="52814" formatCode="General">
                  <c:v>1.0878099999999991</c:v>
                </c:pt>
                <c:pt idx="52815" formatCode="General">
                  <c:v>1.0878299999999992</c:v>
                </c:pt>
                <c:pt idx="52816" formatCode="General">
                  <c:v>1.08785</c:v>
                </c:pt>
                <c:pt idx="52817" formatCode="General">
                  <c:v>1.087869999999999</c:v>
                </c:pt>
                <c:pt idx="52818" formatCode="General">
                  <c:v>1.0878899999999998</c:v>
                </c:pt>
                <c:pt idx="52819" formatCode="General">
                  <c:v>1.087909999999999</c:v>
                </c:pt>
                <c:pt idx="52820" formatCode="General">
                  <c:v>1.0879299999999992</c:v>
                </c:pt>
                <c:pt idx="52821" formatCode="General">
                  <c:v>1.08795</c:v>
                </c:pt>
                <c:pt idx="52822" formatCode="General">
                  <c:v>1.0879699999999992</c:v>
                </c:pt>
                <c:pt idx="52823" formatCode="General">
                  <c:v>1.0880000000000001</c:v>
                </c:pt>
                <c:pt idx="52824" formatCode="General">
                  <c:v>1.0880099999999999</c:v>
                </c:pt>
                <c:pt idx="52825" formatCode="General">
                  <c:v>1.0880300000000001</c:v>
                </c:pt>
                <c:pt idx="52826" formatCode="General">
                  <c:v>1.08806</c:v>
                </c:pt>
                <c:pt idx="52827" formatCode="General">
                  <c:v>1.0880799999999999</c:v>
                </c:pt>
                <c:pt idx="52828" formatCode="General">
                  <c:v>1.08809</c:v>
                </c:pt>
                <c:pt idx="52829" formatCode="General">
                  <c:v>1.0881099999999999</c:v>
                </c:pt>
                <c:pt idx="52830" formatCode="General">
                  <c:v>1.0881400000000001</c:v>
                </c:pt>
                <c:pt idx="52831" formatCode="General">
                  <c:v>1.08816</c:v>
                </c:pt>
                <c:pt idx="52832" formatCode="General">
                  <c:v>1.0881700000000001</c:v>
                </c:pt>
                <c:pt idx="52833" formatCode="General">
                  <c:v>1.0882000000000001</c:v>
                </c:pt>
                <c:pt idx="52834" formatCode="General">
                  <c:v>1.08822</c:v>
                </c:pt>
                <c:pt idx="52835" formatCode="General">
                  <c:v>1.0882400000000001</c:v>
                </c:pt>
                <c:pt idx="52836" formatCode="General">
                  <c:v>1.08826</c:v>
                </c:pt>
                <c:pt idx="52837" formatCode="General">
                  <c:v>1.0882799999999999</c:v>
                </c:pt>
                <c:pt idx="52838" formatCode="General">
                  <c:v>1.0883</c:v>
                </c:pt>
                <c:pt idx="52839" formatCode="General">
                  <c:v>1.08833</c:v>
                </c:pt>
                <c:pt idx="52840" formatCode="General">
                  <c:v>1.0883400000000001</c:v>
                </c:pt>
                <c:pt idx="52841" formatCode="General">
                  <c:v>1.08836</c:v>
                </c:pt>
                <c:pt idx="52842" formatCode="General">
                  <c:v>1.0883799999999999</c:v>
                </c:pt>
                <c:pt idx="52843" formatCode="General">
                  <c:v>1.0884100000000001</c:v>
                </c:pt>
                <c:pt idx="52844" formatCode="General">
                  <c:v>1.0884199999999999</c:v>
                </c:pt>
                <c:pt idx="52845" formatCode="General">
                  <c:v>1.0884400000000001</c:v>
                </c:pt>
                <c:pt idx="52846" formatCode="General">
                  <c:v>1.08847</c:v>
                </c:pt>
                <c:pt idx="52847" formatCode="General">
                  <c:v>1.08849</c:v>
                </c:pt>
                <c:pt idx="52848" formatCode="General">
                  <c:v>1.0885100000000001</c:v>
                </c:pt>
                <c:pt idx="52849" formatCode="General">
                  <c:v>1.08853</c:v>
                </c:pt>
                <c:pt idx="52850" formatCode="General">
                  <c:v>1.0885499999999999</c:v>
                </c:pt>
                <c:pt idx="52851" formatCode="General">
                  <c:v>1.08857</c:v>
                </c:pt>
                <c:pt idx="52852" formatCode="General">
                  <c:v>1.0885899999999999</c:v>
                </c:pt>
                <c:pt idx="52853" formatCode="General">
                  <c:v>1.0886100000000001</c:v>
                </c:pt>
                <c:pt idx="52854" formatCode="General">
                  <c:v>1.08863</c:v>
                </c:pt>
                <c:pt idx="52855" formatCode="General">
                  <c:v>1.0886499999999999</c:v>
                </c:pt>
                <c:pt idx="52856" formatCode="General">
                  <c:v>1.08867</c:v>
                </c:pt>
                <c:pt idx="52857" formatCode="General">
                  <c:v>1.0886899999999999</c:v>
                </c:pt>
                <c:pt idx="52858" formatCode="General">
                  <c:v>1.0887100000000001</c:v>
                </c:pt>
                <c:pt idx="52859" formatCode="General">
                  <c:v>1.08874</c:v>
                </c:pt>
                <c:pt idx="52860" formatCode="General">
                  <c:v>1.0887500000000001</c:v>
                </c:pt>
                <c:pt idx="52861" formatCode="General">
                  <c:v>1.0887800000000001</c:v>
                </c:pt>
                <c:pt idx="52862" formatCode="General">
                  <c:v>1.0888</c:v>
                </c:pt>
                <c:pt idx="52863" formatCode="General">
                  <c:v>1.0888199999999999</c:v>
                </c:pt>
                <c:pt idx="52864" formatCode="General">
                  <c:v>1.08884</c:v>
                </c:pt>
                <c:pt idx="52865" formatCode="General">
                  <c:v>1.0888599999999999</c:v>
                </c:pt>
                <c:pt idx="52866" formatCode="General">
                  <c:v>1.0888800000000001</c:v>
                </c:pt>
                <c:pt idx="52867" formatCode="General">
                  <c:v>1.0889</c:v>
                </c:pt>
                <c:pt idx="52868" formatCode="General">
                  <c:v>1.0889199999999999</c:v>
                </c:pt>
                <c:pt idx="52869" formatCode="General">
                  <c:v>1.08894</c:v>
                </c:pt>
                <c:pt idx="52870" formatCode="General">
                  <c:v>1.0889599999999999</c:v>
                </c:pt>
                <c:pt idx="52871" formatCode="General">
                  <c:v>1.0889800000000001</c:v>
                </c:pt>
                <c:pt idx="52872" formatCode="General">
                  <c:v>1.089</c:v>
                </c:pt>
                <c:pt idx="52873" formatCode="General">
                  <c:v>1.0890199999999999</c:v>
                </c:pt>
                <c:pt idx="52874" formatCode="General">
                  <c:v>1.08904</c:v>
                </c:pt>
                <c:pt idx="52875" formatCode="General">
                  <c:v>1.08907</c:v>
                </c:pt>
                <c:pt idx="52876" formatCode="General">
                  <c:v>1.08908</c:v>
                </c:pt>
                <c:pt idx="52877" formatCode="General">
                  <c:v>1.08911</c:v>
                </c:pt>
                <c:pt idx="52878" formatCode="General">
                  <c:v>1.089129999999999</c:v>
                </c:pt>
                <c:pt idx="52879" formatCode="General">
                  <c:v>1.0891500000000001</c:v>
                </c:pt>
                <c:pt idx="52880" formatCode="General">
                  <c:v>1.0891599999999999</c:v>
                </c:pt>
                <c:pt idx="52881" formatCode="General">
                  <c:v>1.0891899999999999</c:v>
                </c:pt>
                <c:pt idx="52882" formatCode="General">
                  <c:v>1.08921</c:v>
                </c:pt>
                <c:pt idx="52883" formatCode="General">
                  <c:v>1.089229999999999</c:v>
                </c:pt>
                <c:pt idx="52884" formatCode="General">
                  <c:v>1.0892500000000001</c:v>
                </c:pt>
                <c:pt idx="52885" formatCode="General">
                  <c:v>1.08927</c:v>
                </c:pt>
                <c:pt idx="52886" formatCode="General">
                  <c:v>1.0892899999999999</c:v>
                </c:pt>
                <c:pt idx="52887" formatCode="General">
                  <c:v>1.0893199999999998</c:v>
                </c:pt>
                <c:pt idx="52888" formatCode="General">
                  <c:v>1.089329999999999</c:v>
                </c:pt>
                <c:pt idx="52889" formatCode="General">
                  <c:v>1.08935</c:v>
                </c:pt>
                <c:pt idx="52890" formatCode="General">
                  <c:v>1.08938</c:v>
                </c:pt>
                <c:pt idx="52891" formatCode="General">
                  <c:v>1.0893899999999999</c:v>
                </c:pt>
                <c:pt idx="52892" formatCode="General">
                  <c:v>1.08941</c:v>
                </c:pt>
                <c:pt idx="52893" formatCode="General">
                  <c:v>1.089429999999999</c:v>
                </c:pt>
                <c:pt idx="52894" formatCode="General">
                  <c:v>1.0894599999999999</c:v>
                </c:pt>
                <c:pt idx="52895" formatCode="General">
                  <c:v>1.0894699999999991</c:v>
                </c:pt>
                <c:pt idx="52896" formatCode="General">
                  <c:v>1.0894899999999998</c:v>
                </c:pt>
                <c:pt idx="52897" formatCode="General">
                  <c:v>1.0895199999999998</c:v>
                </c:pt>
                <c:pt idx="52898" formatCode="General">
                  <c:v>1.08954</c:v>
                </c:pt>
                <c:pt idx="52899" formatCode="General">
                  <c:v>1.0895599999999999</c:v>
                </c:pt>
                <c:pt idx="52900" formatCode="General">
                  <c:v>1.08958</c:v>
                </c:pt>
                <c:pt idx="52901" formatCode="General">
                  <c:v>1.089599999999999</c:v>
                </c:pt>
                <c:pt idx="52902" formatCode="General">
                  <c:v>1.0896199999999998</c:v>
                </c:pt>
                <c:pt idx="52903" formatCode="General">
                  <c:v>1.0896399999999991</c:v>
                </c:pt>
                <c:pt idx="52904" formatCode="General">
                  <c:v>1.0896599999999999</c:v>
                </c:pt>
                <c:pt idx="52905" formatCode="General">
                  <c:v>1.08968</c:v>
                </c:pt>
                <c:pt idx="52906" formatCode="General">
                  <c:v>1.089699999999999</c:v>
                </c:pt>
                <c:pt idx="52907" formatCode="General">
                  <c:v>1.0897199999999998</c:v>
                </c:pt>
                <c:pt idx="52908" formatCode="General">
                  <c:v>1.089739999999999</c:v>
                </c:pt>
                <c:pt idx="52909" formatCode="General">
                  <c:v>1.089769999999999</c:v>
                </c:pt>
                <c:pt idx="52910" formatCode="General">
                  <c:v>1.0897899999999998</c:v>
                </c:pt>
                <c:pt idx="52911" formatCode="General">
                  <c:v>1.0897999999999992</c:v>
                </c:pt>
                <c:pt idx="52912" formatCode="General">
                  <c:v>1.0898299999999992</c:v>
                </c:pt>
                <c:pt idx="52913" formatCode="General">
                  <c:v>1.08985</c:v>
                </c:pt>
                <c:pt idx="52914" formatCode="General">
                  <c:v>1.089869999999999</c:v>
                </c:pt>
                <c:pt idx="52915" formatCode="General">
                  <c:v>1.08988</c:v>
                </c:pt>
                <c:pt idx="52916" formatCode="General">
                  <c:v>1.089909999999999</c:v>
                </c:pt>
                <c:pt idx="52917" formatCode="General">
                  <c:v>1.0899299999999992</c:v>
                </c:pt>
                <c:pt idx="52918" formatCode="General">
                  <c:v>1.08995</c:v>
                </c:pt>
                <c:pt idx="52919" formatCode="General">
                  <c:v>1.0899699999999992</c:v>
                </c:pt>
                <c:pt idx="52920" formatCode="General">
                  <c:v>1.0899899999999998</c:v>
                </c:pt>
                <c:pt idx="52921" formatCode="General">
                  <c:v>1.0900099999999999</c:v>
                </c:pt>
                <c:pt idx="52922" formatCode="General">
                  <c:v>1.0900300000000001</c:v>
                </c:pt>
                <c:pt idx="52923" formatCode="General">
                  <c:v>1.0900500000000009</c:v>
                </c:pt>
                <c:pt idx="52924" formatCode="General">
                  <c:v>1.0900700000000001</c:v>
                </c:pt>
                <c:pt idx="52925" formatCode="General">
                  <c:v>1.09009</c:v>
                </c:pt>
                <c:pt idx="52926" formatCode="General">
                  <c:v>1.09012</c:v>
                </c:pt>
                <c:pt idx="52927" formatCode="General">
                  <c:v>1.09013</c:v>
                </c:pt>
                <c:pt idx="52928" formatCode="General">
                  <c:v>1.09016</c:v>
                </c:pt>
                <c:pt idx="52929" formatCode="General">
                  <c:v>1.0901799999999999</c:v>
                </c:pt>
                <c:pt idx="52930" formatCode="General">
                  <c:v>1.0902000000000001</c:v>
                </c:pt>
                <c:pt idx="52931" formatCode="General">
                  <c:v>1.0902099999999999</c:v>
                </c:pt>
                <c:pt idx="52932" formatCode="General">
                  <c:v>1.0902400000000001</c:v>
                </c:pt>
                <c:pt idx="52933" formatCode="General">
                  <c:v>1.09026</c:v>
                </c:pt>
                <c:pt idx="52934" formatCode="General">
                  <c:v>1.0902799999999999</c:v>
                </c:pt>
                <c:pt idx="52935" formatCode="General">
                  <c:v>1.0903</c:v>
                </c:pt>
                <c:pt idx="52936" formatCode="General">
                  <c:v>1.09032</c:v>
                </c:pt>
                <c:pt idx="52937" formatCode="General">
                  <c:v>1.0903400000000001</c:v>
                </c:pt>
                <c:pt idx="52938" formatCode="General">
                  <c:v>1.0903700000000001</c:v>
                </c:pt>
                <c:pt idx="52939" formatCode="General">
                  <c:v>1.0903799999999999</c:v>
                </c:pt>
                <c:pt idx="52940" formatCode="General">
                  <c:v>1.0904</c:v>
                </c:pt>
                <c:pt idx="52941" formatCode="General">
                  <c:v>1.09043</c:v>
                </c:pt>
                <c:pt idx="52942" formatCode="General">
                  <c:v>1.0904499999999999</c:v>
                </c:pt>
                <c:pt idx="52943" formatCode="General">
                  <c:v>1.09046</c:v>
                </c:pt>
                <c:pt idx="52944" formatCode="General">
                  <c:v>1.0904799999999999</c:v>
                </c:pt>
                <c:pt idx="52945" formatCode="General">
                  <c:v>1.0905100000000001</c:v>
                </c:pt>
                <c:pt idx="52946" formatCode="General">
                  <c:v>1.09053</c:v>
                </c:pt>
                <c:pt idx="52947" formatCode="General">
                  <c:v>1.0905400000000001</c:v>
                </c:pt>
                <c:pt idx="52948" formatCode="General">
                  <c:v>1.09057</c:v>
                </c:pt>
                <c:pt idx="52949" formatCode="General">
                  <c:v>1.0905899999999999</c:v>
                </c:pt>
                <c:pt idx="52950" formatCode="General">
                  <c:v>1.0906100000000001</c:v>
                </c:pt>
                <c:pt idx="52951" formatCode="General">
                  <c:v>1.09063</c:v>
                </c:pt>
                <c:pt idx="52952" formatCode="General">
                  <c:v>1.0906499999999999</c:v>
                </c:pt>
                <c:pt idx="52953" formatCode="General">
                  <c:v>1.09067</c:v>
                </c:pt>
                <c:pt idx="52954" formatCode="General">
                  <c:v>1.0906899999999999</c:v>
                </c:pt>
                <c:pt idx="52955" formatCode="General">
                  <c:v>1.0907100000000001</c:v>
                </c:pt>
                <c:pt idx="52956" formatCode="General">
                  <c:v>1.09073</c:v>
                </c:pt>
                <c:pt idx="52957" formatCode="General">
                  <c:v>1.0907500000000001</c:v>
                </c:pt>
                <c:pt idx="52958" formatCode="General">
                  <c:v>1.09077</c:v>
                </c:pt>
                <c:pt idx="52959" formatCode="General">
                  <c:v>1.0907899999999999</c:v>
                </c:pt>
                <c:pt idx="52960" formatCode="General">
                  <c:v>1.0908199999999999</c:v>
                </c:pt>
                <c:pt idx="52961" formatCode="General">
                  <c:v>1.09084</c:v>
                </c:pt>
                <c:pt idx="52962" formatCode="General">
                  <c:v>1.0908500000000001</c:v>
                </c:pt>
                <c:pt idx="52963" formatCode="General">
                  <c:v>1.0908800000000001</c:v>
                </c:pt>
                <c:pt idx="52964" formatCode="General">
                  <c:v>1.0909</c:v>
                </c:pt>
                <c:pt idx="52965" formatCode="General">
                  <c:v>1.0909199999999999</c:v>
                </c:pt>
                <c:pt idx="52966" formatCode="General">
                  <c:v>1.09093</c:v>
                </c:pt>
                <c:pt idx="52967" formatCode="General">
                  <c:v>1.0909599999999999</c:v>
                </c:pt>
                <c:pt idx="52968" formatCode="General">
                  <c:v>1.0909800000000001</c:v>
                </c:pt>
                <c:pt idx="52969" formatCode="General">
                  <c:v>1.091</c:v>
                </c:pt>
                <c:pt idx="52970" formatCode="General">
                  <c:v>1.0910199999999999</c:v>
                </c:pt>
                <c:pt idx="52971" formatCode="General">
                  <c:v>1.09104</c:v>
                </c:pt>
                <c:pt idx="52972" formatCode="General">
                  <c:v>1.0910599999999999</c:v>
                </c:pt>
                <c:pt idx="52973" formatCode="General">
                  <c:v>1.09108</c:v>
                </c:pt>
                <c:pt idx="52974" formatCode="General">
                  <c:v>1.0911</c:v>
                </c:pt>
                <c:pt idx="52975" formatCode="General">
                  <c:v>1.0911199999999999</c:v>
                </c:pt>
                <c:pt idx="52976" formatCode="General">
                  <c:v>1.0911500000000001</c:v>
                </c:pt>
                <c:pt idx="52977" formatCode="General">
                  <c:v>1.09117</c:v>
                </c:pt>
                <c:pt idx="52978" formatCode="General">
                  <c:v>1.09118</c:v>
                </c:pt>
                <c:pt idx="52979" formatCode="General">
                  <c:v>1.09121</c:v>
                </c:pt>
                <c:pt idx="52980" formatCode="General">
                  <c:v>1.091229999999999</c:v>
                </c:pt>
                <c:pt idx="52981" formatCode="General">
                  <c:v>1.0912500000000001</c:v>
                </c:pt>
                <c:pt idx="52982" formatCode="General">
                  <c:v>1.09127</c:v>
                </c:pt>
                <c:pt idx="52983" formatCode="General">
                  <c:v>1.0912899999999999</c:v>
                </c:pt>
                <c:pt idx="52984" formatCode="General">
                  <c:v>1.09131</c:v>
                </c:pt>
                <c:pt idx="52985" formatCode="General">
                  <c:v>1.091329999999999</c:v>
                </c:pt>
                <c:pt idx="52986" formatCode="General">
                  <c:v>1.09135</c:v>
                </c:pt>
                <c:pt idx="52987" formatCode="General">
                  <c:v>1.09137</c:v>
                </c:pt>
                <c:pt idx="52988" formatCode="General">
                  <c:v>1.0913899999999999</c:v>
                </c:pt>
                <c:pt idx="52989" formatCode="General">
                  <c:v>1.0914199999999998</c:v>
                </c:pt>
                <c:pt idx="52990" formatCode="General">
                  <c:v>1.091429999999999</c:v>
                </c:pt>
                <c:pt idx="52991" formatCode="General">
                  <c:v>1.09145</c:v>
                </c:pt>
                <c:pt idx="52992" formatCode="General">
                  <c:v>1.09148</c:v>
                </c:pt>
                <c:pt idx="52993" formatCode="General">
                  <c:v>1.091499999999999</c:v>
                </c:pt>
                <c:pt idx="52994" formatCode="General">
                  <c:v>1.09151</c:v>
                </c:pt>
                <c:pt idx="52995" formatCode="General">
                  <c:v>1.091529999999999</c:v>
                </c:pt>
                <c:pt idx="52996" formatCode="General">
                  <c:v>1.0915599999999999</c:v>
                </c:pt>
                <c:pt idx="52997" formatCode="General">
                  <c:v>1.09158</c:v>
                </c:pt>
                <c:pt idx="52998" formatCode="General">
                  <c:v>1.0915899999999998</c:v>
                </c:pt>
                <c:pt idx="52999" formatCode="General">
                  <c:v>1.0916199999999998</c:v>
                </c:pt>
                <c:pt idx="53000" formatCode="General">
                  <c:v>1.0916399999999991</c:v>
                </c:pt>
                <c:pt idx="53001" formatCode="General">
                  <c:v>1.0916599999999999</c:v>
                </c:pt>
                <c:pt idx="53002" formatCode="General">
                  <c:v>1.09168</c:v>
                </c:pt>
                <c:pt idx="53003" formatCode="General">
                  <c:v>1.091699999999999</c:v>
                </c:pt>
                <c:pt idx="53004" formatCode="General">
                  <c:v>1.0917199999999998</c:v>
                </c:pt>
                <c:pt idx="53005" formatCode="General">
                  <c:v>1.09175</c:v>
                </c:pt>
                <c:pt idx="53006" formatCode="General">
                  <c:v>1.0917599999999998</c:v>
                </c:pt>
                <c:pt idx="53007" formatCode="General">
                  <c:v>1.09178</c:v>
                </c:pt>
                <c:pt idx="53008" formatCode="General">
                  <c:v>1.0917999999999992</c:v>
                </c:pt>
                <c:pt idx="53009" formatCode="General">
                  <c:v>1.0918299999999992</c:v>
                </c:pt>
                <c:pt idx="53010" formatCode="General">
                  <c:v>1.091839999999999</c:v>
                </c:pt>
                <c:pt idx="53011" formatCode="General">
                  <c:v>1.091869999999999</c:v>
                </c:pt>
                <c:pt idx="53012" formatCode="General">
                  <c:v>1.0918899999999998</c:v>
                </c:pt>
                <c:pt idx="53013" formatCode="General">
                  <c:v>1.091909999999999</c:v>
                </c:pt>
                <c:pt idx="53014" formatCode="General">
                  <c:v>1.0919299999999992</c:v>
                </c:pt>
                <c:pt idx="53015" formatCode="General">
                  <c:v>1.09195</c:v>
                </c:pt>
                <c:pt idx="53016" formatCode="General">
                  <c:v>1.0919699999999992</c:v>
                </c:pt>
                <c:pt idx="53017" formatCode="General">
                  <c:v>1.0919899999999998</c:v>
                </c:pt>
                <c:pt idx="53018" formatCode="General">
                  <c:v>1.0920099999999999</c:v>
                </c:pt>
                <c:pt idx="53019" formatCode="General">
                  <c:v>1.0920300000000001</c:v>
                </c:pt>
                <c:pt idx="53020" formatCode="General">
                  <c:v>1.0920500000000009</c:v>
                </c:pt>
                <c:pt idx="53021" formatCode="General">
                  <c:v>1.0920700000000001</c:v>
                </c:pt>
                <c:pt idx="53022" formatCode="General">
                  <c:v>1.09209</c:v>
                </c:pt>
                <c:pt idx="53023" formatCode="General">
                  <c:v>1.0921099999999999</c:v>
                </c:pt>
                <c:pt idx="53024" formatCode="General">
                  <c:v>1.09213</c:v>
                </c:pt>
                <c:pt idx="53025" formatCode="General">
                  <c:v>1.0921500000000008</c:v>
                </c:pt>
                <c:pt idx="53026" formatCode="General">
                  <c:v>1.0921700000000001</c:v>
                </c:pt>
                <c:pt idx="53027" formatCode="General">
                  <c:v>1.0922000000000001</c:v>
                </c:pt>
                <c:pt idx="53028" formatCode="General">
                  <c:v>1.09222</c:v>
                </c:pt>
                <c:pt idx="53029" formatCode="General">
                  <c:v>1.09223</c:v>
                </c:pt>
                <c:pt idx="53030" formatCode="General">
                  <c:v>1.0922499999999999</c:v>
                </c:pt>
                <c:pt idx="53031" formatCode="General">
                  <c:v>1.0922799999999999</c:v>
                </c:pt>
                <c:pt idx="53032" formatCode="General">
                  <c:v>1.0923</c:v>
                </c:pt>
                <c:pt idx="53033" formatCode="General">
                  <c:v>1.09232</c:v>
                </c:pt>
                <c:pt idx="53034" formatCode="General">
                  <c:v>1.0923400000000001</c:v>
                </c:pt>
                <c:pt idx="53035" formatCode="General">
                  <c:v>1.09236</c:v>
                </c:pt>
                <c:pt idx="53036" formatCode="General">
                  <c:v>1.0923799999999999</c:v>
                </c:pt>
                <c:pt idx="53037" formatCode="General">
                  <c:v>1.0924</c:v>
                </c:pt>
                <c:pt idx="53038" formatCode="General">
                  <c:v>1.0924199999999999</c:v>
                </c:pt>
                <c:pt idx="53039" formatCode="General">
                  <c:v>1.0924400000000001</c:v>
                </c:pt>
                <c:pt idx="53040" formatCode="General">
                  <c:v>1.0924700000000001</c:v>
                </c:pt>
                <c:pt idx="53041" formatCode="General">
                  <c:v>1.0924799999999999</c:v>
                </c:pt>
                <c:pt idx="53042" formatCode="General">
                  <c:v>1.0925</c:v>
                </c:pt>
                <c:pt idx="53043" formatCode="General">
                  <c:v>1.09253</c:v>
                </c:pt>
                <c:pt idx="53044" formatCode="General">
                  <c:v>1.0925499999999999</c:v>
                </c:pt>
                <c:pt idx="53045" formatCode="General">
                  <c:v>1.09256</c:v>
                </c:pt>
                <c:pt idx="53046" formatCode="General">
                  <c:v>1.0925800000000001</c:v>
                </c:pt>
                <c:pt idx="53047" formatCode="General">
                  <c:v>1.0926100000000001</c:v>
                </c:pt>
                <c:pt idx="53048" formatCode="General">
                  <c:v>1.09263</c:v>
                </c:pt>
                <c:pt idx="53049" formatCode="General">
                  <c:v>1.0926499999999999</c:v>
                </c:pt>
                <c:pt idx="53050" formatCode="General">
                  <c:v>1.09267</c:v>
                </c:pt>
                <c:pt idx="53051" formatCode="General">
                  <c:v>1.0926899999999999</c:v>
                </c:pt>
                <c:pt idx="53052" formatCode="General">
                  <c:v>1.0927100000000001</c:v>
                </c:pt>
                <c:pt idx="53053" formatCode="General">
                  <c:v>1.09273</c:v>
                </c:pt>
                <c:pt idx="53054" formatCode="General">
                  <c:v>1.0927500000000001</c:v>
                </c:pt>
                <c:pt idx="53055" formatCode="General">
                  <c:v>1.09277</c:v>
                </c:pt>
                <c:pt idx="53056" formatCode="General">
                  <c:v>1.0928</c:v>
                </c:pt>
                <c:pt idx="53057" formatCode="General">
                  <c:v>1.0928100000000001</c:v>
                </c:pt>
                <c:pt idx="53058" formatCode="General">
                  <c:v>1.09283</c:v>
                </c:pt>
                <c:pt idx="53059" formatCode="General">
                  <c:v>1.0928500000000001</c:v>
                </c:pt>
                <c:pt idx="53060" formatCode="General">
                  <c:v>1.0928800000000001</c:v>
                </c:pt>
                <c:pt idx="53061" formatCode="General">
                  <c:v>1.0928899999999999</c:v>
                </c:pt>
                <c:pt idx="53062" formatCode="General">
                  <c:v>1.09291</c:v>
                </c:pt>
                <c:pt idx="53063" formatCode="General">
                  <c:v>1.09294</c:v>
                </c:pt>
                <c:pt idx="53064" formatCode="General">
                  <c:v>1.0929599999999999</c:v>
                </c:pt>
                <c:pt idx="53065" formatCode="General">
                  <c:v>1.0929800000000001</c:v>
                </c:pt>
                <c:pt idx="53066" formatCode="General">
                  <c:v>1.093</c:v>
                </c:pt>
                <c:pt idx="53067" formatCode="General">
                  <c:v>1.0930199999999999</c:v>
                </c:pt>
                <c:pt idx="53068" formatCode="General">
                  <c:v>1.09304</c:v>
                </c:pt>
                <c:pt idx="53069" formatCode="General">
                  <c:v>1.0930599999999999</c:v>
                </c:pt>
                <c:pt idx="53070" formatCode="General">
                  <c:v>1.0930800000000001</c:v>
                </c:pt>
                <c:pt idx="53071" formatCode="General">
                  <c:v>1.0931</c:v>
                </c:pt>
                <c:pt idx="53072" formatCode="General">
                  <c:v>1.0931199999999999</c:v>
                </c:pt>
                <c:pt idx="53073" formatCode="General">
                  <c:v>1.09314</c:v>
                </c:pt>
                <c:pt idx="53074" formatCode="General">
                  <c:v>1.0931599999999999</c:v>
                </c:pt>
                <c:pt idx="53075" formatCode="General">
                  <c:v>1.0931899999999999</c:v>
                </c:pt>
                <c:pt idx="53076" formatCode="General">
                  <c:v>1.09321</c:v>
                </c:pt>
                <c:pt idx="53077" formatCode="General">
                  <c:v>1.0932199999999999</c:v>
                </c:pt>
                <c:pt idx="53078" formatCode="General">
                  <c:v>1.0932500000000001</c:v>
                </c:pt>
                <c:pt idx="53079" formatCode="General">
                  <c:v>1.09327</c:v>
                </c:pt>
                <c:pt idx="53080" formatCode="General">
                  <c:v>1.0932899999999999</c:v>
                </c:pt>
                <c:pt idx="53081" formatCode="General">
                  <c:v>1.0932999999999991</c:v>
                </c:pt>
                <c:pt idx="53082" formatCode="General">
                  <c:v>1.093329999999999</c:v>
                </c:pt>
                <c:pt idx="53083" formatCode="General">
                  <c:v>1.09335</c:v>
                </c:pt>
                <c:pt idx="53084" formatCode="General">
                  <c:v>1.09337</c:v>
                </c:pt>
                <c:pt idx="53085" formatCode="General">
                  <c:v>1.0933899999999999</c:v>
                </c:pt>
                <c:pt idx="53086" formatCode="General">
                  <c:v>1.09341</c:v>
                </c:pt>
                <c:pt idx="53087" formatCode="General">
                  <c:v>1.093429999999999</c:v>
                </c:pt>
                <c:pt idx="53088" formatCode="General">
                  <c:v>1.09345</c:v>
                </c:pt>
                <c:pt idx="53089" formatCode="General">
                  <c:v>1.0934699999999991</c:v>
                </c:pt>
                <c:pt idx="53090" formatCode="General">
                  <c:v>1.0934899999999999</c:v>
                </c:pt>
                <c:pt idx="53091" formatCode="General">
                  <c:v>1.09351</c:v>
                </c:pt>
                <c:pt idx="53092" formatCode="General">
                  <c:v>1.093529999999999</c:v>
                </c:pt>
                <c:pt idx="53093" formatCode="General">
                  <c:v>1.09355</c:v>
                </c:pt>
                <c:pt idx="53094" formatCode="General">
                  <c:v>1.09358</c:v>
                </c:pt>
                <c:pt idx="53095" formatCode="General">
                  <c:v>1.093599999999999</c:v>
                </c:pt>
                <c:pt idx="53096" formatCode="General">
                  <c:v>1.09361</c:v>
                </c:pt>
                <c:pt idx="53097" formatCode="General">
                  <c:v>1.0936299999999992</c:v>
                </c:pt>
                <c:pt idx="53098" formatCode="General">
                  <c:v>1.0936599999999999</c:v>
                </c:pt>
                <c:pt idx="53099" formatCode="General">
                  <c:v>1.09368</c:v>
                </c:pt>
                <c:pt idx="53100" formatCode="General">
                  <c:v>1.093699999999999</c:v>
                </c:pt>
                <c:pt idx="53101" formatCode="General">
                  <c:v>1.0937199999999998</c:v>
                </c:pt>
                <c:pt idx="53102" formatCode="General">
                  <c:v>1.093739999999999</c:v>
                </c:pt>
                <c:pt idx="53103" formatCode="General">
                  <c:v>1.0937599999999998</c:v>
                </c:pt>
                <c:pt idx="53104" formatCode="General">
                  <c:v>1.09378</c:v>
                </c:pt>
                <c:pt idx="53105" formatCode="General">
                  <c:v>1.0937999999999992</c:v>
                </c:pt>
                <c:pt idx="53106" formatCode="General">
                  <c:v>1.0938199999999998</c:v>
                </c:pt>
                <c:pt idx="53107" formatCode="General">
                  <c:v>1.09385</c:v>
                </c:pt>
                <c:pt idx="53108" formatCode="General">
                  <c:v>1.0938599999999998</c:v>
                </c:pt>
                <c:pt idx="53109" formatCode="General">
                  <c:v>1.09388</c:v>
                </c:pt>
                <c:pt idx="53110" formatCode="General">
                  <c:v>1.0938999999999992</c:v>
                </c:pt>
                <c:pt idx="53111" formatCode="General">
                  <c:v>1.0939299999999992</c:v>
                </c:pt>
                <c:pt idx="53112" formatCode="General">
                  <c:v>1.093939999999999</c:v>
                </c:pt>
                <c:pt idx="53113" formatCode="General">
                  <c:v>1.0939599999999998</c:v>
                </c:pt>
                <c:pt idx="53114" formatCode="General">
                  <c:v>1.0939899999999998</c:v>
                </c:pt>
                <c:pt idx="53115" formatCode="General">
                  <c:v>1.0940099999999999</c:v>
                </c:pt>
                <c:pt idx="53116" formatCode="General">
                  <c:v>1.0940300000000001</c:v>
                </c:pt>
                <c:pt idx="53117" formatCode="General">
                  <c:v>1.0940500000000009</c:v>
                </c:pt>
                <c:pt idx="53118" formatCode="General">
                  <c:v>1.0940700000000001</c:v>
                </c:pt>
                <c:pt idx="53119" formatCode="General">
                  <c:v>1.09409</c:v>
                </c:pt>
                <c:pt idx="53120" formatCode="General">
                  <c:v>1.0941099999999999</c:v>
                </c:pt>
                <c:pt idx="53121" formatCode="General">
                  <c:v>1.09413</c:v>
                </c:pt>
                <c:pt idx="53122" formatCode="General">
                  <c:v>1.0941500000000008</c:v>
                </c:pt>
                <c:pt idx="53123" formatCode="General">
                  <c:v>1.0941700000000001</c:v>
                </c:pt>
                <c:pt idx="53124" formatCode="General">
                  <c:v>1.09419</c:v>
                </c:pt>
                <c:pt idx="53125" formatCode="General">
                  <c:v>1.0942099999999999</c:v>
                </c:pt>
                <c:pt idx="53126" formatCode="General">
                  <c:v>1.0942400000000001</c:v>
                </c:pt>
                <c:pt idx="53127" formatCode="General">
                  <c:v>1.09426</c:v>
                </c:pt>
                <c:pt idx="53128" formatCode="General">
                  <c:v>1.0942700000000001</c:v>
                </c:pt>
                <c:pt idx="53129" formatCode="General">
                  <c:v>1.0943000000000001</c:v>
                </c:pt>
                <c:pt idx="53130" formatCode="General">
                  <c:v>1.09432</c:v>
                </c:pt>
                <c:pt idx="53131" formatCode="General">
                  <c:v>1.0943400000000001</c:v>
                </c:pt>
                <c:pt idx="53132" formatCode="General">
                  <c:v>1.0943499999999999</c:v>
                </c:pt>
                <c:pt idx="53133" formatCode="General">
                  <c:v>1.0943799999999999</c:v>
                </c:pt>
                <c:pt idx="53134" formatCode="General">
                  <c:v>1.0944</c:v>
                </c:pt>
                <c:pt idx="53135" formatCode="General">
                  <c:v>1.0944199999999999</c:v>
                </c:pt>
                <c:pt idx="53136" formatCode="General">
                  <c:v>1.0944400000000001</c:v>
                </c:pt>
                <c:pt idx="53137" formatCode="General">
                  <c:v>1.09446</c:v>
                </c:pt>
                <c:pt idx="53138" formatCode="General">
                  <c:v>1.0944799999999999</c:v>
                </c:pt>
                <c:pt idx="53139" formatCode="General">
                  <c:v>1.0945</c:v>
                </c:pt>
                <c:pt idx="53140" formatCode="General">
                  <c:v>1.0945199999999999</c:v>
                </c:pt>
                <c:pt idx="53141" formatCode="General">
                  <c:v>1.0945400000000001</c:v>
                </c:pt>
                <c:pt idx="53142" formatCode="General">
                  <c:v>1.09456</c:v>
                </c:pt>
                <c:pt idx="53143" formatCode="General">
                  <c:v>1.09459</c:v>
                </c:pt>
                <c:pt idx="53144" formatCode="General">
                  <c:v>1.0946</c:v>
                </c:pt>
                <c:pt idx="53145" formatCode="General">
                  <c:v>1.0946199999999999</c:v>
                </c:pt>
                <c:pt idx="53146" formatCode="General">
                  <c:v>1.0946499999999999</c:v>
                </c:pt>
                <c:pt idx="53147" formatCode="General">
                  <c:v>1.09467</c:v>
                </c:pt>
                <c:pt idx="53148" formatCode="General">
                  <c:v>1.0946899999999999</c:v>
                </c:pt>
                <c:pt idx="53149" formatCode="General">
                  <c:v>1.0947100000000001</c:v>
                </c:pt>
                <c:pt idx="53150" formatCode="General">
                  <c:v>1.09473</c:v>
                </c:pt>
                <c:pt idx="53151" formatCode="General">
                  <c:v>1.0947499999999999</c:v>
                </c:pt>
                <c:pt idx="53152" formatCode="General">
                  <c:v>1.09477</c:v>
                </c:pt>
                <c:pt idx="53153" formatCode="General">
                  <c:v>1.0947899999999999</c:v>
                </c:pt>
                <c:pt idx="53154" formatCode="General">
                  <c:v>1.0948100000000001</c:v>
                </c:pt>
                <c:pt idx="53155" formatCode="General">
                  <c:v>1.09483</c:v>
                </c:pt>
                <c:pt idx="53156" formatCode="General">
                  <c:v>1.0948500000000001</c:v>
                </c:pt>
                <c:pt idx="53157" formatCode="General">
                  <c:v>1.09487</c:v>
                </c:pt>
                <c:pt idx="53158" formatCode="General">
                  <c:v>1.0949</c:v>
                </c:pt>
                <c:pt idx="53159" formatCode="General">
                  <c:v>1.09491</c:v>
                </c:pt>
                <c:pt idx="53160" formatCode="General">
                  <c:v>1.09493</c:v>
                </c:pt>
                <c:pt idx="53161" formatCode="General">
                  <c:v>1.0949500000000001</c:v>
                </c:pt>
                <c:pt idx="53162" formatCode="General">
                  <c:v>1.0949800000000001</c:v>
                </c:pt>
                <c:pt idx="53163" formatCode="General">
                  <c:v>1.0949899999999999</c:v>
                </c:pt>
                <c:pt idx="53164" formatCode="General">
                  <c:v>1.09501</c:v>
                </c:pt>
                <c:pt idx="53165" formatCode="General">
                  <c:v>1.09504</c:v>
                </c:pt>
                <c:pt idx="53166" formatCode="General">
                  <c:v>1.0950599999999999</c:v>
                </c:pt>
                <c:pt idx="53167" formatCode="General">
                  <c:v>1.0950800000000001</c:v>
                </c:pt>
                <c:pt idx="53168" formatCode="General">
                  <c:v>1.0951</c:v>
                </c:pt>
                <c:pt idx="53169" formatCode="General">
                  <c:v>1.0951199999999999</c:v>
                </c:pt>
                <c:pt idx="53170" formatCode="General">
                  <c:v>1.09514</c:v>
                </c:pt>
                <c:pt idx="53171" formatCode="General">
                  <c:v>1.0951599999999999</c:v>
                </c:pt>
                <c:pt idx="53172" formatCode="General">
                  <c:v>1.09518</c:v>
                </c:pt>
                <c:pt idx="53173" formatCode="General">
                  <c:v>1.0952</c:v>
                </c:pt>
                <c:pt idx="53174" formatCode="General">
                  <c:v>1.0952199999999999</c:v>
                </c:pt>
                <c:pt idx="53175" formatCode="General">
                  <c:v>1.09524</c:v>
                </c:pt>
                <c:pt idx="53176" formatCode="General">
                  <c:v>1.0952599999999999</c:v>
                </c:pt>
                <c:pt idx="53177" formatCode="General">
                  <c:v>1.0952899999999999</c:v>
                </c:pt>
                <c:pt idx="53178" formatCode="General">
                  <c:v>1.09531</c:v>
                </c:pt>
                <c:pt idx="53179" formatCode="General">
                  <c:v>1.0953199999999998</c:v>
                </c:pt>
                <c:pt idx="53180" formatCode="General">
                  <c:v>1.09535</c:v>
                </c:pt>
                <c:pt idx="53181" formatCode="General">
                  <c:v>1.09537</c:v>
                </c:pt>
                <c:pt idx="53182" formatCode="General">
                  <c:v>1.0953899999999999</c:v>
                </c:pt>
                <c:pt idx="53183" formatCode="General">
                  <c:v>1.095399999999999</c:v>
                </c:pt>
                <c:pt idx="53184" formatCode="General">
                  <c:v>1.095429999999999</c:v>
                </c:pt>
                <c:pt idx="53185" formatCode="General">
                  <c:v>1.09545</c:v>
                </c:pt>
                <c:pt idx="53186" formatCode="General">
                  <c:v>1.0954699999999991</c:v>
                </c:pt>
                <c:pt idx="53187" formatCode="General">
                  <c:v>1.0954899999999999</c:v>
                </c:pt>
                <c:pt idx="53188" formatCode="General">
                  <c:v>1.09551</c:v>
                </c:pt>
                <c:pt idx="53189" formatCode="General">
                  <c:v>1.095529999999999</c:v>
                </c:pt>
                <c:pt idx="53190" formatCode="General">
                  <c:v>1.09555</c:v>
                </c:pt>
                <c:pt idx="53191" formatCode="General">
                  <c:v>1.095569999999999</c:v>
                </c:pt>
                <c:pt idx="53192" formatCode="General">
                  <c:v>1.0955899999999998</c:v>
                </c:pt>
                <c:pt idx="53193" formatCode="General">
                  <c:v>1.0956199999999998</c:v>
                </c:pt>
                <c:pt idx="53194" formatCode="General">
                  <c:v>1.0956399999999991</c:v>
                </c:pt>
                <c:pt idx="53195" formatCode="General">
                  <c:v>1.09565</c:v>
                </c:pt>
                <c:pt idx="53196" formatCode="General">
                  <c:v>1.095669999999999</c:v>
                </c:pt>
                <c:pt idx="53197" formatCode="General">
                  <c:v>1.095699999999999</c:v>
                </c:pt>
                <c:pt idx="53198" formatCode="General">
                  <c:v>1.0957199999999998</c:v>
                </c:pt>
                <c:pt idx="53199" formatCode="General">
                  <c:v>1.095739999999999</c:v>
                </c:pt>
                <c:pt idx="53200" formatCode="General">
                  <c:v>1.0957599999999998</c:v>
                </c:pt>
                <c:pt idx="53201" formatCode="General">
                  <c:v>1.09578</c:v>
                </c:pt>
                <c:pt idx="53202" formatCode="General">
                  <c:v>1.0957999999999992</c:v>
                </c:pt>
                <c:pt idx="53203" formatCode="General">
                  <c:v>1.0958199999999998</c:v>
                </c:pt>
                <c:pt idx="53204" formatCode="General">
                  <c:v>1.095839999999999</c:v>
                </c:pt>
                <c:pt idx="53205" formatCode="General">
                  <c:v>1.0958599999999998</c:v>
                </c:pt>
                <c:pt idx="53206" formatCode="General">
                  <c:v>1.0958899999999998</c:v>
                </c:pt>
                <c:pt idx="53207" formatCode="General">
                  <c:v>1.0958999999999992</c:v>
                </c:pt>
                <c:pt idx="53208" formatCode="General">
                  <c:v>1.0959199999999998</c:v>
                </c:pt>
                <c:pt idx="53209" formatCode="General">
                  <c:v>1.09595</c:v>
                </c:pt>
                <c:pt idx="53210" formatCode="General">
                  <c:v>1.0959699999999992</c:v>
                </c:pt>
                <c:pt idx="53211" formatCode="General">
                  <c:v>1.09598</c:v>
                </c:pt>
                <c:pt idx="53212" formatCode="General">
                  <c:v>1.0960000000000001</c:v>
                </c:pt>
                <c:pt idx="53213" formatCode="General">
                  <c:v>1.0960300000000001</c:v>
                </c:pt>
                <c:pt idx="53214" formatCode="General">
                  <c:v>1.0960500000000009</c:v>
                </c:pt>
                <c:pt idx="53215" formatCode="General">
                  <c:v>1.09606</c:v>
                </c:pt>
                <c:pt idx="53216" formatCode="General">
                  <c:v>1.09609</c:v>
                </c:pt>
                <c:pt idx="53217" formatCode="General">
                  <c:v>1.0961099999999999</c:v>
                </c:pt>
                <c:pt idx="53218" formatCode="General">
                  <c:v>1.09613</c:v>
                </c:pt>
                <c:pt idx="53219" formatCode="General">
                  <c:v>1.0961500000000008</c:v>
                </c:pt>
                <c:pt idx="53220" formatCode="General">
                  <c:v>1.0961700000000001</c:v>
                </c:pt>
                <c:pt idx="53221" formatCode="General">
                  <c:v>1.09619</c:v>
                </c:pt>
                <c:pt idx="53222" formatCode="General">
                  <c:v>1.0962099999999999</c:v>
                </c:pt>
                <c:pt idx="53223" formatCode="General">
                  <c:v>1.09623</c:v>
                </c:pt>
                <c:pt idx="53224" formatCode="General">
                  <c:v>1.0962499999999999</c:v>
                </c:pt>
                <c:pt idx="53225" formatCode="General">
                  <c:v>1.0962700000000001</c:v>
                </c:pt>
                <c:pt idx="53226" formatCode="General">
                  <c:v>1.09629</c:v>
                </c:pt>
                <c:pt idx="53227" formatCode="General">
                  <c:v>1.0963099999999999</c:v>
                </c:pt>
                <c:pt idx="53228" formatCode="General">
                  <c:v>1.0963400000000001</c:v>
                </c:pt>
                <c:pt idx="53229" formatCode="General">
                  <c:v>1.09636</c:v>
                </c:pt>
                <c:pt idx="53230" formatCode="General">
                  <c:v>1.0963700000000001</c:v>
                </c:pt>
                <c:pt idx="53231" formatCode="General">
                  <c:v>1.0964</c:v>
                </c:pt>
                <c:pt idx="53232" formatCode="General">
                  <c:v>1.09642</c:v>
                </c:pt>
                <c:pt idx="53233" formatCode="General">
                  <c:v>1.0964400000000001</c:v>
                </c:pt>
                <c:pt idx="53234" formatCode="General">
                  <c:v>1.0964499999999999</c:v>
                </c:pt>
                <c:pt idx="53235" formatCode="General">
                  <c:v>1.0964799999999999</c:v>
                </c:pt>
                <c:pt idx="53236" formatCode="General">
                  <c:v>1.0965</c:v>
                </c:pt>
                <c:pt idx="53237" formatCode="General">
                  <c:v>1.0965199999999999</c:v>
                </c:pt>
                <c:pt idx="53238" formatCode="General">
                  <c:v>1.0965400000000001</c:v>
                </c:pt>
                <c:pt idx="53239" formatCode="General">
                  <c:v>1.09656</c:v>
                </c:pt>
                <c:pt idx="53240" formatCode="General">
                  <c:v>1.0965800000000001</c:v>
                </c:pt>
                <c:pt idx="53241" formatCode="General">
                  <c:v>1.0966100000000001</c:v>
                </c:pt>
                <c:pt idx="53242" formatCode="General">
                  <c:v>1.0966199999999999</c:v>
                </c:pt>
                <c:pt idx="53243" formatCode="General">
                  <c:v>1.0966400000000001</c:v>
                </c:pt>
                <c:pt idx="53244" formatCode="General">
                  <c:v>1.09667</c:v>
                </c:pt>
                <c:pt idx="53245" formatCode="General">
                  <c:v>1.0966899999999999</c:v>
                </c:pt>
                <c:pt idx="53246" formatCode="General">
                  <c:v>1.0967</c:v>
                </c:pt>
                <c:pt idx="53247" formatCode="General">
                  <c:v>1.0967199999999999</c:v>
                </c:pt>
                <c:pt idx="53248" formatCode="General">
                  <c:v>1.0967499999999999</c:v>
                </c:pt>
                <c:pt idx="53249" formatCode="General">
                  <c:v>1.09677</c:v>
                </c:pt>
                <c:pt idx="53250" formatCode="General">
                  <c:v>1.0967899999999999</c:v>
                </c:pt>
                <c:pt idx="53251" formatCode="General">
                  <c:v>1.0968100000000001</c:v>
                </c:pt>
                <c:pt idx="53252" formatCode="General">
                  <c:v>1.09683</c:v>
                </c:pt>
                <c:pt idx="53253" formatCode="General">
                  <c:v>1.0968500000000001</c:v>
                </c:pt>
                <c:pt idx="53254" formatCode="General">
                  <c:v>1.09687</c:v>
                </c:pt>
                <c:pt idx="53255" formatCode="General">
                  <c:v>1.0968899999999999</c:v>
                </c:pt>
                <c:pt idx="53256" formatCode="General">
                  <c:v>1.0969100000000001</c:v>
                </c:pt>
                <c:pt idx="53257" formatCode="General">
                  <c:v>1.09694</c:v>
                </c:pt>
                <c:pt idx="53258" formatCode="General">
                  <c:v>1.0969500000000001</c:v>
                </c:pt>
                <c:pt idx="53259" formatCode="General">
                  <c:v>1.09697</c:v>
                </c:pt>
                <c:pt idx="53260" formatCode="General">
                  <c:v>1.0969899999999999</c:v>
                </c:pt>
                <c:pt idx="53261" formatCode="General">
                  <c:v>1.0970199999999999</c:v>
                </c:pt>
                <c:pt idx="53262" formatCode="General">
                  <c:v>1.0970299999999991</c:v>
                </c:pt>
                <c:pt idx="53263" formatCode="General">
                  <c:v>1.0970500000000001</c:v>
                </c:pt>
                <c:pt idx="53264" formatCode="General">
                  <c:v>1.0970800000000001</c:v>
                </c:pt>
                <c:pt idx="53265" formatCode="General">
                  <c:v>1.0971</c:v>
                </c:pt>
                <c:pt idx="53266" formatCode="General">
                  <c:v>1.0971199999999999</c:v>
                </c:pt>
                <c:pt idx="53267" formatCode="General">
                  <c:v>1.09714</c:v>
                </c:pt>
                <c:pt idx="53268" formatCode="General">
                  <c:v>1.0971599999999999</c:v>
                </c:pt>
                <c:pt idx="53269" formatCode="General">
                  <c:v>1.09718</c:v>
                </c:pt>
                <c:pt idx="53270" formatCode="General">
                  <c:v>1.0972</c:v>
                </c:pt>
                <c:pt idx="53271" formatCode="General">
                  <c:v>1.0972199999999999</c:v>
                </c:pt>
                <c:pt idx="53272" formatCode="General">
                  <c:v>1.09724</c:v>
                </c:pt>
                <c:pt idx="53273" formatCode="General">
                  <c:v>1.09727</c:v>
                </c:pt>
                <c:pt idx="53274" formatCode="General">
                  <c:v>1.09728</c:v>
                </c:pt>
                <c:pt idx="53275" formatCode="General">
                  <c:v>1.0972999999999991</c:v>
                </c:pt>
                <c:pt idx="53276" formatCode="General">
                  <c:v>1.0973199999999999</c:v>
                </c:pt>
                <c:pt idx="53277" formatCode="General">
                  <c:v>1.09735</c:v>
                </c:pt>
                <c:pt idx="53278" formatCode="General">
                  <c:v>1.0973599999999999</c:v>
                </c:pt>
                <c:pt idx="53279" formatCode="General">
                  <c:v>1.09738</c:v>
                </c:pt>
                <c:pt idx="53280" formatCode="General">
                  <c:v>1.09741</c:v>
                </c:pt>
                <c:pt idx="53281" formatCode="General">
                  <c:v>1.097429999999999</c:v>
                </c:pt>
                <c:pt idx="53282" formatCode="General">
                  <c:v>1.09745</c:v>
                </c:pt>
                <c:pt idx="53283" formatCode="General">
                  <c:v>1.0974699999999991</c:v>
                </c:pt>
                <c:pt idx="53284" formatCode="General">
                  <c:v>1.0974899999999999</c:v>
                </c:pt>
                <c:pt idx="53285" formatCode="General">
                  <c:v>1.09751</c:v>
                </c:pt>
                <c:pt idx="53286" formatCode="General">
                  <c:v>1.097529999999999</c:v>
                </c:pt>
                <c:pt idx="53287" formatCode="General">
                  <c:v>1.09755</c:v>
                </c:pt>
                <c:pt idx="53288" formatCode="General">
                  <c:v>1.097569999999999</c:v>
                </c:pt>
                <c:pt idx="53289" formatCode="General">
                  <c:v>1.0975899999999998</c:v>
                </c:pt>
                <c:pt idx="53290" formatCode="General">
                  <c:v>1.09761</c:v>
                </c:pt>
                <c:pt idx="53291" formatCode="General">
                  <c:v>1.0976299999999992</c:v>
                </c:pt>
                <c:pt idx="53292" formatCode="General">
                  <c:v>1.0976599999999999</c:v>
                </c:pt>
                <c:pt idx="53293" formatCode="General">
                  <c:v>1.097669999999999</c:v>
                </c:pt>
                <c:pt idx="53294" formatCode="General">
                  <c:v>1.0976899999999998</c:v>
                </c:pt>
                <c:pt idx="53295" formatCode="General">
                  <c:v>1.0977199999999998</c:v>
                </c:pt>
                <c:pt idx="53296" formatCode="General">
                  <c:v>1.097739999999999</c:v>
                </c:pt>
                <c:pt idx="53297" formatCode="General">
                  <c:v>1.09775</c:v>
                </c:pt>
                <c:pt idx="53298" formatCode="General">
                  <c:v>1.097769999999999</c:v>
                </c:pt>
                <c:pt idx="53299" formatCode="General">
                  <c:v>1.0977999999999992</c:v>
                </c:pt>
                <c:pt idx="53300" formatCode="General">
                  <c:v>1.0978199999999998</c:v>
                </c:pt>
                <c:pt idx="53301" formatCode="General">
                  <c:v>1.0978299999999992</c:v>
                </c:pt>
                <c:pt idx="53302" formatCode="General">
                  <c:v>1.0978599999999998</c:v>
                </c:pt>
                <c:pt idx="53303" formatCode="General">
                  <c:v>1.09788</c:v>
                </c:pt>
                <c:pt idx="53304" formatCode="General">
                  <c:v>1.0978999999999992</c:v>
                </c:pt>
                <c:pt idx="53305" formatCode="General">
                  <c:v>1.0979199999999998</c:v>
                </c:pt>
                <c:pt idx="53306" formatCode="General">
                  <c:v>1.097939999999999</c:v>
                </c:pt>
                <c:pt idx="53307" formatCode="General">
                  <c:v>1.0979599999999998</c:v>
                </c:pt>
                <c:pt idx="53308" formatCode="General">
                  <c:v>1.09798</c:v>
                </c:pt>
                <c:pt idx="53309" formatCode="General">
                  <c:v>1.0980000000000001</c:v>
                </c:pt>
                <c:pt idx="53310" formatCode="General">
                  <c:v>1.09802</c:v>
                </c:pt>
                <c:pt idx="53311" formatCode="General">
                  <c:v>1.0980399999999999</c:v>
                </c:pt>
                <c:pt idx="53312" formatCode="General">
                  <c:v>1.0980700000000001</c:v>
                </c:pt>
                <c:pt idx="53313" formatCode="General">
                  <c:v>1.0980799999999999</c:v>
                </c:pt>
                <c:pt idx="53314" formatCode="General">
                  <c:v>1.0981099999999999</c:v>
                </c:pt>
                <c:pt idx="53315" formatCode="General">
                  <c:v>1.0981300000000001</c:v>
                </c:pt>
                <c:pt idx="53316" formatCode="General">
                  <c:v>1.0981500000000008</c:v>
                </c:pt>
                <c:pt idx="53317" formatCode="General">
                  <c:v>1.0981700000000001</c:v>
                </c:pt>
                <c:pt idx="53318" formatCode="General">
                  <c:v>1.09819</c:v>
                </c:pt>
                <c:pt idx="53319" formatCode="General">
                  <c:v>1.0982099999999999</c:v>
                </c:pt>
                <c:pt idx="53320" formatCode="General">
                  <c:v>1.09823</c:v>
                </c:pt>
                <c:pt idx="53321" formatCode="General">
                  <c:v>1.0982499999999999</c:v>
                </c:pt>
                <c:pt idx="53322" formatCode="General">
                  <c:v>1.0982700000000001</c:v>
                </c:pt>
                <c:pt idx="53323" formatCode="General">
                  <c:v>1.09829</c:v>
                </c:pt>
                <c:pt idx="53324" formatCode="General">
                  <c:v>1.09832</c:v>
                </c:pt>
                <c:pt idx="53325" formatCode="General">
                  <c:v>1.09833</c:v>
                </c:pt>
                <c:pt idx="53326" formatCode="General">
                  <c:v>1.0983499999999999</c:v>
                </c:pt>
                <c:pt idx="53327" formatCode="General">
                  <c:v>1.0983700000000001</c:v>
                </c:pt>
                <c:pt idx="53328" formatCode="General">
                  <c:v>1.0984</c:v>
                </c:pt>
                <c:pt idx="53329" formatCode="General">
                  <c:v>1.0984100000000001</c:v>
                </c:pt>
                <c:pt idx="53330" formatCode="General">
                  <c:v>1.09843</c:v>
                </c:pt>
                <c:pt idx="53331" formatCode="General">
                  <c:v>1.09846</c:v>
                </c:pt>
                <c:pt idx="53332" formatCode="General">
                  <c:v>1.0984799999999999</c:v>
                </c:pt>
                <c:pt idx="53333" formatCode="General">
                  <c:v>1.0985</c:v>
                </c:pt>
                <c:pt idx="53334" formatCode="General">
                  <c:v>1.0985199999999999</c:v>
                </c:pt>
                <c:pt idx="53335" formatCode="General">
                  <c:v>1.0985400000000001</c:v>
                </c:pt>
                <c:pt idx="53336" formatCode="General">
                  <c:v>1.09856</c:v>
                </c:pt>
                <c:pt idx="53337" formatCode="General">
                  <c:v>1.0985799999999999</c:v>
                </c:pt>
                <c:pt idx="53338" formatCode="General">
                  <c:v>1.0986</c:v>
                </c:pt>
                <c:pt idx="53339" formatCode="General">
                  <c:v>1.0986199999999999</c:v>
                </c:pt>
                <c:pt idx="53340" formatCode="General">
                  <c:v>1.0986499999999999</c:v>
                </c:pt>
                <c:pt idx="53341" formatCode="General">
                  <c:v>1.09866</c:v>
                </c:pt>
                <c:pt idx="53342" formatCode="General">
                  <c:v>1.0986800000000001</c:v>
                </c:pt>
                <c:pt idx="53343" formatCode="General">
                  <c:v>1.0987100000000001</c:v>
                </c:pt>
                <c:pt idx="53344" formatCode="General">
                  <c:v>1.09873</c:v>
                </c:pt>
                <c:pt idx="53345" formatCode="General">
                  <c:v>1.09874</c:v>
                </c:pt>
                <c:pt idx="53346" formatCode="General">
                  <c:v>1.09877</c:v>
                </c:pt>
                <c:pt idx="53347" formatCode="General">
                  <c:v>1.0987899999999999</c:v>
                </c:pt>
                <c:pt idx="53348" formatCode="General">
                  <c:v>1.0988100000000001</c:v>
                </c:pt>
                <c:pt idx="53349" formatCode="General">
                  <c:v>1.0988199999999999</c:v>
                </c:pt>
                <c:pt idx="53350" formatCode="General">
                  <c:v>1.0988500000000001</c:v>
                </c:pt>
                <c:pt idx="53351" formatCode="General">
                  <c:v>1.09887</c:v>
                </c:pt>
                <c:pt idx="53352" formatCode="General">
                  <c:v>1.0988899999999999</c:v>
                </c:pt>
                <c:pt idx="53353" formatCode="General">
                  <c:v>1.0989100000000001</c:v>
                </c:pt>
                <c:pt idx="53354" formatCode="General">
                  <c:v>1.09893</c:v>
                </c:pt>
                <c:pt idx="53355" formatCode="General">
                  <c:v>1.0989500000000001</c:v>
                </c:pt>
                <c:pt idx="53356" formatCode="General">
                  <c:v>1.09897</c:v>
                </c:pt>
                <c:pt idx="53357" formatCode="General">
                  <c:v>1.0989899999999999</c:v>
                </c:pt>
                <c:pt idx="53358" formatCode="General">
                  <c:v>1.09901</c:v>
                </c:pt>
                <c:pt idx="53359" formatCode="General">
                  <c:v>1.09904</c:v>
                </c:pt>
                <c:pt idx="53360" formatCode="General">
                  <c:v>1.0990500000000001</c:v>
                </c:pt>
                <c:pt idx="53361" formatCode="General">
                  <c:v>1.09907</c:v>
                </c:pt>
                <c:pt idx="53362" formatCode="General">
                  <c:v>1.0990899999999999</c:v>
                </c:pt>
                <c:pt idx="53363" formatCode="General">
                  <c:v>1.0991199999999999</c:v>
                </c:pt>
                <c:pt idx="53364" formatCode="General">
                  <c:v>1.0991299999999991</c:v>
                </c:pt>
                <c:pt idx="53365" formatCode="General">
                  <c:v>1.0991599999999999</c:v>
                </c:pt>
                <c:pt idx="53366" formatCode="General">
                  <c:v>1.09918</c:v>
                </c:pt>
                <c:pt idx="53367" formatCode="General">
                  <c:v>1.0992</c:v>
                </c:pt>
                <c:pt idx="53368" formatCode="General">
                  <c:v>1.0992199999999999</c:v>
                </c:pt>
                <c:pt idx="53369" formatCode="General">
                  <c:v>1.09924</c:v>
                </c:pt>
                <c:pt idx="53370" formatCode="General">
                  <c:v>1.0992599999999999</c:v>
                </c:pt>
                <c:pt idx="53371" formatCode="General">
                  <c:v>1.09928</c:v>
                </c:pt>
                <c:pt idx="53372" formatCode="General">
                  <c:v>1.0992999999999991</c:v>
                </c:pt>
                <c:pt idx="53373" formatCode="General">
                  <c:v>1.0993199999999999</c:v>
                </c:pt>
                <c:pt idx="53374" formatCode="General">
                  <c:v>1.09934</c:v>
                </c:pt>
                <c:pt idx="53375" formatCode="General">
                  <c:v>1.0993599999999999</c:v>
                </c:pt>
                <c:pt idx="53376" formatCode="General">
                  <c:v>1.09938</c:v>
                </c:pt>
                <c:pt idx="53377" formatCode="General">
                  <c:v>1.099399999999999</c:v>
                </c:pt>
                <c:pt idx="53378" formatCode="General">
                  <c:v>1.0994199999999998</c:v>
                </c:pt>
                <c:pt idx="53379" formatCode="General">
                  <c:v>1.09945</c:v>
                </c:pt>
                <c:pt idx="53380" formatCode="General">
                  <c:v>1.0994599999999999</c:v>
                </c:pt>
                <c:pt idx="53381" formatCode="General">
                  <c:v>1.09948</c:v>
                </c:pt>
                <c:pt idx="53382" formatCode="General">
                  <c:v>1.09951</c:v>
                </c:pt>
                <c:pt idx="53383" formatCode="General">
                  <c:v>1.099529999999999</c:v>
                </c:pt>
                <c:pt idx="53384" formatCode="General">
                  <c:v>1.09955</c:v>
                </c:pt>
                <c:pt idx="53385" formatCode="General">
                  <c:v>1.099569999999999</c:v>
                </c:pt>
                <c:pt idx="53386" formatCode="General">
                  <c:v>1.0995899999999998</c:v>
                </c:pt>
                <c:pt idx="53387" formatCode="General">
                  <c:v>1.09961</c:v>
                </c:pt>
                <c:pt idx="53388" formatCode="General">
                  <c:v>1.0996299999999992</c:v>
                </c:pt>
                <c:pt idx="53389" formatCode="General">
                  <c:v>1.09965</c:v>
                </c:pt>
                <c:pt idx="53390" formatCode="General">
                  <c:v>1.099669999999999</c:v>
                </c:pt>
                <c:pt idx="53391" formatCode="General">
                  <c:v>1.0996899999999998</c:v>
                </c:pt>
                <c:pt idx="53392" formatCode="General">
                  <c:v>1.09971</c:v>
                </c:pt>
                <c:pt idx="53393" formatCode="General">
                  <c:v>1.0997299999999992</c:v>
                </c:pt>
                <c:pt idx="53394" formatCode="General">
                  <c:v>1.0997599999999998</c:v>
                </c:pt>
                <c:pt idx="53395" formatCode="General">
                  <c:v>1.09978</c:v>
                </c:pt>
                <c:pt idx="53396" formatCode="General">
                  <c:v>1.0997899999999998</c:v>
                </c:pt>
                <c:pt idx="53397" formatCode="General">
                  <c:v>1.0998199999999998</c:v>
                </c:pt>
                <c:pt idx="53398" formatCode="General">
                  <c:v>1.099839999999999</c:v>
                </c:pt>
                <c:pt idx="53399" formatCode="General">
                  <c:v>1.0998599999999998</c:v>
                </c:pt>
                <c:pt idx="53400" formatCode="General">
                  <c:v>1.099869999999999</c:v>
                </c:pt>
                <c:pt idx="53401" formatCode="General">
                  <c:v>1.0998999999999992</c:v>
                </c:pt>
                <c:pt idx="53402" formatCode="General">
                  <c:v>1.0999199999999998</c:v>
                </c:pt>
                <c:pt idx="53403" formatCode="General">
                  <c:v>1.099939999999999</c:v>
                </c:pt>
                <c:pt idx="53404" formatCode="General">
                  <c:v>1.0999599999999998</c:v>
                </c:pt>
                <c:pt idx="53405" formatCode="General">
                  <c:v>1.09998</c:v>
                </c:pt>
                <c:pt idx="53406" formatCode="General">
                  <c:v>1.1000000000000001</c:v>
                </c:pt>
                <c:pt idx="53407" formatCode="General">
                  <c:v>1.10002</c:v>
                </c:pt>
                <c:pt idx="53408" formatCode="General">
                  <c:v>1.1000399999999999</c:v>
                </c:pt>
                <c:pt idx="53409" formatCode="General">
                  <c:v>1.10006</c:v>
                </c:pt>
                <c:pt idx="53410" formatCode="General">
                  <c:v>1.10009</c:v>
                </c:pt>
                <c:pt idx="53411" formatCode="General">
                  <c:v>1.1001099999999999</c:v>
                </c:pt>
                <c:pt idx="53412" formatCode="General">
                  <c:v>1.10012</c:v>
                </c:pt>
                <c:pt idx="53413" formatCode="General">
                  <c:v>1.1001399999999999</c:v>
                </c:pt>
                <c:pt idx="53414" formatCode="General">
                  <c:v>1.1001700000000001</c:v>
                </c:pt>
                <c:pt idx="53415" formatCode="General">
                  <c:v>1.10019</c:v>
                </c:pt>
                <c:pt idx="53416" formatCode="General">
                  <c:v>1.1002099999999999</c:v>
                </c:pt>
                <c:pt idx="53417" formatCode="General">
                  <c:v>1.10023</c:v>
                </c:pt>
                <c:pt idx="53418" formatCode="General">
                  <c:v>1.1002500000000008</c:v>
                </c:pt>
                <c:pt idx="53419" formatCode="General">
                  <c:v>1.1002700000000001</c:v>
                </c:pt>
                <c:pt idx="53420" formatCode="General">
                  <c:v>1.10029</c:v>
                </c:pt>
                <c:pt idx="53421" formatCode="General">
                  <c:v>1.1003099999999999</c:v>
                </c:pt>
                <c:pt idx="53422" formatCode="General">
                  <c:v>1.10033</c:v>
                </c:pt>
                <c:pt idx="53423" formatCode="General">
                  <c:v>1.1003499999999999</c:v>
                </c:pt>
                <c:pt idx="53424" formatCode="General">
                  <c:v>1.1003700000000001</c:v>
                </c:pt>
                <c:pt idx="53425" formatCode="General">
                  <c:v>1.10039</c:v>
                </c:pt>
                <c:pt idx="53426" formatCode="General">
                  <c:v>1.1004100000000001</c:v>
                </c:pt>
                <c:pt idx="53427" formatCode="General">
                  <c:v>1.10043</c:v>
                </c:pt>
                <c:pt idx="53428" formatCode="General">
                  <c:v>1.1004499999999999</c:v>
                </c:pt>
                <c:pt idx="53429" formatCode="General">
                  <c:v>1.1004700000000001</c:v>
                </c:pt>
                <c:pt idx="53430" formatCode="General">
                  <c:v>1.1005</c:v>
                </c:pt>
                <c:pt idx="53431" formatCode="General">
                  <c:v>1.1005100000000001</c:v>
                </c:pt>
                <c:pt idx="53432" formatCode="General">
                  <c:v>1.1005400000000001</c:v>
                </c:pt>
                <c:pt idx="53433" formatCode="General">
                  <c:v>1.10056</c:v>
                </c:pt>
                <c:pt idx="53434" formatCode="General">
                  <c:v>1.1005799999999999</c:v>
                </c:pt>
                <c:pt idx="53435" formatCode="General">
                  <c:v>1.10059</c:v>
                </c:pt>
                <c:pt idx="53436" formatCode="General">
                  <c:v>1.1006199999999999</c:v>
                </c:pt>
                <c:pt idx="53437" formatCode="General">
                  <c:v>1.1006400000000001</c:v>
                </c:pt>
                <c:pt idx="53438" formatCode="General">
                  <c:v>1.10066</c:v>
                </c:pt>
                <c:pt idx="53439" formatCode="General">
                  <c:v>1.1006800000000001</c:v>
                </c:pt>
                <c:pt idx="53440" formatCode="General">
                  <c:v>1.1007</c:v>
                </c:pt>
                <c:pt idx="53441" formatCode="General">
                  <c:v>1.1007199999999999</c:v>
                </c:pt>
                <c:pt idx="53442" formatCode="General">
                  <c:v>1.1007400000000001</c:v>
                </c:pt>
                <c:pt idx="53443" formatCode="General">
                  <c:v>1.10076</c:v>
                </c:pt>
                <c:pt idx="53444" formatCode="General">
                  <c:v>1.1007800000000001</c:v>
                </c:pt>
                <c:pt idx="53445" formatCode="General">
                  <c:v>1.1008100000000001</c:v>
                </c:pt>
                <c:pt idx="53446" formatCode="General">
                  <c:v>1.10083</c:v>
                </c:pt>
                <c:pt idx="53447" formatCode="General">
                  <c:v>1.10084</c:v>
                </c:pt>
                <c:pt idx="53448" formatCode="General">
                  <c:v>1.10087</c:v>
                </c:pt>
                <c:pt idx="53449" formatCode="General">
                  <c:v>1.1008899999999999</c:v>
                </c:pt>
                <c:pt idx="53450" formatCode="General">
                  <c:v>1.1009100000000001</c:v>
                </c:pt>
                <c:pt idx="53451" formatCode="General">
                  <c:v>1.1009199999999999</c:v>
                </c:pt>
                <c:pt idx="53452" formatCode="General">
                  <c:v>1.1009500000000001</c:v>
                </c:pt>
                <c:pt idx="53453" formatCode="General">
                  <c:v>1.10097</c:v>
                </c:pt>
                <c:pt idx="53454" formatCode="General">
                  <c:v>1.1009899999999999</c:v>
                </c:pt>
                <c:pt idx="53455" formatCode="General">
                  <c:v>1.10101</c:v>
                </c:pt>
                <c:pt idx="53456" formatCode="General">
                  <c:v>1.10103</c:v>
                </c:pt>
                <c:pt idx="53457" formatCode="General">
                  <c:v>1.1010500000000001</c:v>
                </c:pt>
                <c:pt idx="53458" formatCode="General">
                  <c:v>1.1010800000000001</c:v>
                </c:pt>
                <c:pt idx="53459" formatCode="General">
                  <c:v>1.1010899999999999</c:v>
                </c:pt>
                <c:pt idx="53460" formatCode="General">
                  <c:v>1.10111</c:v>
                </c:pt>
                <c:pt idx="53461" formatCode="General">
                  <c:v>1.10114</c:v>
                </c:pt>
                <c:pt idx="53462" formatCode="General">
                  <c:v>1.1011599999999999</c:v>
                </c:pt>
                <c:pt idx="53463" formatCode="General">
                  <c:v>1.10117</c:v>
                </c:pt>
                <c:pt idx="53464" formatCode="General">
                  <c:v>1.1011899999999999</c:v>
                </c:pt>
                <c:pt idx="53465" formatCode="General">
                  <c:v>1.1012199999999999</c:v>
                </c:pt>
                <c:pt idx="53466" formatCode="General">
                  <c:v>1.10124</c:v>
                </c:pt>
                <c:pt idx="53467" formatCode="General">
                  <c:v>1.1012599999999999</c:v>
                </c:pt>
                <c:pt idx="53468" formatCode="General">
                  <c:v>1.10128</c:v>
                </c:pt>
                <c:pt idx="53469" formatCode="General">
                  <c:v>1.1012999999999991</c:v>
                </c:pt>
                <c:pt idx="53470" formatCode="General">
                  <c:v>1.1013199999999999</c:v>
                </c:pt>
                <c:pt idx="53471" formatCode="General">
                  <c:v>1.10134</c:v>
                </c:pt>
                <c:pt idx="53472" formatCode="General">
                  <c:v>1.1013599999999999</c:v>
                </c:pt>
                <c:pt idx="53473" formatCode="General">
                  <c:v>1.10138</c:v>
                </c:pt>
                <c:pt idx="53474" formatCode="General">
                  <c:v>1.10141</c:v>
                </c:pt>
                <c:pt idx="53475" formatCode="General">
                  <c:v>1.1014199999999998</c:v>
                </c:pt>
                <c:pt idx="53476" formatCode="General">
                  <c:v>1.10144</c:v>
                </c:pt>
                <c:pt idx="53477" formatCode="General">
                  <c:v>1.1014599999999999</c:v>
                </c:pt>
                <c:pt idx="53478" formatCode="General">
                  <c:v>1.1014899999999999</c:v>
                </c:pt>
                <c:pt idx="53479" formatCode="General">
                  <c:v>1.101499999999999</c:v>
                </c:pt>
                <c:pt idx="53480" formatCode="General">
                  <c:v>1.1015199999999998</c:v>
                </c:pt>
                <c:pt idx="53481" formatCode="General">
                  <c:v>1.10155</c:v>
                </c:pt>
                <c:pt idx="53482" formatCode="General">
                  <c:v>1.101569999999999</c:v>
                </c:pt>
                <c:pt idx="53483" formatCode="General">
                  <c:v>1.1015899999999998</c:v>
                </c:pt>
                <c:pt idx="53484" formatCode="General">
                  <c:v>1.10161</c:v>
                </c:pt>
                <c:pt idx="53485" formatCode="General">
                  <c:v>1.1016299999999992</c:v>
                </c:pt>
                <c:pt idx="53486" formatCode="General">
                  <c:v>1.10165</c:v>
                </c:pt>
                <c:pt idx="53487" formatCode="General">
                  <c:v>1.101669999999999</c:v>
                </c:pt>
                <c:pt idx="53488" formatCode="General">
                  <c:v>1.1016899999999998</c:v>
                </c:pt>
                <c:pt idx="53489" formatCode="General">
                  <c:v>1.10171</c:v>
                </c:pt>
                <c:pt idx="53490" formatCode="General">
                  <c:v>1.1017299999999992</c:v>
                </c:pt>
                <c:pt idx="53491" formatCode="General">
                  <c:v>1.10175</c:v>
                </c:pt>
                <c:pt idx="53492" formatCode="General">
                  <c:v>1.101769999999999</c:v>
                </c:pt>
                <c:pt idx="53493" formatCode="General">
                  <c:v>1.1017899999999998</c:v>
                </c:pt>
                <c:pt idx="53494" formatCode="General">
                  <c:v>1.10181</c:v>
                </c:pt>
                <c:pt idx="53495" formatCode="General">
                  <c:v>1.1018299999999992</c:v>
                </c:pt>
                <c:pt idx="53496" formatCode="General">
                  <c:v>1.1018599999999998</c:v>
                </c:pt>
                <c:pt idx="53497" formatCode="General">
                  <c:v>1.10188</c:v>
                </c:pt>
                <c:pt idx="53498" formatCode="General">
                  <c:v>1.1018899999999998</c:v>
                </c:pt>
                <c:pt idx="53499" formatCode="General">
                  <c:v>1.1019199999999998</c:v>
                </c:pt>
                <c:pt idx="53500" formatCode="General">
                  <c:v>1.101939999999999</c:v>
                </c:pt>
                <c:pt idx="53501" formatCode="General">
                  <c:v>1.1019599999999998</c:v>
                </c:pt>
                <c:pt idx="53502" formatCode="General">
                  <c:v>1.101969999999999</c:v>
                </c:pt>
                <c:pt idx="53503" formatCode="General">
                  <c:v>1.1020000000000001</c:v>
                </c:pt>
                <c:pt idx="53504" formatCode="General">
                  <c:v>1.10202</c:v>
                </c:pt>
                <c:pt idx="53505" formatCode="General">
                  <c:v>1.1020399999999999</c:v>
                </c:pt>
                <c:pt idx="53506" formatCode="General">
                  <c:v>1.10206</c:v>
                </c:pt>
                <c:pt idx="53507" formatCode="General">
                  <c:v>1.1020799999999999</c:v>
                </c:pt>
                <c:pt idx="53508" formatCode="General">
                  <c:v>1.1021000000000001</c:v>
                </c:pt>
                <c:pt idx="53509" formatCode="General">
                  <c:v>1.1021300000000001</c:v>
                </c:pt>
                <c:pt idx="53510" formatCode="General">
                  <c:v>1.1021399999999999</c:v>
                </c:pt>
                <c:pt idx="53511" formatCode="General">
                  <c:v>1.10216</c:v>
                </c:pt>
                <c:pt idx="53512" formatCode="General">
                  <c:v>1.10219</c:v>
                </c:pt>
                <c:pt idx="53513" formatCode="General">
                  <c:v>1.1022099999999999</c:v>
                </c:pt>
                <c:pt idx="53514" formatCode="General">
                  <c:v>1.10222</c:v>
                </c:pt>
                <c:pt idx="53515" formatCode="General">
                  <c:v>1.1022400000000001</c:v>
                </c:pt>
                <c:pt idx="53516" formatCode="General">
                  <c:v>1.1022700000000001</c:v>
                </c:pt>
                <c:pt idx="53517" formatCode="General">
                  <c:v>1.10229</c:v>
                </c:pt>
                <c:pt idx="53518" formatCode="General">
                  <c:v>1.1023000000000001</c:v>
                </c:pt>
                <c:pt idx="53519" formatCode="General">
                  <c:v>1.10233</c:v>
                </c:pt>
                <c:pt idx="53520" formatCode="General">
                  <c:v>1.1023499999999999</c:v>
                </c:pt>
                <c:pt idx="53521" formatCode="General">
                  <c:v>1.1023700000000001</c:v>
                </c:pt>
                <c:pt idx="53522" formatCode="General">
                  <c:v>1.10239</c:v>
                </c:pt>
                <c:pt idx="53523" formatCode="General">
                  <c:v>1.1024099999999999</c:v>
                </c:pt>
                <c:pt idx="53524" formatCode="General">
                  <c:v>1.10243</c:v>
                </c:pt>
                <c:pt idx="53525" formatCode="General">
                  <c:v>1.1024499999999999</c:v>
                </c:pt>
                <c:pt idx="53526" formatCode="General">
                  <c:v>1.1024700000000001</c:v>
                </c:pt>
                <c:pt idx="53527" formatCode="General">
                  <c:v>1.10249</c:v>
                </c:pt>
                <c:pt idx="53528" formatCode="General">
                  <c:v>1.1025100000000001</c:v>
                </c:pt>
                <c:pt idx="53529" formatCode="General">
                  <c:v>1.1025400000000001</c:v>
                </c:pt>
                <c:pt idx="53530" formatCode="General">
                  <c:v>1.1025499999999999</c:v>
                </c:pt>
                <c:pt idx="53531" formatCode="General">
                  <c:v>1.1025799999999999</c:v>
                </c:pt>
                <c:pt idx="53532" formatCode="General">
                  <c:v>1.1026</c:v>
                </c:pt>
                <c:pt idx="53533" formatCode="General">
                  <c:v>1.1026199999999999</c:v>
                </c:pt>
                <c:pt idx="53534" formatCode="General">
                  <c:v>1.1026400000000001</c:v>
                </c:pt>
                <c:pt idx="53535" formatCode="General">
                  <c:v>1.10266</c:v>
                </c:pt>
                <c:pt idx="53536" formatCode="General">
                  <c:v>1.1026800000000001</c:v>
                </c:pt>
                <c:pt idx="53537" formatCode="General">
                  <c:v>1.1027</c:v>
                </c:pt>
                <c:pt idx="53538" formatCode="General">
                  <c:v>1.1027199999999999</c:v>
                </c:pt>
                <c:pt idx="53539" formatCode="General">
                  <c:v>1.1027400000000001</c:v>
                </c:pt>
                <c:pt idx="53540" formatCode="General">
                  <c:v>1.10276</c:v>
                </c:pt>
                <c:pt idx="53541" formatCode="General">
                  <c:v>1.1027800000000001</c:v>
                </c:pt>
                <c:pt idx="53542" formatCode="General">
                  <c:v>1.1028</c:v>
                </c:pt>
                <c:pt idx="53543" formatCode="General">
                  <c:v>1.1028199999999999</c:v>
                </c:pt>
                <c:pt idx="53544" formatCode="General">
                  <c:v>1.10284</c:v>
                </c:pt>
                <c:pt idx="53545" formatCode="General">
                  <c:v>1.10287</c:v>
                </c:pt>
                <c:pt idx="53546" formatCode="General">
                  <c:v>1.1028800000000001</c:v>
                </c:pt>
                <c:pt idx="53547" formatCode="General">
                  <c:v>1.1029</c:v>
                </c:pt>
                <c:pt idx="53548" formatCode="General">
                  <c:v>1.10293</c:v>
                </c:pt>
                <c:pt idx="53549" formatCode="General">
                  <c:v>1.1029500000000001</c:v>
                </c:pt>
                <c:pt idx="53550" formatCode="General">
                  <c:v>1.1029599999999999</c:v>
                </c:pt>
                <c:pt idx="53551" formatCode="General">
                  <c:v>1.1029899999999999</c:v>
                </c:pt>
                <c:pt idx="53552" formatCode="General">
                  <c:v>1.10301</c:v>
                </c:pt>
                <c:pt idx="53553" formatCode="General">
                  <c:v>1.10303</c:v>
                </c:pt>
                <c:pt idx="53554" formatCode="General">
                  <c:v>1.1030500000000001</c:v>
                </c:pt>
                <c:pt idx="53555" formatCode="General">
                  <c:v>1.10307</c:v>
                </c:pt>
                <c:pt idx="53556" formatCode="General">
                  <c:v>1.1030899999999999</c:v>
                </c:pt>
                <c:pt idx="53557" formatCode="General">
                  <c:v>1.10311</c:v>
                </c:pt>
                <c:pt idx="53558" formatCode="General">
                  <c:v>1.1031299999999991</c:v>
                </c:pt>
                <c:pt idx="53559" formatCode="General">
                  <c:v>1.1031500000000001</c:v>
                </c:pt>
                <c:pt idx="53560" formatCode="General">
                  <c:v>1.10318</c:v>
                </c:pt>
                <c:pt idx="53561" formatCode="General">
                  <c:v>1.1031899999999999</c:v>
                </c:pt>
                <c:pt idx="53562" formatCode="General">
                  <c:v>1.10321</c:v>
                </c:pt>
                <c:pt idx="53563" formatCode="General">
                  <c:v>1.10324</c:v>
                </c:pt>
                <c:pt idx="53564" formatCode="General">
                  <c:v>1.1032599999999999</c:v>
                </c:pt>
                <c:pt idx="53565" formatCode="General">
                  <c:v>1.10327</c:v>
                </c:pt>
                <c:pt idx="53566" formatCode="General">
                  <c:v>1.1032899999999999</c:v>
                </c:pt>
                <c:pt idx="53567" formatCode="General">
                  <c:v>1.1033199999999999</c:v>
                </c:pt>
                <c:pt idx="53568" formatCode="General">
                  <c:v>1.10334</c:v>
                </c:pt>
                <c:pt idx="53569" formatCode="General">
                  <c:v>1.1033500000000001</c:v>
                </c:pt>
                <c:pt idx="53570" formatCode="General">
                  <c:v>1.10338</c:v>
                </c:pt>
                <c:pt idx="53571" formatCode="General">
                  <c:v>1.103399999999999</c:v>
                </c:pt>
                <c:pt idx="53572" formatCode="General">
                  <c:v>1.1034199999999998</c:v>
                </c:pt>
                <c:pt idx="53573" formatCode="General">
                  <c:v>1.10344</c:v>
                </c:pt>
                <c:pt idx="53574" formatCode="General">
                  <c:v>1.1034599999999999</c:v>
                </c:pt>
                <c:pt idx="53575" formatCode="General">
                  <c:v>1.10348</c:v>
                </c:pt>
                <c:pt idx="53576" formatCode="General">
                  <c:v>1.10351</c:v>
                </c:pt>
                <c:pt idx="53577" formatCode="General">
                  <c:v>1.1035199999999998</c:v>
                </c:pt>
                <c:pt idx="53578" formatCode="General">
                  <c:v>1.10354</c:v>
                </c:pt>
                <c:pt idx="53579" formatCode="General">
                  <c:v>1.1035699999999991</c:v>
                </c:pt>
                <c:pt idx="53580" formatCode="General">
                  <c:v>1.1035899999999998</c:v>
                </c:pt>
                <c:pt idx="53581" formatCode="General">
                  <c:v>1.103599999999999</c:v>
                </c:pt>
                <c:pt idx="53582" formatCode="General">
                  <c:v>1.1036299999999992</c:v>
                </c:pt>
                <c:pt idx="53583" formatCode="General">
                  <c:v>1.10365</c:v>
                </c:pt>
                <c:pt idx="53584" formatCode="General">
                  <c:v>1.103669999999999</c:v>
                </c:pt>
                <c:pt idx="53585" formatCode="General">
                  <c:v>1.1036899999999998</c:v>
                </c:pt>
                <c:pt idx="53586" formatCode="General">
                  <c:v>1.10371</c:v>
                </c:pt>
                <c:pt idx="53587" formatCode="General">
                  <c:v>1.1037299999999992</c:v>
                </c:pt>
                <c:pt idx="53588" formatCode="General">
                  <c:v>1.10375</c:v>
                </c:pt>
                <c:pt idx="53589" formatCode="General">
                  <c:v>1.103769999999999</c:v>
                </c:pt>
                <c:pt idx="53590" formatCode="General">
                  <c:v>1.1037899999999998</c:v>
                </c:pt>
                <c:pt idx="53591" formatCode="General">
                  <c:v>1.10381</c:v>
                </c:pt>
                <c:pt idx="53592" formatCode="General">
                  <c:v>1.1038299999999992</c:v>
                </c:pt>
                <c:pt idx="53593" formatCode="General">
                  <c:v>1.10385</c:v>
                </c:pt>
                <c:pt idx="53594" formatCode="General">
                  <c:v>1.103869999999999</c:v>
                </c:pt>
                <c:pt idx="53595" formatCode="General">
                  <c:v>1.1038899999999998</c:v>
                </c:pt>
                <c:pt idx="53596" formatCode="General">
                  <c:v>1.1039199999999998</c:v>
                </c:pt>
                <c:pt idx="53597" formatCode="General">
                  <c:v>1.1039299999999992</c:v>
                </c:pt>
                <c:pt idx="53598" formatCode="General">
                  <c:v>1.1039599999999998</c:v>
                </c:pt>
                <c:pt idx="53599" formatCode="General">
                  <c:v>1.10398</c:v>
                </c:pt>
                <c:pt idx="53600" formatCode="General">
                  <c:v>1.1040000000000001</c:v>
                </c:pt>
                <c:pt idx="53601" formatCode="General">
                  <c:v>1.1040099999999999</c:v>
                </c:pt>
                <c:pt idx="53602" formatCode="General">
                  <c:v>1.1040399999999999</c:v>
                </c:pt>
                <c:pt idx="53603" formatCode="General">
                  <c:v>1.10406</c:v>
                </c:pt>
                <c:pt idx="53604" formatCode="General">
                  <c:v>1.1040800000000008</c:v>
                </c:pt>
                <c:pt idx="53605" formatCode="General">
                  <c:v>1.1041000000000001</c:v>
                </c:pt>
                <c:pt idx="53606" formatCode="General">
                  <c:v>1.10412</c:v>
                </c:pt>
                <c:pt idx="53607" formatCode="General">
                  <c:v>1.1041399999999999</c:v>
                </c:pt>
                <c:pt idx="53608" formatCode="General">
                  <c:v>1.1041700000000001</c:v>
                </c:pt>
                <c:pt idx="53609" formatCode="General">
                  <c:v>1.1041799999999999</c:v>
                </c:pt>
                <c:pt idx="53610" formatCode="General">
                  <c:v>1.1042000000000001</c:v>
                </c:pt>
                <c:pt idx="53611" formatCode="General">
                  <c:v>1.10423</c:v>
                </c:pt>
                <c:pt idx="53612" formatCode="General">
                  <c:v>1.1042500000000008</c:v>
                </c:pt>
                <c:pt idx="53613" formatCode="General">
                  <c:v>1.10426</c:v>
                </c:pt>
                <c:pt idx="53614" formatCode="General">
                  <c:v>1.10429</c:v>
                </c:pt>
                <c:pt idx="53615" formatCode="General">
                  <c:v>1.1043099999999999</c:v>
                </c:pt>
                <c:pt idx="53616" formatCode="General">
                  <c:v>1.10433</c:v>
                </c:pt>
                <c:pt idx="53617" formatCode="General">
                  <c:v>1.1043400000000001</c:v>
                </c:pt>
                <c:pt idx="53618" formatCode="General">
                  <c:v>1.1043700000000001</c:v>
                </c:pt>
                <c:pt idx="53619" formatCode="General">
                  <c:v>1.10439</c:v>
                </c:pt>
                <c:pt idx="53620" formatCode="General">
                  <c:v>1.1044099999999999</c:v>
                </c:pt>
                <c:pt idx="53621" formatCode="General">
                  <c:v>1.10443</c:v>
                </c:pt>
                <c:pt idx="53622" formatCode="General">
                  <c:v>1.1044499999999999</c:v>
                </c:pt>
                <c:pt idx="53623" formatCode="General">
                  <c:v>1.1044700000000001</c:v>
                </c:pt>
                <c:pt idx="53624" formatCode="General">
                  <c:v>1.10449</c:v>
                </c:pt>
                <c:pt idx="53625" formatCode="General">
                  <c:v>1.1045100000000001</c:v>
                </c:pt>
                <c:pt idx="53626" formatCode="General">
                  <c:v>1.10453</c:v>
                </c:pt>
                <c:pt idx="53627" formatCode="General">
                  <c:v>1.10456</c:v>
                </c:pt>
                <c:pt idx="53628" formatCode="General">
                  <c:v>1.1045700000000001</c:v>
                </c:pt>
                <c:pt idx="53629" formatCode="General">
                  <c:v>1.10459</c:v>
                </c:pt>
                <c:pt idx="53630" formatCode="General">
                  <c:v>1.1046100000000001</c:v>
                </c:pt>
                <c:pt idx="53631" formatCode="General">
                  <c:v>1.1046400000000001</c:v>
                </c:pt>
                <c:pt idx="53632" formatCode="General">
                  <c:v>1.1046499999999999</c:v>
                </c:pt>
                <c:pt idx="53633" formatCode="General">
                  <c:v>1.1046800000000001</c:v>
                </c:pt>
                <c:pt idx="53634" formatCode="General">
                  <c:v>1.1047</c:v>
                </c:pt>
                <c:pt idx="53635" formatCode="General">
                  <c:v>1.1047199999999999</c:v>
                </c:pt>
                <c:pt idx="53636" formatCode="General">
                  <c:v>1.1047400000000001</c:v>
                </c:pt>
                <c:pt idx="53637" formatCode="General">
                  <c:v>1.10476</c:v>
                </c:pt>
                <c:pt idx="53638" formatCode="General">
                  <c:v>1.1047800000000001</c:v>
                </c:pt>
                <c:pt idx="53639" formatCode="General">
                  <c:v>1.1048</c:v>
                </c:pt>
                <c:pt idx="53640" formatCode="General">
                  <c:v>1.1048199999999999</c:v>
                </c:pt>
                <c:pt idx="53641" formatCode="General">
                  <c:v>1.10484</c:v>
                </c:pt>
                <c:pt idx="53642" formatCode="General">
                  <c:v>1.10486</c:v>
                </c:pt>
                <c:pt idx="53643" formatCode="General">
                  <c:v>1.1048800000000001</c:v>
                </c:pt>
                <c:pt idx="53644" formatCode="General">
                  <c:v>1.1049</c:v>
                </c:pt>
                <c:pt idx="53645" formatCode="General">
                  <c:v>1.1049199999999999</c:v>
                </c:pt>
                <c:pt idx="53646" formatCode="General">
                  <c:v>1.10494</c:v>
                </c:pt>
                <c:pt idx="53647" formatCode="General">
                  <c:v>1.10497</c:v>
                </c:pt>
                <c:pt idx="53648" formatCode="General">
                  <c:v>1.1049800000000001</c:v>
                </c:pt>
                <c:pt idx="53649" formatCode="General">
                  <c:v>1.10501</c:v>
                </c:pt>
                <c:pt idx="53650" formatCode="General">
                  <c:v>1.10503</c:v>
                </c:pt>
                <c:pt idx="53651" formatCode="General">
                  <c:v>1.1050500000000001</c:v>
                </c:pt>
                <c:pt idx="53652" formatCode="General">
                  <c:v>1.1050599999999999</c:v>
                </c:pt>
                <c:pt idx="53653" formatCode="General">
                  <c:v>1.1050899999999999</c:v>
                </c:pt>
                <c:pt idx="53654" formatCode="General">
                  <c:v>1.10511</c:v>
                </c:pt>
                <c:pt idx="53655" formatCode="General">
                  <c:v>1.1051299999999991</c:v>
                </c:pt>
                <c:pt idx="53656" formatCode="General">
                  <c:v>1.1051500000000001</c:v>
                </c:pt>
                <c:pt idx="53657" formatCode="General">
                  <c:v>1.10517</c:v>
                </c:pt>
                <c:pt idx="53658" formatCode="General">
                  <c:v>1.1051899999999999</c:v>
                </c:pt>
                <c:pt idx="53659" formatCode="General">
                  <c:v>1.10521</c:v>
                </c:pt>
                <c:pt idx="53660" formatCode="General">
                  <c:v>1.105229999999999</c:v>
                </c:pt>
                <c:pt idx="53661" formatCode="General">
                  <c:v>1.1052500000000001</c:v>
                </c:pt>
                <c:pt idx="53662" formatCode="General">
                  <c:v>1.10528</c:v>
                </c:pt>
                <c:pt idx="53663" formatCode="General">
                  <c:v>1.1052999999999991</c:v>
                </c:pt>
                <c:pt idx="53664" formatCode="General">
                  <c:v>1.10531</c:v>
                </c:pt>
                <c:pt idx="53665" formatCode="General">
                  <c:v>1.105329999999999</c:v>
                </c:pt>
                <c:pt idx="53666" formatCode="General">
                  <c:v>1.1053599999999999</c:v>
                </c:pt>
                <c:pt idx="53667" formatCode="General">
                  <c:v>1.10538</c:v>
                </c:pt>
                <c:pt idx="53668" formatCode="General">
                  <c:v>1.1053899999999999</c:v>
                </c:pt>
                <c:pt idx="53669" formatCode="General">
                  <c:v>1.1054199999999998</c:v>
                </c:pt>
                <c:pt idx="53670" formatCode="General">
                  <c:v>1.10544</c:v>
                </c:pt>
                <c:pt idx="53671" formatCode="General">
                  <c:v>1.1054599999999999</c:v>
                </c:pt>
                <c:pt idx="53672" formatCode="General">
                  <c:v>1.10548</c:v>
                </c:pt>
                <c:pt idx="53673" formatCode="General">
                  <c:v>1.105499999999999</c:v>
                </c:pt>
                <c:pt idx="53674" formatCode="General">
                  <c:v>1.1055199999999998</c:v>
                </c:pt>
                <c:pt idx="53675" formatCode="General">
                  <c:v>1.10555</c:v>
                </c:pt>
                <c:pt idx="53676" formatCode="General">
                  <c:v>1.1055599999999999</c:v>
                </c:pt>
                <c:pt idx="53677" formatCode="General">
                  <c:v>1.10558</c:v>
                </c:pt>
                <c:pt idx="53678" formatCode="General">
                  <c:v>1.10561</c:v>
                </c:pt>
                <c:pt idx="53679" formatCode="General">
                  <c:v>1.105629999999999</c:v>
                </c:pt>
                <c:pt idx="53680" formatCode="General">
                  <c:v>1.10564</c:v>
                </c:pt>
                <c:pt idx="53681" formatCode="General">
                  <c:v>1.1056599999999999</c:v>
                </c:pt>
                <c:pt idx="53682" formatCode="General">
                  <c:v>1.1056899999999998</c:v>
                </c:pt>
                <c:pt idx="53683" formatCode="General">
                  <c:v>1.10571</c:v>
                </c:pt>
                <c:pt idx="53684" formatCode="General">
                  <c:v>1.1057299999999992</c:v>
                </c:pt>
                <c:pt idx="53685" formatCode="General">
                  <c:v>1.10575</c:v>
                </c:pt>
                <c:pt idx="53686" formatCode="General">
                  <c:v>1.105769999999999</c:v>
                </c:pt>
                <c:pt idx="53687" formatCode="General">
                  <c:v>1.1057899999999998</c:v>
                </c:pt>
                <c:pt idx="53688" formatCode="General">
                  <c:v>1.10581</c:v>
                </c:pt>
                <c:pt idx="53689" formatCode="General">
                  <c:v>1.1058299999999992</c:v>
                </c:pt>
                <c:pt idx="53690" formatCode="General">
                  <c:v>1.10585</c:v>
                </c:pt>
                <c:pt idx="53691" formatCode="General">
                  <c:v>1.105869999999999</c:v>
                </c:pt>
                <c:pt idx="53692" formatCode="General">
                  <c:v>1.1058899999999998</c:v>
                </c:pt>
                <c:pt idx="53693" formatCode="General">
                  <c:v>1.1059099999999991</c:v>
                </c:pt>
                <c:pt idx="53694" formatCode="General">
                  <c:v>1.1059299999999992</c:v>
                </c:pt>
                <c:pt idx="53695" formatCode="General">
                  <c:v>1.10595</c:v>
                </c:pt>
                <c:pt idx="53696" formatCode="General">
                  <c:v>1.105969999999999</c:v>
                </c:pt>
                <c:pt idx="53697" formatCode="General">
                  <c:v>1.1060000000000001</c:v>
                </c:pt>
                <c:pt idx="53698" formatCode="General">
                  <c:v>1.10602</c:v>
                </c:pt>
                <c:pt idx="53699" formatCode="General">
                  <c:v>1.1060300000000001</c:v>
                </c:pt>
                <c:pt idx="53700" formatCode="General">
                  <c:v>1.10606</c:v>
                </c:pt>
                <c:pt idx="53701" formatCode="General">
                  <c:v>1.1060800000000008</c:v>
                </c:pt>
                <c:pt idx="53702" formatCode="General">
                  <c:v>1.1061000000000001</c:v>
                </c:pt>
                <c:pt idx="53703" formatCode="General">
                  <c:v>1.1061099999999999</c:v>
                </c:pt>
                <c:pt idx="53704" formatCode="General">
                  <c:v>1.1061399999999999</c:v>
                </c:pt>
                <c:pt idx="53705" formatCode="General">
                  <c:v>1.10616</c:v>
                </c:pt>
                <c:pt idx="53706" formatCode="General">
                  <c:v>1.1061799999999999</c:v>
                </c:pt>
                <c:pt idx="53707" formatCode="General">
                  <c:v>1.1062000000000001</c:v>
                </c:pt>
                <c:pt idx="53708" formatCode="General">
                  <c:v>1.10622</c:v>
                </c:pt>
                <c:pt idx="53709" formatCode="General">
                  <c:v>1.1062399999999999</c:v>
                </c:pt>
                <c:pt idx="53710" formatCode="General">
                  <c:v>1.10626</c:v>
                </c:pt>
                <c:pt idx="53711" formatCode="General">
                  <c:v>1.1062799999999999</c:v>
                </c:pt>
                <c:pt idx="53712" formatCode="General">
                  <c:v>1.1063000000000001</c:v>
                </c:pt>
                <c:pt idx="53713" formatCode="General">
                  <c:v>1.10633</c:v>
                </c:pt>
                <c:pt idx="53714" formatCode="General">
                  <c:v>1.1063499999999999</c:v>
                </c:pt>
                <c:pt idx="53715" formatCode="General">
                  <c:v>1.10636</c:v>
                </c:pt>
                <c:pt idx="53716" formatCode="General">
                  <c:v>1.1063799999999999</c:v>
                </c:pt>
                <c:pt idx="53717" formatCode="General">
                  <c:v>1.1064099999999999</c:v>
                </c:pt>
                <c:pt idx="53718" formatCode="General">
                  <c:v>1.10643</c:v>
                </c:pt>
                <c:pt idx="53719" formatCode="General">
                  <c:v>1.1064400000000001</c:v>
                </c:pt>
                <c:pt idx="53720" formatCode="General">
                  <c:v>1.1064700000000001</c:v>
                </c:pt>
                <c:pt idx="53721" formatCode="General">
                  <c:v>1.10649</c:v>
                </c:pt>
                <c:pt idx="53722" formatCode="General">
                  <c:v>1.1065100000000001</c:v>
                </c:pt>
                <c:pt idx="53723" formatCode="General">
                  <c:v>1.10653</c:v>
                </c:pt>
                <c:pt idx="53724" formatCode="General">
                  <c:v>1.1065499999999999</c:v>
                </c:pt>
                <c:pt idx="53725" formatCode="General">
                  <c:v>1.1065700000000001</c:v>
                </c:pt>
                <c:pt idx="53726" formatCode="General">
                  <c:v>1.1066</c:v>
                </c:pt>
                <c:pt idx="53727" formatCode="General">
                  <c:v>1.1066100000000001</c:v>
                </c:pt>
                <c:pt idx="53728" formatCode="General">
                  <c:v>1.10663</c:v>
                </c:pt>
                <c:pt idx="53729" formatCode="General">
                  <c:v>1.10666</c:v>
                </c:pt>
                <c:pt idx="53730" formatCode="General">
                  <c:v>1.1066800000000001</c:v>
                </c:pt>
                <c:pt idx="53731" formatCode="General">
                  <c:v>1.10669</c:v>
                </c:pt>
                <c:pt idx="53732" formatCode="General">
                  <c:v>1.1067100000000001</c:v>
                </c:pt>
                <c:pt idx="53733" formatCode="General">
                  <c:v>1.1067400000000001</c:v>
                </c:pt>
                <c:pt idx="53734" formatCode="General">
                  <c:v>1.10676</c:v>
                </c:pt>
                <c:pt idx="53735" formatCode="General">
                  <c:v>1.10677</c:v>
                </c:pt>
                <c:pt idx="53736" formatCode="General">
                  <c:v>1.1068</c:v>
                </c:pt>
                <c:pt idx="53737" formatCode="General">
                  <c:v>1.1068199999999999</c:v>
                </c:pt>
                <c:pt idx="53738" formatCode="General">
                  <c:v>1.10684</c:v>
                </c:pt>
                <c:pt idx="53739" formatCode="General">
                  <c:v>1.10686</c:v>
                </c:pt>
                <c:pt idx="53740" formatCode="General">
                  <c:v>1.1068800000000001</c:v>
                </c:pt>
                <c:pt idx="53741" formatCode="General">
                  <c:v>1.1069</c:v>
                </c:pt>
                <c:pt idx="53742" formatCode="General">
                  <c:v>1.10693</c:v>
                </c:pt>
                <c:pt idx="53743" formatCode="General">
                  <c:v>1.10694</c:v>
                </c:pt>
                <c:pt idx="53744" formatCode="General">
                  <c:v>1.1069599999999999</c:v>
                </c:pt>
                <c:pt idx="53745" formatCode="General">
                  <c:v>1.1069800000000001</c:v>
                </c:pt>
                <c:pt idx="53746" formatCode="General">
                  <c:v>1.10701</c:v>
                </c:pt>
                <c:pt idx="53747" formatCode="General">
                  <c:v>1.1070199999999999</c:v>
                </c:pt>
                <c:pt idx="53748" formatCode="General">
                  <c:v>1.1070500000000001</c:v>
                </c:pt>
                <c:pt idx="53749" formatCode="General">
                  <c:v>1.10707</c:v>
                </c:pt>
                <c:pt idx="53750" formatCode="General">
                  <c:v>1.1070899999999999</c:v>
                </c:pt>
                <c:pt idx="53751" formatCode="General">
                  <c:v>1.10711</c:v>
                </c:pt>
                <c:pt idx="53752" formatCode="General">
                  <c:v>1.1071299999999991</c:v>
                </c:pt>
                <c:pt idx="53753" formatCode="General">
                  <c:v>1.1071500000000001</c:v>
                </c:pt>
                <c:pt idx="53754" formatCode="General">
                  <c:v>1.10717</c:v>
                </c:pt>
                <c:pt idx="53755" formatCode="General">
                  <c:v>1.1071899999999999</c:v>
                </c:pt>
                <c:pt idx="53756" formatCode="General">
                  <c:v>1.10721</c:v>
                </c:pt>
                <c:pt idx="53757" formatCode="General">
                  <c:v>1.107229999999999</c:v>
                </c:pt>
                <c:pt idx="53758" formatCode="General">
                  <c:v>1.1072500000000001</c:v>
                </c:pt>
                <c:pt idx="53759" formatCode="General">
                  <c:v>1.10727</c:v>
                </c:pt>
                <c:pt idx="53760" formatCode="General">
                  <c:v>1.1072899999999999</c:v>
                </c:pt>
                <c:pt idx="53761" formatCode="General">
                  <c:v>1.10731</c:v>
                </c:pt>
                <c:pt idx="53762" formatCode="General">
                  <c:v>1.107329999999999</c:v>
                </c:pt>
                <c:pt idx="53763" formatCode="General">
                  <c:v>1.1073500000000001</c:v>
                </c:pt>
                <c:pt idx="53764" formatCode="General">
                  <c:v>1.10737</c:v>
                </c:pt>
                <c:pt idx="53765" formatCode="General">
                  <c:v>1.1073999999999991</c:v>
                </c:pt>
                <c:pt idx="53766" formatCode="General">
                  <c:v>1.10741</c:v>
                </c:pt>
                <c:pt idx="53767" formatCode="General">
                  <c:v>1.107429999999999</c:v>
                </c:pt>
                <c:pt idx="53768" formatCode="General">
                  <c:v>1.1074599999999999</c:v>
                </c:pt>
                <c:pt idx="53769" formatCode="General">
                  <c:v>1.10748</c:v>
                </c:pt>
                <c:pt idx="53770" formatCode="General">
                  <c:v>1.107499999999999</c:v>
                </c:pt>
                <c:pt idx="53771" formatCode="General">
                  <c:v>1.1075199999999998</c:v>
                </c:pt>
                <c:pt idx="53772" formatCode="General">
                  <c:v>1.10754</c:v>
                </c:pt>
                <c:pt idx="53773" formatCode="General">
                  <c:v>1.1075599999999999</c:v>
                </c:pt>
                <c:pt idx="53774" formatCode="General">
                  <c:v>1.10758</c:v>
                </c:pt>
                <c:pt idx="53775" formatCode="General">
                  <c:v>1.107599999999999</c:v>
                </c:pt>
                <c:pt idx="53776" formatCode="General">
                  <c:v>1.1076199999999998</c:v>
                </c:pt>
                <c:pt idx="53777" formatCode="General">
                  <c:v>1.10765</c:v>
                </c:pt>
                <c:pt idx="53778" formatCode="General">
                  <c:v>1.1076599999999999</c:v>
                </c:pt>
                <c:pt idx="53779" formatCode="General">
                  <c:v>1.10768</c:v>
                </c:pt>
                <c:pt idx="53780" formatCode="General">
                  <c:v>1.107699999999999</c:v>
                </c:pt>
                <c:pt idx="53781" formatCode="General">
                  <c:v>1.1077299999999992</c:v>
                </c:pt>
                <c:pt idx="53782" formatCode="General">
                  <c:v>1.1077399999999991</c:v>
                </c:pt>
                <c:pt idx="53783" formatCode="General">
                  <c:v>1.1077599999999999</c:v>
                </c:pt>
                <c:pt idx="53784" formatCode="General">
                  <c:v>1.1077899999999998</c:v>
                </c:pt>
                <c:pt idx="53785" formatCode="General">
                  <c:v>1.10781</c:v>
                </c:pt>
                <c:pt idx="53786" formatCode="General">
                  <c:v>1.1078199999999998</c:v>
                </c:pt>
                <c:pt idx="53787" formatCode="General">
                  <c:v>1.10785</c:v>
                </c:pt>
                <c:pt idx="53788" formatCode="General">
                  <c:v>1.107869999999999</c:v>
                </c:pt>
                <c:pt idx="53789" formatCode="General">
                  <c:v>1.1078899999999998</c:v>
                </c:pt>
                <c:pt idx="53790" formatCode="General">
                  <c:v>1.10791</c:v>
                </c:pt>
                <c:pt idx="53791" formatCode="General">
                  <c:v>1.1079299999999992</c:v>
                </c:pt>
                <c:pt idx="53792" formatCode="General">
                  <c:v>1.10795</c:v>
                </c:pt>
                <c:pt idx="53793" formatCode="General">
                  <c:v>1.10798</c:v>
                </c:pt>
                <c:pt idx="53794" formatCode="General">
                  <c:v>1.1079899999999998</c:v>
                </c:pt>
                <c:pt idx="53795" formatCode="General">
                  <c:v>1.1080099999999999</c:v>
                </c:pt>
                <c:pt idx="53796" formatCode="General">
                  <c:v>1.1080399999999999</c:v>
                </c:pt>
                <c:pt idx="53797" formatCode="General">
                  <c:v>1.10806</c:v>
                </c:pt>
                <c:pt idx="53798" formatCode="General">
                  <c:v>1.1080700000000001</c:v>
                </c:pt>
                <c:pt idx="53799" formatCode="General">
                  <c:v>1.1081000000000001</c:v>
                </c:pt>
                <c:pt idx="53800" formatCode="General">
                  <c:v>1.10812</c:v>
                </c:pt>
                <c:pt idx="53801" formatCode="General">
                  <c:v>1.1081399999999999</c:v>
                </c:pt>
                <c:pt idx="53802" formatCode="General">
                  <c:v>1.10816</c:v>
                </c:pt>
                <c:pt idx="53803" formatCode="General">
                  <c:v>1.1081799999999999</c:v>
                </c:pt>
                <c:pt idx="53804" formatCode="General">
                  <c:v>1.1082000000000001</c:v>
                </c:pt>
                <c:pt idx="53805" formatCode="General">
                  <c:v>1.10822</c:v>
                </c:pt>
                <c:pt idx="53806" formatCode="General">
                  <c:v>1.1082399999999999</c:v>
                </c:pt>
                <c:pt idx="53807" formatCode="General">
                  <c:v>1.10826</c:v>
                </c:pt>
                <c:pt idx="53808" formatCode="General">
                  <c:v>1.1082799999999999</c:v>
                </c:pt>
                <c:pt idx="53809" formatCode="General">
                  <c:v>1.1083000000000001</c:v>
                </c:pt>
                <c:pt idx="53810" formatCode="General">
                  <c:v>1.10832</c:v>
                </c:pt>
                <c:pt idx="53811" formatCode="General">
                  <c:v>1.1083400000000001</c:v>
                </c:pt>
                <c:pt idx="53812" formatCode="General">
                  <c:v>1.10836</c:v>
                </c:pt>
                <c:pt idx="53813" formatCode="General">
                  <c:v>1.10839</c:v>
                </c:pt>
                <c:pt idx="53814" formatCode="General">
                  <c:v>1.1084000000000001</c:v>
                </c:pt>
                <c:pt idx="53815" formatCode="General">
                  <c:v>1.10843</c:v>
                </c:pt>
                <c:pt idx="53816" formatCode="General">
                  <c:v>1.1084499999999999</c:v>
                </c:pt>
                <c:pt idx="53817" formatCode="General">
                  <c:v>1.1084700000000001</c:v>
                </c:pt>
                <c:pt idx="53818" formatCode="General">
                  <c:v>1.1084799999999999</c:v>
                </c:pt>
                <c:pt idx="53819" formatCode="General">
                  <c:v>1.1085100000000001</c:v>
                </c:pt>
                <c:pt idx="53820" formatCode="General">
                  <c:v>1.10853</c:v>
                </c:pt>
                <c:pt idx="53821" formatCode="General">
                  <c:v>1.1085499999999999</c:v>
                </c:pt>
                <c:pt idx="53822" formatCode="General">
                  <c:v>1.1085700000000001</c:v>
                </c:pt>
                <c:pt idx="53823" formatCode="General">
                  <c:v>1.10859</c:v>
                </c:pt>
                <c:pt idx="53824" formatCode="General">
                  <c:v>1.1086100000000001</c:v>
                </c:pt>
                <c:pt idx="53825" formatCode="General">
                  <c:v>1.10863</c:v>
                </c:pt>
                <c:pt idx="53826" formatCode="General">
                  <c:v>1.1086499999999999</c:v>
                </c:pt>
                <c:pt idx="53827" formatCode="General">
                  <c:v>1.10867</c:v>
                </c:pt>
                <c:pt idx="53828" formatCode="General">
                  <c:v>1.1087</c:v>
                </c:pt>
                <c:pt idx="53829" formatCode="General">
                  <c:v>1.1087100000000001</c:v>
                </c:pt>
                <c:pt idx="53830" formatCode="General">
                  <c:v>1.10873</c:v>
                </c:pt>
                <c:pt idx="53831" formatCode="General">
                  <c:v>1.1087499999999999</c:v>
                </c:pt>
                <c:pt idx="53832" formatCode="General">
                  <c:v>1.1087800000000001</c:v>
                </c:pt>
                <c:pt idx="53833" formatCode="General">
                  <c:v>1.1087899999999999</c:v>
                </c:pt>
                <c:pt idx="53834" formatCode="General">
                  <c:v>1.1088100000000001</c:v>
                </c:pt>
                <c:pt idx="53835" formatCode="General">
                  <c:v>1.10884</c:v>
                </c:pt>
                <c:pt idx="53836" formatCode="General">
                  <c:v>1.10886</c:v>
                </c:pt>
                <c:pt idx="53837" formatCode="General">
                  <c:v>1.10887</c:v>
                </c:pt>
                <c:pt idx="53838" formatCode="General">
                  <c:v>1.1089</c:v>
                </c:pt>
                <c:pt idx="53839" formatCode="General">
                  <c:v>1.1089199999999999</c:v>
                </c:pt>
                <c:pt idx="53840" formatCode="General">
                  <c:v>1.10894</c:v>
                </c:pt>
                <c:pt idx="53841" formatCode="General">
                  <c:v>1.1089599999999999</c:v>
                </c:pt>
                <c:pt idx="53842" formatCode="General">
                  <c:v>1.1089800000000001</c:v>
                </c:pt>
                <c:pt idx="53843" formatCode="General">
                  <c:v>1.109</c:v>
                </c:pt>
                <c:pt idx="53844" formatCode="General">
                  <c:v>1.10903</c:v>
                </c:pt>
                <c:pt idx="53845" formatCode="General">
                  <c:v>1.10904</c:v>
                </c:pt>
                <c:pt idx="53846" formatCode="General">
                  <c:v>1.1090599999999999</c:v>
                </c:pt>
                <c:pt idx="53847" formatCode="General">
                  <c:v>1.1090800000000001</c:v>
                </c:pt>
                <c:pt idx="53848" formatCode="General">
                  <c:v>1.10911</c:v>
                </c:pt>
                <c:pt idx="53849" formatCode="General">
                  <c:v>1.1091199999999999</c:v>
                </c:pt>
                <c:pt idx="53850" formatCode="General">
                  <c:v>1.1091500000000001</c:v>
                </c:pt>
                <c:pt idx="53851" formatCode="General">
                  <c:v>1.10917</c:v>
                </c:pt>
                <c:pt idx="53852" formatCode="General">
                  <c:v>1.1091899999999999</c:v>
                </c:pt>
                <c:pt idx="53853" formatCode="General">
                  <c:v>1.10921</c:v>
                </c:pt>
                <c:pt idx="53854" formatCode="General">
                  <c:v>1.1092299999999991</c:v>
                </c:pt>
                <c:pt idx="53855" formatCode="General">
                  <c:v>1.1092500000000001</c:v>
                </c:pt>
                <c:pt idx="53856" formatCode="General">
                  <c:v>1.10927</c:v>
                </c:pt>
                <c:pt idx="53857" formatCode="General">
                  <c:v>1.1092899999999999</c:v>
                </c:pt>
                <c:pt idx="53858" formatCode="General">
                  <c:v>1.10931</c:v>
                </c:pt>
                <c:pt idx="53859" formatCode="General">
                  <c:v>1.109329999999999</c:v>
                </c:pt>
                <c:pt idx="53860" formatCode="General">
                  <c:v>1.1093500000000001</c:v>
                </c:pt>
                <c:pt idx="53861" formatCode="General">
                  <c:v>1.10937</c:v>
                </c:pt>
                <c:pt idx="53862" formatCode="General">
                  <c:v>1.1093899999999999</c:v>
                </c:pt>
                <c:pt idx="53863" formatCode="General">
                  <c:v>1.1094199999999999</c:v>
                </c:pt>
                <c:pt idx="53864" formatCode="General">
                  <c:v>1.10944</c:v>
                </c:pt>
                <c:pt idx="53865" formatCode="General">
                  <c:v>1.10945</c:v>
                </c:pt>
                <c:pt idx="53866" formatCode="General">
                  <c:v>1.10948</c:v>
                </c:pt>
                <c:pt idx="53867" formatCode="General">
                  <c:v>1.109499999999999</c:v>
                </c:pt>
                <c:pt idx="53868" formatCode="General">
                  <c:v>1.1095199999999998</c:v>
                </c:pt>
                <c:pt idx="53869" formatCode="General">
                  <c:v>1.109529999999999</c:v>
                </c:pt>
                <c:pt idx="53870" formatCode="General">
                  <c:v>1.1095599999999999</c:v>
                </c:pt>
                <c:pt idx="53871" formatCode="General">
                  <c:v>1.10958</c:v>
                </c:pt>
                <c:pt idx="53872" formatCode="General">
                  <c:v>1.109599999999999</c:v>
                </c:pt>
                <c:pt idx="53873" formatCode="General">
                  <c:v>1.1096199999999998</c:v>
                </c:pt>
                <c:pt idx="53874" formatCode="General">
                  <c:v>1.10964</c:v>
                </c:pt>
                <c:pt idx="53875" formatCode="General">
                  <c:v>1.1096599999999999</c:v>
                </c:pt>
                <c:pt idx="53876" formatCode="General">
                  <c:v>1.10968</c:v>
                </c:pt>
                <c:pt idx="53877" formatCode="General">
                  <c:v>1.109699999999999</c:v>
                </c:pt>
                <c:pt idx="53878" formatCode="General">
                  <c:v>1.1097199999999998</c:v>
                </c:pt>
                <c:pt idx="53879" formatCode="General">
                  <c:v>1.10975</c:v>
                </c:pt>
                <c:pt idx="53880" formatCode="General">
                  <c:v>1.109769999999999</c:v>
                </c:pt>
                <c:pt idx="53881" formatCode="General">
                  <c:v>1.10978</c:v>
                </c:pt>
                <c:pt idx="53882" formatCode="General">
                  <c:v>1.109799999999999</c:v>
                </c:pt>
                <c:pt idx="53883" formatCode="General">
                  <c:v>1.1098299999999992</c:v>
                </c:pt>
                <c:pt idx="53884" formatCode="General">
                  <c:v>1.10985</c:v>
                </c:pt>
                <c:pt idx="53885" formatCode="General">
                  <c:v>1.1098599999999998</c:v>
                </c:pt>
                <c:pt idx="53886" formatCode="General">
                  <c:v>1.1098899999999998</c:v>
                </c:pt>
                <c:pt idx="53887" formatCode="General">
                  <c:v>1.10991</c:v>
                </c:pt>
                <c:pt idx="53888" formatCode="General">
                  <c:v>1.1099299999999992</c:v>
                </c:pt>
                <c:pt idx="53889" formatCode="General">
                  <c:v>1.10995</c:v>
                </c:pt>
                <c:pt idx="53890" formatCode="General">
                  <c:v>1.109969999999999</c:v>
                </c:pt>
                <c:pt idx="53891" formatCode="General">
                  <c:v>1.1099899999999998</c:v>
                </c:pt>
                <c:pt idx="53892" formatCode="General">
                  <c:v>1.1100099999999999</c:v>
                </c:pt>
                <c:pt idx="53893" formatCode="General">
                  <c:v>1.1100300000000001</c:v>
                </c:pt>
                <c:pt idx="53894" formatCode="General">
                  <c:v>1.1100500000000009</c:v>
                </c:pt>
                <c:pt idx="53895" formatCode="General">
                  <c:v>1.1100699999999999</c:v>
                </c:pt>
                <c:pt idx="53896" formatCode="General">
                  <c:v>1.11009</c:v>
                </c:pt>
                <c:pt idx="53897" formatCode="General">
                  <c:v>1.1101099999999999</c:v>
                </c:pt>
                <c:pt idx="53898" formatCode="General">
                  <c:v>1.1101300000000001</c:v>
                </c:pt>
                <c:pt idx="53899" formatCode="General">
                  <c:v>1.11016</c:v>
                </c:pt>
                <c:pt idx="53900" formatCode="General">
                  <c:v>1.1101700000000001</c:v>
                </c:pt>
                <c:pt idx="53901" formatCode="General">
                  <c:v>1.1102000000000001</c:v>
                </c:pt>
                <c:pt idx="53902" formatCode="General">
                  <c:v>1.11022</c:v>
                </c:pt>
                <c:pt idx="53903" formatCode="General">
                  <c:v>1.1102399999999999</c:v>
                </c:pt>
                <c:pt idx="53904" formatCode="General">
                  <c:v>1.11026</c:v>
                </c:pt>
                <c:pt idx="53905" formatCode="General">
                  <c:v>1.1102799999999999</c:v>
                </c:pt>
                <c:pt idx="53906" formatCode="General">
                  <c:v>1.1103000000000001</c:v>
                </c:pt>
                <c:pt idx="53907" formatCode="General">
                  <c:v>1.11032</c:v>
                </c:pt>
                <c:pt idx="53908" formatCode="General">
                  <c:v>1.1103400000000001</c:v>
                </c:pt>
                <c:pt idx="53909" formatCode="General">
                  <c:v>1.11036</c:v>
                </c:pt>
                <c:pt idx="53910" formatCode="General">
                  <c:v>1.1103799999999999</c:v>
                </c:pt>
                <c:pt idx="53911" formatCode="General">
                  <c:v>1.1104000000000001</c:v>
                </c:pt>
                <c:pt idx="53912" formatCode="General">
                  <c:v>1.11042</c:v>
                </c:pt>
                <c:pt idx="53913" formatCode="General">
                  <c:v>1.1104400000000001</c:v>
                </c:pt>
                <c:pt idx="53914" formatCode="General">
                  <c:v>1.1104700000000001</c:v>
                </c:pt>
                <c:pt idx="53915" formatCode="General">
                  <c:v>1.11049</c:v>
                </c:pt>
                <c:pt idx="53916" formatCode="General">
                  <c:v>1.1105</c:v>
                </c:pt>
                <c:pt idx="53917" formatCode="General">
                  <c:v>1.11053</c:v>
                </c:pt>
                <c:pt idx="53918" formatCode="General">
                  <c:v>1.1105499999999999</c:v>
                </c:pt>
                <c:pt idx="53919" formatCode="General">
                  <c:v>1.1105700000000001</c:v>
                </c:pt>
                <c:pt idx="53920" formatCode="General">
                  <c:v>1.1105799999999999</c:v>
                </c:pt>
                <c:pt idx="53921" formatCode="General">
                  <c:v>1.1106100000000001</c:v>
                </c:pt>
                <c:pt idx="53922" formatCode="General">
                  <c:v>1.11063</c:v>
                </c:pt>
                <c:pt idx="53923" formatCode="General">
                  <c:v>1.1106499999999999</c:v>
                </c:pt>
                <c:pt idx="53924" formatCode="General">
                  <c:v>1.11067</c:v>
                </c:pt>
                <c:pt idx="53925" formatCode="General">
                  <c:v>1.11069</c:v>
                </c:pt>
                <c:pt idx="53926" formatCode="General">
                  <c:v>1.1107100000000001</c:v>
                </c:pt>
                <c:pt idx="53927" formatCode="General">
                  <c:v>1.11073</c:v>
                </c:pt>
                <c:pt idx="53928" formatCode="General">
                  <c:v>1.1107499999999999</c:v>
                </c:pt>
                <c:pt idx="53929" formatCode="General">
                  <c:v>1.11077</c:v>
                </c:pt>
                <c:pt idx="53930" formatCode="General">
                  <c:v>1.1108</c:v>
                </c:pt>
                <c:pt idx="53931" formatCode="General">
                  <c:v>1.1108199999999999</c:v>
                </c:pt>
                <c:pt idx="53932" formatCode="General">
                  <c:v>1.11083</c:v>
                </c:pt>
                <c:pt idx="53933" formatCode="General">
                  <c:v>1.1108499999999999</c:v>
                </c:pt>
                <c:pt idx="53934" formatCode="General">
                  <c:v>1.1108800000000001</c:v>
                </c:pt>
                <c:pt idx="53935" formatCode="General">
                  <c:v>1.1109</c:v>
                </c:pt>
                <c:pt idx="53936" formatCode="General">
                  <c:v>1.1109199999999999</c:v>
                </c:pt>
                <c:pt idx="53937" formatCode="General">
                  <c:v>1.11094</c:v>
                </c:pt>
                <c:pt idx="53938" formatCode="General">
                  <c:v>1.1109599999999999</c:v>
                </c:pt>
                <c:pt idx="53939" formatCode="General">
                  <c:v>1.1109800000000001</c:v>
                </c:pt>
                <c:pt idx="53940" formatCode="General">
                  <c:v>1.111</c:v>
                </c:pt>
                <c:pt idx="53941" formatCode="General">
                  <c:v>1.1110199999999999</c:v>
                </c:pt>
                <c:pt idx="53942" formatCode="General">
                  <c:v>1.11104</c:v>
                </c:pt>
                <c:pt idx="53943" formatCode="General">
                  <c:v>1.11107</c:v>
                </c:pt>
                <c:pt idx="53944" formatCode="General">
                  <c:v>1.1110800000000001</c:v>
                </c:pt>
                <c:pt idx="53945" formatCode="General">
                  <c:v>1.1111</c:v>
                </c:pt>
                <c:pt idx="53946" formatCode="General">
                  <c:v>1.1111199999999999</c:v>
                </c:pt>
                <c:pt idx="53947" formatCode="General">
                  <c:v>1.1111500000000001</c:v>
                </c:pt>
                <c:pt idx="53948" formatCode="General">
                  <c:v>1.1111599999999999</c:v>
                </c:pt>
                <c:pt idx="53949" formatCode="General">
                  <c:v>1.1111800000000001</c:v>
                </c:pt>
                <c:pt idx="53950" formatCode="General">
                  <c:v>1.11121</c:v>
                </c:pt>
                <c:pt idx="53951" formatCode="General">
                  <c:v>1.1112299999999991</c:v>
                </c:pt>
                <c:pt idx="53952" formatCode="General">
                  <c:v>1.11124</c:v>
                </c:pt>
                <c:pt idx="53953" formatCode="General">
                  <c:v>1.11127</c:v>
                </c:pt>
                <c:pt idx="53954" formatCode="General">
                  <c:v>1.1112899999999999</c:v>
                </c:pt>
                <c:pt idx="53955" formatCode="General">
                  <c:v>1.11131</c:v>
                </c:pt>
                <c:pt idx="53956" formatCode="General">
                  <c:v>1.111329999999999</c:v>
                </c:pt>
                <c:pt idx="53957" formatCode="General">
                  <c:v>1.1113500000000001</c:v>
                </c:pt>
                <c:pt idx="53958" formatCode="General">
                  <c:v>1.11137</c:v>
                </c:pt>
                <c:pt idx="53959" formatCode="General">
                  <c:v>1.1113899999999999</c:v>
                </c:pt>
                <c:pt idx="53960" formatCode="General">
                  <c:v>1.11141</c:v>
                </c:pt>
                <c:pt idx="53961" formatCode="General">
                  <c:v>1.111429999999999</c:v>
                </c:pt>
                <c:pt idx="53962" formatCode="General">
                  <c:v>1.1114599999999999</c:v>
                </c:pt>
                <c:pt idx="53963" formatCode="General">
                  <c:v>1.11147</c:v>
                </c:pt>
                <c:pt idx="53964" formatCode="General">
                  <c:v>1.1114899999999999</c:v>
                </c:pt>
                <c:pt idx="53965" formatCode="General">
                  <c:v>1.1115199999999998</c:v>
                </c:pt>
                <c:pt idx="53966" formatCode="General">
                  <c:v>1.11154</c:v>
                </c:pt>
                <c:pt idx="53967" formatCode="General">
                  <c:v>1.11155</c:v>
                </c:pt>
                <c:pt idx="53968" formatCode="General">
                  <c:v>1.11158</c:v>
                </c:pt>
                <c:pt idx="53969" formatCode="General">
                  <c:v>1.111599999999999</c:v>
                </c:pt>
                <c:pt idx="53970" formatCode="General">
                  <c:v>1.1116199999999998</c:v>
                </c:pt>
                <c:pt idx="53971" formatCode="General">
                  <c:v>1.111629999999999</c:v>
                </c:pt>
                <c:pt idx="53972" formatCode="General">
                  <c:v>1.1116599999999999</c:v>
                </c:pt>
                <c:pt idx="53973" formatCode="General">
                  <c:v>1.11168</c:v>
                </c:pt>
                <c:pt idx="53974" formatCode="General">
                  <c:v>1.111699999999999</c:v>
                </c:pt>
                <c:pt idx="53975" formatCode="General">
                  <c:v>1.1117199999999998</c:v>
                </c:pt>
                <c:pt idx="53976" formatCode="General">
                  <c:v>1.11174</c:v>
                </c:pt>
                <c:pt idx="53977" formatCode="General">
                  <c:v>1.1117599999999999</c:v>
                </c:pt>
                <c:pt idx="53978" formatCode="General">
                  <c:v>1.11178</c:v>
                </c:pt>
                <c:pt idx="53979" formatCode="General">
                  <c:v>1.111799999999999</c:v>
                </c:pt>
                <c:pt idx="53980" formatCode="General">
                  <c:v>1.1118199999999998</c:v>
                </c:pt>
                <c:pt idx="53981" formatCode="General">
                  <c:v>1.11185</c:v>
                </c:pt>
                <c:pt idx="53982" formatCode="General">
                  <c:v>1.111869999999999</c:v>
                </c:pt>
                <c:pt idx="53983" formatCode="General">
                  <c:v>1.11188</c:v>
                </c:pt>
                <c:pt idx="53984" formatCode="General">
                  <c:v>1.1118999999999992</c:v>
                </c:pt>
                <c:pt idx="53985" formatCode="General">
                  <c:v>1.1119299999999992</c:v>
                </c:pt>
                <c:pt idx="53986" formatCode="General">
                  <c:v>1.11195</c:v>
                </c:pt>
                <c:pt idx="53987" formatCode="General">
                  <c:v>1.111969999999999</c:v>
                </c:pt>
                <c:pt idx="53988" formatCode="General">
                  <c:v>1.1119899999999998</c:v>
                </c:pt>
                <c:pt idx="53989" formatCode="General">
                  <c:v>1.1120099999999999</c:v>
                </c:pt>
                <c:pt idx="53990" formatCode="General">
                  <c:v>1.1120300000000001</c:v>
                </c:pt>
                <c:pt idx="53991" formatCode="General">
                  <c:v>1.1120500000000009</c:v>
                </c:pt>
                <c:pt idx="53992" formatCode="General">
                  <c:v>1.1120699999999999</c:v>
                </c:pt>
                <c:pt idx="53993" formatCode="General">
                  <c:v>1.11209</c:v>
                </c:pt>
                <c:pt idx="53994" formatCode="General">
                  <c:v>1.11212</c:v>
                </c:pt>
                <c:pt idx="53995" formatCode="General">
                  <c:v>1.1121300000000001</c:v>
                </c:pt>
                <c:pt idx="53996" formatCode="General">
                  <c:v>1.1121500000000009</c:v>
                </c:pt>
                <c:pt idx="53997" formatCode="General">
                  <c:v>1.1121700000000001</c:v>
                </c:pt>
                <c:pt idx="53998" formatCode="General">
                  <c:v>1.1122000000000001</c:v>
                </c:pt>
                <c:pt idx="53999" formatCode="General">
                  <c:v>1.1122099999999999</c:v>
                </c:pt>
                <c:pt idx="54000" formatCode="General">
                  <c:v>1.1122300000000001</c:v>
                </c:pt>
                <c:pt idx="54001" formatCode="General">
                  <c:v>1.11226</c:v>
                </c:pt>
                <c:pt idx="54002" formatCode="General">
                  <c:v>1.1122799999999999</c:v>
                </c:pt>
                <c:pt idx="54003" formatCode="General">
                  <c:v>1.11229</c:v>
                </c:pt>
                <c:pt idx="54004" formatCode="General">
                  <c:v>1.11232</c:v>
                </c:pt>
                <c:pt idx="54005" formatCode="General">
                  <c:v>1.1123400000000001</c:v>
                </c:pt>
                <c:pt idx="54006" formatCode="General">
                  <c:v>1.11236</c:v>
                </c:pt>
                <c:pt idx="54007" formatCode="General">
                  <c:v>1.1123799999999999</c:v>
                </c:pt>
                <c:pt idx="54008" formatCode="General">
                  <c:v>1.1124000000000001</c:v>
                </c:pt>
                <c:pt idx="54009" formatCode="General">
                  <c:v>1.11242</c:v>
                </c:pt>
                <c:pt idx="54010" formatCode="General">
                  <c:v>1.1124400000000001</c:v>
                </c:pt>
                <c:pt idx="54011" formatCode="General">
                  <c:v>1.11246</c:v>
                </c:pt>
                <c:pt idx="54012" formatCode="General">
                  <c:v>1.1124799999999999</c:v>
                </c:pt>
                <c:pt idx="54013" formatCode="General">
                  <c:v>1.1125100000000001</c:v>
                </c:pt>
                <c:pt idx="54014" formatCode="General">
                  <c:v>1.11253</c:v>
                </c:pt>
                <c:pt idx="54015" formatCode="General">
                  <c:v>1.1125400000000001</c:v>
                </c:pt>
                <c:pt idx="54016" formatCode="General">
                  <c:v>1.1125700000000001</c:v>
                </c:pt>
                <c:pt idx="54017" formatCode="General">
                  <c:v>1.11259</c:v>
                </c:pt>
                <c:pt idx="54018" formatCode="General">
                  <c:v>1.1126100000000001</c:v>
                </c:pt>
                <c:pt idx="54019" formatCode="General">
                  <c:v>1.11263</c:v>
                </c:pt>
                <c:pt idx="54020" formatCode="General">
                  <c:v>1.1126499999999999</c:v>
                </c:pt>
                <c:pt idx="54021" formatCode="General">
                  <c:v>1.11267</c:v>
                </c:pt>
                <c:pt idx="54022" formatCode="General">
                  <c:v>1.1126799999999999</c:v>
                </c:pt>
                <c:pt idx="54023" formatCode="General">
                  <c:v>1.1127100000000001</c:v>
                </c:pt>
                <c:pt idx="54024" formatCode="General">
                  <c:v>1.11273</c:v>
                </c:pt>
                <c:pt idx="54025" formatCode="General">
                  <c:v>1.1127499999999999</c:v>
                </c:pt>
                <c:pt idx="54026" formatCode="General">
                  <c:v>1.11277</c:v>
                </c:pt>
                <c:pt idx="54027" formatCode="General">
                  <c:v>1.1127899999999999</c:v>
                </c:pt>
                <c:pt idx="54028" formatCode="General">
                  <c:v>1.1128100000000001</c:v>
                </c:pt>
                <c:pt idx="54029" formatCode="General">
                  <c:v>1.11283</c:v>
                </c:pt>
                <c:pt idx="54030" formatCode="General">
                  <c:v>1.1128499999999999</c:v>
                </c:pt>
                <c:pt idx="54031" formatCode="General">
                  <c:v>1.11287</c:v>
                </c:pt>
                <c:pt idx="54032" formatCode="General">
                  <c:v>1.1129</c:v>
                </c:pt>
                <c:pt idx="54033" formatCode="General">
                  <c:v>1.1129199999999999</c:v>
                </c:pt>
                <c:pt idx="54034" formatCode="General">
                  <c:v>1.11293</c:v>
                </c:pt>
                <c:pt idx="54035" formatCode="General">
                  <c:v>1.1129599999999999</c:v>
                </c:pt>
                <c:pt idx="54036" formatCode="General">
                  <c:v>1.1129800000000001</c:v>
                </c:pt>
                <c:pt idx="54037" formatCode="General">
                  <c:v>1.113</c:v>
                </c:pt>
                <c:pt idx="54038" formatCode="General">
                  <c:v>1.1130199999999999</c:v>
                </c:pt>
                <c:pt idx="54039" formatCode="General">
                  <c:v>1.11304</c:v>
                </c:pt>
                <c:pt idx="54040" formatCode="General">
                  <c:v>1.1130599999999999</c:v>
                </c:pt>
                <c:pt idx="54041" formatCode="General">
                  <c:v>1.1130800000000001</c:v>
                </c:pt>
                <c:pt idx="54042" formatCode="General">
                  <c:v>1.1131</c:v>
                </c:pt>
                <c:pt idx="54043" formatCode="General">
                  <c:v>1.1131199999999999</c:v>
                </c:pt>
                <c:pt idx="54044" formatCode="General">
                  <c:v>1.11314</c:v>
                </c:pt>
                <c:pt idx="54045" formatCode="General">
                  <c:v>1.11317</c:v>
                </c:pt>
                <c:pt idx="54046" formatCode="General">
                  <c:v>1.1131800000000001</c:v>
                </c:pt>
                <c:pt idx="54047" formatCode="General">
                  <c:v>1.1132</c:v>
                </c:pt>
                <c:pt idx="54048" formatCode="General">
                  <c:v>1.1132199999999999</c:v>
                </c:pt>
                <c:pt idx="54049" formatCode="General">
                  <c:v>1.1132500000000001</c:v>
                </c:pt>
                <c:pt idx="54050" formatCode="General">
                  <c:v>1.1132599999999999</c:v>
                </c:pt>
                <c:pt idx="54051" formatCode="General">
                  <c:v>1.11328</c:v>
                </c:pt>
                <c:pt idx="54052" formatCode="General">
                  <c:v>1.11331</c:v>
                </c:pt>
                <c:pt idx="54053" formatCode="General">
                  <c:v>1.113329999999999</c:v>
                </c:pt>
                <c:pt idx="54054" formatCode="General">
                  <c:v>1.1133500000000001</c:v>
                </c:pt>
                <c:pt idx="54055" formatCode="General">
                  <c:v>1.11337</c:v>
                </c:pt>
                <c:pt idx="54056" formatCode="General">
                  <c:v>1.1133899999999999</c:v>
                </c:pt>
                <c:pt idx="54057" formatCode="General">
                  <c:v>1.11341</c:v>
                </c:pt>
                <c:pt idx="54058" formatCode="General">
                  <c:v>1.113429999999999</c:v>
                </c:pt>
                <c:pt idx="54059" formatCode="General">
                  <c:v>1.1134500000000001</c:v>
                </c:pt>
                <c:pt idx="54060" formatCode="General">
                  <c:v>1.11347</c:v>
                </c:pt>
                <c:pt idx="54061" formatCode="General">
                  <c:v>1.1134899999999999</c:v>
                </c:pt>
                <c:pt idx="54062" formatCode="General">
                  <c:v>1.11351</c:v>
                </c:pt>
                <c:pt idx="54063" formatCode="General">
                  <c:v>1.113529999999999</c:v>
                </c:pt>
                <c:pt idx="54064" formatCode="General">
                  <c:v>1.11355</c:v>
                </c:pt>
                <c:pt idx="54065" formatCode="General">
                  <c:v>1.11358</c:v>
                </c:pt>
                <c:pt idx="54066" formatCode="General">
                  <c:v>1.1135899999999999</c:v>
                </c:pt>
                <c:pt idx="54067" formatCode="General">
                  <c:v>1.1136199999999998</c:v>
                </c:pt>
                <c:pt idx="54068" formatCode="General">
                  <c:v>1.11364</c:v>
                </c:pt>
                <c:pt idx="54069" formatCode="General">
                  <c:v>1.1136599999999999</c:v>
                </c:pt>
                <c:pt idx="54070" formatCode="General">
                  <c:v>1.113669999999999</c:v>
                </c:pt>
                <c:pt idx="54071" formatCode="General">
                  <c:v>1.113699999999999</c:v>
                </c:pt>
                <c:pt idx="54072" formatCode="General">
                  <c:v>1.1137199999999998</c:v>
                </c:pt>
                <c:pt idx="54073" formatCode="General">
                  <c:v>1.11374</c:v>
                </c:pt>
                <c:pt idx="54074" formatCode="General">
                  <c:v>1.1137599999999999</c:v>
                </c:pt>
                <c:pt idx="54075" formatCode="General">
                  <c:v>1.11378</c:v>
                </c:pt>
                <c:pt idx="54076" formatCode="General">
                  <c:v>1.113799999999999</c:v>
                </c:pt>
                <c:pt idx="54077" formatCode="General">
                  <c:v>1.1138199999999998</c:v>
                </c:pt>
                <c:pt idx="54078" formatCode="General">
                  <c:v>1.1138399999999991</c:v>
                </c:pt>
                <c:pt idx="54079" formatCode="General">
                  <c:v>1.1138599999999999</c:v>
                </c:pt>
                <c:pt idx="54080" formatCode="General">
                  <c:v>1.1138899999999998</c:v>
                </c:pt>
                <c:pt idx="54081" formatCode="General">
                  <c:v>1.11391</c:v>
                </c:pt>
                <c:pt idx="54082" formatCode="General">
                  <c:v>1.1139199999999998</c:v>
                </c:pt>
                <c:pt idx="54083" formatCode="General">
                  <c:v>1.11395</c:v>
                </c:pt>
                <c:pt idx="54084" formatCode="General">
                  <c:v>1.113969999999999</c:v>
                </c:pt>
                <c:pt idx="54085" formatCode="General">
                  <c:v>1.1139899999999998</c:v>
                </c:pt>
                <c:pt idx="54086" formatCode="General">
                  <c:v>1.1140000000000001</c:v>
                </c:pt>
                <c:pt idx="54087" formatCode="General">
                  <c:v>1.1140300000000001</c:v>
                </c:pt>
                <c:pt idx="54088" formatCode="General">
                  <c:v>1.1140500000000009</c:v>
                </c:pt>
                <c:pt idx="54089" formatCode="General">
                  <c:v>1.1140699999999999</c:v>
                </c:pt>
                <c:pt idx="54090" formatCode="General">
                  <c:v>1.11409</c:v>
                </c:pt>
                <c:pt idx="54091" formatCode="General">
                  <c:v>1.1141099999999999</c:v>
                </c:pt>
                <c:pt idx="54092" formatCode="General">
                  <c:v>1.1141300000000001</c:v>
                </c:pt>
                <c:pt idx="54093" formatCode="General">
                  <c:v>1.1141500000000009</c:v>
                </c:pt>
                <c:pt idx="54094" formatCode="General">
                  <c:v>1.1141700000000001</c:v>
                </c:pt>
                <c:pt idx="54095" formatCode="General">
                  <c:v>1.11419</c:v>
                </c:pt>
                <c:pt idx="54096" formatCode="General">
                  <c:v>1.11422</c:v>
                </c:pt>
                <c:pt idx="54097" formatCode="General">
                  <c:v>1.1142300000000001</c:v>
                </c:pt>
                <c:pt idx="54098" formatCode="General">
                  <c:v>1.1142500000000009</c:v>
                </c:pt>
                <c:pt idx="54099" formatCode="General">
                  <c:v>1.1142700000000001</c:v>
                </c:pt>
                <c:pt idx="54100" formatCode="General">
                  <c:v>1.1143000000000001</c:v>
                </c:pt>
                <c:pt idx="54101" formatCode="General">
                  <c:v>1.1143099999999999</c:v>
                </c:pt>
                <c:pt idx="54102" formatCode="General">
                  <c:v>1.11433</c:v>
                </c:pt>
                <c:pt idx="54103" formatCode="General">
                  <c:v>1.11436</c:v>
                </c:pt>
                <c:pt idx="54104" formatCode="General">
                  <c:v>1.1143799999999999</c:v>
                </c:pt>
                <c:pt idx="54105" formatCode="General">
                  <c:v>1.1144000000000001</c:v>
                </c:pt>
                <c:pt idx="54106" formatCode="General">
                  <c:v>1.11442</c:v>
                </c:pt>
                <c:pt idx="54107" formatCode="General">
                  <c:v>1.1144400000000001</c:v>
                </c:pt>
                <c:pt idx="54108" formatCode="General">
                  <c:v>1.11446</c:v>
                </c:pt>
                <c:pt idx="54109" formatCode="General">
                  <c:v>1.1144799999999999</c:v>
                </c:pt>
                <c:pt idx="54110" formatCode="General">
                  <c:v>1.1145</c:v>
                </c:pt>
                <c:pt idx="54111" formatCode="General">
                  <c:v>1.11452</c:v>
                </c:pt>
                <c:pt idx="54112" formatCode="General">
                  <c:v>1.1145400000000001</c:v>
                </c:pt>
                <c:pt idx="54113" formatCode="General">
                  <c:v>1.11456</c:v>
                </c:pt>
                <c:pt idx="54114" formatCode="General">
                  <c:v>1.1145799999999999</c:v>
                </c:pt>
                <c:pt idx="54115" formatCode="General">
                  <c:v>1.1146</c:v>
                </c:pt>
                <c:pt idx="54116" formatCode="General">
                  <c:v>1.11463</c:v>
                </c:pt>
                <c:pt idx="54117" formatCode="General">
                  <c:v>1.1146400000000001</c:v>
                </c:pt>
                <c:pt idx="54118" formatCode="General">
                  <c:v>1.11467</c:v>
                </c:pt>
                <c:pt idx="54119" formatCode="General">
                  <c:v>1.11469</c:v>
                </c:pt>
                <c:pt idx="54120" formatCode="General">
                  <c:v>1.1147100000000001</c:v>
                </c:pt>
                <c:pt idx="54121" formatCode="General">
                  <c:v>1.1147199999999999</c:v>
                </c:pt>
                <c:pt idx="54122" formatCode="General">
                  <c:v>1.1147499999999999</c:v>
                </c:pt>
                <c:pt idx="54123" formatCode="General">
                  <c:v>1.11477</c:v>
                </c:pt>
                <c:pt idx="54124" formatCode="General">
                  <c:v>1.1147899999999999</c:v>
                </c:pt>
                <c:pt idx="54125" formatCode="General">
                  <c:v>1.1148100000000001</c:v>
                </c:pt>
                <c:pt idx="54126" formatCode="General">
                  <c:v>1.11483</c:v>
                </c:pt>
                <c:pt idx="54127" formatCode="General">
                  <c:v>1.1148499999999999</c:v>
                </c:pt>
                <c:pt idx="54128" formatCode="General">
                  <c:v>1.1148800000000001</c:v>
                </c:pt>
                <c:pt idx="54129" formatCode="General">
                  <c:v>1.1148899999999999</c:v>
                </c:pt>
                <c:pt idx="54130" formatCode="General">
                  <c:v>1.1149100000000001</c:v>
                </c:pt>
                <c:pt idx="54131" formatCode="General">
                  <c:v>1.11494</c:v>
                </c:pt>
                <c:pt idx="54132" formatCode="General">
                  <c:v>1.11496</c:v>
                </c:pt>
                <c:pt idx="54133" formatCode="General">
                  <c:v>1.11497</c:v>
                </c:pt>
                <c:pt idx="54134" formatCode="General">
                  <c:v>1.115</c:v>
                </c:pt>
                <c:pt idx="54135" formatCode="General">
                  <c:v>1.1150199999999999</c:v>
                </c:pt>
                <c:pt idx="54136" formatCode="General">
                  <c:v>1.11504</c:v>
                </c:pt>
                <c:pt idx="54137" formatCode="General">
                  <c:v>1.1150500000000001</c:v>
                </c:pt>
                <c:pt idx="54138" formatCode="General">
                  <c:v>1.1150800000000001</c:v>
                </c:pt>
                <c:pt idx="54139" formatCode="General">
                  <c:v>1.1151</c:v>
                </c:pt>
                <c:pt idx="54140" formatCode="General">
                  <c:v>1.1151199999999999</c:v>
                </c:pt>
                <c:pt idx="54141" formatCode="General">
                  <c:v>1.11514</c:v>
                </c:pt>
                <c:pt idx="54142" formatCode="General">
                  <c:v>1.1151599999999999</c:v>
                </c:pt>
                <c:pt idx="54143" formatCode="General">
                  <c:v>1.1151800000000001</c:v>
                </c:pt>
                <c:pt idx="54144" formatCode="General">
                  <c:v>1.1152</c:v>
                </c:pt>
                <c:pt idx="54145" formatCode="General">
                  <c:v>1.1152199999999999</c:v>
                </c:pt>
                <c:pt idx="54146" formatCode="General">
                  <c:v>1.11524</c:v>
                </c:pt>
                <c:pt idx="54147" formatCode="General">
                  <c:v>1.11527</c:v>
                </c:pt>
                <c:pt idx="54148" formatCode="General">
                  <c:v>1.1152899999999999</c:v>
                </c:pt>
                <c:pt idx="54149" formatCode="General">
                  <c:v>1.1153</c:v>
                </c:pt>
                <c:pt idx="54150" formatCode="General">
                  <c:v>1.1153199999999999</c:v>
                </c:pt>
                <c:pt idx="54151" formatCode="General">
                  <c:v>1.1153500000000001</c:v>
                </c:pt>
                <c:pt idx="54152" formatCode="General">
                  <c:v>1.11537</c:v>
                </c:pt>
                <c:pt idx="54153" formatCode="General">
                  <c:v>1.1153899999999999</c:v>
                </c:pt>
                <c:pt idx="54154" formatCode="General">
                  <c:v>1.11541</c:v>
                </c:pt>
                <c:pt idx="54155" formatCode="General">
                  <c:v>1.115429999999999</c:v>
                </c:pt>
                <c:pt idx="54156" formatCode="General">
                  <c:v>1.1154500000000001</c:v>
                </c:pt>
                <c:pt idx="54157" formatCode="General">
                  <c:v>1.11547</c:v>
                </c:pt>
                <c:pt idx="54158" formatCode="General">
                  <c:v>1.1154899999999999</c:v>
                </c:pt>
                <c:pt idx="54159" formatCode="General">
                  <c:v>1.11551</c:v>
                </c:pt>
                <c:pt idx="54160" formatCode="General">
                  <c:v>1.115529999999999</c:v>
                </c:pt>
                <c:pt idx="54161" formatCode="General">
                  <c:v>1.11555</c:v>
                </c:pt>
                <c:pt idx="54162" formatCode="General">
                  <c:v>1.11557</c:v>
                </c:pt>
                <c:pt idx="54163" formatCode="General">
                  <c:v>1.1155899999999999</c:v>
                </c:pt>
                <c:pt idx="54164" formatCode="General">
                  <c:v>1.11561</c:v>
                </c:pt>
                <c:pt idx="54165" formatCode="General">
                  <c:v>1.115629999999999</c:v>
                </c:pt>
                <c:pt idx="54166" formatCode="General">
                  <c:v>1.11565</c:v>
                </c:pt>
                <c:pt idx="54167" formatCode="General">
                  <c:v>1.11568</c:v>
                </c:pt>
                <c:pt idx="54168" formatCode="General">
                  <c:v>1.1156899999999998</c:v>
                </c:pt>
                <c:pt idx="54169" formatCode="General">
                  <c:v>1.11571</c:v>
                </c:pt>
                <c:pt idx="54170" formatCode="General">
                  <c:v>1.11574</c:v>
                </c:pt>
                <c:pt idx="54171" formatCode="General">
                  <c:v>1.1157599999999999</c:v>
                </c:pt>
                <c:pt idx="54172" formatCode="General">
                  <c:v>1.115769999999999</c:v>
                </c:pt>
                <c:pt idx="54173" formatCode="General">
                  <c:v>1.115799999999999</c:v>
                </c:pt>
                <c:pt idx="54174" formatCode="General">
                  <c:v>1.1158199999999998</c:v>
                </c:pt>
                <c:pt idx="54175" formatCode="General">
                  <c:v>1.1158399999999991</c:v>
                </c:pt>
                <c:pt idx="54176" formatCode="General">
                  <c:v>1.1158599999999999</c:v>
                </c:pt>
                <c:pt idx="54177" formatCode="General">
                  <c:v>1.11588</c:v>
                </c:pt>
                <c:pt idx="54178" formatCode="General">
                  <c:v>1.115899999999999</c:v>
                </c:pt>
                <c:pt idx="54179" formatCode="General">
                  <c:v>1.1159299999999992</c:v>
                </c:pt>
                <c:pt idx="54180" formatCode="General">
                  <c:v>1.115939999999999</c:v>
                </c:pt>
                <c:pt idx="54181" formatCode="General">
                  <c:v>1.1159599999999998</c:v>
                </c:pt>
                <c:pt idx="54182" formatCode="General">
                  <c:v>1.1159899999999998</c:v>
                </c:pt>
                <c:pt idx="54183" formatCode="General">
                  <c:v>1.1160099999999999</c:v>
                </c:pt>
                <c:pt idx="54184" formatCode="General">
                  <c:v>1.11602</c:v>
                </c:pt>
                <c:pt idx="54185" formatCode="General">
                  <c:v>1.1160399999999999</c:v>
                </c:pt>
                <c:pt idx="54186" formatCode="General">
                  <c:v>1.1160699999999999</c:v>
                </c:pt>
                <c:pt idx="54187" formatCode="General">
                  <c:v>1.11609</c:v>
                </c:pt>
                <c:pt idx="54188" formatCode="General">
                  <c:v>1.1161000000000001</c:v>
                </c:pt>
                <c:pt idx="54189" formatCode="General">
                  <c:v>1.1161300000000001</c:v>
                </c:pt>
                <c:pt idx="54190" formatCode="General">
                  <c:v>1.1161500000000009</c:v>
                </c:pt>
                <c:pt idx="54191" formatCode="General">
                  <c:v>1.1161700000000001</c:v>
                </c:pt>
                <c:pt idx="54192" formatCode="General">
                  <c:v>1.11619</c:v>
                </c:pt>
                <c:pt idx="54193" formatCode="General">
                  <c:v>1.1162099999999999</c:v>
                </c:pt>
                <c:pt idx="54194" formatCode="General">
                  <c:v>1.1162300000000001</c:v>
                </c:pt>
                <c:pt idx="54195" formatCode="General">
                  <c:v>1.1162500000000009</c:v>
                </c:pt>
                <c:pt idx="54196" formatCode="General">
                  <c:v>1.1162700000000001</c:v>
                </c:pt>
                <c:pt idx="54197" formatCode="General">
                  <c:v>1.11629</c:v>
                </c:pt>
                <c:pt idx="54198" formatCode="General">
                  <c:v>1.11632</c:v>
                </c:pt>
                <c:pt idx="54199" formatCode="General">
                  <c:v>1.1163400000000001</c:v>
                </c:pt>
                <c:pt idx="54200" formatCode="General">
                  <c:v>1.1163500000000008</c:v>
                </c:pt>
                <c:pt idx="54201" formatCode="General">
                  <c:v>1.1163799999999999</c:v>
                </c:pt>
                <c:pt idx="54202" formatCode="General">
                  <c:v>1.1164000000000001</c:v>
                </c:pt>
                <c:pt idx="54203" formatCode="General">
                  <c:v>1.11642</c:v>
                </c:pt>
                <c:pt idx="54204" formatCode="General">
                  <c:v>1.1164400000000001</c:v>
                </c:pt>
                <c:pt idx="54205" formatCode="General">
                  <c:v>1.11646</c:v>
                </c:pt>
                <c:pt idx="54206" formatCode="General">
                  <c:v>1.1164799999999999</c:v>
                </c:pt>
                <c:pt idx="54207" formatCode="General">
                  <c:v>1.1165</c:v>
                </c:pt>
                <c:pt idx="54208" formatCode="General">
                  <c:v>1.11652</c:v>
                </c:pt>
                <c:pt idx="54209" formatCode="General">
                  <c:v>1.1165400000000001</c:v>
                </c:pt>
                <c:pt idx="54210" formatCode="General">
                  <c:v>1.11656</c:v>
                </c:pt>
                <c:pt idx="54211" formatCode="General">
                  <c:v>1.11659</c:v>
                </c:pt>
                <c:pt idx="54212" formatCode="General">
                  <c:v>1.1166</c:v>
                </c:pt>
                <c:pt idx="54213" formatCode="General">
                  <c:v>1.1166199999999999</c:v>
                </c:pt>
                <c:pt idx="54214" formatCode="General">
                  <c:v>1.1166400000000001</c:v>
                </c:pt>
                <c:pt idx="54215" formatCode="General">
                  <c:v>1.1166700000000001</c:v>
                </c:pt>
                <c:pt idx="54216" formatCode="General">
                  <c:v>1.1166799999999999</c:v>
                </c:pt>
                <c:pt idx="54217" formatCode="General">
                  <c:v>1.1167</c:v>
                </c:pt>
                <c:pt idx="54218" formatCode="General">
                  <c:v>1.11673</c:v>
                </c:pt>
                <c:pt idx="54219" formatCode="General">
                  <c:v>1.1167499999999999</c:v>
                </c:pt>
                <c:pt idx="54220" formatCode="General">
                  <c:v>1.11677</c:v>
                </c:pt>
                <c:pt idx="54221" formatCode="General">
                  <c:v>1.1167899999999999</c:v>
                </c:pt>
                <c:pt idx="54222" formatCode="General">
                  <c:v>1.1168100000000001</c:v>
                </c:pt>
                <c:pt idx="54223" formatCode="General">
                  <c:v>1.11683</c:v>
                </c:pt>
                <c:pt idx="54224" formatCode="General">
                  <c:v>1.1168499999999999</c:v>
                </c:pt>
                <c:pt idx="54225" formatCode="General">
                  <c:v>1.11687</c:v>
                </c:pt>
                <c:pt idx="54226" formatCode="General">
                  <c:v>1.1168899999999999</c:v>
                </c:pt>
                <c:pt idx="54227" formatCode="General">
                  <c:v>1.1169100000000001</c:v>
                </c:pt>
                <c:pt idx="54228" formatCode="General">
                  <c:v>1.11693</c:v>
                </c:pt>
                <c:pt idx="54229" formatCode="General">
                  <c:v>1.1169500000000001</c:v>
                </c:pt>
                <c:pt idx="54230" formatCode="General">
                  <c:v>1.1169800000000001</c:v>
                </c:pt>
                <c:pt idx="54231" formatCode="General">
                  <c:v>1.1169899999999999</c:v>
                </c:pt>
                <c:pt idx="54232" formatCode="General">
                  <c:v>1.1170100000000001</c:v>
                </c:pt>
                <c:pt idx="54233" formatCode="General">
                  <c:v>1.11704</c:v>
                </c:pt>
                <c:pt idx="54234" formatCode="General">
                  <c:v>1.1170599999999999</c:v>
                </c:pt>
                <c:pt idx="54235" formatCode="General">
                  <c:v>1.11707</c:v>
                </c:pt>
                <c:pt idx="54236" formatCode="General">
                  <c:v>1.1170899999999999</c:v>
                </c:pt>
                <c:pt idx="54237" formatCode="General">
                  <c:v>1.1171199999999999</c:v>
                </c:pt>
                <c:pt idx="54238" formatCode="General">
                  <c:v>1.11714</c:v>
                </c:pt>
                <c:pt idx="54239" formatCode="General">
                  <c:v>1.1171500000000001</c:v>
                </c:pt>
                <c:pt idx="54240" formatCode="General">
                  <c:v>1.1171800000000001</c:v>
                </c:pt>
                <c:pt idx="54241" formatCode="General">
                  <c:v>1.1172</c:v>
                </c:pt>
                <c:pt idx="54242" formatCode="General">
                  <c:v>1.1172199999999999</c:v>
                </c:pt>
                <c:pt idx="54243" formatCode="General">
                  <c:v>1.11724</c:v>
                </c:pt>
                <c:pt idx="54244" formatCode="General">
                  <c:v>1.1172599999999999</c:v>
                </c:pt>
                <c:pt idx="54245" formatCode="General">
                  <c:v>1.1172800000000001</c:v>
                </c:pt>
                <c:pt idx="54246" formatCode="General">
                  <c:v>1.11731</c:v>
                </c:pt>
                <c:pt idx="54247" formatCode="General">
                  <c:v>1.1173199999999999</c:v>
                </c:pt>
                <c:pt idx="54248" formatCode="General">
                  <c:v>1.11734</c:v>
                </c:pt>
                <c:pt idx="54249" formatCode="General">
                  <c:v>1.11737</c:v>
                </c:pt>
                <c:pt idx="54250" formatCode="General">
                  <c:v>1.1173899999999999</c:v>
                </c:pt>
                <c:pt idx="54251" formatCode="General">
                  <c:v>1.1173999999999991</c:v>
                </c:pt>
                <c:pt idx="54252" formatCode="General">
                  <c:v>1.117429999999999</c:v>
                </c:pt>
                <c:pt idx="54253" formatCode="General">
                  <c:v>1.1174500000000001</c:v>
                </c:pt>
                <c:pt idx="54254" formatCode="General">
                  <c:v>1.11747</c:v>
                </c:pt>
                <c:pt idx="54255" formatCode="General">
                  <c:v>1.1174899999999999</c:v>
                </c:pt>
                <c:pt idx="54256" formatCode="General">
                  <c:v>1.11751</c:v>
                </c:pt>
                <c:pt idx="54257" formatCode="General">
                  <c:v>1.117529999999999</c:v>
                </c:pt>
                <c:pt idx="54258" formatCode="General">
                  <c:v>1.11755</c:v>
                </c:pt>
                <c:pt idx="54259" formatCode="General">
                  <c:v>1.11757</c:v>
                </c:pt>
                <c:pt idx="54260" formatCode="General">
                  <c:v>1.1175899999999999</c:v>
                </c:pt>
                <c:pt idx="54261" formatCode="General">
                  <c:v>1.11761</c:v>
                </c:pt>
                <c:pt idx="54262" formatCode="General">
                  <c:v>1.11764</c:v>
                </c:pt>
                <c:pt idx="54263" formatCode="General">
                  <c:v>1.11765</c:v>
                </c:pt>
                <c:pt idx="54264" formatCode="General">
                  <c:v>1.1176699999999991</c:v>
                </c:pt>
                <c:pt idx="54265" formatCode="General">
                  <c:v>1.1176899999999999</c:v>
                </c:pt>
                <c:pt idx="54266" formatCode="General">
                  <c:v>1.1177199999999998</c:v>
                </c:pt>
                <c:pt idx="54267" formatCode="General">
                  <c:v>1.117729999999999</c:v>
                </c:pt>
                <c:pt idx="54268" formatCode="General">
                  <c:v>1.11775</c:v>
                </c:pt>
                <c:pt idx="54269" formatCode="General">
                  <c:v>1.11778</c:v>
                </c:pt>
                <c:pt idx="54270" formatCode="General">
                  <c:v>1.117799999999999</c:v>
                </c:pt>
                <c:pt idx="54271" formatCode="General">
                  <c:v>1.1178199999999998</c:v>
                </c:pt>
                <c:pt idx="54272" formatCode="General">
                  <c:v>1.1178399999999991</c:v>
                </c:pt>
                <c:pt idx="54273" formatCode="General">
                  <c:v>1.1178599999999999</c:v>
                </c:pt>
                <c:pt idx="54274" formatCode="General">
                  <c:v>1.11788</c:v>
                </c:pt>
                <c:pt idx="54275" formatCode="General">
                  <c:v>1.117899999999999</c:v>
                </c:pt>
                <c:pt idx="54276" formatCode="General">
                  <c:v>1.1179199999999998</c:v>
                </c:pt>
                <c:pt idx="54277" formatCode="General">
                  <c:v>1.117939999999999</c:v>
                </c:pt>
                <c:pt idx="54278" formatCode="General">
                  <c:v>1.1179599999999998</c:v>
                </c:pt>
                <c:pt idx="54279" formatCode="General">
                  <c:v>1.11798</c:v>
                </c:pt>
                <c:pt idx="54280" formatCode="General">
                  <c:v>1.1180000000000001</c:v>
                </c:pt>
                <c:pt idx="54281" formatCode="General">
                  <c:v>1.11802</c:v>
                </c:pt>
                <c:pt idx="54282" formatCode="General">
                  <c:v>1.1180500000000009</c:v>
                </c:pt>
                <c:pt idx="54283" formatCode="General">
                  <c:v>1.1180600000000001</c:v>
                </c:pt>
                <c:pt idx="54284" formatCode="General">
                  <c:v>1.11809</c:v>
                </c:pt>
                <c:pt idx="54285" formatCode="General">
                  <c:v>1.1181099999999999</c:v>
                </c:pt>
                <c:pt idx="54286" formatCode="General">
                  <c:v>1.1181300000000001</c:v>
                </c:pt>
                <c:pt idx="54287" formatCode="General">
                  <c:v>1.1181399999999999</c:v>
                </c:pt>
                <c:pt idx="54288" formatCode="General">
                  <c:v>1.1181700000000001</c:v>
                </c:pt>
                <c:pt idx="54289" formatCode="General">
                  <c:v>1.11819</c:v>
                </c:pt>
                <c:pt idx="54290" formatCode="General">
                  <c:v>1.1182000000000001</c:v>
                </c:pt>
                <c:pt idx="54291" formatCode="General">
                  <c:v>1.1182300000000001</c:v>
                </c:pt>
                <c:pt idx="54292" formatCode="General">
                  <c:v>1.1182500000000009</c:v>
                </c:pt>
                <c:pt idx="54293" formatCode="General">
                  <c:v>1.1182700000000001</c:v>
                </c:pt>
                <c:pt idx="54294" formatCode="General">
                  <c:v>1.11829</c:v>
                </c:pt>
                <c:pt idx="54295" formatCode="General">
                  <c:v>1.1183099999999999</c:v>
                </c:pt>
                <c:pt idx="54296" formatCode="General">
                  <c:v>1.11833</c:v>
                </c:pt>
                <c:pt idx="54297" formatCode="General">
                  <c:v>1.11836</c:v>
                </c:pt>
                <c:pt idx="54298" formatCode="General">
                  <c:v>1.1183700000000001</c:v>
                </c:pt>
                <c:pt idx="54299" formatCode="General">
                  <c:v>1.11839</c:v>
                </c:pt>
                <c:pt idx="54300" formatCode="General">
                  <c:v>1.1184099999999999</c:v>
                </c:pt>
                <c:pt idx="54301" formatCode="General">
                  <c:v>1.1184400000000001</c:v>
                </c:pt>
                <c:pt idx="54302" formatCode="General">
                  <c:v>1.1184499999999999</c:v>
                </c:pt>
                <c:pt idx="54303" formatCode="General">
                  <c:v>1.1184700000000001</c:v>
                </c:pt>
                <c:pt idx="54304" formatCode="General">
                  <c:v>1.1185</c:v>
                </c:pt>
                <c:pt idx="54305" formatCode="General">
                  <c:v>1.11852</c:v>
                </c:pt>
                <c:pt idx="54306" formatCode="General">
                  <c:v>1.1185400000000001</c:v>
                </c:pt>
                <c:pt idx="54307" formatCode="General">
                  <c:v>1.11856</c:v>
                </c:pt>
                <c:pt idx="54308" formatCode="General">
                  <c:v>1.1185799999999999</c:v>
                </c:pt>
                <c:pt idx="54309" formatCode="General">
                  <c:v>1.1186</c:v>
                </c:pt>
                <c:pt idx="54310" formatCode="General">
                  <c:v>1.1186199999999999</c:v>
                </c:pt>
                <c:pt idx="54311" formatCode="General">
                  <c:v>1.1186400000000001</c:v>
                </c:pt>
                <c:pt idx="54312" formatCode="General">
                  <c:v>1.11866</c:v>
                </c:pt>
                <c:pt idx="54313" formatCode="General">
                  <c:v>1.11869</c:v>
                </c:pt>
                <c:pt idx="54314" formatCode="General">
                  <c:v>1.1187</c:v>
                </c:pt>
                <c:pt idx="54315" formatCode="General">
                  <c:v>1.1187199999999999</c:v>
                </c:pt>
                <c:pt idx="54316" formatCode="General">
                  <c:v>1.1187400000000001</c:v>
                </c:pt>
                <c:pt idx="54317" formatCode="General">
                  <c:v>1.11877</c:v>
                </c:pt>
                <c:pt idx="54318" formatCode="General">
                  <c:v>1.1187800000000001</c:v>
                </c:pt>
                <c:pt idx="54319" formatCode="General">
                  <c:v>1.1188100000000001</c:v>
                </c:pt>
                <c:pt idx="54320" formatCode="General">
                  <c:v>1.11883</c:v>
                </c:pt>
                <c:pt idx="54321" formatCode="General">
                  <c:v>1.1188499999999999</c:v>
                </c:pt>
                <c:pt idx="54322" formatCode="General">
                  <c:v>1.11887</c:v>
                </c:pt>
                <c:pt idx="54323" formatCode="General">
                  <c:v>1.1188899999999999</c:v>
                </c:pt>
                <c:pt idx="54324" formatCode="General">
                  <c:v>1.1189100000000001</c:v>
                </c:pt>
                <c:pt idx="54325" formatCode="General">
                  <c:v>1.11893</c:v>
                </c:pt>
                <c:pt idx="54326" formatCode="General">
                  <c:v>1.1189499999999999</c:v>
                </c:pt>
                <c:pt idx="54327" formatCode="General">
                  <c:v>1.11897</c:v>
                </c:pt>
                <c:pt idx="54328" formatCode="General">
                  <c:v>1.1189899999999999</c:v>
                </c:pt>
                <c:pt idx="54329" formatCode="General">
                  <c:v>1.1190100000000001</c:v>
                </c:pt>
                <c:pt idx="54330" formatCode="General">
                  <c:v>1.11903</c:v>
                </c:pt>
                <c:pt idx="54331" formatCode="General">
                  <c:v>1.1190500000000001</c:v>
                </c:pt>
                <c:pt idx="54332" formatCode="General">
                  <c:v>1.11907</c:v>
                </c:pt>
                <c:pt idx="54333" formatCode="General">
                  <c:v>1.1191</c:v>
                </c:pt>
                <c:pt idx="54334" formatCode="General">
                  <c:v>1.11911</c:v>
                </c:pt>
                <c:pt idx="54335" formatCode="General">
                  <c:v>1.11914</c:v>
                </c:pt>
                <c:pt idx="54336" formatCode="General">
                  <c:v>1.1191599999999999</c:v>
                </c:pt>
                <c:pt idx="54337" formatCode="General">
                  <c:v>1.1191800000000001</c:v>
                </c:pt>
                <c:pt idx="54338" formatCode="General">
                  <c:v>1.1191899999999999</c:v>
                </c:pt>
                <c:pt idx="54339" formatCode="General">
                  <c:v>1.1192199999999999</c:v>
                </c:pt>
                <c:pt idx="54340" formatCode="General">
                  <c:v>1.11924</c:v>
                </c:pt>
                <c:pt idx="54341" formatCode="General">
                  <c:v>1.1192599999999999</c:v>
                </c:pt>
                <c:pt idx="54342" formatCode="General">
                  <c:v>1.1192800000000001</c:v>
                </c:pt>
                <c:pt idx="54343" formatCode="General">
                  <c:v>1.1193</c:v>
                </c:pt>
                <c:pt idx="54344" formatCode="General">
                  <c:v>1.1193199999999999</c:v>
                </c:pt>
                <c:pt idx="54345" formatCode="General">
                  <c:v>1.1193500000000001</c:v>
                </c:pt>
                <c:pt idx="54346" formatCode="General">
                  <c:v>1.1193599999999999</c:v>
                </c:pt>
                <c:pt idx="54347" formatCode="General">
                  <c:v>1.11938</c:v>
                </c:pt>
                <c:pt idx="54348" formatCode="General">
                  <c:v>1.11941</c:v>
                </c:pt>
                <c:pt idx="54349" formatCode="General">
                  <c:v>1.119429999999999</c:v>
                </c:pt>
                <c:pt idx="54350" formatCode="General">
                  <c:v>1.11944</c:v>
                </c:pt>
                <c:pt idx="54351" formatCode="General">
                  <c:v>1.1194599999999999</c:v>
                </c:pt>
                <c:pt idx="54352" formatCode="General">
                  <c:v>1.1194899999999999</c:v>
                </c:pt>
                <c:pt idx="54353" formatCode="General">
                  <c:v>1.11951</c:v>
                </c:pt>
                <c:pt idx="54354" formatCode="General">
                  <c:v>1.1195199999999998</c:v>
                </c:pt>
                <c:pt idx="54355" formatCode="General">
                  <c:v>1.11955</c:v>
                </c:pt>
                <c:pt idx="54356" formatCode="General">
                  <c:v>1.11957</c:v>
                </c:pt>
                <c:pt idx="54357" formatCode="General">
                  <c:v>1.1195899999999999</c:v>
                </c:pt>
                <c:pt idx="54358" formatCode="General">
                  <c:v>1.11961</c:v>
                </c:pt>
                <c:pt idx="54359" formatCode="General">
                  <c:v>1.119629999999999</c:v>
                </c:pt>
                <c:pt idx="54360" formatCode="General">
                  <c:v>1.11965</c:v>
                </c:pt>
                <c:pt idx="54361" formatCode="General">
                  <c:v>1.1196699999999991</c:v>
                </c:pt>
                <c:pt idx="54362" formatCode="General">
                  <c:v>1.1196899999999999</c:v>
                </c:pt>
                <c:pt idx="54363" formatCode="General">
                  <c:v>1.11971</c:v>
                </c:pt>
                <c:pt idx="54364" formatCode="General">
                  <c:v>1.11974</c:v>
                </c:pt>
                <c:pt idx="54365" formatCode="General">
                  <c:v>1.11975</c:v>
                </c:pt>
                <c:pt idx="54366" formatCode="General">
                  <c:v>1.119769999999999</c:v>
                </c:pt>
                <c:pt idx="54367" formatCode="General">
                  <c:v>1.1197899999999998</c:v>
                </c:pt>
                <c:pt idx="54368" formatCode="General">
                  <c:v>1.1198199999999998</c:v>
                </c:pt>
                <c:pt idx="54369" formatCode="General">
                  <c:v>1.1198299999999992</c:v>
                </c:pt>
                <c:pt idx="54370" formatCode="General">
                  <c:v>1.1198599999999999</c:v>
                </c:pt>
                <c:pt idx="54371" formatCode="General">
                  <c:v>1.11988</c:v>
                </c:pt>
                <c:pt idx="54372" formatCode="General">
                  <c:v>1.119899999999999</c:v>
                </c:pt>
                <c:pt idx="54373" formatCode="General">
                  <c:v>1.1199199999999998</c:v>
                </c:pt>
                <c:pt idx="54374" formatCode="General">
                  <c:v>1.119939999999999</c:v>
                </c:pt>
                <c:pt idx="54375" formatCode="General">
                  <c:v>1.1199599999999998</c:v>
                </c:pt>
                <c:pt idx="54376" formatCode="General">
                  <c:v>1.11998</c:v>
                </c:pt>
                <c:pt idx="54377" formatCode="General">
                  <c:v>1.1200000000000001</c:v>
                </c:pt>
                <c:pt idx="54378" formatCode="General">
                  <c:v>1.12002</c:v>
                </c:pt>
                <c:pt idx="54379" formatCode="General">
                  <c:v>1.1200399999999999</c:v>
                </c:pt>
                <c:pt idx="54380" formatCode="General">
                  <c:v>1.1200600000000001</c:v>
                </c:pt>
                <c:pt idx="54381" formatCode="General">
                  <c:v>1.1200800000000009</c:v>
                </c:pt>
                <c:pt idx="54382" formatCode="General">
                  <c:v>1.1201000000000001</c:v>
                </c:pt>
                <c:pt idx="54383" formatCode="General">
                  <c:v>1.12012</c:v>
                </c:pt>
                <c:pt idx="54384" formatCode="General">
                  <c:v>1.1201500000000009</c:v>
                </c:pt>
                <c:pt idx="54385" formatCode="General">
                  <c:v>1.12016</c:v>
                </c:pt>
                <c:pt idx="54386" formatCode="General">
                  <c:v>1.12019</c:v>
                </c:pt>
                <c:pt idx="54387" formatCode="General">
                  <c:v>1.1202099999999999</c:v>
                </c:pt>
                <c:pt idx="54388" formatCode="General">
                  <c:v>1.1202300000000001</c:v>
                </c:pt>
                <c:pt idx="54389" formatCode="General">
                  <c:v>1.1202399999999999</c:v>
                </c:pt>
                <c:pt idx="54390" formatCode="General">
                  <c:v>1.1202700000000001</c:v>
                </c:pt>
                <c:pt idx="54391" formatCode="General">
                  <c:v>1.12029</c:v>
                </c:pt>
                <c:pt idx="54392" formatCode="General">
                  <c:v>1.1203099999999999</c:v>
                </c:pt>
                <c:pt idx="54393" formatCode="General">
                  <c:v>1.12033</c:v>
                </c:pt>
                <c:pt idx="54394" formatCode="General">
                  <c:v>1.1203500000000008</c:v>
                </c:pt>
                <c:pt idx="54395" formatCode="General">
                  <c:v>1.1203700000000001</c:v>
                </c:pt>
                <c:pt idx="54396" formatCode="General">
                  <c:v>1.1204000000000001</c:v>
                </c:pt>
                <c:pt idx="54397" formatCode="General">
                  <c:v>1.1204099999999999</c:v>
                </c:pt>
                <c:pt idx="54398" formatCode="General">
                  <c:v>1.12043</c:v>
                </c:pt>
                <c:pt idx="54399" formatCode="General">
                  <c:v>1.12046</c:v>
                </c:pt>
                <c:pt idx="54400" formatCode="General">
                  <c:v>1.1204799999999999</c:v>
                </c:pt>
                <c:pt idx="54401" formatCode="General">
                  <c:v>1.12049</c:v>
                </c:pt>
                <c:pt idx="54402" formatCode="General">
                  <c:v>1.1205099999999999</c:v>
                </c:pt>
                <c:pt idx="54403" formatCode="General">
                  <c:v>1.1205400000000001</c:v>
                </c:pt>
                <c:pt idx="54404" formatCode="General">
                  <c:v>1.12056</c:v>
                </c:pt>
                <c:pt idx="54405" formatCode="General">
                  <c:v>1.1205700000000001</c:v>
                </c:pt>
                <c:pt idx="54406" formatCode="General">
                  <c:v>1.1206</c:v>
                </c:pt>
                <c:pt idx="54407" formatCode="General">
                  <c:v>1.1206199999999999</c:v>
                </c:pt>
                <c:pt idx="54408" formatCode="General">
                  <c:v>1.1206400000000001</c:v>
                </c:pt>
                <c:pt idx="54409" formatCode="General">
                  <c:v>1.12066</c:v>
                </c:pt>
                <c:pt idx="54410" formatCode="General">
                  <c:v>1.1206799999999999</c:v>
                </c:pt>
                <c:pt idx="54411" formatCode="General">
                  <c:v>1.1207</c:v>
                </c:pt>
                <c:pt idx="54412" formatCode="General">
                  <c:v>1.12073</c:v>
                </c:pt>
                <c:pt idx="54413" formatCode="General">
                  <c:v>1.1207400000000001</c:v>
                </c:pt>
                <c:pt idx="54414" formatCode="General">
                  <c:v>1.12076</c:v>
                </c:pt>
                <c:pt idx="54415" formatCode="General">
                  <c:v>1.1207800000000001</c:v>
                </c:pt>
                <c:pt idx="54416" formatCode="General">
                  <c:v>1.1208100000000001</c:v>
                </c:pt>
                <c:pt idx="54417" formatCode="General">
                  <c:v>1.1208199999999999</c:v>
                </c:pt>
                <c:pt idx="54418" formatCode="General">
                  <c:v>1.1208499999999999</c:v>
                </c:pt>
                <c:pt idx="54419" formatCode="General">
                  <c:v>1.12087</c:v>
                </c:pt>
                <c:pt idx="54420" formatCode="General">
                  <c:v>1.1208899999999999</c:v>
                </c:pt>
                <c:pt idx="54421" formatCode="General">
                  <c:v>1.1209100000000001</c:v>
                </c:pt>
                <c:pt idx="54422" formatCode="General">
                  <c:v>1.12093</c:v>
                </c:pt>
                <c:pt idx="54423" formatCode="General">
                  <c:v>1.1209499999999999</c:v>
                </c:pt>
                <c:pt idx="54424" formatCode="General">
                  <c:v>1.12097</c:v>
                </c:pt>
                <c:pt idx="54425" formatCode="General">
                  <c:v>1.1209899999999999</c:v>
                </c:pt>
                <c:pt idx="54426" formatCode="General">
                  <c:v>1.1210100000000001</c:v>
                </c:pt>
                <c:pt idx="54427" formatCode="General">
                  <c:v>1.12103</c:v>
                </c:pt>
                <c:pt idx="54428" formatCode="General">
                  <c:v>1.1210500000000001</c:v>
                </c:pt>
                <c:pt idx="54429" formatCode="General">
                  <c:v>1.12107</c:v>
                </c:pt>
                <c:pt idx="54430" formatCode="General">
                  <c:v>1.1210899999999999</c:v>
                </c:pt>
                <c:pt idx="54431" formatCode="General">
                  <c:v>1.1211100000000001</c:v>
                </c:pt>
                <c:pt idx="54432" formatCode="General">
                  <c:v>1.12113</c:v>
                </c:pt>
                <c:pt idx="54433" formatCode="General">
                  <c:v>1.1211500000000001</c:v>
                </c:pt>
                <c:pt idx="54434" formatCode="General">
                  <c:v>1.12117</c:v>
                </c:pt>
                <c:pt idx="54435" formatCode="General">
                  <c:v>1.1212</c:v>
                </c:pt>
                <c:pt idx="54436" formatCode="General">
                  <c:v>1.12121</c:v>
                </c:pt>
                <c:pt idx="54437" formatCode="General">
                  <c:v>1.12124</c:v>
                </c:pt>
                <c:pt idx="54438" formatCode="General">
                  <c:v>1.1212599999999999</c:v>
                </c:pt>
                <c:pt idx="54439" formatCode="General">
                  <c:v>1.1212800000000001</c:v>
                </c:pt>
                <c:pt idx="54440" formatCode="General">
                  <c:v>1.1212899999999999</c:v>
                </c:pt>
                <c:pt idx="54441" formatCode="General">
                  <c:v>1.1213199999999999</c:v>
                </c:pt>
                <c:pt idx="54442" formatCode="General">
                  <c:v>1.12134</c:v>
                </c:pt>
                <c:pt idx="54443" formatCode="General">
                  <c:v>1.1213599999999999</c:v>
                </c:pt>
                <c:pt idx="54444" formatCode="General">
                  <c:v>1.12138</c:v>
                </c:pt>
                <c:pt idx="54445" formatCode="General">
                  <c:v>1.1214</c:v>
                </c:pt>
                <c:pt idx="54446" formatCode="General">
                  <c:v>1.1214199999999999</c:v>
                </c:pt>
                <c:pt idx="54447" formatCode="General">
                  <c:v>1.1214500000000001</c:v>
                </c:pt>
                <c:pt idx="54448" formatCode="General">
                  <c:v>1.1214599999999999</c:v>
                </c:pt>
                <c:pt idx="54449" formatCode="General">
                  <c:v>1.12148</c:v>
                </c:pt>
                <c:pt idx="54450" formatCode="General">
                  <c:v>1.12151</c:v>
                </c:pt>
                <c:pt idx="54451" formatCode="General">
                  <c:v>1.121529999999999</c:v>
                </c:pt>
                <c:pt idx="54452" formatCode="General">
                  <c:v>1.12154</c:v>
                </c:pt>
                <c:pt idx="54453" formatCode="General">
                  <c:v>1.1215599999999999</c:v>
                </c:pt>
                <c:pt idx="54454" formatCode="General">
                  <c:v>1.1215899999999999</c:v>
                </c:pt>
                <c:pt idx="54455" formatCode="General">
                  <c:v>1.12161</c:v>
                </c:pt>
                <c:pt idx="54456" formatCode="General">
                  <c:v>1.1216199999999998</c:v>
                </c:pt>
                <c:pt idx="54457" formatCode="General">
                  <c:v>1.12165</c:v>
                </c:pt>
                <c:pt idx="54458" formatCode="General">
                  <c:v>1.1216699999999991</c:v>
                </c:pt>
                <c:pt idx="54459" formatCode="General">
                  <c:v>1.1216899999999999</c:v>
                </c:pt>
                <c:pt idx="54460" formatCode="General">
                  <c:v>1.12171</c:v>
                </c:pt>
                <c:pt idx="54461" formatCode="General">
                  <c:v>1.121729999999999</c:v>
                </c:pt>
                <c:pt idx="54462" formatCode="General">
                  <c:v>1.12175</c:v>
                </c:pt>
                <c:pt idx="54463" formatCode="General">
                  <c:v>1.12178</c:v>
                </c:pt>
                <c:pt idx="54464" formatCode="General">
                  <c:v>1.1217899999999998</c:v>
                </c:pt>
                <c:pt idx="54465" formatCode="General">
                  <c:v>1.12181</c:v>
                </c:pt>
                <c:pt idx="54466" formatCode="General">
                  <c:v>1.1218299999999992</c:v>
                </c:pt>
                <c:pt idx="54467" formatCode="General">
                  <c:v>1.1218599999999999</c:v>
                </c:pt>
                <c:pt idx="54468" formatCode="General">
                  <c:v>1.121869999999999</c:v>
                </c:pt>
                <c:pt idx="54469" formatCode="General">
                  <c:v>1.121899999999999</c:v>
                </c:pt>
                <c:pt idx="54470" formatCode="General">
                  <c:v>1.1219199999999998</c:v>
                </c:pt>
                <c:pt idx="54471" formatCode="General">
                  <c:v>1.121939999999999</c:v>
                </c:pt>
                <c:pt idx="54472" formatCode="General">
                  <c:v>1.1219599999999998</c:v>
                </c:pt>
                <c:pt idx="54473" formatCode="General">
                  <c:v>1.12198</c:v>
                </c:pt>
                <c:pt idx="54474" formatCode="General">
                  <c:v>1.1220000000000001</c:v>
                </c:pt>
                <c:pt idx="54475" formatCode="General">
                  <c:v>1.12202</c:v>
                </c:pt>
                <c:pt idx="54476" formatCode="General">
                  <c:v>1.1220399999999999</c:v>
                </c:pt>
                <c:pt idx="54477" formatCode="General">
                  <c:v>1.1220600000000001</c:v>
                </c:pt>
                <c:pt idx="54478" formatCode="General">
                  <c:v>1.1220800000000009</c:v>
                </c:pt>
                <c:pt idx="54479" formatCode="General">
                  <c:v>1.1221099999999999</c:v>
                </c:pt>
                <c:pt idx="54480" formatCode="General">
                  <c:v>1.12212</c:v>
                </c:pt>
                <c:pt idx="54481" formatCode="General">
                  <c:v>1.1221399999999999</c:v>
                </c:pt>
                <c:pt idx="54482" formatCode="General">
                  <c:v>1.12216</c:v>
                </c:pt>
                <c:pt idx="54483" formatCode="General">
                  <c:v>1.12219</c:v>
                </c:pt>
                <c:pt idx="54484" formatCode="General">
                  <c:v>1.1222000000000001</c:v>
                </c:pt>
                <c:pt idx="54485" formatCode="General">
                  <c:v>1.1222300000000001</c:v>
                </c:pt>
                <c:pt idx="54486" formatCode="General">
                  <c:v>1.1222500000000009</c:v>
                </c:pt>
                <c:pt idx="54487" formatCode="General">
                  <c:v>1.1222700000000001</c:v>
                </c:pt>
                <c:pt idx="54488" formatCode="General">
                  <c:v>1.12229</c:v>
                </c:pt>
                <c:pt idx="54489" formatCode="General">
                  <c:v>1.1223099999999999</c:v>
                </c:pt>
                <c:pt idx="54490" formatCode="General">
                  <c:v>1.12233</c:v>
                </c:pt>
                <c:pt idx="54491" formatCode="General">
                  <c:v>1.1223500000000008</c:v>
                </c:pt>
                <c:pt idx="54492" formatCode="General">
                  <c:v>1.1223700000000001</c:v>
                </c:pt>
                <c:pt idx="54493" formatCode="General">
                  <c:v>1.12239</c:v>
                </c:pt>
                <c:pt idx="54494" formatCode="General">
                  <c:v>1.1224099999999999</c:v>
                </c:pt>
                <c:pt idx="54495" formatCode="General">
                  <c:v>1.12243</c:v>
                </c:pt>
                <c:pt idx="54496" formatCode="General">
                  <c:v>1.1224499999999999</c:v>
                </c:pt>
                <c:pt idx="54497" formatCode="General">
                  <c:v>1.1224700000000001</c:v>
                </c:pt>
                <c:pt idx="54498" formatCode="General">
                  <c:v>1.1225000000000001</c:v>
                </c:pt>
                <c:pt idx="54499" formatCode="General">
                  <c:v>1.1225099999999999</c:v>
                </c:pt>
                <c:pt idx="54500" formatCode="General">
                  <c:v>1.12253</c:v>
                </c:pt>
                <c:pt idx="54501" formatCode="General">
                  <c:v>1.12256</c:v>
                </c:pt>
                <c:pt idx="54502" formatCode="General">
                  <c:v>1.1225799999999999</c:v>
                </c:pt>
                <c:pt idx="54503" formatCode="General">
                  <c:v>1.12259</c:v>
                </c:pt>
                <c:pt idx="54504" formatCode="General">
                  <c:v>1.1226100000000001</c:v>
                </c:pt>
                <c:pt idx="54505" formatCode="General">
                  <c:v>1.1226400000000001</c:v>
                </c:pt>
                <c:pt idx="54506" formatCode="General">
                  <c:v>1.12266</c:v>
                </c:pt>
                <c:pt idx="54507" formatCode="General">
                  <c:v>1.1226700000000001</c:v>
                </c:pt>
                <c:pt idx="54508" formatCode="General">
                  <c:v>1.1227</c:v>
                </c:pt>
                <c:pt idx="54509" formatCode="General">
                  <c:v>1.1227199999999999</c:v>
                </c:pt>
                <c:pt idx="54510" formatCode="General">
                  <c:v>1.1227400000000001</c:v>
                </c:pt>
                <c:pt idx="54511" formatCode="General">
                  <c:v>1.12276</c:v>
                </c:pt>
                <c:pt idx="54512" formatCode="General">
                  <c:v>1.1227799999999999</c:v>
                </c:pt>
                <c:pt idx="54513" formatCode="General">
                  <c:v>1.1228</c:v>
                </c:pt>
                <c:pt idx="54514" formatCode="General">
                  <c:v>1.12283</c:v>
                </c:pt>
                <c:pt idx="54515" formatCode="General">
                  <c:v>1.1228400000000001</c:v>
                </c:pt>
                <c:pt idx="54516" formatCode="General">
                  <c:v>1.12286</c:v>
                </c:pt>
                <c:pt idx="54517" formatCode="General">
                  <c:v>1.1228800000000001</c:v>
                </c:pt>
                <c:pt idx="54518" formatCode="General">
                  <c:v>1.1229100000000001</c:v>
                </c:pt>
                <c:pt idx="54519" formatCode="General">
                  <c:v>1.1229199999999999</c:v>
                </c:pt>
                <c:pt idx="54520" formatCode="General">
                  <c:v>1.12294</c:v>
                </c:pt>
                <c:pt idx="54521" formatCode="General">
                  <c:v>1.12297</c:v>
                </c:pt>
                <c:pt idx="54522" formatCode="General">
                  <c:v>1.1229899999999999</c:v>
                </c:pt>
                <c:pt idx="54523" formatCode="General">
                  <c:v>1.1230100000000001</c:v>
                </c:pt>
                <c:pt idx="54524" formatCode="General">
                  <c:v>1.12303</c:v>
                </c:pt>
                <c:pt idx="54525" formatCode="General">
                  <c:v>1.1230500000000001</c:v>
                </c:pt>
                <c:pt idx="54526" formatCode="General">
                  <c:v>1.12307</c:v>
                </c:pt>
                <c:pt idx="54527" formatCode="General">
                  <c:v>1.1230899999999999</c:v>
                </c:pt>
                <c:pt idx="54528" formatCode="General">
                  <c:v>1.1231100000000001</c:v>
                </c:pt>
                <c:pt idx="54529" formatCode="General">
                  <c:v>1.12313</c:v>
                </c:pt>
                <c:pt idx="54530" formatCode="General">
                  <c:v>1.1231500000000001</c:v>
                </c:pt>
                <c:pt idx="54531" formatCode="General">
                  <c:v>1.12317</c:v>
                </c:pt>
                <c:pt idx="54532" formatCode="General">
                  <c:v>1.1231899999999999</c:v>
                </c:pt>
                <c:pt idx="54533" formatCode="General">
                  <c:v>1.12321</c:v>
                </c:pt>
                <c:pt idx="54534" formatCode="General">
                  <c:v>1.12324</c:v>
                </c:pt>
                <c:pt idx="54535" formatCode="General">
                  <c:v>1.1232500000000001</c:v>
                </c:pt>
                <c:pt idx="54536" formatCode="General">
                  <c:v>1.1232800000000001</c:v>
                </c:pt>
                <c:pt idx="54537" formatCode="General">
                  <c:v>1.1233</c:v>
                </c:pt>
                <c:pt idx="54538" formatCode="General">
                  <c:v>1.1233199999999999</c:v>
                </c:pt>
                <c:pt idx="54539" formatCode="General">
                  <c:v>1.12334</c:v>
                </c:pt>
                <c:pt idx="54540" formatCode="General">
                  <c:v>1.1233599999999999</c:v>
                </c:pt>
                <c:pt idx="54541" formatCode="General">
                  <c:v>1.12338</c:v>
                </c:pt>
                <c:pt idx="54542" formatCode="General">
                  <c:v>1.1234</c:v>
                </c:pt>
                <c:pt idx="54543" formatCode="General">
                  <c:v>1.1234199999999999</c:v>
                </c:pt>
                <c:pt idx="54544" formatCode="General">
                  <c:v>1.12344</c:v>
                </c:pt>
                <c:pt idx="54545" formatCode="General">
                  <c:v>1.1234599999999999</c:v>
                </c:pt>
                <c:pt idx="54546" formatCode="General">
                  <c:v>1.12348</c:v>
                </c:pt>
                <c:pt idx="54547" formatCode="General">
                  <c:v>1.1234999999999991</c:v>
                </c:pt>
                <c:pt idx="54548" formatCode="General">
                  <c:v>1.1235199999999999</c:v>
                </c:pt>
                <c:pt idx="54549" formatCode="General">
                  <c:v>1.12354</c:v>
                </c:pt>
                <c:pt idx="54550" formatCode="General">
                  <c:v>1.12357</c:v>
                </c:pt>
                <c:pt idx="54551" formatCode="General">
                  <c:v>1.12358</c:v>
                </c:pt>
                <c:pt idx="54552" formatCode="General">
                  <c:v>1.12361</c:v>
                </c:pt>
                <c:pt idx="54553" formatCode="General">
                  <c:v>1.123629999999999</c:v>
                </c:pt>
                <c:pt idx="54554" formatCode="General">
                  <c:v>1.12365</c:v>
                </c:pt>
                <c:pt idx="54555" formatCode="General">
                  <c:v>1.1236599999999999</c:v>
                </c:pt>
                <c:pt idx="54556" formatCode="General">
                  <c:v>1.1236899999999999</c:v>
                </c:pt>
                <c:pt idx="54557" formatCode="General">
                  <c:v>1.12371</c:v>
                </c:pt>
                <c:pt idx="54558" formatCode="General">
                  <c:v>1.123729999999999</c:v>
                </c:pt>
                <c:pt idx="54559" formatCode="General">
                  <c:v>1.12375</c:v>
                </c:pt>
                <c:pt idx="54560" formatCode="General">
                  <c:v>1.123769999999999</c:v>
                </c:pt>
                <c:pt idx="54561" formatCode="General">
                  <c:v>1.1237899999999998</c:v>
                </c:pt>
                <c:pt idx="54562" formatCode="General">
                  <c:v>1.12381</c:v>
                </c:pt>
                <c:pt idx="54563" formatCode="General">
                  <c:v>1.1238299999999992</c:v>
                </c:pt>
                <c:pt idx="54564" formatCode="General">
                  <c:v>1.12385</c:v>
                </c:pt>
                <c:pt idx="54565" formatCode="General">
                  <c:v>1.12388</c:v>
                </c:pt>
                <c:pt idx="54566" formatCode="General">
                  <c:v>1.1238899999999998</c:v>
                </c:pt>
                <c:pt idx="54567" formatCode="General">
                  <c:v>1.12391</c:v>
                </c:pt>
                <c:pt idx="54568" formatCode="General">
                  <c:v>1.1239299999999992</c:v>
                </c:pt>
                <c:pt idx="54569" formatCode="General">
                  <c:v>1.1239599999999998</c:v>
                </c:pt>
                <c:pt idx="54570" formatCode="General">
                  <c:v>1.123969999999999</c:v>
                </c:pt>
                <c:pt idx="54571" formatCode="General">
                  <c:v>1.1239899999999998</c:v>
                </c:pt>
                <c:pt idx="54572" formatCode="General">
                  <c:v>1.12402</c:v>
                </c:pt>
                <c:pt idx="54573" formatCode="General">
                  <c:v>1.1240399999999999</c:v>
                </c:pt>
                <c:pt idx="54574" formatCode="General">
                  <c:v>1.1240600000000001</c:v>
                </c:pt>
                <c:pt idx="54575" formatCode="General">
                  <c:v>1.1240800000000009</c:v>
                </c:pt>
                <c:pt idx="54576" formatCode="General">
                  <c:v>1.1241000000000001</c:v>
                </c:pt>
                <c:pt idx="54577" formatCode="General">
                  <c:v>1.12412</c:v>
                </c:pt>
                <c:pt idx="54578" formatCode="General">
                  <c:v>1.1241399999999999</c:v>
                </c:pt>
                <c:pt idx="54579" formatCode="General">
                  <c:v>1.12416</c:v>
                </c:pt>
                <c:pt idx="54580" formatCode="General">
                  <c:v>1.1241800000000008</c:v>
                </c:pt>
                <c:pt idx="54581" formatCode="General">
                  <c:v>1.1242000000000001</c:v>
                </c:pt>
                <c:pt idx="54582" formatCode="General">
                  <c:v>1.12422</c:v>
                </c:pt>
                <c:pt idx="54583" formatCode="General">
                  <c:v>1.1242399999999999</c:v>
                </c:pt>
                <c:pt idx="54584" formatCode="General">
                  <c:v>1.1242700000000001</c:v>
                </c:pt>
                <c:pt idx="54585" formatCode="General">
                  <c:v>1.12429</c:v>
                </c:pt>
                <c:pt idx="54586" formatCode="General">
                  <c:v>1.1243000000000001</c:v>
                </c:pt>
                <c:pt idx="54587" formatCode="General">
                  <c:v>1.1243300000000001</c:v>
                </c:pt>
                <c:pt idx="54588" formatCode="General">
                  <c:v>1.1243500000000008</c:v>
                </c:pt>
                <c:pt idx="54589" formatCode="General">
                  <c:v>1.1243700000000001</c:v>
                </c:pt>
                <c:pt idx="54590" formatCode="General">
                  <c:v>1.1243799999999999</c:v>
                </c:pt>
                <c:pt idx="54591" formatCode="General">
                  <c:v>1.1244099999999999</c:v>
                </c:pt>
                <c:pt idx="54592" formatCode="General">
                  <c:v>1.12443</c:v>
                </c:pt>
                <c:pt idx="54593" formatCode="General">
                  <c:v>1.1244499999999999</c:v>
                </c:pt>
                <c:pt idx="54594" formatCode="General">
                  <c:v>1.1244700000000001</c:v>
                </c:pt>
                <c:pt idx="54595" formatCode="General">
                  <c:v>1.12449</c:v>
                </c:pt>
                <c:pt idx="54596" formatCode="General">
                  <c:v>1.1245099999999999</c:v>
                </c:pt>
                <c:pt idx="54597" formatCode="General">
                  <c:v>1.12453</c:v>
                </c:pt>
                <c:pt idx="54598" formatCode="General">
                  <c:v>1.1245499999999999</c:v>
                </c:pt>
                <c:pt idx="54599" formatCode="General">
                  <c:v>1.1245700000000001</c:v>
                </c:pt>
                <c:pt idx="54600" formatCode="General">
                  <c:v>1.12459</c:v>
                </c:pt>
                <c:pt idx="54601" formatCode="General">
                  <c:v>1.12462</c:v>
                </c:pt>
                <c:pt idx="54602" formatCode="General">
                  <c:v>1.12463</c:v>
                </c:pt>
                <c:pt idx="54603" formatCode="General">
                  <c:v>1.12466</c:v>
                </c:pt>
                <c:pt idx="54604" formatCode="General">
                  <c:v>1.1246799999999999</c:v>
                </c:pt>
                <c:pt idx="54605" formatCode="General">
                  <c:v>1.1247</c:v>
                </c:pt>
                <c:pt idx="54606" formatCode="General">
                  <c:v>1.1247100000000001</c:v>
                </c:pt>
                <c:pt idx="54607" formatCode="General">
                  <c:v>1.1247400000000001</c:v>
                </c:pt>
                <c:pt idx="54608" formatCode="General">
                  <c:v>1.12476</c:v>
                </c:pt>
                <c:pt idx="54609" formatCode="General">
                  <c:v>1.1247799999999999</c:v>
                </c:pt>
                <c:pt idx="54610" formatCode="General">
                  <c:v>1.1248</c:v>
                </c:pt>
                <c:pt idx="54611" formatCode="General">
                  <c:v>1.1248199999999999</c:v>
                </c:pt>
                <c:pt idx="54612" formatCode="General">
                  <c:v>1.1248400000000001</c:v>
                </c:pt>
                <c:pt idx="54613" formatCode="General">
                  <c:v>1.12487</c:v>
                </c:pt>
                <c:pt idx="54614" formatCode="General">
                  <c:v>1.1248800000000001</c:v>
                </c:pt>
                <c:pt idx="54615" formatCode="General">
                  <c:v>1.1249</c:v>
                </c:pt>
                <c:pt idx="54616" formatCode="General">
                  <c:v>1.12493</c:v>
                </c:pt>
                <c:pt idx="54617" formatCode="General">
                  <c:v>1.1249499999999999</c:v>
                </c:pt>
                <c:pt idx="54618" formatCode="General">
                  <c:v>1.12496</c:v>
                </c:pt>
                <c:pt idx="54619" formatCode="General">
                  <c:v>1.1249800000000001</c:v>
                </c:pt>
                <c:pt idx="54620" formatCode="General">
                  <c:v>1.1250100000000001</c:v>
                </c:pt>
                <c:pt idx="54621" formatCode="General">
                  <c:v>1.12503</c:v>
                </c:pt>
                <c:pt idx="54622" formatCode="General">
                  <c:v>1.12504</c:v>
                </c:pt>
                <c:pt idx="54623" formatCode="General">
                  <c:v>1.12507</c:v>
                </c:pt>
                <c:pt idx="54624" formatCode="General">
                  <c:v>1.1250899999999999</c:v>
                </c:pt>
                <c:pt idx="54625" formatCode="General">
                  <c:v>1.1251</c:v>
                </c:pt>
                <c:pt idx="54626" formatCode="General">
                  <c:v>1.12513</c:v>
                </c:pt>
                <c:pt idx="54627" formatCode="General">
                  <c:v>1.1251500000000001</c:v>
                </c:pt>
                <c:pt idx="54628" formatCode="General">
                  <c:v>1.12517</c:v>
                </c:pt>
                <c:pt idx="54629" formatCode="General">
                  <c:v>1.1251899999999999</c:v>
                </c:pt>
                <c:pt idx="54630" formatCode="General">
                  <c:v>1.12521</c:v>
                </c:pt>
                <c:pt idx="54631" formatCode="General">
                  <c:v>1.12523</c:v>
                </c:pt>
                <c:pt idx="54632" formatCode="General">
                  <c:v>1.1252500000000001</c:v>
                </c:pt>
                <c:pt idx="54633" formatCode="General">
                  <c:v>1.12527</c:v>
                </c:pt>
                <c:pt idx="54634" formatCode="General">
                  <c:v>1.1252899999999999</c:v>
                </c:pt>
                <c:pt idx="54635" formatCode="General">
                  <c:v>1.1253199999999999</c:v>
                </c:pt>
                <c:pt idx="54636" formatCode="General">
                  <c:v>1.12534</c:v>
                </c:pt>
                <c:pt idx="54637" formatCode="General">
                  <c:v>1.1253500000000001</c:v>
                </c:pt>
                <c:pt idx="54638" formatCode="General">
                  <c:v>1.12538</c:v>
                </c:pt>
                <c:pt idx="54639" formatCode="General">
                  <c:v>1.1254</c:v>
                </c:pt>
                <c:pt idx="54640" formatCode="General">
                  <c:v>1.1254199999999999</c:v>
                </c:pt>
                <c:pt idx="54641" formatCode="General">
                  <c:v>1.125429999999999</c:v>
                </c:pt>
                <c:pt idx="54642" formatCode="General">
                  <c:v>1.1254599999999999</c:v>
                </c:pt>
                <c:pt idx="54643" formatCode="General">
                  <c:v>1.12548</c:v>
                </c:pt>
                <c:pt idx="54644" formatCode="General">
                  <c:v>1.1254999999999991</c:v>
                </c:pt>
                <c:pt idx="54645" formatCode="General">
                  <c:v>1.1255199999999999</c:v>
                </c:pt>
                <c:pt idx="54646" formatCode="General">
                  <c:v>1.12554</c:v>
                </c:pt>
                <c:pt idx="54647" formatCode="General">
                  <c:v>1.1255599999999999</c:v>
                </c:pt>
                <c:pt idx="54648" formatCode="General">
                  <c:v>1.12558</c:v>
                </c:pt>
                <c:pt idx="54649" formatCode="General">
                  <c:v>1.125599999999999</c:v>
                </c:pt>
                <c:pt idx="54650" formatCode="General">
                  <c:v>1.1256199999999998</c:v>
                </c:pt>
                <c:pt idx="54651" formatCode="General">
                  <c:v>1.12564</c:v>
                </c:pt>
                <c:pt idx="54652" formatCode="General">
                  <c:v>1.1256699999999991</c:v>
                </c:pt>
                <c:pt idx="54653" formatCode="General">
                  <c:v>1.12568</c:v>
                </c:pt>
                <c:pt idx="54654" formatCode="General">
                  <c:v>1.12571</c:v>
                </c:pt>
                <c:pt idx="54655" formatCode="General">
                  <c:v>1.125729999999999</c:v>
                </c:pt>
                <c:pt idx="54656" formatCode="General">
                  <c:v>1.12575</c:v>
                </c:pt>
                <c:pt idx="54657" formatCode="General">
                  <c:v>1.125769999999999</c:v>
                </c:pt>
                <c:pt idx="54658" formatCode="General">
                  <c:v>1.1257899999999998</c:v>
                </c:pt>
                <c:pt idx="54659" formatCode="General">
                  <c:v>1.12581</c:v>
                </c:pt>
                <c:pt idx="54660" formatCode="General">
                  <c:v>1.1258299999999992</c:v>
                </c:pt>
                <c:pt idx="54661" formatCode="General">
                  <c:v>1.12585</c:v>
                </c:pt>
                <c:pt idx="54662" formatCode="General">
                  <c:v>1.125869999999999</c:v>
                </c:pt>
                <c:pt idx="54663" formatCode="General">
                  <c:v>1.1258899999999998</c:v>
                </c:pt>
                <c:pt idx="54664" formatCode="General">
                  <c:v>1.1259199999999998</c:v>
                </c:pt>
                <c:pt idx="54665" formatCode="General">
                  <c:v>1.1259299999999992</c:v>
                </c:pt>
                <c:pt idx="54666" formatCode="General">
                  <c:v>1.12595</c:v>
                </c:pt>
                <c:pt idx="54667" formatCode="General">
                  <c:v>1.12598</c:v>
                </c:pt>
                <c:pt idx="54668" formatCode="General">
                  <c:v>1.125999999999999</c:v>
                </c:pt>
                <c:pt idx="54669" formatCode="General">
                  <c:v>1.1260100000000008</c:v>
                </c:pt>
                <c:pt idx="54670" formatCode="General">
                  <c:v>1.1260300000000001</c:v>
                </c:pt>
                <c:pt idx="54671" formatCode="General">
                  <c:v>1.1260600000000001</c:v>
                </c:pt>
                <c:pt idx="54672" formatCode="General">
                  <c:v>1.1260800000000009</c:v>
                </c:pt>
                <c:pt idx="54673" formatCode="General">
                  <c:v>1.12609</c:v>
                </c:pt>
                <c:pt idx="54674" formatCode="General">
                  <c:v>1.12612</c:v>
                </c:pt>
                <c:pt idx="54675" formatCode="General">
                  <c:v>1.1261399999999999</c:v>
                </c:pt>
                <c:pt idx="54676" formatCode="General">
                  <c:v>1.12616</c:v>
                </c:pt>
                <c:pt idx="54677" formatCode="General">
                  <c:v>1.1261800000000008</c:v>
                </c:pt>
                <c:pt idx="54678" formatCode="General">
                  <c:v>1.1262000000000001</c:v>
                </c:pt>
                <c:pt idx="54679" formatCode="General">
                  <c:v>1.12622</c:v>
                </c:pt>
                <c:pt idx="54680" formatCode="General">
                  <c:v>1.1262500000000009</c:v>
                </c:pt>
                <c:pt idx="54681" formatCode="General">
                  <c:v>1.12626</c:v>
                </c:pt>
                <c:pt idx="54682" formatCode="General">
                  <c:v>1.1262799999999999</c:v>
                </c:pt>
                <c:pt idx="54683" formatCode="General">
                  <c:v>1.1263000000000001</c:v>
                </c:pt>
                <c:pt idx="54684" formatCode="General">
                  <c:v>1.1263300000000001</c:v>
                </c:pt>
                <c:pt idx="54685" formatCode="General">
                  <c:v>1.1263399999999999</c:v>
                </c:pt>
                <c:pt idx="54686" formatCode="General">
                  <c:v>1.1263700000000001</c:v>
                </c:pt>
                <c:pt idx="54687" formatCode="General">
                  <c:v>1.12639</c:v>
                </c:pt>
                <c:pt idx="54688" formatCode="General">
                  <c:v>1.1264099999999999</c:v>
                </c:pt>
                <c:pt idx="54689" formatCode="General">
                  <c:v>1.12643</c:v>
                </c:pt>
                <c:pt idx="54690" formatCode="General">
                  <c:v>1.1264500000000008</c:v>
                </c:pt>
                <c:pt idx="54691" formatCode="General">
                  <c:v>1.1264700000000001</c:v>
                </c:pt>
                <c:pt idx="54692" formatCode="General">
                  <c:v>1.12649</c:v>
                </c:pt>
                <c:pt idx="54693" formatCode="General">
                  <c:v>1.1265099999999999</c:v>
                </c:pt>
                <c:pt idx="54694" formatCode="General">
                  <c:v>1.12653</c:v>
                </c:pt>
                <c:pt idx="54695" formatCode="General">
                  <c:v>1.1265499999999999</c:v>
                </c:pt>
                <c:pt idx="54696" formatCode="General">
                  <c:v>1.1265700000000001</c:v>
                </c:pt>
                <c:pt idx="54697" formatCode="General">
                  <c:v>1.12659</c:v>
                </c:pt>
                <c:pt idx="54698" formatCode="General">
                  <c:v>1.1266099999999999</c:v>
                </c:pt>
                <c:pt idx="54699" formatCode="General">
                  <c:v>1.12663</c:v>
                </c:pt>
                <c:pt idx="54700" formatCode="General">
                  <c:v>1.1266499999999999</c:v>
                </c:pt>
                <c:pt idx="54701" formatCode="General">
                  <c:v>1.1266700000000001</c:v>
                </c:pt>
                <c:pt idx="54702" formatCode="General">
                  <c:v>1.1267</c:v>
                </c:pt>
                <c:pt idx="54703" formatCode="General">
                  <c:v>1.1267199999999999</c:v>
                </c:pt>
                <c:pt idx="54704" formatCode="General">
                  <c:v>1.12673</c:v>
                </c:pt>
                <c:pt idx="54705" formatCode="General">
                  <c:v>1.1267499999999999</c:v>
                </c:pt>
                <c:pt idx="54706" formatCode="General">
                  <c:v>1.1267799999999999</c:v>
                </c:pt>
                <c:pt idx="54707" formatCode="General">
                  <c:v>1.1268</c:v>
                </c:pt>
                <c:pt idx="54708" formatCode="General">
                  <c:v>1.1268199999999999</c:v>
                </c:pt>
                <c:pt idx="54709" formatCode="General">
                  <c:v>1.1268400000000001</c:v>
                </c:pt>
                <c:pt idx="54710" formatCode="General">
                  <c:v>1.12686</c:v>
                </c:pt>
                <c:pt idx="54711" formatCode="General">
                  <c:v>1.1268800000000001</c:v>
                </c:pt>
                <c:pt idx="54712" formatCode="General">
                  <c:v>1.1269</c:v>
                </c:pt>
                <c:pt idx="54713" formatCode="General">
                  <c:v>1.1269199999999999</c:v>
                </c:pt>
                <c:pt idx="54714" formatCode="General">
                  <c:v>1.1269400000000001</c:v>
                </c:pt>
                <c:pt idx="54715" formatCode="General">
                  <c:v>1.12697</c:v>
                </c:pt>
                <c:pt idx="54716" formatCode="General">
                  <c:v>1.1269800000000001</c:v>
                </c:pt>
                <c:pt idx="54717" formatCode="General">
                  <c:v>1.127</c:v>
                </c:pt>
                <c:pt idx="54718" formatCode="General">
                  <c:v>1.12703</c:v>
                </c:pt>
                <c:pt idx="54719" formatCode="General">
                  <c:v>1.1270500000000001</c:v>
                </c:pt>
                <c:pt idx="54720" formatCode="General">
                  <c:v>1.12706</c:v>
                </c:pt>
                <c:pt idx="54721" formatCode="General">
                  <c:v>1.1270800000000001</c:v>
                </c:pt>
                <c:pt idx="54722" formatCode="General">
                  <c:v>1.1271100000000001</c:v>
                </c:pt>
                <c:pt idx="54723" formatCode="General">
                  <c:v>1.12713</c:v>
                </c:pt>
                <c:pt idx="54724" formatCode="General">
                  <c:v>1.12714</c:v>
                </c:pt>
                <c:pt idx="54725" formatCode="General">
                  <c:v>1.12717</c:v>
                </c:pt>
                <c:pt idx="54726" formatCode="General">
                  <c:v>1.1271899999999999</c:v>
                </c:pt>
                <c:pt idx="54727" formatCode="General">
                  <c:v>1.12721</c:v>
                </c:pt>
                <c:pt idx="54728" formatCode="General">
                  <c:v>1.12723</c:v>
                </c:pt>
                <c:pt idx="54729" formatCode="General">
                  <c:v>1.1272500000000001</c:v>
                </c:pt>
                <c:pt idx="54730" formatCode="General">
                  <c:v>1.12727</c:v>
                </c:pt>
                <c:pt idx="54731" formatCode="General">
                  <c:v>1.1273</c:v>
                </c:pt>
                <c:pt idx="54732" formatCode="General">
                  <c:v>1.12731</c:v>
                </c:pt>
                <c:pt idx="54733" formatCode="General">
                  <c:v>1.1273299999999991</c:v>
                </c:pt>
                <c:pt idx="54734" formatCode="General">
                  <c:v>1.1273500000000001</c:v>
                </c:pt>
                <c:pt idx="54735" formatCode="General">
                  <c:v>1.12738</c:v>
                </c:pt>
                <c:pt idx="54736" formatCode="General">
                  <c:v>1.1273899999999999</c:v>
                </c:pt>
                <c:pt idx="54737" formatCode="General">
                  <c:v>1.12741</c:v>
                </c:pt>
                <c:pt idx="54738" formatCode="General">
                  <c:v>1.12744</c:v>
                </c:pt>
                <c:pt idx="54739" formatCode="General">
                  <c:v>1.1274599999999999</c:v>
                </c:pt>
                <c:pt idx="54740" formatCode="General">
                  <c:v>1.12748</c:v>
                </c:pt>
                <c:pt idx="54741" formatCode="General">
                  <c:v>1.1274999999999991</c:v>
                </c:pt>
                <c:pt idx="54742" formatCode="General">
                  <c:v>1.1275199999999999</c:v>
                </c:pt>
                <c:pt idx="54743" formatCode="General">
                  <c:v>1.12754</c:v>
                </c:pt>
                <c:pt idx="54744" formatCode="General">
                  <c:v>1.1275599999999999</c:v>
                </c:pt>
                <c:pt idx="54745" formatCode="General">
                  <c:v>1.12758</c:v>
                </c:pt>
                <c:pt idx="54746" formatCode="General">
                  <c:v>1.127599999999999</c:v>
                </c:pt>
                <c:pt idx="54747" formatCode="General">
                  <c:v>1.1276199999999998</c:v>
                </c:pt>
                <c:pt idx="54748" formatCode="General">
                  <c:v>1.12764</c:v>
                </c:pt>
                <c:pt idx="54749" formatCode="General">
                  <c:v>1.1276599999999999</c:v>
                </c:pt>
                <c:pt idx="54750" formatCode="General">
                  <c:v>1.1276899999999999</c:v>
                </c:pt>
                <c:pt idx="54751" formatCode="General">
                  <c:v>1.12771</c:v>
                </c:pt>
                <c:pt idx="54752" formatCode="General">
                  <c:v>1.1277199999999998</c:v>
                </c:pt>
                <c:pt idx="54753" formatCode="General">
                  <c:v>1.12775</c:v>
                </c:pt>
                <c:pt idx="54754" formatCode="General">
                  <c:v>1.1277699999999991</c:v>
                </c:pt>
                <c:pt idx="54755" formatCode="General">
                  <c:v>1.1277899999999998</c:v>
                </c:pt>
                <c:pt idx="54756" formatCode="General">
                  <c:v>1.127799999999999</c:v>
                </c:pt>
                <c:pt idx="54757" formatCode="General">
                  <c:v>1.1278299999999992</c:v>
                </c:pt>
                <c:pt idx="54758" formatCode="General">
                  <c:v>1.12785</c:v>
                </c:pt>
                <c:pt idx="54759" formatCode="General">
                  <c:v>1.1278599999999999</c:v>
                </c:pt>
                <c:pt idx="54760" formatCode="General">
                  <c:v>1.1278899999999998</c:v>
                </c:pt>
                <c:pt idx="54761" formatCode="General">
                  <c:v>1.12791</c:v>
                </c:pt>
                <c:pt idx="54762" formatCode="General">
                  <c:v>1.1279299999999992</c:v>
                </c:pt>
                <c:pt idx="54763" formatCode="General">
                  <c:v>1.12795</c:v>
                </c:pt>
                <c:pt idx="54764" formatCode="General">
                  <c:v>1.127969999999999</c:v>
                </c:pt>
                <c:pt idx="54765" formatCode="General">
                  <c:v>1.1279899999999998</c:v>
                </c:pt>
                <c:pt idx="54766" formatCode="General">
                  <c:v>1.1280100000000008</c:v>
                </c:pt>
                <c:pt idx="54767" formatCode="General">
                  <c:v>1.1280300000000001</c:v>
                </c:pt>
                <c:pt idx="54768" formatCode="General">
                  <c:v>1.1280500000000009</c:v>
                </c:pt>
                <c:pt idx="54769" formatCode="General">
                  <c:v>1.1280800000000009</c:v>
                </c:pt>
                <c:pt idx="54770" formatCode="General">
                  <c:v>1.1281000000000001</c:v>
                </c:pt>
                <c:pt idx="54771" formatCode="General">
                  <c:v>1.1281099999999999</c:v>
                </c:pt>
                <c:pt idx="54772" formatCode="General">
                  <c:v>1.1281300000000001</c:v>
                </c:pt>
                <c:pt idx="54773" formatCode="General">
                  <c:v>1.1281600000000001</c:v>
                </c:pt>
                <c:pt idx="54774" formatCode="General">
                  <c:v>1.1281800000000008</c:v>
                </c:pt>
                <c:pt idx="54775" formatCode="General">
                  <c:v>1.1282000000000001</c:v>
                </c:pt>
                <c:pt idx="54776" formatCode="General">
                  <c:v>1.12822</c:v>
                </c:pt>
                <c:pt idx="54777" formatCode="General">
                  <c:v>1.1282399999999999</c:v>
                </c:pt>
                <c:pt idx="54778" formatCode="General">
                  <c:v>1.12826</c:v>
                </c:pt>
                <c:pt idx="54779" formatCode="General">
                  <c:v>1.1282799999999999</c:v>
                </c:pt>
                <c:pt idx="54780" formatCode="General">
                  <c:v>1.1283000000000001</c:v>
                </c:pt>
                <c:pt idx="54781" formatCode="General">
                  <c:v>1.12832</c:v>
                </c:pt>
                <c:pt idx="54782" formatCode="General">
                  <c:v>1.1283500000000009</c:v>
                </c:pt>
                <c:pt idx="54783" formatCode="General">
                  <c:v>1.12836</c:v>
                </c:pt>
                <c:pt idx="54784" formatCode="General">
                  <c:v>1.1283799999999999</c:v>
                </c:pt>
                <c:pt idx="54785" formatCode="General">
                  <c:v>1.1284000000000001</c:v>
                </c:pt>
                <c:pt idx="54786" formatCode="General">
                  <c:v>1.12843</c:v>
                </c:pt>
                <c:pt idx="54787" formatCode="General">
                  <c:v>1.1284400000000001</c:v>
                </c:pt>
                <c:pt idx="54788" formatCode="General">
                  <c:v>1.12846</c:v>
                </c:pt>
                <c:pt idx="54789" formatCode="General">
                  <c:v>1.12849</c:v>
                </c:pt>
                <c:pt idx="54790" formatCode="General">
                  <c:v>1.1285099999999999</c:v>
                </c:pt>
                <c:pt idx="54791" formatCode="General">
                  <c:v>1.12853</c:v>
                </c:pt>
                <c:pt idx="54792" formatCode="General">
                  <c:v>1.1285499999999999</c:v>
                </c:pt>
                <c:pt idx="54793" formatCode="General">
                  <c:v>1.1285700000000001</c:v>
                </c:pt>
                <c:pt idx="54794" formatCode="General">
                  <c:v>1.12859</c:v>
                </c:pt>
                <c:pt idx="54795" formatCode="General">
                  <c:v>1.1286099999999999</c:v>
                </c:pt>
                <c:pt idx="54796" formatCode="General">
                  <c:v>1.12863</c:v>
                </c:pt>
                <c:pt idx="54797" formatCode="General">
                  <c:v>1.1286499999999999</c:v>
                </c:pt>
                <c:pt idx="54798" formatCode="General">
                  <c:v>1.1286700000000001</c:v>
                </c:pt>
                <c:pt idx="54799" formatCode="General">
                  <c:v>1.12869</c:v>
                </c:pt>
                <c:pt idx="54800" formatCode="General">
                  <c:v>1.1287100000000001</c:v>
                </c:pt>
                <c:pt idx="54801" formatCode="General">
                  <c:v>1.1287400000000001</c:v>
                </c:pt>
                <c:pt idx="54802" formatCode="General">
                  <c:v>1.12876</c:v>
                </c:pt>
                <c:pt idx="54803" formatCode="General">
                  <c:v>1.1287700000000001</c:v>
                </c:pt>
                <c:pt idx="54804" formatCode="General">
                  <c:v>1.1288</c:v>
                </c:pt>
                <c:pt idx="54805" formatCode="General">
                  <c:v>1.1288199999999999</c:v>
                </c:pt>
                <c:pt idx="54806" formatCode="General">
                  <c:v>1.1288400000000001</c:v>
                </c:pt>
                <c:pt idx="54807" formatCode="General">
                  <c:v>1.1288499999999999</c:v>
                </c:pt>
                <c:pt idx="54808" formatCode="General">
                  <c:v>1.1288800000000001</c:v>
                </c:pt>
                <c:pt idx="54809" formatCode="General">
                  <c:v>1.1289</c:v>
                </c:pt>
                <c:pt idx="54810" formatCode="General">
                  <c:v>1.1289199999999999</c:v>
                </c:pt>
                <c:pt idx="54811" formatCode="General">
                  <c:v>1.1289400000000001</c:v>
                </c:pt>
                <c:pt idx="54812" formatCode="General">
                  <c:v>1.12896</c:v>
                </c:pt>
                <c:pt idx="54813" formatCode="General">
                  <c:v>1.1289800000000001</c:v>
                </c:pt>
                <c:pt idx="54814" formatCode="General">
                  <c:v>1.129</c:v>
                </c:pt>
                <c:pt idx="54815" formatCode="General">
                  <c:v>1.1290199999999999</c:v>
                </c:pt>
                <c:pt idx="54816" formatCode="General">
                  <c:v>1.12904</c:v>
                </c:pt>
                <c:pt idx="54817" formatCode="General">
                  <c:v>1.12906</c:v>
                </c:pt>
                <c:pt idx="54818" formatCode="General">
                  <c:v>1.1290899999999999</c:v>
                </c:pt>
                <c:pt idx="54819" formatCode="General">
                  <c:v>1.1291</c:v>
                </c:pt>
                <c:pt idx="54820" formatCode="General">
                  <c:v>1.1291199999999999</c:v>
                </c:pt>
                <c:pt idx="54821" formatCode="General">
                  <c:v>1.1291500000000001</c:v>
                </c:pt>
                <c:pt idx="54822" formatCode="General">
                  <c:v>1.12917</c:v>
                </c:pt>
                <c:pt idx="54823" formatCode="General">
                  <c:v>1.1291899999999999</c:v>
                </c:pt>
                <c:pt idx="54824" formatCode="General">
                  <c:v>1.12921</c:v>
                </c:pt>
                <c:pt idx="54825" formatCode="General">
                  <c:v>1.12923</c:v>
                </c:pt>
                <c:pt idx="54826" formatCode="General">
                  <c:v>1.1292500000000001</c:v>
                </c:pt>
                <c:pt idx="54827" formatCode="General">
                  <c:v>1.12927</c:v>
                </c:pt>
                <c:pt idx="54828" formatCode="General">
                  <c:v>1.1292899999999999</c:v>
                </c:pt>
                <c:pt idx="54829" formatCode="General">
                  <c:v>1.12931</c:v>
                </c:pt>
                <c:pt idx="54830" formatCode="General">
                  <c:v>1.1293299999999991</c:v>
                </c:pt>
                <c:pt idx="54831" formatCode="General">
                  <c:v>1.1293500000000001</c:v>
                </c:pt>
                <c:pt idx="54832" formatCode="General">
                  <c:v>1.12937</c:v>
                </c:pt>
                <c:pt idx="54833" formatCode="General">
                  <c:v>1.1294</c:v>
                </c:pt>
                <c:pt idx="54834" formatCode="General">
                  <c:v>1.12941</c:v>
                </c:pt>
                <c:pt idx="54835" formatCode="General">
                  <c:v>1.129429999999999</c:v>
                </c:pt>
                <c:pt idx="54836" formatCode="General">
                  <c:v>1.1294500000000001</c:v>
                </c:pt>
                <c:pt idx="54837" formatCode="General">
                  <c:v>1.12948</c:v>
                </c:pt>
                <c:pt idx="54838" formatCode="General">
                  <c:v>1.1294899999999999</c:v>
                </c:pt>
                <c:pt idx="54839" formatCode="General">
                  <c:v>1.12951</c:v>
                </c:pt>
                <c:pt idx="54840" formatCode="General">
                  <c:v>1.12954</c:v>
                </c:pt>
                <c:pt idx="54841" formatCode="General">
                  <c:v>1.1295599999999999</c:v>
                </c:pt>
                <c:pt idx="54842" formatCode="General">
                  <c:v>1.12958</c:v>
                </c:pt>
                <c:pt idx="54843" formatCode="General">
                  <c:v>1.129599999999999</c:v>
                </c:pt>
                <c:pt idx="54844" formatCode="General">
                  <c:v>1.1296199999999998</c:v>
                </c:pt>
                <c:pt idx="54845" formatCode="General">
                  <c:v>1.12964</c:v>
                </c:pt>
                <c:pt idx="54846" formatCode="General">
                  <c:v>1.1296599999999999</c:v>
                </c:pt>
                <c:pt idx="54847" formatCode="General">
                  <c:v>1.12968</c:v>
                </c:pt>
                <c:pt idx="54848" formatCode="General">
                  <c:v>1.129699999999999</c:v>
                </c:pt>
                <c:pt idx="54849" formatCode="General">
                  <c:v>1.1297199999999998</c:v>
                </c:pt>
                <c:pt idx="54850" formatCode="General">
                  <c:v>1.12974</c:v>
                </c:pt>
                <c:pt idx="54851" formatCode="General">
                  <c:v>1.1297599999999999</c:v>
                </c:pt>
                <c:pt idx="54852" formatCode="General">
                  <c:v>1.1297899999999998</c:v>
                </c:pt>
                <c:pt idx="54853" formatCode="General">
                  <c:v>1.12981</c:v>
                </c:pt>
                <c:pt idx="54854" formatCode="General">
                  <c:v>1.1298199999999998</c:v>
                </c:pt>
                <c:pt idx="54855" formatCode="General">
                  <c:v>1.12985</c:v>
                </c:pt>
                <c:pt idx="54856" formatCode="General">
                  <c:v>1.129869999999999</c:v>
                </c:pt>
                <c:pt idx="54857" formatCode="General">
                  <c:v>1.1298899999999998</c:v>
                </c:pt>
                <c:pt idx="54858" formatCode="General">
                  <c:v>1.129899999999999</c:v>
                </c:pt>
                <c:pt idx="54859" formatCode="General">
                  <c:v>1.1299299999999992</c:v>
                </c:pt>
                <c:pt idx="54860" formatCode="General">
                  <c:v>1.12995</c:v>
                </c:pt>
                <c:pt idx="54861" formatCode="General">
                  <c:v>1.129969999999999</c:v>
                </c:pt>
                <c:pt idx="54862" formatCode="General">
                  <c:v>1.1299899999999998</c:v>
                </c:pt>
                <c:pt idx="54863" formatCode="General">
                  <c:v>1.1300100000000008</c:v>
                </c:pt>
                <c:pt idx="54864" formatCode="General">
                  <c:v>1.1300300000000001</c:v>
                </c:pt>
                <c:pt idx="54865" formatCode="General">
                  <c:v>1.1300500000000009</c:v>
                </c:pt>
                <c:pt idx="54866" formatCode="General">
                  <c:v>1.1300699999999999</c:v>
                </c:pt>
                <c:pt idx="54867" formatCode="General">
                  <c:v>1.13009</c:v>
                </c:pt>
                <c:pt idx="54868" formatCode="General">
                  <c:v>1.13012</c:v>
                </c:pt>
                <c:pt idx="54869" formatCode="General">
                  <c:v>1.1301399999999999</c:v>
                </c:pt>
                <c:pt idx="54870" formatCode="General">
                  <c:v>1.1301500000000009</c:v>
                </c:pt>
                <c:pt idx="54871" formatCode="General">
                  <c:v>1.1301699999999999</c:v>
                </c:pt>
                <c:pt idx="54872" formatCode="General">
                  <c:v>1.1302000000000001</c:v>
                </c:pt>
                <c:pt idx="54873" formatCode="General">
                  <c:v>1.13022</c:v>
                </c:pt>
                <c:pt idx="54874" formatCode="General">
                  <c:v>1.1302399999999999</c:v>
                </c:pt>
                <c:pt idx="54875" formatCode="General">
                  <c:v>1.13026</c:v>
                </c:pt>
                <c:pt idx="54876" formatCode="General">
                  <c:v>1.1302800000000008</c:v>
                </c:pt>
                <c:pt idx="54877" formatCode="General">
                  <c:v>1.1303000000000001</c:v>
                </c:pt>
                <c:pt idx="54878" formatCode="General">
                  <c:v>1.13032</c:v>
                </c:pt>
                <c:pt idx="54879" formatCode="General">
                  <c:v>1.1303399999999999</c:v>
                </c:pt>
                <c:pt idx="54880" formatCode="General">
                  <c:v>1.13036</c:v>
                </c:pt>
                <c:pt idx="54881" formatCode="General">
                  <c:v>1.13039</c:v>
                </c:pt>
                <c:pt idx="54882" formatCode="General">
                  <c:v>1.1304000000000001</c:v>
                </c:pt>
                <c:pt idx="54883" formatCode="General">
                  <c:v>1.13042</c:v>
                </c:pt>
                <c:pt idx="54884" formatCode="General">
                  <c:v>1.1304500000000008</c:v>
                </c:pt>
                <c:pt idx="54885" formatCode="General">
                  <c:v>1.1304700000000001</c:v>
                </c:pt>
                <c:pt idx="54886" formatCode="General">
                  <c:v>1.1304799999999999</c:v>
                </c:pt>
                <c:pt idx="54887" formatCode="General">
                  <c:v>1.1305000000000001</c:v>
                </c:pt>
                <c:pt idx="54888" formatCode="General">
                  <c:v>1.13053</c:v>
                </c:pt>
                <c:pt idx="54889" formatCode="General">
                  <c:v>1.1305499999999999</c:v>
                </c:pt>
                <c:pt idx="54890" formatCode="General">
                  <c:v>1.13056</c:v>
                </c:pt>
                <c:pt idx="54891" formatCode="General">
                  <c:v>1.13059</c:v>
                </c:pt>
                <c:pt idx="54892" formatCode="General">
                  <c:v>1.1306099999999999</c:v>
                </c:pt>
                <c:pt idx="54893" formatCode="General">
                  <c:v>1.13063</c:v>
                </c:pt>
                <c:pt idx="54894" formatCode="General">
                  <c:v>1.1306499999999999</c:v>
                </c:pt>
                <c:pt idx="54895" formatCode="General">
                  <c:v>1.1306700000000001</c:v>
                </c:pt>
                <c:pt idx="54896" formatCode="General">
                  <c:v>1.13069</c:v>
                </c:pt>
                <c:pt idx="54897" formatCode="General">
                  <c:v>1.1307100000000001</c:v>
                </c:pt>
                <c:pt idx="54898" formatCode="General">
                  <c:v>1.13073</c:v>
                </c:pt>
                <c:pt idx="54899" formatCode="General">
                  <c:v>1.1307499999999999</c:v>
                </c:pt>
                <c:pt idx="54900" formatCode="General">
                  <c:v>1.1307700000000001</c:v>
                </c:pt>
                <c:pt idx="54901" formatCode="General">
                  <c:v>1.13079</c:v>
                </c:pt>
                <c:pt idx="54902" formatCode="General">
                  <c:v>1.1308100000000001</c:v>
                </c:pt>
                <c:pt idx="54903" formatCode="General">
                  <c:v>1.1308400000000001</c:v>
                </c:pt>
                <c:pt idx="54904" formatCode="General">
                  <c:v>1.13086</c:v>
                </c:pt>
                <c:pt idx="54905" formatCode="General">
                  <c:v>1.13087</c:v>
                </c:pt>
                <c:pt idx="54906" formatCode="General">
                  <c:v>1.1309</c:v>
                </c:pt>
                <c:pt idx="54907" formatCode="General">
                  <c:v>1.1309199999999999</c:v>
                </c:pt>
                <c:pt idx="54908" formatCode="General">
                  <c:v>1.1309400000000001</c:v>
                </c:pt>
                <c:pt idx="54909" formatCode="General">
                  <c:v>1.1309499999999999</c:v>
                </c:pt>
                <c:pt idx="54910" formatCode="General">
                  <c:v>1.1309800000000001</c:v>
                </c:pt>
                <c:pt idx="54911" formatCode="General">
                  <c:v>1.131</c:v>
                </c:pt>
                <c:pt idx="54912" formatCode="General">
                  <c:v>1.1310199999999999</c:v>
                </c:pt>
                <c:pt idx="54913" formatCode="General">
                  <c:v>1.13104</c:v>
                </c:pt>
                <c:pt idx="54914" formatCode="General">
                  <c:v>1.13106</c:v>
                </c:pt>
                <c:pt idx="54915" formatCode="General">
                  <c:v>1.1310800000000001</c:v>
                </c:pt>
                <c:pt idx="54916" formatCode="General">
                  <c:v>1.1311</c:v>
                </c:pt>
                <c:pt idx="54917" formatCode="General">
                  <c:v>1.1311199999999999</c:v>
                </c:pt>
                <c:pt idx="54918" formatCode="General">
                  <c:v>1.13114</c:v>
                </c:pt>
                <c:pt idx="54919" formatCode="General">
                  <c:v>1.13117</c:v>
                </c:pt>
                <c:pt idx="54920" formatCode="General">
                  <c:v>1.1311899999999999</c:v>
                </c:pt>
                <c:pt idx="54921" formatCode="General">
                  <c:v>1.1312</c:v>
                </c:pt>
                <c:pt idx="54922" formatCode="General">
                  <c:v>1.1312199999999999</c:v>
                </c:pt>
                <c:pt idx="54923" formatCode="General">
                  <c:v>1.1312500000000001</c:v>
                </c:pt>
                <c:pt idx="54924" formatCode="General">
                  <c:v>1.13127</c:v>
                </c:pt>
                <c:pt idx="54925" formatCode="General">
                  <c:v>1.1312899999999999</c:v>
                </c:pt>
                <c:pt idx="54926" formatCode="General">
                  <c:v>1.13131</c:v>
                </c:pt>
                <c:pt idx="54927" formatCode="General">
                  <c:v>1.1313299999999991</c:v>
                </c:pt>
                <c:pt idx="54928" formatCode="General">
                  <c:v>1.1313500000000001</c:v>
                </c:pt>
                <c:pt idx="54929" formatCode="General">
                  <c:v>1.13137</c:v>
                </c:pt>
                <c:pt idx="54930" formatCode="General">
                  <c:v>1.1313899999999999</c:v>
                </c:pt>
                <c:pt idx="54931" formatCode="General">
                  <c:v>1.13141</c:v>
                </c:pt>
                <c:pt idx="54932" formatCode="General">
                  <c:v>1.13144</c:v>
                </c:pt>
                <c:pt idx="54933" formatCode="General">
                  <c:v>1.1314500000000001</c:v>
                </c:pt>
                <c:pt idx="54934" formatCode="General">
                  <c:v>1.13147</c:v>
                </c:pt>
                <c:pt idx="54935" formatCode="General">
                  <c:v>1.1314899999999999</c:v>
                </c:pt>
                <c:pt idx="54936" formatCode="General">
                  <c:v>1.1315199999999999</c:v>
                </c:pt>
                <c:pt idx="54937" formatCode="General">
                  <c:v>1.131529999999999</c:v>
                </c:pt>
                <c:pt idx="54938" formatCode="General">
                  <c:v>1.1315500000000001</c:v>
                </c:pt>
                <c:pt idx="54939" formatCode="General">
                  <c:v>1.13158</c:v>
                </c:pt>
                <c:pt idx="54940" formatCode="General">
                  <c:v>1.1315999999999991</c:v>
                </c:pt>
                <c:pt idx="54941" formatCode="General">
                  <c:v>1.1316199999999998</c:v>
                </c:pt>
                <c:pt idx="54942" formatCode="General">
                  <c:v>1.13164</c:v>
                </c:pt>
                <c:pt idx="54943" formatCode="General">
                  <c:v>1.1316599999999999</c:v>
                </c:pt>
                <c:pt idx="54944" formatCode="General">
                  <c:v>1.13168</c:v>
                </c:pt>
                <c:pt idx="54945" formatCode="General">
                  <c:v>1.131699999999999</c:v>
                </c:pt>
                <c:pt idx="54946" formatCode="General">
                  <c:v>1.1317199999999998</c:v>
                </c:pt>
                <c:pt idx="54947" formatCode="General">
                  <c:v>1.13174</c:v>
                </c:pt>
                <c:pt idx="54948" formatCode="General">
                  <c:v>1.1317699999999991</c:v>
                </c:pt>
                <c:pt idx="54949" formatCode="General">
                  <c:v>1.13178</c:v>
                </c:pt>
                <c:pt idx="54950" formatCode="General">
                  <c:v>1.131799999999999</c:v>
                </c:pt>
                <c:pt idx="54951" formatCode="General">
                  <c:v>1.1318199999999998</c:v>
                </c:pt>
                <c:pt idx="54952" formatCode="General">
                  <c:v>1.13185</c:v>
                </c:pt>
                <c:pt idx="54953" formatCode="General">
                  <c:v>1.1318599999999999</c:v>
                </c:pt>
                <c:pt idx="54954" formatCode="General">
                  <c:v>1.13188</c:v>
                </c:pt>
                <c:pt idx="54955" formatCode="General">
                  <c:v>1.13191</c:v>
                </c:pt>
                <c:pt idx="54956" formatCode="General">
                  <c:v>1.1319299999999992</c:v>
                </c:pt>
                <c:pt idx="54957" formatCode="General">
                  <c:v>1.13195</c:v>
                </c:pt>
                <c:pt idx="54958" formatCode="General">
                  <c:v>1.131969999999999</c:v>
                </c:pt>
                <c:pt idx="54959" formatCode="General">
                  <c:v>1.1319899999999998</c:v>
                </c:pt>
                <c:pt idx="54960" formatCode="General">
                  <c:v>1.131999999999999</c:v>
                </c:pt>
                <c:pt idx="54961" formatCode="General">
                  <c:v>1.1320300000000001</c:v>
                </c:pt>
                <c:pt idx="54962" formatCode="General">
                  <c:v>1.1320500000000009</c:v>
                </c:pt>
                <c:pt idx="54963" formatCode="General">
                  <c:v>1.1320699999999999</c:v>
                </c:pt>
                <c:pt idx="54964" formatCode="General">
                  <c:v>1.13209</c:v>
                </c:pt>
                <c:pt idx="54965" formatCode="General">
                  <c:v>1.1321099999999999</c:v>
                </c:pt>
                <c:pt idx="54966" formatCode="General">
                  <c:v>1.1321300000000001</c:v>
                </c:pt>
                <c:pt idx="54967" formatCode="General">
                  <c:v>1.1321600000000001</c:v>
                </c:pt>
                <c:pt idx="54968" formatCode="General">
                  <c:v>1.1321699999999999</c:v>
                </c:pt>
                <c:pt idx="54969" formatCode="General">
                  <c:v>1.13219</c:v>
                </c:pt>
                <c:pt idx="54970" formatCode="General">
                  <c:v>1.13222</c:v>
                </c:pt>
                <c:pt idx="54971" formatCode="General">
                  <c:v>1.1322399999999999</c:v>
                </c:pt>
                <c:pt idx="54972" formatCode="General">
                  <c:v>1.1322500000000009</c:v>
                </c:pt>
                <c:pt idx="54973" formatCode="General">
                  <c:v>1.1322700000000001</c:v>
                </c:pt>
                <c:pt idx="54974" formatCode="General">
                  <c:v>1.1323000000000001</c:v>
                </c:pt>
                <c:pt idx="54975" formatCode="General">
                  <c:v>1.13232</c:v>
                </c:pt>
                <c:pt idx="54976" formatCode="General">
                  <c:v>1.1323300000000001</c:v>
                </c:pt>
                <c:pt idx="54977" formatCode="General">
                  <c:v>1.13236</c:v>
                </c:pt>
                <c:pt idx="54978" formatCode="General">
                  <c:v>1.1323799999999999</c:v>
                </c:pt>
                <c:pt idx="54979" formatCode="General">
                  <c:v>1.1324000000000001</c:v>
                </c:pt>
                <c:pt idx="54980" formatCode="General">
                  <c:v>1.13242</c:v>
                </c:pt>
                <c:pt idx="54981" formatCode="General">
                  <c:v>1.1324399999999999</c:v>
                </c:pt>
                <c:pt idx="54982" formatCode="General">
                  <c:v>1.13246</c:v>
                </c:pt>
                <c:pt idx="54983" formatCode="General">
                  <c:v>1.1324799999999999</c:v>
                </c:pt>
                <c:pt idx="54984" formatCode="General">
                  <c:v>1.1325000000000001</c:v>
                </c:pt>
                <c:pt idx="54985" formatCode="General">
                  <c:v>1.13252</c:v>
                </c:pt>
                <c:pt idx="54986" formatCode="General">
                  <c:v>1.1325400000000001</c:v>
                </c:pt>
                <c:pt idx="54987" formatCode="General">
                  <c:v>1.1325700000000001</c:v>
                </c:pt>
                <c:pt idx="54988" formatCode="General">
                  <c:v>1.1325799999999999</c:v>
                </c:pt>
                <c:pt idx="54989" formatCode="General">
                  <c:v>1.1326000000000001</c:v>
                </c:pt>
                <c:pt idx="54990" formatCode="General">
                  <c:v>1.13263</c:v>
                </c:pt>
                <c:pt idx="54991" formatCode="General">
                  <c:v>1.1326499999999999</c:v>
                </c:pt>
                <c:pt idx="54992" formatCode="General">
                  <c:v>1.1326700000000001</c:v>
                </c:pt>
                <c:pt idx="54993" formatCode="General">
                  <c:v>1.13269</c:v>
                </c:pt>
                <c:pt idx="54994" formatCode="General">
                  <c:v>1.1327100000000001</c:v>
                </c:pt>
                <c:pt idx="54995" formatCode="General">
                  <c:v>1.13273</c:v>
                </c:pt>
                <c:pt idx="54996" formatCode="General">
                  <c:v>1.1327499999999999</c:v>
                </c:pt>
                <c:pt idx="54997" formatCode="General">
                  <c:v>1.1327700000000001</c:v>
                </c:pt>
                <c:pt idx="54998" formatCode="General">
                  <c:v>1.13279</c:v>
                </c:pt>
                <c:pt idx="54999" formatCode="General">
                  <c:v>1.1328199999999999</c:v>
                </c:pt>
                <c:pt idx="55000" formatCode="General">
                  <c:v>1.13283</c:v>
                </c:pt>
                <c:pt idx="55001" formatCode="General">
                  <c:v>1.1328499999999999</c:v>
                </c:pt>
                <c:pt idx="55002" formatCode="General">
                  <c:v>1.13287</c:v>
                </c:pt>
                <c:pt idx="55003" formatCode="General">
                  <c:v>1.1329</c:v>
                </c:pt>
                <c:pt idx="55004" formatCode="General">
                  <c:v>1.1329100000000001</c:v>
                </c:pt>
                <c:pt idx="55005" formatCode="General">
                  <c:v>1.13293</c:v>
                </c:pt>
                <c:pt idx="55006" formatCode="General">
                  <c:v>1.13296</c:v>
                </c:pt>
                <c:pt idx="55007" formatCode="General">
                  <c:v>1.1329800000000001</c:v>
                </c:pt>
                <c:pt idx="55008" formatCode="General">
                  <c:v>1.133</c:v>
                </c:pt>
                <c:pt idx="55009" formatCode="General">
                  <c:v>1.1330199999999999</c:v>
                </c:pt>
                <c:pt idx="55010" formatCode="General">
                  <c:v>1.13304</c:v>
                </c:pt>
                <c:pt idx="55011" formatCode="General">
                  <c:v>1.13306</c:v>
                </c:pt>
                <c:pt idx="55012" formatCode="General">
                  <c:v>1.1330800000000001</c:v>
                </c:pt>
                <c:pt idx="55013" formatCode="General">
                  <c:v>1.1331</c:v>
                </c:pt>
                <c:pt idx="55014" formatCode="General">
                  <c:v>1.1331199999999999</c:v>
                </c:pt>
                <c:pt idx="55015" formatCode="General">
                  <c:v>1.1331500000000001</c:v>
                </c:pt>
                <c:pt idx="55016" formatCode="General">
                  <c:v>1.1331599999999999</c:v>
                </c:pt>
                <c:pt idx="55017" formatCode="General">
                  <c:v>1.1331800000000001</c:v>
                </c:pt>
                <c:pt idx="55018" formatCode="General">
                  <c:v>1.1332100000000001</c:v>
                </c:pt>
                <c:pt idx="55019" formatCode="General">
                  <c:v>1.13323</c:v>
                </c:pt>
                <c:pt idx="55020" formatCode="General">
                  <c:v>1.13324</c:v>
                </c:pt>
                <c:pt idx="55021" formatCode="General">
                  <c:v>1.13327</c:v>
                </c:pt>
                <c:pt idx="55022" formatCode="General">
                  <c:v>1.1332899999999999</c:v>
                </c:pt>
                <c:pt idx="55023" formatCode="General">
                  <c:v>1.13331</c:v>
                </c:pt>
                <c:pt idx="55024" formatCode="General">
                  <c:v>1.1333199999999999</c:v>
                </c:pt>
                <c:pt idx="55025" formatCode="General">
                  <c:v>1.1333500000000001</c:v>
                </c:pt>
                <c:pt idx="55026" formatCode="General">
                  <c:v>1.13337</c:v>
                </c:pt>
                <c:pt idx="55027" formatCode="General">
                  <c:v>1.1333800000000001</c:v>
                </c:pt>
                <c:pt idx="55028" formatCode="General">
                  <c:v>1.13341</c:v>
                </c:pt>
                <c:pt idx="55029" formatCode="General">
                  <c:v>1.133429999999999</c:v>
                </c:pt>
                <c:pt idx="55030" formatCode="General">
                  <c:v>1.1334500000000001</c:v>
                </c:pt>
                <c:pt idx="55031" formatCode="General">
                  <c:v>1.13347</c:v>
                </c:pt>
                <c:pt idx="55032" formatCode="General">
                  <c:v>1.1334899999999999</c:v>
                </c:pt>
                <c:pt idx="55033" formatCode="General">
                  <c:v>1.13351</c:v>
                </c:pt>
                <c:pt idx="55034" formatCode="General">
                  <c:v>1.13354</c:v>
                </c:pt>
                <c:pt idx="55035" formatCode="General">
                  <c:v>1.1335500000000001</c:v>
                </c:pt>
                <c:pt idx="55036" formatCode="General">
                  <c:v>1.13357</c:v>
                </c:pt>
                <c:pt idx="55037" formatCode="General">
                  <c:v>1.1335899999999999</c:v>
                </c:pt>
                <c:pt idx="55038" formatCode="General">
                  <c:v>1.1336199999999999</c:v>
                </c:pt>
                <c:pt idx="55039" formatCode="General">
                  <c:v>1.133629999999999</c:v>
                </c:pt>
                <c:pt idx="55040" formatCode="General">
                  <c:v>1.1336599999999999</c:v>
                </c:pt>
                <c:pt idx="55041" formatCode="General">
                  <c:v>1.13368</c:v>
                </c:pt>
                <c:pt idx="55042" formatCode="General">
                  <c:v>1.133699999999999</c:v>
                </c:pt>
                <c:pt idx="55043" formatCode="General">
                  <c:v>1.1337199999999998</c:v>
                </c:pt>
                <c:pt idx="55044" formatCode="General">
                  <c:v>1.13374</c:v>
                </c:pt>
                <c:pt idx="55045" formatCode="General">
                  <c:v>1.1337599999999999</c:v>
                </c:pt>
                <c:pt idx="55046" formatCode="General">
                  <c:v>1.13378</c:v>
                </c:pt>
                <c:pt idx="55047" formatCode="General">
                  <c:v>1.133799999999999</c:v>
                </c:pt>
                <c:pt idx="55048" formatCode="General">
                  <c:v>1.1338199999999998</c:v>
                </c:pt>
                <c:pt idx="55049" formatCode="General">
                  <c:v>1.13384</c:v>
                </c:pt>
                <c:pt idx="55050" formatCode="General">
                  <c:v>1.1338599999999999</c:v>
                </c:pt>
                <c:pt idx="55051" formatCode="General">
                  <c:v>1.13388</c:v>
                </c:pt>
                <c:pt idx="55052" formatCode="General">
                  <c:v>1.133899999999999</c:v>
                </c:pt>
                <c:pt idx="55053" formatCode="General">
                  <c:v>1.1339199999999998</c:v>
                </c:pt>
                <c:pt idx="55054" formatCode="General">
                  <c:v>1.13395</c:v>
                </c:pt>
                <c:pt idx="55055" formatCode="General">
                  <c:v>1.1339599999999999</c:v>
                </c:pt>
                <c:pt idx="55056" formatCode="General">
                  <c:v>1.13398</c:v>
                </c:pt>
                <c:pt idx="55057" formatCode="General">
                  <c:v>1.1340100000000009</c:v>
                </c:pt>
                <c:pt idx="55058" formatCode="General">
                  <c:v>1.1340300000000001</c:v>
                </c:pt>
                <c:pt idx="55059" formatCode="General">
                  <c:v>1.1340500000000009</c:v>
                </c:pt>
                <c:pt idx="55060" formatCode="General">
                  <c:v>1.1340699999999999</c:v>
                </c:pt>
                <c:pt idx="55061" formatCode="General">
                  <c:v>1.13409</c:v>
                </c:pt>
                <c:pt idx="55062" formatCode="General">
                  <c:v>1.1341100000000008</c:v>
                </c:pt>
                <c:pt idx="55063" formatCode="General">
                  <c:v>1.1341300000000001</c:v>
                </c:pt>
                <c:pt idx="55064" formatCode="General">
                  <c:v>1.1341500000000009</c:v>
                </c:pt>
                <c:pt idx="55065" formatCode="General">
                  <c:v>1.1341699999999999</c:v>
                </c:pt>
                <c:pt idx="55066" formatCode="General">
                  <c:v>1.13419</c:v>
                </c:pt>
                <c:pt idx="55067" formatCode="General">
                  <c:v>1.1342099999999999</c:v>
                </c:pt>
                <c:pt idx="55068" formatCode="General">
                  <c:v>1.1342300000000001</c:v>
                </c:pt>
                <c:pt idx="55069" formatCode="General">
                  <c:v>1.13426</c:v>
                </c:pt>
                <c:pt idx="55070" formatCode="General">
                  <c:v>1.1342800000000008</c:v>
                </c:pt>
                <c:pt idx="55071" formatCode="General">
                  <c:v>1.13429</c:v>
                </c:pt>
                <c:pt idx="55072" formatCode="General">
                  <c:v>1.13432</c:v>
                </c:pt>
                <c:pt idx="55073" formatCode="General">
                  <c:v>1.1343399999999999</c:v>
                </c:pt>
                <c:pt idx="55074" formatCode="General">
                  <c:v>1.13436</c:v>
                </c:pt>
                <c:pt idx="55075" formatCode="General">
                  <c:v>1.1343700000000001</c:v>
                </c:pt>
                <c:pt idx="55076" formatCode="General">
                  <c:v>1.1344000000000001</c:v>
                </c:pt>
                <c:pt idx="55077" formatCode="General">
                  <c:v>1.13442</c:v>
                </c:pt>
                <c:pt idx="55078" formatCode="General">
                  <c:v>1.1344399999999999</c:v>
                </c:pt>
                <c:pt idx="55079" formatCode="General">
                  <c:v>1.13446</c:v>
                </c:pt>
                <c:pt idx="55080" formatCode="General">
                  <c:v>1.1344799999999999</c:v>
                </c:pt>
                <c:pt idx="55081" formatCode="General">
                  <c:v>1.1345000000000001</c:v>
                </c:pt>
                <c:pt idx="55082" formatCode="General">
                  <c:v>1.13452</c:v>
                </c:pt>
                <c:pt idx="55083" formatCode="General">
                  <c:v>1.1345400000000001</c:v>
                </c:pt>
                <c:pt idx="55084" formatCode="General">
                  <c:v>1.13456</c:v>
                </c:pt>
                <c:pt idx="55085" formatCode="General">
                  <c:v>1.13459</c:v>
                </c:pt>
                <c:pt idx="55086" formatCode="General">
                  <c:v>1.1346099999999999</c:v>
                </c:pt>
                <c:pt idx="55087" formatCode="General">
                  <c:v>1.13462</c:v>
                </c:pt>
                <c:pt idx="55088" formatCode="General">
                  <c:v>1.1346400000000001</c:v>
                </c:pt>
                <c:pt idx="55089" formatCode="General">
                  <c:v>1.1346700000000001</c:v>
                </c:pt>
                <c:pt idx="55090" formatCode="General">
                  <c:v>1.13469</c:v>
                </c:pt>
                <c:pt idx="55091" formatCode="General">
                  <c:v>1.1347100000000001</c:v>
                </c:pt>
                <c:pt idx="55092" formatCode="General">
                  <c:v>1.13473</c:v>
                </c:pt>
                <c:pt idx="55093" formatCode="General">
                  <c:v>1.1347499999999999</c:v>
                </c:pt>
                <c:pt idx="55094" formatCode="General">
                  <c:v>1.1347700000000001</c:v>
                </c:pt>
                <c:pt idx="55095" formatCode="General">
                  <c:v>1.13479</c:v>
                </c:pt>
                <c:pt idx="55096" formatCode="General">
                  <c:v>1.1348100000000001</c:v>
                </c:pt>
                <c:pt idx="55097" formatCode="General">
                  <c:v>1.13483</c:v>
                </c:pt>
                <c:pt idx="55098" formatCode="General">
                  <c:v>1.1348499999999999</c:v>
                </c:pt>
                <c:pt idx="55099" formatCode="General">
                  <c:v>1.13487</c:v>
                </c:pt>
                <c:pt idx="55100" formatCode="General">
                  <c:v>1.13489</c:v>
                </c:pt>
                <c:pt idx="55101" formatCode="General">
                  <c:v>1.1349100000000001</c:v>
                </c:pt>
                <c:pt idx="55102" formatCode="General">
                  <c:v>1.13493</c:v>
                </c:pt>
                <c:pt idx="55103" formatCode="General">
                  <c:v>1.1349499999999999</c:v>
                </c:pt>
                <c:pt idx="55104" formatCode="General">
                  <c:v>1.13497</c:v>
                </c:pt>
                <c:pt idx="55105" formatCode="General">
                  <c:v>1.135</c:v>
                </c:pt>
                <c:pt idx="55106" formatCode="General">
                  <c:v>1.1350100000000001</c:v>
                </c:pt>
                <c:pt idx="55107" formatCode="General">
                  <c:v>1.13504</c:v>
                </c:pt>
                <c:pt idx="55108" formatCode="General">
                  <c:v>1.13506</c:v>
                </c:pt>
                <c:pt idx="55109" formatCode="General">
                  <c:v>1.1350800000000001</c:v>
                </c:pt>
                <c:pt idx="55110" formatCode="General">
                  <c:v>1.1351</c:v>
                </c:pt>
                <c:pt idx="55111" formatCode="General">
                  <c:v>1.1351199999999999</c:v>
                </c:pt>
                <c:pt idx="55112" formatCode="General">
                  <c:v>1.13514</c:v>
                </c:pt>
                <c:pt idx="55113" formatCode="General">
                  <c:v>1.1351599999999999</c:v>
                </c:pt>
                <c:pt idx="55114" formatCode="General">
                  <c:v>1.1351800000000001</c:v>
                </c:pt>
                <c:pt idx="55115" formatCode="General">
                  <c:v>1.1352</c:v>
                </c:pt>
                <c:pt idx="55116" formatCode="General">
                  <c:v>1.1352199999999999</c:v>
                </c:pt>
                <c:pt idx="55117" formatCode="General">
                  <c:v>1.13524</c:v>
                </c:pt>
                <c:pt idx="55118" formatCode="General">
                  <c:v>1.1352599999999999</c:v>
                </c:pt>
                <c:pt idx="55119" formatCode="General">
                  <c:v>1.1352800000000001</c:v>
                </c:pt>
                <c:pt idx="55120" formatCode="General">
                  <c:v>1.13531</c:v>
                </c:pt>
                <c:pt idx="55121" formatCode="General">
                  <c:v>1.13533</c:v>
                </c:pt>
                <c:pt idx="55122" formatCode="General">
                  <c:v>1.13534</c:v>
                </c:pt>
                <c:pt idx="55123" formatCode="General">
                  <c:v>1.13537</c:v>
                </c:pt>
                <c:pt idx="55124" formatCode="General">
                  <c:v>1.1353899999999999</c:v>
                </c:pt>
                <c:pt idx="55125" formatCode="General">
                  <c:v>1.13541</c:v>
                </c:pt>
                <c:pt idx="55126" formatCode="General">
                  <c:v>1.1354199999999999</c:v>
                </c:pt>
                <c:pt idx="55127" formatCode="General">
                  <c:v>1.1354500000000001</c:v>
                </c:pt>
                <c:pt idx="55128" formatCode="General">
                  <c:v>1.13547</c:v>
                </c:pt>
                <c:pt idx="55129" formatCode="General">
                  <c:v>1.1354899999999999</c:v>
                </c:pt>
                <c:pt idx="55130" formatCode="General">
                  <c:v>1.13551</c:v>
                </c:pt>
                <c:pt idx="55131" formatCode="General">
                  <c:v>1.135529999999999</c:v>
                </c:pt>
                <c:pt idx="55132" formatCode="General">
                  <c:v>1.1355500000000001</c:v>
                </c:pt>
                <c:pt idx="55133" formatCode="General">
                  <c:v>1.13558</c:v>
                </c:pt>
                <c:pt idx="55134" formatCode="General">
                  <c:v>1.1355899999999999</c:v>
                </c:pt>
                <c:pt idx="55135" formatCode="General">
                  <c:v>1.13561</c:v>
                </c:pt>
                <c:pt idx="55136" formatCode="General">
                  <c:v>1.13564</c:v>
                </c:pt>
                <c:pt idx="55137" formatCode="General">
                  <c:v>1.1356599999999999</c:v>
                </c:pt>
                <c:pt idx="55138" formatCode="General">
                  <c:v>1.13567</c:v>
                </c:pt>
                <c:pt idx="55139" formatCode="General">
                  <c:v>1.1356899999999999</c:v>
                </c:pt>
                <c:pt idx="55140" formatCode="General">
                  <c:v>1.1357199999999998</c:v>
                </c:pt>
                <c:pt idx="55141" formatCode="General">
                  <c:v>1.13574</c:v>
                </c:pt>
                <c:pt idx="55142" formatCode="General">
                  <c:v>1.1357599999999999</c:v>
                </c:pt>
                <c:pt idx="55143" formatCode="General">
                  <c:v>1.13578</c:v>
                </c:pt>
                <c:pt idx="55144" formatCode="General">
                  <c:v>1.135799999999999</c:v>
                </c:pt>
                <c:pt idx="55145" formatCode="General">
                  <c:v>1.1358199999999998</c:v>
                </c:pt>
                <c:pt idx="55146" formatCode="General">
                  <c:v>1.13584</c:v>
                </c:pt>
                <c:pt idx="55147" formatCode="General">
                  <c:v>1.1358599999999999</c:v>
                </c:pt>
                <c:pt idx="55148" formatCode="General">
                  <c:v>1.13588</c:v>
                </c:pt>
                <c:pt idx="55149" formatCode="General">
                  <c:v>1.13591</c:v>
                </c:pt>
                <c:pt idx="55150" formatCode="General">
                  <c:v>1.1359199999999998</c:v>
                </c:pt>
                <c:pt idx="55151" formatCode="General">
                  <c:v>1.1359399999999991</c:v>
                </c:pt>
                <c:pt idx="55152" formatCode="General">
                  <c:v>1.1359599999999999</c:v>
                </c:pt>
                <c:pt idx="55153" formatCode="General">
                  <c:v>1.1359899999999998</c:v>
                </c:pt>
                <c:pt idx="55154" formatCode="General">
                  <c:v>1.135999999999999</c:v>
                </c:pt>
                <c:pt idx="55155" formatCode="General">
                  <c:v>1.13602</c:v>
                </c:pt>
                <c:pt idx="55156" formatCode="General">
                  <c:v>1.1360500000000009</c:v>
                </c:pt>
                <c:pt idx="55157" formatCode="General">
                  <c:v>1.1360699999999999</c:v>
                </c:pt>
                <c:pt idx="55158" formatCode="General">
                  <c:v>1.13609</c:v>
                </c:pt>
                <c:pt idx="55159" formatCode="General">
                  <c:v>1.1361100000000008</c:v>
                </c:pt>
                <c:pt idx="55160" formatCode="General">
                  <c:v>1.1361300000000001</c:v>
                </c:pt>
                <c:pt idx="55161" formatCode="General">
                  <c:v>1.1361399999999999</c:v>
                </c:pt>
                <c:pt idx="55162" formatCode="General">
                  <c:v>1.1361699999999999</c:v>
                </c:pt>
                <c:pt idx="55163" formatCode="General">
                  <c:v>1.13619</c:v>
                </c:pt>
                <c:pt idx="55164" formatCode="General">
                  <c:v>1.1362099999999999</c:v>
                </c:pt>
                <c:pt idx="55165" formatCode="General">
                  <c:v>1.1362300000000001</c:v>
                </c:pt>
                <c:pt idx="55166" formatCode="General">
                  <c:v>1.1362500000000009</c:v>
                </c:pt>
                <c:pt idx="55167" formatCode="General">
                  <c:v>1.1362699999999999</c:v>
                </c:pt>
                <c:pt idx="55168" formatCode="General">
                  <c:v>1.13629</c:v>
                </c:pt>
                <c:pt idx="55169" formatCode="General">
                  <c:v>1.1363099999999999</c:v>
                </c:pt>
                <c:pt idx="55170" formatCode="General">
                  <c:v>1.1363300000000001</c:v>
                </c:pt>
                <c:pt idx="55171" formatCode="General">
                  <c:v>1.1363500000000009</c:v>
                </c:pt>
                <c:pt idx="55172" formatCode="General">
                  <c:v>1.1363799999999999</c:v>
                </c:pt>
                <c:pt idx="55173" formatCode="General">
                  <c:v>1.13639</c:v>
                </c:pt>
                <c:pt idx="55174" formatCode="General">
                  <c:v>1.13642</c:v>
                </c:pt>
                <c:pt idx="55175" formatCode="General">
                  <c:v>1.1364399999999999</c:v>
                </c:pt>
                <c:pt idx="55176" formatCode="General">
                  <c:v>1.13646</c:v>
                </c:pt>
                <c:pt idx="55177" formatCode="General">
                  <c:v>1.1364700000000001</c:v>
                </c:pt>
                <c:pt idx="55178" formatCode="General">
                  <c:v>1.1365000000000001</c:v>
                </c:pt>
                <c:pt idx="55179" formatCode="General">
                  <c:v>1.13652</c:v>
                </c:pt>
                <c:pt idx="55180" formatCode="General">
                  <c:v>1.1365400000000001</c:v>
                </c:pt>
                <c:pt idx="55181" formatCode="General">
                  <c:v>1.13656</c:v>
                </c:pt>
                <c:pt idx="55182" formatCode="General">
                  <c:v>1.1365799999999999</c:v>
                </c:pt>
                <c:pt idx="55183" formatCode="General">
                  <c:v>1.1366000000000001</c:v>
                </c:pt>
                <c:pt idx="55184" formatCode="General">
                  <c:v>1.13663</c:v>
                </c:pt>
                <c:pt idx="55185" formatCode="General">
                  <c:v>1.1366400000000001</c:v>
                </c:pt>
                <c:pt idx="55186" formatCode="General">
                  <c:v>1.13666</c:v>
                </c:pt>
                <c:pt idx="55187" formatCode="General">
                  <c:v>1.13669</c:v>
                </c:pt>
                <c:pt idx="55188" formatCode="General">
                  <c:v>1.1367100000000001</c:v>
                </c:pt>
                <c:pt idx="55189" formatCode="General">
                  <c:v>1.13672</c:v>
                </c:pt>
                <c:pt idx="55190" formatCode="General">
                  <c:v>1.1367400000000001</c:v>
                </c:pt>
                <c:pt idx="55191" formatCode="General">
                  <c:v>1.1367700000000001</c:v>
                </c:pt>
                <c:pt idx="55192" formatCode="General">
                  <c:v>1.13679</c:v>
                </c:pt>
                <c:pt idx="55193" formatCode="General">
                  <c:v>1.1368</c:v>
                </c:pt>
                <c:pt idx="55194" formatCode="General">
                  <c:v>1.13683</c:v>
                </c:pt>
                <c:pt idx="55195" formatCode="General">
                  <c:v>1.1368499999999999</c:v>
                </c:pt>
                <c:pt idx="55196" formatCode="General">
                  <c:v>1.13687</c:v>
                </c:pt>
                <c:pt idx="55197" formatCode="General">
                  <c:v>1.13689</c:v>
                </c:pt>
                <c:pt idx="55198" formatCode="General">
                  <c:v>1.1369100000000001</c:v>
                </c:pt>
                <c:pt idx="55199" formatCode="General">
                  <c:v>1.13693</c:v>
                </c:pt>
                <c:pt idx="55200" formatCode="General">
                  <c:v>1.1369499999999999</c:v>
                </c:pt>
                <c:pt idx="55201" formatCode="General">
                  <c:v>1.13697</c:v>
                </c:pt>
                <c:pt idx="55202" formatCode="General">
                  <c:v>1.1369899999999999</c:v>
                </c:pt>
                <c:pt idx="55203" formatCode="General">
                  <c:v>1.1370100000000001</c:v>
                </c:pt>
                <c:pt idx="55204" formatCode="General">
                  <c:v>1.1370400000000001</c:v>
                </c:pt>
                <c:pt idx="55205" formatCode="General">
                  <c:v>1.1370499999999999</c:v>
                </c:pt>
                <c:pt idx="55206" formatCode="General">
                  <c:v>1.1370800000000001</c:v>
                </c:pt>
                <c:pt idx="55207" formatCode="General">
                  <c:v>1.1371</c:v>
                </c:pt>
                <c:pt idx="55208" formatCode="General">
                  <c:v>1.1371199999999999</c:v>
                </c:pt>
                <c:pt idx="55209" formatCode="General">
                  <c:v>1.13714</c:v>
                </c:pt>
                <c:pt idx="55210" formatCode="General">
                  <c:v>1.1371599999999999</c:v>
                </c:pt>
                <c:pt idx="55211" formatCode="General">
                  <c:v>1.1371800000000001</c:v>
                </c:pt>
                <c:pt idx="55212" formatCode="General">
                  <c:v>1.1372</c:v>
                </c:pt>
                <c:pt idx="55213" formatCode="General">
                  <c:v>1.1372199999999999</c:v>
                </c:pt>
                <c:pt idx="55214" formatCode="General">
                  <c:v>1.13724</c:v>
                </c:pt>
                <c:pt idx="55215" formatCode="General">
                  <c:v>1.1372599999999999</c:v>
                </c:pt>
                <c:pt idx="55216" formatCode="General">
                  <c:v>1.1372800000000001</c:v>
                </c:pt>
                <c:pt idx="55217" formatCode="General">
                  <c:v>1.1373</c:v>
                </c:pt>
                <c:pt idx="55218" formatCode="General">
                  <c:v>1.1373199999999999</c:v>
                </c:pt>
                <c:pt idx="55219" formatCode="General">
                  <c:v>1.13734</c:v>
                </c:pt>
                <c:pt idx="55220" formatCode="General">
                  <c:v>1.13737</c:v>
                </c:pt>
                <c:pt idx="55221" formatCode="General">
                  <c:v>1.1373800000000001</c:v>
                </c:pt>
                <c:pt idx="55222" formatCode="General">
                  <c:v>1.1374</c:v>
                </c:pt>
                <c:pt idx="55223" formatCode="General">
                  <c:v>1.1374299999999991</c:v>
                </c:pt>
                <c:pt idx="55224" formatCode="General">
                  <c:v>1.1374500000000001</c:v>
                </c:pt>
                <c:pt idx="55225" formatCode="General">
                  <c:v>1.13747</c:v>
                </c:pt>
                <c:pt idx="55226" formatCode="General">
                  <c:v>1.1374899999999999</c:v>
                </c:pt>
                <c:pt idx="55227" formatCode="General">
                  <c:v>1.13751</c:v>
                </c:pt>
                <c:pt idx="55228" formatCode="General">
                  <c:v>1.1375199999999999</c:v>
                </c:pt>
                <c:pt idx="55229" formatCode="General">
                  <c:v>1.1375500000000001</c:v>
                </c:pt>
                <c:pt idx="55230" formatCode="General">
                  <c:v>1.13757</c:v>
                </c:pt>
                <c:pt idx="55231" formatCode="General">
                  <c:v>1.1375899999999999</c:v>
                </c:pt>
                <c:pt idx="55232" formatCode="General">
                  <c:v>1.13761</c:v>
                </c:pt>
                <c:pt idx="55233" formatCode="General">
                  <c:v>1.137629999999999</c:v>
                </c:pt>
                <c:pt idx="55234" formatCode="General">
                  <c:v>1.1376500000000001</c:v>
                </c:pt>
                <c:pt idx="55235" formatCode="General">
                  <c:v>1.13768</c:v>
                </c:pt>
                <c:pt idx="55236" formatCode="General">
                  <c:v>1.1376899999999999</c:v>
                </c:pt>
                <c:pt idx="55237" formatCode="General">
                  <c:v>1.13771</c:v>
                </c:pt>
                <c:pt idx="55238" formatCode="General">
                  <c:v>1.13774</c:v>
                </c:pt>
                <c:pt idx="55239" formatCode="General">
                  <c:v>1.1377599999999999</c:v>
                </c:pt>
                <c:pt idx="55240" formatCode="General">
                  <c:v>1.1377699999999991</c:v>
                </c:pt>
                <c:pt idx="55241" formatCode="General">
                  <c:v>1.1377899999999999</c:v>
                </c:pt>
                <c:pt idx="55242" formatCode="General">
                  <c:v>1.1378199999999998</c:v>
                </c:pt>
                <c:pt idx="55243" formatCode="General">
                  <c:v>1.13784</c:v>
                </c:pt>
                <c:pt idx="55244" formatCode="General">
                  <c:v>1.13785</c:v>
                </c:pt>
                <c:pt idx="55245" formatCode="General">
                  <c:v>1.13788</c:v>
                </c:pt>
                <c:pt idx="55246" formatCode="General">
                  <c:v>1.137899999999999</c:v>
                </c:pt>
                <c:pt idx="55247" formatCode="General">
                  <c:v>1.1379199999999998</c:v>
                </c:pt>
                <c:pt idx="55248" formatCode="General">
                  <c:v>1.13794</c:v>
                </c:pt>
                <c:pt idx="55249" formatCode="General">
                  <c:v>1.1379599999999999</c:v>
                </c:pt>
                <c:pt idx="55250" formatCode="General">
                  <c:v>1.13798</c:v>
                </c:pt>
                <c:pt idx="55251" formatCode="General">
                  <c:v>1.1380100000000009</c:v>
                </c:pt>
                <c:pt idx="55252" formatCode="General">
                  <c:v>1.13802</c:v>
                </c:pt>
                <c:pt idx="55253" formatCode="General">
                  <c:v>1.1380399999999999</c:v>
                </c:pt>
                <c:pt idx="55254" formatCode="General">
                  <c:v>1.1380600000000001</c:v>
                </c:pt>
                <c:pt idx="55255" formatCode="General">
                  <c:v>1.13809</c:v>
                </c:pt>
                <c:pt idx="55256" formatCode="General">
                  <c:v>1.1380999999999999</c:v>
                </c:pt>
                <c:pt idx="55257" formatCode="General">
                  <c:v>1.1381300000000001</c:v>
                </c:pt>
                <c:pt idx="55258" formatCode="General">
                  <c:v>1.1381500000000009</c:v>
                </c:pt>
                <c:pt idx="55259" formatCode="General">
                  <c:v>1.1381699999999999</c:v>
                </c:pt>
                <c:pt idx="55260" formatCode="General">
                  <c:v>1.13819</c:v>
                </c:pt>
                <c:pt idx="55261" formatCode="General">
                  <c:v>1.1382099999999999</c:v>
                </c:pt>
                <c:pt idx="55262" formatCode="General">
                  <c:v>1.1382300000000001</c:v>
                </c:pt>
                <c:pt idx="55263" formatCode="General">
                  <c:v>1.1382500000000009</c:v>
                </c:pt>
                <c:pt idx="55264" formatCode="General">
                  <c:v>1.1382699999999999</c:v>
                </c:pt>
                <c:pt idx="55265" formatCode="General">
                  <c:v>1.13829</c:v>
                </c:pt>
                <c:pt idx="55266" formatCode="General">
                  <c:v>1.1383099999999999</c:v>
                </c:pt>
                <c:pt idx="55267" formatCode="General">
                  <c:v>1.1383300000000001</c:v>
                </c:pt>
                <c:pt idx="55268" formatCode="General">
                  <c:v>1.1383500000000009</c:v>
                </c:pt>
                <c:pt idx="55269" formatCode="General">
                  <c:v>1.1383700000000001</c:v>
                </c:pt>
                <c:pt idx="55270" formatCode="General">
                  <c:v>1.13839</c:v>
                </c:pt>
                <c:pt idx="55271" formatCode="General">
                  <c:v>1.13842</c:v>
                </c:pt>
                <c:pt idx="55272" formatCode="General">
                  <c:v>1.1384300000000001</c:v>
                </c:pt>
                <c:pt idx="55273" formatCode="General">
                  <c:v>1.1384500000000009</c:v>
                </c:pt>
                <c:pt idx="55274" formatCode="General">
                  <c:v>1.1384799999999999</c:v>
                </c:pt>
                <c:pt idx="55275" formatCode="General">
                  <c:v>1.1385000000000001</c:v>
                </c:pt>
                <c:pt idx="55276" formatCode="General">
                  <c:v>1.1385099999999999</c:v>
                </c:pt>
                <c:pt idx="55277" formatCode="General">
                  <c:v>1.1385400000000001</c:v>
                </c:pt>
                <c:pt idx="55278" formatCode="General">
                  <c:v>1.13856</c:v>
                </c:pt>
                <c:pt idx="55279" formatCode="General">
                  <c:v>1.1385799999999999</c:v>
                </c:pt>
                <c:pt idx="55280" formatCode="General">
                  <c:v>1.1386000000000001</c:v>
                </c:pt>
                <c:pt idx="55281" formatCode="General">
                  <c:v>1.13862</c:v>
                </c:pt>
                <c:pt idx="55282" formatCode="General">
                  <c:v>1.1386400000000001</c:v>
                </c:pt>
                <c:pt idx="55283" formatCode="General">
                  <c:v>1.13866</c:v>
                </c:pt>
                <c:pt idx="55284" formatCode="General">
                  <c:v>1.1386799999999999</c:v>
                </c:pt>
                <c:pt idx="55285" formatCode="General">
                  <c:v>1.1387</c:v>
                </c:pt>
                <c:pt idx="55286" formatCode="General">
                  <c:v>1.13873</c:v>
                </c:pt>
                <c:pt idx="55287" formatCode="General">
                  <c:v>1.1387499999999999</c:v>
                </c:pt>
                <c:pt idx="55288" formatCode="General">
                  <c:v>1.13876</c:v>
                </c:pt>
                <c:pt idx="55289" formatCode="General">
                  <c:v>1.13879</c:v>
                </c:pt>
                <c:pt idx="55290" formatCode="General">
                  <c:v>1.1388100000000001</c:v>
                </c:pt>
                <c:pt idx="55291" formatCode="General">
                  <c:v>1.13883</c:v>
                </c:pt>
                <c:pt idx="55292" formatCode="General">
                  <c:v>1.1388400000000001</c:v>
                </c:pt>
                <c:pt idx="55293" formatCode="General">
                  <c:v>1.13887</c:v>
                </c:pt>
                <c:pt idx="55294" formatCode="General">
                  <c:v>1.13889</c:v>
                </c:pt>
                <c:pt idx="55295" formatCode="General">
                  <c:v>1.1389</c:v>
                </c:pt>
                <c:pt idx="55296" formatCode="General">
                  <c:v>1.13893</c:v>
                </c:pt>
                <c:pt idx="55297" formatCode="General">
                  <c:v>1.1389499999999999</c:v>
                </c:pt>
                <c:pt idx="55298" formatCode="General">
                  <c:v>1.13897</c:v>
                </c:pt>
                <c:pt idx="55299" formatCode="General">
                  <c:v>1.1389899999999999</c:v>
                </c:pt>
                <c:pt idx="55300" formatCode="General">
                  <c:v>1.1390100000000001</c:v>
                </c:pt>
                <c:pt idx="55301" formatCode="General">
                  <c:v>1.13903</c:v>
                </c:pt>
                <c:pt idx="55302" formatCode="General">
                  <c:v>1.13906</c:v>
                </c:pt>
                <c:pt idx="55303" formatCode="General">
                  <c:v>1.13907</c:v>
                </c:pt>
                <c:pt idx="55304" formatCode="General">
                  <c:v>1.1390899999999999</c:v>
                </c:pt>
                <c:pt idx="55305" formatCode="General">
                  <c:v>1.1391100000000001</c:v>
                </c:pt>
                <c:pt idx="55306" formatCode="General">
                  <c:v>1.13914</c:v>
                </c:pt>
                <c:pt idx="55307" formatCode="General">
                  <c:v>1.1391500000000001</c:v>
                </c:pt>
                <c:pt idx="55308" formatCode="General">
                  <c:v>1.1391800000000001</c:v>
                </c:pt>
                <c:pt idx="55309" formatCode="General">
                  <c:v>1.1392</c:v>
                </c:pt>
                <c:pt idx="55310" formatCode="General">
                  <c:v>1.1392199999999999</c:v>
                </c:pt>
                <c:pt idx="55311" formatCode="General">
                  <c:v>1.13924</c:v>
                </c:pt>
                <c:pt idx="55312" formatCode="General">
                  <c:v>1.1392599999999999</c:v>
                </c:pt>
                <c:pt idx="55313" formatCode="General">
                  <c:v>1.1392800000000001</c:v>
                </c:pt>
                <c:pt idx="55314" formatCode="General">
                  <c:v>1.1393</c:v>
                </c:pt>
                <c:pt idx="55315" formatCode="General">
                  <c:v>1.1393199999999999</c:v>
                </c:pt>
                <c:pt idx="55316" formatCode="General">
                  <c:v>1.13934</c:v>
                </c:pt>
                <c:pt idx="55317" formatCode="General">
                  <c:v>1.1393599999999999</c:v>
                </c:pt>
                <c:pt idx="55318" formatCode="General">
                  <c:v>1.1393800000000001</c:v>
                </c:pt>
                <c:pt idx="55319" formatCode="General">
                  <c:v>1.1394</c:v>
                </c:pt>
                <c:pt idx="55320" formatCode="General">
                  <c:v>1.1394199999999999</c:v>
                </c:pt>
                <c:pt idx="55321" formatCode="General">
                  <c:v>1.13944</c:v>
                </c:pt>
                <c:pt idx="55322" formatCode="General">
                  <c:v>1.13947</c:v>
                </c:pt>
                <c:pt idx="55323" formatCode="General">
                  <c:v>1.13948</c:v>
                </c:pt>
                <c:pt idx="55324" formatCode="General">
                  <c:v>1.13951</c:v>
                </c:pt>
                <c:pt idx="55325" formatCode="General">
                  <c:v>1.139529999999999</c:v>
                </c:pt>
                <c:pt idx="55326" formatCode="General">
                  <c:v>1.1395500000000001</c:v>
                </c:pt>
                <c:pt idx="55327" formatCode="General">
                  <c:v>1.1395599999999999</c:v>
                </c:pt>
                <c:pt idx="55328" formatCode="General">
                  <c:v>1.1395899999999999</c:v>
                </c:pt>
                <c:pt idx="55329" formatCode="General">
                  <c:v>1.13961</c:v>
                </c:pt>
                <c:pt idx="55330" formatCode="General">
                  <c:v>1.139629999999999</c:v>
                </c:pt>
                <c:pt idx="55331" formatCode="General">
                  <c:v>1.1396500000000001</c:v>
                </c:pt>
                <c:pt idx="55332" formatCode="General">
                  <c:v>1.13967</c:v>
                </c:pt>
                <c:pt idx="55333" formatCode="General">
                  <c:v>1.1396899999999999</c:v>
                </c:pt>
                <c:pt idx="55334" formatCode="General">
                  <c:v>1.13971</c:v>
                </c:pt>
                <c:pt idx="55335" formatCode="General">
                  <c:v>1.139729999999999</c:v>
                </c:pt>
                <c:pt idx="55336" formatCode="General">
                  <c:v>1.13975</c:v>
                </c:pt>
                <c:pt idx="55337" formatCode="General">
                  <c:v>1.13978</c:v>
                </c:pt>
                <c:pt idx="55338" formatCode="General">
                  <c:v>1.139799999999999</c:v>
                </c:pt>
                <c:pt idx="55339" formatCode="General">
                  <c:v>1.13981</c:v>
                </c:pt>
                <c:pt idx="55340" formatCode="General">
                  <c:v>1.13984</c:v>
                </c:pt>
                <c:pt idx="55341" formatCode="General">
                  <c:v>1.1398599999999999</c:v>
                </c:pt>
                <c:pt idx="55342" formatCode="General">
                  <c:v>1.13988</c:v>
                </c:pt>
                <c:pt idx="55343" formatCode="General">
                  <c:v>1.1398899999999998</c:v>
                </c:pt>
                <c:pt idx="55344" formatCode="General">
                  <c:v>1.1399199999999998</c:v>
                </c:pt>
                <c:pt idx="55345" formatCode="General">
                  <c:v>1.13994</c:v>
                </c:pt>
                <c:pt idx="55346" formatCode="General">
                  <c:v>1.1399599999999999</c:v>
                </c:pt>
                <c:pt idx="55347" formatCode="General">
                  <c:v>1.13998</c:v>
                </c:pt>
                <c:pt idx="55348" formatCode="General">
                  <c:v>1.139999999999999</c:v>
                </c:pt>
                <c:pt idx="55349" formatCode="General">
                  <c:v>1.14002</c:v>
                </c:pt>
                <c:pt idx="55350" formatCode="General">
                  <c:v>1.1400500000000009</c:v>
                </c:pt>
                <c:pt idx="55351" formatCode="General">
                  <c:v>1.1400600000000001</c:v>
                </c:pt>
                <c:pt idx="55352" formatCode="General">
                  <c:v>1.1400800000000009</c:v>
                </c:pt>
                <c:pt idx="55353" formatCode="General">
                  <c:v>1.1401100000000008</c:v>
                </c:pt>
                <c:pt idx="55354" formatCode="General">
                  <c:v>1.1401300000000001</c:v>
                </c:pt>
                <c:pt idx="55355" formatCode="General">
                  <c:v>1.1401399999999999</c:v>
                </c:pt>
                <c:pt idx="55356" formatCode="General">
                  <c:v>1.1401600000000001</c:v>
                </c:pt>
                <c:pt idx="55357" formatCode="General">
                  <c:v>1.14019</c:v>
                </c:pt>
                <c:pt idx="55358" formatCode="General">
                  <c:v>1.1402099999999999</c:v>
                </c:pt>
                <c:pt idx="55359" formatCode="General">
                  <c:v>1.1402300000000001</c:v>
                </c:pt>
                <c:pt idx="55360" formatCode="General">
                  <c:v>1.1402500000000009</c:v>
                </c:pt>
                <c:pt idx="55361" formatCode="General">
                  <c:v>1.1402699999999999</c:v>
                </c:pt>
                <c:pt idx="55362" formatCode="General">
                  <c:v>1.14029</c:v>
                </c:pt>
                <c:pt idx="55363" formatCode="General">
                  <c:v>1.1403099999999999</c:v>
                </c:pt>
                <c:pt idx="55364" formatCode="General">
                  <c:v>1.1403300000000001</c:v>
                </c:pt>
                <c:pt idx="55365" formatCode="General">
                  <c:v>1.1403500000000009</c:v>
                </c:pt>
                <c:pt idx="55366" formatCode="General">
                  <c:v>1.1403700000000001</c:v>
                </c:pt>
                <c:pt idx="55367" formatCode="General">
                  <c:v>1.14039</c:v>
                </c:pt>
                <c:pt idx="55368" formatCode="General">
                  <c:v>1.1404099999999999</c:v>
                </c:pt>
                <c:pt idx="55369" formatCode="General">
                  <c:v>1.1404300000000001</c:v>
                </c:pt>
                <c:pt idx="55370" formatCode="General">
                  <c:v>1.1404500000000009</c:v>
                </c:pt>
                <c:pt idx="55371" formatCode="General">
                  <c:v>1.1404700000000001</c:v>
                </c:pt>
                <c:pt idx="55372" formatCode="General">
                  <c:v>1.1405000000000001</c:v>
                </c:pt>
                <c:pt idx="55373" formatCode="General">
                  <c:v>1.14052</c:v>
                </c:pt>
                <c:pt idx="55374" formatCode="General">
                  <c:v>1.14053</c:v>
                </c:pt>
                <c:pt idx="55375" formatCode="General">
                  <c:v>1.14056</c:v>
                </c:pt>
                <c:pt idx="55376" formatCode="General">
                  <c:v>1.1405799999999999</c:v>
                </c:pt>
                <c:pt idx="55377" formatCode="General">
                  <c:v>1.1406000000000001</c:v>
                </c:pt>
                <c:pt idx="55378" formatCode="General">
                  <c:v>1.1406099999999999</c:v>
                </c:pt>
                <c:pt idx="55379" formatCode="General">
                  <c:v>1.1406400000000001</c:v>
                </c:pt>
                <c:pt idx="55380" formatCode="General">
                  <c:v>1.14066</c:v>
                </c:pt>
                <c:pt idx="55381" formatCode="General">
                  <c:v>1.1406799999999999</c:v>
                </c:pt>
                <c:pt idx="55382" formatCode="General">
                  <c:v>1.1407</c:v>
                </c:pt>
                <c:pt idx="55383" formatCode="General">
                  <c:v>1.14072</c:v>
                </c:pt>
                <c:pt idx="55384" formatCode="General">
                  <c:v>1.1407400000000001</c:v>
                </c:pt>
                <c:pt idx="55385" formatCode="General">
                  <c:v>1.14076</c:v>
                </c:pt>
                <c:pt idx="55386" formatCode="General">
                  <c:v>1.1407799999999999</c:v>
                </c:pt>
                <c:pt idx="55387" formatCode="General">
                  <c:v>1.1408</c:v>
                </c:pt>
                <c:pt idx="55388" formatCode="General">
                  <c:v>1.14083</c:v>
                </c:pt>
                <c:pt idx="55389" formatCode="General">
                  <c:v>1.1408499999999999</c:v>
                </c:pt>
                <c:pt idx="55390" formatCode="General">
                  <c:v>1.14086</c:v>
                </c:pt>
                <c:pt idx="55391" formatCode="General">
                  <c:v>1.1408799999999999</c:v>
                </c:pt>
                <c:pt idx="55392" formatCode="General">
                  <c:v>1.1409100000000001</c:v>
                </c:pt>
                <c:pt idx="55393" formatCode="General">
                  <c:v>1.14093</c:v>
                </c:pt>
                <c:pt idx="55394" formatCode="General">
                  <c:v>1.1409400000000001</c:v>
                </c:pt>
                <c:pt idx="55395" formatCode="General">
                  <c:v>1.14097</c:v>
                </c:pt>
                <c:pt idx="55396" formatCode="General">
                  <c:v>1.1409899999999999</c:v>
                </c:pt>
                <c:pt idx="55397" formatCode="General">
                  <c:v>1.1410100000000001</c:v>
                </c:pt>
                <c:pt idx="55398" formatCode="General">
                  <c:v>1.14103</c:v>
                </c:pt>
                <c:pt idx="55399" formatCode="General">
                  <c:v>1.1410499999999999</c:v>
                </c:pt>
                <c:pt idx="55400" formatCode="General">
                  <c:v>1.14107</c:v>
                </c:pt>
                <c:pt idx="55401" formatCode="General">
                  <c:v>1.1411</c:v>
                </c:pt>
                <c:pt idx="55402" formatCode="General">
                  <c:v>1.1411100000000001</c:v>
                </c:pt>
                <c:pt idx="55403" formatCode="General">
                  <c:v>1.14113</c:v>
                </c:pt>
                <c:pt idx="55404" formatCode="General">
                  <c:v>1.14116</c:v>
                </c:pt>
                <c:pt idx="55405" formatCode="General">
                  <c:v>1.1411800000000001</c:v>
                </c:pt>
                <c:pt idx="55406" formatCode="General">
                  <c:v>1.1411899999999999</c:v>
                </c:pt>
                <c:pt idx="55407" formatCode="General">
                  <c:v>1.1412100000000001</c:v>
                </c:pt>
                <c:pt idx="55408" formatCode="General">
                  <c:v>1.14124</c:v>
                </c:pt>
                <c:pt idx="55409" formatCode="General">
                  <c:v>1.1412599999999999</c:v>
                </c:pt>
                <c:pt idx="55410" formatCode="General">
                  <c:v>1.14127</c:v>
                </c:pt>
                <c:pt idx="55411" formatCode="General">
                  <c:v>1.1413</c:v>
                </c:pt>
                <c:pt idx="55412" formatCode="General">
                  <c:v>1.1413199999999999</c:v>
                </c:pt>
                <c:pt idx="55413" formatCode="General">
                  <c:v>1.14134</c:v>
                </c:pt>
                <c:pt idx="55414" formatCode="General">
                  <c:v>1.1413599999999999</c:v>
                </c:pt>
                <c:pt idx="55415" formatCode="General">
                  <c:v>1.1413800000000001</c:v>
                </c:pt>
                <c:pt idx="55416" formatCode="General">
                  <c:v>1.1414</c:v>
                </c:pt>
                <c:pt idx="55417" formatCode="General">
                  <c:v>1.1414299999999991</c:v>
                </c:pt>
                <c:pt idx="55418" formatCode="General">
                  <c:v>1.14144</c:v>
                </c:pt>
                <c:pt idx="55419" formatCode="General">
                  <c:v>1.1414599999999999</c:v>
                </c:pt>
                <c:pt idx="55420" formatCode="General">
                  <c:v>1.1414800000000001</c:v>
                </c:pt>
                <c:pt idx="55421" formatCode="General">
                  <c:v>1.14151</c:v>
                </c:pt>
                <c:pt idx="55422" formatCode="General">
                  <c:v>1.1415199999999999</c:v>
                </c:pt>
                <c:pt idx="55423" formatCode="General">
                  <c:v>1.1415500000000001</c:v>
                </c:pt>
                <c:pt idx="55424" formatCode="General">
                  <c:v>1.14157</c:v>
                </c:pt>
                <c:pt idx="55425" formatCode="General">
                  <c:v>1.1415899999999999</c:v>
                </c:pt>
                <c:pt idx="55426" formatCode="General">
                  <c:v>1.14161</c:v>
                </c:pt>
                <c:pt idx="55427" formatCode="General">
                  <c:v>1.141629999999999</c:v>
                </c:pt>
                <c:pt idx="55428" formatCode="General">
                  <c:v>1.1416500000000001</c:v>
                </c:pt>
                <c:pt idx="55429" formatCode="General">
                  <c:v>1.1416599999999999</c:v>
                </c:pt>
                <c:pt idx="55430" formatCode="General">
                  <c:v>1.1416899999999999</c:v>
                </c:pt>
                <c:pt idx="55431" formatCode="General">
                  <c:v>1.14171</c:v>
                </c:pt>
                <c:pt idx="55432" formatCode="General">
                  <c:v>1.141729999999999</c:v>
                </c:pt>
                <c:pt idx="55433" formatCode="General">
                  <c:v>1.14175</c:v>
                </c:pt>
                <c:pt idx="55434" formatCode="General">
                  <c:v>1.14177</c:v>
                </c:pt>
                <c:pt idx="55435" formatCode="General">
                  <c:v>1.1417899999999999</c:v>
                </c:pt>
                <c:pt idx="55436" formatCode="General">
                  <c:v>1.14181</c:v>
                </c:pt>
                <c:pt idx="55437" formatCode="General">
                  <c:v>1.141829999999999</c:v>
                </c:pt>
                <c:pt idx="55438" formatCode="General">
                  <c:v>1.14185</c:v>
                </c:pt>
                <c:pt idx="55439" formatCode="General">
                  <c:v>1.1418699999999991</c:v>
                </c:pt>
                <c:pt idx="55440" formatCode="General">
                  <c:v>1.141899999999999</c:v>
                </c:pt>
                <c:pt idx="55441" formatCode="General">
                  <c:v>1.14191</c:v>
                </c:pt>
                <c:pt idx="55442" formatCode="General">
                  <c:v>1.141929999999999</c:v>
                </c:pt>
                <c:pt idx="55443" formatCode="General">
                  <c:v>1.1419599999999999</c:v>
                </c:pt>
                <c:pt idx="55444" formatCode="General">
                  <c:v>1.14198</c:v>
                </c:pt>
                <c:pt idx="55445" formatCode="General">
                  <c:v>1.141999999999999</c:v>
                </c:pt>
                <c:pt idx="55446" formatCode="General">
                  <c:v>1.14202</c:v>
                </c:pt>
                <c:pt idx="55447" formatCode="General">
                  <c:v>1.1420399999999999</c:v>
                </c:pt>
                <c:pt idx="55448" formatCode="General">
                  <c:v>1.1420600000000001</c:v>
                </c:pt>
                <c:pt idx="55449" formatCode="General">
                  <c:v>1.1420800000000009</c:v>
                </c:pt>
                <c:pt idx="55450" formatCode="General">
                  <c:v>1.1420999999999999</c:v>
                </c:pt>
                <c:pt idx="55451" formatCode="General">
                  <c:v>1.14212</c:v>
                </c:pt>
                <c:pt idx="55452" formatCode="General">
                  <c:v>1.1421500000000009</c:v>
                </c:pt>
                <c:pt idx="55453" formatCode="General">
                  <c:v>1.1421600000000001</c:v>
                </c:pt>
                <c:pt idx="55454" formatCode="General">
                  <c:v>1.1421800000000009</c:v>
                </c:pt>
                <c:pt idx="55455" formatCode="General">
                  <c:v>1.1422000000000001</c:v>
                </c:pt>
                <c:pt idx="55456" formatCode="General">
                  <c:v>1.1422300000000001</c:v>
                </c:pt>
                <c:pt idx="55457" formatCode="General">
                  <c:v>1.1422399999999999</c:v>
                </c:pt>
                <c:pt idx="55458" formatCode="General">
                  <c:v>1.1422600000000001</c:v>
                </c:pt>
                <c:pt idx="55459" formatCode="General">
                  <c:v>1.14229</c:v>
                </c:pt>
                <c:pt idx="55460" formatCode="General">
                  <c:v>1.1423099999999999</c:v>
                </c:pt>
                <c:pt idx="55461" formatCode="General">
                  <c:v>1.14232</c:v>
                </c:pt>
                <c:pt idx="55462" formatCode="General">
                  <c:v>1.1423500000000009</c:v>
                </c:pt>
                <c:pt idx="55463" formatCode="General">
                  <c:v>1.1423700000000001</c:v>
                </c:pt>
                <c:pt idx="55464" formatCode="General">
                  <c:v>1.14239</c:v>
                </c:pt>
                <c:pt idx="55465" formatCode="General">
                  <c:v>1.1424099999999999</c:v>
                </c:pt>
                <c:pt idx="55466" formatCode="General">
                  <c:v>1.1424300000000001</c:v>
                </c:pt>
                <c:pt idx="55467" formatCode="General">
                  <c:v>1.1424500000000009</c:v>
                </c:pt>
                <c:pt idx="55468" formatCode="General">
                  <c:v>1.1424799999999999</c:v>
                </c:pt>
                <c:pt idx="55469" formatCode="General">
                  <c:v>1.14249</c:v>
                </c:pt>
                <c:pt idx="55470" formatCode="General">
                  <c:v>1.1425099999999999</c:v>
                </c:pt>
                <c:pt idx="55471" formatCode="General">
                  <c:v>1.1425399999999999</c:v>
                </c:pt>
                <c:pt idx="55472" formatCode="General">
                  <c:v>1.14256</c:v>
                </c:pt>
                <c:pt idx="55473" formatCode="General">
                  <c:v>1.1425700000000001</c:v>
                </c:pt>
                <c:pt idx="55474" formatCode="General">
                  <c:v>1.1426000000000001</c:v>
                </c:pt>
                <c:pt idx="55475" formatCode="General">
                  <c:v>1.14262</c:v>
                </c:pt>
                <c:pt idx="55476" formatCode="General">
                  <c:v>1.1426400000000001</c:v>
                </c:pt>
                <c:pt idx="55477" formatCode="General">
                  <c:v>1.14266</c:v>
                </c:pt>
                <c:pt idx="55478" formatCode="General">
                  <c:v>1.1426799999999999</c:v>
                </c:pt>
                <c:pt idx="55479" formatCode="General">
                  <c:v>1.1427</c:v>
                </c:pt>
                <c:pt idx="55480" formatCode="General">
                  <c:v>1.14272</c:v>
                </c:pt>
                <c:pt idx="55481" formatCode="General">
                  <c:v>1.1427400000000001</c:v>
                </c:pt>
                <c:pt idx="55482" formatCode="General">
                  <c:v>1.14276</c:v>
                </c:pt>
                <c:pt idx="55483" formatCode="General">
                  <c:v>1.1427799999999999</c:v>
                </c:pt>
                <c:pt idx="55484" formatCode="General">
                  <c:v>1.1428</c:v>
                </c:pt>
                <c:pt idx="55485" formatCode="General">
                  <c:v>1.1428199999999999</c:v>
                </c:pt>
                <c:pt idx="55486" formatCode="General">
                  <c:v>1.1428400000000001</c:v>
                </c:pt>
                <c:pt idx="55487" formatCode="General">
                  <c:v>1.14286</c:v>
                </c:pt>
                <c:pt idx="55488" formatCode="General">
                  <c:v>1.14289</c:v>
                </c:pt>
                <c:pt idx="55489" formatCode="General">
                  <c:v>1.1429</c:v>
                </c:pt>
                <c:pt idx="55490" formatCode="General">
                  <c:v>1.14293</c:v>
                </c:pt>
                <c:pt idx="55491" formatCode="General">
                  <c:v>1.1429499999999999</c:v>
                </c:pt>
                <c:pt idx="55492" formatCode="General">
                  <c:v>1.14297</c:v>
                </c:pt>
                <c:pt idx="55493" formatCode="General">
                  <c:v>1.1429800000000001</c:v>
                </c:pt>
                <c:pt idx="55494" formatCode="General">
                  <c:v>1.1430100000000001</c:v>
                </c:pt>
                <c:pt idx="55495" formatCode="General">
                  <c:v>1.14303</c:v>
                </c:pt>
                <c:pt idx="55496" formatCode="General">
                  <c:v>1.1430499999999999</c:v>
                </c:pt>
                <c:pt idx="55497" formatCode="General">
                  <c:v>1.14307</c:v>
                </c:pt>
                <c:pt idx="55498" formatCode="General">
                  <c:v>1.1430899999999999</c:v>
                </c:pt>
                <c:pt idx="55499" formatCode="General">
                  <c:v>1.1431100000000001</c:v>
                </c:pt>
                <c:pt idx="55500" formatCode="General">
                  <c:v>1.14313</c:v>
                </c:pt>
                <c:pt idx="55501" formatCode="General">
                  <c:v>1.1431500000000001</c:v>
                </c:pt>
                <c:pt idx="55502" formatCode="General">
                  <c:v>1.14317</c:v>
                </c:pt>
                <c:pt idx="55503" formatCode="General">
                  <c:v>1.1432</c:v>
                </c:pt>
                <c:pt idx="55504" formatCode="General">
                  <c:v>1.1432100000000001</c:v>
                </c:pt>
                <c:pt idx="55505" formatCode="General">
                  <c:v>1.14323</c:v>
                </c:pt>
                <c:pt idx="55506" formatCode="General">
                  <c:v>1.1432500000000001</c:v>
                </c:pt>
                <c:pt idx="55507" formatCode="General">
                  <c:v>1.1432800000000001</c:v>
                </c:pt>
                <c:pt idx="55508" formatCode="General">
                  <c:v>1.1432899999999999</c:v>
                </c:pt>
                <c:pt idx="55509" formatCode="General">
                  <c:v>1.14331</c:v>
                </c:pt>
                <c:pt idx="55510" formatCode="General">
                  <c:v>1.14334</c:v>
                </c:pt>
                <c:pt idx="55511" formatCode="General">
                  <c:v>1.1433599999999999</c:v>
                </c:pt>
                <c:pt idx="55512" formatCode="General">
                  <c:v>1.14337</c:v>
                </c:pt>
                <c:pt idx="55513" formatCode="General">
                  <c:v>1.1434</c:v>
                </c:pt>
                <c:pt idx="55514" formatCode="General">
                  <c:v>1.1434199999999999</c:v>
                </c:pt>
                <c:pt idx="55515" formatCode="General">
                  <c:v>1.14344</c:v>
                </c:pt>
                <c:pt idx="55516" formatCode="General">
                  <c:v>1.1434599999999999</c:v>
                </c:pt>
                <c:pt idx="55517" formatCode="General">
                  <c:v>1.1434800000000001</c:v>
                </c:pt>
                <c:pt idx="55518" formatCode="General">
                  <c:v>1.1435</c:v>
                </c:pt>
                <c:pt idx="55519" formatCode="General">
                  <c:v>1.143529999999999</c:v>
                </c:pt>
                <c:pt idx="55520" formatCode="General">
                  <c:v>1.14354</c:v>
                </c:pt>
                <c:pt idx="55521" formatCode="General">
                  <c:v>1.1435599999999999</c:v>
                </c:pt>
                <c:pt idx="55522" formatCode="General">
                  <c:v>1.14358</c:v>
                </c:pt>
                <c:pt idx="55523" formatCode="General">
                  <c:v>1.14361</c:v>
                </c:pt>
                <c:pt idx="55524" formatCode="General">
                  <c:v>1.1436199999999999</c:v>
                </c:pt>
                <c:pt idx="55525" formatCode="General">
                  <c:v>1.1436500000000001</c:v>
                </c:pt>
                <c:pt idx="55526" formatCode="General">
                  <c:v>1.14367</c:v>
                </c:pt>
                <c:pt idx="55527" formatCode="General">
                  <c:v>1.1436899999999999</c:v>
                </c:pt>
                <c:pt idx="55528" formatCode="General">
                  <c:v>1.14371</c:v>
                </c:pt>
                <c:pt idx="55529" formatCode="General">
                  <c:v>1.143729999999999</c:v>
                </c:pt>
                <c:pt idx="55530" formatCode="General">
                  <c:v>1.14375</c:v>
                </c:pt>
                <c:pt idx="55531" formatCode="General">
                  <c:v>1.14377</c:v>
                </c:pt>
                <c:pt idx="55532" formatCode="General">
                  <c:v>1.1437899999999999</c:v>
                </c:pt>
                <c:pt idx="55533" formatCode="General">
                  <c:v>1.14381</c:v>
                </c:pt>
                <c:pt idx="55534" formatCode="General">
                  <c:v>1.143829999999999</c:v>
                </c:pt>
                <c:pt idx="55535" formatCode="General">
                  <c:v>1.14385</c:v>
                </c:pt>
                <c:pt idx="55536" formatCode="General">
                  <c:v>1.1438699999999991</c:v>
                </c:pt>
                <c:pt idx="55537" formatCode="General">
                  <c:v>1.1438899999999999</c:v>
                </c:pt>
                <c:pt idx="55538" formatCode="General">
                  <c:v>1.14391</c:v>
                </c:pt>
                <c:pt idx="55539" formatCode="General">
                  <c:v>1.14394</c:v>
                </c:pt>
                <c:pt idx="55540" formatCode="General">
                  <c:v>1.14395</c:v>
                </c:pt>
                <c:pt idx="55541" formatCode="General">
                  <c:v>1.14398</c:v>
                </c:pt>
                <c:pt idx="55542" formatCode="General">
                  <c:v>1.143999999999999</c:v>
                </c:pt>
                <c:pt idx="55543" formatCode="General">
                  <c:v>1.14402</c:v>
                </c:pt>
                <c:pt idx="55544" formatCode="General">
                  <c:v>1.1440300000000001</c:v>
                </c:pt>
                <c:pt idx="55545" formatCode="General">
                  <c:v>1.1440600000000001</c:v>
                </c:pt>
                <c:pt idx="55546" formatCode="General">
                  <c:v>1.1440800000000009</c:v>
                </c:pt>
                <c:pt idx="55547" formatCode="General">
                  <c:v>1.1440999999999999</c:v>
                </c:pt>
                <c:pt idx="55548" formatCode="General">
                  <c:v>1.14412</c:v>
                </c:pt>
                <c:pt idx="55549" formatCode="General">
                  <c:v>1.1441399999999999</c:v>
                </c:pt>
                <c:pt idx="55550" formatCode="General">
                  <c:v>1.1441600000000001</c:v>
                </c:pt>
                <c:pt idx="55551" formatCode="General">
                  <c:v>1.1441800000000009</c:v>
                </c:pt>
                <c:pt idx="55552" formatCode="General">
                  <c:v>1.1442000000000001</c:v>
                </c:pt>
                <c:pt idx="55553" formatCode="General">
                  <c:v>1.14422</c:v>
                </c:pt>
                <c:pt idx="55554" formatCode="General">
                  <c:v>1.1442500000000009</c:v>
                </c:pt>
                <c:pt idx="55555" formatCode="General">
                  <c:v>1.1442699999999999</c:v>
                </c:pt>
                <c:pt idx="55556" formatCode="General">
                  <c:v>1.1442800000000009</c:v>
                </c:pt>
                <c:pt idx="55557" formatCode="General">
                  <c:v>1.1443000000000001</c:v>
                </c:pt>
                <c:pt idx="55558" formatCode="General">
                  <c:v>1.1443300000000001</c:v>
                </c:pt>
                <c:pt idx="55559" formatCode="General">
                  <c:v>1.1443500000000009</c:v>
                </c:pt>
                <c:pt idx="55560" formatCode="General">
                  <c:v>1.14436</c:v>
                </c:pt>
                <c:pt idx="55561" formatCode="General">
                  <c:v>1.14439</c:v>
                </c:pt>
                <c:pt idx="55562" formatCode="General">
                  <c:v>1.1444099999999999</c:v>
                </c:pt>
                <c:pt idx="55563" formatCode="General">
                  <c:v>1.1444300000000001</c:v>
                </c:pt>
                <c:pt idx="55564" formatCode="General">
                  <c:v>1.1444500000000009</c:v>
                </c:pt>
                <c:pt idx="55565" formatCode="General">
                  <c:v>1.1444700000000001</c:v>
                </c:pt>
                <c:pt idx="55566" formatCode="General">
                  <c:v>1.14449</c:v>
                </c:pt>
                <c:pt idx="55567" formatCode="General">
                  <c:v>1.1445099999999999</c:v>
                </c:pt>
                <c:pt idx="55568" formatCode="General">
                  <c:v>1.14453</c:v>
                </c:pt>
                <c:pt idx="55569" formatCode="General">
                  <c:v>1.1445500000000008</c:v>
                </c:pt>
                <c:pt idx="55570" formatCode="General">
                  <c:v>1.1445700000000001</c:v>
                </c:pt>
                <c:pt idx="55571" formatCode="General">
                  <c:v>1.14459</c:v>
                </c:pt>
                <c:pt idx="55572" formatCode="General">
                  <c:v>1.1446099999999999</c:v>
                </c:pt>
                <c:pt idx="55573" formatCode="General">
                  <c:v>1.14463</c:v>
                </c:pt>
                <c:pt idx="55574" formatCode="General">
                  <c:v>1.14466</c:v>
                </c:pt>
                <c:pt idx="55575" formatCode="General">
                  <c:v>1.1446700000000001</c:v>
                </c:pt>
                <c:pt idx="55576" formatCode="General">
                  <c:v>1.1447000000000001</c:v>
                </c:pt>
                <c:pt idx="55577" formatCode="General">
                  <c:v>1.14472</c:v>
                </c:pt>
                <c:pt idx="55578" formatCode="General">
                  <c:v>1.1447400000000001</c:v>
                </c:pt>
                <c:pt idx="55579" formatCode="General">
                  <c:v>1.14476</c:v>
                </c:pt>
                <c:pt idx="55580" formatCode="General">
                  <c:v>1.1447799999999999</c:v>
                </c:pt>
                <c:pt idx="55581" formatCode="General">
                  <c:v>1.1448</c:v>
                </c:pt>
                <c:pt idx="55582" formatCode="General">
                  <c:v>1.1448199999999999</c:v>
                </c:pt>
                <c:pt idx="55583" formatCode="General">
                  <c:v>1.1448400000000001</c:v>
                </c:pt>
                <c:pt idx="55584" formatCode="General">
                  <c:v>1.14486</c:v>
                </c:pt>
                <c:pt idx="55585" formatCode="General">
                  <c:v>1.1448799999999999</c:v>
                </c:pt>
                <c:pt idx="55586" formatCode="General">
                  <c:v>1.1449</c:v>
                </c:pt>
                <c:pt idx="55587" formatCode="General">
                  <c:v>1.1449199999999999</c:v>
                </c:pt>
                <c:pt idx="55588" formatCode="General">
                  <c:v>1.1449400000000001</c:v>
                </c:pt>
                <c:pt idx="55589" formatCode="General">
                  <c:v>1.14497</c:v>
                </c:pt>
                <c:pt idx="55590" formatCode="General">
                  <c:v>1.14499</c:v>
                </c:pt>
                <c:pt idx="55591" formatCode="General">
                  <c:v>1.145</c:v>
                </c:pt>
                <c:pt idx="55592" formatCode="General">
                  <c:v>1.14503</c:v>
                </c:pt>
                <c:pt idx="55593" formatCode="General">
                  <c:v>1.1450499999999999</c:v>
                </c:pt>
                <c:pt idx="55594" formatCode="General">
                  <c:v>1.14507</c:v>
                </c:pt>
                <c:pt idx="55595" formatCode="General">
                  <c:v>1.1450800000000001</c:v>
                </c:pt>
                <c:pt idx="55596" formatCode="General">
                  <c:v>1.1451100000000001</c:v>
                </c:pt>
                <c:pt idx="55597" formatCode="General">
                  <c:v>1.14513</c:v>
                </c:pt>
                <c:pt idx="55598" formatCode="General">
                  <c:v>1.1451499999999999</c:v>
                </c:pt>
                <c:pt idx="55599" formatCode="General">
                  <c:v>1.14517</c:v>
                </c:pt>
                <c:pt idx="55600" formatCode="General">
                  <c:v>1.1451899999999999</c:v>
                </c:pt>
                <c:pt idx="55601" formatCode="General">
                  <c:v>1.1452100000000001</c:v>
                </c:pt>
                <c:pt idx="55602" formatCode="General">
                  <c:v>1.14523</c:v>
                </c:pt>
                <c:pt idx="55603" formatCode="General">
                  <c:v>1.1452500000000001</c:v>
                </c:pt>
                <c:pt idx="55604" formatCode="General">
                  <c:v>1.14527</c:v>
                </c:pt>
                <c:pt idx="55605" formatCode="General">
                  <c:v>1.1453</c:v>
                </c:pt>
                <c:pt idx="55606" formatCode="General">
                  <c:v>1.1453199999999999</c:v>
                </c:pt>
                <c:pt idx="55607" formatCode="General">
                  <c:v>1.14533</c:v>
                </c:pt>
                <c:pt idx="55608" formatCode="General">
                  <c:v>1.1453500000000001</c:v>
                </c:pt>
                <c:pt idx="55609" formatCode="General">
                  <c:v>1.1453800000000001</c:v>
                </c:pt>
                <c:pt idx="55610" formatCode="General">
                  <c:v>1.1454</c:v>
                </c:pt>
                <c:pt idx="55611" formatCode="General">
                  <c:v>1.1454199999999999</c:v>
                </c:pt>
                <c:pt idx="55612" formatCode="General">
                  <c:v>1.14544</c:v>
                </c:pt>
                <c:pt idx="55613" formatCode="General">
                  <c:v>1.1454599999999999</c:v>
                </c:pt>
                <c:pt idx="55614" formatCode="General">
                  <c:v>1.1454800000000001</c:v>
                </c:pt>
                <c:pt idx="55615" formatCode="General">
                  <c:v>1.1455</c:v>
                </c:pt>
                <c:pt idx="55616" formatCode="General">
                  <c:v>1.1455199999999999</c:v>
                </c:pt>
                <c:pt idx="55617" formatCode="General">
                  <c:v>1.14554</c:v>
                </c:pt>
                <c:pt idx="55618" formatCode="General">
                  <c:v>1.14557</c:v>
                </c:pt>
                <c:pt idx="55619" formatCode="General">
                  <c:v>1.14558</c:v>
                </c:pt>
                <c:pt idx="55620" formatCode="General">
                  <c:v>1.1456</c:v>
                </c:pt>
                <c:pt idx="55621" formatCode="General">
                  <c:v>1.1456199999999999</c:v>
                </c:pt>
                <c:pt idx="55622" formatCode="General">
                  <c:v>1.1456500000000001</c:v>
                </c:pt>
                <c:pt idx="55623" formatCode="General">
                  <c:v>1.1456599999999999</c:v>
                </c:pt>
                <c:pt idx="55624" formatCode="General">
                  <c:v>1.14568</c:v>
                </c:pt>
                <c:pt idx="55625" formatCode="General">
                  <c:v>1.14571</c:v>
                </c:pt>
                <c:pt idx="55626" formatCode="General">
                  <c:v>1.145729999999999</c:v>
                </c:pt>
                <c:pt idx="55627" formatCode="General">
                  <c:v>1.14574</c:v>
                </c:pt>
                <c:pt idx="55628" formatCode="General">
                  <c:v>1.14577</c:v>
                </c:pt>
                <c:pt idx="55629" formatCode="General">
                  <c:v>1.1457899999999999</c:v>
                </c:pt>
                <c:pt idx="55630" formatCode="General">
                  <c:v>1.14581</c:v>
                </c:pt>
                <c:pt idx="55631" formatCode="General">
                  <c:v>1.145829999999999</c:v>
                </c:pt>
                <c:pt idx="55632" formatCode="General">
                  <c:v>1.14585</c:v>
                </c:pt>
                <c:pt idx="55633" formatCode="General">
                  <c:v>1.1458699999999991</c:v>
                </c:pt>
                <c:pt idx="55634" formatCode="General">
                  <c:v>1.1458899999999999</c:v>
                </c:pt>
                <c:pt idx="55635" formatCode="General">
                  <c:v>1.14591</c:v>
                </c:pt>
                <c:pt idx="55636" formatCode="General">
                  <c:v>1.145929999999999</c:v>
                </c:pt>
                <c:pt idx="55637" formatCode="General">
                  <c:v>1.1459599999999999</c:v>
                </c:pt>
                <c:pt idx="55638" formatCode="General">
                  <c:v>1.145969999999999</c:v>
                </c:pt>
                <c:pt idx="55639" formatCode="General">
                  <c:v>1.1459899999999998</c:v>
                </c:pt>
                <c:pt idx="55640" formatCode="General">
                  <c:v>1.14602</c:v>
                </c:pt>
                <c:pt idx="55641" formatCode="General">
                  <c:v>1.1460399999999999</c:v>
                </c:pt>
                <c:pt idx="55642" formatCode="General">
                  <c:v>1.1460500000000009</c:v>
                </c:pt>
                <c:pt idx="55643" formatCode="General">
                  <c:v>1.1460800000000009</c:v>
                </c:pt>
                <c:pt idx="55644" formatCode="General">
                  <c:v>1.1460999999999999</c:v>
                </c:pt>
                <c:pt idx="55645" formatCode="General">
                  <c:v>1.14612</c:v>
                </c:pt>
                <c:pt idx="55646" formatCode="General">
                  <c:v>1.1461300000000001</c:v>
                </c:pt>
                <c:pt idx="55647" formatCode="General">
                  <c:v>1.1461600000000001</c:v>
                </c:pt>
                <c:pt idx="55648" formatCode="General">
                  <c:v>1.1461800000000009</c:v>
                </c:pt>
                <c:pt idx="55649" formatCode="General">
                  <c:v>1.1462000000000001</c:v>
                </c:pt>
                <c:pt idx="55650" formatCode="General">
                  <c:v>1.14622</c:v>
                </c:pt>
                <c:pt idx="55651" formatCode="General">
                  <c:v>1.1462399999999999</c:v>
                </c:pt>
                <c:pt idx="55652" formatCode="General">
                  <c:v>1.1462600000000001</c:v>
                </c:pt>
                <c:pt idx="55653" formatCode="General">
                  <c:v>1.1462800000000009</c:v>
                </c:pt>
                <c:pt idx="55654" formatCode="General">
                  <c:v>1.1463000000000001</c:v>
                </c:pt>
                <c:pt idx="55655" formatCode="General">
                  <c:v>1.14632</c:v>
                </c:pt>
                <c:pt idx="55656" formatCode="General">
                  <c:v>1.1463500000000009</c:v>
                </c:pt>
                <c:pt idx="55657" formatCode="General">
                  <c:v>1.1463699999999999</c:v>
                </c:pt>
                <c:pt idx="55658" formatCode="General">
                  <c:v>1.1463800000000008</c:v>
                </c:pt>
                <c:pt idx="55659" formatCode="General">
                  <c:v>1.1464000000000001</c:v>
                </c:pt>
                <c:pt idx="55660" formatCode="General">
                  <c:v>1.1464300000000001</c:v>
                </c:pt>
                <c:pt idx="55661" formatCode="General">
                  <c:v>1.1464500000000009</c:v>
                </c:pt>
                <c:pt idx="55662" formatCode="General">
                  <c:v>1.1464700000000001</c:v>
                </c:pt>
                <c:pt idx="55663" formatCode="General">
                  <c:v>1.14649</c:v>
                </c:pt>
                <c:pt idx="55664" formatCode="General">
                  <c:v>1.1465099999999999</c:v>
                </c:pt>
                <c:pt idx="55665" formatCode="General">
                  <c:v>1.14653</c:v>
                </c:pt>
                <c:pt idx="55666" formatCode="General">
                  <c:v>1.1465500000000008</c:v>
                </c:pt>
                <c:pt idx="55667" formatCode="General">
                  <c:v>1.1465700000000001</c:v>
                </c:pt>
                <c:pt idx="55668" formatCode="General">
                  <c:v>1.14659</c:v>
                </c:pt>
                <c:pt idx="55669" formatCode="General">
                  <c:v>1.14662</c:v>
                </c:pt>
                <c:pt idx="55670" formatCode="General">
                  <c:v>1.14663</c:v>
                </c:pt>
                <c:pt idx="55671" formatCode="General">
                  <c:v>1.1466499999999999</c:v>
                </c:pt>
                <c:pt idx="55672" formatCode="General">
                  <c:v>1.1466700000000001</c:v>
                </c:pt>
                <c:pt idx="55673" formatCode="General">
                  <c:v>1.1467000000000001</c:v>
                </c:pt>
                <c:pt idx="55674" formatCode="General">
                  <c:v>1.1467099999999999</c:v>
                </c:pt>
                <c:pt idx="55675" formatCode="General">
                  <c:v>1.14673</c:v>
                </c:pt>
                <c:pt idx="55676" formatCode="General">
                  <c:v>1.14676</c:v>
                </c:pt>
                <c:pt idx="55677" formatCode="General">
                  <c:v>1.1467799999999999</c:v>
                </c:pt>
                <c:pt idx="55678" formatCode="General">
                  <c:v>1.14679</c:v>
                </c:pt>
                <c:pt idx="55679" formatCode="General">
                  <c:v>1.14682</c:v>
                </c:pt>
                <c:pt idx="55680" formatCode="General">
                  <c:v>1.1468400000000001</c:v>
                </c:pt>
                <c:pt idx="55681" formatCode="General">
                  <c:v>1.14686</c:v>
                </c:pt>
                <c:pt idx="55682" formatCode="General">
                  <c:v>1.1468799999999999</c:v>
                </c:pt>
                <c:pt idx="55683" formatCode="General">
                  <c:v>1.1469</c:v>
                </c:pt>
                <c:pt idx="55684" formatCode="General">
                  <c:v>1.1469199999999999</c:v>
                </c:pt>
                <c:pt idx="55685" formatCode="General">
                  <c:v>1.1469400000000001</c:v>
                </c:pt>
                <c:pt idx="55686" formatCode="General">
                  <c:v>1.14696</c:v>
                </c:pt>
                <c:pt idx="55687" formatCode="General">
                  <c:v>1.1469800000000001</c:v>
                </c:pt>
                <c:pt idx="55688" formatCode="General">
                  <c:v>1.1470100000000001</c:v>
                </c:pt>
                <c:pt idx="55689" formatCode="General">
                  <c:v>1.14703</c:v>
                </c:pt>
                <c:pt idx="55690" formatCode="General">
                  <c:v>1.1470400000000001</c:v>
                </c:pt>
                <c:pt idx="55691" formatCode="General">
                  <c:v>1.14707</c:v>
                </c:pt>
                <c:pt idx="55692" formatCode="General">
                  <c:v>1.1470899999999999</c:v>
                </c:pt>
                <c:pt idx="55693" formatCode="General">
                  <c:v>1.1471100000000001</c:v>
                </c:pt>
                <c:pt idx="55694" formatCode="General">
                  <c:v>1.14713</c:v>
                </c:pt>
                <c:pt idx="55695" formatCode="General">
                  <c:v>1.1471499999999999</c:v>
                </c:pt>
                <c:pt idx="55696" formatCode="General">
                  <c:v>1.14717</c:v>
                </c:pt>
                <c:pt idx="55697" formatCode="General">
                  <c:v>1.1471800000000001</c:v>
                </c:pt>
                <c:pt idx="55698" formatCode="General">
                  <c:v>1.1472100000000001</c:v>
                </c:pt>
                <c:pt idx="55699" formatCode="General">
                  <c:v>1.14723</c:v>
                </c:pt>
                <c:pt idx="55700" formatCode="General">
                  <c:v>1.1472500000000001</c:v>
                </c:pt>
                <c:pt idx="55701" formatCode="General">
                  <c:v>1.14727</c:v>
                </c:pt>
                <c:pt idx="55702" formatCode="General">
                  <c:v>1.1472899999999999</c:v>
                </c:pt>
                <c:pt idx="55703" formatCode="General">
                  <c:v>1.1473100000000001</c:v>
                </c:pt>
                <c:pt idx="55704" formatCode="General">
                  <c:v>1.14733</c:v>
                </c:pt>
                <c:pt idx="55705" formatCode="General">
                  <c:v>1.1473500000000001</c:v>
                </c:pt>
                <c:pt idx="55706" formatCode="General">
                  <c:v>1.14737</c:v>
                </c:pt>
                <c:pt idx="55707" formatCode="General">
                  <c:v>1.1474</c:v>
                </c:pt>
                <c:pt idx="55708" formatCode="General">
                  <c:v>1.1474199999999999</c:v>
                </c:pt>
                <c:pt idx="55709" formatCode="General">
                  <c:v>1.1474299999999991</c:v>
                </c:pt>
                <c:pt idx="55710" formatCode="General">
                  <c:v>1.1474599999999999</c:v>
                </c:pt>
                <c:pt idx="55711" formatCode="General">
                  <c:v>1.1474800000000001</c:v>
                </c:pt>
                <c:pt idx="55712" formatCode="General">
                  <c:v>1.1475</c:v>
                </c:pt>
                <c:pt idx="55713" formatCode="General">
                  <c:v>1.1475199999999999</c:v>
                </c:pt>
                <c:pt idx="55714" formatCode="General">
                  <c:v>1.14754</c:v>
                </c:pt>
                <c:pt idx="55715" formatCode="General">
                  <c:v>1.1475599999999999</c:v>
                </c:pt>
                <c:pt idx="55716" formatCode="General">
                  <c:v>1.14758</c:v>
                </c:pt>
                <c:pt idx="55717" formatCode="General">
                  <c:v>1.1476</c:v>
                </c:pt>
                <c:pt idx="55718" formatCode="General">
                  <c:v>1.1476199999999999</c:v>
                </c:pt>
                <c:pt idx="55719" formatCode="General">
                  <c:v>1.14764</c:v>
                </c:pt>
                <c:pt idx="55720" formatCode="General">
                  <c:v>1.14767</c:v>
                </c:pt>
                <c:pt idx="55721" formatCode="General">
                  <c:v>1.14768</c:v>
                </c:pt>
                <c:pt idx="55722" formatCode="General">
                  <c:v>1.1476999999999991</c:v>
                </c:pt>
                <c:pt idx="55723" formatCode="General">
                  <c:v>1.1477199999999999</c:v>
                </c:pt>
                <c:pt idx="55724" formatCode="General">
                  <c:v>1.14775</c:v>
                </c:pt>
                <c:pt idx="55725" formatCode="General">
                  <c:v>1.1477599999999999</c:v>
                </c:pt>
                <c:pt idx="55726" formatCode="General">
                  <c:v>1.14778</c:v>
                </c:pt>
                <c:pt idx="55727" formatCode="General">
                  <c:v>1.14781</c:v>
                </c:pt>
                <c:pt idx="55728" formatCode="General">
                  <c:v>1.147829999999999</c:v>
                </c:pt>
                <c:pt idx="55729" formatCode="General">
                  <c:v>1.14785</c:v>
                </c:pt>
                <c:pt idx="55730" formatCode="General">
                  <c:v>1.1478699999999991</c:v>
                </c:pt>
                <c:pt idx="55731" formatCode="General">
                  <c:v>1.1478899999999999</c:v>
                </c:pt>
                <c:pt idx="55732" formatCode="General">
                  <c:v>1.14791</c:v>
                </c:pt>
                <c:pt idx="55733" formatCode="General">
                  <c:v>1.147929999999999</c:v>
                </c:pt>
                <c:pt idx="55734" formatCode="General">
                  <c:v>1.14795</c:v>
                </c:pt>
                <c:pt idx="55735" formatCode="General">
                  <c:v>1.147969999999999</c:v>
                </c:pt>
                <c:pt idx="55736" formatCode="General">
                  <c:v>1.1479899999999998</c:v>
                </c:pt>
                <c:pt idx="55737" formatCode="General">
                  <c:v>1.1480100000000009</c:v>
                </c:pt>
                <c:pt idx="55738" formatCode="General">
                  <c:v>1.1480300000000001</c:v>
                </c:pt>
                <c:pt idx="55739" formatCode="General">
                  <c:v>1.1480500000000009</c:v>
                </c:pt>
                <c:pt idx="55740" formatCode="General">
                  <c:v>1.1480800000000009</c:v>
                </c:pt>
                <c:pt idx="55741" formatCode="General">
                  <c:v>1.1480900000000001</c:v>
                </c:pt>
                <c:pt idx="55742" formatCode="General">
                  <c:v>1.14812</c:v>
                </c:pt>
                <c:pt idx="55743" formatCode="General">
                  <c:v>1.1481399999999999</c:v>
                </c:pt>
                <c:pt idx="55744" formatCode="General">
                  <c:v>1.1481600000000001</c:v>
                </c:pt>
                <c:pt idx="55745" formatCode="General">
                  <c:v>1.1481800000000009</c:v>
                </c:pt>
                <c:pt idx="55746" formatCode="General">
                  <c:v>1.1482000000000001</c:v>
                </c:pt>
                <c:pt idx="55747" formatCode="General">
                  <c:v>1.14822</c:v>
                </c:pt>
                <c:pt idx="55748" formatCode="General">
                  <c:v>1.1482399999999999</c:v>
                </c:pt>
                <c:pt idx="55749" formatCode="General">
                  <c:v>1.1482600000000001</c:v>
                </c:pt>
                <c:pt idx="55750" formatCode="General">
                  <c:v>1.1482800000000009</c:v>
                </c:pt>
                <c:pt idx="55751" formatCode="General">
                  <c:v>1.1483000000000001</c:v>
                </c:pt>
                <c:pt idx="55752" formatCode="General">
                  <c:v>1.14832</c:v>
                </c:pt>
                <c:pt idx="55753" formatCode="General">
                  <c:v>1.1483399999999999</c:v>
                </c:pt>
                <c:pt idx="55754" formatCode="General">
                  <c:v>1.14836</c:v>
                </c:pt>
                <c:pt idx="55755" formatCode="General">
                  <c:v>1.14839</c:v>
                </c:pt>
                <c:pt idx="55756" formatCode="General">
                  <c:v>1.1484099999999999</c:v>
                </c:pt>
                <c:pt idx="55757" formatCode="General">
                  <c:v>1.14842</c:v>
                </c:pt>
                <c:pt idx="55758" formatCode="General">
                  <c:v>1.1484500000000009</c:v>
                </c:pt>
                <c:pt idx="55759" formatCode="General">
                  <c:v>1.1484700000000001</c:v>
                </c:pt>
                <c:pt idx="55760" formatCode="General">
                  <c:v>1.14849</c:v>
                </c:pt>
                <c:pt idx="55761" formatCode="General">
                  <c:v>1.1485000000000001</c:v>
                </c:pt>
                <c:pt idx="55762" formatCode="General">
                  <c:v>1.1485300000000001</c:v>
                </c:pt>
                <c:pt idx="55763" formatCode="General">
                  <c:v>1.1485500000000008</c:v>
                </c:pt>
                <c:pt idx="55764" formatCode="General">
                  <c:v>1.1485700000000001</c:v>
                </c:pt>
                <c:pt idx="55765" formatCode="General">
                  <c:v>1.14859</c:v>
                </c:pt>
                <c:pt idx="55766" formatCode="General">
                  <c:v>1.1486099999999999</c:v>
                </c:pt>
                <c:pt idx="55767" formatCode="General">
                  <c:v>1.14863</c:v>
                </c:pt>
                <c:pt idx="55768" formatCode="General">
                  <c:v>1.1486499999999999</c:v>
                </c:pt>
                <c:pt idx="55769" formatCode="General">
                  <c:v>1.1486700000000001</c:v>
                </c:pt>
                <c:pt idx="55770" formatCode="General">
                  <c:v>1.14869</c:v>
                </c:pt>
                <c:pt idx="55771" formatCode="General">
                  <c:v>1.14872</c:v>
                </c:pt>
                <c:pt idx="55772" formatCode="General">
                  <c:v>1.14873</c:v>
                </c:pt>
                <c:pt idx="55773" formatCode="General">
                  <c:v>1.1487499999999999</c:v>
                </c:pt>
                <c:pt idx="55774" formatCode="General">
                  <c:v>1.1487700000000001</c:v>
                </c:pt>
                <c:pt idx="55775" formatCode="General">
                  <c:v>1.1488</c:v>
                </c:pt>
                <c:pt idx="55776" formatCode="General">
                  <c:v>1.1488100000000001</c:v>
                </c:pt>
                <c:pt idx="55777" formatCode="General">
                  <c:v>1.14883</c:v>
                </c:pt>
                <c:pt idx="55778" formatCode="General">
                  <c:v>1.14886</c:v>
                </c:pt>
                <c:pt idx="55779" formatCode="General">
                  <c:v>1.1488799999999999</c:v>
                </c:pt>
                <c:pt idx="55780" formatCode="General">
                  <c:v>1.1489</c:v>
                </c:pt>
                <c:pt idx="55781" formatCode="General">
                  <c:v>1.1489199999999999</c:v>
                </c:pt>
                <c:pt idx="55782" formatCode="General">
                  <c:v>1.1489400000000001</c:v>
                </c:pt>
                <c:pt idx="55783" formatCode="General">
                  <c:v>1.14896</c:v>
                </c:pt>
                <c:pt idx="55784" formatCode="General">
                  <c:v>1.1489799999999999</c:v>
                </c:pt>
                <c:pt idx="55785" formatCode="General">
                  <c:v>1.149</c:v>
                </c:pt>
                <c:pt idx="55786" formatCode="General">
                  <c:v>1.1490199999999999</c:v>
                </c:pt>
                <c:pt idx="55787" formatCode="General">
                  <c:v>1.1490400000000001</c:v>
                </c:pt>
                <c:pt idx="55788" formatCode="General">
                  <c:v>1.14906</c:v>
                </c:pt>
                <c:pt idx="55789" formatCode="General">
                  <c:v>1.1490800000000001</c:v>
                </c:pt>
                <c:pt idx="55790" formatCode="General">
                  <c:v>1.1491</c:v>
                </c:pt>
                <c:pt idx="55791" formatCode="General">
                  <c:v>1.14913</c:v>
                </c:pt>
                <c:pt idx="55792" formatCode="General">
                  <c:v>1.1491400000000001</c:v>
                </c:pt>
                <c:pt idx="55793" formatCode="General">
                  <c:v>1.14917</c:v>
                </c:pt>
                <c:pt idx="55794" formatCode="General">
                  <c:v>1.1491899999999999</c:v>
                </c:pt>
                <c:pt idx="55795" formatCode="General">
                  <c:v>1.1492100000000001</c:v>
                </c:pt>
                <c:pt idx="55796" formatCode="General">
                  <c:v>1.1492199999999999</c:v>
                </c:pt>
                <c:pt idx="55797" formatCode="General">
                  <c:v>1.1492500000000001</c:v>
                </c:pt>
                <c:pt idx="55798" formatCode="General">
                  <c:v>1.14927</c:v>
                </c:pt>
                <c:pt idx="55799" formatCode="General">
                  <c:v>1.1492899999999999</c:v>
                </c:pt>
                <c:pt idx="55800" formatCode="General">
                  <c:v>1.1493100000000001</c:v>
                </c:pt>
                <c:pt idx="55801" formatCode="General">
                  <c:v>1.14933</c:v>
                </c:pt>
                <c:pt idx="55802" formatCode="General">
                  <c:v>1.1493500000000001</c:v>
                </c:pt>
                <c:pt idx="55803" formatCode="General">
                  <c:v>1.14937</c:v>
                </c:pt>
                <c:pt idx="55804" formatCode="General">
                  <c:v>1.1493899999999999</c:v>
                </c:pt>
                <c:pt idx="55805" formatCode="General">
                  <c:v>1.14941</c:v>
                </c:pt>
                <c:pt idx="55806" formatCode="General">
                  <c:v>1.14944</c:v>
                </c:pt>
                <c:pt idx="55807" formatCode="General">
                  <c:v>1.1494599999999999</c:v>
                </c:pt>
                <c:pt idx="55808" formatCode="General">
                  <c:v>1.14947</c:v>
                </c:pt>
                <c:pt idx="55809" formatCode="General">
                  <c:v>1.1495</c:v>
                </c:pt>
                <c:pt idx="55810" formatCode="General">
                  <c:v>1.1495199999999999</c:v>
                </c:pt>
                <c:pt idx="55811" formatCode="General">
                  <c:v>1.14954</c:v>
                </c:pt>
                <c:pt idx="55812" formatCode="General">
                  <c:v>1.1495500000000001</c:v>
                </c:pt>
                <c:pt idx="55813" formatCode="General">
                  <c:v>1.14958</c:v>
                </c:pt>
                <c:pt idx="55814" formatCode="General">
                  <c:v>1.1496</c:v>
                </c:pt>
                <c:pt idx="55815" formatCode="General">
                  <c:v>1.1496199999999999</c:v>
                </c:pt>
                <c:pt idx="55816" formatCode="General">
                  <c:v>1.14964</c:v>
                </c:pt>
                <c:pt idx="55817" formatCode="General">
                  <c:v>1.1496599999999999</c:v>
                </c:pt>
                <c:pt idx="55818" formatCode="General">
                  <c:v>1.14968</c:v>
                </c:pt>
                <c:pt idx="55819" formatCode="General">
                  <c:v>1.1496999999999991</c:v>
                </c:pt>
                <c:pt idx="55820" formatCode="General">
                  <c:v>1.1497199999999999</c:v>
                </c:pt>
                <c:pt idx="55821" formatCode="General">
                  <c:v>1.14974</c:v>
                </c:pt>
                <c:pt idx="55822" formatCode="General">
                  <c:v>1.14977</c:v>
                </c:pt>
                <c:pt idx="55823" formatCode="General">
                  <c:v>1.1497899999999999</c:v>
                </c:pt>
                <c:pt idx="55824" formatCode="General">
                  <c:v>1.149799999999999</c:v>
                </c:pt>
                <c:pt idx="55825" formatCode="General">
                  <c:v>1.1498199999999998</c:v>
                </c:pt>
                <c:pt idx="55826" formatCode="General">
                  <c:v>1.14985</c:v>
                </c:pt>
                <c:pt idx="55827" formatCode="General">
                  <c:v>1.1498599999999999</c:v>
                </c:pt>
                <c:pt idx="55828" formatCode="General">
                  <c:v>1.1498899999999999</c:v>
                </c:pt>
                <c:pt idx="55829" formatCode="General">
                  <c:v>1.14991</c:v>
                </c:pt>
                <c:pt idx="55830" formatCode="General">
                  <c:v>1.149929999999999</c:v>
                </c:pt>
                <c:pt idx="55831" formatCode="General">
                  <c:v>1.14995</c:v>
                </c:pt>
                <c:pt idx="55832" formatCode="General">
                  <c:v>1.149969999999999</c:v>
                </c:pt>
                <c:pt idx="55833" formatCode="General">
                  <c:v>1.1499899999999998</c:v>
                </c:pt>
                <c:pt idx="55834" formatCode="General">
                  <c:v>1.1500100000000009</c:v>
                </c:pt>
                <c:pt idx="55835" formatCode="General">
                  <c:v>1.1500300000000001</c:v>
                </c:pt>
                <c:pt idx="55836" formatCode="General">
                  <c:v>1.1500500000000009</c:v>
                </c:pt>
                <c:pt idx="55837" formatCode="General">
                  <c:v>1.1500699999999999</c:v>
                </c:pt>
                <c:pt idx="55838" formatCode="General">
                  <c:v>1.1500900000000001</c:v>
                </c:pt>
                <c:pt idx="55839" formatCode="General">
                  <c:v>1.1501100000000009</c:v>
                </c:pt>
                <c:pt idx="55840" formatCode="General">
                  <c:v>1.1501300000000001</c:v>
                </c:pt>
                <c:pt idx="55841" formatCode="General">
                  <c:v>1.1501500000000009</c:v>
                </c:pt>
                <c:pt idx="55842" formatCode="General">
                  <c:v>1.1501800000000009</c:v>
                </c:pt>
                <c:pt idx="55843" formatCode="General">
                  <c:v>1.15019</c:v>
                </c:pt>
                <c:pt idx="55844" formatCode="General">
                  <c:v>1.1502100000000008</c:v>
                </c:pt>
                <c:pt idx="55845" formatCode="General">
                  <c:v>1.1502399999999999</c:v>
                </c:pt>
                <c:pt idx="55846" formatCode="General">
                  <c:v>1.1502600000000001</c:v>
                </c:pt>
                <c:pt idx="55847" formatCode="General">
                  <c:v>1.1502699999999999</c:v>
                </c:pt>
                <c:pt idx="55848" formatCode="General">
                  <c:v>1.1503000000000001</c:v>
                </c:pt>
                <c:pt idx="55849" formatCode="General">
                  <c:v>1.15032</c:v>
                </c:pt>
                <c:pt idx="55850" formatCode="General">
                  <c:v>1.1503399999999999</c:v>
                </c:pt>
                <c:pt idx="55851" formatCode="General">
                  <c:v>1.15036</c:v>
                </c:pt>
                <c:pt idx="55852" formatCode="General">
                  <c:v>1.1503800000000008</c:v>
                </c:pt>
                <c:pt idx="55853" formatCode="General">
                  <c:v>1.1504000000000001</c:v>
                </c:pt>
                <c:pt idx="55854" formatCode="General">
                  <c:v>1.1504300000000001</c:v>
                </c:pt>
                <c:pt idx="55855" formatCode="General">
                  <c:v>1.1504399999999999</c:v>
                </c:pt>
                <c:pt idx="55856" formatCode="General">
                  <c:v>1.15046</c:v>
                </c:pt>
                <c:pt idx="55857" formatCode="General">
                  <c:v>1.15049</c:v>
                </c:pt>
                <c:pt idx="55858" formatCode="General">
                  <c:v>1.1505099999999999</c:v>
                </c:pt>
                <c:pt idx="55859" formatCode="General">
                  <c:v>1.15052</c:v>
                </c:pt>
                <c:pt idx="55860" formatCode="General">
                  <c:v>1.1505500000000008</c:v>
                </c:pt>
                <c:pt idx="55861" formatCode="General">
                  <c:v>1.1505700000000001</c:v>
                </c:pt>
                <c:pt idx="55862" formatCode="General">
                  <c:v>1.15059</c:v>
                </c:pt>
                <c:pt idx="55863" formatCode="General">
                  <c:v>1.1506000000000001</c:v>
                </c:pt>
                <c:pt idx="55864" formatCode="General">
                  <c:v>1.15063</c:v>
                </c:pt>
                <c:pt idx="55865" formatCode="General">
                  <c:v>1.1506500000000008</c:v>
                </c:pt>
                <c:pt idx="55866" formatCode="General">
                  <c:v>1.1506700000000001</c:v>
                </c:pt>
                <c:pt idx="55867" formatCode="General">
                  <c:v>1.15069</c:v>
                </c:pt>
                <c:pt idx="55868" formatCode="General">
                  <c:v>1.1507099999999999</c:v>
                </c:pt>
                <c:pt idx="55869" formatCode="General">
                  <c:v>1.15073</c:v>
                </c:pt>
                <c:pt idx="55870" formatCode="General">
                  <c:v>1.1507499999999999</c:v>
                </c:pt>
                <c:pt idx="55871" formatCode="General">
                  <c:v>1.1507700000000001</c:v>
                </c:pt>
                <c:pt idx="55872" formatCode="General">
                  <c:v>1.15079</c:v>
                </c:pt>
                <c:pt idx="55873" formatCode="General">
                  <c:v>1.15082</c:v>
                </c:pt>
                <c:pt idx="55874" formatCode="General">
                  <c:v>1.1508400000000001</c:v>
                </c:pt>
                <c:pt idx="55875" formatCode="General">
                  <c:v>1.1508499999999999</c:v>
                </c:pt>
                <c:pt idx="55876" formatCode="General">
                  <c:v>1.1508799999999999</c:v>
                </c:pt>
                <c:pt idx="55877" formatCode="General">
                  <c:v>1.1509</c:v>
                </c:pt>
                <c:pt idx="55878" formatCode="General">
                  <c:v>1.1509199999999999</c:v>
                </c:pt>
                <c:pt idx="55879" formatCode="General">
                  <c:v>1.1509400000000001</c:v>
                </c:pt>
                <c:pt idx="55880" formatCode="General">
                  <c:v>1.15096</c:v>
                </c:pt>
                <c:pt idx="55881" formatCode="General">
                  <c:v>1.1509799999999999</c:v>
                </c:pt>
                <c:pt idx="55882" formatCode="General">
                  <c:v>1.151</c:v>
                </c:pt>
                <c:pt idx="55883" formatCode="General">
                  <c:v>1.1510199999999999</c:v>
                </c:pt>
                <c:pt idx="55884" formatCode="General">
                  <c:v>1.1510400000000001</c:v>
                </c:pt>
                <c:pt idx="55885" formatCode="General">
                  <c:v>1.15106</c:v>
                </c:pt>
                <c:pt idx="55886" formatCode="General">
                  <c:v>1.1510899999999999</c:v>
                </c:pt>
                <c:pt idx="55887" formatCode="General">
                  <c:v>1.1511</c:v>
                </c:pt>
                <c:pt idx="55888" formatCode="General">
                  <c:v>1.1511199999999999</c:v>
                </c:pt>
                <c:pt idx="55889" formatCode="General">
                  <c:v>1.1511400000000001</c:v>
                </c:pt>
                <c:pt idx="55890" formatCode="General">
                  <c:v>1.15117</c:v>
                </c:pt>
                <c:pt idx="55891" formatCode="General">
                  <c:v>1.1511800000000001</c:v>
                </c:pt>
                <c:pt idx="55892" formatCode="General">
                  <c:v>1.1512</c:v>
                </c:pt>
                <c:pt idx="55893" formatCode="General">
                  <c:v>1.15123</c:v>
                </c:pt>
                <c:pt idx="55894" formatCode="General">
                  <c:v>1.1512500000000001</c:v>
                </c:pt>
                <c:pt idx="55895" formatCode="General">
                  <c:v>1.15126</c:v>
                </c:pt>
                <c:pt idx="55896" formatCode="General">
                  <c:v>1.1512899999999999</c:v>
                </c:pt>
                <c:pt idx="55897" formatCode="General">
                  <c:v>1.1513100000000001</c:v>
                </c:pt>
                <c:pt idx="55898" formatCode="General">
                  <c:v>1.1513199999999999</c:v>
                </c:pt>
                <c:pt idx="55899" formatCode="General">
                  <c:v>1.1513500000000001</c:v>
                </c:pt>
                <c:pt idx="55900" formatCode="General">
                  <c:v>1.15137</c:v>
                </c:pt>
                <c:pt idx="55901" formatCode="General">
                  <c:v>1.1513899999999999</c:v>
                </c:pt>
                <c:pt idx="55902" formatCode="General">
                  <c:v>1.15141</c:v>
                </c:pt>
                <c:pt idx="55903" formatCode="General">
                  <c:v>1.15143</c:v>
                </c:pt>
                <c:pt idx="55904" formatCode="General">
                  <c:v>1.1514500000000001</c:v>
                </c:pt>
                <c:pt idx="55905" formatCode="General">
                  <c:v>1.1514800000000001</c:v>
                </c:pt>
                <c:pt idx="55906" formatCode="General">
                  <c:v>1.1514899999999999</c:v>
                </c:pt>
                <c:pt idx="55907" formatCode="General">
                  <c:v>1.15151</c:v>
                </c:pt>
                <c:pt idx="55908" formatCode="General">
                  <c:v>1.15154</c:v>
                </c:pt>
                <c:pt idx="55909" formatCode="General">
                  <c:v>1.1515599999999999</c:v>
                </c:pt>
                <c:pt idx="55910" formatCode="General">
                  <c:v>1.15157</c:v>
                </c:pt>
                <c:pt idx="55911" formatCode="General">
                  <c:v>1.1515899999999999</c:v>
                </c:pt>
                <c:pt idx="55912" formatCode="General">
                  <c:v>1.1516199999999999</c:v>
                </c:pt>
                <c:pt idx="55913" formatCode="General">
                  <c:v>1.15164</c:v>
                </c:pt>
                <c:pt idx="55914" formatCode="General">
                  <c:v>1.1516500000000001</c:v>
                </c:pt>
                <c:pt idx="55915" formatCode="General">
                  <c:v>1.15168</c:v>
                </c:pt>
                <c:pt idx="55916" formatCode="General">
                  <c:v>1.1516999999999991</c:v>
                </c:pt>
                <c:pt idx="55917" formatCode="General">
                  <c:v>1.1517199999999999</c:v>
                </c:pt>
                <c:pt idx="55918" formatCode="General">
                  <c:v>1.15174</c:v>
                </c:pt>
                <c:pt idx="55919" formatCode="General">
                  <c:v>1.1517599999999999</c:v>
                </c:pt>
                <c:pt idx="55920" formatCode="General">
                  <c:v>1.15178</c:v>
                </c:pt>
                <c:pt idx="55921" formatCode="General">
                  <c:v>1.15181</c:v>
                </c:pt>
                <c:pt idx="55922" formatCode="General">
                  <c:v>1.1518199999999998</c:v>
                </c:pt>
                <c:pt idx="55923" formatCode="General">
                  <c:v>1.15184</c:v>
                </c:pt>
                <c:pt idx="55924" formatCode="General">
                  <c:v>1.1518699999999991</c:v>
                </c:pt>
                <c:pt idx="55925" formatCode="General">
                  <c:v>1.1518899999999999</c:v>
                </c:pt>
                <c:pt idx="55926" formatCode="General">
                  <c:v>1.151899999999999</c:v>
                </c:pt>
                <c:pt idx="55927" formatCode="General">
                  <c:v>1.151929999999999</c:v>
                </c:pt>
                <c:pt idx="55928" formatCode="General">
                  <c:v>1.15195</c:v>
                </c:pt>
                <c:pt idx="55929" formatCode="General">
                  <c:v>1.1519699999999991</c:v>
                </c:pt>
                <c:pt idx="55930" formatCode="General">
                  <c:v>1.1519899999999998</c:v>
                </c:pt>
                <c:pt idx="55931" formatCode="General">
                  <c:v>1.1520100000000009</c:v>
                </c:pt>
                <c:pt idx="55932" formatCode="General">
                  <c:v>1.1520300000000001</c:v>
                </c:pt>
                <c:pt idx="55933" formatCode="General">
                  <c:v>1.1520500000000009</c:v>
                </c:pt>
                <c:pt idx="55934" formatCode="General">
                  <c:v>1.1520699999999999</c:v>
                </c:pt>
                <c:pt idx="55935" formatCode="General">
                  <c:v>1.1520900000000001</c:v>
                </c:pt>
                <c:pt idx="55936" formatCode="General">
                  <c:v>1.1521100000000009</c:v>
                </c:pt>
                <c:pt idx="55937" formatCode="General">
                  <c:v>1.1521399999999999</c:v>
                </c:pt>
                <c:pt idx="55938" formatCode="General">
                  <c:v>1.1521500000000009</c:v>
                </c:pt>
                <c:pt idx="55939" formatCode="General">
                  <c:v>1.1521699999999999</c:v>
                </c:pt>
                <c:pt idx="55940" formatCode="General">
                  <c:v>1.15219</c:v>
                </c:pt>
                <c:pt idx="55941" formatCode="General">
                  <c:v>1.15222</c:v>
                </c:pt>
                <c:pt idx="55942" formatCode="General">
                  <c:v>1.1522300000000001</c:v>
                </c:pt>
                <c:pt idx="55943" formatCode="General">
                  <c:v>1.1522500000000009</c:v>
                </c:pt>
                <c:pt idx="55944" formatCode="General">
                  <c:v>1.1522800000000009</c:v>
                </c:pt>
                <c:pt idx="55945" formatCode="General">
                  <c:v>1.1523000000000001</c:v>
                </c:pt>
                <c:pt idx="55946" formatCode="General">
                  <c:v>1.15232</c:v>
                </c:pt>
                <c:pt idx="55947" formatCode="General">
                  <c:v>1.1523399999999999</c:v>
                </c:pt>
                <c:pt idx="55948" formatCode="General">
                  <c:v>1.1523600000000001</c:v>
                </c:pt>
                <c:pt idx="55949" formatCode="General">
                  <c:v>1.1523800000000008</c:v>
                </c:pt>
                <c:pt idx="55950" formatCode="General">
                  <c:v>1.1524000000000001</c:v>
                </c:pt>
                <c:pt idx="55951" formatCode="General">
                  <c:v>1.15242</c:v>
                </c:pt>
                <c:pt idx="55952" formatCode="General">
                  <c:v>1.1524399999999999</c:v>
                </c:pt>
                <c:pt idx="55953" formatCode="General">
                  <c:v>1.15246</c:v>
                </c:pt>
                <c:pt idx="55954" formatCode="General">
                  <c:v>1.1524799999999999</c:v>
                </c:pt>
                <c:pt idx="55955" formatCode="General">
                  <c:v>1.1525000000000001</c:v>
                </c:pt>
                <c:pt idx="55956" formatCode="General">
                  <c:v>1.15252</c:v>
                </c:pt>
                <c:pt idx="55957" formatCode="General">
                  <c:v>1.1525500000000009</c:v>
                </c:pt>
                <c:pt idx="55958" formatCode="General">
                  <c:v>1.15256</c:v>
                </c:pt>
                <c:pt idx="55959" formatCode="General">
                  <c:v>1.15259</c:v>
                </c:pt>
                <c:pt idx="55960" formatCode="General">
                  <c:v>1.1526099999999999</c:v>
                </c:pt>
                <c:pt idx="55961" formatCode="General">
                  <c:v>1.15262</c:v>
                </c:pt>
                <c:pt idx="55962" formatCode="General">
                  <c:v>1.1526400000000001</c:v>
                </c:pt>
                <c:pt idx="55963" formatCode="General">
                  <c:v>1.1526700000000001</c:v>
                </c:pt>
                <c:pt idx="55964" formatCode="General">
                  <c:v>1.15269</c:v>
                </c:pt>
                <c:pt idx="55965" formatCode="General">
                  <c:v>1.1527000000000001</c:v>
                </c:pt>
                <c:pt idx="55966" formatCode="General">
                  <c:v>1.15273</c:v>
                </c:pt>
                <c:pt idx="55967" formatCode="General">
                  <c:v>1.1527499999999999</c:v>
                </c:pt>
                <c:pt idx="55968" formatCode="General">
                  <c:v>1.1527700000000001</c:v>
                </c:pt>
                <c:pt idx="55969" formatCode="General">
                  <c:v>1.15279</c:v>
                </c:pt>
                <c:pt idx="55970" formatCode="General">
                  <c:v>1.1528099999999999</c:v>
                </c:pt>
                <c:pt idx="55971" formatCode="General">
                  <c:v>1.15283</c:v>
                </c:pt>
                <c:pt idx="55972" formatCode="General">
                  <c:v>1.15286</c:v>
                </c:pt>
                <c:pt idx="55973" formatCode="General">
                  <c:v>1.1528700000000001</c:v>
                </c:pt>
                <c:pt idx="55974" formatCode="General">
                  <c:v>1.15289</c:v>
                </c:pt>
                <c:pt idx="55975" formatCode="General">
                  <c:v>1.1529199999999999</c:v>
                </c:pt>
                <c:pt idx="55976" formatCode="General">
                  <c:v>1.1529400000000001</c:v>
                </c:pt>
                <c:pt idx="55977" formatCode="General">
                  <c:v>1.1529499999999999</c:v>
                </c:pt>
                <c:pt idx="55978" formatCode="General">
                  <c:v>1.1529700000000001</c:v>
                </c:pt>
                <c:pt idx="55979" formatCode="General">
                  <c:v>1.153</c:v>
                </c:pt>
                <c:pt idx="55980" formatCode="General">
                  <c:v>1.1530199999999999</c:v>
                </c:pt>
                <c:pt idx="55981" formatCode="General">
                  <c:v>1.1530400000000001</c:v>
                </c:pt>
                <c:pt idx="55982" formatCode="General">
                  <c:v>1.15306</c:v>
                </c:pt>
                <c:pt idx="55983" formatCode="General">
                  <c:v>1.1530800000000001</c:v>
                </c:pt>
                <c:pt idx="55984" formatCode="General">
                  <c:v>1.1531</c:v>
                </c:pt>
                <c:pt idx="55985" formatCode="General">
                  <c:v>1.1531199999999999</c:v>
                </c:pt>
                <c:pt idx="55986" formatCode="General">
                  <c:v>1.1531400000000001</c:v>
                </c:pt>
                <c:pt idx="55987" formatCode="General">
                  <c:v>1.15316</c:v>
                </c:pt>
                <c:pt idx="55988" formatCode="General">
                  <c:v>1.1531899999999999</c:v>
                </c:pt>
                <c:pt idx="55989" formatCode="General">
                  <c:v>1.1532</c:v>
                </c:pt>
                <c:pt idx="55990" formatCode="General">
                  <c:v>1.1532199999999999</c:v>
                </c:pt>
                <c:pt idx="55991" formatCode="General">
                  <c:v>1.15324</c:v>
                </c:pt>
                <c:pt idx="55992" formatCode="General">
                  <c:v>1.15327</c:v>
                </c:pt>
                <c:pt idx="55993" formatCode="General">
                  <c:v>1.1532800000000001</c:v>
                </c:pt>
                <c:pt idx="55994" formatCode="General">
                  <c:v>1.1533100000000001</c:v>
                </c:pt>
                <c:pt idx="55995" formatCode="General">
                  <c:v>1.15333</c:v>
                </c:pt>
                <c:pt idx="55996" formatCode="General">
                  <c:v>1.1533500000000001</c:v>
                </c:pt>
                <c:pt idx="55997" formatCode="General">
                  <c:v>1.15337</c:v>
                </c:pt>
                <c:pt idx="55998" formatCode="General">
                  <c:v>1.1533899999999999</c:v>
                </c:pt>
                <c:pt idx="55999" formatCode="General">
                  <c:v>1.15341</c:v>
                </c:pt>
                <c:pt idx="56000" formatCode="General">
                  <c:v>1.15343</c:v>
                </c:pt>
                <c:pt idx="56001" formatCode="General">
                  <c:v>1.1534500000000001</c:v>
                </c:pt>
                <c:pt idx="56002" formatCode="General">
                  <c:v>1.15347</c:v>
                </c:pt>
                <c:pt idx="56003" formatCode="General">
                  <c:v>1.1534899999999999</c:v>
                </c:pt>
                <c:pt idx="56004" formatCode="General">
                  <c:v>1.15351</c:v>
                </c:pt>
                <c:pt idx="56005" formatCode="General">
                  <c:v>1.1535299999999991</c:v>
                </c:pt>
                <c:pt idx="56006" formatCode="General">
                  <c:v>1.1535500000000001</c:v>
                </c:pt>
                <c:pt idx="56007" formatCode="General">
                  <c:v>1.15357</c:v>
                </c:pt>
                <c:pt idx="56008" formatCode="General">
                  <c:v>1.1536</c:v>
                </c:pt>
                <c:pt idx="56009" formatCode="General">
                  <c:v>1.15361</c:v>
                </c:pt>
                <c:pt idx="56010" formatCode="General">
                  <c:v>1.15364</c:v>
                </c:pt>
                <c:pt idx="56011" formatCode="General">
                  <c:v>1.1536599999999999</c:v>
                </c:pt>
                <c:pt idx="56012" formatCode="General">
                  <c:v>1.15368</c:v>
                </c:pt>
                <c:pt idx="56013" formatCode="General">
                  <c:v>1.1536899999999999</c:v>
                </c:pt>
                <c:pt idx="56014" formatCode="General">
                  <c:v>1.1537199999999999</c:v>
                </c:pt>
                <c:pt idx="56015" formatCode="General">
                  <c:v>1.15374</c:v>
                </c:pt>
                <c:pt idx="56016" formatCode="General">
                  <c:v>1.1537599999999999</c:v>
                </c:pt>
                <c:pt idx="56017" formatCode="General">
                  <c:v>1.15378</c:v>
                </c:pt>
                <c:pt idx="56018" formatCode="General">
                  <c:v>1.153799999999999</c:v>
                </c:pt>
                <c:pt idx="56019" formatCode="General">
                  <c:v>1.1538199999999998</c:v>
                </c:pt>
                <c:pt idx="56020" formatCode="General">
                  <c:v>1.15385</c:v>
                </c:pt>
                <c:pt idx="56021" formatCode="General">
                  <c:v>1.1538599999999999</c:v>
                </c:pt>
                <c:pt idx="56022" formatCode="General">
                  <c:v>1.15388</c:v>
                </c:pt>
                <c:pt idx="56023" formatCode="General">
                  <c:v>1.15391</c:v>
                </c:pt>
                <c:pt idx="56024" formatCode="General">
                  <c:v>1.153929999999999</c:v>
                </c:pt>
                <c:pt idx="56025" formatCode="General">
                  <c:v>1.15394</c:v>
                </c:pt>
                <c:pt idx="56026" formatCode="General">
                  <c:v>1.1539599999999999</c:v>
                </c:pt>
                <c:pt idx="56027" formatCode="General">
                  <c:v>1.1539899999999998</c:v>
                </c:pt>
                <c:pt idx="56028" formatCode="General">
                  <c:v>1.1540100000000009</c:v>
                </c:pt>
                <c:pt idx="56029" formatCode="General">
                  <c:v>1.15402</c:v>
                </c:pt>
                <c:pt idx="56030" formatCode="General">
                  <c:v>1.1540500000000009</c:v>
                </c:pt>
                <c:pt idx="56031" formatCode="General">
                  <c:v>1.1540699999999999</c:v>
                </c:pt>
                <c:pt idx="56032" formatCode="General">
                  <c:v>1.1540900000000001</c:v>
                </c:pt>
                <c:pt idx="56033" formatCode="General">
                  <c:v>1.1541100000000009</c:v>
                </c:pt>
                <c:pt idx="56034" formatCode="General">
                  <c:v>1.1541300000000001</c:v>
                </c:pt>
                <c:pt idx="56035" formatCode="General">
                  <c:v>1.1541500000000009</c:v>
                </c:pt>
                <c:pt idx="56036" formatCode="General">
                  <c:v>1.1541699999999999</c:v>
                </c:pt>
                <c:pt idx="56037" formatCode="General">
                  <c:v>1.15419</c:v>
                </c:pt>
                <c:pt idx="56038" formatCode="General">
                  <c:v>1.1542100000000008</c:v>
                </c:pt>
                <c:pt idx="56039" formatCode="General">
                  <c:v>1.1542399999999999</c:v>
                </c:pt>
                <c:pt idx="56040" formatCode="General">
                  <c:v>1.1542500000000009</c:v>
                </c:pt>
                <c:pt idx="56041" formatCode="General">
                  <c:v>1.1542699999999999</c:v>
                </c:pt>
                <c:pt idx="56042" formatCode="General">
                  <c:v>1.15429</c:v>
                </c:pt>
                <c:pt idx="56043" formatCode="General">
                  <c:v>1.15432</c:v>
                </c:pt>
                <c:pt idx="56044" formatCode="General">
                  <c:v>1.1543300000000001</c:v>
                </c:pt>
                <c:pt idx="56045" formatCode="General">
                  <c:v>1.1543600000000001</c:v>
                </c:pt>
                <c:pt idx="56046" formatCode="General">
                  <c:v>1.1543800000000008</c:v>
                </c:pt>
                <c:pt idx="56047" formatCode="General">
                  <c:v>1.1544000000000001</c:v>
                </c:pt>
                <c:pt idx="56048" formatCode="General">
                  <c:v>1.15442</c:v>
                </c:pt>
                <c:pt idx="56049" formatCode="General">
                  <c:v>1.1544399999999999</c:v>
                </c:pt>
                <c:pt idx="56050" formatCode="General">
                  <c:v>1.15446</c:v>
                </c:pt>
                <c:pt idx="56051" formatCode="General">
                  <c:v>1.1544800000000008</c:v>
                </c:pt>
                <c:pt idx="56052" formatCode="General">
                  <c:v>1.1545000000000001</c:v>
                </c:pt>
                <c:pt idx="56053" formatCode="General">
                  <c:v>1.15452</c:v>
                </c:pt>
                <c:pt idx="56054" formatCode="General">
                  <c:v>1.1545399999999999</c:v>
                </c:pt>
                <c:pt idx="56055" formatCode="General">
                  <c:v>1.15456</c:v>
                </c:pt>
                <c:pt idx="56056" formatCode="General">
                  <c:v>1.1545799999999999</c:v>
                </c:pt>
                <c:pt idx="56057" formatCode="General">
                  <c:v>1.1546000000000001</c:v>
                </c:pt>
                <c:pt idx="56058" formatCode="General">
                  <c:v>1.15462</c:v>
                </c:pt>
                <c:pt idx="56059" formatCode="General">
                  <c:v>1.1546500000000008</c:v>
                </c:pt>
                <c:pt idx="56060" formatCode="General">
                  <c:v>1.15466</c:v>
                </c:pt>
                <c:pt idx="56061" formatCode="General">
                  <c:v>1.1546799999999999</c:v>
                </c:pt>
                <c:pt idx="56062" formatCode="General">
                  <c:v>1.1547099999999999</c:v>
                </c:pt>
                <c:pt idx="56063" formatCode="General">
                  <c:v>1.15473</c:v>
                </c:pt>
                <c:pt idx="56064" formatCode="General">
                  <c:v>1.1547400000000001</c:v>
                </c:pt>
                <c:pt idx="56065" formatCode="General">
                  <c:v>1.1547700000000001</c:v>
                </c:pt>
                <c:pt idx="56066" formatCode="General">
                  <c:v>1.15479</c:v>
                </c:pt>
                <c:pt idx="56067" formatCode="General">
                  <c:v>1.1548099999999999</c:v>
                </c:pt>
                <c:pt idx="56068" formatCode="General">
                  <c:v>1.15483</c:v>
                </c:pt>
                <c:pt idx="56069" formatCode="General">
                  <c:v>1.1548499999999999</c:v>
                </c:pt>
                <c:pt idx="56070" formatCode="General">
                  <c:v>1.1548700000000001</c:v>
                </c:pt>
                <c:pt idx="56071" formatCode="General">
                  <c:v>1.1549</c:v>
                </c:pt>
                <c:pt idx="56072" formatCode="General">
                  <c:v>1.1549100000000001</c:v>
                </c:pt>
                <c:pt idx="56073" formatCode="General">
                  <c:v>1.15493</c:v>
                </c:pt>
                <c:pt idx="56074" formatCode="General">
                  <c:v>1.15496</c:v>
                </c:pt>
                <c:pt idx="56075" formatCode="General">
                  <c:v>1.1549799999999999</c:v>
                </c:pt>
                <c:pt idx="56076" formatCode="General">
                  <c:v>1.15499</c:v>
                </c:pt>
                <c:pt idx="56077" formatCode="General">
                  <c:v>1.1550100000000001</c:v>
                </c:pt>
                <c:pt idx="56078" formatCode="General">
                  <c:v>1.1550400000000001</c:v>
                </c:pt>
                <c:pt idx="56079" formatCode="General">
                  <c:v>1.15506</c:v>
                </c:pt>
                <c:pt idx="56080" formatCode="General">
                  <c:v>1.15507</c:v>
                </c:pt>
                <c:pt idx="56081" formatCode="General">
                  <c:v>1.1551</c:v>
                </c:pt>
                <c:pt idx="56082" formatCode="General">
                  <c:v>1.1551199999999999</c:v>
                </c:pt>
                <c:pt idx="56083" formatCode="General">
                  <c:v>1.1551400000000001</c:v>
                </c:pt>
                <c:pt idx="56084" formatCode="General">
                  <c:v>1.15516</c:v>
                </c:pt>
                <c:pt idx="56085" formatCode="General">
                  <c:v>1.1551800000000001</c:v>
                </c:pt>
                <c:pt idx="56086" formatCode="General">
                  <c:v>1.1552</c:v>
                </c:pt>
                <c:pt idx="56087" formatCode="General">
                  <c:v>1.1552199999999999</c:v>
                </c:pt>
                <c:pt idx="56088" formatCode="General">
                  <c:v>1.15524</c:v>
                </c:pt>
                <c:pt idx="56089" formatCode="General">
                  <c:v>1.15526</c:v>
                </c:pt>
                <c:pt idx="56090" formatCode="General">
                  <c:v>1.1552899999999999</c:v>
                </c:pt>
                <c:pt idx="56091" formatCode="General">
                  <c:v>1.1553100000000001</c:v>
                </c:pt>
                <c:pt idx="56092" formatCode="General">
                  <c:v>1.1553199999999999</c:v>
                </c:pt>
                <c:pt idx="56093" formatCode="General">
                  <c:v>1.1553500000000001</c:v>
                </c:pt>
                <c:pt idx="56094" formatCode="General">
                  <c:v>1.15537</c:v>
                </c:pt>
                <c:pt idx="56095" formatCode="General">
                  <c:v>1.1553800000000001</c:v>
                </c:pt>
                <c:pt idx="56096" formatCode="General">
                  <c:v>1.15541</c:v>
                </c:pt>
                <c:pt idx="56097" formatCode="General">
                  <c:v>1.15543</c:v>
                </c:pt>
                <c:pt idx="56098" formatCode="General">
                  <c:v>1.1554500000000001</c:v>
                </c:pt>
                <c:pt idx="56099" formatCode="General">
                  <c:v>1.15547</c:v>
                </c:pt>
                <c:pt idx="56100" formatCode="General">
                  <c:v>1.1554899999999999</c:v>
                </c:pt>
                <c:pt idx="56101" formatCode="General">
                  <c:v>1.15551</c:v>
                </c:pt>
                <c:pt idx="56102" formatCode="General">
                  <c:v>1.1555299999999991</c:v>
                </c:pt>
                <c:pt idx="56103" formatCode="General">
                  <c:v>1.1555500000000001</c:v>
                </c:pt>
                <c:pt idx="56104" formatCode="General">
                  <c:v>1.15557</c:v>
                </c:pt>
                <c:pt idx="56105" formatCode="General">
                  <c:v>1.1555899999999999</c:v>
                </c:pt>
                <c:pt idx="56106" formatCode="General">
                  <c:v>1.15561</c:v>
                </c:pt>
                <c:pt idx="56107" formatCode="General">
                  <c:v>1.155629999999999</c:v>
                </c:pt>
                <c:pt idx="56108" formatCode="General">
                  <c:v>1.1556500000000001</c:v>
                </c:pt>
                <c:pt idx="56109" formatCode="General">
                  <c:v>1.15567</c:v>
                </c:pt>
                <c:pt idx="56110" formatCode="General">
                  <c:v>1.1556999999999991</c:v>
                </c:pt>
                <c:pt idx="56111" formatCode="General">
                  <c:v>1.15571</c:v>
                </c:pt>
                <c:pt idx="56112" formatCode="General">
                  <c:v>1.15574</c:v>
                </c:pt>
                <c:pt idx="56113" formatCode="General">
                  <c:v>1.1557599999999999</c:v>
                </c:pt>
                <c:pt idx="56114" formatCode="General">
                  <c:v>1.15578</c:v>
                </c:pt>
                <c:pt idx="56115" formatCode="General">
                  <c:v>1.1557899999999999</c:v>
                </c:pt>
                <c:pt idx="56116" formatCode="General">
                  <c:v>1.1558199999999998</c:v>
                </c:pt>
                <c:pt idx="56117" formatCode="General">
                  <c:v>1.15584</c:v>
                </c:pt>
                <c:pt idx="56118" formatCode="General">
                  <c:v>1.1558599999999999</c:v>
                </c:pt>
                <c:pt idx="56119" formatCode="General">
                  <c:v>1.15588</c:v>
                </c:pt>
                <c:pt idx="56120" formatCode="General">
                  <c:v>1.155899999999999</c:v>
                </c:pt>
                <c:pt idx="56121" formatCode="General">
                  <c:v>1.1559199999999998</c:v>
                </c:pt>
                <c:pt idx="56122" formatCode="General">
                  <c:v>1.15595</c:v>
                </c:pt>
                <c:pt idx="56123" formatCode="General">
                  <c:v>1.1559599999999999</c:v>
                </c:pt>
                <c:pt idx="56124" formatCode="General">
                  <c:v>1.15598</c:v>
                </c:pt>
                <c:pt idx="56125" formatCode="General">
                  <c:v>1.1560100000000009</c:v>
                </c:pt>
                <c:pt idx="56126" formatCode="General">
                  <c:v>1.1560299999999999</c:v>
                </c:pt>
                <c:pt idx="56127" formatCode="General">
                  <c:v>1.1560400000000008</c:v>
                </c:pt>
                <c:pt idx="56128" formatCode="General">
                  <c:v>1.1560600000000001</c:v>
                </c:pt>
                <c:pt idx="56129" formatCode="General">
                  <c:v>1.1560900000000001</c:v>
                </c:pt>
                <c:pt idx="56130" formatCode="General">
                  <c:v>1.1561100000000009</c:v>
                </c:pt>
                <c:pt idx="56131" formatCode="General">
                  <c:v>1.15612</c:v>
                </c:pt>
                <c:pt idx="56132" formatCode="General">
                  <c:v>1.1561500000000009</c:v>
                </c:pt>
                <c:pt idx="56133" formatCode="General">
                  <c:v>1.1561699999999999</c:v>
                </c:pt>
                <c:pt idx="56134" formatCode="General">
                  <c:v>1.1561900000000001</c:v>
                </c:pt>
                <c:pt idx="56135" formatCode="General">
                  <c:v>1.1562100000000008</c:v>
                </c:pt>
                <c:pt idx="56136" formatCode="General">
                  <c:v>1.1562300000000001</c:v>
                </c:pt>
                <c:pt idx="56137" formatCode="General">
                  <c:v>1.1562500000000009</c:v>
                </c:pt>
                <c:pt idx="56138" formatCode="General">
                  <c:v>1.1562800000000009</c:v>
                </c:pt>
                <c:pt idx="56139" formatCode="General">
                  <c:v>1.15629</c:v>
                </c:pt>
                <c:pt idx="56140" formatCode="General">
                  <c:v>1.1563099999999999</c:v>
                </c:pt>
                <c:pt idx="56141" formatCode="General">
                  <c:v>1.1563300000000001</c:v>
                </c:pt>
                <c:pt idx="56142" formatCode="General">
                  <c:v>1.1563600000000001</c:v>
                </c:pt>
                <c:pt idx="56143" formatCode="General">
                  <c:v>1.1563699999999999</c:v>
                </c:pt>
                <c:pt idx="56144" formatCode="General">
                  <c:v>1.1564000000000001</c:v>
                </c:pt>
                <c:pt idx="56145" formatCode="General">
                  <c:v>1.15642</c:v>
                </c:pt>
                <c:pt idx="56146" formatCode="General">
                  <c:v>1.1564399999999999</c:v>
                </c:pt>
                <c:pt idx="56147" formatCode="General">
                  <c:v>1.15646</c:v>
                </c:pt>
                <c:pt idx="56148" formatCode="General">
                  <c:v>1.1564800000000008</c:v>
                </c:pt>
                <c:pt idx="56149" formatCode="General">
                  <c:v>1.1565000000000001</c:v>
                </c:pt>
                <c:pt idx="56150" formatCode="General">
                  <c:v>1.15652</c:v>
                </c:pt>
                <c:pt idx="56151" formatCode="General">
                  <c:v>1.1565399999999999</c:v>
                </c:pt>
                <c:pt idx="56152" formatCode="General">
                  <c:v>1.15656</c:v>
                </c:pt>
                <c:pt idx="56153" formatCode="General">
                  <c:v>1.1565799999999999</c:v>
                </c:pt>
                <c:pt idx="56154" formatCode="General">
                  <c:v>1.1566099999999999</c:v>
                </c:pt>
                <c:pt idx="56155" formatCode="General">
                  <c:v>1.15662</c:v>
                </c:pt>
                <c:pt idx="56156" formatCode="General">
                  <c:v>1.1566399999999999</c:v>
                </c:pt>
                <c:pt idx="56157" formatCode="General">
                  <c:v>1.15666</c:v>
                </c:pt>
                <c:pt idx="56158" formatCode="General">
                  <c:v>1.15669</c:v>
                </c:pt>
                <c:pt idx="56159" formatCode="General">
                  <c:v>1.1567000000000001</c:v>
                </c:pt>
                <c:pt idx="56160" formatCode="General">
                  <c:v>1.15672</c:v>
                </c:pt>
                <c:pt idx="56161" formatCode="General">
                  <c:v>1.1567499999999999</c:v>
                </c:pt>
                <c:pt idx="56162" formatCode="General">
                  <c:v>1.1567700000000001</c:v>
                </c:pt>
                <c:pt idx="56163" formatCode="General">
                  <c:v>1.15679</c:v>
                </c:pt>
                <c:pt idx="56164" formatCode="General">
                  <c:v>1.1568099999999999</c:v>
                </c:pt>
                <c:pt idx="56165" formatCode="General">
                  <c:v>1.15683</c:v>
                </c:pt>
                <c:pt idx="56166" formatCode="General">
                  <c:v>1.1568499999999999</c:v>
                </c:pt>
                <c:pt idx="56167" formatCode="General">
                  <c:v>1.1568700000000001</c:v>
                </c:pt>
                <c:pt idx="56168" formatCode="General">
                  <c:v>1.15689</c:v>
                </c:pt>
                <c:pt idx="56169" formatCode="General">
                  <c:v>1.1569100000000001</c:v>
                </c:pt>
                <c:pt idx="56170" formatCode="General">
                  <c:v>1.15693</c:v>
                </c:pt>
                <c:pt idx="56171" formatCode="General">
                  <c:v>1.1569499999999999</c:v>
                </c:pt>
                <c:pt idx="56172" formatCode="General">
                  <c:v>1.1569700000000001</c:v>
                </c:pt>
                <c:pt idx="56173" formatCode="General">
                  <c:v>1.15699</c:v>
                </c:pt>
                <c:pt idx="56174" formatCode="General">
                  <c:v>1.1570100000000001</c:v>
                </c:pt>
                <c:pt idx="56175" formatCode="General">
                  <c:v>1.15703</c:v>
                </c:pt>
                <c:pt idx="56176" formatCode="General">
                  <c:v>1.15706</c:v>
                </c:pt>
                <c:pt idx="56177" formatCode="General">
                  <c:v>1.1570800000000001</c:v>
                </c:pt>
                <c:pt idx="56178" formatCode="General">
                  <c:v>1.15709</c:v>
                </c:pt>
                <c:pt idx="56179" formatCode="General">
                  <c:v>1.1571100000000001</c:v>
                </c:pt>
                <c:pt idx="56180" formatCode="General">
                  <c:v>1.1571400000000001</c:v>
                </c:pt>
                <c:pt idx="56181" formatCode="General">
                  <c:v>1.15716</c:v>
                </c:pt>
                <c:pt idx="56182" formatCode="General">
                  <c:v>1.15717</c:v>
                </c:pt>
                <c:pt idx="56183" formatCode="General">
                  <c:v>1.1572</c:v>
                </c:pt>
                <c:pt idx="56184" formatCode="General">
                  <c:v>1.1572199999999999</c:v>
                </c:pt>
                <c:pt idx="56185" formatCode="General">
                  <c:v>1.15724</c:v>
                </c:pt>
                <c:pt idx="56186" formatCode="General">
                  <c:v>1.15726</c:v>
                </c:pt>
                <c:pt idx="56187" formatCode="General">
                  <c:v>1.1572800000000001</c:v>
                </c:pt>
                <c:pt idx="56188" formatCode="General">
                  <c:v>1.1573</c:v>
                </c:pt>
                <c:pt idx="56189" formatCode="General">
                  <c:v>1.15733</c:v>
                </c:pt>
                <c:pt idx="56190" formatCode="General">
                  <c:v>1.15734</c:v>
                </c:pt>
                <c:pt idx="56191" formatCode="General">
                  <c:v>1.1573599999999999</c:v>
                </c:pt>
                <c:pt idx="56192" formatCode="General">
                  <c:v>1.1573800000000001</c:v>
                </c:pt>
                <c:pt idx="56193" formatCode="General">
                  <c:v>1.15741</c:v>
                </c:pt>
                <c:pt idx="56194" formatCode="General">
                  <c:v>1.1574199999999999</c:v>
                </c:pt>
                <c:pt idx="56195" formatCode="General">
                  <c:v>1.15744</c:v>
                </c:pt>
                <c:pt idx="56196" formatCode="General">
                  <c:v>1.15747</c:v>
                </c:pt>
                <c:pt idx="56197" formatCode="General">
                  <c:v>1.1574899999999999</c:v>
                </c:pt>
                <c:pt idx="56198" formatCode="General">
                  <c:v>1.15751</c:v>
                </c:pt>
                <c:pt idx="56199" formatCode="General">
                  <c:v>1.1575299999999991</c:v>
                </c:pt>
                <c:pt idx="56200" formatCode="General">
                  <c:v>1.1575500000000001</c:v>
                </c:pt>
                <c:pt idx="56201" formatCode="General">
                  <c:v>1.15757</c:v>
                </c:pt>
                <c:pt idx="56202" formatCode="General">
                  <c:v>1.1575899999999999</c:v>
                </c:pt>
                <c:pt idx="56203" formatCode="General">
                  <c:v>1.15761</c:v>
                </c:pt>
                <c:pt idx="56204" formatCode="General">
                  <c:v>1.157629999999999</c:v>
                </c:pt>
                <c:pt idx="56205" formatCode="General">
                  <c:v>1.1576599999999999</c:v>
                </c:pt>
                <c:pt idx="56206" formatCode="General">
                  <c:v>1.15767</c:v>
                </c:pt>
                <c:pt idx="56207" formatCode="General">
                  <c:v>1.1576899999999999</c:v>
                </c:pt>
                <c:pt idx="56208" formatCode="General">
                  <c:v>1.15771</c:v>
                </c:pt>
                <c:pt idx="56209" formatCode="General">
                  <c:v>1.15774</c:v>
                </c:pt>
                <c:pt idx="56210" formatCode="General">
                  <c:v>1.1577500000000001</c:v>
                </c:pt>
                <c:pt idx="56211" formatCode="General">
                  <c:v>1.15778</c:v>
                </c:pt>
                <c:pt idx="56212" formatCode="General">
                  <c:v>1.1577999999999991</c:v>
                </c:pt>
                <c:pt idx="56213" formatCode="General">
                  <c:v>1.1578199999999998</c:v>
                </c:pt>
                <c:pt idx="56214" formatCode="General">
                  <c:v>1.15784</c:v>
                </c:pt>
                <c:pt idx="56215" formatCode="General">
                  <c:v>1.1578599999999999</c:v>
                </c:pt>
                <c:pt idx="56216" formatCode="General">
                  <c:v>1.15788</c:v>
                </c:pt>
                <c:pt idx="56217" formatCode="General">
                  <c:v>1.157899999999999</c:v>
                </c:pt>
                <c:pt idx="56218" formatCode="General">
                  <c:v>1.1579199999999998</c:v>
                </c:pt>
                <c:pt idx="56219" formatCode="General">
                  <c:v>1.15794</c:v>
                </c:pt>
                <c:pt idx="56220" formatCode="General">
                  <c:v>1.1579599999999999</c:v>
                </c:pt>
                <c:pt idx="56221" formatCode="General">
                  <c:v>1.15798</c:v>
                </c:pt>
                <c:pt idx="56222" formatCode="General">
                  <c:v>1.157999999999999</c:v>
                </c:pt>
                <c:pt idx="56223" formatCode="General">
                  <c:v>1.15802</c:v>
                </c:pt>
                <c:pt idx="56224" formatCode="General">
                  <c:v>1.1580400000000008</c:v>
                </c:pt>
                <c:pt idx="56225" formatCode="General">
                  <c:v>1.1580699999999999</c:v>
                </c:pt>
                <c:pt idx="56226" formatCode="General">
                  <c:v>1.1580800000000009</c:v>
                </c:pt>
                <c:pt idx="56227" formatCode="General">
                  <c:v>1.1581100000000009</c:v>
                </c:pt>
                <c:pt idx="56228" formatCode="General">
                  <c:v>1.1581300000000001</c:v>
                </c:pt>
                <c:pt idx="56229" formatCode="General">
                  <c:v>1.1581399999999999</c:v>
                </c:pt>
                <c:pt idx="56230" formatCode="General">
                  <c:v>1.1581600000000001</c:v>
                </c:pt>
                <c:pt idx="56231" formatCode="General">
                  <c:v>1.1581900000000001</c:v>
                </c:pt>
                <c:pt idx="56232" formatCode="General">
                  <c:v>1.1582100000000008</c:v>
                </c:pt>
                <c:pt idx="56233" formatCode="General">
                  <c:v>1.1582300000000001</c:v>
                </c:pt>
                <c:pt idx="56234" formatCode="General">
                  <c:v>1.1582500000000009</c:v>
                </c:pt>
                <c:pt idx="56235" formatCode="General">
                  <c:v>1.1582699999999999</c:v>
                </c:pt>
                <c:pt idx="56236" formatCode="General">
                  <c:v>1.15829</c:v>
                </c:pt>
                <c:pt idx="56237" formatCode="General">
                  <c:v>1.1583100000000008</c:v>
                </c:pt>
                <c:pt idx="56238" formatCode="General">
                  <c:v>1.1583300000000001</c:v>
                </c:pt>
                <c:pt idx="56239" formatCode="General">
                  <c:v>1.1583500000000009</c:v>
                </c:pt>
                <c:pt idx="56240" formatCode="General">
                  <c:v>1.1583800000000009</c:v>
                </c:pt>
                <c:pt idx="56241" formatCode="General">
                  <c:v>1.15839</c:v>
                </c:pt>
                <c:pt idx="56242" formatCode="General">
                  <c:v>1.1584099999999999</c:v>
                </c:pt>
                <c:pt idx="56243" formatCode="General">
                  <c:v>1.1584300000000001</c:v>
                </c:pt>
                <c:pt idx="56244" formatCode="General">
                  <c:v>1.15846</c:v>
                </c:pt>
                <c:pt idx="56245" formatCode="General">
                  <c:v>1.1584700000000001</c:v>
                </c:pt>
                <c:pt idx="56246" formatCode="General">
                  <c:v>1.15849</c:v>
                </c:pt>
                <c:pt idx="56247" formatCode="General">
                  <c:v>1.15852</c:v>
                </c:pt>
                <c:pt idx="56248" formatCode="General">
                  <c:v>1.1585399999999999</c:v>
                </c:pt>
                <c:pt idx="56249" formatCode="General">
                  <c:v>1.15856</c:v>
                </c:pt>
                <c:pt idx="56250" formatCode="General">
                  <c:v>1.1585799999999999</c:v>
                </c:pt>
                <c:pt idx="56251" formatCode="General">
                  <c:v>1.1586000000000001</c:v>
                </c:pt>
                <c:pt idx="56252" formatCode="General">
                  <c:v>1.15862</c:v>
                </c:pt>
                <c:pt idx="56253" formatCode="General">
                  <c:v>1.1586399999999999</c:v>
                </c:pt>
                <c:pt idx="56254" formatCode="General">
                  <c:v>1.15866</c:v>
                </c:pt>
                <c:pt idx="56255" formatCode="General">
                  <c:v>1.1586799999999999</c:v>
                </c:pt>
                <c:pt idx="56256" formatCode="General">
                  <c:v>1.1587000000000001</c:v>
                </c:pt>
                <c:pt idx="56257" formatCode="General">
                  <c:v>1.15872</c:v>
                </c:pt>
                <c:pt idx="56258" formatCode="General">
                  <c:v>1.1587400000000001</c:v>
                </c:pt>
                <c:pt idx="56259" formatCode="General">
                  <c:v>1.1587700000000001</c:v>
                </c:pt>
                <c:pt idx="56260" formatCode="General">
                  <c:v>1.15879</c:v>
                </c:pt>
                <c:pt idx="56261" formatCode="General">
                  <c:v>1.1588000000000001</c:v>
                </c:pt>
                <c:pt idx="56262" formatCode="General">
                  <c:v>1.15883</c:v>
                </c:pt>
                <c:pt idx="56263" formatCode="General">
                  <c:v>1.1588499999999999</c:v>
                </c:pt>
                <c:pt idx="56264" formatCode="General">
                  <c:v>1.1588700000000001</c:v>
                </c:pt>
                <c:pt idx="56265" formatCode="General">
                  <c:v>1.15889</c:v>
                </c:pt>
                <c:pt idx="56266" formatCode="General">
                  <c:v>1.1589100000000001</c:v>
                </c:pt>
                <c:pt idx="56267" formatCode="General">
                  <c:v>1.15893</c:v>
                </c:pt>
                <c:pt idx="56268" formatCode="General">
                  <c:v>1.1589499999999999</c:v>
                </c:pt>
                <c:pt idx="56269" formatCode="General">
                  <c:v>1.1589700000000001</c:v>
                </c:pt>
                <c:pt idx="56270" formatCode="General">
                  <c:v>1.15899</c:v>
                </c:pt>
                <c:pt idx="56271" formatCode="General">
                  <c:v>1.1590100000000001</c:v>
                </c:pt>
                <c:pt idx="56272" formatCode="General">
                  <c:v>1.15903</c:v>
                </c:pt>
                <c:pt idx="56273" formatCode="General">
                  <c:v>1.1590499999999999</c:v>
                </c:pt>
                <c:pt idx="56274" formatCode="General">
                  <c:v>1.15907</c:v>
                </c:pt>
                <c:pt idx="56275" formatCode="General">
                  <c:v>1.15909</c:v>
                </c:pt>
                <c:pt idx="56276" formatCode="General">
                  <c:v>1.1591199999999999</c:v>
                </c:pt>
                <c:pt idx="56277" formatCode="General">
                  <c:v>1.15913</c:v>
                </c:pt>
                <c:pt idx="56278" formatCode="General">
                  <c:v>1.15916</c:v>
                </c:pt>
                <c:pt idx="56279" formatCode="General">
                  <c:v>1.1591800000000001</c:v>
                </c:pt>
                <c:pt idx="56280" formatCode="General">
                  <c:v>1.1592</c:v>
                </c:pt>
                <c:pt idx="56281" formatCode="General">
                  <c:v>1.1592100000000001</c:v>
                </c:pt>
                <c:pt idx="56282" formatCode="General">
                  <c:v>1.15924</c:v>
                </c:pt>
                <c:pt idx="56283" formatCode="General">
                  <c:v>1.15926</c:v>
                </c:pt>
                <c:pt idx="56284" formatCode="General">
                  <c:v>1.1592800000000001</c:v>
                </c:pt>
                <c:pt idx="56285" formatCode="General">
                  <c:v>1.1593</c:v>
                </c:pt>
                <c:pt idx="56286" formatCode="General">
                  <c:v>1.1593199999999999</c:v>
                </c:pt>
                <c:pt idx="56287" formatCode="General">
                  <c:v>1.15934</c:v>
                </c:pt>
                <c:pt idx="56288" formatCode="General">
                  <c:v>1.15937</c:v>
                </c:pt>
                <c:pt idx="56289" formatCode="General">
                  <c:v>1.1593800000000001</c:v>
                </c:pt>
                <c:pt idx="56290" formatCode="General">
                  <c:v>1.1594</c:v>
                </c:pt>
                <c:pt idx="56291" formatCode="General">
                  <c:v>1.15943</c:v>
                </c:pt>
                <c:pt idx="56292" formatCode="General">
                  <c:v>1.1594500000000001</c:v>
                </c:pt>
                <c:pt idx="56293" formatCode="General">
                  <c:v>1.1594599999999999</c:v>
                </c:pt>
                <c:pt idx="56294" formatCode="General">
                  <c:v>1.1594800000000001</c:v>
                </c:pt>
                <c:pt idx="56295" formatCode="General">
                  <c:v>1.15951</c:v>
                </c:pt>
                <c:pt idx="56296" formatCode="General">
                  <c:v>1.1595199999999999</c:v>
                </c:pt>
                <c:pt idx="56297" formatCode="General">
                  <c:v>1.15954</c:v>
                </c:pt>
                <c:pt idx="56298" formatCode="General">
                  <c:v>1.15957</c:v>
                </c:pt>
                <c:pt idx="56299" formatCode="General">
                  <c:v>1.1595899999999999</c:v>
                </c:pt>
                <c:pt idx="56300" formatCode="General">
                  <c:v>1.1596</c:v>
                </c:pt>
                <c:pt idx="56301" formatCode="General">
                  <c:v>1.1596299999999991</c:v>
                </c:pt>
                <c:pt idx="56302" formatCode="General">
                  <c:v>1.1596500000000001</c:v>
                </c:pt>
                <c:pt idx="56303" formatCode="General">
                  <c:v>1.15967</c:v>
                </c:pt>
                <c:pt idx="56304" formatCode="General">
                  <c:v>1.1596899999999999</c:v>
                </c:pt>
                <c:pt idx="56305" formatCode="General">
                  <c:v>1.15971</c:v>
                </c:pt>
                <c:pt idx="56306" formatCode="General">
                  <c:v>1.159729999999999</c:v>
                </c:pt>
                <c:pt idx="56307" formatCode="General">
                  <c:v>1.1597500000000001</c:v>
                </c:pt>
                <c:pt idx="56308" formatCode="General">
                  <c:v>1.15977</c:v>
                </c:pt>
                <c:pt idx="56309" formatCode="General">
                  <c:v>1.1597899999999999</c:v>
                </c:pt>
                <c:pt idx="56310" formatCode="General">
                  <c:v>1.1598199999999999</c:v>
                </c:pt>
                <c:pt idx="56311" formatCode="General">
                  <c:v>1.15984</c:v>
                </c:pt>
                <c:pt idx="56312" formatCode="General">
                  <c:v>1.15985</c:v>
                </c:pt>
                <c:pt idx="56313" formatCode="General">
                  <c:v>1.15988</c:v>
                </c:pt>
                <c:pt idx="56314" formatCode="General">
                  <c:v>1.159899999999999</c:v>
                </c:pt>
                <c:pt idx="56315" formatCode="General">
                  <c:v>1.1599199999999998</c:v>
                </c:pt>
                <c:pt idx="56316" formatCode="General">
                  <c:v>1.159929999999999</c:v>
                </c:pt>
                <c:pt idx="56317" formatCode="General">
                  <c:v>1.1599599999999999</c:v>
                </c:pt>
                <c:pt idx="56318" formatCode="General">
                  <c:v>1.15998</c:v>
                </c:pt>
                <c:pt idx="56319" formatCode="General">
                  <c:v>1.159999999999999</c:v>
                </c:pt>
                <c:pt idx="56320" formatCode="General">
                  <c:v>1.1600200000000001</c:v>
                </c:pt>
                <c:pt idx="56321" formatCode="General">
                  <c:v>1.1600400000000008</c:v>
                </c:pt>
                <c:pt idx="56322" formatCode="General">
                  <c:v>1.1600600000000001</c:v>
                </c:pt>
                <c:pt idx="56323" formatCode="General">
                  <c:v>1.1600800000000009</c:v>
                </c:pt>
                <c:pt idx="56324" formatCode="General">
                  <c:v>1.1600999999999999</c:v>
                </c:pt>
                <c:pt idx="56325" formatCode="General">
                  <c:v>1.16012</c:v>
                </c:pt>
                <c:pt idx="56326" formatCode="General">
                  <c:v>1.1601399999999999</c:v>
                </c:pt>
                <c:pt idx="56327" formatCode="General">
                  <c:v>1.1601699999999999</c:v>
                </c:pt>
                <c:pt idx="56328" formatCode="General">
                  <c:v>1.1601800000000009</c:v>
                </c:pt>
                <c:pt idx="56329" formatCode="General">
                  <c:v>1.1602100000000009</c:v>
                </c:pt>
                <c:pt idx="56330" formatCode="General">
                  <c:v>1.1602300000000001</c:v>
                </c:pt>
                <c:pt idx="56331" formatCode="General">
                  <c:v>1.1602500000000009</c:v>
                </c:pt>
                <c:pt idx="56332" formatCode="General">
                  <c:v>1.1602699999999999</c:v>
                </c:pt>
                <c:pt idx="56333" formatCode="General">
                  <c:v>1.16029</c:v>
                </c:pt>
                <c:pt idx="56334" formatCode="General">
                  <c:v>1.1603100000000008</c:v>
                </c:pt>
                <c:pt idx="56335" formatCode="General">
                  <c:v>1.1603300000000001</c:v>
                </c:pt>
                <c:pt idx="56336" formatCode="General">
                  <c:v>1.1603500000000009</c:v>
                </c:pt>
                <c:pt idx="56337" formatCode="General">
                  <c:v>1.1603699999999999</c:v>
                </c:pt>
                <c:pt idx="56338" formatCode="General">
                  <c:v>1.16039</c:v>
                </c:pt>
                <c:pt idx="56339" formatCode="General">
                  <c:v>1.16042</c:v>
                </c:pt>
                <c:pt idx="56340" formatCode="General">
                  <c:v>1.1604300000000001</c:v>
                </c:pt>
                <c:pt idx="56341" formatCode="General">
                  <c:v>1.1604500000000009</c:v>
                </c:pt>
                <c:pt idx="56342" formatCode="General">
                  <c:v>1.1604800000000008</c:v>
                </c:pt>
                <c:pt idx="56343" formatCode="General">
                  <c:v>1.1605000000000001</c:v>
                </c:pt>
                <c:pt idx="56344" formatCode="General">
                  <c:v>1.1605099999999999</c:v>
                </c:pt>
                <c:pt idx="56345" formatCode="General">
                  <c:v>1.1605300000000001</c:v>
                </c:pt>
                <c:pt idx="56346" formatCode="General">
                  <c:v>1.16056</c:v>
                </c:pt>
                <c:pt idx="56347" formatCode="General">
                  <c:v>1.1605799999999999</c:v>
                </c:pt>
                <c:pt idx="56348" formatCode="General">
                  <c:v>1.16059</c:v>
                </c:pt>
                <c:pt idx="56349" formatCode="General">
                  <c:v>1.16062</c:v>
                </c:pt>
                <c:pt idx="56350" formatCode="General">
                  <c:v>1.1606399999999999</c:v>
                </c:pt>
                <c:pt idx="56351" formatCode="General">
                  <c:v>1.16066</c:v>
                </c:pt>
                <c:pt idx="56352" formatCode="General">
                  <c:v>1.1606799999999999</c:v>
                </c:pt>
                <c:pt idx="56353" formatCode="General">
                  <c:v>1.1607000000000001</c:v>
                </c:pt>
                <c:pt idx="56354" formatCode="General">
                  <c:v>1.16072</c:v>
                </c:pt>
                <c:pt idx="56355" formatCode="General">
                  <c:v>1.1607499999999999</c:v>
                </c:pt>
                <c:pt idx="56356" formatCode="General">
                  <c:v>1.16076</c:v>
                </c:pt>
                <c:pt idx="56357" formatCode="General">
                  <c:v>1.1607799999999999</c:v>
                </c:pt>
                <c:pt idx="56358" formatCode="General">
                  <c:v>1.1608000000000001</c:v>
                </c:pt>
                <c:pt idx="56359" formatCode="General">
                  <c:v>1.16083</c:v>
                </c:pt>
                <c:pt idx="56360" formatCode="General">
                  <c:v>1.1608400000000001</c:v>
                </c:pt>
                <c:pt idx="56361" formatCode="General">
                  <c:v>1.1608700000000001</c:v>
                </c:pt>
                <c:pt idx="56362" formatCode="General">
                  <c:v>1.16089</c:v>
                </c:pt>
                <c:pt idx="56363" formatCode="General">
                  <c:v>1.1609</c:v>
                </c:pt>
                <c:pt idx="56364" formatCode="General">
                  <c:v>1.16093</c:v>
                </c:pt>
                <c:pt idx="56365" formatCode="General">
                  <c:v>1.1609499999999999</c:v>
                </c:pt>
                <c:pt idx="56366" formatCode="General">
                  <c:v>1.1609700000000001</c:v>
                </c:pt>
                <c:pt idx="56367" formatCode="General">
                  <c:v>1.1609799999999999</c:v>
                </c:pt>
                <c:pt idx="56368" formatCode="General">
                  <c:v>1.1610100000000001</c:v>
                </c:pt>
                <c:pt idx="56369" formatCode="General">
                  <c:v>1.16103</c:v>
                </c:pt>
                <c:pt idx="56370" formatCode="General">
                  <c:v>1.1610499999999999</c:v>
                </c:pt>
                <c:pt idx="56371" formatCode="General">
                  <c:v>1.16107</c:v>
                </c:pt>
                <c:pt idx="56372" formatCode="General">
                  <c:v>1.16109</c:v>
                </c:pt>
                <c:pt idx="56373" formatCode="General">
                  <c:v>1.1611100000000001</c:v>
                </c:pt>
                <c:pt idx="56374" formatCode="General">
                  <c:v>1.16113</c:v>
                </c:pt>
                <c:pt idx="56375" formatCode="General">
                  <c:v>1.1611499999999999</c:v>
                </c:pt>
                <c:pt idx="56376" formatCode="General">
                  <c:v>1.16117</c:v>
                </c:pt>
                <c:pt idx="56377" formatCode="General">
                  <c:v>1.1612</c:v>
                </c:pt>
                <c:pt idx="56378" formatCode="General">
                  <c:v>1.1612199999999999</c:v>
                </c:pt>
                <c:pt idx="56379" formatCode="General">
                  <c:v>1.16123</c:v>
                </c:pt>
                <c:pt idx="56380" formatCode="General">
                  <c:v>1.16126</c:v>
                </c:pt>
                <c:pt idx="56381" formatCode="General">
                  <c:v>1.1612800000000001</c:v>
                </c:pt>
                <c:pt idx="56382" formatCode="General">
                  <c:v>1.1613</c:v>
                </c:pt>
                <c:pt idx="56383" formatCode="General">
                  <c:v>1.1613199999999999</c:v>
                </c:pt>
                <c:pt idx="56384" formatCode="General">
                  <c:v>1.16134</c:v>
                </c:pt>
                <c:pt idx="56385" formatCode="General">
                  <c:v>1.1613599999999999</c:v>
                </c:pt>
                <c:pt idx="56386" formatCode="General">
                  <c:v>1.1613800000000001</c:v>
                </c:pt>
                <c:pt idx="56387" formatCode="General">
                  <c:v>1.1614</c:v>
                </c:pt>
                <c:pt idx="56388" formatCode="General">
                  <c:v>1.1614199999999999</c:v>
                </c:pt>
                <c:pt idx="56389" formatCode="General">
                  <c:v>1.16144</c:v>
                </c:pt>
                <c:pt idx="56390" formatCode="General">
                  <c:v>1.16147</c:v>
                </c:pt>
                <c:pt idx="56391" formatCode="General">
                  <c:v>1.1614800000000001</c:v>
                </c:pt>
                <c:pt idx="56392" formatCode="General">
                  <c:v>1.1615</c:v>
                </c:pt>
                <c:pt idx="56393" formatCode="General">
                  <c:v>1.16153</c:v>
                </c:pt>
                <c:pt idx="56394" formatCode="General">
                  <c:v>1.1615500000000001</c:v>
                </c:pt>
                <c:pt idx="56395" formatCode="General">
                  <c:v>1.1615599999999999</c:v>
                </c:pt>
                <c:pt idx="56396" formatCode="General">
                  <c:v>1.1615800000000001</c:v>
                </c:pt>
                <c:pt idx="56397" formatCode="General">
                  <c:v>1.16161</c:v>
                </c:pt>
                <c:pt idx="56398" formatCode="General">
                  <c:v>1.1616299999999991</c:v>
                </c:pt>
                <c:pt idx="56399" formatCode="General">
                  <c:v>1.16164</c:v>
                </c:pt>
                <c:pt idx="56400" formatCode="General">
                  <c:v>1.16167</c:v>
                </c:pt>
                <c:pt idx="56401" formatCode="General">
                  <c:v>1.1616899999999999</c:v>
                </c:pt>
                <c:pt idx="56402" formatCode="General">
                  <c:v>1.16171</c:v>
                </c:pt>
                <c:pt idx="56403" formatCode="General">
                  <c:v>1.161729999999999</c:v>
                </c:pt>
                <c:pt idx="56404" formatCode="General">
                  <c:v>1.1617500000000001</c:v>
                </c:pt>
                <c:pt idx="56405" formatCode="General">
                  <c:v>1.16177</c:v>
                </c:pt>
                <c:pt idx="56406" formatCode="General">
                  <c:v>1.1617999999999991</c:v>
                </c:pt>
                <c:pt idx="56407" formatCode="General">
                  <c:v>1.16181</c:v>
                </c:pt>
                <c:pt idx="56408" formatCode="General">
                  <c:v>1.161829999999999</c:v>
                </c:pt>
                <c:pt idx="56409" formatCode="General">
                  <c:v>1.16185</c:v>
                </c:pt>
                <c:pt idx="56410" formatCode="General">
                  <c:v>1.16188</c:v>
                </c:pt>
                <c:pt idx="56411" formatCode="General">
                  <c:v>1.1618899999999999</c:v>
                </c:pt>
                <c:pt idx="56412" formatCode="General">
                  <c:v>1.16191</c:v>
                </c:pt>
                <c:pt idx="56413" formatCode="General">
                  <c:v>1.16194</c:v>
                </c:pt>
                <c:pt idx="56414" formatCode="General">
                  <c:v>1.1619599999999999</c:v>
                </c:pt>
                <c:pt idx="56415" formatCode="General">
                  <c:v>1.16198</c:v>
                </c:pt>
                <c:pt idx="56416" formatCode="General">
                  <c:v>1.161999999999999</c:v>
                </c:pt>
                <c:pt idx="56417" formatCode="General">
                  <c:v>1.1620200000000001</c:v>
                </c:pt>
                <c:pt idx="56418" formatCode="General">
                  <c:v>1.1620400000000009</c:v>
                </c:pt>
                <c:pt idx="56419" formatCode="General">
                  <c:v>1.1620600000000001</c:v>
                </c:pt>
                <c:pt idx="56420" formatCode="General">
                  <c:v>1.1620800000000009</c:v>
                </c:pt>
                <c:pt idx="56421" formatCode="General">
                  <c:v>1.1620999999999999</c:v>
                </c:pt>
                <c:pt idx="56422" formatCode="General">
                  <c:v>1.16212</c:v>
                </c:pt>
                <c:pt idx="56423" formatCode="General">
                  <c:v>1.1621400000000008</c:v>
                </c:pt>
                <c:pt idx="56424" formatCode="General">
                  <c:v>1.1621600000000001</c:v>
                </c:pt>
                <c:pt idx="56425" formatCode="General">
                  <c:v>1.1621900000000001</c:v>
                </c:pt>
                <c:pt idx="56426" formatCode="General">
                  <c:v>1.1622100000000009</c:v>
                </c:pt>
                <c:pt idx="56427" formatCode="General">
                  <c:v>1.16222</c:v>
                </c:pt>
                <c:pt idx="56428" formatCode="General">
                  <c:v>1.1622500000000009</c:v>
                </c:pt>
                <c:pt idx="56429" formatCode="General">
                  <c:v>1.1622699999999999</c:v>
                </c:pt>
                <c:pt idx="56430" formatCode="General">
                  <c:v>1.1622800000000009</c:v>
                </c:pt>
                <c:pt idx="56431" formatCode="General">
                  <c:v>1.1623000000000001</c:v>
                </c:pt>
                <c:pt idx="56432" formatCode="General">
                  <c:v>1.1623300000000001</c:v>
                </c:pt>
                <c:pt idx="56433" formatCode="General">
                  <c:v>1.1623500000000009</c:v>
                </c:pt>
                <c:pt idx="56434" formatCode="General">
                  <c:v>1.1623600000000001</c:v>
                </c:pt>
                <c:pt idx="56435" formatCode="General">
                  <c:v>1.16239</c:v>
                </c:pt>
                <c:pt idx="56436" formatCode="General">
                  <c:v>1.1624099999999999</c:v>
                </c:pt>
                <c:pt idx="56437" formatCode="General">
                  <c:v>1.1624300000000001</c:v>
                </c:pt>
                <c:pt idx="56438" formatCode="General">
                  <c:v>1.1624500000000009</c:v>
                </c:pt>
                <c:pt idx="56439" formatCode="General">
                  <c:v>1.1624699999999999</c:v>
                </c:pt>
                <c:pt idx="56440" formatCode="General">
                  <c:v>1.16249</c:v>
                </c:pt>
                <c:pt idx="56441" formatCode="General">
                  <c:v>1.1625099999999999</c:v>
                </c:pt>
                <c:pt idx="56442" formatCode="General">
                  <c:v>1.1625300000000001</c:v>
                </c:pt>
                <c:pt idx="56443" formatCode="General">
                  <c:v>1.1625500000000009</c:v>
                </c:pt>
                <c:pt idx="56444" formatCode="General">
                  <c:v>1.1625799999999999</c:v>
                </c:pt>
                <c:pt idx="56445" formatCode="General">
                  <c:v>1.1626000000000001</c:v>
                </c:pt>
                <c:pt idx="56446" formatCode="General">
                  <c:v>1.1626099999999999</c:v>
                </c:pt>
                <c:pt idx="56447" formatCode="General">
                  <c:v>1.1626300000000001</c:v>
                </c:pt>
                <c:pt idx="56448" formatCode="General">
                  <c:v>1.16266</c:v>
                </c:pt>
                <c:pt idx="56449" formatCode="General">
                  <c:v>1.1626799999999999</c:v>
                </c:pt>
                <c:pt idx="56450" formatCode="General">
                  <c:v>1.1627000000000001</c:v>
                </c:pt>
                <c:pt idx="56451" formatCode="General">
                  <c:v>1.16272</c:v>
                </c:pt>
                <c:pt idx="56452" formatCode="General">
                  <c:v>1.1627400000000001</c:v>
                </c:pt>
                <c:pt idx="56453" formatCode="General">
                  <c:v>1.16276</c:v>
                </c:pt>
                <c:pt idx="56454" formatCode="General">
                  <c:v>1.1627799999999999</c:v>
                </c:pt>
                <c:pt idx="56455" formatCode="General">
                  <c:v>1.1628000000000001</c:v>
                </c:pt>
                <c:pt idx="56456" formatCode="General">
                  <c:v>1.16282</c:v>
                </c:pt>
                <c:pt idx="56457" formatCode="General">
                  <c:v>1.1628499999999999</c:v>
                </c:pt>
                <c:pt idx="56458" formatCode="General">
                  <c:v>1.16286</c:v>
                </c:pt>
                <c:pt idx="56459" formatCode="General">
                  <c:v>1.1628799999999999</c:v>
                </c:pt>
                <c:pt idx="56460" formatCode="General">
                  <c:v>1.1629</c:v>
                </c:pt>
                <c:pt idx="56461" formatCode="General">
                  <c:v>1.16293</c:v>
                </c:pt>
                <c:pt idx="56462" formatCode="General">
                  <c:v>1.1629400000000001</c:v>
                </c:pt>
                <c:pt idx="56463" formatCode="General">
                  <c:v>1.16296</c:v>
                </c:pt>
                <c:pt idx="56464" formatCode="General">
                  <c:v>1.16299</c:v>
                </c:pt>
                <c:pt idx="56465" formatCode="General">
                  <c:v>1.1630100000000001</c:v>
                </c:pt>
                <c:pt idx="56466" formatCode="General">
                  <c:v>1.16303</c:v>
                </c:pt>
                <c:pt idx="56467" formatCode="General">
                  <c:v>1.1630499999999999</c:v>
                </c:pt>
                <c:pt idx="56468" formatCode="General">
                  <c:v>1.16307</c:v>
                </c:pt>
                <c:pt idx="56469" formatCode="General">
                  <c:v>1.16309</c:v>
                </c:pt>
                <c:pt idx="56470" formatCode="General">
                  <c:v>1.1631100000000001</c:v>
                </c:pt>
                <c:pt idx="56471" formatCode="General">
                  <c:v>1.16313</c:v>
                </c:pt>
                <c:pt idx="56472" formatCode="General">
                  <c:v>1.1631499999999999</c:v>
                </c:pt>
                <c:pt idx="56473" formatCode="General">
                  <c:v>1.16317</c:v>
                </c:pt>
                <c:pt idx="56474" formatCode="General">
                  <c:v>1.1631899999999999</c:v>
                </c:pt>
                <c:pt idx="56475" formatCode="General">
                  <c:v>1.1632100000000001</c:v>
                </c:pt>
                <c:pt idx="56476" formatCode="General">
                  <c:v>1.1632400000000001</c:v>
                </c:pt>
                <c:pt idx="56477" formatCode="General">
                  <c:v>1.16326</c:v>
                </c:pt>
                <c:pt idx="56478" formatCode="General">
                  <c:v>1.16327</c:v>
                </c:pt>
                <c:pt idx="56479" formatCode="General">
                  <c:v>1.1633</c:v>
                </c:pt>
                <c:pt idx="56480" formatCode="General">
                  <c:v>1.1633199999999999</c:v>
                </c:pt>
                <c:pt idx="56481" formatCode="General">
                  <c:v>1.16334</c:v>
                </c:pt>
                <c:pt idx="56482" formatCode="General">
                  <c:v>1.1633500000000001</c:v>
                </c:pt>
                <c:pt idx="56483" formatCode="General">
                  <c:v>1.1633800000000001</c:v>
                </c:pt>
                <c:pt idx="56484" formatCode="General">
                  <c:v>1.1634</c:v>
                </c:pt>
                <c:pt idx="56485" formatCode="General">
                  <c:v>1.1634199999999999</c:v>
                </c:pt>
                <c:pt idx="56486" formatCode="General">
                  <c:v>1.16344</c:v>
                </c:pt>
                <c:pt idx="56487" formatCode="General">
                  <c:v>1.1634599999999999</c:v>
                </c:pt>
                <c:pt idx="56488" formatCode="General">
                  <c:v>1.1634800000000001</c:v>
                </c:pt>
                <c:pt idx="56489" formatCode="General">
                  <c:v>1.1635</c:v>
                </c:pt>
                <c:pt idx="56490" formatCode="General">
                  <c:v>1.1635199999999999</c:v>
                </c:pt>
                <c:pt idx="56491" formatCode="General">
                  <c:v>1.16354</c:v>
                </c:pt>
                <c:pt idx="56492" formatCode="General">
                  <c:v>1.1635599999999999</c:v>
                </c:pt>
                <c:pt idx="56493" formatCode="General">
                  <c:v>1.1635899999999999</c:v>
                </c:pt>
                <c:pt idx="56494" formatCode="General">
                  <c:v>1.1636</c:v>
                </c:pt>
                <c:pt idx="56495" formatCode="General">
                  <c:v>1.1636299999999991</c:v>
                </c:pt>
                <c:pt idx="56496" formatCode="General">
                  <c:v>1.1636500000000001</c:v>
                </c:pt>
                <c:pt idx="56497" formatCode="General">
                  <c:v>1.16367</c:v>
                </c:pt>
                <c:pt idx="56498" formatCode="General">
                  <c:v>1.1636899999999999</c:v>
                </c:pt>
                <c:pt idx="56499" formatCode="General">
                  <c:v>1.16371</c:v>
                </c:pt>
                <c:pt idx="56500" formatCode="General">
                  <c:v>1.163729999999999</c:v>
                </c:pt>
                <c:pt idx="56501" formatCode="General">
                  <c:v>1.1637500000000001</c:v>
                </c:pt>
                <c:pt idx="56502" formatCode="General">
                  <c:v>1.16377</c:v>
                </c:pt>
                <c:pt idx="56503" formatCode="General">
                  <c:v>1.1637899999999999</c:v>
                </c:pt>
                <c:pt idx="56504" formatCode="General">
                  <c:v>1.16381</c:v>
                </c:pt>
                <c:pt idx="56505" formatCode="General">
                  <c:v>1.163829999999999</c:v>
                </c:pt>
                <c:pt idx="56506" formatCode="General">
                  <c:v>1.1638500000000001</c:v>
                </c:pt>
                <c:pt idx="56507" formatCode="General">
                  <c:v>1.16387</c:v>
                </c:pt>
                <c:pt idx="56508" formatCode="General">
                  <c:v>1.163899999999999</c:v>
                </c:pt>
                <c:pt idx="56509" formatCode="General">
                  <c:v>1.16391</c:v>
                </c:pt>
                <c:pt idx="56510" formatCode="General">
                  <c:v>1.163929999999999</c:v>
                </c:pt>
                <c:pt idx="56511" formatCode="General">
                  <c:v>1.16395</c:v>
                </c:pt>
                <c:pt idx="56512" formatCode="General">
                  <c:v>1.16398</c:v>
                </c:pt>
                <c:pt idx="56513" formatCode="General">
                  <c:v>1.1639899999999999</c:v>
                </c:pt>
                <c:pt idx="56514" formatCode="General">
                  <c:v>1.1640100000000009</c:v>
                </c:pt>
                <c:pt idx="56515" formatCode="General">
                  <c:v>1.1640400000000009</c:v>
                </c:pt>
                <c:pt idx="56516" formatCode="General">
                  <c:v>1.1640600000000001</c:v>
                </c:pt>
                <c:pt idx="56517" formatCode="General">
                  <c:v>1.1640800000000009</c:v>
                </c:pt>
                <c:pt idx="56518" formatCode="General">
                  <c:v>1.1640999999999999</c:v>
                </c:pt>
                <c:pt idx="56519" formatCode="General">
                  <c:v>1.16412</c:v>
                </c:pt>
                <c:pt idx="56520" formatCode="General">
                  <c:v>1.1641400000000008</c:v>
                </c:pt>
                <c:pt idx="56521" formatCode="General">
                  <c:v>1.1641600000000001</c:v>
                </c:pt>
                <c:pt idx="56522" formatCode="General">
                  <c:v>1.1641800000000009</c:v>
                </c:pt>
                <c:pt idx="56523" formatCode="General">
                  <c:v>1.1641999999999999</c:v>
                </c:pt>
                <c:pt idx="56524" formatCode="General">
                  <c:v>1.16422</c:v>
                </c:pt>
                <c:pt idx="56525" formatCode="General">
                  <c:v>1.1642399999999999</c:v>
                </c:pt>
                <c:pt idx="56526" formatCode="General">
                  <c:v>1.1642600000000001</c:v>
                </c:pt>
                <c:pt idx="56527" formatCode="General">
                  <c:v>1.16429</c:v>
                </c:pt>
                <c:pt idx="56528" formatCode="General">
                  <c:v>1.1643100000000008</c:v>
                </c:pt>
                <c:pt idx="56529" formatCode="General">
                  <c:v>1.16432</c:v>
                </c:pt>
                <c:pt idx="56530" formatCode="General">
                  <c:v>1.1643500000000009</c:v>
                </c:pt>
                <c:pt idx="56531" formatCode="General">
                  <c:v>1.1643699999999999</c:v>
                </c:pt>
                <c:pt idx="56532" formatCode="General">
                  <c:v>1.16439</c:v>
                </c:pt>
                <c:pt idx="56533" formatCode="General">
                  <c:v>1.1644000000000001</c:v>
                </c:pt>
                <c:pt idx="56534" formatCode="General">
                  <c:v>1.1644300000000001</c:v>
                </c:pt>
                <c:pt idx="56535" formatCode="General">
                  <c:v>1.1644500000000009</c:v>
                </c:pt>
                <c:pt idx="56536" formatCode="General">
                  <c:v>1.1644699999999999</c:v>
                </c:pt>
                <c:pt idx="56537" formatCode="General">
                  <c:v>1.16449</c:v>
                </c:pt>
                <c:pt idx="56538" formatCode="General">
                  <c:v>1.1645099999999999</c:v>
                </c:pt>
                <c:pt idx="56539" formatCode="General">
                  <c:v>1.1645300000000001</c:v>
                </c:pt>
                <c:pt idx="56540" formatCode="General">
                  <c:v>1.1645500000000009</c:v>
                </c:pt>
                <c:pt idx="56541" formatCode="General">
                  <c:v>1.1645700000000001</c:v>
                </c:pt>
                <c:pt idx="56542" formatCode="General">
                  <c:v>1.16459</c:v>
                </c:pt>
                <c:pt idx="56543" formatCode="General">
                  <c:v>1.16462</c:v>
                </c:pt>
                <c:pt idx="56544" formatCode="General">
                  <c:v>1.1646399999999999</c:v>
                </c:pt>
                <c:pt idx="56545" formatCode="General">
                  <c:v>1.1646500000000009</c:v>
                </c:pt>
                <c:pt idx="56546" formatCode="General">
                  <c:v>1.1646700000000001</c:v>
                </c:pt>
                <c:pt idx="56547" formatCode="General">
                  <c:v>1.1647000000000001</c:v>
                </c:pt>
                <c:pt idx="56548" formatCode="General">
                  <c:v>1.16472</c:v>
                </c:pt>
                <c:pt idx="56549" formatCode="General">
                  <c:v>1.1647400000000001</c:v>
                </c:pt>
                <c:pt idx="56550" formatCode="General">
                  <c:v>1.16476</c:v>
                </c:pt>
                <c:pt idx="56551" formatCode="General">
                  <c:v>1.1647799999999999</c:v>
                </c:pt>
                <c:pt idx="56552" formatCode="General">
                  <c:v>1.1648000000000001</c:v>
                </c:pt>
                <c:pt idx="56553" formatCode="General">
                  <c:v>1.16482</c:v>
                </c:pt>
                <c:pt idx="56554" formatCode="General">
                  <c:v>1.1648400000000001</c:v>
                </c:pt>
                <c:pt idx="56555" formatCode="General">
                  <c:v>1.16486</c:v>
                </c:pt>
                <c:pt idx="56556" formatCode="General">
                  <c:v>1.16489</c:v>
                </c:pt>
                <c:pt idx="56557" formatCode="General">
                  <c:v>1.1649</c:v>
                </c:pt>
                <c:pt idx="56558" formatCode="General">
                  <c:v>1.16492</c:v>
                </c:pt>
                <c:pt idx="56559" formatCode="General">
                  <c:v>1.1649499999999999</c:v>
                </c:pt>
                <c:pt idx="56560" formatCode="General">
                  <c:v>1.1649700000000001</c:v>
                </c:pt>
                <c:pt idx="56561" formatCode="General">
                  <c:v>1.1649799999999999</c:v>
                </c:pt>
                <c:pt idx="56562" formatCode="General">
                  <c:v>1.165</c:v>
                </c:pt>
                <c:pt idx="56563" formatCode="General">
                  <c:v>1.16503</c:v>
                </c:pt>
                <c:pt idx="56564" formatCode="General">
                  <c:v>1.1650400000000001</c:v>
                </c:pt>
                <c:pt idx="56565" formatCode="General">
                  <c:v>1.16506</c:v>
                </c:pt>
                <c:pt idx="56566" formatCode="General">
                  <c:v>1.16509</c:v>
                </c:pt>
                <c:pt idx="56567" formatCode="General">
                  <c:v>1.1651100000000001</c:v>
                </c:pt>
                <c:pt idx="56568" formatCode="General">
                  <c:v>1.16513</c:v>
                </c:pt>
                <c:pt idx="56569" formatCode="General">
                  <c:v>1.1651499999999999</c:v>
                </c:pt>
                <c:pt idx="56570" formatCode="General">
                  <c:v>1.16517</c:v>
                </c:pt>
                <c:pt idx="56571" formatCode="General">
                  <c:v>1.1651899999999999</c:v>
                </c:pt>
                <c:pt idx="56572" formatCode="General">
                  <c:v>1.1652100000000001</c:v>
                </c:pt>
                <c:pt idx="56573" formatCode="General">
                  <c:v>1.16523</c:v>
                </c:pt>
                <c:pt idx="56574" formatCode="General">
                  <c:v>1.1652499999999999</c:v>
                </c:pt>
                <c:pt idx="56575" formatCode="General">
                  <c:v>1.16527</c:v>
                </c:pt>
                <c:pt idx="56576" formatCode="General">
                  <c:v>1.1652899999999999</c:v>
                </c:pt>
                <c:pt idx="56577" formatCode="General">
                  <c:v>1.1653100000000001</c:v>
                </c:pt>
                <c:pt idx="56578" formatCode="General">
                  <c:v>1.16534</c:v>
                </c:pt>
                <c:pt idx="56579" formatCode="General">
                  <c:v>1.16536</c:v>
                </c:pt>
                <c:pt idx="56580" formatCode="General">
                  <c:v>1.16537</c:v>
                </c:pt>
                <c:pt idx="56581" formatCode="General">
                  <c:v>1.1654</c:v>
                </c:pt>
                <c:pt idx="56582" formatCode="General">
                  <c:v>1.1654199999999999</c:v>
                </c:pt>
                <c:pt idx="56583" formatCode="General">
                  <c:v>1.16544</c:v>
                </c:pt>
                <c:pt idx="56584" formatCode="General">
                  <c:v>1.1654500000000001</c:v>
                </c:pt>
                <c:pt idx="56585" formatCode="General">
                  <c:v>1.1654800000000001</c:v>
                </c:pt>
                <c:pt idx="56586" formatCode="General">
                  <c:v>1.1655</c:v>
                </c:pt>
                <c:pt idx="56587" formatCode="General">
                  <c:v>1.1655199999999999</c:v>
                </c:pt>
                <c:pt idx="56588" formatCode="General">
                  <c:v>1.16554</c:v>
                </c:pt>
                <c:pt idx="56589" formatCode="General">
                  <c:v>1.1655599999999999</c:v>
                </c:pt>
                <c:pt idx="56590" formatCode="General">
                  <c:v>1.1655800000000001</c:v>
                </c:pt>
                <c:pt idx="56591" formatCode="General">
                  <c:v>1.1656</c:v>
                </c:pt>
                <c:pt idx="56592" formatCode="General">
                  <c:v>1.1656199999999999</c:v>
                </c:pt>
                <c:pt idx="56593" formatCode="General">
                  <c:v>1.16564</c:v>
                </c:pt>
                <c:pt idx="56594" formatCode="General">
                  <c:v>1.16567</c:v>
                </c:pt>
                <c:pt idx="56595" formatCode="General">
                  <c:v>1.1656899999999999</c:v>
                </c:pt>
                <c:pt idx="56596" formatCode="General">
                  <c:v>1.1657</c:v>
                </c:pt>
                <c:pt idx="56597" formatCode="General">
                  <c:v>1.1657199999999999</c:v>
                </c:pt>
                <c:pt idx="56598" formatCode="General">
                  <c:v>1.1657500000000001</c:v>
                </c:pt>
                <c:pt idx="56599" formatCode="General">
                  <c:v>1.16577</c:v>
                </c:pt>
                <c:pt idx="56600" formatCode="General">
                  <c:v>1.1657899999999999</c:v>
                </c:pt>
                <c:pt idx="56601" formatCode="General">
                  <c:v>1.16581</c:v>
                </c:pt>
                <c:pt idx="56602" formatCode="General">
                  <c:v>1.165829999999999</c:v>
                </c:pt>
                <c:pt idx="56603" formatCode="General">
                  <c:v>1.1658500000000001</c:v>
                </c:pt>
                <c:pt idx="56604" formatCode="General">
                  <c:v>1.16587</c:v>
                </c:pt>
                <c:pt idx="56605" formatCode="General">
                  <c:v>1.1658899999999999</c:v>
                </c:pt>
                <c:pt idx="56606" formatCode="General">
                  <c:v>1.16591</c:v>
                </c:pt>
                <c:pt idx="56607" formatCode="General">
                  <c:v>1.16594</c:v>
                </c:pt>
                <c:pt idx="56608" formatCode="General">
                  <c:v>1.16595</c:v>
                </c:pt>
                <c:pt idx="56609" formatCode="General">
                  <c:v>1.16597</c:v>
                </c:pt>
                <c:pt idx="56610" formatCode="General">
                  <c:v>1.165999999999999</c:v>
                </c:pt>
                <c:pt idx="56611" formatCode="General">
                  <c:v>1.1660200000000001</c:v>
                </c:pt>
                <c:pt idx="56612" formatCode="General">
                  <c:v>1.1660299999999999</c:v>
                </c:pt>
                <c:pt idx="56613" formatCode="General">
                  <c:v>1.1660500000000009</c:v>
                </c:pt>
                <c:pt idx="56614" formatCode="General">
                  <c:v>1.1660800000000009</c:v>
                </c:pt>
                <c:pt idx="56615" formatCode="General">
                  <c:v>1.1660999999999999</c:v>
                </c:pt>
                <c:pt idx="56616" formatCode="General">
                  <c:v>1.16612</c:v>
                </c:pt>
                <c:pt idx="56617" formatCode="General">
                  <c:v>1.1661400000000008</c:v>
                </c:pt>
                <c:pt idx="56618" formatCode="General">
                  <c:v>1.1661600000000001</c:v>
                </c:pt>
                <c:pt idx="56619" formatCode="General">
                  <c:v>1.1661800000000009</c:v>
                </c:pt>
                <c:pt idx="56620" formatCode="General">
                  <c:v>1.1661999999999999</c:v>
                </c:pt>
                <c:pt idx="56621" formatCode="General">
                  <c:v>1.16622</c:v>
                </c:pt>
                <c:pt idx="56622" formatCode="General">
                  <c:v>1.1662399999999999</c:v>
                </c:pt>
                <c:pt idx="56623" formatCode="General">
                  <c:v>1.1662699999999999</c:v>
                </c:pt>
                <c:pt idx="56624" formatCode="General">
                  <c:v>1.1662800000000009</c:v>
                </c:pt>
                <c:pt idx="56625" formatCode="General">
                  <c:v>1.1662999999999999</c:v>
                </c:pt>
                <c:pt idx="56626" formatCode="General">
                  <c:v>1.16632</c:v>
                </c:pt>
                <c:pt idx="56627" formatCode="General">
                  <c:v>1.1663500000000009</c:v>
                </c:pt>
                <c:pt idx="56628" formatCode="General">
                  <c:v>1.1663600000000001</c:v>
                </c:pt>
                <c:pt idx="56629" formatCode="General">
                  <c:v>1.1663800000000009</c:v>
                </c:pt>
                <c:pt idx="56630" formatCode="General">
                  <c:v>1.1664099999999999</c:v>
                </c:pt>
                <c:pt idx="56631" formatCode="General">
                  <c:v>1.1664300000000001</c:v>
                </c:pt>
                <c:pt idx="56632" formatCode="General">
                  <c:v>1.1664500000000009</c:v>
                </c:pt>
                <c:pt idx="56633" formatCode="General">
                  <c:v>1.1664699999999999</c:v>
                </c:pt>
                <c:pt idx="56634" formatCode="General">
                  <c:v>1.16649</c:v>
                </c:pt>
                <c:pt idx="56635" formatCode="General">
                  <c:v>1.1665000000000001</c:v>
                </c:pt>
                <c:pt idx="56636" formatCode="General">
                  <c:v>1.1665300000000001</c:v>
                </c:pt>
                <c:pt idx="56637" formatCode="General">
                  <c:v>1.1665500000000009</c:v>
                </c:pt>
                <c:pt idx="56638" formatCode="General">
                  <c:v>1.1665700000000001</c:v>
                </c:pt>
                <c:pt idx="56639" formatCode="General">
                  <c:v>1.16659</c:v>
                </c:pt>
                <c:pt idx="56640" formatCode="General">
                  <c:v>1.1666099999999999</c:v>
                </c:pt>
                <c:pt idx="56641" formatCode="General">
                  <c:v>1.1666300000000001</c:v>
                </c:pt>
                <c:pt idx="56642" formatCode="General">
                  <c:v>1.16666</c:v>
                </c:pt>
                <c:pt idx="56643" formatCode="General">
                  <c:v>1.1666700000000001</c:v>
                </c:pt>
                <c:pt idx="56644" formatCode="General">
                  <c:v>1.16669</c:v>
                </c:pt>
                <c:pt idx="56645" formatCode="General">
                  <c:v>1.16672</c:v>
                </c:pt>
                <c:pt idx="56646" formatCode="General">
                  <c:v>1.1667400000000001</c:v>
                </c:pt>
                <c:pt idx="56647" formatCode="General">
                  <c:v>1.1667500000000008</c:v>
                </c:pt>
                <c:pt idx="56648" formatCode="General">
                  <c:v>1.1667700000000001</c:v>
                </c:pt>
                <c:pt idx="56649" formatCode="General">
                  <c:v>1.1668000000000001</c:v>
                </c:pt>
                <c:pt idx="56650" formatCode="General">
                  <c:v>1.16682</c:v>
                </c:pt>
                <c:pt idx="56651" formatCode="General">
                  <c:v>1.16683</c:v>
                </c:pt>
                <c:pt idx="56652" formatCode="General">
                  <c:v>1.16686</c:v>
                </c:pt>
                <c:pt idx="56653" formatCode="General">
                  <c:v>1.1668799999999999</c:v>
                </c:pt>
                <c:pt idx="56654" formatCode="General">
                  <c:v>1.1669</c:v>
                </c:pt>
                <c:pt idx="56655" formatCode="General">
                  <c:v>1.16692</c:v>
                </c:pt>
                <c:pt idx="56656" formatCode="General">
                  <c:v>1.1669400000000001</c:v>
                </c:pt>
                <c:pt idx="56657" formatCode="General">
                  <c:v>1.16696</c:v>
                </c:pt>
                <c:pt idx="56658" formatCode="General">
                  <c:v>1.1669799999999999</c:v>
                </c:pt>
                <c:pt idx="56659" formatCode="General">
                  <c:v>1.167</c:v>
                </c:pt>
                <c:pt idx="56660" formatCode="General">
                  <c:v>1.1670199999999999</c:v>
                </c:pt>
                <c:pt idx="56661" formatCode="General">
                  <c:v>1.1670400000000001</c:v>
                </c:pt>
                <c:pt idx="56662" formatCode="General">
                  <c:v>1.1670700000000001</c:v>
                </c:pt>
                <c:pt idx="56663" formatCode="General">
                  <c:v>1.1670799999999999</c:v>
                </c:pt>
                <c:pt idx="56664" formatCode="General">
                  <c:v>1.1671</c:v>
                </c:pt>
                <c:pt idx="56665" formatCode="General">
                  <c:v>1.16713</c:v>
                </c:pt>
                <c:pt idx="56666" formatCode="General">
                  <c:v>1.1671499999999999</c:v>
                </c:pt>
                <c:pt idx="56667" formatCode="General">
                  <c:v>1.16717</c:v>
                </c:pt>
                <c:pt idx="56668" formatCode="General">
                  <c:v>1.1671899999999999</c:v>
                </c:pt>
                <c:pt idx="56669" formatCode="General">
                  <c:v>1.1672100000000001</c:v>
                </c:pt>
                <c:pt idx="56670" formatCode="General">
                  <c:v>1.16723</c:v>
                </c:pt>
                <c:pt idx="56671" formatCode="General">
                  <c:v>1.1672499999999999</c:v>
                </c:pt>
                <c:pt idx="56672" formatCode="General">
                  <c:v>1.16727</c:v>
                </c:pt>
                <c:pt idx="56673" formatCode="General">
                  <c:v>1.1672899999999999</c:v>
                </c:pt>
                <c:pt idx="56674" formatCode="General">
                  <c:v>1.1673199999999999</c:v>
                </c:pt>
                <c:pt idx="56675" formatCode="General">
                  <c:v>1.16733</c:v>
                </c:pt>
                <c:pt idx="56676" formatCode="General">
                  <c:v>1.1673500000000001</c:v>
                </c:pt>
                <c:pt idx="56677" formatCode="General">
                  <c:v>1.16737</c:v>
                </c:pt>
                <c:pt idx="56678" formatCode="General">
                  <c:v>1.1674</c:v>
                </c:pt>
                <c:pt idx="56679" formatCode="General">
                  <c:v>1.1674100000000001</c:v>
                </c:pt>
                <c:pt idx="56680" formatCode="General">
                  <c:v>1.16743</c:v>
                </c:pt>
                <c:pt idx="56681" formatCode="General">
                  <c:v>1.1674599999999999</c:v>
                </c:pt>
                <c:pt idx="56682" formatCode="General">
                  <c:v>1.1674800000000001</c:v>
                </c:pt>
                <c:pt idx="56683" formatCode="General">
                  <c:v>1.1675</c:v>
                </c:pt>
                <c:pt idx="56684" formatCode="General">
                  <c:v>1.1675199999999999</c:v>
                </c:pt>
                <c:pt idx="56685" formatCode="General">
                  <c:v>1.16754</c:v>
                </c:pt>
                <c:pt idx="56686" formatCode="General">
                  <c:v>1.1675599999999999</c:v>
                </c:pt>
                <c:pt idx="56687" formatCode="General">
                  <c:v>1.1675800000000001</c:v>
                </c:pt>
                <c:pt idx="56688" formatCode="General">
                  <c:v>1.1676</c:v>
                </c:pt>
                <c:pt idx="56689" formatCode="General">
                  <c:v>1.1676199999999999</c:v>
                </c:pt>
                <c:pt idx="56690" formatCode="General">
                  <c:v>1.1676500000000001</c:v>
                </c:pt>
                <c:pt idx="56691" formatCode="General">
                  <c:v>1.1676599999999999</c:v>
                </c:pt>
                <c:pt idx="56692" formatCode="General">
                  <c:v>1.1676800000000001</c:v>
                </c:pt>
                <c:pt idx="56693" formatCode="General">
                  <c:v>1.16771</c:v>
                </c:pt>
                <c:pt idx="56694" formatCode="General">
                  <c:v>1.167729999999999</c:v>
                </c:pt>
                <c:pt idx="56695" formatCode="General">
                  <c:v>1.16774</c:v>
                </c:pt>
                <c:pt idx="56696" formatCode="General">
                  <c:v>1.16777</c:v>
                </c:pt>
                <c:pt idx="56697" formatCode="General">
                  <c:v>1.1677899999999999</c:v>
                </c:pt>
                <c:pt idx="56698" formatCode="General">
                  <c:v>1.1677999999999991</c:v>
                </c:pt>
                <c:pt idx="56699" formatCode="General">
                  <c:v>1.1678199999999999</c:v>
                </c:pt>
                <c:pt idx="56700" formatCode="General">
                  <c:v>1.1678500000000001</c:v>
                </c:pt>
                <c:pt idx="56701" formatCode="General">
                  <c:v>1.16787</c:v>
                </c:pt>
                <c:pt idx="56702" formatCode="General">
                  <c:v>1.16788</c:v>
                </c:pt>
                <c:pt idx="56703" formatCode="General">
                  <c:v>1.16791</c:v>
                </c:pt>
                <c:pt idx="56704" formatCode="General">
                  <c:v>1.167929999999999</c:v>
                </c:pt>
                <c:pt idx="56705" formatCode="General">
                  <c:v>1.16795</c:v>
                </c:pt>
                <c:pt idx="56706" formatCode="General">
                  <c:v>1.16797</c:v>
                </c:pt>
                <c:pt idx="56707" formatCode="General">
                  <c:v>1.1679899999999999</c:v>
                </c:pt>
                <c:pt idx="56708" formatCode="General">
                  <c:v>1.1680100000000009</c:v>
                </c:pt>
                <c:pt idx="56709" formatCode="General">
                  <c:v>1.1680400000000009</c:v>
                </c:pt>
                <c:pt idx="56710" formatCode="General">
                  <c:v>1.1680500000000009</c:v>
                </c:pt>
                <c:pt idx="56711" formatCode="General">
                  <c:v>1.1680699999999999</c:v>
                </c:pt>
                <c:pt idx="56712" formatCode="General">
                  <c:v>1.1680900000000001</c:v>
                </c:pt>
                <c:pt idx="56713" formatCode="General">
                  <c:v>1.16812</c:v>
                </c:pt>
                <c:pt idx="56714" formatCode="General">
                  <c:v>1.1681299999999999</c:v>
                </c:pt>
                <c:pt idx="56715" formatCode="General">
                  <c:v>1.1681600000000001</c:v>
                </c:pt>
                <c:pt idx="56716" formatCode="General">
                  <c:v>1.1681800000000009</c:v>
                </c:pt>
                <c:pt idx="56717" formatCode="General">
                  <c:v>1.1681999999999999</c:v>
                </c:pt>
                <c:pt idx="56718" formatCode="General">
                  <c:v>1.16822</c:v>
                </c:pt>
                <c:pt idx="56719" formatCode="General">
                  <c:v>1.1682399999999999</c:v>
                </c:pt>
                <c:pt idx="56720" formatCode="General">
                  <c:v>1.1682600000000001</c:v>
                </c:pt>
                <c:pt idx="56721" formatCode="General">
                  <c:v>1.1682800000000009</c:v>
                </c:pt>
                <c:pt idx="56722" formatCode="General">
                  <c:v>1.1682999999999999</c:v>
                </c:pt>
                <c:pt idx="56723" formatCode="General">
                  <c:v>1.16832</c:v>
                </c:pt>
                <c:pt idx="56724" formatCode="General">
                  <c:v>1.1683399999999999</c:v>
                </c:pt>
                <c:pt idx="56725" formatCode="General">
                  <c:v>1.1683699999999999</c:v>
                </c:pt>
                <c:pt idx="56726" formatCode="General">
                  <c:v>1.1683800000000009</c:v>
                </c:pt>
                <c:pt idx="56727" formatCode="General">
                  <c:v>1.1684000000000001</c:v>
                </c:pt>
                <c:pt idx="56728" formatCode="General">
                  <c:v>1.16842</c:v>
                </c:pt>
                <c:pt idx="56729" formatCode="General">
                  <c:v>1.1684500000000009</c:v>
                </c:pt>
                <c:pt idx="56730" formatCode="General">
                  <c:v>1.1684600000000001</c:v>
                </c:pt>
                <c:pt idx="56731" formatCode="General">
                  <c:v>1.1684800000000009</c:v>
                </c:pt>
                <c:pt idx="56732" formatCode="General">
                  <c:v>1.1685099999999999</c:v>
                </c:pt>
                <c:pt idx="56733" formatCode="General">
                  <c:v>1.1685300000000001</c:v>
                </c:pt>
                <c:pt idx="56734" formatCode="General">
                  <c:v>1.1685500000000009</c:v>
                </c:pt>
                <c:pt idx="56735" formatCode="General">
                  <c:v>1.1685700000000001</c:v>
                </c:pt>
                <c:pt idx="56736" formatCode="General">
                  <c:v>1.16859</c:v>
                </c:pt>
                <c:pt idx="56737" formatCode="General">
                  <c:v>1.1686099999999999</c:v>
                </c:pt>
                <c:pt idx="56738" formatCode="General">
                  <c:v>1.1686300000000001</c:v>
                </c:pt>
                <c:pt idx="56739" formatCode="General">
                  <c:v>1.1686500000000009</c:v>
                </c:pt>
                <c:pt idx="56740" formatCode="General">
                  <c:v>1.1686700000000001</c:v>
                </c:pt>
                <c:pt idx="56741" formatCode="General">
                  <c:v>1.16869</c:v>
                </c:pt>
                <c:pt idx="56742" formatCode="General">
                  <c:v>1.1687099999999999</c:v>
                </c:pt>
                <c:pt idx="56743" formatCode="General">
                  <c:v>1.16873</c:v>
                </c:pt>
                <c:pt idx="56744" formatCode="General">
                  <c:v>1.16876</c:v>
                </c:pt>
                <c:pt idx="56745" formatCode="General">
                  <c:v>1.1687799999999999</c:v>
                </c:pt>
                <c:pt idx="56746" formatCode="General">
                  <c:v>1.16879</c:v>
                </c:pt>
                <c:pt idx="56747" formatCode="General">
                  <c:v>1.16882</c:v>
                </c:pt>
                <c:pt idx="56748" formatCode="General">
                  <c:v>1.1688400000000001</c:v>
                </c:pt>
                <c:pt idx="56749" formatCode="General">
                  <c:v>1.16886</c:v>
                </c:pt>
                <c:pt idx="56750" formatCode="General">
                  <c:v>1.1688700000000001</c:v>
                </c:pt>
                <c:pt idx="56751" formatCode="General">
                  <c:v>1.1689000000000001</c:v>
                </c:pt>
                <c:pt idx="56752" formatCode="General">
                  <c:v>1.16892</c:v>
                </c:pt>
                <c:pt idx="56753" formatCode="General">
                  <c:v>1.1689400000000001</c:v>
                </c:pt>
                <c:pt idx="56754" formatCode="General">
                  <c:v>1.16896</c:v>
                </c:pt>
                <c:pt idx="56755" formatCode="General">
                  <c:v>1.1689799999999999</c:v>
                </c:pt>
                <c:pt idx="56756" formatCode="General">
                  <c:v>1.169</c:v>
                </c:pt>
                <c:pt idx="56757" formatCode="General">
                  <c:v>1.1690199999999999</c:v>
                </c:pt>
                <c:pt idx="56758" formatCode="General">
                  <c:v>1.1690400000000001</c:v>
                </c:pt>
                <c:pt idx="56759" formatCode="General">
                  <c:v>1.16906</c:v>
                </c:pt>
                <c:pt idx="56760" formatCode="General">
                  <c:v>1.16909</c:v>
                </c:pt>
                <c:pt idx="56761" formatCode="General">
                  <c:v>1.1691100000000001</c:v>
                </c:pt>
                <c:pt idx="56762" formatCode="General">
                  <c:v>1.1691199999999999</c:v>
                </c:pt>
                <c:pt idx="56763" formatCode="General">
                  <c:v>1.1691400000000001</c:v>
                </c:pt>
                <c:pt idx="56764" formatCode="General">
                  <c:v>1.16917</c:v>
                </c:pt>
                <c:pt idx="56765" formatCode="General">
                  <c:v>1.1691800000000001</c:v>
                </c:pt>
                <c:pt idx="56766" formatCode="General">
                  <c:v>1.1692100000000001</c:v>
                </c:pt>
                <c:pt idx="56767" formatCode="General">
                  <c:v>1.16923</c:v>
                </c:pt>
                <c:pt idx="56768" formatCode="General">
                  <c:v>1.1692499999999999</c:v>
                </c:pt>
                <c:pt idx="56769" formatCode="General">
                  <c:v>1.16927</c:v>
                </c:pt>
                <c:pt idx="56770" formatCode="General">
                  <c:v>1.1692899999999999</c:v>
                </c:pt>
                <c:pt idx="56771" formatCode="General">
                  <c:v>1.1693100000000001</c:v>
                </c:pt>
                <c:pt idx="56772" formatCode="General">
                  <c:v>1.16933</c:v>
                </c:pt>
                <c:pt idx="56773" formatCode="General">
                  <c:v>1.1693499999999999</c:v>
                </c:pt>
                <c:pt idx="56774" formatCode="General">
                  <c:v>1.16937</c:v>
                </c:pt>
                <c:pt idx="56775" formatCode="General">
                  <c:v>1.1693899999999999</c:v>
                </c:pt>
                <c:pt idx="56776" formatCode="General">
                  <c:v>1.1694100000000001</c:v>
                </c:pt>
                <c:pt idx="56777" formatCode="General">
                  <c:v>1.16943</c:v>
                </c:pt>
                <c:pt idx="56778" formatCode="General">
                  <c:v>1.1694500000000001</c:v>
                </c:pt>
                <c:pt idx="56779" formatCode="General">
                  <c:v>1.16947</c:v>
                </c:pt>
                <c:pt idx="56780" formatCode="General">
                  <c:v>1.1695</c:v>
                </c:pt>
                <c:pt idx="56781" formatCode="General">
                  <c:v>1.16951</c:v>
                </c:pt>
                <c:pt idx="56782" formatCode="General">
                  <c:v>1.16954</c:v>
                </c:pt>
                <c:pt idx="56783" formatCode="General">
                  <c:v>1.1695599999999999</c:v>
                </c:pt>
                <c:pt idx="56784" formatCode="General">
                  <c:v>1.1695800000000001</c:v>
                </c:pt>
                <c:pt idx="56785" formatCode="General">
                  <c:v>1.1696</c:v>
                </c:pt>
                <c:pt idx="56786" formatCode="General">
                  <c:v>1.1696199999999999</c:v>
                </c:pt>
                <c:pt idx="56787" formatCode="General">
                  <c:v>1.16964</c:v>
                </c:pt>
                <c:pt idx="56788" formatCode="General">
                  <c:v>1.1696599999999999</c:v>
                </c:pt>
                <c:pt idx="56789" formatCode="General">
                  <c:v>1.1696800000000001</c:v>
                </c:pt>
                <c:pt idx="56790" formatCode="General">
                  <c:v>1.1697</c:v>
                </c:pt>
                <c:pt idx="56791" formatCode="General">
                  <c:v>1.1697199999999999</c:v>
                </c:pt>
                <c:pt idx="56792" formatCode="General">
                  <c:v>1.16974</c:v>
                </c:pt>
                <c:pt idx="56793" formatCode="General">
                  <c:v>1.1697599999999999</c:v>
                </c:pt>
                <c:pt idx="56794" formatCode="General">
                  <c:v>1.16978</c:v>
                </c:pt>
                <c:pt idx="56795" formatCode="General">
                  <c:v>1.16981</c:v>
                </c:pt>
                <c:pt idx="56796" formatCode="General">
                  <c:v>1.169829999999999</c:v>
                </c:pt>
                <c:pt idx="56797" formatCode="General">
                  <c:v>1.16984</c:v>
                </c:pt>
                <c:pt idx="56798" formatCode="General">
                  <c:v>1.16987</c:v>
                </c:pt>
                <c:pt idx="56799" formatCode="General">
                  <c:v>1.1698899999999999</c:v>
                </c:pt>
                <c:pt idx="56800" formatCode="General">
                  <c:v>1.16991</c:v>
                </c:pt>
                <c:pt idx="56801" formatCode="General">
                  <c:v>1.1699199999999998</c:v>
                </c:pt>
                <c:pt idx="56802" formatCode="General">
                  <c:v>1.16995</c:v>
                </c:pt>
                <c:pt idx="56803" formatCode="General">
                  <c:v>1.16997</c:v>
                </c:pt>
                <c:pt idx="56804" formatCode="General">
                  <c:v>1.1699899999999999</c:v>
                </c:pt>
                <c:pt idx="56805" formatCode="General">
                  <c:v>1.1700100000000009</c:v>
                </c:pt>
                <c:pt idx="56806" formatCode="General">
                  <c:v>1.1700299999999999</c:v>
                </c:pt>
                <c:pt idx="56807" formatCode="General">
                  <c:v>1.1700500000000009</c:v>
                </c:pt>
                <c:pt idx="56808" formatCode="General">
                  <c:v>1.1700800000000009</c:v>
                </c:pt>
                <c:pt idx="56809" formatCode="General">
                  <c:v>1.1700900000000001</c:v>
                </c:pt>
                <c:pt idx="56810" formatCode="General">
                  <c:v>1.1701100000000009</c:v>
                </c:pt>
                <c:pt idx="56811" formatCode="General">
                  <c:v>1.1701400000000008</c:v>
                </c:pt>
                <c:pt idx="56812" formatCode="General">
                  <c:v>1.1701600000000001</c:v>
                </c:pt>
                <c:pt idx="56813" formatCode="General">
                  <c:v>1.1701699999999999</c:v>
                </c:pt>
                <c:pt idx="56814" formatCode="General">
                  <c:v>1.1701900000000001</c:v>
                </c:pt>
                <c:pt idx="56815" formatCode="General">
                  <c:v>1.17022</c:v>
                </c:pt>
                <c:pt idx="56816" formatCode="General">
                  <c:v>1.1702399999999999</c:v>
                </c:pt>
                <c:pt idx="56817" formatCode="General">
                  <c:v>1.1702600000000001</c:v>
                </c:pt>
                <c:pt idx="56818" formatCode="General">
                  <c:v>1.1702800000000009</c:v>
                </c:pt>
                <c:pt idx="56819" formatCode="General">
                  <c:v>1.1702999999999999</c:v>
                </c:pt>
                <c:pt idx="56820" formatCode="General">
                  <c:v>1.17032</c:v>
                </c:pt>
                <c:pt idx="56821" formatCode="General">
                  <c:v>1.1703399999999999</c:v>
                </c:pt>
                <c:pt idx="56822" formatCode="General">
                  <c:v>1.1703600000000001</c:v>
                </c:pt>
                <c:pt idx="56823" formatCode="General">
                  <c:v>1.1703800000000009</c:v>
                </c:pt>
                <c:pt idx="56824" formatCode="General">
                  <c:v>1.1704100000000008</c:v>
                </c:pt>
                <c:pt idx="56825" formatCode="General">
                  <c:v>1.17042</c:v>
                </c:pt>
                <c:pt idx="56826" formatCode="General">
                  <c:v>1.1704399999999999</c:v>
                </c:pt>
                <c:pt idx="56827" formatCode="General">
                  <c:v>1.1704600000000001</c:v>
                </c:pt>
                <c:pt idx="56828" formatCode="General">
                  <c:v>1.17049</c:v>
                </c:pt>
                <c:pt idx="56829" formatCode="General">
                  <c:v>1.1705000000000001</c:v>
                </c:pt>
                <c:pt idx="56830" formatCode="General">
                  <c:v>1.17052</c:v>
                </c:pt>
                <c:pt idx="56831" formatCode="General">
                  <c:v>1.1705500000000009</c:v>
                </c:pt>
                <c:pt idx="56832" formatCode="General">
                  <c:v>1.17056</c:v>
                </c:pt>
                <c:pt idx="56833" formatCode="General">
                  <c:v>1.17059</c:v>
                </c:pt>
                <c:pt idx="56834" formatCode="General">
                  <c:v>1.1706099999999999</c:v>
                </c:pt>
                <c:pt idx="56835" formatCode="General">
                  <c:v>1.1706300000000001</c:v>
                </c:pt>
                <c:pt idx="56836" formatCode="General">
                  <c:v>1.1706399999999999</c:v>
                </c:pt>
                <c:pt idx="56837" formatCode="General">
                  <c:v>1.1706700000000001</c:v>
                </c:pt>
                <c:pt idx="56838" formatCode="General">
                  <c:v>1.17069</c:v>
                </c:pt>
                <c:pt idx="56839" formatCode="General">
                  <c:v>1.1707099999999999</c:v>
                </c:pt>
                <c:pt idx="56840" formatCode="General">
                  <c:v>1.17073</c:v>
                </c:pt>
                <c:pt idx="56841" formatCode="General">
                  <c:v>1.1707500000000008</c:v>
                </c:pt>
                <c:pt idx="56842" formatCode="General">
                  <c:v>1.1707700000000001</c:v>
                </c:pt>
                <c:pt idx="56843" formatCode="General">
                  <c:v>1.17079</c:v>
                </c:pt>
                <c:pt idx="56844" formatCode="General">
                  <c:v>1.1708099999999999</c:v>
                </c:pt>
                <c:pt idx="56845" formatCode="General">
                  <c:v>1.17083</c:v>
                </c:pt>
                <c:pt idx="56846" formatCode="General">
                  <c:v>1.1708499999999999</c:v>
                </c:pt>
                <c:pt idx="56847" formatCode="General">
                  <c:v>1.1708799999999999</c:v>
                </c:pt>
                <c:pt idx="56848" formatCode="General">
                  <c:v>1.17089</c:v>
                </c:pt>
                <c:pt idx="56849" formatCode="General">
                  <c:v>1.17092</c:v>
                </c:pt>
                <c:pt idx="56850" formatCode="General">
                  <c:v>1.1709400000000001</c:v>
                </c:pt>
                <c:pt idx="56851" formatCode="General">
                  <c:v>1.17096</c:v>
                </c:pt>
                <c:pt idx="56852" formatCode="General">
                  <c:v>1.1709700000000001</c:v>
                </c:pt>
                <c:pt idx="56853" formatCode="General">
                  <c:v>1.171</c:v>
                </c:pt>
                <c:pt idx="56854" formatCode="General">
                  <c:v>1.1710199999999999</c:v>
                </c:pt>
                <c:pt idx="56855" formatCode="General">
                  <c:v>1.1710400000000001</c:v>
                </c:pt>
                <c:pt idx="56856" formatCode="General">
                  <c:v>1.17106</c:v>
                </c:pt>
                <c:pt idx="56857" formatCode="General">
                  <c:v>1.1710799999999999</c:v>
                </c:pt>
                <c:pt idx="56858" formatCode="General">
                  <c:v>1.1711</c:v>
                </c:pt>
                <c:pt idx="56859" formatCode="General">
                  <c:v>1.17113</c:v>
                </c:pt>
                <c:pt idx="56860" formatCode="General">
                  <c:v>1.1711400000000001</c:v>
                </c:pt>
                <c:pt idx="56861" formatCode="General">
                  <c:v>1.17116</c:v>
                </c:pt>
                <c:pt idx="56862" formatCode="General">
                  <c:v>1.17119</c:v>
                </c:pt>
                <c:pt idx="56863" formatCode="General">
                  <c:v>1.1712100000000001</c:v>
                </c:pt>
                <c:pt idx="56864" formatCode="General">
                  <c:v>1.1712199999999999</c:v>
                </c:pt>
                <c:pt idx="56865" formatCode="General">
                  <c:v>1.1712400000000001</c:v>
                </c:pt>
                <c:pt idx="56866" formatCode="General">
                  <c:v>1.17127</c:v>
                </c:pt>
                <c:pt idx="56867" formatCode="General">
                  <c:v>1.1712899999999999</c:v>
                </c:pt>
                <c:pt idx="56868" formatCode="General">
                  <c:v>1.1713</c:v>
                </c:pt>
                <c:pt idx="56869" formatCode="General">
                  <c:v>1.17133</c:v>
                </c:pt>
                <c:pt idx="56870" formatCode="General">
                  <c:v>1.1713499999999999</c:v>
                </c:pt>
                <c:pt idx="56871" formatCode="General">
                  <c:v>1.17137</c:v>
                </c:pt>
                <c:pt idx="56872" formatCode="General">
                  <c:v>1.1713899999999999</c:v>
                </c:pt>
                <c:pt idx="56873" formatCode="General">
                  <c:v>1.1714100000000001</c:v>
                </c:pt>
                <c:pt idx="56874" formatCode="General">
                  <c:v>1.17143</c:v>
                </c:pt>
                <c:pt idx="56875" formatCode="General">
                  <c:v>1.1714500000000001</c:v>
                </c:pt>
                <c:pt idx="56876" formatCode="General">
                  <c:v>1.17147</c:v>
                </c:pt>
                <c:pt idx="56877" formatCode="General">
                  <c:v>1.1714899999999999</c:v>
                </c:pt>
                <c:pt idx="56878" formatCode="General">
                  <c:v>1.1715100000000001</c:v>
                </c:pt>
                <c:pt idx="56879" formatCode="General">
                  <c:v>1.17154</c:v>
                </c:pt>
                <c:pt idx="56880" formatCode="General">
                  <c:v>1.1715500000000001</c:v>
                </c:pt>
                <c:pt idx="56881" formatCode="General">
                  <c:v>1.1715800000000001</c:v>
                </c:pt>
                <c:pt idx="56882" formatCode="General">
                  <c:v>1.1716</c:v>
                </c:pt>
                <c:pt idx="56883" formatCode="General">
                  <c:v>1.1716199999999999</c:v>
                </c:pt>
                <c:pt idx="56884" formatCode="General">
                  <c:v>1.17164</c:v>
                </c:pt>
                <c:pt idx="56885" formatCode="General">
                  <c:v>1.1716599999999999</c:v>
                </c:pt>
                <c:pt idx="56886" formatCode="General">
                  <c:v>1.1716800000000001</c:v>
                </c:pt>
                <c:pt idx="56887" formatCode="General">
                  <c:v>1.1717</c:v>
                </c:pt>
                <c:pt idx="56888" formatCode="General">
                  <c:v>1.1717199999999999</c:v>
                </c:pt>
                <c:pt idx="56889" formatCode="General">
                  <c:v>1.17174</c:v>
                </c:pt>
                <c:pt idx="56890" formatCode="General">
                  <c:v>1.1717599999999999</c:v>
                </c:pt>
                <c:pt idx="56891" formatCode="General">
                  <c:v>1.17178</c:v>
                </c:pt>
                <c:pt idx="56892" formatCode="General">
                  <c:v>1.1718</c:v>
                </c:pt>
                <c:pt idx="56893" formatCode="General">
                  <c:v>1.1718199999999999</c:v>
                </c:pt>
                <c:pt idx="56894" formatCode="General">
                  <c:v>1.17184</c:v>
                </c:pt>
                <c:pt idx="56895" formatCode="General">
                  <c:v>1.17187</c:v>
                </c:pt>
                <c:pt idx="56896" formatCode="General">
                  <c:v>1.17188</c:v>
                </c:pt>
                <c:pt idx="56897" formatCode="General">
                  <c:v>1.1718999999999991</c:v>
                </c:pt>
                <c:pt idx="56898" formatCode="General">
                  <c:v>1.171929999999999</c:v>
                </c:pt>
                <c:pt idx="56899" formatCode="General">
                  <c:v>1.17194</c:v>
                </c:pt>
                <c:pt idx="56900" formatCode="General">
                  <c:v>1.17197</c:v>
                </c:pt>
                <c:pt idx="56901" formatCode="General">
                  <c:v>1.1719899999999999</c:v>
                </c:pt>
                <c:pt idx="56902" formatCode="General">
                  <c:v>1.1720100000000009</c:v>
                </c:pt>
                <c:pt idx="56903" formatCode="General">
                  <c:v>1.1720200000000001</c:v>
                </c:pt>
                <c:pt idx="56904" formatCode="General">
                  <c:v>1.1720500000000009</c:v>
                </c:pt>
                <c:pt idx="56905" formatCode="General">
                  <c:v>1.1720699999999999</c:v>
                </c:pt>
                <c:pt idx="56906" formatCode="General">
                  <c:v>1.1720900000000001</c:v>
                </c:pt>
                <c:pt idx="56907" formatCode="General">
                  <c:v>1.1721100000000009</c:v>
                </c:pt>
                <c:pt idx="56908" formatCode="General">
                  <c:v>1.1721299999999999</c:v>
                </c:pt>
                <c:pt idx="56909" formatCode="General">
                  <c:v>1.1721500000000009</c:v>
                </c:pt>
                <c:pt idx="56910" formatCode="General">
                  <c:v>1.1721800000000009</c:v>
                </c:pt>
                <c:pt idx="56911" formatCode="General">
                  <c:v>1.1721900000000001</c:v>
                </c:pt>
                <c:pt idx="56912" formatCode="General">
                  <c:v>1.1722100000000009</c:v>
                </c:pt>
                <c:pt idx="56913" formatCode="General">
                  <c:v>1.1722399999999999</c:v>
                </c:pt>
                <c:pt idx="56914" formatCode="General">
                  <c:v>1.1722600000000001</c:v>
                </c:pt>
                <c:pt idx="56915" formatCode="General">
                  <c:v>1.1722699999999999</c:v>
                </c:pt>
                <c:pt idx="56916" formatCode="General">
                  <c:v>1.1722900000000001</c:v>
                </c:pt>
                <c:pt idx="56917" formatCode="General">
                  <c:v>1.17232</c:v>
                </c:pt>
                <c:pt idx="56918" formatCode="General">
                  <c:v>1.1723399999999999</c:v>
                </c:pt>
                <c:pt idx="56919" formatCode="General">
                  <c:v>1.1723500000000009</c:v>
                </c:pt>
                <c:pt idx="56920" formatCode="General">
                  <c:v>1.1723800000000009</c:v>
                </c:pt>
                <c:pt idx="56921" formatCode="General">
                  <c:v>1.1724000000000001</c:v>
                </c:pt>
                <c:pt idx="56922" formatCode="General">
                  <c:v>1.17242</c:v>
                </c:pt>
                <c:pt idx="56923" formatCode="General">
                  <c:v>1.1724399999999999</c:v>
                </c:pt>
                <c:pt idx="56924" formatCode="General">
                  <c:v>1.1724600000000001</c:v>
                </c:pt>
                <c:pt idx="56925" formatCode="General">
                  <c:v>1.1724800000000009</c:v>
                </c:pt>
                <c:pt idx="56926" formatCode="General">
                  <c:v>1.1725099999999999</c:v>
                </c:pt>
                <c:pt idx="56927" formatCode="General">
                  <c:v>1.17252</c:v>
                </c:pt>
                <c:pt idx="56928" formatCode="General">
                  <c:v>1.1725399999999999</c:v>
                </c:pt>
                <c:pt idx="56929" formatCode="General">
                  <c:v>1.17256</c:v>
                </c:pt>
                <c:pt idx="56930" formatCode="General">
                  <c:v>1.17259</c:v>
                </c:pt>
                <c:pt idx="56931" formatCode="General">
                  <c:v>1.1726000000000001</c:v>
                </c:pt>
                <c:pt idx="56932" formatCode="General">
                  <c:v>1.1726300000000001</c:v>
                </c:pt>
                <c:pt idx="56933" formatCode="General">
                  <c:v>1.1726500000000009</c:v>
                </c:pt>
                <c:pt idx="56934" formatCode="General">
                  <c:v>1.1726700000000001</c:v>
                </c:pt>
                <c:pt idx="56935" formatCode="General">
                  <c:v>1.17269</c:v>
                </c:pt>
                <c:pt idx="56936" formatCode="General">
                  <c:v>1.1727099999999999</c:v>
                </c:pt>
                <c:pt idx="56937" formatCode="General">
                  <c:v>1.1727300000000001</c:v>
                </c:pt>
                <c:pt idx="56938" formatCode="General">
                  <c:v>1.1727500000000008</c:v>
                </c:pt>
                <c:pt idx="56939" formatCode="General">
                  <c:v>1.1727700000000001</c:v>
                </c:pt>
                <c:pt idx="56940" formatCode="General">
                  <c:v>1.17279</c:v>
                </c:pt>
                <c:pt idx="56941" formatCode="General">
                  <c:v>1.1728099999999999</c:v>
                </c:pt>
                <c:pt idx="56942" formatCode="General">
                  <c:v>1.17283</c:v>
                </c:pt>
                <c:pt idx="56943" formatCode="General">
                  <c:v>1.1728499999999999</c:v>
                </c:pt>
                <c:pt idx="56944" formatCode="General">
                  <c:v>1.1728700000000001</c:v>
                </c:pt>
                <c:pt idx="56945" formatCode="General">
                  <c:v>1.17289</c:v>
                </c:pt>
                <c:pt idx="56946" formatCode="General">
                  <c:v>1.17292</c:v>
                </c:pt>
                <c:pt idx="56947" formatCode="General">
                  <c:v>1.17293</c:v>
                </c:pt>
                <c:pt idx="56948" formatCode="General">
                  <c:v>1.1729499999999999</c:v>
                </c:pt>
                <c:pt idx="56949" formatCode="General">
                  <c:v>1.1729799999999999</c:v>
                </c:pt>
                <c:pt idx="56950" formatCode="General">
                  <c:v>1.173</c:v>
                </c:pt>
                <c:pt idx="56951" formatCode="General">
                  <c:v>1.1730100000000001</c:v>
                </c:pt>
                <c:pt idx="56952" formatCode="General">
                  <c:v>1.1730400000000001</c:v>
                </c:pt>
                <c:pt idx="56953" formatCode="General">
                  <c:v>1.17306</c:v>
                </c:pt>
                <c:pt idx="56954" formatCode="General">
                  <c:v>1.1730799999999999</c:v>
                </c:pt>
                <c:pt idx="56955" formatCode="General">
                  <c:v>1.1731</c:v>
                </c:pt>
                <c:pt idx="56956" formatCode="General">
                  <c:v>1.1731199999999999</c:v>
                </c:pt>
                <c:pt idx="56957" formatCode="General">
                  <c:v>1.1731400000000001</c:v>
                </c:pt>
                <c:pt idx="56958" formatCode="General">
                  <c:v>1.17316</c:v>
                </c:pt>
                <c:pt idx="56959" formatCode="General">
                  <c:v>1.1731799999999999</c:v>
                </c:pt>
                <c:pt idx="56960" formatCode="General">
                  <c:v>1.1732</c:v>
                </c:pt>
                <c:pt idx="56961" formatCode="General">
                  <c:v>1.17323</c:v>
                </c:pt>
                <c:pt idx="56962" formatCode="General">
                  <c:v>1.1732499999999999</c:v>
                </c:pt>
                <c:pt idx="56963" formatCode="General">
                  <c:v>1.17326</c:v>
                </c:pt>
                <c:pt idx="56964" formatCode="General">
                  <c:v>1.1732899999999999</c:v>
                </c:pt>
                <c:pt idx="56965" formatCode="General">
                  <c:v>1.1733100000000001</c:v>
                </c:pt>
                <c:pt idx="56966" formatCode="General">
                  <c:v>1.1733199999999999</c:v>
                </c:pt>
                <c:pt idx="56967" formatCode="General">
                  <c:v>1.17334</c:v>
                </c:pt>
                <c:pt idx="56968" formatCode="General">
                  <c:v>1.17337</c:v>
                </c:pt>
                <c:pt idx="56969" formatCode="General">
                  <c:v>1.1733899999999999</c:v>
                </c:pt>
                <c:pt idx="56970" formatCode="General">
                  <c:v>1.1734</c:v>
                </c:pt>
                <c:pt idx="56971" formatCode="General">
                  <c:v>1.17343</c:v>
                </c:pt>
                <c:pt idx="56972" formatCode="General">
                  <c:v>1.1734500000000001</c:v>
                </c:pt>
                <c:pt idx="56973" formatCode="General">
                  <c:v>1.17347</c:v>
                </c:pt>
                <c:pt idx="56974" formatCode="General">
                  <c:v>1.1734899999999999</c:v>
                </c:pt>
                <c:pt idx="56975" formatCode="General">
                  <c:v>1.1735100000000001</c:v>
                </c:pt>
                <c:pt idx="56976" formatCode="General">
                  <c:v>1.17353</c:v>
                </c:pt>
                <c:pt idx="56977" formatCode="General">
                  <c:v>1.1735599999999999</c:v>
                </c:pt>
                <c:pt idx="56978" formatCode="General">
                  <c:v>1.17357</c:v>
                </c:pt>
                <c:pt idx="56979" formatCode="General">
                  <c:v>1.1735899999999999</c:v>
                </c:pt>
                <c:pt idx="56980" formatCode="General">
                  <c:v>1.17361</c:v>
                </c:pt>
                <c:pt idx="56981" formatCode="General">
                  <c:v>1.17364</c:v>
                </c:pt>
                <c:pt idx="56982" formatCode="General">
                  <c:v>1.1736500000000001</c:v>
                </c:pt>
                <c:pt idx="56983" formatCode="General">
                  <c:v>1.1736800000000001</c:v>
                </c:pt>
                <c:pt idx="56984" formatCode="General">
                  <c:v>1.1737</c:v>
                </c:pt>
                <c:pt idx="56985" formatCode="General">
                  <c:v>1.1737199999999999</c:v>
                </c:pt>
                <c:pt idx="56986" formatCode="General">
                  <c:v>1.17374</c:v>
                </c:pt>
                <c:pt idx="56987" formatCode="General">
                  <c:v>1.1737599999999999</c:v>
                </c:pt>
                <c:pt idx="56988" formatCode="General">
                  <c:v>1.17378</c:v>
                </c:pt>
                <c:pt idx="56989" formatCode="General">
                  <c:v>1.1738</c:v>
                </c:pt>
                <c:pt idx="56990" formatCode="General">
                  <c:v>1.1738199999999999</c:v>
                </c:pt>
                <c:pt idx="56991" formatCode="General">
                  <c:v>1.17384</c:v>
                </c:pt>
                <c:pt idx="56992" formatCode="General">
                  <c:v>1.1738599999999999</c:v>
                </c:pt>
                <c:pt idx="56993" formatCode="General">
                  <c:v>1.17388</c:v>
                </c:pt>
                <c:pt idx="56994" formatCode="General">
                  <c:v>1.1738999999999991</c:v>
                </c:pt>
                <c:pt idx="56995" formatCode="General">
                  <c:v>1.1739199999999999</c:v>
                </c:pt>
                <c:pt idx="56996" formatCode="General">
                  <c:v>1.17394</c:v>
                </c:pt>
                <c:pt idx="56997" formatCode="General">
                  <c:v>1.17397</c:v>
                </c:pt>
                <c:pt idx="56998" formatCode="General">
                  <c:v>1.17398</c:v>
                </c:pt>
                <c:pt idx="56999" formatCode="General">
                  <c:v>1.1740100000000009</c:v>
                </c:pt>
                <c:pt idx="57000" formatCode="General">
                  <c:v>1.1740299999999999</c:v>
                </c:pt>
                <c:pt idx="57001" formatCode="General">
                  <c:v>1.1740500000000009</c:v>
                </c:pt>
                <c:pt idx="57002" formatCode="General">
                  <c:v>1.1740600000000001</c:v>
                </c:pt>
                <c:pt idx="57003" formatCode="General">
                  <c:v>1.1740900000000001</c:v>
                </c:pt>
                <c:pt idx="57004" formatCode="General">
                  <c:v>1.1741100000000009</c:v>
                </c:pt>
                <c:pt idx="57005" formatCode="General">
                  <c:v>1.1741299999999999</c:v>
                </c:pt>
                <c:pt idx="57006" formatCode="General">
                  <c:v>1.1741500000000009</c:v>
                </c:pt>
                <c:pt idx="57007" formatCode="General">
                  <c:v>1.1741699999999999</c:v>
                </c:pt>
                <c:pt idx="57008" formatCode="General">
                  <c:v>1.1741900000000001</c:v>
                </c:pt>
                <c:pt idx="57009" formatCode="General">
                  <c:v>1.1742100000000009</c:v>
                </c:pt>
                <c:pt idx="57010" formatCode="General">
                  <c:v>1.1742300000000001</c:v>
                </c:pt>
                <c:pt idx="57011" formatCode="General">
                  <c:v>1.1742500000000009</c:v>
                </c:pt>
                <c:pt idx="57012" formatCode="General">
                  <c:v>1.1742800000000009</c:v>
                </c:pt>
                <c:pt idx="57013" formatCode="General">
                  <c:v>1.1742999999999999</c:v>
                </c:pt>
                <c:pt idx="57014" formatCode="General">
                  <c:v>1.1743100000000009</c:v>
                </c:pt>
                <c:pt idx="57015" formatCode="General">
                  <c:v>1.1743399999999999</c:v>
                </c:pt>
                <c:pt idx="57016" formatCode="General">
                  <c:v>1.1743600000000001</c:v>
                </c:pt>
                <c:pt idx="57017" formatCode="General">
                  <c:v>1.1743800000000009</c:v>
                </c:pt>
                <c:pt idx="57018" formatCode="General">
                  <c:v>1.17439</c:v>
                </c:pt>
                <c:pt idx="57019" formatCode="General">
                  <c:v>1.17442</c:v>
                </c:pt>
                <c:pt idx="57020" formatCode="General">
                  <c:v>1.1744399999999999</c:v>
                </c:pt>
                <c:pt idx="57021" formatCode="General">
                  <c:v>1.1744600000000001</c:v>
                </c:pt>
                <c:pt idx="57022" formatCode="General">
                  <c:v>1.1744800000000009</c:v>
                </c:pt>
                <c:pt idx="57023" formatCode="General">
                  <c:v>1.1745000000000001</c:v>
                </c:pt>
                <c:pt idx="57024" formatCode="General">
                  <c:v>1.17452</c:v>
                </c:pt>
                <c:pt idx="57025" formatCode="General">
                  <c:v>1.1745500000000009</c:v>
                </c:pt>
                <c:pt idx="57026" formatCode="General">
                  <c:v>1.17456</c:v>
                </c:pt>
                <c:pt idx="57027" formatCode="General">
                  <c:v>1.1745800000000008</c:v>
                </c:pt>
                <c:pt idx="57028" formatCode="General">
                  <c:v>1.1746099999999999</c:v>
                </c:pt>
                <c:pt idx="57029" formatCode="General">
                  <c:v>1.1746300000000001</c:v>
                </c:pt>
                <c:pt idx="57030" formatCode="General">
                  <c:v>1.1746399999999999</c:v>
                </c:pt>
                <c:pt idx="57031" formatCode="General">
                  <c:v>1.17466</c:v>
                </c:pt>
                <c:pt idx="57032" formatCode="General">
                  <c:v>1.17469</c:v>
                </c:pt>
                <c:pt idx="57033" formatCode="General">
                  <c:v>1.1747000000000001</c:v>
                </c:pt>
                <c:pt idx="57034" formatCode="General">
                  <c:v>1.1747300000000001</c:v>
                </c:pt>
                <c:pt idx="57035" formatCode="General">
                  <c:v>1.1747500000000008</c:v>
                </c:pt>
                <c:pt idx="57036" formatCode="General">
                  <c:v>1.1747700000000001</c:v>
                </c:pt>
                <c:pt idx="57037" formatCode="General">
                  <c:v>1.17479</c:v>
                </c:pt>
                <c:pt idx="57038" formatCode="General">
                  <c:v>1.1748099999999999</c:v>
                </c:pt>
                <c:pt idx="57039" formatCode="General">
                  <c:v>1.17483</c:v>
                </c:pt>
                <c:pt idx="57040" formatCode="General">
                  <c:v>1.1748499999999999</c:v>
                </c:pt>
                <c:pt idx="57041" formatCode="General">
                  <c:v>1.1748700000000001</c:v>
                </c:pt>
                <c:pt idx="57042" formatCode="General">
                  <c:v>1.17489</c:v>
                </c:pt>
                <c:pt idx="57043" formatCode="General">
                  <c:v>1.1749099999999999</c:v>
                </c:pt>
                <c:pt idx="57044" formatCode="General">
                  <c:v>1.17493</c:v>
                </c:pt>
                <c:pt idx="57045" formatCode="General">
                  <c:v>1.1749499999999999</c:v>
                </c:pt>
                <c:pt idx="57046" formatCode="General">
                  <c:v>1.1749700000000001</c:v>
                </c:pt>
                <c:pt idx="57047" formatCode="General">
                  <c:v>1.175</c:v>
                </c:pt>
                <c:pt idx="57048" formatCode="General">
                  <c:v>1.17502</c:v>
                </c:pt>
                <c:pt idx="57049" formatCode="General">
                  <c:v>1.17503</c:v>
                </c:pt>
                <c:pt idx="57050" formatCode="General">
                  <c:v>1.17506</c:v>
                </c:pt>
                <c:pt idx="57051" formatCode="General">
                  <c:v>1.1750799999999999</c:v>
                </c:pt>
                <c:pt idx="57052" formatCode="General">
                  <c:v>1.1751</c:v>
                </c:pt>
                <c:pt idx="57053" formatCode="General">
                  <c:v>1.1751100000000001</c:v>
                </c:pt>
                <c:pt idx="57054" formatCode="General">
                  <c:v>1.1751400000000001</c:v>
                </c:pt>
                <c:pt idx="57055" formatCode="General">
                  <c:v>1.17516</c:v>
                </c:pt>
                <c:pt idx="57056" formatCode="General">
                  <c:v>1.1751799999999999</c:v>
                </c:pt>
                <c:pt idx="57057" formatCode="General">
                  <c:v>1.1752</c:v>
                </c:pt>
                <c:pt idx="57058" formatCode="General">
                  <c:v>1.1752199999999999</c:v>
                </c:pt>
                <c:pt idx="57059" formatCode="General">
                  <c:v>1.1752400000000001</c:v>
                </c:pt>
                <c:pt idx="57060" formatCode="General">
                  <c:v>1.17526</c:v>
                </c:pt>
                <c:pt idx="57061" formatCode="General">
                  <c:v>1.1752800000000001</c:v>
                </c:pt>
                <c:pt idx="57062" formatCode="General">
                  <c:v>1.1753</c:v>
                </c:pt>
                <c:pt idx="57063" formatCode="General">
                  <c:v>1.1753199999999999</c:v>
                </c:pt>
                <c:pt idx="57064" formatCode="General">
                  <c:v>1.1753499999999999</c:v>
                </c:pt>
                <c:pt idx="57065" formatCode="General">
                  <c:v>1.17536</c:v>
                </c:pt>
                <c:pt idx="57066" formatCode="General">
                  <c:v>1.1753800000000001</c:v>
                </c:pt>
                <c:pt idx="57067" formatCode="General">
                  <c:v>1.1754100000000001</c:v>
                </c:pt>
                <c:pt idx="57068" formatCode="General">
                  <c:v>1.17543</c:v>
                </c:pt>
                <c:pt idx="57069" formatCode="General">
                  <c:v>1.17544</c:v>
                </c:pt>
                <c:pt idx="57070" formatCode="General">
                  <c:v>1.17547</c:v>
                </c:pt>
                <c:pt idx="57071" formatCode="General">
                  <c:v>1.1754899999999999</c:v>
                </c:pt>
                <c:pt idx="57072" formatCode="General">
                  <c:v>1.1755100000000001</c:v>
                </c:pt>
                <c:pt idx="57073" formatCode="General">
                  <c:v>1.17553</c:v>
                </c:pt>
                <c:pt idx="57074" formatCode="General">
                  <c:v>1.1755500000000001</c:v>
                </c:pt>
                <c:pt idx="57075" formatCode="General">
                  <c:v>1.17557</c:v>
                </c:pt>
                <c:pt idx="57076" formatCode="General">
                  <c:v>1.1756</c:v>
                </c:pt>
                <c:pt idx="57077" formatCode="General">
                  <c:v>1.17561</c:v>
                </c:pt>
                <c:pt idx="57078" formatCode="General">
                  <c:v>1.17563</c:v>
                </c:pt>
                <c:pt idx="57079" formatCode="General">
                  <c:v>1.1756599999999999</c:v>
                </c:pt>
                <c:pt idx="57080" formatCode="General">
                  <c:v>1.1756800000000001</c:v>
                </c:pt>
                <c:pt idx="57081" formatCode="General">
                  <c:v>1.1756899999999999</c:v>
                </c:pt>
                <c:pt idx="57082" formatCode="General">
                  <c:v>1.17571</c:v>
                </c:pt>
                <c:pt idx="57083" formatCode="General">
                  <c:v>1.17574</c:v>
                </c:pt>
                <c:pt idx="57084" formatCode="General">
                  <c:v>1.1757599999999999</c:v>
                </c:pt>
                <c:pt idx="57085" formatCode="General">
                  <c:v>1.17577</c:v>
                </c:pt>
                <c:pt idx="57086" formatCode="General">
                  <c:v>1.1758</c:v>
                </c:pt>
                <c:pt idx="57087" formatCode="General">
                  <c:v>1.1758199999999999</c:v>
                </c:pt>
                <c:pt idx="57088" formatCode="General">
                  <c:v>1.17584</c:v>
                </c:pt>
                <c:pt idx="57089" formatCode="General">
                  <c:v>1.1758599999999999</c:v>
                </c:pt>
                <c:pt idx="57090" formatCode="General">
                  <c:v>1.17588</c:v>
                </c:pt>
                <c:pt idx="57091" formatCode="General">
                  <c:v>1.1758999999999991</c:v>
                </c:pt>
                <c:pt idx="57092" formatCode="General">
                  <c:v>1.175929999999999</c:v>
                </c:pt>
                <c:pt idx="57093" formatCode="General">
                  <c:v>1.17594</c:v>
                </c:pt>
                <c:pt idx="57094" formatCode="General">
                  <c:v>1.1759599999999999</c:v>
                </c:pt>
                <c:pt idx="57095" formatCode="General">
                  <c:v>1.17598</c:v>
                </c:pt>
                <c:pt idx="57096" formatCode="General">
                  <c:v>1.1760100000000009</c:v>
                </c:pt>
                <c:pt idx="57097" formatCode="General">
                  <c:v>1.1760200000000001</c:v>
                </c:pt>
                <c:pt idx="57098" formatCode="General">
                  <c:v>1.1760500000000009</c:v>
                </c:pt>
                <c:pt idx="57099" formatCode="General">
                  <c:v>1.1760699999999999</c:v>
                </c:pt>
                <c:pt idx="57100" formatCode="General">
                  <c:v>1.1760800000000009</c:v>
                </c:pt>
                <c:pt idx="57101" formatCode="General">
                  <c:v>1.1761100000000009</c:v>
                </c:pt>
                <c:pt idx="57102" formatCode="General">
                  <c:v>1.1761299999999999</c:v>
                </c:pt>
                <c:pt idx="57103" formatCode="General">
                  <c:v>1.1761500000000009</c:v>
                </c:pt>
                <c:pt idx="57104" formatCode="General">
                  <c:v>1.1761600000000001</c:v>
                </c:pt>
                <c:pt idx="57105" formatCode="General">
                  <c:v>1.1761900000000001</c:v>
                </c:pt>
                <c:pt idx="57106" formatCode="General">
                  <c:v>1.1762100000000009</c:v>
                </c:pt>
                <c:pt idx="57107" formatCode="General">
                  <c:v>1.1762300000000001</c:v>
                </c:pt>
                <c:pt idx="57108" formatCode="General">
                  <c:v>1.1762500000000009</c:v>
                </c:pt>
                <c:pt idx="57109" formatCode="General">
                  <c:v>1.1762699999999999</c:v>
                </c:pt>
                <c:pt idx="57110" formatCode="General">
                  <c:v>1.1762900000000001</c:v>
                </c:pt>
                <c:pt idx="57111" formatCode="General">
                  <c:v>1.1763100000000009</c:v>
                </c:pt>
                <c:pt idx="57112" formatCode="General">
                  <c:v>1.1763300000000001</c:v>
                </c:pt>
                <c:pt idx="57113" formatCode="General">
                  <c:v>1.1763500000000009</c:v>
                </c:pt>
                <c:pt idx="57114" formatCode="General">
                  <c:v>1.1763699999999999</c:v>
                </c:pt>
                <c:pt idx="57115" formatCode="General">
                  <c:v>1.1763999999999999</c:v>
                </c:pt>
                <c:pt idx="57116" formatCode="General">
                  <c:v>1.1764100000000008</c:v>
                </c:pt>
                <c:pt idx="57117" formatCode="General">
                  <c:v>1.1764300000000001</c:v>
                </c:pt>
                <c:pt idx="57118" formatCode="General">
                  <c:v>1.1764600000000001</c:v>
                </c:pt>
                <c:pt idx="57119" formatCode="General">
                  <c:v>1.1764800000000009</c:v>
                </c:pt>
                <c:pt idx="57120" formatCode="General">
                  <c:v>1.1765000000000001</c:v>
                </c:pt>
                <c:pt idx="57121" formatCode="General">
                  <c:v>1.17652</c:v>
                </c:pt>
                <c:pt idx="57122" formatCode="General">
                  <c:v>1.1765399999999999</c:v>
                </c:pt>
                <c:pt idx="57123" formatCode="General">
                  <c:v>1.1765600000000001</c:v>
                </c:pt>
                <c:pt idx="57124" formatCode="General">
                  <c:v>1.1765800000000008</c:v>
                </c:pt>
                <c:pt idx="57125" formatCode="General">
                  <c:v>1.1766000000000001</c:v>
                </c:pt>
                <c:pt idx="57126" formatCode="General">
                  <c:v>1.17662</c:v>
                </c:pt>
                <c:pt idx="57127" formatCode="General">
                  <c:v>1.1766500000000009</c:v>
                </c:pt>
                <c:pt idx="57128" formatCode="General">
                  <c:v>1.17666</c:v>
                </c:pt>
                <c:pt idx="57129" formatCode="General">
                  <c:v>1.1766799999999999</c:v>
                </c:pt>
                <c:pt idx="57130" formatCode="General">
                  <c:v>1.1767099999999999</c:v>
                </c:pt>
                <c:pt idx="57131" formatCode="General">
                  <c:v>1.1767300000000001</c:v>
                </c:pt>
                <c:pt idx="57132" formatCode="General">
                  <c:v>1.1767399999999999</c:v>
                </c:pt>
                <c:pt idx="57133" formatCode="General">
                  <c:v>1.17676</c:v>
                </c:pt>
                <c:pt idx="57134" formatCode="General">
                  <c:v>1.17679</c:v>
                </c:pt>
                <c:pt idx="57135" formatCode="General">
                  <c:v>1.1768099999999999</c:v>
                </c:pt>
                <c:pt idx="57136" formatCode="General">
                  <c:v>1.17682</c:v>
                </c:pt>
                <c:pt idx="57137" formatCode="General">
                  <c:v>1.1768500000000008</c:v>
                </c:pt>
                <c:pt idx="57138" formatCode="General">
                  <c:v>1.1768700000000001</c:v>
                </c:pt>
                <c:pt idx="57139" formatCode="General">
                  <c:v>1.17689</c:v>
                </c:pt>
                <c:pt idx="57140" formatCode="General">
                  <c:v>1.1769099999999999</c:v>
                </c:pt>
                <c:pt idx="57141" formatCode="General">
                  <c:v>1.17693</c:v>
                </c:pt>
                <c:pt idx="57142" formatCode="General">
                  <c:v>1.1769499999999999</c:v>
                </c:pt>
                <c:pt idx="57143" formatCode="General">
                  <c:v>1.1769799999999999</c:v>
                </c:pt>
                <c:pt idx="57144" formatCode="General">
                  <c:v>1.17699</c:v>
                </c:pt>
                <c:pt idx="57145" formatCode="General">
                  <c:v>1.1770099999999999</c:v>
                </c:pt>
                <c:pt idx="57146" formatCode="General">
                  <c:v>1.1770400000000001</c:v>
                </c:pt>
                <c:pt idx="57147" formatCode="General">
                  <c:v>1.17706</c:v>
                </c:pt>
                <c:pt idx="57148" formatCode="General">
                  <c:v>1.1770700000000001</c:v>
                </c:pt>
                <c:pt idx="57149" formatCode="General">
                  <c:v>1.1771</c:v>
                </c:pt>
                <c:pt idx="57150" formatCode="General">
                  <c:v>1.1771199999999999</c:v>
                </c:pt>
                <c:pt idx="57151" formatCode="General">
                  <c:v>1.1771400000000001</c:v>
                </c:pt>
                <c:pt idx="57152" formatCode="General">
                  <c:v>1.17716</c:v>
                </c:pt>
                <c:pt idx="57153" formatCode="General">
                  <c:v>1.1771799999999999</c:v>
                </c:pt>
                <c:pt idx="57154" formatCode="General">
                  <c:v>1.1772</c:v>
                </c:pt>
                <c:pt idx="57155" formatCode="General">
                  <c:v>1.1772199999999999</c:v>
                </c:pt>
                <c:pt idx="57156" formatCode="General">
                  <c:v>1.1772400000000001</c:v>
                </c:pt>
                <c:pt idx="57157" formatCode="General">
                  <c:v>1.17726</c:v>
                </c:pt>
                <c:pt idx="57158" formatCode="General">
                  <c:v>1.1772800000000001</c:v>
                </c:pt>
                <c:pt idx="57159" formatCode="General">
                  <c:v>1.1773</c:v>
                </c:pt>
                <c:pt idx="57160" formatCode="General">
                  <c:v>1.1773199999999999</c:v>
                </c:pt>
                <c:pt idx="57161" formatCode="General">
                  <c:v>1.1773400000000001</c:v>
                </c:pt>
                <c:pt idx="57162" formatCode="General">
                  <c:v>1.17736</c:v>
                </c:pt>
                <c:pt idx="57163" formatCode="General">
                  <c:v>1.1773899999999999</c:v>
                </c:pt>
                <c:pt idx="57164" formatCode="General">
                  <c:v>1.1774</c:v>
                </c:pt>
                <c:pt idx="57165" formatCode="General">
                  <c:v>1.17743</c:v>
                </c:pt>
                <c:pt idx="57166" formatCode="General">
                  <c:v>1.1774500000000001</c:v>
                </c:pt>
                <c:pt idx="57167" formatCode="General">
                  <c:v>1.17746</c:v>
                </c:pt>
                <c:pt idx="57168" formatCode="General">
                  <c:v>1.1774800000000001</c:v>
                </c:pt>
                <c:pt idx="57169" formatCode="General">
                  <c:v>1.1775100000000001</c:v>
                </c:pt>
                <c:pt idx="57170" formatCode="General">
                  <c:v>1.17753</c:v>
                </c:pt>
                <c:pt idx="57171" formatCode="General">
                  <c:v>1.1775500000000001</c:v>
                </c:pt>
                <c:pt idx="57172" formatCode="General">
                  <c:v>1.17757</c:v>
                </c:pt>
                <c:pt idx="57173" formatCode="General">
                  <c:v>1.1775899999999999</c:v>
                </c:pt>
                <c:pt idx="57174" formatCode="General">
                  <c:v>1.17761</c:v>
                </c:pt>
                <c:pt idx="57175" formatCode="General">
                  <c:v>1.17763</c:v>
                </c:pt>
                <c:pt idx="57176" formatCode="General">
                  <c:v>1.1776500000000001</c:v>
                </c:pt>
                <c:pt idx="57177" formatCode="General">
                  <c:v>1.17767</c:v>
                </c:pt>
                <c:pt idx="57178" formatCode="General">
                  <c:v>1.1777</c:v>
                </c:pt>
                <c:pt idx="57179" formatCode="General">
                  <c:v>1.17771</c:v>
                </c:pt>
                <c:pt idx="57180" formatCode="General">
                  <c:v>1.1777299999999991</c:v>
                </c:pt>
                <c:pt idx="57181" formatCode="General">
                  <c:v>1.1777500000000001</c:v>
                </c:pt>
                <c:pt idx="57182" formatCode="General">
                  <c:v>1.17778</c:v>
                </c:pt>
                <c:pt idx="57183" formatCode="General">
                  <c:v>1.1777899999999999</c:v>
                </c:pt>
                <c:pt idx="57184" formatCode="General">
                  <c:v>1.17781</c:v>
                </c:pt>
                <c:pt idx="57185" formatCode="General">
                  <c:v>1.17784</c:v>
                </c:pt>
                <c:pt idx="57186" formatCode="General">
                  <c:v>1.1778599999999999</c:v>
                </c:pt>
                <c:pt idx="57187" formatCode="General">
                  <c:v>1.17787</c:v>
                </c:pt>
                <c:pt idx="57188" formatCode="General">
                  <c:v>1.1778999999999991</c:v>
                </c:pt>
                <c:pt idx="57189" formatCode="General">
                  <c:v>1.1779199999999999</c:v>
                </c:pt>
                <c:pt idx="57190" formatCode="General">
                  <c:v>1.17794</c:v>
                </c:pt>
                <c:pt idx="57191" formatCode="General">
                  <c:v>1.1779599999999999</c:v>
                </c:pt>
                <c:pt idx="57192" formatCode="General">
                  <c:v>1.17798</c:v>
                </c:pt>
                <c:pt idx="57193" formatCode="General">
                  <c:v>1.177999999999999</c:v>
                </c:pt>
                <c:pt idx="57194" formatCode="General">
                  <c:v>1.1780299999999999</c:v>
                </c:pt>
                <c:pt idx="57195" formatCode="General">
                  <c:v>1.1780400000000009</c:v>
                </c:pt>
                <c:pt idx="57196" formatCode="General">
                  <c:v>1.1780600000000001</c:v>
                </c:pt>
                <c:pt idx="57197" formatCode="General">
                  <c:v>1.1780800000000009</c:v>
                </c:pt>
                <c:pt idx="57198" formatCode="General">
                  <c:v>1.1781100000000009</c:v>
                </c:pt>
                <c:pt idx="57199" formatCode="General">
                  <c:v>1.1781200000000001</c:v>
                </c:pt>
                <c:pt idx="57200" formatCode="General">
                  <c:v>1.1781500000000009</c:v>
                </c:pt>
                <c:pt idx="57201" formatCode="General">
                  <c:v>1.1781699999999999</c:v>
                </c:pt>
                <c:pt idx="57202" formatCode="General">
                  <c:v>1.1781900000000001</c:v>
                </c:pt>
                <c:pt idx="57203" formatCode="General">
                  <c:v>1.1782100000000009</c:v>
                </c:pt>
                <c:pt idx="57204" formatCode="General">
                  <c:v>1.1782300000000001</c:v>
                </c:pt>
                <c:pt idx="57205" formatCode="General">
                  <c:v>1.1782500000000009</c:v>
                </c:pt>
                <c:pt idx="57206" formatCode="General">
                  <c:v>1.1782699999999999</c:v>
                </c:pt>
                <c:pt idx="57207" formatCode="General">
                  <c:v>1.1782900000000001</c:v>
                </c:pt>
                <c:pt idx="57208" formatCode="General">
                  <c:v>1.1783100000000009</c:v>
                </c:pt>
                <c:pt idx="57209" formatCode="General">
                  <c:v>1.1783300000000001</c:v>
                </c:pt>
                <c:pt idx="57210" formatCode="General">
                  <c:v>1.1783500000000009</c:v>
                </c:pt>
                <c:pt idx="57211" formatCode="General">
                  <c:v>1.1783699999999999</c:v>
                </c:pt>
                <c:pt idx="57212" formatCode="General">
                  <c:v>1.17839</c:v>
                </c:pt>
                <c:pt idx="57213" formatCode="General">
                  <c:v>1.1784100000000008</c:v>
                </c:pt>
                <c:pt idx="57214" formatCode="General">
                  <c:v>1.1784399999999999</c:v>
                </c:pt>
                <c:pt idx="57215" formatCode="General">
                  <c:v>1.1784500000000009</c:v>
                </c:pt>
                <c:pt idx="57216" formatCode="General">
                  <c:v>1.1784800000000009</c:v>
                </c:pt>
                <c:pt idx="57217" formatCode="General">
                  <c:v>1.1785000000000001</c:v>
                </c:pt>
                <c:pt idx="57218" formatCode="General">
                  <c:v>1.17852</c:v>
                </c:pt>
                <c:pt idx="57219" formatCode="General">
                  <c:v>1.1785300000000001</c:v>
                </c:pt>
                <c:pt idx="57220" formatCode="General">
                  <c:v>1.1785600000000001</c:v>
                </c:pt>
                <c:pt idx="57221" formatCode="General">
                  <c:v>1.1785800000000008</c:v>
                </c:pt>
                <c:pt idx="57222" formatCode="General">
                  <c:v>1.1786000000000001</c:v>
                </c:pt>
                <c:pt idx="57223" formatCode="General">
                  <c:v>1.17862</c:v>
                </c:pt>
                <c:pt idx="57224" formatCode="General">
                  <c:v>1.1786399999999999</c:v>
                </c:pt>
                <c:pt idx="57225" formatCode="General">
                  <c:v>1.17866</c:v>
                </c:pt>
                <c:pt idx="57226" formatCode="General">
                  <c:v>1.1786799999999999</c:v>
                </c:pt>
                <c:pt idx="57227" formatCode="General">
                  <c:v>1.1787000000000001</c:v>
                </c:pt>
                <c:pt idx="57228" formatCode="General">
                  <c:v>1.17872</c:v>
                </c:pt>
                <c:pt idx="57229" formatCode="General">
                  <c:v>1.1787500000000009</c:v>
                </c:pt>
                <c:pt idx="57230" formatCode="General">
                  <c:v>1.1787700000000001</c:v>
                </c:pt>
                <c:pt idx="57231" formatCode="General">
                  <c:v>1.1787799999999999</c:v>
                </c:pt>
                <c:pt idx="57232" formatCode="General">
                  <c:v>1.1788000000000001</c:v>
                </c:pt>
                <c:pt idx="57233" formatCode="General">
                  <c:v>1.17883</c:v>
                </c:pt>
                <c:pt idx="57234" formatCode="General">
                  <c:v>1.1788400000000001</c:v>
                </c:pt>
                <c:pt idx="57235" formatCode="General">
                  <c:v>1.17886</c:v>
                </c:pt>
                <c:pt idx="57236" formatCode="General">
                  <c:v>1.17889</c:v>
                </c:pt>
                <c:pt idx="57237" formatCode="General">
                  <c:v>1.1789099999999999</c:v>
                </c:pt>
                <c:pt idx="57238" formatCode="General">
                  <c:v>1.17893</c:v>
                </c:pt>
                <c:pt idx="57239" formatCode="General">
                  <c:v>1.1789499999999999</c:v>
                </c:pt>
                <c:pt idx="57240" formatCode="General">
                  <c:v>1.1789700000000001</c:v>
                </c:pt>
                <c:pt idx="57241" formatCode="General">
                  <c:v>1.17899</c:v>
                </c:pt>
                <c:pt idx="57242" formatCode="General">
                  <c:v>1.1790099999999999</c:v>
                </c:pt>
                <c:pt idx="57243" formatCode="General">
                  <c:v>1.17903</c:v>
                </c:pt>
                <c:pt idx="57244" formatCode="General">
                  <c:v>1.1790499999999999</c:v>
                </c:pt>
                <c:pt idx="57245" formatCode="General">
                  <c:v>1.1790799999999999</c:v>
                </c:pt>
                <c:pt idx="57246" formatCode="General">
                  <c:v>1.17909</c:v>
                </c:pt>
                <c:pt idx="57247" formatCode="General">
                  <c:v>1.1791100000000001</c:v>
                </c:pt>
                <c:pt idx="57248" formatCode="General">
                  <c:v>1.17913</c:v>
                </c:pt>
                <c:pt idx="57249" formatCode="General">
                  <c:v>1.17916</c:v>
                </c:pt>
                <c:pt idx="57250" formatCode="General">
                  <c:v>1.1791700000000001</c:v>
                </c:pt>
                <c:pt idx="57251" formatCode="General">
                  <c:v>1.1792</c:v>
                </c:pt>
                <c:pt idx="57252" formatCode="General">
                  <c:v>1.1792199999999999</c:v>
                </c:pt>
                <c:pt idx="57253" formatCode="General">
                  <c:v>1.1792400000000001</c:v>
                </c:pt>
                <c:pt idx="57254" formatCode="General">
                  <c:v>1.17926</c:v>
                </c:pt>
                <c:pt idx="57255" formatCode="General">
                  <c:v>1.1792800000000001</c:v>
                </c:pt>
                <c:pt idx="57256" formatCode="General">
                  <c:v>1.1793</c:v>
                </c:pt>
                <c:pt idx="57257" formatCode="General">
                  <c:v>1.1793199999999999</c:v>
                </c:pt>
                <c:pt idx="57258" formatCode="General">
                  <c:v>1.1793400000000001</c:v>
                </c:pt>
                <c:pt idx="57259" formatCode="General">
                  <c:v>1.17936</c:v>
                </c:pt>
                <c:pt idx="57260" formatCode="General">
                  <c:v>1.1793800000000001</c:v>
                </c:pt>
                <c:pt idx="57261" formatCode="General">
                  <c:v>1.1794</c:v>
                </c:pt>
                <c:pt idx="57262" formatCode="General">
                  <c:v>1.1794199999999999</c:v>
                </c:pt>
                <c:pt idx="57263" formatCode="General">
                  <c:v>1.17944</c:v>
                </c:pt>
                <c:pt idx="57264" formatCode="General">
                  <c:v>1.17947</c:v>
                </c:pt>
                <c:pt idx="57265" formatCode="General">
                  <c:v>1.1794899999999999</c:v>
                </c:pt>
                <c:pt idx="57266" formatCode="General">
                  <c:v>1.1795</c:v>
                </c:pt>
                <c:pt idx="57267" formatCode="General">
                  <c:v>1.17953</c:v>
                </c:pt>
                <c:pt idx="57268" formatCode="General">
                  <c:v>1.1795500000000001</c:v>
                </c:pt>
                <c:pt idx="57269" formatCode="General">
                  <c:v>1.17957</c:v>
                </c:pt>
                <c:pt idx="57270" formatCode="General">
                  <c:v>1.1795800000000001</c:v>
                </c:pt>
                <c:pt idx="57271" formatCode="General">
                  <c:v>1.17961</c:v>
                </c:pt>
                <c:pt idx="57272" formatCode="General">
                  <c:v>1.17963</c:v>
                </c:pt>
                <c:pt idx="57273" formatCode="General">
                  <c:v>1.1796500000000001</c:v>
                </c:pt>
                <c:pt idx="57274" formatCode="General">
                  <c:v>1.17967</c:v>
                </c:pt>
                <c:pt idx="57275" formatCode="General">
                  <c:v>1.1796899999999999</c:v>
                </c:pt>
                <c:pt idx="57276" formatCode="General">
                  <c:v>1.17971</c:v>
                </c:pt>
                <c:pt idx="57277" formatCode="General">
                  <c:v>1.1797299999999991</c:v>
                </c:pt>
                <c:pt idx="57278" formatCode="General">
                  <c:v>1.1797500000000001</c:v>
                </c:pt>
                <c:pt idx="57279" formatCode="General">
                  <c:v>1.17977</c:v>
                </c:pt>
                <c:pt idx="57280" formatCode="General">
                  <c:v>1.1798</c:v>
                </c:pt>
                <c:pt idx="57281" formatCode="General">
                  <c:v>1.1798199999999999</c:v>
                </c:pt>
                <c:pt idx="57282" formatCode="General">
                  <c:v>1.179829999999999</c:v>
                </c:pt>
                <c:pt idx="57283" formatCode="General">
                  <c:v>1.1798500000000001</c:v>
                </c:pt>
                <c:pt idx="57284" formatCode="General">
                  <c:v>1.17988</c:v>
                </c:pt>
                <c:pt idx="57285" formatCode="General">
                  <c:v>1.1798999999999991</c:v>
                </c:pt>
                <c:pt idx="57286" formatCode="General">
                  <c:v>1.17991</c:v>
                </c:pt>
                <c:pt idx="57287" formatCode="General">
                  <c:v>1.17994</c:v>
                </c:pt>
                <c:pt idx="57288" formatCode="General">
                  <c:v>1.1799599999999999</c:v>
                </c:pt>
                <c:pt idx="57289" formatCode="General">
                  <c:v>1.17998</c:v>
                </c:pt>
                <c:pt idx="57290" formatCode="General">
                  <c:v>1.1800000000000008</c:v>
                </c:pt>
                <c:pt idx="57291" formatCode="General">
                  <c:v>1.1800200000000001</c:v>
                </c:pt>
                <c:pt idx="57292" formatCode="General">
                  <c:v>1.1800400000000009</c:v>
                </c:pt>
                <c:pt idx="57293" formatCode="General">
                  <c:v>1.1800700000000008</c:v>
                </c:pt>
                <c:pt idx="57294" formatCode="General">
                  <c:v>1.1800800000000009</c:v>
                </c:pt>
                <c:pt idx="57295" formatCode="General">
                  <c:v>1.1800999999999999</c:v>
                </c:pt>
                <c:pt idx="57296" formatCode="General">
                  <c:v>1.1801200000000001</c:v>
                </c:pt>
                <c:pt idx="57297" formatCode="General">
                  <c:v>1.1801500000000009</c:v>
                </c:pt>
                <c:pt idx="57298" formatCode="General">
                  <c:v>1.1801600000000001</c:v>
                </c:pt>
                <c:pt idx="57299" formatCode="General">
                  <c:v>1.1801800000000009</c:v>
                </c:pt>
                <c:pt idx="57300" formatCode="General">
                  <c:v>1.1802100000000009</c:v>
                </c:pt>
                <c:pt idx="57301" formatCode="General">
                  <c:v>1.18022</c:v>
                </c:pt>
                <c:pt idx="57302" formatCode="General">
                  <c:v>1.1802400000000008</c:v>
                </c:pt>
                <c:pt idx="57303" formatCode="General">
                  <c:v>1.1802699999999999</c:v>
                </c:pt>
                <c:pt idx="57304" formatCode="General">
                  <c:v>1.1802900000000001</c:v>
                </c:pt>
                <c:pt idx="57305" formatCode="General">
                  <c:v>1.1803100000000009</c:v>
                </c:pt>
                <c:pt idx="57306" formatCode="General">
                  <c:v>1.1803300000000001</c:v>
                </c:pt>
                <c:pt idx="57307" formatCode="General">
                  <c:v>1.1803500000000009</c:v>
                </c:pt>
                <c:pt idx="57308" formatCode="General">
                  <c:v>1.1803699999999999</c:v>
                </c:pt>
                <c:pt idx="57309" formatCode="General">
                  <c:v>1.1803900000000001</c:v>
                </c:pt>
                <c:pt idx="57310" formatCode="General">
                  <c:v>1.1804100000000008</c:v>
                </c:pt>
                <c:pt idx="57311" formatCode="General">
                  <c:v>1.1804300000000001</c:v>
                </c:pt>
                <c:pt idx="57312" formatCode="General">
                  <c:v>1.1804600000000001</c:v>
                </c:pt>
                <c:pt idx="57313" formatCode="General">
                  <c:v>1.1804699999999999</c:v>
                </c:pt>
                <c:pt idx="57314" formatCode="General">
                  <c:v>1.18049</c:v>
                </c:pt>
                <c:pt idx="57315" formatCode="General">
                  <c:v>1.18052</c:v>
                </c:pt>
                <c:pt idx="57316" formatCode="General">
                  <c:v>1.1805399999999999</c:v>
                </c:pt>
                <c:pt idx="57317" formatCode="General">
                  <c:v>1.1805500000000009</c:v>
                </c:pt>
                <c:pt idx="57318" formatCode="General">
                  <c:v>1.1805800000000009</c:v>
                </c:pt>
                <c:pt idx="57319" formatCode="General">
                  <c:v>1.1806000000000001</c:v>
                </c:pt>
                <c:pt idx="57320" formatCode="General">
                  <c:v>1.18062</c:v>
                </c:pt>
                <c:pt idx="57321" formatCode="General">
                  <c:v>1.1806300000000001</c:v>
                </c:pt>
                <c:pt idx="57322" formatCode="General">
                  <c:v>1.18066</c:v>
                </c:pt>
                <c:pt idx="57323" formatCode="General">
                  <c:v>1.1806800000000008</c:v>
                </c:pt>
                <c:pt idx="57324" formatCode="General">
                  <c:v>1.1807000000000001</c:v>
                </c:pt>
                <c:pt idx="57325" formatCode="General">
                  <c:v>1.18072</c:v>
                </c:pt>
                <c:pt idx="57326" formatCode="General">
                  <c:v>1.1807399999999999</c:v>
                </c:pt>
                <c:pt idx="57327" formatCode="General">
                  <c:v>1.18076</c:v>
                </c:pt>
                <c:pt idx="57328" formatCode="General">
                  <c:v>1.1807799999999999</c:v>
                </c:pt>
                <c:pt idx="57329" formatCode="General">
                  <c:v>1.1808000000000001</c:v>
                </c:pt>
                <c:pt idx="57330" formatCode="General">
                  <c:v>1.18082</c:v>
                </c:pt>
                <c:pt idx="57331" formatCode="General">
                  <c:v>1.1808500000000008</c:v>
                </c:pt>
                <c:pt idx="57332" formatCode="General">
                  <c:v>1.1808700000000001</c:v>
                </c:pt>
                <c:pt idx="57333" formatCode="General">
                  <c:v>1.1808799999999999</c:v>
                </c:pt>
                <c:pt idx="57334" formatCode="General">
                  <c:v>1.1809000000000001</c:v>
                </c:pt>
                <c:pt idx="57335" formatCode="General">
                  <c:v>1.18093</c:v>
                </c:pt>
                <c:pt idx="57336" formatCode="General">
                  <c:v>1.1809499999999999</c:v>
                </c:pt>
                <c:pt idx="57337" formatCode="General">
                  <c:v>1.1809700000000001</c:v>
                </c:pt>
                <c:pt idx="57338" formatCode="General">
                  <c:v>1.18099</c:v>
                </c:pt>
                <c:pt idx="57339" formatCode="General">
                  <c:v>1.1810099999999999</c:v>
                </c:pt>
                <c:pt idx="57340" formatCode="General">
                  <c:v>1.18103</c:v>
                </c:pt>
                <c:pt idx="57341" formatCode="General">
                  <c:v>1.1810499999999999</c:v>
                </c:pt>
                <c:pt idx="57342" formatCode="General">
                  <c:v>1.1810700000000001</c:v>
                </c:pt>
                <c:pt idx="57343" formatCode="General">
                  <c:v>1.18109</c:v>
                </c:pt>
                <c:pt idx="57344" formatCode="General">
                  <c:v>1.1811199999999999</c:v>
                </c:pt>
                <c:pt idx="57345" formatCode="General">
                  <c:v>1.18113</c:v>
                </c:pt>
                <c:pt idx="57346" formatCode="General">
                  <c:v>1.1811499999999999</c:v>
                </c:pt>
                <c:pt idx="57347" formatCode="General">
                  <c:v>1.1811700000000001</c:v>
                </c:pt>
                <c:pt idx="57348" formatCode="General">
                  <c:v>1.1812</c:v>
                </c:pt>
                <c:pt idx="57349" formatCode="General">
                  <c:v>1.1812100000000001</c:v>
                </c:pt>
                <c:pt idx="57350" formatCode="General">
                  <c:v>1.18123</c:v>
                </c:pt>
                <c:pt idx="57351" formatCode="General">
                  <c:v>1.18126</c:v>
                </c:pt>
                <c:pt idx="57352" formatCode="General">
                  <c:v>1.1812800000000001</c:v>
                </c:pt>
                <c:pt idx="57353" formatCode="General">
                  <c:v>1.18129</c:v>
                </c:pt>
                <c:pt idx="57354" formatCode="General">
                  <c:v>1.1813199999999999</c:v>
                </c:pt>
                <c:pt idx="57355" formatCode="General">
                  <c:v>1.1813400000000001</c:v>
                </c:pt>
                <c:pt idx="57356" formatCode="General">
                  <c:v>1.18136</c:v>
                </c:pt>
                <c:pt idx="57357" formatCode="General">
                  <c:v>1.1813800000000001</c:v>
                </c:pt>
                <c:pt idx="57358" formatCode="General">
                  <c:v>1.1814</c:v>
                </c:pt>
                <c:pt idx="57359" formatCode="General">
                  <c:v>1.1814199999999999</c:v>
                </c:pt>
                <c:pt idx="57360" formatCode="General">
                  <c:v>1.1814499999999999</c:v>
                </c:pt>
                <c:pt idx="57361" formatCode="General">
                  <c:v>1.18146</c:v>
                </c:pt>
                <c:pt idx="57362" formatCode="General">
                  <c:v>1.1814800000000001</c:v>
                </c:pt>
                <c:pt idx="57363" formatCode="General">
                  <c:v>1.1815100000000001</c:v>
                </c:pt>
                <c:pt idx="57364" formatCode="General">
                  <c:v>1.18153</c:v>
                </c:pt>
                <c:pt idx="57365" formatCode="General">
                  <c:v>1.18154</c:v>
                </c:pt>
                <c:pt idx="57366" formatCode="General">
                  <c:v>1.18157</c:v>
                </c:pt>
                <c:pt idx="57367" formatCode="General">
                  <c:v>1.1815899999999999</c:v>
                </c:pt>
                <c:pt idx="57368" formatCode="General">
                  <c:v>1.1816</c:v>
                </c:pt>
                <c:pt idx="57369" formatCode="General">
                  <c:v>1.18163</c:v>
                </c:pt>
                <c:pt idx="57370" formatCode="General">
                  <c:v>1.1816500000000001</c:v>
                </c:pt>
                <c:pt idx="57371" formatCode="General">
                  <c:v>1.18167</c:v>
                </c:pt>
                <c:pt idx="57372" formatCode="General">
                  <c:v>1.1816800000000001</c:v>
                </c:pt>
                <c:pt idx="57373" formatCode="General">
                  <c:v>1.18171</c:v>
                </c:pt>
                <c:pt idx="57374" formatCode="General">
                  <c:v>1.1817299999999991</c:v>
                </c:pt>
                <c:pt idx="57375" formatCode="General">
                  <c:v>1.1817500000000001</c:v>
                </c:pt>
                <c:pt idx="57376" formatCode="General">
                  <c:v>1.18177</c:v>
                </c:pt>
                <c:pt idx="57377" formatCode="General">
                  <c:v>1.1817899999999999</c:v>
                </c:pt>
                <c:pt idx="57378" formatCode="General">
                  <c:v>1.18181</c:v>
                </c:pt>
                <c:pt idx="57379" formatCode="General">
                  <c:v>1.181829999999999</c:v>
                </c:pt>
                <c:pt idx="57380" formatCode="General">
                  <c:v>1.1818500000000001</c:v>
                </c:pt>
                <c:pt idx="57381" formatCode="General">
                  <c:v>1.18187</c:v>
                </c:pt>
                <c:pt idx="57382" formatCode="General">
                  <c:v>1.1819</c:v>
                </c:pt>
                <c:pt idx="57383" formatCode="General">
                  <c:v>1.1819199999999999</c:v>
                </c:pt>
                <c:pt idx="57384" formatCode="General">
                  <c:v>1.181929999999999</c:v>
                </c:pt>
                <c:pt idx="57385" formatCode="General">
                  <c:v>1.1819599999999999</c:v>
                </c:pt>
                <c:pt idx="57386" formatCode="General">
                  <c:v>1.18198</c:v>
                </c:pt>
                <c:pt idx="57387" formatCode="General">
                  <c:v>1.1819999999999991</c:v>
                </c:pt>
                <c:pt idx="57388" formatCode="General">
                  <c:v>1.1820200000000001</c:v>
                </c:pt>
                <c:pt idx="57389" formatCode="General">
                  <c:v>1.1820400000000009</c:v>
                </c:pt>
                <c:pt idx="57390" formatCode="General">
                  <c:v>1.1820600000000001</c:v>
                </c:pt>
                <c:pt idx="57391" formatCode="General">
                  <c:v>1.1820800000000009</c:v>
                </c:pt>
                <c:pt idx="57392" formatCode="General">
                  <c:v>1.1820999999999999</c:v>
                </c:pt>
                <c:pt idx="57393" formatCode="General">
                  <c:v>1.1821200000000001</c:v>
                </c:pt>
                <c:pt idx="57394" formatCode="General">
                  <c:v>1.1821400000000009</c:v>
                </c:pt>
                <c:pt idx="57395" formatCode="General">
                  <c:v>1.1821699999999999</c:v>
                </c:pt>
                <c:pt idx="57396" formatCode="General">
                  <c:v>1.1821800000000009</c:v>
                </c:pt>
                <c:pt idx="57397" formatCode="General">
                  <c:v>1.1821999999999999</c:v>
                </c:pt>
                <c:pt idx="57398" formatCode="General">
                  <c:v>1.18222</c:v>
                </c:pt>
                <c:pt idx="57399" formatCode="General">
                  <c:v>1.1822500000000009</c:v>
                </c:pt>
                <c:pt idx="57400" formatCode="General">
                  <c:v>1.1822600000000001</c:v>
                </c:pt>
                <c:pt idx="57401" formatCode="General">
                  <c:v>1.1822800000000009</c:v>
                </c:pt>
                <c:pt idx="57402" formatCode="General">
                  <c:v>1.1823100000000009</c:v>
                </c:pt>
                <c:pt idx="57403" formatCode="General">
                  <c:v>1.1823300000000001</c:v>
                </c:pt>
                <c:pt idx="57404" formatCode="General">
                  <c:v>1.1823500000000009</c:v>
                </c:pt>
                <c:pt idx="57405" formatCode="General">
                  <c:v>1.1823699999999999</c:v>
                </c:pt>
                <c:pt idx="57406" formatCode="General">
                  <c:v>1.1823900000000001</c:v>
                </c:pt>
                <c:pt idx="57407" formatCode="General">
                  <c:v>1.1824100000000008</c:v>
                </c:pt>
                <c:pt idx="57408" formatCode="General">
                  <c:v>1.1824300000000001</c:v>
                </c:pt>
                <c:pt idx="57409" formatCode="General">
                  <c:v>1.1824500000000009</c:v>
                </c:pt>
                <c:pt idx="57410" formatCode="General">
                  <c:v>1.1824699999999999</c:v>
                </c:pt>
                <c:pt idx="57411" formatCode="General">
                  <c:v>1.18249</c:v>
                </c:pt>
                <c:pt idx="57412" formatCode="General">
                  <c:v>1.1825100000000008</c:v>
                </c:pt>
                <c:pt idx="57413" formatCode="General">
                  <c:v>1.1825300000000001</c:v>
                </c:pt>
                <c:pt idx="57414" formatCode="General">
                  <c:v>1.1825500000000009</c:v>
                </c:pt>
                <c:pt idx="57415" formatCode="General">
                  <c:v>1.1825800000000009</c:v>
                </c:pt>
                <c:pt idx="57416" formatCode="General">
                  <c:v>1.18259</c:v>
                </c:pt>
                <c:pt idx="57417" formatCode="General">
                  <c:v>1.18262</c:v>
                </c:pt>
                <c:pt idx="57418" formatCode="General">
                  <c:v>1.1826399999999999</c:v>
                </c:pt>
                <c:pt idx="57419" formatCode="General">
                  <c:v>1.18266</c:v>
                </c:pt>
                <c:pt idx="57420" formatCode="General">
                  <c:v>1.1826800000000008</c:v>
                </c:pt>
                <c:pt idx="57421" formatCode="General">
                  <c:v>1.1827000000000001</c:v>
                </c:pt>
                <c:pt idx="57422" formatCode="General">
                  <c:v>1.18272</c:v>
                </c:pt>
                <c:pt idx="57423" formatCode="General">
                  <c:v>1.1827399999999999</c:v>
                </c:pt>
                <c:pt idx="57424" formatCode="General">
                  <c:v>1.18276</c:v>
                </c:pt>
                <c:pt idx="57425" formatCode="General">
                  <c:v>1.1827799999999999</c:v>
                </c:pt>
                <c:pt idx="57426" formatCode="General">
                  <c:v>1.1828000000000001</c:v>
                </c:pt>
                <c:pt idx="57427" formatCode="General">
                  <c:v>1.18282</c:v>
                </c:pt>
                <c:pt idx="57428" formatCode="General">
                  <c:v>1.1828399999999999</c:v>
                </c:pt>
                <c:pt idx="57429" formatCode="General">
                  <c:v>1.18286</c:v>
                </c:pt>
                <c:pt idx="57430" formatCode="General">
                  <c:v>1.18289</c:v>
                </c:pt>
                <c:pt idx="57431" formatCode="General">
                  <c:v>1.1829099999999999</c:v>
                </c:pt>
                <c:pt idx="57432" formatCode="General">
                  <c:v>1.18292</c:v>
                </c:pt>
                <c:pt idx="57433" formatCode="General">
                  <c:v>1.1829499999999999</c:v>
                </c:pt>
                <c:pt idx="57434" formatCode="General">
                  <c:v>1.1829700000000001</c:v>
                </c:pt>
                <c:pt idx="57435" formatCode="General">
                  <c:v>1.1829799999999999</c:v>
                </c:pt>
                <c:pt idx="57436" formatCode="General">
                  <c:v>1.1830000000000001</c:v>
                </c:pt>
                <c:pt idx="57437" formatCode="General">
                  <c:v>1.18303</c:v>
                </c:pt>
                <c:pt idx="57438" formatCode="General">
                  <c:v>1.1830499999999999</c:v>
                </c:pt>
                <c:pt idx="57439" formatCode="General">
                  <c:v>1.1830700000000001</c:v>
                </c:pt>
                <c:pt idx="57440" formatCode="General">
                  <c:v>1.18309</c:v>
                </c:pt>
                <c:pt idx="57441" formatCode="General">
                  <c:v>1.1831100000000001</c:v>
                </c:pt>
                <c:pt idx="57442" formatCode="General">
                  <c:v>1.18313</c:v>
                </c:pt>
                <c:pt idx="57443" formatCode="General">
                  <c:v>1.1831499999999999</c:v>
                </c:pt>
                <c:pt idx="57444" formatCode="General">
                  <c:v>1.1831700000000001</c:v>
                </c:pt>
                <c:pt idx="57445" formatCode="General">
                  <c:v>1.18319</c:v>
                </c:pt>
                <c:pt idx="57446" formatCode="General">
                  <c:v>1.1832199999999999</c:v>
                </c:pt>
                <c:pt idx="57447" formatCode="General">
                  <c:v>1.18323</c:v>
                </c:pt>
                <c:pt idx="57448" formatCode="General">
                  <c:v>1.1832499999999999</c:v>
                </c:pt>
                <c:pt idx="57449" formatCode="General">
                  <c:v>1.18327</c:v>
                </c:pt>
                <c:pt idx="57450" formatCode="General">
                  <c:v>1.1833</c:v>
                </c:pt>
                <c:pt idx="57451" formatCode="General">
                  <c:v>1.1833100000000001</c:v>
                </c:pt>
                <c:pt idx="57452" formatCode="General">
                  <c:v>1.18333</c:v>
                </c:pt>
                <c:pt idx="57453" formatCode="General">
                  <c:v>1.18336</c:v>
                </c:pt>
                <c:pt idx="57454" formatCode="General">
                  <c:v>1.1833800000000001</c:v>
                </c:pt>
                <c:pt idx="57455" formatCode="General">
                  <c:v>1.1834</c:v>
                </c:pt>
                <c:pt idx="57456" formatCode="General">
                  <c:v>1.1834199999999999</c:v>
                </c:pt>
                <c:pt idx="57457" formatCode="General">
                  <c:v>1.18344</c:v>
                </c:pt>
                <c:pt idx="57458" formatCode="General">
                  <c:v>1.18346</c:v>
                </c:pt>
                <c:pt idx="57459" formatCode="General">
                  <c:v>1.1834800000000001</c:v>
                </c:pt>
                <c:pt idx="57460" formatCode="General">
                  <c:v>1.1835</c:v>
                </c:pt>
                <c:pt idx="57461" formatCode="General">
                  <c:v>1.1835199999999999</c:v>
                </c:pt>
                <c:pt idx="57462" formatCode="General">
                  <c:v>1.18354</c:v>
                </c:pt>
                <c:pt idx="57463" formatCode="General">
                  <c:v>1.1835599999999999</c:v>
                </c:pt>
                <c:pt idx="57464" formatCode="General">
                  <c:v>1.1835800000000001</c:v>
                </c:pt>
                <c:pt idx="57465" formatCode="General">
                  <c:v>1.1836</c:v>
                </c:pt>
                <c:pt idx="57466" formatCode="General">
                  <c:v>1.18363</c:v>
                </c:pt>
                <c:pt idx="57467" formatCode="General">
                  <c:v>1.18364</c:v>
                </c:pt>
                <c:pt idx="57468" formatCode="General">
                  <c:v>1.18367</c:v>
                </c:pt>
                <c:pt idx="57469" formatCode="General">
                  <c:v>1.1836899999999999</c:v>
                </c:pt>
                <c:pt idx="57470" formatCode="General">
                  <c:v>1.18371</c:v>
                </c:pt>
                <c:pt idx="57471" formatCode="General">
                  <c:v>1.1837199999999999</c:v>
                </c:pt>
                <c:pt idx="57472" formatCode="General">
                  <c:v>1.1837500000000001</c:v>
                </c:pt>
                <c:pt idx="57473" formatCode="General">
                  <c:v>1.18377</c:v>
                </c:pt>
                <c:pt idx="57474" formatCode="General">
                  <c:v>1.1837899999999999</c:v>
                </c:pt>
                <c:pt idx="57475" formatCode="General">
                  <c:v>1.18381</c:v>
                </c:pt>
                <c:pt idx="57476" formatCode="General">
                  <c:v>1.183829999999999</c:v>
                </c:pt>
                <c:pt idx="57477" formatCode="General">
                  <c:v>1.1838500000000001</c:v>
                </c:pt>
                <c:pt idx="57478" formatCode="General">
                  <c:v>1.18387</c:v>
                </c:pt>
                <c:pt idx="57479" formatCode="General">
                  <c:v>1.1838899999999999</c:v>
                </c:pt>
                <c:pt idx="57480" formatCode="General">
                  <c:v>1.18391</c:v>
                </c:pt>
                <c:pt idx="57481" formatCode="General">
                  <c:v>1.18394</c:v>
                </c:pt>
                <c:pt idx="57482" formatCode="General">
                  <c:v>1.1839599999999999</c:v>
                </c:pt>
                <c:pt idx="57483" formatCode="General">
                  <c:v>1.18397</c:v>
                </c:pt>
                <c:pt idx="57484" formatCode="General">
                  <c:v>1.1839999999999991</c:v>
                </c:pt>
                <c:pt idx="57485" formatCode="General">
                  <c:v>1.1840200000000001</c:v>
                </c:pt>
                <c:pt idx="57486" formatCode="General">
                  <c:v>1.1840400000000009</c:v>
                </c:pt>
                <c:pt idx="57487" formatCode="General">
                  <c:v>1.1840500000000009</c:v>
                </c:pt>
                <c:pt idx="57488" formatCode="General">
                  <c:v>1.1840800000000009</c:v>
                </c:pt>
                <c:pt idx="57489" formatCode="General">
                  <c:v>1.1840999999999999</c:v>
                </c:pt>
                <c:pt idx="57490" formatCode="General">
                  <c:v>1.1841200000000001</c:v>
                </c:pt>
                <c:pt idx="57491" formatCode="General">
                  <c:v>1.1841400000000009</c:v>
                </c:pt>
                <c:pt idx="57492" formatCode="General">
                  <c:v>1.1841600000000001</c:v>
                </c:pt>
                <c:pt idx="57493" formatCode="General">
                  <c:v>1.1841800000000009</c:v>
                </c:pt>
                <c:pt idx="57494" formatCode="General">
                  <c:v>1.1841999999999999</c:v>
                </c:pt>
                <c:pt idx="57495" formatCode="General">
                  <c:v>1.1842200000000001</c:v>
                </c:pt>
                <c:pt idx="57496" formatCode="General">
                  <c:v>1.1842400000000008</c:v>
                </c:pt>
                <c:pt idx="57497" formatCode="General">
                  <c:v>1.1842699999999999</c:v>
                </c:pt>
                <c:pt idx="57498" formatCode="General">
                  <c:v>1.1842900000000001</c:v>
                </c:pt>
                <c:pt idx="57499" formatCode="General">
                  <c:v>1.1842999999999999</c:v>
                </c:pt>
                <c:pt idx="57500" formatCode="General">
                  <c:v>1.18432</c:v>
                </c:pt>
                <c:pt idx="57501" formatCode="General">
                  <c:v>1.1843500000000009</c:v>
                </c:pt>
                <c:pt idx="57502" formatCode="General">
                  <c:v>1.1843600000000001</c:v>
                </c:pt>
                <c:pt idx="57503" formatCode="General">
                  <c:v>1.1843900000000001</c:v>
                </c:pt>
                <c:pt idx="57504" formatCode="General">
                  <c:v>1.1844100000000009</c:v>
                </c:pt>
                <c:pt idx="57505" formatCode="General">
                  <c:v>1.1844300000000001</c:v>
                </c:pt>
                <c:pt idx="57506" formatCode="General">
                  <c:v>1.1844500000000009</c:v>
                </c:pt>
                <c:pt idx="57507" formatCode="General">
                  <c:v>1.1844699999999999</c:v>
                </c:pt>
                <c:pt idx="57508" formatCode="General">
                  <c:v>1.18449</c:v>
                </c:pt>
                <c:pt idx="57509" formatCode="General">
                  <c:v>1.1845100000000008</c:v>
                </c:pt>
                <c:pt idx="57510" formatCode="General">
                  <c:v>1.1845300000000001</c:v>
                </c:pt>
                <c:pt idx="57511" formatCode="General">
                  <c:v>1.1845500000000009</c:v>
                </c:pt>
                <c:pt idx="57512" formatCode="General">
                  <c:v>1.1845699999999999</c:v>
                </c:pt>
                <c:pt idx="57513" formatCode="General">
                  <c:v>1.18459</c:v>
                </c:pt>
                <c:pt idx="57514" formatCode="General">
                  <c:v>1.1846099999999999</c:v>
                </c:pt>
                <c:pt idx="57515" formatCode="General">
                  <c:v>1.1846300000000001</c:v>
                </c:pt>
                <c:pt idx="57516" formatCode="General">
                  <c:v>1.1846500000000009</c:v>
                </c:pt>
                <c:pt idx="57517" formatCode="General">
                  <c:v>1.1846800000000008</c:v>
                </c:pt>
                <c:pt idx="57518" formatCode="General">
                  <c:v>1.18469</c:v>
                </c:pt>
                <c:pt idx="57519" formatCode="General">
                  <c:v>1.1847099999999999</c:v>
                </c:pt>
                <c:pt idx="57520" formatCode="General">
                  <c:v>1.1847399999999999</c:v>
                </c:pt>
                <c:pt idx="57521" formatCode="General">
                  <c:v>1.18476</c:v>
                </c:pt>
                <c:pt idx="57522" formatCode="General">
                  <c:v>1.1847700000000001</c:v>
                </c:pt>
                <c:pt idx="57523" formatCode="General">
                  <c:v>1.1848000000000001</c:v>
                </c:pt>
                <c:pt idx="57524" formatCode="General">
                  <c:v>1.18482</c:v>
                </c:pt>
                <c:pt idx="57525" formatCode="General">
                  <c:v>1.1848399999999999</c:v>
                </c:pt>
                <c:pt idx="57526" formatCode="General">
                  <c:v>1.18486</c:v>
                </c:pt>
                <c:pt idx="57527" formatCode="General">
                  <c:v>1.1848799999999999</c:v>
                </c:pt>
                <c:pt idx="57528" formatCode="General">
                  <c:v>1.1849000000000001</c:v>
                </c:pt>
                <c:pt idx="57529" formatCode="General">
                  <c:v>1.18493</c:v>
                </c:pt>
                <c:pt idx="57530" formatCode="General">
                  <c:v>1.1849400000000001</c:v>
                </c:pt>
                <c:pt idx="57531" formatCode="General">
                  <c:v>1.18496</c:v>
                </c:pt>
                <c:pt idx="57532" formatCode="General">
                  <c:v>1.18499</c:v>
                </c:pt>
                <c:pt idx="57533" formatCode="General">
                  <c:v>1.1850099999999999</c:v>
                </c:pt>
                <c:pt idx="57534" formatCode="General">
                  <c:v>1.18502</c:v>
                </c:pt>
                <c:pt idx="57535" formatCode="General">
                  <c:v>1.1850499999999999</c:v>
                </c:pt>
                <c:pt idx="57536" formatCode="General">
                  <c:v>1.1850700000000001</c:v>
                </c:pt>
                <c:pt idx="57537" formatCode="General">
                  <c:v>1.18509</c:v>
                </c:pt>
                <c:pt idx="57538" formatCode="General">
                  <c:v>1.1851</c:v>
                </c:pt>
                <c:pt idx="57539" formatCode="General">
                  <c:v>1.18513</c:v>
                </c:pt>
                <c:pt idx="57540" formatCode="General">
                  <c:v>1.1851499999999999</c:v>
                </c:pt>
                <c:pt idx="57541" formatCode="General">
                  <c:v>1.1851700000000001</c:v>
                </c:pt>
                <c:pt idx="57542" formatCode="General">
                  <c:v>1.18519</c:v>
                </c:pt>
                <c:pt idx="57543" formatCode="General">
                  <c:v>1.1852100000000001</c:v>
                </c:pt>
                <c:pt idx="57544" formatCode="General">
                  <c:v>1.18523</c:v>
                </c:pt>
                <c:pt idx="57545" formatCode="General">
                  <c:v>1.1852499999999999</c:v>
                </c:pt>
                <c:pt idx="57546" formatCode="General">
                  <c:v>1.18527</c:v>
                </c:pt>
                <c:pt idx="57547" formatCode="General">
                  <c:v>1.18529</c:v>
                </c:pt>
                <c:pt idx="57548" formatCode="General">
                  <c:v>1.1853199999999999</c:v>
                </c:pt>
                <c:pt idx="57549" formatCode="General">
                  <c:v>1.1853400000000001</c:v>
                </c:pt>
                <c:pt idx="57550" formatCode="General">
                  <c:v>1.1853499999999999</c:v>
                </c:pt>
                <c:pt idx="57551" formatCode="General">
                  <c:v>1.18537</c:v>
                </c:pt>
                <c:pt idx="57552" formatCode="General">
                  <c:v>1.1854</c:v>
                </c:pt>
                <c:pt idx="57553" formatCode="General">
                  <c:v>1.1854199999999999</c:v>
                </c:pt>
                <c:pt idx="57554" formatCode="General">
                  <c:v>1.18544</c:v>
                </c:pt>
                <c:pt idx="57555" formatCode="General">
                  <c:v>1.18546</c:v>
                </c:pt>
                <c:pt idx="57556" formatCode="General">
                  <c:v>1.1854800000000001</c:v>
                </c:pt>
                <c:pt idx="57557" formatCode="General">
                  <c:v>1.1855</c:v>
                </c:pt>
                <c:pt idx="57558" formatCode="General">
                  <c:v>1.1855199999999999</c:v>
                </c:pt>
                <c:pt idx="57559" formatCode="General">
                  <c:v>1.18554</c:v>
                </c:pt>
                <c:pt idx="57560" formatCode="General">
                  <c:v>1.1855599999999999</c:v>
                </c:pt>
                <c:pt idx="57561" formatCode="General">
                  <c:v>1.1855899999999999</c:v>
                </c:pt>
                <c:pt idx="57562" formatCode="General">
                  <c:v>1.1856</c:v>
                </c:pt>
                <c:pt idx="57563" formatCode="General">
                  <c:v>1.1856199999999999</c:v>
                </c:pt>
                <c:pt idx="57564" formatCode="General">
                  <c:v>1.18564</c:v>
                </c:pt>
                <c:pt idx="57565" formatCode="General">
                  <c:v>1.18567</c:v>
                </c:pt>
                <c:pt idx="57566" formatCode="General">
                  <c:v>1.1856800000000001</c:v>
                </c:pt>
                <c:pt idx="57567" formatCode="General">
                  <c:v>1.1857</c:v>
                </c:pt>
                <c:pt idx="57568" formatCode="General">
                  <c:v>1.18573</c:v>
                </c:pt>
                <c:pt idx="57569" formatCode="General">
                  <c:v>1.18574</c:v>
                </c:pt>
                <c:pt idx="57570" formatCode="General">
                  <c:v>1.1857599999999999</c:v>
                </c:pt>
                <c:pt idx="57571" formatCode="General">
                  <c:v>1.1857899999999999</c:v>
                </c:pt>
                <c:pt idx="57572" formatCode="General">
                  <c:v>1.18581</c:v>
                </c:pt>
                <c:pt idx="57573" formatCode="General">
                  <c:v>1.1858199999999999</c:v>
                </c:pt>
                <c:pt idx="57574" formatCode="General">
                  <c:v>1.1858500000000001</c:v>
                </c:pt>
                <c:pt idx="57575" formatCode="General">
                  <c:v>1.18587</c:v>
                </c:pt>
                <c:pt idx="57576" formatCode="General">
                  <c:v>1.1858899999999999</c:v>
                </c:pt>
                <c:pt idx="57577" formatCode="General">
                  <c:v>1.18591</c:v>
                </c:pt>
                <c:pt idx="57578" formatCode="General">
                  <c:v>1.185929999999999</c:v>
                </c:pt>
                <c:pt idx="57579" formatCode="General">
                  <c:v>1.1859500000000001</c:v>
                </c:pt>
                <c:pt idx="57580" formatCode="General">
                  <c:v>1.18598</c:v>
                </c:pt>
                <c:pt idx="57581" formatCode="General">
                  <c:v>1.1859899999999999</c:v>
                </c:pt>
                <c:pt idx="57582" formatCode="General">
                  <c:v>1.1860100000000009</c:v>
                </c:pt>
                <c:pt idx="57583" formatCode="General">
                  <c:v>1.1860400000000009</c:v>
                </c:pt>
                <c:pt idx="57584" formatCode="General">
                  <c:v>1.1860600000000001</c:v>
                </c:pt>
                <c:pt idx="57585" formatCode="General">
                  <c:v>1.1860700000000008</c:v>
                </c:pt>
                <c:pt idx="57586" formatCode="General">
                  <c:v>1.1860900000000001</c:v>
                </c:pt>
                <c:pt idx="57587" formatCode="General">
                  <c:v>1.1861200000000001</c:v>
                </c:pt>
                <c:pt idx="57588" formatCode="General">
                  <c:v>1.1861400000000009</c:v>
                </c:pt>
                <c:pt idx="57589" formatCode="General">
                  <c:v>1.1861500000000009</c:v>
                </c:pt>
                <c:pt idx="57590" formatCode="General">
                  <c:v>1.1861800000000009</c:v>
                </c:pt>
                <c:pt idx="57591" formatCode="General">
                  <c:v>1.1861999999999999</c:v>
                </c:pt>
                <c:pt idx="57592" formatCode="General">
                  <c:v>1.1862200000000001</c:v>
                </c:pt>
                <c:pt idx="57593" formatCode="General">
                  <c:v>1.1862400000000008</c:v>
                </c:pt>
                <c:pt idx="57594" formatCode="General">
                  <c:v>1.1862600000000001</c:v>
                </c:pt>
                <c:pt idx="57595" formatCode="General">
                  <c:v>1.1862800000000009</c:v>
                </c:pt>
                <c:pt idx="57596" formatCode="General">
                  <c:v>1.1863100000000009</c:v>
                </c:pt>
                <c:pt idx="57597" formatCode="General">
                  <c:v>1.18632</c:v>
                </c:pt>
                <c:pt idx="57598" formatCode="General">
                  <c:v>1.1863400000000008</c:v>
                </c:pt>
                <c:pt idx="57599" formatCode="General">
                  <c:v>1.1863699999999999</c:v>
                </c:pt>
                <c:pt idx="57600" formatCode="General">
                  <c:v>1.1863900000000001</c:v>
                </c:pt>
                <c:pt idx="57601" formatCode="General">
                  <c:v>1.1863999999999999</c:v>
                </c:pt>
                <c:pt idx="57602" formatCode="General">
                  <c:v>1.1864300000000001</c:v>
                </c:pt>
                <c:pt idx="57603" formatCode="General">
                  <c:v>1.1864500000000009</c:v>
                </c:pt>
                <c:pt idx="57604" formatCode="General">
                  <c:v>1.1864699999999999</c:v>
                </c:pt>
                <c:pt idx="57605" formatCode="General">
                  <c:v>1.18649</c:v>
                </c:pt>
                <c:pt idx="57606" formatCode="General">
                  <c:v>1.1865100000000008</c:v>
                </c:pt>
                <c:pt idx="57607" formatCode="General">
                  <c:v>1.1865300000000001</c:v>
                </c:pt>
                <c:pt idx="57608" formatCode="General">
                  <c:v>1.1865500000000009</c:v>
                </c:pt>
                <c:pt idx="57609" formatCode="General">
                  <c:v>1.1865699999999999</c:v>
                </c:pt>
                <c:pt idx="57610" formatCode="General">
                  <c:v>1.18659</c:v>
                </c:pt>
                <c:pt idx="57611" formatCode="General">
                  <c:v>1.1866099999999999</c:v>
                </c:pt>
                <c:pt idx="57612" formatCode="General">
                  <c:v>1.1866399999999999</c:v>
                </c:pt>
                <c:pt idx="57613" formatCode="General">
                  <c:v>1.1866500000000009</c:v>
                </c:pt>
                <c:pt idx="57614" formatCode="General">
                  <c:v>1.1866699999999999</c:v>
                </c:pt>
                <c:pt idx="57615" formatCode="General">
                  <c:v>1.18669</c:v>
                </c:pt>
                <c:pt idx="57616" formatCode="General">
                  <c:v>1.18672</c:v>
                </c:pt>
                <c:pt idx="57617" formatCode="General">
                  <c:v>1.1867300000000001</c:v>
                </c:pt>
                <c:pt idx="57618" formatCode="General">
                  <c:v>1.1867500000000009</c:v>
                </c:pt>
                <c:pt idx="57619" formatCode="General">
                  <c:v>1.1867799999999999</c:v>
                </c:pt>
                <c:pt idx="57620" formatCode="General">
                  <c:v>1.1868000000000001</c:v>
                </c:pt>
                <c:pt idx="57621" formatCode="General">
                  <c:v>1.18682</c:v>
                </c:pt>
                <c:pt idx="57622" formatCode="General">
                  <c:v>1.1868399999999999</c:v>
                </c:pt>
                <c:pt idx="57623" formatCode="General">
                  <c:v>1.18686</c:v>
                </c:pt>
                <c:pt idx="57624" formatCode="General">
                  <c:v>1.1868799999999999</c:v>
                </c:pt>
                <c:pt idx="57625" formatCode="General">
                  <c:v>1.1869000000000001</c:v>
                </c:pt>
                <c:pt idx="57626" formatCode="General">
                  <c:v>1.18692</c:v>
                </c:pt>
                <c:pt idx="57627" formatCode="General">
                  <c:v>1.1869400000000001</c:v>
                </c:pt>
                <c:pt idx="57628" formatCode="General">
                  <c:v>1.18696</c:v>
                </c:pt>
                <c:pt idx="57629" formatCode="General">
                  <c:v>1.1869799999999999</c:v>
                </c:pt>
                <c:pt idx="57630" formatCode="General">
                  <c:v>1.1870000000000001</c:v>
                </c:pt>
                <c:pt idx="57631" formatCode="General">
                  <c:v>1.18702</c:v>
                </c:pt>
                <c:pt idx="57632" formatCode="General">
                  <c:v>1.1870499999999999</c:v>
                </c:pt>
                <c:pt idx="57633" formatCode="General">
                  <c:v>1.18706</c:v>
                </c:pt>
                <c:pt idx="57634" formatCode="General">
                  <c:v>1.18709</c:v>
                </c:pt>
                <c:pt idx="57635" formatCode="General">
                  <c:v>1.1871100000000001</c:v>
                </c:pt>
                <c:pt idx="57636" formatCode="General">
                  <c:v>1.18712</c:v>
                </c:pt>
                <c:pt idx="57637" formatCode="General">
                  <c:v>1.1871400000000001</c:v>
                </c:pt>
                <c:pt idx="57638" formatCode="General">
                  <c:v>1.1871700000000001</c:v>
                </c:pt>
                <c:pt idx="57639" formatCode="General">
                  <c:v>1.18719</c:v>
                </c:pt>
                <c:pt idx="57640" formatCode="General">
                  <c:v>1.1872</c:v>
                </c:pt>
                <c:pt idx="57641" formatCode="General">
                  <c:v>1.18723</c:v>
                </c:pt>
                <c:pt idx="57642" formatCode="General">
                  <c:v>1.1872499999999999</c:v>
                </c:pt>
                <c:pt idx="57643" formatCode="General">
                  <c:v>1.18727</c:v>
                </c:pt>
                <c:pt idx="57644" formatCode="General">
                  <c:v>1.18729</c:v>
                </c:pt>
                <c:pt idx="57645" formatCode="General">
                  <c:v>1.1873100000000001</c:v>
                </c:pt>
                <c:pt idx="57646" formatCode="General">
                  <c:v>1.18733</c:v>
                </c:pt>
                <c:pt idx="57647" formatCode="General">
                  <c:v>1.18736</c:v>
                </c:pt>
                <c:pt idx="57648" formatCode="General">
                  <c:v>1.18737</c:v>
                </c:pt>
                <c:pt idx="57649" formatCode="General">
                  <c:v>1.1873899999999999</c:v>
                </c:pt>
                <c:pt idx="57650" formatCode="General">
                  <c:v>1.1874199999999999</c:v>
                </c:pt>
                <c:pt idx="57651" formatCode="General">
                  <c:v>1.1874400000000001</c:v>
                </c:pt>
                <c:pt idx="57652" formatCode="General">
                  <c:v>1.1874499999999999</c:v>
                </c:pt>
                <c:pt idx="57653" formatCode="General">
                  <c:v>1.18747</c:v>
                </c:pt>
                <c:pt idx="57654" formatCode="General">
                  <c:v>1.1875</c:v>
                </c:pt>
                <c:pt idx="57655" formatCode="General">
                  <c:v>1.1875199999999999</c:v>
                </c:pt>
                <c:pt idx="57656" formatCode="General">
                  <c:v>1.18754</c:v>
                </c:pt>
                <c:pt idx="57657" formatCode="General">
                  <c:v>1.1875599999999999</c:v>
                </c:pt>
                <c:pt idx="57658" formatCode="General">
                  <c:v>1.1875800000000001</c:v>
                </c:pt>
                <c:pt idx="57659" formatCode="General">
                  <c:v>1.1876</c:v>
                </c:pt>
                <c:pt idx="57660" formatCode="General">
                  <c:v>1.1876199999999999</c:v>
                </c:pt>
                <c:pt idx="57661" formatCode="General">
                  <c:v>1.18764</c:v>
                </c:pt>
                <c:pt idx="57662" formatCode="General">
                  <c:v>1.1876599999999999</c:v>
                </c:pt>
                <c:pt idx="57663" formatCode="General">
                  <c:v>1.1876899999999999</c:v>
                </c:pt>
                <c:pt idx="57664" formatCode="General">
                  <c:v>1.1877</c:v>
                </c:pt>
                <c:pt idx="57665" formatCode="General">
                  <c:v>1.1877199999999999</c:v>
                </c:pt>
                <c:pt idx="57666" formatCode="General">
                  <c:v>1.18774</c:v>
                </c:pt>
                <c:pt idx="57667" formatCode="General">
                  <c:v>1.18777</c:v>
                </c:pt>
                <c:pt idx="57668" formatCode="General">
                  <c:v>1.1877800000000001</c:v>
                </c:pt>
                <c:pt idx="57669" formatCode="General">
                  <c:v>1.18781</c:v>
                </c:pt>
                <c:pt idx="57670" formatCode="General">
                  <c:v>1.1878299999999991</c:v>
                </c:pt>
                <c:pt idx="57671" formatCode="General">
                  <c:v>1.1878500000000001</c:v>
                </c:pt>
                <c:pt idx="57672" formatCode="General">
                  <c:v>1.18787</c:v>
                </c:pt>
                <c:pt idx="57673" formatCode="General">
                  <c:v>1.1878899999999999</c:v>
                </c:pt>
                <c:pt idx="57674" formatCode="General">
                  <c:v>1.18791</c:v>
                </c:pt>
                <c:pt idx="57675" formatCode="General">
                  <c:v>1.187929999999999</c:v>
                </c:pt>
                <c:pt idx="57676" formatCode="General">
                  <c:v>1.1879500000000001</c:v>
                </c:pt>
                <c:pt idx="57677" formatCode="General">
                  <c:v>1.18797</c:v>
                </c:pt>
                <c:pt idx="57678" formatCode="General">
                  <c:v>1.1879899999999999</c:v>
                </c:pt>
                <c:pt idx="57679" formatCode="General">
                  <c:v>1.1880100000000009</c:v>
                </c:pt>
                <c:pt idx="57680" formatCode="General">
                  <c:v>1.1880299999999999</c:v>
                </c:pt>
                <c:pt idx="57681" formatCode="General">
                  <c:v>1.1880500000000009</c:v>
                </c:pt>
                <c:pt idx="57682" formatCode="General">
                  <c:v>1.1880700000000008</c:v>
                </c:pt>
                <c:pt idx="57683" formatCode="General">
                  <c:v>1.1880999999999999</c:v>
                </c:pt>
                <c:pt idx="57684" formatCode="General">
                  <c:v>1.1881100000000009</c:v>
                </c:pt>
                <c:pt idx="57685" formatCode="General">
                  <c:v>1.1881400000000009</c:v>
                </c:pt>
                <c:pt idx="57686" formatCode="General">
                  <c:v>1.1881600000000001</c:v>
                </c:pt>
                <c:pt idx="57687" formatCode="General">
                  <c:v>1.1881800000000009</c:v>
                </c:pt>
                <c:pt idx="57688" formatCode="General">
                  <c:v>1.1881900000000001</c:v>
                </c:pt>
                <c:pt idx="57689" formatCode="General">
                  <c:v>1.1882200000000001</c:v>
                </c:pt>
                <c:pt idx="57690" formatCode="General">
                  <c:v>1.1882400000000009</c:v>
                </c:pt>
                <c:pt idx="57691" formatCode="General">
                  <c:v>1.1882600000000001</c:v>
                </c:pt>
                <c:pt idx="57692" formatCode="General">
                  <c:v>1.1882800000000009</c:v>
                </c:pt>
                <c:pt idx="57693" formatCode="General">
                  <c:v>1.1882999999999999</c:v>
                </c:pt>
                <c:pt idx="57694" formatCode="General">
                  <c:v>1.18832</c:v>
                </c:pt>
                <c:pt idx="57695" formatCode="General">
                  <c:v>1.1883500000000009</c:v>
                </c:pt>
                <c:pt idx="57696" formatCode="General">
                  <c:v>1.1883600000000001</c:v>
                </c:pt>
                <c:pt idx="57697" formatCode="General">
                  <c:v>1.1883800000000009</c:v>
                </c:pt>
                <c:pt idx="57698" formatCode="General">
                  <c:v>1.1884100000000009</c:v>
                </c:pt>
                <c:pt idx="57699" formatCode="General">
                  <c:v>1.1884300000000001</c:v>
                </c:pt>
                <c:pt idx="57700" formatCode="General">
                  <c:v>1.1884399999999999</c:v>
                </c:pt>
                <c:pt idx="57701" formatCode="General">
                  <c:v>1.1884600000000001</c:v>
                </c:pt>
                <c:pt idx="57702" formatCode="General">
                  <c:v>1.18849</c:v>
                </c:pt>
                <c:pt idx="57703" formatCode="General">
                  <c:v>1.1884999999999999</c:v>
                </c:pt>
                <c:pt idx="57704" formatCode="General">
                  <c:v>1.18852</c:v>
                </c:pt>
                <c:pt idx="57705" formatCode="General">
                  <c:v>1.1885500000000009</c:v>
                </c:pt>
                <c:pt idx="57706" formatCode="General">
                  <c:v>1.1885699999999999</c:v>
                </c:pt>
                <c:pt idx="57707" formatCode="General">
                  <c:v>1.18859</c:v>
                </c:pt>
                <c:pt idx="57708" formatCode="General">
                  <c:v>1.1886099999999999</c:v>
                </c:pt>
                <c:pt idx="57709" formatCode="General">
                  <c:v>1.1886300000000001</c:v>
                </c:pt>
                <c:pt idx="57710" formatCode="General">
                  <c:v>1.1886500000000009</c:v>
                </c:pt>
                <c:pt idx="57711" formatCode="General">
                  <c:v>1.1886699999999999</c:v>
                </c:pt>
                <c:pt idx="57712" formatCode="General">
                  <c:v>1.18869</c:v>
                </c:pt>
                <c:pt idx="57713" formatCode="General">
                  <c:v>1.1887099999999999</c:v>
                </c:pt>
                <c:pt idx="57714" formatCode="General">
                  <c:v>1.1887399999999999</c:v>
                </c:pt>
                <c:pt idx="57715" formatCode="General">
                  <c:v>1.1887500000000009</c:v>
                </c:pt>
                <c:pt idx="57716" formatCode="General">
                  <c:v>1.1887700000000001</c:v>
                </c:pt>
                <c:pt idx="57717" formatCode="General">
                  <c:v>1.18879</c:v>
                </c:pt>
                <c:pt idx="57718" formatCode="General">
                  <c:v>1.18882</c:v>
                </c:pt>
                <c:pt idx="57719" formatCode="General">
                  <c:v>1.1888300000000001</c:v>
                </c:pt>
                <c:pt idx="57720" formatCode="General">
                  <c:v>1.18886</c:v>
                </c:pt>
                <c:pt idx="57721" formatCode="General">
                  <c:v>1.1888799999999999</c:v>
                </c:pt>
                <c:pt idx="57722" formatCode="General">
                  <c:v>1.1889000000000001</c:v>
                </c:pt>
                <c:pt idx="57723" formatCode="General">
                  <c:v>1.18892</c:v>
                </c:pt>
                <c:pt idx="57724" formatCode="General">
                  <c:v>1.1889400000000001</c:v>
                </c:pt>
                <c:pt idx="57725" formatCode="General">
                  <c:v>1.18896</c:v>
                </c:pt>
                <c:pt idx="57726" formatCode="General">
                  <c:v>1.1889799999999999</c:v>
                </c:pt>
                <c:pt idx="57727" formatCode="General">
                  <c:v>1.1890000000000001</c:v>
                </c:pt>
                <c:pt idx="57728" formatCode="General">
                  <c:v>1.18902</c:v>
                </c:pt>
                <c:pt idx="57729" formatCode="General">
                  <c:v>1.1890400000000001</c:v>
                </c:pt>
                <c:pt idx="57730" formatCode="General">
                  <c:v>1.18906</c:v>
                </c:pt>
                <c:pt idx="57731" formatCode="General">
                  <c:v>1.1890799999999999</c:v>
                </c:pt>
                <c:pt idx="57732" formatCode="General">
                  <c:v>1.1891</c:v>
                </c:pt>
                <c:pt idx="57733" formatCode="General">
                  <c:v>1.18912</c:v>
                </c:pt>
                <c:pt idx="57734" formatCode="General">
                  <c:v>1.1891499999999999</c:v>
                </c:pt>
                <c:pt idx="57735" formatCode="General">
                  <c:v>1.18916</c:v>
                </c:pt>
                <c:pt idx="57736" formatCode="General">
                  <c:v>1.1891799999999999</c:v>
                </c:pt>
                <c:pt idx="57737" formatCode="General">
                  <c:v>1.1892100000000001</c:v>
                </c:pt>
                <c:pt idx="57738" formatCode="General">
                  <c:v>1.18923</c:v>
                </c:pt>
                <c:pt idx="57739" formatCode="General">
                  <c:v>1.1892400000000001</c:v>
                </c:pt>
                <c:pt idx="57740" formatCode="General">
                  <c:v>1.18927</c:v>
                </c:pt>
                <c:pt idx="57741" formatCode="General">
                  <c:v>1.18929</c:v>
                </c:pt>
                <c:pt idx="57742" formatCode="General">
                  <c:v>1.1893100000000001</c:v>
                </c:pt>
                <c:pt idx="57743" formatCode="General">
                  <c:v>1.18933</c:v>
                </c:pt>
                <c:pt idx="57744" formatCode="General">
                  <c:v>1.1893499999999999</c:v>
                </c:pt>
                <c:pt idx="57745" formatCode="General">
                  <c:v>1.18937</c:v>
                </c:pt>
                <c:pt idx="57746" formatCode="General">
                  <c:v>1.1894</c:v>
                </c:pt>
                <c:pt idx="57747" formatCode="General">
                  <c:v>1.1894100000000001</c:v>
                </c:pt>
                <c:pt idx="57748" formatCode="General">
                  <c:v>1.18943</c:v>
                </c:pt>
                <c:pt idx="57749" formatCode="General">
                  <c:v>1.18946</c:v>
                </c:pt>
                <c:pt idx="57750" formatCode="General">
                  <c:v>1.1894800000000001</c:v>
                </c:pt>
                <c:pt idx="57751" formatCode="General">
                  <c:v>1.1894899999999999</c:v>
                </c:pt>
                <c:pt idx="57752" formatCode="General">
                  <c:v>1.1895100000000001</c:v>
                </c:pt>
                <c:pt idx="57753" formatCode="General">
                  <c:v>1.18954</c:v>
                </c:pt>
                <c:pt idx="57754" formatCode="General">
                  <c:v>1.18956</c:v>
                </c:pt>
                <c:pt idx="57755" formatCode="General">
                  <c:v>1.18957</c:v>
                </c:pt>
                <c:pt idx="57756" formatCode="General">
                  <c:v>1.1896</c:v>
                </c:pt>
                <c:pt idx="57757" formatCode="General">
                  <c:v>1.1896199999999999</c:v>
                </c:pt>
                <c:pt idx="57758" formatCode="General">
                  <c:v>1.18964</c:v>
                </c:pt>
                <c:pt idx="57759" formatCode="General">
                  <c:v>1.1896599999999999</c:v>
                </c:pt>
                <c:pt idx="57760" formatCode="General">
                  <c:v>1.1896800000000001</c:v>
                </c:pt>
                <c:pt idx="57761" formatCode="General">
                  <c:v>1.1897</c:v>
                </c:pt>
                <c:pt idx="57762" formatCode="General">
                  <c:v>1.1897199999999999</c:v>
                </c:pt>
                <c:pt idx="57763" formatCode="General">
                  <c:v>1.18974</c:v>
                </c:pt>
                <c:pt idx="57764" formatCode="General">
                  <c:v>1.1897599999999999</c:v>
                </c:pt>
                <c:pt idx="57765" formatCode="General">
                  <c:v>1.1897899999999999</c:v>
                </c:pt>
                <c:pt idx="57766" formatCode="General">
                  <c:v>1.1898</c:v>
                </c:pt>
                <c:pt idx="57767" formatCode="General">
                  <c:v>1.1898199999999999</c:v>
                </c:pt>
                <c:pt idx="57768" formatCode="General">
                  <c:v>1.1898500000000001</c:v>
                </c:pt>
                <c:pt idx="57769" formatCode="General">
                  <c:v>1.18987</c:v>
                </c:pt>
                <c:pt idx="57770" formatCode="General">
                  <c:v>1.18988</c:v>
                </c:pt>
                <c:pt idx="57771" formatCode="General">
                  <c:v>1.18991</c:v>
                </c:pt>
                <c:pt idx="57772" formatCode="General">
                  <c:v>1.189929999999999</c:v>
                </c:pt>
                <c:pt idx="57773" formatCode="General">
                  <c:v>1.1899500000000001</c:v>
                </c:pt>
                <c:pt idx="57774" formatCode="General">
                  <c:v>1.18997</c:v>
                </c:pt>
                <c:pt idx="57775" formatCode="General">
                  <c:v>1.1899899999999999</c:v>
                </c:pt>
                <c:pt idx="57776" formatCode="General">
                  <c:v>1.1900100000000009</c:v>
                </c:pt>
                <c:pt idx="57777" formatCode="General">
                  <c:v>1.1900299999999999</c:v>
                </c:pt>
                <c:pt idx="57778" formatCode="General">
                  <c:v>1.1900500000000009</c:v>
                </c:pt>
                <c:pt idx="57779" formatCode="General">
                  <c:v>1.1900700000000008</c:v>
                </c:pt>
                <c:pt idx="57780" formatCode="General">
                  <c:v>1.1900900000000001</c:v>
                </c:pt>
                <c:pt idx="57781" formatCode="General">
                  <c:v>1.1901100000000009</c:v>
                </c:pt>
                <c:pt idx="57782" formatCode="General">
                  <c:v>1.1901299999999999</c:v>
                </c:pt>
                <c:pt idx="57783" formatCode="General">
                  <c:v>1.1901500000000009</c:v>
                </c:pt>
                <c:pt idx="57784" formatCode="General">
                  <c:v>1.1901700000000008</c:v>
                </c:pt>
                <c:pt idx="57785" formatCode="General">
                  <c:v>1.1901999999999999</c:v>
                </c:pt>
                <c:pt idx="57786" formatCode="General">
                  <c:v>1.1902100000000009</c:v>
                </c:pt>
                <c:pt idx="57787" formatCode="General">
                  <c:v>1.1902400000000009</c:v>
                </c:pt>
                <c:pt idx="57788" formatCode="General">
                  <c:v>1.1902600000000001</c:v>
                </c:pt>
                <c:pt idx="57789" formatCode="General">
                  <c:v>1.1902800000000009</c:v>
                </c:pt>
                <c:pt idx="57790" formatCode="General">
                  <c:v>1.1902900000000001</c:v>
                </c:pt>
                <c:pt idx="57791" formatCode="General">
                  <c:v>1.19032</c:v>
                </c:pt>
                <c:pt idx="57792" formatCode="General">
                  <c:v>1.1903400000000008</c:v>
                </c:pt>
                <c:pt idx="57793" formatCode="General">
                  <c:v>1.1903600000000001</c:v>
                </c:pt>
                <c:pt idx="57794" formatCode="General">
                  <c:v>1.1903800000000009</c:v>
                </c:pt>
                <c:pt idx="57795" formatCode="General">
                  <c:v>1.1903999999999999</c:v>
                </c:pt>
                <c:pt idx="57796" formatCode="General">
                  <c:v>1.19042</c:v>
                </c:pt>
                <c:pt idx="57797" formatCode="General">
                  <c:v>1.1904500000000009</c:v>
                </c:pt>
                <c:pt idx="57798" formatCode="General">
                  <c:v>1.1904600000000001</c:v>
                </c:pt>
                <c:pt idx="57799" formatCode="General">
                  <c:v>1.1904800000000009</c:v>
                </c:pt>
                <c:pt idx="57800" formatCode="General">
                  <c:v>1.1905100000000008</c:v>
                </c:pt>
                <c:pt idx="57801" formatCode="General">
                  <c:v>1.1905300000000001</c:v>
                </c:pt>
                <c:pt idx="57802" formatCode="General">
                  <c:v>1.1905399999999999</c:v>
                </c:pt>
                <c:pt idx="57803" formatCode="General">
                  <c:v>1.1905600000000001</c:v>
                </c:pt>
                <c:pt idx="57804" formatCode="General">
                  <c:v>1.19059</c:v>
                </c:pt>
                <c:pt idx="57805" formatCode="General">
                  <c:v>1.1906099999999999</c:v>
                </c:pt>
                <c:pt idx="57806" formatCode="General">
                  <c:v>1.19062</c:v>
                </c:pt>
                <c:pt idx="57807" formatCode="General">
                  <c:v>1.1906500000000009</c:v>
                </c:pt>
                <c:pt idx="57808" formatCode="General">
                  <c:v>1.1906699999999999</c:v>
                </c:pt>
                <c:pt idx="57809" formatCode="General">
                  <c:v>1.19069</c:v>
                </c:pt>
                <c:pt idx="57810" formatCode="General">
                  <c:v>1.1907099999999999</c:v>
                </c:pt>
                <c:pt idx="57811" formatCode="General">
                  <c:v>1.1907300000000001</c:v>
                </c:pt>
                <c:pt idx="57812" formatCode="General">
                  <c:v>1.1907500000000009</c:v>
                </c:pt>
                <c:pt idx="57813" formatCode="General">
                  <c:v>1.1907799999999999</c:v>
                </c:pt>
                <c:pt idx="57814" formatCode="General">
                  <c:v>1.19079</c:v>
                </c:pt>
                <c:pt idx="57815" formatCode="General">
                  <c:v>1.1908099999999999</c:v>
                </c:pt>
                <c:pt idx="57816" formatCode="General">
                  <c:v>1.1908300000000001</c:v>
                </c:pt>
                <c:pt idx="57817" formatCode="General">
                  <c:v>1.19086</c:v>
                </c:pt>
                <c:pt idx="57818" formatCode="General">
                  <c:v>1.1908700000000001</c:v>
                </c:pt>
                <c:pt idx="57819" formatCode="General">
                  <c:v>1.1909000000000001</c:v>
                </c:pt>
                <c:pt idx="57820" formatCode="General">
                  <c:v>1.19092</c:v>
                </c:pt>
                <c:pt idx="57821" formatCode="General">
                  <c:v>1.1909400000000001</c:v>
                </c:pt>
                <c:pt idx="57822" formatCode="General">
                  <c:v>1.19096</c:v>
                </c:pt>
                <c:pt idx="57823" formatCode="General">
                  <c:v>1.1909799999999999</c:v>
                </c:pt>
                <c:pt idx="57824" formatCode="General">
                  <c:v>1.1910000000000001</c:v>
                </c:pt>
                <c:pt idx="57825" formatCode="General">
                  <c:v>1.19102</c:v>
                </c:pt>
                <c:pt idx="57826" formatCode="General">
                  <c:v>1.1910400000000001</c:v>
                </c:pt>
                <c:pt idx="57827" formatCode="General">
                  <c:v>1.19106</c:v>
                </c:pt>
                <c:pt idx="57828" formatCode="General">
                  <c:v>1.1910799999999999</c:v>
                </c:pt>
                <c:pt idx="57829" formatCode="General">
                  <c:v>1.1911099999999999</c:v>
                </c:pt>
                <c:pt idx="57830" formatCode="General">
                  <c:v>1.19112</c:v>
                </c:pt>
                <c:pt idx="57831" formatCode="General">
                  <c:v>1.1911400000000001</c:v>
                </c:pt>
                <c:pt idx="57832" formatCode="General">
                  <c:v>1.19116</c:v>
                </c:pt>
                <c:pt idx="57833" formatCode="General">
                  <c:v>1.19119</c:v>
                </c:pt>
                <c:pt idx="57834" formatCode="General">
                  <c:v>1.1912</c:v>
                </c:pt>
                <c:pt idx="57835" formatCode="General">
                  <c:v>1.1912199999999999</c:v>
                </c:pt>
                <c:pt idx="57836" formatCode="General">
                  <c:v>1.1912499999999999</c:v>
                </c:pt>
                <c:pt idx="57837" formatCode="General">
                  <c:v>1.19126</c:v>
                </c:pt>
                <c:pt idx="57838" formatCode="General">
                  <c:v>1.19129</c:v>
                </c:pt>
                <c:pt idx="57839" formatCode="General">
                  <c:v>1.1913100000000001</c:v>
                </c:pt>
                <c:pt idx="57840" formatCode="General">
                  <c:v>1.19133</c:v>
                </c:pt>
                <c:pt idx="57841" formatCode="General">
                  <c:v>1.1913499999999999</c:v>
                </c:pt>
                <c:pt idx="57842" formatCode="General">
                  <c:v>1.19137</c:v>
                </c:pt>
                <c:pt idx="57843" formatCode="General">
                  <c:v>1.1913899999999999</c:v>
                </c:pt>
                <c:pt idx="57844" formatCode="General">
                  <c:v>1.1914100000000001</c:v>
                </c:pt>
                <c:pt idx="57845" formatCode="General">
                  <c:v>1.19143</c:v>
                </c:pt>
                <c:pt idx="57846" formatCode="General">
                  <c:v>1.1914499999999999</c:v>
                </c:pt>
                <c:pt idx="57847" formatCode="General">
                  <c:v>1.19147</c:v>
                </c:pt>
                <c:pt idx="57848" formatCode="General">
                  <c:v>1.1914899999999999</c:v>
                </c:pt>
                <c:pt idx="57849" formatCode="General">
                  <c:v>1.1915100000000001</c:v>
                </c:pt>
                <c:pt idx="57850" formatCode="General">
                  <c:v>1.19153</c:v>
                </c:pt>
                <c:pt idx="57851" formatCode="General">
                  <c:v>1.19156</c:v>
                </c:pt>
                <c:pt idx="57852" formatCode="General">
                  <c:v>1.1915800000000001</c:v>
                </c:pt>
                <c:pt idx="57853" formatCode="General">
                  <c:v>1.1915899999999999</c:v>
                </c:pt>
                <c:pt idx="57854" formatCode="General">
                  <c:v>1.1916100000000001</c:v>
                </c:pt>
                <c:pt idx="57855" formatCode="General">
                  <c:v>1.19164</c:v>
                </c:pt>
                <c:pt idx="57856" formatCode="General">
                  <c:v>1.1916599999999999</c:v>
                </c:pt>
                <c:pt idx="57857" formatCode="General">
                  <c:v>1.19167</c:v>
                </c:pt>
                <c:pt idx="57858" formatCode="General">
                  <c:v>1.1917</c:v>
                </c:pt>
                <c:pt idx="57859" formatCode="General">
                  <c:v>1.1917199999999999</c:v>
                </c:pt>
                <c:pt idx="57860" formatCode="General">
                  <c:v>1.19174</c:v>
                </c:pt>
                <c:pt idx="57861" formatCode="General">
                  <c:v>1.1917599999999999</c:v>
                </c:pt>
                <c:pt idx="57862" formatCode="General">
                  <c:v>1.1917800000000001</c:v>
                </c:pt>
                <c:pt idx="57863" formatCode="General">
                  <c:v>1.1918</c:v>
                </c:pt>
                <c:pt idx="57864" formatCode="General">
                  <c:v>1.1918299999999991</c:v>
                </c:pt>
                <c:pt idx="57865" formatCode="General">
                  <c:v>1.19184</c:v>
                </c:pt>
                <c:pt idx="57866" formatCode="General">
                  <c:v>1.1918599999999999</c:v>
                </c:pt>
                <c:pt idx="57867" formatCode="General">
                  <c:v>1.1918800000000001</c:v>
                </c:pt>
                <c:pt idx="57868" formatCode="General">
                  <c:v>1.19191</c:v>
                </c:pt>
                <c:pt idx="57869" formatCode="General">
                  <c:v>1.1919199999999999</c:v>
                </c:pt>
                <c:pt idx="57870" formatCode="General">
                  <c:v>1.19194</c:v>
                </c:pt>
                <c:pt idx="57871" formatCode="General">
                  <c:v>1.19197</c:v>
                </c:pt>
                <c:pt idx="57872" formatCode="General">
                  <c:v>1.1919899999999999</c:v>
                </c:pt>
                <c:pt idx="57873" formatCode="General">
                  <c:v>1.1920100000000009</c:v>
                </c:pt>
                <c:pt idx="57874" formatCode="General">
                  <c:v>1.1920299999999999</c:v>
                </c:pt>
                <c:pt idx="57875" formatCode="General">
                  <c:v>1.1920500000000009</c:v>
                </c:pt>
                <c:pt idx="57876" formatCode="General">
                  <c:v>1.1920700000000009</c:v>
                </c:pt>
                <c:pt idx="57877" formatCode="General">
                  <c:v>1.1920900000000001</c:v>
                </c:pt>
                <c:pt idx="57878" formatCode="General">
                  <c:v>1.1921100000000009</c:v>
                </c:pt>
                <c:pt idx="57879" formatCode="General">
                  <c:v>1.1921299999999999</c:v>
                </c:pt>
                <c:pt idx="57880" formatCode="General">
                  <c:v>1.1921600000000001</c:v>
                </c:pt>
                <c:pt idx="57881" formatCode="General">
                  <c:v>1.1921700000000008</c:v>
                </c:pt>
                <c:pt idx="57882" formatCode="General">
                  <c:v>1.1921900000000001</c:v>
                </c:pt>
                <c:pt idx="57883" formatCode="General">
                  <c:v>1.1922100000000009</c:v>
                </c:pt>
                <c:pt idx="57884" formatCode="General">
                  <c:v>1.1922400000000009</c:v>
                </c:pt>
                <c:pt idx="57885" formatCode="General">
                  <c:v>1.1922500000000009</c:v>
                </c:pt>
                <c:pt idx="57886" formatCode="General">
                  <c:v>1.1922800000000009</c:v>
                </c:pt>
                <c:pt idx="57887" formatCode="General">
                  <c:v>1.1922999999999999</c:v>
                </c:pt>
                <c:pt idx="57888" formatCode="General">
                  <c:v>1.19232</c:v>
                </c:pt>
                <c:pt idx="57889" formatCode="General">
                  <c:v>1.1923400000000008</c:v>
                </c:pt>
                <c:pt idx="57890" formatCode="General">
                  <c:v>1.1923600000000001</c:v>
                </c:pt>
                <c:pt idx="57891" formatCode="General">
                  <c:v>1.1923800000000009</c:v>
                </c:pt>
                <c:pt idx="57892" formatCode="General">
                  <c:v>1.1923999999999999</c:v>
                </c:pt>
                <c:pt idx="57893" formatCode="General">
                  <c:v>1.19242</c:v>
                </c:pt>
                <c:pt idx="57894" formatCode="General">
                  <c:v>1.1924399999999999</c:v>
                </c:pt>
                <c:pt idx="57895" formatCode="General">
                  <c:v>1.1924600000000001</c:v>
                </c:pt>
                <c:pt idx="57896" formatCode="General">
                  <c:v>1.1924800000000009</c:v>
                </c:pt>
                <c:pt idx="57897" formatCode="General">
                  <c:v>1.1924999999999999</c:v>
                </c:pt>
                <c:pt idx="57898" formatCode="General">
                  <c:v>1.19252</c:v>
                </c:pt>
                <c:pt idx="57899" formatCode="General">
                  <c:v>1.1925399999999999</c:v>
                </c:pt>
                <c:pt idx="57900" formatCode="General">
                  <c:v>1.1925600000000001</c:v>
                </c:pt>
                <c:pt idx="57901" formatCode="General">
                  <c:v>1.1925800000000009</c:v>
                </c:pt>
                <c:pt idx="57902" formatCode="General">
                  <c:v>1.1926099999999999</c:v>
                </c:pt>
                <c:pt idx="57903" formatCode="General">
                  <c:v>1.1926300000000001</c:v>
                </c:pt>
                <c:pt idx="57904" formatCode="General">
                  <c:v>1.1926399999999999</c:v>
                </c:pt>
                <c:pt idx="57905" formatCode="General">
                  <c:v>1.1926600000000001</c:v>
                </c:pt>
                <c:pt idx="57906" formatCode="General">
                  <c:v>1.19269</c:v>
                </c:pt>
                <c:pt idx="57907" formatCode="General">
                  <c:v>1.1927099999999999</c:v>
                </c:pt>
                <c:pt idx="57908" formatCode="General">
                  <c:v>1.19272</c:v>
                </c:pt>
                <c:pt idx="57909" formatCode="General">
                  <c:v>1.1927500000000009</c:v>
                </c:pt>
                <c:pt idx="57910" formatCode="General">
                  <c:v>1.1927700000000001</c:v>
                </c:pt>
                <c:pt idx="57911" formatCode="General">
                  <c:v>1.19279</c:v>
                </c:pt>
                <c:pt idx="57912" formatCode="General">
                  <c:v>1.1928099999999999</c:v>
                </c:pt>
                <c:pt idx="57913" formatCode="General">
                  <c:v>1.1928300000000001</c:v>
                </c:pt>
                <c:pt idx="57914" formatCode="General">
                  <c:v>1.1928500000000009</c:v>
                </c:pt>
                <c:pt idx="57915" formatCode="General">
                  <c:v>1.1928799999999999</c:v>
                </c:pt>
                <c:pt idx="57916" formatCode="General">
                  <c:v>1.19289</c:v>
                </c:pt>
                <c:pt idx="57917" formatCode="General">
                  <c:v>1.1929099999999999</c:v>
                </c:pt>
                <c:pt idx="57918" formatCode="General">
                  <c:v>1.19293</c:v>
                </c:pt>
                <c:pt idx="57919" formatCode="General">
                  <c:v>1.19296</c:v>
                </c:pt>
                <c:pt idx="57920" formatCode="General">
                  <c:v>1.1929700000000001</c:v>
                </c:pt>
                <c:pt idx="57921" formatCode="General">
                  <c:v>1.19299</c:v>
                </c:pt>
                <c:pt idx="57922" formatCode="General">
                  <c:v>1.19302</c:v>
                </c:pt>
                <c:pt idx="57923" formatCode="General">
                  <c:v>1.1930400000000001</c:v>
                </c:pt>
                <c:pt idx="57924" formatCode="General">
                  <c:v>1.19306</c:v>
                </c:pt>
                <c:pt idx="57925" formatCode="General">
                  <c:v>1.1930799999999999</c:v>
                </c:pt>
                <c:pt idx="57926" formatCode="General">
                  <c:v>1.1931</c:v>
                </c:pt>
                <c:pt idx="57927" formatCode="General">
                  <c:v>1.19312</c:v>
                </c:pt>
                <c:pt idx="57928" formatCode="General">
                  <c:v>1.1931400000000001</c:v>
                </c:pt>
                <c:pt idx="57929" formatCode="General">
                  <c:v>1.19316</c:v>
                </c:pt>
                <c:pt idx="57930" formatCode="General">
                  <c:v>1.1931799999999999</c:v>
                </c:pt>
                <c:pt idx="57931" formatCode="General">
                  <c:v>1.1932</c:v>
                </c:pt>
                <c:pt idx="57932" formatCode="General">
                  <c:v>1.1932199999999999</c:v>
                </c:pt>
                <c:pt idx="57933" formatCode="General">
                  <c:v>1.1932400000000001</c:v>
                </c:pt>
                <c:pt idx="57934" formatCode="General">
                  <c:v>1.1932700000000001</c:v>
                </c:pt>
                <c:pt idx="57935" formatCode="General">
                  <c:v>1.19329</c:v>
                </c:pt>
                <c:pt idx="57936" formatCode="General">
                  <c:v>1.1933</c:v>
                </c:pt>
                <c:pt idx="57937" formatCode="General">
                  <c:v>1.19333</c:v>
                </c:pt>
                <c:pt idx="57938" formatCode="General">
                  <c:v>1.1933499999999999</c:v>
                </c:pt>
                <c:pt idx="57939" formatCode="General">
                  <c:v>1.19337</c:v>
                </c:pt>
                <c:pt idx="57940" formatCode="General">
                  <c:v>1.19339</c:v>
                </c:pt>
                <c:pt idx="57941" formatCode="General">
                  <c:v>1.1934100000000001</c:v>
                </c:pt>
                <c:pt idx="57942" formatCode="General">
                  <c:v>1.19343</c:v>
                </c:pt>
                <c:pt idx="57943" formatCode="General">
                  <c:v>1.1934499999999999</c:v>
                </c:pt>
                <c:pt idx="57944" formatCode="General">
                  <c:v>1.19347</c:v>
                </c:pt>
                <c:pt idx="57945" formatCode="General">
                  <c:v>1.1934899999999999</c:v>
                </c:pt>
                <c:pt idx="57946" formatCode="General">
                  <c:v>1.1935100000000001</c:v>
                </c:pt>
                <c:pt idx="57947" formatCode="General">
                  <c:v>1.19353</c:v>
                </c:pt>
                <c:pt idx="57948" formatCode="General">
                  <c:v>1.1935500000000001</c:v>
                </c:pt>
                <c:pt idx="57949" formatCode="General">
                  <c:v>1.19357</c:v>
                </c:pt>
                <c:pt idx="57950" formatCode="General">
                  <c:v>1.1935899999999999</c:v>
                </c:pt>
                <c:pt idx="57951" formatCode="General">
                  <c:v>1.1936199999999999</c:v>
                </c:pt>
                <c:pt idx="57952" formatCode="General">
                  <c:v>1.19363</c:v>
                </c:pt>
                <c:pt idx="57953" formatCode="General">
                  <c:v>1.1936599999999999</c:v>
                </c:pt>
                <c:pt idx="57954" formatCode="General">
                  <c:v>1.1936800000000001</c:v>
                </c:pt>
                <c:pt idx="57955" formatCode="General">
                  <c:v>1.1937</c:v>
                </c:pt>
                <c:pt idx="57956" formatCode="General">
                  <c:v>1.19371</c:v>
                </c:pt>
                <c:pt idx="57957" formatCode="General">
                  <c:v>1.19374</c:v>
                </c:pt>
                <c:pt idx="57958" formatCode="General">
                  <c:v>1.1937599999999999</c:v>
                </c:pt>
                <c:pt idx="57959" formatCode="General">
                  <c:v>1.1937800000000001</c:v>
                </c:pt>
                <c:pt idx="57960" formatCode="General">
                  <c:v>1.1938</c:v>
                </c:pt>
                <c:pt idx="57961" formatCode="General">
                  <c:v>1.1938199999999999</c:v>
                </c:pt>
                <c:pt idx="57962" formatCode="General">
                  <c:v>1.19384</c:v>
                </c:pt>
                <c:pt idx="57963" formatCode="General">
                  <c:v>1.19387</c:v>
                </c:pt>
                <c:pt idx="57964" formatCode="General">
                  <c:v>1.1938800000000001</c:v>
                </c:pt>
                <c:pt idx="57965" formatCode="General">
                  <c:v>1.1939</c:v>
                </c:pt>
                <c:pt idx="57966" formatCode="General">
                  <c:v>1.193929999999999</c:v>
                </c:pt>
                <c:pt idx="57967" formatCode="General">
                  <c:v>1.1939500000000001</c:v>
                </c:pt>
                <c:pt idx="57968" formatCode="General">
                  <c:v>1.1939599999999999</c:v>
                </c:pt>
                <c:pt idx="57969" formatCode="General">
                  <c:v>1.19398</c:v>
                </c:pt>
                <c:pt idx="57970" formatCode="General">
                  <c:v>1.1940100000000009</c:v>
                </c:pt>
                <c:pt idx="57971" formatCode="General">
                  <c:v>1.1940200000000001</c:v>
                </c:pt>
                <c:pt idx="57972" formatCode="General">
                  <c:v>1.1940400000000009</c:v>
                </c:pt>
                <c:pt idx="57973" formatCode="General">
                  <c:v>1.1940700000000009</c:v>
                </c:pt>
                <c:pt idx="57974" formatCode="General">
                  <c:v>1.1940900000000001</c:v>
                </c:pt>
                <c:pt idx="57975" formatCode="General">
                  <c:v>1.1940999999999999</c:v>
                </c:pt>
                <c:pt idx="57976" formatCode="General">
                  <c:v>1.1941299999999999</c:v>
                </c:pt>
                <c:pt idx="57977" formatCode="General">
                  <c:v>1.1941500000000009</c:v>
                </c:pt>
                <c:pt idx="57978" formatCode="General">
                  <c:v>1.1941700000000008</c:v>
                </c:pt>
                <c:pt idx="57979" formatCode="General">
                  <c:v>1.1941900000000001</c:v>
                </c:pt>
                <c:pt idx="57980" formatCode="General">
                  <c:v>1.1942100000000009</c:v>
                </c:pt>
                <c:pt idx="57981" formatCode="General">
                  <c:v>1.1942299999999999</c:v>
                </c:pt>
                <c:pt idx="57982" formatCode="General">
                  <c:v>1.1942500000000009</c:v>
                </c:pt>
                <c:pt idx="57983" formatCode="General">
                  <c:v>1.1942699999999999</c:v>
                </c:pt>
                <c:pt idx="57984" formatCode="General">
                  <c:v>1.1942900000000001</c:v>
                </c:pt>
                <c:pt idx="57985" formatCode="General">
                  <c:v>1.19432</c:v>
                </c:pt>
                <c:pt idx="57986" formatCode="General">
                  <c:v>1.1943400000000008</c:v>
                </c:pt>
                <c:pt idx="57987" formatCode="General">
                  <c:v>1.1943500000000009</c:v>
                </c:pt>
                <c:pt idx="57988" formatCode="General">
                  <c:v>1.1943800000000009</c:v>
                </c:pt>
                <c:pt idx="57989" formatCode="General">
                  <c:v>1.1943999999999999</c:v>
                </c:pt>
                <c:pt idx="57990" formatCode="General">
                  <c:v>1.19442</c:v>
                </c:pt>
                <c:pt idx="57991" formatCode="General">
                  <c:v>1.1944399999999999</c:v>
                </c:pt>
                <c:pt idx="57992" formatCode="General">
                  <c:v>1.1944600000000001</c:v>
                </c:pt>
                <c:pt idx="57993" formatCode="General">
                  <c:v>1.1944800000000009</c:v>
                </c:pt>
                <c:pt idx="57994" formatCode="General">
                  <c:v>1.1944999999999999</c:v>
                </c:pt>
                <c:pt idx="57995" formatCode="General">
                  <c:v>1.19452</c:v>
                </c:pt>
                <c:pt idx="57996" formatCode="General">
                  <c:v>1.1945399999999999</c:v>
                </c:pt>
                <c:pt idx="57997" formatCode="General">
                  <c:v>1.1945600000000001</c:v>
                </c:pt>
                <c:pt idx="57998" formatCode="General">
                  <c:v>1.1945800000000009</c:v>
                </c:pt>
                <c:pt idx="57999" formatCode="General">
                  <c:v>1.1946000000000001</c:v>
                </c:pt>
                <c:pt idx="58000" formatCode="General">
                  <c:v>1.19462</c:v>
                </c:pt>
                <c:pt idx="58001" formatCode="General">
                  <c:v>1.1946399999999999</c:v>
                </c:pt>
                <c:pt idx="58002" formatCode="General">
                  <c:v>1.1946699999999999</c:v>
                </c:pt>
                <c:pt idx="58003" formatCode="General">
                  <c:v>1.1946800000000009</c:v>
                </c:pt>
                <c:pt idx="58004" formatCode="General">
                  <c:v>1.1947099999999999</c:v>
                </c:pt>
                <c:pt idx="58005" formatCode="General">
                  <c:v>1.1947300000000001</c:v>
                </c:pt>
                <c:pt idx="58006" formatCode="General">
                  <c:v>1.1947500000000009</c:v>
                </c:pt>
                <c:pt idx="58007" formatCode="General">
                  <c:v>1.1947700000000001</c:v>
                </c:pt>
                <c:pt idx="58008" formatCode="General">
                  <c:v>1.19479</c:v>
                </c:pt>
                <c:pt idx="58009" formatCode="General">
                  <c:v>1.1948099999999999</c:v>
                </c:pt>
                <c:pt idx="58010" formatCode="General">
                  <c:v>1.1948300000000001</c:v>
                </c:pt>
                <c:pt idx="58011" formatCode="General">
                  <c:v>1.1948500000000009</c:v>
                </c:pt>
                <c:pt idx="58012" formatCode="General">
                  <c:v>1.1948700000000001</c:v>
                </c:pt>
                <c:pt idx="58013" formatCode="General">
                  <c:v>1.19489</c:v>
                </c:pt>
                <c:pt idx="58014" formatCode="General">
                  <c:v>1.19492</c:v>
                </c:pt>
                <c:pt idx="58015" formatCode="General">
                  <c:v>1.19493</c:v>
                </c:pt>
                <c:pt idx="58016" formatCode="General">
                  <c:v>1.1949500000000008</c:v>
                </c:pt>
                <c:pt idx="58017" formatCode="General">
                  <c:v>1.1949799999999999</c:v>
                </c:pt>
                <c:pt idx="58018" formatCode="General">
                  <c:v>1.1950000000000001</c:v>
                </c:pt>
                <c:pt idx="58019" formatCode="General">
                  <c:v>1.1950099999999999</c:v>
                </c:pt>
                <c:pt idx="58020" formatCode="General">
                  <c:v>1.19503</c:v>
                </c:pt>
                <c:pt idx="58021" formatCode="General">
                  <c:v>1.19506</c:v>
                </c:pt>
                <c:pt idx="58022" formatCode="General">
                  <c:v>1.1950799999999999</c:v>
                </c:pt>
                <c:pt idx="58023" formatCode="General">
                  <c:v>1.19509</c:v>
                </c:pt>
                <c:pt idx="58024" formatCode="General">
                  <c:v>1.19512</c:v>
                </c:pt>
                <c:pt idx="58025" formatCode="General">
                  <c:v>1.1951400000000001</c:v>
                </c:pt>
                <c:pt idx="58026" formatCode="General">
                  <c:v>1.19516</c:v>
                </c:pt>
                <c:pt idx="58027" formatCode="General">
                  <c:v>1.1951799999999999</c:v>
                </c:pt>
                <c:pt idx="58028" formatCode="General">
                  <c:v>1.1952</c:v>
                </c:pt>
                <c:pt idx="58029" formatCode="General">
                  <c:v>1.1952199999999999</c:v>
                </c:pt>
                <c:pt idx="58030" formatCode="General">
                  <c:v>1.1952499999999999</c:v>
                </c:pt>
                <c:pt idx="58031" formatCode="General">
                  <c:v>1.19526</c:v>
                </c:pt>
                <c:pt idx="58032" formatCode="General">
                  <c:v>1.1952799999999999</c:v>
                </c:pt>
                <c:pt idx="58033" formatCode="General">
                  <c:v>1.1953</c:v>
                </c:pt>
                <c:pt idx="58034" formatCode="General">
                  <c:v>1.1953199999999999</c:v>
                </c:pt>
                <c:pt idx="58035" formatCode="General">
                  <c:v>1.1953400000000001</c:v>
                </c:pt>
                <c:pt idx="58036" formatCode="General">
                  <c:v>1.19537</c:v>
                </c:pt>
                <c:pt idx="58037" formatCode="General">
                  <c:v>1.19539</c:v>
                </c:pt>
                <c:pt idx="58038" formatCode="General">
                  <c:v>1.1954</c:v>
                </c:pt>
                <c:pt idx="58039" formatCode="General">
                  <c:v>1.19543</c:v>
                </c:pt>
                <c:pt idx="58040" formatCode="General">
                  <c:v>1.1954499999999999</c:v>
                </c:pt>
                <c:pt idx="58041" formatCode="General">
                  <c:v>1.19547</c:v>
                </c:pt>
                <c:pt idx="58042" formatCode="General">
                  <c:v>1.1954800000000001</c:v>
                </c:pt>
                <c:pt idx="58043" formatCode="General">
                  <c:v>1.1955100000000001</c:v>
                </c:pt>
                <c:pt idx="58044" formatCode="General">
                  <c:v>1.19553</c:v>
                </c:pt>
                <c:pt idx="58045" formatCode="General">
                  <c:v>1.1955499999999999</c:v>
                </c:pt>
                <c:pt idx="58046" formatCode="General">
                  <c:v>1.19557</c:v>
                </c:pt>
                <c:pt idx="58047" formatCode="General">
                  <c:v>1.1955899999999999</c:v>
                </c:pt>
                <c:pt idx="58048" formatCode="General">
                  <c:v>1.1956100000000001</c:v>
                </c:pt>
                <c:pt idx="58049" formatCode="General">
                  <c:v>1.19563</c:v>
                </c:pt>
                <c:pt idx="58050" formatCode="General">
                  <c:v>1.1956500000000001</c:v>
                </c:pt>
                <c:pt idx="58051" formatCode="General">
                  <c:v>1.19567</c:v>
                </c:pt>
                <c:pt idx="58052" formatCode="General">
                  <c:v>1.1957</c:v>
                </c:pt>
                <c:pt idx="58053" formatCode="General">
                  <c:v>1.1957199999999999</c:v>
                </c:pt>
                <c:pt idx="58054" formatCode="General">
                  <c:v>1.19573</c:v>
                </c:pt>
                <c:pt idx="58055" formatCode="General">
                  <c:v>1.1957599999999999</c:v>
                </c:pt>
                <c:pt idx="58056" formatCode="General">
                  <c:v>1.1957800000000001</c:v>
                </c:pt>
                <c:pt idx="58057" formatCode="General">
                  <c:v>1.1958</c:v>
                </c:pt>
                <c:pt idx="58058" formatCode="General">
                  <c:v>1.1958199999999999</c:v>
                </c:pt>
                <c:pt idx="58059" formatCode="General">
                  <c:v>1.19584</c:v>
                </c:pt>
                <c:pt idx="58060" formatCode="General">
                  <c:v>1.1958599999999999</c:v>
                </c:pt>
                <c:pt idx="58061" formatCode="General">
                  <c:v>1.1958800000000001</c:v>
                </c:pt>
                <c:pt idx="58062" formatCode="General">
                  <c:v>1.1959</c:v>
                </c:pt>
                <c:pt idx="58063" formatCode="General">
                  <c:v>1.1959199999999999</c:v>
                </c:pt>
                <c:pt idx="58064" formatCode="General">
                  <c:v>1.19594</c:v>
                </c:pt>
                <c:pt idx="58065" formatCode="General">
                  <c:v>1.1959599999999999</c:v>
                </c:pt>
                <c:pt idx="58066" formatCode="General">
                  <c:v>1.19598</c:v>
                </c:pt>
                <c:pt idx="58067" formatCode="General">
                  <c:v>1.1960000000000008</c:v>
                </c:pt>
                <c:pt idx="58068" formatCode="General">
                  <c:v>1.1960299999999999</c:v>
                </c:pt>
                <c:pt idx="58069" formatCode="General">
                  <c:v>1.1960500000000009</c:v>
                </c:pt>
                <c:pt idx="58070" formatCode="General">
                  <c:v>1.1960600000000001</c:v>
                </c:pt>
                <c:pt idx="58071" formatCode="General">
                  <c:v>1.1960800000000009</c:v>
                </c:pt>
                <c:pt idx="58072" formatCode="General">
                  <c:v>1.1961100000000009</c:v>
                </c:pt>
                <c:pt idx="58073" formatCode="General">
                  <c:v>1.1961299999999999</c:v>
                </c:pt>
                <c:pt idx="58074" formatCode="General">
                  <c:v>1.1961400000000009</c:v>
                </c:pt>
                <c:pt idx="58075" formatCode="General">
                  <c:v>1.1961700000000008</c:v>
                </c:pt>
                <c:pt idx="58076" formatCode="General">
                  <c:v>1.1961900000000001</c:v>
                </c:pt>
                <c:pt idx="58077" formatCode="General">
                  <c:v>1.1962100000000009</c:v>
                </c:pt>
                <c:pt idx="58078" formatCode="General">
                  <c:v>1.1962299999999999</c:v>
                </c:pt>
                <c:pt idx="58079" formatCode="General">
                  <c:v>1.1962500000000009</c:v>
                </c:pt>
                <c:pt idx="58080" formatCode="General">
                  <c:v>1.1962699999999999</c:v>
                </c:pt>
                <c:pt idx="58081" formatCode="General">
                  <c:v>1.1962999999999999</c:v>
                </c:pt>
                <c:pt idx="58082" formatCode="General">
                  <c:v>1.1963100000000009</c:v>
                </c:pt>
                <c:pt idx="58083" formatCode="General">
                  <c:v>1.1963299999999999</c:v>
                </c:pt>
                <c:pt idx="58084" formatCode="General">
                  <c:v>1.1963500000000009</c:v>
                </c:pt>
                <c:pt idx="58085" formatCode="General">
                  <c:v>1.1963800000000009</c:v>
                </c:pt>
                <c:pt idx="58086" formatCode="General">
                  <c:v>1.1963900000000001</c:v>
                </c:pt>
                <c:pt idx="58087" formatCode="General">
                  <c:v>1.1964100000000009</c:v>
                </c:pt>
                <c:pt idx="58088" formatCode="General">
                  <c:v>1.1964399999999999</c:v>
                </c:pt>
                <c:pt idx="58089" formatCode="General">
                  <c:v>1.1964600000000001</c:v>
                </c:pt>
                <c:pt idx="58090" formatCode="General">
                  <c:v>1.1964800000000009</c:v>
                </c:pt>
                <c:pt idx="58091" formatCode="General">
                  <c:v>1.1964999999999999</c:v>
                </c:pt>
                <c:pt idx="58092" formatCode="General">
                  <c:v>1.19652</c:v>
                </c:pt>
                <c:pt idx="58093" formatCode="General">
                  <c:v>1.1965399999999999</c:v>
                </c:pt>
                <c:pt idx="58094" formatCode="General">
                  <c:v>1.1965600000000001</c:v>
                </c:pt>
                <c:pt idx="58095" formatCode="General">
                  <c:v>1.1965800000000009</c:v>
                </c:pt>
                <c:pt idx="58096" formatCode="General">
                  <c:v>1.1966000000000001</c:v>
                </c:pt>
                <c:pt idx="58097" formatCode="General">
                  <c:v>1.19662</c:v>
                </c:pt>
                <c:pt idx="58098" formatCode="General">
                  <c:v>1.1966399999999999</c:v>
                </c:pt>
                <c:pt idx="58099" formatCode="General">
                  <c:v>1.1966600000000001</c:v>
                </c:pt>
                <c:pt idx="58100" formatCode="General">
                  <c:v>1.1966800000000009</c:v>
                </c:pt>
                <c:pt idx="58101" formatCode="General">
                  <c:v>1.1967099999999999</c:v>
                </c:pt>
                <c:pt idx="58102" formatCode="General">
                  <c:v>1.19672</c:v>
                </c:pt>
                <c:pt idx="58103" formatCode="General">
                  <c:v>1.1967500000000009</c:v>
                </c:pt>
                <c:pt idx="58104" formatCode="General">
                  <c:v>1.1967699999999999</c:v>
                </c:pt>
                <c:pt idx="58105" formatCode="General">
                  <c:v>1.1967800000000008</c:v>
                </c:pt>
                <c:pt idx="58106" formatCode="General">
                  <c:v>1.1968099999999999</c:v>
                </c:pt>
                <c:pt idx="58107" formatCode="General">
                  <c:v>1.1968300000000001</c:v>
                </c:pt>
                <c:pt idx="58108" formatCode="General">
                  <c:v>1.1968500000000009</c:v>
                </c:pt>
                <c:pt idx="58109" formatCode="General">
                  <c:v>1.19686</c:v>
                </c:pt>
                <c:pt idx="58110" formatCode="General">
                  <c:v>1.19689</c:v>
                </c:pt>
                <c:pt idx="58111" formatCode="General">
                  <c:v>1.1969099999999999</c:v>
                </c:pt>
                <c:pt idx="58112" formatCode="General">
                  <c:v>1.19693</c:v>
                </c:pt>
                <c:pt idx="58113" formatCode="General">
                  <c:v>1.1969500000000008</c:v>
                </c:pt>
                <c:pt idx="58114" formatCode="General">
                  <c:v>1.1969700000000001</c:v>
                </c:pt>
                <c:pt idx="58115" formatCode="General">
                  <c:v>1.19699</c:v>
                </c:pt>
                <c:pt idx="58116" formatCode="General">
                  <c:v>1.1970099999999999</c:v>
                </c:pt>
                <c:pt idx="58117" formatCode="General">
                  <c:v>1.19703</c:v>
                </c:pt>
                <c:pt idx="58118" formatCode="General">
                  <c:v>1.1970499999999999</c:v>
                </c:pt>
                <c:pt idx="58119" formatCode="General">
                  <c:v>1.1970799999999999</c:v>
                </c:pt>
                <c:pt idx="58120" formatCode="General">
                  <c:v>1.1971000000000001</c:v>
                </c:pt>
                <c:pt idx="58121" formatCode="General">
                  <c:v>1.1971099999999999</c:v>
                </c:pt>
                <c:pt idx="58122" formatCode="General">
                  <c:v>1.19713</c:v>
                </c:pt>
                <c:pt idx="58123" formatCode="General">
                  <c:v>1.19716</c:v>
                </c:pt>
                <c:pt idx="58124" formatCode="General">
                  <c:v>1.1971799999999999</c:v>
                </c:pt>
                <c:pt idx="58125" formatCode="General">
                  <c:v>1.1972</c:v>
                </c:pt>
                <c:pt idx="58126" formatCode="General">
                  <c:v>1.19722</c:v>
                </c:pt>
                <c:pt idx="58127" formatCode="General">
                  <c:v>1.1972400000000001</c:v>
                </c:pt>
                <c:pt idx="58128" formatCode="General">
                  <c:v>1.19726</c:v>
                </c:pt>
                <c:pt idx="58129" formatCode="General">
                  <c:v>1.1972799999999999</c:v>
                </c:pt>
                <c:pt idx="58130" formatCode="General">
                  <c:v>1.1973</c:v>
                </c:pt>
                <c:pt idx="58131" formatCode="General">
                  <c:v>1.1973199999999999</c:v>
                </c:pt>
                <c:pt idx="58132" formatCode="General">
                  <c:v>1.1973499999999999</c:v>
                </c:pt>
                <c:pt idx="58133" formatCode="General">
                  <c:v>1.19736</c:v>
                </c:pt>
                <c:pt idx="58134" formatCode="General">
                  <c:v>1.1973800000000001</c:v>
                </c:pt>
                <c:pt idx="58135" formatCode="General">
                  <c:v>1.1974</c:v>
                </c:pt>
                <c:pt idx="58136" formatCode="General">
                  <c:v>1.19743</c:v>
                </c:pt>
                <c:pt idx="58137" formatCode="General">
                  <c:v>1.1974400000000001</c:v>
                </c:pt>
                <c:pt idx="58138" formatCode="General">
                  <c:v>1.19746</c:v>
                </c:pt>
                <c:pt idx="58139" formatCode="General">
                  <c:v>1.1974899999999999</c:v>
                </c:pt>
                <c:pt idx="58140" formatCode="General">
                  <c:v>1.1975100000000001</c:v>
                </c:pt>
                <c:pt idx="58141" formatCode="General">
                  <c:v>1.19753</c:v>
                </c:pt>
                <c:pt idx="58142" formatCode="General">
                  <c:v>1.1975499999999999</c:v>
                </c:pt>
                <c:pt idx="58143" formatCode="General">
                  <c:v>1.19757</c:v>
                </c:pt>
                <c:pt idx="58144" formatCode="General">
                  <c:v>1.1975899999999999</c:v>
                </c:pt>
                <c:pt idx="58145" formatCode="General">
                  <c:v>1.1976100000000001</c:v>
                </c:pt>
                <c:pt idx="58146" formatCode="General">
                  <c:v>1.19763</c:v>
                </c:pt>
                <c:pt idx="58147" formatCode="General">
                  <c:v>1.1976500000000001</c:v>
                </c:pt>
                <c:pt idx="58148" formatCode="General">
                  <c:v>1.19767</c:v>
                </c:pt>
                <c:pt idx="58149" formatCode="General">
                  <c:v>1.1976899999999999</c:v>
                </c:pt>
                <c:pt idx="58150" formatCode="General">
                  <c:v>1.1977100000000001</c:v>
                </c:pt>
                <c:pt idx="58151" formatCode="General">
                  <c:v>1.19774</c:v>
                </c:pt>
                <c:pt idx="58152" formatCode="General">
                  <c:v>1.1977599999999999</c:v>
                </c:pt>
                <c:pt idx="58153" formatCode="General">
                  <c:v>1.19777</c:v>
                </c:pt>
                <c:pt idx="58154" formatCode="General">
                  <c:v>1.1978</c:v>
                </c:pt>
                <c:pt idx="58155" formatCode="General">
                  <c:v>1.1978199999999999</c:v>
                </c:pt>
                <c:pt idx="58156" formatCode="General">
                  <c:v>1.19784</c:v>
                </c:pt>
                <c:pt idx="58157" formatCode="General">
                  <c:v>1.1978500000000001</c:v>
                </c:pt>
                <c:pt idx="58158" formatCode="General">
                  <c:v>1.1978800000000001</c:v>
                </c:pt>
                <c:pt idx="58159" formatCode="General">
                  <c:v>1.1979</c:v>
                </c:pt>
                <c:pt idx="58160" formatCode="General">
                  <c:v>1.1979199999999999</c:v>
                </c:pt>
                <c:pt idx="58161" formatCode="General">
                  <c:v>1.19794</c:v>
                </c:pt>
                <c:pt idx="58162" formatCode="General">
                  <c:v>1.1979599999999999</c:v>
                </c:pt>
                <c:pt idx="58163" formatCode="General">
                  <c:v>1.19798</c:v>
                </c:pt>
                <c:pt idx="58164" formatCode="General">
                  <c:v>1.1980000000000008</c:v>
                </c:pt>
                <c:pt idx="58165" formatCode="General">
                  <c:v>1.1980200000000001</c:v>
                </c:pt>
                <c:pt idx="58166" formatCode="General">
                  <c:v>1.1980400000000009</c:v>
                </c:pt>
                <c:pt idx="58167" formatCode="General">
                  <c:v>1.1980600000000001</c:v>
                </c:pt>
                <c:pt idx="58168" formatCode="General">
                  <c:v>1.1980800000000009</c:v>
                </c:pt>
                <c:pt idx="58169" formatCode="General">
                  <c:v>1.1980999999999999</c:v>
                </c:pt>
                <c:pt idx="58170" formatCode="General">
                  <c:v>1.1981299999999999</c:v>
                </c:pt>
                <c:pt idx="58171" formatCode="General">
                  <c:v>1.1981500000000009</c:v>
                </c:pt>
                <c:pt idx="58172" formatCode="General">
                  <c:v>1.1981600000000001</c:v>
                </c:pt>
                <c:pt idx="58173" formatCode="General">
                  <c:v>1.1981800000000009</c:v>
                </c:pt>
                <c:pt idx="58174" formatCode="General">
                  <c:v>1.1982100000000009</c:v>
                </c:pt>
                <c:pt idx="58175" formatCode="General">
                  <c:v>1.1982299999999999</c:v>
                </c:pt>
                <c:pt idx="58176" formatCode="General">
                  <c:v>1.1982500000000009</c:v>
                </c:pt>
                <c:pt idx="58177" formatCode="General">
                  <c:v>1.1982699999999999</c:v>
                </c:pt>
                <c:pt idx="58178" formatCode="General">
                  <c:v>1.1982900000000001</c:v>
                </c:pt>
                <c:pt idx="58179" formatCode="General">
                  <c:v>1.1983100000000009</c:v>
                </c:pt>
                <c:pt idx="58180" formatCode="General">
                  <c:v>1.1983299999999999</c:v>
                </c:pt>
                <c:pt idx="58181" formatCode="General">
                  <c:v>1.1983500000000009</c:v>
                </c:pt>
                <c:pt idx="58182" formatCode="General">
                  <c:v>1.1983699999999999</c:v>
                </c:pt>
                <c:pt idx="58183" formatCode="General">
                  <c:v>1.1983999999999999</c:v>
                </c:pt>
                <c:pt idx="58184" formatCode="General">
                  <c:v>1.1984100000000009</c:v>
                </c:pt>
                <c:pt idx="58185" formatCode="General">
                  <c:v>1.1984300000000001</c:v>
                </c:pt>
                <c:pt idx="58186" formatCode="General">
                  <c:v>1.1984500000000009</c:v>
                </c:pt>
                <c:pt idx="58187" formatCode="General">
                  <c:v>1.1984800000000009</c:v>
                </c:pt>
                <c:pt idx="58188" formatCode="General">
                  <c:v>1.1984900000000001</c:v>
                </c:pt>
                <c:pt idx="58189" formatCode="General">
                  <c:v>1.1985100000000009</c:v>
                </c:pt>
                <c:pt idx="58190" formatCode="General">
                  <c:v>1.1985399999999999</c:v>
                </c:pt>
                <c:pt idx="58191" formatCode="General">
                  <c:v>1.1985600000000001</c:v>
                </c:pt>
                <c:pt idx="58192" formatCode="General">
                  <c:v>1.1985699999999999</c:v>
                </c:pt>
                <c:pt idx="58193" formatCode="General">
                  <c:v>1.1986000000000001</c:v>
                </c:pt>
                <c:pt idx="58194" formatCode="General">
                  <c:v>1.19862</c:v>
                </c:pt>
                <c:pt idx="58195" formatCode="General">
                  <c:v>1.1986399999999999</c:v>
                </c:pt>
                <c:pt idx="58196" formatCode="General">
                  <c:v>1.1986600000000001</c:v>
                </c:pt>
                <c:pt idx="58197" formatCode="General">
                  <c:v>1.1986800000000009</c:v>
                </c:pt>
                <c:pt idx="58198" formatCode="General">
                  <c:v>1.1987000000000001</c:v>
                </c:pt>
                <c:pt idx="58199" formatCode="General">
                  <c:v>1.19872</c:v>
                </c:pt>
                <c:pt idx="58200" formatCode="General">
                  <c:v>1.1987399999999999</c:v>
                </c:pt>
                <c:pt idx="58201" formatCode="General">
                  <c:v>1.19876</c:v>
                </c:pt>
                <c:pt idx="58202" formatCode="General">
                  <c:v>1.19879</c:v>
                </c:pt>
                <c:pt idx="58203" formatCode="General">
                  <c:v>1.1988099999999999</c:v>
                </c:pt>
                <c:pt idx="58204" formatCode="General">
                  <c:v>1.19882</c:v>
                </c:pt>
                <c:pt idx="58205" formatCode="General">
                  <c:v>1.1988500000000009</c:v>
                </c:pt>
                <c:pt idx="58206" formatCode="General">
                  <c:v>1.1988700000000001</c:v>
                </c:pt>
                <c:pt idx="58207" formatCode="General">
                  <c:v>1.19889</c:v>
                </c:pt>
                <c:pt idx="58208" formatCode="General">
                  <c:v>1.1989000000000001</c:v>
                </c:pt>
                <c:pt idx="58209" formatCode="General">
                  <c:v>1.1989300000000001</c:v>
                </c:pt>
                <c:pt idx="58210" formatCode="General">
                  <c:v>1.1989500000000008</c:v>
                </c:pt>
                <c:pt idx="58211" formatCode="General">
                  <c:v>1.1989700000000001</c:v>
                </c:pt>
                <c:pt idx="58212" formatCode="General">
                  <c:v>1.19899</c:v>
                </c:pt>
                <c:pt idx="58213" formatCode="General">
                  <c:v>1.1990099999999999</c:v>
                </c:pt>
                <c:pt idx="58214" formatCode="General">
                  <c:v>1.19903</c:v>
                </c:pt>
                <c:pt idx="58215" formatCode="General">
                  <c:v>1.1990499999999999</c:v>
                </c:pt>
                <c:pt idx="58216" formatCode="General">
                  <c:v>1.1990700000000001</c:v>
                </c:pt>
                <c:pt idx="58217" formatCode="General">
                  <c:v>1.19909</c:v>
                </c:pt>
                <c:pt idx="58218" formatCode="General">
                  <c:v>1.19912</c:v>
                </c:pt>
                <c:pt idx="58219" formatCode="General">
                  <c:v>1.1991400000000001</c:v>
                </c:pt>
                <c:pt idx="58220" formatCode="General">
                  <c:v>1.1991499999999999</c:v>
                </c:pt>
                <c:pt idx="58221" formatCode="General">
                  <c:v>1.1991799999999999</c:v>
                </c:pt>
                <c:pt idx="58222" formatCode="General">
                  <c:v>1.1992</c:v>
                </c:pt>
                <c:pt idx="58223" formatCode="General">
                  <c:v>1.19922</c:v>
                </c:pt>
                <c:pt idx="58224" formatCode="General">
                  <c:v>1.1992400000000001</c:v>
                </c:pt>
                <c:pt idx="58225" formatCode="General">
                  <c:v>1.19926</c:v>
                </c:pt>
                <c:pt idx="58226" formatCode="General">
                  <c:v>1.1992799999999999</c:v>
                </c:pt>
                <c:pt idx="58227" formatCode="General">
                  <c:v>1.1993</c:v>
                </c:pt>
                <c:pt idx="58228" formatCode="General">
                  <c:v>1.1993199999999999</c:v>
                </c:pt>
                <c:pt idx="58229" formatCode="General">
                  <c:v>1.1993400000000001</c:v>
                </c:pt>
                <c:pt idx="58230" formatCode="General">
                  <c:v>1.19936</c:v>
                </c:pt>
                <c:pt idx="58231" formatCode="General">
                  <c:v>1.19939</c:v>
                </c:pt>
                <c:pt idx="58232" formatCode="General">
                  <c:v>1.1994</c:v>
                </c:pt>
                <c:pt idx="58233" formatCode="General">
                  <c:v>1.1994199999999999</c:v>
                </c:pt>
                <c:pt idx="58234" formatCode="General">
                  <c:v>1.1994499999999999</c:v>
                </c:pt>
                <c:pt idx="58235" formatCode="General">
                  <c:v>1.19946</c:v>
                </c:pt>
                <c:pt idx="58236" formatCode="General">
                  <c:v>1.1994800000000001</c:v>
                </c:pt>
                <c:pt idx="58237" formatCode="General">
                  <c:v>1.1995</c:v>
                </c:pt>
                <c:pt idx="58238" formatCode="General">
                  <c:v>1.19953</c:v>
                </c:pt>
                <c:pt idx="58239" formatCode="General">
                  <c:v>1.1995400000000001</c:v>
                </c:pt>
                <c:pt idx="58240" formatCode="General">
                  <c:v>1.19956</c:v>
                </c:pt>
                <c:pt idx="58241" formatCode="General">
                  <c:v>1.1995899999999999</c:v>
                </c:pt>
                <c:pt idx="58242" formatCode="General">
                  <c:v>1.1996100000000001</c:v>
                </c:pt>
                <c:pt idx="58243" formatCode="General">
                  <c:v>1.19963</c:v>
                </c:pt>
                <c:pt idx="58244" formatCode="General">
                  <c:v>1.1996500000000001</c:v>
                </c:pt>
                <c:pt idx="58245" formatCode="General">
                  <c:v>1.19967</c:v>
                </c:pt>
                <c:pt idx="58246" formatCode="General">
                  <c:v>1.1996899999999999</c:v>
                </c:pt>
                <c:pt idx="58247" formatCode="General">
                  <c:v>1.1997100000000001</c:v>
                </c:pt>
                <c:pt idx="58248" formatCode="General">
                  <c:v>1.19973</c:v>
                </c:pt>
                <c:pt idx="58249" formatCode="General">
                  <c:v>1.1997500000000001</c:v>
                </c:pt>
                <c:pt idx="58250" formatCode="General">
                  <c:v>1.19977</c:v>
                </c:pt>
                <c:pt idx="58251" formatCode="General">
                  <c:v>1.1997899999999999</c:v>
                </c:pt>
                <c:pt idx="58252" formatCode="General">
                  <c:v>1.19981</c:v>
                </c:pt>
                <c:pt idx="58253" formatCode="General">
                  <c:v>1.19984</c:v>
                </c:pt>
                <c:pt idx="58254" formatCode="General">
                  <c:v>1.1998599999999999</c:v>
                </c:pt>
                <c:pt idx="58255" formatCode="General">
                  <c:v>1.19987</c:v>
                </c:pt>
                <c:pt idx="58256" formatCode="General">
                  <c:v>1.1999</c:v>
                </c:pt>
                <c:pt idx="58257" formatCode="General">
                  <c:v>1.1999199999999999</c:v>
                </c:pt>
                <c:pt idx="58258" formatCode="General">
                  <c:v>1.19994</c:v>
                </c:pt>
                <c:pt idx="58259" formatCode="General">
                  <c:v>1.1999500000000001</c:v>
                </c:pt>
                <c:pt idx="58260" formatCode="General">
                  <c:v>1.19998</c:v>
                </c:pt>
                <c:pt idx="58261" formatCode="General">
                  <c:v>1.2</c:v>
                </c:pt>
                <c:pt idx="58262" formatCode="General">
                  <c:v>1.2000199999999999</c:v>
                </c:pt>
                <c:pt idx="58263" formatCode="General">
                  <c:v>1.20004</c:v>
                </c:pt>
                <c:pt idx="58264" formatCode="General">
                  <c:v>1.2000599999999999</c:v>
                </c:pt>
                <c:pt idx="58265" formatCode="General">
                  <c:v>1.20008</c:v>
                </c:pt>
                <c:pt idx="58266" formatCode="General">
                  <c:v>1.2000999999999991</c:v>
                </c:pt>
                <c:pt idx="58267" formatCode="General">
                  <c:v>1.2001199999999999</c:v>
                </c:pt>
                <c:pt idx="58268" formatCode="General">
                  <c:v>1.20014</c:v>
                </c:pt>
                <c:pt idx="58269" formatCode="General">
                  <c:v>1.20017</c:v>
                </c:pt>
                <c:pt idx="58270" formatCode="General">
                  <c:v>1.2001899999999999</c:v>
                </c:pt>
                <c:pt idx="58271" formatCode="General">
                  <c:v>1.200199999999999</c:v>
                </c:pt>
                <c:pt idx="58272" formatCode="General">
                  <c:v>1.2002199999999998</c:v>
                </c:pt>
                <c:pt idx="58273" formatCode="General">
                  <c:v>1.20025</c:v>
                </c:pt>
                <c:pt idx="58274" formatCode="General">
                  <c:v>1.2002699999999991</c:v>
                </c:pt>
                <c:pt idx="58275" formatCode="General">
                  <c:v>1.2002899999999999</c:v>
                </c:pt>
                <c:pt idx="58276" formatCode="General">
                  <c:v>1.20031</c:v>
                </c:pt>
                <c:pt idx="58277" formatCode="General">
                  <c:v>1.200329999999999</c:v>
                </c:pt>
                <c:pt idx="58278" formatCode="General">
                  <c:v>1.20035</c:v>
                </c:pt>
                <c:pt idx="58279" formatCode="General">
                  <c:v>1.200369999999999</c:v>
                </c:pt>
                <c:pt idx="58280" formatCode="General">
                  <c:v>1.2003899999999998</c:v>
                </c:pt>
                <c:pt idx="58281" formatCode="General">
                  <c:v>1.20041</c:v>
                </c:pt>
                <c:pt idx="58282" formatCode="General">
                  <c:v>1.20044</c:v>
                </c:pt>
                <c:pt idx="58283" formatCode="General">
                  <c:v>1.20045</c:v>
                </c:pt>
                <c:pt idx="58284" formatCode="General">
                  <c:v>1.200469999999999</c:v>
                </c:pt>
                <c:pt idx="58285" formatCode="General">
                  <c:v>1.200499999999999</c:v>
                </c:pt>
                <c:pt idx="58286" formatCode="General">
                  <c:v>1.2005199999999998</c:v>
                </c:pt>
                <c:pt idx="58287" formatCode="General">
                  <c:v>1.2005299999999992</c:v>
                </c:pt>
                <c:pt idx="58288" formatCode="General">
                  <c:v>1.20055</c:v>
                </c:pt>
                <c:pt idx="58289" formatCode="General">
                  <c:v>1.20058</c:v>
                </c:pt>
                <c:pt idx="58290" formatCode="General">
                  <c:v>1.200599999999999</c:v>
                </c:pt>
                <c:pt idx="58291" formatCode="General">
                  <c:v>1.2006199999999998</c:v>
                </c:pt>
                <c:pt idx="58292" formatCode="General">
                  <c:v>1.200639999999999</c:v>
                </c:pt>
                <c:pt idx="58293" formatCode="General">
                  <c:v>1.2006599999999998</c:v>
                </c:pt>
                <c:pt idx="58294" formatCode="General">
                  <c:v>1.20068</c:v>
                </c:pt>
                <c:pt idx="58295" formatCode="General">
                  <c:v>1.2006999999999992</c:v>
                </c:pt>
                <c:pt idx="58296" formatCode="General">
                  <c:v>1.2007199999999998</c:v>
                </c:pt>
                <c:pt idx="58297" formatCode="General">
                  <c:v>1.200739999999999</c:v>
                </c:pt>
                <c:pt idx="58298" formatCode="General">
                  <c:v>1.200769999999999</c:v>
                </c:pt>
                <c:pt idx="58299" formatCode="General">
                  <c:v>1.20078</c:v>
                </c:pt>
                <c:pt idx="58300" formatCode="General">
                  <c:v>1.2007999999999992</c:v>
                </c:pt>
                <c:pt idx="58301" formatCode="General">
                  <c:v>1.2008199999999998</c:v>
                </c:pt>
                <c:pt idx="58302" formatCode="General">
                  <c:v>1.200839999999999</c:v>
                </c:pt>
                <c:pt idx="58303" formatCode="General">
                  <c:v>1.2008599999999998</c:v>
                </c:pt>
                <c:pt idx="58304" formatCode="General">
                  <c:v>1.2008799999999991</c:v>
                </c:pt>
                <c:pt idx="58305" formatCode="General">
                  <c:v>1.200909999999999</c:v>
                </c:pt>
                <c:pt idx="58306" formatCode="General">
                  <c:v>1.2009199999999998</c:v>
                </c:pt>
                <c:pt idx="58307" formatCode="General">
                  <c:v>1.20095</c:v>
                </c:pt>
                <c:pt idx="58308" formatCode="General">
                  <c:v>1.2009699999999992</c:v>
                </c:pt>
                <c:pt idx="58309" formatCode="General">
                  <c:v>1.2009899999999998</c:v>
                </c:pt>
                <c:pt idx="58310" formatCode="General">
                  <c:v>1.2009999999999992</c:v>
                </c:pt>
                <c:pt idx="58311" formatCode="General">
                  <c:v>1.2010299999999992</c:v>
                </c:pt>
                <c:pt idx="58312" formatCode="General">
                  <c:v>1.20105</c:v>
                </c:pt>
                <c:pt idx="58313" formatCode="General">
                  <c:v>1.2010699999999992</c:v>
                </c:pt>
                <c:pt idx="58314" formatCode="General">
                  <c:v>1.2010899999999998</c:v>
                </c:pt>
                <c:pt idx="58315" formatCode="General">
                  <c:v>1.201109999999999</c:v>
                </c:pt>
                <c:pt idx="58316" formatCode="General">
                  <c:v>1.2011299999999991</c:v>
                </c:pt>
                <c:pt idx="58317" formatCode="General">
                  <c:v>1.2011599999999998</c:v>
                </c:pt>
                <c:pt idx="58318" formatCode="General">
                  <c:v>1.2011699999999992</c:v>
                </c:pt>
                <c:pt idx="58319" formatCode="General">
                  <c:v>1.2011899999999998</c:v>
                </c:pt>
                <c:pt idx="58320" formatCode="General">
                  <c:v>1.2012199999999991</c:v>
                </c:pt>
                <c:pt idx="58321" formatCode="General">
                  <c:v>1.2012399999999992</c:v>
                </c:pt>
                <c:pt idx="58322" formatCode="General">
                  <c:v>1.201249999999999</c:v>
                </c:pt>
                <c:pt idx="58323" formatCode="General">
                  <c:v>1.2012699999999992</c:v>
                </c:pt>
                <c:pt idx="58324" formatCode="General">
                  <c:v>1.2012999999999991</c:v>
                </c:pt>
                <c:pt idx="58325" formatCode="General">
                  <c:v>1.2013199999999991</c:v>
                </c:pt>
                <c:pt idx="58326" formatCode="General">
                  <c:v>1.2013299999999989</c:v>
                </c:pt>
                <c:pt idx="58327" formatCode="General">
                  <c:v>1.2013599999999998</c:v>
                </c:pt>
                <c:pt idx="58328" formatCode="General">
                  <c:v>1.201379999999999</c:v>
                </c:pt>
                <c:pt idx="58329" formatCode="General">
                  <c:v>1.2013999999999991</c:v>
                </c:pt>
                <c:pt idx="58330" formatCode="General">
                  <c:v>1.201419999999999</c:v>
                </c:pt>
                <c:pt idx="58331" formatCode="General">
                  <c:v>1.2014399999999992</c:v>
                </c:pt>
                <c:pt idx="58332" formatCode="General">
                  <c:v>1.2014599999999998</c:v>
                </c:pt>
                <c:pt idx="58333" formatCode="General">
                  <c:v>1.2014799999999992</c:v>
                </c:pt>
                <c:pt idx="58334" formatCode="General">
                  <c:v>1.2014999999999989</c:v>
                </c:pt>
                <c:pt idx="58335" formatCode="General">
                  <c:v>1.201519999999999</c:v>
                </c:pt>
                <c:pt idx="58336" formatCode="General">
                  <c:v>1.201549999999999</c:v>
                </c:pt>
                <c:pt idx="58337" formatCode="General">
                  <c:v>1.2015699999999991</c:v>
                </c:pt>
                <c:pt idx="58338" formatCode="General">
                  <c:v>1.2015799999999992</c:v>
                </c:pt>
                <c:pt idx="58339" formatCode="General">
                  <c:v>1.2015999999999989</c:v>
                </c:pt>
                <c:pt idx="58340" formatCode="General">
                  <c:v>1.2016299999999986</c:v>
                </c:pt>
                <c:pt idx="58341" formatCode="General">
                  <c:v>1.2016499999999992</c:v>
                </c:pt>
                <c:pt idx="58342" formatCode="General">
                  <c:v>1.2016699999999989</c:v>
                </c:pt>
                <c:pt idx="58343" formatCode="General">
                  <c:v>1.201689999999999</c:v>
                </c:pt>
                <c:pt idx="58344" formatCode="General">
                  <c:v>1.2017099999999992</c:v>
                </c:pt>
                <c:pt idx="58345" formatCode="General">
                  <c:v>1.2017299999999984</c:v>
                </c:pt>
                <c:pt idx="58346" formatCode="General">
                  <c:v>1.2017499999999992</c:v>
                </c:pt>
                <c:pt idx="58347" formatCode="General">
                  <c:v>1.2017699999999989</c:v>
                </c:pt>
                <c:pt idx="58348" formatCode="General">
                  <c:v>1.201789999999999</c:v>
                </c:pt>
                <c:pt idx="58349" formatCode="General">
                  <c:v>1.201819999999999</c:v>
                </c:pt>
                <c:pt idx="58350" formatCode="General">
                  <c:v>1.2018299999999984</c:v>
                </c:pt>
                <c:pt idx="58351" formatCode="General">
                  <c:v>1.2018499999999992</c:v>
                </c:pt>
                <c:pt idx="58352" formatCode="General">
                  <c:v>1.2018699999999987</c:v>
                </c:pt>
                <c:pt idx="58353" formatCode="General">
                  <c:v>1.2018999999999984</c:v>
                </c:pt>
                <c:pt idx="58354" formatCode="General">
                  <c:v>1.2019099999999991</c:v>
                </c:pt>
                <c:pt idx="58355" formatCode="General">
                  <c:v>1.2019299999999982</c:v>
                </c:pt>
                <c:pt idx="58356" formatCode="General">
                  <c:v>1.201959999999999</c:v>
                </c:pt>
                <c:pt idx="58357" formatCode="General">
                  <c:v>1.2019799999999992</c:v>
                </c:pt>
                <c:pt idx="58358" formatCode="General">
                  <c:v>1.202</c:v>
                </c:pt>
                <c:pt idx="58359" formatCode="General">
                  <c:v>1.2020199999999999</c:v>
                </c:pt>
                <c:pt idx="58360" formatCode="General">
                  <c:v>1.20204</c:v>
                </c:pt>
                <c:pt idx="58361" formatCode="General">
                  <c:v>1.2020599999999999</c:v>
                </c:pt>
                <c:pt idx="58362" formatCode="General">
                  <c:v>1.20208</c:v>
                </c:pt>
                <c:pt idx="58363" formatCode="General">
                  <c:v>1.2020999999999991</c:v>
                </c:pt>
                <c:pt idx="58364" formatCode="General">
                  <c:v>1.2021199999999999</c:v>
                </c:pt>
                <c:pt idx="58365" formatCode="General">
                  <c:v>1.20214</c:v>
                </c:pt>
                <c:pt idx="58366" formatCode="General">
                  <c:v>1.2021599999999999</c:v>
                </c:pt>
                <c:pt idx="58367" formatCode="General">
                  <c:v>1.20218</c:v>
                </c:pt>
                <c:pt idx="58368" formatCode="General">
                  <c:v>1.20221</c:v>
                </c:pt>
                <c:pt idx="58369" formatCode="General">
                  <c:v>1.2022199999999998</c:v>
                </c:pt>
                <c:pt idx="58370" formatCode="General">
                  <c:v>1.20224</c:v>
                </c:pt>
                <c:pt idx="58371" formatCode="General">
                  <c:v>1.2022699999999991</c:v>
                </c:pt>
                <c:pt idx="58372" formatCode="General">
                  <c:v>1.2022899999999999</c:v>
                </c:pt>
                <c:pt idx="58373" formatCode="General">
                  <c:v>1.202299999999999</c:v>
                </c:pt>
                <c:pt idx="58374" formatCode="General">
                  <c:v>1.2023199999999998</c:v>
                </c:pt>
                <c:pt idx="58375" formatCode="General">
                  <c:v>1.20235</c:v>
                </c:pt>
                <c:pt idx="58376" formatCode="General">
                  <c:v>1.2023699999999991</c:v>
                </c:pt>
                <c:pt idx="58377" formatCode="General">
                  <c:v>1.20238</c:v>
                </c:pt>
                <c:pt idx="58378" formatCode="General">
                  <c:v>1.20241</c:v>
                </c:pt>
                <c:pt idx="58379" formatCode="General">
                  <c:v>1.2024299999999992</c:v>
                </c:pt>
                <c:pt idx="58380" formatCode="General">
                  <c:v>1.20245</c:v>
                </c:pt>
                <c:pt idx="58381" formatCode="General">
                  <c:v>1.202469999999999</c:v>
                </c:pt>
                <c:pt idx="58382" formatCode="General">
                  <c:v>1.2024899999999998</c:v>
                </c:pt>
                <c:pt idx="58383" formatCode="General">
                  <c:v>1.20251</c:v>
                </c:pt>
                <c:pt idx="58384" formatCode="General">
                  <c:v>1.2025299999999992</c:v>
                </c:pt>
                <c:pt idx="58385" formatCode="General">
                  <c:v>1.20255</c:v>
                </c:pt>
                <c:pt idx="58386" formatCode="General">
                  <c:v>1.202569999999999</c:v>
                </c:pt>
                <c:pt idx="58387" formatCode="General">
                  <c:v>1.2025899999999998</c:v>
                </c:pt>
                <c:pt idx="58388" formatCode="General">
                  <c:v>1.2026199999999998</c:v>
                </c:pt>
                <c:pt idx="58389" formatCode="General">
                  <c:v>1.2026299999999992</c:v>
                </c:pt>
                <c:pt idx="58390" formatCode="General">
                  <c:v>1.2026599999999998</c:v>
                </c:pt>
                <c:pt idx="58391" formatCode="General">
                  <c:v>1.20268</c:v>
                </c:pt>
                <c:pt idx="58392" formatCode="General">
                  <c:v>1.2026999999999992</c:v>
                </c:pt>
                <c:pt idx="58393" formatCode="General">
                  <c:v>1.2027199999999998</c:v>
                </c:pt>
                <c:pt idx="58394" formatCode="General">
                  <c:v>1.202739999999999</c:v>
                </c:pt>
                <c:pt idx="58395" formatCode="General">
                  <c:v>1.2027599999999998</c:v>
                </c:pt>
                <c:pt idx="58396" formatCode="General">
                  <c:v>1.20278</c:v>
                </c:pt>
                <c:pt idx="58397" formatCode="General">
                  <c:v>1.2027999999999992</c:v>
                </c:pt>
                <c:pt idx="58398" formatCode="General">
                  <c:v>1.2028199999999998</c:v>
                </c:pt>
                <c:pt idx="58399" formatCode="General">
                  <c:v>1.202839999999999</c:v>
                </c:pt>
                <c:pt idx="58400" formatCode="General">
                  <c:v>1.2028699999999992</c:v>
                </c:pt>
                <c:pt idx="58401" formatCode="General">
                  <c:v>1.2028799999999991</c:v>
                </c:pt>
                <c:pt idx="58402" formatCode="General">
                  <c:v>1.2028999999999992</c:v>
                </c:pt>
                <c:pt idx="58403" formatCode="General">
                  <c:v>1.2029199999999998</c:v>
                </c:pt>
                <c:pt idx="58404" formatCode="General">
                  <c:v>1.20295</c:v>
                </c:pt>
                <c:pt idx="58405" formatCode="General">
                  <c:v>1.2029599999999998</c:v>
                </c:pt>
                <c:pt idx="58406" formatCode="General">
                  <c:v>1.2029799999999991</c:v>
                </c:pt>
                <c:pt idx="58407" formatCode="General">
                  <c:v>1.203009999999999</c:v>
                </c:pt>
                <c:pt idx="58408" formatCode="General">
                  <c:v>1.2030299999999992</c:v>
                </c:pt>
                <c:pt idx="58409" formatCode="General">
                  <c:v>1.20305</c:v>
                </c:pt>
                <c:pt idx="58410" formatCode="General">
                  <c:v>1.2030699999999992</c:v>
                </c:pt>
                <c:pt idx="58411" formatCode="General">
                  <c:v>1.2030899999999998</c:v>
                </c:pt>
                <c:pt idx="58412" formatCode="General">
                  <c:v>1.203109999999999</c:v>
                </c:pt>
                <c:pt idx="58413" formatCode="General">
                  <c:v>1.2031299999999991</c:v>
                </c:pt>
                <c:pt idx="58414" formatCode="General">
                  <c:v>1.2031499999999991</c:v>
                </c:pt>
                <c:pt idx="58415" formatCode="General">
                  <c:v>1.2031699999999992</c:v>
                </c:pt>
                <c:pt idx="58416" formatCode="General">
                  <c:v>1.2031899999999998</c:v>
                </c:pt>
                <c:pt idx="58417" formatCode="General">
                  <c:v>1.203209999999999</c:v>
                </c:pt>
                <c:pt idx="58418" formatCode="General">
                  <c:v>1.2032299999999991</c:v>
                </c:pt>
                <c:pt idx="58419" formatCode="General">
                  <c:v>1.2032599999999998</c:v>
                </c:pt>
                <c:pt idx="58420" formatCode="General">
                  <c:v>1.203279999999999</c:v>
                </c:pt>
                <c:pt idx="58421" formatCode="General">
                  <c:v>1.2032899999999991</c:v>
                </c:pt>
                <c:pt idx="58422" formatCode="General">
                  <c:v>1.2033199999999991</c:v>
                </c:pt>
                <c:pt idx="58423" formatCode="General">
                  <c:v>1.2033399999999992</c:v>
                </c:pt>
                <c:pt idx="58424" formatCode="General">
                  <c:v>1.2033599999999998</c:v>
                </c:pt>
                <c:pt idx="58425" formatCode="General">
                  <c:v>1.2033699999999992</c:v>
                </c:pt>
                <c:pt idx="58426" formatCode="General">
                  <c:v>1.2033999999999991</c:v>
                </c:pt>
                <c:pt idx="58427" formatCode="General">
                  <c:v>1.203419999999999</c:v>
                </c:pt>
                <c:pt idx="58428" formatCode="General">
                  <c:v>1.2034399999999992</c:v>
                </c:pt>
                <c:pt idx="58429" formatCode="General">
                  <c:v>1.2034599999999998</c:v>
                </c:pt>
                <c:pt idx="58430" formatCode="General">
                  <c:v>1.2034799999999992</c:v>
                </c:pt>
                <c:pt idx="58431" formatCode="General">
                  <c:v>1.2034999999999989</c:v>
                </c:pt>
                <c:pt idx="58432" formatCode="General">
                  <c:v>1.203519999999999</c:v>
                </c:pt>
                <c:pt idx="58433" formatCode="General">
                  <c:v>1.2035399999999992</c:v>
                </c:pt>
                <c:pt idx="58434" formatCode="General">
                  <c:v>1.2035599999999991</c:v>
                </c:pt>
                <c:pt idx="58435" formatCode="General">
                  <c:v>1.203589999999999</c:v>
                </c:pt>
                <c:pt idx="58436" formatCode="General">
                  <c:v>1.2036099999999992</c:v>
                </c:pt>
                <c:pt idx="58437" formatCode="General">
                  <c:v>1.203619999999999</c:v>
                </c:pt>
                <c:pt idx="58438" formatCode="General">
                  <c:v>1.2036399999999992</c:v>
                </c:pt>
                <c:pt idx="58439" formatCode="General">
                  <c:v>1.2036699999999991</c:v>
                </c:pt>
                <c:pt idx="58440" formatCode="General">
                  <c:v>1.2036799999999992</c:v>
                </c:pt>
                <c:pt idx="58441" formatCode="General">
                  <c:v>1.2037099999999992</c:v>
                </c:pt>
                <c:pt idx="58442" formatCode="General">
                  <c:v>1.2037299999999984</c:v>
                </c:pt>
                <c:pt idx="58443" formatCode="General">
                  <c:v>1.2037499999999992</c:v>
                </c:pt>
                <c:pt idx="58444" formatCode="General">
                  <c:v>1.2037699999999989</c:v>
                </c:pt>
                <c:pt idx="58445" formatCode="General">
                  <c:v>1.203789999999999</c:v>
                </c:pt>
                <c:pt idx="58446" formatCode="General">
                  <c:v>1.2038099999999992</c:v>
                </c:pt>
                <c:pt idx="58447" formatCode="General">
                  <c:v>1.2038299999999984</c:v>
                </c:pt>
                <c:pt idx="58448" formatCode="General">
                  <c:v>1.2038499999999992</c:v>
                </c:pt>
                <c:pt idx="58449" formatCode="General">
                  <c:v>1.2038699999999989</c:v>
                </c:pt>
                <c:pt idx="58450" formatCode="General">
                  <c:v>1.203889999999999</c:v>
                </c:pt>
                <c:pt idx="58451" formatCode="General">
                  <c:v>1.2039099999999991</c:v>
                </c:pt>
                <c:pt idx="58452" formatCode="General">
                  <c:v>1.2039299999999982</c:v>
                </c:pt>
                <c:pt idx="58453" formatCode="General">
                  <c:v>1.2039499999999992</c:v>
                </c:pt>
                <c:pt idx="58454" formatCode="General">
                  <c:v>1.2039699999999987</c:v>
                </c:pt>
                <c:pt idx="58455" formatCode="General">
                  <c:v>1.204</c:v>
                </c:pt>
                <c:pt idx="58456" formatCode="General">
                  <c:v>1.20401</c:v>
                </c:pt>
                <c:pt idx="58457" formatCode="General">
                  <c:v>1.204029999999999</c:v>
                </c:pt>
                <c:pt idx="58458" formatCode="General">
                  <c:v>1.2040599999999999</c:v>
                </c:pt>
                <c:pt idx="58459" formatCode="General">
                  <c:v>1.20408</c:v>
                </c:pt>
                <c:pt idx="58460" formatCode="General">
                  <c:v>1.2040999999999991</c:v>
                </c:pt>
                <c:pt idx="58461" formatCode="General">
                  <c:v>1.2041199999999999</c:v>
                </c:pt>
                <c:pt idx="58462" formatCode="General">
                  <c:v>1.20414</c:v>
                </c:pt>
                <c:pt idx="58463" formatCode="General">
                  <c:v>1.2041599999999999</c:v>
                </c:pt>
                <c:pt idx="58464" formatCode="General">
                  <c:v>1.20418</c:v>
                </c:pt>
                <c:pt idx="58465" formatCode="General">
                  <c:v>1.204199999999999</c:v>
                </c:pt>
                <c:pt idx="58466" formatCode="General">
                  <c:v>1.2042199999999998</c:v>
                </c:pt>
                <c:pt idx="58467" formatCode="General">
                  <c:v>1.20424</c:v>
                </c:pt>
                <c:pt idx="58468" formatCode="General">
                  <c:v>1.2042599999999999</c:v>
                </c:pt>
                <c:pt idx="58469" formatCode="General">
                  <c:v>1.20428</c:v>
                </c:pt>
                <c:pt idx="58470" formatCode="General">
                  <c:v>1.20431</c:v>
                </c:pt>
                <c:pt idx="58471" formatCode="General">
                  <c:v>1.204329999999999</c:v>
                </c:pt>
                <c:pt idx="58472" formatCode="General">
                  <c:v>1.20434</c:v>
                </c:pt>
                <c:pt idx="58473" formatCode="General">
                  <c:v>1.2043699999999991</c:v>
                </c:pt>
                <c:pt idx="58474" formatCode="General">
                  <c:v>1.2043899999999998</c:v>
                </c:pt>
                <c:pt idx="58475" formatCode="General">
                  <c:v>1.20441</c:v>
                </c:pt>
                <c:pt idx="58476" formatCode="General">
                  <c:v>1.2044199999999998</c:v>
                </c:pt>
                <c:pt idx="58477" formatCode="General">
                  <c:v>1.20445</c:v>
                </c:pt>
                <c:pt idx="58478" formatCode="General">
                  <c:v>1.204469999999999</c:v>
                </c:pt>
                <c:pt idx="58479" formatCode="General">
                  <c:v>1.2044899999999998</c:v>
                </c:pt>
                <c:pt idx="58480" formatCode="General">
                  <c:v>1.20451</c:v>
                </c:pt>
                <c:pt idx="58481" formatCode="General">
                  <c:v>1.2045299999999992</c:v>
                </c:pt>
                <c:pt idx="58482" formatCode="General">
                  <c:v>1.20455</c:v>
                </c:pt>
                <c:pt idx="58483" formatCode="General">
                  <c:v>1.20458</c:v>
                </c:pt>
                <c:pt idx="58484" formatCode="General">
                  <c:v>1.2045899999999998</c:v>
                </c:pt>
                <c:pt idx="58485" formatCode="General">
                  <c:v>1.20461</c:v>
                </c:pt>
                <c:pt idx="58486" formatCode="General">
                  <c:v>1.204639999999999</c:v>
                </c:pt>
                <c:pt idx="58487" formatCode="General">
                  <c:v>1.2046599999999998</c:v>
                </c:pt>
                <c:pt idx="58488" formatCode="General">
                  <c:v>1.204669999999999</c:v>
                </c:pt>
                <c:pt idx="58489" formatCode="General">
                  <c:v>1.2046899999999998</c:v>
                </c:pt>
                <c:pt idx="58490" formatCode="General">
                  <c:v>1.2047199999999998</c:v>
                </c:pt>
                <c:pt idx="58491" formatCode="General">
                  <c:v>1.204739999999999</c:v>
                </c:pt>
                <c:pt idx="58492" formatCode="General">
                  <c:v>1.2047599999999998</c:v>
                </c:pt>
                <c:pt idx="58493" formatCode="General">
                  <c:v>1.20478</c:v>
                </c:pt>
                <c:pt idx="58494" formatCode="General">
                  <c:v>1.2047999999999992</c:v>
                </c:pt>
                <c:pt idx="58495" formatCode="General">
                  <c:v>1.2048199999999998</c:v>
                </c:pt>
                <c:pt idx="58496" formatCode="General">
                  <c:v>1.204839999999999</c:v>
                </c:pt>
                <c:pt idx="58497" formatCode="General">
                  <c:v>1.2048599999999998</c:v>
                </c:pt>
                <c:pt idx="58498" formatCode="General">
                  <c:v>1.20488</c:v>
                </c:pt>
                <c:pt idx="58499" formatCode="General">
                  <c:v>1.204909999999999</c:v>
                </c:pt>
                <c:pt idx="58500" formatCode="General">
                  <c:v>1.2049199999999998</c:v>
                </c:pt>
                <c:pt idx="58501" formatCode="General">
                  <c:v>1.204939999999999</c:v>
                </c:pt>
                <c:pt idx="58502" formatCode="General">
                  <c:v>1.2049599999999998</c:v>
                </c:pt>
                <c:pt idx="58503" formatCode="General">
                  <c:v>1.2049799999999991</c:v>
                </c:pt>
                <c:pt idx="58504" formatCode="General">
                  <c:v>1.2049999999999992</c:v>
                </c:pt>
                <c:pt idx="58505" formatCode="General">
                  <c:v>1.2050199999999998</c:v>
                </c:pt>
                <c:pt idx="58506" formatCode="General">
                  <c:v>1.20505</c:v>
                </c:pt>
                <c:pt idx="58507" formatCode="General">
                  <c:v>1.2050599999999998</c:v>
                </c:pt>
                <c:pt idx="58508" formatCode="General">
                  <c:v>1.2050899999999998</c:v>
                </c:pt>
                <c:pt idx="58509" formatCode="General">
                  <c:v>1.205109999999999</c:v>
                </c:pt>
                <c:pt idx="58510" formatCode="General">
                  <c:v>1.2051299999999991</c:v>
                </c:pt>
                <c:pt idx="58511" formatCode="General">
                  <c:v>1.2051499999999991</c:v>
                </c:pt>
                <c:pt idx="58512" formatCode="General">
                  <c:v>1.2051699999999992</c:v>
                </c:pt>
                <c:pt idx="58513" formatCode="General">
                  <c:v>1.2051899999999998</c:v>
                </c:pt>
                <c:pt idx="58514" formatCode="General">
                  <c:v>1.205209999999999</c:v>
                </c:pt>
                <c:pt idx="58515" formatCode="General">
                  <c:v>1.2052299999999991</c:v>
                </c:pt>
                <c:pt idx="58516" formatCode="General">
                  <c:v>1.205249999999999</c:v>
                </c:pt>
                <c:pt idx="58517" formatCode="General">
                  <c:v>1.2052699999999992</c:v>
                </c:pt>
                <c:pt idx="58518" formatCode="General">
                  <c:v>1.2052899999999998</c:v>
                </c:pt>
                <c:pt idx="58519" formatCode="General">
                  <c:v>1.2053099999999992</c:v>
                </c:pt>
                <c:pt idx="58520" formatCode="General">
                  <c:v>1.2053299999999989</c:v>
                </c:pt>
                <c:pt idx="58521" formatCode="General">
                  <c:v>1.205349999999999</c:v>
                </c:pt>
                <c:pt idx="58522" formatCode="General">
                  <c:v>1.205379999999999</c:v>
                </c:pt>
                <c:pt idx="58523" formatCode="General">
                  <c:v>1.2053899999999991</c:v>
                </c:pt>
                <c:pt idx="58524" formatCode="General">
                  <c:v>1.205419999999999</c:v>
                </c:pt>
                <c:pt idx="58525" formatCode="General">
                  <c:v>1.2054399999999992</c:v>
                </c:pt>
                <c:pt idx="58526" formatCode="General">
                  <c:v>1.2054599999999998</c:v>
                </c:pt>
                <c:pt idx="58527" formatCode="General">
                  <c:v>1.2054699999999992</c:v>
                </c:pt>
                <c:pt idx="58528" formatCode="General">
                  <c:v>1.2054999999999989</c:v>
                </c:pt>
                <c:pt idx="58529" formatCode="General">
                  <c:v>1.205519999999999</c:v>
                </c:pt>
                <c:pt idx="58530" formatCode="General">
                  <c:v>1.2055399999999992</c:v>
                </c:pt>
                <c:pt idx="58531" formatCode="General">
                  <c:v>1.2055599999999991</c:v>
                </c:pt>
                <c:pt idx="58532" formatCode="General">
                  <c:v>1.2055799999999992</c:v>
                </c:pt>
                <c:pt idx="58533" formatCode="General">
                  <c:v>1.2055999999999989</c:v>
                </c:pt>
                <c:pt idx="58534" formatCode="General">
                  <c:v>1.2056299999999986</c:v>
                </c:pt>
                <c:pt idx="58535" formatCode="General">
                  <c:v>1.2056399999999992</c:v>
                </c:pt>
                <c:pt idx="58536" formatCode="General">
                  <c:v>1.2056599999999991</c:v>
                </c:pt>
                <c:pt idx="58537" formatCode="General">
                  <c:v>1.205689999999999</c:v>
                </c:pt>
                <c:pt idx="58538" formatCode="General">
                  <c:v>1.2057099999999992</c:v>
                </c:pt>
                <c:pt idx="58539" formatCode="General">
                  <c:v>1.205719999999999</c:v>
                </c:pt>
                <c:pt idx="58540" formatCode="General">
                  <c:v>1.2057399999999991</c:v>
                </c:pt>
                <c:pt idx="58541" formatCode="General">
                  <c:v>1.2057699999999989</c:v>
                </c:pt>
                <c:pt idx="58542" formatCode="General">
                  <c:v>1.205789999999999</c:v>
                </c:pt>
                <c:pt idx="58543" formatCode="General">
                  <c:v>1.2057999999999987</c:v>
                </c:pt>
                <c:pt idx="58544" formatCode="General">
                  <c:v>1.2058299999999984</c:v>
                </c:pt>
                <c:pt idx="58545" formatCode="General">
                  <c:v>1.2058499999999992</c:v>
                </c:pt>
                <c:pt idx="58546" formatCode="General">
                  <c:v>1.2058699999999989</c:v>
                </c:pt>
                <c:pt idx="58547" formatCode="General">
                  <c:v>1.205889999999999</c:v>
                </c:pt>
                <c:pt idx="58548" formatCode="General">
                  <c:v>1.2059099999999991</c:v>
                </c:pt>
                <c:pt idx="58549" formatCode="General">
                  <c:v>1.2059299999999982</c:v>
                </c:pt>
                <c:pt idx="58550" formatCode="General">
                  <c:v>1.2059499999999992</c:v>
                </c:pt>
                <c:pt idx="58551" formatCode="General">
                  <c:v>1.2059699999999987</c:v>
                </c:pt>
                <c:pt idx="58552" formatCode="General">
                  <c:v>1.205989999999999</c:v>
                </c:pt>
                <c:pt idx="58553" formatCode="General">
                  <c:v>1.20601</c:v>
                </c:pt>
                <c:pt idx="58554" formatCode="General">
                  <c:v>1.20604</c:v>
                </c:pt>
                <c:pt idx="58555" formatCode="General">
                  <c:v>1.2060500000000001</c:v>
                </c:pt>
                <c:pt idx="58556" formatCode="General">
                  <c:v>1.20608</c:v>
                </c:pt>
                <c:pt idx="58557" formatCode="General">
                  <c:v>1.2060999999999991</c:v>
                </c:pt>
                <c:pt idx="58558" formatCode="General">
                  <c:v>1.2061199999999999</c:v>
                </c:pt>
                <c:pt idx="58559" formatCode="General">
                  <c:v>1.20614</c:v>
                </c:pt>
                <c:pt idx="58560" formatCode="General">
                  <c:v>1.2061599999999999</c:v>
                </c:pt>
                <c:pt idx="58561" formatCode="General">
                  <c:v>1.20618</c:v>
                </c:pt>
                <c:pt idx="58562" formatCode="General">
                  <c:v>1.2061999999999991</c:v>
                </c:pt>
                <c:pt idx="58563" formatCode="General">
                  <c:v>1.2062199999999998</c:v>
                </c:pt>
                <c:pt idx="58564" formatCode="General">
                  <c:v>1.20624</c:v>
                </c:pt>
                <c:pt idx="58565" formatCode="General">
                  <c:v>1.2062599999999999</c:v>
                </c:pt>
                <c:pt idx="58566" formatCode="General">
                  <c:v>1.20628</c:v>
                </c:pt>
                <c:pt idx="58567" formatCode="General">
                  <c:v>1.206299999999999</c:v>
                </c:pt>
                <c:pt idx="58568" formatCode="General">
                  <c:v>1.2063199999999998</c:v>
                </c:pt>
                <c:pt idx="58569" formatCode="General">
                  <c:v>1.20634</c:v>
                </c:pt>
                <c:pt idx="58570" formatCode="General">
                  <c:v>1.2063699999999991</c:v>
                </c:pt>
                <c:pt idx="58571" formatCode="General">
                  <c:v>1.20638</c:v>
                </c:pt>
                <c:pt idx="58572" formatCode="General">
                  <c:v>1.206399999999999</c:v>
                </c:pt>
                <c:pt idx="58573" formatCode="General">
                  <c:v>1.206429999999999</c:v>
                </c:pt>
                <c:pt idx="58574" formatCode="General">
                  <c:v>1.20644</c:v>
                </c:pt>
                <c:pt idx="58575" formatCode="General">
                  <c:v>1.206469999999999</c:v>
                </c:pt>
                <c:pt idx="58576" formatCode="General">
                  <c:v>1.2064899999999998</c:v>
                </c:pt>
                <c:pt idx="58577" formatCode="General">
                  <c:v>1.20651</c:v>
                </c:pt>
                <c:pt idx="58578" formatCode="General">
                  <c:v>1.2065199999999998</c:v>
                </c:pt>
                <c:pt idx="58579" formatCode="General">
                  <c:v>1.20655</c:v>
                </c:pt>
                <c:pt idx="58580" formatCode="General">
                  <c:v>1.206569999999999</c:v>
                </c:pt>
                <c:pt idx="58581" formatCode="General">
                  <c:v>1.2065899999999998</c:v>
                </c:pt>
                <c:pt idx="58582" formatCode="General">
                  <c:v>1.20661</c:v>
                </c:pt>
                <c:pt idx="58583" formatCode="General">
                  <c:v>1.2066299999999992</c:v>
                </c:pt>
                <c:pt idx="58584" formatCode="General">
                  <c:v>1.20665</c:v>
                </c:pt>
                <c:pt idx="58585" formatCode="General">
                  <c:v>1.20668</c:v>
                </c:pt>
                <c:pt idx="58586" formatCode="General">
                  <c:v>1.2066899999999998</c:v>
                </c:pt>
                <c:pt idx="58587" formatCode="General">
                  <c:v>1.2067099999999991</c:v>
                </c:pt>
                <c:pt idx="58588" formatCode="General">
                  <c:v>1.206739999999999</c:v>
                </c:pt>
                <c:pt idx="58589" formatCode="General">
                  <c:v>1.2067599999999998</c:v>
                </c:pt>
                <c:pt idx="58590" formatCode="General">
                  <c:v>1.206769999999999</c:v>
                </c:pt>
                <c:pt idx="58591" formatCode="General">
                  <c:v>1.2067899999999998</c:v>
                </c:pt>
                <c:pt idx="58592" formatCode="General">
                  <c:v>1.2068199999999998</c:v>
                </c:pt>
                <c:pt idx="58593" formatCode="General">
                  <c:v>1.206839999999999</c:v>
                </c:pt>
                <c:pt idx="58594" formatCode="General">
                  <c:v>1.20685</c:v>
                </c:pt>
                <c:pt idx="58595" formatCode="General">
                  <c:v>1.20688</c:v>
                </c:pt>
                <c:pt idx="58596" formatCode="General">
                  <c:v>1.2068999999999992</c:v>
                </c:pt>
                <c:pt idx="58597" formatCode="General">
                  <c:v>1.2069199999999998</c:v>
                </c:pt>
                <c:pt idx="58598" formatCode="General">
                  <c:v>1.206939999999999</c:v>
                </c:pt>
                <c:pt idx="58599" formatCode="General">
                  <c:v>1.2069599999999998</c:v>
                </c:pt>
                <c:pt idx="58600" formatCode="General">
                  <c:v>1.2069799999999991</c:v>
                </c:pt>
                <c:pt idx="58601" formatCode="General">
                  <c:v>1.207009999999999</c:v>
                </c:pt>
                <c:pt idx="58602" formatCode="General">
                  <c:v>1.2070199999999998</c:v>
                </c:pt>
                <c:pt idx="58603" formatCode="General">
                  <c:v>1.207039999999999</c:v>
                </c:pt>
                <c:pt idx="58604" formatCode="General">
                  <c:v>1.2070599999999998</c:v>
                </c:pt>
                <c:pt idx="58605" formatCode="General">
                  <c:v>1.2070899999999998</c:v>
                </c:pt>
                <c:pt idx="58606" formatCode="General">
                  <c:v>1.2070999999999992</c:v>
                </c:pt>
                <c:pt idx="58607" formatCode="General">
                  <c:v>1.2071299999999991</c:v>
                </c:pt>
                <c:pt idx="58608" formatCode="General">
                  <c:v>1.2071499999999991</c:v>
                </c:pt>
                <c:pt idx="58609" formatCode="General">
                  <c:v>1.2071699999999992</c:v>
                </c:pt>
                <c:pt idx="58610" formatCode="General">
                  <c:v>1.2071899999999998</c:v>
                </c:pt>
                <c:pt idx="58611" formatCode="General">
                  <c:v>1.207209999999999</c:v>
                </c:pt>
                <c:pt idx="58612" formatCode="General">
                  <c:v>1.2072299999999991</c:v>
                </c:pt>
                <c:pt idx="58613" formatCode="General">
                  <c:v>1.207249999999999</c:v>
                </c:pt>
                <c:pt idx="58614" formatCode="General">
                  <c:v>1.2072699999999992</c:v>
                </c:pt>
                <c:pt idx="58615" formatCode="General">
                  <c:v>1.2072899999999998</c:v>
                </c:pt>
                <c:pt idx="58616" formatCode="General">
                  <c:v>1.2073099999999992</c:v>
                </c:pt>
                <c:pt idx="58617" formatCode="General">
                  <c:v>1.2073299999999989</c:v>
                </c:pt>
                <c:pt idx="58618" formatCode="General">
                  <c:v>1.207349999999999</c:v>
                </c:pt>
                <c:pt idx="58619" formatCode="General">
                  <c:v>1.2073699999999992</c:v>
                </c:pt>
                <c:pt idx="58620" formatCode="General">
                  <c:v>1.2073899999999991</c:v>
                </c:pt>
                <c:pt idx="58621" formatCode="General">
                  <c:v>1.207419999999999</c:v>
                </c:pt>
                <c:pt idx="58622" formatCode="General">
                  <c:v>1.2074299999999989</c:v>
                </c:pt>
                <c:pt idx="58623" formatCode="General">
                  <c:v>1.207449999999999</c:v>
                </c:pt>
                <c:pt idx="58624" formatCode="General">
                  <c:v>1.2074799999999992</c:v>
                </c:pt>
                <c:pt idx="58625" formatCode="General">
                  <c:v>1.2074999999999991</c:v>
                </c:pt>
                <c:pt idx="58626" formatCode="General">
                  <c:v>1.207519999999999</c:v>
                </c:pt>
                <c:pt idx="58627" formatCode="General">
                  <c:v>1.2075399999999992</c:v>
                </c:pt>
                <c:pt idx="58628" formatCode="General">
                  <c:v>1.2075599999999991</c:v>
                </c:pt>
                <c:pt idx="58629" formatCode="General">
                  <c:v>1.2075799999999992</c:v>
                </c:pt>
                <c:pt idx="58630" formatCode="General">
                  <c:v>1.2075999999999989</c:v>
                </c:pt>
                <c:pt idx="58631" formatCode="General">
                  <c:v>1.207619999999999</c:v>
                </c:pt>
                <c:pt idx="58632" formatCode="General">
                  <c:v>1.2076399999999992</c:v>
                </c:pt>
                <c:pt idx="58633" formatCode="General">
                  <c:v>1.2076599999999991</c:v>
                </c:pt>
                <c:pt idx="58634" formatCode="General">
                  <c:v>1.2076799999999992</c:v>
                </c:pt>
                <c:pt idx="58635" formatCode="General">
                  <c:v>1.2076999999999989</c:v>
                </c:pt>
                <c:pt idx="58636" formatCode="General">
                  <c:v>1.2077299999999984</c:v>
                </c:pt>
                <c:pt idx="58637" formatCode="General">
                  <c:v>1.2077399999999991</c:v>
                </c:pt>
                <c:pt idx="58638" formatCode="General">
                  <c:v>1.2077599999999991</c:v>
                </c:pt>
                <c:pt idx="58639" formatCode="General">
                  <c:v>1.207789999999999</c:v>
                </c:pt>
                <c:pt idx="58640" formatCode="General">
                  <c:v>1.2078099999999992</c:v>
                </c:pt>
                <c:pt idx="58641" formatCode="General">
                  <c:v>1.207819999999999</c:v>
                </c:pt>
                <c:pt idx="58642" formatCode="General">
                  <c:v>1.2078399999999991</c:v>
                </c:pt>
                <c:pt idx="58643" formatCode="General">
                  <c:v>1.2078699999999989</c:v>
                </c:pt>
                <c:pt idx="58644" formatCode="General">
                  <c:v>1.207889999999999</c:v>
                </c:pt>
                <c:pt idx="58645" formatCode="General">
                  <c:v>1.2078999999999986</c:v>
                </c:pt>
                <c:pt idx="58646" formatCode="General">
                  <c:v>1.2079299999999982</c:v>
                </c:pt>
                <c:pt idx="58647" formatCode="General">
                  <c:v>1.2079499999999992</c:v>
                </c:pt>
                <c:pt idx="58648" formatCode="General">
                  <c:v>1.2079699999999987</c:v>
                </c:pt>
                <c:pt idx="58649" formatCode="General">
                  <c:v>1.207989999999999</c:v>
                </c:pt>
                <c:pt idx="58650" formatCode="General">
                  <c:v>1.20801</c:v>
                </c:pt>
                <c:pt idx="58651" formatCode="General">
                  <c:v>1.208029999999999</c:v>
                </c:pt>
                <c:pt idx="58652" formatCode="General">
                  <c:v>1.2080599999999999</c:v>
                </c:pt>
                <c:pt idx="58653" formatCode="General">
                  <c:v>1.20807</c:v>
                </c:pt>
                <c:pt idx="58654" formatCode="General">
                  <c:v>1.2080899999999999</c:v>
                </c:pt>
                <c:pt idx="58655" formatCode="General">
                  <c:v>1.20811</c:v>
                </c:pt>
                <c:pt idx="58656" formatCode="General">
                  <c:v>1.20814</c:v>
                </c:pt>
                <c:pt idx="58657" formatCode="General">
                  <c:v>1.2081500000000001</c:v>
                </c:pt>
                <c:pt idx="58658" formatCode="General">
                  <c:v>1.20818</c:v>
                </c:pt>
                <c:pt idx="58659" formatCode="General">
                  <c:v>1.2081999999999991</c:v>
                </c:pt>
                <c:pt idx="58660" formatCode="General">
                  <c:v>1.2082199999999998</c:v>
                </c:pt>
                <c:pt idx="58661" formatCode="General">
                  <c:v>1.20824</c:v>
                </c:pt>
                <c:pt idx="58662" formatCode="General">
                  <c:v>1.2082599999999999</c:v>
                </c:pt>
                <c:pt idx="58663" formatCode="General">
                  <c:v>1.20828</c:v>
                </c:pt>
                <c:pt idx="58664" formatCode="General">
                  <c:v>1.208299999999999</c:v>
                </c:pt>
                <c:pt idx="58665" formatCode="General">
                  <c:v>1.2083199999999998</c:v>
                </c:pt>
                <c:pt idx="58666" formatCode="General">
                  <c:v>1.20834</c:v>
                </c:pt>
                <c:pt idx="58667" formatCode="General">
                  <c:v>1.2083599999999999</c:v>
                </c:pt>
                <c:pt idx="58668" formatCode="General">
                  <c:v>1.20838</c:v>
                </c:pt>
                <c:pt idx="58669" formatCode="General">
                  <c:v>1.208399999999999</c:v>
                </c:pt>
                <c:pt idx="58670" formatCode="General">
                  <c:v>1.2084199999999998</c:v>
                </c:pt>
                <c:pt idx="58671" formatCode="General">
                  <c:v>1.20844</c:v>
                </c:pt>
                <c:pt idx="58672" formatCode="General">
                  <c:v>1.208469999999999</c:v>
                </c:pt>
                <c:pt idx="58673" formatCode="General">
                  <c:v>1.20848</c:v>
                </c:pt>
                <c:pt idx="58674" formatCode="General">
                  <c:v>1.20851</c:v>
                </c:pt>
                <c:pt idx="58675" formatCode="General">
                  <c:v>1.2085299999999992</c:v>
                </c:pt>
                <c:pt idx="58676" formatCode="General">
                  <c:v>1.20855</c:v>
                </c:pt>
                <c:pt idx="58677" formatCode="General">
                  <c:v>1.2085599999999999</c:v>
                </c:pt>
                <c:pt idx="58678" formatCode="General">
                  <c:v>1.2085899999999998</c:v>
                </c:pt>
                <c:pt idx="58679" formatCode="General">
                  <c:v>1.20861</c:v>
                </c:pt>
                <c:pt idx="58680" formatCode="General">
                  <c:v>1.2086299999999992</c:v>
                </c:pt>
                <c:pt idx="58681" formatCode="General">
                  <c:v>1.20865</c:v>
                </c:pt>
                <c:pt idx="58682" formatCode="General">
                  <c:v>1.208669999999999</c:v>
                </c:pt>
                <c:pt idx="58683" formatCode="General">
                  <c:v>1.2086899999999998</c:v>
                </c:pt>
                <c:pt idx="58684" formatCode="General">
                  <c:v>1.20871</c:v>
                </c:pt>
                <c:pt idx="58685" formatCode="General">
                  <c:v>1.2087299999999992</c:v>
                </c:pt>
                <c:pt idx="58686" formatCode="General">
                  <c:v>1.20875</c:v>
                </c:pt>
                <c:pt idx="58687" formatCode="General">
                  <c:v>1.20878</c:v>
                </c:pt>
                <c:pt idx="58688" formatCode="General">
                  <c:v>1.2087999999999992</c:v>
                </c:pt>
                <c:pt idx="58689" formatCode="General">
                  <c:v>1.2088099999999991</c:v>
                </c:pt>
                <c:pt idx="58690" formatCode="General">
                  <c:v>1.208839999999999</c:v>
                </c:pt>
                <c:pt idx="58691" formatCode="General">
                  <c:v>1.2088599999999998</c:v>
                </c:pt>
                <c:pt idx="58692" formatCode="General">
                  <c:v>1.20888</c:v>
                </c:pt>
                <c:pt idx="58693" formatCode="General">
                  <c:v>1.2088899999999998</c:v>
                </c:pt>
                <c:pt idx="58694" formatCode="General">
                  <c:v>1.2089199999999998</c:v>
                </c:pt>
                <c:pt idx="58695" formatCode="General">
                  <c:v>1.208939999999999</c:v>
                </c:pt>
                <c:pt idx="58696" formatCode="General">
                  <c:v>1.2089599999999998</c:v>
                </c:pt>
                <c:pt idx="58697" formatCode="General">
                  <c:v>1.2089799999999991</c:v>
                </c:pt>
                <c:pt idx="58698" formatCode="General">
                  <c:v>1.2089999999999992</c:v>
                </c:pt>
                <c:pt idx="58699" formatCode="General">
                  <c:v>1.2090199999999998</c:v>
                </c:pt>
                <c:pt idx="58700" formatCode="General">
                  <c:v>1.20905</c:v>
                </c:pt>
                <c:pt idx="58701" formatCode="General">
                  <c:v>1.2090599999999998</c:v>
                </c:pt>
                <c:pt idx="58702" formatCode="General">
                  <c:v>1.209079999999999</c:v>
                </c:pt>
                <c:pt idx="58703" formatCode="General">
                  <c:v>1.209109999999999</c:v>
                </c:pt>
                <c:pt idx="58704" formatCode="General">
                  <c:v>1.2091199999999998</c:v>
                </c:pt>
                <c:pt idx="58705" formatCode="General">
                  <c:v>1.2091399999999992</c:v>
                </c:pt>
                <c:pt idx="58706" formatCode="General">
                  <c:v>1.2091599999999998</c:v>
                </c:pt>
                <c:pt idx="58707" formatCode="General">
                  <c:v>1.2091899999999998</c:v>
                </c:pt>
                <c:pt idx="58708" formatCode="General">
                  <c:v>1.2091999999999992</c:v>
                </c:pt>
                <c:pt idx="58709" formatCode="General">
                  <c:v>1.2092299999999991</c:v>
                </c:pt>
                <c:pt idx="58710" formatCode="General">
                  <c:v>1.209249999999999</c:v>
                </c:pt>
                <c:pt idx="58711" formatCode="General">
                  <c:v>1.2092699999999992</c:v>
                </c:pt>
                <c:pt idx="58712" formatCode="General">
                  <c:v>1.2092899999999998</c:v>
                </c:pt>
                <c:pt idx="58713" formatCode="General">
                  <c:v>1.2093099999999992</c:v>
                </c:pt>
                <c:pt idx="58714" formatCode="General">
                  <c:v>1.2093299999999989</c:v>
                </c:pt>
                <c:pt idx="58715" formatCode="General">
                  <c:v>1.209349999999999</c:v>
                </c:pt>
                <c:pt idx="58716" formatCode="General">
                  <c:v>1.2093699999999992</c:v>
                </c:pt>
                <c:pt idx="58717" formatCode="General">
                  <c:v>1.2093899999999991</c:v>
                </c:pt>
                <c:pt idx="58718" formatCode="General">
                  <c:v>1.2094099999999992</c:v>
                </c:pt>
                <c:pt idx="58719" formatCode="General">
                  <c:v>1.2094299999999989</c:v>
                </c:pt>
                <c:pt idx="58720" formatCode="General">
                  <c:v>1.209449999999999</c:v>
                </c:pt>
                <c:pt idx="58721" formatCode="General">
                  <c:v>1.2094699999999992</c:v>
                </c:pt>
                <c:pt idx="58722" formatCode="General">
                  <c:v>1.2094899999999991</c:v>
                </c:pt>
                <c:pt idx="58723" formatCode="General">
                  <c:v>1.209519999999999</c:v>
                </c:pt>
                <c:pt idx="58724" formatCode="General">
                  <c:v>1.2095299999999987</c:v>
                </c:pt>
                <c:pt idx="58725" formatCode="General">
                  <c:v>1.2095599999999991</c:v>
                </c:pt>
                <c:pt idx="58726" formatCode="General">
                  <c:v>1.2095799999999992</c:v>
                </c:pt>
                <c:pt idx="58727" formatCode="General">
                  <c:v>1.2095999999999989</c:v>
                </c:pt>
                <c:pt idx="58728" formatCode="General">
                  <c:v>1.2096099999999992</c:v>
                </c:pt>
                <c:pt idx="58729" formatCode="General">
                  <c:v>1.2096399999999992</c:v>
                </c:pt>
                <c:pt idx="58730" formatCode="General">
                  <c:v>1.2096599999999991</c:v>
                </c:pt>
                <c:pt idx="58731" formatCode="General">
                  <c:v>1.2096799999999992</c:v>
                </c:pt>
                <c:pt idx="58732" formatCode="General">
                  <c:v>1.2096999999999989</c:v>
                </c:pt>
                <c:pt idx="58733" formatCode="General">
                  <c:v>1.209719999999999</c:v>
                </c:pt>
                <c:pt idx="58734" formatCode="General">
                  <c:v>1.2097399999999991</c:v>
                </c:pt>
                <c:pt idx="58735" formatCode="General">
                  <c:v>1.2097599999999991</c:v>
                </c:pt>
                <c:pt idx="58736" formatCode="General">
                  <c:v>1.2097799999999992</c:v>
                </c:pt>
                <c:pt idx="58737" formatCode="General">
                  <c:v>1.2097999999999987</c:v>
                </c:pt>
                <c:pt idx="58738" formatCode="General">
                  <c:v>1.209819999999999</c:v>
                </c:pt>
                <c:pt idx="58739" formatCode="General">
                  <c:v>1.2098499999999992</c:v>
                </c:pt>
                <c:pt idx="58740" formatCode="General">
                  <c:v>1.209859999999999</c:v>
                </c:pt>
                <c:pt idx="58741" formatCode="General">
                  <c:v>1.209889999999999</c:v>
                </c:pt>
                <c:pt idx="58742" formatCode="General">
                  <c:v>1.2099099999999992</c:v>
                </c:pt>
                <c:pt idx="58743" formatCode="General">
                  <c:v>1.2099299999999982</c:v>
                </c:pt>
                <c:pt idx="58744" formatCode="General">
                  <c:v>1.2099399999999989</c:v>
                </c:pt>
                <c:pt idx="58745" formatCode="General">
                  <c:v>1.2099699999999987</c:v>
                </c:pt>
                <c:pt idx="58746" formatCode="General">
                  <c:v>1.209989999999999</c:v>
                </c:pt>
                <c:pt idx="58747" formatCode="General">
                  <c:v>1.21001</c:v>
                </c:pt>
                <c:pt idx="58748" formatCode="General">
                  <c:v>1.2100299999999991</c:v>
                </c:pt>
                <c:pt idx="58749" formatCode="General">
                  <c:v>1.2100500000000001</c:v>
                </c:pt>
                <c:pt idx="58750" formatCode="General">
                  <c:v>1.21007</c:v>
                </c:pt>
                <c:pt idx="58751" formatCode="General">
                  <c:v>1.2101</c:v>
                </c:pt>
                <c:pt idx="58752" formatCode="General">
                  <c:v>1.21011</c:v>
                </c:pt>
                <c:pt idx="58753" formatCode="General">
                  <c:v>1.210129999999999</c:v>
                </c:pt>
                <c:pt idx="58754" formatCode="General">
                  <c:v>1.2101599999999999</c:v>
                </c:pt>
                <c:pt idx="58755" formatCode="General">
                  <c:v>1.21018</c:v>
                </c:pt>
                <c:pt idx="58756" formatCode="General">
                  <c:v>1.2101899999999999</c:v>
                </c:pt>
                <c:pt idx="58757" formatCode="General">
                  <c:v>1.21021</c:v>
                </c:pt>
                <c:pt idx="58758" formatCode="General">
                  <c:v>1.21024</c:v>
                </c:pt>
                <c:pt idx="58759" formatCode="General">
                  <c:v>1.2102599999999999</c:v>
                </c:pt>
                <c:pt idx="58760" formatCode="General">
                  <c:v>1.21027</c:v>
                </c:pt>
                <c:pt idx="58761" formatCode="General">
                  <c:v>1.210299999999999</c:v>
                </c:pt>
                <c:pt idx="58762" formatCode="General">
                  <c:v>1.2103199999999998</c:v>
                </c:pt>
                <c:pt idx="58763" formatCode="General">
                  <c:v>1.21034</c:v>
                </c:pt>
                <c:pt idx="58764" formatCode="General">
                  <c:v>1.2103599999999999</c:v>
                </c:pt>
                <c:pt idx="58765" formatCode="General">
                  <c:v>1.21038</c:v>
                </c:pt>
                <c:pt idx="58766" formatCode="General">
                  <c:v>1.210399999999999</c:v>
                </c:pt>
                <c:pt idx="58767" formatCode="General">
                  <c:v>1.210429999999999</c:v>
                </c:pt>
                <c:pt idx="58768" formatCode="General">
                  <c:v>1.21044</c:v>
                </c:pt>
                <c:pt idx="58769" formatCode="General">
                  <c:v>1.2104599999999999</c:v>
                </c:pt>
                <c:pt idx="58770" formatCode="General">
                  <c:v>1.21048</c:v>
                </c:pt>
                <c:pt idx="58771" formatCode="General">
                  <c:v>1.210499999999999</c:v>
                </c:pt>
                <c:pt idx="58772" formatCode="General">
                  <c:v>1.2105199999999998</c:v>
                </c:pt>
                <c:pt idx="58773" formatCode="General">
                  <c:v>1.21055</c:v>
                </c:pt>
                <c:pt idx="58774" formatCode="General">
                  <c:v>1.210569999999999</c:v>
                </c:pt>
                <c:pt idx="58775" formatCode="General">
                  <c:v>1.21058</c:v>
                </c:pt>
                <c:pt idx="58776" formatCode="General">
                  <c:v>1.21061</c:v>
                </c:pt>
                <c:pt idx="58777" formatCode="General">
                  <c:v>1.2106299999999992</c:v>
                </c:pt>
                <c:pt idx="58778" formatCode="General">
                  <c:v>1.21065</c:v>
                </c:pt>
                <c:pt idx="58779" formatCode="General">
                  <c:v>1.2106599999999998</c:v>
                </c:pt>
                <c:pt idx="58780" formatCode="General">
                  <c:v>1.2106899999999998</c:v>
                </c:pt>
                <c:pt idx="58781" formatCode="General">
                  <c:v>1.21071</c:v>
                </c:pt>
                <c:pt idx="58782" formatCode="General">
                  <c:v>1.2107299999999992</c:v>
                </c:pt>
                <c:pt idx="58783" formatCode="General">
                  <c:v>1.21075</c:v>
                </c:pt>
                <c:pt idx="58784" formatCode="General">
                  <c:v>1.210769999999999</c:v>
                </c:pt>
                <c:pt idx="58785" formatCode="General">
                  <c:v>1.2107899999999998</c:v>
                </c:pt>
                <c:pt idx="58786" formatCode="General">
                  <c:v>1.2108099999999991</c:v>
                </c:pt>
                <c:pt idx="58787" formatCode="General">
                  <c:v>1.2108299999999992</c:v>
                </c:pt>
                <c:pt idx="58788" formatCode="General">
                  <c:v>1.21085</c:v>
                </c:pt>
                <c:pt idx="58789" formatCode="General">
                  <c:v>1.210869999999999</c:v>
                </c:pt>
                <c:pt idx="58790" formatCode="General">
                  <c:v>1.2108999999999992</c:v>
                </c:pt>
                <c:pt idx="58791" formatCode="General">
                  <c:v>1.210909999999999</c:v>
                </c:pt>
                <c:pt idx="58792" formatCode="General">
                  <c:v>1.2109299999999992</c:v>
                </c:pt>
                <c:pt idx="58793" formatCode="General">
                  <c:v>1.2109599999999998</c:v>
                </c:pt>
                <c:pt idx="58794" formatCode="General">
                  <c:v>1.2109799999999991</c:v>
                </c:pt>
                <c:pt idx="58795" formatCode="General">
                  <c:v>1.2109899999999998</c:v>
                </c:pt>
                <c:pt idx="58796" formatCode="General">
                  <c:v>1.2110199999999998</c:v>
                </c:pt>
                <c:pt idx="58797" formatCode="General">
                  <c:v>1.211039999999999</c:v>
                </c:pt>
                <c:pt idx="58798" formatCode="General">
                  <c:v>1.2110599999999998</c:v>
                </c:pt>
                <c:pt idx="58799" formatCode="General">
                  <c:v>1.211079999999999</c:v>
                </c:pt>
                <c:pt idx="58800" formatCode="General">
                  <c:v>1.2110999999999992</c:v>
                </c:pt>
                <c:pt idx="58801" formatCode="General">
                  <c:v>1.2111199999999998</c:v>
                </c:pt>
                <c:pt idx="58802" formatCode="General">
                  <c:v>1.2111499999999991</c:v>
                </c:pt>
                <c:pt idx="58803" formatCode="General">
                  <c:v>1.2111599999999998</c:v>
                </c:pt>
                <c:pt idx="58804" formatCode="General">
                  <c:v>1.211179999999999</c:v>
                </c:pt>
                <c:pt idx="58805" formatCode="General">
                  <c:v>1.211209999999999</c:v>
                </c:pt>
                <c:pt idx="58806" formatCode="General">
                  <c:v>1.2112299999999991</c:v>
                </c:pt>
                <c:pt idx="58807" formatCode="General">
                  <c:v>1.2112399999999992</c:v>
                </c:pt>
                <c:pt idx="58808" formatCode="General">
                  <c:v>1.2112599999999998</c:v>
                </c:pt>
                <c:pt idx="58809" formatCode="General">
                  <c:v>1.2112899999999998</c:v>
                </c:pt>
                <c:pt idx="58810" formatCode="General">
                  <c:v>1.2113099999999992</c:v>
                </c:pt>
                <c:pt idx="58811" formatCode="General">
                  <c:v>1.2113199999999991</c:v>
                </c:pt>
                <c:pt idx="58812" formatCode="General">
                  <c:v>1.211349999999999</c:v>
                </c:pt>
                <c:pt idx="58813" formatCode="General">
                  <c:v>1.2113699999999992</c:v>
                </c:pt>
                <c:pt idx="58814" formatCode="General">
                  <c:v>1.2113899999999991</c:v>
                </c:pt>
                <c:pt idx="58815" formatCode="General">
                  <c:v>1.2114099999999992</c:v>
                </c:pt>
                <c:pt idx="58816" formatCode="General">
                  <c:v>1.2114299999999989</c:v>
                </c:pt>
                <c:pt idx="58817" formatCode="General">
                  <c:v>1.211449999999999</c:v>
                </c:pt>
                <c:pt idx="58818" formatCode="General">
                  <c:v>1.211479999999999</c:v>
                </c:pt>
                <c:pt idx="58819" formatCode="General">
                  <c:v>1.2114899999999991</c:v>
                </c:pt>
                <c:pt idx="58820" formatCode="General">
                  <c:v>1.2115099999999992</c:v>
                </c:pt>
                <c:pt idx="58821" formatCode="General">
                  <c:v>1.2115399999999992</c:v>
                </c:pt>
                <c:pt idx="58822" formatCode="General">
                  <c:v>1.2115599999999991</c:v>
                </c:pt>
                <c:pt idx="58823" formatCode="General">
                  <c:v>1.2115699999999991</c:v>
                </c:pt>
                <c:pt idx="58824" formatCode="General">
                  <c:v>1.2115999999999989</c:v>
                </c:pt>
                <c:pt idx="58825" formatCode="General">
                  <c:v>1.211619999999999</c:v>
                </c:pt>
                <c:pt idx="58826" formatCode="General">
                  <c:v>1.2116399999999992</c:v>
                </c:pt>
                <c:pt idx="58827" formatCode="General">
                  <c:v>1.2116599999999991</c:v>
                </c:pt>
                <c:pt idx="58828" formatCode="General">
                  <c:v>1.2116799999999992</c:v>
                </c:pt>
                <c:pt idx="58829" formatCode="General">
                  <c:v>1.2116999999999989</c:v>
                </c:pt>
                <c:pt idx="58830" formatCode="General">
                  <c:v>1.211719999999999</c:v>
                </c:pt>
                <c:pt idx="58831" formatCode="General">
                  <c:v>1.2117399999999992</c:v>
                </c:pt>
                <c:pt idx="58832" formatCode="General">
                  <c:v>1.2117599999999991</c:v>
                </c:pt>
                <c:pt idx="58833" formatCode="General">
                  <c:v>1.2117799999999992</c:v>
                </c:pt>
                <c:pt idx="58834" formatCode="General">
                  <c:v>1.2117999999999987</c:v>
                </c:pt>
                <c:pt idx="58835" formatCode="General">
                  <c:v>1.211819999999999</c:v>
                </c:pt>
                <c:pt idx="58836" formatCode="General">
                  <c:v>1.2118399999999991</c:v>
                </c:pt>
                <c:pt idx="58837" formatCode="General">
                  <c:v>1.211859999999999</c:v>
                </c:pt>
                <c:pt idx="58838" formatCode="General">
                  <c:v>1.2118799999999992</c:v>
                </c:pt>
                <c:pt idx="58839" formatCode="General">
                  <c:v>1.2118999999999986</c:v>
                </c:pt>
                <c:pt idx="58840" formatCode="General">
                  <c:v>1.2119299999999984</c:v>
                </c:pt>
                <c:pt idx="58841" formatCode="General">
                  <c:v>1.2119499999999992</c:v>
                </c:pt>
                <c:pt idx="58842" formatCode="General">
                  <c:v>1.211959999999999</c:v>
                </c:pt>
                <c:pt idx="58843" formatCode="General">
                  <c:v>1.2119799999999992</c:v>
                </c:pt>
                <c:pt idx="58844" formatCode="General">
                  <c:v>1.21201</c:v>
                </c:pt>
                <c:pt idx="58845" formatCode="General">
                  <c:v>1.2120299999999991</c:v>
                </c:pt>
                <c:pt idx="58846" formatCode="General">
                  <c:v>1.2120500000000001</c:v>
                </c:pt>
                <c:pt idx="58847" formatCode="General">
                  <c:v>1.21207</c:v>
                </c:pt>
                <c:pt idx="58848" formatCode="General">
                  <c:v>1.2120899999999999</c:v>
                </c:pt>
                <c:pt idx="58849" formatCode="General">
                  <c:v>1.21211</c:v>
                </c:pt>
                <c:pt idx="58850" formatCode="General">
                  <c:v>1.212129999999999</c:v>
                </c:pt>
                <c:pt idx="58851" formatCode="General">
                  <c:v>1.2121500000000001</c:v>
                </c:pt>
                <c:pt idx="58852" formatCode="General">
                  <c:v>1.21217</c:v>
                </c:pt>
                <c:pt idx="58853" formatCode="General">
                  <c:v>1.2121999999999991</c:v>
                </c:pt>
                <c:pt idx="58854" formatCode="General">
                  <c:v>1.21221</c:v>
                </c:pt>
                <c:pt idx="58855" formatCode="General">
                  <c:v>1.212229999999999</c:v>
                </c:pt>
                <c:pt idx="58856" formatCode="General">
                  <c:v>1.2122599999999999</c:v>
                </c:pt>
                <c:pt idx="58857" formatCode="General">
                  <c:v>1.21228</c:v>
                </c:pt>
                <c:pt idx="58858" formatCode="General">
                  <c:v>1.2122899999999999</c:v>
                </c:pt>
                <c:pt idx="58859" formatCode="General">
                  <c:v>1.21231</c:v>
                </c:pt>
                <c:pt idx="58860" formatCode="General">
                  <c:v>1.21234</c:v>
                </c:pt>
                <c:pt idx="58861" formatCode="General">
                  <c:v>1.2123599999999999</c:v>
                </c:pt>
                <c:pt idx="58862" formatCode="General">
                  <c:v>1.2123699999999991</c:v>
                </c:pt>
                <c:pt idx="58863" formatCode="General">
                  <c:v>1.212399999999999</c:v>
                </c:pt>
                <c:pt idx="58864" formatCode="General">
                  <c:v>1.2124199999999998</c:v>
                </c:pt>
                <c:pt idx="58865" formatCode="General">
                  <c:v>1.21244</c:v>
                </c:pt>
                <c:pt idx="58866" formatCode="General">
                  <c:v>1.2124599999999999</c:v>
                </c:pt>
                <c:pt idx="58867" formatCode="General">
                  <c:v>1.21248</c:v>
                </c:pt>
                <c:pt idx="58868" formatCode="General">
                  <c:v>1.212499999999999</c:v>
                </c:pt>
                <c:pt idx="58869" formatCode="General">
                  <c:v>1.2125299999999992</c:v>
                </c:pt>
                <c:pt idx="58870" formatCode="General">
                  <c:v>1.21254</c:v>
                </c:pt>
                <c:pt idx="58871" formatCode="General">
                  <c:v>1.2125599999999999</c:v>
                </c:pt>
                <c:pt idx="58872" formatCode="General">
                  <c:v>1.21258</c:v>
                </c:pt>
                <c:pt idx="58873" formatCode="General">
                  <c:v>1.21261</c:v>
                </c:pt>
                <c:pt idx="58874" formatCode="General">
                  <c:v>1.2126199999999998</c:v>
                </c:pt>
                <c:pt idx="58875" formatCode="General">
                  <c:v>1.21265</c:v>
                </c:pt>
                <c:pt idx="58876" formatCode="General">
                  <c:v>1.212669999999999</c:v>
                </c:pt>
                <c:pt idx="58877" formatCode="General">
                  <c:v>1.2126899999999998</c:v>
                </c:pt>
                <c:pt idx="58878" formatCode="General">
                  <c:v>1.21271</c:v>
                </c:pt>
                <c:pt idx="58879" formatCode="General">
                  <c:v>1.2127299999999992</c:v>
                </c:pt>
                <c:pt idx="58880" formatCode="General">
                  <c:v>1.21275</c:v>
                </c:pt>
                <c:pt idx="58881" formatCode="General">
                  <c:v>1.212769999999999</c:v>
                </c:pt>
                <c:pt idx="58882" formatCode="General">
                  <c:v>1.2127899999999998</c:v>
                </c:pt>
                <c:pt idx="58883" formatCode="General">
                  <c:v>1.2128099999999991</c:v>
                </c:pt>
                <c:pt idx="58884" formatCode="General">
                  <c:v>1.2128299999999992</c:v>
                </c:pt>
                <c:pt idx="58885" formatCode="General">
                  <c:v>1.21285</c:v>
                </c:pt>
                <c:pt idx="58886" formatCode="General">
                  <c:v>1.212869999999999</c:v>
                </c:pt>
                <c:pt idx="58887" formatCode="General">
                  <c:v>1.2128899999999998</c:v>
                </c:pt>
                <c:pt idx="58888" formatCode="General">
                  <c:v>1.212909999999999</c:v>
                </c:pt>
                <c:pt idx="58889" formatCode="General">
                  <c:v>1.212939999999999</c:v>
                </c:pt>
                <c:pt idx="58890" formatCode="General">
                  <c:v>1.21295</c:v>
                </c:pt>
                <c:pt idx="58891" formatCode="General">
                  <c:v>1.2129799999999991</c:v>
                </c:pt>
                <c:pt idx="58892" formatCode="General">
                  <c:v>1.2129999999999992</c:v>
                </c:pt>
                <c:pt idx="58893" formatCode="General">
                  <c:v>1.2130199999999998</c:v>
                </c:pt>
                <c:pt idx="58894" formatCode="General">
                  <c:v>1.2130299999999992</c:v>
                </c:pt>
                <c:pt idx="58895" formatCode="General">
                  <c:v>1.2130599999999998</c:v>
                </c:pt>
                <c:pt idx="58896" formatCode="General">
                  <c:v>1.213079999999999</c:v>
                </c:pt>
                <c:pt idx="58897" formatCode="General">
                  <c:v>1.2130999999999992</c:v>
                </c:pt>
                <c:pt idx="58898" formatCode="General">
                  <c:v>1.2131199999999998</c:v>
                </c:pt>
                <c:pt idx="58899" formatCode="General">
                  <c:v>1.2131399999999992</c:v>
                </c:pt>
                <c:pt idx="58900" formatCode="General">
                  <c:v>1.2131599999999998</c:v>
                </c:pt>
                <c:pt idx="58901" formatCode="General">
                  <c:v>1.213179999999999</c:v>
                </c:pt>
                <c:pt idx="58902" formatCode="General">
                  <c:v>1.2131999999999992</c:v>
                </c:pt>
                <c:pt idx="58903" formatCode="General">
                  <c:v>1.2132199999999991</c:v>
                </c:pt>
                <c:pt idx="58904" formatCode="General">
                  <c:v>1.2132499999999991</c:v>
                </c:pt>
                <c:pt idx="58905" formatCode="General">
                  <c:v>1.2132599999999998</c:v>
                </c:pt>
                <c:pt idx="58906" formatCode="General">
                  <c:v>1.213279999999999</c:v>
                </c:pt>
                <c:pt idx="58907" formatCode="General">
                  <c:v>1.2132999999999992</c:v>
                </c:pt>
                <c:pt idx="58908" formatCode="General">
                  <c:v>1.2133299999999991</c:v>
                </c:pt>
                <c:pt idx="58909" formatCode="General">
                  <c:v>1.2133399999999992</c:v>
                </c:pt>
                <c:pt idx="58910" formatCode="General">
                  <c:v>1.2133599999999998</c:v>
                </c:pt>
                <c:pt idx="58911" formatCode="General">
                  <c:v>1.2133899999999991</c:v>
                </c:pt>
                <c:pt idx="58912" formatCode="General">
                  <c:v>1.2134099999999992</c:v>
                </c:pt>
                <c:pt idx="58913" formatCode="General">
                  <c:v>1.2134299999999989</c:v>
                </c:pt>
                <c:pt idx="58914" formatCode="General">
                  <c:v>1.213449999999999</c:v>
                </c:pt>
                <c:pt idx="58915" formatCode="General">
                  <c:v>1.2134699999999992</c:v>
                </c:pt>
                <c:pt idx="58916" formatCode="General">
                  <c:v>1.2134899999999991</c:v>
                </c:pt>
                <c:pt idx="58917" formatCode="General">
                  <c:v>1.2135099999999992</c:v>
                </c:pt>
                <c:pt idx="58918" formatCode="General">
                  <c:v>1.2135299999999989</c:v>
                </c:pt>
                <c:pt idx="58919" formatCode="General">
                  <c:v>1.213549999999999</c:v>
                </c:pt>
                <c:pt idx="58920" formatCode="General">
                  <c:v>1.2135799999999992</c:v>
                </c:pt>
                <c:pt idx="58921" formatCode="General">
                  <c:v>1.2135899999999991</c:v>
                </c:pt>
                <c:pt idx="58922" formatCode="General">
                  <c:v>1.2136099999999992</c:v>
                </c:pt>
                <c:pt idx="58923" formatCode="General">
                  <c:v>1.2136299999999987</c:v>
                </c:pt>
                <c:pt idx="58924" formatCode="General">
                  <c:v>1.2136599999999991</c:v>
                </c:pt>
                <c:pt idx="58925" formatCode="General">
                  <c:v>1.2136699999999991</c:v>
                </c:pt>
                <c:pt idx="58926" formatCode="General">
                  <c:v>1.2136999999999989</c:v>
                </c:pt>
                <c:pt idx="58927" formatCode="General">
                  <c:v>1.213719999999999</c:v>
                </c:pt>
                <c:pt idx="58928" formatCode="General">
                  <c:v>1.2137399999999992</c:v>
                </c:pt>
                <c:pt idx="58929" formatCode="General">
                  <c:v>1.2137599999999991</c:v>
                </c:pt>
                <c:pt idx="58930" formatCode="General">
                  <c:v>1.2137799999999992</c:v>
                </c:pt>
                <c:pt idx="58931" formatCode="General">
                  <c:v>1.2137999999999987</c:v>
                </c:pt>
                <c:pt idx="58932" formatCode="General">
                  <c:v>1.213819999999999</c:v>
                </c:pt>
                <c:pt idx="58933" formatCode="General">
                  <c:v>1.2138399999999991</c:v>
                </c:pt>
                <c:pt idx="58934" formatCode="General">
                  <c:v>1.2138599999999991</c:v>
                </c:pt>
                <c:pt idx="58935" formatCode="General">
                  <c:v>1.2138799999999992</c:v>
                </c:pt>
                <c:pt idx="58936" formatCode="General">
                  <c:v>1.2138999999999986</c:v>
                </c:pt>
                <c:pt idx="58937" formatCode="General">
                  <c:v>1.213919999999999</c:v>
                </c:pt>
                <c:pt idx="58938" formatCode="General">
                  <c:v>1.2139399999999991</c:v>
                </c:pt>
                <c:pt idx="58939" formatCode="General">
                  <c:v>1.2139699999999987</c:v>
                </c:pt>
                <c:pt idx="58940" formatCode="General">
                  <c:v>1.213989999999999</c:v>
                </c:pt>
                <c:pt idx="58941" formatCode="General">
                  <c:v>1.214</c:v>
                </c:pt>
                <c:pt idx="58942" formatCode="General">
                  <c:v>1.2140299999999991</c:v>
                </c:pt>
                <c:pt idx="58943" formatCode="General">
                  <c:v>1.2140500000000001</c:v>
                </c:pt>
                <c:pt idx="58944" formatCode="General">
                  <c:v>1.21407</c:v>
                </c:pt>
                <c:pt idx="58945" formatCode="General">
                  <c:v>1.21408</c:v>
                </c:pt>
                <c:pt idx="58946" formatCode="General">
                  <c:v>1.21411</c:v>
                </c:pt>
                <c:pt idx="58947" formatCode="General">
                  <c:v>1.214129999999999</c:v>
                </c:pt>
                <c:pt idx="58948" formatCode="General">
                  <c:v>1.2141500000000001</c:v>
                </c:pt>
                <c:pt idx="58949" formatCode="General">
                  <c:v>1.21417</c:v>
                </c:pt>
                <c:pt idx="58950" formatCode="General">
                  <c:v>1.2141899999999999</c:v>
                </c:pt>
                <c:pt idx="58951" formatCode="General">
                  <c:v>1.21421</c:v>
                </c:pt>
                <c:pt idx="58952" formatCode="General">
                  <c:v>1.214229999999999</c:v>
                </c:pt>
                <c:pt idx="58953" formatCode="General">
                  <c:v>1.2142500000000001</c:v>
                </c:pt>
                <c:pt idx="58954" formatCode="General">
                  <c:v>1.21427</c:v>
                </c:pt>
                <c:pt idx="58955" formatCode="General">
                  <c:v>1.214299999999999</c:v>
                </c:pt>
                <c:pt idx="58956" formatCode="General">
                  <c:v>1.2143199999999998</c:v>
                </c:pt>
                <c:pt idx="58957" formatCode="General">
                  <c:v>1.214329999999999</c:v>
                </c:pt>
                <c:pt idx="58958" formatCode="General">
                  <c:v>1.21435</c:v>
                </c:pt>
                <c:pt idx="58959" formatCode="General">
                  <c:v>1.21438</c:v>
                </c:pt>
                <c:pt idx="58960" formatCode="General">
                  <c:v>1.214399999999999</c:v>
                </c:pt>
                <c:pt idx="58961" formatCode="General">
                  <c:v>1.21441</c:v>
                </c:pt>
                <c:pt idx="58962" formatCode="General">
                  <c:v>1.21444</c:v>
                </c:pt>
                <c:pt idx="58963" formatCode="General">
                  <c:v>1.2144599999999999</c:v>
                </c:pt>
                <c:pt idx="58964" formatCode="General">
                  <c:v>1.21448</c:v>
                </c:pt>
                <c:pt idx="58965" formatCode="General">
                  <c:v>1.214499999999999</c:v>
                </c:pt>
                <c:pt idx="58966" formatCode="General">
                  <c:v>1.2145199999999998</c:v>
                </c:pt>
                <c:pt idx="58967" formatCode="General">
                  <c:v>1.21454</c:v>
                </c:pt>
                <c:pt idx="58968" formatCode="General">
                  <c:v>1.214569999999999</c:v>
                </c:pt>
                <c:pt idx="58969" formatCode="General">
                  <c:v>1.21458</c:v>
                </c:pt>
                <c:pt idx="58970" formatCode="General">
                  <c:v>1.214599999999999</c:v>
                </c:pt>
                <c:pt idx="58971" formatCode="General">
                  <c:v>1.2146299999999992</c:v>
                </c:pt>
                <c:pt idx="58972" formatCode="General">
                  <c:v>1.2146399999999991</c:v>
                </c:pt>
                <c:pt idx="58973" formatCode="General">
                  <c:v>1.2146599999999999</c:v>
                </c:pt>
                <c:pt idx="58974" formatCode="General">
                  <c:v>1.21468</c:v>
                </c:pt>
                <c:pt idx="58975" formatCode="General">
                  <c:v>1.21471</c:v>
                </c:pt>
                <c:pt idx="58976" formatCode="General">
                  <c:v>1.2147199999999998</c:v>
                </c:pt>
                <c:pt idx="58977" formatCode="General">
                  <c:v>1.214739999999999</c:v>
                </c:pt>
                <c:pt idx="58978" formatCode="General">
                  <c:v>1.214769999999999</c:v>
                </c:pt>
                <c:pt idx="58979" formatCode="General">
                  <c:v>1.2147899999999998</c:v>
                </c:pt>
                <c:pt idx="58980" formatCode="General">
                  <c:v>1.2148099999999991</c:v>
                </c:pt>
                <c:pt idx="58981" formatCode="General">
                  <c:v>1.2148299999999992</c:v>
                </c:pt>
                <c:pt idx="58982" formatCode="General">
                  <c:v>1.21485</c:v>
                </c:pt>
                <c:pt idx="58983" formatCode="General">
                  <c:v>1.214869999999999</c:v>
                </c:pt>
                <c:pt idx="58984" formatCode="General">
                  <c:v>1.2148899999999998</c:v>
                </c:pt>
                <c:pt idx="58985" formatCode="General">
                  <c:v>1.214909999999999</c:v>
                </c:pt>
                <c:pt idx="58986" formatCode="General">
                  <c:v>1.2149299999999992</c:v>
                </c:pt>
                <c:pt idx="58987" formatCode="General">
                  <c:v>1.21495</c:v>
                </c:pt>
                <c:pt idx="58988" formatCode="General">
                  <c:v>1.2149699999999992</c:v>
                </c:pt>
                <c:pt idx="58989" formatCode="General">
                  <c:v>1.2149899999999998</c:v>
                </c:pt>
                <c:pt idx="58990" formatCode="General">
                  <c:v>1.2150199999999998</c:v>
                </c:pt>
                <c:pt idx="58991" formatCode="General">
                  <c:v>1.215039999999999</c:v>
                </c:pt>
                <c:pt idx="58992" formatCode="General">
                  <c:v>1.21505</c:v>
                </c:pt>
                <c:pt idx="58993" formatCode="General">
                  <c:v>1.215079999999999</c:v>
                </c:pt>
                <c:pt idx="58994" formatCode="General">
                  <c:v>1.2150999999999992</c:v>
                </c:pt>
                <c:pt idx="58995" formatCode="General">
                  <c:v>1.2151199999999998</c:v>
                </c:pt>
                <c:pt idx="58996" formatCode="General">
                  <c:v>1.2151299999999992</c:v>
                </c:pt>
                <c:pt idx="58997" formatCode="General">
                  <c:v>1.2151599999999998</c:v>
                </c:pt>
                <c:pt idx="58998" formatCode="General">
                  <c:v>1.215179999999999</c:v>
                </c:pt>
                <c:pt idx="58999" formatCode="General">
                  <c:v>1.2151999999999992</c:v>
                </c:pt>
                <c:pt idx="59000" formatCode="General">
                  <c:v>1.2152199999999991</c:v>
                </c:pt>
                <c:pt idx="59001" formatCode="General">
                  <c:v>1.2152399999999992</c:v>
                </c:pt>
                <c:pt idx="59002" formatCode="General">
                  <c:v>1.2152599999999998</c:v>
                </c:pt>
                <c:pt idx="59003" formatCode="General">
                  <c:v>1.215279999999999</c:v>
                </c:pt>
                <c:pt idx="59004" formatCode="General">
                  <c:v>1.2152999999999992</c:v>
                </c:pt>
                <c:pt idx="59005" formatCode="General">
                  <c:v>1.2153199999999991</c:v>
                </c:pt>
                <c:pt idx="59006" formatCode="General">
                  <c:v>1.2153399999999992</c:v>
                </c:pt>
                <c:pt idx="59007" formatCode="General">
                  <c:v>1.2153699999999992</c:v>
                </c:pt>
                <c:pt idx="59008" formatCode="General">
                  <c:v>1.215379999999999</c:v>
                </c:pt>
                <c:pt idx="59009" formatCode="General">
                  <c:v>1.2153999999999991</c:v>
                </c:pt>
                <c:pt idx="59010" formatCode="General">
                  <c:v>1.2154299999999989</c:v>
                </c:pt>
                <c:pt idx="59011" formatCode="General">
                  <c:v>1.215449999999999</c:v>
                </c:pt>
                <c:pt idx="59012" formatCode="General">
                  <c:v>1.2154699999999992</c:v>
                </c:pt>
                <c:pt idx="59013" formatCode="General">
                  <c:v>1.2154899999999991</c:v>
                </c:pt>
                <c:pt idx="59014" formatCode="General">
                  <c:v>1.2155099999999992</c:v>
                </c:pt>
                <c:pt idx="59015" formatCode="General">
                  <c:v>1.2155299999999989</c:v>
                </c:pt>
                <c:pt idx="59016" formatCode="General">
                  <c:v>1.215549999999999</c:v>
                </c:pt>
                <c:pt idx="59017" formatCode="General">
                  <c:v>1.2155699999999992</c:v>
                </c:pt>
                <c:pt idx="59018" formatCode="General">
                  <c:v>1.2155899999999991</c:v>
                </c:pt>
                <c:pt idx="59019" formatCode="General">
                  <c:v>1.215619999999999</c:v>
                </c:pt>
                <c:pt idx="59020" formatCode="General">
                  <c:v>1.2156299999999987</c:v>
                </c:pt>
                <c:pt idx="59021" formatCode="General">
                  <c:v>1.215649999999999</c:v>
                </c:pt>
                <c:pt idx="59022" formatCode="General">
                  <c:v>1.2156699999999991</c:v>
                </c:pt>
                <c:pt idx="59023" formatCode="General">
                  <c:v>1.2156999999999989</c:v>
                </c:pt>
                <c:pt idx="59024" formatCode="General">
                  <c:v>1.2157099999999992</c:v>
                </c:pt>
                <c:pt idx="59025" formatCode="General">
                  <c:v>1.2157299999999986</c:v>
                </c:pt>
                <c:pt idx="59026" formatCode="General">
                  <c:v>1.2157599999999991</c:v>
                </c:pt>
                <c:pt idx="59027" formatCode="General">
                  <c:v>1.2157799999999992</c:v>
                </c:pt>
                <c:pt idx="59028" formatCode="General">
                  <c:v>1.215789999999999</c:v>
                </c:pt>
                <c:pt idx="59029" formatCode="General">
                  <c:v>1.215819999999999</c:v>
                </c:pt>
                <c:pt idx="59030" formatCode="General">
                  <c:v>1.2158399999999991</c:v>
                </c:pt>
                <c:pt idx="59031" formatCode="General">
                  <c:v>1.2158599999999991</c:v>
                </c:pt>
                <c:pt idx="59032" formatCode="General">
                  <c:v>1.2158799999999992</c:v>
                </c:pt>
                <c:pt idx="59033" formatCode="General">
                  <c:v>1.2158999999999986</c:v>
                </c:pt>
                <c:pt idx="59034" formatCode="General">
                  <c:v>1.215919999999999</c:v>
                </c:pt>
                <c:pt idx="59035" formatCode="General">
                  <c:v>1.2159499999999992</c:v>
                </c:pt>
                <c:pt idx="59036" formatCode="General">
                  <c:v>1.215959999999999</c:v>
                </c:pt>
                <c:pt idx="59037" formatCode="General">
                  <c:v>1.2159799999999992</c:v>
                </c:pt>
                <c:pt idx="59038" formatCode="General">
                  <c:v>1.21601</c:v>
                </c:pt>
                <c:pt idx="59039" formatCode="General">
                  <c:v>1.2160199999999999</c:v>
                </c:pt>
                <c:pt idx="59040" formatCode="General">
                  <c:v>1.21604</c:v>
                </c:pt>
                <c:pt idx="59041" formatCode="General">
                  <c:v>1.21607</c:v>
                </c:pt>
                <c:pt idx="59042" formatCode="General">
                  <c:v>1.2160899999999999</c:v>
                </c:pt>
                <c:pt idx="59043" formatCode="General">
                  <c:v>1.2161</c:v>
                </c:pt>
                <c:pt idx="59044" formatCode="General">
                  <c:v>1.216129999999999</c:v>
                </c:pt>
                <c:pt idx="59045" formatCode="General">
                  <c:v>1.2161500000000001</c:v>
                </c:pt>
                <c:pt idx="59046" formatCode="General">
                  <c:v>1.21617</c:v>
                </c:pt>
                <c:pt idx="59047" formatCode="General">
                  <c:v>1.21618</c:v>
                </c:pt>
                <c:pt idx="59048" formatCode="General">
                  <c:v>1.21621</c:v>
                </c:pt>
                <c:pt idx="59049" formatCode="General">
                  <c:v>1.216229999999999</c:v>
                </c:pt>
                <c:pt idx="59050" formatCode="General">
                  <c:v>1.2162500000000001</c:v>
                </c:pt>
                <c:pt idx="59051" formatCode="General">
                  <c:v>1.21627</c:v>
                </c:pt>
                <c:pt idx="59052" formatCode="General">
                  <c:v>1.2162899999999999</c:v>
                </c:pt>
                <c:pt idx="59053" formatCode="General">
                  <c:v>1.21631</c:v>
                </c:pt>
                <c:pt idx="59054" formatCode="General">
                  <c:v>1.216329999999999</c:v>
                </c:pt>
                <c:pt idx="59055" formatCode="General">
                  <c:v>1.21635</c:v>
                </c:pt>
                <c:pt idx="59056" formatCode="General">
                  <c:v>1.21637</c:v>
                </c:pt>
                <c:pt idx="59057" formatCode="General">
                  <c:v>1.216399999999999</c:v>
                </c:pt>
                <c:pt idx="59058" formatCode="General">
                  <c:v>1.2164199999999998</c:v>
                </c:pt>
                <c:pt idx="59059" formatCode="General">
                  <c:v>1.216429999999999</c:v>
                </c:pt>
                <c:pt idx="59060" formatCode="General">
                  <c:v>1.2164599999999999</c:v>
                </c:pt>
                <c:pt idx="59061" formatCode="General">
                  <c:v>1.21648</c:v>
                </c:pt>
                <c:pt idx="59062" formatCode="General">
                  <c:v>1.216499999999999</c:v>
                </c:pt>
                <c:pt idx="59063" formatCode="General">
                  <c:v>1.2165199999999998</c:v>
                </c:pt>
                <c:pt idx="59064" formatCode="General">
                  <c:v>1.21654</c:v>
                </c:pt>
                <c:pt idx="59065" formatCode="General">
                  <c:v>1.2165599999999999</c:v>
                </c:pt>
                <c:pt idx="59066" formatCode="General">
                  <c:v>1.21658</c:v>
                </c:pt>
                <c:pt idx="59067" formatCode="General">
                  <c:v>1.216599999999999</c:v>
                </c:pt>
                <c:pt idx="59068" formatCode="General">
                  <c:v>1.2166199999999998</c:v>
                </c:pt>
                <c:pt idx="59069" formatCode="General">
                  <c:v>1.2166399999999991</c:v>
                </c:pt>
                <c:pt idx="59070" formatCode="General">
                  <c:v>1.216669999999999</c:v>
                </c:pt>
                <c:pt idx="59071" formatCode="General">
                  <c:v>1.21668</c:v>
                </c:pt>
                <c:pt idx="59072" formatCode="General">
                  <c:v>1.216699999999999</c:v>
                </c:pt>
                <c:pt idx="59073" formatCode="General">
                  <c:v>1.2167199999999998</c:v>
                </c:pt>
                <c:pt idx="59074" formatCode="General">
                  <c:v>1.21675</c:v>
                </c:pt>
                <c:pt idx="59075" formatCode="General">
                  <c:v>1.2167599999999998</c:v>
                </c:pt>
                <c:pt idx="59076" formatCode="General">
                  <c:v>1.21678</c:v>
                </c:pt>
                <c:pt idx="59077" formatCode="General">
                  <c:v>1.2168099999999991</c:v>
                </c:pt>
                <c:pt idx="59078" formatCode="General">
                  <c:v>1.2168299999999992</c:v>
                </c:pt>
                <c:pt idx="59079" formatCode="General">
                  <c:v>1.216839999999999</c:v>
                </c:pt>
                <c:pt idx="59080" formatCode="General">
                  <c:v>1.216869999999999</c:v>
                </c:pt>
                <c:pt idx="59081" formatCode="General">
                  <c:v>1.2168899999999998</c:v>
                </c:pt>
                <c:pt idx="59082" formatCode="General">
                  <c:v>1.216909999999999</c:v>
                </c:pt>
                <c:pt idx="59083" formatCode="General">
                  <c:v>1.2169299999999992</c:v>
                </c:pt>
                <c:pt idx="59084" formatCode="General">
                  <c:v>1.21695</c:v>
                </c:pt>
                <c:pt idx="59085" formatCode="General">
                  <c:v>1.2169699999999992</c:v>
                </c:pt>
                <c:pt idx="59086" formatCode="General">
                  <c:v>1.2169999999999992</c:v>
                </c:pt>
                <c:pt idx="59087" formatCode="General">
                  <c:v>1.217009999999999</c:v>
                </c:pt>
                <c:pt idx="59088" formatCode="General">
                  <c:v>1.2170299999999992</c:v>
                </c:pt>
                <c:pt idx="59089" formatCode="General">
                  <c:v>1.21705</c:v>
                </c:pt>
                <c:pt idx="59090" formatCode="General">
                  <c:v>1.2170799999999991</c:v>
                </c:pt>
                <c:pt idx="59091" formatCode="General">
                  <c:v>1.2170899999999998</c:v>
                </c:pt>
                <c:pt idx="59092" formatCode="General">
                  <c:v>1.2171199999999998</c:v>
                </c:pt>
                <c:pt idx="59093" formatCode="General">
                  <c:v>1.2171399999999992</c:v>
                </c:pt>
                <c:pt idx="59094" formatCode="General">
                  <c:v>1.2171599999999998</c:v>
                </c:pt>
                <c:pt idx="59095" formatCode="General">
                  <c:v>1.217179999999999</c:v>
                </c:pt>
                <c:pt idx="59096" formatCode="General">
                  <c:v>1.2171999999999992</c:v>
                </c:pt>
                <c:pt idx="59097" formatCode="General">
                  <c:v>1.2172199999999991</c:v>
                </c:pt>
                <c:pt idx="59098" formatCode="General">
                  <c:v>1.2172399999999992</c:v>
                </c:pt>
                <c:pt idx="59099" formatCode="General">
                  <c:v>1.2172599999999998</c:v>
                </c:pt>
                <c:pt idx="59100" formatCode="General">
                  <c:v>1.217279999999999</c:v>
                </c:pt>
                <c:pt idx="59101" formatCode="General">
                  <c:v>1.2172999999999992</c:v>
                </c:pt>
                <c:pt idx="59102" formatCode="General">
                  <c:v>1.2173199999999991</c:v>
                </c:pt>
                <c:pt idx="59103" formatCode="General">
                  <c:v>1.2173399999999992</c:v>
                </c:pt>
                <c:pt idx="59104" formatCode="General">
                  <c:v>1.2173599999999998</c:v>
                </c:pt>
                <c:pt idx="59105" formatCode="General">
                  <c:v>1.2173899999999998</c:v>
                </c:pt>
                <c:pt idx="59106" formatCode="General">
                  <c:v>1.2173999999999991</c:v>
                </c:pt>
                <c:pt idx="59107" formatCode="General">
                  <c:v>1.2174199999999991</c:v>
                </c:pt>
                <c:pt idx="59108" formatCode="General">
                  <c:v>1.217449999999999</c:v>
                </c:pt>
                <c:pt idx="59109" formatCode="General">
                  <c:v>1.2174699999999992</c:v>
                </c:pt>
                <c:pt idx="59110" formatCode="General">
                  <c:v>1.217479999999999</c:v>
                </c:pt>
                <c:pt idx="59111" formatCode="General">
                  <c:v>1.2174999999999991</c:v>
                </c:pt>
                <c:pt idx="59112" formatCode="General">
                  <c:v>1.2175299999999989</c:v>
                </c:pt>
                <c:pt idx="59113" formatCode="General">
                  <c:v>1.217549999999999</c:v>
                </c:pt>
                <c:pt idx="59114" formatCode="General">
                  <c:v>1.2175699999999992</c:v>
                </c:pt>
                <c:pt idx="59115" formatCode="General">
                  <c:v>1.2175899999999991</c:v>
                </c:pt>
                <c:pt idx="59116" formatCode="General">
                  <c:v>1.2176099999999992</c:v>
                </c:pt>
                <c:pt idx="59117" formatCode="General">
                  <c:v>1.2176299999999987</c:v>
                </c:pt>
                <c:pt idx="59118" formatCode="General">
                  <c:v>1.217649999999999</c:v>
                </c:pt>
                <c:pt idx="59119" formatCode="General">
                  <c:v>1.2176699999999991</c:v>
                </c:pt>
                <c:pt idx="59120" formatCode="General">
                  <c:v>1.2176899999999991</c:v>
                </c:pt>
                <c:pt idx="59121" formatCode="General">
                  <c:v>1.217719999999999</c:v>
                </c:pt>
                <c:pt idx="59122" formatCode="General">
                  <c:v>1.2177299999999986</c:v>
                </c:pt>
                <c:pt idx="59123" formatCode="General">
                  <c:v>1.2177499999999992</c:v>
                </c:pt>
                <c:pt idx="59124" formatCode="General">
                  <c:v>1.2177699999999991</c:v>
                </c:pt>
                <c:pt idx="59125" formatCode="General">
                  <c:v>1.2177999999999987</c:v>
                </c:pt>
                <c:pt idx="59126" formatCode="General">
                  <c:v>1.2178099999999992</c:v>
                </c:pt>
                <c:pt idx="59127" formatCode="General">
                  <c:v>1.2178299999999984</c:v>
                </c:pt>
                <c:pt idx="59128" formatCode="General">
                  <c:v>1.2178599999999991</c:v>
                </c:pt>
                <c:pt idx="59129" formatCode="General">
                  <c:v>1.2178799999999992</c:v>
                </c:pt>
                <c:pt idx="59130" formatCode="General">
                  <c:v>1.2178999999999987</c:v>
                </c:pt>
                <c:pt idx="59131" formatCode="General">
                  <c:v>1.217919999999999</c:v>
                </c:pt>
                <c:pt idx="59132" formatCode="General">
                  <c:v>1.2179399999999991</c:v>
                </c:pt>
                <c:pt idx="59133" formatCode="General">
                  <c:v>1.217959999999999</c:v>
                </c:pt>
                <c:pt idx="59134" formatCode="General">
                  <c:v>1.2179799999999992</c:v>
                </c:pt>
                <c:pt idx="59135" formatCode="General">
                  <c:v>1.218</c:v>
                </c:pt>
                <c:pt idx="59136" formatCode="General">
                  <c:v>1.2180199999999999</c:v>
                </c:pt>
                <c:pt idx="59137" formatCode="General">
                  <c:v>1.21804</c:v>
                </c:pt>
                <c:pt idx="59138" formatCode="General">
                  <c:v>1.2180599999999999</c:v>
                </c:pt>
                <c:pt idx="59139" formatCode="General">
                  <c:v>1.2180800000000001</c:v>
                </c:pt>
                <c:pt idx="59140" formatCode="General">
                  <c:v>1.2181</c:v>
                </c:pt>
                <c:pt idx="59141" formatCode="General">
                  <c:v>1.218129999999999</c:v>
                </c:pt>
                <c:pt idx="59142" formatCode="General">
                  <c:v>1.21814</c:v>
                </c:pt>
                <c:pt idx="59143" formatCode="General">
                  <c:v>1.21817</c:v>
                </c:pt>
                <c:pt idx="59144" formatCode="General">
                  <c:v>1.2181899999999999</c:v>
                </c:pt>
                <c:pt idx="59145" formatCode="General">
                  <c:v>1.21821</c:v>
                </c:pt>
                <c:pt idx="59146" formatCode="General">
                  <c:v>1.218229999999999</c:v>
                </c:pt>
                <c:pt idx="59147" formatCode="General">
                  <c:v>1.2182500000000001</c:v>
                </c:pt>
                <c:pt idx="59148" formatCode="General">
                  <c:v>1.21827</c:v>
                </c:pt>
                <c:pt idx="59149" formatCode="General">
                  <c:v>1.2182899999999999</c:v>
                </c:pt>
                <c:pt idx="59150" formatCode="General">
                  <c:v>1.21831</c:v>
                </c:pt>
                <c:pt idx="59151" formatCode="General">
                  <c:v>1.218329999999999</c:v>
                </c:pt>
                <c:pt idx="59152" formatCode="General">
                  <c:v>1.21835</c:v>
                </c:pt>
                <c:pt idx="59153" formatCode="General">
                  <c:v>1.21837</c:v>
                </c:pt>
                <c:pt idx="59154" formatCode="General">
                  <c:v>1.2183899999999999</c:v>
                </c:pt>
                <c:pt idx="59155" formatCode="General">
                  <c:v>1.21841</c:v>
                </c:pt>
                <c:pt idx="59156" formatCode="General">
                  <c:v>1.21844</c:v>
                </c:pt>
                <c:pt idx="59157" formatCode="General">
                  <c:v>1.2184599999999999</c:v>
                </c:pt>
                <c:pt idx="59158" formatCode="General">
                  <c:v>1.2184699999999991</c:v>
                </c:pt>
                <c:pt idx="59159" formatCode="General">
                  <c:v>1.218499999999999</c:v>
                </c:pt>
                <c:pt idx="59160" formatCode="General">
                  <c:v>1.2185199999999998</c:v>
                </c:pt>
                <c:pt idx="59161" formatCode="General">
                  <c:v>1.21854</c:v>
                </c:pt>
                <c:pt idx="59162" formatCode="General">
                  <c:v>1.21855</c:v>
                </c:pt>
                <c:pt idx="59163" formatCode="General">
                  <c:v>1.21858</c:v>
                </c:pt>
                <c:pt idx="59164" formatCode="General">
                  <c:v>1.218599999999999</c:v>
                </c:pt>
                <c:pt idx="59165" formatCode="General">
                  <c:v>1.2186199999999998</c:v>
                </c:pt>
                <c:pt idx="59166" formatCode="General">
                  <c:v>1.2186399999999991</c:v>
                </c:pt>
                <c:pt idx="59167" formatCode="General">
                  <c:v>1.2186599999999999</c:v>
                </c:pt>
                <c:pt idx="59168" formatCode="General">
                  <c:v>1.21868</c:v>
                </c:pt>
                <c:pt idx="59169" formatCode="General">
                  <c:v>1.218699999999999</c:v>
                </c:pt>
                <c:pt idx="59170" formatCode="General">
                  <c:v>1.2187199999999998</c:v>
                </c:pt>
                <c:pt idx="59171" formatCode="General">
                  <c:v>1.218739999999999</c:v>
                </c:pt>
                <c:pt idx="59172" formatCode="General">
                  <c:v>1.218769999999999</c:v>
                </c:pt>
                <c:pt idx="59173" formatCode="General">
                  <c:v>1.21878</c:v>
                </c:pt>
                <c:pt idx="59174" formatCode="General">
                  <c:v>1.2187999999999992</c:v>
                </c:pt>
                <c:pt idx="59175" formatCode="General">
                  <c:v>1.2188199999999998</c:v>
                </c:pt>
                <c:pt idx="59176" formatCode="General">
                  <c:v>1.21885</c:v>
                </c:pt>
                <c:pt idx="59177" formatCode="General">
                  <c:v>1.2188599999999998</c:v>
                </c:pt>
                <c:pt idx="59178" formatCode="General">
                  <c:v>1.2188899999999998</c:v>
                </c:pt>
                <c:pt idx="59179" formatCode="General">
                  <c:v>1.218909999999999</c:v>
                </c:pt>
                <c:pt idx="59180" formatCode="General">
                  <c:v>1.2189299999999992</c:v>
                </c:pt>
                <c:pt idx="59181" formatCode="General">
                  <c:v>1.21895</c:v>
                </c:pt>
                <c:pt idx="59182" formatCode="General">
                  <c:v>1.2189699999999992</c:v>
                </c:pt>
                <c:pt idx="59183" formatCode="General">
                  <c:v>1.2189899999999998</c:v>
                </c:pt>
                <c:pt idx="59184" formatCode="General">
                  <c:v>1.219009999999999</c:v>
                </c:pt>
                <c:pt idx="59185" formatCode="General">
                  <c:v>1.2190299999999992</c:v>
                </c:pt>
                <c:pt idx="59186" formatCode="General">
                  <c:v>1.21905</c:v>
                </c:pt>
                <c:pt idx="59187" formatCode="General">
                  <c:v>1.2190699999999992</c:v>
                </c:pt>
                <c:pt idx="59188" formatCode="General">
                  <c:v>1.2190899999999998</c:v>
                </c:pt>
                <c:pt idx="59189" formatCode="General">
                  <c:v>1.219109999999999</c:v>
                </c:pt>
                <c:pt idx="59190" formatCode="General">
                  <c:v>1.2191299999999992</c:v>
                </c:pt>
                <c:pt idx="59191" formatCode="General">
                  <c:v>1.21915</c:v>
                </c:pt>
                <c:pt idx="59192" formatCode="General">
                  <c:v>1.219179999999999</c:v>
                </c:pt>
                <c:pt idx="59193" formatCode="General">
                  <c:v>1.2191899999999998</c:v>
                </c:pt>
                <c:pt idx="59194" formatCode="General">
                  <c:v>1.219209999999999</c:v>
                </c:pt>
                <c:pt idx="59195" formatCode="General">
                  <c:v>1.2192399999999992</c:v>
                </c:pt>
                <c:pt idx="59196" formatCode="General">
                  <c:v>1.2192599999999998</c:v>
                </c:pt>
                <c:pt idx="59197" formatCode="General">
                  <c:v>1.2192699999999992</c:v>
                </c:pt>
                <c:pt idx="59198" formatCode="General">
                  <c:v>1.2192999999999992</c:v>
                </c:pt>
                <c:pt idx="59199" formatCode="General">
                  <c:v>1.2193199999999991</c:v>
                </c:pt>
                <c:pt idx="59200" formatCode="General">
                  <c:v>1.2193399999999992</c:v>
                </c:pt>
                <c:pt idx="59201" formatCode="General">
                  <c:v>1.2193599999999998</c:v>
                </c:pt>
                <c:pt idx="59202" formatCode="General">
                  <c:v>1.219379999999999</c:v>
                </c:pt>
                <c:pt idx="59203" formatCode="General">
                  <c:v>1.2193999999999992</c:v>
                </c:pt>
                <c:pt idx="59204" formatCode="General">
                  <c:v>1.2194299999999989</c:v>
                </c:pt>
                <c:pt idx="59205" formatCode="General">
                  <c:v>1.2194399999999992</c:v>
                </c:pt>
                <c:pt idx="59206" formatCode="General">
                  <c:v>1.2194599999999998</c:v>
                </c:pt>
                <c:pt idx="59207" formatCode="General">
                  <c:v>1.2194899999999991</c:v>
                </c:pt>
                <c:pt idx="59208" formatCode="General">
                  <c:v>1.2195099999999992</c:v>
                </c:pt>
                <c:pt idx="59209" formatCode="General">
                  <c:v>1.219519999999999</c:v>
                </c:pt>
                <c:pt idx="59210" formatCode="General">
                  <c:v>1.219549999999999</c:v>
                </c:pt>
                <c:pt idx="59211" formatCode="General">
                  <c:v>1.2195699999999992</c:v>
                </c:pt>
                <c:pt idx="59212" formatCode="General">
                  <c:v>1.2195899999999991</c:v>
                </c:pt>
                <c:pt idx="59213" formatCode="General">
                  <c:v>1.2195999999999991</c:v>
                </c:pt>
                <c:pt idx="59214" formatCode="General">
                  <c:v>1.2196299999999987</c:v>
                </c:pt>
                <c:pt idx="59215" formatCode="General">
                  <c:v>1.219649999999999</c:v>
                </c:pt>
                <c:pt idx="59216" formatCode="General">
                  <c:v>1.2196699999999991</c:v>
                </c:pt>
                <c:pt idx="59217" formatCode="General">
                  <c:v>1.2196899999999991</c:v>
                </c:pt>
                <c:pt idx="59218" formatCode="General">
                  <c:v>1.2197099999999992</c:v>
                </c:pt>
                <c:pt idx="59219" formatCode="General">
                  <c:v>1.2197299999999986</c:v>
                </c:pt>
                <c:pt idx="59220" formatCode="General">
                  <c:v>1.219749999999999</c:v>
                </c:pt>
                <c:pt idx="59221" formatCode="General">
                  <c:v>1.2197699999999991</c:v>
                </c:pt>
                <c:pt idx="59222" formatCode="General">
                  <c:v>1.219789999999999</c:v>
                </c:pt>
                <c:pt idx="59223" formatCode="General">
                  <c:v>1.219819999999999</c:v>
                </c:pt>
                <c:pt idx="59224" formatCode="General">
                  <c:v>1.2198399999999991</c:v>
                </c:pt>
                <c:pt idx="59225" formatCode="General">
                  <c:v>1.2198499999999992</c:v>
                </c:pt>
                <c:pt idx="59226" formatCode="General">
                  <c:v>1.2198699999999989</c:v>
                </c:pt>
                <c:pt idx="59227" formatCode="General">
                  <c:v>1.2198999999999987</c:v>
                </c:pt>
                <c:pt idx="59228" formatCode="General">
                  <c:v>1.219919999999999</c:v>
                </c:pt>
                <c:pt idx="59229" formatCode="General">
                  <c:v>1.2199399999999991</c:v>
                </c:pt>
                <c:pt idx="59230" formatCode="General">
                  <c:v>1.219959999999999</c:v>
                </c:pt>
                <c:pt idx="59231" formatCode="General">
                  <c:v>1.2199799999999992</c:v>
                </c:pt>
                <c:pt idx="59232" formatCode="General">
                  <c:v>1.22</c:v>
                </c:pt>
                <c:pt idx="59233" formatCode="General">
                  <c:v>1.2200199999999999</c:v>
                </c:pt>
                <c:pt idx="59234" formatCode="General">
                  <c:v>1.22004</c:v>
                </c:pt>
                <c:pt idx="59235" formatCode="General">
                  <c:v>1.2200599999999999</c:v>
                </c:pt>
                <c:pt idx="59236" formatCode="General">
                  <c:v>1.2200899999999999</c:v>
                </c:pt>
                <c:pt idx="59237" formatCode="General">
                  <c:v>1.2201</c:v>
                </c:pt>
                <c:pt idx="59238" formatCode="General">
                  <c:v>1.2201199999999999</c:v>
                </c:pt>
                <c:pt idx="59239" formatCode="General">
                  <c:v>1.22014</c:v>
                </c:pt>
                <c:pt idx="59240" formatCode="General">
                  <c:v>1.2201599999999999</c:v>
                </c:pt>
                <c:pt idx="59241" formatCode="General">
                  <c:v>1.22018</c:v>
                </c:pt>
                <c:pt idx="59242" formatCode="General">
                  <c:v>1.2202</c:v>
                </c:pt>
                <c:pt idx="59243" formatCode="General">
                  <c:v>1.220229999999999</c:v>
                </c:pt>
                <c:pt idx="59244" formatCode="General">
                  <c:v>1.22024</c:v>
                </c:pt>
                <c:pt idx="59245" formatCode="General">
                  <c:v>1.2202599999999999</c:v>
                </c:pt>
                <c:pt idx="59246" formatCode="General">
                  <c:v>1.2202899999999999</c:v>
                </c:pt>
                <c:pt idx="59247" formatCode="General">
                  <c:v>1.22031</c:v>
                </c:pt>
                <c:pt idx="59248" formatCode="General">
                  <c:v>1.2203199999999998</c:v>
                </c:pt>
                <c:pt idx="59249" formatCode="General">
                  <c:v>1.22035</c:v>
                </c:pt>
                <c:pt idx="59250" formatCode="General">
                  <c:v>1.22037</c:v>
                </c:pt>
                <c:pt idx="59251" formatCode="General">
                  <c:v>1.2203899999999999</c:v>
                </c:pt>
                <c:pt idx="59252" formatCode="General">
                  <c:v>1.22041</c:v>
                </c:pt>
                <c:pt idx="59253" formatCode="General">
                  <c:v>1.220429999999999</c:v>
                </c:pt>
                <c:pt idx="59254" formatCode="General">
                  <c:v>1.22045</c:v>
                </c:pt>
                <c:pt idx="59255" formatCode="General">
                  <c:v>1.22048</c:v>
                </c:pt>
                <c:pt idx="59256" formatCode="General">
                  <c:v>1.2204899999999999</c:v>
                </c:pt>
                <c:pt idx="59257" formatCode="General">
                  <c:v>1.22051</c:v>
                </c:pt>
                <c:pt idx="59258" formatCode="General">
                  <c:v>1.22054</c:v>
                </c:pt>
                <c:pt idx="59259" formatCode="General">
                  <c:v>1.2205599999999999</c:v>
                </c:pt>
                <c:pt idx="59260" formatCode="General">
                  <c:v>1.220569999999999</c:v>
                </c:pt>
                <c:pt idx="59261" formatCode="General">
                  <c:v>1.220599999999999</c:v>
                </c:pt>
                <c:pt idx="59262" formatCode="General">
                  <c:v>1.2206199999999998</c:v>
                </c:pt>
                <c:pt idx="59263" formatCode="General">
                  <c:v>1.2206399999999991</c:v>
                </c:pt>
                <c:pt idx="59264" formatCode="General">
                  <c:v>1.22065</c:v>
                </c:pt>
                <c:pt idx="59265" formatCode="General">
                  <c:v>1.22068</c:v>
                </c:pt>
                <c:pt idx="59266" formatCode="General">
                  <c:v>1.220699999999999</c:v>
                </c:pt>
                <c:pt idx="59267" formatCode="General">
                  <c:v>1.2207199999999998</c:v>
                </c:pt>
                <c:pt idx="59268" formatCode="General">
                  <c:v>1.220739999999999</c:v>
                </c:pt>
                <c:pt idx="59269" formatCode="General">
                  <c:v>1.2207599999999998</c:v>
                </c:pt>
                <c:pt idx="59270" formatCode="General">
                  <c:v>1.22078</c:v>
                </c:pt>
                <c:pt idx="59271" formatCode="General">
                  <c:v>1.2207999999999992</c:v>
                </c:pt>
                <c:pt idx="59272" formatCode="General">
                  <c:v>1.2208199999999998</c:v>
                </c:pt>
                <c:pt idx="59273" formatCode="General">
                  <c:v>1.220839999999999</c:v>
                </c:pt>
                <c:pt idx="59274" formatCode="General">
                  <c:v>1.220869999999999</c:v>
                </c:pt>
                <c:pt idx="59275" formatCode="General">
                  <c:v>1.2208899999999998</c:v>
                </c:pt>
                <c:pt idx="59276" formatCode="General">
                  <c:v>1.2208999999999992</c:v>
                </c:pt>
                <c:pt idx="59277" formatCode="General">
                  <c:v>1.2209299999999992</c:v>
                </c:pt>
                <c:pt idx="59278" formatCode="General">
                  <c:v>1.22095</c:v>
                </c:pt>
                <c:pt idx="59279" formatCode="General">
                  <c:v>1.2209699999999992</c:v>
                </c:pt>
                <c:pt idx="59280" formatCode="General">
                  <c:v>1.2209899999999998</c:v>
                </c:pt>
                <c:pt idx="59281" formatCode="General">
                  <c:v>1.221009999999999</c:v>
                </c:pt>
                <c:pt idx="59282" formatCode="General">
                  <c:v>1.2210299999999992</c:v>
                </c:pt>
                <c:pt idx="59283" formatCode="General">
                  <c:v>1.22105</c:v>
                </c:pt>
                <c:pt idx="59284" formatCode="General">
                  <c:v>1.2210699999999992</c:v>
                </c:pt>
                <c:pt idx="59285" formatCode="General">
                  <c:v>1.2210899999999998</c:v>
                </c:pt>
                <c:pt idx="59286" formatCode="General">
                  <c:v>1.221109999999999</c:v>
                </c:pt>
                <c:pt idx="59287" formatCode="General">
                  <c:v>1.221139999999999</c:v>
                </c:pt>
                <c:pt idx="59288" formatCode="General">
                  <c:v>1.22115</c:v>
                </c:pt>
                <c:pt idx="59289" formatCode="General">
                  <c:v>1.2211699999999992</c:v>
                </c:pt>
                <c:pt idx="59290" formatCode="General">
                  <c:v>1.2211899999999998</c:v>
                </c:pt>
                <c:pt idx="59291" formatCode="General">
                  <c:v>1.2212199999999998</c:v>
                </c:pt>
                <c:pt idx="59292" formatCode="General">
                  <c:v>1.2212299999999991</c:v>
                </c:pt>
                <c:pt idx="59293" formatCode="General">
                  <c:v>1.2212499999999991</c:v>
                </c:pt>
                <c:pt idx="59294" formatCode="General">
                  <c:v>1.221279999999999</c:v>
                </c:pt>
                <c:pt idx="59295" formatCode="General">
                  <c:v>1.2212999999999992</c:v>
                </c:pt>
                <c:pt idx="59296" formatCode="General">
                  <c:v>1.2213199999999991</c:v>
                </c:pt>
                <c:pt idx="59297" formatCode="General">
                  <c:v>1.2213399999999992</c:v>
                </c:pt>
                <c:pt idx="59298" formatCode="General">
                  <c:v>1.2213599999999998</c:v>
                </c:pt>
                <c:pt idx="59299" formatCode="General">
                  <c:v>1.221379999999999</c:v>
                </c:pt>
                <c:pt idx="59300" formatCode="General">
                  <c:v>1.2213999999999992</c:v>
                </c:pt>
                <c:pt idx="59301" formatCode="General">
                  <c:v>1.2214199999999991</c:v>
                </c:pt>
                <c:pt idx="59302" formatCode="General">
                  <c:v>1.2214399999999992</c:v>
                </c:pt>
                <c:pt idx="59303" formatCode="General">
                  <c:v>1.2214599999999998</c:v>
                </c:pt>
                <c:pt idx="59304" formatCode="General">
                  <c:v>1.221479999999999</c:v>
                </c:pt>
                <c:pt idx="59305" formatCode="General">
                  <c:v>1.2214999999999991</c:v>
                </c:pt>
                <c:pt idx="59306" formatCode="General">
                  <c:v>1.2215199999999991</c:v>
                </c:pt>
                <c:pt idx="59307" formatCode="General">
                  <c:v>1.2215399999999992</c:v>
                </c:pt>
                <c:pt idx="59308" formatCode="General">
                  <c:v>1.2215599999999998</c:v>
                </c:pt>
                <c:pt idx="59309" formatCode="General">
                  <c:v>1.2215899999999991</c:v>
                </c:pt>
                <c:pt idx="59310" formatCode="General">
                  <c:v>1.2216099999999992</c:v>
                </c:pt>
                <c:pt idx="59311" formatCode="General">
                  <c:v>1.221619999999999</c:v>
                </c:pt>
                <c:pt idx="59312" formatCode="General">
                  <c:v>1.2216399999999992</c:v>
                </c:pt>
                <c:pt idx="59313" formatCode="General">
                  <c:v>1.2216699999999991</c:v>
                </c:pt>
                <c:pt idx="59314" formatCode="General">
                  <c:v>1.2216899999999991</c:v>
                </c:pt>
                <c:pt idx="59315" formatCode="General">
                  <c:v>1.2216999999999989</c:v>
                </c:pt>
                <c:pt idx="59316" formatCode="General">
                  <c:v>1.2217299999999987</c:v>
                </c:pt>
                <c:pt idx="59317" formatCode="General">
                  <c:v>1.221749999999999</c:v>
                </c:pt>
                <c:pt idx="59318" formatCode="General">
                  <c:v>1.2217699999999991</c:v>
                </c:pt>
                <c:pt idx="59319" formatCode="General">
                  <c:v>1.221789999999999</c:v>
                </c:pt>
                <c:pt idx="59320" formatCode="General">
                  <c:v>1.2218099999999992</c:v>
                </c:pt>
                <c:pt idx="59321" formatCode="General">
                  <c:v>1.2218299999999984</c:v>
                </c:pt>
                <c:pt idx="59322" formatCode="General">
                  <c:v>1.2218599999999991</c:v>
                </c:pt>
                <c:pt idx="59323" formatCode="General">
                  <c:v>1.2218699999999989</c:v>
                </c:pt>
                <c:pt idx="59324" formatCode="General">
                  <c:v>1.221889999999999</c:v>
                </c:pt>
                <c:pt idx="59325" formatCode="General">
                  <c:v>1.221919999999999</c:v>
                </c:pt>
                <c:pt idx="59326" formatCode="General">
                  <c:v>1.2219399999999991</c:v>
                </c:pt>
                <c:pt idx="59327" formatCode="General">
                  <c:v>1.2219499999999992</c:v>
                </c:pt>
                <c:pt idx="59328" formatCode="General">
                  <c:v>1.2219699999999989</c:v>
                </c:pt>
                <c:pt idx="59329" formatCode="General">
                  <c:v>1.222</c:v>
                </c:pt>
                <c:pt idx="59330" formatCode="General">
                  <c:v>1.2220199999999999</c:v>
                </c:pt>
                <c:pt idx="59331" formatCode="General">
                  <c:v>1.22204</c:v>
                </c:pt>
                <c:pt idx="59332" formatCode="General">
                  <c:v>1.2220599999999999</c:v>
                </c:pt>
                <c:pt idx="59333" formatCode="General">
                  <c:v>1.2220800000000001</c:v>
                </c:pt>
                <c:pt idx="59334" formatCode="General">
                  <c:v>1.2221</c:v>
                </c:pt>
                <c:pt idx="59335" formatCode="General">
                  <c:v>1.2221199999999999</c:v>
                </c:pt>
                <c:pt idx="59336" formatCode="General">
                  <c:v>1.22214</c:v>
                </c:pt>
                <c:pt idx="59337" formatCode="General">
                  <c:v>1.2221599999999999</c:v>
                </c:pt>
                <c:pt idx="59338" formatCode="General">
                  <c:v>1.2221899999999999</c:v>
                </c:pt>
                <c:pt idx="59339" formatCode="General">
                  <c:v>1.2222</c:v>
                </c:pt>
                <c:pt idx="59340" formatCode="General">
                  <c:v>1.2222199999999999</c:v>
                </c:pt>
                <c:pt idx="59341" formatCode="General">
                  <c:v>1.22224</c:v>
                </c:pt>
                <c:pt idx="59342" formatCode="General">
                  <c:v>1.22227</c:v>
                </c:pt>
                <c:pt idx="59343" formatCode="General">
                  <c:v>1.22228</c:v>
                </c:pt>
                <c:pt idx="59344" formatCode="General">
                  <c:v>1.22231</c:v>
                </c:pt>
                <c:pt idx="59345" formatCode="General">
                  <c:v>1.222329999999999</c:v>
                </c:pt>
                <c:pt idx="59346" formatCode="General">
                  <c:v>1.22235</c:v>
                </c:pt>
                <c:pt idx="59347" formatCode="General">
                  <c:v>1.22237</c:v>
                </c:pt>
                <c:pt idx="59348" formatCode="General">
                  <c:v>1.2223899999999999</c:v>
                </c:pt>
                <c:pt idx="59349" formatCode="General">
                  <c:v>1.22241</c:v>
                </c:pt>
                <c:pt idx="59350" formatCode="General">
                  <c:v>1.222429999999999</c:v>
                </c:pt>
                <c:pt idx="59351" formatCode="General">
                  <c:v>1.22245</c:v>
                </c:pt>
                <c:pt idx="59352" formatCode="General">
                  <c:v>1.2224699999999991</c:v>
                </c:pt>
                <c:pt idx="59353" formatCode="General">
                  <c:v>1.2224899999999999</c:v>
                </c:pt>
                <c:pt idx="59354" formatCode="General">
                  <c:v>1.22251</c:v>
                </c:pt>
                <c:pt idx="59355" formatCode="General">
                  <c:v>1.222529999999999</c:v>
                </c:pt>
                <c:pt idx="59356" formatCode="General">
                  <c:v>1.22255</c:v>
                </c:pt>
                <c:pt idx="59357" formatCode="General">
                  <c:v>1.222569999999999</c:v>
                </c:pt>
                <c:pt idx="59358" formatCode="General">
                  <c:v>1.222599999999999</c:v>
                </c:pt>
                <c:pt idx="59359" formatCode="General">
                  <c:v>1.22261</c:v>
                </c:pt>
                <c:pt idx="59360" formatCode="General">
                  <c:v>1.2226399999999991</c:v>
                </c:pt>
                <c:pt idx="59361" formatCode="General">
                  <c:v>1.2226599999999999</c:v>
                </c:pt>
                <c:pt idx="59362" formatCode="General">
                  <c:v>1.22268</c:v>
                </c:pt>
                <c:pt idx="59363" formatCode="General">
                  <c:v>1.2226899999999998</c:v>
                </c:pt>
                <c:pt idx="59364" formatCode="General">
                  <c:v>1.2227199999999998</c:v>
                </c:pt>
                <c:pt idx="59365" formatCode="General">
                  <c:v>1.222739999999999</c:v>
                </c:pt>
                <c:pt idx="59366" formatCode="General">
                  <c:v>1.2227599999999998</c:v>
                </c:pt>
                <c:pt idx="59367" formatCode="General">
                  <c:v>1.22278</c:v>
                </c:pt>
                <c:pt idx="59368" formatCode="General">
                  <c:v>1.2227999999999992</c:v>
                </c:pt>
                <c:pt idx="59369" formatCode="General">
                  <c:v>1.2228199999999998</c:v>
                </c:pt>
                <c:pt idx="59370" formatCode="General">
                  <c:v>1.22285</c:v>
                </c:pt>
                <c:pt idx="59371" formatCode="General">
                  <c:v>1.2228599999999998</c:v>
                </c:pt>
                <c:pt idx="59372" formatCode="General">
                  <c:v>1.22288</c:v>
                </c:pt>
                <c:pt idx="59373" formatCode="General">
                  <c:v>1.2229099999999991</c:v>
                </c:pt>
                <c:pt idx="59374" formatCode="General">
                  <c:v>1.2229199999999998</c:v>
                </c:pt>
                <c:pt idx="59375" formatCode="General">
                  <c:v>1.222939999999999</c:v>
                </c:pt>
                <c:pt idx="59376" formatCode="General">
                  <c:v>1.222969999999999</c:v>
                </c:pt>
                <c:pt idx="59377" formatCode="General">
                  <c:v>1.2229899999999998</c:v>
                </c:pt>
                <c:pt idx="59378" formatCode="General">
                  <c:v>1.2229999999999992</c:v>
                </c:pt>
                <c:pt idx="59379" formatCode="General">
                  <c:v>1.2230199999999998</c:v>
                </c:pt>
                <c:pt idx="59380" formatCode="General">
                  <c:v>1.22305</c:v>
                </c:pt>
                <c:pt idx="59381" formatCode="General">
                  <c:v>1.2230699999999992</c:v>
                </c:pt>
                <c:pt idx="59382" formatCode="General">
                  <c:v>1.2230899999999998</c:v>
                </c:pt>
                <c:pt idx="59383" formatCode="General">
                  <c:v>1.223109999999999</c:v>
                </c:pt>
                <c:pt idx="59384" formatCode="General">
                  <c:v>1.2231299999999992</c:v>
                </c:pt>
                <c:pt idx="59385" formatCode="General">
                  <c:v>1.22315</c:v>
                </c:pt>
                <c:pt idx="59386" formatCode="General">
                  <c:v>1.2231699999999992</c:v>
                </c:pt>
                <c:pt idx="59387" formatCode="General">
                  <c:v>1.2231899999999998</c:v>
                </c:pt>
                <c:pt idx="59388" formatCode="General">
                  <c:v>1.223209999999999</c:v>
                </c:pt>
                <c:pt idx="59389" formatCode="General">
                  <c:v>1.2232399999999992</c:v>
                </c:pt>
                <c:pt idx="59390" formatCode="General">
                  <c:v>1.2232499999999991</c:v>
                </c:pt>
                <c:pt idx="59391" formatCode="General">
                  <c:v>1.2232699999999992</c:v>
                </c:pt>
                <c:pt idx="59392" formatCode="General">
                  <c:v>1.2232899999999998</c:v>
                </c:pt>
                <c:pt idx="59393" formatCode="General">
                  <c:v>1.2233199999999991</c:v>
                </c:pt>
                <c:pt idx="59394" formatCode="General">
                  <c:v>1.2233299999999991</c:v>
                </c:pt>
                <c:pt idx="59395" formatCode="General">
                  <c:v>1.2233599999999998</c:v>
                </c:pt>
                <c:pt idx="59396" formatCode="General">
                  <c:v>1.223379999999999</c:v>
                </c:pt>
                <c:pt idx="59397" formatCode="General">
                  <c:v>1.2233999999999992</c:v>
                </c:pt>
                <c:pt idx="59398" formatCode="General">
                  <c:v>1.2234199999999991</c:v>
                </c:pt>
                <c:pt idx="59399" formatCode="General">
                  <c:v>1.2234399999999992</c:v>
                </c:pt>
                <c:pt idx="59400" formatCode="General">
                  <c:v>1.2234599999999998</c:v>
                </c:pt>
                <c:pt idx="59401" formatCode="General">
                  <c:v>1.223479999999999</c:v>
                </c:pt>
                <c:pt idx="59402" formatCode="General">
                  <c:v>1.2234999999999991</c:v>
                </c:pt>
                <c:pt idx="59403" formatCode="General">
                  <c:v>1.2235199999999991</c:v>
                </c:pt>
                <c:pt idx="59404" formatCode="General">
                  <c:v>1.2235399999999992</c:v>
                </c:pt>
                <c:pt idx="59405" formatCode="General">
                  <c:v>1.2235599999999998</c:v>
                </c:pt>
                <c:pt idx="59406" formatCode="General">
                  <c:v>1.223579999999999</c:v>
                </c:pt>
                <c:pt idx="59407" formatCode="General">
                  <c:v>1.2235999999999991</c:v>
                </c:pt>
                <c:pt idx="59408" formatCode="General">
                  <c:v>1.223619999999999</c:v>
                </c:pt>
                <c:pt idx="59409" formatCode="General">
                  <c:v>1.223649999999999</c:v>
                </c:pt>
                <c:pt idx="59410" formatCode="General">
                  <c:v>1.2236599999999991</c:v>
                </c:pt>
                <c:pt idx="59411" formatCode="General">
                  <c:v>1.2236799999999992</c:v>
                </c:pt>
                <c:pt idx="59412" formatCode="General">
                  <c:v>1.2237099999999992</c:v>
                </c:pt>
                <c:pt idx="59413" formatCode="General">
                  <c:v>1.2237299999999987</c:v>
                </c:pt>
                <c:pt idx="59414" formatCode="General">
                  <c:v>1.2237399999999992</c:v>
                </c:pt>
                <c:pt idx="59415" formatCode="General">
                  <c:v>1.2237699999999991</c:v>
                </c:pt>
                <c:pt idx="59416" formatCode="General">
                  <c:v>1.223789999999999</c:v>
                </c:pt>
                <c:pt idx="59417" formatCode="General">
                  <c:v>1.2238099999999992</c:v>
                </c:pt>
                <c:pt idx="59418" formatCode="General">
                  <c:v>1.2238299999999986</c:v>
                </c:pt>
                <c:pt idx="59419" formatCode="General">
                  <c:v>1.2238499999999992</c:v>
                </c:pt>
                <c:pt idx="59420" formatCode="General">
                  <c:v>1.2238699999999989</c:v>
                </c:pt>
                <c:pt idx="59421" formatCode="General">
                  <c:v>1.2238999999999987</c:v>
                </c:pt>
                <c:pt idx="59422" formatCode="General">
                  <c:v>1.2239099999999992</c:v>
                </c:pt>
                <c:pt idx="59423" formatCode="General">
                  <c:v>1.2239299999999984</c:v>
                </c:pt>
                <c:pt idx="59424" formatCode="General">
                  <c:v>1.223959999999999</c:v>
                </c:pt>
                <c:pt idx="59425" formatCode="General">
                  <c:v>1.2239799999999992</c:v>
                </c:pt>
                <c:pt idx="59426" formatCode="General">
                  <c:v>1.223989999999999</c:v>
                </c:pt>
                <c:pt idx="59427" formatCode="General">
                  <c:v>1.22401</c:v>
                </c:pt>
                <c:pt idx="59428" formatCode="General">
                  <c:v>1.22404</c:v>
                </c:pt>
                <c:pt idx="59429" formatCode="General">
                  <c:v>1.2240599999999999</c:v>
                </c:pt>
                <c:pt idx="59430" formatCode="General">
                  <c:v>1.22407</c:v>
                </c:pt>
                <c:pt idx="59431" formatCode="General">
                  <c:v>1.2241</c:v>
                </c:pt>
                <c:pt idx="59432" formatCode="General">
                  <c:v>1.2241199999999999</c:v>
                </c:pt>
                <c:pt idx="59433" formatCode="General">
                  <c:v>1.22414</c:v>
                </c:pt>
                <c:pt idx="59434" formatCode="General">
                  <c:v>1.2241599999999999</c:v>
                </c:pt>
                <c:pt idx="59435" formatCode="General">
                  <c:v>1.22418</c:v>
                </c:pt>
                <c:pt idx="59436" formatCode="General">
                  <c:v>1.2242</c:v>
                </c:pt>
                <c:pt idx="59437" formatCode="General">
                  <c:v>1.2242199999999999</c:v>
                </c:pt>
                <c:pt idx="59438" formatCode="General">
                  <c:v>1.22424</c:v>
                </c:pt>
                <c:pt idx="59439" formatCode="General">
                  <c:v>1.2242599999999999</c:v>
                </c:pt>
                <c:pt idx="59440" formatCode="General">
                  <c:v>1.2242899999999999</c:v>
                </c:pt>
                <c:pt idx="59441" formatCode="General">
                  <c:v>1.2242999999999991</c:v>
                </c:pt>
                <c:pt idx="59442" formatCode="General">
                  <c:v>1.2243199999999999</c:v>
                </c:pt>
                <c:pt idx="59443" formatCode="General">
                  <c:v>1.22435</c:v>
                </c:pt>
                <c:pt idx="59444" formatCode="General">
                  <c:v>1.22437</c:v>
                </c:pt>
                <c:pt idx="59445" formatCode="General">
                  <c:v>1.22438</c:v>
                </c:pt>
                <c:pt idx="59446" formatCode="General">
                  <c:v>1.22441</c:v>
                </c:pt>
                <c:pt idx="59447" formatCode="General">
                  <c:v>1.224429999999999</c:v>
                </c:pt>
                <c:pt idx="59448" formatCode="General">
                  <c:v>1.22445</c:v>
                </c:pt>
                <c:pt idx="59449" formatCode="General">
                  <c:v>1.2244699999999991</c:v>
                </c:pt>
                <c:pt idx="59450" formatCode="General">
                  <c:v>1.2244899999999999</c:v>
                </c:pt>
                <c:pt idx="59451" formatCode="General">
                  <c:v>1.22451</c:v>
                </c:pt>
                <c:pt idx="59452" formatCode="General">
                  <c:v>1.224529999999999</c:v>
                </c:pt>
                <c:pt idx="59453" formatCode="General">
                  <c:v>1.22455</c:v>
                </c:pt>
                <c:pt idx="59454" formatCode="General">
                  <c:v>1.224569999999999</c:v>
                </c:pt>
                <c:pt idx="59455" formatCode="General">
                  <c:v>1.2245899999999998</c:v>
                </c:pt>
                <c:pt idx="59456" formatCode="General">
                  <c:v>1.22461</c:v>
                </c:pt>
                <c:pt idx="59457" formatCode="General">
                  <c:v>1.2246299999999992</c:v>
                </c:pt>
                <c:pt idx="59458" formatCode="General">
                  <c:v>1.22465</c:v>
                </c:pt>
                <c:pt idx="59459" formatCode="General">
                  <c:v>1.224669999999999</c:v>
                </c:pt>
                <c:pt idx="59460" formatCode="General">
                  <c:v>1.224699999999999</c:v>
                </c:pt>
                <c:pt idx="59461" formatCode="General">
                  <c:v>1.22471</c:v>
                </c:pt>
                <c:pt idx="59462" formatCode="General">
                  <c:v>1.2247399999999991</c:v>
                </c:pt>
                <c:pt idx="59463" formatCode="General">
                  <c:v>1.2247599999999998</c:v>
                </c:pt>
                <c:pt idx="59464" formatCode="General">
                  <c:v>1.22478</c:v>
                </c:pt>
                <c:pt idx="59465" formatCode="General">
                  <c:v>1.2247899999999998</c:v>
                </c:pt>
                <c:pt idx="59466" formatCode="General">
                  <c:v>1.2248199999999998</c:v>
                </c:pt>
                <c:pt idx="59467" formatCode="General">
                  <c:v>1.224839999999999</c:v>
                </c:pt>
                <c:pt idx="59468" formatCode="General">
                  <c:v>1.2248599999999998</c:v>
                </c:pt>
                <c:pt idx="59469" formatCode="General">
                  <c:v>1.22488</c:v>
                </c:pt>
                <c:pt idx="59470" formatCode="General">
                  <c:v>1.2248999999999992</c:v>
                </c:pt>
                <c:pt idx="59471" formatCode="General">
                  <c:v>1.2249199999999998</c:v>
                </c:pt>
                <c:pt idx="59472" formatCode="General">
                  <c:v>1.22495</c:v>
                </c:pt>
                <c:pt idx="59473" formatCode="General">
                  <c:v>1.2249599999999998</c:v>
                </c:pt>
                <c:pt idx="59474" formatCode="General">
                  <c:v>1.22498</c:v>
                </c:pt>
                <c:pt idx="59475" formatCode="General">
                  <c:v>1.225009999999999</c:v>
                </c:pt>
                <c:pt idx="59476" formatCode="General">
                  <c:v>1.2250299999999992</c:v>
                </c:pt>
                <c:pt idx="59477" formatCode="General">
                  <c:v>1.225039999999999</c:v>
                </c:pt>
                <c:pt idx="59478" formatCode="General">
                  <c:v>1.2250599999999998</c:v>
                </c:pt>
                <c:pt idx="59479" formatCode="General">
                  <c:v>1.2250899999999998</c:v>
                </c:pt>
                <c:pt idx="59480" formatCode="General">
                  <c:v>1.225109999999999</c:v>
                </c:pt>
                <c:pt idx="59481" formatCode="General">
                  <c:v>1.2251199999999998</c:v>
                </c:pt>
                <c:pt idx="59482" formatCode="General">
                  <c:v>1.22515</c:v>
                </c:pt>
                <c:pt idx="59483" formatCode="General">
                  <c:v>1.2251699999999992</c:v>
                </c:pt>
                <c:pt idx="59484" formatCode="General">
                  <c:v>1.2251899999999998</c:v>
                </c:pt>
                <c:pt idx="59485" formatCode="General">
                  <c:v>1.225209999999999</c:v>
                </c:pt>
                <c:pt idx="59486" formatCode="General">
                  <c:v>1.2252299999999992</c:v>
                </c:pt>
                <c:pt idx="59487" formatCode="General">
                  <c:v>1.22525</c:v>
                </c:pt>
                <c:pt idx="59488" formatCode="General">
                  <c:v>1.225279999999999</c:v>
                </c:pt>
                <c:pt idx="59489" formatCode="General">
                  <c:v>1.2252899999999998</c:v>
                </c:pt>
                <c:pt idx="59490" formatCode="General">
                  <c:v>1.225309999999999</c:v>
                </c:pt>
                <c:pt idx="59491" formatCode="General">
                  <c:v>1.2253399999999992</c:v>
                </c:pt>
                <c:pt idx="59492" formatCode="General">
                  <c:v>1.2253599999999998</c:v>
                </c:pt>
                <c:pt idx="59493" formatCode="General">
                  <c:v>1.2253699999999992</c:v>
                </c:pt>
                <c:pt idx="59494" formatCode="General">
                  <c:v>1.2253999999999992</c:v>
                </c:pt>
                <c:pt idx="59495" formatCode="General">
                  <c:v>1.2254199999999991</c:v>
                </c:pt>
                <c:pt idx="59496" formatCode="General">
                  <c:v>1.2254399999999992</c:v>
                </c:pt>
                <c:pt idx="59497" formatCode="General">
                  <c:v>1.2254599999999998</c:v>
                </c:pt>
                <c:pt idx="59498" formatCode="General">
                  <c:v>1.225479999999999</c:v>
                </c:pt>
                <c:pt idx="59499" formatCode="General">
                  <c:v>1.2254999999999991</c:v>
                </c:pt>
                <c:pt idx="59500" formatCode="General">
                  <c:v>1.2255199999999991</c:v>
                </c:pt>
                <c:pt idx="59501" formatCode="General">
                  <c:v>1.2255399999999992</c:v>
                </c:pt>
                <c:pt idx="59502" formatCode="General">
                  <c:v>1.2255599999999998</c:v>
                </c:pt>
                <c:pt idx="59503" formatCode="General">
                  <c:v>1.225579999999999</c:v>
                </c:pt>
                <c:pt idx="59504" formatCode="General">
                  <c:v>1.2256099999999992</c:v>
                </c:pt>
                <c:pt idx="59505" formatCode="General">
                  <c:v>1.225619999999999</c:v>
                </c:pt>
                <c:pt idx="59506" formatCode="General">
                  <c:v>1.2256399999999992</c:v>
                </c:pt>
                <c:pt idx="59507" formatCode="General">
                  <c:v>1.2256599999999991</c:v>
                </c:pt>
                <c:pt idx="59508" formatCode="General">
                  <c:v>1.2256799999999992</c:v>
                </c:pt>
                <c:pt idx="59509" formatCode="General">
                  <c:v>1.2256999999999989</c:v>
                </c:pt>
                <c:pt idx="59510" formatCode="General">
                  <c:v>1.225719999999999</c:v>
                </c:pt>
                <c:pt idx="59511" formatCode="General">
                  <c:v>1.225749999999999</c:v>
                </c:pt>
                <c:pt idx="59512" formatCode="General">
                  <c:v>1.2257599999999991</c:v>
                </c:pt>
                <c:pt idx="59513" formatCode="General">
                  <c:v>1.225789999999999</c:v>
                </c:pt>
                <c:pt idx="59514" formatCode="General">
                  <c:v>1.2258099999999992</c:v>
                </c:pt>
                <c:pt idx="59515" formatCode="General">
                  <c:v>1.2258299999999986</c:v>
                </c:pt>
                <c:pt idx="59516" formatCode="General">
                  <c:v>1.2258399999999992</c:v>
                </c:pt>
                <c:pt idx="59517" formatCode="General">
                  <c:v>1.2258699999999989</c:v>
                </c:pt>
                <c:pt idx="59518" formatCode="General">
                  <c:v>1.225889999999999</c:v>
                </c:pt>
                <c:pt idx="59519" formatCode="General">
                  <c:v>1.2259099999999992</c:v>
                </c:pt>
                <c:pt idx="59520" formatCode="General">
                  <c:v>1.2259299999999984</c:v>
                </c:pt>
                <c:pt idx="59521" formatCode="General">
                  <c:v>1.2259499999999992</c:v>
                </c:pt>
                <c:pt idx="59522" formatCode="General">
                  <c:v>1.2259699999999989</c:v>
                </c:pt>
                <c:pt idx="59523" formatCode="General">
                  <c:v>1.225989999999999</c:v>
                </c:pt>
                <c:pt idx="59524" formatCode="General">
                  <c:v>1.22601</c:v>
                </c:pt>
                <c:pt idx="59525" formatCode="General">
                  <c:v>1.22603</c:v>
                </c:pt>
                <c:pt idx="59526" formatCode="General">
                  <c:v>1.2260599999999999</c:v>
                </c:pt>
                <c:pt idx="59527" formatCode="General">
                  <c:v>1.2260800000000001</c:v>
                </c:pt>
                <c:pt idx="59528" formatCode="General">
                  <c:v>1.2260899999999999</c:v>
                </c:pt>
                <c:pt idx="59529" formatCode="General">
                  <c:v>1.22611</c:v>
                </c:pt>
                <c:pt idx="59530" formatCode="General">
                  <c:v>1.22614</c:v>
                </c:pt>
                <c:pt idx="59531" formatCode="General">
                  <c:v>1.2261599999999999</c:v>
                </c:pt>
                <c:pt idx="59532" formatCode="General">
                  <c:v>1.22617</c:v>
                </c:pt>
                <c:pt idx="59533" formatCode="General">
                  <c:v>1.2262</c:v>
                </c:pt>
                <c:pt idx="59534" formatCode="General">
                  <c:v>1.2262199999999999</c:v>
                </c:pt>
                <c:pt idx="59535" formatCode="General">
                  <c:v>1.22624</c:v>
                </c:pt>
                <c:pt idx="59536" formatCode="General">
                  <c:v>1.2262599999999999</c:v>
                </c:pt>
                <c:pt idx="59537" formatCode="General">
                  <c:v>1.22628</c:v>
                </c:pt>
                <c:pt idx="59538" formatCode="General">
                  <c:v>1.2262999999999991</c:v>
                </c:pt>
                <c:pt idx="59539" formatCode="General">
                  <c:v>1.226329999999999</c:v>
                </c:pt>
                <c:pt idx="59540" formatCode="General">
                  <c:v>1.22634</c:v>
                </c:pt>
                <c:pt idx="59541" formatCode="General">
                  <c:v>1.2263599999999999</c:v>
                </c:pt>
                <c:pt idx="59542" formatCode="General">
                  <c:v>1.22638</c:v>
                </c:pt>
                <c:pt idx="59543" formatCode="General">
                  <c:v>1.22641</c:v>
                </c:pt>
                <c:pt idx="59544" formatCode="General">
                  <c:v>1.2264199999999998</c:v>
                </c:pt>
                <c:pt idx="59545" formatCode="General">
                  <c:v>1.22644</c:v>
                </c:pt>
                <c:pt idx="59546" formatCode="General">
                  <c:v>1.2264699999999991</c:v>
                </c:pt>
                <c:pt idx="59547" formatCode="General">
                  <c:v>1.2264899999999999</c:v>
                </c:pt>
                <c:pt idx="59548" formatCode="General">
                  <c:v>1.22651</c:v>
                </c:pt>
                <c:pt idx="59549" formatCode="General">
                  <c:v>1.226529999999999</c:v>
                </c:pt>
                <c:pt idx="59550" formatCode="General">
                  <c:v>1.22655</c:v>
                </c:pt>
                <c:pt idx="59551" formatCode="General">
                  <c:v>1.226569999999999</c:v>
                </c:pt>
                <c:pt idx="59552" formatCode="General">
                  <c:v>1.2265899999999998</c:v>
                </c:pt>
                <c:pt idx="59553" formatCode="General">
                  <c:v>1.22661</c:v>
                </c:pt>
                <c:pt idx="59554" formatCode="General">
                  <c:v>1.2266299999999992</c:v>
                </c:pt>
                <c:pt idx="59555" formatCode="General">
                  <c:v>1.2266599999999999</c:v>
                </c:pt>
                <c:pt idx="59556" formatCode="General">
                  <c:v>1.226669999999999</c:v>
                </c:pt>
                <c:pt idx="59557" formatCode="General">
                  <c:v>1.2266899999999998</c:v>
                </c:pt>
                <c:pt idx="59558" formatCode="General">
                  <c:v>1.22671</c:v>
                </c:pt>
                <c:pt idx="59559" formatCode="General">
                  <c:v>1.2267399999999991</c:v>
                </c:pt>
                <c:pt idx="59560" formatCode="General">
                  <c:v>1.22675</c:v>
                </c:pt>
                <c:pt idx="59561" formatCode="General">
                  <c:v>1.22678</c:v>
                </c:pt>
                <c:pt idx="59562" formatCode="General">
                  <c:v>1.226799999999999</c:v>
                </c:pt>
                <c:pt idx="59563" formatCode="General">
                  <c:v>1.2268199999999998</c:v>
                </c:pt>
                <c:pt idx="59564" formatCode="General">
                  <c:v>1.226839999999999</c:v>
                </c:pt>
                <c:pt idx="59565" formatCode="General">
                  <c:v>1.2268599999999998</c:v>
                </c:pt>
                <c:pt idx="59566" formatCode="General">
                  <c:v>1.22688</c:v>
                </c:pt>
                <c:pt idx="59567" formatCode="General">
                  <c:v>1.2268999999999992</c:v>
                </c:pt>
                <c:pt idx="59568" formatCode="General">
                  <c:v>1.2269199999999998</c:v>
                </c:pt>
                <c:pt idx="59569" formatCode="General">
                  <c:v>1.226939999999999</c:v>
                </c:pt>
                <c:pt idx="59570" formatCode="General">
                  <c:v>1.2269599999999998</c:v>
                </c:pt>
                <c:pt idx="59571" formatCode="General">
                  <c:v>1.22698</c:v>
                </c:pt>
                <c:pt idx="59572" formatCode="General">
                  <c:v>1.2269999999999992</c:v>
                </c:pt>
                <c:pt idx="59573" formatCode="General">
                  <c:v>1.2270199999999998</c:v>
                </c:pt>
                <c:pt idx="59574" formatCode="General">
                  <c:v>1.227039999999999</c:v>
                </c:pt>
                <c:pt idx="59575" formatCode="General">
                  <c:v>1.2270599999999998</c:v>
                </c:pt>
                <c:pt idx="59576" formatCode="General">
                  <c:v>1.2270799999999991</c:v>
                </c:pt>
                <c:pt idx="59577" formatCode="General">
                  <c:v>1.227109999999999</c:v>
                </c:pt>
                <c:pt idx="59578" formatCode="General">
                  <c:v>1.2271299999999992</c:v>
                </c:pt>
                <c:pt idx="59579" formatCode="General">
                  <c:v>1.227139999999999</c:v>
                </c:pt>
                <c:pt idx="59580" formatCode="General">
                  <c:v>1.2271599999999998</c:v>
                </c:pt>
                <c:pt idx="59581" formatCode="General">
                  <c:v>1.2271899999999998</c:v>
                </c:pt>
                <c:pt idx="59582" formatCode="General">
                  <c:v>1.227209999999999</c:v>
                </c:pt>
                <c:pt idx="59583" formatCode="General">
                  <c:v>1.2272199999999998</c:v>
                </c:pt>
                <c:pt idx="59584" formatCode="General">
                  <c:v>1.22725</c:v>
                </c:pt>
                <c:pt idx="59585" formatCode="General">
                  <c:v>1.2272699999999992</c:v>
                </c:pt>
                <c:pt idx="59586" formatCode="General">
                  <c:v>1.2272899999999998</c:v>
                </c:pt>
                <c:pt idx="59587" formatCode="General">
                  <c:v>1.227309999999999</c:v>
                </c:pt>
                <c:pt idx="59588" formatCode="General">
                  <c:v>1.2273299999999991</c:v>
                </c:pt>
                <c:pt idx="59589" formatCode="General">
                  <c:v>1.2273499999999991</c:v>
                </c:pt>
                <c:pt idx="59590" formatCode="General">
                  <c:v>1.227379999999999</c:v>
                </c:pt>
                <c:pt idx="59591" formatCode="General">
                  <c:v>1.2273899999999998</c:v>
                </c:pt>
                <c:pt idx="59592" formatCode="General">
                  <c:v>1.227409999999999</c:v>
                </c:pt>
                <c:pt idx="59593" formatCode="General">
                  <c:v>1.2274299999999991</c:v>
                </c:pt>
                <c:pt idx="59594" formatCode="General">
                  <c:v>1.2274599999999998</c:v>
                </c:pt>
                <c:pt idx="59595" formatCode="General">
                  <c:v>1.2274699999999992</c:v>
                </c:pt>
                <c:pt idx="59596" formatCode="General">
                  <c:v>1.2274899999999991</c:v>
                </c:pt>
                <c:pt idx="59597" formatCode="General">
                  <c:v>1.2275199999999991</c:v>
                </c:pt>
                <c:pt idx="59598" formatCode="General">
                  <c:v>1.2275399999999992</c:v>
                </c:pt>
                <c:pt idx="59599" formatCode="General">
                  <c:v>1.2275599999999998</c:v>
                </c:pt>
                <c:pt idx="59600" formatCode="General">
                  <c:v>1.227579999999999</c:v>
                </c:pt>
                <c:pt idx="59601" formatCode="General">
                  <c:v>1.2275999999999991</c:v>
                </c:pt>
                <c:pt idx="59602" formatCode="General">
                  <c:v>1.227619999999999</c:v>
                </c:pt>
                <c:pt idx="59603" formatCode="General">
                  <c:v>1.2276399999999992</c:v>
                </c:pt>
                <c:pt idx="59604" formatCode="General">
                  <c:v>1.2276599999999998</c:v>
                </c:pt>
                <c:pt idx="59605" formatCode="General">
                  <c:v>1.2276799999999992</c:v>
                </c:pt>
                <c:pt idx="59606" formatCode="General">
                  <c:v>1.2277099999999992</c:v>
                </c:pt>
                <c:pt idx="59607" formatCode="General">
                  <c:v>1.227719999999999</c:v>
                </c:pt>
                <c:pt idx="59608" formatCode="General">
                  <c:v>1.2277399999999992</c:v>
                </c:pt>
                <c:pt idx="59609" formatCode="General">
                  <c:v>1.2277699999999991</c:v>
                </c:pt>
                <c:pt idx="59610" formatCode="General">
                  <c:v>1.227789999999999</c:v>
                </c:pt>
                <c:pt idx="59611" formatCode="General">
                  <c:v>1.2277999999999989</c:v>
                </c:pt>
                <c:pt idx="59612" formatCode="General">
                  <c:v>1.2278299999999986</c:v>
                </c:pt>
                <c:pt idx="59613" formatCode="General">
                  <c:v>1.2278499999999992</c:v>
                </c:pt>
                <c:pt idx="59614" formatCode="General">
                  <c:v>1.2278699999999991</c:v>
                </c:pt>
                <c:pt idx="59615" formatCode="General">
                  <c:v>1.227889999999999</c:v>
                </c:pt>
                <c:pt idx="59616" formatCode="General">
                  <c:v>1.2279099999999992</c:v>
                </c:pt>
                <c:pt idx="59617" formatCode="General">
                  <c:v>1.2279299999999984</c:v>
                </c:pt>
                <c:pt idx="59618" formatCode="General">
                  <c:v>1.2279499999999992</c:v>
                </c:pt>
                <c:pt idx="59619" formatCode="General">
                  <c:v>1.2279699999999989</c:v>
                </c:pt>
                <c:pt idx="59620" formatCode="General">
                  <c:v>1.227989999999999</c:v>
                </c:pt>
                <c:pt idx="59621" formatCode="General">
                  <c:v>1.22801</c:v>
                </c:pt>
                <c:pt idx="59622" formatCode="General">
                  <c:v>1.22803</c:v>
                </c:pt>
                <c:pt idx="59623" formatCode="General">
                  <c:v>1.2280500000000001</c:v>
                </c:pt>
                <c:pt idx="59624" formatCode="General">
                  <c:v>1.22807</c:v>
                </c:pt>
                <c:pt idx="59625" formatCode="General">
                  <c:v>1.2280899999999999</c:v>
                </c:pt>
                <c:pt idx="59626" formatCode="General">
                  <c:v>1.2281199999999999</c:v>
                </c:pt>
                <c:pt idx="59627" formatCode="General">
                  <c:v>1.2281299999999991</c:v>
                </c:pt>
                <c:pt idx="59628" formatCode="General">
                  <c:v>1.2281500000000001</c:v>
                </c:pt>
                <c:pt idx="59629" formatCode="General">
                  <c:v>1.22818</c:v>
                </c:pt>
                <c:pt idx="59630" formatCode="General">
                  <c:v>1.2282</c:v>
                </c:pt>
                <c:pt idx="59631" formatCode="General">
                  <c:v>1.22821</c:v>
                </c:pt>
                <c:pt idx="59632" formatCode="General">
                  <c:v>1.22824</c:v>
                </c:pt>
                <c:pt idx="59633" formatCode="General">
                  <c:v>1.2282599999999999</c:v>
                </c:pt>
                <c:pt idx="59634" formatCode="General">
                  <c:v>1.22828</c:v>
                </c:pt>
                <c:pt idx="59635" formatCode="General">
                  <c:v>1.2282999999999991</c:v>
                </c:pt>
                <c:pt idx="59636" formatCode="General">
                  <c:v>1.2283199999999999</c:v>
                </c:pt>
                <c:pt idx="59637" formatCode="General">
                  <c:v>1.22834</c:v>
                </c:pt>
                <c:pt idx="59638" formatCode="General">
                  <c:v>1.22837</c:v>
                </c:pt>
                <c:pt idx="59639" formatCode="General">
                  <c:v>1.22838</c:v>
                </c:pt>
                <c:pt idx="59640" formatCode="General">
                  <c:v>1.228399999999999</c:v>
                </c:pt>
                <c:pt idx="59641" formatCode="General">
                  <c:v>1.228429999999999</c:v>
                </c:pt>
                <c:pt idx="59642" formatCode="General">
                  <c:v>1.22844</c:v>
                </c:pt>
                <c:pt idx="59643" formatCode="General">
                  <c:v>1.2284599999999999</c:v>
                </c:pt>
                <c:pt idx="59644" formatCode="General">
                  <c:v>1.22848</c:v>
                </c:pt>
                <c:pt idx="59645" formatCode="General">
                  <c:v>1.22851</c:v>
                </c:pt>
                <c:pt idx="59646" formatCode="General">
                  <c:v>1.2285199999999998</c:v>
                </c:pt>
                <c:pt idx="59647" formatCode="General">
                  <c:v>1.22854</c:v>
                </c:pt>
                <c:pt idx="59648" formatCode="General">
                  <c:v>1.2285699999999991</c:v>
                </c:pt>
                <c:pt idx="59649" formatCode="General">
                  <c:v>1.2285899999999998</c:v>
                </c:pt>
                <c:pt idx="59650" formatCode="General">
                  <c:v>1.228599999999999</c:v>
                </c:pt>
                <c:pt idx="59651" formatCode="General">
                  <c:v>1.2286299999999992</c:v>
                </c:pt>
                <c:pt idx="59652" formatCode="General">
                  <c:v>1.22865</c:v>
                </c:pt>
                <c:pt idx="59653" formatCode="General">
                  <c:v>1.228669999999999</c:v>
                </c:pt>
                <c:pt idx="59654" formatCode="General">
                  <c:v>1.2286899999999998</c:v>
                </c:pt>
                <c:pt idx="59655" formatCode="General">
                  <c:v>1.22871</c:v>
                </c:pt>
                <c:pt idx="59656" formatCode="General">
                  <c:v>1.2287299999999992</c:v>
                </c:pt>
                <c:pt idx="59657" formatCode="General">
                  <c:v>1.22875</c:v>
                </c:pt>
                <c:pt idx="59658" formatCode="General">
                  <c:v>1.228769999999999</c:v>
                </c:pt>
                <c:pt idx="59659" formatCode="General">
                  <c:v>1.2287899999999998</c:v>
                </c:pt>
                <c:pt idx="59660" formatCode="General">
                  <c:v>1.2288199999999998</c:v>
                </c:pt>
                <c:pt idx="59661" formatCode="General">
                  <c:v>1.228839999999999</c:v>
                </c:pt>
                <c:pt idx="59662" formatCode="General">
                  <c:v>1.22885</c:v>
                </c:pt>
                <c:pt idx="59663" formatCode="General">
                  <c:v>1.22888</c:v>
                </c:pt>
                <c:pt idx="59664" formatCode="General">
                  <c:v>1.2288999999999992</c:v>
                </c:pt>
                <c:pt idx="59665" formatCode="General">
                  <c:v>1.2289199999999998</c:v>
                </c:pt>
                <c:pt idx="59666" formatCode="General">
                  <c:v>1.228939999999999</c:v>
                </c:pt>
                <c:pt idx="59667" formatCode="General">
                  <c:v>1.2289599999999998</c:v>
                </c:pt>
                <c:pt idx="59668" formatCode="General">
                  <c:v>1.22898</c:v>
                </c:pt>
                <c:pt idx="59669" formatCode="General">
                  <c:v>1.2289999999999992</c:v>
                </c:pt>
                <c:pt idx="59670" formatCode="General">
                  <c:v>1.2290199999999998</c:v>
                </c:pt>
                <c:pt idx="59671" formatCode="General">
                  <c:v>1.229039999999999</c:v>
                </c:pt>
                <c:pt idx="59672" formatCode="General">
                  <c:v>1.2290599999999998</c:v>
                </c:pt>
                <c:pt idx="59673" formatCode="General">
                  <c:v>1.22908</c:v>
                </c:pt>
                <c:pt idx="59674" formatCode="General">
                  <c:v>1.2290999999999992</c:v>
                </c:pt>
                <c:pt idx="59675" formatCode="General">
                  <c:v>1.2291199999999998</c:v>
                </c:pt>
                <c:pt idx="59676" formatCode="General">
                  <c:v>1.229139999999999</c:v>
                </c:pt>
                <c:pt idx="59677" formatCode="General">
                  <c:v>1.2291699999999992</c:v>
                </c:pt>
                <c:pt idx="59678" formatCode="General">
                  <c:v>1.2291799999999991</c:v>
                </c:pt>
                <c:pt idx="59679" formatCode="General">
                  <c:v>1.229209999999999</c:v>
                </c:pt>
                <c:pt idx="59680" formatCode="General">
                  <c:v>1.2292299999999992</c:v>
                </c:pt>
                <c:pt idx="59681" formatCode="General">
                  <c:v>1.22925</c:v>
                </c:pt>
                <c:pt idx="59682" formatCode="General">
                  <c:v>1.2292699999999992</c:v>
                </c:pt>
                <c:pt idx="59683" formatCode="General">
                  <c:v>1.2292899999999998</c:v>
                </c:pt>
                <c:pt idx="59684" formatCode="General">
                  <c:v>1.229309999999999</c:v>
                </c:pt>
                <c:pt idx="59685" formatCode="General">
                  <c:v>1.2293299999999991</c:v>
                </c:pt>
                <c:pt idx="59686" formatCode="General">
                  <c:v>1.2293499999999991</c:v>
                </c:pt>
                <c:pt idx="59687" formatCode="General">
                  <c:v>1.2293699999999992</c:v>
                </c:pt>
                <c:pt idx="59688" formatCode="General">
                  <c:v>1.2293899999999998</c:v>
                </c:pt>
                <c:pt idx="59689" formatCode="General">
                  <c:v>1.2294199999999991</c:v>
                </c:pt>
                <c:pt idx="59690" formatCode="General">
                  <c:v>1.2294299999999991</c:v>
                </c:pt>
                <c:pt idx="59691" formatCode="General">
                  <c:v>1.229449999999999</c:v>
                </c:pt>
                <c:pt idx="59692" formatCode="General">
                  <c:v>1.229479999999999</c:v>
                </c:pt>
                <c:pt idx="59693" formatCode="General">
                  <c:v>1.2294999999999991</c:v>
                </c:pt>
                <c:pt idx="59694" formatCode="General">
                  <c:v>1.2295099999999992</c:v>
                </c:pt>
                <c:pt idx="59695" formatCode="General">
                  <c:v>1.2295299999999989</c:v>
                </c:pt>
                <c:pt idx="59696" formatCode="General">
                  <c:v>1.2295599999999998</c:v>
                </c:pt>
                <c:pt idx="59697" formatCode="General">
                  <c:v>1.229579999999999</c:v>
                </c:pt>
                <c:pt idx="59698" formatCode="General">
                  <c:v>1.2295899999999991</c:v>
                </c:pt>
                <c:pt idx="59699" formatCode="General">
                  <c:v>1.229619999999999</c:v>
                </c:pt>
                <c:pt idx="59700" formatCode="General">
                  <c:v>1.2296399999999992</c:v>
                </c:pt>
                <c:pt idx="59701" formatCode="General">
                  <c:v>1.2296599999999998</c:v>
                </c:pt>
                <c:pt idx="59702" formatCode="General">
                  <c:v>1.2296799999999992</c:v>
                </c:pt>
                <c:pt idx="59703" formatCode="General">
                  <c:v>1.2296999999999989</c:v>
                </c:pt>
                <c:pt idx="59704" formatCode="General">
                  <c:v>1.229719999999999</c:v>
                </c:pt>
                <c:pt idx="59705" formatCode="General">
                  <c:v>1.2297399999999992</c:v>
                </c:pt>
                <c:pt idx="59706" formatCode="General">
                  <c:v>1.2297599999999991</c:v>
                </c:pt>
                <c:pt idx="59707" formatCode="General">
                  <c:v>1.2297799999999992</c:v>
                </c:pt>
                <c:pt idx="59708" formatCode="General">
                  <c:v>1.2297999999999989</c:v>
                </c:pt>
                <c:pt idx="59709" formatCode="General">
                  <c:v>1.229819999999999</c:v>
                </c:pt>
                <c:pt idx="59710" formatCode="General">
                  <c:v>1.2298399999999992</c:v>
                </c:pt>
                <c:pt idx="59711" formatCode="General">
                  <c:v>1.2298699999999991</c:v>
                </c:pt>
                <c:pt idx="59712" formatCode="General">
                  <c:v>1.229889999999999</c:v>
                </c:pt>
                <c:pt idx="59713" formatCode="General">
                  <c:v>1.2298999999999987</c:v>
                </c:pt>
                <c:pt idx="59714" formatCode="General">
                  <c:v>1.2299299999999984</c:v>
                </c:pt>
                <c:pt idx="59715" formatCode="General">
                  <c:v>1.2299499999999992</c:v>
                </c:pt>
                <c:pt idx="59716" formatCode="General">
                  <c:v>1.2299699999999989</c:v>
                </c:pt>
                <c:pt idx="59717" formatCode="General">
                  <c:v>1.2299799999999992</c:v>
                </c:pt>
                <c:pt idx="59718" formatCode="General">
                  <c:v>1.23001</c:v>
                </c:pt>
                <c:pt idx="59719" formatCode="General">
                  <c:v>1.23003</c:v>
                </c:pt>
                <c:pt idx="59720" formatCode="General">
                  <c:v>1.2300500000000001</c:v>
                </c:pt>
                <c:pt idx="59721" formatCode="General">
                  <c:v>1.23007</c:v>
                </c:pt>
                <c:pt idx="59722" formatCode="General">
                  <c:v>1.2300899999999999</c:v>
                </c:pt>
                <c:pt idx="59723" formatCode="General">
                  <c:v>1.23011</c:v>
                </c:pt>
                <c:pt idx="59724" formatCode="General">
                  <c:v>1.2301299999999991</c:v>
                </c:pt>
                <c:pt idx="59725" formatCode="General">
                  <c:v>1.2301500000000001</c:v>
                </c:pt>
                <c:pt idx="59726" formatCode="General">
                  <c:v>1.23017</c:v>
                </c:pt>
                <c:pt idx="59727" formatCode="General">
                  <c:v>1.2302</c:v>
                </c:pt>
                <c:pt idx="59728" formatCode="General">
                  <c:v>1.2302199999999999</c:v>
                </c:pt>
                <c:pt idx="59729" formatCode="General">
                  <c:v>1.230229999999999</c:v>
                </c:pt>
                <c:pt idx="59730" formatCode="General">
                  <c:v>1.2302599999999999</c:v>
                </c:pt>
                <c:pt idx="59731" formatCode="General">
                  <c:v>1.23028</c:v>
                </c:pt>
                <c:pt idx="59732" formatCode="General">
                  <c:v>1.2302999999999991</c:v>
                </c:pt>
                <c:pt idx="59733" formatCode="General">
                  <c:v>1.2303199999999999</c:v>
                </c:pt>
                <c:pt idx="59734" formatCode="General">
                  <c:v>1.23034</c:v>
                </c:pt>
                <c:pt idx="59735" formatCode="General">
                  <c:v>1.2303599999999999</c:v>
                </c:pt>
                <c:pt idx="59736" formatCode="General">
                  <c:v>1.23038</c:v>
                </c:pt>
                <c:pt idx="59737" formatCode="General">
                  <c:v>1.2303999999999991</c:v>
                </c:pt>
                <c:pt idx="59738" formatCode="General">
                  <c:v>1.2304199999999998</c:v>
                </c:pt>
                <c:pt idx="59739" formatCode="General">
                  <c:v>1.23044</c:v>
                </c:pt>
                <c:pt idx="59740" formatCode="General">
                  <c:v>1.2304599999999999</c:v>
                </c:pt>
                <c:pt idx="59741" formatCode="General">
                  <c:v>1.23048</c:v>
                </c:pt>
                <c:pt idx="59742" formatCode="General">
                  <c:v>1.230499999999999</c:v>
                </c:pt>
                <c:pt idx="59743" formatCode="General">
                  <c:v>1.230529999999999</c:v>
                </c:pt>
                <c:pt idx="59744" formatCode="General">
                  <c:v>1.23055</c:v>
                </c:pt>
                <c:pt idx="59745" formatCode="General">
                  <c:v>1.2305599999999999</c:v>
                </c:pt>
                <c:pt idx="59746" formatCode="General">
                  <c:v>1.23058</c:v>
                </c:pt>
                <c:pt idx="59747" formatCode="General">
                  <c:v>1.23061</c:v>
                </c:pt>
                <c:pt idx="59748" formatCode="General">
                  <c:v>1.230629999999999</c:v>
                </c:pt>
                <c:pt idx="59749" formatCode="General">
                  <c:v>1.23064</c:v>
                </c:pt>
                <c:pt idx="59750" formatCode="General">
                  <c:v>1.230669999999999</c:v>
                </c:pt>
                <c:pt idx="59751" formatCode="General">
                  <c:v>1.2306899999999998</c:v>
                </c:pt>
                <c:pt idx="59752" formatCode="General">
                  <c:v>1.23071</c:v>
                </c:pt>
                <c:pt idx="59753" formatCode="General">
                  <c:v>1.2307299999999992</c:v>
                </c:pt>
                <c:pt idx="59754" formatCode="General">
                  <c:v>1.23075</c:v>
                </c:pt>
                <c:pt idx="59755" formatCode="General">
                  <c:v>1.230769999999999</c:v>
                </c:pt>
                <c:pt idx="59756" formatCode="General">
                  <c:v>1.230799999999999</c:v>
                </c:pt>
                <c:pt idx="59757" formatCode="General">
                  <c:v>1.23081</c:v>
                </c:pt>
                <c:pt idx="59758" formatCode="General">
                  <c:v>1.2308299999999992</c:v>
                </c:pt>
                <c:pt idx="59759" formatCode="General">
                  <c:v>1.23085</c:v>
                </c:pt>
                <c:pt idx="59760" formatCode="General">
                  <c:v>1.23088</c:v>
                </c:pt>
                <c:pt idx="59761" formatCode="General">
                  <c:v>1.2308899999999998</c:v>
                </c:pt>
                <c:pt idx="59762" formatCode="General">
                  <c:v>1.2309099999999991</c:v>
                </c:pt>
                <c:pt idx="59763" formatCode="General">
                  <c:v>1.230939999999999</c:v>
                </c:pt>
                <c:pt idx="59764" formatCode="General">
                  <c:v>1.2309599999999998</c:v>
                </c:pt>
                <c:pt idx="59765" formatCode="General">
                  <c:v>1.23098</c:v>
                </c:pt>
                <c:pt idx="59766" formatCode="General">
                  <c:v>1.2309999999999992</c:v>
                </c:pt>
                <c:pt idx="59767" formatCode="General">
                  <c:v>1.2310199999999998</c:v>
                </c:pt>
                <c:pt idx="59768" formatCode="General">
                  <c:v>1.231039999999999</c:v>
                </c:pt>
                <c:pt idx="59769" formatCode="General">
                  <c:v>1.2310599999999998</c:v>
                </c:pt>
                <c:pt idx="59770" formatCode="General">
                  <c:v>1.23108</c:v>
                </c:pt>
                <c:pt idx="59771" formatCode="General">
                  <c:v>1.2310999999999992</c:v>
                </c:pt>
                <c:pt idx="59772" formatCode="General">
                  <c:v>1.2311199999999998</c:v>
                </c:pt>
                <c:pt idx="59773" formatCode="General">
                  <c:v>1.231139999999999</c:v>
                </c:pt>
                <c:pt idx="59774" formatCode="General">
                  <c:v>1.2311599999999998</c:v>
                </c:pt>
                <c:pt idx="59775" formatCode="General">
                  <c:v>1.2311799999999991</c:v>
                </c:pt>
                <c:pt idx="59776" formatCode="General">
                  <c:v>1.2311999999999992</c:v>
                </c:pt>
                <c:pt idx="59777" formatCode="General">
                  <c:v>1.2312199999999998</c:v>
                </c:pt>
                <c:pt idx="59778" formatCode="General">
                  <c:v>1.23125</c:v>
                </c:pt>
                <c:pt idx="59779" formatCode="General">
                  <c:v>1.2312699999999992</c:v>
                </c:pt>
                <c:pt idx="59780" formatCode="General">
                  <c:v>1.231279999999999</c:v>
                </c:pt>
                <c:pt idx="59781" formatCode="General">
                  <c:v>1.231309999999999</c:v>
                </c:pt>
                <c:pt idx="59782" formatCode="General">
                  <c:v>1.2313299999999991</c:v>
                </c:pt>
                <c:pt idx="59783" formatCode="General">
                  <c:v>1.2313499999999991</c:v>
                </c:pt>
                <c:pt idx="59784" formatCode="General">
                  <c:v>1.2313599999999998</c:v>
                </c:pt>
                <c:pt idx="59785" formatCode="General">
                  <c:v>1.2313899999999998</c:v>
                </c:pt>
                <c:pt idx="59786" formatCode="General">
                  <c:v>1.231409999999999</c:v>
                </c:pt>
                <c:pt idx="59787" formatCode="General">
                  <c:v>1.2314299999999991</c:v>
                </c:pt>
                <c:pt idx="59788" formatCode="General">
                  <c:v>1.231449999999999</c:v>
                </c:pt>
                <c:pt idx="59789" formatCode="General">
                  <c:v>1.2314699999999992</c:v>
                </c:pt>
                <c:pt idx="59790" formatCode="General">
                  <c:v>1.2314899999999998</c:v>
                </c:pt>
                <c:pt idx="59791" formatCode="General">
                  <c:v>1.2315099999999992</c:v>
                </c:pt>
                <c:pt idx="59792" formatCode="General">
                  <c:v>1.2315299999999989</c:v>
                </c:pt>
                <c:pt idx="59793" formatCode="General">
                  <c:v>1.231549999999999</c:v>
                </c:pt>
                <c:pt idx="59794" formatCode="General">
                  <c:v>1.231579999999999</c:v>
                </c:pt>
                <c:pt idx="59795" formatCode="General">
                  <c:v>1.2315999999999991</c:v>
                </c:pt>
                <c:pt idx="59796" formatCode="General">
                  <c:v>1.2316099999999992</c:v>
                </c:pt>
                <c:pt idx="59797" formatCode="General">
                  <c:v>1.2316299999999989</c:v>
                </c:pt>
                <c:pt idx="59798" formatCode="General">
                  <c:v>1.2316599999999998</c:v>
                </c:pt>
                <c:pt idx="59799" formatCode="General">
                  <c:v>1.2316799999999992</c:v>
                </c:pt>
                <c:pt idx="59800" formatCode="General">
                  <c:v>1.2316999999999991</c:v>
                </c:pt>
                <c:pt idx="59801" formatCode="General">
                  <c:v>1.231719999999999</c:v>
                </c:pt>
                <c:pt idx="59802" formatCode="General">
                  <c:v>1.2317399999999992</c:v>
                </c:pt>
                <c:pt idx="59803" formatCode="General">
                  <c:v>1.2317599999999991</c:v>
                </c:pt>
                <c:pt idx="59804" formatCode="General">
                  <c:v>1.2317799999999992</c:v>
                </c:pt>
                <c:pt idx="59805" formatCode="General">
                  <c:v>1.2317999999999989</c:v>
                </c:pt>
                <c:pt idx="59806" formatCode="General">
                  <c:v>1.231819999999999</c:v>
                </c:pt>
                <c:pt idx="59807" formatCode="General">
                  <c:v>1.231849999999999</c:v>
                </c:pt>
                <c:pt idx="59808" formatCode="General">
                  <c:v>1.2318599999999991</c:v>
                </c:pt>
                <c:pt idx="59809" formatCode="General">
                  <c:v>1.2318799999999992</c:v>
                </c:pt>
                <c:pt idx="59810" formatCode="General">
                  <c:v>1.2318999999999989</c:v>
                </c:pt>
                <c:pt idx="59811" formatCode="General">
                  <c:v>1.2319299999999984</c:v>
                </c:pt>
                <c:pt idx="59812" formatCode="General">
                  <c:v>1.2319399999999991</c:v>
                </c:pt>
                <c:pt idx="59813" formatCode="General">
                  <c:v>1.2319599999999991</c:v>
                </c:pt>
                <c:pt idx="59814" formatCode="General">
                  <c:v>1.231989999999999</c:v>
                </c:pt>
                <c:pt idx="59815" formatCode="General">
                  <c:v>1.23201</c:v>
                </c:pt>
                <c:pt idx="59816" formatCode="General">
                  <c:v>1.23203</c:v>
                </c:pt>
                <c:pt idx="59817" formatCode="General">
                  <c:v>1.2320500000000001</c:v>
                </c:pt>
                <c:pt idx="59818" formatCode="General">
                  <c:v>1.23207</c:v>
                </c:pt>
                <c:pt idx="59819" formatCode="General">
                  <c:v>1.2320899999999999</c:v>
                </c:pt>
                <c:pt idx="59820" formatCode="General">
                  <c:v>1.23211</c:v>
                </c:pt>
                <c:pt idx="59821" formatCode="General">
                  <c:v>1.2321299999999991</c:v>
                </c:pt>
                <c:pt idx="59822" formatCode="General">
                  <c:v>1.2321500000000001</c:v>
                </c:pt>
                <c:pt idx="59823" formatCode="General">
                  <c:v>1.23217</c:v>
                </c:pt>
                <c:pt idx="59824" formatCode="General">
                  <c:v>1.2321899999999999</c:v>
                </c:pt>
                <c:pt idx="59825" formatCode="General">
                  <c:v>1.23221</c:v>
                </c:pt>
                <c:pt idx="59826" formatCode="General">
                  <c:v>1.23224</c:v>
                </c:pt>
                <c:pt idx="59827" formatCode="General">
                  <c:v>1.2322599999999999</c:v>
                </c:pt>
                <c:pt idx="59828" formatCode="General">
                  <c:v>1.23227</c:v>
                </c:pt>
                <c:pt idx="59829" formatCode="General">
                  <c:v>1.2323</c:v>
                </c:pt>
                <c:pt idx="59830" formatCode="General">
                  <c:v>1.2323199999999999</c:v>
                </c:pt>
                <c:pt idx="59831" formatCode="General">
                  <c:v>1.23234</c:v>
                </c:pt>
                <c:pt idx="59832" formatCode="General">
                  <c:v>1.2323500000000001</c:v>
                </c:pt>
                <c:pt idx="59833" formatCode="General">
                  <c:v>1.23238</c:v>
                </c:pt>
                <c:pt idx="59834" formatCode="General">
                  <c:v>1.2323999999999991</c:v>
                </c:pt>
                <c:pt idx="59835" formatCode="General">
                  <c:v>1.2324199999999998</c:v>
                </c:pt>
                <c:pt idx="59836" formatCode="General">
                  <c:v>1.23244</c:v>
                </c:pt>
                <c:pt idx="59837" formatCode="General">
                  <c:v>1.2324599999999999</c:v>
                </c:pt>
                <c:pt idx="59838" formatCode="General">
                  <c:v>1.23248</c:v>
                </c:pt>
                <c:pt idx="59839" formatCode="General">
                  <c:v>1.232499999999999</c:v>
                </c:pt>
                <c:pt idx="59840" formatCode="General">
                  <c:v>1.2325199999999998</c:v>
                </c:pt>
                <c:pt idx="59841" formatCode="General">
                  <c:v>1.23254</c:v>
                </c:pt>
                <c:pt idx="59842" formatCode="General">
                  <c:v>1.2325599999999999</c:v>
                </c:pt>
                <c:pt idx="59843" formatCode="General">
                  <c:v>1.23258</c:v>
                </c:pt>
                <c:pt idx="59844" formatCode="General">
                  <c:v>1.232599999999999</c:v>
                </c:pt>
                <c:pt idx="59845" formatCode="General">
                  <c:v>1.232629999999999</c:v>
                </c:pt>
                <c:pt idx="59846" formatCode="General">
                  <c:v>1.23265</c:v>
                </c:pt>
                <c:pt idx="59847" formatCode="General">
                  <c:v>1.2326599999999999</c:v>
                </c:pt>
                <c:pt idx="59848" formatCode="General">
                  <c:v>1.23268</c:v>
                </c:pt>
                <c:pt idx="59849" formatCode="General">
                  <c:v>1.23271</c:v>
                </c:pt>
                <c:pt idx="59850" formatCode="General">
                  <c:v>1.2327299999999992</c:v>
                </c:pt>
                <c:pt idx="59851" formatCode="General">
                  <c:v>1.23275</c:v>
                </c:pt>
                <c:pt idx="59852" formatCode="General">
                  <c:v>1.232769999999999</c:v>
                </c:pt>
                <c:pt idx="59853" formatCode="General">
                  <c:v>1.2327899999999998</c:v>
                </c:pt>
                <c:pt idx="59854" formatCode="General">
                  <c:v>1.23281</c:v>
                </c:pt>
                <c:pt idx="59855" formatCode="General">
                  <c:v>1.2328299999999992</c:v>
                </c:pt>
                <c:pt idx="59856" formatCode="General">
                  <c:v>1.23285</c:v>
                </c:pt>
                <c:pt idx="59857" formatCode="General">
                  <c:v>1.232869999999999</c:v>
                </c:pt>
                <c:pt idx="59858" formatCode="General">
                  <c:v>1.2328999999999992</c:v>
                </c:pt>
                <c:pt idx="59859" formatCode="General">
                  <c:v>1.23291</c:v>
                </c:pt>
                <c:pt idx="59860" formatCode="General">
                  <c:v>1.2329299999999992</c:v>
                </c:pt>
                <c:pt idx="59861" formatCode="General">
                  <c:v>1.23295</c:v>
                </c:pt>
                <c:pt idx="59862" formatCode="General">
                  <c:v>1.23298</c:v>
                </c:pt>
                <c:pt idx="59863" formatCode="General">
                  <c:v>1.2329899999999998</c:v>
                </c:pt>
                <c:pt idx="59864" formatCode="General">
                  <c:v>1.2330099999999991</c:v>
                </c:pt>
                <c:pt idx="59865" formatCode="General">
                  <c:v>1.233039999999999</c:v>
                </c:pt>
                <c:pt idx="59866" formatCode="General">
                  <c:v>1.2330599999999998</c:v>
                </c:pt>
                <c:pt idx="59867" formatCode="General">
                  <c:v>1.2330699999999992</c:v>
                </c:pt>
                <c:pt idx="59868" formatCode="General">
                  <c:v>1.2330999999999992</c:v>
                </c:pt>
                <c:pt idx="59869" formatCode="General">
                  <c:v>1.2331199999999998</c:v>
                </c:pt>
                <c:pt idx="59870" formatCode="General">
                  <c:v>1.233139999999999</c:v>
                </c:pt>
                <c:pt idx="59871" formatCode="General">
                  <c:v>1.2331599999999998</c:v>
                </c:pt>
                <c:pt idx="59872" formatCode="General">
                  <c:v>1.2331799999999991</c:v>
                </c:pt>
                <c:pt idx="59873" formatCode="General">
                  <c:v>1.2331999999999992</c:v>
                </c:pt>
                <c:pt idx="59874" formatCode="General">
                  <c:v>1.2332199999999998</c:v>
                </c:pt>
                <c:pt idx="59875" formatCode="General">
                  <c:v>1.233239999999999</c:v>
                </c:pt>
                <c:pt idx="59876" formatCode="General">
                  <c:v>1.2332599999999998</c:v>
                </c:pt>
                <c:pt idx="59877" formatCode="General">
                  <c:v>1.2332899999999998</c:v>
                </c:pt>
                <c:pt idx="59878" formatCode="General">
                  <c:v>1.233309999999999</c:v>
                </c:pt>
                <c:pt idx="59879" formatCode="General">
                  <c:v>1.2333199999999991</c:v>
                </c:pt>
                <c:pt idx="59880" formatCode="General">
                  <c:v>1.2333499999999991</c:v>
                </c:pt>
                <c:pt idx="59881" formatCode="General">
                  <c:v>1.2333699999999992</c:v>
                </c:pt>
                <c:pt idx="59882" formatCode="General">
                  <c:v>1.2333899999999998</c:v>
                </c:pt>
                <c:pt idx="59883" formatCode="General">
                  <c:v>1.2333999999999992</c:v>
                </c:pt>
                <c:pt idx="59884" formatCode="General">
                  <c:v>1.2334299999999991</c:v>
                </c:pt>
                <c:pt idx="59885" formatCode="General">
                  <c:v>1.233449999999999</c:v>
                </c:pt>
                <c:pt idx="59886" formatCode="General">
                  <c:v>1.2334699999999992</c:v>
                </c:pt>
                <c:pt idx="59887" formatCode="General">
                  <c:v>1.2334899999999998</c:v>
                </c:pt>
                <c:pt idx="59888" formatCode="General">
                  <c:v>1.2335099999999992</c:v>
                </c:pt>
                <c:pt idx="59889" formatCode="General">
                  <c:v>1.2335299999999989</c:v>
                </c:pt>
                <c:pt idx="59890" formatCode="General">
                  <c:v>1.233549999999999</c:v>
                </c:pt>
                <c:pt idx="59891" formatCode="General">
                  <c:v>1.2335699999999992</c:v>
                </c:pt>
                <c:pt idx="59892" formatCode="General">
                  <c:v>1.2335899999999991</c:v>
                </c:pt>
                <c:pt idx="59893" formatCode="General">
                  <c:v>1.2336099999999992</c:v>
                </c:pt>
                <c:pt idx="59894" formatCode="General">
                  <c:v>1.2336399999999992</c:v>
                </c:pt>
                <c:pt idx="59895" formatCode="General">
                  <c:v>1.233649999999999</c:v>
                </c:pt>
                <c:pt idx="59896" formatCode="General">
                  <c:v>1.2336799999999992</c:v>
                </c:pt>
                <c:pt idx="59897" formatCode="General">
                  <c:v>1.2336999999999991</c:v>
                </c:pt>
                <c:pt idx="59898" formatCode="General">
                  <c:v>1.233719999999999</c:v>
                </c:pt>
                <c:pt idx="59899" formatCode="General">
                  <c:v>1.2337399999999992</c:v>
                </c:pt>
                <c:pt idx="59900" formatCode="General">
                  <c:v>1.2337599999999991</c:v>
                </c:pt>
                <c:pt idx="59901" formatCode="General">
                  <c:v>1.2337799999999992</c:v>
                </c:pt>
                <c:pt idx="59902" formatCode="General">
                  <c:v>1.2337999999999989</c:v>
                </c:pt>
                <c:pt idx="59903" formatCode="General">
                  <c:v>1.233819999999999</c:v>
                </c:pt>
                <c:pt idx="59904" formatCode="General">
                  <c:v>1.2338399999999992</c:v>
                </c:pt>
                <c:pt idx="59905" formatCode="General">
                  <c:v>1.2338599999999991</c:v>
                </c:pt>
                <c:pt idx="59906" formatCode="General">
                  <c:v>1.233889999999999</c:v>
                </c:pt>
                <c:pt idx="59907" formatCode="General">
                  <c:v>1.2338999999999989</c:v>
                </c:pt>
                <c:pt idx="59908" formatCode="General">
                  <c:v>1.233919999999999</c:v>
                </c:pt>
                <c:pt idx="59909" formatCode="General">
                  <c:v>1.2339499999999992</c:v>
                </c:pt>
                <c:pt idx="59910" formatCode="General">
                  <c:v>1.2339599999999991</c:v>
                </c:pt>
                <c:pt idx="59911" formatCode="General">
                  <c:v>1.2339799999999992</c:v>
                </c:pt>
                <c:pt idx="59912" formatCode="General">
                  <c:v>1.234</c:v>
                </c:pt>
                <c:pt idx="59913" formatCode="General">
                  <c:v>1.23403</c:v>
                </c:pt>
                <c:pt idx="59914" formatCode="General">
                  <c:v>1.23404</c:v>
                </c:pt>
                <c:pt idx="59915" formatCode="General">
                  <c:v>1.2340599999999999</c:v>
                </c:pt>
                <c:pt idx="59916" formatCode="General">
                  <c:v>1.2340899999999999</c:v>
                </c:pt>
                <c:pt idx="59917" formatCode="General">
                  <c:v>1.23411</c:v>
                </c:pt>
                <c:pt idx="59918" formatCode="General">
                  <c:v>1.2341299999999991</c:v>
                </c:pt>
                <c:pt idx="59919" formatCode="General">
                  <c:v>1.2341500000000001</c:v>
                </c:pt>
                <c:pt idx="59920" formatCode="General">
                  <c:v>1.23417</c:v>
                </c:pt>
                <c:pt idx="59921" formatCode="General">
                  <c:v>1.2341899999999999</c:v>
                </c:pt>
                <c:pt idx="59922" formatCode="General">
                  <c:v>1.23421</c:v>
                </c:pt>
                <c:pt idx="59923" formatCode="General">
                  <c:v>1.2342299999999991</c:v>
                </c:pt>
                <c:pt idx="59924" formatCode="General">
                  <c:v>1.2342500000000001</c:v>
                </c:pt>
                <c:pt idx="59925" formatCode="General">
                  <c:v>1.23427</c:v>
                </c:pt>
                <c:pt idx="59926" formatCode="General">
                  <c:v>1.2342899999999999</c:v>
                </c:pt>
                <c:pt idx="59927" formatCode="General">
                  <c:v>1.23431</c:v>
                </c:pt>
                <c:pt idx="59928" formatCode="General">
                  <c:v>1.23434</c:v>
                </c:pt>
                <c:pt idx="59929" formatCode="General">
                  <c:v>1.2343599999999999</c:v>
                </c:pt>
                <c:pt idx="59930" formatCode="General">
                  <c:v>1.23437</c:v>
                </c:pt>
                <c:pt idx="59931" formatCode="General">
                  <c:v>1.2343999999999991</c:v>
                </c:pt>
                <c:pt idx="59932" formatCode="General">
                  <c:v>1.2344199999999999</c:v>
                </c:pt>
                <c:pt idx="59933" formatCode="General">
                  <c:v>1.23444</c:v>
                </c:pt>
                <c:pt idx="59934" formatCode="General">
                  <c:v>1.23445</c:v>
                </c:pt>
                <c:pt idx="59935" formatCode="General">
                  <c:v>1.23448</c:v>
                </c:pt>
                <c:pt idx="59936" formatCode="General">
                  <c:v>1.234499999999999</c:v>
                </c:pt>
                <c:pt idx="59937" formatCode="General">
                  <c:v>1.2345199999999998</c:v>
                </c:pt>
                <c:pt idx="59938" formatCode="General">
                  <c:v>1.23454</c:v>
                </c:pt>
                <c:pt idx="59939" formatCode="General">
                  <c:v>1.2345599999999999</c:v>
                </c:pt>
                <c:pt idx="59940" formatCode="General">
                  <c:v>1.23458</c:v>
                </c:pt>
                <c:pt idx="59941" formatCode="General">
                  <c:v>1.234599999999999</c:v>
                </c:pt>
                <c:pt idx="59942" formatCode="General">
                  <c:v>1.2346199999999998</c:v>
                </c:pt>
                <c:pt idx="59943" formatCode="General">
                  <c:v>1.23464</c:v>
                </c:pt>
                <c:pt idx="59944" formatCode="General">
                  <c:v>1.234669999999999</c:v>
                </c:pt>
                <c:pt idx="59945" formatCode="General">
                  <c:v>1.2346899999999998</c:v>
                </c:pt>
                <c:pt idx="59946" formatCode="General">
                  <c:v>1.234699999999999</c:v>
                </c:pt>
                <c:pt idx="59947" formatCode="General">
                  <c:v>1.2347199999999998</c:v>
                </c:pt>
                <c:pt idx="59948" formatCode="General">
                  <c:v>1.23475</c:v>
                </c:pt>
                <c:pt idx="59949" formatCode="General">
                  <c:v>1.234769999999999</c:v>
                </c:pt>
                <c:pt idx="59950" formatCode="General">
                  <c:v>1.2347899999999998</c:v>
                </c:pt>
                <c:pt idx="59951" formatCode="General">
                  <c:v>1.23481</c:v>
                </c:pt>
                <c:pt idx="59952" formatCode="General">
                  <c:v>1.2348299999999992</c:v>
                </c:pt>
                <c:pt idx="59953" formatCode="General">
                  <c:v>1.23485</c:v>
                </c:pt>
                <c:pt idx="59954" formatCode="General">
                  <c:v>1.234869999999999</c:v>
                </c:pt>
                <c:pt idx="59955" formatCode="General">
                  <c:v>1.2348899999999998</c:v>
                </c:pt>
                <c:pt idx="59956" formatCode="General">
                  <c:v>1.23491</c:v>
                </c:pt>
                <c:pt idx="59957" formatCode="General">
                  <c:v>1.234939999999999</c:v>
                </c:pt>
                <c:pt idx="59958" formatCode="General">
                  <c:v>1.23495</c:v>
                </c:pt>
                <c:pt idx="59959" formatCode="General">
                  <c:v>1.234969999999999</c:v>
                </c:pt>
                <c:pt idx="59960" formatCode="General">
                  <c:v>1.2349999999999992</c:v>
                </c:pt>
                <c:pt idx="59961" formatCode="General">
                  <c:v>1.2350199999999998</c:v>
                </c:pt>
                <c:pt idx="59962" formatCode="General">
                  <c:v>1.2350299999999992</c:v>
                </c:pt>
                <c:pt idx="59963" formatCode="General">
                  <c:v>1.23505</c:v>
                </c:pt>
                <c:pt idx="59964" formatCode="General">
                  <c:v>1.23508</c:v>
                </c:pt>
                <c:pt idx="59965" formatCode="General">
                  <c:v>1.2350999999999992</c:v>
                </c:pt>
                <c:pt idx="59966" formatCode="General">
                  <c:v>1.2351199999999998</c:v>
                </c:pt>
                <c:pt idx="59967" formatCode="General">
                  <c:v>1.235139999999999</c:v>
                </c:pt>
                <c:pt idx="59968" formatCode="General">
                  <c:v>1.2351599999999998</c:v>
                </c:pt>
                <c:pt idx="59969" formatCode="General">
                  <c:v>1.2351799999999991</c:v>
                </c:pt>
                <c:pt idx="59970" formatCode="General">
                  <c:v>1.2351999999999992</c:v>
                </c:pt>
                <c:pt idx="59971" formatCode="General">
                  <c:v>1.2352199999999998</c:v>
                </c:pt>
                <c:pt idx="59972" formatCode="General">
                  <c:v>1.235239999999999</c:v>
                </c:pt>
                <c:pt idx="59973" formatCode="General">
                  <c:v>1.2352599999999998</c:v>
                </c:pt>
                <c:pt idx="59974" formatCode="General">
                  <c:v>1.235279999999999</c:v>
                </c:pt>
                <c:pt idx="59975" formatCode="General">
                  <c:v>1.2352999999999992</c:v>
                </c:pt>
                <c:pt idx="59976" formatCode="General">
                  <c:v>1.2353199999999998</c:v>
                </c:pt>
                <c:pt idx="59977" formatCode="General">
                  <c:v>1.2353399999999992</c:v>
                </c:pt>
                <c:pt idx="59978" formatCode="General">
                  <c:v>1.2353599999999998</c:v>
                </c:pt>
                <c:pt idx="59979" formatCode="General">
                  <c:v>1.235379999999999</c:v>
                </c:pt>
                <c:pt idx="59980" formatCode="General">
                  <c:v>1.235409999999999</c:v>
                </c:pt>
                <c:pt idx="59981" formatCode="General">
                  <c:v>1.2354199999999991</c:v>
                </c:pt>
                <c:pt idx="59982" formatCode="General">
                  <c:v>1.235449999999999</c:v>
                </c:pt>
                <c:pt idx="59983" formatCode="General">
                  <c:v>1.2354699999999992</c:v>
                </c:pt>
                <c:pt idx="59984" formatCode="General">
                  <c:v>1.2354899999999998</c:v>
                </c:pt>
                <c:pt idx="59985" formatCode="General">
                  <c:v>1.2354999999999992</c:v>
                </c:pt>
                <c:pt idx="59986" formatCode="General">
                  <c:v>1.2355299999999991</c:v>
                </c:pt>
                <c:pt idx="59987" formatCode="General">
                  <c:v>1.235549999999999</c:v>
                </c:pt>
                <c:pt idx="59988" formatCode="General">
                  <c:v>1.2355699999999992</c:v>
                </c:pt>
                <c:pt idx="59989" formatCode="General">
                  <c:v>1.2355899999999991</c:v>
                </c:pt>
                <c:pt idx="59990" formatCode="General">
                  <c:v>1.2356099999999992</c:v>
                </c:pt>
                <c:pt idx="59991" formatCode="General">
                  <c:v>1.2356299999999989</c:v>
                </c:pt>
                <c:pt idx="59992" formatCode="General">
                  <c:v>1.2356599999999998</c:v>
                </c:pt>
                <c:pt idx="59993" formatCode="General">
                  <c:v>1.2356699999999992</c:v>
                </c:pt>
                <c:pt idx="59994" formatCode="General">
                  <c:v>1.2356899999999991</c:v>
                </c:pt>
                <c:pt idx="59995" formatCode="General">
                  <c:v>1.235719999999999</c:v>
                </c:pt>
                <c:pt idx="59996" formatCode="General">
                  <c:v>1.2357399999999992</c:v>
                </c:pt>
                <c:pt idx="59997" formatCode="General">
                  <c:v>1.235749999999999</c:v>
                </c:pt>
                <c:pt idx="59998" formatCode="General">
                  <c:v>1.2357699999999991</c:v>
                </c:pt>
                <c:pt idx="59999" formatCode="General">
                  <c:v>1.2357999999999989</c:v>
                </c:pt>
                <c:pt idx="60000" formatCode="General">
                  <c:v>1.235819999999999</c:v>
                </c:pt>
                <c:pt idx="60001" formatCode="General">
                  <c:v>1.2358299999999987</c:v>
                </c:pt>
                <c:pt idx="60002" formatCode="General">
                  <c:v>1.2358599999999991</c:v>
                </c:pt>
                <c:pt idx="60003" formatCode="General">
                  <c:v>1.2358799999999992</c:v>
                </c:pt>
                <c:pt idx="60004" formatCode="General">
                  <c:v>1.2358999999999989</c:v>
                </c:pt>
                <c:pt idx="60005" formatCode="General">
                  <c:v>1.235919999999999</c:v>
                </c:pt>
                <c:pt idx="60006" formatCode="General">
                  <c:v>1.2359399999999992</c:v>
                </c:pt>
                <c:pt idx="60007" formatCode="General">
                  <c:v>1.2359599999999991</c:v>
                </c:pt>
                <c:pt idx="60008" formatCode="General">
                  <c:v>1.2359799999999992</c:v>
                </c:pt>
                <c:pt idx="60009" formatCode="General">
                  <c:v>1.236</c:v>
                </c:pt>
                <c:pt idx="60010" formatCode="General">
                  <c:v>1.2360199999999999</c:v>
                </c:pt>
                <c:pt idx="60011" formatCode="General">
                  <c:v>1.2360500000000001</c:v>
                </c:pt>
                <c:pt idx="60012" formatCode="General">
                  <c:v>1.23607</c:v>
                </c:pt>
                <c:pt idx="60013" formatCode="General">
                  <c:v>1.2360800000000001</c:v>
                </c:pt>
                <c:pt idx="60014" formatCode="General">
                  <c:v>1.2361</c:v>
                </c:pt>
                <c:pt idx="60015" formatCode="General">
                  <c:v>1.23613</c:v>
                </c:pt>
                <c:pt idx="60016" formatCode="General">
                  <c:v>1.2361500000000001</c:v>
                </c:pt>
                <c:pt idx="60017" formatCode="General">
                  <c:v>1.23617</c:v>
                </c:pt>
                <c:pt idx="60018" formatCode="General">
                  <c:v>1.2361899999999999</c:v>
                </c:pt>
                <c:pt idx="60019" formatCode="General">
                  <c:v>1.23621</c:v>
                </c:pt>
                <c:pt idx="60020" formatCode="General">
                  <c:v>1.2362299999999991</c:v>
                </c:pt>
                <c:pt idx="60021" formatCode="General">
                  <c:v>1.2362500000000001</c:v>
                </c:pt>
                <c:pt idx="60022" formatCode="General">
                  <c:v>1.23627</c:v>
                </c:pt>
                <c:pt idx="60023" formatCode="General">
                  <c:v>1.2362899999999999</c:v>
                </c:pt>
                <c:pt idx="60024" formatCode="General">
                  <c:v>1.2363199999999999</c:v>
                </c:pt>
                <c:pt idx="60025" formatCode="General">
                  <c:v>1.236329999999999</c:v>
                </c:pt>
                <c:pt idx="60026" formatCode="General">
                  <c:v>1.2363500000000001</c:v>
                </c:pt>
                <c:pt idx="60027" formatCode="General">
                  <c:v>1.23637</c:v>
                </c:pt>
                <c:pt idx="60028" formatCode="General">
                  <c:v>1.2363999999999991</c:v>
                </c:pt>
                <c:pt idx="60029" formatCode="General">
                  <c:v>1.23641</c:v>
                </c:pt>
                <c:pt idx="60030" formatCode="General">
                  <c:v>1.236429999999999</c:v>
                </c:pt>
                <c:pt idx="60031" formatCode="General">
                  <c:v>1.2364599999999999</c:v>
                </c:pt>
                <c:pt idx="60032" formatCode="General">
                  <c:v>1.23648</c:v>
                </c:pt>
                <c:pt idx="60033" formatCode="General">
                  <c:v>1.236499999999999</c:v>
                </c:pt>
                <c:pt idx="60034" formatCode="General">
                  <c:v>1.2365199999999998</c:v>
                </c:pt>
                <c:pt idx="60035" formatCode="General">
                  <c:v>1.23654</c:v>
                </c:pt>
                <c:pt idx="60036" formatCode="General">
                  <c:v>1.2365599999999999</c:v>
                </c:pt>
                <c:pt idx="60037" formatCode="General">
                  <c:v>1.23658</c:v>
                </c:pt>
                <c:pt idx="60038" formatCode="General">
                  <c:v>1.236599999999999</c:v>
                </c:pt>
                <c:pt idx="60039" formatCode="General">
                  <c:v>1.2366199999999998</c:v>
                </c:pt>
                <c:pt idx="60040" formatCode="General">
                  <c:v>1.23664</c:v>
                </c:pt>
                <c:pt idx="60041" formatCode="General">
                  <c:v>1.2366599999999999</c:v>
                </c:pt>
                <c:pt idx="60042" formatCode="General">
                  <c:v>1.23668</c:v>
                </c:pt>
                <c:pt idx="60043" formatCode="General">
                  <c:v>1.23671</c:v>
                </c:pt>
                <c:pt idx="60044" formatCode="General">
                  <c:v>1.2367199999999998</c:v>
                </c:pt>
                <c:pt idx="60045" formatCode="General">
                  <c:v>1.23674</c:v>
                </c:pt>
                <c:pt idx="60046" formatCode="General">
                  <c:v>1.236769999999999</c:v>
                </c:pt>
                <c:pt idx="60047" formatCode="General">
                  <c:v>1.2367899999999998</c:v>
                </c:pt>
                <c:pt idx="60048" formatCode="General">
                  <c:v>1.236799999999999</c:v>
                </c:pt>
                <c:pt idx="60049" formatCode="General">
                  <c:v>1.2368199999999998</c:v>
                </c:pt>
                <c:pt idx="60050" formatCode="General">
                  <c:v>1.23685</c:v>
                </c:pt>
                <c:pt idx="60051" formatCode="General">
                  <c:v>1.236869999999999</c:v>
                </c:pt>
                <c:pt idx="60052" formatCode="General">
                  <c:v>1.23688</c:v>
                </c:pt>
                <c:pt idx="60053" formatCode="General">
                  <c:v>1.23691</c:v>
                </c:pt>
                <c:pt idx="60054" formatCode="General">
                  <c:v>1.2369299999999992</c:v>
                </c:pt>
                <c:pt idx="60055" formatCode="General">
                  <c:v>1.23695</c:v>
                </c:pt>
                <c:pt idx="60056" formatCode="General">
                  <c:v>1.236969999999999</c:v>
                </c:pt>
                <c:pt idx="60057" formatCode="General">
                  <c:v>1.2369899999999998</c:v>
                </c:pt>
                <c:pt idx="60058" formatCode="General">
                  <c:v>1.2370099999999991</c:v>
                </c:pt>
                <c:pt idx="60059" formatCode="General">
                  <c:v>1.2370299999999992</c:v>
                </c:pt>
                <c:pt idx="60060" formatCode="General">
                  <c:v>1.23705</c:v>
                </c:pt>
                <c:pt idx="60061" formatCode="General">
                  <c:v>1.237069999999999</c:v>
                </c:pt>
                <c:pt idx="60062" formatCode="General">
                  <c:v>1.2370899999999998</c:v>
                </c:pt>
                <c:pt idx="60063" formatCode="General">
                  <c:v>1.2371199999999998</c:v>
                </c:pt>
                <c:pt idx="60064" formatCode="General">
                  <c:v>1.2371299999999992</c:v>
                </c:pt>
                <c:pt idx="60065" formatCode="General">
                  <c:v>1.2371599999999998</c:v>
                </c:pt>
                <c:pt idx="60066" formatCode="General">
                  <c:v>1.2371799999999991</c:v>
                </c:pt>
                <c:pt idx="60067" formatCode="General">
                  <c:v>1.2371999999999992</c:v>
                </c:pt>
                <c:pt idx="60068" formatCode="General">
                  <c:v>1.2372199999999998</c:v>
                </c:pt>
                <c:pt idx="60069" formatCode="General">
                  <c:v>1.237239999999999</c:v>
                </c:pt>
                <c:pt idx="60070" formatCode="General">
                  <c:v>1.2372599999999998</c:v>
                </c:pt>
                <c:pt idx="60071" formatCode="General">
                  <c:v>1.237279999999999</c:v>
                </c:pt>
                <c:pt idx="60072" formatCode="General">
                  <c:v>1.2372999999999992</c:v>
                </c:pt>
                <c:pt idx="60073" formatCode="General">
                  <c:v>1.2373199999999998</c:v>
                </c:pt>
                <c:pt idx="60074" formatCode="General">
                  <c:v>1.2373399999999992</c:v>
                </c:pt>
                <c:pt idx="60075" formatCode="General">
                  <c:v>1.2373699999999992</c:v>
                </c:pt>
                <c:pt idx="60076" formatCode="General">
                  <c:v>1.237379999999999</c:v>
                </c:pt>
                <c:pt idx="60077" formatCode="General">
                  <c:v>1.2373999999999992</c:v>
                </c:pt>
                <c:pt idx="60078" formatCode="General">
                  <c:v>1.2374199999999991</c:v>
                </c:pt>
                <c:pt idx="60079" formatCode="General">
                  <c:v>1.2374499999999991</c:v>
                </c:pt>
                <c:pt idx="60080" formatCode="General">
                  <c:v>1.2374599999999998</c:v>
                </c:pt>
                <c:pt idx="60081" formatCode="General">
                  <c:v>1.237479999999999</c:v>
                </c:pt>
                <c:pt idx="60082" formatCode="General">
                  <c:v>1.2375099999999992</c:v>
                </c:pt>
                <c:pt idx="60083" formatCode="General">
                  <c:v>1.2375299999999991</c:v>
                </c:pt>
                <c:pt idx="60084" formatCode="General">
                  <c:v>1.237549999999999</c:v>
                </c:pt>
                <c:pt idx="60085" formatCode="General">
                  <c:v>1.2375699999999992</c:v>
                </c:pt>
                <c:pt idx="60086" formatCode="General">
                  <c:v>1.2375899999999991</c:v>
                </c:pt>
                <c:pt idx="60087" formatCode="General">
                  <c:v>1.2376099999999992</c:v>
                </c:pt>
                <c:pt idx="60088" formatCode="General">
                  <c:v>1.2376299999999989</c:v>
                </c:pt>
                <c:pt idx="60089" formatCode="General">
                  <c:v>1.237649999999999</c:v>
                </c:pt>
                <c:pt idx="60090" formatCode="General">
                  <c:v>1.2376699999999992</c:v>
                </c:pt>
                <c:pt idx="60091" formatCode="General">
                  <c:v>1.2376899999999991</c:v>
                </c:pt>
                <c:pt idx="60092" formatCode="General">
                  <c:v>1.2377099999999992</c:v>
                </c:pt>
                <c:pt idx="60093" formatCode="General">
                  <c:v>1.2377299999999989</c:v>
                </c:pt>
                <c:pt idx="60094" formatCode="General">
                  <c:v>1.2377599999999991</c:v>
                </c:pt>
                <c:pt idx="60095" formatCode="General">
                  <c:v>1.2377799999999992</c:v>
                </c:pt>
                <c:pt idx="60096" formatCode="General">
                  <c:v>1.2377899999999991</c:v>
                </c:pt>
                <c:pt idx="60097" formatCode="General">
                  <c:v>1.237819999999999</c:v>
                </c:pt>
                <c:pt idx="60098" formatCode="General">
                  <c:v>1.2378399999999992</c:v>
                </c:pt>
                <c:pt idx="60099" formatCode="General">
                  <c:v>1.2378599999999991</c:v>
                </c:pt>
                <c:pt idx="60100" formatCode="General">
                  <c:v>1.2378699999999991</c:v>
                </c:pt>
                <c:pt idx="60101" formatCode="General">
                  <c:v>1.2378999999999989</c:v>
                </c:pt>
                <c:pt idx="60102" formatCode="General">
                  <c:v>1.237919999999999</c:v>
                </c:pt>
                <c:pt idx="60103" formatCode="General">
                  <c:v>1.2379399999999992</c:v>
                </c:pt>
                <c:pt idx="60104" formatCode="General">
                  <c:v>1.2379599999999991</c:v>
                </c:pt>
                <c:pt idx="60105" formatCode="General">
                  <c:v>1.2379799999999992</c:v>
                </c:pt>
                <c:pt idx="60106" formatCode="General">
                  <c:v>1.238</c:v>
                </c:pt>
                <c:pt idx="60107" formatCode="General">
                  <c:v>1.2380199999999999</c:v>
                </c:pt>
                <c:pt idx="60108" formatCode="General">
                  <c:v>1.23804</c:v>
                </c:pt>
                <c:pt idx="60109" formatCode="General">
                  <c:v>1.2380599999999999</c:v>
                </c:pt>
                <c:pt idx="60110" formatCode="General">
                  <c:v>1.2380899999999999</c:v>
                </c:pt>
                <c:pt idx="60111" formatCode="General">
                  <c:v>1.2381</c:v>
                </c:pt>
                <c:pt idx="60112" formatCode="General">
                  <c:v>1.2381199999999999</c:v>
                </c:pt>
                <c:pt idx="60113" formatCode="General">
                  <c:v>1.23814</c:v>
                </c:pt>
                <c:pt idx="60114" formatCode="General">
                  <c:v>1.23817</c:v>
                </c:pt>
                <c:pt idx="60115" formatCode="General">
                  <c:v>1.2381800000000001</c:v>
                </c:pt>
                <c:pt idx="60116" formatCode="General">
                  <c:v>1.23821</c:v>
                </c:pt>
                <c:pt idx="60117" formatCode="General">
                  <c:v>1.2382299999999991</c:v>
                </c:pt>
                <c:pt idx="60118" formatCode="General">
                  <c:v>1.2382500000000001</c:v>
                </c:pt>
                <c:pt idx="60119" formatCode="General">
                  <c:v>1.23827</c:v>
                </c:pt>
                <c:pt idx="60120" formatCode="General">
                  <c:v>1.2382899999999999</c:v>
                </c:pt>
                <c:pt idx="60121" formatCode="General">
                  <c:v>1.23831</c:v>
                </c:pt>
                <c:pt idx="60122" formatCode="General">
                  <c:v>1.238329999999999</c:v>
                </c:pt>
                <c:pt idx="60123" formatCode="General">
                  <c:v>1.2383500000000001</c:v>
                </c:pt>
                <c:pt idx="60124" formatCode="General">
                  <c:v>1.23837</c:v>
                </c:pt>
                <c:pt idx="60125" formatCode="General">
                  <c:v>1.2383899999999999</c:v>
                </c:pt>
                <c:pt idx="60126" formatCode="General">
                  <c:v>1.2384199999999999</c:v>
                </c:pt>
                <c:pt idx="60127" formatCode="General">
                  <c:v>1.238429999999999</c:v>
                </c:pt>
                <c:pt idx="60128" formatCode="General">
                  <c:v>1.2384500000000001</c:v>
                </c:pt>
                <c:pt idx="60129" formatCode="General">
                  <c:v>1.23847</c:v>
                </c:pt>
                <c:pt idx="60130" formatCode="General">
                  <c:v>1.238499999999999</c:v>
                </c:pt>
                <c:pt idx="60131" formatCode="General">
                  <c:v>1.23851</c:v>
                </c:pt>
                <c:pt idx="60132" formatCode="General">
                  <c:v>1.238529999999999</c:v>
                </c:pt>
                <c:pt idx="60133" formatCode="General">
                  <c:v>1.2385599999999999</c:v>
                </c:pt>
                <c:pt idx="60134" formatCode="General">
                  <c:v>1.23858</c:v>
                </c:pt>
                <c:pt idx="60135" formatCode="General">
                  <c:v>1.238599999999999</c:v>
                </c:pt>
                <c:pt idx="60136" formatCode="General">
                  <c:v>1.2386199999999998</c:v>
                </c:pt>
                <c:pt idx="60137" formatCode="General">
                  <c:v>1.23864</c:v>
                </c:pt>
                <c:pt idx="60138" formatCode="General">
                  <c:v>1.2386599999999999</c:v>
                </c:pt>
                <c:pt idx="60139" formatCode="General">
                  <c:v>1.23868</c:v>
                </c:pt>
                <c:pt idx="60140" formatCode="General">
                  <c:v>1.238699999999999</c:v>
                </c:pt>
                <c:pt idx="60141" formatCode="General">
                  <c:v>1.2387199999999998</c:v>
                </c:pt>
                <c:pt idx="60142" formatCode="General">
                  <c:v>1.23874</c:v>
                </c:pt>
                <c:pt idx="60143" formatCode="General">
                  <c:v>1.2387599999999999</c:v>
                </c:pt>
                <c:pt idx="60144" formatCode="General">
                  <c:v>1.23878</c:v>
                </c:pt>
                <c:pt idx="60145" formatCode="General">
                  <c:v>1.23881</c:v>
                </c:pt>
                <c:pt idx="60146" formatCode="General">
                  <c:v>1.2388299999999992</c:v>
                </c:pt>
                <c:pt idx="60147" formatCode="General">
                  <c:v>1.2388399999999991</c:v>
                </c:pt>
                <c:pt idx="60148" formatCode="General">
                  <c:v>1.238869999999999</c:v>
                </c:pt>
                <c:pt idx="60149" formatCode="General">
                  <c:v>1.2388899999999998</c:v>
                </c:pt>
                <c:pt idx="60150" formatCode="General">
                  <c:v>1.23891</c:v>
                </c:pt>
                <c:pt idx="60151" formatCode="General">
                  <c:v>1.2389199999999998</c:v>
                </c:pt>
                <c:pt idx="60152" formatCode="General">
                  <c:v>1.23895</c:v>
                </c:pt>
                <c:pt idx="60153" formatCode="General">
                  <c:v>1.238969999999999</c:v>
                </c:pt>
                <c:pt idx="60154" formatCode="General">
                  <c:v>1.2389899999999998</c:v>
                </c:pt>
                <c:pt idx="60155" formatCode="General">
                  <c:v>1.2390099999999991</c:v>
                </c:pt>
                <c:pt idx="60156" formatCode="General">
                  <c:v>1.2390299999999992</c:v>
                </c:pt>
                <c:pt idx="60157" formatCode="General">
                  <c:v>1.23905</c:v>
                </c:pt>
                <c:pt idx="60158" formatCode="General">
                  <c:v>1.23908</c:v>
                </c:pt>
                <c:pt idx="60159" formatCode="General">
                  <c:v>1.2390899999999998</c:v>
                </c:pt>
                <c:pt idx="60160" formatCode="General">
                  <c:v>1.239109999999999</c:v>
                </c:pt>
                <c:pt idx="60161" formatCode="General">
                  <c:v>1.239139999999999</c:v>
                </c:pt>
                <c:pt idx="60162" formatCode="General">
                  <c:v>1.2391599999999998</c:v>
                </c:pt>
                <c:pt idx="60163" formatCode="General">
                  <c:v>1.2391699999999992</c:v>
                </c:pt>
                <c:pt idx="60164" formatCode="General">
                  <c:v>1.2391899999999998</c:v>
                </c:pt>
                <c:pt idx="60165" formatCode="General">
                  <c:v>1.2392199999999998</c:v>
                </c:pt>
                <c:pt idx="60166" formatCode="General">
                  <c:v>1.239239999999999</c:v>
                </c:pt>
                <c:pt idx="60167" formatCode="General">
                  <c:v>1.2392599999999998</c:v>
                </c:pt>
                <c:pt idx="60168" formatCode="General">
                  <c:v>1.239279999999999</c:v>
                </c:pt>
                <c:pt idx="60169" formatCode="General">
                  <c:v>1.2392999999999992</c:v>
                </c:pt>
                <c:pt idx="60170" formatCode="General">
                  <c:v>1.2393199999999998</c:v>
                </c:pt>
                <c:pt idx="60171" formatCode="General">
                  <c:v>1.2393399999999992</c:v>
                </c:pt>
                <c:pt idx="60172" formatCode="General">
                  <c:v>1.2393599999999998</c:v>
                </c:pt>
                <c:pt idx="60173" formatCode="General">
                  <c:v>1.239379999999999</c:v>
                </c:pt>
                <c:pt idx="60174" formatCode="General">
                  <c:v>1.2393999999999992</c:v>
                </c:pt>
                <c:pt idx="60175" formatCode="General">
                  <c:v>1.2394199999999991</c:v>
                </c:pt>
                <c:pt idx="60176" formatCode="General">
                  <c:v>1.2394399999999992</c:v>
                </c:pt>
                <c:pt idx="60177" formatCode="General">
                  <c:v>1.2394599999999998</c:v>
                </c:pt>
                <c:pt idx="60178" formatCode="General">
                  <c:v>1.239479999999999</c:v>
                </c:pt>
                <c:pt idx="60179" formatCode="General">
                  <c:v>1.2394999999999992</c:v>
                </c:pt>
                <c:pt idx="60180" formatCode="General">
                  <c:v>1.2395199999999991</c:v>
                </c:pt>
                <c:pt idx="60181" formatCode="General">
                  <c:v>1.239549999999999</c:v>
                </c:pt>
                <c:pt idx="60182" formatCode="General">
                  <c:v>1.2395599999999998</c:v>
                </c:pt>
                <c:pt idx="60183" formatCode="General">
                  <c:v>1.2395899999999991</c:v>
                </c:pt>
                <c:pt idx="60184" formatCode="General">
                  <c:v>1.2396099999999992</c:v>
                </c:pt>
                <c:pt idx="60185" formatCode="General">
                  <c:v>1.2396299999999989</c:v>
                </c:pt>
                <c:pt idx="60186" formatCode="General">
                  <c:v>1.239649999999999</c:v>
                </c:pt>
                <c:pt idx="60187" formatCode="General">
                  <c:v>1.2396699999999992</c:v>
                </c:pt>
                <c:pt idx="60188" formatCode="General">
                  <c:v>1.2396899999999991</c:v>
                </c:pt>
                <c:pt idx="60189" formatCode="General">
                  <c:v>1.2397099999999992</c:v>
                </c:pt>
                <c:pt idx="60190" formatCode="General">
                  <c:v>1.2397299999999989</c:v>
                </c:pt>
                <c:pt idx="60191" formatCode="General">
                  <c:v>1.239749999999999</c:v>
                </c:pt>
                <c:pt idx="60192" formatCode="General">
                  <c:v>1.2397699999999992</c:v>
                </c:pt>
                <c:pt idx="60193" formatCode="General">
                  <c:v>1.2397899999999991</c:v>
                </c:pt>
                <c:pt idx="60194" formatCode="General">
                  <c:v>1.2398099999999992</c:v>
                </c:pt>
                <c:pt idx="60195" formatCode="General">
                  <c:v>1.2398299999999987</c:v>
                </c:pt>
                <c:pt idx="60196" formatCode="General">
                  <c:v>1.239849999999999</c:v>
                </c:pt>
                <c:pt idx="60197" formatCode="General">
                  <c:v>1.2398799999999992</c:v>
                </c:pt>
                <c:pt idx="60198" formatCode="General">
                  <c:v>1.239889999999999</c:v>
                </c:pt>
                <c:pt idx="60199" formatCode="General">
                  <c:v>1.239919999999999</c:v>
                </c:pt>
                <c:pt idx="60200" formatCode="General">
                  <c:v>1.2399399999999992</c:v>
                </c:pt>
                <c:pt idx="60201" formatCode="General">
                  <c:v>1.2399599999999991</c:v>
                </c:pt>
                <c:pt idx="60202" formatCode="General">
                  <c:v>1.2399699999999991</c:v>
                </c:pt>
                <c:pt idx="60203" formatCode="General">
                  <c:v>1.24</c:v>
                </c:pt>
                <c:pt idx="60204" formatCode="General">
                  <c:v>1.2400199999999999</c:v>
                </c:pt>
                <c:pt idx="60205" formatCode="General">
                  <c:v>1.24004</c:v>
                </c:pt>
                <c:pt idx="60206" formatCode="General">
                  <c:v>1.2400599999999999</c:v>
                </c:pt>
                <c:pt idx="60207" formatCode="General">
                  <c:v>1.2400800000000001</c:v>
                </c:pt>
                <c:pt idx="60208" formatCode="General">
                  <c:v>1.2401</c:v>
                </c:pt>
                <c:pt idx="60209" formatCode="General">
                  <c:v>1.24013</c:v>
                </c:pt>
                <c:pt idx="60210" formatCode="General">
                  <c:v>1.24014</c:v>
                </c:pt>
                <c:pt idx="60211" formatCode="General">
                  <c:v>1.2401599999999999</c:v>
                </c:pt>
                <c:pt idx="60212" formatCode="General">
                  <c:v>1.2401899999999999</c:v>
                </c:pt>
                <c:pt idx="60213" formatCode="General">
                  <c:v>1.24021</c:v>
                </c:pt>
                <c:pt idx="60214" formatCode="General">
                  <c:v>1.2402199999999999</c:v>
                </c:pt>
                <c:pt idx="60215" formatCode="General">
                  <c:v>1.24024</c:v>
                </c:pt>
                <c:pt idx="60216" formatCode="General">
                  <c:v>1.24027</c:v>
                </c:pt>
                <c:pt idx="60217" formatCode="General">
                  <c:v>1.2402899999999999</c:v>
                </c:pt>
                <c:pt idx="60218" formatCode="General">
                  <c:v>1.2403</c:v>
                </c:pt>
                <c:pt idx="60219" formatCode="General">
                  <c:v>1.240329999999999</c:v>
                </c:pt>
                <c:pt idx="60220" formatCode="General">
                  <c:v>1.2403500000000001</c:v>
                </c:pt>
                <c:pt idx="60221" formatCode="General">
                  <c:v>1.24037</c:v>
                </c:pt>
                <c:pt idx="60222" formatCode="General">
                  <c:v>1.2403899999999999</c:v>
                </c:pt>
                <c:pt idx="60223" formatCode="General">
                  <c:v>1.24041</c:v>
                </c:pt>
                <c:pt idx="60224" formatCode="General">
                  <c:v>1.240429999999999</c:v>
                </c:pt>
                <c:pt idx="60225" formatCode="General">
                  <c:v>1.2404500000000001</c:v>
                </c:pt>
                <c:pt idx="60226" formatCode="General">
                  <c:v>1.24047</c:v>
                </c:pt>
                <c:pt idx="60227" formatCode="General">
                  <c:v>1.2404899999999999</c:v>
                </c:pt>
                <c:pt idx="60228" formatCode="General">
                  <c:v>1.24051</c:v>
                </c:pt>
                <c:pt idx="60229" formatCode="General">
                  <c:v>1.24054</c:v>
                </c:pt>
                <c:pt idx="60230" formatCode="General">
                  <c:v>1.24055</c:v>
                </c:pt>
                <c:pt idx="60231" formatCode="General">
                  <c:v>1.24058</c:v>
                </c:pt>
                <c:pt idx="60232" formatCode="General">
                  <c:v>1.240599999999999</c:v>
                </c:pt>
                <c:pt idx="60233" formatCode="General">
                  <c:v>1.2406199999999998</c:v>
                </c:pt>
                <c:pt idx="60234" formatCode="General">
                  <c:v>1.24064</c:v>
                </c:pt>
                <c:pt idx="60235" formatCode="General">
                  <c:v>1.2406599999999999</c:v>
                </c:pt>
                <c:pt idx="60236" formatCode="General">
                  <c:v>1.24068</c:v>
                </c:pt>
                <c:pt idx="60237" formatCode="General">
                  <c:v>1.240699999999999</c:v>
                </c:pt>
                <c:pt idx="60238" formatCode="General">
                  <c:v>1.2407199999999998</c:v>
                </c:pt>
                <c:pt idx="60239" formatCode="General">
                  <c:v>1.24074</c:v>
                </c:pt>
                <c:pt idx="60240" formatCode="General">
                  <c:v>1.2407599999999999</c:v>
                </c:pt>
                <c:pt idx="60241" formatCode="General">
                  <c:v>1.24078</c:v>
                </c:pt>
                <c:pt idx="60242" formatCode="General">
                  <c:v>1.240799999999999</c:v>
                </c:pt>
                <c:pt idx="60243" formatCode="General">
                  <c:v>1.2408199999999998</c:v>
                </c:pt>
                <c:pt idx="60244" formatCode="General">
                  <c:v>1.2408399999999991</c:v>
                </c:pt>
                <c:pt idx="60245" formatCode="General">
                  <c:v>1.2408599999999999</c:v>
                </c:pt>
                <c:pt idx="60246" formatCode="General">
                  <c:v>1.24088</c:v>
                </c:pt>
                <c:pt idx="60247" formatCode="General">
                  <c:v>1.240899999999999</c:v>
                </c:pt>
                <c:pt idx="60248" formatCode="General">
                  <c:v>1.2409299999999992</c:v>
                </c:pt>
                <c:pt idx="60249" formatCode="General">
                  <c:v>1.240939999999999</c:v>
                </c:pt>
                <c:pt idx="60250" formatCode="General">
                  <c:v>1.240969999999999</c:v>
                </c:pt>
                <c:pt idx="60251" formatCode="General">
                  <c:v>1.2409899999999998</c:v>
                </c:pt>
                <c:pt idx="60252" formatCode="General">
                  <c:v>1.2410099999999991</c:v>
                </c:pt>
                <c:pt idx="60253" formatCode="General">
                  <c:v>1.2410199999999998</c:v>
                </c:pt>
                <c:pt idx="60254" formatCode="General">
                  <c:v>1.24105</c:v>
                </c:pt>
                <c:pt idx="60255" formatCode="General">
                  <c:v>1.241069999999999</c:v>
                </c:pt>
                <c:pt idx="60256" formatCode="General">
                  <c:v>1.2410899999999998</c:v>
                </c:pt>
                <c:pt idx="60257" formatCode="General">
                  <c:v>1.241109999999999</c:v>
                </c:pt>
                <c:pt idx="60258" formatCode="General">
                  <c:v>1.2411299999999992</c:v>
                </c:pt>
                <c:pt idx="60259" formatCode="General">
                  <c:v>1.24115</c:v>
                </c:pt>
                <c:pt idx="60260" formatCode="General">
                  <c:v>1.2411799999999991</c:v>
                </c:pt>
                <c:pt idx="60261" formatCode="General">
                  <c:v>1.2411899999999998</c:v>
                </c:pt>
                <c:pt idx="60262" formatCode="General">
                  <c:v>1.241209999999999</c:v>
                </c:pt>
                <c:pt idx="60263" formatCode="General">
                  <c:v>1.241239999999999</c:v>
                </c:pt>
                <c:pt idx="60264" formatCode="General">
                  <c:v>1.2412599999999998</c:v>
                </c:pt>
                <c:pt idx="60265" formatCode="General">
                  <c:v>1.2412699999999992</c:v>
                </c:pt>
                <c:pt idx="60266" formatCode="General">
                  <c:v>1.2412899999999998</c:v>
                </c:pt>
                <c:pt idx="60267" formatCode="General">
                  <c:v>1.2413199999999998</c:v>
                </c:pt>
                <c:pt idx="60268" formatCode="General">
                  <c:v>1.2413399999999992</c:v>
                </c:pt>
                <c:pt idx="60269" formatCode="General">
                  <c:v>1.24135</c:v>
                </c:pt>
                <c:pt idx="60270" formatCode="General">
                  <c:v>1.241379999999999</c:v>
                </c:pt>
                <c:pt idx="60271" formatCode="General">
                  <c:v>1.2413999999999992</c:v>
                </c:pt>
                <c:pt idx="60272" formatCode="General">
                  <c:v>1.2414199999999991</c:v>
                </c:pt>
                <c:pt idx="60273" formatCode="General">
                  <c:v>1.2414399999999992</c:v>
                </c:pt>
                <c:pt idx="60274" formatCode="General">
                  <c:v>1.2414599999999998</c:v>
                </c:pt>
                <c:pt idx="60275" formatCode="General">
                  <c:v>1.241479999999999</c:v>
                </c:pt>
                <c:pt idx="60276" formatCode="General">
                  <c:v>1.241509999999999</c:v>
                </c:pt>
                <c:pt idx="60277" formatCode="General">
                  <c:v>1.2415199999999991</c:v>
                </c:pt>
                <c:pt idx="60278" formatCode="General">
                  <c:v>1.2415399999999992</c:v>
                </c:pt>
                <c:pt idx="60279" formatCode="General">
                  <c:v>1.2415599999999998</c:v>
                </c:pt>
                <c:pt idx="60280" formatCode="General">
                  <c:v>1.2415899999999991</c:v>
                </c:pt>
                <c:pt idx="60281" formatCode="General">
                  <c:v>1.2415999999999991</c:v>
                </c:pt>
                <c:pt idx="60282" formatCode="General">
                  <c:v>1.2416299999999989</c:v>
                </c:pt>
                <c:pt idx="60283" formatCode="General">
                  <c:v>1.241649999999999</c:v>
                </c:pt>
                <c:pt idx="60284" formatCode="General">
                  <c:v>1.2416699999999992</c:v>
                </c:pt>
                <c:pt idx="60285" formatCode="General">
                  <c:v>1.2416899999999991</c:v>
                </c:pt>
                <c:pt idx="60286" formatCode="General">
                  <c:v>1.2417099999999992</c:v>
                </c:pt>
                <c:pt idx="60287" formatCode="General">
                  <c:v>1.2417299999999989</c:v>
                </c:pt>
                <c:pt idx="60288" formatCode="General">
                  <c:v>1.241749999999999</c:v>
                </c:pt>
                <c:pt idx="60289" formatCode="General">
                  <c:v>1.2417699999999992</c:v>
                </c:pt>
                <c:pt idx="60290" formatCode="General">
                  <c:v>1.2417899999999991</c:v>
                </c:pt>
                <c:pt idx="60291" formatCode="General">
                  <c:v>1.2418099999999992</c:v>
                </c:pt>
                <c:pt idx="60292" formatCode="General">
                  <c:v>1.2418299999999987</c:v>
                </c:pt>
                <c:pt idx="60293" formatCode="General">
                  <c:v>1.241849999999999</c:v>
                </c:pt>
                <c:pt idx="60294" formatCode="General">
                  <c:v>1.2418699999999991</c:v>
                </c:pt>
                <c:pt idx="60295" formatCode="General">
                  <c:v>1.2418899999999991</c:v>
                </c:pt>
                <c:pt idx="60296" formatCode="General">
                  <c:v>1.241919999999999</c:v>
                </c:pt>
                <c:pt idx="60297" formatCode="General">
                  <c:v>1.2419299999999986</c:v>
                </c:pt>
                <c:pt idx="60298" formatCode="General">
                  <c:v>1.2419499999999992</c:v>
                </c:pt>
                <c:pt idx="60299" formatCode="General">
                  <c:v>1.2419799999999992</c:v>
                </c:pt>
                <c:pt idx="60300" formatCode="General">
                  <c:v>1.242</c:v>
                </c:pt>
                <c:pt idx="60301" formatCode="General">
                  <c:v>1.2420199999999999</c:v>
                </c:pt>
                <c:pt idx="60302" formatCode="General">
                  <c:v>1.24204</c:v>
                </c:pt>
                <c:pt idx="60303" formatCode="General">
                  <c:v>1.2420599999999999</c:v>
                </c:pt>
                <c:pt idx="60304" formatCode="General">
                  <c:v>1.2420800000000001</c:v>
                </c:pt>
                <c:pt idx="60305" formatCode="General">
                  <c:v>1.2421</c:v>
                </c:pt>
                <c:pt idx="60306" formatCode="General">
                  <c:v>1.2421199999999999</c:v>
                </c:pt>
                <c:pt idx="60307" formatCode="General">
                  <c:v>1.24214</c:v>
                </c:pt>
                <c:pt idx="60308" formatCode="General">
                  <c:v>1.2421599999999999</c:v>
                </c:pt>
                <c:pt idx="60309" formatCode="General">
                  <c:v>1.2421800000000001</c:v>
                </c:pt>
                <c:pt idx="60310" formatCode="General">
                  <c:v>1.2422</c:v>
                </c:pt>
                <c:pt idx="60311" formatCode="General">
                  <c:v>1.2422299999999991</c:v>
                </c:pt>
                <c:pt idx="60312" formatCode="General">
                  <c:v>1.24224</c:v>
                </c:pt>
                <c:pt idx="60313" formatCode="General">
                  <c:v>1.2422599999999999</c:v>
                </c:pt>
                <c:pt idx="60314" formatCode="General">
                  <c:v>1.2422899999999999</c:v>
                </c:pt>
                <c:pt idx="60315" formatCode="General">
                  <c:v>1.24231</c:v>
                </c:pt>
                <c:pt idx="60316" formatCode="General">
                  <c:v>1.2423199999999999</c:v>
                </c:pt>
                <c:pt idx="60317" formatCode="General">
                  <c:v>1.24234</c:v>
                </c:pt>
                <c:pt idx="60318" formatCode="General">
                  <c:v>1.24237</c:v>
                </c:pt>
                <c:pt idx="60319" formatCode="General">
                  <c:v>1.2423899999999999</c:v>
                </c:pt>
                <c:pt idx="60320" formatCode="General">
                  <c:v>1.2423999999999991</c:v>
                </c:pt>
                <c:pt idx="60321" formatCode="General">
                  <c:v>1.242429999999999</c:v>
                </c:pt>
                <c:pt idx="60322" formatCode="General">
                  <c:v>1.2424500000000001</c:v>
                </c:pt>
                <c:pt idx="60323" formatCode="General">
                  <c:v>1.24247</c:v>
                </c:pt>
                <c:pt idx="60324" formatCode="General">
                  <c:v>1.2424899999999999</c:v>
                </c:pt>
                <c:pt idx="60325" formatCode="General">
                  <c:v>1.24251</c:v>
                </c:pt>
                <c:pt idx="60326" formatCode="General">
                  <c:v>1.242529999999999</c:v>
                </c:pt>
                <c:pt idx="60327" formatCode="General">
                  <c:v>1.2425599999999999</c:v>
                </c:pt>
                <c:pt idx="60328" formatCode="General">
                  <c:v>1.24257</c:v>
                </c:pt>
                <c:pt idx="60329" formatCode="General">
                  <c:v>1.2425899999999999</c:v>
                </c:pt>
                <c:pt idx="60330" formatCode="General">
                  <c:v>1.24261</c:v>
                </c:pt>
                <c:pt idx="60331" formatCode="General">
                  <c:v>1.24264</c:v>
                </c:pt>
                <c:pt idx="60332" formatCode="General">
                  <c:v>1.24265</c:v>
                </c:pt>
                <c:pt idx="60333" formatCode="General">
                  <c:v>1.24268</c:v>
                </c:pt>
                <c:pt idx="60334" formatCode="General">
                  <c:v>1.242699999999999</c:v>
                </c:pt>
                <c:pt idx="60335" formatCode="General">
                  <c:v>1.2427199999999998</c:v>
                </c:pt>
                <c:pt idx="60336" formatCode="General">
                  <c:v>1.24274</c:v>
                </c:pt>
                <c:pt idx="60337" formatCode="General">
                  <c:v>1.2427599999999999</c:v>
                </c:pt>
                <c:pt idx="60338" formatCode="General">
                  <c:v>1.24278</c:v>
                </c:pt>
                <c:pt idx="60339" formatCode="General">
                  <c:v>1.242799999999999</c:v>
                </c:pt>
                <c:pt idx="60340" formatCode="General">
                  <c:v>1.2428199999999998</c:v>
                </c:pt>
                <c:pt idx="60341" formatCode="General">
                  <c:v>1.2428399999999991</c:v>
                </c:pt>
                <c:pt idx="60342" formatCode="General">
                  <c:v>1.2428599999999999</c:v>
                </c:pt>
                <c:pt idx="60343" formatCode="General">
                  <c:v>1.24288</c:v>
                </c:pt>
                <c:pt idx="60344" formatCode="General">
                  <c:v>1.242899999999999</c:v>
                </c:pt>
                <c:pt idx="60345" formatCode="General">
                  <c:v>1.2429199999999998</c:v>
                </c:pt>
                <c:pt idx="60346" formatCode="General">
                  <c:v>1.242939999999999</c:v>
                </c:pt>
                <c:pt idx="60347" formatCode="General">
                  <c:v>1.242969999999999</c:v>
                </c:pt>
                <c:pt idx="60348" formatCode="General">
                  <c:v>1.24298</c:v>
                </c:pt>
                <c:pt idx="60349" formatCode="General">
                  <c:v>1.2430099999999991</c:v>
                </c:pt>
                <c:pt idx="60350" formatCode="General">
                  <c:v>1.2430299999999992</c:v>
                </c:pt>
                <c:pt idx="60351" formatCode="General">
                  <c:v>1.24305</c:v>
                </c:pt>
                <c:pt idx="60352" formatCode="General">
                  <c:v>1.2430599999999998</c:v>
                </c:pt>
                <c:pt idx="60353" formatCode="General">
                  <c:v>1.2430899999999998</c:v>
                </c:pt>
                <c:pt idx="60354" formatCode="General">
                  <c:v>1.243109999999999</c:v>
                </c:pt>
                <c:pt idx="60355" formatCode="General">
                  <c:v>1.2431299999999992</c:v>
                </c:pt>
                <c:pt idx="60356" formatCode="General">
                  <c:v>1.24315</c:v>
                </c:pt>
                <c:pt idx="60357" formatCode="General">
                  <c:v>1.2431699999999992</c:v>
                </c:pt>
                <c:pt idx="60358" formatCode="General">
                  <c:v>1.2431899999999998</c:v>
                </c:pt>
                <c:pt idx="60359" formatCode="General">
                  <c:v>1.243209999999999</c:v>
                </c:pt>
                <c:pt idx="60360" formatCode="General">
                  <c:v>1.2432299999999992</c:v>
                </c:pt>
                <c:pt idx="60361" formatCode="General">
                  <c:v>1.24325</c:v>
                </c:pt>
                <c:pt idx="60362" formatCode="General">
                  <c:v>1.2432799999999991</c:v>
                </c:pt>
                <c:pt idx="60363" formatCode="General">
                  <c:v>1.2432999999999992</c:v>
                </c:pt>
                <c:pt idx="60364" formatCode="General">
                  <c:v>1.243309999999999</c:v>
                </c:pt>
                <c:pt idx="60365" formatCode="General">
                  <c:v>1.243339999999999</c:v>
                </c:pt>
                <c:pt idx="60366" formatCode="General">
                  <c:v>1.2433599999999998</c:v>
                </c:pt>
                <c:pt idx="60367" formatCode="General">
                  <c:v>1.243379999999999</c:v>
                </c:pt>
                <c:pt idx="60368" formatCode="General">
                  <c:v>1.2433899999999998</c:v>
                </c:pt>
                <c:pt idx="60369" formatCode="General">
                  <c:v>1.2434199999999991</c:v>
                </c:pt>
                <c:pt idx="60370" formatCode="General">
                  <c:v>1.2434399999999992</c:v>
                </c:pt>
                <c:pt idx="60371" formatCode="General">
                  <c:v>1.2434599999999998</c:v>
                </c:pt>
                <c:pt idx="60372" formatCode="General">
                  <c:v>1.243479999999999</c:v>
                </c:pt>
                <c:pt idx="60373" formatCode="General">
                  <c:v>1.2434999999999992</c:v>
                </c:pt>
                <c:pt idx="60374" formatCode="General">
                  <c:v>1.2435199999999991</c:v>
                </c:pt>
                <c:pt idx="60375" formatCode="General">
                  <c:v>1.243549999999999</c:v>
                </c:pt>
                <c:pt idx="60376" formatCode="General">
                  <c:v>1.2435599999999998</c:v>
                </c:pt>
                <c:pt idx="60377" formatCode="General">
                  <c:v>1.243579999999999</c:v>
                </c:pt>
                <c:pt idx="60378" formatCode="General">
                  <c:v>1.2436099999999992</c:v>
                </c:pt>
                <c:pt idx="60379" formatCode="General">
                  <c:v>1.2436199999999991</c:v>
                </c:pt>
                <c:pt idx="60380" formatCode="General">
                  <c:v>1.2436399999999992</c:v>
                </c:pt>
                <c:pt idx="60381" formatCode="General">
                  <c:v>1.2436599999999998</c:v>
                </c:pt>
                <c:pt idx="60382" formatCode="General">
                  <c:v>1.2436899999999991</c:v>
                </c:pt>
                <c:pt idx="60383" formatCode="General">
                  <c:v>1.2436999999999991</c:v>
                </c:pt>
                <c:pt idx="60384" formatCode="General">
                  <c:v>1.2437299999999989</c:v>
                </c:pt>
                <c:pt idx="60385" formatCode="General">
                  <c:v>1.243749999999999</c:v>
                </c:pt>
                <c:pt idx="60386" formatCode="General">
                  <c:v>1.2437699999999992</c:v>
                </c:pt>
                <c:pt idx="60387" formatCode="General">
                  <c:v>1.2437899999999991</c:v>
                </c:pt>
                <c:pt idx="60388" formatCode="General">
                  <c:v>1.2438099999999992</c:v>
                </c:pt>
                <c:pt idx="60389" formatCode="General">
                  <c:v>1.2438299999999987</c:v>
                </c:pt>
                <c:pt idx="60390" formatCode="General">
                  <c:v>1.243849999999999</c:v>
                </c:pt>
                <c:pt idx="60391" formatCode="General">
                  <c:v>1.2438699999999991</c:v>
                </c:pt>
                <c:pt idx="60392" formatCode="General">
                  <c:v>1.2438899999999991</c:v>
                </c:pt>
                <c:pt idx="60393" formatCode="General">
                  <c:v>1.2439099999999992</c:v>
                </c:pt>
                <c:pt idx="60394" formatCode="General">
                  <c:v>1.2439299999999986</c:v>
                </c:pt>
                <c:pt idx="60395" formatCode="General">
                  <c:v>1.243949999999999</c:v>
                </c:pt>
                <c:pt idx="60396" formatCode="General">
                  <c:v>1.2439699999999991</c:v>
                </c:pt>
                <c:pt idx="60397" formatCode="General">
                  <c:v>1.243989999999999</c:v>
                </c:pt>
                <c:pt idx="60398" formatCode="General">
                  <c:v>1.2440199999999999</c:v>
                </c:pt>
                <c:pt idx="60399" formatCode="General">
                  <c:v>1.24403</c:v>
                </c:pt>
                <c:pt idx="60400" formatCode="General">
                  <c:v>1.2440599999999999</c:v>
                </c:pt>
                <c:pt idx="60401" formatCode="General">
                  <c:v>1.2440800000000001</c:v>
                </c:pt>
                <c:pt idx="60402" formatCode="General">
                  <c:v>1.2441</c:v>
                </c:pt>
                <c:pt idx="60403" formatCode="General">
                  <c:v>1.24411</c:v>
                </c:pt>
                <c:pt idx="60404" formatCode="General">
                  <c:v>1.24414</c:v>
                </c:pt>
                <c:pt idx="60405" formatCode="General">
                  <c:v>1.2441599999999999</c:v>
                </c:pt>
                <c:pt idx="60406" formatCode="General">
                  <c:v>1.2441800000000001</c:v>
                </c:pt>
                <c:pt idx="60407" formatCode="General">
                  <c:v>1.2442</c:v>
                </c:pt>
                <c:pt idx="60408" formatCode="General">
                  <c:v>1.2442199999999999</c:v>
                </c:pt>
                <c:pt idx="60409" formatCode="General">
                  <c:v>1.24424</c:v>
                </c:pt>
                <c:pt idx="60410" formatCode="General">
                  <c:v>1.2442599999999999</c:v>
                </c:pt>
                <c:pt idx="60411" formatCode="General">
                  <c:v>1.2442800000000001</c:v>
                </c:pt>
                <c:pt idx="60412" formatCode="General">
                  <c:v>1.2443</c:v>
                </c:pt>
                <c:pt idx="60413" formatCode="General">
                  <c:v>1.2443199999999999</c:v>
                </c:pt>
                <c:pt idx="60414" formatCode="General">
                  <c:v>1.2443500000000001</c:v>
                </c:pt>
                <c:pt idx="60415" formatCode="General">
                  <c:v>1.2443599999999999</c:v>
                </c:pt>
                <c:pt idx="60416" formatCode="General">
                  <c:v>1.2443899999999999</c:v>
                </c:pt>
                <c:pt idx="60417" formatCode="General">
                  <c:v>1.24441</c:v>
                </c:pt>
                <c:pt idx="60418" formatCode="General">
                  <c:v>1.244429999999999</c:v>
                </c:pt>
                <c:pt idx="60419" formatCode="General">
                  <c:v>1.24444</c:v>
                </c:pt>
                <c:pt idx="60420" formatCode="General">
                  <c:v>1.24447</c:v>
                </c:pt>
                <c:pt idx="60421" formatCode="General">
                  <c:v>1.2444899999999999</c:v>
                </c:pt>
                <c:pt idx="60422" formatCode="General">
                  <c:v>1.24451</c:v>
                </c:pt>
                <c:pt idx="60423" formatCode="General">
                  <c:v>1.244529999999999</c:v>
                </c:pt>
                <c:pt idx="60424" formatCode="General">
                  <c:v>1.24455</c:v>
                </c:pt>
                <c:pt idx="60425" formatCode="General">
                  <c:v>1.24457</c:v>
                </c:pt>
                <c:pt idx="60426" formatCode="General">
                  <c:v>1.244599999999999</c:v>
                </c:pt>
                <c:pt idx="60427" formatCode="General">
                  <c:v>1.24461</c:v>
                </c:pt>
                <c:pt idx="60428" formatCode="General">
                  <c:v>1.244629999999999</c:v>
                </c:pt>
                <c:pt idx="60429" formatCode="General">
                  <c:v>1.2446599999999999</c:v>
                </c:pt>
                <c:pt idx="60430" formatCode="General">
                  <c:v>1.24468</c:v>
                </c:pt>
                <c:pt idx="60431" formatCode="General">
                  <c:v>1.2446899999999999</c:v>
                </c:pt>
                <c:pt idx="60432" formatCode="General">
                  <c:v>1.24471</c:v>
                </c:pt>
                <c:pt idx="60433" formatCode="General">
                  <c:v>1.24474</c:v>
                </c:pt>
                <c:pt idx="60434" formatCode="General">
                  <c:v>1.2447599999999999</c:v>
                </c:pt>
                <c:pt idx="60435" formatCode="General">
                  <c:v>1.244769999999999</c:v>
                </c:pt>
                <c:pt idx="60436" formatCode="General">
                  <c:v>1.244799999999999</c:v>
                </c:pt>
                <c:pt idx="60437" formatCode="General">
                  <c:v>1.2448199999999998</c:v>
                </c:pt>
                <c:pt idx="60438" formatCode="General">
                  <c:v>1.2448399999999991</c:v>
                </c:pt>
                <c:pt idx="60439" formatCode="General">
                  <c:v>1.2448599999999999</c:v>
                </c:pt>
                <c:pt idx="60440" formatCode="General">
                  <c:v>1.24488</c:v>
                </c:pt>
                <c:pt idx="60441" formatCode="General">
                  <c:v>1.244899999999999</c:v>
                </c:pt>
                <c:pt idx="60442" formatCode="General">
                  <c:v>1.2449199999999998</c:v>
                </c:pt>
                <c:pt idx="60443" formatCode="General">
                  <c:v>1.244939999999999</c:v>
                </c:pt>
                <c:pt idx="60444" formatCode="General">
                  <c:v>1.2449599999999998</c:v>
                </c:pt>
                <c:pt idx="60445" formatCode="General">
                  <c:v>1.24498</c:v>
                </c:pt>
                <c:pt idx="60446" formatCode="General">
                  <c:v>1.2449999999999992</c:v>
                </c:pt>
                <c:pt idx="60447" formatCode="General">
                  <c:v>1.2450199999999998</c:v>
                </c:pt>
                <c:pt idx="60448" formatCode="General">
                  <c:v>1.24505</c:v>
                </c:pt>
                <c:pt idx="60449" formatCode="General">
                  <c:v>1.245069999999999</c:v>
                </c:pt>
                <c:pt idx="60450" formatCode="General">
                  <c:v>1.24508</c:v>
                </c:pt>
                <c:pt idx="60451" formatCode="General">
                  <c:v>1.2451099999999991</c:v>
                </c:pt>
                <c:pt idx="60452" formatCode="General">
                  <c:v>1.2451299999999992</c:v>
                </c:pt>
                <c:pt idx="60453" formatCode="General">
                  <c:v>1.24515</c:v>
                </c:pt>
                <c:pt idx="60454" formatCode="General">
                  <c:v>1.2451599999999998</c:v>
                </c:pt>
                <c:pt idx="60455" formatCode="General">
                  <c:v>1.2451899999999998</c:v>
                </c:pt>
                <c:pt idx="60456" formatCode="General">
                  <c:v>1.245209999999999</c:v>
                </c:pt>
                <c:pt idx="60457" formatCode="General">
                  <c:v>1.2452299999999992</c:v>
                </c:pt>
                <c:pt idx="60458" formatCode="General">
                  <c:v>1.24525</c:v>
                </c:pt>
                <c:pt idx="60459" formatCode="General">
                  <c:v>1.2452699999999992</c:v>
                </c:pt>
                <c:pt idx="60460" formatCode="General">
                  <c:v>1.2452899999999998</c:v>
                </c:pt>
                <c:pt idx="60461" formatCode="General">
                  <c:v>1.245309999999999</c:v>
                </c:pt>
                <c:pt idx="60462" formatCode="General">
                  <c:v>1.2453299999999992</c:v>
                </c:pt>
                <c:pt idx="60463" formatCode="General">
                  <c:v>1.24535</c:v>
                </c:pt>
                <c:pt idx="60464" formatCode="General">
                  <c:v>1.2453699999999992</c:v>
                </c:pt>
                <c:pt idx="60465" formatCode="General">
                  <c:v>1.2453999999999992</c:v>
                </c:pt>
                <c:pt idx="60466" formatCode="General">
                  <c:v>1.245409999999999</c:v>
                </c:pt>
                <c:pt idx="60467" formatCode="General">
                  <c:v>1.2454299999999991</c:v>
                </c:pt>
                <c:pt idx="60468" formatCode="General">
                  <c:v>1.2454599999999998</c:v>
                </c:pt>
                <c:pt idx="60469" formatCode="General">
                  <c:v>1.245479999999999</c:v>
                </c:pt>
                <c:pt idx="60470" formatCode="General">
                  <c:v>1.2454899999999998</c:v>
                </c:pt>
                <c:pt idx="60471" formatCode="General">
                  <c:v>1.2455199999999991</c:v>
                </c:pt>
                <c:pt idx="60472" formatCode="General">
                  <c:v>1.2455399999999992</c:v>
                </c:pt>
                <c:pt idx="60473" formatCode="General">
                  <c:v>1.2455599999999998</c:v>
                </c:pt>
                <c:pt idx="60474" formatCode="General">
                  <c:v>1.245579999999999</c:v>
                </c:pt>
                <c:pt idx="60475" formatCode="General">
                  <c:v>1.2455999999999992</c:v>
                </c:pt>
                <c:pt idx="60476" formatCode="General">
                  <c:v>1.2456199999999991</c:v>
                </c:pt>
                <c:pt idx="60477" formatCode="General">
                  <c:v>1.245649999999999</c:v>
                </c:pt>
                <c:pt idx="60478" formatCode="General">
                  <c:v>1.2456599999999998</c:v>
                </c:pt>
                <c:pt idx="60479" formatCode="General">
                  <c:v>1.245679999999999</c:v>
                </c:pt>
                <c:pt idx="60480" formatCode="General">
                  <c:v>1.2457099999999992</c:v>
                </c:pt>
                <c:pt idx="60481" formatCode="General">
                  <c:v>1.2457299999999989</c:v>
                </c:pt>
                <c:pt idx="60482" formatCode="General">
                  <c:v>1.2457399999999992</c:v>
                </c:pt>
                <c:pt idx="60483" formatCode="General">
                  <c:v>1.2457599999999998</c:v>
                </c:pt>
                <c:pt idx="60484" formatCode="General">
                  <c:v>1.2457899999999991</c:v>
                </c:pt>
                <c:pt idx="60485" formatCode="General">
                  <c:v>1.2458099999999992</c:v>
                </c:pt>
                <c:pt idx="60486" formatCode="General">
                  <c:v>1.245819999999999</c:v>
                </c:pt>
                <c:pt idx="60487" formatCode="General">
                  <c:v>1.245849999999999</c:v>
                </c:pt>
                <c:pt idx="60488" formatCode="General">
                  <c:v>1.2458699999999991</c:v>
                </c:pt>
                <c:pt idx="60489" formatCode="General">
                  <c:v>1.2458899999999991</c:v>
                </c:pt>
                <c:pt idx="60490" formatCode="General">
                  <c:v>1.2459099999999992</c:v>
                </c:pt>
                <c:pt idx="60491" formatCode="General">
                  <c:v>1.2459299999999986</c:v>
                </c:pt>
                <c:pt idx="60492" formatCode="General">
                  <c:v>1.245949999999999</c:v>
                </c:pt>
                <c:pt idx="60493" formatCode="General">
                  <c:v>1.2459799999999992</c:v>
                </c:pt>
                <c:pt idx="60494" formatCode="General">
                  <c:v>1.245989999999999</c:v>
                </c:pt>
                <c:pt idx="60495" formatCode="General">
                  <c:v>1.2460100000000001</c:v>
                </c:pt>
                <c:pt idx="60496" formatCode="General">
                  <c:v>1.24604</c:v>
                </c:pt>
                <c:pt idx="60497" formatCode="General">
                  <c:v>1.2460599999999999</c:v>
                </c:pt>
                <c:pt idx="60498" formatCode="General">
                  <c:v>1.24607</c:v>
                </c:pt>
                <c:pt idx="60499" formatCode="General">
                  <c:v>1.2461</c:v>
                </c:pt>
                <c:pt idx="60500" formatCode="General">
                  <c:v>1.2461199999999999</c:v>
                </c:pt>
                <c:pt idx="60501" formatCode="General">
                  <c:v>1.24614</c:v>
                </c:pt>
                <c:pt idx="60502" formatCode="General">
                  <c:v>1.2461599999999999</c:v>
                </c:pt>
                <c:pt idx="60503" formatCode="General">
                  <c:v>1.2461800000000001</c:v>
                </c:pt>
                <c:pt idx="60504" formatCode="General">
                  <c:v>1.2462</c:v>
                </c:pt>
                <c:pt idx="60505" formatCode="General">
                  <c:v>1.2462199999999999</c:v>
                </c:pt>
                <c:pt idx="60506" formatCode="General">
                  <c:v>1.24624</c:v>
                </c:pt>
                <c:pt idx="60507" formatCode="General">
                  <c:v>1.2462599999999999</c:v>
                </c:pt>
                <c:pt idx="60508" formatCode="General">
                  <c:v>1.2462800000000001</c:v>
                </c:pt>
                <c:pt idx="60509" formatCode="General">
                  <c:v>1.2463</c:v>
                </c:pt>
                <c:pt idx="60510" formatCode="General">
                  <c:v>1.2463199999999999</c:v>
                </c:pt>
                <c:pt idx="60511" formatCode="General">
                  <c:v>1.24634</c:v>
                </c:pt>
                <c:pt idx="60512" formatCode="General">
                  <c:v>1.2463599999999999</c:v>
                </c:pt>
                <c:pt idx="60513" formatCode="General">
                  <c:v>1.24638</c:v>
                </c:pt>
                <c:pt idx="60514" formatCode="General">
                  <c:v>1.2464</c:v>
                </c:pt>
                <c:pt idx="60515" formatCode="General">
                  <c:v>1.246429999999999</c:v>
                </c:pt>
                <c:pt idx="60516" formatCode="General">
                  <c:v>1.2464500000000001</c:v>
                </c:pt>
                <c:pt idx="60517" formatCode="General">
                  <c:v>1.2464599999999999</c:v>
                </c:pt>
                <c:pt idx="60518" formatCode="General">
                  <c:v>1.24648</c:v>
                </c:pt>
                <c:pt idx="60519" formatCode="General">
                  <c:v>1.24651</c:v>
                </c:pt>
                <c:pt idx="60520" formatCode="General">
                  <c:v>1.246529999999999</c:v>
                </c:pt>
                <c:pt idx="60521" formatCode="General">
                  <c:v>1.24655</c:v>
                </c:pt>
                <c:pt idx="60522" formatCode="General">
                  <c:v>1.24657</c:v>
                </c:pt>
                <c:pt idx="60523" formatCode="General">
                  <c:v>1.2465899999999999</c:v>
                </c:pt>
                <c:pt idx="60524" formatCode="General">
                  <c:v>1.24661</c:v>
                </c:pt>
                <c:pt idx="60525" formatCode="General">
                  <c:v>1.246629999999999</c:v>
                </c:pt>
                <c:pt idx="60526" formatCode="General">
                  <c:v>1.24665</c:v>
                </c:pt>
                <c:pt idx="60527" formatCode="General">
                  <c:v>1.2466699999999991</c:v>
                </c:pt>
                <c:pt idx="60528" formatCode="General">
                  <c:v>1.246699999999999</c:v>
                </c:pt>
                <c:pt idx="60529" formatCode="General">
                  <c:v>1.24671</c:v>
                </c:pt>
                <c:pt idx="60530" formatCode="General">
                  <c:v>1.246729999999999</c:v>
                </c:pt>
                <c:pt idx="60531" formatCode="General">
                  <c:v>1.2467599999999999</c:v>
                </c:pt>
                <c:pt idx="60532" formatCode="General">
                  <c:v>1.24678</c:v>
                </c:pt>
                <c:pt idx="60533" formatCode="General">
                  <c:v>1.2467899999999998</c:v>
                </c:pt>
                <c:pt idx="60534" formatCode="General">
                  <c:v>1.24681</c:v>
                </c:pt>
                <c:pt idx="60535" formatCode="General">
                  <c:v>1.2468399999999991</c:v>
                </c:pt>
                <c:pt idx="60536" formatCode="General">
                  <c:v>1.2468599999999999</c:v>
                </c:pt>
                <c:pt idx="60537" formatCode="General">
                  <c:v>1.246869999999999</c:v>
                </c:pt>
                <c:pt idx="60538" formatCode="General">
                  <c:v>1.246899999999999</c:v>
                </c:pt>
                <c:pt idx="60539" formatCode="General">
                  <c:v>1.2469199999999998</c:v>
                </c:pt>
                <c:pt idx="60540" formatCode="General">
                  <c:v>1.246939999999999</c:v>
                </c:pt>
                <c:pt idx="60541" formatCode="General">
                  <c:v>1.2469599999999998</c:v>
                </c:pt>
                <c:pt idx="60542" formatCode="General">
                  <c:v>1.24698</c:v>
                </c:pt>
                <c:pt idx="60543" formatCode="General">
                  <c:v>1.2469999999999992</c:v>
                </c:pt>
                <c:pt idx="60544" formatCode="General">
                  <c:v>1.2470299999999992</c:v>
                </c:pt>
                <c:pt idx="60545" formatCode="General">
                  <c:v>1.247039999999999</c:v>
                </c:pt>
                <c:pt idx="60546" formatCode="General">
                  <c:v>1.2470599999999998</c:v>
                </c:pt>
                <c:pt idx="60547" formatCode="General">
                  <c:v>1.24708</c:v>
                </c:pt>
                <c:pt idx="60548" formatCode="General">
                  <c:v>1.2471099999999991</c:v>
                </c:pt>
                <c:pt idx="60549" formatCode="General">
                  <c:v>1.2471199999999998</c:v>
                </c:pt>
                <c:pt idx="60550" formatCode="General">
                  <c:v>1.24715</c:v>
                </c:pt>
                <c:pt idx="60551" formatCode="General">
                  <c:v>1.247169999999999</c:v>
                </c:pt>
                <c:pt idx="60552" formatCode="General">
                  <c:v>1.2471899999999998</c:v>
                </c:pt>
                <c:pt idx="60553" formatCode="General">
                  <c:v>1.247209999999999</c:v>
                </c:pt>
                <c:pt idx="60554" formatCode="General">
                  <c:v>1.2472299999999992</c:v>
                </c:pt>
                <c:pt idx="60555" formatCode="General">
                  <c:v>1.24725</c:v>
                </c:pt>
                <c:pt idx="60556" formatCode="General">
                  <c:v>1.2472699999999992</c:v>
                </c:pt>
                <c:pt idx="60557" formatCode="General">
                  <c:v>1.2472899999999998</c:v>
                </c:pt>
                <c:pt idx="60558" formatCode="General">
                  <c:v>1.247309999999999</c:v>
                </c:pt>
                <c:pt idx="60559" formatCode="General">
                  <c:v>1.2473299999999992</c:v>
                </c:pt>
                <c:pt idx="60560" formatCode="General">
                  <c:v>1.24735</c:v>
                </c:pt>
                <c:pt idx="60561" formatCode="General">
                  <c:v>1.2473699999999992</c:v>
                </c:pt>
                <c:pt idx="60562" formatCode="General">
                  <c:v>1.2473899999999998</c:v>
                </c:pt>
                <c:pt idx="60563" formatCode="General">
                  <c:v>1.247409999999999</c:v>
                </c:pt>
                <c:pt idx="60564" formatCode="General">
                  <c:v>1.2474399999999992</c:v>
                </c:pt>
                <c:pt idx="60565" formatCode="General">
                  <c:v>1.2474499999999991</c:v>
                </c:pt>
                <c:pt idx="60566" formatCode="General">
                  <c:v>1.247479999999999</c:v>
                </c:pt>
                <c:pt idx="60567" formatCode="General">
                  <c:v>1.2474999999999992</c:v>
                </c:pt>
                <c:pt idx="60568" formatCode="General">
                  <c:v>1.2475199999999991</c:v>
                </c:pt>
                <c:pt idx="60569" formatCode="General">
                  <c:v>1.2475299999999991</c:v>
                </c:pt>
                <c:pt idx="60570" formatCode="General">
                  <c:v>1.2475599999999998</c:v>
                </c:pt>
                <c:pt idx="60571" formatCode="General">
                  <c:v>1.247579999999999</c:v>
                </c:pt>
                <c:pt idx="60572" formatCode="General">
                  <c:v>1.2475999999999992</c:v>
                </c:pt>
                <c:pt idx="60573" formatCode="General">
                  <c:v>1.2476199999999991</c:v>
                </c:pt>
                <c:pt idx="60574" formatCode="General">
                  <c:v>1.2476399999999992</c:v>
                </c:pt>
                <c:pt idx="60575" formatCode="General">
                  <c:v>1.2476599999999998</c:v>
                </c:pt>
                <c:pt idx="60576" formatCode="General">
                  <c:v>1.247679999999999</c:v>
                </c:pt>
                <c:pt idx="60577" formatCode="General">
                  <c:v>1.2476999999999991</c:v>
                </c:pt>
                <c:pt idx="60578" formatCode="General">
                  <c:v>1.2477199999999991</c:v>
                </c:pt>
                <c:pt idx="60579" formatCode="General">
                  <c:v>1.247749999999999</c:v>
                </c:pt>
                <c:pt idx="60580" formatCode="General">
                  <c:v>1.2477599999999998</c:v>
                </c:pt>
                <c:pt idx="60581" formatCode="General">
                  <c:v>1.247779999999999</c:v>
                </c:pt>
                <c:pt idx="60582" formatCode="General">
                  <c:v>1.2477999999999991</c:v>
                </c:pt>
                <c:pt idx="60583" formatCode="General">
                  <c:v>1.2478299999999989</c:v>
                </c:pt>
                <c:pt idx="60584" formatCode="General">
                  <c:v>1.2478399999999992</c:v>
                </c:pt>
                <c:pt idx="60585" formatCode="General">
                  <c:v>1.2478599999999991</c:v>
                </c:pt>
                <c:pt idx="60586" formatCode="General">
                  <c:v>1.2478899999999991</c:v>
                </c:pt>
                <c:pt idx="60587" formatCode="General">
                  <c:v>1.2479099999999992</c:v>
                </c:pt>
                <c:pt idx="60588" formatCode="General">
                  <c:v>1.2479299999999987</c:v>
                </c:pt>
                <c:pt idx="60589" formatCode="General">
                  <c:v>1.247949999999999</c:v>
                </c:pt>
                <c:pt idx="60590" formatCode="General">
                  <c:v>1.2479699999999991</c:v>
                </c:pt>
                <c:pt idx="60591" formatCode="General">
                  <c:v>1.247989999999999</c:v>
                </c:pt>
                <c:pt idx="60592" formatCode="General">
                  <c:v>1.2480100000000001</c:v>
                </c:pt>
                <c:pt idx="60593" formatCode="General">
                  <c:v>1.24803</c:v>
                </c:pt>
                <c:pt idx="60594" formatCode="General">
                  <c:v>1.2480500000000001</c:v>
                </c:pt>
                <c:pt idx="60595" formatCode="General">
                  <c:v>1.2480800000000001</c:v>
                </c:pt>
                <c:pt idx="60596" formatCode="General">
                  <c:v>1.2480899999999999</c:v>
                </c:pt>
                <c:pt idx="60597" formatCode="General">
                  <c:v>1.2481100000000001</c:v>
                </c:pt>
                <c:pt idx="60598" formatCode="General">
                  <c:v>1.24813</c:v>
                </c:pt>
                <c:pt idx="60599" formatCode="General">
                  <c:v>1.2481599999999999</c:v>
                </c:pt>
                <c:pt idx="60600" formatCode="General">
                  <c:v>1.24817</c:v>
                </c:pt>
                <c:pt idx="60601" formatCode="General">
                  <c:v>1.2482</c:v>
                </c:pt>
                <c:pt idx="60602" formatCode="General">
                  <c:v>1.2482199999999999</c:v>
                </c:pt>
                <c:pt idx="60603" formatCode="General">
                  <c:v>1.24824</c:v>
                </c:pt>
                <c:pt idx="60604" formatCode="General">
                  <c:v>1.2482599999999999</c:v>
                </c:pt>
                <c:pt idx="60605" formatCode="General">
                  <c:v>1.2482800000000001</c:v>
                </c:pt>
                <c:pt idx="60606" formatCode="General">
                  <c:v>1.2483</c:v>
                </c:pt>
                <c:pt idx="60607" formatCode="General">
                  <c:v>1.2483199999999999</c:v>
                </c:pt>
                <c:pt idx="60608" formatCode="General">
                  <c:v>1.24834</c:v>
                </c:pt>
                <c:pt idx="60609" formatCode="General">
                  <c:v>1.2483599999999999</c:v>
                </c:pt>
                <c:pt idx="60610" formatCode="General">
                  <c:v>1.24838</c:v>
                </c:pt>
                <c:pt idx="60611" formatCode="General">
                  <c:v>1.2484</c:v>
                </c:pt>
                <c:pt idx="60612" formatCode="General">
                  <c:v>1.2484199999999999</c:v>
                </c:pt>
                <c:pt idx="60613" formatCode="General">
                  <c:v>1.24844</c:v>
                </c:pt>
                <c:pt idx="60614" formatCode="General">
                  <c:v>1.24847</c:v>
                </c:pt>
                <c:pt idx="60615" formatCode="General">
                  <c:v>1.2484899999999999</c:v>
                </c:pt>
                <c:pt idx="60616" formatCode="General">
                  <c:v>1.2484999999999991</c:v>
                </c:pt>
                <c:pt idx="60617" formatCode="General">
                  <c:v>1.248529999999999</c:v>
                </c:pt>
                <c:pt idx="60618" formatCode="General">
                  <c:v>1.24855</c:v>
                </c:pt>
                <c:pt idx="60619" formatCode="General">
                  <c:v>1.24857</c:v>
                </c:pt>
                <c:pt idx="60620" formatCode="General">
                  <c:v>1.24858</c:v>
                </c:pt>
                <c:pt idx="60621" formatCode="General">
                  <c:v>1.24861</c:v>
                </c:pt>
                <c:pt idx="60622" formatCode="General">
                  <c:v>1.248629999999999</c:v>
                </c:pt>
                <c:pt idx="60623" formatCode="General">
                  <c:v>1.24865</c:v>
                </c:pt>
                <c:pt idx="60624" formatCode="General">
                  <c:v>1.2486699999999991</c:v>
                </c:pt>
                <c:pt idx="60625" formatCode="General">
                  <c:v>1.2486899999999999</c:v>
                </c:pt>
                <c:pt idx="60626" formatCode="General">
                  <c:v>1.24871</c:v>
                </c:pt>
                <c:pt idx="60627" formatCode="General">
                  <c:v>1.248729999999999</c:v>
                </c:pt>
                <c:pt idx="60628" formatCode="General">
                  <c:v>1.24875</c:v>
                </c:pt>
                <c:pt idx="60629" formatCode="General">
                  <c:v>1.248769999999999</c:v>
                </c:pt>
                <c:pt idx="60630" formatCode="General">
                  <c:v>1.2487899999999998</c:v>
                </c:pt>
                <c:pt idx="60631" formatCode="General">
                  <c:v>1.2488199999999998</c:v>
                </c:pt>
                <c:pt idx="60632" formatCode="General">
                  <c:v>1.2488299999999992</c:v>
                </c:pt>
                <c:pt idx="60633" formatCode="General">
                  <c:v>1.24885</c:v>
                </c:pt>
                <c:pt idx="60634" formatCode="General">
                  <c:v>1.24888</c:v>
                </c:pt>
                <c:pt idx="60635" formatCode="General">
                  <c:v>1.248899999999999</c:v>
                </c:pt>
                <c:pt idx="60636" formatCode="General">
                  <c:v>1.24891</c:v>
                </c:pt>
                <c:pt idx="60637" formatCode="General">
                  <c:v>1.2489399999999991</c:v>
                </c:pt>
                <c:pt idx="60638" formatCode="General">
                  <c:v>1.2489599999999998</c:v>
                </c:pt>
                <c:pt idx="60639" formatCode="General">
                  <c:v>1.24898</c:v>
                </c:pt>
                <c:pt idx="60640" formatCode="General">
                  <c:v>1.2489999999999992</c:v>
                </c:pt>
                <c:pt idx="60641" formatCode="General">
                  <c:v>1.2490199999999998</c:v>
                </c:pt>
                <c:pt idx="60642" formatCode="General">
                  <c:v>1.249039999999999</c:v>
                </c:pt>
                <c:pt idx="60643" formatCode="General">
                  <c:v>1.2490599999999998</c:v>
                </c:pt>
                <c:pt idx="60644" formatCode="General">
                  <c:v>1.24908</c:v>
                </c:pt>
                <c:pt idx="60645" formatCode="General">
                  <c:v>1.2490999999999992</c:v>
                </c:pt>
                <c:pt idx="60646" formatCode="General">
                  <c:v>1.2491299999999992</c:v>
                </c:pt>
                <c:pt idx="60647" formatCode="General">
                  <c:v>1.249139999999999</c:v>
                </c:pt>
                <c:pt idx="60648" formatCode="General">
                  <c:v>1.2491599999999998</c:v>
                </c:pt>
                <c:pt idx="60649" formatCode="General">
                  <c:v>1.24918</c:v>
                </c:pt>
                <c:pt idx="60650" formatCode="General">
                  <c:v>1.249209999999999</c:v>
                </c:pt>
                <c:pt idx="60651" formatCode="General">
                  <c:v>1.2492199999999998</c:v>
                </c:pt>
                <c:pt idx="60652" formatCode="General">
                  <c:v>1.249239999999999</c:v>
                </c:pt>
                <c:pt idx="60653" formatCode="General">
                  <c:v>1.2492699999999992</c:v>
                </c:pt>
                <c:pt idx="60654" formatCode="General">
                  <c:v>1.2492899999999998</c:v>
                </c:pt>
                <c:pt idx="60655" formatCode="General">
                  <c:v>1.249309999999999</c:v>
                </c:pt>
                <c:pt idx="60656" formatCode="General">
                  <c:v>1.2493299999999992</c:v>
                </c:pt>
                <c:pt idx="60657" formatCode="General">
                  <c:v>1.24935</c:v>
                </c:pt>
                <c:pt idx="60658" formatCode="General">
                  <c:v>1.2493699999999992</c:v>
                </c:pt>
                <c:pt idx="60659" formatCode="General">
                  <c:v>1.2493899999999998</c:v>
                </c:pt>
                <c:pt idx="60660" formatCode="General">
                  <c:v>1.249409999999999</c:v>
                </c:pt>
                <c:pt idx="60661" formatCode="General">
                  <c:v>1.2494299999999992</c:v>
                </c:pt>
                <c:pt idx="60662" formatCode="General">
                  <c:v>1.2494499999999991</c:v>
                </c:pt>
                <c:pt idx="60663" formatCode="General">
                  <c:v>1.2494699999999992</c:v>
                </c:pt>
                <c:pt idx="60664" formatCode="General">
                  <c:v>1.2494899999999998</c:v>
                </c:pt>
                <c:pt idx="60665" formatCode="General">
                  <c:v>1.2495199999999991</c:v>
                </c:pt>
                <c:pt idx="60666" formatCode="General">
                  <c:v>1.2495399999999992</c:v>
                </c:pt>
                <c:pt idx="60667" formatCode="General">
                  <c:v>1.2495499999999991</c:v>
                </c:pt>
                <c:pt idx="60668" formatCode="General">
                  <c:v>1.249579999999999</c:v>
                </c:pt>
                <c:pt idx="60669" formatCode="General">
                  <c:v>1.2495999999999992</c:v>
                </c:pt>
                <c:pt idx="60670" formatCode="General">
                  <c:v>1.2496199999999991</c:v>
                </c:pt>
                <c:pt idx="60671" formatCode="General">
                  <c:v>1.2496299999999991</c:v>
                </c:pt>
                <c:pt idx="60672" formatCode="General">
                  <c:v>1.2496599999999998</c:v>
                </c:pt>
                <c:pt idx="60673" formatCode="General">
                  <c:v>1.249679999999999</c:v>
                </c:pt>
                <c:pt idx="60674" formatCode="General">
                  <c:v>1.2496999999999991</c:v>
                </c:pt>
                <c:pt idx="60675" formatCode="General">
                  <c:v>1.2497199999999991</c:v>
                </c:pt>
                <c:pt idx="60676" formatCode="General">
                  <c:v>1.2497399999999992</c:v>
                </c:pt>
                <c:pt idx="60677" formatCode="General">
                  <c:v>1.2497599999999998</c:v>
                </c:pt>
                <c:pt idx="60678" formatCode="General">
                  <c:v>1.249779999999999</c:v>
                </c:pt>
                <c:pt idx="60679" formatCode="General">
                  <c:v>1.2497999999999991</c:v>
                </c:pt>
                <c:pt idx="60680" formatCode="General">
                  <c:v>1.249819999999999</c:v>
                </c:pt>
                <c:pt idx="60681" formatCode="General">
                  <c:v>1.2498399999999992</c:v>
                </c:pt>
                <c:pt idx="60682" formatCode="General">
                  <c:v>1.2498699999999991</c:v>
                </c:pt>
                <c:pt idx="60683" formatCode="General">
                  <c:v>1.2498799999999992</c:v>
                </c:pt>
                <c:pt idx="60684" formatCode="General">
                  <c:v>1.2498999999999989</c:v>
                </c:pt>
                <c:pt idx="60685" formatCode="General">
                  <c:v>1.2499299999999987</c:v>
                </c:pt>
                <c:pt idx="60686" formatCode="General">
                  <c:v>1.249949999999999</c:v>
                </c:pt>
                <c:pt idx="60687" formatCode="General">
                  <c:v>1.2499699999999991</c:v>
                </c:pt>
                <c:pt idx="60688" formatCode="General">
                  <c:v>1.249989999999999</c:v>
                </c:pt>
                <c:pt idx="60689" formatCode="General">
                  <c:v>1.2500100000000001</c:v>
                </c:pt>
                <c:pt idx="60690" formatCode="General">
                  <c:v>1.25003</c:v>
                </c:pt>
                <c:pt idx="60691" formatCode="General">
                  <c:v>1.2500500000000001</c:v>
                </c:pt>
                <c:pt idx="60692" formatCode="General">
                  <c:v>1.25007</c:v>
                </c:pt>
                <c:pt idx="60693" formatCode="General">
                  <c:v>1.2500899999999999</c:v>
                </c:pt>
                <c:pt idx="60694" formatCode="General">
                  <c:v>1.2501199999999999</c:v>
                </c:pt>
                <c:pt idx="60695" formatCode="General">
                  <c:v>1.25013</c:v>
                </c:pt>
                <c:pt idx="60696" formatCode="General">
                  <c:v>1.2501500000000001</c:v>
                </c:pt>
                <c:pt idx="60697" formatCode="General">
                  <c:v>1.25017</c:v>
                </c:pt>
                <c:pt idx="60698" formatCode="General">
                  <c:v>1.2502</c:v>
                </c:pt>
                <c:pt idx="60699" formatCode="General">
                  <c:v>1.25021</c:v>
                </c:pt>
                <c:pt idx="60700" formatCode="General">
                  <c:v>1.25023</c:v>
                </c:pt>
                <c:pt idx="60701" formatCode="General">
                  <c:v>1.2502599999999999</c:v>
                </c:pt>
                <c:pt idx="60702" formatCode="General">
                  <c:v>1.2502800000000001</c:v>
                </c:pt>
                <c:pt idx="60703" formatCode="General">
                  <c:v>1.2502899999999999</c:v>
                </c:pt>
                <c:pt idx="60704" formatCode="General">
                  <c:v>1.2503199999999999</c:v>
                </c:pt>
                <c:pt idx="60705" formatCode="General">
                  <c:v>1.25034</c:v>
                </c:pt>
                <c:pt idx="60706" formatCode="General">
                  <c:v>1.2503599999999999</c:v>
                </c:pt>
                <c:pt idx="60707" formatCode="General">
                  <c:v>1.25038</c:v>
                </c:pt>
                <c:pt idx="60708" formatCode="General">
                  <c:v>1.2504</c:v>
                </c:pt>
                <c:pt idx="60709" formatCode="General">
                  <c:v>1.2504199999999999</c:v>
                </c:pt>
                <c:pt idx="60710" formatCode="General">
                  <c:v>1.25044</c:v>
                </c:pt>
                <c:pt idx="60711" formatCode="General">
                  <c:v>1.2504599999999999</c:v>
                </c:pt>
                <c:pt idx="60712" formatCode="General">
                  <c:v>1.25048</c:v>
                </c:pt>
                <c:pt idx="60713" formatCode="General">
                  <c:v>1.25051</c:v>
                </c:pt>
                <c:pt idx="60714" formatCode="General">
                  <c:v>1.2505199999999999</c:v>
                </c:pt>
                <c:pt idx="60715" formatCode="General">
                  <c:v>1.25054</c:v>
                </c:pt>
                <c:pt idx="60716" formatCode="General">
                  <c:v>1.25057</c:v>
                </c:pt>
                <c:pt idx="60717" formatCode="General">
                  <c:v>1.2505899999999999</c:v>
                </c:pt>
                <c:pt idx="60718" formatCode="General">
                  <c:v>1.250599999999999</c:v>
                </c:pt>
                <c:pt idx="60719" formatCode="General">
                  <c:v>1.250629999999999</c:v>
                </c:pt>
                <c:pt idx="60720" formatCode="General">
                  <c:v>1.25065</c:v>
                </c:pt>
                <c:pt idx="60721" formatCode="General">
                  <c:v>1.2506699999999991</c:v>
                </c:pt>
                <c:pt idx="60722" formatCode="General">
                  <c:v>1.25068</c:v>
                </c:pt>
                <c:pt idx="60723" formatCode="General">
                  <c:v>1.25071</c:v>
                </c:pt>
                <c:pt idx="60724" formatCode="General">
                  <c:v>1.250729999999999</c:v>
                </c:pt>
                <c:pt idx="60725" formatCode="General">
                  <c:v>1.25075</c:v>
                </c:pt>
                <c:pt idx="60726" formatCode="General">
                  <c:v>1.250769999999999</c:v>
                </c:pt>
                <c:pt idx="60727" formatCode="General">
                  <c:v>1.2507899999999998</c:v>
                </c:pt>
                <c:pt idx="60728" formatCode="General">
                  <c:v>1.25081</c:v>
                </c:pt>
                <c:pt idx="60729" formatCode="General">
                  <c:v>1.2508299999999992</c:v>
                </c:pt>
                <c:pt idx="60730" formatCode="General">
                  <c:v>1.25085</c:v>
                </c:pt>
                <c:pt idx="60731" formatCode="General">
                  <c:v>1.250869999999999</c:v>
                </c:pt>
                <c:pt idx="60732" formatCode="General">
                  <c:v>1.250899999999999</c:v>
                </c:pt>
                <c:pt idx="60733" formatCode="General">
                  <c:v>1.2509199999999998</c:v>
                </c:pt>
                <c:pt idx="60734" formatCode="General">
                  <c:v>1.2509299999999992</c:v>
                </c:pt>
                <c:pt idx="60735" formatCode="General">
                  <c:v>1.25095</c:v>
                </c:pt>
                <c:pt idx="60736" formatCode="General">
                  <c:v>1.25098</c:v>
                </c:pt>
                <c:pt idx="60737" formatCode="General">
                  <c:v>1.250999999999999</c:v>
                </c:pt>
                <c:pt idx="60738" formatCode="General">
                  <c:v>1.2510199999999998</c:v>
                </c:pt>
                <c:pt idx="60739" formatCode="General">
                  <c:v>1.251039999999999</c:v>
                </c:pt>
                <c:pt idx="60740" formatCode="General">
                  <c:v>1.2510599999999998</c:v>
                </c:pt>
                <c:pt idx="60741" formatCode="General">
                  <c:v>1.25108</c:v>
                </c:pt>
                <c:pt idx="60742" formatCode="General">
                  <c:v>1.2510999999999992</c:v>
                </c:pt>
                <c:pt idx="60743" formatCode="General">
                  <c:v>1.2511199999999998</c:v>
                </c:pt>
                <c:pt idx="60744" formatCode="General">
                  <c:v>1.251139999999999</c:v>
                </c:pt>
                <c:pt idx="60745" formatCode="General">
                  <c:v>1.251169999999999</c:v>
                </c:pt>
                <c:pt idx="60746" formatCode="General">
                  <c:v>1.25118</c:v>
                </c:pt>
                <c:pt idx="60747" formatCode="General">
                  <c:v>1.2511999999999992</c:v>
                </c:pt>
                <c:pt idx="60748" formatCode="General">
                  <c:v>1.2512199999999998</c:v>
                </c:pt>
                <c:pt idx="60749" formatCode="General">
                  <c:v>1.25125</c:v>
                </c:pt>
                <c:pt idx="60750" formatCode="General">
                  <c:v>1.2512599999999998</c:v>
                </c:pt>
                <c:pt idx="60751" formatCode="General">
                  <c:v>1.2512799999999991</c:v>
                </c:pt>
                <c:pt idx="60752" formatCode="General">
                  <c:v>1.251309999999999</c:v>
                </c:pt>
                <c:pt idx="60753" formatCode="General">
                  <c:v>1.2513299999999992</c:v>
                </c:pt>
                <c:pt idx="60754" formatCode="General">
                  <c:v>1.251339999999999</c:v>
                </c:pt>
                <c:pt idx="60755" formatCode="General">
                  <c:v>1.2513699999999992</c:v>
                </c:pt>
                <c:pt idx="60756" formatCode="General">
                  <c:v>1.2513899999999998</c:v>
                </c:pt>
                <c:pt idx="60757" formatCode="General">
                  <c:v>1.251409999999999</c:v>
                </c:pt>
                <c:pt idx="60758" formatCode="General">
                  <c:v>1.2514299999999992</c:v>
                </c:pt>
                <c:pt idx="60759" formatCode="General">
                  <c:v>1.25145</c:v>
                </c:pt>
                <c:pt idx="60760" formatCode="General">
                  <c:v>1.2514699999999992</c:v>
                </c:pt>
                <c:pt idx="60761" formatCode="General">
                  <c:v>1.2514999999999992</c:v>
                </c:pt>
                <c:pt idx="60762" formatCode="General">
                  <c:v>1.251509999999999</c:v>
                </c:pt>
                <c:pt idx="60763" formatCode="General">
                  <c:v>1.2515299999999991</c:v>
                </c:pt>
                <c:pt idx="60764" formatCode="General">
                  <c:v>1.2515499999999991</c:v>
                </c:pt>
                <c:pt idx="60765" formatCode="General">
                  <c:v>1.251579999999999</c:v>
                </c:pt>
                <c:pt idx="60766" formatCode="General">
                  <c:v>1.2515899999999998</c:v>
                </c:pt>
                <c:pt idx="60767" formatCode="General">
                  <c:v>1.2516199999999991</c:v>
                </c:pt>
                <c:pt idx="60768" formatCode="General">
                  <c:v>1.2516399999999992</c:v>
                </c:pt>
                <c:pt idx="60769" formatCode="General">
                  <c:v>1.2516599999999998</c:v>
                </c:pt>
                <c:pt idx="60770" formatCode="General">
                  <c:v>1.251679999999999</c:v>
                </c:pt>
                <c:pt idx="60771" formatCode="General">
                  <c:v>1.2516999999999991</c:v>
                </c:pt>
                <c:pt idx="60772" formatCode="General">
                  <c:v>1.2517199999999991</c:v>
                </c:pt>
                <c:pt idx="60773" formatCode="General">
                  <c:v>1.2517399999999992</c:v>
                </c:pt>
                <c:pt idx="60774" formatCode="General">
                  <c:v>1.2517599999999998</c:v>
                </c:pt>
                <c:pt idx="60775" formatCode="General">
                  <c:v>1.251779999999999</c:v>
                </c:pt>
                <c:pt idx="60776" formatCode="General">
                  <c:v>1.2517999999999991</c:v>
                </c:pt>
                <c:pt idx="60777" formatCode="General">
                  <c:v>1.251819999999999</c:v>
                </c:pt>
                <c:pt idx="60778" formatCode="General">
                  <c:v>1.2518399999999992</c:v>
                </c:pt>
                <c:pt idx="60779" formatCode="General">
                  <c:v>1.2518599999999998</c:v>
                </c:pt>
                <c:pt idx="60780" formatCode="General">
                  <c:v>1.2518899999999991</c:v>
                </c:pt>
                <c:pt idx="60781" formatCode="General">
                  <c:v>1.2518999999999989</c:v>
                </c:pt>
                <c:pt idx="60782" formatCode="General">
                  <c:v>1.251919999999999</c:v>
                </c:pt>
                <c:pt idx="60783" formatCode="General">
                  <c:v>1.251949999999999</c:v>
                </c:pt>
                <c:pt idx="60784" formatCode="General">
                  <c:v>1.2519699999999991</c:v>
                </c:pt>
                <c:pt idx="60785" formatCode="General">
                  <c:v>1.2519799999999992</c:v>
                </c:pt>
                <c:pt idx="60786" formatCode="General">
                  <c:v>1.252</c:v>
                </c:pt>
                <c:pt idx="60787" formatCode="General">
                  <c:v>1.25203</c:v>
                </c:pt>
                <c:pt idx="60788" formatCode="General">
                  <c:v>1.2520500000000001</c:v>
                </c:pt>
                <c:pt idx="60789" formatCode="General">
                  <c:v>1.25207</c:v>
                </c:pt>
                <c:pt idx="60790" formatCode="General">
                  <c:v>1.2520899999999999</c:v>
                </c:pt>
                <c:pt idx="60791" formatCode="General">
                  <c:v>1.2521100000000001</c:v>
                </c:pt>
                <c:pt idx="60792" formatCode="General">
                  <c:v>1.25213</c:v>
                </c:pt>
                <c:pt idx="60793" formatCode="General">
                  <c:v>1.2521500000000001</c:v>
                </c:pt>
                <c:pt idx="60794" formatCode="General">
                  <c:v>1.25217</c:v>
                </c:pt>
                <c:pt idx="60795" formatCode="General">
                  <c:v>1.2521899999999999</c:v>
                </c:pt>
                <c:pt idx="60796" formatCode="General">
                  <c:v>1.2522199999999999</c:v>
                </c:pt>
                <c:pt idx="60797" formatCode="General">
                  <c:v>1.25223</c:v>
                </c:pt>
                <c:pt idx="60798" formatCode="General">
                  <c:v>1.2522500000000001</c:v>
                </c:pt>
                <c:pt idx="60799" formatCode="General">
                  <c:v>1.25227</c:v>
                </c:pt>
                <c:pt idx="60800" formatCode="General">
                  <c:v>1.2523</c:v>
                </c:pt>
                <c:pt idx="60801" formatCode="General">
                  <c:v>1.25231</c:v>
                </c:pt>
                <c:pt idx="60802" formatCode="General">
                  <c:v>1.2523299999999991</c:v>
                </c:pt>
                <c:pt idx="60803" formatCode="General">
                  <c:v>1.2523599999999999</c:v>
                </c:pt>
                <c:pt idx="60804" formatCode="General">
                  <c:v>1.25238</c:v>
                </c:pt>
                <c:pt idx="60805" formatCode="General">
                  <c:v>1.2524</c:v>
                </c:pt>
                <c:pt idx="60806" formatCode="General">
                  <c:v>1.2524199999999999</c:v>
                </c:pt>
                <c:pt idx="60807" formatCode="General">
                  <c:v>1.25244</c:v>
                </c:pt>
                <c:pt idx="60808" formatCode="General">
                  <c:v>1.2524599999999999</c:v>
                </c:pt>
                <c:pt idx="60809" formatCode="General">
                  <c:v>1.25248</c:v>
                </c:pt>
                <c:pt idx="60810" formatCode="General">
                  <c:v>1.2524999999999991</c:v>
                </c:pt>
                <c:pt idx="60811" formatCode="General">
                  <c:v>1.2525199999999999</c:v>
                </c:pt>
                <c:pt idx="60812" formatCode="General">
                  <c:v>1.25254</c:v>
                </c:pt>
                <c:pt idx="60813" formatCode="General">
                  <c:v>1.2525599999999999</c:v>
                </c:pt>
                <c:pt idx="60814" formatCode="General">
                  <c:v>1.25258</c:v>
                </c:pt>
                <c:pt idx="60815" formatCode="General">
                  <c:v>1.252599999999999</c:v>
                </c:pt>
                <c:pt idx="60816" formatCode="General">
                  <c:v>1.252629999999999</c:v>
                </c:pt>
                <c:pt idx="60817" formatCode="General">
                  <c:v>1.25264</c:v>
                </c:pt>
                <c:pt idx="60818" formatCode="General">
                  <c:v>1.25267</c:v>
                </c:pt>
                <c:pt idx="60819" formatCode="General">
                  <c:v>1.2526899999999999</c:v>
                </c:pt>
                <c:pt idx="60820" formatCode="General">
                  <c:v>1.25271</c:v>
                </c:pt>
                <c:pt idx="60821" formatCode="General">
                  <c:v>1.252729999999999</c:v>
                </c:pt>
                <c:pt idx="60822" formatCode="General">
                  <c:v>1.25275</c:v>
                </c:pt>
                <c:pt idx="60823" formatCode="General">
                  <c:v>1.2527699999999991</c:v>
                </c:pt>
                <c:pt idx="60824" formatCode="General">
                  <c:v>1.2527899999999998</c:v>
                </c:pt>
                <c:pt idx="60825" formatCode="General">
                  <c:v>1.25281</c:v>
                </c:pt>
                <c:pt idx="60826" formatCode="General">
                  <c:v>1.2528299999999992</c:v>
                </c:pt>
                <c:pt idx="60827" formatCode="General">
                  <c:v>1.25285</c:v>
                </c:pt>
                <c:pt idx="60828" formatCode="General">
                  <c:v>1.252869999999999</c:v>
                </c:pt>
                <c:pt idx="60829" formatCode="General">
                  <c:v>1.2528899999999998</c:v>
                </c:pt>
                <c:pt idx="60830" formatCode="General">
                  <c:v>1.25291</c:v>
                </c:pt>
                <c:pt idx="60831" formatCode="General">
                  <c:v>1.2529399999999991</c:v>
                </c:pt>
                <c:pt idx="60832" formatCode="General">
                  <c:v>1.2529599999999999</c:v>
                </c:pt>
                <c:pt idx="60833" formatCode="General">
                  <c:v>1.252969999999999</c:v>
                </c:pt>
                <c:pt idx="60834" formatCode="General">
                  <c:v>1.252999999999999</c:v>
                </c:pt>
                <c:pt idx="60835" formatCode="General">
                  <c:v>1.2530199999999998</c:v>
                </c:pt>
                <c:pt idx="60836" formatCode="General">
                  <c:v>1.253039999999999</c:v>
                </c:pt>
                <c:pt idx="60837" formatCode="General">
                  <c:v>1.25305</c:v>
                </c:pt>
                <c:pt idx="60838" formatCode="General">
                  <c:v>1.25308</c:v>
                </c:pt>
                <c:pt idx="60839" formatCode="General">
                  <c:v>1.2530999999999992</c:v>
                </c:pt>
                <c:pt idx="60840" formatCode="General">
                  <c:v>1.2531199999999998</c:v>
                </c:pt>
                <c:pt idx="60841" formatCode="General">
                  <c:v>1.253139999999999</c:v>
                </c:pt>
                <c:pt idx="60842" formatCode="General">
                  <c:v>1.2531599999999998</c:v>
                </c:pt>
                <c:pt idx="60843" formatCode="General">
                  <c:v>1.25318</c:v>
                </c:pt>
                <c:pt idx="60844" formatCode="General">
                  <c:v>1.2531999999999992</c:v>
                </c:pt>
                <c:pt idx="60845" formatCode="General">
                  <c:v>1.2532199999999998</c:v>
                </c:pt>
                <c:pt idx="60846" formatCode="General">
                  <c:v>1.253239999999999</c:v>
                </c:pt>
                <c:pt idx="60847" formatCode="General">
                  <c:v>1.2532699999999992</c:v>
                </c:pt>
                <c:pt idx="60848" formatCode="General">
                  <c:v>1.2532799999999991</c:v>
                </c:pt>
                <c:pt idx="60849" formatCode="General">
                  <c:v>1.2532999999999992</c:v>
                </c:pt>
                <c:pt idx="60850" formatCode="General">
                  <c:v>1.2533199999999998</c:v>
                </c:pt>
                <c:pt idx="60851" formatCode="General">
                  <c:v>1.25335</c:v>
                </c:pt>
                <c:pt idx="60852" formatCode="General">
                  <c:v>1.2533599999999998</c:v>
                </c:pt>
                <c:pt idx="60853" formatCode="General">
                  <c:v>1.2533899999999998</c:v>
                </c:pt>
                <c:pt idx="60854" formatCode="General">
                  <c:v>1.253409999999999</c:v>
                </c:pt>
                <c:pt idx="60855" formatCode="General">
                  <c:v>1.2534299999999992</c:v>
                </c:pt>
                <c:pt idx="60856" formatCode="General">
                  <c:v>1.25345</c:v>
                </c:pt>
                <c:pt idx="60857" formatCode="General">
                  <c:v>1.2534699999999992</c:v>
                </c:pt>
                <c:pt idx="60858" formatCode="General">
                  <c:v>1.2534899999999998</c:v>
                </c:pt>
                <c:pt idx="60859" formatCode="General">
                  <c:v>1.253509999999999</c:v>
                </c:pt>
                <c:pt idx="60860" formatCode="General">
                  <c:v>1.2535299999999991</c:v>
                </c:pt>
                <c:pt idx="60861" formatCode="General">
                  <c:v>1.2535499999999991</c:v>
                </c:pt>
                <c:pt idx="60862" formatCode="General">
                  <c:v>1.2535699999999992</c:v>
                </c:pt>
                <c:pt idx="60863" formatCode="General">
                  <c:v>1.2535899999999998</c:v>
                </c:pt>
                <c:pt idx="60864" formatCode="General">
                  <c:v>1.253609999999999</c:v>
                </c:pt>
                <c:pt idx="60865" formatCode="General">
                  <c:v>1.2536299999999991</c:v>
                </c:pt>
                <c:pt idx="60866" formatCode="General">
                  <c:v>1.253649999999999</c:v>
                </c:pt>
                <c:pt idx="60867" formatCode="General">
                  <c:v>1.253679999999999</c:v>
                </c:pt>
                <c:pt idx="60868" formatCode="General">
                  <c:v>1.2536899999999991</c:v>
                </c:pt>
                <c:pt idx="60869" formatCode="General">
                  <c:v>1.2537099999999992</c:v>
                </c:pt>
                <c:pt idx="60870" formatCode="General">
                  <c:v>1.2537399999999992</c:v>
                </c:pt>
                <c:pt idx="60871" formatCode="General">
                  <c:v>1.2537599999999998</c:v>
                </c:pt>
                <c:pt idx="60872" formatCode="General">
                  <c:v>1.253779999999999</c:v>
                </c:pt>
                <c:pt idx="60873" formatCode="General">
                  <c:v>1.2537999999999991</c:v>
                </c:pt>
                <c:pt idx="60874" formatCode="General">
                  <c:v>1.253819999999999</c:v>
                </c:pt>
                <c:pt idx="60875" formatCode="General">
                  <c:v>1.2538399999999992</c:v>
                </c:pt>
                <c:pt idx="60876" formatCode="General">
                  <c:v>1.2538599999999998</c:v>
                </c:pt>
                <c:pt idx="60877" formatCode="General">
                  <c:v>1.2538799999999992</c:v>
                </c:pt>
                <c:pt idx="60878" formatCode="General">
                  <c:v>1.2538999999999989</c:v>
                </c:pt>
                <c:pt idx="60879" formatCode="General">
                  <c:v>1.2539299999999987</c:v>
                </c:pt>
                <c:pt idx="60880" formatCode="General">
                  <c:v>1.2539399999999992</c:v>
                </c:pt>
                <c:pt idx="60881" formatCode="General">
                  <c:v>1.2539599999999991</c:v>
                </c:pt>
                <c:pt idx="60882" formatCode="General">
                  <c:v>1.253989999999999</c:v>
                </c:pt>
                <c:pt idx="60883" formatCode="General">
                  <c:v>1.2540100000000001</c:v>
                </c:pt>
                <c:pt idx="60884" formatCode="General">
                  <c:v>1.2540199999999999</c:v>
                </c:pt>
                <c:pt idx="60885" formatCode="General">
                  <c:v>1.2540500000000001</c:v>
                </c:pt>
                <c:pt idx="60886" formatCode="General">
                  <c:v>1.25407</c:v>
                </c:pt>
                <c:pt idx="60887" formatCode="General">
                  <c:v>1.2540899999999999</c:v>
                </c:pt>
                <c:pt idx="60888" formatCode="General">
                  <c:v>1.2541</c:v>
                </c:pt>
                <c:pt idx="60889" formatCode="General">
                  <c:v>1.25413</c:v>
                </c:pt>
                <c:pt idx="60890" formatCode="General">
                  <c:v>1.2541500000000001</c:v>
                </c:pt>
                <c:pt idx="60891" formatCode="General">
                  <c:v>1.25417</c:v>
                </c:pt>
                <c:pt idx="60892" formatCode="General">
                  <c:v>1.2541899999999999</c:v>
                </c:pt>
                <c:pt idx="60893" formatCode="General">
                  <c:v>1.25421</c:v>
                </c:pt>
                <c:pt idx="60894" formatCode="General">
                  <c:v>1.25423</c:v>
                </c:pt>
                <c:pt idx="60895" formatCode="General">
                  <c:v>1.2542500000000001</c:v>
                </c:pt>
                <c:pt idx="60896" formatCode="General">
                  <c:v>1.25427</c:v>
                </c:pt>
                <c:pt idx="60897" formatCode="General">
                  <c:v>1.2542899999999999</c:v>
                </c:pt>
                <c:pt idx="60898" formatCode="General">
                  <c:v>1.2543199999999999</c:v>
                </c:pt>
                <c:pt idx="60899" formatCode="General">
                  <c:v>1.25434</c:v>
                </c:pt>
                <c:pt idx="60900" formatCode="General">
                  <c:v>1.2543500000000001</c:v>
                </c:pt>
                <c:pt idx="60901" formatCode="General">
                  <c:v>1.25437</c:v>
                </c:pt>
                <c:pt idx="60902" formatCode="General">
                  <c:v>1.2544</c:v>
                </c:pt>
                <c:pt idx="60903" formatCode="General">
                  <c:v>1.2544199999999999</c:v>
                </c:pt>
                <c:pt idx="60904" formatCode="General">
                  <c:v>1.25444</c:v>
                </c:pt>
                <c:pt idx="60905" formatCode="General">
                  <c:v>1.2544599999999999</c:v>
                </c:pt>
                <c:pt idx="60906" formatCode="General">
                  <c:v>1.25448</c:v>
                </c:pt>
                <c:pt idx="60907" formatCode="General">
                  <c:v>1.2544999999999991</c:v>
                </c:pt>
                <c:pt idx="60908" formatCode="General">
                  <c:v>1.2545199999999999</c:v>
                </c:pt>
                <c:pt idx="60909" formatCode="General">
                  <c:v>1.25454</c:v>
                </c:pt>
                <c:pt idx="60910" formatCode="General">
                  <c:v>1.2545599999999999</c:v>
                </c:pt>
                <c:pt idx="60911" formatCode="General">
                  <c:v>1.25458</c:v>
                </c:pt>
                <c:pt idx="60912" formatCode="General">
                  <c:v>1.254599999999999</c:v>
                </c:pt>
                <c:pt idx="60913" formatCode="General">
                  <c:v>1.2546199999999998</c:v>
                </c:pt>
                <c:pt idx="60914" formatCode="General">
                  <c:v>1.25464</c:v>
                </c:pt>
                <c:pt idx="60915" formatCode="General">
                  <c:v>1.2546599999999999</c:v>
                </c:pt>
                <c:pt idx="60916" formatCode="General">
                  <c:v>1.25468</c:v>
                </c:pt>
                <c:pt idx="60917" formatCode="General">
                  <c:v>1.254699999999999</c:v>
                </c:pt>
                <c:pt idx="60918" formatCode="General">
                  <c:v>1.254729999999999</c:v>
                </c:pt>
                <c:pt idx="60919" formatCode="General">
                  <c:v>1.25474</c:v>
                </c:pt>
                <c:pt idx="60920" formatCode="General">
                  <c:v>1.2547599999999999</c:v>
                </c:pt>
                <c:pt idx="60921" formatCode="General">
                  <c:v>1.2547899999999998</c:v>
                </c:pt>
                <c:pt idx="60922" formatCode="General">
                  <c:v>1.25481</c:v>
                </c:pt>
                <c:pt idx="60923" formatCode="General">
                  <c:v>1.2548199999999998</c:v>
                </c:pt>
                <c:pt idx="60924" formatCode="General">
                  <c:v>1.25485</c:v>
                </c:pt>
                <c:pt idx="60925" formatCode="General">
                  <c:v>1.254869999999999</c:v>
                </c:pt>
                <c:pt idx="60926" formatCode="General">
                  <c:v>1.2548899999999998</c:v>
                </c:pt>
                <c:pt idx="60927" formatCode="General">
                  <c:v>1.25491</c:v>
                </c:pt>
                <c:pt idx="60928" formatCode="General">
                  <c:v>1.2549299999999992</c:v>
                </c:pt>
                <c:pt idx="60929" formatCode="General">
                  <c:v>1.25495</c:v>
                </c:pt>
                <c:pt idx="60930" formatCode="General">
                  <c:v>1.25498</c:v>
                </c:pt>
                <c:pt idx="60931" formatCode="General">
                  <c:v>1.2549899999999998</c:v>
                </c:pt>
                <c:pt idx="60932" formatCode="General">
                  <c:v>1.25501</c:v>
                </c:pt>
                <c:pt idx="60933" formatCode="General">
                  <c:v>1.255039999999999</c:v>
                </c:pt>
                <c:pt idx="60934" formatCode="General">
                  <c:v>1.2550599999999998</c:v>
                </c:pt>
                <c:pt idx="60935" formatCode="General">
                  <c:v>1.255069999999999</c:v>
                </c:pt>
                <c:pt idx="60936" formatCode="General">
                  <c:v>1.2550999999999992</c:v>
                </c:pt>
                <c:pt idx="60937" formatCode="General">
                  <c:v>1.2551199999999998</c:v>
                </c:pt>
                <c:pt idx="60938" formatCode="General">
                  <c:v>1.255139999999999</c:v>
                </c:pt>
                <c:pt idx="60939" formatCode="General">
                  <c:v>1.25515</c:v>
                </c:pt>
                <c:pt idx="60940" formatCode="General">
                  <c:v>1.25518</c:v>
                </c:pt>
                <c:pt idx="60941" formatCode="General">
                  <c:v>1.2551999999999992</c:v>
                </c:pt>
                <c:pt idx="60942" formatCode="General">
                  <c:v>1.2552199999999998</c:v>
                </c:pt>
                <c:pt idx="60943" formatCode="General">
                  <c:v>1.255239999999999</c:v>
                </c:pt>
                <c:pt idx="60944" formatCode="General">
                  <c:v>1.2552599999999998</c:v>
                </c:pt>
                <c:pt idx="60945" formatCode="General">
                  <c:v>1.25528</c:v>
                </c:pt>
                <c:pt idx="60946" formatCode="General">
                  <c:v>1.2552999999999992</c:v>
                </c:pt>
                <c:pt idx="60947" formatCode="General">
                  <c:v>1.2553199999999998</c:v>
                </c:pt>
                <c:pt idx="60948" formatCode="General">
                  <c:v>1.255339999999999</c:v>
                </c:pt>
                <c:pt idx="60949" formatCode="General">
                  <c:v>1.2553699999999992</c:v>
                </c:pt>
                <c:pt idx="60950" formatCode="General">
                  <c:v>1.2553899999999998</c:v>
                </c:pt>
                <c:pt idx="60951" formatCode="General">
                  <c:v>1.2553999999999992</c:v>
                </c:pt>
                <c:pt idx="60952" formatCode="General">
                  <c:v>1.2554299999999992</c:v>
                </c:pt>
                <c:pt idx="60953" formatCode="General">
                  <c:v>1.25545</c:v>
                </c:pt>
                <c:pt idx="60954" formatCode="General">
                  <c:v>1.2554699999999992</c:v>
                </c:pt>
                <c:pt idx="60955" formatCode="General">
                  <c:v>1.2554899999999998</c:v>
                </c:pt>
                <c:pt idx="60956" formatCode="General">
                  <c:v>1.255509999999999</c:v>
                </c:pt>
                <c:pt idx="60957" formatCode="General">
                  <c:v>1.2555299999999991</c:v>
                </c:pt>
                <c:pt idx="60958" formatCode="General">
                  <c:v>1.2555499999999991</c:v>
                </c:pt>
                <c:pt idx="60959" formatCode="General">
                  <c:v>1.2555699999999992</c:v>
                </c:pt>
                <c:pt idx="60960" formatCode="General">
                  <c:v>1.2555899999999998</c:v>
                </c:pt>
                <c:pt idx="60961" formatCode="General">
                  <c:v>1.255609999999999</c:v>
                </c:pt>
                <c:pt idx="60962" formatCode="General">
                  <c:v>1.2556399999999992</c:v>
                </c:pt>
                <c:pt idx="60963" formatCode="General">
                  <c:v>1.255649999999999</c:v>
                </c:pt>
                <c:pt idx="60964" formatCode="General">
                  <c:v>1.2556699999999992</c:v>
                </c:pt>
                <c:pt idx="60965" formatCode="General">
                  <c:v>1.2556899999999998</c:v>
                </c:pt>
                <c:pt idx="60966" formatCode="General">
                  <c:v>1.2557199999999991</c:v>
                </c:pt>
                <c:pt idx="60967" formatCode="General">
                  <c:v>1.2557299999999989</c:v>
                </c:pt>
                <c:pt idx="60968" formatCode="General">
                  <c:v>1.255749999999999</c:v>
                </c:pt>
                <c:pt idx="60969" formatCode="General">
                  <c:v>1.255779999999999</c:v>
                </c:pt>
                <c:pt idx="60970" formatCode="General">
                  <c:v>1.2557999999999991</c:v>
                </c:pt>
                <c:pt idx="60971" formatCode="General">
                  <c:v>1.255819999999999</c:v>
                </c:pt>
                <c:pt idx="60972" formatCode="General">
                  <c:v>1.2558399999999992</c:v>
                </c:pt>
                <c:pt idx="60973" formatCode="General">
                  <c:v>1.2558599999999998</c:v>
                </c:pt>
                <c:pt idx="60974" formatCode="General">
                  <c:v>1.2558799999999992</c:v>
                </c:pt>
                <c:pt idx="60975" formatCode="General">
                  <c:v>1.2558999999999991</c:v>
                </c:pt>
                <c:pt idx="60976" formatCode="General">
                  <c:v>1.255919999999999</c:v>
                </c:pt>
                <c:pt idx="60977" formatCode="General">
                  <c:v>1.2559399999999992</c:v>
                </c:pt>
                <c:pt idx="60978" formatCode="General">
                  <c:v>1.2559599999999991</c:v>
                </c:pt>
                <c:pt idx="60979" formatCode="General">
                  <c:v>1.2559799999999992</c:v>
                </c:pt>
                <c:pt idx="60980" formatCode="General">
                  <c:v>1.256</c:v>
                </c:pt>
                <c:pt idx="60981" formatCode="General">
                  <c:v>1.2560199999999999</c:v>
                </c:pt>
                <c:pt idx="60982" formatCode="General">
                  <c:v>1.25604</c:v>
                </c:pt>
                <c:pt idx="60983" formatCode="General">
                  <c:v>1.25606</c:v>
                </c:pt>
                <c:pt idx="60984" formatCode="General">
                  <c:v>1.2560899999999999</c:v>
                </c:pt>
                <c:pt idx="60985" formatCode="General">
                  <c:v>1.2561100000000001</c:v>
                </c:pt>
                <c:pt idx="60986" formatCode="General">
                  <c:v>1.2561199999999999</c:v>
                </c:pt>
                <c:pt idx="60987" formatCode="General">
                  <c:v>1.2561500000000001</c:v>
                </c:pt>
                <c:pt idx="60988" formatCode="General">
                  <c:v>1.25617</c:v>
                </c:pt>
                <c:pt idx="60989" formatCode="General">
                  <c:v>1.2561899999999999</c:v>
                </c:pt>
                <c:pt idx="60990" formatCode="General">
                  <c:v>1.2562</c:v>
                </c:pt>
                <c:pt idx="60991" formatCode="General">
                  <c:v>1.25623</c:v>
                </c:pt>
                <c:pt idx="60992" formatCode="General">
                  <c:v>1.2562500000000001</c:v>
                </c:pt>
                <c:pt idx="60993" formatCode="General">
                  <c:v>1.25627</c:v>
                </c:pt>
                <c:pt idx="60994" formatCode="General">
                  <c:v>1.2562899999999999</c:v>
                </c:pt>
                <c:pt idx="60995" formatCode="General">
                  <c:v>1.25631</c:v>
                </c:pt>
                <c:pt idx="60996" formatCode="General">
                  <c:v>1.2563299999999991</c:v>
                </c:pt>
                <c:pt idx="60997" formatCode="General">
                  <c:v>1.2563599999999999</c:v>
                </c:pt>
                <c:pt idx="60998" formatCode="General">
                  <c:v>1.25637</c:v>
                </c:pt>
                <c:pt idx="60999" formatCode="General">
                  <c:v>1.2563899999999999</c:v>
                </c:pt>
                <c:pt idx="61000" formatCode="General">
                  <c:v>1.2564199999999999</c:v>
                </c:pt>
                <c:pt idx="61001" formatCode="General">
                  <c:v>1.25644</c:v>
                </c:pt>
                <c:pt idx="61002" formatCode="General">
                  <c:v>1.2564500000000001</c:v>
                </c:pt>
                <c:pt idx="61003" formatCode="General">
                  <c:v>1.25647</c:v>
                </c:pt>
                <c:pt idx="61004" formatCode="General">
                  <c:v>1.2565</c:v>
                </c:pt>
                <c:pt idx="61005" formatCode="General">
                  <c:v>1.2565199999999999</c:v>
                </c:pt>
                <c:pt idx="61006" formatCode="General">
                  <c:v>1.25654</c:v>
                </c:pt>
                <c:pt idx="61007" formatCode="General">
                  <c:v>1.2565599999999999</c:v>
                </c:pt>
                <c:pt idx="61008" formatCode="General">
                  <c:v>1.25658</c:v>
                </c:pt>
                <c:pt idx="61009" formatCode="General">
                  <c:v>1.2565999999999991</c:v>
                </c:pt>
                <c:pt idx="61010" formatCode="General">
                  <c:v>1.2566199999999998</c:v>
                </c:pt>
                <c:pt idx="61011" formatCode="General">
                  <c:v>1.25664</c:v>
                </c:pt>
                <c:pt idx="61012" formatCode="General">
                  <c:v>1.2566599999999999</c:v>
                </c:pt>
                <c:pt idx="61013" formatCode="General">
                  <c:v>1.2566899999999999</c:v>
                </c:pt>
                <c:pt idx="61014" formatCode="General">
                  <c:v>1.256699999999999</c:v>
                </c:pt>
                <c:pt idx="61015" formatCode="General">
                  <c:v>1.2567199999999998</c:v>
                </c:pt>
                <c:pt idx="61016" formatCode="General">
                  <c:v>1.25674</c:v>
                </c:pt>
                <c:pt idx="61017" formatCode="General">
                  <c:v>1.2567699999999991</c:v>
                </c:pt>
                <c:pt idx="61018" formatCode="General">
                  <c:v>1.25678</c:v>
                </c:pt>
                <c:pt idx="61019" formatCode="General">
                  <c:v>1.256799999999999</c:v>
                </c:pt>
                <c:pt idx="61020" formatCode="General">
                  <c:v>1.256829999999999</c:v>
                </c:pt>
                <c:pt idx="61021" formatCode="General">
                  <c:v>1.25685</c:v>
                </c:pt>
                <c:pt idx="61022" formatCode="General">
                  <c:v>1.256869999999999</c:v>
                </c:pt>
                <c:pt idx="61023" formatCode="General">
                  <c:v>1.2568899999999998</c:v>
                </c:pt>
                <c:pt idx="61024" formatCode="General">
                  <c:v>1.25691</c:v>
                </c:pt>
                <c:pt idx="61025" formatCode="General">
                  <c:v>1.2569299999999992</c:v>
                </c:pt>
                <c:pt idx="61026" formatCode="General">
                  <c:v>1.25695</c:v>
                </c:pt>
                <c:pt idx="61027" formatCode="General">
                  <c:v>1.256969999999999</c:v>
                </c:pt>
                <c:pt idx="61028" formatCode="General">
                  <c:v>1.2569899999999998</c:v>
                </c:pt>
                <c:pt idx="61029" formatCode="General">
                  <c:v>1.25701</c:v>
                </c:pt>
                <c:pt idx="61030" formatCode="General">
                  <c:v>1.2570299999999992</c:v>
                </c:pt>
                <c:pt idx="61031" formatCode="General">
                  <c:v>1.25705</c:v>
                </c:pt>
                <c:pt idx="61032" formatCode="General">
                  <c:v>1.257069999999999</c:v>
                </c:pt>
                <c:pt idx="61033" formatCode="General">
                  <c:v>1.2570999999999992</c:v>
                </c:pt>
                <c:pt idx="61034" formatCode="General">
                  <c:v>1.2571099999999991</c:v>
                </c:pt>
                <c:pt idx="61035" formatCode="General">
                  <c:v>1.257139999999999</c:v>
                </c:pt>
                <c:pt idx="61036" formatCode="General">
                  <c:v>1.2571599999999998</c:v>
                </c:pt>
                <c:pt idx="61037" formatCode="General">
                  <c:v>1.25718</c:v>
                </c:pt>
                <c:pt idx="61038" formatCode="General">
                  <c:v>1.2571899999999998</c:v>
                </c:pt>
                <c:pt idx="61039" formatCode="General">
                  <c:v>1.2572199999999998</c:v>
                </c:pt>
                <c:pt idx="61040" formatCode="General">
                  <c:v>1.257239999999999</c:v>
                </c:pt>
                <c:pt idx="61041" formatCode="General">
                  <c:v>1.2572599999999998</c:v>
                </c:pt>
                <c:pt idx="61042" formatCode="General">
                  <c:v>1.25728</c:v>
                </c:pt>
                <c:pt idx="61043" formatCode="General">
                  <c:v>1.2572999999999992</c:v>
                </c:pt>
                <c:pt idx="61044" formatCode="General">
                  <c:v>1.2573199999999998</c:v>
                </c:pt>
                <c:pt idx="61045" formatCode="General">
                  <c:v>1.257339999999999</c:v>
                </c:pt>
                <c:pt idx="61046" formatCode="General">
                  <c:v>1.2573599999999998</c:v>
                </c:pt>
                <c:pt idx="61047" formatCode="General">
                  <c:v>1.2573799999999991</c:v>
                </c:pt>
                <c:pt idx="61048" formatCode="General">
                  <c:v>1.257409999999999</c:v>
                </c:pt>
                <c:pt idx="61049" formatCode="General">
                  <c:v>1.2574199999999998</c:v>
                </c:pt>
                <c:pt idx="61050" formatCode="General">
                  <c:v>1.257439999999999</c:v>
                </c:pt>
                <c:pt idx="61051" formatCode="General">
                  <c:v>1.2574699999999992</c:v>
                </c:pt>
                <c:pt idx="61052" formatCode="General">
                  <c:v>1.2574899999999998</c:v>
                </c:pt>
                <c:pt idx="61053" formatCode="General">
                  <c:v>1.2574999999999992</c:v>
                </c:pt>
                <c:pt idx="61054" formatCode="General">
                  <c:v>1.2575199999999991</c:v>
                </c:pt>
                <c:pt idx="61055" formatCode="General">
                  <c:v>1.2575499999999991</c:v>
                </c:pt>
                <c:pt idx="61056" formatCode="General">
                  <c:v>1.2575699999999992</c:v>
                </c:pt>
                <c:pt idx="61057" formatCode="General">
                  <c:v>1.2575899999999998</c:v>
                </c:pt>
                <c:pt idx="61058" formatCode="General">
                  <c:v>1.257609999999999</c:v>
                </c:pt>
                <c:pt idx="61059" formatCode="General">
                  <c:v>1.2576299999999991</c:v>
                </c:pt>
                <c:pt idx="61060" formatCode="General">
                  <c:v>1.257649999999999</c:v>
                </c:pt>
                <c:pt idx="61061" formatCode="General">
                  <c:v>1.2576699999999992</c:v>
                </c:pt>
                <c:pt idx="61062" formatCode="General">
                  <c:v>1.2576899999999998</c:v>
                </c:pt>
                <c:pt idx="61063" formatCode="General">
                  <c:v>1.2577099999999992</c:v>
                </c:pt>
                <c:pt idx="61064" formatCode="General">
                  <c:v>1.2577399999999992</c:v>
                </c:pt>
                <c:pt idx="61065" formatCode="General">
                  <c:v>1.257749999999999</c:v>
                </c:pt>
                <c:pt idx="61066" formatCode="General">
                  <c:v>1.2577699999999992</c:v>
                </c:pt>
                <c:pt idx="61067" formatCode="General">
                  <c:v>1.2577899999999991</c:v>
                </c:pt>
                <c:pt idx="61068" formatCode="General">
                  <c:v>1.257819999999999</c:v>
                </c:pt>
                <c:pt idx="61069" formatCode="General">
                  <c:v>1.2578299999999989</c:v>
                </c:pt>
                <c:pt idx="61070" formatCode="General">
                  <c:v>1.2578599999999998</c:v>
                </c:pt>
                <c:pt idx="61071" formatCode="General">
                  <c:v>1.2578799999999992</c:v>
                </c:pt>
                <c:pt idx="61072" formatCode="General">
                  <c:v>1.2578999999999991</c:v>
                </c:pt>
                <c:pt idx="61073" formatCode="General">
                  <c:v>1.257919999999999</c:v>
                </c:pt>
                <c:pt idx="61074" formatCode="General">
                  <c:v>1.2579399999999992</c:v>
                </c:pt>
                <c:pt idx="61075" formatCode="General">
                  <c:v>1.2579599999999991</c:v>
                </c:pt>
                <c:pt idx="61076" formatCode="General">
                  <c:v>1.2579799999999992</c:v>
                </c:pt>
                <c:pt idx="61077" formatCode="General">
                  <c:v>1.258</c:v>
                </c:pt>
                <c:pt idx="61078" formatCode="General">
                  <c:v>1.2580199999999999</c:v>
                </c:pt>
                <c:pt idx="61079" formatCode="General">
                  <c:v>1.25804</c:v>
                </c:pt>
                <c:pt idx="61080" formatCode="General">
                  <c:v>1.25806</c:v>
                </c:pt>
                <c:pt idx="61081" formatCode="General">
                  <c:v>1.2580800000000001</c:v>
                </c:pt>
                <c:pt idx="61082" formatCode="General">
                  <c:v>1.2581</c:v>
                </c:pt>
                <c:pt idx="61083" formatCode="General">
                  <c:v>1.2581199999999999</c:v>
                </c:pt>
                <c:pt idx="61084" formatCode="General">
                  <c:v>1.2581500000000001</c:v>
                </c:pt>
                <c:pt idx="61085" formatCode="General">
                  <c:v>1.2581599999999999</c:v>
                </c:pt>
                <c:pt idx="61086" formatCode="General">
                  <c:v>1.2581800000000001</c:v>
                </c:pt>
                <c:pt idx="61087" formatCode="General">
                  <c:v>1.2582100000000001</c:v>
                </c:pt>
                <c:pt idx="61088" formatCode="General">
                  <c:v>1.25823</c:v>
                </c:pt>
                <c:pt idx="61089" formatCode="General">
                  <c:v>1.25824</c:v>
                </c:pt>
                <c:pt idx="61090" formatCode="General">
                  <c:v>1.25827</c:v>
                </c:pt>
                <c:pt idx="61091" formatCode="General">
                  <c:v>1.2582899999999999</c:v>
                </c:pt>
                <c:pt idx="61092" formatCode="General">
                  <c:v>1.25831</c:v>
                </c:pt>
                <c:pt idx="61093" formatCode="General">
                  <c:v>1.2583299999999991</c:v>
                </c:pt>
                <c:pt idx="61094" formatCode="General">
                  <c:v>1.2583500000000001</c:v>
                </c:pt>
                <c:pt idx="61095" formatCode="General">
                  <c:v>1.25837</c:v>
                </c:pt>
                <c:pt idx="61096" formatCode="General">
                  <c:v>1.2584</c:v>
                </c:pt>
                <c:pt idx="61097" formatCode="General">
                  <c:v>1.25841</c:v>
                </c:pt>
                <c:pt idx="61098" formatCode="General">
                  <c:v>1.258429999999999</c:v>
                </c:pt>
                <c:pt idx="61099" formatCode="General">
                  <c:v>1.2584599999999999</c:v>
                </c:pt>
                <c:pt idx="61100" formatCode="General">
                  <c:v>1.25848</c:v>
                </c:pt>
                <c:pt idx="61101" formatCode="General">
                  <c:v>1.2584899999999999</c:v>
                </c:pt>
                <c:pt idx="61102" formatCode="General">
                  <c:v>1.2585199999999999</c:v>
                </c:pt>
                <c:pt idx="61103" formatCode="General">
                  <c:v>1.25854</c:v>
                </c:pt>
                <c:pt idx="61104" formatCode="General">
                  <c:v>1.2585599999999999</c:v>
                </c:pt>
                <c:pt idx="61105" formatCode="General">
                  <c:v>1.25857</c:v>
                </c:pt>
                <c:pt idx="61106" formatCode="General">
                  <c:v>1.2585999999999991</c:v>
                </c:pt>
                <c:pt idx="61107" formatCode="General">
                  <c:v>1.2586199999999999</c:v>
                </c:pt>
                <c:pt idx="61108" formatCode="General">
                  <c:v>1.25864</c:v>
                </c:pt>
                <c:pt idx="61109" formatCode="General">
                  <c:v>1.2586599999999999</c:v>
                </c:pt>
                <c:pt idx="61110" formatCode="General">
                  <c:v>1.25868</c:v>
                </c:pt>
                <c:pt idx="61111" formatCode="General">
                  <c:v>1.258699999999999</c:v>
                </c:pt>
                <c:pt idx="61112" formatCode="General">
                  <c:v>1.2587199999999998</c:v>
                </c:pt>
                <c:pt idx="61113" formatCode="General">
                  <c:v>1.25874</c:v>
                </c:pt>
                <c:pt idx="61114" formatCode="General">
                  <c:v>1.2587599999999999</c:v>
                </c:pt>
                <c:pt idx="61115" formatCode="General">
                  <c:v>1.2587899999999999</c:v>
                </c:pt>
                <c:pt idx="61116" formatCode="General">
                  <c:v>1.258799999999999</c:v>
                </c:pt>
                <c:pt idx="61117" formatCode="General">
                  <c:v>1.2588199999999998</c:v>
                </c:pt>
                <c:pt idx="61118" formatCode="General">
                  <c:v>1.25885</c:v>
                </c:pt>
                <c:pt idx="61119" formatCode="General">
                  <c:v>1.258869999999999</c:v>
                </c:pt>
                <c:pt idx="61120" formatCode="General">
                  <c:v>1.25888</c:v>
                </c:pt>
                <c:pt idx="61121" formatCode="General">
                  <c:v>1.25891</c:v>
                </c:pt>
                <c:pt idx="61122" formatCode="General">
                  <c:v>1.2589299999999992</c:v>
                </c:pt>
                <c:pt idx="61123" formatCode="General">
                  <c:v>1.25895</c:v>
                </c:pt>
                <c:pt idx="61124" formatCode="General">
                  <c:v>1.258969999999999</c:v>
                </c:pt>
                <c:pt idx="61125" formatCode="General">
                  <c:v>1.2589899999999998</c:v>
                </c:pt>
                <c:pt idx="61126" formatCode="General">
                  <c:v>1.25901</c:v>
                </c:pt>
                <c:pt idx="61127" formatCode="General">
                  <c:v>1.2590299999999992</c:v>
                </c:pt>
                <c:pt idx="61128" formatCode="General">
                  <c:v>1.25905</c:v>
                </c:pt>
                <c:pt idx="61129" formatCode="General">
                  <c:v>1.259069999999999</c:v>
                </c:pt>
                <c:pt idx="61130" formatCode="General">
                  <c:v>1.2590899999999998</c:v>
                </c:pt>
                <c:pt idx="61131" formatCode="General">
                  <c:v>1.25911</c:v>
                </c:pt>
                <c:pt idx="61132" formatCode="General">
                  <c:v>1.2591299999999992</c:v>
                </c:pt>
                <c:pt idx="61133" formatCode="General">
                  <c:v>1.25915</c:v>
                </c:pt>
                <c:pt idx="61134" formatCode="General">
                  <c:v>1.259169999999999</c:v>
                </c:pt>
                <c:pt idx="61135" formatCode="General">
                  <c:v>1.2591999999999992</c:v>
                </c:pt>
                <c:pt idx="61136" formatCode="General">
                  <c:v>1.2592099999999991</c:v>
                </c:pt>
                <c:pt idx="61137" formatCode="General">
                  <c:v>1.259239999999999</c:v>
                </c:pt>
                <c:pt idx="61138" formatCode="General">
                  <c:v>1.2592599999999998</c:v>
                </c:pt>
                <c:pt idx="61139" formatCode="General">
                  <c:v>1.25928</c:v>
                </c:pt>
                <c:pt idx="61140" formatCode="General">
                  <c:v>1.2592899999999998</c:v>
                </c:pt>
                <c:pt idx="61141" formatCode="General">
                  <c:v>1.2593199999999998</c:v>
                </c:pt>
                <c:pt idx="61142" formatCode="General">
                  <c:v>1.259339999999999</c:v>
                </c:pt>
                <c:pt idx="61143" formatCode="General">
                  <c:v>1.2593599999999998</c:v>
                </c:pt>
                <c:pt idx="61144" formatCode="General">
                  <c:v>1.2593799999999991</c:v>
                </c:pt>
                <c:pt idx="61145" formatCode="General">
                  <c:v>1.2593999999999992</c:v>
                </c:pt>
                <c:pt idx="61146" formatCode="General">
                  <c:v>1.2594199999999998</c:v>
                </c:pt>
                <c:pt idx="61147" formatCode="General">
                  <c:v>1.25945</c:v>
                </c:pt>
                <c:pt idx="61148" formatCode="General">
                  <c:v>1.2594599999999998</c:v>
                </c:pt>
                <c:pt idx="61149" formatCode="General">
                  <c:v>1.259479999999999</c:v>
                </c:pt>
                <c:pt idx="61150" formatCode="General">
                  <c:v>1.259509999999999</c:v>
                </c:pt>
                <c:pt idx="61151" formatCode="General">
                  <c:v>1.2595299999999992</c:v>
                </c:pt>
                <c:pt idx="61152" formatCode="General">
                  <c:v>1.2595399999999992</c:v>
                </c:pt>
                <c:pt idx="61153" formatCode="General">
                  <c:v>1.2595599999999998</c:v>
                </c:pt>
                <c:pt idx="61154" formatCode="General">
                  <c:v>1.2595899999999998</c:v>
                </c:pt>
                <c:pt idx="61155" formatCode="General">
                  <c:v>1.259609999999999</c:v>
                </c:pt>
                <c:pt idx="61156" formatCode="General">
                  <c:v>1.2596199999999991</c:v>
                </c:pt>
                <c:pt idx="61157" formatCode="General">
                  <c:v>1.259649999999999</c:v>
                </c:pt>
                <c:pt idx="61158" formatCode="General">
                  <c:v>1.2596699999999992</c:v>
                </c:pt>
                <c:pt idx="61159" formatCode="General">
                  <c:v>1.2596899999999998</c:v>
                </c:pt>
                <c:pt idx="61160" formatCode="General">
                  <c:v>1.2597099999999992</c:v>
                </c:pt>
                <c:pt idx="61161" formatCode="General">
                  <c:v>1.2597299999999991</c:v>
                </c:pt>
                <c:pt idx="61162" formatCode="General">
                  <c:v>1.259749999999999</c:v>
                </c:pt>
                <c:pt idx="61163" formatCode="General">
                  <c:v>1.259779999999999</c:v>
                </c:pt>
                <c:pt idx="61164" formatCode="General">
                  <c:v>1.2597899999999991</c:v>
                </c:pt>
                <c:pt idx="61165" formatCode="General">
                  <c:v>1.2598099999999992</c:v>
                </c:pt>
                <c:pt idx="61166" formatCode="General">
                  <c:v>1.2598399999999992</c:v>
                </c:pt>
                <c:pt idx="61167" formatCode="General">
                  <c:v>1.2598599999999998</c:v>
                </c:pt>
                <c:pt idx="61168" formatCode="General">
                  <c:v>1.2598699999999992</c:v>
                </c:pt>
                <c:pt idx="61169" formatCode="General">
                  <c:v>1.2598999999999991</c:v>
                </c:pt>
                <c:pt idx="61170" formatCode="General">
                  <c:v>1.259919999999999</c:v>
                </c:pt>
                <c:pt idx="61171" formatCode="General">
                  <c:v>1.2599399999999992</c:v>
                </c:pt>
                <c:pt idx="61172" formatCode="General">
                  <c:v>1.2599599999999991</c:v>
                </c:pt>
                <c:pt idx="61173" formatCode="General">
                  <c:v>1.2599799999999992</c:v>
                </c:pt>
                <c:pt idx="61174" formatCode="General">
                  <c:v>1.26</c:v>
                </c:pt>
                <c:pt idx="61175" formatCode="General">
                  <c:v>1.2600199999999999</c:v>
                </c:pt>
                <c:pt idx="61176" formatCode="General">
                  <c:v>1.26004</c:v>
                </c:pt>
                <c:pt idx="61177" formatCode="General">
                  <c:v>1.26006</c:v>
                </c:pt>
                <c:pt idx="61178" formatCode="General">
                  <c:v>1.2600800000000001</c:v>
                </c:pt>
                <c:pt idx="61179" formatCode="General">
                  <c:v>1.2601</c:v>
                </c:pt>
                <c:pt idx="61180" formatCode="General">
                  <c:v>1.2601199999999999</c:v>
                </c:pt>
                <c:pt idx="61181" formatCode="General">
                  <c:v>1.26014</c:v>
                </c:pt>
                <c:pt idx="61182" formatCode="General">
                  <c:v>1.2601599999999999</c:v>
                </c:pt>
                <c:pt idx="61183" formatCode="General">
                  <c:v>1.2601800000000001</c:v>
                </c:pt>
                <c:pt idx="61184" formatCode="General">
                  <c:v>1.2602</c:v>
                </c:pt>
                <c:pt idx="61185" formatCode="General">
                  <c:v>1.2602199999999999</c:v>
                </c:pt>
                <c:pt idx="61186" formatCode="General">
                  <c:v>1.2602500000000001</c:v>
                </c:pt>
                <c:pt idx="61187" formatCode="General">
                  <c:v>1.2602599999999999</c:v>
                </c:pt>
                <c:pt idx="61188" formatCode="General">
                  <c:v>1.2602899999999999</c:v>
                </c:pt>
                <c:pt idx="61189" formatCode="General">
                  <c:v>1.26031</c:v>
                </c:pt>
                <c:pt idx="61190" formatCode="General">
                  <c:v>1.26033</c:v>
                </c:pt>
                <c:pt idx="61191" formatCode="General">
                  <c:v>1.26034</c:v>
                </c:pt>
                <c:pt idx="61192" formatCode="General">
                  <c:v>1.26037</c:v>
                </c:pt>
                <c:pt idx="61193" formatCode="General">
                  <c:v>1.2603899999999999</c:v>
                </c:pt>
                <c:pt idx="61194" formatCode="General">
                  <c:v>1.26041</c:v>
                </c:pt>
                <c:pt idx="61195" formatCode="General">
                  <c:v>1.2604299999999991</c:v>
                </c:pt>
                <c:pt idx="61196" formatCode="General">
                  <c:v>1.2604500000000001</c:v>
                </c:pt>
                <c:pt idx="61197" formatCode="General">
                  <c:v>1.26047</c:v>
                </c:pt>
                <c:pt idx="61198" formatCode="General">
                  <c:v>1.2604899999999999</c:v>
                </c:pt>
                <c:pt idx="61199" formatCode="General">
                  <c:v>1.26051</c:v>
                </c:pt>
                <c:pt idx="61200" formatCode="General">
                  <c:v>1.260529999999999</c:v>
                </c:pt>
                <c:pt idx="61201" formatCode="General">
                  <c:v>1.2605599999999999</c:v>
                </c:pt>
                <c:pt idx="61202" formatCode="General">
                  <c:v>1.26058</c:v>
                </c:pt>
                <c:pt idx="61203" formatCode="General">
                  <c:v>1.2605899999999999</c:v>
                </c:pt>
                <c:pt idx="61204" formatCode="General">
                  <c:v>1.26061</c:v>
                </c:pt>
                <c:pt idx="61205" formatCode="General">
                  <c:v>1.26064</c:v>
                </c:pt>
                <c:pt idx="61206" formatCode="General">
                  <c:v>1.2606599999999999</c:v>
                </c:pt>
                <c:pt idx="61207" formatCode="General">
                  <c:v>1.26067</c:v>
                </c:pt>
                <c:pt idx="61208" formatCode="General">
                  <c:v>1.260699999999999</c:v>
                </c:pt>
                <c:pt idx="61209" formatCode="General">
                  <c:v>1.2607199999999998</c:v>
                </c:pt>
                <c:pt idx="61210" formatCode="General">
                  <c:v>1.26074</c:v>
                </c:pt>
                <c:pt idx="61211" formatCode="General">
                  <c:v>1.2607599999999999</c:v>
                </c:pt>
                <c:pt idx="61212" formatCode="General">
                  <c:v>1.26078</c:v>
                </c:pt>
                <c:pt idx="61213" formatCode="General">
                  <c:v>1.260799999999999</c:v>
                </c:pt>
                <c:pt idx="61214" formatCode="General">
                  <c:v>1.260829999999999</c:v>
                </c:pt>
                <c:pt idx="61215" formatCode="General">
                  <c:v>1.26084</c:v>
                </c:pt>
                <c:pt idx="61216" formatCode="General">
                  <c:v>1.2608599999999999</c:v>
                </c:pt>
                <c:pt idx="61217" formatCode="General">
                  <c:v>1.2608899999999998</c:v>
                </c:pt>
                <c:pt idx="61218" formatCode="General">
                  <c:v>1.26091</c:v>
                </c:pt>
                <c:pt idx="61219" formatCode="General">
                  <c:v>1.2609199999999998</c:v>
                </c:pt>
                <c:pt idx="61220" formatCode="General">
                  <c:v>1.2609399999999991</c:v>
                </c:pt>
                <c:pt idx="61221" formatCode="General">
                  <c:v>1.260969999999999</c:v>
                </c:pt>
                <c:pt idx="61222" formatCode="General">
                  <c:v>1.2609899999999998</c:v>
                </c:pt>
                <c:pt idx="61223" formatCode="General">
                  <c:v>1.26101</c:v>
                </c:pt>
                <c:pt idx="61224" formatCode="General">
                  <c:v>1.2610299999999992</c:v>
                </c:pt>
                <c:pt idx="61225" formatCode="General">
                  <c:v>1.26105</c:v>
                </c:pt>
                <c:pt idx="61226" formatCode="General">
                  <c:v>1.261069999999999</c:v>
                </c:pt>
                <c:pt idx="61227" formatCode="General">
                  <c:v>1.2610899999999998</c:v>
                </c:pt>
                <c:pt idx="61228" formatCode="General">
                  <c:v>1.26111</c:v>
                </c:pt>
                <c:pt idx="61229" formatCode="General">
                  <c:v>1.2611299999999992</c:v>
                </c:pt>
                <c:pt idx="61230" formatCode="General">
                  <c:v>1.2611599999999998</c:v>
                </c:pt>
                <c:pt idx="61231" formatCode="General">
                  <c:v>1.261169999999999</c:v>
                </c:pt>
                <c:pt idx="61232" formatCode="General">
                  <c:v>1.2611899999999998</c:v>
                </c:pt>
                <c:pt idx="61233" formatCode="General">
                  <c:v>1.2612099999999991</c:v>
                </c:pt>
                <c:pt idx="61234" formatCode="General">
                  <c:v>1.261239999999999</c:v>
                </c:pt>
                <c:pt idx="61235" formatCode="General">
                  <c:v>1.26125</c:v>
                </c:pt>
                <c:pt idx="61236" formatCode="General">
                  <c:v>1.26128</c:v>
                </c:pt>
                <c:pt idx="61237" formatCode="General">
                  <c:v>1.2612999999999992</c:v>
                </c:pt>
                <c:pt idx="61238" formatCode="General">
                  <c:v>1.2613199999999998</c:v>
                </c:pt>
                <c:pt idx="61239" formatCode="General">
                  <c:v>1.261339999999999</c:v>
                </c:pt>
                <c:pt idx="61240" formatCode="General">
                  <c:v>1.2613599999999998</c:v>
                </c:pt>
                <c:pt idx="61241" formatCode="General">
                  <c:v>1.2613799999999991</c:v>
                </c:pt>
                <c:pt idx="61242" formatCode="General">
                  <c:v>1.2613999999999992</c:v>
                </c:pt>
                <c:pt idx="61243" formatCode="General">
                  <c:v>1.2614199999999998</c:v>
                </c:pt>
                <c:pt idx="61244" formatCode="General">
                  <c:v>1.261439999999999</c:v>
                </c:pt>
                <c:pt idx="61245" formatCode="General">
                  <c:v>1.2614599999999998</c:v>
                </c:pt>
                <c:pt idx="61246" formatCode="General">
                  <c:v>1.261479999999999</c:v>
                </c:pt>
                <c:pt idx="61247" formatCode="General">
                  <c:v>1.2614999999999992</c:v>
                </c:pt>
                <c:pt idx="61248" formatCode="General">
                  <c:v>1.2615199999999998</c:v>
                </c:pt>
                <c:pt idx="61249" formatCode="General">
                  <c:v>1.2615399999999992</c:v>
                </c:pt>
                <c:pt idx="61250" formatCode="General">
                  <c:v>1.2615599999999998</c:v>
                </c:pt>
                <c:pt idx="61251" formatCode="General">
                  <c:v>1.261579999999999</c:v>
                </c:pt>
                <c:pt idx="61252" formatCode="General">
                  <c:v>1.261609999999999</c:v>
                </c:pt>
                <c:pt idx="61253" formatCode="General">
                  <c:v>1.2616299999999991</c:v>
                </c:pt>
                <c:pt idx="61254" formatCode="General">
                  <c:v>1.2616399999999992</c:v>
                </c:pt>
                <c:pt idx="61255" formatCode="General">
                  <c:v>1.2616599999999998</c:v>
                </c:pt>
                <c:pt idx="61256" formatCode="General">
                  <c:v>1.2616899999999998</c:v>
                </c:pt>
                <c:pt idx="61257" formatCode="General">
                  <c:v>1.2617099999999992</c:v>
                </c:pt>
                <c:pt idx="61258" formatCode="General">
                  <c:v>1.2617199999999991</c:v>
                </c:pt>
                <c:pt idx="61259" formatCode="General">
                  <c:v>1.261749999999999</c:v>
                </c:pt>
                <c:pt idx="61260" formatCode="General">
                  <c:v>1.2617699999999992</c:v>
                </c:pt>
                <c:pt idx="61261" formatCode="General">
                  <c:v>1.2617899999999991</c:v>
                </c:pt>
                <c:pt idx="61262" formatCode="General">
                  <c:v>1.2618099999999992</c:v>
                </c:pt>
                <c:pt idx="61263" formatCode="General">
                  <c:v>1.2618299999999989</c:v>
                </c:pt>
                <c:pt idx="61264" formatCode="General">
                  <c:v>1.261849999999999</c:v>
                </c:pt>
                <c:pt idx="61265" formatCode="General">
                  <c:v>1.261879999999999</c:v>
                </c:pt>
                <c:pt idx="61266" formatCode="General">
                  <c:v>1.2618899999999991</c:v>
                </c:pt>
                <c:pt idx="61267" formatCode="General">
                  <c:v>1.2619099999999992</c:v>
                </c:pt>
                <c:pt idx="61268" formatCode="General">
                  <c:v>1.2619299999999989</c:v>
                </c:pt>
                <c:pt idx="61269" formatCode="General">
                  <c:v>1.2619599999999991</c:v>
                </c:pt>
                <c:pt idx="61270" formatCode="General">
                  <c:v>1.2619699999999991</c:v>
                </c:pt>
                <c:pt idx="61271" formatCode="General">
                  <c:v>1.2619899999999991</c:v>
                </c:pt>
                <c:pt idx="61272" formatCode="General">
                  <c:v>1.2620199999999999</c:v>
                </c:pt>
                <c:pt idx="61273" formatCode="General">
                  <c:v>1.2620400000000001</c:v>
                </c:pt>
                <c:pt idx="61274" formatCode="General">
                  <c:v>1.26206</c:v>
                </c:pt>
                <c:pt idx="61275" formatCode="General">
                  <c:v>1.2620800000000001</c:v>
                </c:pt>
                <c:pt idx="61276" formatCode="General">
                  <c:v>1.2621</c:v>
                </c:pt>
                <c:pt idx="61277" formatCode="General">
                  <c:v>1.2621199999999999</c:v>
                </c:pt>
                <c:pt idx="61278" formatCode="General">
                  <c:v>1.26214</c:v>
                </c:pt>
                <c:pt idx="61279" formatCode="General">
                  <c:v>1.2621599999999999</c:v>
                </c:pt>
                <c:pt idx="61280" formatCode="General">
                  <c:v>1.2621800000000001</c:v>
                </c:pt>
                <c:pt idx="61281" formatCode="General">
                  <c:v>1.2622100000000001</c:v>
                </c:pt>
                <c:pt idx="61282" formatCode="General">
                  <c:v>1.2622199999999999</c:v>
                </c:pt>
                <c:pt idx="61283" formatCode="General">
                  <c:v>1.26224</c:v>
                </c:pt>
                <c:pt idx="61284" formatCode="General">
                  <c:v>1.2622599999999999</c:v>
                </c:pt>
                <c:pt idx="61285" formatCode="General">
                  <c:v>1.2622899999999999</c:v>
                </c:pt>
                <c:pt idx="61286" formatCode="General">
                  <c:v>1.2623</c:v>
                </c:pt>
                <c:pt idx="61287" formatCode="General">
                  <c:v>1.26233</c:v>
                </c:pt>
                <c:pt idx="61288" formatCode="General">
                  <c:v>1.2623500000000001</c:v>
                </c:pt>
                <c:pt idx="61289" formatCode="General">
                  <c:v>1.26237</c:v>
                </c:pt>
                <c:pt idx="61290" formatCode="General">
                  <c:v>1.2623899999999999</c:v>
                </c:pt>
                <c:pt idx="61291" formatCode="General">
                  <c:v>1.26241</c:v>
                </c:pt>
                <c:pt idx="61292" formatCode="General">
                  <c:v>1.2624299999999991</c:v>
                </c:pt>
                <c:pt idx="61293" formatCode="General">
                  <c:v>1.2624500000000001</c:v>
                </c:pt>
                <c:pt idx="61294" formatCode="General">
                  <c:v>1.26247</c:v>
                </c:pt>
                <c:pt idx="61295" formatCode="General">
                  <c:v>1.2624899999999999</c:v>
                </c:pt>
                <c:pt idx="61296" formatCode="General">
                  <c:v>1.26251</c:v>
                </c:pt>
                <c:pt idx="61297" formatCode="General">
                  <c:v>1.262529999999999</c:v>
                </c:pt>
                <c:pt idx="61298" formatCode="General">
                  <c:v>1.2625500000000001</c:v>
                </c:pt>
                <c:pt idx="61299" formatCode="General">
                  <c:v>1.26257</c:v>
                </c:pt>
                <c:pt idx="61300" formatCode="General">
                  <c:v>1.2625899999999999</c:v>
                </c:pt>
                <c:pt idx="61301" formatCode="General">
                  <c:v>1.2626199999999999</c:v>
                </c:pt>
                <c:pt idx="61302" formatCode="General">
                  <c:v>1.262629999999999</c:v>
                </c:pt>
                <c:pt idx="61303" formatCode="General">
                  <c:v>1.2626500000000001</c:v>
                </c:pt>
                <c:pt idx="61304" formatCode="General">
                  <c:v>1.26268</c:v>
                </c:pt>
                <c:pt idx="61305" formatCode="General">
                  <c:v>1.262699999999999</c:v>
                </c:pt>
                <c:pt idx="61306" formatCode="General">
                  <c:v>1.26271</c:v>
                </c:pt>
                <c:pt idx="61307" formatCode="General">
                  <c:v>1.26274</c:v>
                </c:pt>
                <c:pt idx="61308" formatCode="General">
                  <c:v>1.2627599999999999</c:v>
                </c:pt>
                <c:pt idx="61309" formatCode="General">
                  <c:v>1.26278</c:v>
                </c:pt>
                <c:pt idx="61310" formatCode="General">
                  <c:v>1.262799999999999</c:v>
                </c:pt>
                <c:pt idx="61311" formatCode="General">
                  <c:v>1.2628199999999998</c:v>
                </c:pt>
                <c:pt idx="61312" formatCode="General">
                  <c:v>1.26284</c:v>
                </c:pt>
                <c:pt idx="61313" formatCode="General">
                  <c:v>1.2628599999999999</c:v>
                </c:pt>
                <c:pt idx="61314" formatCode="General">
                  <c:v>1.26288</c:v>
                </c:pt>
                <c:pt idx="61315" formatCode="General">
                  <c:v>1.262899999999999</c:v>
                </c:pt>
                <c:pt idx="61316" formatCode="General">
                  <c:v>1.2629299999999992</c:v>
                </c:pt>
                <c:pt idx="61317" formatCode="General">
                  <c:v>1.26294</c:v>
                </c:pt>
                <c:pt idx="61318" formatCode="General">
                  <c:v>1.2629599999999999</c:v>
                </c:pt>
                <c:pt idx="61319" formatCode="General">
                  <c:v>1.26298</c:v>
                </c:pt>
                <c:pt idx="61320" formatCode="General">
                  <c:v>1.26301</c:v>
                </c:pt>
                <c:pt idx="61321" formatCode="General">
                  <c:v>1.2630199999999998</c:v>
                </c:pt>
                <c:pt idx="61322" formatCode="General">
                  <c:v>1.2630399999999991</c:v>
                </c:pt>
                <c:pt idx="61323" formatCode="General">
                  <c:v>1.263069999999999</c:v>
                </c:pt>
                <c:pt idx="61324" formatCode="General">
                  <c:v>1.2630899999999998</c:v>
                </c:pt>
                <c:pt idx="61325" formatCode="General">
                  <c:v>1.263099999999999</c:v>
                </c:pt>
                <c:pt idx="61326" formatCode="General">
                  <c:v>1.2631299999999992</c:v>
                </c:pt>
                <c:pt idx="61327" formatCode="General">
                  <c:v>1.26315</c:v>
                </c:pt>
                <c:pt idx="61328" formatCode="General">
                  <c:v>1.263169999999999</c:v>
                </c:pt>
                <c:pt idx="61329" formatCode="General">
                  <c:v>1.2631899999999998</c:v>
                </c:pt>
                <c:pt idx="61330" formatCode="General">
                  <c:v>1.2632099999999991</c:v>
                </c:pt>
                <c:pt idx="61331" formatCode="General">
                  <c:v>1.2632299999999992</c:v>
                </c:pt>
                <c:pt idx="61332" formatCode="General">
                  <c:v>1.2632599999999998</c:v>
                </c:pt>
                <c:pt idx="61333" formatCode="General">
                  <c:v>1.263269999999999</c:v>
                </c:pt>
                <c:pt idx="61334" formatCode="General">
                  <c:v>1.2632899999999998</c:v>
                </c:pt>
                <c:pt idx="61335" formatCode="General">
                  <c:v>1.2633199999999998</c:v>
                </c:pt>
                <c:pt idx="61336" formatCode="General">
                  <c:v>1.263339999999999</c:v>
                </c:pt>
                <c:pt idx="61337" formatCode="General">
                  <c:v>1.26335</c:v>
                </c:pt>
                <c:pt idx="61338" formatCode="General">
                  <c:v>1.2633799999999991</c:v>
                </c:pt>
                <c:pt idx="61339" formatCode="General">
                  <c:v>1.2633999999999992</c:v>
                </c:pt>
                <c:pt idx="61340" formatCode="General">
                  <c:v>1.2634199999999998</c:v>
                </c:pt>
                <c:pt idx="61341" formatCode="General">
                  <c:v>1.263439999999999</c:v>
                </c:pt>
                <c:pt idx="61342" formatCode="General">
                  <c:v>1.2634599999999998</c:v>
                </c:pt>
                <c:pt idx="61343" formatCode="General">
                  <c:v>1.263479999999999</c:v>
                </c:pt>
                <c:pt idx="61344" formatCode="General">
                  <c:v>1.2634999999999992</c:v>
                </c:pt>
                <c:pt idx="61345" formatCode="General">
                  <c:v>1.2635199999999998</c:v>
                </c:pt>
                <c:pt idx="61346" formatCode="General">
                  <c:v>1.2635399999999992</c:v>
                </c:pt>
                <c:pt idx="61347" formatCode="General">
                  <c:v>1.2635599999999998</c:v>
                </c:pt>
                <c:pt idx="61348" formatCode="General">
                  <c:v>1.263579999999999</c:v>
                </c:pt>
                <c:pt idx="61349" formatCode="General">
                  <c:v>1.2635999999999992</c:v>
                </c:pt>
                <c:pt idx="61350" formatCode="General">
                  <c:v>1.2636199999999991</c:v>
                </c:pt>
                <c:pt idx="61351" formatCode="General">
                  <c:v>1.2636399999999992</c:v>
                </c:pt>
                <c:pt idx="61352" formatCode="General">
                  <c:v>1.2636699999999992</c:v>
                </c:pt>
                <c:pt idx="61353" formatCode="General">
                  <c:v>1.263679999999999</c:v>
                </c:pt>
                <c:pt idx="61354" formatCode="General">
                  <c:v>1.2637099999999992</c:v>
                </c:pt>
                <c:pt idx="61355" formatCode="General">
                  <c:v>1.2637299999999991</c:v>
                </c:pt>
                <c:pt idx="61356" formatCode="General">
                  <c:v>1.263749999999999</c:v>
                </c:pt>
                <c:pt idx="61357" formatCode="General">
                  <c:v>1.2637599999999998</c:v>
                </c:pt>
                <c:pt idx="61358" formatCode="General">
                  <c:v>1.2637899999999991</c:v>
                </c:pt>
                <c:pt idx="61359" formatCode="General">
                  <c:v>1.2638099999999992</c:v>
                </c:pt>
                <c:pt idx="61360" formatCode="General">
                  <c:v>1.2638299999999989</c:v>
                </c:pt>
                <c:pt idx="61361" formatCode="General">
                  <c:v>1.263849999999999</c:v>
                </c:pt>
                <c:pt idx="61362" formatCode="General">
                  <c:v>1.2638699999999992</c:v>
                </c:pt>
                <c:pt idx="61363" formatCode="General">
                  <c:v>1.2638899999999991</c:v>
                </c:pt>
                <c:pt idx="61364" formatCode="General">
                  <c:v>1.263919999999999</c:v>
                </c:pt>
                <c:pt idx="61365" formatCode="General">
                  <c:v>1.2639299999999989</c:v>
                </c:pt>
                <c:pt idx="61366" formatCode="General">
                  <c:v>1.263949999999999</c:v>
                </c:pt>
                <c:pt idx="61367" formatCode="General">
                  <c:v>1.2639799999999992</c:v>
                </c:pt>
                <c:pt idx="61368" formatCode="General">
                  <c:v>1.264</c:v>
                </c:pt>
                <c:pt idx="61369" formatCode="General">
                  <c:v>1.2640100000000001</c:v>
                </c:pt>
                <c:pt idx="61370" formatCode="General">
                  <c:v>1.26403</c:v>
                </c:pt>
                <c:pt idx="61371" formatCode="General">
                  <c:v>1.26406</c:v>
                </c:pt>
                <c:pt idx="61372" formatCode="General">
                  <c:v>1.2640800000000001</c:v>
                </c:pt>
                <c:pt idx="61373" formatCode="General">
                  <c:v>1.2640899999999999</c:v>
                </c:pt>
                <c:pt idx="61374" formatCode="General">
                  <c:v>1.2641199999999999</c:v>
                </c:pt>
                <c:pt idx="61375" formatCode="General">
                  <c:v>1.26414</c:v>
                </c:pt>
                <c:pt idx="61376" formatCode="General">
                  <c:v>1.26416</c:v>
                </c:pt>
                <c:pt idx="61377" formatCode="General">
                  <c:v>1.2641800000000001</c:v>
                </c:pt>
                <c:pt idx="61378" formatCode="General">
                  <c:v>1.2642</c:v>
                </c:pt>
                <c:pt idx="61379" formatCode="General">
                  <c:v>1.2642199999999999</c:v>
                </c:pt>
                <c:pt idx="61380" formatCode="General">
                  <c:v>1.26424</c:v>
                </c:pt>
                <c:pt idx="61381" formatCode="General">
                  <c:v>1.2642599999999999</c:v>
                </c:pt>
                <c:pt idx="61382" formatCode="General">
                  <c:v>1.2642800000000001</c:v>
                </c:pt>
                <c:pt idx="61383" formatCode="General">
                  <c:v>1.2643</c:v>
                </c:pt>
                <c:pt idx="61384" formatCode="General">
                  <c:v>1.2643199999999999</c:v>
                </c:pt>
                <c:pt idx="61385" formatCode="General">
                  <c:v>1.26434</c:v>
                </c:pt>
                <c:pt idx="61386" formatCode="General">
                  <c:v>1.26437</c:v>
                </c:pt>
                <c:pt idx="61387" formatCode="General">
                  <c:v>1.2643899999999999</c:v>
                </c:pt>
                <c:pt idx="61388" formatCode="General">
                  <c:v>1.2644</c:v>
                </c:pt>
                <c:pt idx="61389" formatCode="General">
                  <c:v>1.2644299999999991</c:v>
                </c:pt>
                <c:pt idx="61390" formatCode="General">
                  <c:v>1.2644500000000001</c:v>
                </c:pt>
                <c:pt idx="61391" formatCode="General">
                  <c:v>1.26447</c:v>
                </c:pt>
                <c:pt idx="61392" formatCode="General">
                  <c:v>1.2644899999999999</c:v>
                </c:pt>
                <c:pt idx="61393" formatCode="General">
                  <c:v>1.26451</c:v>
                </c:pt>
                <c:pt idx="61394" formatCode="General">
                  <c:v>1.264529999999999</c:v>
                </c:pt>
                <c:pt idx="61395" formatCode="General">
                  <c:v>1.2645500000000001</c:v>
                </c:pt>
                <c:pt idx="61396" formatCode="General">
                  <c:v>1.26457</c:v>
                </c:pt>
                <c:pt idx="61397" formatCode="General">
                  <c:v>1.2645899999999999</c:v>
                </c:pt>
                <c:pt idx="61398" formatCode="General">
                  <c:v>1.26461</c:v>
                </c:pt>
                <c:pt idx="61399" formatCode="General">
                  <c:v>1.264629999999999</c:v>
                </c:pt>
                <c:pt idx="61400" formatCode="General">
                  <c:v>1.2646500000000001</c:v>
                </c:pt>
                <c:pt idx="61401" formatCode="General">
                  <c:v>1.26467</c:v>
                </c:pt>
                <c:pt idx="61402" formatCode="General">
                  <c:v>1.264699999999999</c:v>
                </c:pt>
                <c:pt idx="61403" formatCode="General">
                  <c:v>1.2647199999999998</c:v>
                </c:pt>
                <c:pt idx="61404" formatCode="General">
                  <c:v>1.264729999999999</c:v>
                </c:pt>
                <c:pt idx="61405" formatCode="General">
                  <c:v>1.2647599999999999</c:v>
                </c:pt>
                <c:pt idx="61406" formatCode="General">
                  <c:v>1.26478</c:v>
                </c:pt>
                <c:pt idx="61407" formatCode="General">
                  <c:v>1.264799999999999</c:v>
                </c:pt>
                <c:pt idx="61408" formatCode="General">
                  <c:v>1.26481</c:v>
                </c:pt>
                <c:pt idx="61409" formatCode="General">
                  <c:v>1.26484</c:v>
                </c:pt>
                <c:pt idx="61410" formatCode="General">
                  <c:v>1.2648599999999999</c:v>
                </c:pt>
                <c:pt idx="61411" formatCode="General">
                  <c:v>1.26488</c:v>
                </c:pt>
                <c:pt idx="61412" formatCode="General">
                  <c:v>1.264899999999999</c:v>
                </c:pt>
                <c:pt idx="61413" formatCode="General">
                  <c:v>1.2649199999999998</c:v>
                </c:pt>
                <c:pt idx="61414" formatCode="General">
                  <c:v>1.26494</c:v>
                </c:pt>
                <c:pt idx="61415" formatCode="General">
                  <c:v>1.2649599999999999</c:v>
                </c:pt>
                <c:pt idx="61416" formatCode="General">
                  <c:v>1.26498</c:v>
                </c:pt>
                <c:pt idx="61417" formatCode="General">
                  <c:v>1.264999999999999</c:v>
                </c:pt>
                <c:pt idx="61418" formatCode="General">
                  <c:v>1.2650299999999992</c:v>
                </c:pt>
                <c:pt idx="61419" formatCode="General">
                  <c:v>1.26505</c:v>
                </c:pt>
                <c:pt idx="61420" formatCode="General">
                  <c:v>1.2650599999999999</c:v>
                </c:pt>
                <c:pt idx="61421" formatCode="General">
                  <c:v>1.26508</c:v>
                </c:pt>
                <c:pt idx="61422" formatCode="General">
                  <c:v>1.26511</c:v>
                </c:pt>
                <c:pt idx="61423" formatCode="General">
                  <c:v>1.2651299999999992</c:v>
                </c:pt>
                <c:pt idx="61424" formatCode="General">
                  <c:v>1.265139999999999</c:v>
                </c:pt>
                <c:pt idx="61425" formatCode="General">
                  <c:v>1.265169999999999</c:v>
                </c:pt>
                <c:pt idx="61426" formatCode="General">
                  <c:v>1.2651899999999998</c:v>
                </c:pt>
                <c:pt idx="61427" formatCode="General">
                  <c:v>1.2652099999999991</c:v>
                </c:pt>
                <c:pt idx="61428" formatCode="General">
                  <c:v>1.2652299999999992</c:v>
                </c:pt>
                <c:pt idx="61429" formatCode="General">
                  <c:v>1.26525</c:v>
                </c:pt>
                <c:pt idx="61430" formatCode="General">
                  <c:v>1.265269999999999</c:v>
                </c:pt>
                <c:pt idx="61431" formatCode="General">
                  <c:v>1.2652999999999992</c:v>
                </c:pt>
                <c:pt idx="61432" formatCode="General">
                  <c:v>1.265309999999999</c:v>
                </c:pt>
                <c:pt idx="61433" formatCode="General">
                  <c:v>1.2653299999999992</c:v>
                </c:pt>
                <c:pt idx="61434" formatCode="General">
                  <c:v>1.26535</c:v>
                </c:pt>
                <c:pt idx="61435" formatCode="General">
                  <c:v>1.2653799999999991</c:v>
                </c:pt>
                <c:pt idx="61436" formatCode="General">
                  <c:v>1.2653899999999998</c:v>
                </c:pt>
                <c:pt idx="61437" formatCode="General">
                  <c:v>1.265409999999999</c:v>
                </c:pt>
                <c:pt idx="61438" formatCode="General">
                  <c:v>1.265439999999999</c:v>
                </c:pt>
                <c:pt idx="61439" formatCode="General">
                  <c:v>1.2654599999999998</c:v>
                </c:pt>
                <c:pt idx="61440" formatCode="General">
                  <c:v>1.2654799999999991</c:v>
                </c:pt>
                <c:pt idx="61441" formatCode="General">
                  <c:v>1.2654999999999992</c:v>
                </c:pt>
                <c:pt idx="61442" formatCode="General">
                  <c:v>1.2655199999999998</c:v>
                </c:pt>
                <c:pt idx="61443" formatCode="General">
                  <c:v>1.2655399999999992</c:v>
                </c:pt>
                <c:pt idx="61444" formatCode="General">
                  <c:v>1.2655599999999998</c:v>
                </c:pt>
                <c:pt idx="61445" formatCode="General">
                  <c:v>1.265579999999999</c:v>
                </c:pt>
                <c:pt idx="61446" formatCode="General">
                  <c:v>1.2655999999999992</c:v>
                </c:pt>
                <c:pt idx="61447" formatCode="General">
                  <c:v>1.2656199999999991</c:v>
                </c:pt>
                <c:pt idx="61448" formatCode="General">
                  <c:v>1.2656399999999992</c:v>
                </c:pt>
                <c:pt idx="61449" formatCode="General">
                  <c:v>1.2656599999999998</c:v>
                </c:pt>
                <c:pt idx="61450" formatCode="General">
                  <c:v>1.265679999999999</c:v>
                </c:pt>
                <c:pt idx="61451" formatCode="General">
                  <c:v>1.2656999999999992</c:v>
                </c:pt>
                <c:pt idx="61452" formatCode="General">
                  <c:v>1.2657199999999991</c:v>
                </c:pt>
                <c:pt idx="61453" formatCode="General">
                  <c:v>1.265749999999999</c:v>
                </c:pt>
                <c:pt idx="61454" formatCode="General">
                  <c:v>1.2657699999999992</c:v>
                </c:pt>
                <c:pt idx="61455" formatCode="General">
                  <c:v>1.265779999999999</c:v>
                </c:pt>
                <c:pt idx="61456" formatCode="General">
                  <c:v>1.2658099999999992</c:v>
                </c:pt>
                <c:pt idx="61457" formatCode="General">
                  <c:v>1.2658299999999989</c:v>
                </c:pt>
                <c:pt idx="61458" formatCode="General">
                  <c:v>1.265849999999999</c:v>
                </c:pt>
                <c:pt idx="61459" formatCode="General">
                  <c:v>1.2658599999999998</c:v>
                </c:pt>
                <c:pt idx="61460" formatCode="General">
                  <c:v>1.2658899999999991</c:v>
                </c:pt>
                <c:pt idx="61461" formatCode="General">
                  <c:v>1.2659099999999992</c:v>
                </c:pt>
                <c:pt idx="61462" formatCode="General">
                  <c:v>1.2659299999999989</c:v>
                </c:pt>
                <c:pt idx="61463" formatCode="General">
                  <c:v>1.265949999999999</c:v>
                </c:pt>
                <c:pt idx="61464" formatCode="General">
                  <c:v>1.2659699999999992</c:v>
                </c:pt>
                <c:pt idx="61465" formatCode="General">
                  <c:v>1.2659899999999991</c:v>
                </c:pt>
                <c:pt idx="61466" formatCode="General">
                  <c:v>1.2660100000000001</c:v>
                </c:pt>
                <c:pt idx="61467" formatCode="General">
                  <c:v>1.26603</c:v>
                </c:pt>
                <c:pt idx="61468" formatCode="General">
                  <c:v>1.2660499999999999</c:v>
                </c:pt>
                <c:pt idx="61469" formatCode="General">
                  <c:v>1.2660800000000001</c:v>
                </c:pt>
                <c:pt idx="61470" formatCode="General">
                  <c:v>1.2661</c:v>
                </c:pt>
                <c:pt idx="61471" formatCode="General">
                  <c:v>1.2661100000000001</c:v>
                </c:pt>
                <c:pt idx="61472" formatCode="General">
                  <c:v>1.26613</c:v>
                </c:pt>
                <c:pt idx="61473" formatCode="General">
                  <c:v>1.26616</c:v>
                </c:pt>
                <c:pt idx="61474" formatCode="General">
                  <c:v>1.2661800000000001</c:v>
                </c:pt>
                <c:pt idx="61475" formatCode="General">
                  <c:v>1.2662</c:v>
                </c:pt>
                <c:pt idx="61476" formatCode="General">
                  <c:v>1.2662199999999999</c:v>
                </c:pt>
                <c:pt idx="61477" formatCode="General">
                  <c:v>1.26624</c:v>
                </c:pt>
                <c:pt idx="61478" formatCode="General">
                  <c:v>1.2662599999999999</c:v>
                </c:pt>
                <c:pt idx="61479" formatCode="General">
                  <c:v>1.2662800000000001</c:v>
                </c:pt>
                <c:pt idx="61480" formatCode="General">
                  <c:v>1.2663</c:v>
                </c:pt>
                <c:pt idx="61481" formatCode="General">
                  <c:v>1.2663199999999999</c:v>
                </c:pt>
                <c:pt idx="61482" formatCode="General">
                  <c:v>1.2663500000000001</c:v>
                </c:pt>
                <c:pt idx="61483" formatCode="General">
                  <c:v>1.2663599999999999</c:v>
                </c:pt>
                <c:pt idx="61484" formatCode="General">
                  <c:v>1.2663800000000001</c:v>
                </c:pt>
                <c:pt idx="61485" formatCode="General">
                  <c:v>1.2664</c:v>
                </c:pt>
                <c:pt idx="61486" formatCode="General">
                  <c:v>1.2664299999999991</c:v>
                </c:pt>
                <c:pt idx="61487" formatCode="General">
                  <c:v>1.26644</c:v>
                </c:pt>
                <c:pt idx="61488" formatCode="General">
                  <c:v>1.2664599999999999</c:v>
                </c:pt>
                <c:pt idx="61489" formatCode="General">
                  <c:v>1.2664899999999999</c:v>
                </c:pt>
                <c:pt idx="61490" formatCode="General">
                  <c:v>1.26651</c:v>
                </c:pt>
                <c:pt idx="61491" formatCode="General">
                  <c:v>1.266529999999999</c:v>
                </c:pt>
                <c:pt idx="61492" formatCode="General">
                  <c:v>1.2665500000000001</c:v>
                </c:pt>
                <c:pt idx="61493" formatCode="General">
                  <c:v>1.26657</c:v>
                </c:pt>
                <c:pt idx="61494" formatCode="General">
                  <c:v>1.2665899999999999</c:v>
                </c:pt>
                <c:pt idx="61495" formatCode="General">
                  <c:v>1.26661</c:v>
                </c:pt>
                <c:pt idx="61496" formatCode="General">
                  <c:v>1.266629999999999</c:v>
                </c:pt>
                <c:pt idx="61497" formatCode="General">
                  <c:v>1.2666500000000001</c:v>
                </c:pt>
                <c:pt idx="61498" formatCode="General">
                  <c:v>1.26667</c:v>
                </c:pt>
                <c:pt idx="61499" formatCode="General">
                  <c:v>1.2666899999999999</c:v>
                </c:pt>
                <c:pt idx="61500" formatCode="General">
                  <c:v>1.26671</c:v>
                </c:pt>
                <c:pt idx="61501" formatCode="General">
                  <c:v>1.26674</c:v>
                </c:pt>
                <c:pt idx="61502" formatCode="General">
                  <c:v>1.2667599999999999</c:v>
                </c:pt>
                <c:pt idx="61503" formatCode="General">
                  <c:v>1.26677</c:v>
                </c:pt>
                <c:pt idx="61504" formatCode="General">
                  <c:v>1.266799999999999</c:v>
                </c:pt>
                <c:pt idx="61505" formatCode="General">
                  <c:v>1.2668199999999998</c:v>
                </c:pt>
                <c:pt idx="61506" formatCode="General">
                  <c:v>1.26684</c:v>
                </c:pt>
                <c:pt idx="61507" formatCode="General">
                  <c:v>1.2668599999999999</c:v>
                </c:pt>
                <c:pt idx="61508" formatCode="General">
                  <c:v>1.26688</c:v>
                </c:pt>
                <c:pt idx="61509" formatCode="General">
                  <c:v>1.266899999999999</c:v>
                </c:pt>
                <c:pt idx="61510" formatCode="General">
                  <c:v>1.2669199999999998</c:v>
                </c:pt>
                <c:pt idx="61511" formatCode="General">
                  <c:v>1.26694</c:v>
                </c:pt>
                <c:pt idx="61512" formatCode="General">
                  <c:v>1.2669599999999999</c:v>
                </c:pt>
                <c:pt idx="61513" formatCode="General">
                  <c:v>1.26698</c:v>
                </c:pt>
                <c:pt idx="61514" formatCode="General">
                  <c:v>1.266999999999999</c:v>
                </c:pt>
                <c:pt idx="61515" formatCode="General">
                  <c:v>1.2670199999999998</c:v>
                </c:pt>
                <c:pt idx="61516" formatCode="General">
                  <c:v>1.2670399999999991</c:v>
                </c:pt>
                <c:pt idx="61517" formatCode="General">
                  <c:v>1.2670599999999999</c:v>
                </c:pt>
                <c:pt idx="61518" formatCode="General">
                  <c:v>1.26708</c:v>
                </c:pt>
                <c:pt idx="61519" formatCode="General">
                  <c:v>1.267099999999999</c:v>
                </c:pt>
                <c:pt idx="61520" formatCode="General">
                  <c:v>1.2671299999999992</c:v>
                </c:pt>
                <c:pt idx="61521" formatCode="General">
                  <c:v>1.26715</c:v>
                </c:pt>
                <c:pt idx="61522" formatCode="General">
                  <c:v>1.2671599999999998</c:v>
                </c:pt>
                <c:pt idx="61523" formatCode="General">
                  <c:v>1.26718</c:v>
                </c:pt>
                <c:pt idx="61524" formatCode="General">
                  <c:v>1.2672099999999991</c:v>
                </c:pt>
                <c:pt idx="61525" formatCode="General">
                  <c:v>1.2672299999999992</c:v>
                </c:pt>
                <c:pt idx="61526" formatCode="General">
                  <c:v>1.26725</c:v>
                </c:pt>
                <c:pt idx="61527" formatCode="General">
                  <c:v>1.267269999999999</c:v>
                </c:pt>
                <c:pt idx="61528" formatCode="General">
                  <c:v>1.2672899999999998</c:v>
                </c:pt>
                <c:pt idx="61529" formatCode="General">
                  <c:v>1.267309999999999</c:v>
                </c:pt>
                <c:pt idx="61530" formatCode="General">
                  <c:v>1.2673299999999992</c:v>
                </c:pt>
                <c:pt idx="61531" formatCode="General">
                  <c:v>1.26735</c:v>
                </c:pt>
                <c:pt idx="61532" formatCode="General">
                  <c:v>1.2673699999999992</c:v>
                </c:pt>
                <c:pt idx="61533" formatCode="General">
                  <c:v>1.2673999999999992</c:v>
                </c:pt>
                <c:pt idx="61534" formatCode="General">
                  <c:v>1.267409999999999</c:v>
                </c:pt>
                <c:pt idx="61535" formatCode="General">
                  <c:v>1.2674299999999992</c:v>
                </c:pt>
                <c:pt idx="61536" formatCode="General">
                  <c:v>1.26745</c:v>
                </c:pt>
                <c:pt idx="61537" formatCode="General">
                  <c:v>1.2674799999999991</c:v>
                </c:pt>
                <c:pt idx="61538" formatCode="General">
                  <c:v>1.2674899999999998</c:v>
                </c:pt>
                <c:pt idx="61539" formatCode="General">
                  <c:v>1.267509999999999</c:v>
                </c:pt>
                <c:pt idx="61540" formatCode="General">
                  <c:v>1.267539999999999</c:v>
                </c:pt>
                <c:pt idx="61541" formatCode="General">
                  <c:v>1.2675599999999998</c:v>
                </c:pt>
                <c:pt idx="61542" formatCode="General">
                  <c:v>1.2675699999999992</c:v>
                </c:pt>
                <c:pt idx="61543" formatCode="General">
                  <c:v>1.2675999999999992</c:v>
                </c:pt>
                <c:pt idx="61544" formatCode="General">
                  <c:v>1.2676199999999991</c:v>
                </c:pt>
                <c:pt idx="61545" formatCode="General">
                  <c:v>1.2676399999999992</c:v>
                </c:pt>
                <c:pt idx="61546" formatCode="General">
                  <c:v>1.2676599999999998</c:v>
                </c:pt>
                <c:pt idx="61547" formatCode="General">
                  <c:v>1.267679999999999</c:v>
                </c:pt>
                <c:pt idx="61548" formatCode="General">
                  <c:v>1.2676999999999992</c:v>
                </c:pt>
                <c:pt idx="61549" formatCode="General">
                  <c:v>1.2677199999999991</c:v>
                </c:pt>
                <c:pt idx="61550" formatCode="General">
                  <c:v>1.2677399999999992</c:v>
                </c:pt>
                <c:pt idx="61551" formatCode="General">
                  <c:v>1.2677599999999998</c:v>
                </c:pt>
                <c:pt idx="61552" formatCode="General">
                  <c:v>1.2677899999999998</c:v>
                </c:pt>
                <c:pt idx="61553" formatCode="General">
                  <c:v>1.2678099999999992</c:v>
                </c:pt>
                <c:pt idx="61554" formatCode="General">
                  <c:v>1.2678199999999991</c:v>
                </c:pt>
                <c:pt idx="61555" formatCode="General">
                  <c:v>1.267849999999999</c:v>
                </c:pt>
                <c:pt idx="61556" formatCode="General">
                  <c:v>1.2678699999999992</c:v>
                </c:pt>
                <c:pt idx="61557" formatCode="General">
                  <c:v>1.2678899999999991</c:v>
                </c:pt>
                <c:pt idx="61558" formatCode="General">
                  <c:v>1.2678999999999991</c:v>
                </c:pt>
                <c:pt idx="61559" formatCode="General">
                  <c:v>1.2679299999999989</c:v>
                </c:pt>
                <c:pt idx="61560" formatCode="General">
                  <c:v>1.267949999999999</c:v>
                </c:pt>
                <c:pt idx="61561" formatCode="General">
                  <c:v>1.2679699999999992</c:v>
                </c:pt>
                <c:pt idx="61562" formatCode="General">
                  <c:v>1.2679899999999991</c:v>
                </c:pt>
                <c:pt idx="61563" formatCode="General">
                  <c:v>1.2680100000000001</c:v>
                </c:pt>
                <c:pt idx="61564" formatCode="General">
                  <c:v>1.26803</c:v>
                </c:pt>
                <c:pt idx="61565" formatCode="General">
                  <c:v>1.2680499999999999</c:v>
                </c:pt>
                <c:pt idx="61566" formatCode="General">
                  <c:v>1.26807</c:v>
                </c:pt>
                <c:pt idx="61567" formatCode="General">
                  <c:v>1.2680899999999999</c:v>
                </c:pt>
                <c:pt idx="61568" formatCode="General">
                  <c:v>1.2681100000000001</c:v>
                </c:pt>
                <c:pt idx="61569" formatCode="General">
                  <c:v>1.26814</c:v>
                </c:pt>
                <c:pt idx="61570" formatCode="General">
                  <c:v>1.2681500000000001</c:v>
                </c:pt>
                <c:pt idx="61571" formatCode="General">
                  <c:v>1.2681800000000001</c:v>
                </c:pt>
                <c:pt idx="61572" formatCode="General">
                  <c:v>1.2682</c:v>
                </c:pt>
                <c:pt idx="61573" formatCode="General">
                  <c:v>1.2682199999999999</c:v>
                </c:pt>
                <c:pt idx="61574" formatCode="General">
                  <c:v>1.26824</c:v>
                </c:pt>
                <c:pt idx="61575" formatCode="General">
                  <c:v>1.2682599999999999</c:v>
                </c:pt>
                <c:pt idx="61576" formatCode="General">
                  <c:v>1.2682800000000001</c:v>
                </c:pt>
                <c:pt idx="61577" formatCode="General">
                  <c:v>1.2683</c:v>
                </c:pt>
                <c:pt idx="61578" formatCode="General">
                  <c:v>1.2683199999999999</c:v>
                </c:pt>
                <c:pt idx="61579" formatCode="General">
                  <c:v>1.26834</c:v>
                </c:pt>
                <c:pt idx="61580" formatCode="General">
                  <c:v>1.2683599999999999</c:v>
                </c:pt>
                <c:pt idx="61581" formatCode="General">
                  <c:v>1.2683800000000001</c:v>
                </c:pt>
                <c:pt idx="61582" formatCode="General">
                  <c:v>1.2684</c:v>
                </c:pt>
                <c:pt idx="61583" formatCode="General">
                  <c:v>1.2684199999999999</c:v>
                </c:pt>
                <c:pt idx="61584" formatCode="General">
                  <c:v>1.2684500000000001</c:v>
                </c:pt>
                <c:pt idx="61585" formatCode="General">
                  <c:v>1.2684599999999999</c:v>
                </c:pt>
                <c:pt idx="61586" formatCode="General">
                  <c:v>1.2684800000000001</c:v>
                </c:pt>
                <c:pt idx="61587" formatCode="General">
                  <c:v>1.2685</c:v>
                </c:pt>
                <c:pt idx="61588" formatCode="General">
                  <c:v>1.268529999999999</c:v>
                </c:pt>
                <c:pt idx="61589" formatCode="General">
                  <c:v>1.26854</c:v>
                </c:pt>
                <c:pt idx="61590" formatCode="General">
                  <c:v>1.2685599999999999</c:v>
                </c:pt>
                <c:pt idx="61591" formatCode="General">
                  <c:v>1.2685899999999999</c:v>
                </c:pt>
                <c:pt idx="61592" formatCode="General">
                  <c:v>1.26861</c:v>
                </c:pt>
                <c:pt idx="61593" formatCode="General">
                  <c:v>1.268629999999999</c:v>
                </c:pt>
                <c:pt idx="61594" formatCode="General">
                  <c:v>1.2686500000000001</c:v>
                </c:pt>
                <c:pt idx="61595" formatCode="General">
                  <c:v>1.26867</c:v>
                </c:pt>
                <c:pt idx="61596" formatCode="General">
                  <c:v>1.2686899999999999</c:v>
                </c:pt>
                <c:pt idx="61597" formatCode="General">
                  <c:v>1.26871</c:v>
                </c:pt>
                <c:pt idx="61598" formatCode="General">
                  <c:v>1.268729999999999</c:v>
                </c:pt>
                <c:pt idx="61599" formatCode="General">
                  <c:v>1.26875</c:v>
                </c:pt>
                <c:pt idx="61600" formatCode="General">
                  <c:v>1.26877</c:v>
                </c:pt>
                <c:pt idx="61601" formatCode="General">
                  <c:v>1.2687899999999999</c:v>
                </c:pt>
                <c:pt idx="61602" formatCode="General">
                  <c:v>1.26881</c:v>
                </c:pt>
                <c:pt idx="61603" formatCode="General">
                  <c:v>1.26884</c:v>
                </c:pt>
                <c:pt idx="61604" formatCode="General">
                  <c:v>1.2688599999999999</c:v>
                </c:pt>
                <c:pt idx="61605" formatCode="General">
                  <c:v>1.2688699999999991</c:v>
                </c:pt>
                <c:pt idx="61606" formatCode="General">
                  <c:v>1.268899999999999</c:v>
                </c:pt>
                <c:pt idx="61607" formatCode="General">
                  <c:v>1.2689199999999998</c:v>
                </c:pt>
                <c:pt idx="61608" formatCode="General">
                  <c:v>1.26894</c:v>
                </c:pt>
                <c:pt idx="61609" formatCode="General">
                  <c:v>1.26895</c:v>
                </c:pt>
                <c:pt idx="61610" formatCode="General">
                  <c:v>1.26898</c:v>
                </c:pt>
                <c:pt idx="61611" formatCode="General">
                  <c:v>1.268999999999999</c:v>
                </c:pt>
                <c:pt idx="61612" formatCode="General">
                  <c:v>1.2690199999999998</c:v>
                </c:pt>
                <c:pt idx="61613" formatCode="General">
                  <c:v>1.2690399999999991</c:v>
                </c:pt>
                <c:pt idx="61614" formatCode="General">
                  <c:v>1.2690599999999999</c:v>
                </c:pt>
                <c:pt idx="61615" formatCode="General">
                  <c:v>1.26908</c:v>
                </c:pt>
                <c:pt idx="61616" formatCode="General">
                  <c:v>1.269099999999999</c:v>
                </c:pt>
                <c:pt idx="61617" formatCode="General">
                  <c:v>1.2691199999999998</c:v>
                </c:pt>
                <c:pt idx="61618" formatCode="General">
                  <c:v>1.269139999999999</c:v>
                </c:pt>
                <c:pt idx="61619" formatCode="General">
                  <c:v>1.269169999999999</c:v>
                </c:pt>
                <c:pt idx="61620" formatCode="General">
                  <c:v>1.2691899999999998</c:v>
                </c:pt>
                <c:pt idx="61621" formatCode="General">
                  <c:v>1.2691999999999992</c:v>
                </c:pt>
                <c:pt idx="61622" formatCode="General">
                  <c:v>1.2692299999999992</c:v>
                </c:pt>
                <c:pt idx="61623" formatCode="General">
                  <c:v>1.26925</c:v>
                </c:pt>
                <c:pt idx="61624" formatCode="General">
                  <c:v>1.269269999999999</c:v>
                </c:pt>
                <c:pt idx="61625" formatCode="General">
                  <c:v>1.2692899999999998</c:v>
                </c:pt>
                <c:pt idx="61626" formatCode="General">
                  <c:v>1.2693099999999991</c:v>
                </c:pt>
                <c:pt idx="61627" formatCode="General">
                  <c:v>1.2693299999999992</c:v>
                </c:pt>
                <c:pt idx="61628" formatCode="General">
                  <c:v>1.26935</c:v>
                </c:pt>
                <c:pt idx="61629" formatCode="General">
                  <c:v>1.2693699999999992</c:v>
                </c:pt>
                <c:pt idx="61630" formatCode="General">
                  <c:v>1.2693899999999998</c:v>
                </c:pt>
                <c:pt idx="61631" formatCode="General">
                  <c:v>1.269409999999999</c:v>
                </c:pt>
                <c:pt idx="61632" formatCode="General">
                  <c:v>1.2694299999999992</c:v>
                </c:pt>
                <c:pt idx="61633" formatCode="General">
                  <c:v>1.26945</c:v>
                </c:pt>
                <c:pt idx="61634" formatCode="General">
                  <c:v>1.2694699999999992</c:v>
                </c:pt>
                <c:pt idx="61635" formatCode="General">
                  <c:v>1.2694999999999992</c:v>
                </c:pt>
                <c:pt idx="61636" formatCode="General">
                  <c:v>1.2695199999999998</c:v>
                </c:pt>
                <c:pt idx="61637" formatCode="General">
                  <c:v>1.2695299999999992</c:v>
                </c:pt>
                <c:pt idx="61638" formatCode="General">
                  <c:v>1.26955</c:v>
                </c:pt>
                <c:pt idx="61639" formatCode="General">
                  <c:v>1.269579999999999</c:v>
                </c:pt>
                <c:pt idx="61640" formatCode="General">
                  <c:v>1.2695999999999992</c:v>
                </c:pt>
                <c:pt idx="61641" formatCode="General">
                  <c:v>1.269609999999999</c:v>
                </c:pt>
                <c:pt idx="61642" formatCode="General">
                  <c:v>1.2696399999999992</c:v>
                </c:pt>
                <c:pt idx="61643" formatCode="General">
                  <c:v>1.2696599999999998</c:v>
                </c:pt>
                <c:pt idx="61644" formatCode="General">
                  <c:v>1.269679999999999</c:v>
                </c:pt>
                <c:pt idx="61645" formatCode="General">
                  <c:v>1.2696999999999992</c:v>
                </c:pt>
                <c:pt idx="61646" formatCode="General">
                  <c:v>1.2697199999999991</c:v>
                </c:pt>
                <c:pt idx="61647" formatCode="General">
                  <c:v>1.2697399999999992</c:v>
                </c:pt>
                <c:pt idx="61648" formatCode="General">
                  <c:v>1.2697599999999998</c:v>
                </c:pt>
                <c:pt idx="61649" formatCode="General">
                  <c:v>1.269779999999999</c:v>
                </c:pt>
                <c:pt idx="61650" formatCode="General">
                  <c:v>1.2697999999999992</c:v>
                </c:pt>
                <c:pt idx="61651" formatCode="General">
                  <c:v>1.2698199999999991</c:v>
                </c:pt>
                <c:pt idx="61652" formatCode="General">
                  <c:v>1.2698399999999992</c:v>
                </c:pt>
                <c:pt idx="61653" formatCode="General">
                  <c:v>1.2698599999999998</c:v>
                </c:pt>
                <c:pt idx="61654" formatCode="General">
                  <c:v>1.269879999999999</c:v>
                </c:pt>
                <c:pt idx="61655" formatCode="General">
                  <c:v>1.2699099999999992</c:v>
                </c:pt>
                <c:pt idx="61656" formatCode="General">
                  <c:v>1.269919999999999</c:v>
                </c:pt>
                <c:pt idx="61657" formatCode="General">
                  <c:v>1.269949999999999</c:v>
                </c:pt>
                <c:pt idx="61658" formatCode="General">
                  <c:v>1.2699699999999992</c:v>
                </c:pt>
                <c:pt idx="61659" formatCode="General">
                  <c:v>1.2699899999999991</c:v>
                </c:pt>
                <c:pt idx="61660" formatCode="General">
                  <c:v>1.27</c:v>
                </c:pt>
                <c:pt idx="61661" formatCode="General">
                  <c:v>1.27003</c:v>
                </c:pt>
                <c:pt idx="61662" formatCode="General">
                  <c:v>1.2700499999999999</c:v>
                </c:pt>
                <c:pt idx="61663" formatCode="General">
                  <c:v>1.27007</c:v>
                </c:pt>
                <c:pt idx="61664" formatCode="General">
                  <c:v>1.2700899999999999</c:v>
                </c:pt>
                <c:pt idx="61665" formatCode="General">
                  <c:v>1.2701100000000001</c:v>
                </c:pt>
                <c:pt idx="61666" formatCode="General">
                  <c:v>1.27013</c:v>
                </c:pt>
                <c:pt idx="61667" formatCode="General">
                  <c:v>1.27016</c:v>
                </c:pt>
                <c:pt idx="61668" formatCode="General">
                  <c:v>1.27017</c:v>
                </c:pt>
                <c:pt idx="61669" formatCode="General">
                  <c:v>1.2701899999999999</c:v>
                </c:pt>
                <c:pt idx="61670" formatCode="General">
                  <c:v>1.2702199999999999</c:v>
                </c:pt>
                <c:pt idx="61671" formatCode="General">
                  <c:v>1.27024</c:v>
                </c:pt>
                <c:pt idx="61672" formatCode="General">
                  <c:v>1.2702500000000001</c:v>
                </c:pt>
                <c:pt idx="61673" formatCode="General">
                  <c:v>1.27027</c:v>
                </c:pt>
                <c:pt idx="61674" formatCode="General">
                  <c:v>1.2703</c:v>
                </c:pt>
                <c:pt idx="61675" formatCode="General">
                  <c:v>1.2703199999999999</c:v>
                </c:pt>
                <c:pt idx="61676" formatCode="General">
                  <c:v>1.27033</c:v>
                </c:pt>
                <c:pt idx="61677" formatCode="General">
                  <c:v>1.2703599999999999</c:v>
                </c:pt>
                <c:pt idx="61678" formatCode="General">
                  <c:v>1.2703800000000001</c:v>
                </c:pt>
                <c:pt idx="61679" formatCode="General">
                  <c:v>1.2704</c:v>
                </c:pt>
                <c:pt idx="61680" formatCode="General">
                  <c:v>1.2704199999999999</c:v>
                </c:pt>
                <c:pt idx="61681" formatCode="General">
                  <c:v>1.27044</c:v>
                </c:pt>
                <c:pt idx="61682" formatCode="General">
                  <c:v>1.2704599999999999</c:v>
                </c:pt>
                <c:pt idx="61683" formatCode="General">
                  <c:v>1.2704800000000001</c:v>
                </c:pt>
                <c:pt idx="61684" formatCode="General">
                  <c:v>1.2705</c:v>
                </c:pt>
                <c:pt idx="61685" formatCode="General">
                  <c:v>1.2705199999999999</c:v>
                </c:pt>
                <c:pt idx="61686" formatCode="General">
                  <c:v>1.2705500000000001</c:v>
                </c:pt>
                <c:pt idx="61687" formatCode="General">
                  <c:v>1.27057</c:v>
                </c:pt>
                <c:pt idx="61688" formatCode="General">
                  <c:v>1.27058</c:v>
                </c:pt>
                <c:pt idx="61689" formatCode="General">
                  <c:v>1.2706</c:v>
                </c:pt>
                <c:pt idx="61690" formatCode="General">
                  <c:v>1.270629999999999</c:v>
                </c:pt>
                <c:pt idx="61691" formatCode="General">
                  <c:v>1.2706500000000001</c:v>
                </c:pt>
                <c:pt idx="61692" formatCode="General">
                  <c:v>1.27067</c:v>
                </c:pt>
                <c:pt idx="61693" formatCode="General">
                  <c:v>1.2706899999999999</c:v>
                </c:pt>
                <c:pt idx="61694" formatCode="General">
                  <c:v>1.27071</c:v>
                </c:pt>
                <c:pt idx="61695" formatCode="General">
                  <c:v>1.270729999999999</c:v>
                </c:pt>
                <c:pt idx="61696" formatCode="General">
                  <c:v>1.27075</c:v>
                </c:pt>
                <c:pt idx="61697" formatCode="General">
                  <c:v>1.27077</c:v>
                </c:pt>
                <c:pt idx="61698" formatCode="General">
                  <c:v>1.2707899999999999</c:v>
                </c:pt>
                <c:pt idx="61699" formatCode="General">
                  <c:v>1.2708199999999998</c:v>
                </c:pt>
                <c:pt idx="61700" formatCode="General">
                  <c:v>1.270829999999999</c:v>
                </c:pt>
                <c:pt idx="61701" formatCode="General">
                  <c:v>1.27085</c:v>
                </c:pt>
                <c:pt idx="61702" formatCode="General">
                  <c:v>1.2708699999999991</c:v>
                </c:pt>
                <c:pt idx="61703" formatCode="General">
                  <c:v>1.270899999999999</c:v>
                </c:pt>
                <c:pt idx="61704" formatCode="General">
                  <c:v>1.27091</c:v>
                </c:pt>
                <c:pt idx="61705" formatCode="General">
                  <c:v>1.270929999999999</c:v>
                </c:pt>
                <c:pt idx="61706" formatCode="General">
                  <c:v>1.2709599999999999</c:v>
                </c:pt>
                <c:pt idx="61707" formatCode="General">
                  <c:v>1.27098</c:v>
                </c:pt>
                <c:pt idx="61708" formatCode="General">
                  <c:v>1.270999999999999</c:v>
                </c:pt>
                <c:pt idx="61709" formatCode="General">
                  <c:v>1.2710199999999998</c:v>
                </c:pt>
                <c:pt idx="61710" formatCode="General">
                  <c:v>1.2710399999999991</c:v>
                </c:pt>
                <c:pt idx="61711" formatCode="General">
                  <c:v>1.2710599999999999</c:v>
                </c:pt>
                <c:pt idx="61712" formatCode="General">
                  <c:v>1.27108</c:v>
                </c:pt>
                <c:pt idx="61713" formatCode="General">
                  <c:v>1.271099999999999</c:v>
                </c:pt>
                <c:pt idx="61714" formatCode="General">
                  <c:v>1.2711199999999998</c:v>
                </c:pt>
                <c:pt idx="61715" formatCode="General">
                  <c:v>1.271139999999999</c:v>
                </c:pt>
                <c:pt idx="61716" formatCode="General">
                  <c:v>1.2711599999999998</c:v>
                </c:pt>
                <c:pt idx="61717" formatCode="General">
                  <c:v>1.27118</c:v>
                </c:pt>
                <c:pt idx="61718" formatCode="General">
                  <c:v>1.27121</c:v>
                </c:pt>
                <c:pt idx="61719" formatCode="General">
                  <c:v>1.2712199999999998</c:v>
                </c:pt>
                <c:pt idx="61720" formatCode="General">
                  <c:v>1.271239999999999</c:v>
                </c:pt>
                <c:pt idx="61721" formatCode="General">
                  <c:v>1.271269999999999</c:v>
                </c:pt>
                <c:pt idx="61722" formatCode="General">
                  <c:v>1.2712899999999998</c:v>
                </c:pt>
                <c:pt idx="61723" formatCode="General">
                  <c:v>1.2712999999999992</c:v>
                </c:pt>
                <c:pt idx="61724" formatCode="General">
                  <c:v>1.2713199999999998</c:v>
                </c:pt>
                <c:pt idx="61725" formatCode="General">
                  <c:v>1.27135</c:v>
                </c:pt>
                <c:pt idx="61726" formatCode="General">
                  <c:v>1.271369999999999</c:v>
                </c:pt>
                <c:pt idx="61727" formatCode="General">
                  <c:v>1.27138</c:v>
                </c:pt>
                <c:pt idx="61728" formatCode="General">
                  <c:v>1.271409999999999</c:v>
                </c:pt>
                <c:pt idx="61729" formatCode="General">
                  <c:v>1.2714299999999992</c:v>
                </c:pt>
                <c:pt idx="61730" formatCode="General">
                  <c:v>1.27145</c:v>
                </c:pt>
                <c:pt idx="61731" formatCode="General">
                  <c:v>1.2714699999999992</c:v>
                </c:pt>
                <c:pt idx="61732" formatCode="General">
                  <c:v>1.2714899999999998</c:v>
                </c:pt>
                <c:pt idx="61733" formatCode="General">
                  <c:v>1.271509999999999</c:v>
                </c:pt>
                <c:pt idx="61734" formatCode="General">
                  <c:v>1.2715299999999992</c:v>
                </c:pt>
                <c:pt idx="61735" formatCode="General">
                  <c:v>1.27155</c:v>
                </c:pt>
                <c:pt idx="61736" formatCode="General">
                  <c:v>1.2715699999999992</c:v>
                </c:pt>
                <c:pt idx="61737" formatCode="General">
                  <c:v>1.2715999999999992</c:v>
                </c:pt>
                <c:pt idx="61738" formatCode="General">
                  <c:v>1.2716199999999998</c:v>
                </c:pt>
                <c:pt idx="61739" formatCode="General">
                  <c:v>1.2716299999999991</c:v>
                </c:pt>
                <c:pt idx="61740" formatCode="General">
                  <c:v>1.2716599999999998</c:v>
                </c:pt>
                <c:pt idx="61741" formatCode="General">
                  <c:v>1.271679999999999</c:v>
                </c:pt>
                <c:pt idx="61742" formatCode="General">
                  <c:v>1.2716999999999992</c:v>
                </c:pt>
                <c:pt idx="61743" formatCode="General">
                  <c:v>1.2717199999999991</c:v>
                </c:pt>
                <c:pt idx="61744" formatCode="General">
                  <c:v>1.2717399999999992</c:v>
                </c:pt>
                <c:pt idx="61745" formatCode="General">
                  <c:v>1.2717599999999998</c:v>
                </c:pt>
                <c:pt idx="61746" formatCode="General">
                  <c:v>1.271779999999999</c:v>
                </c:pt>
                <c:pt idx="61747" formatCode="General">
                  <c:v>1.2717999999999992</c:v>
                </c:pt>
                <c:pt idx="61748" formatCode="General">
                  <c:v>1.2718199999999991</c:v>
                </c:pt>
                <c:pt idx="61749" formatCode="General">
                  <c:v>1.2718399999999992</c:v>
                </c:pt>
                <c:pt idx="61750" formatCode="General">
                  <c:v>1.2718699999999992</c:v>
                </c:pt>
                <c:pt idx="61751" formatCode="General">
                  <c:v>1.271879999999999</c:v>
                </c:pt>
                <c:pt idx="61752" formatCode="General">
                  <c:v>1.2718999999999991</c:v>
                </c:pt>
                <c:pt idx="61753" formatCode="General">
                  <c:v>1.2719199999999991</c:v>
                </c:pt>
                <c:pt idx="61754" formatCode="General">
                  <c:v>1.271949999999999</c:v>
                </c:pt>
                <c:pt idx="61755" formatCode="General">
                  <c:v>1.2719599999999998</c:v>
                </c:pt>
                <c:pt idx="61756" formatCode="General">
                  <c:v>1.2719799999999992</c:v>
                </c:pt>
                <c:pt idx="61757" formatCode="General">
                  <c:v>1.2720100000000001</c:v>
                </c:pt>
                <c:pt idx="61758" formatCode="General">
                  <c:v>1.27203</c:v>
                </c:pt>
                <c:pt idx="61759" formatCode="General">
                  <c:v>1.2720499999999999</c:v>
                </c:pt>
                <c:pt idx="61760" formatCode="General">
                  <c:v>1.27207</c:v>
                </c:pt>
                <c:pt idx="61761" formatCode="General">
                  <c:v>1.2720899999999999</c:v>
                </c:pt>
                <c:pt idx="61762" formatCode="General">
                  <c:v>1.2721100000000001</c:v>
                </c:pt>
                <c:pt idx="61763" formatCode="General">
                  <c:v>1.27213</c:v>
                </c:pt>
                <c:pt idx="61764" formatCode="General">
                  <c:v>1.2721499999999999</c:v>
                </c:pt>
                <c:pt idx="61765" formatCode="General">
                  <c:v>1.27217</c:v>
                </c:pt>
                <c:pt idx="61766" formatCode="General">
                  <c:v>1.2721899999999999</c:v>
                </c:pt>
                <c:pt idx="61767" formatCode="General">
                  <c:v>1.2722100000000001</c:v>
                </c:pt>
                <c:pt idx="61768" formatCode="General">
                  <c:v>1.27223</c:v>
                </c:pt>
                <c:pt idx="61769" formatCode="General">
                  <c:v>1.2722599999999999</c:v>
                </c:pt>
                <c:pt idx="61770" formatCode="General">
                  <c:v>1.2722800000000001</c:v>
                </c:pt>
                <c:pt idx="61771" formatCode="General">
                  <c:v>1.2722899999999999</c:v>
                </c:pt>
                <c:pt idx="61772" formatCode="General">
                  <c:v>1.2723199999999999</c:v>
                </c:pt>
                <c:pt idx="61773" formatCode="General">
                  <c:v>1.27234</c:v>
                </c:pt>
                <c:pt idx="61774" formatCode="General">
                  <c:v>1.2723599999999999</c:v>
                </c:pt>
                <c:pt idx="61775" formatCode="General">
                  <c:v>1.27237</c:v>
                </c:pt>
                <c:pt idx="61776" formatCode="General">
                  <c:v>1.2724</c:v>
                </c:pt>
                <c:pt idx="61777" formatCode="General">
                  <c:v>1.2724199999999999</c:v>
                </c:pt>
                <c:pt idx="61778" formatCode="General">
                  <c:v>1.2724299999999991</c:v>
                </c:pt>
                <c:pt idx="61779" formatCode="General">
                  <c:v>1.2724599999999999</c:v>
                </c:pt>
                <c:pt idx="61780" formatCode="General">
                  <c:v>1.2724800000000001</c:v>
                </c:pt>
                <c:pt idx="61781" formatCode="General">
                  <c:v>1.2725</c:v>
                </c:pt>
                <c:pt idx="61782" formatCode="General">
                  <c:v>1.2725199999999999</c:v>
                </c:pt>
                <c:pt idx="61783" formatCode="General">
                  <c:v>1.27254</c:v>
                </c:pt>
                <c:pt idx="61784" formatCode="General">
                  <c:v>1.2725599999999999</c:v>
                </c:pt>
                <c:pt idx="61785" formatCode="General">
                  <c:v>1.2725899999999999</c:v>
                </c:pt>
                <c:pt idx="61786" formatCode="General">
                  <c:v>1.2726</c:v>
                </c:pt>
                <c:pt idx="61787" formatCode="General">
                  <c:v>1.2726199999999999</c:v>
                </c:pt>
                <c:pt idx="61788" formatCode="General">
                  <c:v>1.27264</c:v>
                </c:pt>
                <c:pt idx="61789" formatCode="General">
                  <c:v>1.27267</c:v>
                </c:pt>
                <c:pt idx="61790" formatCode="General">
                  <c:v>1.27268</c:v>
                </c:pt>
                <c:pt idx="61791" formatCode="General">
                  <c:v>1.27271</c:v>
                </c:pt>
                <c:pt idx="61792" formatCode="General">
                  <c:v>1.272729999999999</c:v>
                </c:pt>
                <c:pt idx="61793" formatCode="General">
                  <c:v>1.27275</c:v>
                </c:pt>
                <c:pt idx="61794" formatCode="General">
                  <c:v>1.27277</c:v>
                </c:pt>
                <c:pt idx="61795" formatCode="General">
                  <c:v>1.2727899999999999</c:v>
                </c:pt>
                <c:pt idx="61796" formatCode="General">
                  <c:v>1.27281</c:v>
                </c:pt>
                <c:pt idx="61797" formatCode="General">
                  <c:v>1.272829999999999</c:v>
                </c:pt>
                <c:pt idx="61798" formatCode="General">
                  <c:v>1.27285</c:v>
                </c:pt>
                <c:pt idx="61799" formatCode="General">
                  <c:v>1.2728699999999991</c:v>
                </c:pt>
                <c:pt idx="61800" formatCode="General">
                  <c:v>1.2728899999999999</c:v>
                </c:pt>
                <c:pt idx="61801" formatCode="General">
                  <c:v>1.2729199999999998</c:v>
                </c:pt>
                <c:pt idx="61802" formatCode="General">
                  <c:v>1.272929999999999</c:v>
                </c:pt>
                <c:pt idx="61803" formatCode="General">
                  <c:v>1.27295</c:v>
                </c:pt>
                <c:pt idx="61804" formatCode="General">
                  <c:v>1.272969999999999</c:v>
                </c:pt>
                <c:pt idx="61805" formatCode="General">
                  <c:v>1.272999999999999</c:v>
                </c:pt>
                <c:pt idx="61806" formatCode="General">
                  <c:v>1.27301</c:v>
                </c:pt>
                <c:pt idx="61807" formatCode="General">
                  <c:v>1.2730299999999992</c:v>
                </c:pt>
                <c:pt idx="61808" formatCode="General">
                  <c:v>1.2730599999999999</c:v>
                </c:pt>
                <c:pt idx="61809" formatCode="General">
                  <c:v>1.27308</c:v>
                </c:pt>
                <c:pt idx="61810" formatCode="General">
                  <c:v>1.273099999999999</c:v>
                </c:pt>
                <c:pt idx="61811" formatCode="General">
                  <c:v>1.2731199999999998</c:v>
                </c:pt>
                <c:pt idx="61812" formatCode="General">
                  <c:v>1.2731399999999991</c:v>
                </c:pt>
                <c:pt idx="61813" formatCode="General">
                  <c:v>1.2731599999999998</c:v>
                </c:pt>
                <c:pt idx="61814" formatCode="General">
                  <c:v>1.27318</c:v>
                </c:pt>
                <c:pt idx="61815" formatCode="General">
                  <c:v>1.2731999999999992</c:v>
                </c:pt>
                <c:pt idx="61816" formatCode="General">
                  <c:v>1.2732199999999998</c:v>
                </c:pt>
                <c:pt idx="61817" formatCode="General">
                  <c:v>1.273239999999999</c:v>
                </c:pt>
                <c:pt idx="61818" formatCode="General">
                  <c:v>1.2732599999999998</c:v>
                </c:pt>
                <c:pt idx="61819" formatCode="General">
                  <c:v>1.27328</c:v>
                </c:pt>
                <c:pt idx="61820" formatCode="General">
                  <c:v>1.2733099999999991</c:v>
                </c:pt>
                <c:pt idx="61821" formatCode="General">
                  <c:v>1.2733299999999992</c:v>
                </c:pt>
                <c:pt idx="61822" formatCode="General">
                  <c:v>1.273339999999999</c:v>
                </c:pt>
                <c:pt idx="61823" formatCode="General">
                  <c:v>1.273369999999999</c:v>
                </c:pt>
                <c:pt idx="61824" formatCode="General">
                  <c:v>1.2733899999999998</c:v>
                </c:pt>
                <c:pt idx="61825" formatCode="General">
                  <c:v>1.273409999999999</c:v>
                </c:pt>
                <c:pt idx="61826" formatCode="General">
                  <c:v>1.2734199999999998</c:v>
                </c:pt>
                <c:pt idx="61827" formatCode="General">
                  <c:v>1.27345</c:v>
                </c:pt>
                <c:pt idx="61828" formatCode="General">
                  <c:v>1.2734699999999992</c:v>
                </c:pt>
                <c:pt idx="61829" formatCode="General">
                  <c:v>1.2734899999999998</c:v>
                </c:pt>
                <c:pt idx="61830" formatCode="General">
                  <c:v>1.273509999999999</c:v>
                </c:pt>
                <c:pt idx="61831" formatCode="General">
                  <c:v>1.2735299999999992</c:v>
                </c:pt>
                <c:pt idx="61832" formatCode="General">
                  <c:v>1.27355</c:v>
                </c:pt>
                <c:pt idx="61833" formatCode="General">
                  <c:v>1.2735699999999992</c:v>
                </c:pt>
                <c:pt idx="61834" formatCode="General">
                  <c:v>1.2735899999999998</c:v>
                </c:pt>
                <c:pt idx="61835" formatCode="General">
                  <c:v>1.273609999999999</c:v>
                </c:pt>
                <c:pt idx="61836" formatCode="General">
                  <c:v>1.2736399999999992</c:v>
                </c:pt>
                <c:pt idx="61837" formatCode="General">
                  <c:v>1.2736599999999998</c:v>
                </c:pt>
                <c:pt idx="61838" formatCode="General">
                  <c:v>1.2736699999999992</c:v>
                </c:pt>
                <c:pt idx="61839" formatCode="General">
                  <c:v>1.2736899999999998</c:v>
                </c:pt>
                <c:pt idx="61840" formatCode="General">
                  <c:v>1.2737199999999991</c:v>
                </c:pt>
                <c:pt idx="61841" formatCode="General">
                  <c:v>1.2737399999999992</c:v>
                </c:pt>
                <c:pt idx="61842" formatCode="General">
                  <c:v>1.2737599999999998</c:v>
                </c:pt>
                <c:pt idx="61843" formatCode="General">
                  <c:v>1.273779999999999</c:v>
                </c:pt>
                <c:pt idx="61844" formatCode="General">
                  <c:v>1.2737999999999992</c:v>
                </c:pt>
                <c:pt idx="61845" formatCode="General">
                  <c:v>1.2738199999999991</c:v>
                </c:pt>
                <c:pt idx="61846" formatCode="General">
                  <c:v>1.2738399999999992</c:v>
                </c:pt>
                <c:pt idx="61847" formatCode="General">
                  <c:v>1.2738599999999998</c:v>
                </c:pt>
                <c:pt idx="61848" formatCode="General">
                  <c:v>1.273879999999999</c:v>
                </c:pt>
                <c:pt idx="61849" formatCode="General">
                  <c:v>1.2738999999999991</c:v>
                </c:pt>
                <c:pt idx="61850" formatCode="General">
                  <c:v>1.2739199999999991</c:v>
                </c:pt>
                <c:pt idx="61851" formatCode="General">
                  <c:v>1.2739399999999992</c:v>
                </c:pt>
                <c:pt idx="61852" formatCode="General">
                  <c:v>1.2739699999999992</c:v>
                </c:pt>
                <c:pt idx="61853" formatCode="General">
                  <c:v>1.273979999999999</c:v>
                </c:pt>
                <c:pt idx="61854" formatCode="General">
                  <c:v>1.274</c:v>
                </c:pt>
                <c:pt idx="61855" formatCode="General">
                  <c:v>1.2740199999999999</c:v>
                </c:pt>
                <c:pt idx="61856" formatCode="General">
                  <c:v>1.2740499999999999</c:v>
                </c:pt>
                <c:pt idx="61857" formatCode="General">
                  <c:v>1.27406</c:v>
                </c:pt>
                <c:pt idx="61858" formatCode="General">
                  <c:v>1.2740899999999999</c:v>
                </c:pt>
                <c:pt idx="61859" formatCode="General">
                  <c:v>1.2741100000000001</c:v>
                </c:pt>
                <c:pt idx="61860" formatCode="General">
                  <c:v>1.27413</c:v>
                </c:pt>
                <c:pt idx="61861" formatCode="General">
                  <c:v>1.2741499999999999</c:v>
                </c:pt>
                <c:pt idx="61862" formatCode="General">
                  <c:v>1.27417</c:v>
                </c:pt>
                <c:pt idx="61863" formatCode="General">
                  <c:v>1.2741899999999999</c:v>
                </c:pt>
                <c:pt idx="61864" formatCode="General">
                  <c:v>1.2742100000000001</c:v>
                </c:pt>
                <c:pt idx="61865" formatCode="General">
                  <c:v>1.27423</c:v>
                </c:pt>
                <c:pt idx="61866" formatCode="General">
                  <c:v>1.2742500000000001</c:v>
                </c:pt>
                <c:pt idx="61867" formatCode="General">
                  <c:v>1.27427</c:v>
                </c:pt>
                <c:pt idx="61868" formatCode="General">
                  <c:v>1.2742899999999999</c:v>
                </c:pt>
                <c:pt idx="61869" formatCode="General">
                  <c:v>1.2743100000000001</c:v>
                </c:pt>
                <c:pt idx="61870" formatCode="General">
                  <c:v>1.27433</c:v>
                </c:pt>
                <c:pt idx="61871" formatCode="General">
                  <c:v>1.2743500000000001</c:v>
                </c:pt>
                <c:pt idx="61872" formatCode="General">
                  <c:v>1.2743800000000001</c:v>
                </c:pt>
                <c:pt idx="61873" formatCode="General">
                  <c:v>1.2743899999999999</c:v>
                </c:pt>
                <c:pt idx="61874" formatCode="General">
                  <c:v>1.2744199999999999</c:v>
                </c:pt>
                <c:pt idx="61875" formatCode="General">
                  <c:v>1.27444</c:v>
                </c:pt>
                <c:pt idx="61876" formatCode="General">
                  <c:v>1.2744599999999999</c:v>
                </c:pt>
                <c:pt idx="61877" formatCode="General">
                  <c:v>1.27447</c:v>
                </c:pt>
                <c:pt idx="61878" formatCode="General">
                  <c:v>1.2745</c:v>
                </c:pt>
                <c:pt idx="61879" formatCode="General">
                  <c:v>1.2745199999999999</c:v>
                </c:pt>
                <c:pt idx="61880" formatCode="General">
                  <c:v>1.27454</c:v>
                </c:pt>
                <c:pt idx="61881" formatCode="General">
                  <c:v>1.2745599999999999</c:v>
                </c:pt>
                <c:pt idx="61882" formatCode="General">
                  <c:v>1.27458</c:v>
                </c:pt>
                <c:pt idx="61883" formatCode="General">
                  <c:v>1.2746</c:v>
                </c:pt>
                <c:pt idx="61884" formatCode="General">
                  <c:v>1.274629999999999</c:v>
                </c:pt>
                <c:pt idx="61885" formatCode="General">
                  <c:v>1.27464</c:v>
                </c:pt>
                <c:pt idx="61886" formatCode="General">
                  <c:v>1.2746599999999999</c:v>
                </c:pt>
                <c:pt idx="61887" formatCode="General">
                  <c:v>1.2746899999999999</c:v>
                </c:pt>
                <c:pt idx="61888" formatCode="General">
                  <c:v>1.27471</c:v>
                </c:pt>
                <c:pt idx="61889" formatCode="General">
                  <c:v>1.2747199999999999</c:v>
                </c:pt>
                <c:pt idx="61890" formatCode="General">
                  <c:v>1.27474</c:v>
                </c:pt>
                <c:pt idx="61891" formatCode="General">
                  <c:v>1.27477</c:v>
                </c:pt>
                <c:pt idx="61892" formatCode="General">
                  <c:v>1.2747899999999999</c:v>
                </c:pt>
                <c:pt idx="61893" formatCode="General">
                  <c:v>1.274799999999999</c:v>
                </c:pt>
                <c:pt idx="61894" formatCode="General">
                  <c:v>1.274829999999999</c:v>
                </c:pt>
                <c:pt idx="61895" formatCode="General">
                  <c:v>1.27485</c:v>
                </c:pt>
                <c:pt idx="61896" formatCode="General">
                  <c:v>1.2748699999999991</c:v>
                </c:pt>
                <c:pt idx="61897" formatCode="General">
                  <c:v>1.2748899999999999</c:v>
                </c:pt>
                <c:pt idx="61898" formatCode="General">
                  <c:v>1.27491</c:v>
                </c:pt>
                <c:pt idx="61899" formatCode="General">
                  <c:v>1.274929999999999</c:v>
                </c:pt>
                <c:pt idx="61900" formatCode="General">
                  <c:v>1.27495</c:v>
                </c:pt>
                <c:pt idx="61901" formatCode="General">
                  <c:v>1.274969999999999</c:v>
                </c:pt>
                <c:pt idx="61902" formatCode="General">
                  <c:v>1.2749899999999998</c:v>
                </c:pt>
                <c:pt idx="61903" formatCode="General">
                  <c:v>1.27501</c:v>
                </c:pt>
                <c:pt idx="61904" formatCode="General">
                  <c:v>1.27504</c:v>
                </c:pt>
                <c:pt idx="61905" formatCode="General">
                  <c:v>1.27505</c:v>
                </c:pt>
                <c:pt idx="61906" formatCode="General">
                  <c:v>1.275069999999999</c:v>
                </c:pt>
                <c:pt idx="61907" formatCode="General">
                  <c:v>1.275099999999999</c:v>
                </c:pt>
                <c:pt idx="61908" formatCode="General">
                  <c:v>1.2751199999999998</c:v>
                </c:pt>
                <c:pt idx="61909" formatCode="General">
                  <c:v>1.2751399999999991</c:v>
                </c:pt>
                <c:pt idx="61910" formatCode="General">
                  <c:v>1.2751599999999998</c:v>
                </c:pt>
                <c:pt idx="61911" formatCode="General">
                  <c:v>1.27518</c:v>
                </c:pt>
                <c:pt idx="61912" formatCode="General">
                  <c:v>1.275199999999999</c:v>
                </c:pt>
                <c:pt idx="61913" formatCode="General">
                  <c:v>1.2752199999999998</c:v>
                </c:pt>
                <c:pt idx="61914" formatCode="General">
                  <c:v>1.275239999999999</c:v>
                </c:pt>
                <c:pt idx="61915" formatCode="General">
                  <c:v>1.2752599999999998</c:v>
                </c:pt>
                <c:pt idx="61916" formatCode="General">
                  <c:v>1.27528</c:v>
                </c:pt>
                <c:pt idx="61917" formatCode="General">
                  <c:v>1.2752999999999992</c:v>
                </c:pt>
                <c:pt idx="61918" formatCode="General">
                  <c:v>1.2753199999999998</c:v>
                </c:pt>
                <c:pt idx="61919" formatCode="General">
                  <c:v>1.275339999999999</c:v>
                </c:pt>
                <c:pt idx="61920" formatCode="General">
                  <c:v>1.2753599999999998</c:v>
                </c:pt>
                <c:pt idx="61921" formatCode="General">
                  <c:v>1.27538</c:v>
                </c:pt>
                <c:pt idx="61922" formatCode="General">
                  <c:v>1.2753999999999992</c:v>
                </c:pt>
                <c:pt idx="61923" formatCode="General">
                  <c:v>1.2754299999999992</c:v>
                </c:pt>
                <c:pt idx="61924" formatCode="General">
                  <c:v>1.275439999999999</c:v>
                </c:pt>
                <c:pt idx="61925" formatCode="General">
                  <c:v>1.2754699999999992</c:v>
                </c:pt>
                <c:pt idx="61926" formatCode="General">
                  <c:v>1.2754899999999998</c:v>
                </c:pt>
                <c:pt idx="61927" formatCode="General">
                  <c:v>1.275509999999999</c:v>
                </c:pt>
                <c:pt idx="61928" formatCode="General">
                  <c:v>1.2755199999999998</c:v>
                </c:pt>
                <c:pt idx="61929" formatCode="General">
                  <c:v>1.27555</c:v>
                </c:pt>
                <c:pt idx="61930" formatCode="General">
                  <c:v>1.2755699999999992</c:v>
                </c:pt>
                <c:pt idx="61931" formatCode="General">
                  <c:v>1.2755899999999998</c:v>
                </c:pt>
                <c:pt idx="61932" formatCode="General">
                  <c:v>1.275609999999999</c:v>
                </c:pt>
                <c:pt idx="61933" formatCode="General">
                  <c:v>1.2756299999999992</c:v>
                </c:pt>
                <c:pt idx="61934" formatCode="General">
                  <c:v>1.27565</c:v>
                </c:pt>
                <c:pt idx="61935" formatCode="General">
                  <c:v>1.275679999999999</c:v>
                </c:pt>
                <c:pt idx="61936" formatCode="General">
                  <c:v>1.2756899999999998</c:v>
                </c:pt>
                <c:pt idx="61937" formatCode="General">
                  <c:v>1.275709999999999</c:v>
                </c:pt>
                <c:pt idx="61938" formatCode="General">
                  <c:v>1.2757399999999992</c:v>
                </c:pt>
                <c:pt idx="61939" formatCode="General">
                  <c:v>1.2757599999999998</c:v>
                </c:pt>
                <c:pt idx="61940" formatCode="General">
                  <c:v>1.2757699999999992</c:v>
                </c:pt>
                <c:pt idx="61941" formatCode="General">
                  <c:v>1.2757899999999998</c:v>
                </c:pt>
                <c:pt idx="61942" formatCode="General">
                  <c:v>1.2758199999999991</c:v>
                </c:pt>
                <c:pt idx="61943" formatCode="General">
                  <c:v>1.2758399999999992</c:v>
                </c:pt>
                <c:pt idx="61944" formatCode="General">
                  <c:v>1.275849999999999</c:v>
                </c:pt>
                <c:pt idx="61945" formatCode="General">
                  <c:v>1.275879999999999</c:v>
                </c:pt>
                <c:pt idx="61946" formatCode="General">
                  <c:v>1.2758999999999991</c:v>
                </c:pt>
                <c:pt idx="61947" formatCode="General">
                  <c:v>1.2759199999999991</c:v>
                </c:pt>
                <c:pt idx="61948" formatCode="General">
                  <c:v>1.2759399999999992</c:v>
                </c:pt>
                <c:pt idx="61949" formatCode="General">
                  <c:v>1.2759599999999998</c:v>
                </c:pt>
                <c:pt idx="61950" formatCode="General">
                  <c:v>1.275979999999999</c:v>
                </c:pt>
                <c:pt idx="61951" formatCode="General">
                  <c:v>1.2760100000000001</c:v>
                </c:pt>
                <c:pt idx="61952" formatCode="General">
                  <c:v>1.2760199999999999</c:v>
                </c:pt>
                <c:pt idx="61953" formatCode="General">
                  <c:v>1.2760400000000001</c:v>
                </c:pt>
                <c:pt idx="61954" formatCode="General">
                  <c:v>1.27606</c:v>
                </c:pt>
                <c:pt idx="61955" formatCode="General">
                  <c:v>1.2760899999999999</c:v>
                </c:pt>
                <c:pt idx="61956" formatCode="General">
                  <c:v>1.2761</c:v>
                </c:pt>
                <c:pt idx="61957" formatCode="General">
                  <c:v>1.27613</c:v>
                </c:pt>
                <c:pt idx="61958" formatCode="General">
                  <c:v>1.2761499999999999</c:v>
                </c:pt>
                <c:pt idx="61959" formatCode="General">
                  <c:v>1.27617</c:v>
                </c:pt>
                <c:pt idx="61960" formatCode="General">
                  <c:v>1.2761899999999999</c:v>
                </c:pt>
                <c:pt idx="61961" formatCode="General">
                  <c:v>1.2762100000000001</c:v>
                </c:pt>
                <c:pt idx="61962" formatCode="General">
                  <c:v>1.27623</c:v>
                </c:pt>
                <c:pt idx="61963" formatCode="General">
                  <c:v>1.2762500000000001</c:v>
                </c:pt>
                <c:pt idx="61964" formatCode="General">
                  <c:v>1.27627</c:v>
                </c:pt>
                <c:pt idx="61965" formatCode="General">
                  <c:v>1.2762899999999999</c:v>
                </c:pt>
                <c:pt idx="61966" formatCode="General">
                  <c:v>1.2763100000000001</c:v>
                </c:pt>
                <c:pt idx="61967" formatCode="General">
                  <c:v>1.27634</c:v>
                </c:pt>
                <c:pt idx="61968" formatCode="General">
                  <c:v>1.2763500000000001</c:v>
                </c:pt>
                <c:pt idx="61969" formatCode="General">
                  <c:v>1.27637</c:v>
                </c:pt>
                <c:pt idx="61970" formatCode="General">
                  <c:v>1.2763899999999999</c:v>
                </c:pt>
                <c:pt idx="61971" formatCode="General">
                  <c:v>1.2764199999999999</c:v>
                </c:pt>
                <c:pt idx="61972" formatCode="General">
                  <c:v>1.27643</c:v>
                </c:pt>
                <c:pt idx="61973" formatCode="General">
                  <c:v>1.2764500000000001</c:v>
                </c:pt>
                <c:pt idx="61974" formatCode="General">
                  <c:v>1.2764800000000001</c:v>
                </c:pt>
                <c:pt idx="61975" formatCode="General">
                  <c:v>1.2765</c:v>
                </c:pt>
                <c:pt idx="61976" formatCode="General">
                  <c:v>1.2765199999999999</c:v>
                </c:pt>
                <c:pt idx="61977" formatCode="General">
                  <c:v>1.27654</c:v>
                </c:pt>
                <c:pt idx="61978" formatCode="General">
                  <c:v>1.2765599999999999</c:v>
                </c:pt>
                <c:pt idx="61979" formatCode="General">
                  <c:v>1.27658</c:v>
                </c:pt>
                <c:pt idx="61980" formatCode="General">
                  <c:v>1.2766</c:v>
                </c:pt>
                <c:pt idx="61981" formatCode="General">
                  <c:v>1.2766199999999999</c:v>
                </c:pt>
                <c:pt idx="61982" formatCode="General">
                  <c:v>1.27664</c:v>
                </c:pt>
                <c:pt idx="61983" formatCode="General">
                  <c:v>1.2766599999999999</c:v>
                </c:pt>
                <c:pt idx="61984" formatCode="General">
                  <c:v>1.27668</c:v>
                </c:pt>
                <c:pt idx="61985" formatCode="General">
                  <c:v>1.2766999999999991</c:v>
                </c:pt>
                <c:pt idx="61986" formatCode="General">
                  <c:v>1.276729999999999</c:v>
                </c:pt>
                <c:pt idx="61987" formatCode="General">
                  <c:v>1.27674</c:v>
                </c:pt>
                <c:pt idx="61988" formatCode="General">
                  <c:v>1.2767599999999999</c:v>
                </c:pt>
                <c:pt idx="61989" formatCode="General">
                  <c:v>1.2767899999999999</c:v>
                </c:pt>
                <c:pt idx="61990" formatCode="General">
                  <c:v>1.27681</c:v>
                </c:pt>
                <c:pt idx="61991" formatCode="General">
                  <c:v>1.2768199999999998</c:v>
                </c:pt>
                <c:pt idx="61992" formatCode="General">
                  <c:v>1.27684</c:v>
                </c:pt>
                <c:pt idx="61993" formatCode="General">
                  <c:v>1.2768699999999991</c:v>
                </c:pt>
                <c:pt idx="61994" formatCode="General">
                  <c:v>1.2768899999999999</c:v>
                </c:pt>
                <c:pt idx="61995" formatCode="General">
                  <c:v>1.276899999999999</c:v>
                </c:pt>
                <c:pt idx="61996" formatCode="General">
                  <c:v>1.276929999999999</c:v>
                </c:pt>
                <c:pt idx="61997" formatCode="General">
                  <c:v>1.27695</c:v>
                </c:pt>
                <c:pt idx="61998" formatCode="General">
                  <c:v>1.2769699999999991</c:v>
                </c:pt>
                <c:pt idx="61999" formatCode="General">
                  <c:v>1.2769899999999998</c:v>
                </c:pt>
                <c:pt idx="62000" formatCode="General">
                  <c:v>1.27701</c:v>
                </c:pt>
                <c:pt idx="62001" formatCode="General">
                  <c:v>1.2770299999999992</c:v>
                </c:pt>
                <c:pt idx="62002" formatCode="General">
                  <c:v>1.2770599999999999</c:v>
                </c:pt>
                <c:pt idx="62003" formatCode="General">
                  <c:v>1.277069999999999</c:v>
                </c:pt>
                <c:pt idx="62004" formatCode="General">
                  <c:v>1.2770899999999998</c:v>
                </c:pt>
                <c:pt idx="62005" formatCode="General">
                  <c:v>1.27711</c:v>
                </c:pt>
                <c:pt idx="62006" formatCode="General">
                  <c:v>1.2771399999999991</c:v>
                </c:pt>
                <c:pt idx="62007" formatCode="General">
                  <c:v>1.27715</c:v>
                </c:pt>
                <c:pt idx="62008" formatCode="General">
                  <c:v>1.27718</c:v>
                </c:pt>
                <c:pt idx="62009" formatCode="General">
                  <c:v>1.277199999999999</c:v>
                </c:pt>
                <c:pt idx="62010" formatCode="General">
                  <c:v>1.2772199999999998</c:v>
                </c:pt>
                <c:pt idx="62011" formatCode="General">
                  <c:v>1.277239999999999</c:v>
                </c:pt>
                <c:pt idx="62012" formatCode="General">
                  <c:v>1.2772599999999998</c:v>
                </c:pt>
                <c:pt idx="62013" formatCode="General">
                  <c:v>1.27728</c:v>
                </c:pt>
                <c:pt idx="62014" formatCode="General">
                  <c:v>1.2772999999999992</c:v>
                </c:pt>
                <c:pt idx="62015" formatCode="General">
                  <c:v>1.2773199999999998</c:v>
                </c:pt>
                <c:pt idx="62016" formatCode="General">
                  <c:v>1.277339999999999</c:v>
                </c:pt>
                <c:pt idx="62017" formatCode="General">
                  <c:v>1.2773599999999998</c:v>
                </c:pt>
                <c:pt idx="62018" formatCode="General">
                  <c:v>1.27738</c:v>
                </c:pt>
                <c:pt idx="62019" formatCode="General">
                  <c:v>1.2773999999999992</c:v>
                </c:pt>
                <c:pt idx="62020" formatCode="General">
                  <c:v>1.2774199999999998</c:v>
                </c:pt>
                <c:pt idx="62021" formatCode="General">
                  <c:v>1.277439999999999</c:v>
                </c:pt>
                <c:pt idx="62022" formatCode="General">
                  <c:v>1.2774699999999992</c:v>
                </c:pt>
                <c:pt idx="62023" formatCode="General">
                  <c:v>1.2774799999999991</c:v>
                </c:pt>
                <c:pt idx="62024" formatCode="General">
                  <c:v>1.277509999999999</c:v>
                </c:pt>
                <c:pt idx="62025" formatCode="General">
                  <c:v>1.2775299999999992</c:v>
                </c:pt>
                <c:pt idx="62026" formatCode="General">
                  <c:v>1.27755</c:v>
                </c:pt>
                <c:pt idx="62027" formatCode="General">
                  <c:v>1.2775699999999992</c:v>
                </c:pt>
                <c:pt idx="62028" formatCode="General">
                  <c:v>1.2775899999999998</c:v>
                </c:pt>
                <c:pt idx="62029" formatCode="General">
                  <c:v>1.277609999999999</c:v>
                </c:pt>
                <c:pt idx="62030" formatCode="General">
                  <c:v>1.2776299999999992</c:v>
                </c:pt>
                <c:pt idx="62031" formatCode="General">
                  <c:v>1.27765</c:v>
                </c:pt>
                <c:pt idx="62032" formatCode="General">
                  <c:v>1.2776699999999992</c:v>
                </c:pt>
                <c:pt idx="62033" formatCode="General">
                  <c:v>1.2776899999999998</c:v>
                </c:pt>
                <c:pt idx="62034" formatCode="General">
                  <c:v>1.277709999999999</c:v>
                </c:pt>
                <c:pt idx="62035" formatCode="General">
                  <c:v>1.2777299999999991</c:v>
                </c:pt>
                <c:pt idx="62036" formatCode="General">
                  <c:v>1.2777499999999991</c:v>
                </c:pt>
                <c:pt idx="62037" formatCode="General">
                  <c:v>1.277779999999999</c:v>
                </c:pt>
                <c:pt idx="62038" formatCode="General">
                  <c:v>1.2777999999999992</c:v>
                </c:pt>
                <c:pt idx="62039" formatCode="General">
                  <c:v>1.277809999999999</c:v>
                </c:pt>
                <c:pt idx="62040" formatCode="General">
                  <c:v>1.2778399999999992</c:v>
                </c:pt>
                <c:pt idx="62041" formatCode="General">
                  <c:v>1.2778599999999998</c:v>
                </c:pt>
                <c:pt idx="62042" formatCode="General">
                  <c:v>1.277879999999999</c:v>
                </c:pt>
                <c:pt idx="62043" formatCode="General">
                  <c:v>1.2778899999999991</c:v>
                </c:pt>
                <c:pt idx="62044" formatCode="General">
                  <c:v>1.2779199999999991</c:v>
                </c:pt>
                <c:pt idx="62045" formatCode="General">
                  <c:v>1.2779399999999992</c:v>
                </c:pt>
                <c:pt idx="62046" formatCode="General">
                  <c:v>1.277949999999999</c:v>
                </c:pt>
                <c:pt idx="62047" formatCode="General">
                  <c:v>1.277979999999999</c:v>
                </c:pt>
                <c:pt idx="62048" formatCode="General">
                  <c:v>1.278</c:v>
                </c:pt>
                <c:pt idx="62049" formatCode="General">
                  <c:v>1.2780199999999999</c:v>
                </c:pt>
                <c:pt idx="62050" formatCode="General">
                  <c:v>1.2780400000000001</c:v>
                </c:pt>
                <c:pt idx="62051" formatCode="General">
                  <c:v>1.27806</c:v>
                </c:pt>
                <c:pt idx="62052" formatCode="General">
                  <c:v>1.2780800000000001</c:v>
                </c:pt>
                <c:pt idx="62053" formatCode="General">
                  <c:v>1.2781100000000001</c:v>
                </c:pt>
                <c:pt idx="62054" formatCode="General">
                  <c:v>1.2781199999999999</c:v>
                </c:pt>
                <c:pt idx="62055" formatCode="General">
                  <c:v>1.2781400000000001</c:v>
                </c:pt>
                <c:pt idx="62056" formatCode="General">
                  <c:v>1.27816</c:v>
                </c:pt>
                <c:pt idx="62057" formatCode="General">
                  <c:v>1.2781899999999999</c:v>
                </c:pt>
                <c:pt idx="62058" formatCode="General">
                  <c:v>1.2782</c:v>
                </c:pt>
                <c:pt idx="62059" formatCode="General">
                  <c:v>1.27823</c:v>
                </c:pt>
                <c:pt idx="62060" formatCode="General">
                  <c:v>1.2782500000000001</c:v>
                </c:pt>
                <c:pt idx="62061" formatCode="General">
                  <c:v>1.27827</c:v>
                </c:pt>
                <c:pt idx="62062" formatCode="General">
                  <c:v>1.2782899999999999</c:v>
                </c:pt>
                <c:pt idx="62063" formatCode="General">
                  <c:v>1.2783100000000001</c:v>
                </c:pt>
                <c:pt idx="62064" formatCode="General">
                  <c:v>1.27833</c:v>
                </c:pt>
                <c:pt idx="62065" formatCode="General">
                  <c:v>1.2783500000000001</c:v>
                </c:pt>
                <c:pt idx="62066" formatCode="General">
                  <c:v>1.27837</c:v>
                </c:pt>
                <c:pt idx="62067" formatCode="General">
                  <c:v>1.2783899999999999</c:v>
                </c:pt>
                <c:pt idx="62068" formatCode="General">
                  <c:v>1.27841</c:v>
                </c:pt>
                <c:pt idx="62069" formatCode="General">
                  <c:v>1.27843</c:v>
                </c:pt>
                <c:pt idx="62070" formatCode="General">
                  <c:v>1.2784500000000001</c:v>
                </c:pt>
                <c:pt idx="62071" formatCode="General">
                  <c:v>1.27847</c:v>
                </c:pt>
                <c:pt idx="62072" formatCode="General">
                  <c:v>1.2784899999999999</c:v>
                </c:pt>
                <c:pt idx="62073" formatCode="General">
                  <c:v>1.2785199999999999</c:v>
                </c:pt>
                <c:pt idx="62074" formatCode="General">
                  <c:v>1.2785299999999991</c:v>
                </c:pt>
                <c:pt idx="62075" formatCode="General">
                  <c:v>1.2785599999999999</c:v>
                </c:pt>
                <c:pt idx="62076" formatCode="General">
                  <c:v>1.27858</c:v>
                </c:pt>
                <c:pt idx="62077" formatCode="General">
                  <c:v>1.2786</c:v>
                </c:pt>
                <c:pt idx="62078" formatCode="General">
                  <c:v>1.27861</c:v>
                </c:pt>
                <c:pt idx="62079" formatCode="General">
                  <c:v>1.27864</c:v>
                </c:pt>
                <c:pt idx="62080" formatCode="General">
                  <c:v>1.2786599999999999</c:v>
                </c:pt>
                <c:pt idx="62081" formatCode="General">
                  <c:v>1.27868</c:v>
                </c:pt>
                <c:pt idx="62082" formatCode="General">
                  <c:v>1.2786999999999991</c:v>
                </c:pt>
                <c:pt idx="62083" formatCode="General">
                  <c:v>1.2787199999999999</c:v>
                </c:pt>
                <c:pt idx="62084" formatCode="General">
                  <c:v>1.27874</c:v>
                </c:pt>
                <c:pt idx="62085" formatCode="General">
                  <c:v>1.2787599999999999</c:v>
                </c:pt>
                <c:pt idx="62086" formatCode="General">
                  <c:v>1.27878</c:v>
                </c:pt>
                <c:pt idx="62087" formatCode="General">
                  <c:v>1.278799999999999</c:v>
                </c:pt>
                <c:pt idx="62088" formatCode="General">
                  <c:v>1.2788199999999998</c:v>
                </c:pt>
                <c:pt idx="62089" formatCode="General">
                  <c:v>1.27885</c:v>
                </c:pt>
                <c:pt idx="62090" formatCode="General">
                  <c:v>1.2788599999999999</c:v>
                </c:pt>
                <c:pt idx="62091" formatCode="General">
                  <c:v>1.2788899999999999</c:v>
                </c:pt>
                <c:pt idx="62092" formatCode="General">
                  <c:v>1.27891</c:v>
                </c:pt>
                <c:pt idx="62093" formatCode="General">
                  <c:v>1.278929999999999</c:v>
                </c:pt>
                <c:pt idx="62094" formatCode="General">
                  <c:v>1.27894</c:v>
                </c:pt>
                <c:pt idx="62095" formatCode="General">
                  <c:v>1.2789699999999991</c:v>
                </c:pt>
                <c:pt idx="62096" formatCode="General">
                  <c:v>1.2789899999999998</c:v>
                </c:pt>
                <c:pt idx="62097" formatCode="General">
                  <c:v>1.27901</c:v>
                </c:pt>
                <c:pt idx="62098" formatCode="General">
                  <c:v>1.279029999999999</c:v>
                </c:pt>
                <c:pt idx="62099" formatCode="General">
                  <c:v>1.27905</c:v>
                </c:pt>
                <c:pt idx="62100" formatCode="General">
                  <c:v>1.279069999999999</c:v>
                </c:pt>
                <c:pt idx="62101" formatCode="General">
                  <c:v>1.279099999999999</c:v>
                </c:pt>
                <c:pt idx="62102" formatCode="General">
                  <c:v>1.27911</c:v>
                </c:pt>
                <c:pt idx="62103" formatCode="General">
                  <c:v>1.2791299999999992</c:v>
                </c:pt>
                <c:pt idx="62104" formatCode="General">
                  <c:v>1.2791599999999999</c:v>
                </c:pt>
                <c:pt idx="62105" formatCode="General">
                  <c:v>1.27918</c:v>
                </c:pt>
                <c:pt idx="62106" formatCode="General">
                  <c:v>1.2791899999999998</c:v>
                </c:pt>
                <c:pt idx="62107" formatCode="General">
                  <c:v>1.27921</c:v>
                </c:pt>
                <c:pt idx="62108" formatCode="General">
                  <c:v>1.279239999999999</c:v>
                </c:pt>
                <c:pt idx="62109" formatCode="General">
                  <c:v>1.2792599999999998</c:v>
                </c:pt>
                <c:pt idx="62110" formatCode="General">
                  <c:v>1.279269999999999</c:v>
                </c:pt>
                <c:pt idx="62111" formatCode="General">
                  <c:v>1.2792999999999992</c:v>
                </c:pt>
                <c:pt idx="62112" formatCode="General">
                  <c:v>1.2793199999999998</c:v>
                </c:pt>
                <c:pt idx="62113" formatCode="General">
                  <c:v>1.279339999999999</c:v>
                </c:pt>
                <c:pt idx="62114" formatCode="General">
                  <c:v>1.2793599999999998</c:v>
                </c:pt>
                <c:pt idx="62115" formatCode="General">
                  <c:v>1.27938</c:v>
                </c:pt>
                <c:pt idx="62116" formatCode="General">
                  <c:v>1.2793999999999992</c:v>
                </c:pt>
                <c:pt idx="62117" formatCode="General">
                  <c:v>1.2794199999999998</c:v>
                </c:pt>
                <c:pt idx="62118" formatCode="General">
                  <c:v>1.279439999999999</c:v>
                </c:pt>
                <c:pt idx="62119" formatCode="General">
                  <c:v>1.2794599999999998</c:v>
                </c:pt>
                <c:pt idx="62120" formatCode="General">
                  <c:v>1.27948</c:v>
                </c:pt>
                <c:pt idx="62121" formatCode="General">
                  <c:v>1.2794999999999992</c:v>
                </c:pt>
                <c:pt idx="62122" formatCode="General">
                  <c:v>1.2795199999999998</c:v>
                </c:pt>
                <c:pt idx="62123" formatCode="General">
                  <c:v>1.27955</c:v>
                </c:pt>
                <c:pt idx="62124" formatCode="General">
                  <c:v>1.2795699999999992</c:v>
                </c:pt>
                <c:pt idx="62125" formatCode="General">
                  <c:v>1.2795799999999991</c:v>
                </c:pt>
                <c:pt idx="62126" formatCode="General">
                  <c:v>1.279609999999999</c:v>
                </c:pt>
                <c:pt idx="62127" formatCode="General">
                  <c:v>1.2796299999999992</c:v>
                </c:pt>
                <c:pt idx="62128" formatCode="General">
                  <c:v>1.27965</c:v>
                </c:pt>
                <c:pt idx="62129" formatCode="General">
                  <c:v>1.2796599999999998</c:v>
                </c:pt>
                <c:pt idx="62130" formatCode="General">
                  <c:v>1.2796899999999998</c:v>
                </c:pt>
                <c:pt idx="62131" formatCode="General">
                  <c:v>1.279709999999999</c:v>
                </c:pt>
                <c:pt idx="62132" formatCode="General">
                  <c:v>1.2797299999999991</c:v>
                </c:pt>
                <c:pt idx="62133" formatCode="General">
                  <c:v>1.2797499999999991</c:v>
                </c:pt>
                <c:pt idx="62134" formatCode="General">
                  <c:v>1.2797699999999992</c:v>
                </c:pt>
                <c:pt idx="62135" formatCode="General">
                  <c:v>1.2797899999999998</c:v>
                </c:pt>
                <c:pt idx="62136" formatCode="General">
                  <c:v>1.279809999999999</c:v>
                </c:pt>
                <c:pt idx="62137" formatCode="General">
                  <c:v>1.2798299999999991</c:v>
                </c:pt>
                <c:pt idx="62138" formatCode="General">
                  <c:v>1.279849999999999</c:v>
                </c:pt>
                <c:pt idx="62139" formatCode="General">
                  <c:v>1.2798699999999992</c:v>
                </c:pt>
                <c:pt idx="62140" formatCode="General">
                  <c:v>1.2798999999999991</c:v>
                </c:pt>
                <c:pt idx="62141" formatCode="General">
                  <c:v>1.2799099999999992</c:v>
                </c:pt>
                <c:pt idx="62142" formatCode="General">
                  <c:v>1.2799399999999992</c:v>
                </c:pt>
                <c:pt idx="62143" formatCode="General">
                  <c:v>1.2799599999999998</c:v>
                </c:pt>
                <c:pt idx="62144" formatCode="General">
                  <c:v>1.279979999999999</c:v>
                </c:pt>
                <c:pt idx="62145" formatCode="General">
                  <c:v>1.2799899999999991</c:v>
                </c:pt>
                <c:pt idx="62146" formatCode="General">
                  <c:v>1.2800199999999999</c:v>
                </c:pt>
                <c:pt idx="62147" formatCode="General">
                  <c:v>1.2800400000000001</c:v>
                </c:pt>
                <c:pt idx="62148" formatCode="General">
                  <c:v>1.28006</c:v>
                </c:pt>
                <c:pt idx="62149" formatCode="General">
                  <c:v>1.2800800000000001</c:v>
                </c:pt>
                <c:pt idx="62150" formatCode="General">
                  <c:v>1.2801</c:v>
                </c:pt>
                <c:pt idx="62151" formatCode="General">
                  <c:v>1.2801199999999999</c:v>
                </c:pt>
                <c:pt idx="62152" formatCode="General">
                  <c:v>1.2801499999999999</c:v>
                </c:pt>
                <c:pt idx="62153" formatCode="General">
                  <c:v>1.28016</c:v>
                </c:pt>
                <c:pt idx="62154" formatCode="General">
                  <c:v>1.2801800000000001</c:v>
                </c:pt>
                <c:pt idx="62155" formatCode="General">
                  <c:v>1.2802100000000001</c:v>
                </c:pt>
                <c:pt idx="62156" formatCode="General">
                  <c:v>1.28023</c:v>
                </c:pt>
                <c:pt idx="62157" formatCode="General">
                  <c:v>1.28024</c:v>
                </c:pt>
                <c:pt idx="62158" formatCode="General">
                  <c:v>1.28026</c:v>
                </c:pt>
                <c:pt idx="62159" formatCode="General">
                  <c:v>1.2802899999999999</c:v>
                </c:pt>
                <c:pt idx="62160" formatCode="General">
                  <c:v>1.2803100000000001</c:v>
                </c:pt>
                <c:pt idx="62161" formatCode="General">
                  <c:v>1.2803199999999999</c:v>
                </c:pt>
                <c:pt idx="62162" formatCode="General">
                  <c:v>1.2803500000000001</c:v>
                </c:pt>
                <c:pt idx="62163" formatCode="General">
                  <c:v>1.28037</c:v>
                </c:pt>
                <c:pt idx="62164" formatCode="General">
                  <c:v>1.2803899999999999</c:v>
                </c:pt>
                <c:pt idx="62165" formatCode="General">
                  <c:v>1.28041</c:v>
                </c:pt>
                <c:pt idx="62166" formatCode="General">
                  <c:v>1.28043</c:v>
                </c:pt>
                <c:pt idx="62167" formatCode="General">
                  <c:v>1.2804500000000001</c:v>
                </c:pt>
                <c:pt idx="62168" formatCode="General">
                  <c:v>1.2804800000000001</c:v>
                </c:pt>
                <c:pt idx="62169" formatCode="General">
                  <c:v>1.2804899999999999</c:v>
                </c:pt>
                <c:pt idx="62170" formatCode="General">
                  <c:v>1.28051</c:v>
                </c:pt>
                <c:pt idx="62171" formatCode="General">
                  <c:v>1.2805299999999991</c:v>
                </c:pt>
                <c:pt idx="62172" formatCode="General">
                  <c:v>1.2805599999999999</c:v>
                </c:pt>
                <c:pt idx="62173" formatCode="General">
                  <c:v>1.28057</c:v>
                </c:pt>
                <c:pt idx="62174" formatCode="General">
                  <c:v>1.2806</c:v>
                </c:pt>
                <c:pt idx="62175" formatCode="General">
                  <c:v>1.2806199999999999</c:v>
                </c:pt>
                <c:pt idx="62176" formatCode="General">
                  <c:v>1.28064</c:v>
                </c:pt>
                <c:pt idx="62177" formatCode="General">
                  <c:v>1.2806599999999999</c:v>
                </c:pt>
                <c:pt idx="62178" formatCode="General">
                  <c:v>1.28068</c:v>
                </c:pt>
                <c:pt idx="62179" formatCode="General">
                  <c:v>1.2806999999999991</c:v>
                </c:pt>
                <c:pt idx="62180" formatCode="General">
                  <c:v>1.28071</c:v>
                </c:pt>
                <c:pt idx="62181" formatCode="General">
                  <c:v>1.28074</c:v>
                </c:pt>
                <c:pt idx="62182" formatCode="General">
                  <c:v>1.2807599999999999</c:v>
                </c:pt>
                <c:pt idx="62183" formatCode="General">
                  <c:v>1.28078</c:v>
                </c:pt>
                <c:pt idx="62184" formatCode="General">
                  <c:v>1.2807999999999991</c:v>
                </c:pt>
                <c:pt idx="62185" formatCode="General">
                  <c:v>1.2808199999999998</c:v>
                </c:pt>
                <c:pt idx="62186" formatCode="General">
                  <c:v>1.28084</c:v>
                </c:pt>
                <c:pt idx="62187" formatCode="General">
                  <c:v>1.2808599999999999</c:v>
                </c:pt>
                <c:pt idx="62188" formatCode="General">
                  <c:v>1.28088</c:v>
                </c:pt>
                <c:pt idx="62189" formatCode="General">
                  <c:v>1.280899999999999</c:v>
                </c:pt>
                <c:pt idx="62190" formatCode="General">
                  <c:v>1.2809199999999998</c:v>
                </c:pt>
                <c:pt idx="62191" formatCode="General">
                  <c:v>1.28095</c:v>
                </c:pt>
                <c:pt idx="62192" formatCode="General">
                  <c:v>1.2809599999999999</c:v>
                </c:pt>
                <c:pt idx="62193" formatCode="General">
                  <c:v>1.28098</c:v>
                </c:pt>
                <c:pt idx="62194" formatCode="General">
                  <c:v>1.28101</c:v>
                </c:pt>
                <c:pt idx="62195" formatCode="General">
                  <c:v>1.281029999999999</c:v>
                </c:pt>
                <c:pt idx="62196" formatCode="General">
                  <c:v>1.28105</c:v>
                </c:pt>
                <c:pt idx="62197" formatCode="General">
                  <c:v>1.281069999999999</c:v>
                </c:pt>
                <c:pt idx="62198" formatCode="General">
                  <c:v>1.2810899999999998</c:v>
                </c:pt>
                <c:pt idx="62199" formatCode="General">
                  <c:v>1.28111</c:v>
                </c:pt>
                <c:pt idx="62200" formatCode="General">
                  <c:v>1.2811299999999992</c:v>
                </c:pt>
                <c:pt idx="62201" formatCode="General">
                  <c:v>1.28115</c:v>
                </c:pt>
                <c:pt idx="62202" formatCode="General">
                  <c:v>1.281169999999999</c:v>
                </c:pt>
                <c:pt idx="62203" formatCode="General">
                  <c:v>1.281199999999999</c:v>
                </c:pt>
                <c:pt idx="62204" formatCode="General">
                  <c:v>1.28121</c:v>
                </c:pt>
                <c:pt idx="62205" formatCode="General">
                  <c:v>1.2812299999999992</c:v>
                </c:pt>
                <c:pt idx="62206" formatCode="General">
                  <c:v>1.2812599999999998</c:v>
                </c:pt>
                <c:pt idx="62207" formatCode="General">
                  <c:v>1.28128</c:v>
                </c:pt>
                <c:pt idx="62208" formatCode="General">
                  <c:v>1.2812899999999998</c:v>
                </c:pt>
                <c:pt idx="62209" formatCode="General">
                  <c:v>1.2813099999999991</c:v>
                </c:pt>
                <c:pt idx="62210" formatCode="General">
                  <c:v>1.281339999999999</c:v>
                </c:pt>
                <c:pt idx="62211" formatCode="General">
                  <c:v>1.2813599999999998</c:v>
                </c:pt>
                <c:pt idx="62212" formatCode="General">
                  <c:v>1.281369999999999</c:v>
                </c:pt>
                <c:pt idx="62213" formatCode="General">
                  <c:v>1.2813999999999992</c:v>
                </c:pt>
                <c:pt idx="62214" formatCode="General">
                  <c:v>1.2814199999999998</c:v>
                </c:pt>
                <c:pt idx="62215" formatCode="General">
                  <c:v>1.281439999999999</c:v>
                </c:pt>
                <c:pt idx="62216" formatCode="General">
                  <c:v>1.2814599999999998</c:v>
                </c:pt>
                <c:pt idx="62217" formatCode="General">
                  <c:v>1.28148</c:v>
                </c:pt>
                <c:pt idx="62218" formatCode="General">
                  <c:v>1.2814999999999992</c:v>
                </c:pt>
                <c:pt idx="62219" formatCode="General">
                  <c:v>1.2815299999999992</c:v>
                </c:pt>
                <c:pt idx="62220" formatCode="General">
                  <c:v>1.281539999999999</c:v>
                </c:pt>
                <c:pt idx="62221" formatCode="General">
                  <c:v>1.2815599999999998</c:v>
                </c:pt>
                <c:pt idx="62222" formatCode="General">
                  <c:v>1.2815799999999991</c:v>
                </c:pt>
                <c:pt idx="62223" formatCode="General">
                  <c:v>1.281609999999999</c:v>
                </c:pt>
                <c:pt idx="62224" formatCode="General">
                  <c:v>1.2816199999999998</c:v>
                </c:pt>
                <c:pt idx="62225" formatCode="General">
                  <c:v>1.28165</c:v>
                </c:pt>
                <c:pt idx="62226" formatCode="General">
                  <c:v>1.2816699999999992</c:v>
                </c:pt>
                <c:pt idx="62227" formatCode="General">
                  <c:v>1.2816899999999998</c:v>
                </c:pt>
                <c:pt idx="62228" formatCode="General">
                  <c:v>1.281709999999999</c:v>
                </c:pt>
                <c:pt idx="62229" formatCode="General">
                  <c:v>1.2817299999999991</c:v>
                </c:pt>
                <c:pt idx="62230" formatCode="General">
                  <c:v>1.2817499999999991</c:v>
                </c:pt>
                <c:pt idx="62231" formatCode="General">
                  <c:v>1.2817699999999992</c:v>
                </c:pt>
                <c:pt idx="62232" formatCode="General">
                  <c:v>1.2817899999999998</c:v>
                </c:pt>
                <c:pt idx="62233" formatCode="General">
                  <c:v>1.281809999999999</c:v>
                </c:pt>
                <c:pt idx="62234" formatCode="General">
                  <c:v>1.2818299999999991</c:v>
                </c:pt>
                <c:pt idx="62235" formatCode="General">
                  <c:v>1.281849999999999</c:v>
                </c:pt>
                <c:pt idx="62236" formatCode="General">
                  <c:v>1.2818699999999992</c:v>
                </c:pt>
                <c:pt idx="62237" formatCode="General">
                  <c:v>1.2818899999999998</c:v>
                </c:pt>
                <c:pt idx="62238" formatCode="General">
                  <c:v>1.2819099999999992</c:v>
                </c:pt>
                <c:pt idx="62239" formatCode="General">
                  <c:v>1.2819399999999992</c:v>
                </c:pt>
                <c:pt idx="62240" formatCode="General">
                  <c:v>1.281949999999999</c:v>
                </c:pt>
                <c:pt idx="62241" formatCode="General">
                  <c:v>1.281979999999999</c:v>
                </c:pt>
                <c:pt idx="62242" formatCode="General">
                  <c:v>1.282</c:v>
                </c:pt>
                <c:pt idx="62243" formatCode="General">
                  <c:v>1.2820199999999999</c:v>
                </c:pt>
                <c:pt idx="62244" formatCode="General">
                  <c:v>1.28203</c:v>
                </c:pt>
                <c:pt idx="62245" formatCode="General">
                  <c:v>1.28206</c:v>
                </c:pt>
                <c:pt idx="62246" formatCode="General">
                  <c:v>1.2820800000000001</c:v>
                </c:pt>
                <c:pt idx="62247" formatCode="General">
                  <c:v>1.2821</c:v>
                </c:pt>
                <c:pt idx="62248" formatCode="General">
                  <c:v>1.2821199999999999</c:v>
                </c:pt>
                <c:pt idx="62249" formatCode="General">
                  <c:v>1.2821400000000001</c:v>
                </c:pt>
                <c:pt idx="62250" formatCode="General">
                  <c:v>1.28216</c:v>
                </c:pt>
                <c:pt idx="62251" formatCode="General">
                  <c:v>1.2821800000000001</c:v>
                </c:pt>
                <c:pt idx="62252" formatCode="General">
                  <c:v>1.2822</c:v>
                </c:pt>
                <c:pt idx="62253" formatCode="General">
                  <c:v>1.2822199999999999</c:v>
                </c:pt>
                <c:pt idx="62254" formatCode="General">
                  <c:v>1.2822499999999999</c:v>
                </c:pt>
                <c:pt idx="62255" formatCode="General">
                  <c:v>1.28226</c:v>
                </c:pt>
                <c:pt idx="62256" formatCode="General">
                  <c:v>1.2822800000000001</c:v>
                </c:pt>
                <c:pt idx="62257" formatCode="General">
                  <c:v>1.2823100000000001</c:v>
                </c:pt>
                <c:pt idx="62258" formatCode="General">
                  <c:v>1.28233</c:v>
                </c:pt>
                <c:pt idx="62259" formatCode="General">
                  <c:v>1.28234</c:v>
                </c:pt>
                <c:pt idx="62260" formatCode="General">
                  <c:v>1.2823599999999999</c:v>
                </c:pt>
                <c:pt idx="62261" formatCode="General">
                  <c:v>1.2823899999999999</c:v>
                </c:pt>
                <c:pt idx="62262" formatCode="General">
                  <c:v>1.28241</c:v>
                </c:pt>
                <c:pt idx="62263" formatCode="General">
                  <c:v>1.2824199999999999</c:v>
                </c:pt>
                <c:pt idx="62264" formatCode="General">
                  <c:v>1.2824500000000001</c:v>
                </c:pt>
                <c:pt idx="62265" formatCode="General">
                  <c:v>1.28247</c:v>
                </c:pt>
                <c:pt idx="62266" formatCode="General">
                  <c:v>1.2824899999999999</c:v>
                </c:pt>
                <c:pt idx="62267" formatCode="General">
                  <c:v>1.28251</c:v>
                </c:pt>
                <c:pt idx="62268" formatCode="General">
                  <c:v>1.2825299999999991</c:v>
                </c:pt>
                <c:pt idx="62269" formatCode="General">
                  <c:v>1.2825500000000001</c:v>
                </c:pt>
                <c:pt idx="62270" formatCode="General">
                  <c:v>1.2825800000000001</c:v>
                </c:pt>
                <c:pt idx="62271" formatCode="General">
                  <c:v>1.2825899999999999</c:v>
                </c:pt>
                <c:pt idx="62272" formatCode="General">
                  <c:v>1.28261</c:v>
                </c:pt>
                <c:pt idx="62273" formatCode="General">
                  <c:v>1.282629999999999</c:v>
                </c:pt>
                <c:pt idx="62274" formatCode="General">
                  <c:v>1.2826599999999999</c:v>
                </c:pt>
                <c:pt idx="62275" formatCode="General">
                  <c:v>1.28267</c:v>
                </c:pt>
                <c:pt idx="62276" formatCode="General">
                  <c:v>1.2827</c:v>
                </c:pt>
                <c:pt idx="62277" formatCode="General">
                  <c:v>1.2827199999999999</c:v>
                </c:pt>
                <c:pt idx="62278" formatCode="General">
                  <c:v>1.28274</c:v>
                </c:pt>
                <c:pt idx="62279" formatCode="General">
                  <c:v>1.2827599999999999</c:v>
                </c:pt>
                <c:pt idx="62280" formatCode="General">
                  <c:v>1.28278</c:v>
                </c:pt>
                <c:pt idx="62281" formatCode="General">
                  <c:v>1.2827999999999991</c:v>
                </c:pt>
                <c:pt idx="62282" formatCode="General">
                  <c:v>1.2828199999999998</c:v>
                </c:pt>
                <c:pt idx="62283" formatCode="General">
                  <c:v>1.28284</c:v>
                </c:pt>
                <c:pt idx="62284" formatCode="General">
                  <c:v>1.2828599999999999</c:v>
                </c:pt>
                <c:pt idx="62285" formatCode="General">
                  <c:v>1.28288</c:v>
                </c:pt>
                <c:pt idx="62286" formatCode="General">
                  <c:v>1.282899999999999</c:v>
                </c:pt>
                <c:pt idx="62287" formatCode="General">
                  <c:v>1.2829199999999998</c:v>
                </c:pt>
                <c:pt idx="62288" formatCode="General">
                  <c:v>1.28294</c:v>
                </c:pt>
                <c:pt idx="62289" formatCode="General">
                  <c:v>1.2829699999999991</c:v>
                </c:pt>
                <c:pt idx="62290" formatCode="General">
                  <c:v>1.2829899999999999</c:v>
                </c:pt>
                <c:pt idx="62291" formatCode="General">
                  <c:v>1.282999999999999</c:v>
                </c:pt>
                <c:pt idx="62292" formatCode="General">
                  <c:v>1.283029999999999</c:v>
                </c:pt>
                <c:pt idx="62293" formatCode="General">
                  <c:v>1.28305</c:v>
                </c:pt>
                <c:pt idx="62294" formatCode="General">
                  <c:v>1.283069999999999</c:v>
                </c:pt>
                <c:pt idx="62295" formatCode="General">
                  <c:v>1.28308</c:v>
                </c:pt>
                <c:pt idx="62296" formatCode="General">
                  <c:v>1.28311</c:v>
                </c:pt>
                <c:pt idx="62297" formatCode="General">
                  <c:v>1.2831299999999992</c:v>
                </c:pt>
                <c:pt idx="62298" formatCode="General">
                  <c:v>1.28315</c:v>
                </c:pt>
                <c:pt idx="62299" formatCode="General">
                  <c:v>1.283169999999999</c:v>
                </c:pt>
                <c:pt idx="62300" formatCode="General">
                  <c:v>1.2831899999999998</c:v>
                </c:pt>
                <c:pt idx="62301" formatCode="General">
                  <c:v>1.28321</c:v>
                </c:pt>
                <c:pt idx="62302" formatCode="General">
                  <c:v>1.2832299999999992</c:v>
                </c:pt>
                <c:pt idx="62303" formatCode="General">
                  <c:v>1.28325</c:v>
                </c:pt>
                <c:pt idx="62304" formatCode="General">
                  <c:v>1.283269999999999</c:v>
                </c:pt>
                <c:pt idx="62305" formatCode="General">
                  <c:v>1.2832899999999998</c:v>
                </c:pt>
                <c:pt idx="62306" formatCode="General">
                  <c:v>1.2833199999999998</c:v>
                </c:pt>
                <c:pt idx="62307" formatCode="General">
                  <c:v>1.2833299999999992</c:v>
                </c:pt>
                <c:pt idx="62308" formatCode="General">
                  <c:v>1.28335</c:v>
                </c:pt>
                <c:pt idx="62309" formatCode="General">
                  <c:v>1.28338</c:v>
                </c:pt>
                <c:pt idx="62310" formatCode="General">
                  <c:v>1.2833999999999992</c:v>
                </c:pt>
                <c:pt idx="62311" formatCode="General">
                  <c:v>1.2834099999999991</c:v>
                </c:pt>
                <c:pt idx="62312" formatCode="General">
                  <c:v>1.283439999999999</c:v>
                </c:pt>
                <c:pt idx="62313" formatCode="General">
                  <c:v>1.2834599999999998</c:v>
                </c:pt>
                <c:pt idx="62314" formatCode="General">
                  <c:v>1.28348</c:v>
                </c:pt>
                <c:pt idx="62315" formatCode="General">
                  <c:v>1.2834999999999992</c:v>
                </c:pt>
                <c:pt idx="62316" formatCode="General">
                  <c:v>1.2835199999999998</c:v>
                </c:pt>
                <c:pt idx="62317" formatCode="General">
                  <c:v>1.283539999999999</c:v>
                </c:pt>
                <c:pt idx="62318" formatCode="General">
                  <c:v>1.2835599999999998</c:v>
                </c:pt>
                <c:pt idx="62319" formatCode="General">
                  <c:v>1.2835799999999991</c:v>
                </c:pt>
                <c:pt idx="62320" formatCode="General">
                  <c:v>1.2835999999999992</c:v>
                </c:pt>
                <c:pt idx="62321" formatCode="General">
                  <c:v>1.2836299999999992</c:v>
                </c:pt>
                <c:pt idx="62322" formatCode="General">
                  <c:v>1.283639999999999</c:v>
                </c:pt>
                <c:pt idx="62323" formatCode="General">
                  <c:v>1.2836599999999998</c:v>
                </c:pt>
                <c:pt idx="62324" formatCode="General">
                  <c:v>1.283679999999999</c:v>
                </c:pt>
                <c:pt idx="62325" formatCode="General">
                  <c:v>1.283709999999999</c:v>
                </c:pt>
                <c:pt idx="62326" formatCode="General">
                  <c:v>1.2837199999999998</c:v>
                </c:pt>
                <c:pt idx="62327" formatCode="General">
                  <c:v>1.2837399999999992</c:v>
                </c:pt>
                <c:pt idx="62328" formatCode="General">
                  <c:v>1.2837699999999992</c:v>
                </c:pt>
                <c:pt idx="62329" formatCode="General">
                  <c:v>1.2837899999999998</c:v>
                </c:pt>
                <c:pt idx="62330" formatCode="General">
                  <c:v>1.283809999999999</c:v>
                </c:pt>
                <c:pt idx="62331" formatCode="General">
                  <c:v>1.2838299999999991</c:v>
                </c:pt>
                <c:pt idx="62332" formatCode="General">
                  <c:v>1.283849999999999</c:v>
                </c:pt>
                <c:pt idx="62333" formatCode="General">
                  <c:v>1.2838699999999992</c:v>
                </c:pt>
                <c:pt idx="62334" formatCode="General">
                  <c:v>1.2838899999999998</c:v>
                </c:pt>
                <c:pt idx="62335" formatCode="General">
                  <c:v>1.2839099999999992</c:v>
                </c:pt>
                <c:pt idx="62336" formatCode="General">
                  <c:v>1.2839299999999989</c:v>
                </c:pt>
                <c:pt idx="62337" formatCode="General">
                  <c:v>1.283949999999999</c:v>
                </c:pt>
                <c:pt idx="62338" formatCode="General">
                  <c:v>1.2839699999999992</c:v>
                </c:pt>
                <c:pt idx="62339" formatCode="General">
                  <c:v>1.2839899999999991</c:v>
                </c:pt>
                <c:pt idx="62340" formatCode="General">
                  <c:v>1.2840199999999999</c:v>
                </c:pt>
                <c:pt idx="62341" formatCode="General">
                  <c:v>1.2840400000000001</c:v>
                </c:pt>
                <c:pt idx="62342" formatCode="General">
                  <c:v>1.2840499999999999</c:v>
                </c:pt>
                <c:pt idx="62343" formatCode="General">
                  <c:v>1.2840800000000001</c:v>
                </c:pt>
                <c:pt idx="62344" formatCode="General">
                  <c:v>1.2841</c:v>
                </c:pt>
                <c:pt idx="62345" formatCode="General">
                  <c:v>1.2841199999999999</c:v>
                </c:pt>
                <c:pt idx="62346" formatCode="General">
                  <c:v>1.28413</c:v>
                </c:pt>
                <c:pt idx="62347" formatCode="General">
                  <c:v>1.28416</c:v>
                </c:pt>
                <c:pt idx="62348" formatCode="General">
                  <c:v>1.2841800000000001</c:v>
                </c:pt>
                <c:pt idx="62349" formatCode="General">
                  <c:v>1.2842</c:v>
                </c:pt>
                <c:pt idx="62350" formatCode="General">
                  <c:v>1.2842199999999999</c:v>
                </c:pt>
                <c:pt idx="62351" formatCode="General">
                  <c:v>1.28424</c:v>
                </c:pt>
                <c:pt idx="62352" formatCode="General">
                  <c:v>1.28426</c:v>
                </c:pt>
                <c:pt idx="62353" formatCode="General">
                  <c:v>1.2842800000000001</c:v>
                </c:pt>
                <c:pt idx="62354" formatCode="General">
                  <c:v>1.2843</c:v>
                </c:pt>
                <c:pt idx="62355" formatCode="General">
                  <c:v>1.2843199999999999</c:v>
                </c:pt>
                <c:pt idx="62356" formatCode="General">
                  <c:v>1.28434</c:v>
                </c:pt>
                <c:pt idx="62357" formatCode="General">
                  <c:v>1.28437</c:v>
                </c:pt>
                <c:pt idx="62358" formatCode="General">
                  <c:v>1.2843800000000001</c:v>
                </c:pt>
                <c:pt idx="62359" formatCode="General">
                  <c:v>1.2844</c:v>
                </c:pt>
                <c:pt idx="62360" formatCode="General">
                  <c:v>1.28443</c:v>
                </c:pt>
                <c:pt idx="62361" formatCode="General">
                  <c:v>1.2844500000000001</c:v>
                </c:pt>
                <c:pt idx="62362" formatCode="General">
                  <c:v>1.28447</c:v>
                </c:pt>
                <c:pt idx="62363" formatCode="General">
                  <c:v>1.2844899999999999</c:v>
                </c:pt>
                <c:pt idx="62364" formatCode="General">
                  <c:v>1.28451</c:v>
                </c:pt>
                <c:pt idx="62365" formatCode="General">
                  <c:v>1.2845299999999991</c:v>
                </c:pt>
                <c:pt idx="62366" formatCode="General">
                  <c:v>1.2845500000000001</c:v>
                </c:pt>
                <c:pt idx="62367" formatCode="General">
                  <c:v>1.28457</c:v>
                </c:pt>
                <c:pt idx="62368" formatCode="General">
                  <c:v>1.2845899999999999</c:v>
                </c:pt>
                <c:pt idx="62369" formatCode="General">
                  <c:v>1.2846199999999999</c:v>
                </c:pt>
                <c:pt idx="62370" formatCode="General">
                  <c:v>1.2846299999999991</c:v>
                </c:pt>
                <c:pt idx="62371" formatCode="General">
                  <c:v>1.2846500000000001</c:v>
                </c:pt>
                <c:pt idx="62372" formatCode="General">
                  <c:v>1.28468</c:v>
                </c:pt>
                <c:pt idx="62373" formatCode="General">
                  <c:v>1.2847</c:v>
                </c:pt>
                <c:pt idx="62374" formatCode="General">
                  <c:v>1.28471</c:v>
                </c:pt>
                <c:pt idx="62375" formatCode="General">
                  <c:v>1.284729999999999</c:v>
                </c:pt>
                <c:pt idx="62376" formatCode="General">
                  <c:v>1.2847599999999999</c:v>
                </c:pt>
                <c:pt idx="62377" formatCode="General">
                  <c:v>1.28478</c:v>
                </c:pt>
                <c:pt idx="62378" formatCode="General">
                  <c:v>1.2847899999999999</c:v>
                </c:pt>
                <c:pt idx="62379" formatCode="General">
                  <c:v>1.2848199999999999</c:v>
                </c:pt>
                <c:pt idx="62380" formatCode="General">
                  <c:v>1.28484</c:v>
                </c:pt>
                <c:pt idx="62381" formatCode="General">
                  <c:v>1.2848599999999999</c:v>
                </c:pt>
                <c:pt idx="62382" formatCode="General">
                  <c:v>1.28488</c:v>
                </c:pt>
                <c:pt idx="62383" formatCode="General">
                  <c:v>1.284899999999999</c:v>
                </c:pt>
                <c:pt idx="62384" formatCode="General">
                  <c:v>1.2849199999999998</c:v>
                </c:pt>
                <c:pt idx="62385" formatCode="General">
                  <c:v>1.28494</c:v>
                </c:pt>
                <c:pt idx="62386" formatCode="General">
                  <c:v>1.2849599999999999</c:v>
                </c:pt>
                <c:pt idx="62387" formatCode="General">
                  <c:v>1.28498</c:v>
                </c:pt>
                <c:pt idx="62388" formatCode="General">
                  <c:v>1.28501</c:v>
                </c:pt>
                <c:pt idx="62389" formatCode="General">
                  <c:v>1.2850199999999998</c:v>
                </c:pt>
                <c:pt idx="62390" formatCode="General">
                  <c:v>1.28504</c:v>
                </c:pt>
                <c:pt idx="62391" formatCode="General">
                  <c:v>1.285069999999999</c:v>
                </c:pt>
                <c:pt idx="62392" formatCode="General">
                  <c:v>1.2850899999999998</c:v>
                </c:pt>
                <c:pt idx="62393" formatCode="General">
                  <c:v>1.285099999999999</c:v>
                </c:pt>
                <c:pt idx="62394" formatCode="General">
                  <c:v>1.2851299999999992</c:v>
                </c:pt>
                <c:pt idx="62395" formatCode="General">
                  <c:v>1.28515</c:v>
                </c:pt>
                <c:pt idx="62396" formatCode="General">
                  <c:v>1.285169999999999</c:v>
                </c:pt>
                <c:pt idx="62397" formatCode="General">
                  <c:v>1.28518</c:v>
                </c:pt>
                <c:pt idx="62398" formatCode="General">
                  <c:v>1.28521</c:v>
                </c:pt>
                <c:pt idx="62399" formatCode="General">
                  <c:v>1.2852299999999992</c:v>
                </c:pt>
                <c:pt idx="62400" formatCode="General">
                  <c:v>1.28525</c:v>
                </c:pt>
                <c:pt idx="62401" formatCode="General">
                  <c:v>1.285269999999999</c:v>
                </c:pt>
                <c:pt idx="62402" formatCode="General">
                  <c:v>1.2852899999999998</c:v>
                </c:pt>
                <c:pt idx="62403" formatCode="General">
                  <c:v>1.28531</c:v>
                </c:pt>
                <c:pt idx="62404" formatCode="General">
                  <c:v>1.2853299999999992</c:v>
                </c:pt>
                <c:pt idx="62405" formatCode="General">
                  <c:v>1.28535</c:v>
                </c:pt>
                <c:pt idx="62406" formatCode="General">
                  <c:v>1.285369999999999</c:v>
                </c:pt>
                <c:pt idx="62407" formatCode="General">
                  <c:v>1.2853999999999992</c:v>
                </c:pt>
                <c:pt idx="62408" formatCode="General">
                  <c:v>1.2854199999999998</c:v>
                </c:pt>
                <c:pt idx="62409" formatCode="General">
                  <c:v>1.2854299999999992</c:v>
                </c:pt>
                <c:pt idx="62410" formatCode="General">
                  <c:v>1.28545</c:v>
                </c:pt>
                <c:pt idx="62411" formatCode="General">
                  <c:v>1.28548</c:v>
                </c:pt>
                <c:pt idx="62412" formatCode="General">
                  <c:v>1.2854999999999992</c:v>
                </c:pt>
                <c:pt idx="62413" formatCode="General">
                  <c:v>1.2855199999999998</c:v>
                </c:pt>
                <c:pt idx="62414" formatCode="General">
                  <c:v>1.285539999999999</c:v>
                </c:pt>
                <c:pt idx="62415" formatCode="General">
                  <c:v>1.2855599999999998</c:v>
                </c:pt>
                <c:pt idx="62416" formatCode="General">
                  <c:v>1.2855799999999991</c:v>
                </c:pt>
                <c:pt idx="62417" formatCode="General">
                  <c:v>1.2855999999999992</c:v>
                </c:pt>
                <c:pt idx="62418" formatCode="General">
                  <c:v>1.2856199999999998</c:v>
                </c:pt>
                <c:pt idx="62419" formatCode="General">
                  <c:v>1.285639999999999</c:v>
                </c:pt>
                <c:pt idx="62420" formatCode="General">
                  <c:v>1.2856699999999992</c:v>
                </c:pt>
                <c:pt idx="62421" formatCode="General">
                  <c:v>1.285679999999999</c:v>
                </c:pt>
                <c:pt idx="62422" formatCode="General">
                  <c:v>1.2856999999999992</c:v>
                </c:pt>
                <c:pt idx="62423" formatCode="General">
                  <c:v>1.2857199999999998</c:v>
                </c:pt>
                <c:pt idx="62424" formatCode="General">
                  <c:v>1.2857499999999991</c:v>
                </c:pt>
                <c:pt idx="62425" formatCode="General">
                  <c:v>1.2857599999999998</c:v>
                </c:pt>
                <c:pt idx="62426" formatCode="General">
                  <c:v>1.285779999999999</c:v>
                </c:pt>
                <c:pt idx="62427" formatCode="General">
                  <c:v>1.285809999999999</c:v>
                </c:pt>
                <c:pt idx="62428" formatCode="General">
                  <c:v>1.2858299999999991</c:v>
                </c:pt>
                <c:pt idx="62429" formatCode="General">
                  <c:v>1.2858399999999992</c:v>
                </c:pt>
                <c:pt idx="62430" formatCode="General">
                  <c:v>1.2858699999999992</c:v>
                </c:pt>
                <c:pt idx="62431" formatCode="General">
                  <c:v>1.2858899999999998</c:v>
                </c:pt>
                <c:pt idx="62432" formatCode="General">
                  <c:v>1.2859099999999992</c:v>
                </c:pt>
                <c:pt idx="62433" formatCode="General">
                  <c:v>1.2859299999999991</c:v>
                </c:pt>
                <c:pt idx="62434" formatCode="General">
                  <c:v>1.285949999999999</c:v>
                </c:pt>
                <c:pt idx="62435" formatCode="General">
                  <c:v>1.2859699999999992</c:v>
                </c:pt>
                <c:pt idx="62436" formatCode="General">
                  <c:v>1.286</c:v>
                </c:pt>
                <c:pt idx="62437" formatCode="General">
                  <c:v>1.2860100000000001</c:v>
                </c:pt>
                <c:pt idx="62438" formatCode="General">
                  <c:v>1.28603</c:v>
                </c:pt>
                <c:pt idx="62439" formatCode="General">
                  <c:v>1.2860499999999999</c:v>
                </c:pt>
                <c:pt idx="62440" formatCode="General">
                  <c:v>1.2860799999999999</c:v>
                </c:pt>
                <c:pt idx="62441" formatCode="General">
                  <c:v>1.28609</c:v>
                </c:pt>
                <c:pt idx="62442" formatCode="General">
                  <c:v>1.2861199999999999</c:v>
                </c:pt>
                <c:pt idx="62443" formatCode="General">
                  <c:v>1.2861400000000001</c:v>
                </c:pt>
                <c:pt idx="62444" formatCode="General">
                  <c:v>1.28616</c:v>
                </c:pt>
                <c:pt idx="62445" formatCode="General">
                  <c:v>1.2861800000000001</c:v>
                </c:pt>
                <c:pt idx="62446" formatCode="General">
                  <c:v>1.2862</c:v>
                </c:pt>
                <c:pt idx="62447" formatCode="General">
                  <c:v>1.2862199999999999</c:v>
                </c:pt>
                <c:pt idx="62448" formatCode="General">
                  <c:v>1.28624</c:v>
                </c:pt>
                <c:pt idx="62449" formatCode="General">
                  <c:v>1.28626</c:v>
                </c:pt>
                <c:pt idx="62450" formatCode="General">
                  <c:v>1.2862800000000001</c:v>
                </c:pt>
                <c:pt idx="62451" formatCode="General">
                  <c:v>1.2863</c:v>
                </c:pt>
                <c:pt idx="62452" formatCode="General">
                  <c:v>1.2863199999999999</c:v>
                </c:pt>
                <c:pt idx="62453" formatCode="General">
                  <c:v>1.28634</c:v>
                </c:pt>
                <c:pt idx="62454" formatCode="General">
                  <c:v>1.2863599999999999</c:v>
                </c:pt>
                <c:pt idx="62455" formatCode="General">
                  <c:v>1.2863800000000001</c:v>
                </c:pt>
                <c:pt idx="62456" formatCode="General">
                  <c:v>1.2864</c:v>
                </c:pt>
                <c:pt idx="62457" formatCode="General">
                  <c:v>1.2864199999999999</c:v>
                </c:pt>
                <c:pt idx="62458" formatCode="General">
                  <c:v>1.2864500000000001</c:v>
                </c:pt>
                <c:pt idx="62459" formatCode="General">
                  <c:v>1.28647</c:v>
                </c:pt>
                <c:pt idx="62460" formatCode="General">
                  <c:v>1.2864800000000001</c:v>
                </c:pt>
                <c:pt idx="62461" formatCode="General">
                  <c:v>1.2865</c:v>
                </c:pt>
                <c:pt idx="62462" formatCode="General">
                  <c:v>1.28653</c:v>
                </c:pt>
                <c:pt idx="62463" formatCode="General">
                  <c:v>1.2865500000000001</c:v>
                </c:pt>
                <c:pt idx="62464" formatCode="General">
                  <c:v>1.28657</c:v>
                </c:pt>
                <c:pt idx="62465" formatCode="General">
                  <c:v>1.2865899999999999</c:v>
                </c:pt>
                <c:pt idx="62466" formatCode="General">
                  <c:v>1.28661</c:v>
                </c:pt>
                <c:pt idx="62467" formatCode="General">
                  <c:v>1.2866299999999991</c:v>
                </c:pt>
                <c:pt idx="62468" formatCode="General">
                  <c:v>1.2866500000000001</c:v>
                </c:pt>
                <c:pt idx="62469" formatCode="General">
                  <c:v>1.28667</c:v>
                </c:pt>
                <c:pt idx="62470" formatCode="General">
                  <c:v>1.2866899999999999</c:v>
                </c:pt>
                <c:pt idx="62471" formatCode="General">
                  <c:v>1.2867199999999999</c:v>
                </c:pt>
                <c:pt idx="62472" formatCode="General">
                  <c:v>1.286729999999999</c:v>
                </c:pt>
                <c:pt idx="62473" formatCode="General">
                  <c:v>1.2867500000000001</c:v>
                </c:pt>
                <c:pt idx="62474" formatCode="General">
                  <c:v>1.28677</c:v>
                </c:pt>
                <c:pt idx="62475" formatCode="General">
                  <c:v>1.2867999999999991</c:v>
                </c:pt>
                <c:pt idx="62476" formatCode="General">
                  <c:v>1.28681</c:v>
                </c:pt>
                <c:pt idx="62477" formatCode="General">
                  <c:v>1.286829999999999</c:v>
                </c:pt>
                <c:pt idx="62478" formatCode="General">
                  <c:v>1.2868599999999999</c:v>
                </c:pt>
                <c:pt idx="62479" formatCode="General">
                  <c:v>1.28688</c:v>
                </c:pt>
                <c:pt idx="62480" formatCode="General">
                  <c:v>1.286899999999999</c:v>
                </c:pt>
                <c:pt idx="62481" formatCode="General">
                  <c:v>1.2869199999999998</c:v>
                </c:pt>
                <c:pt idx="62482" formatCode="General">
                  <c:v>1.28694</c:v>
                </c:pt>
                <c:pt idx="62483" formatCode="General">
                  <c:v>1.2869599999999999</c:v>
                </c:pt>
                <c:pt idx="62484" formatCode="General">
                  <c:v>1.28698</c:v>
                </c:pt>
                <c:pt idx="62485" formatCode="General">
                  <c:v>1.286999999999999</c:v>
                </c:pt>
                <c:pt idx="62486" formatCode="General">
                  <c:v>1.2870199999999998</c:v>
                </c:pt>
                <c:pt idx="62487" formatCode="General">
                  <c:v>1.28705</c:v>
                </c:pt>
                <c:pt idx="62488" formatCode="General">
                  <c:v>1.2870599999999999</c:v>
                </c:pt>
                <c:pt idx="62489" formatCode="General">
                  <c:v>1.28708</c:v>
                </c:pt>
                <c:pt idx="62490" formatCode="General">
                  <c:v>1.287099999999999</c:v>
                </c:pt>
                <c:pt idx="62491" formatCode="General">
                  <c:v>1.2871299999999992</c:v>
                </c:pt>
                <c:pt idx="62492" formatCode="General">
                  <c:v>1.28714</c:v>
                </c:pt>
                <c:pt idx="62493" formatCode="General">
                  <c:v>1.287169999999999</c:v>
                </c:pt>
                <c:pt idx="62494" formatCode="General">
                  <c:v>1.2871899999999998</c:v>
                </c:pt>
                <c:pt idx="62495" formatCode="General">
                  <c:v>1.28721</c:v>
                </c:pt>
                <c:pt idx="62496" formatCode="General">
                  <c:v>1.2872299999999992</c:v>
                </c:pt>
                <c:pt idx="62497" formatCode="General">
                  <c:v>1.28725</c:v>
                </c:pt>
                <c:pt idx="62498" formatCode="General">
                  <c:v>1.287269999999999</c:v>
                </c:pt>
                <c:pt idx="62499" formatCode="General">
                  <c:v>1.2872899999999998</c:v>
                </c:pt>
                <c:pt idx="62500" formatCode="General">
                  <c:v>1.28731</c:v>
                </c:pt>
                <c:pt idx="62501" formatCode="General">
                  <c:v>1.2873299999999992</c:v>
                </c:pt>
                <c:pt idx="62502" formatCode="General">
                  <c:v>1.28735</c:v>
                </c:pt>
                <c:pt idx="62503" formatCode="General">
                  <c:v>1.287369999999999</c:v>
                </c:pt>
                <c:pt idx="62504" formatCode="General">
                  <c:v>1.2873899999999998</c:v>
                </c:pt>
                <c:pt idx="62505" formatCode="General">
                  <c:v>1.2874099999999991</c:v>
                </c:pt>
                <c:pt idx="62506" formatCode="General">
                  <c:v>1.287439999999999</c:v>
                </c:pt>
                <c:pt idx="62507" formatCode="General">
                  <c:v>1.2874599999999998</c:v>
                </c:pt>
                <c:pt idx="62508" formatCode="General">
                  <c:v>1.287469999999999</c:v>
                </c:pt>
                <c:pt idx="62509" formatCode="General">
                  <c:v>1.2874999999999992</c:v>
                </c:pt>
                <c:pt idx="62510" formatCode="General">
                  <c:v>1.2875199999999998</c:v>
                </c:pt>
                <c:pt idx="62511" formatCode="General">
                  <c:v>1.287539999999999</c:v>
                </c:pt>
                <c:pt idx="62512" formatCode="General">
                  <c:v>1.28755</c:v>
                </c:pt>
                <c:pt idx="62513" formatCode="General">
                  <c:v>1.2875799999999991</c:v>
                </c:pt>
                <c:pt idx="62514" formatCode="General">
                  <c:v>1.2875999999999992</c:v>
                </c:pt>
                <c:pt idx="62515" formatCode="General">
                  <c:v>1.2876199999999998</c:v>
                </c:pt>
                <c:pt idx="62516" formatCode="General">
                  <c:v>1.287639999999999</c:v>
                </c:pt>
                <c:pt idx="62517" formatCode="General">
                  <c:v>1.2876599999999998</c:v>
                </c:pt>
                <c:pt idx="62518" formatCode="General">
                  <c:v>1.287679999999999</c:v>
                </c:pt>
                <c:pt idx="62519" formatCode="General">
                  <c:v>1.2876999999999992</c:v>
                </c:pt>
                <c:pt idx="62520" formatCode="General">
                  <c:v>1.2877199999999998</c:v>
                </c:pt>
                <c:pt idx="62521" formatCode="General">
                  <c:v>1.2877399999999992</c:v>
                </c:pt>
                <c:pt idx="62522" formatCode="General">
                  <c:v>1.2877599999999998</c:v>
                </c:pt>
                <c:pt idx="62523" formatCode="General">
                  <c:v>1.287779999999999</c:v>
                </c:pt>
                <c:pt idx="62524" formatCode="General">
                  <c:v>1.2877999999999992</c:v>
                </c:pt>
                <c:pt idx="62525" formatCode="General">
                  <c:v>1.2878199999999991</c:v>
                </c:pt>
                <c:pt idx="62526" formatCode="General">
                  <c:v>1.2878499999999991</c:v>
                </c:pt>
                <c:pt idx="62527" formatCode="General">
                  <c:v>1.2878599999999998</c:v>
                </c:pt>
                <c:pt idx="62528" formatCode="General">
                  <c:v>1.287879999999999</c:v>
                </c:pt>
                <c:pt idx="62529" formatCode="General">
                  <c:v>1.2879099999999992</c:v>
                </c:pt>
                <c:pt idx="62530" formatCode="General">
                  <c:v>1.2879299999999991</c:v>
                </c:pt>
                <c:pt idx="62531" formatCode="General">
                  <c:v>1.287949999999999</c:v>
                </c:pt>
                <c:pt idx="62532" formatCode="General">
                  <c:v>1.2879699999999992</c:v>
                </c:pt>
                <c:pt idx="62533" formatCode="General">
                  <c:v>1.2879899999999991</c:v>
                </c:pt>
                <c:pt idx="62534" formatCode="General">
                  <c:v>1.2880100000000001</c:v>
                </c:pt>
                <c:pt idx="62535" formatCode="General">
                  <c:v>1.28803</c:v>
                </c:pt>
                <c:pt idx="62536" formatCode="General">
                  <c:v>1.2880499999999999</c:v>
                </c:pt>
                <c:pt idx="62537" formatCode="General">
                  <c:v>1.28807</c:v>
                </c:pt>
                <c:pt idx="62538" formatCode="General">
                  <c:v>1.28809</c:v>
                </c:pt>
                <c:pt idx="62539" formatCode="General">
                  <c:v>1.2881100000000001</c:v>
                </c:pt>
                <c:pt idx="62540" formatCode="General">
                  <c:v>1.28813</c:v>
                </c:pt>
                <c:pt idx="62541" formatCode="General">
                  <c:v>1.2881499999999999</c:v>
                </c:pt>
                <c:pt idx="62542" formatCode="General">
                  <c:v>1.2881800000000001</c:v>
                </c:pt>
                <c:pt idx="62543" formatCode="General">
                  <c:v>1.2881899999999999</c:v>
                </c:pt>
                <c:pt idx="62544" formatCode="General">
                  <c:v>1.2882100000000001</c:v>
                </c:pt>
                <c:pt idx="62545" formatCode="General">
                  <c:v>1.2882400000000001</c:v>
                </c:pt>
                <c:pt idx="62546" formatCode="General">
                  <c:v>1.28826</c:v>
                </c:pt>
                <c:pt idx="62547" formatCode="General">
                  <c:v>1.2882800000000001</c:v>
                </c:pt>
                <c:pt idx="62548" formatCode="General">
                  <c:v>1.2883</c:v>
                </c:pt>
                <c:pt idx="62549" formatCode="General">
                  <c:v>1.2883199999999999</c:v>
                </c:pt>
                <c:pt idx="62550" formatCode="General">
                  <c:v>1.28834</c:v>
                </c:pt>
                <c:pt idx="62551" formatCode="General">
                  <c:v>1.2883599999999999</c:v>
                </c:pt>
                <c:pt idx="62552" formatCode="General">
                  <c:v>1.2883800000000001</c:v>
                </c:pt>
                <c:pt idx="62553" formatCode="General">
                  <c:v>1.2884</c:v>
                </c:pt>
                <c:pt idx="62554" formatCode="General">
                  <c:v>1.28843</c:v>
                </c:pt>
                <c:pt idx="62555" formatCode="General">
                  <c:v>1.28844</c:v>
                </c:pt>
                <c:pt idx="62556" formatCode="General">
                  <c:v>1.2884599999999999</c:v>
                </c:pt>
                <c:pt idx="62557" formatCode="General">
                  <c:v>1.2884899999999999</c:v>
                </c:pt>
                <c:pt idx="62558" formatCode="General">
                  <c:v>1.28851</c:v>
                </c:pt>
                <c:pt idx="62559" formatCode="General">
                  <c:v>1.2885199999999999</c:v>
                </c:pt>
                <c:pt idx="62560" formatCode="General">
                  <c:v>1.2885500000000001</c:v>
                </c:pt>
                <c:pt idx="62561" formatCode="General">
                  <c:v>1.28857</c:v>
                </c:pt>
                <c:pt idx="62562" formatCode="General">
                  <c:v>1.2885899999999999</c:v>
                </c:pt>
                <c:pt idx="62563" formatCode="General">
                  <c:v>1.2886</c:v>
                </c:pt>
                <c:pt idx="62564" formatCode="General">
                  <c:v>1.2886299999999991</c:v>
                </c:pt>
                <c:pt idx="62565" formatCode="General">
                  <c:v>1.2886500000000001</c:v>
                </c:pt>
                <c:pt idx="62566" formatCode="General">
                  <c:v>1.28867</c:v>
                </c:pt>
                <c:pt idx="62567" formatCode="General">
                  <c:v>1.2886899999999999</c:v>
                </c:pt>
                <c:pt idx="62568" formatCode="General">
                  <c:v>1.28871</c:v>
                </c:pt>
                <c:pt idx="62569" formatCode="General">
                  <c:v>1.288729999999999</c:v>
                </c:pt>
                <c:pt idx="62570" formatCode="General">
                  <c:v>1.2887500000000001</c:v>
                </c:pt>
                <c:pt idx="62571" formatCode="General">
                  <c:v>1.28877</c:v>
                </c:pt>
                <c:pt idx="62572" formatCode="General">
                  <c:v>1.2887899999999999</c:v>
                </c:pt>
                <c:pt idx="62573" formatCode="General">
                  <c:v>1.2888199999999999</c:v>
                </c:pt>
                <c:pt idx="62574" formatCode="General">
                  <c:v>1.28884</c:v>
                </c:pt>
                <c:pt idx="62575" formatCode="General">
                  <c:v>1.2888500000000001</c:v>
                </c:pt>
                <c:pt idx="62576" formatCode="General">
                  <c:v>1.28887</c:v>
                </c:pt>
                <c:pt idx="62577" formatCode="General">
                  <c:v>1.288899999999999</c:v>
                </c:pt>
                <c:pt idx="62578" formatCode="General">
                  <c:v>1.2889199999999998</c:v>
                </c:pt>
                <c:pt idx="62579" formatCode="General">
                  <c:v>1.28894</c:v>
                </c:pt>
                <c:pt idx="62580" formatCode="General">
                  <c:v>1.2889599999999999</c:v>
                </c:pt>
                <c:pt idx="62581" formatCode="General">
                  <c:v>1.28898</c:v>
                </c:pt>
                <c:pt idx="62582" formatCode="General">
                  <c:v>1.288999999999999</c:v>
                </c:pt>
                <c:pt idx="62583" formatCode="General">
                  <c:v>1.2890199999999998</c:v>
                </c:pt>
                <c:pt idx="62584" formatCode="General">
                  <c:v>1.28904</c:v>
                </c:pt>
                <c:pt idx="62585" formatCode="General">
                  <c:v>1.2890599999999999</c:v>
                </c:pt>
                <c:pt idx="62586" formatCode="General">
                  <c:v>1.28908</c:v>
                </c:pt>
                <c:pt idx="62587" formatCode="General">
                  <c:v>1.289099999999999</c:v>
                </c:pt>
                <c:pt idx="62588" formatCode="General">
                  <c:v>1.2891199999999998</c:v>
                </c:pt>
                <c:pt idx="62589" formatCode="General">
                  <c:v>1.28914</c:v>
                </c:pt>
                <c:pt idx="62590" formatCode="General">
                  <c:v>1.2891599999999999</c:v>
                </c:pt>
                <c:pt idx="62591" formatCode="General">
                  <c:v>1.28918</c:v>
                </c:pt>
                <c:pt idx="62592" formatCode="General">
                  <c:v>1.289199999999999</c:v>
                </c:pt>
                <c:pt idx="62593" formatCode="General">
                  <c:v>1.2892299999999992</c:v>
                </c:pt>
                <c:pt idx="62594" formatCode="General">
                  <c:v>1.2892399999999991</c:v>
                </c:pt>
                <c:pt idx="62595" formatCode="General">
                  <c:v>1.2892599999999999</c:v>
                </c:pt>
                <c:pt idx="62596" formatCode="General">
                  <c:v>1.2892899999999998</c:v>
                </c:pt>
                <c:pt idx="62597" formatCode="General">
                  <c:v>1.28931</c:v>
                </c:pt>
                <c:pt idx="62598" formatCode="General">
                  <c:v>1.2893199999999998</c:v>
                </c:pt>
                <c:pt idx="62599" formatCode="General">
                  <c:v>1.28935</c:v>
                </c:pt>
                <c:pt idx="62600" formatCode="General">
                  <c:v>1.289369999999999</c:v>
                </c:pt>
                <c:pt idx="62601" formatCode="General">
                  <c:v>1.2893899999999998</c:v>
                </c:pt>
                <c:pt idx="62602" formatCode="General">
                  <c:v>1.2894099999999991</c:v>
                </c:pt>
                <c:pt idx="62603" formatCode="General">
                  <c:v>1.2894299999999992</c:v>
                </c:pt>
                <c:pt idx="62604" formatCode="General">
                  <c:v>1.28945</c:v>
                </c:pt>
                <c:pt idx="62605" formatCode="General">
                  <c:v>1.28948</c:v>
                </c:pt>
                <c:pt idx="62606" formatCode="General">
                  <c:v>1.2894899999999998</c:v>
                </c:pt>
                <c:pt idx="62607" formatCode="General">
                  <c:v>1.289509999999999</c:v>
                </c:pt>
                <c:pt idx="62608" formatCode="General">
                  <c:v>1.289539999999999</c:v>
                </c:pt>
                <c:pt idx="62609" formatCode="General">
                  <c:v>1.2895599999999998</c:v>
                </c:pt>
                <c:pt idx="62610" formatCode="General">
                  <c:v>1.2895699999999992</c:v>
                </c:pt>
                <c:pt idx="62611" formatCode="General">
                  <c:v>1.2895999999999992</c:v>
                </c:pt>
                <c:pt idx="62612" formatCode="General">
                  <c:v>1.2896199999999998</c:v>
                </c:pt>
                <c:pt idx="62613" formatCode="General">
                  <c:v>1.289639999999999</c:v>
                </c:pt>
                <c:pt idx="62614" formatCode="General">
                  <c:v>1.28965</c:v>
                </c:pt>
                <c:pt idx="62615" formatCode="General">
                  <c:v>1.289679999999999</c:v>
                </c:pt>
                <c:pt idx="62616" formatCode="General">
                  <c:v>1.2896999999999992</c:v>
                </c:pt>
                <c:pt idx="62617" formatCode="General">
                  <c:v>1.2897199999999998</c:v>
                </c:pt>
                <c:pt idx="62618" formatCode="General">
                  <c:v>1.2897399999999992</c:v>
                </c:pt>
                <c:pt idx="62619" formatCode="General">
                  <c:v>1.2897599999999998</c:v>
                </c:pt>
                <c:pt idx="62620" formatCode="General">
                  <c:v>1.289779999999999</c:v>
                </c:pt>
                <c:pt idx="62621" formatCode="General">
                  <c:v>1.2897999999999992</c:v>
                </c:pt>
                <c:pt idx="62622" formatCode="General">
                  <c:v>1.2898199999999991</c:v>
                </c:pt>
                <c:pt idx="62623" formatCode="General">
                  <c:v>1.2898399999999992</c:v>
                </c:pt>
                <c:pt idx="62624" formatCode="General">
                  <c:v>1.2898699999999992</c:v>
                </c:pt>
                <c:pt idx="62625" formatCode="General">
                  <c:v>1.2898899999999998</c:v>
                </c:pt>
                <c:pt idx="62626" formatCode="General">
                  <c:v>1.2898999999999992</c:v>
                </c:pt>
                <c:pt idx="62627" formatCode="General">
                  <c:v>1.2899299999999991</c:v>
                </c:pt>
                <c:pt idx="62628" formatCode="General">
                  <c:v>1.289949999999999</c:v>
                </c:pt>
                <c:pt idx="62629" formatCode="General">
                  <c:v>1.2899699999999992</c:v>
                </c:pt>
                <c:pt idx="62630" formatCode="General">
                  <c:v>1.2899899999999991</c:v>
                </c:pt>
                <c:pt idx="62631" formatCode="General">
                  <c:v>1.2900100000000001</c:v>
                </c:pt>
                <c:pt idx="62632" formatCode="General">
                  <c:v>1.29003</c:v>
                </c:pt>
                <c:pt idx="62633" formatCode="General">
                  <c:v>1.2900499999999999</c:v>
                </c:pt>
                <c:pt idx="62634" formatCode="General">
                  <c:v>1.2900700000000001</c:v>
                </c:pt>
                <c:pt idx="62635" formatCode="General">
                  <c:v>1.29009</c:v>
                </c:pt>
                <c:pt idx="62636" formatCode="General">
                  <c:v>1.2901100000000001</c:v>
                </c:pt>
                <c:pt idx="62637" formatCode="General">
                  <c:v>1.2901400000000001</c:v>
                </c:pt>
                <c:pt idx="62638" formatCode="General">
                  <c:v>1.2901499999999999</c:v>
                </c:pt>
                <c:pt idx="62639" formatCode="General">
                  <c:v>1.29017</c:v>
                </c:pt>
                <c:pt idx="62640" formatCode="General">
                  <c:v>1.2901899999999999</c:v>
                </c:pt>
                <c:pt idx="62641" formatCode="General">
                  <c:v>1.2902199999999999</c:v>
                </c:pt>
                <c:pt idx="62642" formatCode="General">
                  <c:v>1.29023</c:v>
                </c:pt>
                <c:pt idx="62643" formatCode="General">
                  <c:v>1.2902499999999999</c:v>
                </c:pt>
                <c:pt idx="62644" formatCode="General">
                  <c:v>1.2902800000000001</c:v>
                </c:pt>
                <c:pt idx="62645" formatCode="General">
                  <c:v>1.2903</c:v>
                </c:pt>
                <c:pt idx="62646" formatCode="General">
                  <c:v>1.2903199999999999</c:v>
                </c:pt>
                <c:pt idx="62647" formatCode="General">
                  <c:v>1.29034</c:v>
                </c:pt>
                <c:pt idx="62648" formatCode="General">
                  <c:v>1.29036</c:v>
                </c:pt>
                <c:pt idx="62649" formatCode="General">
                  <c:v>1.29037</c:v>
                </c:pt>
                <c:pt idx="62650" formatCode="General">
                  <c:v>1.2904</c:v>
                </c:pt>
                <c:pt idx="62651" formatCode="General">
                  <c:v>1.2904199999999999</c:v>
                </c:pt>
                <c:pt idx="62652" formatCode="General">
                  <c:v>1.29044</c:v>
                </c:pt>
                <c:pt idx="62653" formatCode="General">
                  <c:v>1.2904599999999999</c:v>
                </c:pt>
                <c:pt idx="62654" formatCode="General">
                  <c:v>1.2904800000000001</c:v>
                </c:pt>
                <c:pt idx="62655" formatCode="General">
                  <c:v>1.2905</c:v>
                </c:pt>
                <c:pt idx="62656" formatCode="General">
                  <c:v>1.2905199999999999</c:v>
                </c:pt>
                <c:pt idx="62657" formatCode="General">
                  <c:v>1.29054</c:v>
                </c:pt>
                <c:pt idx="62658" formatCode="General">
                  <c:v>1.2905599999999999</c:v>
                </c:pt>
                <c:pt idx="62659" formatCode="General">
                  <c:v>1.2905899999999999</c:v>
                </c:pt>
                <c:pt idx="62660" formatCode="General">
                  <c:v>1.29061</c:v>
                </c:pt>
                <c:pt idx="62661" formatCode="General">
                  <c:v>1.2906199999999999</c:v>
                </c:pt>
                <c:pt idx="62662" formatCode="General">
                  <c:v>1.2906500000000001</c:v>
                </c:pt>
                <c:pt idx="62663" formatCode="General">
                  <c:v>1.29067</c:v>
                </c:pt>
                <c:pt idx="62664" formatCode="General">
                  <c:v>1.2906899999999999</c:v>
                </c:pt>
                <c:pt idx="62665" formatCode="General">
                  <c:v>1.2907</c:v>
                </c:pt>
                <c:pt idx="62666" formatCode="General">
                  <c:v>1.290729999999999</c:v>
                </c:pt>
                <c:pt idx="62667" formatCode="General">
                  <c:v>1.2907500000000001</c:v>
                </c:pt>
                <c:pt idx="62668" formatCode="General">
                  <c:v>1.29077</c:v>
                </c:pt>
                <c:pt idx="62669" formatCode="General">
                  <c:v>1.2907899999999999</c:v>
                </c:pt>
                <c:pt idx="62670" formatCode="General">
                  <c:v>1.29081</c:v>
                </c:pt>
                <c:pt idx="62671" formatCode="General">
                  <c:v>1.290829999999999</c:v>
                </c:pt>
                <c:pt idx="62672" formatCode="General">
                  <c:v>1.2908599999999999</c:v>
                </c:pt>
                <c:pt idx="62673" formatCode="General">
                  <c:v>1.29087</c:v>
                </c:pt>
                <c:pt idx="62674" formatCode="General">
                  <c:v>1.2908899999999999</c:v>
                </c:pt>
                <c:pt idx="62675" formatCode="General">
                  <c:v>1.2909199999999998</c:v>
                </c:pt>
                <c:pt idx="62676" formatCode="General">
                  <c:v>1.29094</c:v>
                </c:pt>
                <c:pt idx="62677" formatCode="General">
                  <c:v>1.29095</c:v>
                </c:pt>
                <c:pt idx="62678" formatCode="General">
                  <c:v>1.29097</c:v>
                </c:pt>
                <c:pt idx="62679" formatCode="General">
                  <c:v>1.290999999999999</c:v>
                </c:pt>
                <c:pt idx="62680" formatCode="General">
                  <c:v>1.2910199999999998</c:v>
                </c:pt>
                <c:pt idx="62681" formatCode="General">
                  <c:v>1.29104</c:v>
                </c:pt>
                <c:pt idx="62682" formatCode="General">
                  <c:v>1.2910599999999999</c:v>
                </c:pt>
                <c:pt idx="62683" formatCode="General">
                  <c:v>1.29108</c:v>
                </c:pt>
                <c:pt idx="62684" formatCode="General">
                  <c:v>1.291099999999999</c:v>
                </c:pt>
                <c:pt idx="62685" formatCode="General">
                  <c:v>1.2911199999999998</c:v>
                </c:pt>
                <c:pt idx="62686" formatCode="General">
                  <c:v>1.29114</c:v>
                </c:pt>
                <c:pt idx="62687" formatCode="General">
                  <c:v>1.2911599999999999</c:v>
                </c:pt>
                <c:pt idx="62688" formatCode="General">
                  <c:v>1.2911899999999998</c:v>
                </c:pt>
                <c:pt idx="62689" formatCode="General">
                  <c:v>1.291199999999999</c:v>
                </c:pt>
                <c:pt idx="62690" formatCode="General">
                  <c:v>1.2912199999999998</c:v>
                </c:pt>
                <c:pt idx="62691" formatCode="General">
                  <c:v>1.2912399999999991</c:v>
                </c:pt>
                <c:pt idx="62692" formatCode="General">
                  <c:v>1.291269999999999</c:v>
                </c:pt>
                <c:pt idx="62693" formatCode="General">
                  <c:v>1.29128</c:v>
                </c:pt>
                <c:pt idx="62694" formatCode="General">
                  <c:v>1.291299999999999</c:v>
                </c:pt>
                <c:pt idx="62695" formatCode="General">
                  <c:v>1.2913299999999992</c:v>
                </c:pt>
                <c:pt idx="62696" formatCode="General">
                  <c:v>1.29135</c:v>
                </c:pt>
                <c:pt idx="62697" formatCode="General">
                  <c:v>1.291369999999999</c:v>
                </c:pt>
                <c:pt idx="62698" formatCode="General">
                  <c:v>1.2913899999999998</c:v>
                </c:pt>
                <c:pt idx="62699" formatCode="General">
                  <c:v>1.2914099999999991</c:v>
                </c:pt>
                <c:pt idx="62700" formatCode="General">
                  <c:v>1.2914299999999992</c:v>
                </c:pt>
                <c:pt idx="62701" formatCode="General">
                  <c:v>1.29145</c:v>
                </c:pt>
                <c:pt idx="62702" formatCode="General">
                  <c:v>1.291469999999999</c:v>
                </c:pt>
                <c:pt idx="62703" formatCode="General">
                  <c:v>1.2914899999999998</c:v>
                </c:pt>
                <c:pt idx="62704" formatCode="General">
                  <c:v>1.291509999999999</c:v>
                </c:pt>
                <c:pt idx="62705" formatCode="General">
                  <c:v>1.2915299999999992</c:v>
                </c:pt>
                <c:pt idx="62706" formatCode="General">
                  <c:v>1.29155</c:v>
                </c:pt>
                <c:pt idx="62707" formatCode="General">
                  <c:v>1.2915699999999992</c:v>
                </c:pt>
                <c:pt idx="62708" formatCode="General">
                  <c:v>1.2915999999999992</c:v>
                </c:pt>
                <c:pt idx="62709" formatCode="General">
                  <c:v>1.291609999999999</c:v>
                </c:pt>
                <c:pt idx="62710" formatCode="General">
                  <c:v>1.291639999999999</c:v>
                </c:pt>
                <c:pt idx="62711" formatCode="General">
                  <c:v>1.2916599999999998</c:v>
                </c:pt>
                <c:pt idx="62712" formatCode="General">
                  <c:v>1.2916799999999991</c:v>
                </c:pt>
                <c:pt idx="62713" formatCode="General">
                  <c:v>1.2916899999999998</c:v>
                </c:pt>
                <c:pt idx="62714" formatCode="General">
                  <c:v>1.2917199999999998</c:v>
                </c:pt>
                <c:pt idx="62715" formatCode="General">
                  <c:v>1.2917399999999992</c:v>
                </c:pt>
                <c:pt idx="62716" formatCode="General">
                  <c:v>1.29175</c:v>
                </c:pt>
                <c:pt idx="62717" formatCode="General">
                  <c:v>1.291779999999999</c:v>
                </c:pt>
                <c:pt idx="62718" formatCode="General">
                  <c:v>1.2917999999999992</c:v>
                </c:pt>
                <c:pt idx="62719" formatCode="General">
                  <c:v>1.2918199999999991</c:v>
                </c:pt>
                <c:pt idx="62720" formatCode="General">
                  <c:v>1.2918399999999992</c:v>
                </c:pt>
                <c:pt idx="62721" formatCode="General">
                  <c:v>1.2918599999999998</c:v>
                </c:pt>
                <c:pt idx="62722" formatCode="General">
                  <c:v>1.291879999999999</c:v>
                </c:pt>
                <c:pt idx="62723" formatCode="General">
                  <c:v>1.291909999999999</c:v>
                </c:pt>
                <c:pt idx="62724" formatCode="General">
                  <c:v>1.2919199999999991</c:v>
                </c:pt>
                <c:pt idx="62725" formatCode="General">
                  <c:v>1.2919399999999992</c:v>
                </c:pt>
                <c:pt idx="62726" formatCode="General">
                  <c:v>1.2919699999999992</c:v>
                </c:pt>
                <c:pt idx="62727" formatCode="General">
                  <c:v>1.2919899999999991</c:v>
                </c:pt>
                <c:pt idx="62728" formatCode="General">
                  <c:v>1.292</c:v>
                </c:pt>
                <c:pt idx="62729" formatCode="General">
                  <c:v>1.2920199999999999</c:v>
                </c:pt>
                <c:pt idx="62730" formatCode="General">
                  <c:v>1.2920499999999999</c:v>
                </c:pt>
                <c:pt idx="62731" formatCode="General">
                  <c:v>1.2920700000000001</c:v>
                </c:pt>
                <c:pt idx="62732" formatCode="General">
                  <c:v>1.29209</c:v>
                </c:pt>
                <c:pt idx="62733" formatCode="General">
                  <c:v>1.2921100000000001</c:v>
                </c:pt>
                <c:pt idx="62734" formatCode="General">
                  <c:v>1.29213</c:v>
                </c:pt>
                <c:pt idx="62735" formatCode="General">
                  <c:v>1.2921499999999999</c:v>
                </c:pt>
                <c:pt idx="62736" formatCode="General">
                  <c:v>1.29217</c:v>
                </c:pt>
                <c:pt idx="62737" formatCode="General">
                  <c:v>1.2921899999999999</c:v>
                </c:pt>
                <c:pt idx="62738" formatCode="General">
                  <c:v>1.2922100000000001</c:v>
                </c:pt>
                <c:pt idx="62739" formatCode="General">
                  <c:v>1.2922400000000001</c:v>
                </c:pt>
                <c:pt idx="62740" formatCode="General">
                  <c:v>1.2922499999999999</c:v>
                </c:pt>
                <c:pt idx="62741" formatCode="General">
                  <c:v>1.29227</c:v>
                </c:pt>
                <c:pt idx="62742" formatCode="General">
                  <c:v>1.2922899999999999</c:v>
                </c:pt>
                <c:pt idx="62743" formatCode="General">
                  <c:v>1.2923199999999999</c:v>
                </c:pt>
                <c:pt idx="62744" formatCode="General">
                  <c:v>1.29233</c:v>
                </c:pt>
                <c:pt idx="62745" formatCode="General">
                  <c:v>1.29236</c:v>
                </c:pt>
                <c:pt idx="62746" formatCode="General">
                  <c:v>1.2923800000000001</c:v>
                </c:pt>
                <c:pt idx="62747" formatCode="General">
                  <c:v>1.2924</c:v>
                </c:pt>
                <c:pt idx="62748" formatCode="General">
                  <c:v>1.2924199999999999</c:v>
                </c:pt>
                <c:pt idx="62749" formatCode="General">
                  <c:v>1.29244</c:v>
                </c:pt>
                <c:pt idx="62750" formatCode="General">
                  <c:v>1.2924599999999999</c:v>
                </c:pt>
                <c:pt idx="62751" formatCode="General">
                  <c:v>1.2924800000000001</c:v>
                </c:pt>
                <c:pt idx="62752" formatCode="General">
                  <c:v>1.2925</c:v>
                </c:pt>
                <c:pt idx="62753" formatCode="General">
                  <c:v>1.2925199999999999</c:v>
                </c:pt>
                <c:pt idx="62754" formatCode="General">
                  <c:v>1.29254</c:v>
                </c:pt>
                <c:pt idx="62755" formatCode="General">
                  <c:v>1.2925599999999999</c:v>
                </c:pt>
                <c:pt idx="62756" formatCode="General">
                  <c:v>1.2925800000000001</c:v>
                </c:pt>
                <c:pt idx="62757" formatCode="General">
                  <c:v>1.2926</c:v>
                </c:pt>
                <c:pt idx="62758" formatCode="General">
                  <c:v>1.2926199999999999</c:v>
                </c:pt>
                <c:pt idx="62759" formatCode="General">
                  <c:v>1.2926500000000001</c:v>
                </c:pt>
                <c:pt idx="62760" formatCode="General">
                  <c:v>1.2926599999999999</c:v>
                </c:pt>
                <c:pt idx="62761" formatCode="General">
                  <c:v>1.2926800000000001</c:v>
                </c:pt>
                <c:pt idx="62762" formatCode="General">
                  <c:v>1.29271</c:v>
                </c:pt>
                <c:pt idx="62763" formatCode="General">
                  <c:v>1.292729999999999</c:v>
                </c:pt>
                <c:pt idx="62764" formatCode="General">
                  <c:v>1.29274</c:v>
                </c:pt>
                <c:pt idx="62765" formatCode="General">
                  <c:v>1.29277</c:v>
                </c:pt>
                <c:pt idx="62766" formatCode="General">
                  <c:v>1.2927899999999999</c:v>
                </c:pt>
                <c:pt idx="62767" formatCode="General">
                  <c:v>1.29281</c:v>
                </c:pt>
                <c:pt idx="62768" formatCode="General">
                  <c:v>1.292829999999999</c:v>
                </c:pt>
                <c:pt idx="62769" formatCode="General">
                  <c:v>1.2928500000000001</c:v>
                </c:pt>
                <c:pt idx="62770" formatCode="General">
                  <c:v>1.29287</c:v>
                </c:pt>
                <c:pt idx="62771" formatCode="General">
                  <c:v>1.2928999999999991</c:v>
                </c:pt>
                <c:pt idx="62772" formatCode="General">
                  <c:v>1.29291</c:v>
                </c:pt>
                <c:pt idx="62773" formatCode="General">
                  <c:v>1.292929999999999</c:v>
                </c:pt>
                <c:pt idx="62774" formatCode="General">
                  <c:v>1.2929599999999999</c:v>
                </c:pt>
                <c:pt idx="62775" formatCode="General">
                  <c:v>1.29298</c:v>
                </c:pt>
                <c:pt idx="62776" formatCode="General">
                  <c:v>1.2929899999999999</c:v>
                </c:pt>
                <c:pt idx="62777" formatCode="General">
                  <c:v>1.2930199999999998</c:v>
                </c:pt>
                <c:pt idx="62778" formatCode="General">
                  <c:v>1.29304</c:v>
                </c:pt>
                <c:pt idx="62779" formatCode="General">
                  <c:v>1.2930599999999999</c:v>
                </c:pt>
                <c:pt idx="62780" formatCode="General">
                  <c:v>1.2930699999999991</c:v>
                </c:pt>
                <c:pt idx="62781" formatCode="General">
                  <c:v>1.293099999999999</c:v>
                </c:pt>
                <c:pt idx="62782" formatCode="General">
                  <c:v>1.2931199999999998</c:v>
                </c:pt>
                <c:pt idx="62783" formatCode="General">
                  <c:v>1.293129999999999</c:v>
                </c:pt>
                <c:pt idx="62784" formatCode="General">
                  <c:v>1.2931599999999999</c:v>
                </c:pt>
                <c:pt idx="62785" formatCode="General">
                  <c:v>1.29318</c:v>
                </c:pt>
                <c:pt idx="62786" formatCode="General">
                  <c:v>1.293199999999999</c:v>
                </c:pt>
                <c:pt idx="62787" formatCode="General">
                  <c:v>1.2932199999999998</c:v>
                </c:pt>
                <c:pt idx="62788" formatCode="General">
                  <c:v>1.2932399999999991</c:v>
                </c:pt>
                <c:pt idx="62789" formatCode="General">
                  <c:v>1.2932599999999999</c:v>
                </c:pt>
                <c:pt idx="62790" formatCode="General">
                  <c:v>1.2932899999999998</c:v>
                </c:pt>
                <c:pt idx="62791" formatCode="General">
                  <c:v>1.293299999999999</c:v>
                </c:pt>
                <c:pt idx="62792" formatCode="General">
                  <c:v>1.2933199999999998</c:v>
                </c:pt>
                <c:pt idx="62793" formatCode="General">
                  <c:v>1.29335</c:v>
                </c:pt>
                <c:pt idx="62794" formatCode="General">
                  <c:v>1.293369999999999</c:v>
                </c:pt>
                <c:pt idx="62795" formatCode="General">
                  <c:v>1.29338</c:v>
                </c:pt>
                <c:pt idx="62796" formatCode="General">
                  <c:v>1.2934099999999991</c:v>
                </c:pt>
                <c:pt idx="62797" formatCode="General">
                  <c:v>1.2934299999999992</c:v>
                </c:pt>
                <c:pt idx="62798" formatCode="General">
                  <c:v>1.29345</c:v>
                </c:pt>
                <c:pt idx="62799" formatCode="General">
                  <c:v>1.293469999999999</c:v>
                </c:pt>
                <c:pt idx="62800" formatCode="General">
                  <c:v>1.2934899999999998</c:v>
                </c:pt>
                <c:pt idx="62801" formatCode="General">
                  <c:v>1.293509999999999</c:v>
                </c:pt>
                <c:pt idx="62802" formatCode="General">
                  <c:v>1.2935299999999992</c:v>
                </c:pt>
                <c:pt idx="62803" formatCode="General">
                  <c:v>1.29355</c:v>
                </c:pt>
                <c:pt idx="62804" formatCode="General">
                  <c:v>1.2935699999999992</c:v>
                </c:pt>
                <c:pt idx="62805" formatCode="General">
                  <c:v>1.2935899999999998</c:v>
                </c:pt>
                <c:pt idx="62806" formatCode="General">
                  <c:v>1.293609999999999</c:v>
                </c:pt>
                <c:pt idx="62807" formatCode="General">
                  <c:v>1.2936299999999992</c:v>
                </c:pt>
                <c:pt idx="62808" formatCode="General">
                  <c:v>1.29365</c:v>
                </c:pt>
                <c:pt idx="62809" formatCode="General">
                  <c:v>1.2936699999999992</c:v>
                </c:pt>
                <c:pt idx="62810" formatCode="General">
                  <c:v>1.2936999999999992</c:v>
                </c:pt>
                <c:pt idx="62811" formatCode="General">
                  <c:v>1.293709999999999</c:v>
                </c:pt>
                <c:pt idx="62812" formatCode="General">
                  <c:v>1.2937299999999992</c:v>
                </c:pt>
                <c:pt idx="62813" formatCode="General">
                  <c:v>1.2937599999999998</c:v>
                </c:pt>
                <c:pt idx="62814" formatCode="General">
                  <c:v>1.293779999999999</c:v>
                </c:pt>
                <c:pt idx="62815" formatCode="General">
                  <c:v>1.2937899999999998</c:v>
                </c:pt>
                <c:pt idx="62816" formatCode="General">
                  <c:v>1.2938199999999991</c:v>
                </c:pt>
                <c:pt idx="62817" formatCode="General">
                  <c:v>1.2938399999999992</c:v>
                </c:pt>
                <c:pt idx="62818" formatCode="General">
                  <c:v>1.2938599999999998</c:v>
                </c:pt>
                <c:pt idx="62819" formatCode="General">
                  <c:v>1.293879999999999</c:v>
                </c:pt>
                <c:pt idx="62820" formatCode="General">
                  <c:v>1.2938999999999992</c:v>
                </c:pt>
                <c:pt idx="62821" formatCode="General">
                  <c:v>1.2939199999999991</c:v>
                </c:pt>
                <c:pt idx="62822" formatCode="General">
                  <c:v>1.293949999999999</c:v>
                </c:pt>
                <c:pt idx="62823" formatCode="General">
                  <c:v>1.2939599999999998</c:v>
                </c:pt>
                <c:pt idx="62824" formatCode="General">
                  <c:v>1.293979999999999</c:v>
                </c:pt>
                <c:pt idx="62825" formatCode="General">
                  <c:v>1.2940100000000001</c:v>
                </c:pt>
                <c:pt idx="62826" formatCode="General">
                  <c:v>1.29403</c:v>
                </c:pt>
                <c:pt idx="62827" formatCode="General">
                  <c:v>1.2940400000000001</c:v>
                </c:pt>
                <c:pt idx="62828" formatCode="General">
                  <c:v>1.29406</c:v>
                </c:pt>
                <c:pt idx="62829" formatCode="General">
                  <c:v>1.29409</c:v>
                </c:pt>
                <c:pt idx="62830" formatCode="General">
                  <c:v>1.2941100000000001</c:v>
                </c:pt>
                <c:pt idx="62831" formatCode="General">
                  <c:v>1.2941199999999999</c:v>
                </c:pt>
                <c:pt idx="62832" formatCode="General">
                  <c:v>1.2941499999999999</c:v>
                </c:pt>
                <c:pt idx="62833" formatCode="General">
                  <c:v>1.29417</c:v>
                </c:pt>
                <c:pt idx="62834" formatCode="General">
                  <c:v>1.29419</c:v>
                </c:pt>
                <c:pt idx="62835" formatCode="General">
                  <c:v>1.2942100000000001</c:v>
                </c:pt>
                <c:pt idx="62836" formatCode="General">
                  <c:v>1.29423</c:v>
                </c:pt>
                <c:pt idx="62837" formatCode="General">
                  <c:v>1.2942499999999999</c:v>
                </c:pt>
                <c:pt idx="62838" formatCode="General">
                  <c:v>1.2942800000000001</c:v>
                </c:pt>
                <c:pt idx="62839" formatCode="General">
                  <c:v>1.2942899999999999</c:v>
                </c:pt>
                <c:pt idx="62840" formatCode="General">
                  <c:v>1.2943100000000001</c:v>
                </c:pt>
                <c:pt idx="62841" formatCode="General">
                  <c:v>1.29434</c:v>
                </c:pt>
                <c:pt idx="62842" formatCode="General">
                  <c:v>1.29436</c:v>
                </c:pt>
                <c:pt idx="62843" formatCode="General">
                  <c:v>1.29437</c:v>
                </c:pt>
                <c:pt idx="62844" formatCode="General">
                  <c:v>1.2944</c:v>
                </c:pt>
                <c:pt idx="62845" formatCode="General">
                  <c:v>1.2944199999999999</c:v>
                </c:pt>
                <c:pt idx="62846" formatCode="General">
                  <c:v>1.29444</c:v>
                </c:pt>
                <c:pt idx="62847" formatCode="General">
                  <c:v>1.2944599999999999</c:v>
                </c:pt>
                <c:pt idx="62848" formatCode="General">
                  <c:v>1.2944800000000001</c:v>
                </c:pt>
                <c:pt idx="62849" formatCode="General">
                  <c:v>1.2945</c:v>
                </c:pt>
                <c:pt idx="62850" formatCode="General">
                  <c:v>1.2945199999999999</c:v>
                </c:pt>
                <c:pt idx="62851" formatCode="General">
                  <c:v>1.29454</c:v>
                </c:pt>
                <c:pt idx="62852" formatCode="General">
                  <c:v>1.2945599999999999</c:v>
                </c:pt>
                <c:pt idx="62853" formatCode="General">
                  <c:v>1.2945800000000001</c:v>
                </c:pt>
                <c:pt idx="62854" formatCode="General">
                  <c:v>1.2946</c:v>
                </c:pt>
                <c:pt idx="62855" formatCode="General">
                  <c:v>1.2946199999999999</c:v>
                </c:pt>
                <c:pt idx="62856" formatCode="General">
                  <c:v>1.29464</c:v>
                </c:pt>
                <c:pt idx="62857" formatCode="General">
                  <c:v>1.2946599999999999</c:v>
                </c:pt>
                <c:pt idx="62858" formatCode="General">
                  <c:v>1.2946800000000001</c:v>
                </c:pt>
                <c:pt idx="62859" formatCode="General">
                  <c:v>1.2947</c:v>
                </c:pt>
                <c:pt idx="62860" formatCode="General">
                  <c:v>1.2947199999999999</c:v>
                </c:pt>
                <c:pt idx="62861" formatCode="General">
                  <c:v>1.2947500000000001</c:v>
                </c:pt>
                <c:pt idx="62862" formatCode="General">
                  <c:v>1.2947599999999999</c:v>
                </c:pt>
                <c:pt idx="62863" formatCode="General">
                  <c:v>1.2947899999999999</c:v>
                </c:pt>
                <c:pt idx="62864" formatCode="General">
                  <c:v>1.29481</c:v>
                </c:pt>
                <c:pt idx="62865" formatCode="General">
                  <c:v>1.294829999999999</c:v>
                </c:pt>
                <c:pt idx="62866" formatCode="General">
                  <c:v>1.29484</c:v>
                </c:pt>
                <c:pt idx="62867" formatCode="General">
                  <c:v>1.29487</c:v>
                </c:pt>
                <c:pt idx="62868" formatCode="General">
                  <c:v>1.2948899999999999</c:v>
                </c:pt>
                <c:pt idx="62869" formatCode="General">
                  <c:v>1.29491</c:v>
                </c:pt>
                <c:pt idx="62870" formatCode="General">
                  <c:v>1.294929999999999</c:v>
                </c:pt>
                <c:pt idx="62871" formatCode="General">
                  <c:v>1.29495</c:v>
                </c:pt>
                <c:pt idx="62872" formatCode="General">
                  <c:v>1.29497</c:v>
                </c:pt>
                <c:pt idx="62873" formatCode="General">
                  <c:v>1.2949899999999999</c:v>
                </c:pt>
                <c:pt idx="62874" formatCode="General">
                  <c:v>1.29501</c:v>
                </c:pt>
                <c:pt idx="62875" formatCode="General">
                  <c:v>1.295029999999999</c:v>
                </c:pt>
                <c:pt idx="62876" formatCode="General">
                  <c:v>1.2950599999999999</c:v>
                </c:pt>
                <c:pt idx="62877" formatCode="General">
                  <c:v>1.29508</c:v>
                </c:pt>
                <c:pt idx="62878" formatCode="General">
                  <c:v>1.2950899999999999</c:v>
                </c:pt>
                <c:pt idx="62879" formatCode="General">
                  <c:v>1.29511</c:v>
                </c:pt>
                <c:pt idx="62880" formatCode="General">
                  <c:v>1.29514</c:v>
                </c:pt>
                <c:pt idx="62881" formatCode="General">
                  <c:v>1.2951599999999999</c:v>
                </c:pt>
                <c:pt idx="62882" formatCode="General">
                  <c:v>1.295169999999999</c:v>
                </c:pt>
                <c:pt idx="62883" formatCode="General">
                  <c:v>1.295199999999999</c:v>
                </c:pt>
                <c:pt idx="62884" formatCode="General">
                  <c:v>1.2952199999999998</c:v>
                </c:pt>
                <c:pt idx="62885" formatCode="General">
                  <c:v>1.2952399999999991</c:v>
                </c:pt>
                <c:pt idx="62886" formatCode="General">
                  <c:v>1.2952599999999999</c:v>
                </c:pt>
                <c:pt idx="62887" formatCode="General">
                  <c:v>1.29528</c:v>
                </c:pt>
                <c:pt idx="62888" formatCode="General">
                  <c:v>1.295299999999999</c:v>
                </c:pt>
                <c:pt idx="62889" formatCode="General">
                  <c:v>1.2953299999999992</c:v>
                </c:pt>
                <c:pt idx="62890" formatCode="General">
                  <c:v>1.295339999999999</c:v>
                </c:pt>
                <c:pt idx="62891" formatCode="General">
                  <c:v>1.2953599999999998</c:v>
                </c:pt>
                <c:pt idx="62892" formatCode="General">
                  <c:v>1.2953899999999998</c:v>
                </c:pt>
                <c:pt idx="62893" formatCode="General">
                  <c:v>1.29541</c:v>
                </c:pt>
                <c:pt idx="62894" formatCode="General">
                  <c:v>1.2954199999999998</c:v>
                </c:pt>
                <c:pt idx="62895" formatCode="General">
                  <c:v>1.295439999999999</c:v>
                </c:pt>
                <c:pt idx="62896" formatCode="General">
                  <c:v>1.295469999999999</c:v>
                </c:pt>
                <c:pt idx="62897" formatCode="General">
                  <c:v>1.2954899999999998</c:v>
                </c:pt>
                <c:pt idx="62898" formatCode="General">
                  <c:v>1.2955099999999991</c:v>
                </c:pt>
                <c:pt idx="62899" formatCode="General">
                  <c:v>1.2955299999999992</c:v>
                </c:pt>
                <c:pt idx="62900" formatCode="General">
                  <c:v>1.29555</c:v>
                </c:pt>
                <c:pt idx="62901" formatCode="General">
                  <c:v>1.2955699999999992</c:v>
                </c:pt>
                <c:pt idx="62902" formatCode="General">
                  <c:v>1.2955899999999998</c:v>
                </c:pt>
                <c:pt idx="62903" formatCode="General">
                  <c:v>1.295609999999999</c:v>
                </c:pt>
                <c:pt idx="62904" formatCode="General">
                  <c:v>1.2956299999999992</c:v>
                </c:pt>
                <c:pt idx="62905" formatCode="General">
                  <c:v>1.2956599999999998</c:v>
                </c:pt>
                <c:pt idx="62906" formatCode="General">
                  <c:v>1.2956699999999992</c:v>
                </c:pt>
                <c:pt idx="62907" formatCode="General">
                  <c:v>1.2956899999999998</c:v>
                </c:pt>
                <c:pt idx="62908" formatCode="General">
                  <c:v>1.295709999999999</c:v>
                </c:pt>
                <c:pt idx="62909" formatCode="General">
                  <c:v>1.295739999999999</c:v>
                </c:pt>
                <c:pt idx="62910" formatCode="General">
                  <c:v>1.29575</c:v>
                </c:pt>
                <c:pt idx="62911" formatCode="General">
                  <c:v>1.295779999999999</c:v>
                </c:pt>
                <c:pt idx="62912" formatCode="General">
                  <c:v>1.2957999999999992</c:v>
                </c:pt>
                <c:pt idx="62913" formatCode="General">
                  <c:v>1.2958199999999991</c:v>
                </c:pt>
                <c:pt idx="62914" formatCode="General">
                  <c:v>1.2958399999999992</c:v>
                </c:pt>
                <c:pt idx="62915" formatCode="General">
                  <c:v>1.2958599999999998</c:v>
                </c:pt>
                <c:pt idx="62916" formatCode="General">
                  <c:v>1.295879999999999</c:v>
                </c:pt>
                <c:pt idx="62917" formatCode="General">
                  <c:v>1.2958899999999998</c:v>
                </c:pt>
                <c:pt idx="62918" formatCode="General">
                  <c:v>1.2959199999999991</c:v>
                </c:pt>
                <c:pt idx="62919" formatCode="General">
                  <c:v>1.2959399999999992</c:v>
                </c:pt>
                <c:pt idx="62920" formatCode="General">
                  <c:v>1.2959599999999998</c:v>
                </c:pt>
                <c:pt idx="62921" formatCode="General">
                  <c:v>1.295979999999999</c:v>
                </c:pt>
                <c:pt idx="62922" formatCode="General">
                  <c:v>1.296</c:v>
                </c:pt>
                <c:pt idx="62923" formatCode="General">
                  <c:v>1.2960199999999999</c:v>
                </c:pt>
                <c:pt idx="62924" formatCode="General">
                  <c:v>1.2960400000000001</c:v>
                </c:pt>
                <c:pt idx="62925" formatCode="General">
                  <c:v>1.29606</c:v>
                </c:pt>
                <c:pt idx="62926" formatCode="General">
                  <c:v>1.2960799999999999</c:v>
                </c:pt>
                <c:pt idx="62927" formatCode="General">
                  <c:v>1.2961100000000001</c:v>
                </c:pt>
                <c:pt idx="62928" formatCode="General">
                  <c:v>1.29613</c:v>
                </c:pt>
                <c:pt idx="62929" formatCode="General">
                  <c:v>1.2961400000000001</c:v>
                </c:pt>
                <c:pt idx="62930" formatCode="General">
                  <c:v>1.29616</c:v>
                </c:pt>
                <c:pt idx="62931" formatCode="General">
                  <c:v>1.29619</c:v>
                </c:pt>
                <c:pt idx="62932" formatCode="General">
                  <c:v>1.2962100000000001</c:v>
                </c:pt>
                <c:pt idx="62933" formatCode="General">
                  <c:v>1.2962199999999999</c:v>
                </c:pt>
                <c:pt idx="62934" formatCode="General">
                  <c:v>1.2962499999999999</c:v>
                </c:pt>
                <c:pt idx="62935" formatCode="General">
                  <c:v>1.29627</c:v>
                </c:pt>
                <c:pt idx="62936" formatCode="General">
                  <c:v>1.2962899999999999</c:v>
                </c:pt>
                <c:pt idx="62937" formatCode="General">
                  <c:v>1.2963100000000001</c:v>
                </c:pt>
                <c:pt idx="62938" formatCode="General">
                  <c:v>1.29633</c:v>
                </c:pt>
                <c:pt idx="62939" formatCode="General">
                  <c:v>1.2963499999999999</c:v>
                </c:pt>
                <c:pt idx="62940" formatCode="General">
                  <c:v>1.2963800000000001</c:v>
                </c:pt>
                <c:pt idx="62941" formatCode="General">
                  <c:v>1.2963899999999999</c:v>
                </c:pt>
                <c:pt idx="62942" formatCode="General">
                  <c:v>1.2964100000000001</c:v>
                </c:pt>
                <c:pt idx="62943" formatCode="General">
                  <c:v>1.29643</c:v>
                </c:pt>
                <c:pt idx="62944" formatCode="General">
                  <c:v>1.2964599999999999</c:v>
                </c:pt>
                <c:pt idx="62945" formatCode="General">
                  <c:v>1.29647</c:v>
                </c:pt>
                <c:pt idx="62946" formatCode="General">
                  <c:v>1.2964899999999999</c:v>
                </c:pt>
                <c:pt idx="62947" formatCode="General">
                  <c:v>1.2965199999999999</c:v>
                </c:pt>
                <c:pt idx="62948" formatCode="General">
                  <c:v>1.29654</c:v>
                </c:pt>
                <c:pt idx="62949" formatCode="General">
                  <c:v>1.2965599999999999</c:v>
                </c:pt>
                <c:pt idx="62950" formatCode="General">
                  <c:v>1.2965800000000001</c:v>
                </c:pt>
                <c:pt idx="62951" formatCode="General">
                  <c:v>1.2966</c:v>
                </c:pt>
                <c:pt idx="62952" formatCode="General">
                  <c:v>1.2966199999999999</c:v>
                </c:pt>
                <c:pt idx="62953" formatCode="General">
                  <c:v>1.29664</c:v>
                </c:pt>
                <c:pt idx="62954" formatCode="General">
                  <c:v>1.2966599999999999</c:v>
                </c:pt>
                <c:pt idx="62955" formatCode="General">
                  <c:v>1.2966800000000001</c:v>
                </c:pt>
                <c:pt idx="62956" formatCode="General">
                  <c:v>1.29671</c:v>
                </c:pt>
                <c:pt idx="62957" formatCode="General">
                  <c:v>1.2967199999999999</c:v>
                </c:pt>
                <c:pt idx="62958" formatCode="General">
                  <c:v>1.29674</c:v>
                </c:pt>
                <c:pt idx="62959" formatCode="General">
                  <c:v>1.2967599999999999</c:v>
                </c:pt>
                <c:pt idx="62960" formatCode="General">
                  <c:v>1.2967899999999999</c:v>
                </c:pt>
                <c:pt idx="62961" formatCode="General">
                  <c:v>1.2968</c:v>
                </c:pt>
                <c:pt idx="62962" formatCode="General">
                  <c:v>1.296829999999999</c:v>
                </c:pt>
                <c:pt idx="62963" formatCode="General">
                  <c:v>1.2968500000000001</c:v>
                </c:pt>
                <c:pt idx="62964" formatCode="General">
                  <c:v>1.29687</c:v>
                </c:pt>
                <c:pt idx="62965" formatCode="General">
                  <c:v>1.2968899999999999</c:v>
                </c:pt>
                <c:pt idx="62966" formatCode="General">
                  <c:v>1.29691</c:v>
                </c:pt>
                <c:pt idx="62967" formatCode="General">
                  <c:v>1.296929999999999</c:v>
                </c:pt>
                <c:pt idx="62968" formatCode="General">
                  <c:v>1.29695</c:v>
                </c:pt>
                <c:pt idx="62969" formatCode="General">
                  <c:v>1.29697</c:v>
                </c:pt>
                <c:pt idx="62970" formatCode="General">
                  <c:v>1.2969899999999999</c:v>
                </c:pt>
                <c:pt idx="62971" formatCode="General">
                  <c:v>1.29701</c:v>
                </c:pt>
                <c:pt idx="62972" formatCode="General">
                  <c:v>1.297029999999999</c:v>
                </c:pt>
                <c:pt idx="62973" formatCode="General">
                  <c:v>1.29705</c:v>
                </c:pt>
                <c:pt idx="62974" formatCode="General">
                  <c:v>1.2970699999999991</c:v>
                </c:pt>
                <c:pt idx="62975" formatCode="General">
                  <c:v>1.2970899999999999</c:v>
                </c:pt>
                <c:pt idx="62976" formatCode="General">
                  <c:v>1.2971199999999998</c:v>
                </c:pt>
                <c:pt idx="62977" formatCode="General">
                  <c:v>1.297129999999999</c:v>
                </c:pt>
                <c:pt idx="62978" formatCode="General">
                  <c:v>1.29715</c:v>
                </c:pt>
                <c:pt idx="62979" formatCode="General">
                  <c:v>1.29718</c:v>
                </c:pt>
                <c:pt idx="62980" formatCode="General">
                  <c:v>1.297199999999999</c:v>
                </c:pt>
                <c:pt idx="62981" formatCode="General">
                  <c:v>1.29721</c:v>
                </c:pt>
                <c:pt idx="62982" formatCode="General">
                  <c:v>1.2972399999999991</c:v>
                </c:pt>
                <c:pt idx="62983" formatCode="General">
                  <c:v>1.2972599999999999</c:v>
                </c:pt>
                <c:pt idx="62984" formatCode="General">
                  <c:v>1.29728</c:v>
                </c:pt>
                <c:pt idx="62985" formatCode="General">
                  <c:v>1.297299999999999</c:v>
                </c:pt>
                <c:pt idx="62986" formatCode="General">
                  <c:v>1.2973199999999998</c:v>
                </c:pt>
                <c:pt idx="62987" formatCode="General">
                  <c:v>1.297339999999999</c:v>
                </c:pt>
                <c:pt idx="62988" formatCode="General">
                  <c:v>1.2973599999999998</c:v>
                </c:pt>
                <c:pt idx="62989" formatCode="General">
                  <c:v>1.29738</c:v>
                </c:pt>
                <c:pt idx="62990" formatCode="General">
                  <c:v>1.2973999999999992</c:v>
                </c:pt>
                <c:pt idx="62991" formatCode="General">
                  <c:v>1.2974299999999992</c:v>
                </c:pt>
                <c:pt idx="62992" formatCode="General">
                  <c:v>1.297439999999999</c:v>
                </c:pt>
                <c:pt idx="62993" formatCode="General">
                  <c:v>1.2974599999999998</c:v>
                </c:pt>
                <c:pt idx="62994" formatCode="General">
                  <c:v>1.29748</c:v>
                </c:pt>
                <c:pt idx="62995" formatCode="General">
                  <c:v>1.2975099999999991</c:v>
                </c:pt>
                <c:pt idx="62996" formatCode="General">
                  <c:v>1.2975199999999998</c:v>
                </c:pt>
                <c:pt idx="62997" formatCode="General">
                  <c:v>1.297539999999999</c:v>
                </c:pt>
                <c:pt idx="62998" formatCode="General">
                  <c:v>1.297569999999999</c:v>
                </c:pt>
                <c:pt idx="62999" formatCode="General">
                  <c:v>1.2975899999999998</c:v>
                </c:pt>
                <c:pt idx="63000" formatCode="General">
                  <c:v>1.2975999999999992</c:v>
                </c:pt>
                <c:pt idx="63001" formatCode="General">
                  <c:v>1.2976299999999992</c:v>
                </c:pt>
                <c:pt idx="63002" formatCode="General">
                  <c:v>1.29765</c:v>
                </c:pt>
                <c:pt idx="63003" formatCode="General">
                  <c:v>1.2976699999999992</c:v>
                </c:pt>
                <c:pt idx="63004" formatCode="General">
                  <c:v>1.2976899999999998</c:v>
                </c:pt>
                <c:pt idx="63005" formatCode="General">
                  <c:v>1.297709999999999</c:v>
                </c:pt>
                <c:pt idx="63006" formatCode="General">
                  <c:v>1.2977299999999992</c:v>
                </c:pt>
                <c:pt idx="63007" formatCode="General">
                  <c:v>1.2977599999999998</c:v>
                </c:pt>
                <c:pt idx="63008" formatCode="General">
                  <c:v>1.2977699999999992</c:v>
                </c:pt>
                <c:pt idx="63009" formatCode="General">
                  <c:v>1.2977899999999998</c:v>
                </c:pt>
                <c:pt idx="63010" formatCode="General">
                  <c:v>1.2978199999999998</c:v>
                </c:pt>
                <c:pt idx="63011" formatCode="General">
                  <c:v>1.2978399999999992</c:v>
                </c:pt>
                <c:pt idx="63012" formatCode="General">
                  <c:v>1.2978499999999991</c:v>
                </c:pt>
                <c:pt idx="63013" formatCode="General">
                  <c:v>1.297879999999999</c:v>
                </c:pt>
                <c:pt idx="63014" formatCode="General">
                  <c:v>1.2978999999999992</c:v>
                </c:pt>
                <c:pt idx="63015" formatCode="General">
                  <c:v>1.2979199999999991</c:v>
                </c:pt>
                <c:pt idx="63016" formatCode="General">
                  <c:v>1.2979399999999992</c:v>
                </c:pt>
                <c:pt idx="63017" formatCode="General">
                  <c:v>1.2979599999999998</c:v>
                </c:pt>
                <c:pt idx="63018" formatCode="General">
                  <c:v>1.297979999999999</c:v>
                </c:pt>
                <c:pt idx="63019" formatCode="General">
                  <c:v>1.298</c:v>
                </c:pt>
                <c:pt idx="63020" formatCode="General">
                  <c:v>1.29802</c:v>
                </c:pt>
                <c:pt idx="63021" formatCode="General">
                  <c:v>1.2980400000000001</c:v>
                </c:pt>
                <c:pt idx="63022" formatCode="General">
                  <c:v>1.29806</c:v>
                </c:pt>
                <c:pt idx="63023" formatCode="General">
                  <c:v>1.2980799999999999</c:v>
                </c:pt>
                <c:pt idx="63024" formatCode="General">
                  <c:v>1.2981</c:v>
                </c:pt>
                <c:pt idx="63025" formatCode="General">
                  <c:v>1.2981199999999999</c:v>
                </c:pt>
                <c:pt idx="63026" formatCode="General">
                  <c:v>1.2981400000000001</c:v>
                </c:pt>
                <c:pt idx="63027" formatCode="General">
                  <c:v>1.29817</c:v>
                </c:pt>
                <c:pt idx="63028" formatCode="General">
                  <c:v>1.2981799999999999</c:v>
                </c:pt>
                <c:pt idx="63029" formatCode="General">
                  <c:v>1.2982100000000001</c:v>
                </c:pt>
                <c:pt idx="63030" formatCode="General">
                  <c:v>1.29823</c:v>
                </c:pt>
                <c:pt idx="63031" formatCode="General">
                  <c:v>1.2982499999999999</c:v>
                </c:pt>
                <c:pt idx="63032" formatCode="General">
                  <c:v>1.29826</c:v>
                </c:pt>
                <c:pt idx="63033" formatCode="General">
                  <c:v>1.2982899999999999</c:v>
                </c:pt>
                <c:pt idx="63034" formatCode="General">
                  <c:v>1.2983100000000001</c:v>
                </c:pt>
                <c:pt idx="63035" formatCode="General">
                  <c:v>1.29833</c:v>
                </c:pt>
                <c:pt idx="63036" formatCode="General">
                  <c:v>1.2983499999999999</c:v>
                </c:pt>
                <c:pt idx="63037" formatCode="General">
                  <c:v>1.29837</c:v>
                </c:pt>
                <c:pt idx="63038" formatCode="General">
                  <c:v>1.2983899999999999</c:v>
                </c:pt>
                <c:pt idx="63039" formatCode="General">
                  <c:v>1.2984199999999999</c:v>
                </c:pt>
                <c:pt idx="63040" formatCode="General">
                  <c:v>1.29843</c:v>
                </c:pt>
                <c:pt idx="63041" formatCode="General">
                  <c:v>1.2984500000000001</c:v>
                </c:pt>
                <c:pt idx="63042" formatCode="General">
                  <c:v>1.2984800000000001</c:v>
                </c:pt>
                <c:pt idx="63043" formatCode="General">
                  <c:v>1.2985</c:v>
                </c:pt>
                <c:pt idx="63044" formatCode="General">
                  <c:v>1.2985100000000001</c:v>
                </c:pt>
                <c:pt idx="63045" formatCode="General">
                  <c:v>1.29853</c:v>
                </c:pt>
                <c:pt idx="63046" formatCode="General">
                  <c:v>1.2985599999999999</c:v>
                </c:pt>
                <c:pt idx="63047" formatCode="General">
                  <c:v>1.2985800000000001</c:v>
                </c:pt>
                <c:pt idx="63048" formatCode="General">
                  <c:v>1.2985899999999999</c:v>
                </c:pt>
                <c:pt idx="63049" formatCode="General">
                  <c:v>1.2986199999999999</c:v>
                </c:pt>
                <c:pt idx="63050" formatCode="General">
                  <c:v>1.29864</c:v>
                </c:pt>
                <c:pt idx="63051" formatCode="General">
                  <c:v>1.2986500000000001</c:v>
                </c:pt>
                <c:pt idx="63052" formatCode="General">
                  <c:v>1.2986800000000001</c:v>
                </c:pt>
                <c:pt idx="63053" formatCode="General">
                  <c:v>1.2987</c:v>
                </c:pt>
                <c:pt idx="63054" formatCode="General">
                  <c:v>1.2987199999999999</c:v>
                </c:pt>
                <c:pt idx="63055" formatCode="General">
                  <c:v>1.29874</c:v>
                </c:pt>
                <c:pt idx="63056" formatCode="General">
                  <c:v>1.2987599999999999</c:v>
                </c:pt>
                <c:pt idx="63057" formatCode="General">
                  <c:v>1.29878</c:v>
                </c:pt>
                <c:pt idx="63058" formatCode="General">
                  <c:v>1.2988</c:v>
                </c:pt>
                <c:pt idx="63059" formatCode="General">
                  <c:v>1.2988199999999999</c:v>
                </c:pt>
                <c:pt idx="63060" formatCode="General">
                  <c:v>1.29884</c:v>
                </c:pt>
                <c:pt idx="63061" formatCode="General">
                  <c:v>1.29887</c:v>
                </c:pt>
                <c:pt idx="63062" formatCode="General">
                  <c:v>1.2988899999999999</c:v>
                </c:pt>
                <c:pt idx="63063" formatCode="General">
                  <c:v>1.2988999999999991</c:v>
                </c:pt>
                <c:pt idx="63064" formatCode="General">
                  <c:v>1.298929999999999</c:v>
                </c:pt>
                <c:pt idx="63065" formatCode="General">
                  <c:v>1.29895</c:v>
                </c:pt>
                <c:pt idx="63066" formatCode="General">
                  <c:v>1.29897</c:v>
                </c:pt>
                <c:pt idx="63067" formatCode="General">
                  <c:v>1.2989899999999999</c:v>
                </c:pt>
                <c:pt idx="63068" formatCode="General">
                  <c:v>1.29901</c:v>
                </c:pt>
                <c:pt idx="63069" formatCode="General">
                  <c:v>1.299029999999999</c:v>
                </c:pt>
                <c:pt idx="63070" formatCode="General">
                  <c:v>1.29905</c:v>
                </c:pt>
                <c:pt idx="63071" formatCode="General">
                  <c:v>1.2990699999999991</c:v>
                </c:pt>
                <c:pt idx="63072" formatCode="General">
                  <c:v>1.2990899999999999</c:v>
                </c:pt>
                <c:pt idx="63073" formatCode="General">
                  <c:v>1.29911</c:v>
                </c:pt>
                <c:pt idx="63074" formatCode="General">
                  <c:v>1.299129999999999</c:v>
                </c:pt>
                <c:pt idx="63075" formatCode="General">
                  <c:v>1.29915</c:v>
                </c:pt>
                <c:pt idx="63076" formatCode="General">
                  <c:v>1.299169999999999</c:v>
                </c:pt>
                <c:pt idx="63077" formatCode="General">
                  <c:v>1.299199999999999</c:v>
                </c:pt>
                <c:pt idx="63078" formatCode="General">
                  <c:v>1.2992199999999998</c:v>
                </c:pt>
                <c:pt idx="63079" formatCode="General">
                  <c:v>1.2992299999999992</c:v>
                </c:pt>
                <c:pt idx="63080" formatCode="General">
                  <c:v>1.2992599999999999</c:v>
                </c:pt>
                <c:pt idx="63081" formatCode="General">
                  <c:v>1.29928</c:v>
                </c:pt>
                <c:pt idx="63082" formatCode="General">
                  <c:v>1.299299999999999</c:v>
                </c:pt>
                <c:pt idx="63083" formatCode="General">
                  <c:v>1.29931</c:v>
                </c:pt>
                <c:pt idx="63084" formatCode="General">
                  <c:v>1.2993399999999991</c:v>
                </c:pt>
                <c:pt idx="63085" formatCode="General">
                  <c:v>1.2993599999999998</c:v>
                </c:pt>
                <c:pt idx="63086" formatCode="General">
                  <c:v>1.29938</c:v>
                </c:pt>
                <c:pt idx="63087" formatCode="General">
                  <c:v>1.2993999999999992</c:v>
                </c:pt>
                <c:pt idx="63088" formatCode="General">
                  <c:v>1.2994199999999998</c:v>
                </c:pt>
                <c:pt idx="63089" formatCode="General">
                  <c:v>1.299439999999999</c:v>
                </c:pt>
                <c:pt idx="63090" formatCode="General">
                  <c:v>1.2994599999999998</c:v>
                </c:pt>
                <c:pt idx="63091" formatCode="General">
                  <c:v>1.29948</c:v>
                </c:pt>
                <c:pt idx="63092" formatCode="General">
                  <c:v>1.2994999999999992</c:v>
                </c:pt>
                <c:pt idx="63093" formatCode="General">
                  <c:v>1.2995299999999992</c:v>
                </c:pt>
                <c:pt idx="63094" formatCode="General">
                  <c:v>1.29955</c:v>
                </c:pt>
                <c:pt idx="63095" formatCode="General">
                  <c:v>1.2995599999999998</c:v>
                </c:pt>
                <c:pt idx="63096" formatCode="General">
                  <c:v>1.29958</c:v>
                </c:pt>
                <c:pt idx="63097" formatCode="General">
                  <c:v>1.299609999999999</c:v>
                </c:pt>
                <c:pt idx="63098" formatCode="General">
                  <c:v>1.2996299999999992</c:v>
                </c:pt>
                <c:pt idx="63099" formatCode="General">
                  <c:v>1.299639999999999</c:v>
                </c:pt>
                <c:pt idx="63100" formatCode="General">
                  <c:v>1.2996699999999992</c:v>
                </c:pt>
                <c:pt idx="63101" formatCode="General">
                  <c:v>1.2996899999999998</c:v>
                </c:pt>
                <c:pt idx="63102" formatCode="General">
                  <c:v>1.299709999999999</c:v>
                </c:pt>
                <c:pt idx="63103" formatCode="General">
                  <c:v>1.2997299999999992</c:v>
                </c:pt>
                <c:pt idx="63104" formatCode="General">
                  <c:v>1.29975</c:v>
                </c:pt>
                <c:pt idx="63105" formatCode="General">
                  <c:v>1.2997699999999992</c:v>
                </c:pt>
                <c:pt idx="63106" formatCode="General">
                  <c:v>1.2997999999999992</c:v>
                </c:pt>
                <c:pt idx="63107" formatCode="General">
                  <c:v>1.299809999999999</c:v>
                </c:pt>
                <c:pt idx="63108" formatCode="General">
                  <c:v>1.2998299999999992</c:v>
                </c:pt>
                <c:pt idx="63109" formatCode="General">
                  <c:v>1.2998499999999991</c:v>
                </c:pt>
                <c:pt idx="63110" formatCode="General">
                  <c:v>1.299879999999999</c:v>
                </c:pt>
                <c:pt idx="63111" formatCode="General">
                  <c:v>1.2998899999999998</c:v>
                </c:pt>
                <c:pt idx="63112" formatCode="General">
                  <c:v>1.299909999999999</c:v>
                </c:pt>
                <c:pt idx="63113" formatCode="General">
                  <c:v>1.2999399999999992</c:v>
                </c:pt>
                <c:pt idx="63114" formatCode="General">
                  <c:v>1.2999599999999998</c:v>
                </c:pt>
                <c:pt idx="63115" formatCode="General">
                  <c:v>1.299979999999999</c:v>
                </c:pt>
                <c:pt idx="63116" formatCode="General">
                  <c:v>1.3</c:v>
                </c:pt>
                <c:pt idx="63117" formatCode="General">
                  <c:v>1.30002</c:v>
                </c:pt>
                <c:pt idx="63118" formatCode="General">
                  <c:v>1.30003</c:v>
                </c:pt>
                <c:pt idx="63119" formatCode="General">
                  <c:v>1.30006</c:v>
                </c:pt>
                <c:pt idx="63120" formatCode="General">
                  <c:v>1.3000799999999999</c:v>
                </c:pt>
                <c:pt idx="63121" formatCode="General">
                  <c:v>1.3001</c:v>
                </c:pt>
                <c:pt idx="63122" formatCode="General">
                  <c:v>1.3001199999999999</c:v>
                </c:pt>
                <c:pt idx="63123" formatCode="General">
                  <c:v>1.3001400000000001</c:v>
                </c:pt>
                <c:pt idx="63124" formatCode="General">
                  <c:v>1.30016</c:v>
                </c:pt>
                <c:pt idx="63125" formatCode="General">
                  <c:v>1.3001799999999999</c:v>
                </c:pt>
                <c:pt idx="63126" formatCode="General">
                  <c:v>1.3002</c:v>
                </c:pt>
                <c:pt idx="63127" formatCode="General">
                  <c:v>1.3002199999999999</c:v>
                </c:pt>
                <c:pt idx="63128" formatCode="General">
                  <c:v>1.3002499999999999</c:v>
                </c:pt>
                <c:pt idx="63129" formatCode="General">
                  <c:v>1.30027</c:v>
                </c:pt>
                <c:pt idx="63130" formatCode="General">
                  <c:v>1.3002800000000001</c:v>
                </c:pt>
                <c:pt idx="63131" formatCode="General">
                  <c:v>1.3003100000000001</c:v>
                </c:pt>
                <c:pt idx="63132" formatCode="General">
                  <c:v>1.30033</c:v>
                </c:pt>
                <c:pt idx="63133" formatCode="General">
                  <c:v>1.3003499999999999</c:v>
                </c:pt>
                <c:pt idx="63134" formatCode="General">
                  <c:v>1.30036</c:v>
                </c:pt>
                <c:pt idx="63135" formatCode="General">
                  <c:v>1.3003899999999999</c:v>
                </c:pt>
                <c:pt idx="63136" formatCode="General">
                  <c:v>1.3004100000000001</c:v>
                </c:pt>
                <c:pt idx="63137" formatCode="General">
                  <c:v>1.30043</c:v>
                </c:pt>
                <c:pt idx="63138" formatCode="General">
                  <c:v>1.3004500000000001</c:v>
                </c:pt>
                <c:pt idx="63139" formatCode="General">
                  <c:v>1.30047</c:v>
                </c:pt>
                <c:pt idx="63140" formatCode="General">
                  <c:v>1.3004899999999999</c:v>
                </c:pt>
                <c:pt idx="63141" formatCode="General">
                  <c:v>1.3005100000000001</c:v>
                </c:pt>
                <c:pt idx="63142" formatCode="General">
                  <c:v>1.30053</c:v>
                </c:pt>
                <c:pt idx="63143" formatCode="General">
                  <c:v>1.3005500000000001</c:v>
                </c:pt>
                <c:pt idx="63144" formatCode="General">
                  <c:v>1.3005800000000001</c:v>
                </c:pt>
                <c:pt idx="63145" formatCode="General">
                  <c:v>1.3006</c:v>
                </c:pt>
                <c:pt idx="63146" formatCode="General">
                  <c:v>1.30061</c:v>
                </c:pt>
                <c:pt idx="63147" formatCode="General">
                  <c:v>1.30063</c:v>
                </c:pt>
                <c:pt idx="63148" formatCode="General">
                  <c:v>1.3006599999999999</c:v>
                </c:pt>
                <c:pt idx="63149" formatCode="General">
                  <c:v>1.3006800000000001</c:v>
                </c:pt>
                <c:pt idx="63150" formatCode="General">
                  <c:v>1.3007</c:v>
                </c:pt>
                <c:pt idx="63151" formatCode="General">
                  <c:v>1.3007199999999999</c:v>
                </c:pt>
                <c:pt idx="63152" formatCode="General">
                  <c:v>1.30074</c:v>
                </c:pt>
                <c:pt idx="63153" formatCode="General">
                  <c:v>1.3007599999999999</c:v>
                </c:pt>
                <c:pt idx="63154" formatCode="General">
                  <c:v>1.30078</c:v>
                </c:pt>
                <c:pt idx="63155" formatCode="General">
                  <c:v>1.3008</c:v>
                </c:pt>
                <c:pt idx="63156" formatCode="General">
                  <c:v>1.3008199999999999</c:v>
                </c:pt>
                <c:pt idx="63157" formatCode="General">
                  <c:v>1.3008500000000001</c:v>
                </c:pt>
                <c:pt idx="63158" formatCode="General">
                  <c:v>1.3008599999999999</c:v>
                </c:pt>
                <c:pt idx="63159" formatCode="General">
                  <c:v>1.30088</c:v>
                </c:pt>
                <c:pt idx="63160" formatCode="General">
                  <c:v>1.3008999999999991</c:v>
                </c:pt>
                <c:pt idx="63161" formatCode="General">
                  <c:v>1.300929999999999</c:v>
                </c:pt>
                <c:pt idx="63162" formatCode="General">
                  <c:v>1.30094</c:v>
                </c:pt>
                <c:pt idx="63163" formatCode="General">
                  <c:v>1.3009599999999999</c:v>
                </c:pt>
                <c:pt idx="63164" formatCode="General">
                  <c:v>1.3009899999999999</c:v>
                </c:pt>
                <c:pt idx="63165" formatCode="General">
                  <c:v>1.30101</c:v>
                </c:pt>
                <c:pt idx="63166" formatCode="General">
                  <c:v>1.301029999999999</c:v>
                </c:pt>
                <c:pt idx="63167" formatCode="General">
                  <c:v>1.30105</c:v>
                </c:pt>
                <c:pt idx="63168" formatCode="General">
                  <c:v>1.3010699999999991</c:v>
                </c:pt>
                <c:pt idx="63169" formatCode="General">
                  <c:v>1.3010899999999999</c:v>
                </c:pt>
                <c:pt idx="63170" formatCode="General">
                  <c:v>1.30111</c:v>
                </c:pt>
                <c:pt idx="63171" formatCode="General">
                  <c:v>1.301129999999999</c:v>
                </c:pt>
                <c:pt idx="63172" formatCode="General">
                  <c:v>1.30115</c:v>
                </c:pt>
                <c:pt idx="63173" formatCode="General">
                  <c:v>1.301169999999999</c:v>
                </c:pt>
                <c:pt idx="63174" formatCode="General">
                  <c:v>1.3011899999999998</c:v>
                </c:pt>
                <c:pt idx="63175" formatCode="General">
                  <c:v>1.30121</c:v>
                </c:pt>
                <c:pt idx="63176" formatCode="General">
                  <c:v>1.30124</c:v>
                </c:pt>
                <c:pt idx="63177" formatCode="General">
                  <c:v>1.3012599999999999</c:v>
                </c:pt>
                <c:pt idx="63178" formatCode="General">
                  <c:v>1.301269999999999</c:v>
                </c:pt>
                <c:pt idx="63179" formatCode="General">
                  <c:v>1.301299999999999</c:v>
                </c:pt>
                <c:pt idx="63180" formatCode="General">
                  <c:v>1.3013199999999998</c:v>
                </c:pt>
                <c:pt idx="63181" formatCode="General">
                  <c:v>1.3013399999999991</c:v>
                </c:pt>
                <c:pt idx="63182" formatCode="General">
                  <c:v>1.3013599999999999</c:v>
                </c:pt>
                <c:pt idx="63183" formatCode="General">
                  <c:v>1.30138</c:v>
                </c:pt>
                <c:pt idx="63184" formatCode="General">
                  <c:v>1.301399999999999</c:v>
                </c:pt>
                <c:pt idx="63185" formatCode="General">
                  <c:v>1.30141</c:v>
                </c:pt>
                <c:pt idx="63186" formatCode="General">
                  <c:v>1.301439999999999</c:v>
                </c:pt>
                <c:pt idx="63187" formatCode="General">
                  <c:v>1.3014599999999998</c:v>
                </c:pt>
                <c:pt idx="63188" formatCode="General">
                  <c:v>1.30148</c:v>
                </c:pt>
                <c:pt idx="63189" formatCode="General">
                  <c:v>1.3014999999999992</c:v>
                </c:pt>
                <c:pt idx="63190" formatCode="General">
                  <c:v>1.3015199999999998</c:v>
                </c:pt>
                <c:pt idx="63191" formatCode="General">
                  <c:v>1.301539999999999</c:v>
                </c:pt>
                <c:pt idx="63192" formatCode="General">
                  <c:v>1.3015599999999998</c:v>
                </c:pt>
                <c:pt idx="63193" formatCode="General">
                  <c:v>1.30158</c:v>
                </c:pt>
                <c:pt idx="63194" formatCode="General">
                  <c:v>1.3015999999999992</c:v>
                </c:pt>
                <c:pt idx="63195" formatCode="General">
                  <c:v>1.3016299999999992</c:v>
                </c:pt>
                <c:pt idx="63196" formatCode="General">
                  <c:v>1.30165</c:v>
                </c:pt>
                <c:pt idx="63197" formatCode="General">
                  <c:v>1.3016599999999998</c:v>
                </c:pt>
                <c:pt idx="63198" formatCode="General">
                  <c:v>1.3016799999999991</c:v>
                </c:pt>
                <c:pt idx="63199" formatCode="General">
                  <c:v>1.301709999999999</c:v>
                </c:pt>
                <c:pt idx="63200" formatCode="General">
                  <c:v>1.3017299999999992</c:v>
                </c:pt>
                <c:pt idx="63201" formatCode="General">
                  <c:v>1.30175</c:v>
                </c:pt>
                <c:pt idx="63202" formatCode="General">
                  <c:v>1.3017699999999992</c:v>
                </c:pt>
                <c:pt idx="63203" formatCode="General">
                  <c:v>1.3017899999999998</c:v>
                </c:pt>
                <c:pt idx="63204" formatCode="General">
                  <c:v>1.301809999999999</c:v>
                </c:pt>
                <c:pt idx="63205" formatCode="General">
                  <c:v>1.3018299999999992</c:v>
                </c:pt>
                <c:pt idx="63206" formatCode="General">
                  <c:v>1.30185</c:v>
                </c:pt>
                <c:pt idx="63207" formatCode="General">
                  <c:v>1.3018699999999992</c:v>
                </c:pt>
                <c:pt idx="63208" formatCode="General">
                  <c:v>1.3018999999999992</c:v>
                </c:pt>
                <c:pt idx="63209" formatCode="General">
                  <c:v>1.301909999999999</c:v>
                </c:pt>
                <c:pt idx="63210" formatCode="General">
                  <c:v>1.3019299999999991</c:v>
                </c:pt>
                <c:pt idx="63211" formatCode="General">
                  <c:v>1.3019499999999991</c:v>
                </c:pt>
                <c:pt idx="63212" formatCode="General">
                  <c:v>1.301979999999999</c:v>
                </c:pt>
                <c:pt idx="63213" formatCode="General">
                  <c:v>1.3019899999999998</c:v>
                </c:pt>
                <c:pt idx="63214" formatCode="General">
                  <c:v>1.3020099999999999</c:v>
                </c:pt>
                <c:pt idx="63215" formatCode="General">
                  <c:v>1.3020400000000001</c:v>
                </c:pt>
                <c:pt idx="63216" formatCode="General">
                  <c:v>1.30206</c:v>
                </c:pt>
                <c:pt idx="63217" formatCode="General">
                  <c:v>1.3020700000000001</c:v>
                </c:pt>
                <c:pt idx="63218" formatCode="General">
                  <c:v>1.3021</c:v>
                </c:pt>
                <c:pt idx="63219" formatCode="General">
                  <c:v>1.3021199999999999</c:v>
                </c:pt>
                <c:pt idx="63220" formatCode="General">
                  <c:v>1.3021400000000001</c:v>
                </c:pt>
                <c:pt idx="63221" formatCode="General">
                  <c:v>1.30216</c:v>
                </c:pt>
                <c:pt idx="63222" formatCode="General">
                  <c:v>1.3021799999999999</c:v>
                </c:pt>
                <c:pt idx="63223" formatCode="General">
                  <c:v>1.3022</c:v>
                </c:pt>
                <c:pt idx="63224" formatCode="General">
                  <c:v>1.3022199999999999</c:v>
                </c:pt>
                <c:pt idx="63225" formatCode="General">
                  <c:v>1.3022400000000001</c:v>
                </c:pt>
                <c:pt idx="63226" formatCode="General">
                  <c:v>1.30226</c:v>
                </c:pt>
                <c:pt idx="63227" formatCode="General">
                  <c:v>1.3022899999999999</c:v>
                </c:pt>
                <c:pt idx="63228" formatCode="General">
                  <c:v>1.3023100000000001</c:v>
                </c:pt>
                <c:pt idx="63229" formatCode="General">
                  <c:v>1.3023199999999999</c:v>
                </c:pt>
                <c:pt idx="63230" formatCode="General">
                  <c:v>1.3023499999999999</c:v>
                </c:pt>
                <c:pt idx="63231" formatCode="General">
                  <c:v>1.30237</c:v>
                </c:pt>
                <c:pt idx="63232" formatCode="General">
                  <c:v>1.3023899999999999</c:v>
                </c:pt>
                <c:pt idx="63233" formatCode="General">
                  <c:v>1.3024</c:v>
                </c:pt>
                <c:pt idx="63234" formatCode="General">
                  <c:v>1.30243</c:v>
                </c:pt>
                <c:pt idx="63235" formatCode="General">
                  <c:v>1.3024500000000001</c:v>
                </c:pt>
                <c:pt idx="63236" formatCode="General">
                  <c:v>1.30247</c:v>
                </c:pt>
                <c:pt idx="63237" formatCode="General">
                  <c:v>1.3024899999999999</c:v>
                </c:pt>
                <c:pt idx="63238" formatCode="General">
                  <c:v>1.3025100000000001</c:v>
                </c:pt>
                <c:pt idx="63239" formatCode="General">
                  <c:v>1.30253</c:v>
                </c:pt>
                <c:pt idx="63240" formatCode="General">
                  <c:v>1.3025500000000001</c:v>
                </c:pt>
                <c:pt idx="63241" formatCode="General">
                  <c:v>1.30257</c:v>
                </c:pt>
                <c:pt idx="63242" formatCode="General">
                  <c:v>1.3025899999999999</c:v>
                </c:pt>
                <c:pt idx="63243" formatCode="General">
                  <c:v>1.30261</c:v>
                </c:pt>
                <c:pt idx="63244" formatCode="General">
                  <c:v>1.30264</c:v>
                </c:pt>
                <c:pt idx="63245" formatCode="General">
                  <c:v>1.3026500000000001</c:v>
                </c:pt>
                <c:pt idx="63246" formatCode="General">
                  <c:v>1.3026800000000001</c:v>
                </c:pt>
                <c:pt idx="63247" formatCode="General">
                  <c:v>1.3027</c:v>
                </c:pt>
                <c:pt idx="63248" formatCode="General">
                  <c:v>1.3027199999999999</c:v>
                </c:pt>
                <c:pt idx="63249" formatCode="General">
                  <c:v>1.30274</c:v>
                </c:pt>
                <c:pt idx="63250" formatCode="General">
                  <c:v>1.3027599999999999</c:v>
                </c:pt>
                <c:pt idx="63251" formatCode="General">
                  <c:v>1.30278</c:v>
                </c:pt>
                <c:pt idx="63252" formatCode="General">
                  <c:v>1.3028</c:v>
                </c:pt>
                <c:pt idx="63253" formatCode="General">
                  <c:v>1.3028199999999999</c:v>
                </c:pt>
                <c:pt idx="63254" formatCode="General">
                  <c:v>1.30284</c:v>
                </c:pt>
                <c:pt idx="63255" formatCode="General">
                  <c:v>1.3028599999999999</c:v>
                </c:pt>
                <c:pt idx="63256" formatCode="General">
                  <c:v>1.30288</c:v>
                </c:pt>
                <c:pt idx="63257" formatCode="General">
                  <c:v>1.3028999999999991</c:v>
                </c:pt>
                <c:pt idx="63258" formatCode="General">
                  <c:v>1.3029199999999999</c:v>
                </c:pt>
                <c:pt idx="63259" formatCode="General">
                  <c:v>1.3029500000000001</c:v>
                </c:pt>
                <c:pt idx="63260" formatCode="General">
                  <c:v>1.3029599999999999</c:v>
                </c:pt>
                <c:pt idx="63261" formatCode="General">
                  <c:v>1.30298</c:v>
                </c:pt>
                <c:pt idx="63262" formatCode="General">
                  <c:v>1.302999999999999</c:v>
                </c:pt>
                <c:pt idx="63263" formatCode="General">
                  <c:v>1.303029999999999</c:v>
                </c:pt>
                <c:pt idx="63264" formatCode="General">
                  <c:v>1.30304</c:v>
                </c:pt>
                <c:pt idx="63265" formatCode="General">
                  <c:v>1.3030599999999999</c:v>
                </c:pt>
                <c:pt idx="63266" formatCode="General">
                  <c:v>1.3030899999999999</c:v>
                </c:pt>
                <c:pt idx="63267" formatCode="General">
                  <c:v>1.30311</c:v>
                </c:pt>
                <c:pt idx="63268" formatCode="General">
                  <c:v>1.303129999999999</c:v>
                </c:pt>
                <c:pt idx="63269" formatCode="General">
                  <c:v>1.30315</c:v>
                </c:pt>
                <c:pt idx="63270" formatCode="General">
                  <c:v>1.3031699999999991</c:v>
                </c:pt>
                <c:pt idx="63271" formatCode="General">
                  <c:v>1.3031899999999998</c:v>
                </c:pt>
                <c:pt idx="63272" formatCode="General">
                  <c:v>1.30321</c:v>
                </c:pt>
                <c:pt idx="63273" formatCode="General">
                  <c:v>1.3032299999999992</c:v>
                </c:pt>
                <c:pt idx="63274" formatCode="General">
                  <c:v>1.30325</c:v>
                </c:pt>
                <c:pt idx="63275" formatCode="General">
                  <c:v>1.303269999999999</c:v>
                </c:pt>
                <c:pt idx="63276" formatCode="General">
                  <c:v>1.3032899999999998</c:v>
                </c:pt>
                <c:pt idx="63277" formatCode="General">
                  <c:v>1.30331</c:v>
                </c:pt>
                <c:pt idx="63278" formatCode="General">
                  <c:v>1.3033399999999991</c:v>
                </c:pt>
                <c:pt idx="63279" formatCode="General">
                  <c:v>1.3033599999999999</c:v>
                </c:pt>
                <c:pt idx="63280" formatCode="General">
                  <c:v>1.303369999999999</c:v>
                </c:pt>
                <c:pt idx="63281" formatCode="General">
                  <c:v>1.303399999999999</c:v>
                </c:pt>
                <c:pt idx="63282" formatCode="General">
                  <c:v>1.3034199999999998</c:v>
                </c:pt>
                <c:pt idx="63283" formatCode="General">
                  <c:v>1.303439999999999</c:v>
                </c:pt>
                <c:pt idx="63284" formatCode="General">
                  <c:v>1.30345</c:v>
                </c:pt>
                <c:pt idx="63285" formatCode="General">
                  <c:v>1.30348</c:v>
                </c:pt>
                <c:pt idx="63286" formatCode="General">
                  <c:v>1.3034999999999992</c:v>
                </c:pt>
                <c:pt idx="63287" formatCode="General">
                  <c:v>1.3035199999999998</c:v>
                </c:pt>
                <c:pt idx="63288" formatCode="General">
                  <c:v>1.303539999999999</c:v>
                </c:pt>
                <c:pt idx="63289" formatCode="General">
                  <c:v>1.3035599999999998</c:v>
                </c:pt>
                <c:pt idx="63290" formatCode="General">
                  <c:v>1.30358</c:v>
                </c:pt>
                <c:pt idx="63291" formatCode="General">
                  <c:v>1.3035999999999992</c:v>
                </c:pt>
                <c:pt idx="63292" formatCode="General">
                  <c:v>1.3036199999999998</c:v>
                </c:pt>
                <c:pt idx="63293" formatCode="General">
                  <c:v>1.303639999999999</c:v>
                </c:pt>
                <c:pt idx="63294" formatCode="General">
                  <c:v>1.3036699999999992</c:v>
                </c:pt>
                <c:pt idx="63295" formatCode="General">
                  <c:v>1.3036899999999998</c:v>
                </c:pt>
                <c:pt idx="63296" formatCode="General">
                  <c:v>1.3036999999999992</c:v>
                </c:pt>
                <c:pt idx="63297" formatCode="General">
                  <c:v>1.3037299999999992</c:v>
                </c:pt>
                <c:pt idx="63298" formatCode="General">
                  <c:v>1.30375</c:v>
                </c:pt>
                <c:pt idx="63299" formatCode="General">
                  <c:v>1.3037699999999992</c:v>
                </c:pt>
                <c:pt idx="63300" formatCode="General">
                  <c:v>1.3037799999999991</c:v>
                </c:pt>
                <c:pt idx="63301" formatCode="General">
                  <c:v>1.303809999999999</c:v>
                </c:pt>
                <c:pt idx="63302" formatCode="General">
                  <c:v>1.3038299999999992</c:v>
                </c:pt>
                <c:pt idx="63303" formatCode="General">
                  <c:v>1.30385</c:v>
                </c:pt>
                <c:pt idx="63304" formatCode="General">
                  <c:v>1.3038699999999992</c:v>
                </c:pt>
                <c:pt idx="63305" formatCode="General">
                  <c:v>1.3038899999999998</c:v>
                </c:pt>
                <c:pt idx="63306" formatCode="General">
                  <c:v>1.303909999999999</c:v>
                </c:pt>
                <c:pt idx="63307" formatCode="General">
                  <c:v>1.3039299999999991</c:v>
                </c:pt>
                <c:pt idx="63308" formatCode="General">
                  <c:v>1.3039499999999991</c:v>
                </c:pt>
                <c:pt idx="63309" formatCode="General">
                  <c:v>1.3039699999999992</c:v>
                </c:pt>
                <c:pt idx="63310" formatCode="General">
                  <c:v>1.304</c:v>
                </c:pt>
                <c:pt idx="63311" formatCode="General">
                  <c:v>1.30402</c:v>
                </c:pt>
                <c:pt idx="63312" formatCode="General">
                  <c:v>1.30403</c:v>
                </c:pt>
                <c:pt idx="63313" formatCode="General">
                  <c:v>1.3040499999999999</c:v>
                </c:pt>
                <c:pt idx="63314" formatCode="General">
                  <c:v>1.3040799999999999</c:v>
                </c:pt>
                <c:pt idx="63315" formatCode="General">
                  <c:v>1.3041</c:v>
                </c:pt>
                <c:pt idx="63316" formatCode="General">
                  <c:v>1.3041100000000001</c:v>
                </c:pt>
                <c:pt idx="63317" formatCode="General">
                  <c:v>1.3041400000000001</c:v>
                </c:pt>
                <c:pt idx="63318" formatCode="General">
                  <c:v>1.30416</c:v>
                </c:pt>
                <c:pt idx="63319" formatCode="General">
                  <c:v>1.3041799999999999</c:v>
                </c:pt>
                <c:pt idx="63320" formatCode="General">
                  <c:v>1.3042</c:v>
                </c:pt>
                <c:pt idx="63321" formatCode="General">
                  <c:v>1.3042199999999999</c:v>
                </c:pt>
                <c:pt idx="63322" formatCode="General">
                  <c:v>1.3042400000000001</c:v>
                </c:pt>
                <c:pt idx="63323" formatCode="General">
                  <c:v>1.30426</c:v>
                </c:pt>
                <c:pt idx="63324" formatCode="General">
                  <c:v>1.3042800000000001</c:v>
                </c:pt>
                <c:pt idx="63325" formatCode="General">
                  <c:v>1.3043</c:v>
                </c:pt>
                <c:pt idx="63326" formatCode="General">
                  <c:v>1.3043199999999999</c:v>
                </c:pt>
                <c:pt idx="63327" formatCode="General">
                  <c:v>1.3043400000000001</c:v>
                </c:pt>
                <c:pt idx="63328" formatCode="General">
                  <c:v>1.30436</c:v>
                </c:pt>
                <c:pt idx="63329" formatCode="General">
                  <c:v>1.3043800000000001</c:v>
                </c:pt>
                <c:pt idx="63330" formatCode="General">
                  <c:v>1.3044100000000001</c:v>
                </c:pt>
                <c:pt idx="63331" formatCode="General">
                  <c:v>1.3044199999999999</c:v>
                </c:pt>
                <c:pt idx="63332" formatCode="General">
                  <c:v>1.3044500000000001</c:v>
                </c:pt>
                <c:pt idx="63333" formatCode="General">
                  <c:v>1.30447</c:v>
                </c:pt>
                <c:pt idx="63334" formatCode="General">
                  <c:v>1.3044899999999999</c:v>
                </c:pt>
                <c:pt idx="63335" formatCode="General">
                  <c:v>1.3045</c:v>
                </c:pt>
                <c:pt idx="63336" formatCode="General">
                  <c:v>1.30453</c:v>
                </c:pt>
                <c:pt idx="63337" formatCode="General">
                  <c:v>1.3045500000000001</c:v>
                </c:pt>
                <c:pt idx="63338" formatCode="General">
                  <c:v>1.30457</c:v>
                </c:pt>
                <c:pt idx="63339" formatCode="General">
                  <c:v>1.3045899999999999</c:v>
                </c:pt>
                <c:pt idx="63340" formatCode="General">
                  <c:v>1.30461</c:v>
                </c:pt>
                <c:pt idx="63341" formatCode="General">
                  <c:v>1.30463</c:v>
                </c:pt>
                <c:pt idx="63342" formatCode="General">
                  <c:v>1.3046599999999999</c:v>
                </c:pt>
                <c:pt idx="63343" formatCode="General">
                  <c:v>1.30467</c:v>
                </c:pt>
                <c:pt idx="63344" formatCode="General">
                  <c:v>1.3046899999999999</c:v>
                </c:pt>
                <c:pt idx="63345" formatCode="General">
                  <c:v>1.3047199999999999</c:v>
                </c:pt>
                <c:pt idx="63346" formatCode="General">
                  <c:v>1.30474</c:v>
                </c:pt>
                <c:pt idx="63347" formatCode="General">
                  <c:v>1.3047500000000001</c:v>
                </c:pt>
                <c:pt idx="63348" formatCode="General">
                  <c:v>1.30477</c:v>
                </c:pt>
                <c:pt idx="63349" formatCode="General">
                  <c:v>1.3048</c:v>
                </c:pt>
                <c:pt idx="63350" formatCode="General">
                  <c:v>1.3048199999999999</c:v>
                </c:pt>
                <c:pt idx="63351" formatCode="General">
                  <c:v>1.304829999999999</c:v>
                </c:pt>
                <c:pt idx="63352" formatCode="General">
                  <c:v>1.3048599999999999</c:v>
                </c:pt>
                <c:pt idx="63353" formatCode="General">
                  <c:v>1.30488</c:v>
                </c:pt>
                <c:pt idx="63354" formatCode="General">
                  <c:v>1.3048999999999991</c:v>
                </c:pt>
                <c:pt idx="63355" formatCode="General">
                  <c:v>1.3049199999999999</c:v>
                </c:pt>
                <c:pt idx="63356" formatCode="General">
                  <c:v>1.30494</c:v>
                </c:pt>
                <c:pt idx="63357" formatCode="General">
                  <c:v>1.3049599999999999</c:v>
                </c:pt>
                <c:pt idx="63358" formatCode="General">
                  <c:v>1.30498</c:v>
                </c:pt>
                <c:pt idx="63359" formatCode="General">
                  <c:v>1.304999999999999</c:v>
                </c:pt>
                <c:pt idx="63360" formatCode="General">
                  <c:v>1.3050199999999998</c:v>
                </c:pt>
                <c:pt idx="63361" formatCode="General">
                  <c:v>1.30505</c:v>
                </c:pt>
                <c:pt idx="63362" formatCode="General">
                  <c:v>1.30507</c:v>
                </c:pt>
                <c:pt idx="63363" formatCode="General">
                  <c:v>1.30508</c:v>
                </c:pt>
                <c:pt idx="63364" formatCode="General">
                  <c:v>1.305099999999999</c:v>
                </c:pt>
                <c:pt idx="63365" formatCode="General">
                  <c:v>1.305129999999999</c:v>
                </c:pt>
                <c:pt idx="63366" formatCode="General">
                  <c:v>1.30515</c:v>
                </c:pt>
                <c:pt idx="63367" formatCode="General">
                  <c:v>1.3051699999999991</c:v>
                </c:pt>
                <c:pt idx="63368" formatCode="General">
                  <c:v>1.3051899999999999</c:v>
                </c:pt>
                <c:pt idx="63369" formatCode="General">
                  <c:v>1.30521</c:v>
                </c:pt>
                <c:pt idx="63370" formatCode="General">
                  <c:v>1.305229999999999</c:v>
                </c:pt>
                <c:pt idx="63371" formatCode="General">
                  <c:v>1.30525</c:v>
                </c:pt>
                <c:pt idx="63372" formatCode="General">
                  <c:v>1.305269999999999</c:v>
                </c:pt>
                <c:pt idx="63373" formatCode="General">
                  <c:v>1.3052899999999998</c:v>
                </c:pt>
                <c:pt idx="63374" formatCode="General">
                  <c:v>1.3053199999999998</c:v>
                </c:pt>
                <c:pt idx="63375" formatCode="General">
                  <c:v>1.3053299999999992</c:v>
                </c:pt>
                <c:pt idx="63376" formatCode="General">
                  <c:v>1.30535</c:v>
                </c:pt>
                <c:pt idx="63377" formatCode="General">
                  <c:v>1.305369999999999</c:v>
                </c:pt>
                <c:pt idx="63378" formatCode="General">
                  <c:v>1.305399999999999</c:v>
                </c:pt>
                <c:pt idx="63379" formatCode="General">
                  <c:v>1.30541</c:v>
                </c:pt>
                <c:pt idx="63380" formatCode="General">
                  <c:v>1.3054299999999992</c:v>
                </c:pt>
                <c:pt idx="63381" formatCode="General">
                  <c:v>1.3054599999999998</c:v>
                </c:pt>
                <c:pt idx="63382" formatCode="General">
                  <c:v>1.30548</c:v>
                </c:pt>
                <c:pt idx="63383" formatCode="General">
                  <c:v>1.3054999999999992</c:v>
                </c:pt>
                <c:pt idx="63384" formatCode="General">
                  <c:v>1.3055199999999998</c:v>
                </c:pt>
                <c:pt idx="63385" formatCode="General">
                  <c:v>1.305539999999999</c:v>
                </c:pt>
                <c:pt idx="63386" formatCode="General">
                  <c:v>1.30555</c:v>
                </c:pt>
                <c:pt idx="63387" formatCode="General">
                  <c:v>1.30558</c:v>
                </c:pt>
                <c:pt idx="63388" formatCode="General">
                  <c:v>1.3055999999999992</c:v>
                </c:pt>
                <c:pt idx="63389" formatCode="General">
                  <c:v>1.3056199999999998</c:v>
                </c:pt>
                <c:pt idx="63390" formatCode="General">
                  <c:v>1.305639999999999</c:v>
                </c:pt>
                <c:pt idx="63391" formatCode="General">
                  <c:v>1.3056599999999998</c:v>
                </c:pt>
                <c:pt idx="63392" formatCode="General">
                  <c:v>1.30568</c:v>
                </c:pt>
                <c:pt idx="63393" formatCode="General">
                  <c:v>1.305709999999999</c:v>
                </c:pt>
                <c:pt idx="63394" formatCode="General">
                  <c:v>1.3057199999999998</c:v>
                </c:pt>
                <c:pt idx="63395" formatCode="General">
                  <c:v>1.305739999999999</c:v>
                </c:pt>
                <c:pt idx="63396" formatCode="General">
                  <c:v>1.3057699999999992</c:v>
                </c:pt>
                <c:pt idx="63397" formatCode="General">
                  <c:v>1.3057899999999998</c:v>
                </c:pt>
                <c:pt idx="63398" formatCode="General">
                  <c:v>1.3057999999999992</c:v>
                </c:pt>
                <c:pt idx="63399" formatCode="General">
                  <c:v>1.3058199999999998</c:v>
                </c:pt>
                <c:pt idx="63400" formatCode="General">
                  <c:v>1.30585</c:v>
                </c:pt>
                <c:pt idx="63401" formatCode="General">
                  <c:v>1.3058699999999992</c:v>
                </c:pt>
                <c:pt idx="63402" formatCode="General">
                  <c:v>1.305879999999999</c:v>
                </c:pt>
                <c:pt idx="63403" formatCode="General">
                  <c:v>1.305909999999999</c:v>
                </c:pt>
                <c:pt idx="63404" formatCode="General">
                  <c:v>1.3059299999999991</c:v>
                </c:pt>
                <c:pt idx="63405" formatCode="General">
                  <c:v>1.3059499999999991</c:v>
                </c:pt>
                <c:pt idx="63406" formatCode="General">
                  <c:v>1.3059699999999992</c:v>
                </c:pt>
                <c:pt idx="63407" formatCode="General">
                  <c:v>1.3059899999999998</c:v>
                </c:pt>
                <c:pt idx="63408" formatCode="General">
                  <c:v>1.3060099999999999</c:v>
                </c:pt>
                <c:pt idx="63409" formatCode="General">
                  <c:v>1.30603</c:v>
                </c:pt>
                <c:pt idx="63410" formatCode="General">
                  <c:v>1.3060499999999999</c:v>
                </c:pt>
                <c:pt idx="63411" formatCode="General">
                  <c:v>1.3060700000000001</c:v>
                </c:pt>
                <c:pt idx="63412" formatCode="General">
                  <c:v>1.3061</c:v>
                </c:pt>
                <c:pt idx="63413" formatCode="General">
                  <c:v>1.3061199999999999</c:v>
                </c:pt>
                <c:pt idx="63414" formatCode="General">
                  <c:v>1.30613</c:v>
                </c:pt>
                <c:pt idx="63415" formatCode="General">
                  <c:v>1.30616</c:v>
                </c:pt>
                <c:pt idx="63416" formatCode="General">
                  <c:v>1.3061799999999999</c:v>
                </c:pt>
                <c:pt idx="63417" formatCode="General">
                  <c:v>1.3062</c:v>
                </c:pt>
                <c:pt idx="63418" formatCode="General">
                  <c:v>1.3062199999999999</c:v>
                </c:pt>
                <c:pt idx="63419" formatCode="General">
                  <c:v>1.3062400000000001</c:v>
                </c:pt>
                <c:pt idx="63420" formatCode="General">
                  <c:v>1.30626</c:v>
                </c:pt>
                <c:pt idx="63421" formatCode="General">
                  <c:v>1.3062800000000001</c:v>
                </c:pt>
                <c:pt idx="63422" formatCode="General">
                  <c:v>1.3063</c:v>
                </c:pt>
                <c:pt idx="63423" formatCode="General">
                  <c:v>1.3063199999999999</c:v>
                </c:pt>
                <c:pt idx="63424" formatCode="General">
                  <c:v>1.3063400000000001</c:v>
                </c:pt>
                <c:pt idx="63425" formatCode="General">
                  <c:v>1.30637</c:v>
                </c:pt>
                <c:pt idx="63426" formatCode="General">
                  <c:v>1.3063800000000001</c:v>
                </c:pt>
                <c:pt idx="63427" formatCode="General">
                  <c:v>1.3064</c:v>
                </c:pt>
                <c:pt idx="63428" formatCode="General">
                  <c:v>1.3064199999999999</c:v>
                </c:pt>
                <c:pt idx="63429" formatCode="General">
                  <c:v>1.3064499999999999</c:v>
                </c:pt>
                <c:pt idx="63430" formatCode="General">
                  <c:v>1.30646</c:v>
                </c:pt>
                <c:pt idx="63431" formatCode="General">
                  <c:v>1.3064800000000001</c:v>
                </c:pt>
                <c:pt idx="63432" formatCode="General">
                  <c:v>1.3065100000000001</c:v>
                </c:pt>
                <c:pt idx="63433" formatCode="General">
                  <c:v>1.30653</c:v>
                </c:pt>
                <c:pt idx="63434" formatCode="General">
                  <c:v>1.3065500000000001</c:v>
                </c:pt>
                <c:pt idx="63435" formatCode="General">
                  <c:v>1.30657</c:v>
                </c:pt>
                <c:pt idx="63436" formatCode="General">
                  <c:v>1.3065899999999999</c:v>
                </c:pt>
                <c:pt idx="63437" formatCode="General">
                  <c:v>1.30661</c:v>
                </c:pt>
                <c:pt idx="63438" formatCode="General">
                  <c:v>1.30663</c:v>
                </c:pt>
                <c:pt idx="63439" formatCode="General">
                  <c:v>1.3066500000000001</c:v>
                </c:pt>
                <c:pt idx="63440" formatCode="General">
                  <c:v>1.30667</c:v>
                </c:pt>
                <c:pt idx="63441" formatCode="General">
                  <c:v>1.3066899999999999</c:v>
                </c:pt>
                <c:pt idx="63442" formatCode="General">
                  <c:v>1.30671</c:v>
                </c:pt>
                <c:pt idx="63443" formatCode="General">
                  <c:v>1.3067299999999991</c:v>
                </c:pt>
                <c:pt idx="63444" formatCode="General">
                  <c:v>1.3067599999999999</c:v>
                </c:pt>
                <c:pt idx="63445" formatCode="General">
                  <c:v>1.3067800000000001</c:v>
                </c:pt>
                <c:pt idx="63446" formatCode="General">
                  <c:v>1.3067899999999999</c:v>
                </c:pt>
                <c:pt idx="63447" formatCode="General">
                  <c:v>1.3068199999999999</c:v>
                </c:pt>
                <c:pt idx="63448" formatCode="General">
                  <c:v>1.30684</c:v>
                </c:pt>
                <c:pt idx="63449" formatCode="General">
                  <c:v>1.3068599999999999</c:v>
                </c:pt>
                <c:pt idx="63450" formatCode="General">
                  <c:v>1.30687</c:v>
                </c:pt>
                <c:pt idx="63451" formatCode="General">
                  <c:v>1.3069</c:v>
                </c:pt>
                <c:pt idx="63452" formatCode="General">
                  <c:v>1.3069199999999999</c:v>
                </c:pt>
                <c:pt idx="63453" formatCode="General">
                  <c:v>1.306929999999999</c:v>
                </c:pt>
                <c:pt idx="63454" formatCode="General">
                  <c:v>1.3069599999999999</c:v>
                </c:pt>
                <c:pt idx="63455" formatCode="General">
                  <c:v>1.30698</c:v>
                </c:pt>
                <c:pt idx="63456" formatCode="General">
                  <c:v>1.3069999999999991</c:v>
                </c:pt>
                <c:pt idx="63457" formatCode="General">
                  <c:v>1.3070199999999998</c:v>
                </c:pt>
                <c:pt idx="63458" formatCode="General">
                  <c:v>1.30704</c:v>
                </c:pt>
                <c:pt idx="63459" formatCode="General">
                  <c:v>1.3070599999999999</c:v>
                </c:pt>
                <c:pt idx="63460" formatCode="General">
                  <c:v>1.3070899999999999</c:v>
                </c:pt>
                <c:pt idx="63461" formatCode="General">
                  <c:v>1.307099999999999</c:v>
                </c:pt>
                <c:pt idx="63462" formatCode="General">
                  <c:v>1.3071199999999998</c:v>
                </c:pt>
                <c:pt idx="63463" formatCode="General">
                  <c:v>1.30714</c:v>
                </c:pt>
                <c:pt idx="63464" formatCode="General">
                  <c:v>1.3071699999999991</c:v>
                </c:pt>
                <c:pt idx="63465" formatCode="General">
                  <c:v>1.30718</c:v>
                </c:pt>
                <c:pt idx="63466" formatCode="General">
                  <c:v>1.30721</c:v>
                </c:pt>
                <c:pt idx="63467" formatCode="General">
                  <c:v>1.307229999999999</c:v>
                </c:pt>
                <c:pt idx="63468" formatCode="General">
                  <c:v>1.30725</c:v>
                </c:pt>
                <c:pt idx="63469" formatCode="General">
                  <c:v>1.307269999999999</c:v>
                </c:pt>
                <c:pt idx="63470" formatCode="General">
                  <c:v>1.3072899999999998</c:v>
                </c:pt>
                <c:pt idx="63471" formatCode="General">
                  <c:v>1.30731</c:v>
                </c:pt>
                <c:pt idx="63472" formatCode="General">
                  <c:v>1.3073299999999992</c:v>
                </c:pt>
                <c:pt idx="63473" formatCode="General">
                  <c:v>1.30735</c:v>
                </c:pt>
                <c:pt idx="63474" formatCode="General">
                  <c:v>1.307369999999999</c:v>
                </c:pt>
                <c:pt idx="63475" formatCode="General">
                  <c:v>1.3073899999999998</c:v>
                </c:pt>
                <c:pt idx="63476" formatCode="General">
                  <c:v>1.3074199999999998</c:v>
                </c:pt>
                <c:pt idx="63477" formatCode="General">
                  <c:v>1.3074299999999992</c:v>
                </c:pt>
                <c:pt idx="63478" formatCode="General">
                  <c:v>1.30745</c:v>
                </c:pt>
                <c:pt idx="63479" formatCode="General">
                  <c:v>1.307469999999999</c:v>
                </c:pt>
                <c:pt idx="63480" formatCode="General">
                  <c:v>1.3074999999999992</c:v>
                </c:pt>
                <c:pt idx="63481" formatCode="General">
                  <c:v>1.30751</c:v>
                </c:pt>
                <c:pt idx="63482" formatCode="General">
                  <c:v>1.3075299999999992</c:v>
                </c:pt>
                <c:pt idx="63483" formatCode="General">
                  <c:v>1.3075599999999998</c:v>
                </c:pt>
                <c:pt idx="63484" formatCode="General">
                  <c:v>1.30758</c:v>
                </c:pt>
                <c:pt idx="63485" formatCode="General">
                  <c:v>1.3075999999999992</c:v>
                </c:pt>
                <c:pt idx="63486" formatCode="General">
                  <c:v>1.3076199999999998</c:v>
                </c:pt>
                <c:pt idx="63487" formatCode="General">
                  <c:v>1.307639999999999</c:v>
                </c:pt>
                <c:pt idx="63488" formatCode="General">
                  <c:v>1.3076599999999998</c:v>
                </c:pt>
                <c:pt idx="63489" formatCode="General">
                  <c:v>1.30768</c:v>
                </c:pt>
                <c:pt idx="63490" formatCode="General">
                  <c:v>1.3076999999999992</c:v>
                </c:pt>
                <c:pt idx="63491" formatCode="General">
                  <c:v>1.3077199999999998</c:v>
                </c:pt>
                <c:pt idx="63492" formatCode="General">
                  <c:v>1.307739999999999</c:v>
                </c:pt>
                <c:pt idx="63493" formatCode="General">
                  <c:v>1.3077599999999998</c:v>
                </c:pt>
                <c:pt idx="63494" formatCode="General">
                  <c:v>1.3077799999999991</c:v>
                </c:pt>
                <c:pt idx="63495" formatCode="General">
                  <c:v>1.307809999999999</c:v>
                </c:pt>
                <c:pt idx="63496" formatCode="General">
                  <c:v>1.3078299999999992</c:v>
                </c:pt>
                <c:pt idx="63497" formatCode="General">
                  <c:v>1.307839999999999</c:v>
                </c:pt>
                <c:pt idx="63498" formatCode="General">
                  <c:v>1.3078699999999992</c:v>
                </c:pt>
                <c:pt idx="63499" formatCode="General">
                  <c:v>1.3078899999999998</c:v>
                </c:pt>
                <c:pt idx="63500" formatCode="General">
                  <c:v>1.307909999999999</c:v>
                </c:pt>
                <c:pt idx="63501" formatCode="General">
                  <c:v>1.3079199999999991</c:v>
                </c:pt>
                <c:pt idx="63502" formatCode="General">
                  <c:v>1.3079499999999991</c:v>
                </c:pt>
                <c:pt idx="63503" formatCode="General">
                  <c:v>1.3079699999999992</c:v>
                </c:pt>
                <c:pt idx="63504" formatCode="General">
                  <c:v>1.3079899999999998</c:v>
                </c:pt>
                <c:pt idx="63505" formatCode="General">
                  <c:v>1.3080099999999999</c:v>
                </c:pt>
                <c:pt idx="63506" formatCode="General">
                  <c:v>1.30803</c:v>
                </c:pt>
                <c:pt idx="63507" formatCode="General">
                  <c:v>1.3080499999999999</c:v>
                </c:pt>
                <c:pt idx="63508" formatCode="General">
                  <c:v>1.3080700000000001</c:v>
                </c:pt>
                <c:pt idx="63509" formatCode="General">
                  <c:v>1.30809</c:v>
                </c:pt>
                <c:pt idx="63510" formatCode="General">
                  <c:v>1.3081100000000001</c:v>
                </c:pt>
                <c:pt idx="63511" formatCode="General">
                  <c:v>1.3081400000000001</c:v>
                </c:pt>
                <c:pt idx="63512" formatCode="General">
                  <c:v>1.30816</c:v>
                </c:pt>
                <c:pt idx="63513" formatCode="General">
                  <c:v>1.3081700000000001</c:v>
                </c:pt>
                <c:pt idx="63514" formatCode="General">
                  <c:v>1.30819</c:v>
                </c:pt>
                <c:pt idx="63515" formatCode="General">
                  <c:v>1.3082199999999999</c:v>
                </c:pt>
                <c:pt idx="63516" formatCode="General">
                  <c:v>1.3082400000000001</c:v>
                </c:pt>
                <c:pt idx="63517" formatCode="General">
                  <c:v>1.30826</c:v>
                </c:pt>
                <c:pt idx="63518" formatCode="General">
                  <c:v>1.3082800000000001</c:v>
                </c:pt>
                <c:pt idx="63519" formatCode="General">
                  <c:v>1.3083</c:v>
                </c:pt>
                <c:pt idx="63520" formatCode="General">
                  <c:v>1.3083199999999999</c:v>
                </c:pt>
                <c:pt idx="63521" formatCode="General">
                  <c:v>1.3083400000000001</c:v>
                </c:pt>
                <c:pt idx="63522" formatCode="General">
                  <c:v>1.30836</c:v>
                </c:pt>
                <c:pt idx="63523" formatCode="General">
                  <c:v>1.3083800000000001</c:v>
                </c:pt>
                <c:pt idx="63524" formatCode="General">
                  <c:v>1.3084</c:v>
                </c:pt>
                <c:pt idx="63525" formatCode="General">
                  <c:v>1.3084199999999999</c:v>
                </c:pt>
                <c:pt idx="63526" formatCode="General">
                  <c:v>1.30844</c:v>
                </c:pt>
                <c:pt idx="63527" formatCode="General">
                  <c:v>1.30847</c:v>
                </c:pt>
                <c:pt idx="63528" formatCode="General">
                  <c:v>1.3084800000000001</c:v>
                </c:pt>
                <c:pt idx="63529" formatCode="General">
                  <c:v>1.3085</c:v>
                </c:pt>
                <c:pt idx="63530" formatCode="General">
                  <c:v>1.3085199999999999</c:v>
                </c:pt>
                <c:pt idx="63531" formatCode="General">
                  <c:v>1.3085500000000001</c:v>
                </c:pt>
                <c:pt idx="63532" formatCode="General">
                  <c:v>1.3085599999999999</c:v>
                </c:pt>
                <c:pt idx="63533" formatCode="General">
                  <c:v>1.3085899999999999</c:v>
                </c:pt>
                <c:pt idx="63534" formatCode="General">
                  <c:v>1.3086100000000001</c:v>
                </c:pt>
                <c:pt idx="63535" formatCode="General">
                  <c:v>1.30863</c:v>
                </c:pt>
                <c:pt idx="63536" formatCode="General">
                  <c:v>1.3086500000000001</c:v>
                </c:pt>
                <c:pt idx="63537" formatCode="General">
                  <c:v>1.30867</c:v>
                </c:pt>
                <c:pt idx="63538" formatCode="General">
                  <c:v>1.3086899999999999</c:v>
                </c:pt>
                <c:pt idx="63539" formatCode="General">
                  <c:v>1.30871</c:v>
                </c:pt>
                <c:pt idx="63540" formatCode="General">
                  <c:v>1.3087299999999991</c:v>
                </c:pt>
                <c:pt idx="63541" formatCode="General">
                  <c:v>1.3087500000000001</c:v>
                </c:pt>
                <c:pt idx="63542" formatCode="General">
                  <c:v>1.30877</c:v>
                </c:pt>
                <c:pt idx="63543" formatCode="General">
                  <c:v>1.3087899999999999</c:v>
                </c:pt>
                <c:pt idx="63544" formatCode="General">
                  <c:v>1.30881</c:v>
                </c:pt>
                <c:pt idx="63545" formatCode="General">
                  <c:v>1.308829999999999</c:v>
                </c:pt>
                <c:pt idx="63546" formatCode="General">
                  <c:v>1.3088500000000001</c:v>
                </c:pt>
                <c:pt idx="63547" formatCode="General">
                  <c:v>1.30888</c:v>
                </c:pt>
                <c:pt idx="63548" formatCode="General">
                  <c:v>1.3088899999999999</c:v>
                </c:pt>
                <c:pt idx="63549" formatCode="General">
                  <c:v>1.3089199999999999</c:v>
                </c:pt>
                <c:pt idx="63550" formatCode="General">
                  <c:v>1.30894</c:v>
                </c:pt>
                <c:pt idx="63551" formatCode="General">
                  <c:v>1.3089599999999999</c:v>
                </c:pt>
                <c:pt idx="63552" formatCode="General">
                  <c:v>1.30897</c:v>
                </c:pt>
                <c:pt idx="63553" formatCode="General">
                  <c:v>1.3089999999999991</c:v>
                </c:pt>
                <c:pt idx="63554" formatCode="General">
                  <c:v>1.3090199999999999</c:v>
                </c:pt>
                <c:pt idx="63555" formatCode="General">
                  <c:v>1.30904</c:v>
                </c:pt>
                <c:pt idx="63556" formatCode="General">
                  <c:v>1.3090599999999999</c:v>
                </c:pt>
                <c:pt idx="63557" formatCode="General">
                  <c:v>1.30908</c:v>
                </c:pt>
                <c:pt idx="63558" formatCode="General">
                  <c:v>1.309099999999999</c:v>
                </c:pt>
                <c:pt idx="63559" formatCode="General">
                  <c:v>1.309129999999999</c:v>
                </c:pt>
                <c:pt idx="63560" formatCode="General">
                  <c:v>1.30914</c:v>
                </c:pt>
                <c:pt idx="63561" formatCode="General">
                  <c:v>1.3091599999999999</c:v>
                </c:pt>
                <c:pt idx="63562" formatCode="General">
                  <c:v>1.3091899999999999</c:v>
                </c:pt>
                <c:pt idx="63563" formatCode="General">
                  <c:v>1.30921</c:v>
                </c:pt>
                <c:pt idx="63564" formatCode="General">
                  <c:v>1.3092199999999998</c:v>
                </c:pt>
                <c:pt idx="63565" formatCode="General">
                  <c:v>1.30924</c:v>
                </c:pt>
                <c:pt idx="63566" formatCode="General">
                  <c:v>1.309269999999999</c:v>
                </c:pt>
                <c:pt idx="63567" formatCode="General">
                  <c:v>1.3092899999999998</c:v>
                </c:pt>
                <c:pt idx="63568" formatCode="General">
                  <c:v>1.309299999999999</c:v>
                </c:pt>
                <c:pt idx="63569" formatCode="General">
                  <c:v>1.3093299999999992</c:v>
                </c:pt>
                <c:pt idx="63570" formatCode="General">
                  <c:v>1.30935</c:v>
                </c:pt>
                <c:pt idx="63571" formatCode="General">
                  <c:v>1.309369999999999</c:v>
                </c:pt>
                <c:pt idx="63572" formatCode="General">
                  <c:v>1.3093899999999998</c:v>
                </c:pt>
                <c:pt idx="63573" formatCode="General">
                  <c:v>1.30941</c:v>
                </c:pt>
                <c:pt idx="63574" formatCode="General">
                  <c:v>1.3094299999999992</c:v>
                </c:pt>
                <c:pt idx="63575" formatCode="General">
                  <c:v>1.30945</c:v>
                </c:pt>
                <c:pt idx="63576" formatCode="General">
                  <c:v>1.309469999999999</c:v>
                </c:pt>
                <c:pt idx="63577" formatCode="General">
                  <c:v>1.3094899999999998</c:v>
                </c:pt>
                <c:pt idx="63578" formatCode="General">
                  <c:v>1.30951</c:v>
                </c:pt>
                <c:pt idx="63579" formatCode="General">
                  <c:v>1.309539999999999</c:v>
                </c:pt>
                <c:pt idx="63580" formatCode="General">
                  <c:v>1.30955</c:v>
                </c:pt>
                <c:pt idx="63581" formatCode="General">
                  <c:v>1.309569999999999</c:v>
                </c:pt>
                <c:pt idx="63582" formatCode="General">
                  <c:v>1.3095999999999992</c:v>
                </c:pt>
                <c:pt idx="63583" formatCode="General">
                  <c:v>1.3096099999999991</c:v>
                </c:pt>
                <c:pt idx="63584" formatCode="General">
                  <c:v>1.309639999999999</c:v>
                </c:pt>
                <c:pt idx="63585" formatCode="General">
                  <c:v>1.3096599999999998</c:v>
                </c:pt>
                <c:pt idx="63586" formatCode="General">
                  <c:v>1.30968</c:v>
                </c:pt>
                <c:pt idx="63587" formatCode="General">
                  <c:v>1.3096999999999992</c:v>
                </c:pt>
                <c:pt idx="63588" formatCode="General">
                  <c:v>1.3097199999999998</c:v>
                </c:pt>
                <c:pt idx="63589" formatCode="General">
                  <c:v>1.309739999999999</c:v>
                </c:pt>
                <c:pt idx="63590" formatCode="General">
                  <c:v>1.3097599999999998</c:v>
                </c:pt>
                <c:pt idx="63591" formatCode="General">
                  <c:v>1.3097799999999991</c:v>
                </c:pt>
                <c:pt idx="63592" formatCode="General">
                  <c:v>1.3097999999999992</c:v>
                </c:pt>
                <c:pt idx="63593" formatCode="General">
                  <c:v>1.3098199999999998</c:v>
                </c:pt>
                <c:pt idx="63594" formatCode="General">
                  <c:v>1.309839999999999</c:v>
                </c:pt>
                <c:pt idx="63595" formatCode="General">
                  <c:v>1.3098599999999998</c:v>
                </c:pt>
                <c:pt idx="63596" formatCode="General">
                  <c:v>1.309879999999999</c:v>
                </c:pt>
                <c:pt idx="63597" formatCode="General">
                  <c:v>1.3098999999999992</c:v>
                </c:pt>
                <c:pt idx="63598" formatCode="General">
                  <c:v>1.3099299999999992</c:v>
                </c:pt>
                <c:pt idx="63599" formatCode="General">
                  <c:v>1.3099399999999992</c:v>
                </c:pt>
                <c:pt idx="63600" formatCode="General">
                  <c:v>1.3099699999999992</c:v>
                </c:pt>
                <c:pt idx="63601" formatCode="General">
                  <c:v>1.3099899999999998</c:v>
                </c:pt>
                <c:pt idx="63602" formatCode="General">
                  <c:v>1.3100099999999999</c:v>
                </c:pt>
                <c:pt idx="63603" formatCode="General">
                  <c:v>1.31002</c:v>
                </c:pt>
                <c:pt idx="63604" formatCode="General">
                  <c:v>1.3100499999999999</c:v>
                </c:pt>
                <c:pt idx="63605" formatCode="General">
                  <c:v>1.3100700000000001</c:v>
                </c:pt>
                <c:pt idx="63606" formatCode="General">
                  <c:v>1.31009</c:v>
                </c:pt>
                <c:pt idx="63607" formatCode="General">
                  <c:v>1.3101100000000001</c:v>
                </c:pt>
                <c:pt idx="63608" formatCode="General">
                  <c:v>1.31013</c:v>
                </c:pt>
                <c:pt idx="63609" formatCode="General">
                  <c:v>1.3101499999999999</c:v>
                </c:pt>
                <c:pt idx="63610" formatCode="General">
                  <c:v>1.3101799999999999</c:v>
                </c:pt>
                <c:pt idx="63611" formatCode="General">
                  <c:v>1.31019</c:v>
                </c:pt>
                <c:pt idx="63612" formatCode="General">
                  <c:v>1.3102100000000001</c:v>
                </c:pt>
                <c:pt idx="63613" formatCode="General">
                  <c:v>1.3102400000000001</c:v>
                </c:pt>
                <c:pt idx="63614" formatCode="General">
                  <c:v>1.31026</c:v>
                </c:pt>
                <c:pt idx="63615" formatCode="General">
                  <c:v>1.31027</c:v>
                </c:pt>
                <c:pt idx="63616" formatCode="General">
                  <c:v>1.31029</c:v>
                </c:pt>
                <c:pt idx="63617" formatCode="General">
                  <c:v>1.3103199999999999</c:v>
                </c:pt>
                <c:pt idx="63618" formatCode="General">
                  <c:v>1.3103400000000001</c:v>
                </c:pt>
                <c:pt idx="63619" formatCode="General">
                  <c:v>1.3103499999999999</c:v>
                </c:pt>
                <c:pt idx="63620" formatCode="General">
                  <c:v>1.3103800000000001</c:v>
                </c:pt>
                <c:pt idx="63621" formatCode="General">
                  <c:v>1.3104</c:v>
                </c:pt>
                <c:pt idx="63622" formatCode="General">
                  <c:v>1.3104199999999999</c:v>
                </c:pt>
                <c:pt idx="63623" formatCode="General">
                  <c:v>1.31044</c:v>
                </c:pt>
                <c:pt idx="63624" formatCode="General">
                  <c:v>1.31046</c:v>
                </c:pt>
                <c:pt idx="63625" formatCode="General">
                  <c:v>1.3104800000000001</c:v>
                </c:pt>
                <c:pt idx="63626" formatCode="General">
                  <c:v>1.3105</c:v>
                </c:pt>
                <c:pt idx="63627" formatCode="General">
                  <c:v>1.3105199999999999</c:v>
                </c:pt>
                <c:pt idx="63628" formatCode="General">
                  <c:v>1.31054</c:v>
                </c:pt>
                <c:pt idx="63629" formatCode="General">
                  <c:v>1.3105599999999999</c:v>
                </c:pt>
                <c:pt idx="63630" formatCode="General">
                  <c:v>1.3105899999999999</c:v>
                </c:pt>
                <c:pt idx="63631" formatCode="General">
                  <c:v>1.3106</c:v>
                </c:pt>
                <c:pt idx="63632" formatCode="General">
                  <c:v>1.31063</c:v>
                </c:pt>
                <c:pt idx="63633" formatCode="General">
                  <c:v>1.3106500000000001</c:v>
                </c:pt>
                <c:pt idx="63634" formatCode="General">
                  <c:v>1.31067</c:v>
                </c:pt>
                <c:pt idx="63635" formatCode="General">
                  <c:v>1.3106899999999999</c:v>
                </c:pt>
                <c:pt idx="63636" formatCode="General">
                  <c:v>1.31071</c:v>
                </c:pt>
                <c:pt idx="63637" formatCode="General">
                  <c:v>1.31073</c:v>
                </c:pt>
                <c:pt idx="63638" formatCode="General">
                  <c:v>1.3107500000000001</c:v>
                </c:pt>
                <c:pt idx="63639" formatCode="General">
                  <c:v>1.31077</c:v>
                </c:pt>
                <c:pt idx="63640" formatCode="General">
                  <c:v>1.3107899999999999</c:v>
                </c:pt>
                <c:pt idx="63641" formatCode="General">
                  <c:v>1.31081</c:v>
                </c:pt>
                <c:pt idx="63642" formatCode="General">
                  <c:v>1.31084</c:v>
                </c:pt>
                <c:pt idx="63643" formatCode="General">
                  <c:v>1.3108500000000001</c:v>
                </c:pt>
                <c:pt idx="63644" formatCode="General">
                  <c:v>1.31087</c:v>
                </c:pt>
                <c:pt idx="63645" formatCode="General">
                  <c:v>1.3108899999999999</c:v>
                </c:pt>
                <c:pt idx="63646" formatCode="General">
                  <c:v>1.3109199999999999</c:v>
                </c:pt>
                <c:pt idx="63647" formatCode="General">
                  <c:v>1.310929999999999</c:v>
                </c:pt>
                <c:pt idx="63648" formatCode="General">
                  <c:v>1.3109500000000001</c:v>
                </c:pt>
                <c:pt idx="63649" formatCode="General">
                  <c:v>1.31098</c:v>
                </c:pt>
                <c:pt idx="63650" formatCode="General">
                  <c:v>1.3109999999999991</c:v>
                </c:pt>
                <c:pt idx="63651" formatCode="General">
                  <c:v>1.3110199999999999</c:v>
                </c:pt>
                <c:pt idx="63652" formatCode="General">
                  <c:v>1.31104</c:v>
                </c:pt>
                <c:pt idx="63653" formatCode="General">
                  <c:v>1.3110599999999999</c:v>
                </c:pt>
                <c:pt idx="63654" formatCode="General">
                  <c:v>1.31107</c:v>
                </c:pt>
                <c:pt idx="63655" formatCode="General">
                  <c:v>1.311099999999999</c:v>
                </c:pt>
                <c:pt idx="63656" formatCode="General">
                  <c:v>1.3111199999999998</c:v>
                </c:pt>
                <c:pt idx="63657" formatCode="General">
                  <c:v>1.31114</c:v>
                </c:pt>
                <c:pt idx="63658" formatCode="General">
                  <c:v>1.3111599999999999</c:v>
                </c:pt>
                <c:pt idx="63659" formatCode="General">
                  <c:v>1.31118</c:v>
                </c:pt>
                <c:pt idx="63660" formatCode="General">
                  <c:v>1.311199999999999</c:v>
                </c:pt>
                <c:pt idx="63661" formatCode="General">
                  <c:v>1.311229999999999</c:v>
                </c:pt>
                <c:pt idx="63662" formatCode="General">
                  <c:v>1.31124</c:v>
                </c:pt>
                <c:pt idx="63663" formatCode="General">
                  <c:v>1.3112599999999999</c:v>
                </c:pt>
                <c:pt idx="63664" formatCode="General">
                  <c:v>1.3112899999999998</c:v>
                </c:pt>
                <c:pt idx="63665" formatCode="General">
                  <c:v>1.31131</c:v>
                </c:pt>
                <c:pt idx="63666" formatCode="General">
                  <c:v>1.3113199999999998</c:v>
                </c:pt>
                <c:pt idx="63667" formatCode="General">
                  <c:v>1.31134</c:v>
                </c:pt>
                <c:pt idx="63668" formatCode="General">
                  <c:v>1.311369999999999</c:v>
                </c:pt>
                <c:pt idx="63669" formatCode="General">
                  <c:v>1.3113899999999998</c:v>
                </c:pt>
                <c:pt idx="63670" formatCode="General">
                  <c:v>1.311399999999999</c:v>
                </c:pt>
                <c:pt idx="63671" formatCode="General">
                  <c:v>1.3114299999999992</c:v>
                </c:pt>
                <c:pt idx="63672" formatCode="General">
                  <c:v>1.31145</c:v>
                </c:pt>
                <c:pt idx="63673" formatCode="General">
                  <c:v>1.311469999999999</c:v>
                </c:pt>
                <c:pt idx="63674" formatCode="General">
                  <c:v>1.3114899999999998</c:v>
                </c:pt>
                <c:pt idx="63675" formatCode="General">
                  <c:v>1.31151</c:v>
                </c:pt>
                <c:pt idx="63676" formatCode="General">
                  <c:v>1.3115299999999992</c:v>
                </c:pt>
                <c:pt idx="63677" formatCode="General">
                  <c:v>1.3115599999999998</c:v>
                </c:pt>
                <c:pt idx="63678" formatCode="General">
                  <c:v>1.311569999999999</c:v>
                </c:pt>
                <c:pt idx="63679" formatCode="General">
                  <c:v>1.3115899999999998</c:v>
                </c:pt>
                <c:pt idx="63680" formatCode="General">
                  <c:v>1.3116099999999991</c:v>
                </c:pt>
                <c:pt idx="63681" formatCode="General">
                  <c:v>1.311639999999999</c:v>
                </c:pt>
                <c:pt idx="63682" formatCode="General">
                  <c:v>1.31165</c:v>
                </c:pt>
                <c:pt idx="63683" formatCode="General">
                  <c:v>1.31168</c:v>
                </c:pt>
                <c:pt idx="63684" formatCode="General">
                  <c:v>1.3116999999999992</c:v>
                </c:pt>
                <c:pt idx="63685" formatCode="General">
                  <c:v>1.3117199999999998</c:v>
                </c:pt>
                <c:pt idx="63686" formatCode="General">
                  <c:v>1.311739999999999</c:v>
                </c:pt>
                <c:pt idx="63687" formatCode="General">
                  <c:v>1.3117599999999998</c:v>
                </c:pt>
                <c:pt idx="63688" formatCode="General">
                  <c:v>1.3117799999999991</c:v>
                </c:pt>
                <c:pt idx="63689" formatCode="General">
                  <c:v>1.3117999999999992</c:v>
                </c:pt>
                <c:pt idx="63690" formatCode="General">
                  <c:v>1.3118199999999998</c:v>
                </c:pt>
                <c:pt idx="63691" formatCode="General">
                  <c:v>1.311839999999999</c:v>
                </c:pt>
                <c:pt idx="63692" formatCode="General">
                  <c:v>1.3118599999999998</c:v>
                </c:pt>
                <c:pt idx="63693" formatCode="General">
                  <c:v>1.311879999999999</c:v>
                </c:pt>
                <c:pt idx="63694" formatCode="General">
                  <c:v>1.3118999999999992</c:v>
                </c:pt>
                <c:pt idx="63695" formatCode="General">
                  <c:v>1.3119199999999998</c:v>
                </c:pt>
                <c:pt idx="63696" formatCode="General">
                  <c:v>1.3119399999999992</c:v>
                </c:pt>
                <c:pt idx="63697" formatCode="General">
                  <c:v>1.3119699999999992</c:v>
                </c:pt>
                <c:pt idx="63698" formatCode="General">
                  <c:v>1.311979999999999</c:v>
                </c:pt>
                <c:pt idx="63699" formatCode="General">
                  <c:v>1.3120099999999999</c:v>
                </c:pt>
                <c:pt idx="63700" formatCode="General">
                  <c:v>1.31203</c:v>
                </c:pt>
                <c:pt idx="63701" formatCode="General">
                  <c:v>1.3120499999999999</c:v>
                </c:pt>
                <c:pt idx="63702" formatCode="General">
                  <c:v>1.3120700000000001</c:v>
                </c:pt>
                <c:pt idx="63703" formatCode="General">
                  <c:v>1.31209</c:v>
                </c:pt>
                <c:pt idx="63704" formatCode="General">
                  <c:v>1.3121100000000001</c:v>
                </c:pt>
                <c:pt idx="63705" formatCode="General">
                  <c:v>1.31213</c:v>
                </c:pt>
                <c:pt idx="63706" formatCode="General">
                  <c:v>1.3121499999999999</c:v>
                </c:pt>
                <c:pt idx="63707" formatCode="General">
                  <c:v>1.3121700000000001</c:v>
                </c:pt>
                <c:pt idx="63708" formatCode="General">
                  <c:v>1.31219</c:v>
                </c:pt>
                <c:pt idx="63709" formatCode="General">
                  <c:v>1.3122100000000001</c:v>
                </c:pt>
                <c:pt idx="63710" formatCode="General">
                  <c:v>1.31223</c:v>
                </c:pt>
                <c:pt idx="63711" formatCode="General">
                  <c:v>1.3122499999999999</c:v>
                </c:pt>
                <c:pt idx="63712" formatCode="General">
                  <c:v>1.3122799999999999</c:v>
                </c:pt>
                <c:pt idx="63713" formatCode="General">
                  <c:v>1.3123</c:v>
                </c:pt>
                <c:pt idx="63714" formatCode="General">
                  <c:v>1.3123100000000001</c:v>
                </c:pt>
                <c:pt idx="63715" formatCode="General">
                  <c:v>1.3123400000000001</c:v>
                </c:pt>
                <c:pt idx="63716" formatCode="General">
                  <c:v>1.31236</c:v>
                </c:pt>
                <c:pt idx="63717" formatCode="General">
                  <c:v>1.31237</c:v>
                </c:pt>
                <c:pt idx="63718" formatCode="General">
                  <c:v>1.3123899999999999</c:v>
                </c:pt>
                <c:pt idx="63719" formatCode="General">
                  <c:v>1.3124199999999999</c:v>
                </c:pt>
                <c:pt idx="63720" formatCode="General">
                  <c:v>1.3124400000000001</c:v>
                </c:pt>
                <c:pt idx="63721" formatCode="General">
                  <c:v>1.3124499999999999</c:v>
                </c:pt>
                <c:pt idx="63722" formatCode="General">
                  <c:v>1.3124800000000001</c:v>
                </c:pt>
                <c:pt idx="63723" formatCode="General">
                  <c:v>1.3125</c:v>
                </c:pt>
                <c:pt idx="63724" formatCode="General">
                  <c:v>1.3125199999999999</c:v>
                </c:pt>
                <c:pt idx="63725" formatCode="General">
                  <c:v>1.31254</c:v>
                </c:pt>
                <c:pt idx="63726" formatCode="General">
                  <c:v>1.3125599999999999</c:v>
                </c:pt>
                <c:pt idx="63727" formatCode="General">
                  <c:v>1.3125800000000001</c:v>
                </c:pt>
                <c:pt idx="63728" formatCode="General">
                  <c:v>1.3126100000000001</c:v>
                </c:pt>
                <c:pt idx="63729" formatCode="General">
                  <c:v>1.3126199999999999</c:v>
                </c:pt>
                <c:pt idx="63730" formatCode="General">
                  <c:v>1.31264</c:v>
                </c:pt>
                <c:pt idx="63731" formatCode="General">
                  <c:v>1.3126599999999999</c:v>
                </c:pt>
                <c:pt idx="63732" formatCode="General">
                  <c:v>1.3126899999999999</c:v>
                </c:pt>
                <c:pt idx="63733" formatCode="General">
                  <c:v>1.3127</c:v>
                </c:pt>
                <c:pt idx="63734" formatCode="General">
                  <c:v>1.31273</c:v>
                </c:pt>
                <c:pt idx="63735" formatCode="General">
                  <c:v>1.3127500000000001</c:v>
                </c:pt>
                <c:pt idx="63736" formatCode="General">
                  <c:v>1.31277</c:v>
                </c:pt>
                <c:pt idx="63737" formatCode="General">
                  <c:v>1.3127899999999999</c:v>
                </c:pt>
                <c:pt idx="63738" formatCode="General">
                  <c:v>1.31281</c:v>
                </c:pt>
                <c:pt idx="63739" formatCode="General">
                  <c:v>1.3128299999999991</c:v>
                </c:pt>
                <c:pt idx="63740" formatCode="General">
                  <c:v>1.3128500000000001</c:v>
                </c:pt>
                <c:pt idx="63741" formatCode="General">
                  <c:v>1.31287</c:v>
                </c:pt>
                <c:pt idx="63742" formatCode="General">
                  <c:v>1.3128899999999999</c:v>
                </c:pt>
                <c:pt idx="63743" formatCode="General">
                  <c:v>1.31291</c:v>
                </c:pt>
                <c:pt idx="63744" formatCode="General">
                  <c:v>1.312929999999999</c:v>
                </c:pt>
                <c:pt idx="63745" formatCode="General">
                  <c:v>1.3129500000000001</c:v>
                </c:pt>
                <c:pt idx="63746" formatCode="General">
                  <c:v>1.31297</c:v>
                </c:pt>
                <c:pt idx="63747" formatCode="General">
                  <c:v>1.3129899999999999</c:v>
                </c:pt>
                <c:pt idx="63748" formatCode="General">
                  <c:v>1.3130199999999999</c:v>
                </c:pt>
                <c:pt idx="63749" formatCode="General">
                  <c:v>1.313029999999999</c:v>
                </c:pt>
                <c:pt idx="63750" formatCode="General">
                  <c:v>1.3130599999999999</c:v>
                </c:pt>
                <c:pt idx="63751" formatCode="General">
                  <c:v>1.31308</c:v>
                </c:pt>
                <c:pt idx="63752" formatCode="General">
                  <c:v>1.313099999999999</c:v>
                </c:pt>
                <c:pt idx="63753" formatCode="General">
                  <c:v>1.3131199999999998</c:v>
                </c:pt>
                <c:pt idx="63754" formatCode="General">
                  <c:v>1.31314</c:v>
                </c:pt>
                <c:pt idx="63755" formatCode="General">
                  <c:v>1.3131599999999999</c:v>
                </c:pt>
                <c:pt idx="63756" formatCode="General">
                  <c:v>1.31318</c:v>
                </c:pt>
                <c:pt idx="63757" formatCode="General">
                  <c:v>1.313199999999999</c:v>
                </c:pt>
                <c:pt idx="63758" formatCode="General">
                  <c:v>1.3132199999999998</c:v>
                </c:pt>
                <c:pt idx="63759" formatCode="General">
                  <c:v>1.31324</c:v>
                </c:pt>
                <c:pt idx="63760" formatCode="General">
                  <c:v>1.3132599999999999</c:v>
                </c:pt>
                <c:pt idx="63761" formatCode="General">
                  <c:v>1.31328</c:v>
                </c:pt>
                <c:pt idx="63762" formatCode="General">
                  <c:v>1.313299999999999</c:v>
                </c:pt>
                <c:pt idx="63763" formatCode="General">
                  <c:v>1.3133199999999998</c:v>
                </c:pt>
                <c:pt idx="63764" formatCode="General">
                  <c:v>1.31335</c:v>
                </c:pt>
                <c:pt idx="63765" formatCode="General">
                  <c:v>1.3133599999999999</c:v>
                </c:pt>
                <c:pt idx="63766" formatCode="General">
                  <c:v>1.3133899999999998</c:v>
                </c:pt>
                <c:pt idx="63767" formatCode="General">
                  <c:v>1.31341</c:v>
                </c:pt>
                <c:pt idx="63768" formatCode="General">
                  <c:v>1.3134299999999992</c:v>
                </c:pt>
                <c:pt idx="63769" formatCode="General">
                  <c:v>1.3134399999999991</c:v>
                </c:pt>
                <c:pt idx="63770" formatCode="General">
                  <c:v>1.313469999999999</c:v>
                </c:pt>
                <c:pt idx="63771" formatCode="General">
                  <c:v>1.3134899999999998</c:v>
                </c:pt>
                <c:pt idx="63772" formatCode="General">
                  <c:v>1.31351</c:v>
                </c:pt>
                <c:pt idx="63773" formatCode="General">
                  <c:v>1.3135299999999992</c:v>
                </c:pt>
                <c:pt idx="63774" formatCode="General">
                  <c:v>1.31355</c:v>
                </c:pt>
                <c:pt idx="63775" formatCode="General">
                  <c:v>1.313569999999999</c:v>
                </c:pt>
                <c:pt idx="63776" formatCode="General">
                  <c:v>1.3135999999999992</c:v>
                </c:pt>
                <c:pt idx="63777" formatCode="General">
                  <c:v>1.3136099999999991</c:v>
                </c:pt>
                <c:pt idx="63778" formatCode="General">
                  <c:v>1.3136299999999992</c:v>
                </c:pt>
                <c:pt idx="63779" formatCode="General">
                  <c:v>1.3136599999999998</c:v>
                </c:pt>
                <c:pt idx="63780" formatCode="General">
                  <c:v>1.31368</c:v>
                </c:pt>
                <c:pt idx="63781" formatCode="General">
                  <c:v>1.3136899999999998</c:v>
                </c:pt>
                <c:pt idx="63782" formatCode="General">
                  <c:v>1.313709999999999</c:v>
                </c:pt>
                <c:pt idx="63783" formatCode="General">
                  <c:v>1.313739999999999</c:v>
                </c:pt>
                <c:pt idx="63784" formatCode="General">
                  <c:v>1.3137599999999998</c:v>
                </c:pt>
                <c:pt idx="63785" formatCode="General">
                  <c:v>1.3137699999999992</c:v>
                </c:pt>
                <c:pt idx="63786" formatCode="General">
                  <c:v>1.3137999999999992</c:v>
                </c:pt>
                <c:pt idx="63787" formatCode="General">
                  <c:v>1.3138199999999998</c:v>
                </c:pt>
                <c:pt idx="63788" formatCode="General">
                  <c:v>1.313839999999999</c:v>
                </c:pt>
                <c:pt idx="63789" formatCode="General">
                  <c:v>1.3138599999999998</c:v>
                </c:pt>
                <c:pt idx="63790" formatCode="General">
                  <c:v>1.313879999999999</c:v>
                </c:pt>
                <c:pt idx="63791" formatCode="General">
                  <c:v>1.3138999999999992</c:v>
                </c:pt>
                <c:pt idx="63792" formatCode="General">
                  <c:v>1.3139199999999998</c:v>
                </c:pt>
                <c:pt idx="63793" formatCode="General">
                  <c:v>1.3139399999999992</c:v>
                </c:pt>
                <c:pt idx="63794" formatCode="General">
                  <c:v>1.3139599999999998</c:v>
                </c:pt>
                <c:pt idx="63795" formatCode="General">
                  <c:v>1.313979999999999</c:v>
                </c:pt>
                <c:pt idx="63796" formatCode="General">
                  <c:v>1.3140000000000001</c:v>
                </c:pt>
                <c:pt idx="63797" formatCode="General">
                  <c:v>1.31402</c:v>
                </c:pt>
                <c:pt idx="63798" formatCode="General">
                  <c:v>1.3140499999999999</c:v>
                </c:pt>
                <c:pt idx="63799" formatCode="General">
                  <c:v>1.3140700000000001</c:v>
                </c:pt>
                <c:pt idx="63800" formatCode="General">
                  <c:v>1.3140799999999999</c:v>
                </c:pt>
                <c:pt idx="63801" formatCode="General">
                  <c:v>1.3141099999999999</c:v>
                </c:pt>
                <c:pt idx="63802" formatCode="General">
                  <c:v>1.31413</c:v>
                </c:pt>
                <c:pt idx="63803" formatCode="General">
                  <c:v>1.3141499999999999</c:v>
                </c:pt>
                <c:pt idx="63804" formatCode="General">
                  <c:v>1.31416</c:v>
                </c:pt>
                <c:pt idx="63805" formatCode="General">
                  <c:v>1.31419</c:v>
                </c:pt>
                <c:pt idx="63806" formatCode="General">
                  <c:v>1.3142100000000001</c:v>
                </c:pt>
                <c:pt idx="63807" formatCode="General">
                  <c:v>1.31423</c:v>
                </c:pt>
                <c:pt idx="63808" formatCode="General">
                  <c:v>1.3142499999999999</c:v>
                </c:pt>
                <c:pt idx="63809" formatCode="General">
                  <c:v>1.31427</c:v>
                </c:pt>
                <c:pt idx="63810" formatCode="General">
                  <c:v>1.31429</c:v>
                </c:pt>
                <c:pt idx="63811" formatCode="General">
                  <c:v>1.3143100000000001</c:v>
                </c:pt>
                <c:pt idx="63812" formatCode="General">
                  <c:v>1.31433</c:v>
                </c:pt>
                <c:pt idx="63813" formatCode="General">
                  <c:v>1.3143499999999999</c:v>
                </c:pt>
                <c:pt idx="63814" formatCode="General">
                  <c:v>1.31437</c:v>
                </c:pt>
                <c:pt idx="63815" formatCode="General">
                  <c:v>1.3144</c:v>
                </c:pt>
                <c:pt idx="63816" formatCode="General">
                  <c:v>1.3144100000000001</c:v>
                </c:pt>
                <c:pt idx="63817" formatCode="General">
                  <c:v>1.3144400000000001</c:v>
                </c:pt>
                <c:pt idx="63818" formatCode="General">
                  <c:v>1.31446</c:v>
                </c:pt>
                <c:pt idx="63819" formatCode="General">
                  <c:v>1.3144800000000001</c:v>
                </c:pt>
                <c:pt idx="63820" formatCode="General">
                  <c:v>1.3144899999999999</c:v>
                </c:pt>
                <c:pt idx="63821" formatCode="General">
                  <c:v>1.3145199999999999</c:v>
                </c:pt>
                <c:pt idx="63822" formatCode="General">
                  <c:v>1.31454</c:v>
                </c:pt>
                <c:pt idx="63823" formatCode="General">
                  <c:v>1.31456</c:v>
                </c:pt>
                <c:pt idx="63824" formatCode="General">
                  <c:v>1.3145800000000001</c:v>
                </c:pt>
                <c:pt idx="63825" formatCode="General">
                  <c:v>1.3146</c:v>
                </c:pt>
                <c:pt idx="63826" formatCode="General">
                  <c:v>1.3146199999999999</c:v>
                </c:pt>
                <c:pt idx="63827" formatCode="General">
                  <c:v>1.3146500000000001</c:v>
                </c:pt>
                <c:pt idx="63828" formatCode="General">
                  <c:v>1.3146599999999999</c:v>
                </c:pt>
                <c:pt idx="63829" formatCode="General">
                  <c:v>1.3146800000000001</c:v>
                </c:pt>
                <c:pt idx="63830" formatCode="General">
                  <c:v>1.31471</c:v>
                </c:pt>
                <c:pt idx="63831" formatCode="General">
                  <c:v>1.31473</c:v>
                </c:pt>
                <c:pt idx="63832" formatCode="General">
                  <c:v>1.31474</c:v>
                </c:pt>
                <c:pt idx="63833" formatCode="General">
                  <c:v>1.3147599999999999</c:v>
                </c:pt>
                <c:pt idx="63834" formatCode="General">
                  <c:v>1.3147899999999999</c:v>
                </c:pt>
                <c:pt idx="63835" formatCode="General">
                  <c:v>1.31481</c:v>
                </c:pt>
                <c:pt idx="63836" formatCode="General">
                  <c:v>1.3148199999999999</c:v>
                </c:pt>
                <c:pt idx="63837" formatCode="General">
                  <c:v>1.3148500000000001</c:v>
                </c:pt>
                <c:pt idx="63838" formatCode="General">
                  <c:v>1.31487</c:v>
                </c:pt>
                <c:pt idx="63839" formatCode="General">
                  <c:v>1.3148899999999999</c:v>
                </c:pt>
                <c:pt idx="63840" formatCode="General">
                  <c:v>1.31491</c:v>
                </c:pt>
                <c:pt idx="63841" formatCode="General">
                  <c:v>1.314929999999999</c:v>
                </c:pt>
                <c:pt idx="63842" formatCode="General">
                  <c:v>1.3149500000000001</c:v>
                </c:pt>
                <c:pt idx="63843" formatCode="General">
                  <c:v>1.31498</c:v>
                </c:pt>
                <c:pt idx="63844" formatCode="General">
                  <c:v>1.3149899999999999</c:v>
                </c:pt>
                <c:pt idx="63845" formatCode="General">
                  <c:v>1.31501</c:v>
                </c:pt>
                <c:pt idx="63846" formatCode="General">
                  <c:v>1.315029999999999</c:v>
                </c:pt>
                <c:pt idx="63847" formatCode="General">
                  <c:v>1.3150599999999999</c:v>
                </c:pt>
                <c:pt idx="63848" formatCode="General">
                  <c:v>1.31507</c:v>
                </c:pt>
                <c:pt idx="63849" formatCode="General">
                  <c:v>1.315099999999999</c:v>
                </c:pt>
                <c:pt idx="63850" formatCode="General">
                  <c:v>1.3151199999999998</c:v>
                </c:pt>
                <c:pt idx="63851" formatCode="General">
                  <c:v>1.315129999999999</c:v>
                </c:pt>
                <c:pt idx="63852" formatCode="General">
                  <c:v>1.3151599999999999</c:v>
                </c:pt>
                <c:pt idx="63853" formatCode="General">
                  <c:v>1.31518</c:v>
                </c:pt>
                <c:pt idx="63854" formatCode="General">
                  <c:v>1.315199999999999</c:v>
                </c:pt>
                <c:pt idx="63855" formatCode="General">
                  <c:v>1.31521</c:v>
                </c:pt>
                <c:pt idx="63856" formatCode="General">
                  <c:v>1.31524</c:v>
                </c:pt>
                <c:pt idx="63857" formatCode="General">
                  <c:v>1.3152599999999999</c:v>
                </c:pt>
                <c:pt idx="63858" formatCode="General">
                  <c:v>1.31528</c:v>
                </c:pt>
                <c:pt idx="63859" formatCode="General">
                  <c:v>1.315299999999999</c:v>
                </c:pt>
                <c:pt idx="63860" formatCode="General">
                  <c:v>1.3153199999999998</c:v>
                </c:pt>
                <c:pt idx="63861" formatCode="General">
                  <c:v>1.31534</c:v>
                </c:pt>
                <c:pt idx="63862" formatCode="General">
                  <c:v>1.3153599999999999</c:v>
                </c:pt>
                <c:pt idx="63863" formatCode="General">
                  <c:v>1.31538</c:v>
                </c:pt>
                <c:pt idx="63864" formatCode="General">
                  <c:v>1.315399999999999</c:v>
                </c:pt>
                <c:pt idx="63865" formatCode="General">
                  <c:v>1.3154199999999998</c:v>
                </c:pt>
                <c:pt idx="63866" formatCode="General">
                  <c:v>1.31545</c:v>
                </c:pt>
                <c:pt idx="63867" formatCode="General">
                  <c:v>1.3154599999999999</c:v>
                </c:pt>
                <c:pt idx="63868" formatCode="General">
                  <c:v>1.3154899999999998</c:v>
                </c:pt>
                <c:pt idx="63869" formatCode="General">
                  <c:v>1.31551</c:v>
                </c:pt>
                <c:pt idx="63870" formatCode="General">
                  <c:v>1.3155299999999992</c:v>
                </c:pt>
                <c:pt idx="63871" formatCode="General">
                  <c:v>1.31555</c:v>
                </c:pt>
                <c:pt idx="63872" formatCode="General">
                  <c:v>1.315569999999999</c:v>
                </c:pt>
                <c:pt idx="63873" formatCode="General">
                  <c:v>1.3155899999999998</c:v>
                </c:pt>
                <c:pt idx="63874" formatCode="General">
                  <c:v>1.3156099999999991</c:v>
                </c:pt>
                <c:pt idx="63875" formatCode="General">
                  <c:v>1.3156299999999992</c:v>
                </c:pt>
                <c:pt idx="63876" formatCode="General">
                  <c:v>1.31565</c:v>
                </c:pt>
                <c:pt idx="63877" formatCode="General">
                  <c:v>1.315669999999999</c:v>
                </c:pt>
                <c:pt idx="63878" formatCode="General">
                  <c:v>1.3156999999999992</c:v>
                </c:pt>
                <c:pt idx="63879" formatCode="General">
                  <c:v>1.315709999999999</c:v>
                </c:pt>
                <c:pt idx="63880" formatCode="General">
                  <c:v>1.3157299999999992</c:v>
                </c:pt>
                <c:pt idx="63881" formatCode="General">
                  <c:v>1.3157599999999998</c:v>
                </c:pt>
                <c:pt idx="63882" formatCode="General">
                  <c:v>1.3157799999999991</c:v>
                </c:pt>
                <c:pt idx="63883" formatCode="General">
                  <c:v>1.3157899999999998</c:v>
                </c:pt>
                <c:pt idx="63884" formatCode="General">
                  <c:v>1.315809999999999</c:v>
                </c:pt>
                <c:pt idx="63885" formatCode="General">
                  <c:v>1.315839999999999</c:v>
                </c:pt>
                <c:pt idx="63886" formatCode="General">
                  <c:v>1.3158599999999998</c:v>
                </c:pt>
                <c:pt idx="63887" formatCode="General">
                  <c:v>1.3158699999999992</c:v>
                </c:pt>
                <c:pt idx="63888" formatCode="General">
                  <c:v>1.3158999999999992</c:v>
                </c:pt>
                <c:pt idx="63889" formatCode="General">
                  <c:v>1.3159199999999998</c:v>
                </c:pt>
                <c:pt idx="63890" formatCode="General">
                  <c:v>1.3159399999999992</c:v>
                </c:pt>
                <c:pt idx="63891" formatCode="General">
                  <c:v>1.3159599999999998</c:v>
                </c:pt>
                <c:pt idx="63892" formatCode="General">
                  <c:v>1.315979999999999</c:v>
                </c:pt>
                <c:pt idx="63893" formatCode="General">
                  <c:v>1.3160000000000001</c:v>
                </c:pt>
                <c:pt idx="63894" formatCode="General">
                  <c:v>1.31603</c:v>
                </c:pt>
                <c:pt idx="63895" formatCode="General">
                  <c:v>1.3160400000000001</c:v>
                </c:pt>
                <c:pt idx="63896" formatCode="General">
                  <c:v>1.31606</c:v>
                </c:pt>
                <c:pt idx="63897" formatCode="General">
                  <c:v>1.3160799999999999</c:v>
                </c:pt>
                <c:pt idx="63898" formatCode="General">
                  <c:v>1.3161099999999999</c:v>
                </c:pt>
                <c:pt idx="63899" formatCode="General">
                  <c:v>1.31612</c:v>
                </c:pt>
                <c:pt idx="63900" formatCode="General">
                  <c:v>1.3161499999999999</c:v>
                </c:pt>
                <c:pt idx="63901" formatCode="General">
                  <c:v>1.3161700000000001</c:v>
                </c:pt>
                <c:pt idx="63902" formatCode="General">
                  <c:v>1.31619</c:v>
                </c:pt>
                <c:pt idx="63903" formatCode="General">
                  <c:v>1.3162100000000001</c:v>
                </c:pt>
                <c:pt idx="63904" formatCode="General">
                  <c:v>1.31623</c:v>
                </c:pt>
                <c:pt idx="63905" formatCode="General">
                  <c:v>1.3162499999999999</c:v>
                </c:pt>
                <c:pt idx="63906" formatCode="General">
                  <c:v>1.3162700000000001</c:v>
                </c:pt>
                <c:pt idx="63907" formatCode="General">
                  <c:v>1.31629</c:v>
                </c:pt>
                <c:pt idx="63908" formatCode="General">
                  <c:v>1.3163100000000001</c:v>
                </c:pt>
                <c:pt idx="63909" formatCode="General">
                  <c:v>1.31633</c:v>
                </c:pt>
                <c:pt idx="63910" formatCode="General">
                  <c:v>1.3163499999999999</c:v>
                </c:pt>
                <c:pt idx="63911" formatCode="General">
                  <c:v>1.31637</c:v>
                </c:pt>
                <c:pt idx="63912" formatCode="General">
                  <c:v>1.3163899999999999</c:v>
                </c:pt>
                <c:pt idx="63913" formatCode="General">
                  <c:v>1.3164100000000001</c:v>
                </c:pt>
                <c:pt idx="63914" formatCode="General">
                  <c:v>1.3164400000000001</c:v>
                </c:pt>
                <c:pt idx="63915" formatCode="General">
                  <c:v>1.3164499999999999</c:v>
                </c:pt>
                <c:pt idx="63916" formatCode="General">
                  <c:v>1.3164800000000001</c:v>
                </c:pt>
                <c:pt idx="63917" formatCode="General">
                  <c:v>1.3165</c:v>
                </c:pt>
                <c:pt idx="63918" formatCode="General">
                  <c:v>1.3165199999999999</c:v>
                </c:pt>
                <c:pt idx="63919" formatCode="General">
                  <c:v>1.31653</c:v>
                </c:pt>
                <c:pt idx="63920" formatCode="General">
                  <c:v>1.31656</c:v>
                </c:pt>
                <c:pt idx="63921" formatCode="General">
                  <c:v>1.3165800000000001</c:v>
                </c:pt>
                <c:pt idx="63922" formatCode="General">
                  <c:v>1.3166</c:v>
                </c:pt>
                <c:pt idx="63923" formatCode="General">
                  <c:v>1.3166199999999999</c:v>
                </c:pt>
                <c:pt idx="63924" formatCode="General">
                  <c:v>1.31664</c:v>
                </c:pt>
                <c:pt idx="63925" formatCode="General">
                  <c:v>1.3166599999999999</c:v>
                </c:pt>
                <c:pt idx="63926" formatCode="General">
                  <c:v>1.3166800000000001</c:v>
                </c:pt>
                <c:pt idx="63927" formatCode="General">
                  <c:v>1.3167</c:v>
                </c:pt>
                <c:pt idx="63928" formatCode="General">
                  <c:v>1.3167199999999999</c:v>
                </c:pt>
                <c:pt idx="63929" formatCode="General">
                  <c:v>1.3167500000000001</c:v>
                </c:pt>
                <c:pt idx="63930" formatCode="General">
                  <c:v>1.3167599999999999</c:v>
                </c:pt>
                <c:pt idx="63931" formatCode="General">
                  <c:v>1.3167800000000001</c:v>
                </c:pt>
                <c:pt idx="63932" formatCode="General">
                  <c:v>1.31681</c:v>
                </c:pt>
                <c:pt idx="63933" formatCode="General">
                  <c:v>1.3168299999999991</c:v>
                </c:pt>
                <c:pt idx="63934" formatCode="General">
                  <c:v>1.31684</c:v>
                </c:pt>
                <c:pt idx="63935" formatCode="General">
                  <c:v>1.3168599999999999</c:v>
                </c:pt>
                <c:pt idx="63936" formatCode="General">
                  <c:v>1.3168899999999999</c:v>
                </c:pt>
                <c:pt idx="63937" formatCode="General">
                  <c:v>1.31691</c:v>
                </c:pt>
                <c:pt idx="63938" formatCode="General">
                  <c:v>1.3169199999999999</c:v>
                </c:pt>
                <c:pt idx="63939" formatCode="General">
                  <c:v>1.3169500000000001</c:v>
                </c:pt>
                <c:pt idx="63940" formatCode="General">
                  <c:v>1.31697</c:v>
                </c:pt>
                <c:pt idx="63941" formatCode="General">
                  <c:v>1.3169899999999999</c:v>
                </c:pt>
                <c:pt idx="63942" formatCode="General">
                  <c:v>1.31701</c:v>
                </c:pt>
                <c:pt idx="63943" formatCode="General">
                  <c:v>1.317029999999999</c:v>
                </c:pt>
                <c:pt idx="63944" formatCode="General">
                  <c:v>1.3170500000000001</c:v>
                </c:pt>
                <c:pt idx="63945" formatCode="General">
                  <c:v>1.31708</c:v>
                </c:pt>
                <c:pt idx="63946" formatCode="General">
                  <c:v>1.3170899999999999</c:v>
                </c:pt>
                <c:pt idx="63947" formatCode="General">
                  <c:v>1.31711</c:v>
                </c:pt>
                <c:pt idx="63948" formatCode="General">
                  <c:v>1.317129999999999</c:v>
                </c:pt>
                <c:pt idx="63949" formatCode="General">
                  <c:v>1.3171599999999999</c:v>
                </c:pt>
                <c:pt idx="63950" formatCode="General">
                  <c:v>1.31717</c:v>
                </c:pt>
                <c:pt idx="63951" formatCode="General">
                  <c:v>1.317199999999999</c:v>
                </c:pt>
                <c:pt idx="63952" formatCode="General">
                  <c:v>1.3172199999999998</c:v>
                </c:pt>
                <c:pt idx="63953" formatCode="General">
                  <c:v>1.31724</c:v>
                </c:pt>
                <c:pt idx="63954" formatCode="General">
                  <c:v>1.3172599999999999</c:v>
                </c:pt>
                <c:pt idx="63955" formatCode="General">
                  <c:v>1.31728</c:v>
                </c:pt>
                <c:pt idx="63956" formatCode="General">
                  <c:v>1.317299999999999</c:v>
                </c:pt>
                <c:pt idx="63957" formatCode="General">
                  <c:v>1.3173199999999998</c:v>
                </c:pt>
                <c:pt idx="63958" formatCode="General">
                  <c:v>1.31734</c:v>
                </c:pt>
                <c:pt idx="63959" formatCode="General">
                  <c:v>1.3173599999999999</c:v>
                </c:pt>
                <c:pt idx="63960" formatCode="General">
                  <c:v>1.31738</c:v>
                </c:pt>
                <c:pt idx="63961" formatCode="General">
                  <c:v>1.317399999999999</c:v>
                </c:pt>
                <c:pt idx="63962" formatCode="General">
                  <c:v>1.3174199999999998</c:v>
                </c:pt>
                <c:pt idx="63963" formatCode="General">
                  <c:v>1.3174399999999991</c:v>
                </c:pt>
                <c:pt idx="63964" formatCode="General">
                  <c:v>1.317469999999999</c:v>
                </c:pt>
                <c:pt idx="63965" formatCode="General">
                  <c:v>1.3174899999999998</c:v>
                </c:pt>
                <c:pt idx="63966" formatCode="General">
                  <c:v>1.317499999999999</c:v>
                </c:pt>
                <c:pt idx="63967" formatCode="General">
                  <c:v>1.3175299999999992</c:v>
                </c:pt>
                <c:pt idx="63968" formatCode="General">
                  <c:v>1.31755</c:v>
                </c:pt>
                <c:pt idx="63969" formatCode="General">
                  <c:v>1.317569999999999</c:v>
                </c:pt>
                <c:pt idx="63970" formatCode="General">
                  <c:v>1.31758</c:v>
                </c:pt>
                <c:pt idx="63971" formatCode="General">
                  <c:v>1.3176099999999991</c:v>
                </c:pt>
                <c:pt idx="63972" formatCode="General">
                  <c:v>1.3176299999999992</c:v>
                </c:pt>
                <c:pt idx="63973" formatCode="General">
                  <c:v>1.31765</c:v>
                </c:pt>
                <c:pt idx="63974" formatCode="General">
                  <c:v>1.317669999999999</c:v>
                </c:pt>
                <c:pt idx="63975" formatCode="General">
                  <c:v>1.3176899999999998</c:v>
                </c:pt>
                <c:pt idx="63976" formatCode="General">
                  <c:v>1.317709999999999</c:v>
                </c:pt>
                <c:pt idx="63977" formatCode="General">
                  <c:v>1.3177299999999992</c:v>
                </c:pt>
                <c:pt idx="63978" formatCode="General">
                  <c:v>1.31775</c:v>
                </c:pt>
                <c:pt idx="63979" formatCode="General">
                  <c:v>1.3177699999999992</c:v>
                </c:pt>
                <c:pt idx="63980" formatCode="General">
                  <c:v>1.3177899999999998</c:v>
                </c:pt>
                <c:pt idx="63981" formatCode="General">
                  <c:v>1.3178199999999998</c:v>
                </c:pt>
                <c:pt idx="63982" formatCode="General">
                  <c:v>1.3178299999999992</c:v>
                </c:pt>
                <c:pt idx="63983" formatCode="General">
                  <c:v>1.3178599999999998</c:v>
                </c:pt>
                <c:pt idx="63984" formatCode="General">
                  <c:v>1.3178799999999991</c:v>
                </c:pt>
                <c:pt idx="63985" formatCode="General">
                  <c:v>1.3178899999999998</c:v>
                </c:pt>
                <c:pt idx="63986" formatCode="General">
                  <c:v>1.317909999999999</c:v>
                </c:pt>
                <c:pt idx="63987" formatCode="General">
                  <c:v>1.317939999999999</c:v>
                </c:pt>
                <c:pt idx="63988" formatCode="General">
                  <c:v>1.3179599999999998</c:v>
                </c:pt>
                <c:pt idx="63989" formatCode="General">
                  <c:v>1.317979999999999</c:v>
                </c:pt>
                <c:pt idx="63990" formatCode="General">
                  <c:v>1.3180000000000001</c:v>
                </c:pt>
                <c:pt idx="63991" formatCode="General">
                  <c:v>1.31802</c:v>
                </c:pt>
                <c:pt idx="63992" formatCode="General">
                  <c:v>1.3180400000000001</c:v>
                </c:pt>
                <c:pt idx="63993" formatCode="General">
                  <c:v>1.31806</c:v>
                </c:pt>
                <c:pt idx="63994" formatCode="General">
                  <c:v>1.3180799999999999</c:v>
                </c:pt>
                <c:pt idx="63995" formatCode="General">
                  <c:v>1.3181</c:v>
                </c:pt>
                <c:pt idx="63996" formatCode="General">
                  <c:v>1.31813</c:v>
                </c:pt>
                <c:pt idx="63997" formatCode="General">
                  <c:v>1.3181400000000001</c:v>
                </c:pt>
                <c:pt idx="63998" formatCode="General">
                  <c:v>1.31816</c:v>
                </c:pt>
                <c:pt idx="63999" formatCode="General">
                  <c:v>1.3181799999999999</c:v>
                </c:pt>
                <c:pt idx="64000" formatCode="General">
                  <c:v>1.3182100000000001</c:v>
                </c:pt>
                <c:pt idx="64001" formatCode="General">
                  <c:v>1.3182199999999999</c:v>
                </c:pt>
                <c:pt idx="64002" formatCode="General">
                  <c:v>1.3182400000000001</c:v>
                </c:pt>
                <c:pt idx="64003" formatCode="General">
                  <c:v>1.3182700000000001</c:v>
                </c:pt>
                <c:pt idx="64004" formatCode="General">
                  <c:v>1.31829</c:v>
                </c:pt>
                <c:pt idx="64005" formatCode="General">
                  <c:v>1.3183100000000001</c:v>
                </c:pt>
                <c:pt idx="64006" formatCode="General">
                  <c:v>1.31833</c:v>
                </c:pt>
                <c:pt idx="64007" formatCode="General">
                  <c:v>1.3183499999999999</c:v>
                </c:pt>
                <c:pt idx="64008" formatCode="General">
                  <c:v>1.31837</c:v>
                </c:pt>
                <c:pt idx="64009" formatCode="General">
                  <c:v>1.31839</c:v>
                </c:pt>
                <c:pt idx="64010" formatCode="General">
                  <c:v>1.3184100000000001</c:v>
                </c:pt>
                <c:pt idx="64011" formatCode="General">
                  <c:v>1.31843</c:v>
                </c:pt>
                <c:pt idx="64012" formatCode="General">
                  <c:v>1.3184499999999999</c:v>
                </c:pt>
                <c:pt idx="64013" formatCode="General">
                  <c:v>1.31847</c:v>
                </c:pt>
                <c:pt idx="64014" formatCode="General">
                  <c:v>1.3184899999999999</c:v>
                </c:pt>
                <c:pt idx="64015" formatCode="General">
                  <c:v>1.3185199999999999</c:v>
                </c:pt>
                <c:pt idx="64016" formatCode="General">
                  <c:v>1.31854</c:v>
                </c:pt>
                <c:pt idx="64017" formatCode="General">
                  <c:v>1.3185500000000001</c:v>
                </c:pt>
                <c:pt idx="64018" formatCode="General">
                  <c:v>1.3185800000000001</c:v>
                </c:pt>
                <c:pt idx="64019" formatCode="General">
                  <c:v>1.3186</c:v>
                </c:pt>
                <c:pt idx="64020" formatCode="General">
                  <c:v>1.3186199999999999</c:v>
                </c:pt>
                <c:pt idx="64021" formatCode="General">
                  <c:v>1.31863</c:v>
                </c:pt>
                <c:pt idx="64022" formatCode="General">
                  <c:v>1.3186599999999999</c:v>
                </c:pt>
                <c:pt idx="64023" formatCode="General">
                  <c:v>1.3186800000000001</c:v>
                </c:pt>
                <c:pt idx="64024" formatCode="General">
                  <c:v>1.3187</c:v>
                </c:pt>
                <c:pt idx="64025" formatCode="General">
                  <c:v>1.3187199999999999</c:v>
                </c:pt>
                <c:pt idx="64026" formatCode="General">
                  <c:v>1.31874</c:v>
                </c:pt>
                <c:pt idx="64027" formatCode="General">
                  <c:v>1.3187599999999999</c:v>
                </c:pt>
                <c:pt idx="64028" formatCode="General">
                  <c:v>1.3187800000000001</c:v>
                </c:pt>
                <c:pt idx="64029" formatCode="General">
                  <c:v>1.3188</c:v>
                </c:pt>
                <c:pt idx="64030" formatCode="General">
                  <c:v>1.3188199999999999</c:v>
                </c:pt>
                <c:pt idx="64031" formatCode="General">
                  <c:v>1.31884</c:v>
                </c:pt>
                <c:pt idx="64032" formatCode="General">
                  <c:v>1.31887</c:v>
                </c:pt>
                <c:pt idx="64033" formatCode="General">
                  <c:v>1.3188800000000001</c:v>
                </c:pt>
                <c:pt idx="64034" formatCode="General">
                  <c:v>1.3189</c:v>
                </c:pt>
                <c:pt idx="64035" formatCode="General">
                  <c:v>1.318929999999999</c:v>
                </c:pt>
                <c:pt idx="64036" formatCode="General">
                  <c:v>1.3189500000000001</c:v>
                </c:pt>
                <c:pt idx="64037" formatCode="General">
                  <c:v>1.31897</c:v>
                </c:pt>
                <c:pt idx="64038" formatCode="General">
                  <c:v>1.3189899999999999</c:v>
                </c:pt>
                <c:pt idx="64039" formatCode="General">
                  <c:v>1.31901</c:v>
                </c:pt>
                <c:pt idx="64040" formatCode="General">
                  <c:v>1.319029999999999</c:v>
                </c:pt>
                <c:pt idx="64041" formatCode="General">
                  <c:v>1.3190500000000001</c:v>
                </c:pt>
                <c:pt idx="64042" formatCode="General">
                  <c:v>1.31907</c:v>
                </c:pt>
                <c:pt idx="64043" formatCode="General">
                  <c:v>1.3190899999999999</c:v>
                </c:pt>
                <c:pt idx="64044" formatCode="General">
                  <c:v>1.3191199999999998</c:v>
                </c:pt>
                <c:pt idx="64045" formatCode="General">
                  <c:v>1.319129999999999</c:v>
                </c:pt>
                <c:pt idx="64046" formatCode="General">
                  <c:v>1.31915</c:v>
                </c:pt>
                <c:pt idx="64047" formatCode="General">
                  <c:v>1.31918</c:v>
                </c:pt>
                <c:pt idx="64048" formatCode="General">
                  <c:v>1.319199999999999</c:v>
                </c:pt>
                <c:pt idx="64049" formatCode="General">
                  <c:v>1.31921</c:v>
                </c:pt>
                <c:pt idx="64050" formatCode="General">
                  <c:v>1.319229999999999</c:v>
                </c:pt>
                <c:pt idx="64051" formatCode="General">
                  <c:v>1.3192599999999999</c:v>
                </c:pt>
                <c:pt idx="64052" formatCode="General">
                  <c:v>1.3192699999999991</c:v>
                </c:pt>
                <c:pt idx="64053" formatCode="General">
                  <c:v>1.3192899999999999</c:v>
                </c:pt>
                <c:pt idx="64054" formatCode="General">
                  <c:v>1.3193199999999998</c:v>
                </c:pt>
                <c:pt idx="64055" formatCode="General">
                  <c:v>1.31934</c:v>
                </c:pt>
                <c:pt idx="64056" formatCode="General">
                  <c:v>1.3193599999999999</c:v>
                </c:pt>
                <c:pt idx="64057" formatCode="General">
                  <c:v>1.31938</c:v>
                </c:pt>
                <c:pt idx="64058" formatCode="General">
                  <c:v>1.319399999999999</c:v>
                </c:pt>
                <c:pt idx="64059" formatCode="General">
                  <c:v>1.3194199999999998</c:v>
                </c:pt>
                <c:pt idx="64060" formatCode="General">
                  <c:v>1.3194399999999991</c:v>
                </c:pt>
                <c:pt idx="64061" formatCode="General">
                  <c:v>1.3194599999999999</c:v>
                </c:pt>
                <c:pt idx="64062" formatCode="General">
                  <c:v>1.31948</c:v>
                </c:pt>
                <c:pt idx="64063" formatCode="General">
                  <c:v>1.31951</c:v>
                </c:pt>
                <c:pt idx="64064" formatCode="General">
                  <c:v>1.3195199999999998</c:v>
                </c:pt>
                <c:pt idx="64065" formatCode="General">
                  <c:v>1.319539999999999</c:v>
                </c:pt>
                <c:pt idx="64066" formatCode="General">
                  <c:v>1.319569999999999</c:v>
                </c:pt>
                <c:pt idx="64067" formatCode="General">
                  <c:v>1.3195899999999998</c:v>
                </c:pt>
                <c:pt idx="64068" formatCode="General">
                  <c:v>1.3195999999999992</c:v>
                </c:pt>
                <c:pt idx="64069" formatCode="General">
                  <c:v>1.3196299999999992</c:v>
                </c:pt>
                <c:pt idx="64070" formatCode="General">
                  <c:v>1.31965</c:v>
                </c:pt>
                <c:pt idx="64071" formatCode="General">
                  <c:v>1.319669999999999</c:v>
                </c:pt>
                <c:pt idx="64072" formatCode="General">
                  <c:v>1.31968</c:v>
                </c:pt>
                <c:pt idx="64073" formatCode="General">
                  <c:v>1.3197099999999991</c:v>
                </c:pt>
                <c:pt idx="64074" formatCode="General">
                  <c:v>1.3197299999999992</c:v>
                </c:pt>
                <c:pt idx="64075" formatCode="General">
                  <c:v>1.31975</c:v>
                </c:pt>
                <c:pt idx="64076" formatCode="General">
                  <c:v>1.3197699999999992</c:v>
                </c:pt>
                <c:pt idx="64077" formatCode="General">
                  <c:v>1.3197899999999998</c:v>
                </c:pt>
                <c:pt idx="64078" formatCode="General">
                  <c:v>1.319809999999999</c:v>
                </c:pt>
                <c:pt idx="64079" formatCode="General">
                  <c:v>1.3198299999999992</c:v>
                </c:pt>
                <c:pt idx="64080" formatCode="General">
                  <c:v>1.31985</c:v>
                </c:pt>
                <c:pt idx="64081" formatCode="General">
                  <c:v>1.3198699999999992</c:v>
                </c:pt>
                <c:pt idx="64082" formatCode="General">
                  <c:v>1.3198999999999992</c:v>
                </c:pt>
                <c:pt idx="64083" formatCode="General">
                  <c:v>1.3199199999999998</c:v>
                </c:pt>
                <c:pt idx="64084" formatCode="General">
                  <c:v>1.3199299999999992</c:v>
                </c:pt>
                <c:pt idx="64085" formatCode="General">
                  <c:v>1.31995</c:v>
                </c:pt>
                <c:pt idx="64086" formatCode="General">
                  <c:v>1.319979999999999</c:v>
                </c:pt>
                <c:pt idx="64087" formatCode="General">
                  <c:v>1.32</c:v>
                </c:pt>
                <c:pt idx="64088" formatCode="General">
                  <c:v>1.32002</c:v>
                </c:pt>
                <c:pt idx="64089" formatCode="General">
                  <c:v>1.3200400000000001</c:v>
                </c:pt>
                <c:pt idx="64090" formatCode="General">
                  <c:v>1.32006</c:v>
                </c:pt>
                <c:pt idx="64091" formatCode="General">
                  <c:v>1.3200799999999999</c:v>
                </c:pt>
                <c:pt idx="64092" formatCode="General">
                  <c:v>1.3201000000000001</c:v>
                </c:pt>
                <c:pt idx="64093" formatCode="General">
                  <c:v>1.32012</c:v>
                </c:pt>
                <c:pt idx="64094" formatCode="General">
                  <c:v>1.3201400000000001</c:v>
                </c:pt>
                <c:pt idx="64095" formatCode="General">
                  <c:v>1.3201700000000001</c:v>
                </c:pt>
                <c:pt idx="64096" formatCode="General">
                  <c:v>1.3201799999999999</c:v>
                </c:pt>
                <c:pt idx="64097" formatCode="General">
                  <c:v>1.3202</c:v>
                </c:pt>
                <c:pt idx="64098" formatCode="General">
                  <c:v>1.32023</c:v>
                </c:pt>
                <c:pt idx="64099" formatCode="General">
                  <c:v>1.3202499999999999</c:v>
                </c:pt>
                <c:pt idx="64100" formatCode="General">
                  <c:v>1.32026</c:v>
                </c:pt>
                <c:pt idx="64101" formatCode="General">
                  <c:v>1.3202799999999999</c:v>
                </c:pt>
                <c:pt idx="64102" formatCode="General">
                  <c:v>1.3203100000000001</c:v>
                </c:pt>
                <c:pt idx="64103" formatCode="General">
                  <c:v>1.32033</c:v>
                </c:pt>
                <c:pt idx="64104" formatCode="General">
                  <c:v>1.3203400000000001</c:v>
                </c:pt>
                <c:pt idx="64105" formatCode="General">
                  <c:v>1.32037</c:v>
                </c:pt>
                <c:pt idx="64106" formatCode="General">
                  <c:v>1.32039</c:v>
                </c:pt>
                <c:pt idx="64107" formatCode="General">
                  <c:v>1.3204100000000001</c:v>
                </c:pt>
                <c:pt idx="64108" formatCode="General">
                  <c:v>1.32043</c:v>
                </c:pt>
                <c:pt idx="64109" formatCode="General">
                  <c:v>1.3204499999999999</c:v>
                </c:pt>
                <c:pt idx="64110" formatCode="General">
                  <c:v>1.32047</c:v>
                </c:pt>
                <c:pt idx="64111" formatCode="General">
                  <c:v>1.3205</c:v>
                </c:pt>
                <c:pt idx="64112" formatCode="General">
                  <c:v>1.3205100000000001</c:v>
                </c:pt>
                <c:pt idx="64113" formatCode="General">
                  <c:v>1.32053</c:v>
                </c:pt>
                <c:pt idx="64114" formatCode="General">
                  <c:v>1.3205499999999999</c:v>
                </c:pt>
                <c:pt idx="64115" formatCode="General">
                  <c:v>1.3205800000000001</c:v>
                </c:pt>
                <c:pt idx="64116" formatCode="General">
                  <c:v>1.3205899999999999</c:v>
                </c:pt>
                <c:pt idx="64117" formatCode="General">
                  <c:v>1.3206199999999999</c:v>
                </c:pt>
                <c:pt idx="64118" formatCode="General">
                  <c:v>1.32064</c:v>
                </c:pt>
                <c:pt idx="64119" formatCode="General">
                  <c:v>1.3206500000000001</c:v>
                </c:pt>
                <c:pt idx="64120" formatCode="General">
                  <c:v>1.3206800000000001</c:v>
                </c:pt>
                <c:pt idx="64121" formatCode="General">
                  <c:v>1.3207</c:v>
                </c:pt>
                <c:pt idx="64122" formatCode="General">
                  <c:v>1.3207199999999999</c:v>
                </c:pt>
                <c:pt idx="64123" formatCode="General">
                  <c:v>1.32073</c:v>
                </c:pt>
                <c:pt idx="64124" formatCode="General">
                  <c:v>1.3207599999999999</c:v>
                </c:pt>
                <c:pt idx="64125" formatCode="General">
                  <c:v>1.3207800000000001</c:v>
                </c:pt>
                <c:pt idx="64126" formatCode="General">
                  <c:v>1.3208</c:v>
                </c:pt>
                <c:pt idx="64127" formatCode="General">
                  <c:v>1.3208199999999999</c:v>
                </c:pt>
                <c:pt idx="64128" formatCode="General">
                  <c:v>1.32084</c:v>
                </c:pt>
                <c:pt idx="64129" formatCode="General">
                  <c:v>1.3208599999999999</c:v>
                </c:pt>
                <c:pt idx="64130" formatCode="General">
                  <c:v>1.3208800000000001</c:v>
                </c:pt>
                <c:pt idx="64131" formatCode="General">
                  <c:v>1.3209</c:v>
                </c:pt>
                <c:pt idx="64132" formatCode="General">
                  <c:v>1.3209199999999999</c:v>
                </c:pt>
                <c:pt idx="64133" formatCode="General">
                  <c:v>1.3209500000000001</c:v>
                </c:pt>
                <c:pt idx="64134" formatCode="General">
                  <c:v>1.32097</c:v>
                </c:pt>
                <c:pt idx="64135" formatCode="General">
                  <c:v>1.32098</c:v>
                </c:pt>
                <c:pt idx="64136" formatCode="General">
                  <c:v>1.321</c:v>
                </c:pt>
                <c:pt idx="64137" formatCode="General">
                  <c:v>1.321029999999999</c:v>
                </c:pt>
                <c:pt idx="64138" formatCode="General">
                  <c:v>1.3210500000000001</c:v>
                </c:pt>
                <c:pt idx="64139" formatCode="General">
                  <c:v>1.32107</c:v>
                </c:pt>
                <c:pt idx="64140" formatCode="General">
                  <c:v>1.3210899999999999</c:v>
                </c:pt>
                <c:pt idx="64141" formatCode="General">
                  <c:v>1.32111</c:v>
                </c:pt>
                <c:pt idx="64142" formatCode="General">
                  <c:v>1.321129999999999</c:v>
                </c:pt>
                <c:pt idx="64143" formatCode="General">
                  <c:v>1.32115</c:v>
                </c:pt>
                <c:pt idx="64144" formatCode="General">
                  <c:v>1.32117</c:v>
                </c:pt>
                <c:pt idx="64145" formatCode="General">
                  <c:v>1.3211899999999999</c:v>
                </c:pt>
                <c:pt idx="64146" formatCode="General">
                  <c:v>1.3212199999999998</c:v>
                </c:pt>
                <c:pt idx="64147" formatCode="General">
                  <c:v>1.321229999999999</c:v>
                </c:pt>
                <c:pt idx="64148" formatCode="General">
                  <c:v>1.32125</c:v>
                </c:pt>
                <c:pt idx="64149" formatCode="General">
                  <c:v>1.3212699999999991</c:v>
                </c:pt>
                <c:pt idx="64150" formatCode="General">
                  <c:v>1.321299999999999</c:v>
                </c:pt>
                <c:pt idx="64151" formatCode="General">
                  <c:v>1.32131</c:v>
                </c:pt>
                <c:pt idx="64152" formatCode="General">
                  <c:v>1.321329999999999</c:v>
                </c:pt>
                <c:pt idx="64153" formatCode="General">
                  <c:v>1.3213599999999999</c:v>
                </c:pt>
                <c:pt idx="64154" formatCode="General">
                  <c:v>1.32138</c:v>
                </c:pt>
                <c:pt idx="64155" formatCode="General">
                  <c:v>1.321399999999999</c:v>
                </c:pt>
                <c:pt idx="64156" formatCode="General">
                  <c:v>1.3214199999999998</c:v>
                </c:pt>
                <c:pt idx="64157" formatCode="General">
                  <c:v>1.3214399999999991</c:v>
                </c:pt>
                <c:pt idx="64158" formatCode="General">
                  <c:v>1.3214599999999999</c:v>
                </c:pt>
                <c:pt idx="64159" formatCode="General">
                  <c:v>1.32148</c:v>
                </c:pt>
                <c:pt idx="64160" formatCode="General">
                  <c:v>1.321499999999999</c:v>
                </c:pt>
                <c:pt idx="64161" formatCode="General">
                  <c:v>1.3215199999999998</c:v>
                </c:pt>
                <c:pt idx="64162" formatCode="General">
                  <c:v>1.32155</c:v>
                </c:pt>
                <c:pt idx="64163" formatCode="General">
                  <c:v>1.3215599999999998</c:v>
                </c:pt>
                <c:pt idx="64164" formatCode="General">
                  <c:v>1.32158</c:v>
                </c:pt>
                <c:pt idx="64165" formatCode="General">
                  <c:v>1.3215999999999992</c:v>
                </c:pt>
                <c:pt idx="64166" formatCode="General">
                  <c:v>1.3216299999999992</c:v>
                </c:pt>
                <c:pt idx="64167" formatCode="General">
                  <c:v>1.321639999999999</c:v>
                </c:pt>
                <c:pt idx="64168" formatCode="General">
                  <c:v>1.321669999999999</c:v>
                </c:pt>
                <c:pt idx="64169" formatCode="General">
                  <c:v>1.3216899999999998</c:v>
                </c:pt>
                <c:pt idx="64170" formatCode="General">
                  <c:v>1.3217099999999991</c:v>
                </c:pt>
                <c:pt idx="64171" formatCode="General">
                  <c:v>1.3217299999999992</c:v>
                </c:pt>
                <c:pt idx="64172" formatCode="General">
                  <c:v>1.32175</c:v>
                </c:pt>
                <c:pt idx="64173" formatCode="General">
                  <c:v>1.321769999999999</c:v>
                </c:pt>
                <c:pt idx="64174" formatCode="General">
                  <c:v>1.3217899999999998</c:v>
                </c:pt>
                <c:pt idx="64175" formatCode="General">
                  <c:v>1.321809999999999</c:v>
                </c:pt>
                <c:pt idx="64176" formatCode="General">
                  <c:v>1.3218299999999992</c:v>
                </c:pt>
                <c:pt idx="64177" formatCode="General">
                  <c:v>1.32185</c:v>
                </c:pt>
                <c:pt idx="64178" formatCode="General">
                  <c:v>1.3218699999999992</c:v>
                </c:pt>
                <c:pt idx="64179" formatCode="General">
                  <c:v>1.3218899999999998</c:v>
                </c:pt>
                <c:pt idx="64180" formatCode="General">
                  <c:v>1.321909999999999</c:v>
                </c:pt>
                <c:pt idx="64181" formatCode="General">
                  <c:v>1.321939999999999</c:v>
                </c:pt>
                <c:pt idx="64182" formatCode="General">
                  <c:v>1.3219599999999998</c:v>
                </c:pt>
                <c:pt idx="64183" formatCode="General">
                  <c:v>1.3219699999999992</c:v>
                </c:pt>
                <c:pt idx="64184" formatCode="General">
                  <c:v>1.3220000000000001</c:v>
                </c:pt>
                <c:pt idx="64185" formatCode="General">
                  <c:v>1.32202</c:v>
                </c:pt>
                <c:pt idx="64186" formatCode="General">
                  <c:v>1.32203</c:v>
                </c:pt>
                <c:pt idx="64187" formatCode="General">
                  <c:v>1.3220499999999999</c:v>
                </c:pt>
                <c:pt idx="64188" formatCode="General">
                  <c:v>1.3220799999999999</c:v>
                </c:pt>
                <c:pt idx="64189" formatCode="General">
                  <c:v>1.3221000000000001</c:v>
                </c:pt>
                <c:pt idx="64190" formatCode="General">
                  <c:v>1.3221099999999999</c:v>
                </c:pt>
                <c:pt idx="64191" formatCode="General">
                  <c:v>1.3221400000000001</c:v>
                </c:pt>
                <c:pt idx="64192" formatCode="General">
                  <c:v>1.32216</c:v>
                </c:pt>
                <c:pt idx="64193" formatCode="General">
                  <c:v>1.3221799999999999</c:v>
                </c:pt>
                <c:pt idx="64194" formatCode="General">
                  <c:v>1.3222</c:v>
                </c:pt>
                <c:pt idx="64195" formatCode="General">
                  <c:v>1.32222</c:v>
                </c:pt>
                <c:pt idx="64196" formatCode="General">
                  <c:v>1.3222400000000001</c:v>
                </c:pt>
                <c:pt idx="64197" formatCode="General">
                  <c:v>1.32226</c:v>
                </c:pt>
                <c:pt idx="64198" formatCode="General">
                  <c:v>1.3222799999999999</c:v>
                </c:pt>
                <c:pt idx="64199" formatCode="General">
                  <c:v>1.3223</c:v>
                </c:pt>
                <c:pt idx="64200" formatCode="General">
                  <c:v>1.3223199999999999</c:v>
                </c:pt>
                <c:pt idx="64201" formatCode="General">
                  <c:v>1.3223499999999999</c:v>
                </c:pt>
                <c:pt idx="64202" formatCode="General">
                  <c:v>1.32236</c:v>
                </c:pt>
                <c:pt idx="64203" formatCode="General">
                  <c:v>1.3223800000000001</c:v>
                </c:pt>
                <c:pt idx="64204" formatCode="General">
                  <c:v>1.3224100000000001</c:v>
                </c:pt>
                <c:pt idx="64205" formatCode="General">
                  <c:v>1.32243</c:v>
                </c:pt>
                <c:pt idx="64206" formatCode="General">
                  <c:v>1.3224499999999999</c:v>
                </c:pt>
                <c:pt idx="64207" formatCode="General">
                  <c:v>1.32247</c:v>
                </c:pt>
                <c:pt idx="64208" formatCode="General">
                  <c:v>1.3224899999999999</c:v>
                </c:pt>
                <c:pt idx="64209" formatCode="General">
                  <c:v>1.3225100000000001</c:v>
                </c:pt>
                <c:pt idx="64210" formatCode="General">
                  <c:v>1.32253</c:v>
                </c:pt>
                <c:pt idx="64211" formatCode="General">
                  <c:v>1.3225499999999999</c:v>
                </c:pt>
                <c:pt idx="64212" formatCode="General">
                  <c:v>1.32257</c:v>
                </c:pt>
                <c:pt idx="64213" formatCode="General">
                  <c:v>1.3226</c:v>
                </c:pt>
                <c:pt idx="64214" formatCode="General">
                  <c:v>1.3226100000000001</c:v>
                </c:pt>
                <c:pt idx="64215" formatCode="General">
                  <c:v>1.32263</c:v>
                </c:pt>
                <c:pt idx="64216" formatCode="General">
                  <c:v>1.3226500000000001</c:v>
                </c:pt>
                <c:pt idx="64217" formatCode="General">
                  <c:v>1.3226800000000001</c:v>
                </c:pt>
                <c:pt idx="64218" formatCode="General">
                  <c:v>1.3226899999999999</c:v>
                </c:pt>
                <c:pt idx="64219" formatCode="General">
                  <c:v>1.3227100000000001</c:v>
                </c:pt>
                <c:pt idx="64220" formatCode="General">
                  <c:v>1.32274</c:v>
                </c:pt>
                <c:pt idx="64221" formatCode="General">
                  <c:v>1.3227599999999999</c:v>
                </c:pt>
                <c:pt idx="64222" formatCode="General">
                  <c:v>1.3227800000000001</c:v>
                </c:pt>
                <c:pt idx="64223" formatCode="General">
                  <c:v>1.3228</c:v>
                </c:pt>
                <c:pt idx="64224" formatCode="General">
                  <c:v>1.3228199999999999</c:v>
                </c:pt>
                <c:pt idx="64225" formatCode="General">
                  <c:v>1.32284</c:v>
                </c:pt>
                <c:pt idx="64226" formatCode="General">
                  <c:v>1.3228599999999999</c:v>
                </c:pt>
                <c:pt idx="64227" formatCode="General">
                  <c:v>1.3228800000000001</c:v>
                </c:pt>
                <c:pt idx="64228" formatCode="General">
                  <c:v>1.3229</c:v>
                </c:pt>
                <c:pt idx="64229" formatCode="General">
                  <c:v>1.3229299999999991</c:v>
                </c:pt>
                <c:pt idx="64230" formatCode="General">
                  <c:v>1.32294</c:v>
                </c:pt>
                <c:pt idx="64231" formatCode="General">
                  <c:v>1.3229599999999999</c:v>
                </c:pt>
                <c:pt idx="64232" formatCode="General">
                  <c:v>1.3229899999999999</c:v>
                </c:pt>
                <c:pt idx="64233" formatCode="General">
                  <c:v>1.32301</c:v>
                </c:pt>
                <c:pt idx="64234" formatCode="General">
                  <c:v>1.3230199999999999</c:v>
                </c:pt>
                <c:pt idx="64235" formatCode="General">
                  <c:v>1.3230500000000001</c:v>
                </c:pt>
                <c:pt idx="64236" formatCode="General">
                  <c:v>1.32307</c:v>
                </c:pt>
                <c:pt idx="64237" formatCode="General">
                  <c:v>1.3230899999999999</c:v>
                </c:pt>
                <c:pt idx="64238" formatCode="General">
                  <c:v>1.3230999999999991</c:v>
                </c:pt>
                <c:pt idx="64239" formatCode="General">
                  <c:v>1.323129999999999</c:v>
                </c:pt>
                <c:pt idx="64240" formatCode="General">
                  <c:v>1.32315</c:v>
                </c:pt>
                <c:pt idx="64241" formatCode="General">
                  <c:v>1.32317</c:v>
                </c:pt>
                <c:pt idx="64242" formatCode="General">
                  <c:v>1.3231899999999999</c:v>
                </c:pt>
                <c:pt idx="64243" formatCode="General">
                  <c:v>1.32321</c:v>
                </c:pt>
                <c:pt idx="64244" formatCode="General">
                  <c:v>1.323229999999999</c:v>
                </c:pt>
                <c:pt idx="64245" formatCode="General">
                  <c:v>1.32325</c:v>
                </c:pt>
                <c:pt idx="64246" formatCode="General">
                  <c:v>1.3232699999999991</c:v>
                </c:pt>
                <c:pt idx="64247" formatCode="General">
                  <c:v>1.3232899999999999</c:v>
                </c:pt>
                <c:pt idx="64248" formatCode="General">
                  <c:v>1.3233199999999998</c:v>
                </c:pt>
                <c:pt idx="64249" formatCode="General">
                  <c:v>1.32334</c:v>
                </c:pt>
                <c:pt idx="64250" formatCode="General">
                  <c:v>1.32335</c:v>
                </c:pt>
                <c:pt idx="64251" formatCode="General">
                  <c:v>1.323369999999999</c:v>
                </c:pt>
                <c:pt idx="64252" formatCode="General">
                  <c:v>1.323399999999999</c:v>
                </c:pt>
                <c:pt idx="64253" formatCode="General">
                  <c:v>1.32341</c:v>
                </c:pt>
                <c:pt idx="64254" formatCode="General">
                  <c:v>1.3234399999999991</c:v>
                </c:pt>
                <c:pt idx="64255" formatCode="General">
                  <c:v>1.3234599999999999</c:v>
                </c:pt>
                <c:pt idx="64256" formatCode="General">
                  <c:v>1.32348</c:v>
                </c:pt>
                <c:pt idx="64257" formatCode="General">
                  <c:v>1.323499999999999</c:v>
                </c:pt>
                <c:pt idx="64258" formatCode="General">
                  <c:v>1.3235199999999998</c:v>
                </c:pt>
                <c:pt idx="64259" formatCode="General">
                  <c:v>1.3235399999999991</c:v>
                </c:pt>
                <c:pt idx="64260" formatCode="General">
                  <c:v>1.3235599999999998</c:v>
                </c:pt>
                <c:pt idx="64261" formatCode="General">
                  <c:v>1.32358</c:v>
                </c:pt>
                <c:pt idx="64262" formatCode="General">
                  <c:v>1.3235999999999992</c:v>
                </c:pt>
                <c:pt idx="64263" formatCode="General">
                  <c:v>1.3236199999999998</c:v>
                </c:pt>
                <c:pt idx="64264" formatCode="General">
                  <c:v>1.323639999999999</c:v>
                </c:pt>
                <c:pt idx="64265" formatCode="General">
                  <c:v>1.3236599999999998</c:v>
                </c:pt>
                <c:pt idx="64266" formatCode="General">
                  <c:v>1.32368</c:v>
                </c:pt>
                <c:pt idx="64267" formatCode="General">
                  <c:v>1.3236999999999992</c:v>
                </c:pt>
                <c:pt idx="64268" formatCode="General">
                  <c:v>1.3237299999999992</c:v>
                </c:pt>
                <c:pt idx="64269" formatCode="General">
                  <c:v>1.323739999999999</c:v>
                </c:pt>
                <c:pt idx="64270" formatCode="General">
                  <c:v>1.3237599999999998</c:v>
                </c:pt>
                <c:pt idx="64271" formatCode="General">
                  <c:v>1.3237899999999998</c:v>
                </c:pt>
                <c:pt idx="64272" formatCode="General">
                  <c:v>1.323809999999999</c:v>
                </c:pt>
                <c:pt idx="64273" formatCode="General">
                  <c:v>1.3238299999999992</c:v>
                </c:pt>
                <c:pt idx="64274" formatCode="General">
                  <c:v>1.32385</c:v>
                </c:pt>
                <c:pt idx="64275" formatCode="General">
                  <c:v>1.3238699999999992</c:v>
                </c:pt>
                <c:pt idx="64276" formatCode="General">
                  <c:v>1.3238899999999998</c:v>
                </c:pt>
                <c:pt idx="64277" formatCode="General">
                  <c:v>1.323909999999999</c:v>
                </c:pt>
                <c:pt idx="64278" formatCode="General">
                  <c:v>1.3239299999999992</c:v>
                </c:pt>
                <c:pt idx="64279" formatCode="General">
                  <c:v>1.32395</c:v>
                </c:pt>
                <c:pt idx="64280" formatCode="General">
                  <c:v>1.323979999999999</c:v>
                </c:pt>
                <c:pt idx="64281" formatCode="General">
                  <c:v>1.3239899999999998</c:v>
                </c:pt>
                <c:pt idx="64282" formatCode="General">
                  <c:v>1.3240099999999999</c:v>
                </c:pt>
                <c:pt idx="64283" formatCode="General">
                  <c:v>1.3240400000000001</c:v>
                </c:pt>
                <c:pt idx="64284" formatCode="General">
                  <c:v>1.32406</c:v>
                </c:pt>
                <c:pt idx="64285" formatCode="General">
                  <c:v>1.3240700000000001</c:v>
                </c:pt>
                <c:pt idx="64286" formatCode="General">
                  <c:v>1.3241000000000001</c:v>
                </c:pt>
                <c:pt idx="64287" formatCode="General">
                  <c:v>1.32412</c:v>
                </c:pt>
                <c:pt idx="64288" formatCode="General">
                  <c:v>1.3241400000000001</c:v>
                </c:pt>
                <c:pt idx="64289" formatCode="General">
                  <c:v>1.3241499999999999</c:v>
                </c:pt>
                <c:pt idx="64290" formatCode="General">
                  <c:v>1.3241799999999999</c:v>
                </c:pt>
                <c:pt idx="64291" formatCode="General">
                  <c:v>1.3242</c:v>
                </c:pt>
                <c:pt idx="64292" formatCode="General">
                  <c:v>1.32422</c:v>
                </c:pt>
                <c:pt idx="64293" formatCode="General">
                  <c:v>1.3242400000000001</c:v>
                </c:pt>
                <c:pt idx="64294" formatCode="General">
                  <c:v>1.32426</c:v>
                </c:pt>
                <c:pt idx="64295" formatCode="General">
                  <c:v>1.3242799999999999</c:v>
                </c:pt>
                <c:pt idx="64296" formatCode="General">
                  <c:v>1.3243</c:v>
                </c:pt>
                <c:pt idx="64297" formatCode="General">
                  <c:v>1.3243199999999999</c:v>
                </c:pt>
                <c:pt idx="64298" formatCode="General">
                  <c:v>1.3243400000000001</c:v>
                </c:pt>
                <c:pt idx="64299" formatCode="General">
                  <c:v>1.32437</c:v>
                </c:pt>
                <c:pt idx="64300" formatCode="General">
                  <c:v>1.32439</c:v>
                </c:pt>
                <c:pt idx="64301" formatCode="General">
                  <c:v>1.3244</c:v>
                </c:pt>
                <c:pt idx="64302" formatCode="General">
                  <c:v>1.3244199999999999</c:v>
                </c:pt>
                <c:pt idx="64303" formatCode="General">
                  <c:v>1.3244499999999999</c:v>
                </c:pt>
                <c:pt idx="64304" formatCode="General">
                  <c:v>1.32447</c:v>
                </c:pt>
                <c:pt idx="64305" formatCode="General">
                  <c:v>1.3244899999999999</c:v>
                </c:pt>
                <c:pt idx="64306" formatCode="General">
                  <c:v>1.3245100000000001</c:v>
                </c:pt>
                <c:pt idx="64307" formatCode="General">
                  <c:v>1.32453</c:v>
                </c:pt>
                <c:pt idx="64308" formatCode="General">
                  <c:v>1.3245499999999999</c:v>
                </c:pt>
                <c:pt idx="64309" formatCode="General">
                  <c:v>1.32457</c:v>
                </c:pt>
                <c:pt idx="64310" formatCode="General">
                  <c:v>1.3245899999999999</c:v>
                </c:pt>
                <c:pt idx="64311" formatCode="General">
                  <c:v>1.3246100000000001</c:v>
                </c:pt>
                <c:pt idx="64312" formatCode="General">
                  <c:v>1.32464</c:v>
                </c:pt>
                <c:pt idx="64313" formatCode="General">
                  <c:v>1.3246500000000001</c:v>
                </c:pt>
                <c:pt idx="64314" formatCode="General">
                  <c:v>1.32467</c:v>
                </c:pt>
                <c:pt idx="64315" formatCode="General">
                  <c:v>1.3246899999999999</c:v>
                </c:pt>
                <c:pt idx="64316" formatCode="General">
                  <c:v>1.3247199999999999</c:v>
                </c:pt>
                <c:pt idx="64317" formatCode="General">
                  <c:v>1.32473</c:v>
                </c:pt>
                <c:pt idx="64318" formatCode="General">
                  <c:v>1.3247500000000001</c:v>
                </c:pt>
                <c:pt idx="64319" formatCode="General">
                  <c:v>1.3247800000000001</c:v>
                </c:pt>
                <c:pt idx="64320" formatCode="General">
                  <c:v>1.3247899999999999</c:v>
                </c:pt>
                <c:pt idx="64321" formatCode="General">
                  <c:v>1.3248199999999999</c:v>
                </c:pt>
                <c:pt idx="64322" formatCode="General">
                  <c:v>1.32484</c:v>
                </c:pt>
                <c:pt idx="64323" formatCode="General">
                  <c:v>1.3248599999999999</c:v>
                </c:pt>
                <c:pt idx="64324" formatCode="General">
                  <c:v>1.32487</c:v>
                </c:pt>
                <c:pt idx="64325" formatCode="General">
                  <c:v>1.3249</c:v>
                </c:pt>
                <c:pt idx="64326" formatCode="General">
                  <c:v>1.3249199999999999</c:v>
                </c:pt>
                <c:pt idx="64327" formatCode="General">
                  <c:v>1.32494</c:v>
                </c:pt>
                <c:pt idx="64328" formatCode="General">
                  <c:v>1.3249599999999999</c:v>
                </c:pt>
                <c:pt idx="64329" formatCode="General">
                  <c:v>1.32498</c:v>
                </c:pt>
                <c:pt idx="64330" formatCode="General">
                  <c:v>1.325</c:v>
                </c:pt>
                <c:pt idx="64331" formatCode="General">
                  <c:v>1.3250199999999999</c:v>
                </c:pt>
                <c:pt idx="64332" formatCode="General">
                  <c:v>1.32504</c:v>
                </c:pt>
                <c:pt idx="64333" formatCode="General">
                  <c:v>1.3250599999999999</c:v>
                </c:pt>
                <c:pt idx="64334" formatCode="General">
                  <c:v>1.3250899999999999</c:v>
                </c:pt>
                <c:pt idx="64335" formatCode="General">
                  <c:v>1.32511</c:v>
                </c:pt>
                <c:pt idx="64336" formatCode="General">
                  <c:v>1.3251199999999999</c:v>
                </c:pt>
                <c:pt idx="64337" formatCode="General">
                  <c:v>1.3251500000000001</c:v>
                </c:pt>
                <c:pt idx="64338" formatCode="General">
                  <c:v>1.32517</c:v>
                </c:pt>
                <c:pt idx="64339" formatCode="General">
                  <c:v>1.3251899999999999</c:v>
                </c:pt>
                <c:pt idx="64340" formatCode="General">
                  <c:v>1.325199999999999</c:v>
                </c:pt>
                <c:pt idx="64341" formatCode="General">
                  <c:v>1.325229999999999</c:v>
                </c:pt>
                <c:pt idx="64342" formatCode="General">
                  <c:v>1.32525</c:v>
                </c:pt>
                <c:pt idx="64343" formatCode="General">
                  <c:v>1.3252699999999991</c:v>
                </c:pt>
                <c:pt idx="64344" formatCode="General">
                  <c:v>1.3252899999999999</c:v>
                </c:pt>
                <c:pt idx="64345" formatCode="General">
                  <c:v>1.32531</c:v>
                </c:pt>
                <c:pt idx="64346" formatCode="General">
                  <c:v>1.325329999999999</c:v>
                </c:pt>
                <c:pt idx="64347" formatCode="General">
                  <c:v>1.3253599999999999</c:v>
                </c:pt>
                <c:pt idx="64348" formatCode="General">
                  <c:v>1.325369999999999</c:v>
                </c:pt>
                <c:pt idx="64349" formatCode="General">
                  <c:v>1.3253899999999998</c:v>
                </c:pt>
                <c:pt idx="64350" formatCode="General">
                  <c:v>1.3254199999999998</c:v>
                </c:pt>
                <c:pt idx="64351" formatCode="General">
                  <c:v>1.32544</c:v>
                </c:pt>
                <c:pt idx="64352" formatCode="General">
                  <c:v>1.32545</c:v>
                </c:pt>
                <c:pt idx="64353" formatCode="General">
                  <c:v>1.325469999999999</c:v>
                </c:pt>
                <c:pt idx="64354" formatCode="General">
                  <c:v>1.325499999999999</c:v>
                </c:pt>
                <c:pt idx="64355" formatCode="General">
                  <c:v>1.3255199999999998</c:v>
                </c:pt>
                <c:pt idx="64356" formatCode="General">
                  <c:v>1.3255399999999991</c:v>
                </c:pt>
                <c:pt idx="64357" formatCode="General">
                  <c:v>1.3255599999999998</c:v>
                </c:pt>
                <c:pt idx="64358" formatCode="General">
                  <c:v>1.32558</c:v>
                </c:pt>
                <c:pt idx="64359" formatCode="General">
                  <c:v>1.325599999999999</c:v>
                </c:pt>
                <c:pt idx="64360" formatCode="General">
                  <c:v>1.3256199999999998</c:v>
                </c:pt>
                <c:pt idx="64361" formatCode="General">
                  <c:v>1.325639999999999</c:v>
                </c:pt>
                <c:pt idx="64362" formatCode="General">
                  <c:v>1.3256599999999998</c:v>
                </c:pt>
                <c:pt idx="64363" formatCode="General">
                  <c:v>1.3256899999999998</c:v>
                </c:pt>
                <c:pt idx="64364" formatCode="General">
                  <c:v>1.3256999999999992</c:v>
                </c:pt>
                <c:pt idx="64365" formatCode="General">
                  <c:v>1.3257199999999998</c:v>
                </c:pt>
                <c:pt idx="64366" formatCode="General">
                  <c:v>1.325739999999999</c:v>
                </c:pt>
                <c:pt idx="64367" formatCode="General">
                  <c:v>1.325769999999999</c:v>
                </c:pt>
                <c:pt idx="64368" formatCode="General">
                  <c:v>1.32578</c:v>
                </c:pt>
                <c:pt idx="64369" formatCode="General">
                  <c:v>1.3257999999999992</c:v>
                </c:pt>
                <c:pt idx="64370" formatCode="General">
                  <c:v>1.3258299999999992</c:v>
                </c:pt>
                <c:pt idx="64371" formatCode="General">
                  <c:v>1.32585</c:v>
                </c:pt>
                <c:pt idx="64372" formatCode="General">
                  <c:v>1.3258699999999992</c:v>
                </c:pt>
                <c:pt idx="64373" formatCode="General">
                  <c:v>1.3258899999999998</c:v>
                </c:pt>
                <c:pt idx="64374" formatCode="General">
                  <c:v>1.325909999999999</c:v>
                </c:pt>
                <c:pt idx="64375" formatCode="General">
                  <c:v>1.3259299999999992</c:v>
                </c:pt>
                <c:pt idx="64376" formatCode="General">
                  <c:v>1.32595</c:v>
                </c:pt>
                <c:pt idx="64377" formatCode="General">
                  <c:v>1.3259699999999992</c:v>
                </c:pt>
                <c:pt idx="64378" formatCode="General">
                  <c:v>1.3259899999999998</c:v>
                </c:pt>
                <c:pt idx="64379" formatCode="General">
                  <c:v>1.3260099999999999</c:v>
                </c:pt>
                <c:pt idx="64380" formatCode="General">
                  <c:v>1.32603</c:v>
                </c:pt>
                <c:pt idx="64381" formatCode="General">
                  <c:v>1.3260500000000008</c:v>
                </c:pt>
                <c:pt idx="64382" formatCode="General">
                  <c:v>1.3260700000000001</c:v>
                </c:pt>
                <c:pt idx="64383" formatCode="General">
                  <c:v>1.3261000000000001</c:v>
                </c:pt>
                <c:pt idx="64384" formatCode="General">
                  <c:v>1.3261099999999999</c:v>
                </c:pt>
                <c:pt idx="64385" formatCode="General">
                  <c:v>1.3261400000000001</c:v>
                </c:pt>
                <c:pt idx="64386" formatCode="General">
                  <c:v>1.32616</c:v>
                </c:pt>
                <c:pt idx="64387" formatCode="General">
                  <c:v>1.3261799999999999</c:v>
                </c:pt>
                <c:pt idx="64388" formatCode="General">
                  <c:v>1.3262</c:v>
                </c:pt>
                <c:pt idx="64389" formatCode="General">
                  <c:v>1.32622</c:v>
                </c:pt>
                <c:pt idx="64390" formatCode="General">
                  <c:v>1.3262400000000001</c:v>
                </c:pt>
                <c:pt idx="64391" formatCode="General">
                  <c:v>1.3262499999999999</c:v>
                </c:pt>
                <c:pt idx="64392" formatCode="General">
                  <c:v>1.3262799999999999</c:v>
                </c:pt>
                <c:pt idx="64393" formatCode="General">
                  <c:v>1.3263</c:v>
                </c:pt>
                <c:pt idx="64394" formatCode="General">
                  <c:v>1.3263199999999999</c:v>
                </c:pt>
                <c:pt idx="64395" formatCode="General">
                  <c:v>1.3263400000000001</c:v>
                </c:pt>
                <c:pt idx="64396" formatCode="General">
                  <c:v>1.32636</c:v>
                </c:pt>
                <c:pt idx="64397" formatCode="General">
                  <c:v>1.3263799999999999</c:v>
                </c:pt>
                <c:pt idx="64398" formatCode="General">
                  <c:v>1.3264100000000001</c:v>
                </c:pt>
                <c:pt idx="64399" formatCode="General">
                  <c:v>1.3264199999999999</c:v>
                </c:pt>
                <c:pt idx="64400" formatCode="General">
                  <c:v>1.3264400000000001</c:v>
                </c:pt>
                <c:pt idx="64401" formatCode="General">
                  <c:v>1.32647</c:v>
                </c:pt>
                <c:pt idx="64402" formatCode="General">
                  <c:v>1.3264899999999999</c:v>
                </c:pt>
                <c:pt idx="64403" formatCode="General">
                  <c:v>1.3265</c:v>
                </c:pt>
                <c:pt idx="64404" formatCode="General">
                  <c:v>1.3265199999999999</c:v>
                </c:pt>
                <c:pt idx="64405" formatCode="General">
                  <c:v>1.3265499999999999</c:v>
                </c:pt>
                <c:pt idx="64406" formatCode="General">
                  <c:v>1.32657</c:v>
                </c:pt>
                <c:pt idx="64407" formatCode="General">
                  <c:v>1.3265899999999999</c:v>
                </c:pt>
                <c:pt idx="64408" formatCode="General">
                  <c:v>1.3266100000000001</c:v>
                </c:pt>
                <c:pt idx="64409" formatCode="General">
                  <c:v>1.32663</c:v>
                </c:pt>
                <c:pt idx="64410" formatCode="General">
                  <c:v>1.3266500000000001</c:v>
                </c:pt>
                <c:pt idx="64411" formatCode="General">
                  <c:v>1.32667</c:v>
                </c:pt>
                <c:pt idx="64412" formatCode="General">
                  <c:v>1.3266899999999999</c:v>
                </c:pt>
                <c:pt idx="64413" formatCode="General">
                  <c:v>1.3267100000000001</c:v>
                </c:pt>
                <c:pt idx="64414" formatCode="General">
                  <c:v>1.32673</c:v>
                </c:pt>
                <c:pt idx="64415" formatCode="General">
                  <c:v>1.3267500000000001</c:v>
                </c:pt>
                <c:pt idx="64416" formatCode="General">
                  <c:v>1.32677</c:v>
                </c:pt>
                <c:pt idx="64417" formatCode="General">
                  <c:v>1.3267899999999999</c:v>
                </c:pt>
                <c:pt idx="64418" formatCode="General">
                  <c:v>1.3268199999999999</c:v>
                </c:pt>
                <c:pt idx="64419" formatCode="General">
                  <c:v>1.32683</c:v>
                </c:pt>
                <c:pt idx="64420" formatCode="General">
                  <c:v>1.3268599999999999</c:v>
                </c:pt>
                <c:pt idx="64421" formatCode="General">
                  <c:v>1.3268800000000001</c:v>
                </c:pt>
                <c:pt idx="64422" formatCode="General">
                  <c:v>1.3269</c:v>
                </c:pt>
                <c:pt idx="64423" formatCode="General">
                  <c:v>1.3269199999999999</c:v>
                </c:pt>
                <c:pt idx="64424" formatCode="General">
                  <c:v>1.32694</c:v>
                </c:pt>
                <c:pt idx="64425" formatCode="General">
                  <c:v>1.3269599999999999</c:v>
                </c:pt>
                <c:pt idx="64426" formatCode="General">
                  <c:v>1.32698</c:v>
                </c:pt>
                <c:pt idx="64427" formatCode="General">
                  <c:v>1.327</c:v>
                </c:pt>
                <c:pt idx="64428" formatCode="General">
                  <c:v>1.3270199999999999</c:v>
                </c:pt>
                <c:pt idx="64429" formatCode="General">
                  <c:v>1.32704</c:v>
                </c:pt>
                <c:pt idx="64430" formatCode="General">
                  <c:v>1.3270599999999999</c:v>
                </c:pt>
                <c:pt idx="64431" formatCode="General">
                  <c:v>1.32708</c:v>
                </c:pt>
                <c:pt idx="64432" formatCode="General">
                  <c:v>1.3270999999999991</c:v>
                </c:pt>
                <c:pt idx="64433" formatCode="General">
                  <c:v>1.3271199999999999</c:v>
                </c:pt>
                <c:pt idx="64434" formatCode="General">
                  <c:v>1.3271500000000001</c:v>
                </c:pt>
                <c:pt idx="64435" formatCode="General">
                  <c:v>1.3271599999999999</c:v>
                </c:pt>
                <c:pt idx="64436" formatCode="General">
                  <c:v>1.32718</c:v>
                </c:pt>
                <c:pt idx="64437" formatCode="General">
                  <c:v>1.32721</c:v>
                </c:pt>
                <c:pt idx="64438" formatCode="General">
                  <c:v>1.327229999999999</c:v>
                </c:pt>
                <c:pt idx="64439" formatCode="General">
                  <c:v>1.32724</c:v>
                </c:pt>
                <c:pt idx="64440" formatCode="General">
                  <c:v>1.3272699999999991</c:v>
                </c:pt>
                <c:pt idx="64441" formatCode="General">
                  <c:v>1.3272899999999999</c:v>
                </c:pt>
                <c:pt idx="64442" formatCode="General">
                  <c:v>1.32731</c:v>
                </c:pt>
                <c:pt idx="64443" formatCode="General">
                  <c:v>1.327329999999999</c:v>
                </c:pt>
                <c:pt idx="64444" formatCode="General">
                  <c:v>1.32735</c:v>
                </c:pt>
                <c:pt idx="64445" formatCode="General">
                  <c:v>1.3273699999999991</c:v>
                </c:pt>
                <c:pt idx="64446" formatCode="General">
                  <c:v>1.327399999999999</c:v>
                </c:pt>
                <c:pt idx="64447" formatCode="General">
                  <c:v>1.32741</c:v>
                </c:pt>
                <c:pt idx="64448" formatCode="General">
                  <c:v>1.3274299999999992</c:v>
                </c:pt>
                <c:pt idx="64449" formatCode="General">
                  <c:v>1.3274599999999999</c:v>
                </c:pt>
                <c:pt idx="64450" formatCode="General">
                  <c:v>1.32748</c:v>
                </c:pt>
                <c:pt idx="64451" formatCode="General">
                  <c:v>1.3274899999999998</c:v>
                </c:pt>
                <c:pt idx="64452" formatCode="General">
                  <c:v>1.3275199999999998</c:v>
                </c:pt>
                <c:pt idx="64453" formatCode="General">
                  <c:v>1.3275399999999991</c:v>
                </c:pt>
                <c:pt idx="64454" formatCode="General">
                  <c:v>1.32755</c:v>
                </c:pt>
                <c:pt idx="64455" formatCode="General">
                  <c:v>1.327569999999999</c:v>
                </c:pt>
                <c:pt idx="64456" formatCode="General">
                  <c:v>1.327599999999999</c:v>
                </c:pt>
                <c:pt idx="64457" formatCode="General">
                  <c:v>1.3276199999999998</c:v>
                </c:pt>
                <c:pt idx="64458" formatCode="General">
                  <c:v>1.3276299999999992</c:v>
                </c:pt>
                <c:pt idx="64459" formatCode="General">
                  <c:v>1.3276599999999998</c:v>
                </c:pt>
                <c:pt idx="64460" formatCode="General">
                  <c:v>1.32768</c:v>
                </c:pt>
                <c:pt idx="64461" formatCode="General">
                  <c:v>1.3276999999999992</c:v>
                </c:pt>
                <c:pt idx="64462" formatCode="General">
                  <c:v>1.3277199999999998</c:v>
                </c:pt>
                <c:pt idx="64463" formatCode="General">
                  <c:v>1.327739999999999</c:v>
                </c:pt>
                <c:pt idx="64464" formatCode="General">
                  <c:v>1.3277599999999998</c:v>
                </c:pt>
                <c:pt idx="64465" formatCode="General">
                  <c:v>1.3277899999999998</c:v>
                </c:pt>
                <c:pt idx="64466" formatCode="General">
                  <c:v>1.3277999999999992</c:v>
                </c:pt>
                <c:pt idx="64467" formatCode="General">
                  <c:v>1.3278199999999998</c:v>
                </c:pt>
                <c:pt idx="64468" formatCode="General">
                  <c:v>1.327839999999999</c:v>
                </c:pt>
                <c:pt idx="64469" formatCode="General">
                  <c:v>1.3278699999999992</c:v>
                </c:pt>
                <c:pt idx="64470" formatCode="General">
                  <c:v>1.3278799999999991</c:v>
                </c:pt>
                <c:pt idx="64471" formatCode="General">
                  <c:v>1.327909999999999</c:v>
                </c:pt>
                <c:pt idx="64472" formatCode="General">
                  <c:v>1.3279299999999992</c:v>
                </c:pt>
                <c:pt idx="64473" formatCode="General">
                  <c:v>1.32795</c:v>
                </c:pt>
                <c:pt idx="64474" formatCode="General">
                  <c:v>1.3279699999999992</c:v>
                </c:pt>
                <c:pt idx="64475" formatCode="General">
                  <c:v>1.3279899999999998</c:v>
                </c:pt>
                <c:pt idx="64476" formatCode="General">
                  <c:v>1.3280099999999999</c:v>
                </c:pt>
                <c:pt idx="64477" formatCode="General">
                  <c:v>1.32803</c:v>
                </c:pt>
                <c:pt idx="64478" formatCode="General">
                  <c:v>1.3280500000000008</c:v>
                </c:pt>
                <c:pt idx="64479" formatCode="General">
                  <c:v>1.3280700000000001</c:v>
                </c:pt>
                <c:pt idx="64480" formatCode="General">
                  <c:v>1.32809</c:v>
                </c:pt>
                <c:pt idx="64481" formatCode="General">
                  <c:v>1.3281099999999999</c:v>
                </c:pt>
                <c:pt idx="64482" formatCode="General">
                  <c:v>1.32813</c:v>
                </c:pt>
                <c:pt idx="64483" formatCode="General">
                  <c:v>1.3281499999999999</c:v>
                </c:pt>
                <c:pt idx="64484" formatCode="General">
                  <c:v>1.3281700000000001</c:v>
                </c:pt>
                <c:pt idx="64485" formatCode="General">
                  <c:v>1.3282</c:v>
                </c:pt>
                <c:pt idx="64486" formatCode="General">
                  <c:v>1.3282099999999999</c:v>
                </c:pt>
                <c:pt idx="64487" formatCode="General">
                  <c:v>1.32823</c:v>
                </c:pt>
                <c:pt idx="64488" formatCode="General">
                  <c:v>1.32826</c:v>
                </c:pt>
                <c:pt idx="64489" formatCode="General">
                  <c:v>1.3282799999999999</c:v>
                </c:pt>
                <c:pt idx="64490" formatCode="General">
                  <c:v>1.32829</c:v>
                </c:pt>
                <c:pt idx="64491" formatCode="General">
                  <c:v>1.3283199999999999</c:v>
                </c:pt>
                <c:pt idx="64492" formatCode="General">
                  <c:v>1.3283400000000001</c:v>
                </c:pt>
                <c:pt idx="64493" formatCode="General">
                  <c:v>1.32836</c:v>
                </c:pt>
                <c:pt idx="64494" formatCode="General">
                  <c:v>1.3283799999999999</c:v>
                </c:pt>
                <c:pt idx="64495" formatCode="General">
                  <c:v>1.3284</c:v>
                </c:pt>
                <c:pt idx="64496" formatCode="General">
                  <c:v>1.3284199999999999</c:v>
                </c:pt>
                <c:pt idx="64497" formatCode="General">
                  <c:v>1.3284499999999999</c:v>
                </c:pt>
                <c:pt idx="64498" formatCode="General">
                  <c:v>1.32846</c:v>
                </c:pt>
                <c:pt idx="64499" formatCode="General">
                  <c:v>1.3284800000000001</c:v>
                </c:pt>
                <c:pt idx="64500" formatCode="General">
                  <c:v>1.3285100000000001</c:v>
                </c:pt>
                <c:pt idx="64501" formatCode="General">
                  <c:v>1.32853</c:v>
                </c:pt>
                <c:pt idx="64502" formatCode="General">
                  <c:v>1.3285400000000001</c:v>
                </c:pt>
                <c:pt idx="64503" formatCode="General">
                  <c:v>1.32857</c:v>
                </c:pt>
                <c:pt idx="64504" formatCode="General">
                  <c:v>1.3285899999999999</c:v>
                </c:pt>
                <c:pt idx="64505" formatCode="General">
                  <c:v>1.3286100000000001</c:v>
                </c:pt>
                <c:pt idx="64506" formatCode="General">
                  <c:v>1.3286199999999999</c:v>
                </c:pt>
                <c:pt idx="64507" formatCode="General">
                  <c:v>1.3286500000000001</c:v>
                </c:pt>
                <c:pt idx="64508" formatCode="General">
                  <c:v>1.32867</c:v>
                </c:pt>
                <c:pt idx="64509" formatCode="General">
                  <c:v>1.3286899999999999</c:v>
                </c:pt>
                <c:pt idx="64510" formatCode="General">
                  <c:v>1.3287100000000001</c:v>
                </c:pt>
                <c:pt idx="64511" formatCode="General">
                  <c:v>1.32873</c:v>
                </c:pt>
                <c:pt idx="64512" formatCode="General">
                  <c:v>1.3287500000000001</c:v>
                </c:pt>
                <c:pt idx="64513" formatCode="General">
                  <c:v>1.3287800000000001</c:v>
                </c:pt>
                <c:pt idx="64514" formatCode="General">
                  <c:v>1.3287899999999999</c:v>
                </c:pt>
                <c:pt idx="64515" formatCode="General">
                  <c:v>1.32881</c:v>
                </c:pt>
                <c:pt idx="64516" formatCode="General">
                  <c:v>1.32884</c:v>
                </c:pt>
                <c:pt idx="64517" formatCode="General">
                  <c:v>1.3288599999999999</c:v>
                </c:pt>
                <c:pt idx="64518" formatCode="General">
                  <c:v>1.32887</c:v>
                </c:pt>
                <c:pt idx="64519" formatCode="General">
                  <c:v>1.3289</c:v>
                </c:pt>
                <c:pt idx="64520" formatCode="General">
                  <c:v>1.3289199999999999</c:v>
                </c:pt>
                <c:pt idx="64521" formatCode="General">
                  <c:v>1.3289299999999991</c:v>
                </c:pt>
                <c:pt idx="64522" formatCode="General">
                  <c:v>1.3289599999999999</c:v>
                </c:pt>
                <c:pt idx="64523" formatCode="General">
                  <c:v>1.3289800000000001</c:v>
                </c:pt>
                <c:pt idx="64524" formatCode="General">
                  <c:v>1.329</c:v>
                </c:pt>
                <c:pt idx="64525" formatCode="General">
                  <c:v>1.3290199999999999</c:v>
                </c:pt>
                <c:pt idx="64526" formatCode="General">
                  <c:v>1.32904</c:v>
                </c:pt>
                <c:pt idx="64527" formatCode="General">
                  <c:v>1.3290599999999999</c:v>
                </c:pt>
                <c:pt idx="64528" formatCode="General">
                  <c:v>1.32908</c:v>
                </c:pt>
                <c:pt idx="64529" formatCode="General">
                  <c:v>1.3290999999999991</c:v>
                </c:pt>
                <c:pt idx="64530" formatCode="General">
                  <c:v>1.3291199999999999</c:v>
                </c:pt>
                <c:pt idx="64531" formatCode="General">
                  <c:v>1.32914</c:v>
                </c:pt>
                <c:pt idx="64532" formatCode="General">
                  <c:v>1.3291599999999999</c:v>
                </c:pt>
                <c:pt idx="64533" formatCode="General">
                  <c:v>1.32918</c:v>
                </c:pt>
                <c:pt idx="64534" formatCode="General">
                  <c:v>1.329199999999999</c:v>
                </c:pt>
                <c:pt idx="64535" formatCode="General">
                  <c:v>1.3292199999999998</c:v>
                </c:pt>
                <c:pt idx="64536" formatCode="General">
                  <c:v>1.32925</c:v>
                </c:pt>
                <c:pt idx="64537" formatCode="General">
                  <c:v>1.3292599999999999</c:v>
                </c:pt>
                <c:pt idx="64538" formatCode="General">
                  <c:v>1.3292899999999999</c:v>
                </c:pt>
                <c:pt idx="64539" formatCode="General">
                  <c:v>1.32931</c:v>
                </c:pt>
                <c:pt idx="64540" formatCode="General">
                  <c:v>1.329329999999999</c:v>
                </c:pt>
                <c:pt idx="64541" formatCode="General">
                  <c:v>1.32934</c:v>
                </c:pt>
                <c:pt idx="64542" formatCode="General">
                  <c:v>1.3293699999999991</c:v>
                </c:pt>
                <c:pt idx="64543" formatCode="General">
                  <c:v>1.3293899999999998</c:v>
                </c:pt>
                <c:pt idx="64544" formatCode="General">
                  <c:v>1.32941</c:v>
                </c:pt>
                <c:pt idx="64545" formatCode="General">
                  <c:v>1.329429999999999</c:v>
                </c:pt>
                <c:pt idx="64546" formatCode="General">
                  <c:v>1.32945</c:v>
                </c:pt>
                <c:pt idx="64547" formatCode="General">
                  <c:v>1.329469999999999</c:v>
                </c:pt>
                <c:pt idx="64548" formatCode="General">
                  <c:v>1.3294899999999998</c:v>
                </c:pt>
                <c:pt idx="64549" formatCode="General">
                  <c:v>1.32951</c:v>
                </c:pt>
                <c:pt idx="64550" formatCode="General">
                  <c:v>1.3295299999999992</c:v>
                </c:pt>
                <c:pt idx="64551" formatCode="General">
                  <c:v>1.3295599999999999</c:v>
                </c:pt>
                <c:pt idx="64552" formatCode="General">
                  <c:v>1.32958</c:v>
                </c:pt>
                <c:pt idx="64553" formatCode="General">
                  <c:v>1.3295899999999998</c:v>
                </c:pt>
                <c:pt idx="64554" formatCode="General">
                  <c:v>1.32961</c:v>
                </c:pt>
                <c:pt idx="64555" formatCode="General">
                  <c:v>1.329639999999999</c:v>
                </c:pt>
                <c:pt idx="64556" formatCode="General">
                  <c:v>1.3296599999999998</c:v>
                </c:pt>
                <c:pt idx="64557" formatCode="General">
                  <c:v>1.329669999999999</c:v>
                </c:pt>
                <c:pt idx="64558" formatCode="General">
                  <c:v>1.3296999999999992</c:v>
                </c:pt>
                <c:pt idx="64559" formatCode="General">
                  <c:v>1.3297199999999998</c:v>
                </c:pt>
                <c:pt idx="64560" formatCode="General">
                  <c:v>1.329739999999999</c:v>
                </c:pt>
                <c:pt idx="64561" formatCode="General">
                  <c:v>1.3297599999999998</c:v>
                </c:pt>
                <c:pt idx="64562" formatCode="General">
                  <c:v>1.32978</c:v>
                </c:pt>
                <c:pt idx="64563" formatCode="General">
                  <c:v>1.3297999999999992</c:v>
                </c:pt>
                <c:pt idx="64564" formatCode="General">
                  <c:v>1.3298299999999992</c:v>
                </c:pt>
                <c:pt idx="64565" formatCode="General">
                  <c:v>1.329839999999999</c:v>
                </c:pt>
                <c:pt idx="64566" formatCode="General">
                  <c:v>1.3298599999999998</c:v>
                </c:pt>
                <c:pt idx="64567" formatCode="General">
                  <c:v>1.3298899999999998</c:v>
                </c:pt>
                <c:pt idx="64568" formatCode="General">
                  <c:v>1.329909999999999</c:v>
                </c:pt>
                <c:pt idx="64569" formatCode="General">
                  <c:v>1.3299199999999998</c:v>
                </c:pt>
                <c:pt idx="64570" formatCode="General">
                  <c:v>1.329939999999999</c:v>
                </c:pt>
                <c:pt idx="64571" formatCode="General">
                  <c:v>1.3299699999999992</c:v>
                </c:pt>
                <c:pt idx="64572" formatCode="General">
                  <c:v>1.3299899999999998</c:v>
                </c:pt>
                <c:pt idx="64573" formatCode="General">
                  <c:v>1.3300099999999999</c:v>
                </c:pt>
                <c:pt idx="64574" formatCode="General">
                  <c:v>1.33003</c:v>
                </c:pt>
                <c:pt idx="64575" formatCode="General">
                  <c:v>1.3300500000000008</c:v>
                </c:pt>
                <c:pt idx="64576" formatCode="General">
                  <c:v>1.3300700000000001</c:v>
                </c:pt>
                <c:pt idx="64577" formatCode="General">
                  <c:v>1.33009</c:v>
                </c:pt>
                <c:pt idx="64578" formatCode="General">
                  <c:v>1.3301099999999999</c:v>
                </c:pt>
                <c:pt idx="64579" formatCode="General">
                  <c:v>1.33013</c:v>
                </c:pt>
                <c:pt idx="64580" formatCode="General">
                  <c:v>1.33016</c:v>
                </c:pt>
                <c:pt idx="64581" formatCode="General">
                  <c:v>1.3301700000000001</c:v>
                </c:pt>
                <c:pt idx="64582" formatCode="General">
                  <c:v>1.33019</c:v>
                </c:pt>
                <c:pt idx="64583" formatCode="General">
                  <c:v>1.3302099999999999</c:v>
                </c:pt>
                <c:pt idx="64584" formatCode="General">
                  <c:v>1.3302400000000001</c:v>
                </c:pt>
                <c:pt idx="64585" formatCode="General">
                  <c:v>1.3302499999999999</c:v>
                </c:pt>
                <c:pt idx="64586" formatCode="General">
                  <c:v>1.3302799999999999</c:v>
                </c:pt>
                <c:pt idx="64587" formatCode="General">
                  <c:v>1.3303</c:v>
                </c:pt>
                <c:pt idx="64588" formatCode="General">
                  <c:v>1.3303100000000001</c:v>
                </c:pt>
                <c:pt idx="64589" formatCode="General">
                  <c:v>1.3303400000000001</c:v>
                </c:pt>
                <c:pt idx="64590" formatCode="General">
                  <c:v>1.33036</c:v>
                </c:pt>
                <c:pt idx="64591" formatCode="General">
                  <c:v>1.3303799999999999</c:v>
                </c:pt>
                <c:pt idx="64592" formatCode="General">
                  <c:v>1.33039</c:v>
                </c:pt>
                <c:pt idx="64593" formatCode="General">
                  <c:v>1.3304199999999999</c:v>
                </c:pt>
                <c:pt idx="64594" formatCode="General">
                  <c:v>1.3304400000000001</c:v>
                </c:pt>
                <c:pt idx="64595" formatCode="General">
                  <c:v>1.33046</c:v>
                </c:pt>
                <c:pt idx="64596" formatCode="General">
                  <c:v>1.3304800000000001</c:v>
                </c:pt>
                <c:pt idx="64597" formatCode="General">
                  <c:v>1.3305</c:v>
                </c:pt>
                <c:pt idx="64598" formatCode="General">
                  <c:v>1.3305199999999999</c:v>
                </c:pt>
                <c:pt idx="64599" formatCode="General">
                  <c:v>1.3305400000000001</c:v>
                </c:pt>
                <c:pt idx="64600" formatCode="General">
                  <c:v>1.33056</c:v>
                </c:pt>
                <c:pt idx="64601" formatCode="General">
                  <c:v>1.3305800000000001</c:v>
                </c:pt>
                <c:pt idx="64602" formatCode="General">
                  <c:v>1.3306100000000001</c:v>
                </c:pt>
                <c:pt idx="64603" formatCode="General">
                  <c:v>1.33063</c:v>
                </c:pt>
                <c:pt idx="64604" formatCode="General">
                  <c:v>1.33064</c:v>
                </c:pt>
                <c:pt idx="64605" formatCode="General">
                  <c:v>1.33066</c:v>
                </c:pt>
                <c:pt idx="64606" formatCode="General">
                  <c:v>1.3306899999999999</c:v>
                </c:pt>
                <c:pt idx="64607" formatCode="General">
                  <c:v>1.3307100000000001</c:v>
                </c:pt>
                <c:pt idx="64608" formatCode="General">
                  <c:v>1.3307199999999999</c:v>
                </c:pt>
                <c:pt idx="64609" formatCode="General">
                  <c:v>1.3307500000000001</c:v>
                </c:pt>
                <c:pt idx="64610" formatCode="General">
                  <c:v>1.33077</c:v>
                </c:pt>
                <c:pt idx="64611" formatCode="General">
                  <c:v>1.3307899999999999</c:v>
                </c:pt>
                <c:pt idx="64612" formatCode="General">
                  <c:v>1.33081</c:v>
                </c:pt>
                <c:pt idx="64613" formatCode="General">
                  <c:v>1.33083</c:v>
                </c:pt>
                <c:pt idx="64614" formatCode="General">
                  <c:v>1.3308500000000001</c:v>
                </c:pt>
                <c:pt idx="64615" formatCode="General">
                  <c:v>1.3308800000000001</c:v>
                </c:pt>
                <c:pt idx="64616" formatCode="General">
                  <c:v>1.3308899999999999</c:v>
                </c:pt>
                <c:pt idx="64617" formatCode="General">
                  <c:v>1.33091</c:v>
                </c:pt>
                <c:pt idx="64618" formatCode="General">
                  <c:v>1.33094</c:v>
                </c:pt>
                <c:pt idx="64619" formatCode="General">
                  <c:v>1.3309599999999999</c:v>
                </c:pt>
                <c:pt idx="64620" formatCode="General">
                  <c:v>1.33097</c:v>
                </c:pt>
                <c:pt idx="64621" formatCode="General">
                  <c:v>1.3309899999999999</c:v>
                </c:pt>
                <c:pt idx="64622" formatCode="General">
                  <c:v>1.3310199999999999</c:v>
                </c:pt>
                <c:pt idx="64623" formatCode="General">
                  <c:v>1.33104</c:v>
                </c:pt>
                <c:pt idx="64624" formatCode="General">
                  <c:v>1.3310599999999999</c:v>
                </c:pt>
                <c:pt idx="64625" formatCode="General">
                  <c:v>1.33108</c:v>
                </c:pt>
                <c:pt idx="64626" formatCode="General">
                  <c:v>1.3310999999999991</c:v>
                </c:pt>
                <c:pt idx="64627" formatCode="General">
                  <c:v>1.3311199999999999</c:v>
                </c:pt>
                <c:pt idx="64628" formatCode="General">
                  <c:v>1.33114</c:v>
                </c:pt>
                <c:pt idx="64629" formatCode="General">
                  <c:v>1.3311599999999999</c:v>
                </c:pt>
                <c:pt idx="64630" formatCode="General">
                  <c:v>1.33118</c:v>
                </c:pt>
                <c:pt idx="64631" formatCode="General">
                  <c:v>1.33121</c:v>
                </c:pt>
                <c:pt idx="64632" formatCode="General">
                  <c:v>1.3312199999999998</c:v>
                </c:pt>
                <c:pt idx="64633" formatCode="General">
                  <c:v>1.33124</c:v>
                </c:pt>
                <c:pt idx="64634" formatCode="General">
                  <c:v>1.3312599999999999</c:v>
                </c:pt>
                <c:pt idx="64635" formatCode="General">
                  <c:v>1.3312899999999999</c:v>
                </c:pt>
                <c:pt idx="64636" formatCode="General">
                  <c:v>1.331299999999999</c:v>
                </c:pt>
                <c:pt idx="64637" formatCode="General">
                  <c:v>1.331329999999999</c:v>
                </c:pt>
                <c:pt idx="64638" formatCode="General">
                  <c:v>1.33135</c:v>
                </c:pt>
                <c:pt idx="64639" formatCode="General">
                  <c:v>1.3313699999999991</c:v>
                </c:pt>
                <c:pt idx="64640" formatCode="General">
                  <c:v>1.3313899999999999</c:v>
                </c:pt>
                <c:pt idx="64641" formatCode="General">
                  <c:v>1.33141</c:v>
                </c:pt>
                <c:pt idx="64642" formatCode="General">
                  <c:v>1.331429999999999</c:v>
                </c:pt>
                <c:pt idx="64643" formatCode="General">
                  <c:v>1.33145</c:v>
                </c:pt>
                <c:pt idx="64644" formatCode="General">
                  <c:v>1.331469999999999</c:v>
                </c:pt>
                <c:pt idx="64645" formatCode="General">
                  <c:v>1.3314899999999998</c:v>
                </c:pt>
                <c:pt idx="64646" formatCode="General">
                  <c:v>1.33151</c:v>
                </c:pt>
                <c:pt idx="64647" formatCode="General">
                  <c:v>1.3315299999999992</c:v>
                </c:pt>
                <c:pt idx="64648" formatCode="General">
                  <c:v>1.33155</c:v>
                </c:pt>
                <c:pt idx="64649" formatCode="General">
                  <c:v>1.331569999999999</c:v>
                </c:pt>
                <c:pt idx="64650" formatCode="General">
                  <c:v>1.3315899999999998</c:v>
                </c:pt>
                <c:pt idx="64651" formatCode="General">
                  <c:v>1.3316199999999998</c:v>
                </c:pt>
                <c:pt idx="64652" formatCode="General">
                  <c:v>1.3316299999999992</c:v>
                </c:pt>
                <c:pt idx="64653" formatCode="General">
                  <c:v>1.33165</c:v>
                </c:pt>
                <c:pt idx="64654" formatCode="General">
                  <c:v>1.33168</c:v>
                </c:pt>
                <c:pt idx="64655" formatCode="General">
                  <c:v>1.3316899999999998</c:v>
                </c:pt>
                <c:pt idx="64656" formatCode="General">
                  <c:v>1.3317099999999991</c:v>
                </c:pt>
                <c:pt idx="64657" formatCode="General">
                  <c:v>1.331739999999999</c:v>
                </c:pt>
                <c:pt idx="64658" formatCode="General">
                  <c:v>1.3317599999999998</c:v>
                </c:pt>
                <c:pt idx="64659" formatCode="General">
                  <c:v>1.33178</c:v>
                </c:pt>
                <c:pt idx="64660" formatCode="General">
                  <c:v>1.3317999999999992</c:v>
                </c:pt>
                <c:pt idx="64661" formatCode="General">
                  <c:v>1.3318199999999998</c:v>
                </c:pt>
                <c:pt idx="64662" formatCode="General">
                  <c:v>1.331839999999999</c:v>
                </c:pt>
                <c:pt idx="64663" formatCode="General">
                  <c:v>1.3318599999999998</c:v>
                </c:pt>
                <c:pt idx="64664" formatCode="General">
                  <c:v>1.33188</c:v>
                </c:pt>
                <c:pt idx="64665" formatCode="General">
                  <c:v>1.3318999999999992</c:v>
                </c:pt>
                <c:pt idx="64666" formatCode="General">
                  <c:v>1.3319299999999992</c:v>
                </c:pt>
                <c:pt idx="64667" formatCode="General">
                  <c:v>1.331939999999999</c:v>
                </c:pt>
                <c:pt idx="64668" formatCode="General">
                  <c:v>1.3319599999999998</c:v>
                </c:pt>
                <c:pt idx="64669" formatCode="General">
                  <c:v>1.3319799999999991</c:v>
                </c:pt>
                <c:pt idx="64670" formatCode="General">
                  <c:v>1.3320099999999999</c:v>
                </c:pt>
                <c:pt idx="64671" formatCode="General">
                  <c:v>1.33202</c:v>
                </c:pt>
                <c:pt idx="64672" formatCode="General">
                  <c:v>1.3320399999999999</c:v>
                </c:pt>
                <c:pt idx="64673" formatCode="General">
                  <c:v>1.3320700000000001</c:v>
                </c:pt>
                <c:pt idx="64674" formatCode="General">
                  <c:v>1.33209</c:v>
                </c:pt>
                <c:pt idx="64675" formatCode="General">
                  <c:v>1.3321000000000001</c:v>
                </c:pt>
                <c:pt idx="64676" formatCode="General">
                  <c:v>1.33213</c:v>
                </c:pt>
                <c:pt idx="64677" formatCode="General">
                  <c:v>1.3321499999999999</c:v>
                </c:pt>
                <c:pt idx="64678" formatCode="General">
                  <c:v>1.3321700000000001</c:v>
                </c:pt>
                <c:pt idx="64679" formatCode="General">
                  <c:v>1.33219</c:v>
                </c:pt>
                <c:pt idx="64680" formatCode="General">
                  <c:v>1.3322099999999999</c:v>
                </c:pt>
                <c:pt idx="64681" formatCode="General">
                  <c:v>1.33223</c:v>
                </c:pt>
                <c:pt idx="64682" formatCode="General">
                  <c:v>1.33226</c:v>
                </c:pt>
                <c:pt idx="64683" formatCode="General">
                  <c:v>1.3322700000000001</c:v>
                </c:pt>
                <c:pt idx="64684" formatCode="General">
                  <c:v>1.33229</c:v>
                </c:pt>
                <c:pt idx="64685" formatCode="General">
                  <c:v>1.3323199999999999</c:v>
                </c:pt>
                <c:pt idx="64686" formatCode="General">
                  <c:v>1.3323400000000001</c:v>
                </c:pt>
                <c:pt idx="64687" formatCode="General">
                  <c:v>1.3323499999999999</c:v>
                </c:pt>
                <c:pt idx="64688" formatCode="General">
                  <c:v>1.3323799999999999</c:v>
                </c:pt>
                <c:pt idx="64689" formatCode="General">
                  <c:v>1.3324</c:v>
                </c:pt>
                <c:pt idx="64690" formatCode="General">
                  <c:v>1.3324199999999999</c:v>
                </c:pt>
                <c:pt idx="64691" formatCode="General">
                  <c:v>1.3324400000000001</c:v>
                </c:pt>
                <c:pt idx="64692" formatCode="General">
                  <c:v>1.33246</c:v>
                </c:pt>
                <c:pt idx="64693" formatCode="General">
                  <c:v>1.3324800000000001</c:v>
                </c:pt>
                <c:pt idx="64694" formatCode="General">
                  <c:v>1.3325</c:v>
                </c:pt>
                <c:pt idx="64695" formatCode="General">
                  <c:v>1.3325199999999999</c:v>
                </c:pt>
                <c:pt idx="64696" formatCode="General">
                  <c:v>1.3325400000000001</c:v>
                </c:pt>
                <c:pt idx="64697" formatCode="General">
                  <c:v>1.33256</c:v>
                </c:pt>
                <c:pt idx="64698" formatCode="General">
                  <c:v>1.3325800000000001</c:v>
                </c:pt>
                <c:pt idx="64699" formatCode="General">
                  <c:v>1.3326</c:v>
                </c:pt>
                <c:pt idx="64700" formatCode="General">
                  <c:v>1.3326199999999999</c:v>
                </c:pt>
                <c:pt idx="64701" formatCode="General">
                  <c:v>1.33264</c:v>
                </c:pt>
                <c:pt idx="64702" formatCode="General">
                  <c:v>1.33267</c:v>
                </c:pt>
                <c:pt idx="64703" formatCode="General">
                  <c:v>1.3326800000000001</c:v>
                </c:pt>
                <c:pt idx="64704" formatCode="General">
                  <c:v>1.3327100000000001</c:v>
                </c:pt>
                <c:pt idx="64705" formatCode="General">
                  <c:v>1.33273</c:v>
                </c:pt>
                <c:pt idx="64706" formatCode="General">
                  <c:v>1.3327500000000001</c:v>
                </c:pt>
                <c:pt idx="64707" formatCode="General">
                  <c:v>1.3327599999999999</c:v>
                </c:pt>
                <c:pt idx="64708" formatCode="General">
                  <c:v>1.3327899999999999</c:v>
                </c:pt>
                <c:pt idx="64709" formatCode="General">
                  <c:v>1.3328100000000001</c:v>
                </c:pt>
                <c:pt idx="64710" formatCode="General">
                  <c:v>1.33283</c:v>
                </c:pt>
                <c:pt idx="64711" formatCode="General">
                  <c:v>1.3328500000000001</c:v>
                </c:pt>
                <c:pt idx="64712" formatCode="General">
                  <c:v>1.33287</c:v>
                </c:pt>
                <c:pt idx="64713" formatCode="General">
                  <c:v>1.3328899999999999</c:v>
                </c:pt>
                <c:pt idx="64714" formatCode="General">
                  <c:v>1.3329199999999999</c:v>
                </c:pt>
                <c:pt idx="64715" formatCode="General">
                  <c:v>1.3329299999999991</c:v>
                </c:pt>
                <c:pt idx="64716" formatCode="General">
                  <c:v>1.3329500000000001</c:v>
                </c:pt>
                <c:pt idx="64717" formatCode="General">
                  <c:v>1.3329800000000001</c:v>
                </c:pt>
                <c:pt idx="64718" formatCode="General">
                  <c:v>1.333</c:v>
                </c:pt>
                <c:pt idx="64719" formatCode="General">
                  <c:v>1.33301</c:v>
                </c:pt>
                <c:pt idx="64720" formatCode="General">
                  <c:v>1.333029999999999</c:v>
                </c:pt>
                <c:pt idx="64721" formatCode="General">
                  <c:v>1.3330599999999999</c:v>
                </c:pt>
                <c:pt idx="64722" formatCode="General">
                  <c:v>1.33307</c:v>
                </c:pt>
                <c:pt idx="64723" formatCode="General">
                  <c:v>1.3330899999999999</c:v>
                </c:pt>
                <c:pt idx="64724" formatCode="General">
                  <c:v>1.3331199999999999</c:v>
                </c:pt>
                <c:pt idx="64725" formatCode="General">
                  <c:v>1.33314</c:v>
                </c:pt>
                <c:pt idx="64726" formatCode="General">
                  <c:v>1.3331500000000001</c:v>
                </c:pt>
                <c:pt idx="64727" formatCode="General">
                  <c:v>1.33318</c:v>
                </c:pt>
                <c:pt idx="64728" formatCode="General">
                  <c:v>1.3331999999999991</c:v>
                </c:pt>
                <c:pt idx="64729" formatCode="General">
                  <c:v>1.3332199999999998</c:v>
                </c:pt>
                <c:pt idx="64730" formatCode="General">
                  <c:v>1.33324</c:v>
                </c:pt>
                <c:pt idx="64731" formatCode="General">
                  <c:v>1.3332599999999999</c:v>
                </c:pt>
                <c:pt idx="64732" formatCode="General">
                  <c:v>1.33328</c:v>
                </c:pt>
                <c:pt idx="64733" formatCode="General">
                  <c:v>1.33331</c:v>
                </c:pt>
                <c:pt idx="64734" formatCode="General">
                  <c:v>1.3333199999999998</c:v>
                </c:pt>
                <c:pt idx="64735" formatCode="General">
                  <c:v>1.33334</c:v>
                </c:pt>
                <c:pt idx="64736" formatCode="General">
                  <c:v>1.3333699999999991</c:v>
                </c:pt>
                <c:pt idx="64737" formatCode="General">
                  <c:v>1.3333899999999999</c:v>
                </c:pt>
                <c:pt idx="64738" formatCode="General">
                  <c:v>1.333399999999999</c:v>
                </c:pt>
                <c:pt idx="64739" formatCode="General">
                  <c:v>1.333429999999999</c:v>
                </c:pt>
                <c:pt idx="64740" formatCode="General">
                  <c:v>1.33345</c:v>
                </c:pt>
                <c:pt idx="64741" formatCode="General">
                  <c:v>1.333469999999999</c:v>
                </c:pt>
                <c:pt idx="64742" formatCode="General">
                  <c:v>1.3334899999999998</c:v>
                </c:pt>
                <c:pt idx="64743" formatCode="General">
                  <c:v>1.33351</c:v>
                </c:pt>
                <c:pt idx="64744" formatCode="General">
                  <c:v>1.3335299999999992</c:v>
                </c:pt>
                <c:pt idx="64745" formatCode="General">
                  <c:v>1.33355</c:v>
                </c:pt>
                <c:pt idx="64746" formatCode="General">
                  <c:v>1.333569999999999</c:v>
                </c:pt>
                <c:pt idx="64747" formatCode="General">
                  <c:v>1.3335899999999998</c:v>
                </c:pt>
                <c:pt idx="64748" formatCode="General">
                  <c:v>1.33361</c:v>
                </c:pt>
                <c:pt idx="64749" formatCode="General">
                  <c:v>1.3336299999999992</c:v>
                </c:pt>
                <c:pt idx="64750" formatCode="General">
                  <c:v>1.33365</c:v>
                </c:pt>
                <c:pt idx="64751" formatCode="General">
                  <c:v>1.333669999999999</c:v>
                </c:pt>
                <c:pt idx="64752" formatCode="General">
                  <c:v>1.3336899999999998</c:v>
                </c:pt>
                <c:pt idx="64753" formatCode="General">
                  <c:v>1.3337199999999998</c:v>
                </c:pt>
                <c:pt idx="64754" formatCode="General">
                  <c:v>1.3337299999999992</c:v>
                </c:pt>
                <c:pt idx="64755" formatCode="General">
                  <c:v>1.3337599999999998</c:v>
                </c:pt>
                <c:pt idx="64756" formatCode="General">
                  <c:v>1.33378</c:v>
                </c:pt>
                <c:pt idx="64757" formatCode="General">
                  <c:v>1.3337999999999992</c:v>
                </c:pt>
                <c:pt idx="64758" formatCode="General">
                  <c:v>1.3338099999999991</c:v>
                </c:pt>
                <c:pt idx="64759" formatCode="General">
                  <c:v>1.333839999999999</c:v>
                </c:pt>
                <c:pt idx="64760" formatCode="General">
                  <c:v>1.3338599999999998</c:v>
                </c:pt>
                <c:pt idx="64761" formatCode="General">
                  <c:v>1.33388</c:v>
                </c:pt>
                <c:pt idx="64762" formatCode="General">
                  <c:v>1.3338999999999992</c:v>
                </c:pt>
                <c:pt idx="64763" formatCode="General">
                  <c:v>1.3339199999999998</c:v>
                </c:pt>
                <c:pt idx="64764" formatCode="General">
                  <c:v>1.333939999999999</c:v>
                </c:pt>
                <c:pt idx="64765" formatCode="General">
                  <c:v>1.3339599999999998</c:v>
                </c:pt>
                <c:pt idx="64766" formatCode="General">
                  <c:v>1.3339799999999991</c:v>
                </c:pt>
                <c:pt idx="64767" formatCode="General">
                  <c:v>1.3340000000000001</c:v>
                </c:pt>
                <c:pt idx="64768" formatCode="General">
                  <c:v>1.33403</c:v>
                </c:pt>
                <c:pt idx="64769" formatCode="General">
                  <c:v>1.3340500000000008</c:v>
                </c:pt>
                <c:pt idx="64770" formatCode="General">
                  <c:v>1.33406</c:v>
                </c:pt>
                <c:pt idx="64771" formatCode="General">
                  <c:v>1.3340799999999999</c:v>
                </c:pt>
                <c:pt idx="64772" formatCode="General">
                  <c:v>1.3341099999999999</c:v>
                </c:pt>
                <c:pt idx="64773" formatCode="General">
                  <c:v>1.33413</c:v>
                </c:pt>
                <c:pt idx="64774" formatCode="General">
                  <c:v>1.3341400000000001</c:v>
                </c:pt>
                <c:pt idx="64775" formatCode="General">
                  <c:v>1.3341700000000001</c:v>
                </c:pt>
                <c:pt idx="64776" formatCode="General">
                  <c:v>1.33419</c:v>
                </c:pt>
                <c:pt idx="64777" formatCode="General">
                  <c:v>1.3342099999999999</c:v>
                </c:pt>
                <c:pt idx="64778" formatCode="General">
                  <c:v>1.33423</c:v>
                </c:pt>
                <c:pt idx="64779" formatCode="General">
                  <c:v>1.3342499999999999</c:v>
                </c:pt>
                <c:pt idx="64780" formatCode="General">
                  <c:v>1.3342700000000001</c:v>
                </c:pt>
                <c:pt idx="64781" formatCode="General">
                  <c:v>1.3343</c:v>
                </c:pt>
                <c:pt idx="64782" formatCode="General">
                  <c:v>1.3343100000000001</c:v>
                </c:pt>
                <c:pt idx="64783" formatCode="General">
                  <c:v>1.33433</c:v>
                </c:pt>
                <c:pt idx="64784" formatCode="General">
                  <c:v>1.3343499999999999</c:v>
                </c:pt>
                <c:pt idx="64785" formatCode="General">
                  <c:v>1.3343799999999999</c:v>
                </c:pt>
                <c:pt idx="64786" formatCode="General">
                  <c:v>1.33439</c:v>
                </c:pt>
                <c:pt idx="64787" formatCode="General">
                  <c:v>1.3344100000000001</c:v>
                </c:pt>
                <c:pt idx="64788" formatCode="General">
                  <c:v>1.3344400000000001</c:v>
                </c:pt>
                <c:pt idx="64789" formatCode="General">
                  <c:v>1.3344499999999999</c:v>
                </c:pt>
                <c:pt idx="64790" formatCode="General">
                  <c:v>1.3344800000000001</c:v>
                </c:pt>
                <c:pt idx="64791" formatCode="General">
                  <c:v>1.3345</c:v>
                </c:pt>
                <c:pt idx="64792" formatCode="General">
                  <c:v>1.3345199999999999</c:v>
                </c:pt>
                <c:pt idx="64793" formatCode="General">
                  <c:v>1.3345400000000001</c:v>
                </c:pt>
                <c:pt idx="64794" formatCode="General">
                  <c:v>1.33456</c:v>
                </c:pt>
                <c:pt idx="64795" formatCode="General">
                  <c:v>1.3345800000000001</c:v>
                </c:pt>
                <c:pt idx="64796" formatCode="General">
                  <c:v>1.3346</c:v>
                </c:pt>
                <c:pt idx="64797" formatCode="General">
                  <c:v>1.3346199999999999</c:v>
                </c:pt>
                <c:pt idx="64798" formatCode="General">
                  <c:v>1.33464</c:v>
                </c:pt>
                <c:pt idx="64799" formatCode="General">
                  <c:v>1.33466</c:v>
                </c:pt>
                <c:pt idx="64800" formatCode="General">
                  <c:v>1.3346800000000001</c:v>
                </c:pt>
                <c:pt idx="64801" formatCode="General">
                  <c:v>1.3347</c:v>
                </c:pt>
                <c:pt idx="64802" formatCode="General">
                  <c:v>1.3347199999999999</c:v>
                </c:pt>
                <c:pt idx="64803" formatCode="General">
                  <c:v>1.3347500000000001</c:v>
                </c:pt>
                <c:pt idx="64804" formatCode="General">
                  <c:v>1.33477</c:v>
                </c:pt>
                <c:pt idx="64805" formatCode="General">
                  <c:v>1.3347800000000001</c:v>
                </c:pt>
                <c:pt idx="64806" formatCode="General">
                  <c:v>1.3348100000000001</c:v>
                </c:pt>
                <c:pt idx="64807" formatCode="General">
                  <c:v>1.33483</c:v>
                </c:pt>
                <c:pt idx="64808" formatCode="General">
                  <c:v>1.3348500000000001</c:v>
                </c:pt>
                <c:pt idx="64809" formatCode="General">
                  <c:v>1.3348599999999999</c:v>
                </c:pt>
                <c:pt idx="64810" formatCode="General">
                  <c:v>1.3348899999999999</c:v>
                </c:pt>
                <c:pt idx="64811" formatCode="General">
                  <c:v>1.33491</c:v>
                </c:pt>
                <c:pt idx="64812" formatCode="General">
                  <c:v>1.3349299999999991</c:v>
                </c:pt>
                <c:pt idx="64813" formatCode="General">
                  <c:v>1.3349500000000001</c:v>
                </c:pt>
                <c:pt idx="64814" formatCode="General">
                  <c:v>1.33497</c:v>
                </c:pt>
                <c:pt idx="64815" formatCode="General">
                  <c:v>1.3349899999999999</c:v>
                </c:pt>
                <c:pt idx="64816" formatCode="General">
                  <c:v>1.33501</c:v>
                </c:pt>
                <c:pt idx="64817" formatCode="General">
                  <c:v>1.3350299999999991</c:v>
                </c:pt>
                <c:pt idx="64818" formatCode="General">
                  <c:v>1.3350500000000001</c:v>
                </c:pt>
                <c:pt idx="64819" formatCode="General">
                  <c:v>1.33508</c:v>
                </c:pt>
                <c:pt idx="64820" formatCode="General">
                  <c:v>1.3351</c:v>
                </c:pt>
                <c:pt idx="64821" formatCode="General">
                  <c:v>1.33511</c:v>
                </c:pt>
                <c:pt idx="64822" formatCode="General">
                  <c:v>1.335129999999999</c:v>
                </c:pt>
                <c:pt idx="64823" formatCode="General">
                  <c:v>1.3351599999999999</c:v>
                </c:pt>
                <c:pt idx="64824" formatCode="General">
                  <c:v>1.33518</c:v>
                </c:pt>
                <c:pt idx="64825" formatCode="General">
                  <c:v>1.3351899999999999</c:v>
                </c:pt>
                <c:pt idx="64826" formatCode="General">
                  <c:v>1.3352199999999999</c:v>
                </c:pt>
                <c:pt idx="64827" formatCode="General">
                  <c:v>1.33524</c:v>
                </c:pt>
                <c:pt idx="64828" formatCode="General">
                  <c:v>1.3352599999999999</c:v>
                </c:pt>
                <c:pt idx="64829" formatCode="General">
                  <c:v>1.33528</c:v>
                </c:pt>
                <c:pt idx="64830" formatCode="General">
                  <c:v>1.335299999999999</c:v>
                </c:pt>
                <c:pt idx="64831" formatCode="General">
                  <c:v>1.3353199999999998</c:v>
                </c:pt>
                <c:pt idx="64832" formatCode="General">
                  <c:v>1.33535</c:v>
                </c:pt>
                <c:pt idx="64833" formatCode="General">
                  <c:v>1.3353599999999999</c:v>
                </c:pt>
                <c:pt idx="64834" formatCode="General">
                  <c:v>1.33538</c:v>
                </c:pt>
                <c:pt idx="64835" formatCode="General">
                  <c:v>1.335399999999999</c:v>
                </c:pt>
                <c:pt idx="64836" formatCode="General">
                  <c:v>1.335429999999999</c:v>
                </c:pt>
                <c:pt idx="64837" formatCode="General">
                  <c:v>1.33544</c:v>
                </c:pt>
                <c:pt idx="64838" formatCode="General">
                  <c:v>1.3354599999999999</c:v>
                </c:pt>
                <c:pt idx="64839" formatCode="General">
                  <c:v>1.3354899999999998</c:v>
                </c:pt>
                <c:pt idx="64840" formatCode="General">
                  <c:v>1.33551</c:v>
                </c:pt>
                <c:pt idx="64841" formatCode="General">
                  <c:v>1.3355299999999992</c:v>
                </c:pt>
                <c:pt idx="64842" formatCode="General">
                  <c:v>1.33555</c:v>
                </c:pt>
                <c:pt idx="64843" formatCode="General">
                  <c:v>1.335569999999999</c:v>
                </c:pt>
                <c:pt idx="64844" formatCode="General">
                  <c:v>1.3355899999999998</c:v>
                </c:pt>
                <c:pt idx="64845" formatCode="General">
                  <c:v>1.33561</c:v>
                </c:pt>
                <c:pt idx="64846" formatCode="General">
                  <c:v>1.3356299999999992</c:v>
                </c:pt>
                <c:pt idx="64847" formatCode="General">
                  <c:v>1.33565</c:v>
                </c:pt>
                <c:pt idx="64848" formatCode="General">
                  <c:v>1.33568</c:v>
                </c:pt>
                <c:pt idx="64849" formatCode="General">
                  <c:v>1.3356899999999998</c:v>
                </c:pt>
                <c:pt idx="64850" formatCode="General">
                  <c:v>1.33571</c:v>
                </c:pt>
                <c:pt idx="64851" formatCode="General">
                  <c:v>1.335739999999999</c:v>
                </c:pt>
                <c:pt idx="64852" formatCode="General">
                  <c:v>1.3357599999999998</c:v>
                </c:pt>
                <c:pt idx="64853" formatCode="General">
                  <c:v>1.335769999999999</c:v>
                </c:pt>
                <c:pt idx="64854" formatCode="General">
                  <c:v>1.3357999999999992</c:v>
                </c:pt>
                <c:pt idx="64855" formatCode="General">
                  <c:v>1.3358199999999998</c:v>
                </c:pt>
                <c:pt idx="64856" formatCode="General">
                  <c:v>1.3358299999999992</c:v>
                </c:pt>
                <c:pt idx="64857" formatCode="General">
                  <c:v>1.3358599999999998</c:v>
                </c:pt>
                <c:pt idx="64858" formatCode="General">
                  <c:v>1.33588</c:v>
                </c:pt>
                <c:pt idx="64859" formatCode="General">
                  <c:v>1.3358999999999992</c:v>
                </c:pt>
                <c:pt idx="64860" formatCode="General">
                  <c:v>1.335909999999999</c:v>
                </c:pt>
                <c:pt idx="64861" formatCode="General">
                  <c:v>1.335939999999999</c:v>
                </c:pt>
                <c:pt idx="64862" formatCode="General">
                  <c:v>1.3359599999999998</c:v>
                </c:pt>
                <c:pt idx="64863" formatCode="General">
                  <c:v>1.3359799999999991</c:v>
                </c:pt>
                <c:pt idx="64864" formatCode="General">
                  <c:v>1.3360000000000001</c:v>
                </c:pt>
                <c:pt idx="64865" formatCode="General">
                  <c:v>1.33602</c:v>
                </c:pt>
                <c:pt idx="64866" formatCode="General">
                  <c:v>1.3360399999999999</c:v>
                </c:pt>
                <c:pt idx="64867" formatCode="General">
                  <c:v>1.33606</c:v>
                </c:pt>
                <c:pt idx="64868" formatCode="General">
                  <c:v>1.3360799999999999</c:v>
                </c:pt>
                <c:pt idx="64869" formatCode="General">
                  <c:v>1.3361000000000001</c:v>
                </c:pt>
                <c:pt idx="64870" formatCode="General">
                  <c:v>1.33613</c:v>
                </c:pt>
                <c:pt idx="64871" formatCode="General">
                  <c:v>1.3361499999999999</c:v>
                </c:pt>
                <c:pt idx="64872" formatCode="General">
                  <c:v>1.33616</c:v>
                </c:pt>
                <c:pt idx="64873" formatCode="General">
                  <c:v>1.3361799999999999</c:v>
                </c:pt>
                <c:pt idx="64874" formatCode="General">
                  <c:v>1.3362099999999999</c:v>
                </c:pt>
                <c:pt idx="64875" formatCode="General">
                  <c:v>1.33623</c:v>
                </c:pt>
                <c:pt idx="64876" formatCode="General">
                  <c:v>1.3362499999999999</c:v>
                </c:pt>
                <c:pt idx="64877" formatCode="General">
                  <c:v>1.3362700000000001</c:v>
                </c:pt>
                <c:pt idx="64878" formatCode="General">
                  <c:v>1.33629</c:v>
                </c:pt>
                <c:pt idx="64879" formatCode="General">
                  <c:v>1.3363100000000001</c:v>
                </c:pt>
                <c:pt idx="64880" formatCode="General">
                  <c:v>1.33633</c:v>
                </c:pt>
                <c:pt idx="64881" formatCode="General">
                  <c:v>1.3363499999999999</c:v>
                </c:pt>
                <c:pt idx="64882" formatCode="General">
                  <c:v>1.3363700000000001</c:v>
                </c:pt>
                <c:pt idx="64883" formatCode="General">
                  <c:v>1.3364</c:v>
                </c:pt>
                <c:pt idx="64884" formatCode="General">
                  <c:v>1.3364100000000001</c:v>
                </c:pt>
                <c:pt idx="64885" formatCode="General">
                  <c:v>1.33643</c:v>
                </c:pt>
                <c:pt idx="64886" formatCode="General">
                  <c:v>1.3364499999999999</c:v>
                </c:pt>
                <c:pt idx="64887" formatCode="General">
                  <c:v>1.3364799999999999</c:v>
                </c:pt>
                <c:pt idx="64888" formatCode="General">
                  <c:v>1.33649</c:v>
                </c:pt>
                <c:pt idx="64889" formatCode="General">
                  <c:v>1.3365100000000001</c:v>
                </c:pt>
                <c:pt idx="64890" formatCode="General">
                  <c:v>1.3365400000000001</c:v>
                </c:pt>
                <c:pt idx="64891" formatCode="General">
                  <c:v>1.33656</c:v>
                </c:pt>
                <c:pt idx="64892" formatCode="General">
                  <c:v>1.33657</c:v>
                </c:pt>
                <c:pt idx="64893" formatCode="General">
                  <c:v>1.3366</c:v>
                </c:pt>
                <c:pt idx="64894" formatCode="General">
                  <c:v>1.3366199999999999</c:v>
                </c:pt>
                <c:pt idx="64895" formatCode="General">
                  <c:v>1.3366400000000001</c:v>
                </c:pt>
                <c:pt idx="64896" formatCode="General">
                  <c:v>1.33666</c:v>
                </c:pt>
                <c:pt idx="64897" formatCode="General">
                  <c:v>1.3366800000000001</c:v>
                </c:pt>
                <c:pt idx="64898" formatCode="General">
                  <c:v>1.3367</c:v>
                </c:pt>
                <c:pt idx="64899" formatCode="General">
                  <c:v>1.3367199999999999</c:v>
                </c:pt>
                <c:pt idx="64900" formatCode="General">
                  <c:v>1.33674</c:v>
                </c:pt>
                <c:pt idx="64901" formatCode="General">
                  <c:v>1.3367599999999999</c:v>
                </c:pt>
                <c:pt idx="64902" formatCode="General">
                  <c:v>1.3367899999999999</c:v>
                </c:pt>
                <c:pt idx="64903" formatCode="General">
                  <c:v>1.3368100000000001</c:v>
                </c:pt>
                <c:pt idx="64904" formatCode="General">
                  <c:v>1.3368199999999999</c:v>
                </c:pt>
                <c:pt idx="64905" formatCode="General">
                  <c:v>1.3368500000000001</c:v>
                </c:pt>
                <c:pt idx="64906" formatCode="General">
                  <c:v>1.33687</c:v>
                </c:pt>
                <c:pt idx="64907" formatCode="General">
                  <c:v>1.3368899999999999</c:v>
                </c:pt>
                <c:pt idx="64908" formatCode="General">
                  <c:v>1.33691</c:v>
                </c:pt>
                <c:pt idx="64909" formatCode="General">
                  <c:v>1.33693</c:v>
                </c:pt>
                <c:pt idx="64910" formatCode="General">
                  <c:v>1.3369500000000001</c:v>
                </c:pt>
                <c:pt idx="64911" formatCode="General">
                  <c:v>1.33697</c:v>
                </c:pt>
                <c:pt idx="64912" formatCode="General">
                  <c:v>1.3369899999999999</c:v>
                </c:pt>
                <c:pt idx="64913" formatCode="General">
                  <c:v>1.33701</c:v>
                </c:pt>
                <c:pt idx="64914" formatCode="General">
                  <c:v>1.3370299999999991</c:v>
                </c:pt>
                <c:pt idx="64915" formatCode="General">
                  <c:v>1.3370500000000001</c:v>
                </c:pt>
                <c:pt idx="64916" formatCode="General">
                  <c:v>1.33707</c:v>
                </c:pt>
                <c:pt idx="64917" formatCode="General">
                  <c:v>1.3370899999999999</c:v>
                </c:pt>
                <c:pt idx="64918" formatCode="General">
                  <c:v>1.33711</c:v>
                </c:pt>
                <c:pt idx="64919" formatCode="General">
                  <c:v>1.33714</c:v>
                </c:pt>
                <c:pt idx="64920" formatCode="General">
                  <c:v>1.3371500000000001</c:v>
                </c:pt>
                <c:pt idx="64921" formatCode="General">
                  <c:v>1.33718</c:v>
                </c:pt>
                <c:pt idx="64922" formatCode="General">
                  <c:v>1.3371999999999991</c:v>
                </c:pt>
                <c:pt idx="64923" formatCode="General">
                  <c:v>1.33721</c:v>
                </c:pt>
                <c:pt idx="64924" formatCode="General">
                  <c:v>1.33724</c:v>
                </c:pt>
                <c:pt idx="64925" formatCode="General">
                  <c:v>1.3372599999999999</c:v>
                </c:pt>
                <c:pt idx="64926" formatCode="General">
                  <c:v>1.33728</c:v>
                </c:pt>
                <c:pt idx="64927" formatCode="General">
                  <c:v>1.337299999999999</c:v>
                </c:pt>
                <c:pt idx="64928" formatCode="General">
                  <c:v>1.3373199999999998</c:v>
                </c:pt>
                <c:pt idx="64929" formatCode="General">
                  <c:v>1.33734</c:v>
                </c:pt>
                <c:pt idx="64930" formatCode="General">
                  <c:v>1.3373599999999999</c:v>
                </c:pt>
                <c:pt idx="64931" formatCode="General">
                  <c:v>1.33738</c:v>
                </c:pt>
                <c:pt idx="64932" formatCode="General">
                  <c:v>1.337399999999999</c:v>
                </c:pt>
                <c:pt idx="64933" formatCode="General">
                  <c:v>1.3374199999999998</c:v>
                </c:pt>
                <c:pt idx="64934" formatCode="General">
                  <c:v>1.33745</c:v>
                </c:pt>
                <c:pt idx="64935" formatCode="General">
                  <c:v>1.3374599999999999</c:v>
                </c:pt>
                <c:pt idx="64936" formatCode="General">
                  <c:v>1.33748</c:v>
                </c:pt>
                <c:pt idx="64937" formatCode="General">
                  <c:v>1.337499999999999</c:v>
                </c:pt>
                <c:pt idx="64938" formatCode="General">
                  <c:v>1.3375299999999992</c:v>
                </c:pt>
                <c:pt idx="64939" formatCode="General">
                  <c:v>1.33754</c:v>
                </c:pt>
                <c:pt idx="64940" formatCode="General">
                  <c:v>1.3375599999999999</c:v>
                </c:pt>
                <c:pt idx="64941" formatCode="General">
                  <c:v>1.3375899999999998</c:v>
                </c:pt>
                <c:pt idx="64942" formatCode="General">
                  <c:v>1.33761</c:v>
                </c:pt>
                <c:pt idx="64943" formatCode="General">
                  <c:v>1.3376299999999992</c:v>
                </c:pt>
                <c:pt idx="64944" formatCode="General">
                  <c:v>1.33765</c:v>
                </c:pt>
                <c:pt idx="64945" formatCode="General">
                  <c:v>1.337669999999999</c:v>
                </c:pt>
                <c:pt idx="64946" formatCode="General">
                  <c:v>1.3376899999999998</c:v>
                </c:pt>
                <c:pt idx="64947" formatCode="General">
                  <c:v>1.33771</c:v>
                </c:pt>
                <c:pt idx="64948" formatCode="General">
                  <c:v>1.3377299999999992</c:v>
                </c:pt>
                <c:pt idx="64949" formatCode="General">
                  <c:v>1.33775</c:v>
                </c:pt>
                <c:pt idx="64950" formatCode="General">
                  <c:v>1.337769999999999</c:v>
                </c:pt>
                <c:pt idx="64951" formatCode="General">
                  <c:v>1.3377899999999998</c:v>
                </c:pt>
                <c:pt idx="64952" formatCode="General">
                  <c:v>1.3378099999999991</c:v>
                </c:pt>
                <c:pt idx="64953" formatCode="General">
                  <c:v>1.337839999999999</c:v>
                </c:pt>
                <c:pt idx="64954" formatCode="General">
                  <c:v>1.3378599999999998</c:v>
                </c:pt>
                <c:pt idx="64955" formatCode="General">
                  <c:v>1.337869999999999</c:v>
                </c:pt>
                <c:pt idx="64956" formatCode="General">
                  <c:v>1.3378999999999992</c:v>
                </c:pt>
                <c:pt idx="64957" formatCode="General">
                  <c:v>1.3379199999999998</c:v>
                </c:pt>
                <c:pt idx="64958" formatCode="General">
                  <c:v>1.337939999999999</c:v>
                </c:pt>
                <c:pt idx="64959" formatCode="General">
                  <c:v>1.33795</c:v>
                </c:pt>
                <c:pt idx="64960" formatCode="General">
                  <c:v>1.3379799999999991</c:v>
                </c:pt>
                <c:pt idx="64961" formatCode="General">
                  <c:v>1.3380000000000001</c:v>
                </c:pt>
                <c:pt idx="64962" formatCode="General">
                  <c:v>1.33802</c:v>
                </c:pt>
                <c:pt idx="64963" formatCode="General">
                  <c:v>1.3380399999999999</c:v>
                </c:pt>
                <c:pt idx="64964" formatCode="General">
                  <c:v>1.33806</c:v>
                </c:pt>
                <c:pt idx="64965" formatCode="General">
                  <c:v>1.3380799999999999</c:v>
                </c:pt>
                <c:pt idx="64966" formatCode="General">
                  <c:v>1.3381000000000001</c:v>
                </c:pt>
                <c:pt idx="64967" formatCode="General">
                  <c:v>1.33812</c:v>
                </c:pt>
                <c:pt idx="64968" formatCode="General">
                  <c:v>1.3381400000000001</c:v>
                </c:pt>
                <c:pt idx="64969" formatCode="General">
                  <c:v>1.3381700000000001</c:v>
                </c:pt>
                <c:pt idx="64970" formatCode="General">
                  <c:v>1.33819</c:v>
                </c:pt>
                <c:pt idx="64971" formatCode="General">
                  <c:v>1.3382000000000001</c:v>
                </c:pt>
                <c:pt idx="64972" formatCode="General">
                  <c:v>1.33823</c:v>
                </c:pt>
                <c:pt idx="64973" formatCode="General">
                  <c:v>1.3382499999999999</c:v>
                </c:pt>
                <c:pt idx="64974" formatCode="General">
                  <c:v>1.3382700000000001</c:v>
                </c:pt>
                <c:pt idx="64975" formatCode="General">
                  <c:v>1.3382799999999999</c:v>
                </c:pt>
                <c:pt idx="64976" formatCode="General">
                  <c:v>1.3383100000000001</c:v>
                </c:pt>
                <c:pt idx="64977" formatCode="General">
                  <c:v>1.33833</c:v>
                </c:pt>
                <c:pt idx="64978" formatCode="General">
                  <c:v>1.3383499999999999</c:v>
                </c:pt>
                <c:pt idx="64979" formatCode="General">
                  <c:v>1.3383700000000001</c:v>
                </c:pt>
                <c:pt idx="64980" formatCode="General">
                  <c:v>1.33839</c:v>
                </c:pt>
                <c:pt idx="64981" formatCode="General">
                  <c:v>1.3384100000000001</c:v>
                </c:pt>
                <c:pt idx="64982" formatCode="General">
                  <c:v>1.33843</c:v>
                </c:pt>
                <c:pt idx="64983" formatCode="General">
                  <c:v>1.3384499999999999</c:v>
                </c:pt>
                <c:pt idx="64984" formatCode="General">
                  <c:v>1.33847</c:v>
                </c:pt>
                <c:pt idx="64985" formatCode="General">
                  <c:v>1.3385</c:v>
                </c:pt>
                <c:pt idx="64986" formatCode="General">
                  <c:v>1.3385199999999999</c:v>
                </c:pt>
                <c:pt idx="64987" formatCode="General">
                  <c:v>1.33853</c:v>
                </c:pt>
                <c:pt idx="64988" formatCode="General">
                  <c:v>1.3385499999999999</c:v>
                </c:pt>
                <c:pt idx="64989" formatCode="General">
                  <c:v>1.3385800000000001</c:v>
                </c:pt>
                <c:pt idx="64990" formatCode="General">
                  <c:v>1.3385899999999999</c:v>
                </c:pt>
                <c:pt idx="64991" formatCode="General">
                  <c:v>1.3386100000000001</c:v>
                </c:pt>
                <c:pt idx="64992" formatCode="General">
                  <c:v>1.3386400000000001</c:v>
                </c:pt>
                <c:pt idx="64993" formatCode="General">
                  <c:v>1.33866</c:v>
                </c:pt>
                <c:pt idx="64994" formatCode="General">
                  <c:v>1.3386800000000001</c:v>
                </c:pt>
                <c:pt idx="64995" formatCode="General">
                  <c:v>1.3387</c:v>
                </c:pt>
                <c:pt idx="64996" formatCode="General">
                  <c:v>1.3387199999999999</c:v>
                </c:pt>
                <c:pt idx="64997" formatCode="General">
                  <c:v>1.33874</c:v>
                </c:pt>
                <c:pt idx="64998" formatCode="General">
                  <c:v>1.33876</c:v>
                </c:pt>
                <c:pt idx="64999" formatCode="General">
                  <c:v>1.3387800000000001</c:v>
                </c:pt>
                <c:pt idx="65000" formatCode="General">
                  <c:v>1.3388</c:v>
                </c:pt>
                <c:pt idx="65001" formatCode="General">
                  <c:v>1.3388199999999999</c:v>
                </c:pt>
                <c:pt idx="65002" formatCode="General">
                  <c:v>1.33884</c:v>
                </c:pt>
                <c:pt idx="65003" formatCode="General">
                  <c:v>1.3388599999999999</c:v>
                </c:pt>
                <c:pt idx="65004" formatCode="General">
                  <c:v>1.3388800000000001</c:v>
                </c:pt>
                <c:pt idx="65005" formatCode="General">
                  <c:v>1.33891</c:v>
                </c:pt>
                <c:pt idx="65006" formatCode="General">
                  <c:v>1.3389199999999999</c:v>
                </c:pt>
                <c:pt idx="65007" formatCode="General">
                  <c:v>1.3389500000000001</c:v>
                </c:pt>
                <c:pt idx="65008" formatCode="General">
                  <c:v>1.33897</c:v>
                </c:pt>
                <c:pt idx="65009" formatCode="General">
                  <c:v>1.3389899999999999</c:v>
                </c:pt>
                <c:pt idx="65010" formatCode="General">
                  <c:v>1.339</c:v>
                </c:pt>
                <c:pt idx="65011" formatCode="General">
                  <c:v>1.3390299999999991</c:v>
                </c:pt>
                <c:pt idx="65012" formatCode="General">
                  <c:v>1.3390500000000001</c:v>
                </c:pt>
                <c:pt idx="65013" formatCode="General">
                  <c:v>1.33907</c:v>
                </c:pt>
                <c:pt idx="65014" formatCode="General">
                  <c:v>1.3390899999999999</c:v>
                </c:pt>
                <c:pt idx="65015" formatCode="General">
                  <c:v>1.33911</c:v>
                </c:pt>
                <c:pt idx="65016" formatCode="General">
                  <c:v>1.339129999999999</c:v>
                </c:pt>
                <c:pt idx="65017" formatCode="General">
                  <c:v>1.3391500000000001</c:v>
                </c:pt>
                <c:pt idx="65018" formatCode="General">
                  <c:v>1.33917</c:v>
                </c:pt>
                <c:pt idx="65019" formatCode="General">
                  <c:v>1.3391899999999999</c:v>
                </c:pt>
                <c:pt idx="65020" formatCode="General">
                  <c:v>1.3392199999999999</c:v>
                </c:pt>
                <c:pt idx="65021" formatCode="General">
                  <c:v>1.33924</c:v>
                </c:pt>
                <c:pt idx="65022" formatCode="General">
                  <c:v>1.3392500000000001</c:v>
                </c:pt>
                <c:pt idx="65023" formatCode="General">
                  <c:v>1.33928</c:v>
                </c:pt>
                <c:pt idx="65024" formatCode="General">
                  <c:v>1.339299999999999</c:v>
                </c:pt>
                <c:pt idx="65025" formatCode="General">
                  <c:v>1.3393199999999998</c:v>
                </c:pt>
                <c:pt idx="65026" formatCode="General">
                  <c:v>1.339329999999999</c:v>
                </c:pt>
                <c:pt idx="65027" formatCode="General">
                  <c:v>1.3393599999999999</c:v>
                </c:pt>
                <c:pt idx="65028" formatCode="General">
                  <c:v>1.33938</c:v>
                </c:pt>
                <c:pt idx="65029" formatCode="General">
                  <c:v>1.339399999999999</c:v>
                </c:pt>
                <c:pt idx="65030" formatCode="General">
                  <c:v>1.3394199999999998</c:v>
                </c:pt>
                <c:pt idx="65031" formatCode="General">
                  <c:v>1.33944</c:v>
                </c:pt>
                <c:pt idx="65032" formatCode="General">
                  <c:v>1.3394599999999999</c:v>
                </c:pt>
                <c:pt idx="65033" formatCode="General">
                  <c:v>1.33948</c:v>
                </c:pt>
                <c:pt idx="65034" formatCode="General">
                  <c:v>1.339499999999999</c:v>
                </c:pt>
                <c:pt idx="65035" formatCode="General">
                  <c:v>1.3395199999999998</c:v>
                </c:pt>
                <c:pt idx="65036" formatCode="General">
                  <c:v>1.33955</c:v>
                </c:pt>
                <c:pt idx="65037" formatCode="General">
                  <c:v>1.339569999999999</c:v>
                </c:pt>
                <c:pt idx="65038" formatCode="General">
                  <c:v>1.33958</c:v>
                </c:pt>
                <c:pt idx="65039" formatCode="General">
                  <c:v>1.339599999999999</c:v>
                </c:pt>
                <c:pt idx="65040" formatCode="General">
                  <c:v>1.3396299999999992</c:v>
                </c:pt>
                <c:pt idx="65041" formatCode="General">
                  <c:v>1.33965</c:v>
                </c:pt>
                <c:pt idx="65042" formatCode="General">
                  <c:v>1.339669999999999</c:v>
                </c:pt>
                <c:pt idx="65043" formatCode="General">
                  <c:v>1.3396899999999998</c:v>
                </c:pt>
                <c:pt idx="65044" formatCode="General">
                  <c:v>1.33971</c:v>
                </c:pt>
                <c:pt idx="65045" formatCode="General">
                  <c:v>1.3397299999999992</c:v>
                </c:pt>
                <c:pt idx="65046" formatCode="General">
                  <c:v>1.33975</c:v>
                </c:pt>
                <c:pt idx="65047" formatCode="General">
                  <c:v>1.339769999999999</c:v>
                </c:pt>
                <c:pt idx="65048" formatCode="General">
                  <c:v>1.3397899999999998</c:v>
                </c:pt>
                <c:pt idx="65049" formatCode="General">
                  <c:v>1.3398199999999998</c:v>
                </c:pt>
                <c:pt idx="65050" formatCode="General">
                  <c:v>1.3398299999999992</c:v>
                </c:pt>
                <c:pt idx="65051" formatCode="General">
                  <c:v>1.33985</c:v>
                </c:pt>
                <c:pt idx="65052" formatCode="General">
                  <c:v>1.339869999999999</c:v>
                </c:pt>
                <c:pt idx="65053" formatCode="General">
                  <c:v>1.3398999999999992</c:v>
                </c:pt>
                <c:pt idx="65054" formatCode="General">
                  <c:v>1.339909999999999</c:v>
                </c:pt>
                <c:pt idx="65055" formatCode="General">
                  <c:v>1.3399299999999992</c:v>
                </c:pt>
                <c:pt idx="65056" formatCode="General">
                  <c:v>1.3399599999999998</c:v>
                </c:pt>
                <c:pt idx="65057" formatCode="General">
                  <c:v>1.3399699999999992</c:v>
                </c:pt>
                <c:pt idx="65058" formatCode="General">
                  <c:v>1.34</c:v>
                </c:pt>
                <c:pt idx="65059" formatCode="General">
                  <c:v>1.34002</c:v>
                </c:pt>
                <c:pt idx="65060" formatCode="General">
                  <c:v>1.3400399999999999</c:v>
                </c:pt>
                <c:pt idx="65061" formatCode="General">
                  <c:v>1.3400500000000009</c:v>
                </c:pt>
                <c:pt idx="65062" formatCode="General">
                  <c:v>1.3400799999999999</c:v>
                </c:pt>
                <c:pt idx="65063" formatCode="General">
                  <c:v>1.3401000000000001</c:v>
                </c:pt>
                <c:pt idx="65064" formatCode="General">
                  <c:v>1.34012</c:v>
                </c:pt>
                <c:pt idx="65065" formatCode="General">
                  <c:v>1.3401400000000001</c:v>
                </c:pt>
                <c:pt idx="65066" formatCode="General">
                  <c:v>1.34016</c:v>
                </c:pt>
                <c:pt idx="65067" formatCode="General">
                  <c:v>1.3401799999999999</c:v>
                </c:pt>
                <c:pt idx="65068" formatCode="General">
                  <c:v>1.3402099999999999</c:v>
                </c:pt>
                <c:pt idx="65069" formatCode="General">
                  <c:v>1.34022</c:v>
                </c:pt>
                <c:pt idx="65070" formatCode="General">
                  <c:v>1.3402400000000001</c:v>
                </c:pt>
                <c:pt idx="65071" formatCode="General">
                  <c:v>1.3402700000000001</c:v>
                </c:pt>
                <c:pt idx="65072" formatCode="General">
                  <c:v>1.34029</c:v>
                </c:pt>
                <c:pt idx="65073" formatCode="General">
                  <c:v>1.3403</c:v>
                </c:pt>
                <c:pt idx="65074" formatCode="General">
                  <c:v>1.34032</c:v>
                </c:pt>
                <c:pt idx="65075" formatCode="General">
                  <c:v>1.3403499999999999</c:v>
                </c:pt>
                <c:pt idx="65076" formatCode="General">
                  <c:v>1.3403700000000001</c:v>
                </c:pt>
                <c:pt idx="65077" formatCode="General">
                  <c:v>1.3403799999999999</c:v>
                </c:pt>
                <c:pt idx="65078" formatCode="General">
                  <c:v>1.3404100000000001</c:v>
                </c:pt>
                <c:pt idx="65079" formatCode="General">
                  <c:v>1.34043</c:v>
                </c:pt>
                <c:pt idx="65080" formatCode="General">
                  <c:v>1.3404499999999999</c:v>
                </c:pt>
                <c:pt idx="65081" formatCode="General">
                  <c:v>1.3404700000000001</c:v>
                </c:pt>
                <c:pt idx="65082" formatCode="General">
                  <c:v>1.34049</c:v>
                </c:pt>
                <c:pt idx="65083" formatCode="General">
                  <c:v>1.3405100000000001</c:v>
                </c:pt>
                <c:pt idx="65084" formatCode="General">
                  <c:v>1.34053</c:v>
                </c:pt>
                <c:pt idx="65085" formatCode="General">
                  <c:v>1.3405499999999999</c:v>
                </c:pt>
                <c:pt idx="65086" formatCode="General">
                  <c:v>1.34057</c:v>
                </c:pt>
                <c:pt idx="65087" formatCode="General">
                  <c:v>1.3406</c:v>
                </c:pt>
                <c:pt idx="65088" formatCode="General">
                  <c:v>1.3406199999999999</c:v>
                </c:pt>
                <c:pt idx="65089" formatCode="General">
                  <c:v>1.34063</c:v>
                </c:pt>
                <c:pt idx="65090" formatCode="General">
                  <c:v>1.3406499999999999</c:v>
                </c:pt>
                <c:pt idx="65091" formatCode="General">
                  <c:v>1.3406800000000001</c:v>
                </c:pt>
                <c:pt idx="65092" formatCode="General">
                  <c:v>1.3407</c:v>
                </c:pt>
                <c:pt idx="65093" formatCode="General">
                  <c:v>1.3407199999999999</c:v>
                </c:pt>
                <c:pt idx="65094" formatCode="General">
                  <c:v>1.34074</c:v>
                </c:pt>
                <c:pt idx="65095" formatCode="General">
                  <c:v>1.34076</c:v>
                </c:pt>
                <c:pt idx="65096" formatCode="General">
                  <c:v>1.3407800000000001</c:v>
                </c:pt>
                <c:pt idx="65097" formatCode="General">
                  <c:v>1.3408</c:v>
                </c:pt>
                <c:pt idx="65098" formatCode="General">
                  <c:v>1.3408199999999999</c:v>
                </c:pt>
                <c:pt idx="65099" formatCode="General">
                  <c:v>1.34084</c:v>
                </c:pt>
                <c:pt idx="65100" formatCode="General">
                  <c:v>1.34087</c:v>
                </c:pt>
                <c:pt idx="65101" formatCode="General">
                  <c:v>1.3408800000000001</c:v>
                </c:pt>
                <c:pt idx="65102" formatCode="General">
                  <c:v>1.3409</c:v>
                </c:pt>
                <c:pt idx="65103" formatCode="General">
                  <c:v>1.3409199999999999</c:v>
                </c:pt>
                <c:pt idx="65104" formatCode="General">
                  <c:v>1.3409500000000001</c:v>
                </c:pt>
                <c:pt idx="65105" formatCode="General">
                  <c:v>1.3409599999999999</c:v>
                </c:pt>
                <c:pt idx="65106" formatCode="General">
                  <c:v>1.3409800000000001</c:v>
                </c:pt>
                <c:pt idx="65107" formatCode="General">
                  <c:v>1.34101</c:v>
                </c:pt>
                <c:pt idx="65108" formatCode="General">
                  <c:v>1.3410299999999991</c:v>
                </c:pt>
                <c:pt idx="65109" formatCode="General">
                  <c:v>1.34104</c:v>
                </c:pt>
                <c:pt idx="65110" formatCode="General">
                  <c:v>1.34107</c:v>
                </c:pt>
                <c:pt idx="65111" formatCode="General">
                  <c:v>1.3410899999999999</c:v>
                </c:pt>
                <c:pt idx="65112" formatCode="General">
                  <c:v>1.34111</c:v>
                </c:pt>
                <c:pt idx="65113" formatCode="General">
                  <c:v>1.341129999999999</c:v>
                </c:pt>
                <c:pt idx="65114" formatCode="General">
                  <c:v>1.3411500000000001</c:v>
                </c:pt>
                <c:pt idx="65115" formatCode="General">
                  <c:v>1.34117</c:v>
                </c:pt>
                <c:pt idx="65116" formatCode="General">
                  <c:v>1.3411899999999999</c:v>
                </c:pt>
                <c:pt idx="65117" formatCode="General">
                  <c:v>1.34121</c:v>
                </c:pt>
                <c:pt idx="65118" formatCode="General">
                  <c:v>1.341229999999999</c:v>
                </c:pt>
                <c:pt idx="65119" formatCode="General">
                  <c:v>1.3412599999999999</c:v>
                </c:pt>
                <c:pt idx="65120" formatCode="General">
                  <c:v>1.34128</c:v>
                </c:pt>
                <c:pt idx="65121" formatCode="General">
                  <c:v>1.3412899999999999</c:v>
                </c:pt>
                <c:pt idx="65122" formatCode="General">
                  <c:v>1.3413199999999998</c:v>
                </c:pt>
                <c:pt idx="65123" formatCode="General">
                  <c:v>1.34134</c:v>
                </c:pt>
                <c:pt idx="65124" formatCode="General">
                  <c:v>1.34135</c:v>
                </c:pt>
                <c:pt idx="65125" formatCode="General">
                  <c:v>1.34137</c:v>
                </c:pt>
                <c:pt idx="65126" formatCode="General">
                  <c:v>1.341399999999999</c:v>
                </c:pt>
                <c:pt idx="65127" formatCode="General">
                  <c:v>1.3414199999999998</c:v>
                </c:pt>
                <c:pt idx="65128" formatCode="General">
                  <c:v>1.341429999999999</c:v>
                </c:pt>
                <c:pt idx="65129" formatCode="General">
                  <c:v>1.3414599999999999</c:v>
                </c:pt>
                <c:pt idx="65130" formatCode="General">
                  <c:v>1.34148</c:v>
                </c:pt>
                <c:pt idx="65131" formatCode="General">
                  <c:v>1.341499999999999</c:v>
                </c:pt>
                <c:pt idx="65132" formatCode="General">
                  <c:v>1.3415199999999998</c:v>
                </c:pt>
                <c:pt idx="65133" formatCode="General">
                  <c:v>1.34154</c:v>
                </c:pt>
                <c:pt idx="65134" formatCode="General">
                  <c:v>1.3415599999999999</c:v>
                </c:pt>
                <c:pt idx="65135" formatCode="General">
                  <c:v>1.3415899999999998</c:v>
                </c:pt>
                <c:pt idx="65136" formatCode="General">
                  <c:v>1.341599999999999</c:v>
                </c:pt>
                <c:pt idx="65137" formatCode="General">
                  <c:v>1.3416199999999998</c:v>
                </c:pt>
                <c:pt idx="65138" formatCode="General">
                  <c:v>1.34165</c:v>
                </c:pt>
                <c:pt idx="65139" formatCode="General">
                  <c:v>1.341669999999999</c:v>
                </c:pt>
                <c:pt idx="65140" formatCode="General">
                  <c:v>1.34168</c:v>
                </c:pt>
                <c:pt idx="65141" formatCode="General">
                  <c:v>1.34171</c:v>
                </c:pt>
                <c:pt idx="65142" formatCode="General">
                  <c:v>1.3417299999999992</c:v>
                </c:pt>
                <c:pt idx="65143" formatCode="General">
                  <c:v>1.34175</c:v>
                </c:pt>
                <c:pt idx="65144" formatCode="General">
                  <c:v>1.341769999999999</c:v>
                </c:pt>
                <c:pt idx="65145" formatCode="General">
                  <c:v>1.3417899999999998</c:v>
                </c:pt>
                <c:pt idx="65146" formatCode="General">
                  <c:v>1.3418099999999991</c:v>
                </c:pt>
                <c:pt idx="65147" formatCode="General">
                  <c:v>1.3418299999999992</c:v>
                </c:pt>
                <c:pt idx="65148" formatCode="General">
                  <c:v>1.34185</c:v>
                </c:pt>
                <c:pt idx="65149" formatCode="General">
                  <c:v>1.341869999999999</c:v>
                </c:pt>
                <c:pt idx="65150" formatCode="General">
                  <c:v>1.3418899999999998</c:v>
                </c:pt>
                <c:pt idx="65151" formatCode="General">
                  <c:v>1.3419199999999998</c:v>
                </c:pt>
                <c:pt idx="65152" formatCode="General">
                  <c:v>1.3419299999999992</c:v>
                </c:pt>
                <c:pt idx="65153" formatCode="General">
                  <c:v>1.34195</c:v>
                </c:pt>
                <c:pt idx="65154" formatCode="General">
                  <c:v>1.3419699999999992</c:v>
                </c:pt>
                <c:pt idx="65155" formatCode="General">
                  <c:v>1.3420000000000001</c:v>
                </c:pt>
                <c:pt idx="65156" formatCode="General">
                  <c:v>1.3420099999999999</c:v>
                </c:pt>
                <c:pt idx="65157" formatCode="General">
                  <c:v>1.3420300000000001</c:v>
                </c:pt>
                <c:pt idx="65158" formatCode="General">
                  <c:v>1.34206</c:v>
                </c:pt>
                <c:pt idx="65159" formatCode="General">
                  <c:v>1.3420799999999999</c:v>
                </c:pt>
                <c:pt idx="65160" formatCode="General">
                  <c:v>1.3421000000000001</c:v>
                </c:pt>
                <c:pt idx="65161" formatCode="General">
                  <c:v>1.34212</c:v>
                </c:pt>
                <c:pt idx="65162" formatCode="General">
                  <c:v>1.3421400000000001</c:v>
                </c:pt>
                <c:pt idx="65163" formatCode="General">
                  <c:v>1.34216</c:v>
                </c:pt>
                <c:pt idx="65164" formatCode="General">
                  <c:v>1.3421799999999999</c:v>
                </c:pt>
                <c:pt idx="65165" formatCode="General">
                  <c:v>1.3422000000000001</c:v>
                </c:pt>
                <c:pt idx="65166" formatCode="General">
                  <c:v>1.34222</c:v>
                </c:pt>
                <c:pt idx="65167" formatCode="General">
                  <c:v>1.3422400000000001</c:v>
                </c:pt>
                <c:pt idx="65168" formatCode="General">
                  <c:v>1.34226</c:v>
                </c:pt>
                <c:pt idx="65169" formatCode="General">
                  <c:v>1.3422799999999999</c:v>
                </c:pt>
                <c:pt idx="65170" formatCode="General">
                  <c:v>1.3423099999999999</c:v>
                </c:pt>
                <c:pt idx="65171" formatCode="General">
                  <c:v>1.34233</c:v>
                </c:pt>
                <c:pt idx="65172" formatCode="General">
                  <c:v>1.3423400000000001</c:v>
                </c:pt>
                <c:pt idx="65173" formatCode="General">
                  <c:v>1.3423700000000001</c:v>
                </c:pt>
                <c:pt idx="65174" formatCode="General">
                  <c:v>1.34239</c:v>
                </c:pt>
                <c:pt idx="65175" formatCode="General">
                  <c:v>1.3424100000000001</c:v>
                </c:pt>
                <c:pt idx="65176" formatCode="General">
                  <c:v>1.3424199999999999</c:v>
                </c:pt>
                <c:pt idx="65177" formatCode="General">
                  <c:v>1.3424499999999999</c:v>
                </c:pt>
                <c:pt idx="65178" formatCode="General">
                  <c:v>1.3424700000000001</c:v>
                </c:pt>
                <c:pt idx="65179" formatCode="General">
                  <c:v>1.34249</c:v>
                </c:pt>
                <c:pt idx="65180" formatCode="General">
                  <c:v>1.3425100000000001</c:v>
                </c:pt>
                <c:pt idx="65181" formatCode="General">
                  <c:v>1.34253</c:v>
                </c:pt>
                <c:pt idx="65182" formatCode="General">
                  <c:v>1.3425499999999999</c:v>
                </c:pt>
                <c:pt idx="65183" formatCode="General">
                  <c:v>1.34257</c:v>
                </c:pt>
                <c:pt idx="65184" formatCode="General">
                  <c:v>1.34259</c:v>
                </c:pt>
                <c:pt idx="65185" formatCode="General">
                  <c:v>1.3426100000000001</c:v>
                </c:pt>
                <c:pt idx="65186" formatCode="General">
                  <c:v>1.3426400000000001</c:v>
                </c:pt>
                <c:pt idx="65187" formatCode="General">
                  <c:v>1.34266</c:v>
                </c:pt>
                <c:pt idx="65188" formatCode="General">
                  <c:v>1.34267</c:v>
                </c:pt>
                <c:pt idx="65189" formatCode="General">
                  <c:v>1.3426899999999999</c:v>
                </c:pt>
                <c:pt idx="65190" formatCode="General">
                  <c:v>1.3427199999999999</c:v>
                </c:pt>
                <c:pt idx="65191" formatCode="General">
                  <c:v>1.34273</c:v>
                </c:pt>
                <c:pt idx="65192" formatCode="General">
                  <c:v>1.3427500000000001</c:v>
                </c:pt>
                <c:pt idx="65193" formatCode="General">
                  <c:v>1.3427800000000001</c:v>
                </c:pt>
                <c:pt idx="65194" formatCode="General">
                  <c:v>1.3428</c:v>
                </c:pt>
                <c:pt idx="65195" formatCode="General">
                  <c:v>1.3428199999999999</c:v>
                </c:pt>
                <c:pt idx="65196" formatCode="General">
                  <c:v>1.34284</c:v>
                </c:pt>
                <c:pt idx="65197" formatCode="General">
                  <c:v>1.3428599999999999</c:v>
                </c:pt>
                <c:pt idx="65198" formatCode="General">
                  <c:v>1.3428800000000001</c:v>
                </c:pt>
                <c:pt idx="65199" formatCode="General">
                  <c:v>1.3429</c:v>
                </c:pt>
                <c:pt idx="65200" formatCode="General">
                  <c:v>1.3429199999999999</c:v>
                </c:pt>
                <c:pt idx="65201" formatCode="General">
                  <c:v>1.34294</c:v>
                </c:pt>
                <c:pt idx="65202" formatCode="General">
                  <c:v>1.34297</c:v>
                </c:pt>
                <c:pt idx="65203" formatCode="General">
                  <c:v>1.3429800000000001</c:v>
                </c:pt>
                <c:pt idx="65204" formatCode="General">
                  <c:v>1.343</c:v>
                </c:pt>
                <c:pt idx="65205" formatCode="General">
                  <c:v>1.3430199999999999</c:v>
                </c:pt>
                <c:pt idx="65206" formatCode="General">
                  <c:v>1.3430500000000001</c:v>
                </c:pt>
                <c:pt idx="65207" formatCode="General">
                  <c:v>1.3430599999999999</c:v>
                </c:pt>
                <c:pt idx="65208" formatCode="General">
                  <c:v>1.3430899999999999</c:v>
                </c:pt>
                <c:pt idx="65209" formatCode="General">
                  <c:v>1.34311</c:v>
                </c:pt>
                <c:pt idx="65210" formatCode="General">
                  <c:v>1.343129999999999</c:v>
                </c:pt>
                <c:pt idx="65211" formatCode="General">
                  <c:v>1.3431500000000001</c:v>
                </c:pt>
                <c:pt idx="65212" formatCode="General">
                  <c:v>1.34317</c:v>
                </c:pt>
                <c:pt idx="65213" formatCode="General">
                  <c:v>1.3431899999999999</c:v>
                </c:pt>
                <c:pt idx="65214" formatCode="General">
                  <c:v>1.34321</c:v>
                </c:pt>
                <c:pt idx="65215" formatCode="General">
                  <c:v>1.343229999999999</c:v>
                </c:pt>
                <c:pt idx="65216" formatCode="General">
                  <c:v>1.3432500000000001</c:v>
                </c:pt>
                <c:pt idx="65217" formatCode="General">
                  <c:v>1.34327</c:v>
                </c:pt>
                <c:pt idx="65218" formatCode="General">
                  <c:v>1.3432899999999999</c:v>
                </c:pt>
                <c:pt idx="65219" formatCode="General">
                  <c:v>1.34331</c:v>
                </c:pt>
                <c:pt idx="65220" formatCode="General">
                  <c:v>1.343329999999999</c:v>
                </c:pt>
                <c:pt idx="65221" formatCode="General">
                  <c:v>1.34335</c:v>
                </c:pt>
                <c:pt idx="65222" formatCode="General">
                  <c:v>1.34338</c:v>
                </c:pt>
                <c:pt idx="65223" formatCode="General">
                  <c:v>1.3433899999999999</c:v>
                </c:pt>
                <c:pt idx="65224" formatCode="General">
                  <c:v>1.3434199999999998</c:v>
                </c:pt>
                <c:pt idx="65225" formatCode="General">
                  <c:v>1.34344</c:v>
                </c:pt>
                <c:pt idx="65226" formatCode="General">
                  <c:v>1.3434599999999999</c:v>
                </c:pt>
                <c:pt idx="65227" formatCode="General">
                  <c:v>1.3434699999999991</c:v>
                </c:pt>
                <c:pt idx="65228" formatCode="General">
                  <c:v>1.343499999999999</c:v>
                </c:pt>
                <c:pt idx="65229" formatCode="General">
                  <c:v>1.3435199999999998</c:v>
                </c:pt>
                <c:pt idx="65230" formatCode="General">
                  <c:v>1.34354</c:v>
                </c:pt>
                <c:pt idx="65231" formatCode="General">
                  <c:v>1.3435599999999999</c:v>
                </c:pt>
                <c:pt idx="65232" formatCode="General">
                  <c:v>1.34358</c:v>
                </c:pt>
                <c:pt idx="65233" formatCode="General">
                  <c:v>1.343599999999999</c:v>
                </c:pt>
                <c:pt idx="65234" formatCode="General">
                  <c:v>1.3436299999999992</c:v>
                </c:pt>
                <c:pt idx="65235" formatCode="General">
                  <c:v>1.3436399999999991</c:v>
                </c:pt>
                <c:pt idx="65236" formatCode="General">
                  <c:v>1.3436599999999999</c:v>
                </c:pt>
                <c:pt idx="65237" formatCode="General">
                  <c:v>1.3436899999999998</c:v>
                </c:pt>
                <c:pt idx="65238" formatCode="General">
                  <c:v>1.34371</c:v>
                </c:pt>
                <c:pt idx="65239" formatCode="General">
                  <c:v>1.3437199999999998</c:v>
                </c:pt>
                <c:pt idx="65240" formatCode="General">
                  <c:v>1.343739999999999</c:v>
                </c:pt>
                <c:pt idx="65241" formatCode="General">
                  <c:v>1.343769999999999</c:v>
                </c:pt>
                <c:pt idx="65242" formatCode="General">
                  <c:v>1.3437899999999998</c:v>
                </c:pt>
                <c:pt idx="65243" formatCode="General">
                  <c:v>1.3437999999999992</c:v>
                </c:pt>
                <c:pt idx="65244" formatCode="General">
                  <c:v>1.3438299999999992</c:v>
                </c:pt>
                <c:pt idx="65245" formatCode="General">
                  <c:v>1.34385</c:v>
                </c:pt>
                <c:pt idx="65246" formatCode="General">
                  <c:v>1.343869999999999</c:v>
                </c:pt>
                <c:pt idx="65247" formatCode="General">
                  <c:v>1.3438899999999998</c:v>
                </c:pt>
                <c:pt idx="65248" formatCode="General">
                  <c:v>1.343909999999999</c:v>
                </c:pt>
                <c:pt idx="65249" formatCode="General">
                  <c:v>1.3439299999999992</c:v>
                </c:pt>
                <c:pt idx="65250" formatCode="General">
                  <c:v>1.34395</c:v>
                </c:pt>
                <c:pt idx="65251" formatCode="General">
                  <c:v>1.3439699999999992</c:v>
                </c:pt>
                <c:pt idx="65252" formatCode="General">
                  <c:v>1.3439899999999998</c:v>
                </c:pt>
                <c:pt idx="65253" formatCode="General">
                  <c:v>1.34402</c:v>
                </c:pt>
                <c:pt idx="65254" formatCode="General">
                  <c:v>1.3440399999999999</c:v>
                </c:pt>
                <c:pt idx="65255" formatCode="General">
                  <c:v>1.3440500000000009</c:v>
                </c:pt>
                <c:pt idx="65256" formatCode="General">
                  <c:v>1.3440700000000001</c:v>
                </c:pt>
                <c:pt idx="65257" formatCode="General">
                  <c:v>1.3441000000000001</c:v>
                </c:pt>
                <c:pt idx="65258" formatCode="General">
                  <c:v>1.3441099999999999</c:v>
                </c:pt>
                <c:pt idx="65259" formatCode="General">
                  <c:v>1.3441399999999999</c:v>
                </c:pt>
                <c:pt idx="65260" formatCode="General">
                  <c:v>1.34416</c:v>
                </c:pt>
                <c:pt idx="65261" formatCode="General">
                  <c:v>1.3441799999999999</c:v>
                </c:pt>
                <c:pt idx="65262" formatCode="General">
                  <c:v>1.3442000000000001</c:v>
                </c:pt>
                <c:pt idx="65263" formatCode="General">
                  <c:v>1.34422</c:v>
                </c:pt>
                <c:pt idx="65264" formatCode="General">
                  <c:v>1.3442400000000001</c:v>
                </c:pt>
                <c:pt idx="65265" formatCode="General">
                  <c:v>1.34426</c:v>
                </c:pt>
                <c:pt idx="65266" formatCode="General">
                  <c:v>1.3442799999999999</c:v>
                </c:pt>
                <c:pt idx="65267" formatCode="General">
                  <c:v>1.3443000000000001</c:v>
                </c:pt>
                <c:pt idx="65268" formatCode="General">
                  <c:v>1.34432</c:v>
                </c:pt>
                <c:pt idx="65269" formatCode="General">
                  <c:v>1.3443400000000001</c:v>
                </c:pt>
                <c:pt idx="65270" formatCode="General">
                  <c:v>1.34436</c:v>
                </c:pt>
                <c:pt idx="65271" formatCode="General">
                  <c:v>1.3443799999999999</c:v>
                </c:pt>
                <c:pt idx="65272" formatCode="General">
                  <c:v>1.3444</c:v>
                </c:pt>
                <c:pt idx="65273" formatCode="General">
                  <c:v>1.34443</c:v>
                </c:pt>
                <c:pt idx="65274" formatCode="General">
                  <c:v>1.3444400000000001</c:v>
                </c:pt>
                <c:pt idx="65275" formatCode="General">
                  <c:v>1.3444700000000001</c:v>
                </c:pt>
                <c:pt idx="65276" formatCode="General">
                  <c:v>1.34449</c:v>
                </c:pt>
                <c:pt idx="65277" formatCode="General">
                  <c:v>1.3445100000000001</c:v>
                </c:pt>
                <c:pt idx="65278" formatCode="General">
                  <c:v>1.3445199999999999</c:v>
                </c:pt>
                <c:pt idx="65279" formatCode="General">
                  <c:v>1.3445499999999999</c:v>
                </c:pt>
                <c:pt idx="65280" formatCode="General">
                  <c:v>1.34457</c:v>
                </c:pt>
                <c:pt idx="65281" formatCode="General">
                  <c:v>1.34459</c:v>
                </c:pt>
                <c:pt idx="65282" formatCode="General">
                  <c:v>1.3446100000000001</c:v>
                </c:pt>
                <c:pt idx="65283" formatCode="General">
                  <c:v>1.34463</c:v>
                </c:pt>
                <c:pt idx="65284" formatCode="General">
                  <c:v>1.3446499999999999</c:v>
                </c:pt>
                <c:pt idx="65285" formatCode="General">
                  <c:v>1.3446800000000001</c:v>
                </c:pt>
                <c:pt idx="65286" formatCode="General">
                  <c:v>1.3446899999999999</c:v>
                </c:pt>
                <c:pt idx="65287" formatCode="General">
                  <c:v>1.3447100000000001</c:v>
                </c:pt>
                <c:pt idx="65288" formatCode="General">
                  <c:v>1.34474</c:v>
                </c:pt>
                <c:pt idx="65289" formatCode="General">
                  <c:v>1.34476</c:v>
                </c:pt>
                <c:pt idx="65290" formatCode="General">
                  <c:v>1.34477</c:v>
                </c:pt>
                <c:pt idx="65291" formatCode="General">
                  <c:v>1.3447899999999999</c:v>
                </c:pt>
                <c:pt idx="65292" formatCode="General">
                  <c:v>1.3448199999999999</c:v>
                </c:pt>
                <c:pt idx="65293" formatCode="General">
                  <c:v>1.34484</c:v>
                </c:pt>
                <c:pt idx="65294" formatCode="General">
                  <c:v>1.3448500000000001</c:v>
                </c:pt>
                <c:pt idx="65295" formatCode="General">
                  <c:v>1.3448800000000001</c:v>
                </c:pt>
                <c:pt idx="65296" formatCode="General">
                  <c:v>1.3449</c:v>
                </c:pt>
                <c:pt idx="65297" formatCode="General">
                  <c:v>1.3449199999999999</c:v>
                </c:pt>
                <c:pt idx="65298" formatCode="General">
                  <c:v>1.34494</c:v>
                </c:pt>
                <c:pt idx="65299" formatCode="General">
                  <c:v>1.3449599999999999</c:v>
                </c:pt>
                <c:pt idx="65300" formatCode="General">
                  <c:v>1.3449800000000001</c:v>
                </c:pt>
                <c:pt idx="65301" formatCode="General">
                  <c:v>1.345</c:v>
                </c:pt>
                <c:pt idx="65302" formatCode="General">
                  <c:v>1.3450199999999999</c:v>
                </c:pt>
                <c:pt idx="65303" formatCode="General">
                  <c:v>1.34504</c:v>
                </c:pt>
                <c:pt idx="65304" formatCode="General">
                  <c:v>1.3450599999999999</c:v>
                </c:pt>
                <c:pt idx="65305" formatCode="General">
                  <c:v>1.3450899999999999</c:v>
                </c:pt>
                <c:pt idx="65306" formatCode="General">
                  <c:v>1.3451</c:v>
                </c:pt>
                <c:pt idx="65307" formatCode="General">
                  <c:v>1.345129999999999</c:v>
                </c:pt>
                <c:pt idx="65308" formatCode="General">
                  <c:v>1.3451500000000001</c:v>
                </c:pt>
                <c:pt idx="65309" formatCode="General">
                  <c:v>1.34517</c:v>
                </c:pt>
                <c:pt idx="65310" formatCode="General">
                  <c:v>1.3451899999999999</c:v>
                </c:pt>
                <c:pt idx="65311" formatCode="General">
                  <c:v>1.34521</c:v>
                </c:pt>
                <c:pt idx="65312" formatCode="General">
                  <c:v>1.345229999999999</c:v>
                </c:pt>
                <c:pt idx="65313" formatCode="General">
                  <c:v>1.3452500000000001</c:v>
                </c:pt>
                <c:pt idx="65314" formatCode="General">
                  <c:v>1.34527</c:v>
                </c:pt>
                <c:pt idx="65315" formatCode="General">
                  <c:v>1.3452899999999999</c:v>
                </c:pt>
                <c:pt idx="65316" formatCode="General">
                  <c:v>1.34531</c:v>
                </c:pt>
                <c:pt idx="65317" formatCode="General">
                  <c:v>1.34534</c:v>
                </c:pt>
                <c:pt idx="65318" formatCode="General">
                  <c:v>1.34535</c:v>
                </c:pt>
                <c:pt idx="65319" formatCode="General">
                  <c:v>1.34537</c:v>
                </c:pt>
                <c:pt idx="65320" formatCode="General">
                  <c:v>1.3453899999999999</c:v>
                </c:pt>
                <c:pt idx="65321" formatCode="General">
                  <c:v>1.3454199999999998</c:v>
                </c:pt>
                <c:pt idx="65322" formatCode="General">
                  <c:v>1.345429999999999</c:v>
                </c:pt>
                <c:pt idx="65323" formatCode="General">
                  <c:v>1.34545</c:v>
                </c:pt>
                <c:pt idx="65324" formatCode="General">
                  <c:v>1.34548</c:v>
                </c:pt>
                <c:pt idx="65325" formatCode="General">
                  <c:v>1.3454899999999999</c:v>
                </c:pt>
                <c:pt idx="65326" formatCode="General">
                  <c:v>1.3455199999999998</c:v>
                </c:pt>
                <c:pt idx="65327" formatCode="General">
                  <c:v>1.34554</c:v>
                </c:pt>
                <c:pt idx="65328" formatCode="General">
                  <c:v>1.3455599999999999</c:v>
                </c:pt>
                <c:pt idx="65329" formatCode="General">
                  <c:v>1.345569999999999</c:v>
                </c:pt>
                <c:pt idx="65330" formatCode="General">
                  <c:v>1.345599999999999</c:v>
                </c:pt>
                <c:pt idx="65331" formatCode="General">
                  <c:v>1.3456199999999998</c:v>
                </c:pt>
                <c:pt idx="65332" formatCode="General">
                  <c:v>1.3456399999999991</c:v>
                </c:pt>
                <c:pt idx="65333" formatCode="General">
                  <c:v>1.3456599999999999</c:v>
                </c:pt>
                <c:pt idx="65334" formatCode="General">
                  <c:v>1.34568</c:v>
                </c:pt>
                <c:pt idx="65335" formatCode="General">
                  <c:v>1.345699999999999</c:v>
                </c:pt>
                <c:pt idx="65336" formatCode="General">
                  <c:v>1.3457299999999992</c:v>
                </c:pt>
                <c:pt idx="65337" formatCode="General">
                  <c:v>1.345739999999999</c:v>
                </c:pt>
                <c:pt idx="65338" formatCode="General">
                  <c:v>1.3457599999999998</c:v>
                </c:pt>
                <c:pt idx="65339" formatCode="General">
                  <c:v>1.3457899999999998</c:v>
                </c:pt>
                <c:pt idx="65340" formatCode="General">
                  <c:v>1.34581</c:v>
                </c:pt>
                <c:pt idx="65341" formatCode="General">
                  <c:v>1.3458199999999998</c:v>
                </c:pt>
                <c:pt idx="65342" formatCode="General">
                  <c:v>1.345839999999999</c:v>
                </c:pt>
                <c:pt idx="65343" formatCode="General">
                  <c:v>1.345869999999999</c:v>
                </c:pt>
                <c:pt idx="65344" formatCode="General">
                  <c:v>1.3458899999999998</c:v>
                </c:pt>
                <c:pt idx="65345" formatCode="General">
                  <c:v>1.3458999999999992</c:v>
                </c:pt>
                <c:pt idx="65346" formatCode="General">
                  <c:v>1.3459299999999992</c:v>
                </c:pt>
                <c:pt idx="65347" formatCode="General">
                  <c:v>1.34595</c:v>
                </c:pt>
                <c:pt idx="65348" formatCode="General">
                  <c:v>1.3459699999999992</c:v>
                </c:pt>
                <c:pt idx="65349" formatCode="General">
                  <c:v>1.3459899999999998</c:v>
                </c:pt>
                <c:pt idx="65350" formatCode="General">
                  <c:v>1.3460099999999999</c:v>
                </c:pt>
                <c:pt idx="65351" formatCode="General">
                  <c:v>1.3460300000000001</c:v>
                </c:pt>
                <c:pt idx="65352" formatCode="General">
                  <c:v>1.34606</c:v>
                </c:pt>
                <c:pt idx="65353" formatCode="General">
                  <c:v>1.3460700000000001</c:v>
                </c:pt>
                <c:pt idx="65354" formatCode="General">
                  <c:v>1.34609</c:v>
                </c:pt>
                <c:pt idx="65355" formatCode="General">
                  <c:v>1.3461099999999999</c:v>
                </c:pt>
                <c:pt idx="65356" formatCode="General">
                  <c:v>1.3461399999999999</c:v>
                </c:pt>
                <c:pt idx="65357" formatCode="General">
                  <c:v>1.3461500000000008</c:v>
                </c:pt>
                <c:pt idx="65358" formatCode="General">
                  <c:v>1.3461799999999999</c:v>
                </c:pt>
                <c:pt idx="65359" formatCode="General">
                  <c:v>1.3462000000000001</c:v>
                </c:pt>
                <c:pt idx="65360" formatCode="General">
                  <c:v>1.34622</c:v>
                </c:pt>
                <c:pt idx="65361" formatCode="General">
                  <c:v>1.3462400000000001</c:v>
                </c:pt>
                <c:pt idx="65362" formatCode="General">
                  <c:v>1.34626</c:v>
                </c:pt>
                <c:pt idx="65363" formatCode="General">
                  <c:v>1.3462799999999999</c:v>
                </c:pt>
                <c:pt idx="65364" formatCode="General">
                  <c:v>1.3463000000000001</c:v>
                </c:pt>
                <c:pt idx="65365" formatCode="General">
                  <c:v>1.34632</c:v>
                </c:pt>
                <c:pt idx="65366" formatCode="General">
                  <c:v>1.3463400000000001</c:v>
                </c:pt>
                <c:pt idx="65367" formatCode="General">
                  <c:v>1.34636</c:v>
                </c:pt>
                <c:pt idx="65368" formatCode="General">
                  <c:v>1.34639</c:v>
                </c:pt>
                <c:pt idx="65369" formatCode="General">
                  <c:v>1.3464</c:v>
                </c:pt>
                <c:pt idx="65370" formatCode="General">
                  <c:v>1.34642</c:v>
                </c:pt>
                <c:pt idx="65371" formatCode="General">
                  <c:v>1.3464400000000001</c:v>
                </c:pt>
                <c:pt idx="65372" formatCode="General">
                  <c:v>1.3464700000000001</c:v>
                </c:pt>
                <c:pt idx="65373" formatCode="General">
                  <c:v>1.3464799999999999</c:v>
                </c:pt>
                <c:pt idx="65374" formatCode="General">
                  <c:v>1.3465</c:v>
                </c:pt>
                <c:pt idx="65375" formatCode="General">
                  <c:v>1.34653</c:v>
                </c:pt>
                <c:pt idx="65376" formatCode="General">
                  <c:v>1.3465499999999999</c:v>
                </c:pt>
                <c:pt idx="65377" formatCode="General">
                  <c:v>1.34657</c:v>
                </c:pt>
                <c:pt idx="65378" formatCode="General">
                  <c:v>1.34659</c:v>
                </c:pt>
                <c:pt idx="65379" formatCode="General">
                  <c:v>1.3466100000000001</c:v>
                </c:pt>
                <c:pt idx="65380" formatCode="General">
                  <c:v>1.34663</c:v>
                </c:pt>
                <c:pt idx="65381" formatCode="General">
                  <c:v>1.3466499999999999</c:v>
                </c:pt>
                <c:pt idx="65382" formatCode="General">
                  <c:v>1.34667</c:v>
                </c:pt>
                <c:pt idx="65383" formatCode="General">
                  <c:v>1.3466899999999999</c:v>
                </c:pt>
                <c:pt idx="65384" formatCode="General">
                  <c:v>1.3467100000000001</c:v>
                </c:pt>
                <c:pt idx="65385" formatCode="General">
                  <c:v>1.34673</c:v>
                </c:pt>
                <c:pt idx="65386" formatCode="General">
                  <c:v>1.3467499999999999</c:v>
                </c:pt>
                <c:pt idx="65387" formatCode="General">
                  <c:v>1.3467800000000001</c:v>
                </c:pt>
                <c:pt idx="65388" formatCode="General">
                  <c:v>1.3468</c:v>
                </c:pt>
                <c:pt idx="65389" formatCode="General">
                  <c:v>1.3468100000000001</c:v>
                </c:pt>
                <c:pt idx="65390" formatCode="General">
                  <c:v>1.34684</c:v>
                </c:pt>
                <c:pt idx="65391" formatCode="General">
                  <c:v>1.3468599999999999</c:v>
                </c:pt>
                <c:pt idx="65392" formatCode="General">
                  <c:v>1.34687</c:v>
                </c:pt>
                <c:pt idx="65393" formatCode="General">
                  <c:v>1.3468899999999999</c:v>
                </c:pt>
                <c:pt idx="65394" formatCode="General">
                  <c:v>1.3469199999999999</c:v>
                </c:pt>
                <c:pt idx="65395" formatCode="General">
                  <c:v>1.34694</c:v>
                </c:pt>
                <c:pt idx="65396" formatCode="General">
                  <c:v>1.3469500000000001</c:v>
                </c:pt>
                <c:pt idx="65397" formatCode="General">
                  <c:v>1.3469800000000001</c:v>
                </c:pt>
                <c:pt idx="65398" formatCode="General">
                  <c:v>1.347</c:v>
                </c:pt>
                <c:pt idx="65399" formatCode="General">
                  <c:v>1.3470199999999999</c:v>
                </c:pt>
                <c:pt idx="65400" formatCode="General">
                  <c:v>1.34704</c:v>
                </c:pt>
                <c:pt idx="65401" formatCode="General">
                  <c:v>1.3470599999999999</c:v>
                </c:pt>
                <c:pt idx="65402" formatCode="General">
                  <c:v>1.3470800000000001</c:v>
                </c:pt>
                <c:pt idx="65403" formatCode="General">
                  <c:v>1.34711</c:v>
                </c:pt>
                <c:pt idx="65404" formatCode="General">
                  <c:v>1.3471199999999999</c:v>
                </c:pt>
                <c:pt idx="65405" formatCode="General">
                  <c:v>1.34714</c:v>
                </c:pt>
                <c:pt idx="65406" formatCode="General">
                  <c:v>1.3471599999999999</c:v>
                </c:pt>
                <c:pt idx="65407" formatCode="General">
                  <c:v>1.3471899999999999</c:v>
                </c:pt>
                <c:pt idx="65408" formatCode="General">
                  <c:v>1.3472</c:v>
                </c:pt>
                <c:pt idx="65409" formatCode="General">
                  <c:v>1.347229999999999</c:v>
                </c:pt>
                <c:pt idx="65410" formatCode="General">
                  <c:v>1.3472500000000001</c:v>
                </c:pt>
                <c:pt idx="65411" formatCode="General">
                  <c:v>1.34727</c:v>
                </c:pt>
                <c:pt idx="65412" formatCode="General">
                  <c:v>1.3472899999999999</c:v>
                </c:pt>
                <c:pt idx="65413" formatCode="General">
                  <c:v>1.34731</c:v>
                </c:pt>
                <c:pt idx="65414" formatCode="General">
                  <c:v>1.347329999999999</c:v>
                </c:pt>
                <c:pt idx="65415" formatCode="General">
                  <c:v>1.34735</c:v>
                </c:pt>
                <c:pt idx="65416" formatCode="General">
                  <c:v>1.34737</c:v>
                </c:pt>
                <c:pt idx="65417" formatCode="General">
                  <c:v>1.3473899999999999</c:v>
                </c:pt>
                <c:pt idx="65418" formatCode="General">
                  <c:v>1.34741</c:v>
                </c:pt>
                <c:pt idx="65419" formatCode="General">
                  <c:v>1.347429999999999</c:v>
                </c:pt>
                <c:pt idx="65420" formatCode="General">
                  <c:v>1.34745</c:v>
                </c:pt>
                <c:pt idx="65421" formatCode="General">
                  <c:v>1.3474699999999991</c:v>
                </c:pt>
                <c:pt idx="65422" formatCode="General">
                  <c:v>1.3474899999999999</c:v>
                </c:pt>
                <c:pt idx="65423" formatCode="General">
                  <c:v>1.3475199999999998</c:v>
                </c:pt>
                <c:pt idx="65424" formatCode="General">
                  <c:v>1.347529999999999</c:v>
                </c:pt>
                <c:pt idx="65425" formatCode="General">
                  <c:v>1.3475599999999999</c:v>
                </c:pt>
                <c:pt idx="65426" formatCode="General">
                  <c:v>1.34758</c:v>
                </c:pt>
                <c:pt idx="65427" formatCode="General">
                  <c:v>1.347599999999999</c:v>
                </c:pt>
                <c:pt idx="65428" formatCode="General">
                  <c:v>1.3476199999999998</c:v>
                </c:pt>
                <c:pt idx="65429" formatCode="General">
                  <c:v>1.3476399999999991</c:v>
                </c:pt>
                <c:pt idx="65430" formatCode="General">
                  <c:v>1.3476599999999999</c:v>
                </c:pt>
                <c:pt idx="65431" formatCode="General">
                  <c:v>1.34768</c:v>
                </c:pt>
                <c:pt idx="65432" formatCode="General">
                  <c:v>1.347699999999999</c:v>
                </c:pt>
                <c:pt idx="65433" formatCode="General">
                  <c:v>1.3477199999999998</c:v>
                </c:pt>
                <c:pt idx="65434" formatCode="General">
                  <c:v>1.347739999999999</c:v>
                </c:pt>
                <c:pt idx="65435" formatCode="General">
                  <c:v>1.3477599999999998</c:v>
                </c:pt>
                <c:pt idx="65436" formatCode="General">
                  <c:v>1.34778</c:v>
                </c:pt>
                <c:pt idx="65437" formatCode="General">
                  <c:v>1.3477999999999992</c:v>
                </c:pt>
                <c:pt idx="65438" formatCode="General">
                  <c:v>1.3478199999999998</c:v>
                </c:pt>
                <c:pt idx="65439" formatCode="General">
                  <c:v>1.34785</c:v>
                </c:pt>
                <c:pt idx="65440" formatCode="General">
                  <c:v>1.3478599999999998</c:v>
                </c:pt>
                <c:pt idx="65441" formatCode="General">
                  <c:v>1.3478899999999998</c:v>
                </c:pt>
                <c:pt idx="65442" formatCode="General">
                  <c:v>1.3479099999999991</c:v>
                </c:pt>
                <c:pt idx="65443" formatCode="General">
                  <c:v>1.3479299999999992</c:v>
                </c:pt>
                <c:pt idx="65444" formatCode="General">
                  <c:v>1.347939999999999</c:v>
                </c:pt>
                <c:pt idx="65445" formatCode="General">
                  <c:v>1.347969999999999</c:v>
                </c:pt>
                <c:pt idx="65446" formatCode="General">
                  <c:v>1.3479899999999998</c:v>
                </c:pt>
                <c:pt idx="65447" formatCode="General">
                  <c:v>1.3480099999999999</c:v>
                </c:pt>
                <c:pt idx="65448" formatCode="General">
                  <c:v>1.3480300000000001</c:v>
                </c:pt>
                <c:pt idx="65449" formatCode="General">
                  <c:v>1.3480500000000009</c:v>
                </c:pt>
                <c:pt idx="65450" formatCode="General">
                  <c:v>1.3480700000000001</c:v>
                </c:pt>
                <c:pt idx="65451" formatCode="General">
                  <c:v>1.3481000000000001</c:v>
                </c:pt>
                <c:pt idx="65452" formatCode="General">
                  <c:v>1.3481099999999999</c:v>
                </c:pt>
                <c:pt idx="65453" formatCode="General">
                  <c:v>1.3481300000000001</c:v>
                </c:pt>
                <c:pt idx="65454" formatCode="General">
                  <c:v>1.34816</c:v>
                </c:pt>
                <c:pt idx="65455" formatCode="General">
                  <c:v>1.3481799999999999</c:v>
                </c:pt>
                <c:pt idx="65456" formatCode="General">
                  <c:v>1.34819</c:v>
                </c:pt>
                <c:pt idx="65457" formatCode="General">
                  <c:v>1.3482099999999999</c:v>
                </c:pt>
                <c:pt idx="65458" formatCode="General">
                  <c:v>1.3482400000000001</c:v>
                </c:pt>
                <c:pt idx="65459" formatCode="General">
                  <c:v>1.3482499999999999</c:v>
                </c:pt>
                <c:pt idx="65460" formatCode="General">
                  <c:v>1.3482700000000001</c:v>
                </c:pt>
                <c:pt idx="65461" formatCode="General">
                  <c:v>1.3483000000000001</c:v>
                </c:pt>
                <c:pt idx="65462" formatCode="General">
                  <c:v>1.34832</c:v>
                </c:pt>
                <c:pt idx="65463" formatCode="General">
                  <c:v>1.3483400000000001</c:v>
                </c:pt>
                <c:pt idx="65464" formatCode="General">
                  <c:v>1.34836</c:v>
                </c:pt>
                <c:pt idx="65465" formatCode="General">
                  <c:v>1.3483799999999999</c:v>
                </c:pt>
                <c:pt idx="65466" formatCode="General">
                  <c:v>1.3484</c:v>
                </c:pt>
                <c:pt idx="65467" formatCode="General">
                  <c:v>1.34842</c:v>
                </c:pt>
                <c:pt idx="65468" formatCode="General">
                  <c:v>1.3484400000000001</c:v>
                </c:pt>
                <c:pt idx="65469" formatCode="General">
                  <c:v>1.34846</c:v>
                </c:pt>
                <c:pt idx="65470" formatCode="General">
                  <c:v>1.3484799999999999</c:v>
                </c:pt>
                <c:pt idx="65471" formatCode="General">
                  <c:v>1.3485</c:v>
                </c:pt>
                <c:pt idx="65472" formatCode="General">
                  <c:v>1.3485199999999999</c:v>
                </c:pt>
                <c:pt idx="65473" formatCode="General">
                  <c:v>1.3485499999999999</c:v>
                </c:pt>
                <c:pt idx="65474" formatCode="General">
                  <c:v>1.34857</c:v>
                </c:pt>
                <c:pt idx="65475" formatCode="General">
                  <c:v>1.3485799999999999</c:v>
                </c:pt>
                <c:pt idx="65476" formatCode="General">
                  <c:v>1.3486100000000001</c:v>
                </c:pt>
                <c:pt idx="65477" formatCode="General">
                  <c:v>1.34863</c:v>
                </c:pt>
                <c:pt idx="65478" formatCode="General">
                  <c:v>1.3486499999999999</c:v>
                </c:pt>
                <c:pt idx="65479" formatCode="General">
                  <c:v>1.34866</c:v>
                </c:pt>
                <c:pt idx="65480" formatCode="General">
                  <c:v>1.3486899999999999</c:v>
                </c:pt>
                <c:pt idx="65481" formatCode="General">
                  <c:v>1.3487100000000001</c:v>
                </c:pt>
                <c:pt idx="65482" formatCode="General">
                  <c:v>1.34873</c:v>
                </c:pt>
                <c:pt idx="65483" formatCode="General">
                  <c:v>1.3487499999999999</c:v>
                </c:pt>
                <c:pt idx="65484" formatCode="General">
                  <c:v>1.34877</c:v>
                </c:pt>
                <c:pt idx="65485" formatCode="General">
                  <c:v>1.3487899999999999</c:v>
                </c:pt>
                <c:pt idx="65486" formatCode="General">
                  <c:v>1.3488100000000001</c:v>
                </c:pt>
                <c:pt idx="65487" formatCode="General">
                  <c:v>1.34883</c:v>
                </c:pt>
                <c:pt idx="65488" formatCode="General">
                  <c:v>1.3488500000000001</c:v>
                </c:pt>
                <c:pt idx="65489" formatCode="General">
                  <c:v>1.34887</c:v>
                </c:pt>
                <c:pt idx="65490" formatCode="General">
                  <c:v>1.3489</c:v>
                </c:pt>
                <c:pt idx="65491" formatCode="General">
                  <c:v>1.3489100000000001</c:v>
                </c:pt>
                <c:pt idx="65492" formatCode="General">
                  <c:v>1.34894</c:v>
                </c:pt>
                <c:pt idx="65493" formatCode="General">
                  <c:v>1.3489599999999999</c:v>
                </c:pt>
                <c:pt idx="65494" formatCode="General">
                  <c:v>1.3489800000000001</c:v>
                </c:pt>
                <c:pt idx="65495" formatCode="General">
                  <c:v>1.3489899999999999</c:v>
                </c:pt>
                <c:pt idx="65496" formatCode="General">
                  <c:v>1.3490199999999999</c:v>
                </c:pt>
                <c:pt idx="65497" formatCode="General">
                  <c:v>1.34904</c:v>
                </c:pt>
                <c:pt idx="65498" formatCode="General">
                  <c:v>1.3490599999999999</c:v>
                </c:pt>
                <c:pt idx="65499" formatCode="General">
                  <c:v>1.3490800000000001</c:v>
                </c:pt>
                <c:pt idx="65500" formatCode="General">
                  <c:v>1.3491</c:v>
                </c:pt>
                <c:pt idx="65501" formatCode="General">
                  <c:v>1.3491199999999999</c:v>
                </c:pt>
                <c:pt idx="65502" formatCode="General">
                  <c:v>1.3491500000000001</c:v>
                </c:pt>
                <c:pt idx="65503" formatCode="General">
                  <c:v>1.3491599999999999</c:v>
                </c:pt>
                <c:pt idx="65504" formatCode="General">
                  <c:v>1.34918</c:v>
                </c:pt>
                <c:pt idx="65505" formatCode="General">
                  <c:v>1.34921</c:v>
                </c:pt>
                <c:pt idx="65506" formatCode="General">
                  <c:v>1.349229999999999</c:v>
                </c:pt>
                <c:pt idx="65507" formatCode="General">
                  <c:v>1.34924</c:v>
                </c:pt>
                <c:pt idx="65508" formatCode="General">
                  <c:v>1.3492599999999999</c:v>
                </c:pt>
                <c:pt idx="65509" formatCode="General">
                  <c:v>1.3492899999999999</c:v>
                </c:pt>
                <c:pt idx="65510" formatCode="General">
                  <c:v>1.34931</c:v>
                </c:pt>
                <c:pt idx="65511" formatCode="General">
                  <c:v>1.3493199999999999</c:v>
                </c:pt>
                <c:pt idx="65512" formatCode="General">
                  <c:v>1.34935</c:v>
                </c:pt>
                <c:pt idx="65513" formatCode="General">
                  <c:v>1.34937</c:v>
                </c:pt>
                <c:pt idx="65514" formatCode="General">
                  <c:v>1.3493899999999999</c:v>
                </c:pt>
                <c:pt idx="65515" formatCode="General">
                  <c:v>1.34941</c:v>
                </c:pt>
                <c:pt idx="65516" formatCode="General">
                  <c:v>1.349429999999999</c:v>
                </c:pt>
                <c:pt idx="65517" formatCode="General">
                  <c:v>1.34945</c:v>
                </c:pt>
                <c:pt idx="65518" formatCode="General">
                  <c:v>1.34948</c:v>
                </c:pt>
                <c:pt idx="65519" formatCode="General">
                  <c:v>1.3494899999999999</c:v>
                </c:pt>
                <c:pt idx="65520" formatCode="General">
                  <c:v>1.34951</c:v>
                </c:pt>
                <c:pt idx="65521" formatCode="General">
                  <c:v>1.349529999999999</c:v>
                </c:pt>
                <c:pt idx="65522" formatCode="General">
                  <c:v>1.34955</c:v>
                </c:pt>
                <c:pt idx="65523" formatCode="General">
                  <c:v>1.349569999999999</c:v>
                </c:pt>
                <c:pt idx="65524" formatCode="General">
                  <c:v>1.349599999999999</c:v>
                </c:pt>
                <c:pt idx="65525" formatCode="General">
                  <c:v>1.3496199999999998</c:v>
                </c:pt>
                <c:pt idx="65526" formatCode="General">
                  <c:v>1.3496299999999992</c:v>
                </c:pt>
                <c:pt idx="65527" formatCode="General">
                  <c:v>1.3496599999999999</c:v>
                </c:pt>
                <c:pt idx="65528" formatCode="General">
                  <c:v>1.34968</c:v>
                </c:pt>
                <c:pt idx="65529" formatCode="General">
                  <c:v>1.349699999999999</c:v>
                </c:pt>
                <c:pt idx="65530" formatCode="General">
                  <c:v>1.34971</c:v>
                </c:pt>
                <c:pt idx="65531" formatCode="General">
                  <c:v>1.3497399999999991</c:v>
                </c:pt>
                <c:pt idx="65532" formatCode="General">
                  <c:v>1.3497599999999998</c:v>
                </c:pt>
                <c:pt idx="65533" formatCode="General">
                  <c:v>1.34978</c:v>
                </c:pt>
                <c:pt idx="65534" formatCode="General">
                  <c:v>1.3497999999999992</c:v>
                </c:pt>
                <c:pt idx="65535" formatCode="General">
                  <c:v>1.3498199999999998</c:v>
                </c:pt>
                <c:pt idx="65536" formatCode="General">
                  <c:v>1.349839999999999</c:v>
                </c:pt>
                <c:pt idx="65537" formatCode="General">
                  <c:v>1.3498599999999998</c:v>
                </c:pt>
                <c:pt idx="65538" formatCode="General">
                  <c:v>1.34988</c:v>
                </c:pt>
                <c:pt idx="65539" formatCode="General">
                  <c:v>1.3498999999999992</c:v>
                </c:pt>
                <c:pt idx="65540" formatCode="General">
                  <c:v>1.3499199999999998</c:v>
                </c:pt>
                <c:pt idx="65541" formatCode="General">
                  <c:v>1.34995</c:v>
                </c:pt>
                <c:pt idx="65542" formatCode="General">
                  <c:v>1.3499599999999998</c:v>
                </c:pt>
                <c:pt idx="65543" formatCode="General">
                  <c:v>1.3499899999999998</c:v>
                </c:pt>
                <c:pt idx="65544" formatCode="General">
                  <c:v>1.3500099999999999</c:v>
                </c:pt>
                <c:pt idx="65545" formatCode="General">
                  <c:v>1.3500300000000001</c:v>
                </c:pt>
                <c:pt idx="65546" formatCode="General">
                  <c:v>1.3500500000000009</c:v>
                </c:pt>
                <c:pt idx="65547" formatCode="General">
                  <c:v>1.3500700000000001</c:v>
                </c:pt>
                <c:pt idx="65548" formatCode="General">
                  <c:v>1.35009</c:v>
                </c:pt>
                <c:pt idx="65549" formatCode="General">
                  <c:v>1.3501099999999999</c:v>
                </c:pt>
                <c:pt idx="65550" formatCode="General">
                  <c:v>1.3501300000000001</c:v>
                </c:pt>
                <c:pt idx="65551" formatCode="General">
                  <c:v>1.3501500000000008</c:v>
                </c:pt>
                <c:pt idx="65552" formatCode="General">
                  <c:v>1.3501700000000001</c:v>
                </c:pt>
                <c:pt idx="65553" formatCode="General">
                  <c:v>1.3502000000000001</c:v>
                </c:pt>
                <c:pt idx="65554" formatCode="General">
                  <c:v>1.3502099999999999</c:v>
                </c:pt>
                <c:pt idx="65555" formatCode="General">
                  <c:v>1.35023</c:v>
                </c:pt>
                <c:pt idx="65556" formatCode="General">
                  <c:v>1.35026</c:v>
                </c:pt>
                <c:pt idx="65557" formatCode="General">
                  <c:v>1.3502799999999999</c:v>
                </c:pt>
                <c:pt idx="65558" formatCode="General">
                  <c:v>1.35029</c:v>
                </c:pt>
                <c:pt idx="65559" formatCode="General">
                  <c:v>1.3503099999999999</c:v>
                </c:pt>
                <c:pt idx="65560" formatCode="General">
                  <c:v>1.3503400000000001</c:v>
                </c:pt>
                <c:pt idx="65561" formatCode="General">
                  <c:v>1.35036</c:v>
                </c:pt>
                <c:pt idx="65562" formatCode="General">
                  <c:v>1.3503700000000001</c:v>
                </c:pt>
                <c:pt idx="65563" formatCode="General">
                  <c:v>1.3504</c:v>
                </c:pt>
                <c:pt idx="65564" formatCode="General">
                  <c:v>1.35042</c:v>
                </c:pt>
                <c:pt idx="65565" formatCode="General">
                  <c:v>1.3504400000000001</c:v>
                </c:pt>
                <c:pt idx="65566" formatCode="General">
                  <c:v>1.35046</c:v>
                </c:pt>
                <c:pt idx="65567" formatCode="General">
                  <c:v>1.3504799999999999</c:v>
                </c:pt>
                <c:pt idx="65568" formatCode="General">
                  <c:v>1.3505</c:v>
                </c:pt>
                <c:pt idx="65569" formatCode="General">
                  <c:v>1.35053</c:v>
                </c:pt>
                <c:pt idx="65570" formatCode="General">
                  <c:v>1.3505400000000001</c:v>
                </c:pt>
                <c:pt idx="65571" formatCode="General">
                  <c:v>1.35056</c:v>
                </c:pt>
                <c:pt idx="65572" formatCode="General">
                  <c:v>1.3505799999999999</c:v>
                </c:pt>
                <c:pt idx="65573" formatCode="General">
                  <c:v>1.3506100000000001</c:v>
                </c:pt>
                <c:pt idx="65574" formatCode="General">
                  <c:v>1.3506199999999999</c:v>
                </c:pt>
                <c:pt idx="65575" formatCode="General">
                  <c:v>1.3506499999999999</c:v>
                </c:pt>
                <c:pt idx="65576" formatCode="General">
                  <c:v>1.35067</c:v>
                </c:pt>
                <c:pt idx="65577" formatCode="General">
                  <c:v>1.3506899999999999</c:v>
                </c:pt>
                <c:pt idx="65578" formatCode="General">
                  <c:v>1.3507100000000001</c:v>
                </c:pt>
                <c:pt idx="65579" formatCode="General">
                  <c:v>1.35073</c:v>
                </c:pt>
                <c:pt idx="65580" formatCode="General">
                  <c:v>1.3507499999999999</c:v>
                </c:pt>
                <c:pt idx="65581" formatCode="General">
                  <c:v>1.35077</c:v>
                </c:pt>
                <c:pt idx="65582" formatCode="General">
                  <c:v>1.3507899999999999</c:v>
                </c:pt>
                <c:pt idx="65583" formatCode="General">
                  <c:v>1.3508100000000001</c:v>
                </c:pt>
                <c:pt idx="65584" formatCode="General">
                  <c:v>1.35083</c:v>
                </c:pt>
                <c:pt idx="65585" formatCode="General">
                  <c:v>1.3508500000000001</c:v>
                </c:pt>
                <c:pt idx="65586" formatCode="General">
                  <c:v>1.35087</c:v>
                </c:pt>
                <c:pt idx="65587" formatCode="General">
                  <c:v>1.3508899999999999</c:v>
                </c:pt>
                <c:pt idx="65588" formatCode="General">
                  <c:v>1.3509100000000001</c:v>
                </c:pt>
                <c:pt idx="65589" formatCode="General">
                  <c:v>1.35094</c:v>
                </c:pt>
                <c:pt idx="65590" formatCode="General">
                  <c:v>1.3509500000000001</c:v>
                </c:pt>
                <c:pt idx="65591" formatCode="General">
                  <c:v>1.3509800000000001</c:v>
                </c:pt>
                <c:pt idx="65592" formatCode="General">
                  <c:v>1.351</c:v>
                </c:pt>
                <c:pt idx="65593" formatCode="General">
                  <c:v>1.35101</c:v>
                </c:pt>
                <c:pt idx="65594" formatCode="General">
                  <c:v>1.35103</c:v>
                </c:pt>
                <c:pt idx="65595" formatCode="General">
                  <c:v>1.3510599999999999</c:v>
                </c:pt>
                <c:pt idx="65596" formatCode="General">
                  <c:v>1.3510800000000001</c:v>
                </c:pt>
                <c:pt idx="65597" formatCode="General">
                  <c:v>1.3511</c:v>
                </c:pt>
                <c:pt idx="65598" formatCode="General">
                  <c:v>1.3511199999999999</c:v>
                </c:pt>
                <c:pt idx="65599" formatCode="General">
                  <c:v>1.35114</c:v>
                </c:pt>
                <c:pt idx="65600" formatCode="General">
                  <c:v>1.3511599999999999</c:v>
                </c:pt>
                <c:pt idx="65601" formatCode="General">
                  <c:v>1.35118</c:v>
                </c:pt>
                <c:pt idx="65602" formatCode="General">
                  <c:v>1.3512</c:v>
                </c:pt>
                <c:pt idx="65603" formatCode="General">
                  <c:v>1.3512199999999999</c:v>
                </c:pt>
                <c:pt idx="65604" formatCode="General">
                  <c:v>1.3512500000000001</c:v>
                </c:pt>
                <c:pt idx="65605" formatCode="General">
                  <c:v>1.3512599999999999</c:v>
                </c:pt>
                <c:pt idx="65606" formatCode="General">
                  <c:v>1.35128</c:v>
                </c:pt>
                <c:pt idx="65607" formatCode="General">
                  <c:v>1.35131</c:v>
                </c:pt>
                <c:pt idx="65608" formatCode="General">
                  <c:v>1.351329999999999</c:v>
                </c:pt>
                <c:pt idx="65609" formatCode="General">
                  <c:v>1.35134</c:v>
                </c:pt>
                <c:pt idx="65610" formatCode="General">
                  <c:v>1.3513599999999999</c:v>
                </c:pt>
                <c:pt idx="65611" formatCode="General">
                  <c:v>1.3513899999999999</c:v>
                </c:pt>
                <c:pt idx="65612" formatCode="General">
                  <c:v>1.35141</c:v>
                </c:pt>
                <c:pt idx="65613" formatCode="General">
                  <c:v>1.3514199999999998</c:v>
                </c:pt>
                <c:pt idx="65614" formatCode="General">
                  <c:v>1.35145</c:v>
                </c:pt>
                <c:pt idx="65615" formatCode="General">
                  <c:v>1.3514699999999991</c:v>
                </c:pt>
                <c:pt idx="65616" formatCode="General">
                  <c:v>1.3514899999999999</c:v>
                </c:pt>
                <c:pt idx="65617" formatCode="General">
                  <c:v>1.35151</c:v>
                </c:pt>
                <c:pt idx="65618" formatCode="General">
                  <c:v>1.351529999999999</c:v>
                </c:pt>
                <c:pt idx="65619" formatCode="General">
                  <c:v>1.35155</c:v>
                </c:pt>
                <c:pt idx="65620" formatCode="General">
                  <c:v>1.35158</c:v>
                </c:pt>
                <c:pt idx="65621" formatCode="General">
                  <c:v>1.3515899999999998</c:v>
                </c:pt>
                <c:pt idx="65622" formatCode="General">
                  <c:v>1.35161</c:v>
                </c:pt>
                <c:pt idx="65623" formatCode="General">
                  <c:v>1.3516299999999992</c:v>
                </c:pt>
                <c:pt idx="65624" formatCode="General">
                  <c:v>1.3516599999999999</c:v>
                </c:pt>
                <c:pt idx="65625" formatCode="General">
                  <c:v>1.351669999999999</c:v>
                </c:pt>
                <c:pt idx="65626" formatCode="General">
                  <c:v>1.351699999999999</c:v>
                </c:pt>
                <c:pt idx="65627" formatCode="General">
                  <c:v>1.3517199999999998</c:v>
                </c:pt>
                <c:pt idx="65628" formatCode="General">
                  <c:v>1.3517399999999991</c:v>
                </c:pt>
                <c:pt idx="65629" formatCode="General">
                  <c:v>1.3517599999999999</c:v>
                </c:pt>
                <c:pt idx="65630" formatCode="General">
                  <c:v>1.35178</c:v>
                </c:pt>
                <c:pt idx="65631" formatCode="General">
                  <c:v>1.351799999999999</c:v>
                </c:pt>
                <c:pt idx="65632" formatCode="General">
                  <c:v>1.3518199999999998</c:v>
                </c:pt>
                <c:pt idx="65633" formatCode="General">
                  <c:v>1.351839999999999</c:v>
                </c:pt>
                <c:pt idx="65634" formatCode="General">
                  <c:v>1.3518599999999998</c:v>
                </c:pt>
                <c:pt idx="65635" formatCode="General">
                  <c:v>1.35188</c:v>
                </c:pt>
                <c:pt idx="65636" formatCode="General">
                  <c:v>1.3518999999999992</c:v>
                </c:pt>
                <c:pt idx="65637" formatCode="General">
                  <c:v>1.3519199999999998</c:v>
                </c:pt>
                <c:pt idx="65638" formatCode="General">
                  <c:v>1.351939999999999</c:v>
                </c:pt>
                <c:pt idx="65639" formatCode="General">
                  <c:v>1.3519599999999998</c:v>
                </c:pt>
                <c:pt idx="65640" formatCode="General">
                  <c:v>1.3519899999999998</c:v>
                </c:pt>
                <c:pt idx="65641" formatCode="General">
                  <c:v>1.3520000000000001</c:v>
                </c:pt>
                <c:pt idx="65642" formatCode="General">
                  <c:v>1.3520300000000001</c:v>
                </c:pt>
                <c:pt idx="65643" formatCode="General">
                  <c:v>1.3520500000000009</c:v>
                </c:pt>
                <c:pt idx="65644" formatCode="General">
                  <c:v>1.3520700000000001</c:v>
                </c:pt>
                <c:pt idx="65645" formatCode="General">
                  <c:v>1.3520799999999999</c:v>
                </c:pt>
                <c:pt idx="65646" formatCode="General">
                  <c:v>1.3521099999999999</c:v>
                </c:pt>
                <c:pt idx="65647" formatCode="General">
                  <c:v>1.3521300000000001</c:v>
                </c:pt>
                <c:pt idx="65648" formatCode="General">
                  <c:v>1.3521500000000009</c:v>
                </c:pt>
                <c:pt idx="65649" formatCode="General">
                  <c:v>1.3521700000000001</c:v>
                </c:pt>
                <c:pt idx="65650" formatCode="General">
                  <c:v>1.35219</c:v>
                </c:pt>
                <c:pt idx="65651" formatCode="General">
                  <c:v>1.3522099999999999</c:v>
                </c:pt>
                <c:pt idx="65652" formatCode="General">
                  <c:v>1.35223</c:v>
                </c:pt>
                <c:pt idx="65653" formatCode="General">
                  <c:v>1.3522500000000008</c:v>
                </c:pt>
                <c:pt idx="65654" formatCode="General">
                  <c:v>1.3522700000000001</c:v>
                </c:pt>
                <c:pt idx="65655" formatCode="General">
                  <c:v>1.35229</c:v>
                </c:pt>
                <c:pt idx="65656" formatCode="General">
                  <c:v>1.3523099999999999</c:v>
                </c:pt>
                <c:pt idx="65657" formatCode="General">
                  <c:v>1.35233</c:v>
                </c:pt>
                <c:pt idx="65658" formatCode="General">
                  <c:v>1.35236</c:v>
                </c:pt>
                <c:pt idx="65659" formatCode="General">
                  <c:v>1.3523799999999999</c:v>
                </c:pt>
                <c:pt idx="65660" formatCode="General">
                  <c:v>1.35239</c:v>
                </c:pt>
                <c:pt idx="65661" formatCode="General">
                  <c:v>1.3524099999999999</c:v>
                </c:pt>
                <c:pt idx="65662" formatCode="General">
                  <c:v>1.3524400000000001</c:v>
                </c:pt>
                <c:pt idx="65663" formatCode="General">
                  <c:v>1.35246</c:v>
                </c:pt>
                <c:pt idx="65664" formatCode="General">
                  <c:v>1.3524799999999999</c:v>
                </c:pt>
                <c:pt idx="65665" formatCode="General">
                  <c:v>1.3525</c:v>
                </c:pt>
                <c:pt idx="65666" formatCode="General">
                  <c:v>1.3525199999999999</c:v>
                </c:pt>
                <c:pt idx="65667" formatCode="General">
                  <c:v>1.3525400000000001</c:v>
                </c:pt>
                <c:pt idx="65668" formatCode="General">
                  <c:v>1.35256</c:v>
                </c:pt>
                <c:pt idx="65669" formatCode="General">
                  <c:v>1.3525799999999999</c:v>
                </c:pt>
                <c:pt idx="65670" formatCode="General">
                  <c:v>1.3526</c:v>
                </c:pt>
                <c:pt idx="65671" formatCode="General">
                  <c:v>1.35263</c:v>
                </c:pt>
                <c:pt idx="65672" formatCode="General">
                  <c:v>1.3526400000000001</c:v>
                </c:pt>
                <c:pt idx="65673" formatCode="General">
                  <c:v>1.35266</c:v>
                </c:pt>
                <c:pt idx="65674" formatCode="General">
                  <c:v>1.3526800000000001</c:v>
                </c:pt>
                <c:pt idx="65675" formatCode="General">
                  <c:v>1.3527100000000001</c:v>
                </c:pt>
                <c:pt idx="65676" formatCode="General">
                  <c:v>1.3527199999999999</c:v>
                </c:pt>
                <c:pt idx="65677" formatCode="General">
                  <c:v>1.3527400000000001</c:v>
                </c:pt>
                <c:pt idx="65678" formatCode="General">
                  <c:v>1.35277</c:v>
                </c:pt>
                <c:pt idx="65679" formatCode="General">
                  <c:v>1.3527899999999999</c:v>
                </c:pt>
                <c:pt idx="65680" formatCode="General">
                  <c:v>1.3528100000000001</c:v>
                </c:pt>
                <c:pt idx="65681" formatCode="General">
                  <c:v>1.35283</c:v>
                </c:pt>
                <c:pt idx="65682" formatCode="General">
                  <c:v>1.3528500000000001</c:v>
                </c:pt>
                <c:pt idx="65683" formatCode="General">
                  <c:v>1.35287</c:v>
                </c:pt>
                <c:pt idx="65684" formatCode="General">
                  <c:v>1.3528899999999999</c:v>
                </c:pt>
                <c:pt idx="65685" formatCode="General">
                  <c:v>1.3529100000000001</c:v>
                </c:pt>
                <c:pt idx="65686" formatCode="General">
                  <c:v>1.35293</c:v>
                </c:pt>
                <c:pt idx="65687" formatCode="General">
                  <c:v>1.3529500000000001</c:v>
                </c:pt>
                <c:pt idx="65688" formatCode="General">
                  <c:v>1.35297</c:v>
                </c:pt>
                <c:pt idx="65689" formatCode="General">
                  <c:v>1.3529899999999999</c:v>
                </c:pt>
                <c:pt idx="65690" formatCode="General">
                  <c:v>1.3530199999999999</c:v>
                </c:pt>
                <c:pt idx="65691" formatCode="General">
                  <c:v>1.35304</c:v>
                </c:pt>
                <c:pt idx="65692" formatCode="General">
                  <c:v>1.3530500000000001</c:v>
                </c:pt>
                <c:pt idx="65693" formatCode="General">
                  <c:v>1.3530800000000001</c:v>
                </c:pt>
                <c:pt idx="65694" formatCode="General">
                  <c:v>1.3531</c:v>
                </c:pt>
                <c:pt idx="65695" formatCode="General">
                  <c:v>1.3531199999999999</c:v>
                </c:pt>
                <c:pt idx="65696" formatCode="General">
                  <c:v>1.3531299999999991</c:v>
                </c:pt>
                <c:pt idx="65697" formatCode="General">
                  <c:v>1.3531599999999999</c:v>
                </c:pt>
                <c:pt idx="65698" formatCode="General">
                  <c:v>1.35318</c:v>
                </c:pt>
                <c:pt idx="65699" formatCode="General">
                  <c:v>1.3532</c:v>
                </c:pt>
                <c:pt idx="65700" formatCode="General">
                  <c:v>1.3532199999999999</c:v>
                </c:pt>
                <c:pt idx="65701" formatCode="General">
                  <c:v>1.35324</c:v>
                </c:pt>
                <c:pt idx="65702" formatCode="General">
                  <c:v>1.3532599999999999</c:v>
                </c:pt>
                <c:pt idx="65703" formatCode="General">
                  <c:v>1.35328</c:v>
                </c:pt>
                <c:pt idx="65704" formatCode="General">
                  <c:v>1.3532999999999991</c:v>
                </c:pt>
                <c:pt idx="65705" formatCode="General">
                  <c:v>1.3533199999999999</c:v>
                </c:pt>
                <c:pt idx="65706" formatCode="General">
                  <c:v>1.35334</c:v>
                </c:pt>
                <c:pt idx="65707" formatCode="General">
                  <c:v>1.35337</c:v>
                </c:pt>
                <c:pt idx="65708" formatCode="General">
                  <c:v>1.35338</c:v>
                </c:pt>
                <c:pt idx="65709" formatCode="General">
                  <c:v>1.353399999999999</c:v>
                </c:pt>
                <c:pt idx="65710" formatCode="General">
                  <c:v>1.353429999999999</c:v>
                </c:pt>
                <c:pt idx="65711" formatCode="General">
                  <c:v>1.35345</c:v>
                </c:pt>
                <c:pt idx="65712" formatCode="General">
                  <c:v>1.35347</c:v>
                </c:pt>
                <c:pt idx="65713" formatCode="General">
                  <c:v>1.3534899999999999</c:v>
                </c:pt>
                <c:pt idx="65714" formatCode="General">
                  <c:v>1.35351</c:v>
                </c:pt>
                <c:pt idx="65715" formatCode="General">
                  <c:v>1.353529999999999</c:v>
                </c:pt>
                <c:pt idx="65716" formatCode="General">
                  <c:v>1.35355</c:v>
                </c:pt>
                <c:pt idx="65717" formatCode="General">
                  <c:v>1.3535699999999991</c:v>
                </c:pt>
                <c:pt idx="65718" formatCode="General">
                  <c:v>1.3535899999999998</c:v>
                </c:pt>
                <c:pt idx="65719" formatCode="General">
                  <c:v>1.3536199999999998</c:v>
                </c:pt>
                <c:pt idx="65720" formatCode="General">
                  <c:v>1.3536299999999992</c:v>
                </c:pt>
                <c:pt idx="65721" formatCode="General">
                  <c:v>1.35365</c:v>
                </c:pt>
                <c:pt idx="65722" formatCode="General">
                  <c:v>1.35368</c:v>
                </c:pt>
                <c:pt idx="65723" formatCode="General">
                  <c:v>1.353699999999999</c:v>
                </c:pt>
                <c:pt idx="65724" formatCode="General">
                  <c:v>1.35371</c:v>
                </c:pt>
                <c:pt idx="65725" formatCode="General">
                  <c:v>1.3537299999999992</c:v>
                </c:pt>
                <c:pt idx="65726" formatCode="General">
                  <c:v>1.3537599999999999</c:v>
                </c:pt>
                <c:pt idx="65727" formatCode="General">
                  <c:v>1.353769999999999</c:v>
                </c:pt>
                <c:pt idx="65728" formatCode="General">
                  <c:v>1.3537899999999998</c:v>
                </c:pt>
                <c:pt idx="65729" formatCode="General">
                  <c:v>1.3538199999999998</c:v>
                </c:pt>
                <c:pt idx="65730" formatCode="General">
                  <c:v>1.353839999999999</c:v>
                </c:pt>
                <c:pt idx="65731" formatCode="General">
                  <c:v>1.3538599999999998</c:v>
                </c:pt>
                <c:pt idx="65732" formatCode="General">
                  <c:v>1.35388</c:v>
                </c:pt>
                <c:pt idx="65733" formatCode="General">
                  <c:v>1.3538999999999992</c:v>
                </c:pt>
                <c:pt idx="65734" formatCode="General">
                  <c:v>1.3539199999999998</c:v>
                </c:pt>
                <c:pt idx="65735" formatCode="General">
                  <c:v>1.353939999999999</c:v>
                </c:pt>
                <c:pt idx="65736" formatCode="General">
                  <c:v>1.3539599999999998</c:v>
                </c:pt>
                <c:pt idx="65737" formatCode="General">
                  <c:v>1.35398</c:v>
                </c:pt>
                <c:pt idx="65738" formatCode="General">
                  <c:v>1.3540099999999999</c:v>
                </c:pt>
                <c:pt idx="65739" formatCode="General">
                  <c:v>1.35402</c:v>
                </c:pt>
                <c:pt idx="65740" formatCode="General">
                  <c:v>1.3540399999999999</c:v>
                </c:pt>
                <c:pt idx="65741" formatCode="General">
                  <c:v>1.3540700000000001</c:v>
                </c:pt>
                <c:pt idx="65742" formatCode="General">
                  <c:v>1.35409</c:v>
                </c:pt>
                <c:pt idx="65743" formatCode="General">
                  <c:v>1.3541000000000001</c:v>
                </c:pt>
                <c:pt idx="65744" formatCode="General">
                  <c:v>1.3541300000000001</c:v>
                </c:pt>
                <c:pt idx="65745" formatCode="General">
                  <c:v>1.3541500000000009</c:v>
                </c:pt>
                <c:pt idx="65746" formatCode="General">
                  <c:v>1.3541700000000001</c:v>
                </c:pt>
                <c:pt idx="65747" formatCode="General">
                  <c:v>1.3541799999999999</c:v>
                </c:pt>
                <c:pt idx="65748" formatCode="General">
                  <c:v>1.3542099999999999</c:v>
                </c:pt>
                <c:pt idx="65749" formatCode="General">
                  <c:v>1.35423</c:v>
                </c:pt>
                <c:pt idx="65750" formatCode="General">
                  <c:v>1.3542500000000008</c:v>
                </c:pt>
                <c:pt idx="65751" formatCode="General">
                  <c:v>1.3542700000000001</c:v>
                </c:pt>
                <c:pt idx="65752" formatCode="General">
                  <c:v>1.35429</c:v>
                </c:pt>
                <c:pt idx="65753" formatCode="General">
                  <c:v>1.3543099999999999</c:v>
                </c:pt>
                <c:pt idx="65754" formatCode="General">
                  <c:v>1.35433</c:v>
                </c:pt>
                <c:pt idx="65755" formatCode="General">
                  <c:v>1.3543499999999999</c:v>
                </c:pt>
                <c:pt idx="65756" formatCode="General">
                  <c:v>1.3543700000000001</c:v>
                </c:pt>
                <c:pt idx="65757" formatCode="General">
                  <c:v>1.3544</c:v>
                </c:pt>
                <c:pt idx="65758" formatCode="General">
                  <c:v>1.35442</c:v>
                </c:pt>
                <c:pt idx="65759" formatCode="General">
                  <c:v>1.35443</c:v>
                </c:pt>
                <c:pt idx="65760" formatCode="General">
                  <c:v>1.3544499999999999</c:v>
                </c:pt>
                <c:pt idx="65761" formatCode="General">
                  <c:v>1.3544799999999999</c:v>
                </c:pt>
                <c:pt idx="65762" formatCode="General">
                  <c:v>1.3545</c:v>
                </c:pt>
                <c:pt idx="65763" formatCode="General">
                  <c:v>1.3545199999999999</c:v>
                </c:pt>
                <c:pt idx="65764" formatCode="General">
                  <c:v>1.3545400000000001</c:v>
                </c:pt>
                <c:pt idx="65765" formatCode="General">
                  <c:v>1.35456</c:v>
                </c:pt>
                <c:pt idx="65766" formatCode="General">
                  <c:v>1.3545799999999999</c:v>
                </c:pt>
                <c:pt idx="65767" formatCode="General">
                  <c:v>1.3546</c:v>
                </c:pt>
                <c:pt idx="65768" formatCode="General">
                  <c:v>1.3546199999999999</c:v>
                </c:pt>
                <c:pt idx="65769" formatCode="General">
                  <c:v>1.3546400000000001</c:v>
                </c:pt>
                <c:pt idx="65770" formatCode="General">
                  <c:v>1.35467</c:v>
                </c:pt>
                <c:pt idx="65771" formatCode="General">
                  <c:v>1.3546800000000001</c:v>
                </c:pt>
                <c:pt idx="65772" formatCode="General">
                  <c:v>1.3547</c:v>
                </c:pt>
                <c:pt idx="65773" formatCode="General">
                  <c:v>1.35473</c:v>
                </c:pt>
                <c:pt idx="65774" formatCode="General">
                  <c:v>1.3547499999999999</c:v>
                </c:pt>
                <c:pt idx="65775" formatCode="General">
                  <c:v>1.35476</c:v>
                </c:pt>
                <c:pt idx="65776" formatCode="General">
                  <c:v>1.3547800000000001</c:v>
                </c:pt>
                <c:pt idx="65777" formatCode="General">
                  <c:v>1.3548100000000001</c:v>
                </c:pt>
                <c:pt idx="65778" formatCode="General">
                  <c:v>1.35483</c:v>
                </c:pt>
                <c:pt idx="65779" formatCode="General">
                  <c:v>1.35484</c:v>
                </c:pt>
                <c:pt idx="65780" formatCode="General">
                  <c:v>1.35487</c:v>
                </c:pt>
                <c:pt idx="65781" formatCode="General">
                  <c:v>1.3548899999999999</c:v>
                </c:pt>
                <c:pt idx="65782" formatCode="General">
                  <c:v>1.3549100000000001</c:v>
                </c:pt>
                <c:pt idx="65783" formatCode="General">
                  <c:v>1.35493</c:v>
                </c:pt>
                <c:pt idx="65784" formatCode="General">
                  <c:v>1.3549500000000001</c:v>
                </c:pt>
                <c:pt idx="65785" formatCode="General">
                  <c:v>1.35497</c:v>
                </c:pt>
                <c:pt idx="65786" formatCode="General">
                  <c:v>1.355</c:v>
                </c:pt>
                <c:pt idx="65787" formatCode="General">
                  <c:v>1.35501</c:v>
                </c:pt>
                <c:pt idx="65788" formatCode="General">
                  <c:v>1.35503</c:v>
                </c:pt>
                <c:pt idx="65789" formatCode="General">
                  <c:v>1.3550500000000001</c:v>
                </c:pt>
                <c:pt idx="65790" formatCode="General">
                  <c:v>1.35507</c:v>
                </c:pt>
                <c:pt idx="65791" formatCode="General">
                  <c:v>1.3550899999999999</c:v>
                </c:pt>
                <c:pt idx="65792" formatCode="General">
                  <c:v>1.3551199999999999</c:v>
                </c:pt>
                <c:pt idx="65793" formatCode="General">
                  <c:v>1.35514</c:v>
                </c:pt>
                <c:pt idx="65794" formatCode="General">
                  <c:v>1.3551500000000001</c:v>
                </c:pt>
                <c:pt idx="65795" formatCode="General">
                  <c:v>1.3551800000000001</c:v>
                </c:pt>
                <c:pt idx="65796" formatCode="General">
                  <c:v>1.3552</c:v>
                </c:pt>
                <c:pt idx="65797" formatCode="General">
                  <c:v>1.3552199999999999</c:v>
                </c:pt>
                <c:pt idx="65798" formatCode="General">
                  <c:v>1.355229999999999</c:v>
                </c:pt>
                <c:pt idx="65799" formatCode="General">
                  <c:v>1.3552599999999999</c:v>
                </c:pt>
                <c:pt idx="65800" formatCode="General">
                  <c:v>1.35528</c:v>
                </c:pt>
                <c:pt idx="65801" formatCode="General">
                  <c:v>1.3552999999999991</c:v>
                </c:pt>
                <c:pt idx="65802" formatCode="General">
                  <c:v>1.3553199999999999</c:v>
                </c:pt>
                <c:pt idx="65803" formatCode="General">
                  <c:v>1.35534</c:v>
                </c:pt>
                <c:pt idx="65804" formatCode="General">
                  <c:v>1.3553599999999999</c:v>
                </c:pt>
                <c:pt idx="65805" formatCode="General">
                  <c:v>1.35538</c:v>
                </c:pt>
                <c:pt idx="65806" formatCode="General">
                  <c:v>1.3553999999999991</c:v>
                </c:pt>
                <c:pt idx="65807" formatCode="General">
                  <c:v>1.3554199999999998</c:v>
                </c:pt>
                <c:pt idx="65808" formatCode="General">
                  <c:v>1.35545</c:v>
                </c:pt>
                <c:pt idx="65809" formatCode="General">
                  <c:v>1.35547</c:v>
                </c:pt>
                <c:pt idx="65810" formatCode="General">
                  <c:v>1.35548</c:v>
                </c:pt>
                <c:pt idx="65811" formatCode="General">
                  <c:v>1.355499999999999</c:v>
                </c:pt>
                <c:pt idx="65812" formatCode="General">
                  <c:v>1.355529999999999</c:v>
                </c:pt>
                <c:pt idx="65813" formatCode="General">
                  <c:v>1.35555</c:v>
                </c:pt>
                <c:pt idx="65814" formatCode="General">
                  <c:v>1.3555699999999991</c:v>
                </c:pt>
                <c:pt idx="65815" formatCode="General">
                  <c:v>1.3555899999999999</c:v>
                </c:pt>
                <c:pt idx="65816" formatCode="General">
                  <c:v>1.35561</c:v>
                </c:pt>
                <c:pt idx="65817" formatCode="General">
                  <c:v>1.355629999999999</c:v>
                </c:pt>
                <c:pt idx="65818" formatCode="General">
                  <c:v>1.35565</c:v>
                </c:pt>
                <c:pt idx="65819" formatCode="General">
                  <c:v>1.355669999999999</c:v>
                </c:pt>
                <c:pt idx="65820" formatCode="General">
                  <c:v>1.3556899999999998</c:v>
                </c:pt>
                <c:pt idx="65821" formatCode="General">
                  <c:v>1.3557199999999998</c:v>
                </c:pt>
                <c:pt idx="65822" formatCode="General">
                  <c:v>1.3557299999999992</c:v>
                </c:pt>
                <c:pt idx="65823" formatCode="General">
                  <c:v>1.35575</c:v>
                </c:pt>
                <c:pt idx="65824" formatCode="General">
                  <c:v>1.355769999999999</c:v>
                </c:pt>
                <c:pt idx="65825" formatCode="General">
                  <c:v>1.355799999999999</c:v>
                </c:pt>
                <c:pt idx="65826" formatCode="General">
                  <c:v>1.35581</c:v>
                </c:pt>
                <c:pt idx="65827" formatCode="General">
                  <c:v>1.3558299999999992</c:v>
                </c:pt>
                <c:pt idx="65828" formatCode="General">
                  <c:v>1.3558599999999998</c:v>
                </c:pt>
                <c:pt idx="65829" formatCode="General">
                  <c:v>1.35588</c:v>
                </c:pt>
                <c:pt idx="65830" formatCode="General">
                  <c:v>1.3558999999999992</c:v>
                </c:pt>
                <c:pt idx="65831" formatCode="General">
                  <c:v>1.3559199999999998</c:v>
                </c:pt>
                <c:pt idx="65832" formatCode="General">
                  <c:v>1.355939999999999</c:v>
                </c:pt>
                <c:pt idx="65833" formatCode="General">
                  <c:v>1.3559599999999998</c:v>
                </c:pt>
                <c:pt idx="65834" formatCode="General">
                  <c:v>1.35598</c:v>
                </c:pt>
                <c:pt idx="65835" formatCode="General">
                  <c:v>1.3560000000000001</c:v>
                </c:pt>
                <c:pt idx="65836" formatCode="General">
                  <c:v>1.35602</c:v>
                </c:pt>
                <c:pt idx="65837" formatCode="General">
                  <c:v>1.3560500000000009</c:v>
                </c:pt>
                <c:pt idx="65838" formatCode="General">
                  <c:v>1.35606</c:v>
                </c:pt>
                <c:pt idx="65839" formatCode="General">
                  <c:v>1.3560800000000008</c:v>
                </c:pt>
                <c:pt idx="65840" formatCode="General">
                  <c:v>1.3561000000000001</c:v>
                </c:pt>
                <c:pt idx="65841" formatCode="General">
                  <c:v>1.3561300000000001</c:v>
                </c:pt>
                <c:pt idx="65842" formatCode="General">
                  <c:v>1.3561399999999999</c:v>
                </c:pt>
                <c:pt idx="65843" formatCode="General">
                  <c:v>1.3561700000000001</c:v>
                </c:pt>
                <c:pt idx="65844" formatCode="General">
                  <c:v>1.35619</c:v>
                </c:pt>
                <c:pt idx="65845" formatCode="General">
                  <c:v>1.3562099999999999</c:v>
                </c:pt>
                <c:pt idx="65846" formatCode="General">
                  <c:v>1.35623</c:v>
                </c:pt>
                <c:pt idx="65847" formatCode="General">
                  <c:v>1.3562500000000008</c:v>
                </c:pt>
                <c:pt idx="65848" formatCode="General">
                  <c:v>1.3562700000000001</c:v>
                </c:pt>
                <c:pt idx="65849" formatCode="General">
                  <c:v>1.35629</c:v>
                </c:pt>
                <c:pt idx="65850" formatCode="General">
                  <c:v>1.3563099999999999</c:v>
                </c:pt>
                <c:pt idx="65851" formatCode="General">
                  <c:v>1.35633</c:v>
                </c:pt>
                <c:pt idx="65852" formatCode="General">
                  <c:v>1.3563499999999999</c:v>
                </c:pt>
                <c:pt idx="65853" formatCode="General">
                  <c:v>1.3563700000000001</c:v>
                </c:pt>
                <c:pt idx="65854" formatCode="General">
                  <c:v>1.35639</c:v>
                </c:pt>
                <c:pt idx="65855" formatCode="General">
                  <c:v>1.3564099999999999</c:v>
                </c:pt>
                <c:pt idx="65856" formatCode="General">
                  <c:v>1.3564400000000001</c:v>
                </c:pt>
                <c:pt idx="65857" formatCode="General">
                  <c:v>1.35646</c:v>
                </c:pt>
                <c:pt idx="65858" formatCode="General">
                  <c:v>1.3564700000000001</c:v>
                </c:pt>
                <c:pt idx="65859" formatCode="General">
                  <c:v>1.3565</c:v>
                </c:pt>
                <c:pt idx="65860" formatCode="General">
                  <c:v>1.3565199999999999</c:v>
                </c:pt>
                <c:pt idx="65861" formatCode="General">
                  <c:v>1.35653</c:v>
                </c:pt>
                <c:pt idx="65862" formatCode="General">
                  <c:v>1.3565499999999999</c:v>
                </c:pt>
                <c:pt idx="65863" formatCode="General">
                  <c:v>1.3565799999999999</c:v>
                </c:pt>
                <c:pt idx="65864" formatCode="General">
                  <c:v>1.3566</c:v>
                </c:pt>
                <c:pt idx="65865" formatCode="General">
                  <c:v>1.3566100000000001</c:v>
                </c:pt>
                <c:pt idx="65866" formatCode="General">
                  <c:v>1.3566400000000001</c:v>
                </c:pt>
                <c:pt idx="65867" formatCode="General">
                  <c:v>1.35666</c:v>
                </c:pt>
                <c:pt idx="65868" formatCode="General">
                  <c:v>1.3566800000000001</c:v>
                </c:pt>
                <c:pt idx="65869" formatCode="General">
                  <c:v>1.3567</c:v>
                </c:pt>
                <c:pt idx="65870" formatCode="General">
                  <c:v>1.3567199999999999</c:v>
                </c:pt>
                <c:pt idx="65871" formatCode="General">
                  <c:v>1.3567400000000001</c:v>
                </c:pt>
                <c:pt idx="65872" formatCode="General">
                  <c:v>1.35676</c:v>
                </c:pt>
                <c:pt idx="65873" formatCode="General">
                  <c:v>1.3567800000000001</c:v>
                </c:pt>
                <c:pt idx="65874" formatCode="General">
                  <c:v>1.3568</c:v>
                </c:pt>
                <c:pt idx="65875" formatCode="General">
                  <c:v>1.3568199999999999</c:v>
                </c:pt>
                <c:pt idx="65876" formatCode="General">
                  <c:v>1.3568499999999999</c:v>
                </c:pt>
                <c:pt idx="65877" formatCode="General">
                  <c:v>1.35686</c:v>
                </c:pt>
                <c:pt idx="65878" formatCode="General">
                  <c:v>1.3568800000000001</c:v>
                </c:pt>
                <c:pt idx="65879" formatCode="General">
                  <c:v>1.3569100000000001</c:v>
                </c:pt>
                <c:pt idx="65880" formatCode="General">
                  <c:v>1.35693</c:v>
                </c:pt>
                <c:pt idx="65881" formatCode="General">
                  <c:v>1.3569500000000001</c:v>
                </c:pt>
                <c:pt idx="65882" formatCode="General">
                  <c:v>1.35697</c:v>
                </c:pt>
                <c:pt idx="65883" formatCode="General">
                  <c:v>1.3569899999999999</c:v>
                </c:pt>
                <c:pt idx="65884" formatCode="General">
                  <c:v>1.35701</c:v>
                </c:pt>
                <c:pt idx="65885" formatCode="General">
                  <c:v>1.35703</c:v>
                </c:pt>
                <c:pt idx="65886" formatCode="General">
                  <c:v>1.3570500000000001</c:v>
                </c:pt>
                <c:pt idx="65887" formatCode="General">
                  <c:v>1.35707</c:v>
                </c:pt>
                <c:pt idx="65888" formatCode="General">
                  <c:v>1.3571</c:v>
                </c:pt>
                <c:pt idx="65889" formatCode="General">
                  <c:v>1.35711</c:v>
                </c:pt>
                <c:pt idx="65890" formatCode="General">
                  <c:v>1.3571299999999991</c:v>
                </c:pt>
                <c:pt idx="65891" formatCode="General">
                  <c:v>1.3571500000000001</c:v>
                </c:pt>
                <c:pt idx="65892" formatCode="General">
                  <c:v>1.3571800000000001</c:v>
                </c:pt>
                <c:pt idx="65893" formatCode="General">
                  <c:v>1.3571899999999999</c:v>
                </c:pt>
                <c:pt idx="65894" formatCode="General">
                  <c:v>1.35721</c:v>
                </c:pt>
                <c:pt idx="65895" formatCode="General">
                  <c:v>1.35724</c:v>
                </c:pt>
                <c:pt idx="65896" formatCode="General">
                  <c:v>1.3572599999999999</c:v>
                </c:pt>
                <c:pt idx="65897" formatCode="General">
                  <c:v>1.35728</c:v>
                </c:pt>
                <c:pt idx="65898" formatCode="General">
                  <c:v>1.3573</c:v>
                </c:pt>
                <c:pt idx="65899" formatCode="General">
                  <c:v>1.3573199999999999</c:v>
                </c:pt>
                <c:pt idx="65900" formatCode="General">
                  <c:v>1.35734</c:v>
                </c:pt>
                <c:pt idx="65901" formatCode="General">
                  <c:v>1.3573599999999999</c:v>
                </c:pt>
                <c:pt idx="65902" formatCode="General">
                  <c:v>1.35738</c:v>
                </c:pt>
                <c:pt idx="65903" formatCode="General">
                  <c:v>1.3573999999999991</c:v>
                </c:pt>
                <c:pt idx="65904" formatCode="General">
                  <c:v>1.3574199999999998</c:v>
                </c:pt>
                <c:pt idx="65905" formatCode="General">
                  <c:v>1.35744</c:v>
                </c:pt>
                <c:pt idx="65906" formatCode="General">
                  <c:v>1.3574599999999999</c:v>
                </c:pt>
                <c:pt idx="65907" formatCode="General">
                  <c:v>1.3574899999999999</c:v>
                </c:pt>
                <c:pt idx="65908" formatCode="General">
                  <c:v>1.35751</c:v>
                </c:pt>
                <c:pt idx="65909" formatCode="General">
                  <c:v>1.3575199999999998</c:v>
                </c:pt>
                <c:pt idx="65910" formatCode="General">
                  <c:v>1.35755</c:v>
                </c:pt>
                <c:pt idx="65911" formatCode="General">
                  <c:v>1.3575699999999991</c:v>
                </c:pt>
                <c:pt idx="65912" formatCode="General">
                  <c:v>1.3575899999999999</c:v>
                </c:pt>
                <c:pt idx="65913" formatCode="General">
                  <c:v>1.357599999999999</c:v>
                </c:pt>
                <c:pt idx="65914" formatCode="General">
                  <c:v>1.357629999999999</c:v>
                </c:pt>
                <c:pt idx="65915" formatCode="General">
                  <c:v>1.35765</c:v>
                </c:pt>
                <c:pt idx="65916" formatCode="General">
                  <c:v>1.357669999999999</c:v>
                </c:pt>
                <c:pt idx="65917" formatCode="General">
                  <c:v>1.3576899999999998</c:v>
                </c:pt>
                <c:pt idx="65918" formatCode="General">
                  <c:v>1.35771</c:v>
                </c:pt>
                <c:pt idx="65919" formatCode="General">
                  <c:v>1.3577299999999992</c:v>
                </c:pt>
                <c:pt idx="65920" formatCode="General">
                  <c:v>1.35775</c:v>
                </c:pt>
                <c:pt idx="65921" formatCode="General">
                  <c:v>1.357769999999999</c:v>
                </c:pt>
                <c:pt idx="65922" formatCode="General">
                  <c:v>1.3577899999999998</c:v>
                </c:pt>
                <c:pt idx="65923" formatCode="General">
                  <c:v>1.35781</c:v>
                </c:pt>
                <c:pt idx="65924" formatCode="General">
                  <c:v>1.3578299999999992</c:v>
                </c:pt>
                <c:pt idx="65925" formatCode="General">
                  <c:v>1.35785</c:v>
                </c:pt>
                <c:pt idx="65926" formatCode="General">
                  <c:v>1.357869999999999</c:v>
                </c:pt>
                <c:pt idx="65927" formatCode="General">
                  <c:v>1.3578999999999992</c:v>
                </c:pt>
                <c:pt idx="65928" formatCode="General">
                  <c:v>1.35791</c:v>
                </c:pt>
                <c:pt idx="65929" formatCode="General">
                  <c:v>1.357939999999999</c:v>
                </c:pt>
                <c:pt idx="65930" formatCode="General">
                  <c:v>1.3579599999999998</c:v>
                </c:pt>
                <c:pt idx="65931" formatCode="General">
                  <c:v>1.35798</c:v>
                </c:pt>
                <c:pt idx="65932" formatCode="General">
                  <c:v>1.3580000000000001</c:v>
                </c:pt>
                <c:pt idx="65933" formatCode="General">
                  <c:v>1.35802</c:v>
                </c:pt>
                <c:pt idx="65934" formatCode="General">
                  <c:v>1.3580399999999999</c:v>
                </c:pt>
                <c:pt idx="65935" formatCode="General">
                  <c:v>1.35806</c:v>
                </c:pt>
                <c:pt idx="65936" formatCode="General">
                  <c:v>1.3580800000000008</c:v>
                </c:pt>
                <c:pt idx="65937" formatCode="General">
                  <c:v>1.3581000000000001</c:v>
                </c:pt>
                <c:pt idx="65938" formatCode="General">
                  <c:v>1.35812</c:v>
                </c:pt>
                <c:pt idx="65939" formatCode="General">
                  <c:v>1.3581399999999999</c:v>
                </c:pt>
                <c:pt idx="65940" formatCode="General">
                  <c:v>1.35816</c:v>
                </c:pt>
                <c:pt idx="65941" formatCode="General">
                  <c:v>1.3581799999999999</c:v>
                </c:pt>
                <c:pt idx="65942" formatCode="General">
                  <c:v>1.3582000000000001</c:v>
                </c:pt>
                <c:pt idx="65943" formatCode="General">
                  <c:v>1.35823</c:v>
                </c:pt>
                <c:pt idx="65944" formatCode="General">
                  <c:v>1.3582399999999999</c:v>
                </c:pt>
                <c:pt idx="65945" formatCode="General">
                  <c:v>1.35826</c:v>
                </c:pt>
                <c:pt idx="65946" formatCode="General">
                  <c:v>1.35829</c:v>
                </c:pt>
                <c:pt idx="65947" formatCode="General">
                  <c:v>1.3583099999999999</c:v>
                </c:pt>
                <c:pt idx="65948" formatCode="General">
                  <c:v>1.35833</c:v>
                </c:pt>
                <c:pt idx="65949" formatCode="General">
                  <c:v>1.3583499999999999</c:v>
                </c:pt>
                <c:pt idx="65950" formatCode="General">
                  <c:v>1.3583700000000001</c:v>
                </c:pt>
                <c:pt idx="65951" formatCode="General">
                  <c:v>1.35839</c:v>
                </c:pt>
                <c:pt idx="65952" formatCode="General">
                  <c:v>1.3584099999999999</c:v>
                </c:pt>
                <c:pt idx="65953" formatCode="General">
                  <c:v>1.35843</c:v>
                </c:pt>
                <c:pt idx="65954" formatCode="General">
                  <c:v>1.3584499999999999</c:v>
                </c:pt>
                <c:pt idx="65955" formatCode="General">
                  <c:v>1.3584799999999999</c:v>
                </c:pt>
                <c:pt idx="65956" formatCode="General">
                  <c:v>1.35849</c:v>
                </c:pt>
                <c:pt idx="65957" formatCode="General">
                  <c:v>1.3585100000000001</c:v>
                </c:pt>
                <c:pt idx="65958" formatCode="General">
                  <c:v>1.3585400000000001</c:v>
                </c:pt>
                <c:pt idx="65959" formatCode="General">
                  <c:v>1.35856</c:v>
                </c:pt>
                <c:pt idx="65960" formatCode="General">
                  <c:v>1.3585700000000001</c:v>
                </c:pt>
                <c:pt idx="65961" formatCode="General">
                  <c:v>1.3586</c:v>
                </c:pt>
                <c:pt idx="65962" formatCode="General">
                  <c:v>1.3586199999999999</c:v>
                </c:pt>
                <c:pt idx="65963" formatCode="General">
                  <c:v>1.3586400000000001</c:v>
                </c:pt>
                <c:pt idx="65964" formatCode="General">
                  <c:v>1.3586499999999999</c:v>
                </c:pt>
                <c:pt idx="65965" formatCode="General">
                  <c:v>1.3586800000000001</c:v>
                </c:pt>
                <c:pt idx="65966" formatCode="General">
                  <c:v>1.3587</c:v>
                </c:pt>
                <c:pt idx="65967" formatCode="General">
                  <c:v>1.3587199999999999</c:v>
                </c:pt>
                <c:pt idx="65968" formatCode="General">
                  <c:v>1.3587400000000001</c:v>
                </c:pt>
                <c:pt idx="65969" formatCode="General">
                  <c:v>1.35876</c:v>
                </c:pt>
                <c:pt idx="65970" formatCode="General">
                  <c:v>1.3587800000000001</c:v>
                </c:pt>
                <c:pt idx="65971" formatCode="General">
                  <c:v>1.3588</c:v>
                </c:pt>
                <c:pt idx="65972" formatCode="General">
                  <c:v>1.3588199999999999</c:v>
                </c:pt>
                <c:pt idx="65973" formatCode="General">
                  <c:v>1.35884</c:v>
                </c:pt>
                <c:pt idx="65974" formatCode="General">
                  <c:v>1.35887</c:v>
                </c:pt>
                <c:pt idx="65975" formatCode="General">
                  <c:v>1.3588899999999999</c:v>
                </c:pt>
                <c:pt idx="65976" formatCode="General">
                  <c:v>1.3589</c:v>
                </c:pt>
                <c:pt idx="65977" formatCode="General">
                  <c:v>1.3589199999999999</c:v>
                </c:pt>
                <c:pt idx="65978" formatCode="General">
                  <c:v>1.3589500000000001</c:v>
                </c:pt>
                <c:pt idx="65979" formatCode="General">
                  <c:v>1.35897</c:v>
                </c:pt>
                <c:pt idx="65980" formatCode="General">
                  <c:v>1.3589899999999999</c:v>
                </c:pt>
                <c:pt idx="65981" formatCode="General">
                  <c:v>1.3590100000000001</c:v>
                </c:pt>
                <c:pt idx="65982" formatCode="General">
                  <c:v>1.35903</c:v>
                </c:pt>
                <c:pt idx="65983" formatCode="General">
                  <c:v>1.3590500000000001</c:v>
                </c:pt>
                <c:pt idx="65984" formatCode="General">
                  <c:v>1.35907</c:v>
                </c:pt>
                <c:pt idx="65985" formatCode="General">
                  <c:v>1.3590899999999999</c:v>
                </c:pt>
                <c:pt idx="65986" formatCode="General">
                  <c:v>1.35911</c:v>
                </c:pt>
                <c:pt idx="65987" formatCode="General">
                  <c:v>1.35914</c:v>
                </c:pt>
                <c:pt idx="65988" formatCode="General">
                  <c:v>1.3591500000000001</c:v>
                </c:pt>
                <c:pt idx="65989" formatCode="General">
                  <c:v>1.35917</c:v>
                </c:pt>
                <c:pt idx="65990" formatCode="General">
                  <c:v>1.3591899999999999</c:v>
                </c:pt>
                <c:pt idx="65991" formatCode="General">
                  <c:v>1.35921</c:v>
                </c:pt>
                <c:pt idx="65992" formatCode="General">
                  <c:v>1.3592299999999991</c:v>
                </c:pt>
                <c:pt idx="65993" formatCode="General">
                  <c:v>1.3592500000000001</c:v>
                </c:pt>
                <c:pt idx="65994" formatCode="General">
                  <c:v>1.35928</c:v>
                </c:pt>
                <c:pt idx="65995" formatCode="General">
                  <c:v>1.3592899999999999</c:v>
                </c:pt>
                <c:pt idx="65996" formatCode="General">
                  <c:v>1.35931</c:v>
                </c:pt>
                <c:pt idx="65997" formatCode="General">
                  <c:v>1.35934</c:v>
                </c:pt>
                <c:pt idx="65998" formatCode="General">
                  <c:v>1.3593599999999999</c:v>
                </c:pt>
                <c:pt idx="65999" formatCode="General">
                  <c:v>1.35938</c:v>
                </c:pt>
                <c:pt idx="66000" formatCode="General">
                  <c:v>1.3593999999999991</c:v>
                </c:pt>
                <c:pt idx="66001" formatCode="General">
                  <c:v>1.3594199999999999</c:v>
                </c:pt>
                <c:pt idx="66002" formatCode="General">
                  <c:v>1.35944</c:v>
                </c:pt>
                <c:pt idx="66003" formatCode="General">
                  <c:v>1.3594599999999999</c:v>
                </c:pt>
                <c:pt idx="66004" formatCode="General">
                  <c:v>1.35948</c:v>
                </c:pt>
                <c:pt idx="66005" formatCode="General">
                  <c:v>1.359499999999999</c:v>
                </c:pt>
                <c:pt idx="66006" formatCode="General">
                  <c:v>1.3595199999999998</c:v>
                </c:pt>
                <c:pt idx="66007" formatCode="General">
                  <c:v>1.35954</c:v>
                </c:pt>
                <c:pt idx="66008" formatCode="General">
                  <c:v>1.3595599999999999</c:v>
                </c:pt>
                <c:pt idx="66009" formatCode="General">
                  <c:v>1.3595899999999999</c:v>
                </c:pt>
                <c:pt idx="66010" formatCode="General">
                  <c:v>1.35961</c:v>
                </c:pt>
                <c:pt idx="66011" formatCode="General">
                  <c:v>1.3596199999999998</c:v>
                </c:pt>
                <c:pt idx="66012" formatCode="General">
                  <c:v>1.35965</c:v>
                </c:pt>
                <c:pt idx="66013" formatCode="General">
                  <c:v>1.359669999999999</c:v>
                </c:pt>
                <c:pt idx="66014" formatCode="General">
                  <c:v>1.3596899999999998</c:v>
                </c:pt>
                <c:pt idx="66015" formatCode="General">
                  <c:v>1.359699999999999</c:v>
                </c:pt>
                <c:pt idx="66016" formatCode="General">
                  <c:v>1.3597299999999992</c:v>
                </c:pt>
                <c:pt idx="66017" formatCode="General">
                  <c:v>1.35975</c:v>
                </c:pt>
                <c:pt idx="66018" formatCode="General">
                  <c:v>1.359769999999999</c:v>
                </c:pt>
                <c:pt idx="66019" formatCode="General">
                  <c:v>1.3597899999999998</c:v>
                </c:pt>
                <c:pt idx="66020" formatCode="General">
                  <c:v>1.35981</c:v>
                </c:pt>
                <c:pt idx="66021" formatCode="General">
                  <c:v>1.3598299999999992</c:v>
                </c:pt>
                <c:pt idx="66022" formatCode="General">
                  <c:v>1.3598599999999998</c:v>
                </c:pt>
                <c:pt idx="66023" formatCode="General">
                  <c:v>1.359869999999999</c:v>
                </c:pt>
                <c:pt idx="66024" formatCode="General">
                  <c:v>1.3598899999999998</c:v>
                </c:pt>
                <c:pt idx="66025" formatCode="General">
                  <c:v>1.3599199999999998</c:v>
                </c:pt>
                <c:pt idx="66026" formatCode="General">
                  <c:v>1.359939999999999</c:v>
                </c:pt>
                <c:pt idx="66027" formatCode="General">
                  <c:v>1.35995</c:v>
                </c:pt>
                <c:pt idx="66028" formatCode="General">
                  <c:v>1.359969999999999</c:v>
                </c:pt>
                <c:pt idx="66029" formatCode="General">
                  <c:v>1.36</c:v>
                </c:pt>
                <c:pt idx="66030" formatCode="General">
                  <c:v>1.36002</c:v>
                </c:pt>
                <c:pt idx="66031" formatCode="General">
                  <c:v>1.3600399999999999</c:v>
                </c:pt>
                <c:pt idx="66032" formatCode="General">
                  <c:v>1.36006</c:v>
                </c:pt>
                <c:pt idx="66033" formatCode="General">
                  <c:v>1.3600800000000008</c:v>
                </c:pt>
                <c:pt idx="66034" formatCode="General">
                  <c:v>1.3601000000000001</c:v>
                </c:pt>
                <c:pt idx="66035" formatCode="General">
                  <c:v>1.36012</c:v>
                </c:pt>
                <c:pt idx="66036" formatCode="General">
                  <c:v>1.3601399999999999</c:v>
                </c:pt>
                <c:pt idx="66037" formatCode="General">
                  <c:v>1.36016</c:v>
                </c:pt>
                <c:pt idx="66038" formatCode="General">
                  <c:v>1.36019</c:v>
                </c:pt>
                <c:pt idx="66039" formatCode="General">
                  <c:v>1.3602000000000001</c:v>
                </c:pt>
                <c:pt idx="66040" formatCode="General">
                  <c:v>1.36022</c:v>
                </c:pt>
                <c:pt idx="66041" formatCode="General">
                  <c:v>1.3602399999999999</c:v>
                </c:pt>
                <c:pt idx="66042" formatCode="General">
                  <c:v>1.3602700000000001</c:v>
                </c:pt>
                <c:pt idx="66043" formatCode="General">
                  <c:v>1.3602799999999999</c:v>
                </c:pt>
                <c:pt idx="66044" formatCode="General">
                  <c:v>1.3603000000000001</c:v>
                </c:pt>
                <c:pt idx="66045" formatCode="General">
                  <c:v>1.36033</c:v>
                </c:pt>
                <c:pt idx="66046" formatCode="General">
                  <c:v>1.3603499999999999</c:v>
                </c:pt>
                <c:pt idx="66047" formatCode="General">
                  <c:v>1.3603700000000001</c:v>
                </c:pt>
                <c:pt idx="66048" formatCode="General">
                  <c:v>1.36039</c:v>
                </c:pt>
                <c:pt idx="66049" formatCode="General">
                  <c:v>1.3604099999999999</c:v>
                </c:pt>
                <c:pt idx="66050" formatCode="General">
                  <c:v>1.36043</c:v>
                </c:pt>
                <c:pt idx="66051" formatCode="General">
                  <c:v>1.3604499999999999</c:v>
                </c:pt>
                <c:pt idx="66052" formatCode="General">
                  <c:v>1.3604700000000001</c:v>
                </c:pt>
                <c:pt idx="66053" formatCode="General">
                  <c:v>1.36049</c:v>
                </c:pt>
                <c:pt idx="66054" formatCode="General">
                  <c:v>1.3605100000000001</c:v>
                </c:pt>
                <c:pt idx="66055" formatCode="General">
                  <c:v>1.36053</c:v>
                </c:pt>
                <c:pt idx="66056" formatCode="General">
                  <c:v>1.3605499999999999</c:v>
                </c:pt>
                <c:pt idx="66057" formatCode="General">
                  <c:v>1.3605700000000001</c:v>
                </c:pt>
                <c:pt idx="66058" formatCode="General">
                  <c:v>1.36059</c:v>
                </c:pt>
                <c:pt idx="66059" formatCode="General">
                  <c:v>1.3606100000000001</c:v>
                </c:pt>
                <c:pt idx="66060" formatCode="General">
                  <c:v>1.3606400000000001</c:v>
                </c:pt>
                <c:pt idx="66061" formatCode="General">
                  <c:v>1.36066</c:v>
                </c:pt>
                <c:pt idx="66062" formatCode="General">
                  <c:v>1.36067</c:v>
                </c:pt>
                <c:pt idx="66063" formatCode="General">
                  <c:v>1.3607</c:v>
                </c:pt>
                <c:pt idx="66064" formatCode="General">
                  <c:v>1.3607199999999999</c:v>
                </c:pt>
                <c:pt idx="66065" formatCode="General">
                  <c:v>1.3607400000000001</c:v>
                </c:pt>
                <c:pt idx="66066" formatCode="General">
                  <c:v>1.3607499999999999</c:v>
                </c:pt>
                <c:pt idx="66067" formatCode="General">
                  <c:v>1.3607800000000001</c:v>
                </c:pt>
                <c:pt idx="66068" formatCode="General">
                  <c:v>1.3608</c:v>
                </c:pt>
                <c:pt idx="66069" formatCode="General">
                  <c:v>1.3608199999999999</c:v>
                </c:pt>
                <c:pt idx="66070" formatCode="General">
                  <c:v>1.36084</c:v>
                </c:pt>
                <c:pt idx="66071" formatCode="General">
                  <c:v>1.36086</c:v>
                </c:pt>
                <c:pt idx="66072" formatCode="General">
                  <c:v>1.3608800000000001</c:v>
                </c:pt>
                <c:pt idx="66073" formatCode="General">
                  <c:v>1.3609100000000001</c:v>
                </c:pt>
                <c:pt idx="66074" formatCode="General">
                  <c:v>1.3609199999999999</c:v>
                </c:pt>
                <c:pt idx="66075" formatCode="General">
                  <c:v>1.36094</c:v>
                </c:pt>
                <c:pt idx="66076" formatCode="General">
                  <c:v>1.36097</c:v>
                </c:pt>
                <c:pt idx="66077" formatCode="General">
                  <c:v>1.3609899999999999</c:v>
                </c:pt>
                <c:pt idx="66078" formatCode="General">
                  <c:v>1.361</c:v>
                </c:pt>
                <c:pt idx="66079" formatCode="General">
                  <c:v>1.3610199999999999</c:v>
                </c:pt>
                <c:pt idx="66080" formatCode="General">
                  <c:v>1.3610500000000001</c:v>
                </c:pt>
                <c:pt idx="66081" formatCode="General">
                  <c:v>1.36107</c:v>
                </c:pt>
                <c:pt idx="66082" formatCode="General">
                  <c:v>1.3610800000000001</c:v>
                </c:pt>
                <c:pt idx="66083" formatCode="General">
                  <c:v>1.36111</c:v>
                </c:pt>
                <c:pt idx="66084" formatCode="General">
                  <c:v>1.36113</c:v>
                </c:pt>
                <c:pt idx="66085" formatCode="General">
                  <c:v>1.3611500000000001</c:v>
                </c:pt>
                <c:pt idx="66086" formatCode="General">
                  <c:v>1.36117</c:v>
                </c:pt>
                <c:pt idx="66087" formatCode="General">
                  <c:v>1.3611899999999999</c:v>
                </c:pt>
                <c:pt idx="66088" formatCode="General">
                  <c:v>1.36121</c:v>
                </c:pt>
                <c:pt idx="66089" formatCode="General">
                  <c:v>1.3612299999999991</c:v>
                </c:pt>
                <c:pt idx="66090" formatCode="General">
                  <c:v>1.3612500000000001</c:v>
                </c:pt>
                <c:pt idx="66091" formatCode="General">
                  <c:v>1.36127</c:v>
                </c:pt>
                <c:pt idx="66092" formatCode="General">
                  <c:v>1.3612899999999999</c:v>
                </c:pt>
                <c:pt idx="66093" formatCode="General">
                  <c:v>1.3613199999999999</c:v>
                </c:pt>
                <c:pt idx="66094" formatCode="General">
                  <c:v>1.361329999999999</c:v>
                </c:pt>
                <c:pt idx="66095" formatCode="General">
                  <c:v>1.3613599999999999</c:v>
                </c:pt>
                <c:pt idx="66096" formatCode="General">
                  <c:v>1.36138</c:v>
                </c:pt>
                <c:pt idx="66097" formatCode="General">
                  <c:v>1.3613999999999991</c:v>
                </c:pt>
                <c:pt idx="66098" formatCode="General">
                  <c:v>1.3614199999999999</c:v>
                </c:pt>
                <c:pt idx="66099" formatCode="General">
                  <c:v>1.36144</c:v>
                </c:pt>
                <c:pt idx="66100" formatCode="General">
                  <c:v>1.3614599999999999</c:v>
                </c:pt>
                <c:pt idx="66101" formatCode="General">
                  <c:v>1.36148</c:v>
                </c:pt>
                <c:pt idx="66102" formatCode="General">
                  <c:v>1.361499999999999</c:v>
                </c:pt>
                <c:pt idx="66103" formatCode="General">
                  <c:v>1.3615199999999998</c:v>
                </c:pt>
                <c:pt idx="66104" formatCode="General">
                  <c:v>1.36154</c:v>
                </c:pt>
                <c:pt idx="66105" formatCode="General">
                  <c:v>1.3615599999999999</c:v>
                </c:pt>
                <c:pt idx="66106" formatCode="General">
                  <c:v>1.36158</c:v>
                </c:pt>
                <c:pt idx="66107" formatCode="General">
                  <c:v>1.361599999999999</c:v>
                </c:pt>
                <c:pt idx="66108" formatCode="General">
                  <c:v>1.3616199999999998</c:v>
                </c:pt>
                <c:pt idx="66109" formatCode="General">
                  <c:v>1.36165</c:v>
                </c:pt>
                <c:pt idx="66110" formatCode="General">
                  <c:v>1.3616599999999999</c:v>
                </c:pt>
                <c:pt idx="66111" formatCode="General">
                  <c:v>1.36168</c:v>
                </c:pt>
                <c:pt idx="66112" formatCode="General">
                  <c:v>1.36171</c:v>
                </c:pt>
                <c:pt idx="66113" formatCode="General">
                  <c:v>1.3617299999999992</c:v>
                </c:pt>
                <c:pt idx="66114" formatCode="General">
                  <c:v>1.36174</c:v>
                </c:pt>
                <c:pt idx="66115" formatCode="General">
                  <c:v>1.361769999999999</c:v>
                </c:pt>
                <c:pt idx="66116" formatCode="General">
                  <c:v>1.3617899999999998</c:v>
                </c:pt>
                <c:pt idx="66117" formatCode="General">
                  <c:v>1.36181</c:v>
                </c:pt>
                <c:pt idx="66118" formatCode="General">
                  <c:v>1.3618299999999992</c:v>
                </c:pt>
                <c:pt idx="66119" formatCode="General">
                  <c:v>1.36185</c:v>
                </c:pt>
                <c:pt idx="66120" formatCode="General">
                  <c:v>1.361869999999999</c:v>
                </c:pt>
                <c:pt idx="66121" formatCode="General">
                  <c:v>1.3618999999999992</c:v>
                </c:pt>
                <c:pt idx="66122" formatCode="General">
                  <c:v>1.36191</c:v>
                </c:pt>
                <c:pt idx="66123" formatCode="General">
                  <c:v>1.3619299999999992</c:v>
                </c:pt>
                <c:pt idx="66124" formatCode="General">
                  <c:v>1.3619599999999998</c:v>
                </c:pt>
                <c:pt idx="66125" formatCode="General">
                  <c:v>1.361969999999999</c:v>
                </c:pt>
                <c:pt idx="66126" formatCode="General">
                  <c:v>1.3619899999999998</c:v>
                </c:pt>
                <c:pt idx="66127" formatCode="General">
                  <c:v>1.36202</c:v>
                </c:pt>
                <c:pt idx="66128" formatCode="General">
                  <c:v>1.3620399999999999</c:v>
                </c:pt>
                <c:pt idx="66129" formatCode="General">
                  <c:v>1.3620500000000009</c:v>
                </c:pt>
                <c:pt idx="66130" formatCode="General">
                  <c:v>1.3620699999999999</c:v>
                </c:pt>
                <c:pt idx="66131" formatCode="General">
                  <c:v>1.3621000000000001</c:v>
                </c:pt>
                <c:pt idx="66132" formatCode="General">
                  <c:v>1.36212</c:v>
                </c:pt>
                <c:pt idx="66133" formatCode="General">
                  <c:v>1.3621300000000001</c:v>
                </c:pt>
                <c:pt idx="66134" formatCode="General">
                  <c:v>1.36216</c:v>
                </c:pt>
                <c:pt idx="66135" formatCode="General">
                  <c:v>1.3621799999999999</c:v>
                </c:pt>
                <c:pt idx="66136" formatCode="General">
                  <c:v>1.3622000000000001</c:v>
                </c:pt>
                <c:pt idx="66137" formatCode="General">
                  <c:v>1.36222</c:v>
                </c:pt>
                <c:pt idx="66138" formatCode="General">
                  <c:v>1.3622399999999999</c:v>
                </c:pt>
                <c:pt idx="66139" formatCode="General">
                  <c:v>1.36226</c:v>
                </c:pt>
                <c:pt idx="66140" formatCode="General">
                  <c:v>1.36229</c:v>
                </c:pt>
                <c:pt idx="66141" formatCode="General">
                  <c:v>1.3623000000000001</c:v>
                </c:pt>
                <c:pt idx="66142" formatCode="General">
                  <c:v>1.36232</c:v>
                </c:pt>
                <c:pt idx="66143" formatCode="General">
                  <c:v>1.3623400000000001</c:v>
                </c:pt>
                <c:pt idx="66144" formatCode="General">
                  <c:v>1.3623700000000001</c:v>
                </c:pt>
                <c:pt idx="66145" formatCode="General">
                  <c:v>1.3623799999999999</c:v>
                </c:pt>
                <c:pt idx="66146" formatCode="General">
                  <c:v>1.3624099999999999</c:v>
                </c:pt>
                <c:pt idx="66147" formatCode="General">
                  <c:v>1.36243</c:v>
                </c:pt>
                <c:pt idx="66148" formatCode="General">
                  <c:v>1.3624499999999999</c:v>
                </c:pt>
                <c:pt idx="66149" formatCode="General">
                  <c:v>1.3624700000000001</c:v>
                </c:pt>
                <c:pt idx="66150" formatCode="General">
                  <c:v>1.36249</c:v>
                </c:pt>
                <c:pt idx="66151" formatCode="General">
                  <c:v>1.3625100000000001</c:v>
                </c:pt>
                <c:pt idx="66152" formatCode="General">
                  <c:v>1.36253</c:v>
                </c:pt>
                <c:pt idx="66153" formatCode="General">
                  <c:v>1.3625499999999999</c:v>
                </c:pt>
                <c:pt idx="66154" formatCode="General">
                  <c:v>1.3625700000000001</c:v>
                </c:pt>
                <c:pt idx="66155" formatCode="General">
                  <c:v>1.36259</c:v>
                </c:pt>
                <c:pt idx="66156" formatCode="General">
                  <c:v>1.3626100000000001</c:v>
                </c:pt>
                <c:pt idx="66157" formatCode="General">
                  <c:v>1.36263</c:v>
                </c:pt>
                <c:pt idx="66158" formatCode="General">
                  <c:v>1.3626499999999999</c:v>
                </c:pt>
                <c:pt idx="66159" formatCode="General">
                  <c:v>1.36267</c:v>
                </c:pt>
                <c:pt idx="66160" formatCode="General">
                  <c:v>1.3627</c:v>
                </c:pt>
                <c:pt idx="66161" formatCode="General">
                  <c:v>1.3627100000000001</c:v>
                </c:pt>
                <c:pt idx="66162" formatCode="General">
                  <c:v>1.36273</c:v>
                </c:pt>
                <c:pt idx="66163" formatCode="General">
                  <c:v>1.36276</c:v>
                </c:pt>
                <c:pt idx="66164" formatCode="General">
                  <c:v>1.3627800000000001</c:v>
                </c:pt>
                <c:pt idx="66165" formatCode="General">
                  <c:v>1.3627899999999999</c:v>
                </c:pt>
                <c:pt idx="66166" formatCode="General">
                  <c:v>1.3628199999999999</c:v>
                </c:pt>
                <c:pt idx="66167" formatCode="General">
                  <c:v>1.3628400000000001</c:v>
                </c:pt>
                <c:pt idx="66168" formatCode="General">
                  <c:v>1.36286</c:v>
                </c:pt>
                <c:pt idx="66169" formatCode="General">
                  <c:v>1.3628800000000001</c:v>
                </c:pt>
                <c:pt idx="66170" formatCode="General">
                  <c:v>1.3629</c:v>
                </c:pt>
                <c:pt idx="66171" formatCode="General">
                  <c:v>1.3629199999999999</c:v>
                </c:pt>
                <c:pt idx="66172" formatCode="General">
                  <c:v>1.3629500000000001</c:v>
                </c:pt>
                <c:pt idx="66173" formatCode="General">
                  <c:v>1.3629599999999999</c:v>
                </c:pt>
                <c:pt idx="66174" formatCode="General">
                  <c:v>1.3629800000000001</c:v>
                </c:pt>
                <c:pt idx="66175" formatCode="General">
                  <c:v>1.3630100000000001</c:v>
                </c:pt>
                <c:pt idx="66176" formatCode="General">
                  <c:v>1.36303</c:v>
                </c:pt>
                <c:pt idx="66177" formatCode="General">
                  <c:v>1.36304</c:v>
                </c:pt>
                <c:pt idx="66178" formatCode="General">
                  <c:v>1.36307</c:v>
                </c:pt>
                <c:pt idx="66179" formatCode="General">
                  <c:v>1.3630899999999999</c:v>
                </c:pt>
                <c:pt idx="66180" formatCode="General">
                  <c:v>1.36311</c:v>
                </c:pt>
                <c:pt idx="66181" formatCode="General">
                  <c:v>1.3631199999999999</c:v>
                </c:pt>
                <c:pt idx="66182" formatCode="General">
                  <c:v>1.3631500000000001</c:v>
                </c:pt>
                <c:pt idx="66183" formatCode="General">
                  <c:v>1.36317</c:v>
                </c:pt>
                <c:pt idx="66184" formatCode="General">
                  <c:v>1.3631899999999999</c:v>
                </c:pt>
                <c:pt idx="66185" formatCode="General">
                  <c:v>1.36321</c:v>
                </c:pt>
                <c:pt idx="66186" formatCode="General">
                  <c:v>1.3632299999999991</c:v>
                </c:pt>
                <c:pt idx="66187" formatCode="General">
                  <c:v>1.3632500000000001</c:v>
                </c:pt>
                <c:pt idx="66188" formatCode="General">
                  <c:v>1.36327</c:v>
                </c:pt>
                <c:pt idx="66189" formatCode="General">
                  <c:v>1.3632899999999999</c:v>
                </c:pt>
                <c:pt idx="66190" formatCode="General">
                  <c:v>1.36331</c:v>
                </c:pt>
                <c:pt idx="66191" formatCode="General">
                  <c:v>1.36334</c:v>
                </c:pt>
                <c:pt idx="66192" formatCode="General">
                  <c:v>1.3633500000000001</c:v>
                </c:pt>
                <c:pt idx="66193" formatCode="General">
                  <c:v>1.36337</c:v>
                </c:pt>
                <c:pt idx="66194" formatCode="General">
                  <c:v>1.3633899999999999</c:v>
                </c:pt>
                <c:pt idx="66195" formatCode="General">
                  <c:v>1.3634199999999999</c:v>
                </c:pt>
                <c:pt idx="66196" formatCode="General">
                  <c:v>1.363429999999999</c:v>
                </c:pt>
                <c:pt idx="66197" formatCode="General">
                  <c:v>1.3634599999999999</c:v>
                </c:pt>
                <c:pt idx="66198" formatCode="General">
                  <c:v>1.36348</c:v>
                </c:pt>
                <c:pt idx="66199" formatCode="General">
                  <c:v>1.363499999999999</c:v>
                </c:pt>
                <c:pt idx="66200" formatCode="General">
                  <c:v>1.3635199999999998</c:v>
                </c:pt>
                <c:pt idx="66201" formatCode="General">
                  <c:v>1.36354</c:v>
                </c:pt>
                <c:pt idx="66202" formatCode="General">
                  <c:v>1.3635599999999999</c:v>
                </c:pt>
                <c:pt idx="66203" formatCode="General">
                  <c:v>1.36358</c:v>
                </c:pt>
                <c:pt idx="66204" formatCode="General">
                  <c:v>1.363599999999999</c:v>
                </c:pt>
                <c:pt idx="66205" formatCode="General">
                  <c:v>1.3636199999999998</c:v>
                </c:pt>
                <c:pt idx="66206" formatCode="General">
                  <c:v>1.36364</c:v>
                </c:pt>
                <c:pt idx="66207" formatCode="General">
                  <c:v>1.3636599999999999</c:v>
                </c:pt>
                <c:pt idx="66208" formatCode="General">
                  <c:v>1.36368</c:v>
                </c:pt>
                <c:pt idx="66209" formatCode="General">
                  <c:v>1.363699999999999</c:v>
                </c:pt>
                <c:pt idx="66210" formatCode="General">
                  <c:v>1.3637199999999998</c:v>
                </c:pt>
                <c:pt idx="66211" formatCode="General">
                  <c:v>1.36375</c:v>
                </c:pt>
                <c:pt idx="66212" formatCode="General">
                  <c:v>1.3637599999999999</c:v>
                </c:pt>
                <c:pt idx="66213" formatCode="General">
                  <c:v>1.3637899999999998</c:v>
                </c:pt>
                <c:pt idx="66214" formatCode="General">
                  <c:v>1.36381</c:v>
                </c:pt>
                <c:pt idx="66215" formatCode="General">
                  <c:v>1.3638299999999992</c:v>
                </c:pt>
                <c:pt idx="66216" formatCode="General">
                  <c:v>1.3638399999999991</c:v>
                </c:pt>
                <c:pt idx="66217" formatCode="General">
                  <c:v>1.363869999999999</c:v>
                </c:pt>
                <c:pt idx="66218" formatCode="General">
                  <c:v>1.3638899999999998</c:v>
                </c:pt>
                <c:pt idx="66219" formatCode="General">
                  <c:v>1.36391</c:v>
                </c:pt>
                <c:pt idx="66220" formatCode="General">
                  <c:v>1.3639299999999992</c:v>
                </c:pt>
                <c:pt idx="66221" formatCode="General">
                  <c:v>1.36395</c:v>
                </c:pt>
                <c:pt idx="66222" formatCode="General">
                  <c:v>1.363969999999999</c:v>
                </c:pt>
                <c:pt idx="66223" formatCode="General">
                  <c:v>1.3639899999999998</c:v>
                </c:pt>
                <c:pt idx="66224" formatCode="General">
                  <c:v>1.3640099999999999</c:v>
                </c:pt>
                <c:pt idx="66225" formatCode="General">
                  <c:v>1.3640300000000001</c:v>
                </c:pt>
                <c:pt idx="66226" formatCode="General">
                  <c:v>1.3640600000000001</c:v>
                </c:pt>
                <c:pt idx="66227" formatCode="General">
                  <c:v>1.3640800000000008</c:v>
                </c:pt>
                <c:pt idx="66228" formatCode="General">
                  <c:v>1.36409</c:v>
                </c:pt>
                <c:pt idx="66229" formatCode="General">
                  <c:v>1.3641099999999999</c:v>
                </c:pt>
                <c:pt idx="66230" formatCode="General">
                  <c:v>1.3641399999999999</c:v>
                </c:pt>
                <c:pt idx="66231" formatCode="General">
                  <c:v>1.36416</c:v>
                </c:pt>
                <c:pt idx="66232" formatCode="General">
                  <c:v>1.3641700000000001</c:v>
                </c:pt>
                <c:pt idx="66233" formatCode="General">
                  <c:v>1.3642000000000001</c:v>
                </c:pt>
                <c:pt idx="66234" formatCode="General">
                  <c:v>1.36422</c:v>
                </c:pt>
                <c:pt idx="66235" formatCode="General">
                  <c:v>1.3642399999999999</c:v>
                </c:pt>
                <c:pt idx="66236" formatCode="General">
                  <c:v>1.36426</c:v>
                </c:pt>
                <c:pt idx="66237" formatCode="General">
                  <c:v>1.3642799999999999</c:v>
                </c:pt>
                <c:pt idx="66238" formatCode="General">
                  <c:v>1.3643000000000001</c:v>
                </c:pt>
                <c:pt idx="66239" formatCode="General">
                  <c:v>1.36433</c:v>
                </c:pt>
                <c:pt idx="66240" formatCode="General">
                  <c:v>1.3643400000000001</c:v>
                </c:pt>
                <c:pt idx="66241" formatCode="General">
                  <c:v>1.36436</c:v>
                </c:pt>
                <c:pt idx="66242" formatCode="General">
                  <c:v>1.36439</c:v>
                </c:pt>
                <c:pt idx="66243" formatCode="General">
                  <c:v>1.3644099999999999</c:v>
                </c:pt>
                <c:pt idx="66244" formatCode="General">
                  <c:v>1.36442</c:v>
                </c:pt>
                <c:pt idx="66245" formatCode="General">
                  <c:v>1.3644400000000001</c:v>
                </c:pt>
                <c:pt idx="66246" formatCode="General">
                  <c:v>1.3644700000000001</c:v>
                </c:pt>
                <c:pt idx="66247" formatCode="General">
                  <c:v>1.36449</c:v>
                </c:pt>
                <c:pt idx="66248" formatCode="General">
                  <c:v>1.3645099999999999</c:v>
                </c:pt>
                <c:pt idx="66249" formatCode="General">
                  <c:v>1.36453</c:v>
                </c:pt>
                <c:pt idx="66250" formatCode="General">
                  <c:v>1.3645499999999999</c:v>
                </c:pt>
                <c:pt idx="66251" formatCode="General">
                  <c:v>1.3645700000000001</c:v>
                </c:pt>
                <c:pt idx="66252" formatCode="General">
                  <c:v>1.36459</c:v>
                </c:pt>
                <c:pt idx="66253" formatCode="General">
                  <c:v>1.3646100000000001</c:v>
                </c:pt>
                <c:pt idx="66254" formatCode="General">
                  <c:v>1.36463</c:v>
                </c:pt>
                <c:pt idx="66255" formatCode="General">
                  <c:v>1.36466</c:v>
                </c:pt>
                <c:pt idx="66256" formatCode="General">
                  <c:v>1.36467</c:v>
                </c:pt>
                <c:pt idx="66257" formatCode="General">
                  <c:v>1.36469</c:v>
                </c:pt>
                <c:pt idx="66258" formatCode="General">
                  <c:v>1.3647100000000001</c:v>
                </c:pt>
                <c:pt idx="66259" formatCode="General">
                  <c:v>1.36473</c:v>
                </c:pt>
                <c:pt idx="66260" formatCode="General">
                  <c:v>1.3647499999999999</c:v>
                </c:pt>
                <c:pt idx="66261" formatCode="General">
                  <c:v>1.36477</c:v>
                </c:pt>
                <c:pt idx="66262" formatCode="General">
                  <c:v>1.3648</c:v>
                </c:pt>
                <c:pt idx="66263" formatCode="General">
                  <c:v>1.3648100000000001</c:v>
                </c:pt>
                <c:pt idx="66264" formatCode="General">
                  <c:v>1.3648400000000001</c:v>
                </c:pt>
                <c:pt idx="66265" formatCode="General">
                  <c:v>1.36486</c:v>
                </c:pt>
                <c:pt idx="66266" formatCode="General">
                  <c:v>1.3648800000000001</c:v>
                </c:pt>
                <c:pt idx="66267" formatCode="General">
                  <c:v>1.3648899999999999</c:v>
                </c:pt>
                <c:pt idx="66268" formatCode="General">
                  <c:v>1.3649199999999999</c:v>
                </c:pt>
                <c:pt idx="66269" formatCode="General">
                  <c:v>1.36494</c:v>
                </c:pt>
                <c:pt idx="66270" formatCode="General">
                  <c:v>1.36496</c:v>
                </c:pt>
                <c:pt idx="66271" formatCode="General">
                  <c:v>1.3649800000000001</c:v>
                </c:pt>
                <c:pt idx="66272" formatCode="General">
                  <c:v>1.365</c:v>
                </c:pt>
                <c:pt idx="66273" formatCode="General">
                  <c:v>1.3650199999999999</c:v>
                </c:pt>
                <c:pt idx="66274" formatCode="General">
                  <c:v>1.36504</c:v>
                </c:pt>
                <c:pt idx="66275" formatCode="General">
                  <c:v>1.3650599999999999</c:v>
                </c:pt>
                <c:pt idx="66276" formatCode="General">
                  <c:v>1.3650800000000001</c:v>
                </c:pt>
                <c:pt idx="66277" formatCode="General">
                  <c:v>1.36511</c:v>
                </c:pt>
                <c:pt idx="66278" formatCode="General">
                  <c:v>1.36513</c:v>
                </c:pt>
                <c:pt idx="66279" formatCode="General">
                  <c:v>1.36514</c:v>
                </c:pt>
                <c:pt idx="66280" formatCode="General">
                  <c:v>1.3651599999999999</c:v>
                </c:pt>
                <c:pt idx="66281" formatCode="General">
                  <c:v>1.3651899999999999</c:v>
                </c:pt>
                <c:pt idx="66282" formatCode="General">
                  <c:v>1.36521</c:v>
                </c:pt>
                <c:pt idx="66283" formatCode="General">
                  <c:v>1.3652199999999999</c:v>
                </c:pt>
                <c:pt idx="66284" formatCode="General">
                  <c:v>1.3652500000000001</c:v>
                </c:pt>
                <c:pt idx="66285" formatCode="General">
                  <c:v>1.36527</c:v>
                </c:pt>
                <c:pt idx="66286" formatCode="General">
                  <c:v>1.3652899999999999</c:v>
                </c:pt>
                <c:pt idx="66287" formatCode="General">
                  <c:v>1.36531</c:v>
                </c:pt>
                <c:pt idx="66288" formatCode="General">
                  <c:v>1.365329999999999</c:v>
                </c:pt>
                <c:pt idx="66289" formatCode="General">
                  <c:v>1.3653500000000001</c:v>
                </c:pt>
                <c:pt idx="66290" formatCode="General">
                  <c:v>1.36538</c:v>
                </c:pt>
                <c:pt idx="66291" formatCode="General">
                  <c:v>1.3653899999999999</c:v>
                </c:pt>
                <c:pt idx="66292" formatCode="General">
                  <c:v>1.36541</c:v>
                </c:pt>
                <c:pt idx="66293" formatCode="General">
                  <c:v>1.36544</c:v>
                </c:pt>
                <c:pt idx="66294" formatCode="General">
                  <c:v>1.3654599999999999</c:v>
                </c:pt>
                <c:pt idx="66295" formatCode="General">
                  <c:v>1.36547</c:v>
                </c:pt>
                <c:pt idx="66296" formatCode="General">
                  <c:v>1.3654899999999999</c:v>
                </c:pt>
                <c:pt idx="66297" formatCode="General">
                  <c:v>1.3655199999999998</c:v>
                </c:pt>
                <c:pt idx="66298" formatCode="General">
                  <c:v>1.36554</c:v>
                </c:pt>
                <c:pt idx="66299" formatCode="General">
                  <c:v>1.3655599999999999</c:v>
                </c:pt>
                <c:pt idx="66300" formatCode="General">
                  <c:v>1.36558</c:v>
                </c:pt>
                <c:pt idx="66301" formatCode="General">
                  <c:v>1.365599999999999</c:v>
                </c:pt>
                <c:pt idx="66302" formatCode="General">
                  <c:v>1.3656199999999998</c:v>
                </c:pt>
                <c:pt idx="66303" formatCode="General">
                  <c:v>1.36564</c:v>
                </c:pt>
                <c:pt idx="66304" formatCode="General">
                  <c:v>1.3656599999999999</c:v>
                </c:pt>
                <c:pt idx="66305" formatCode="General">
                  <c:v>1.36568</c:v>
                </c:pt>
                <c:pt idx="66306" formatCode="General">
                  <c:v>1.36571</c:v>
                </c:pt>
                <c:pt idx="66307" formatCode="General">
                  <c:v>1.3657199999999998</c:v>
                </c:pt>
                <c:pt idx="66308" formatCode="General">
                  <c:v>1.36574</c:v>
                </c:pt>
                <c:pt idx="66309" formatCode="General">
                  <c:v>1.3657599999999999</c:v>
                </c:pt>
                <c:pt idx="66310" formatCode="General">
                  <c:v>1.3657899999999998</c:v>
                </c:pt>
                <c:pt idx="66311" formatCode="General">
                  <c:v>1.365799999999999</c:v>
                </c:pt>
                <c:pt idx="66312" formatCode="General">
                  <c:v>1.3658299999999992</c:v>
                </c:pt>
                <c:pt idx="66313" formatCode="General">
                  <c:v>1.36585</c:v>
                </c:pt>
                <c:pt idx="66314" formatCode="General">
                  <c:v>1.365869999999999</c:v>
                </c:pt>
                <c:pt idx="66315" formatCode="General">
                  <c:v>1.3658899999999998</c:v>
                </c:pt>
                <c:pt idx="66316" formatCode="General">
                  <c:v>1.36591</c:v>
                </c:pt>
                <c:pt idx="66317" formatCode="General">
                  <c:v>1.3659299999999992</c:v>
                </c:pt>
                <c:pt idx="66318" formatCode="General">
                  <c:v>1.36595</c:v>
                </c:pt>
                <c:pt idx="66319" formatCode="General">
                  <c:v>1.365969999999999</c:v>
                </c:pt>
                <c:pt idx="66320" formatCode="General">
                  <c:v>1.3659899999999998</c:v>
                </c:pt>
                <c:pt idx="66321" formatCode="General">
                  <c:v>1.3660099999999999</c:v>
                </c:pt>
                <c:pt idx="66322" formatCode="General">
                  <c:v>1.3660300000000001</c:v>
                </c:pt>
                <c:pt idx="66323" formatCode="General">
                  <c:v>1.3660500000000009</c:v>
                </c:pt>
                <c:pt idx="66324" formatCode="General">
                  <c:v>1.3660699999999999</c:v>
                </c:pt>
                <c:pt idx="66325" formatCode="General">
                  <c:v>1.36609</c:v>
                </c:pt>
                <c:pt idx="66326" formatCode="General">
                  <c:v>1.3661099999999999</c:v>
                </c:pt>
                <c:pt idx="66327" formatCode="General">
                  <c:v>1.3661300000000001</c:v>
                </c:pt>
                <c:pt idx="66328" formatCode="General">
                  <c:v>1.3661500000000009</c:v>
                </c:pt>
                <c:pt idx="66329" formatCode="General">
                  <c:v>1.3661799999999999</c:v>
                </c:pt>
                <c:pt idx="66330" formatCode="General">
                  <c:v>1.36619</c:v>
                </c:pt>
                <c:pt idx="66331" formatCode="General">
                  <c:v>1.3662099999999999</c:v>
                </c:pt>
                <c:pt idx="66332" formatCode="General">
                  <c:v>1.3662399999999999</c:v>
                </c:pt>
                <c:pt idx="66333" formatCode="General">
                  <c:v>1.36626</c:v>
                </c:pt>
                <c:pt idx="66334" formatCode="General">
                  <c:v>1.3662799999999999</c:v>
                </c:pt>
                <c:pt idx="66335" formatCode="General">
                  <c:v>1.3663000000000001</c:v>
                </c:pt>
                <c:pt idx="66336" formatCode="General">
                  <c:v>1.36632</c:v>
                </c:pt>
                <c:pt idx="66337" formatCode="General">
                  <c:v>1.3663400000000001</c:v>
                </c:pt>
                <c:pt idx="66338" formatCode="General">
                  <c:v>1.36636</c:v>
                </c:pt>
                <c:pt idx="66339" formatCode="General">
                  <c:v>1.3663799999999999</c:v>
                </c:pt>
                <c:pt idx="66340" formatCode="General">
                  <c:v>1.3664000000000001</c:v>
                </c:pt>
                <c:pt idx="66341" formatCode="General">
                  <c:v>1.36643</c:v>
                </c:pt>
                <c:pt idx="66342" formatCode="General">
                  <c:v>1.3664400000000001</c:v>
                </c:pt>
                <c:pt idx="66343" formatCode="General">
                  <c:v>1.36646</c:v>
                </c:pt>
                <c:pt idx="66344" formatCode="General">
                  <c:v>1.3664799999999999</c:v>
                </c:pt>
                <c:pt idx="66345" formatCode="General">
                  <c:v>1.3665099999999999</c:v>
                </c:pt>
                <c:pt idx="66346" formatCode="General">
                  <c:v>1.36652</c:v>
                </c:pt>
                <c:pt idx="66347" formatCode="General">
                  <c:v>1.3665400000000001</c:v>
                </c:pt>
                <c:pt idx="66348" formatCode="General">
                  <c:v>1.3665700000000001</c:v>
                </c:pt>
                <c:pt idx="66349" formatCode="General">
                  <c:v>1.36659</c:v>
                </c:pt>
                <c:pt idx="66350" formatCode="General">
                  <c:v>1.3666</c:v>
                </c:pt>
                <c:pt idx="66351" formatCode="General">
                  <c:v>1.36663</c:v>
                </c:pt>
                <c:pt idx="66352" formatCode="General">
                  <c:v>1.3666499999999999</c:v>
                </c:pt>
                <c:pt idx="66353" formatCode="General">
                  <c:v>1.3666700000000001</c:v>
                </c:pt>
                <c:pt idx="66354" formatCode="General">
                  <c:v>1.36669</c:v>
                </c:pt>
                <c:pt idx="66355" formatCode="General">
                  <c:v>1.3667100000000001</c:v>
                </c:pt>
                <c:pt idx="66356" formatCode="General">
                  <c:v>1.36673</c:v>
                </c:pt>
                <c:pt idx="66357" formatCode="General">
                  <c:v>1.36676</c:v>
                </c:pt>
                <c:pt idx="66358" formatCode="General">
                  <c:v>1.36677</c:v>
                </c:pt>
                <c:pt idx="66359" formatCode="General">
                  <c:v>1.3667899999999999</c:v>
                </c:pt>
                <c:pt idx="66360" formatCode="General">
                  <c:v>1.3668199999999999</c:v>
                </c:pt>
                <c:pt idx="66361" formatCode="General">
                  <c:v>1.3668400000000001</c:v>
                </c:pt>
                <c:pt idx="66362" formatCode="General">
                  <c:v>1.3668499999999999</c:v>
                </c:pt>
                <c:pt idx="66363" formatCode="General">
                  <c:v>1.3668800000000001</c:v>
                </c:pt>
                <c:pt idx="66364" formatCode="General">
                  <c:v>1.3669</c:v>
                </c:pt>
                <c:pt idx="66365" formatCode="General">
                  <c:v>1.3669199999999999</c:v>
                </c:pt>
                <c:pt idx="66366" formatCode="General">
                  <c:v>1.36694</c:v>
                </c:pt>
                <c:pt idx="66367" formatCode="General">
                  <c:v>1.36696</c:v>
                </c:pt>
                <c:pt idx="66368" formatCode="General">
                  <c:v>1.3669800000000001</c:v>
                </c:pt>
                <c:pt idx="66369" formatCode="General">
                  <c:v>1.367</c:v>
                </c:pt>
                <c:pt idx="66370" formatCode="General">
                  <c:v>1.3670199999999999</c:v>
                </c:pt>
                <c:pt idx="66371" formatCode="General">
                  <c:v>1.36704</c:v>
                </c:pt>
                <c:pt idx="66372" formatCode="General">
                  <c:v>1.3670599999999999</c:v>
                </c:pt>
                <c:pt idx="66373" formatCode="General">
                  <c:v>1.3670800000000001</c:v>
                </c:pt>
                <c:pt idx="66374" formatCode="General">
                  <c:v>1.3671</c:v>
                </c:pt>
                <c:pt idx="66375" formatCode="General">
                  <c:v>1.3671199999999999</c:v>
                </c:pt>
                <c:pt idx="66376" formatCode="General">
                  <c:v>1.36714</c:v>
                </c:pt>
                <c:pt idx="66377" formatCode="General">
                  <c:v>1.36717</c:v>
                </c:pt>
                <c:pt idx="66378" formatCode="General">
                  <c:v>1.3671800000000001</c:v>
                </c:pt>
                <c:pt idx="66379" formatCode="General">
                  <c:v>1.36721</c:v>
                </c:pt>
                <c:pt idx="66380" formatCode="General">
                  <c:v>1.3672299999999991</c:v>
                </c:pt>
                <c:pt idx="66381" formatCode="General">
                  <c:v>1.3672500000000001</c:v>
                </c:pt>
                <c:pt idx="66382" formatCode="General">
                  <c:v>1.3672599999999999</c:v>
                </c:pt>
                <c:pt idx="66383" formatCode="General">
                  <c:v>1.3672899999999999</c:v>
                </c:pt>
                <c:pt idx="66384" formatCode="General">
                  <c:v>1.36731</c:v>
                </c:pt>
                <c:pt idx="66385" formatCode="General">
                  <c:v>1.367329999999999</c:v>
                </c:pt>
                <c:pt idx="66386" formatCode="General">
                  <c:v>1.3673500000000001</c:v>
                </c:pt>
                <c:pt idx="66387" formatCode="General">
                  <c:v>1.36737</c:v>
                </c:pt>
                <c:pt idx="66388" formatCode="General">
                  <c:v>1.3673899999999999</c:v>
                </c:pt>
                <c:pt idx="66389" formatCode="General">
                  <c:v>1.3674199999999999</c:v>
                </c:pt>
                <c:pt idx="66390" formatCode="General">
                  <c:v>1.367429999999999</c:v>
                </c:pt>
                <c:pt idx="66391" formatCode="General">
                  <c:v>1.3674500000000001</c:v>
                </c:pt>
                <c:pt idx="66392" formatCode="General">
                  <c:v>1.36748</c:v>
                </c:pt>
                <c:pt idx="66393" formatCode="General">
                  <c:v>1.3674899999999999</c:v>
                </c:pt>
                <c:pt idx="66394" formatCode="General">
                  <c:v>1.36751</c:v>
                </c:pt>
                <c:pt idx="66395" formatCode="General">
                  <c:v>1.367529999999999</c:v>
                </c:pt>
                <c:pt idx="66396" formatCode="General">
                  <c:v>1.3675599999999999</c:v>
                </c:pt>
                <c:pt idx="66397" formatCode="General">
                  <c:v>1.36757</c:v>
                </c:pt>
                <c:pt idx="66398" formatCode="General">
                  <c:v>1.3675899999999999</c:v>
                </c:pt>
                <c:pt idx="66399" formatCode="General">
                  <c:v>1.3676199999999998</c:v>
                </c:pt>
                <c:pt idx="66400" formatCode="General">
                  <c:v>1.36764</c:v>
                </c:pt>
                <c:pt idx="66401" formatCode="General">
                  <c:v>1.36765</c:v>
                </c:pt>
                <c:pt idx="66402" formatCode="General">
                  <c:v>1.36768</c:v>
                </c:pt>
                <c:pt idx="66403" formatCode="General">
                  <c:v>1.367699999999999</c:v>
                </c:pt>
                <c:pt idx="66404" formatCode="General">
                  <c:v>1.3677199999999998</c:v>
                </c:pt>
                <c:pt idx="66405" formatCode="General">
                  <c:v>1.36774</c:v>
                </c:pt>
                <c:pt idx="66406" formatCode="General">
                  <c:v>1.3677599999999999</c:v>
                </c:pt>
                <c:pt idx="66407" formatCode="General">
                  <c:v>1.36778</c:v>
                </c:pt>
                <c:pt idx="66408" formatCode="General">
                  <c:v>1.36781</c:v>
                </c:pt>
                <c:pt idx="66409" formatCode="General">
                  <c:v>1.3678199999999998</c:v>
                </c:pt>
                <c:pt idx="66410" formatCode="General">
                  <c:v>1.3678399999999991</c:v>
                </c:pt>
                <c:pt idx="66411" formatCode="General">
                  <c:v>1.367869999999999</c:v>
                </c:pt>
                <c:pt idx="66412" formatCode="General">
                  <c:v>1.3678899999999998</c:v>
                </c:pt>
                <c:pt idx="66413" formatCode="General">
                  <c:v>1.367899999999999</c:v>
                </c:pt>
                <c:pt idx="66414" formatCode="General">
                  <c:v>1.3679299999999992</c:v>
                </c:pt>
                <c:pt idx="66415" formatCode="General">
                  <c:v>1.36795</c:v>
                </c:pt>
                <c:pt idx="66416" formatCode="General">
                  <c:v>1.367969999999999</c:v>
                </c:pt>
                <c:pt idx="66417" formatCode="General">
                  <c:v>1.3679899999999998</c:v>
                </c:pt>
                <c:pt idx="66418" formatCode="General">
                  <c:v>1.3680099999999999</c:v>
                </c:pt>
                <c:pt idx="66419" formatCode="General">
                  <c:v>1.3680300000000001</c:v>
                </c:pt>
                <c:pt idx="66420" formatCode="General">
                  <c:v>1.3680500000000009</c:v>
                </c:pt>
                <c:pt idx="66421" formatCode="General">
                  <c:v>1.3680699999999999</c:v>
                </c:pt>
                <c:pt idx="66422" formatCode="General">
                  <c:v>1.36809</c:v>
                </c:pt>
                <c:pt idx="66423" formatCode="General">
                  <c:v>1.3681099999999999</c:v>
                </c:pt>
                <c:pt idx="66424" formatCode="General">
                  <c:v>1.3681300000000001</c:v>
                </c:pt>
                <c:pt idx="66425" formatCode="General">
                  <c:v>1.3681500000000009</c:v>
                </c:pt>
                <c:pt idx="66426" formatCode="General">
                  <c:v>1.3681700000000001</c:v>
                </c:pt>
                <c:pt idx="66427" formatCode="General">
                  <c:v>1.36819</c:v>
                </c:pt>
                <c:pt idx="66428" formatCode="General">
                  <c:v>1.36822</c:v>
                </c:pt>
                <c:pt idx="66429" formatCode="General">
                  <c:v>1.3682300000000001</c:v>
                </c:pt>
                <c:pt idx="66430" formatCode="General">
                  <c:v>1.36826</c:v>
                </c:pt>
                <c:pt idx="66431" formatCode="General">
                  <c:v>1.3682799999999999</c:v>
                </c:pt>
                <c:pt idx="66432" formatCode="General">
                  <c:v>1.3683000000000001</c:v>
                </c:pt>
                <c:pt idx="66433" formatCode="General">
                  <c:v>1.3683099999999999</c:v>
                </c:pt>
                <c:pt idx="66434" formatCode="General">
                  <c:v>1.3683399999999999</c:v>
                </c:pt>
                <c:pt idx="66435" formatCode="General">
                  <c:v>1.36836</c:v>
                </c:pt>
                <c:pt idx="66436" formatCode="General">
                  <c:v>1.3683799999999999</c:v>
                </c:pt>
                <c:pt idx="66437" formatCode="General">
                  <c:v>1.3684000000000001</c:v>
                </c:pt>
                <c:pt idx="66438" formatCode="General">
                  <c:v>1.36842</c:v>
                </c:pt>
                <c:pt idx="66439" formatCode="General">
                  <c:v>1.3684400000000001</c:v>
                </c:pt>
                <c:pt idx="66440" formatCode="General">
                  <c:v>1.36846</c:v>
                </c:pt>
                <c:pt idx="66441" formatCode="General">
                  <c:v>1.3684799999999999</c:v>
                </c:pt>
                <c:pt idx="66442" formatCode="General">
                  <c:v>1.3685</c:v>
                </c:pt>
                <c:pt idx="66443" formatCode="General">
                  <c:v>1.36853</c:v>
                </c:pt>
                <c:pt idx="66444" formatCode="General">
                  <c:v>1.3685499999999999</c:v>
                </c:pt>
                <c:pt idx="66445" formatCode="General">
                  <c:v>1.36856</c:v>
                </c:pt>
                <c:pt idx="66446" formatCode="General">
                  <c:v>1.3685799999999999</c:v>
                </c:pt>
                <c:pt idx="66447" formatCode="General">
                  <c:v>1.3686100000000001</c:v>
                </c:pt>
                <c:pt idx="66448" formatCode="General">
                  <c:v>1.36863</c:v>
                </c:pt>
                <c:pt idx="66449" formatCode="General">
                  <c:v>1.3686400000000001</c:v>
                </c:pt>
                <c:pt idx="66450" formatCode="General">
                  <c:v>1.3686700000000001</c:v>
                </c:pt>
                <c:pt idx="66451" formatCode="General">
                  <c:v>1.36869</c:v>
                </c:pt>
                <c:pt idx="66452" formatCode="General">
                  <c:v>1.3687100000000001</c:v>
                </c:pt>
                <c:pt idx="66453" formatCode="General">
                  <c:v>1.36873</c:v>
                </c:pt>
                <c:pt idx="66454" formatCode="General">
                  <c:v>1.3687499999999999</c:v>
                </c:pt>
                <c:pt idx="66455" formatCode="General">
                  <c:v>1.36877</c:v>
                </c:pt>
                <c:pt idx="66456" formatCode="General">
                  <c:v>1.3688</c:v>
                </c:pt>
                <c:pt idx="66457" formatCode="General">
                  <c:v>1.3688100000000001</c:v>
                </c:pt>
                <c:pt idx="66458" formatCode="General">
                  <c:v>1.36883</c:v>
                </c:pt>
                <c:pt idx="66459" formatCode="General">
                  <c:v>1.3688499999999999</c:v>
                </c:pt>
                <c:pt idx="66460" formatCode="General">
                  <c:v>1.36887</c:v>
                </c:pt>
                <c:pt idx="66461" formatCode="General">
                  <c:v>1.3688899999999999</c:v>
                </c:pt>
                <c:pt idx="66462" formatCode="General">
                  <c:v>1.3689100000000001</c:v>
                </c:pt>
                <c:pt idx="66463" formatCode="General">
                  <c:v>1.36894</c:v>
                </c:pt>
                <c:pt idx="66464" formatCode="General">
                  <c:v>1.3689499999999999</c:v>
                </c:pt>
                <c:pt idx="66465" formatCode="General">
                  <c:v>1.3689800000000001</c:v>
                </c:pt>
                <c:pt idx="66466" formatCode="General">
                  <c:v>1.369</c:v>
                </c:pt>
                <c:pt idx="66467" formatCode="General">
                  <c:v>1.3690199999999999</c:v>
                </c:pt>
                <c:pt idx="66468" formatCode="General">
                  <c:v>1.36904</c:v>
                </c:pt>
                <c:pt idx="66469" formatCode="General">
                  <c:v>1.3690599999999999</c:v>
                </c:pt>
                <c:pt idx="66470" formatCode="General">
                  <c:v>1.3690800000000001</c:v>
                </c:pt>
                <c:pt idx="66471" formatCode="General">
                  <c:v>1.3691</c:v>
                </c:pt>
                <c:pt idx="66472" formatCode="General">
                  <c:v>1.3691199999999999</c:v>
                </c:pt>
                <c:pt idx="66473" formatCode="General">
                  <c:v>1.36914</c:v>
                </c:pt>
                <c:pt idx="66474" formatCode="General">
                  <c:v>1.3691599999999999</c:v>
                </c:pt>
                <c:pt idx="66475" formatCode="General">
                  <c:v>1.3691800000000001</c:v>
                </c:pt>
                <c:pt idx="66476" formatCode="General">
                  <c:v>1.3692</c:v>
                </c:pt>
                <c:pt idx="66477" formatCode="General">
                  <c:v>1.3692199999999999</c:v>
                </c:pt>
                <c:pt idx="66478" formatCode="General">
                  <c:v>1.3692500000000001</c:v>
                </c:pt>
                <c:pt idx="66479" formatCode="General">
                  <c:v>1.36927</c:v>
                </c:pt>
                <c:pt idx="66480" formatCode="General">
                  <c:v>1.3692800000000001</c:v>
                </c:pt>
                <c:pt idx="66481" formatCode="General">
                  <c:v>1.36931</c:v>
                </c:pt>
                <c:pt idx="66482" formatCode="General">
                  <c:v>1.369329999999999</c:v>
                </c:pt>
                <c:pt idx="66483" formatCode="General">
                  <c:v>1.3693500000000001</c:v>
                </c:pt>
                <c:pt idx="66484" formatCode="General">
                  <c:v>1.3693599999999999</c:v>
                </c:pt>
                <c:pt idx="66485" formatCode="General">
                  <c:v>1.3693899999999999</c:v>
                </c:pt>
                <c:pt idx="66486" formatCode="General">
                  <c:v>1.36941</c:v>
                </c:pt>
                <c:pt idx="66487" formatCode="General">
                  <c:v>1.369429999999999</c:v>
                </c:pt>
                <c:pt idx="66488" formatCode="General">
                  <c:v>1.3694500000000001</c:v>
                </c:pt>
                <c:pt idx="66489" formatCode="General">
                  <c:v>1.36947</c:v>
                </c:pt>
                <c:pt idx="66490" formatCode="General">
                  <c:v>1.3694899999999999</c:v>
                </c:pt>
                <c:pt idx="66491" formatCode="General">
                  <c:v>1.36951</c:v>
                </c:pt>
                <c:pt idx="66492" formatCode="General">
                  <c:v>1.369529999999999</c:v>
                </c:pt>
                <c:pt idx="66493" formatCode="General">
                  <c:v>1.36955</c:v>
                </c:pt>
                <c:pt idx="66494" formatCode="General">
                  <c:v>1.36958</c:v>
                </c:pt>
                <c:pt idx="66495" formatCode="General">
                  <c:v>1.369599999999999</c:v>
                </c:pt>
                <c:pt idx="66496" formatCode="General">
                  <c:v>1.36961</c:v>
                </c:pt>
                <c:pt idx="66497" formatCode="General">
                  <c:v>1.369629999999999</c:v>
                </c:pt>
                <c:pt idx="66498" formatCode="General">
                  <c:v>1.3696599999999999</c:v>
                </c:pt>
                <c:pt idx="66499" formatCode="General">
                  <c:v>1.36968</c:v>
                </c:pt>
                <c:pt idx="66500" formatCode="General">
                  <c:v>1.3696899999999999</c:v>
                </c:pt>
                <c:pt idx="66501" formatCode="General">
                  <c:v>1.3697199999999998</c:v>
                </c:pt>
                <c:pt idx="66502" formatCode="General">
                  <c:v>1.36974</c:v>
                </c:pt>
                <c:pt idx="66503" formatCode="General">
                  <c:v>1.3697599999999999</c:v>
                </c:pt>
                <c:pt idx="66504" formatCode="General">
                  <c:v>1.36978</c:v>
                </c:pt>
                <c:pt idx="66505" formatCode="General">
                  <c:v>1.369799999999999</c:v>
                </c:pt>
                <c:pt idx="66506" formatCode="General">
                  <c:v>1.3698199999999998</c:v>
                </c:pt>
                <c:pt idx="66507" formatCode="General">
                  <c:v>1.36985</c:v>
                </c:pt>
                <c:pt idx="66508" formatCode="General">
                  <c:v>1.3698599999999999</c:v>
                </c:pt>
                <c:pt idx="66509" formatCode="General">
                  <c:v>1.36988</c:v>
                </c:pt>
                <c:pt idx="66510" formatCode="General">
                  <c:v>1.369899999999999</c:v>
                </c:pt>
                <c:pt idx="66511" formatCode="General">
                  <c:v>1.3699299999999992</c:v>
                </c:pt>
                <c:pt idx="66512" formatCode="General">
                  <c:v>1.369939999999999</c:v>
                </c:pt>
                <c:pt idx="66513" formatCode="General">
                  <c:v>1.3699599999999998</c:v>
                </c:pt>
                <c:pt idx="66514" formatCode="General">
                  <c:v>1.3699899999999998</c:v>
                </c:pt>
                <c:pt idx="66515" formatCode="General">
                  <c:v>1.3700100000000008</c:v>
                </c:pt>
                <c:pt idx="66516" formatCode="General">
                  <c:v>1.3700300000000001</c:v>
                </c:pt>
                <c:pt idx="66517" formatCode="General">
                  <c:v>1.3700500000000009</c:v>
                </c:pt>
                <c:pt idx="66518" formatCode="General">
                  <c:v>1.3700699999999999</c:v>
                </c:pt>
                <c:pt idx="66519" formatCode="General">
                  <c:v>1.37009</c:v>
                </c:pt>
                <c:pt idx="66520" formatCode="General">
                  <c:v>1.3701099999999999</c:v>
                </c:pt>
                <c:pt idx="66521" formatCode="General">
                  <c:v>1.3701300000000001</c:v>
                </c:pt>
                <c:pt idx="66522" formatCode="General">
                  <c:v>1.3701500000000009</c:v>
                </c:pt>
                <c:pt idx="66523" formatCode="General">
                  <c:v>1.3701800000000008</c:v>
                </c:pt>
                <c:pt idx="66524" formatCode="General">
                  <c:v>1.37019</c:v>
                </c:pt>
                <c:pt idx="66525" formatCode="General">
                  <c:v>1.3702099999999999</c:v>
                </c:pt>
                <c:pt idx="66526" formatCode="General">
                  <c:v>1.3702399999999999</c:v>
                </c:pt>
                <c:pt idx="66527" formatCode="General">
                  <c:v>1.3702500000000009</c:v>
                </c:pt>
                <c:pt idx="66528" formatCode="General">
                  <c:v>1.3702700000000001</c:v>
                </c:pt>
                <c:pt idx="66529" formatCode="General">
                  <c:v>1.3703000000000001</c:v>
                </c:pt>
                <c:pt idx="66530" formatCode="General">
                  <c:v>1.37032</c:v>
                </c:pt>
                <c:pt idx="66531" formatCode="General">
                  <c:v>1.37033</c:v>
                </c:pt>
                <c:pt idx="66532" formatCode="General">
                  <c:v>1.37036</c:v>
                </c:pt>
                <c:pt idx="66533" formatCode="General">
                  <c:v>1.3703799999999999</c:v>
                </c:pt>
                <c:pt idx="66534" formatCode="General">
                  <c:v>1.3704000000000001</c:v>
                </c:pt>
                <c:pt idx="66535" formatCode="General">
                  <c:v>1.3704099999999999</c:v>
                </c:pt>
                <c:pt idx="66536" formatCode="General">
                  <c:v>1.3704400000000001</c:v>
                </c:pt>
                <c:pt idx="66537" formatCode="General">
                  <c:v>1.37046</c:v>
                </c:pt>
                <c:pt idx="66538" formatCode="General">
                  <c:v>1.3704799999999999</c:v>
                </c:pt>
                <c:pt idx="66539" formatCode="General">
                  <c:v>1.3705000000000001</c:v>
                </c:pt>
                <c:pt idx="66540" formatCode="General">
                  <c:v>1.37052</c:v>
                </c:pt>
                <c:pt idx="66541" formatCode="General">
                  <c:v>1.3705400000000001</c:v>
                </c:pt>
                <c:pt idx="66542" formatCode="General">
                  <c:v>1.37056</c:v>
                </c:pt>
                <c:pt idx="66543" formatCode="General">
                  <c:v>1.3705799999999999</c:v>
                </c:pt>
                <c:pt idx="66544" formatCode="General">
                  <c:v>1.3706</c:v>
                </c:pt>
                <c:pt idx="66545" formatCode="General">
                  <c:v>1.3706199999999999</c:v>
                </c:pt>
                <c:pt idx="66546" formatCode="General">
                  <c:v>1.3706499999999999</c:v>
                </c:pt>
                <c:pt idx="66547" formatCode="General">
                  <c:v>1.37066</c:v>
                </c:pt>
                <c:pt idx="66548" formatCode="General">
                  <c:v>1.3706799999999999</c:v>
                </c:pt>
                <c:pt idx="66549" formatCode="General">
                  <c:v>1.3707100000000001</c:v>
                </c:pt>
                <c:pt idx="66550" formatCode="General">
                  <c:v>1.37073</c:v>
                </c:pt>
                <c:pt idx="66551" formatCode="General">
                  <c:v>1.3707499999999999</c:v>
                </c:pt>
                <c:pt idx="66552" formatCode="General">
                  <c:v>1.37077</c:v>
                </c:pt>
                <c:pt idx="66553" formatCode="General">
                  <c:v>1.37079</c:v>
                </c:pt>
                <c:pt idx="66554" formatCode="General">
                  <c:v>1.3708100000000001</c:v>
                </c:pt>
                <c:pt idx="66555" formatCode="General">
                  <c:v>1.37083</c:v>
                </c:pt>
                <c:pt idx="66556" formatCode="General">
                  <c:v>1.3708499999999999</c:v>
                </c:pt>
                <c:pt idx="66557" formatCode="General">
                  <c:v>1.37087</c:v>
                </c:pt>
                <c:pt idx="66558" formatCode="General">
                  <c:v>1.3709</c:v>
                </c:pt>
                <c:pt idx="66559" formatCode="General">
                  <c:v>1.3709100000000001</c:v>
                </c:pt>
                <c:pt idx="66560" formatCode="General">
                  <c:v>1.37093</c:v>
                </c:pt>
                <c:pt idx="66561" formatCode="General">
                  <c:v>1.3709499999999999</c:v>
                </c:pt>
                <c:pt idx="66562" formatCode="General">
                  <c:v>1.3709800000000001</c:v>
                </c:pt>
                <c:pt idx="66563" formatCode="General">
                  <c:v>1.3709899999999999</c:v>
                </c:pt>
                <c:pt idx="66564" formatCode="General">
                  <c:v>1.3710100000000001</c:v>
                </c:pt>
                <c:pt idx="66565" formatCode="General">
                  <c:v>1.37104</c:v>
                </c:pt>
                <c:pt idx="66566" formatCode="General">
                  <c:v>1.3710599999999999</c:v>
                </c:pt>
                <c:pt idx="66567" formatCode="General">
                  <c:v>1.37107</c:v>
                </c:pt>
                <c:pt idx="66568" formatCode="General">
                  <c:v>1.3711</c:v>
                </c:pt>
                <c:pt idx="66569" formatCode="General">
                  <c:v>1.3711199999999999</c:v>
                </c:pt>
                <c:pt idx="66570" formatCode="General">
                  <c:v>1.37114</c:v>
                </c:pt>
                <c:pt idx="66571" formatCode="General">
                  <c:v>1.3711599999999999</c:v>
                </c:pt>
                <c:pt idx="66572" formatCode="General">
                  <c:v>1.3711800000000001</c:v>
                </c:pt>
                <c:pt idx="66573" formatCode="General">
                  <c:v>1.3712</c:v>
                </c:pt>
                <c:pt idx="66574" formatCode="General">
                  <c:v>1.3712199999999999</c:v>
                </c:pt>
                <c:pt idx="66575" formatCode="General">
                  <c:v>1.37124</c:v>
                </c:pt>
                <c:pt idx="66576" formatCode="General">
                  <c:v>1.3712599999999999</c:v>
                </c:pt>
                <c:pt idx="66577" formatCode="General">
                  <c:v>1.3712899999999999</c:v>
                </c:pt>
                <c:pt idx="66578" formatCode="General">
                  <c:v>1.37131</c:v>
                </c:pt>
                <c:pt idx="66579" formatCode="General">
                  <c:v>1.3713199999999999</c:v>
                </c:pt>
                <c:pt idx="66580" formatCode="General">
                  <c:v>1.3713500000000001</c:v>
                </c:pt>
                <c:pt idx="66581" formatCode="General">
                  <c:v>1.37137</c:v>
                </c:pt>
                <c:pt idx="66582" formatCode="General">
                  <c:v>1.3713899999999999</c:v>
                </c:pt>
                <c:pt idx="66583" formatCode="General">
                  <c:v>1.37141</c:v>
                </c:pt>
                <c:pt idx="66584" formatCode="General">
                  <c:v>1.371429999999999</c:v>
                </c:pt>
                <c:pt idx="66585" formatCode="General">
                  <c:v>1.3714500000000001</c:v>
                </c:pt>
                <c:pt idx="66586" formatCode="General">
                  <c:v>1.37147</c:v>
                </c:pt>
                <c:pt idx="66587" formatCode="General">
                  <c:v>1.3714899999999999</c:v>
                </c:pt>
                <c:pt idx="66588" formatCode="General">
                  <c:v>1.37151</c:v>
                </c:pt>
                <c:pt idx="66589" formatCode="General">
                  <c:v>1.371529999999999</c:v>
                </c:pt>
                <c:pt idx="66590" formatCode="General">
                  <c:v>1.37155</c:v>
                </c:pt>
                <c:pt idx="66591" formatCode="General">
                  <c:v>1.37157</c:v>
                </c:pt>
                <c:pt idx="66592" formatCode="General">
                  <c:v>1.3715899999999999</c:v>
                </c:pt>
                <c:pt idx="66593" formatCode="General">
                  <c:v>1.37161</c:v>
                </c:pt>
                <c:pt idx="66594" formatCode="General">
                  <c:v>1.371629999999999</c:v>
                </c:pt>
                <c:pt idx="66595" formatCode="General">
                  <c:v>1.37165</c:v>
                </c:pt>
                <c:pt idx="66596" formatCode="General">
                  <c:v>1.37168</c:v>
                </c:pt>
                <c:pt idx="66597" formatCode="General">
                  <c:v>1.371699999999999</c:v>
                </c:pt>
                <c:pt idx="66598" formatCode="General">
                  <c:v>1.37171</c:v>
                </c:pt>
                <c:pt idx="66599" formatCode="General">
                  <c:v>1.37174</c:v>
                </c:pt>
                <c:pt idx="66600" formatCode="General">
                  <c:v>1.3717599999999999</c:v>
                </c:pt>
                <c:pt idx="66601" formatCode="General">
                  <c:v>1.37178</c:v>
                </c:pt>
                <c:pt idx="66602" formatCode="General">
                  <c:v>1.371799999999999</c:v>
                </c:pt>
                <c:pt idx="66603" formatCode="General">
                  <c:v>1.3718199999999998</c:v>
                </c:pt>
                <c:pt idx="66604" formatCode="General">
                  <c:v>1.3718399999999991</c:v>
                </c:pt>
                <c:pt idx="66605" formatCode="General">
                  <c:v>1.3718599999999999</c:v>
                </c:pt>
                <c:pt idx="66606" formatCode="General">
                  <c:v>1.37188</c:v>
                </c:pt>
                <c:pt idx="66607" formatCode="General">
                  <c:v>1.371899999999999</c:v>
                </c:pt>
                <c:pt idx="66608" formatCode="General">
                  <c:v>1.3719199999999998</c:v>
                </c:pt>
                <c:pt idx="66609" formatCode="General">
                  <c:v>1.37195</c:v>
                </c:pt>
                <c:pt idx="66610" formatCode="General">
                  <c:v>1.3719599999999998</c:v>
                </c:pt>
                <c:pt idx="66611" formatCode="General">
                  <c:v>1.37198</c:v>
                </c:pt>
                <c:pt idx="66612" formatCode="General">
                  <c:v>1.3720000000000001</c:v>
                </c:pt>
                <c:pt idx="66613" formatCode="General">
                  <c:v>1.3720300000000001</c:v>
                </c:pt>
                <c:pt idx="66614" formatCode="General">
                  <c:v>1.3720399999999999</c:v>
                </c:pt>
                <c:pt idx="66615" formatCode="General">
                  <c:v>1.3720600000000001</c:v>
                </c:pt>
                <c:pt idx="66616" formatCode="General">
                  <c:v>1.37209</c:v>
                </c:pt>
                <c:pt idx="66617" formatCode="General">
                  <c:v>1.3721099999999999</c:v>
                </c:pt>
                <c:pt idx="66618" formatCode="General">
                  <c:v>1.3721300000000001</c:v>
                </c:pt>
                <c:pt idx="66619" formatCode="General">
                  <c:v>1.3721500000000009</c:v>
                </c:pt>
                <c:pt idx="66620" formatCode="General">
                  <c:v>1.3721699999999999</c:v>
                </c:pt>
                <c:pt idx="66621" formatCode="General">
                  <c:v>1.37219</c:v>
                </c:pt>
                <c:pt idx="66622" formatCode="General">
                  <c:v>1.3722099999999999</c:v>
                </c:pt>
                <c:pt idx="66623" formatCode="General">
                  <c:v>1.3722300000000001</c:v>
                </c:pt>
                <c:pt idx="66624" formatCode="General">
                  <c:v>1.3722500000000009</c:v>
                </c:pt>
                <c:pt idx="66625" formatCode="General">
                  <c:v>1.3722700000000001</c:v>
                </c:pt>
                <c:pt idx="66626" formatCode="General">
                  <c:v>1.37229</c:v>
                </c:pt>
                <c:pt idx="66627" formatCode="General">
                  <c:v>1.3723099999999999</c:v>
                </c:pt>
                <c:pt idx="66628" formatCode="General">
                  <c:v>1.3723399999999999</c:v>
                </c:pt>
                <c:pt idx="66629" formatCode="General">
                  <c:v>1.37236</c:v>
                </c:pt>
                <c:pt idx="66630" formatCode="General">
                  <c:v>1.3723700000000001</c:v>
                </c:pt>
                <c:pt idx="66631" formatCode="General">
                  <c:v>1.3724000000000001</c:v>
                </c:pt>
                <c:pt idx="66632" formatCode="General">
                  <c:v>1.37242</c:v>
                </c:pt>
                <c:pt idx="66633" formatCode="General">
                  <c:v>1.3724400000000001</c:v>
                </c:pt>
                <c:pt idx="66634" formatCode="General">
                  <c:v>1.37246</c:v>
                </c:pt>
                <c:pt idx="66635" formatCode="General">
                  <c:v>1.3724799999999999</c:v>
                </c:pt>
                <c:pt idx="66636" formatCode="General">
                  <c:v>1.3725000000000001</c:v>
                </c:pt>
                <c:pt idx="66637" formatCode="General">
                  <c:v>1.37252</c:v>
                </c:pt>
                <c:pt idx="66638" formatCode="General">
                  <c:v>1.3725400000000001</c:v>
                </c:pt>
                <c:pt idx="66639" formatCode="General">
                  <c:v>1.37256</c:v>
                </c:pt>
                <c:pt idx="66640" formatCode="General">
                  <c:v>1.3725799999999999</c:v>
                </c:pt>
                <c:pt idx="66641" formatCode="General">
                  <c:v>1.3726</c:v>
                </c:pt>
                <c:pt idx="66642" formatCode="General">
                  <c:v>1.37262</c:v>
                </c:pt>
                <c:pt idx="66643" formatCode="General">
                  <c:v>1.3726400000000001</c:v>
                </c:pt>
                <c:pt idx="66644" formatCode="General">
                  <c:v>1.3726700000000001</c:v>
                </c:pt>
                <c:pt idx="66645" formatCode="General">
                  <c:v>1.37269</c:v>
                </c:pt>
                <c:pt idx="66646" formatCode="General">
                  <c:v>1.3727</c:v>
                </c:pt>
                <c:pt idx="66647" formatCode="General">
                  <c:v>1.37273</c:v>
                </c:pt>
                <c:pt idx="66648" formatCode="General">
                  <c:v>1.3727499999999999</c:v>
                </c:pt>
                <c:pt idx="66649" formatCode="General">
                  <c:v>1.37277</c:v>
                </c:pt>
                <c:pt idx="66650" formatCode="General">
                  <c:v>1.3727799999999999</c:v>
                </c:pt>
                <c:pt idx="66651" formatCode="General">
                  <c:v>1.3728100000000001</c:v>
                </c:pt>
                <c:pt idx="66652" formatCode="General">
                  <c:v>1.37283</c:v>
                </c:pt>
                <c:pt idx="66653" formatCode="General">
                  <c:v>1.3728499999999999</c:v>
                </c:pt>
                <c:pt idx="66654" formatCode="General">
                  <c:v>1.37287</c:v>
                </c:pt>
                <c:pt idx="66655" formatCode="General">
                  <c:v>1.3728899999999999</c:v>
                </c:pt>
                <c:pt idx="66656" formatCode="General">
                  <c:v>1.3729100000000001</c:v>
                </c:pt>
                <c:pt idx="66657" formatCode="General">
                  <c:v>1.37293</c:v>
                </c:pt>
                <c:pt idx="66658" formatCode="General">
                  <c:v>1.3729499999999999</c:v>
                </c:pt>
                <c:pt idx="66659" formatCode="General">
                  <c:v>1.37297</c:v>
                </c:pt>
                <c:pt idx="66660" formatCode="General">
                  <c:v>1.373</c:v>
                </c:pt>
                <c:pt idx="66661" formatCode="General">
                  <c:v>1.3730100000000001</c:v>
                </c:pt>
                <c:pt idx="66662" formatCode="General">
                  <c:v>1.37303</c:v>
                </c:pt>
                <c:pt idx="66663" formatCode="General">
                  <c:v>1.3730500000000001</c:v>
                </c:pt>
                <c:pt idx="66664" formatCode="General">
                  <c:v>1.3730800000000001</c:v>
                </c:pt>
                <c:pt idx="66665" formatCode="General">
                  <c:v>1.3730899999999999</c:v>
                </c:pt>
                <c:pt idx="66666" formatCode="General">
                  <c:v>1.3731100000000001</c:v>
                </c:pt>
                <c:pt idx="66667" formatCode="General">
                  <c:v>1.37314</c:v>
                </c:pt>
                <c:pt idx="66668" formatCode="General">
                  <c:v>1.3731599999999999</c:v>
                </c:pt>
                <c:pt idx="66669" formatCode="General">
                  <c:v>1.3731800000000001</c:v>
                </c:pt>
                <c:pt idx="66670" formatCode="General">
                  <c:v>1.3732</c:v>
                </c:pt>
                <c:pt idx="66671" formatCode="General">
                  <c:v>1.3732199999999999</c:v>
                </c:pt>
                <c:pt idx="66672" formatCode="General">
                  <c:v>1.37324</c:v>
                </c:pt>
                <c:pt idx="66673" formatCode="General">
                  <c:v>1.3732599999999999</c:v>
                </c:pt>
                <c:pt idx="66674" formatCode="General">
                  <c:v>1.3732800000000001</c:v>
                </c:pt>
                <c:pt idx="66675" formatCode="General">
                  <c:v>1.3733</c:v>
                </c:pt>
                <c:pt idx="66676" formatCode="General">
                  <c:v>1.3733199999999999</c:v>
                </c:pt>
                <c:pt idx="66677" formatCode="General">
                  <c:v>1.37334</c:v>
                </c:pt>
                <c:pt idx="66678" formatCode="General">
                  <c:v>1.3733599999999999</c:v>
                </c:pt>
                <c:pt idx="66679" formatCode="General">
                  <c:v>1.37338</c:v>
                </c:pt>
                <c:pt idx="66680" formatCode="General">
                  <c:v>1.37341</c:v>
                </c:pt>
                <c:pt idx="66681" formatCode="General">
                  <c:v>1.3734199999999999</c:v>
                </c:pt>
                <c:pt idx="66682" formatCode="General">
                  <c:v>1.3734500000000001</c:v>
                </c:pt>
                <c:pt idx="66683" formatCode="General">
                  <c:v>1.37347</c:v>
                </c:pt>
                <c:pt idx="66684" formatCode="General">
                  <c:v>1.3734899999999999</c:v>
                </c:pt>
                <c:pt idx="66685" formatCode="General">
                  <c:v>1.3734999999999991</c:v>
                </c:pt>
                <c:pt idx="66686" formatCode="General">
                  <c:v>1.373529999999999</c:v>
                </c:pt>
                <c:pt idx="66687" formatCode="General">
                  <c:v>1.37355</c:v>
                </c:pt>
                <c:pt idx="66688" formatCode="General">
                  <c:v>1.37357</c:v>
                </c:pt>
                <c:pt idx="66689" formatCode="General">
                  <c:v>1.3735899999999999</c:v>
                </c:pt>
                <c:pt idx="66690" formatCode="General">
                  <c:v>1.37361</c:v>
                </c:pt>
                <c:pt idx="66691" formatCode="General">
                  <c:v>1.373629999999999</c:v>
                </c:pt>
                <c:pt idx="66692" formatCode="General">
                  <c:v>1.37365</c:v>
                </c:pt>
                <c:pt idx="66693" formatCode="General">
                  <c:v>1.3736699999999991</c:v>
                </c:pt>
                <c:pt idx="66694" formatCode="General">
                  <c:v>1.3736899999999999</c:v>
                </c:pt>
                <c:pt idx="66695" formatCode="General">
                  <c:v>1.3737199999999998</c:v>
                </c:pt>
                <c:pt idx="66696" formatCode="General">
                  <c:v>1.37374</c:v>
                </c:pt>
                <c:pt idx="66697" formatCode="General">
                  <c:v>1.37375</c:v>
                </c:pt>
                <c:pt idx="66698" formatCode="General">
                  <c:v>1.37378</c:v>
                </c:pt>
                <c:pt idx="66699" formatCode="General">
                  <c:v>1.373799999999999</c:v>
                </c:pt>
                <c:pt idx="66700" formatCode="General">
                  <c:v>1.3738199999999998</c:v>
                </c:pt>
                <c:pt idx="66701" formatCode="General">
                  <c:v>1.3738299999999992</c:v>
                </c:pt>
                <c:pt idx="66702" formatCode="General">
                  <c:v>1.3738599999999999</c:v>
                </c:pt>
                <c:pt idx="66703" formatCode="General">
                  <c:v>1.37388</c:v>
                </c:pt>
                <c:pt idx="66704" formatCode="General">
                  <c:v>1.373899999999999</c:v>
                </c:pt>
                <c:pt idx="66705" formatCode="General">
                  <c:v>1.3739199999999998</c:v>
                </c:pt>
                <c:pt idx="66706" formatCode="General">
                  <c:v>1.3739399999999991</c:v>
                </c:pt>
                <c:pt idx="66707" formatCode="General">
                  <c:v>1.3739599999999998</c:v>
                </c:pt>
                <c:pt idx="66708" formatCode="General">
                  <c:v>1.37398</c:v>
                </c:pt>
                <c:pt idx="66709" formatCode="General">
                  <c:v>1.3740000000000001</c:v>
                </c:pt>
                <c:pt idx="66710" formatCode="General">
                  <c:v>1.37402</c:v>
                </c:pt>
                <c:pt idx="66711" formatCode="General">
                  <c:v>1.3740500000000009</c:v>
                </c:pt>
                <c:pt idx="66712" formatCode="General">
                  <c:v>1.3740699999999999</c:v>
                </c:pt>
                <c:pt idx="66713" formatCode="General">
                  <c:v>1.3740800000000009</c:v>
                </c:pt>
                <c:pt idx="66714" formatCode="General">
                  <c:v>1.3741000000000001</c:v>
                </c:pt>
                <c:pt idx="66715" formatCode="General">
                  <c:v>1.3741300000000001</c:v>
                </c:pt>
                <c:pt idx="66716" formatCode="General">
                  <c:v>1.3741500000000009</c:v>
                </c:pt>
                <c:pt idx="66717" formatCode="General">
                  <c:v>1.3741699999999999</c:v>
                </c:pt>
                <c:pt idx="66718" formatCode="General">
                  <c:v>1.37419</c:v>
                </c:pt>
                <c:pt idx="66719" formatCode="General">
                  <c:v>1.3742099999999999</c:v>
                </c:pt>
                <c:pt idx="66720" formatCode="General">
                  <c:v>1.3742300000000001</c:v>
                </c:pt>
                <c:pt idx="66721" formatCode="General">
                  <c:v>1.3742500000000009</c:v>
                </c:pt>
                <c:pt idx="66722" formatCode="General">
                  <c:v>1.3742700000000001</c:v>
                </c:pt>
                <c:pt idx="66723" formatCode="General">
                  <c:v>1.37429</c:v>
                </c:pt>
                <c:pt idx="66724" formatCode="General">
                  <c:v>1.37432</c:v>
                </c:pt>
                <c:pt idx="66725" formatCode="General">
                  <c:v>1.3743300000000001</c:v>
                </c:pt>
                <c:pt idx="66726" formatCode="General">
                  <c:v>1.3743500000000008</c:v>
                </c:pt>
                <c:pt idx="66727" formatCode="General">
                  <c:v>1.3743700000000001</c:v>
                </c:pt>
                <c:pt idx="66728" formatCode="General">
                  <c:v>1.37439</c:v>
                </c:pt>
                <c:pt idx="66729" formatCode="General">
                  <c:v>1.3744099999999999</c:v>
                </c:pt>
                <c:pt idx="66730" formatCode="General">
                  <c:v>1.37443</c:v>
                </c:pt>
                <c:pt idx="66731" formatCode="General">
                  <c:v>1.37446</c:v>
                </c:pt>
                <c:pt idx="66732" formatCode="General">
                  <c:v>1.3744700000000001</c:v>
                </c:pt>
                <c:pt idx="66733" formatCode="General">
                  <c:v>1.3745000000000001</c:v>
                </c:pt>
                <c:pt idx="66734" formatCode="General">
                  <c:v>1.37452</c:v>
                </c:pt>
                <c:pt idx="66735" formatCode="General">
                  <c:v>1.3745400000000001</c:v>
                </c:pt>
                <c:pt idx="66736" formatCode="General">
                  <c:v>1.3745499999999999</c:v>
                </c:pt>
                <c:pt idx="66737" formatCode="General">
                  <c:v>1.3745799999999999</c:v>
                </c:pt>
                <c:pt idx="66738" formatCode="General">
                  <c:v>1.3746</c:v>
                </c:pt>
                <c:pt idx="66739" formatCode="General">
                  <c:v>1.37462</c:v>
                </c:pt>
                <c:pt idx="66740" formatCode="General">
                  <c:v>1.3746400000000001</c:v>
                </c:pt>
                <c:pt idx="66741" formatCode="General">
                  <c:v>1.37466</c:v>
                </c:pt>
                <c:pt idx="66742" formatCode="General">
                  <c:v>1.3746799999999999</c:v>
                </c:pt>
                <c:pt idx="66743" formatCode="General">
                  <c:v>1.3747100000000001</c:v>
                </c:pt>
                <c:pt idx="66744" formatCode="General">
                  <c:v>1.3747199999999999</c:v>
                </c:pt>
                <c:pt idx="66745" formatCode="General">
                  <c:v>1.3747400000000001</c:v>
                </c:pt>
                <c:pt idx="66746" formatCode="General">
                  <c:v>1.37477</c:v>
                </c:pt>
                <c:pt idx="66747" formatCode="General">
                  <c:v>1.37479</c:v>
                </c:pt>
                <c:pt idx="66748" formatCode="General">
                  <c:v>1.3748</c:v>
                </c:pt>
                <c:pt idx="66749" formatCode="General">
                  <c:v>1.37483</c:v>
                </c:pt>
                <c:pt idx="66750" formatCode="General">
                  <c:v>1.3748499999999999</c:v>
                </c:pt>
                <c:pt idx="66751" formatCode="General">
                  <c:v>1.37487</c:v>
                </c:pt>
                <c:pt idx="66752" formatCode="General">
                  <c:v>1.3748800000000001</c:v>
                </c:pt>
                <c:pt idx="66753" formatCode="General">
                  <c:v>1.3749100000000001</c:v>
                </c:pt>
                <c:pt idx="66754" formatCode="General">
                  <c:v>1.37493</c:v>
                </c:pt>
                <c:pt idx="66755" formatCode="General">
                  <c:v>1.3749499999999999</c:v>
                </c:pt>
                <c:pt idx="66756" formatCode="General">
                  <c:v>1.37497</c:v>
                </c:pt>
                <c:pt idx="66757" formatCode="General">
                  <c:v>1.3749899999999999</c:v>
                </c:pt>
                <c:pt idx="66758" formatCode="General">
                  <c:v>1.3750100000000001</c:v>
                </c:pt>
                <c:pt idx="66759" formatCode="General">
                  <c:v>1.37503</c:v>
                </c:pt>
                <c:pt idx="66760" formatCode="General">
                  <c:v>1.3750500000000001</c:v>
                </c:pt>
                <c:pt idx="66761" formatCode="General">
                  <c:v>1.37507</c:v>
                </c:pt>
                <c:pt idx="66762" formatCode="General">
                  <c:v>1.3751</c:v>
                </c:pt>
                <c:pt idx="66763" formatCode="General">
                  <c:v>1.3751199999999999</c:v>
                </c:pt>
                <c:pt idx="66764" formatCode="General">
                  <c:v>1.37513</c:v>
                </c:pt>
                <c:pt idx="66765" formatCode="General">
                  <c:v>1.3751500000000001</c:v>
                </c:pt>
                <c:pt idx="66766" formatCode="General">
                  <c:v>1.3751800000000001</c:v>
                </c:pt>
                <c:pt idx="66767" formatCode="General">
                  <c:v>1.3752</c:v>
                </c:pt>
                <c:pt idx="66768" formatCode="General">
                  <c:v>1.3752199999999999</c:v>
                </c:pt>
                <c:pt idx="66769" formatCode="General">
                  <c:v>1.37524</c:v>
                </c:pt>
                <c:pt idx="66770" formatCode="General">
                  <c:v>1.3752599999999999</c:v>
                </c:pt>
                <c:pt idx="66771" formatCode="General">
                  <c:v>1.3752800000000001</c:v>
                </c:pt>
                <c:pt idx="66772" formatCode="General">
                  <c:v>1.3753</c:v>
                </c:pt>
                <c:pt idx="66773" formatCode="General">
                  <c:v>1.3753199999999999</c:v>
                </c:pt>
                <c:pt idx="66774" formatCode="General">
                  <c:v>1.37534</c:v>
                </c:pt>
                <c:pt idx="66775" formatCode="General">
                  <c:v>1.37537</c:v>
                </c:pt>
                <c:pt idx="66776" formatCode="General">
                  <c:v>1.37538</c:v>
                </c:pt>
                <c:pt idx="66777" formatCode="General">
                  <c:v>1.3754</c:v>
                </c:pt>
                <c:pt idx="66778" formatCode="General">
                  <c:v>1.3754199999999999</c:v>
                </c:pt>
                <c:pt idx="66779" formatCode="General">
                  <c:v>1.3754500000000001</c:v>
                </c:pt>
                <c:pt idx="66780" formatCode="General">
                  <c:v>1.3754599999999999</c:v>
                </c:pt>
                <c:pt idx="66781" formatCode="General">
                  <c:v>1.37548</c:v>
                </c:pt>
                <c:pt idx="66782" formatCode="General">
                  <c:v>1.37551</c:v>
                </c:pt>
                <c:pt idx="66783" formatCode="General">
                  <c:v>1.375529999999999</c:v>
                </c:pt>
                <c:pt idx="66784" formatCode="General">
                  <c:v>1.37554</c:v>
                </c:pt>
                <c:pt idx="66785" formatCode="General">
                  <c:v>1.37557</c:v>
                </c:pt>
                <c:pt idx="66786" formatCode="General">
                  <c:v>1.3755899999999999</c:v>
                </c:pt>
                <c:pt idx="66787" formatCode="General">
                  <c:v>1.37561</c:v>
                </c:pt>
                <c:pt idx="66788" formatCode="General">
                  <c:v>1.375629999999999</c:v>
                </c:pt>
                <c:pt idx="66789" formatCode="General">
                  <c:v>1.37565</c:v>
                </c:pt>
                <c:pt idx="66790" formatCode="General">
                  <c:v>1.3756699999999991</c:v>
                </c:pt>
                <c:pt idx="66791" formatCode="General">
                  <c:v>1.3756899999999999</c:v>
                </c:pt>
                <c:pt idx="66792" formatCode="General">
                  <c:v>1.37571</c:v>
                </c:pt>
                <c:pt idx="66793" formatCode="General">
                  <c:v>1.375729999999999</c:v>
                </c:pt>
                <c:pt idx="66794" formatCode="General">
                  <c:v>1.3757599999999999</c:v>
                </c:pt>
                <c:pt idx="66795" formatCode="General">
                  <c:v>1.375769999999999</c:v>
                </c:pt>
                <c:pt idx="66796" formatCode="General">
                  <c:v>1.3757899999999998</c:v>
                </c:pt>
                <c:pt idx="66797" formatCode="General">
                  <c:v>1.3758199999999998</c:v>
                </c:pt>
                <c:pt idx="66798" formatCode="General">
                  <c:v>1.37584</c:v>
                </c:pt>
                <c:pt idx="66799" formatCode="General">
                  <c:v>1.37585</c:v>
                </c:pt>
                <c:pt idx="66800" formatCode="General">
                  <c:v>1.375869999999999</c:v>
                </c:pt>
                <c:pt idx="66801" formatCode="General">
                  <c:v>1.375899999999999</c:v>
                </c:pt>
                <c:pt idx="66802" formatCode="General">
                  <c:v>1.3759199999999998</c:v>
                </c:pt>
                <c:pt idx="66803" formatCode="General">
                  <c:v>1.3759299999999992</c:v>
                </c:pt>
                <c:pt idx="66804" formatCode="General">
                  <c:v>1.3759599999999998</c:v>
                </c:pt>
                <c:pt idx="66805" formatCode="General">
                  <c:v>1.37598</c:v>
                </c:pt>
                <c:pt idx="66806" formatCode="General">
                  <c:v>1.375999999999999</c:v>
                </c:pt>
                <c:pt idx="66807" formatCode="General">
                  <c:v>1.37602</c:v>
                </c:pt>
                <c:pt idx="66808" formatCode="General">
                  <c:v>1.3760399999999999</c:v>
                </c:pt>
                <c:pt idx="66809" formatCode="General">
                  <c:v>1.3760600000000001</c:v>
                </c:pt>
                <c:pt idx="66810" formatCode="General">
                  <c:v>1.37609</c:v>
                </c:pt>
                <c:pt idx="66811" formatCode="General">
                  <c:v>1.3761000000000001</c:v>
                </c:pt>
                <c:pt idx="66812" formatCode="General">
                  <c:v>1.37612</c:v>
                </c:pt>
                <c:pt idx="66813" formatCode="General">
                  <c:v>1.3761500000000009</c:v>
                </c:pt>
                <c:pt idx="66814" formatCode="General">
                  <c:v>1.3761699999999999</c:v>
                </c:pt>
                <c:pt idx="66815" formatCode="General">
                  <c:v>1.3761800000000008</c:v>
                </c:pt>
                <c:pt idx="66816" formatCode="General">
                  <c:v>1.3762099999999999</c:v>
                </c:pt>
                <c:pt idx="66817" formatCode="General">
                  <c:v>1.3762300000000001</c:v>
                </c:pt>
                <c:pt idx="66818" formatCode="General">
                  <c:v>1.3762500000000009</c:v>
                </c:pt>
                <c:pt idx="66819" formatCode="General">
                  <c:v>1.3762700000000001</c:v>
                </c:pt>
                <c:pt idx="66820" formatCode="General">
                  <c:v>1.37629</c:v>
                </c:pt>
                <c:pt idx="66821" formatCode="General">
                  <c:v>1.3763099999999999</c:v>
                </c:pt>
                <c:pt idx="66822" formatCode="General">
                  <c:v>1.3763300000000001</c:v>
                </c:pt>
                <c:pt idx="66823" formatCode="General">
                  <c:v>1.3763500000000009</c:v>
                </c:pt>
                <c:pt idx="66824" formatCode="General">
                  <c:v>1.3763700000000001</c:v>
                </c:pt>
                <c:pt idx="66825" formatCode="General">
                  <c:v>1.37639</c:v>
                </c:pt>
                <c:pt idx="66826" formatCode="General">
                  <c:v>1.37642</c:v>
                </c:pt>
                <c:pt idx="66827" formatCode="General">
                  <c:v>1.37643</c:v>
                </c:pt>
                <c:pt idx="66828" formatCode="General">
                  <c:v>1.3764500000000008</c:v>
                </c:pt>
                <c:pt idx="66829" formatCode="General">
                  <c:v>1.3764700000000001</c:v>
                </c:pt>
                <c:pt idx="66830" formatCode="General">
                  <c:v>1.3765000000000001</c:v>
                </c:pt>
                <c:pt idx="66831" formatCode="General">
                  <c:v>1.3765099999999999</c:v>
                </c:pt>
                <c:pt idx="66832" formatCode="General">
                  <c:v>1.37653</c:v>
                </c:pt>
                <c:pt idx="66833" formatCode="General">
                  <c:v>1.37656</c:v>
                </c:pt>
                <c:pt idx="66834" formatCode="General">
                  <c:v>1.3765799999999999</c:v>
                </c:pt>
                <c:pt idx="66835" formatCode="General">
                  <c:v>1.3766</c:v>
                </c:pt>
                <c:pt idx="66836" formatCode="General">
                  <c:v>1.37662</c:v>
                </c:pt>
                <c:pt idx="66837" formatCode="General">
                  <c:v>1.3766400000000001</c:v>
                </c:pt>
                <c:pt idx="66838" formatCode="General">
                  <c:v>1.37666</c:v>
                </c:pt>
                <c:pt idx="66839" formatCode="General">
                  <c:v>1.3766799999999999</c:v>
                </c:pt>
                <c:pt idx="66840" formatCode="General">
                  <c:v>1.3767</c:v>
                </c:pt>
                <c:pt idx="66841" formatCode="General">
                  <c:v>1.3767199999999999</c:v>
                </c:pt>
                <c:pt idx="66842" formatCode="General">
                  <c:v>1.3767400000000001</c:v>
                </c:pt>
                <c:pt idx="66843" formatCode="General">
                  <c:v>1.37676</c:v>
                </c:pt>
                <c:pt idx="66844" formatCode="General">
                  <c:v>1.3767799999999999</c:v>
                </c:pt>
                <c:pt idx="66845" formatCode="General">
                  <c:v>1.3768100000000001</c:v>
                </c:pt>
                <c:pt idx="66846" formatCode="General">
                  <c:v>1.37683</c:v>
                </c:pt>
                <c:pt idx="66847" formatCode="General">
                  <c:v>1.3768400000000001</c:v>
                </c:pt>
                <c:pt idx="66848" formatCode="General">
                  <c:v>1.37687</c:v>
                </c:pt>
                <c:pt idx="66849" formatCode="General">
                  <c:v>1.3768899999999999</c:v>
                </c:pt>
                <c:pt idx="66850" formatCode="General">
                  <c:v>1.3769100000000001</c:v>
                </c:pt>
                <c:pt idx="66851" formatCode="General">
                  <c:v>1.3769199999999999</c:v>
                </c:pt>
                <c:pt idx="66852" formatCode="General">
                  <c:v>1.3769499999999999</c:v>
                </c:pt>
                <c:pt idx="66853" formatCode="General">
                  <c:v>1.37697</c:v>
                </c:pt>
                <c:pt idx="66854" formatCode="General">
                  <c:v>1.3769899999999999</c:v>
                </c:pt>
                <c:pt idx="66855" formatCode="General">
                  <c:v>1.3770100000000001</c:v>
                </c:pt>
                <c:pt idx="66856" formatCode="General">
                  <c:v>1.37703</c:v>
                </c:pt>
                <c:pt idx="66857" formatCode="General">
                  <c:v>1.3770500000000001</c:v>
                </c:pt>
                <c:pt idx="66858" formatCode="General">
                  <c:v>1.37707</c:v>
                </c:pt>
                <c:pt idx="66859" formatCode="General">
                  <c:v>1.3770899999999999</c:v>
                </c:pt>
                <c:pt idx="66860" formatCode="General">
                  <c:v>1.3771100000000001</c:v>
                </c:pt>
                <c:pt idx="66861" formatCode="General">
                  <c:v>1.37714</c:v>
                </c:pt>
                <c:pt idx="66862" formatCode="General">
                  <c:v>1.3771500000000001</c:v>
                </c:pt>
                <c:pt idx="66863" formatCode="General">
                  <c:v>1.37717</c:v>
                </c:pt>
                <c:pt idx="66864" formatCode="General">
                  <c:v>1.3772</c:v>
                </c:pt>
                <c:pt idx="66865" formatCode="General">
                  <c:v>1.3772199999999999</c:v>
                </c:pt>
                <c:pt idx="66866" formatCode="General">
                  <c:v>1.37723</c:v>
                </c:pt>
                <c:pt idx="66867" formatCode="General">
                  <c:v>1.3772500000000001</c:v>
                </c:pt>
                <c:pt idx="66868" formatCode="General">
                  <c:v>1.3772800000000001</c:v>
                </c:pt>
                <c:pt idx="66869" formatCode="General">
                  <c:v>1.3773</c:v>
                </c:pt>
                <c:pt idx="66870" formatCode="General">
                  <c:v>1.3773199999999999</c:v>
                </c:pt>
                <c:pt idx="66871" formatCode="General">
                  <c:v>1.37734</c:v>
                </c:pt>
                <c:pt idx="66872" formatCode="General">
                  <c:v>1.3773599999999999</c:v>
                </c:pt>
                <c:pt idx="66873" formatCode="General">
                  <c:v>1.37738</c:v>
                </c:pt>
                <c:pt idx="66874" formatCode="General">
                  <c:v>1.3774</c:v>
                </c:pt>
                <c:pt idx="66875" formatCode="General">
                  <c:v>1.3774199999999999</c:v>
                </c:pt>
                <c:pt idx="66876" formatCode="General">
                  <c:v>1.37744</c:v>
                </c:pt>
                <c:pt idx="66877" formatCode="General">
                  <c:v>1.37747</c:v>
                </c:pt>
                <c:pt idx="66878" formatCode="General">
                  <c:v>1.37748</c:v>
                </c:pt>
                <c:pt idx="66879" formatCode="General">
                  <c:v>1.3774999999999991</c:v>
                </c:pt>
                <c:pt idx="66880" formatCode="General">
                  <c:v>1.3775199999999999</c:v>
                </c:pt>
                <c:pt idx="66881" formatCode="General">
                  <c:v>1.3775500000000001</c:v>
                </c:pt>
                <c:pt idx="66882" formatCode="General">
                  <c:v>1.3775599999999999</c:v>
                </c:pt>
                <c:pt idx="66883" formatCode="General">
                  <c:v>1.3775899999999999</c:v>
                </c:pt>
                <c:pt idx="66884" formatCode="General">
                  <c:v>1.37761</c:v>
                </c:pt>
                <c:pt idx="66885" formatCode="General">
                  <c:v>1.377629999999999</c:v>
                </c:pt>
                <c:pt idx="66886" formatCode="General">
                  <c:v>1.37765</c:v>
                </c:pt>
                <c:pt idx="66887" formatCode="General">
                  <c:v>1.37767</c:v>
                </c:pt>
                <c:pt idx="66888" formatCode="General">
                  <c:v>1.3776899999999999</c:v>
                </c:pt>
                <c:pt idx="66889" formatCode="General">
                  <c:v>1.37771</c:v>
                </c:pt>
                <c:pt idx="66890" formatCode="General">
                  <c:v>1.377729999999999</c:v>
                </c:pt>
                <c:pt idx="66891" formatCode="General">
                  <c:v>1.37775</c:v>
                </c:pt>
                <c:pt idx="66892" formatCode="General">
                  <c:v>1.3777699999999991</c:v>
                </c:pt>
                <c:pt idx="66893" formatCode="General">
                  <c:v>1.3777899999999998</c:v>
                </c:pt>
                <c:pt idx="66894" formatCode="General">
                  <c:v>1.37781</c:v>
                </c:pt>
                <c:pt idx="66895" formatCode="General">
                  <c:v>1.3778299999999992</c:v>
                </c:pt>
                <c:pt idx="66896" formatCode="General">
                  <c:v>1.37785</c:v>
                </c:pt>
                <c:pt idx="66897" formatCode="General">
                  <c:v>1.37788</c:v>
                </c:pt>
                <c:pt idx="66898" formatCode="General">
                  <c:v>1.3778899999999998</c:v>
                </c:pt>
                <c:pt idx="66899" formatCode="General">
                  <c:v>1.3779199999999998</c:v>
                </c:pt>
                <c:pt idx="66900" formatCode="General">
                  <c:v>1.3779399999999991</c:v>
                </c:pt>
                <c:pt idx="66901" formatCode="General">
                  <c:v>1.3779599999999999</c:v>
                </c:pt>
                <c:pt idx="66902" formatCode="General">
                  <c:v>1.377969999999999</c:v>
                </c:pt>
                <c:pt idx="66903" formatCode="General">
                  <c:v>1.377999999999999</c:v>
                </c:pt>
                <c:pt idx="66904" formatCode="General">
                  <c:v>1.37802</c:v>
                </c:pt>
                <c:pt idx="66905" formatCode="General">
                  <c:v>1.3780399999999999</c:v>
                </c:pt>
                <c:pt idx="66906" formatCode="General">
                  <c:v>1.3780600000000001</c:v>
                </c:pt>
                <c:pt idx="66907" formatCode="General">
                  <c:v>1.3780800000000009</c:v>
                </c:pt>
                <c:pt idx="66908" formatCode="General">
                  <c:v>1.3781000000000001</c:v>
                </c:pt>
                <c:pt idx="66909" formatCode="General">
                  <c:v>1.3781300000000001</c:v>
                </c:pt>
                <c:pt idx="66910" formatCode="General">
                  <c:v>1.3781399999999999</c:v>
                </c:pt>
                <c:pt idx="66911" formatCode="General">
                  <c:v>1.3781600000000001</c:v>
                </c:pt>
                <c:pt idx="66912" formatCode="General">
                  <c:v>1.37819</c:v>
                </c:pt>
                <c:pt idx="66913" formatCode="General">
                  <c:v>1.3782099999999999</c:v>
                </c:pt>
                <c:pt idx="66914" formatCode="General">
                  <c:v>1.37822</c:v>
                </c:pt>
                <c:pt idx="66915" formatCode="General">
                  <c:v>1.3782399999999999</c:v>
                </c:pt>
                <c:pt idx="66916" formatCode="General">
                  <c:v>1.3782700000000001</c:v>
                </c:pt>
                <c:pt idx="66917" formatCode="General">
                  <c:v>1.37829</c:v>
                </c:pt>
                <c:pt idx="66918" formatCode="General">
                  <c:v>1.3783000000000001</c:v>
                </c:pt>
                <c:pt idx="66919" formatCode="General">
                  <c:v>1.3783300000000001</c:v>
                </c:pt>
                <c:pt idx="66920" formatCode="General">
                  <c:v>1.3783500000000009</c:v>
                </c:pt>
                <c:pt idx="66921" formatCode="General">
                  <c:v>1.3783700000000001</c:v>
                </c:pt>
                <c:pt idx="66922" formatCode="General">
                  <c:v>1.37839</c:v>
                </c:pt>
                <c:pt idx="66923" formatCode="General">
                  <c:v>1.3784099999999999</c:v>
                </c:pt>
                <c:pt idx="66924" formatCode="General">
                  <c:v>1.37843</c:v>
                </c:pt>
                <c:pt idx="66925" formatCode="General">
                  <c:v>1.3784500000000008</c:v>
                </c:pt>
                <c:pt idx="66926" formatCode="General">
                  <c:v>1.3784700000000001</c:v>
                </c:pt>
                <c:pt idx="66927" formatCode="General">
                  <c:v>1.37849</c:v>
                </c:pt>
                <c:pt idx="66928" formatCode="General">
                  <c:v>1.37852</c:v>
                </c:pt>
                <c:pt idx="66929" formatCode="General">
                  <c:v>1.37853</c:v>
                </c:pt>
                <c:pt idx="66930" formatCode="General">
                  <c:v>1.3785499999999999</c:v>
                </c:pt>
                <c:pt idx="66931" formatCode="General">
                  <c:v>1.3785700000000001</c:v>
                </c:pt>
                <c:pt idx="66932" formatCode="General">
                  <c:v>1.3786</c:v>
                </c:pt>
                <c:pt idx="66933" formatCode="General">
                  <c:v>1.3786099999999999</c:v>
                </c:pt>
                <c:pt idx="66934" formatCode="General">
                  <c:v>1.3786400000000001</c:v>
                </c:pt>
                <c:pt idx="66935" formatCode="General">
                  <c:v>1.37866</c:v>
                </c:pt>
                <c:pt idx="66936" formatCode="General">
                  <c:v>1.3786799999999999</c:v>
                </c:pt>
                <c:pt idx="66937" formatCode="General">
                  <c:v>1.3787</c:v>
                </c:pt>
                <c:pt idx="66938" formatCode="General">
                  <c:v>1.3787199999999999</c:v>
                </c:pt>
                <c:pt idx="66939" formatCode="General">
                  <c:v>1.3787400000000001</c:v>
                </c:pt>
                <c:pt idx="66940" formatCode="General">
                  <c:v>1.37876</c:v>
                </c:pt>
                <c:pt idx="66941" formatCode="General">
                  <c:v>1.3787799999999999</c:v>
                </c:pt>
                <c:pt idx="66942" formatCode="General">
                  <c:v>1.3788</c:v>
                </c:pt>
                <c:pt idx="66943" formatCode="General">
                  <c:v>1.3788199999999999</c:v>
                </c:pt>
                <c:pt idx="66944" formatCode="General">
                  <c:v>1.3788400000000001</c:v>
                </c:pt>
                <c:pt idx="66945" formatCode="General">
                  <c:v>1.37886</c:v>
                </c:pt>
                <c:pt idx="66946" formatCode="General">
                  <c:v>1.3788800000000001</c:v>
                </c:pt>
                <c:pt idx="66947" formatCode="General">
                  <c:v>1.3789</c:v>
                </c:pt>
                <c:pt idx="66948" formatCode="General">
                  <c:v>1.37893</c:v>
                </c:pt>
                <c:pt idx="66949" formatCode="General">
                  <c:v>1.3789400000000001</c:v>
                </c:pt>
                <c:pt idx="66950" formatCode="General">
                  <c:v>1.37897</c:v>
                </c:pt>
                <c:pt idx="66951" formatCode="General">
                  <c:v>1.3789899999999999</c:v>
                </c:pt>
                <c:pt idx="66952" formatCode="General">
                  <c:v>1.3790100000000001</c:v>
                </c:pt>
                <c:pt idx="66953" formatCode="General">
                  <c:v>1.3790199999999999</c:v>
                </c:pt>
                <c:pt idx="66954" formatCode="General">
                  <c:v>1.3790500000000001</c:v>
                </c:pt>
                <c:pt idx="66955" formatCode="General">
                  <c:v>1.37907</c:v>
                </c:pt>
                <c:pt idx="66956" formatCode="General">
                  <c:v>1.3790899999999999</c:v>
                </c:pt>
                <c:pt idx="66957" formatCode="General">
                  <c:v>1.3791100000000001</c:v>
                </c:pt>
                <c:pt idx="66958" formatCode="General">
                  <c:v>1.37913</c:v>
                </c:pt>
                <c:pt idx="66959" formatCode="General">
                  <c:v>1.3791500000000001</c:v>
                </c:pt>
                <c:pt idx="66960" formatCode="General">
                  <c:v>1.3791800000000001</c:v>
                </c:pt>
                <c:pt idx="66961" formatCode="General">
                  <c:v>1.3791899999999999</c:v>
                </c:pt>
                <c:pt idx="66962" formatCode="General">
                  <c:v>1.37921</c:v>
                </c:pt>
                <c:pt idx="66963" formatCode="General">
                  <c:v>1.37924</c:v>
                </c:pt>
                <c:pt idx="66964" formatCode="General">
                  <c:v>1.3792599999999999</c:v>
                </c:pt>
                <c:pt idx="66965" formatCode="General">
                  <c:v>1.37927</c:v>
                </c:pt>
                <c:pt idx="66966" formatCode="General">
                  <c:v>1.3792899999999999</c:v>
                </c:pt>
                <c:pt idx="66967" formatCode="General">
                  <c:v>1.3793199999999999</c:v>
                </c:pt>
                <c:pt idx="66968" formatCode="General">
                  <c:v>1.37934</c:v>
                </c:pt>
                <c:pt idx="66969" formatCode="General">
                  <c:v>1.3793500000000001</c:v>
                </c:pt>
                <c:pt idx="66970" formatCode="General">
                  <c:v>1.3793800000000001</c:v>
                </c:pt>
                <c:pt idx="66971" formatCode="General">
                  <c:v>1.3794</c:v>
                </c:pt>
                <c:pt idx="66972" formatCode="General">
                  <c:v>1.3794199999999999</c:v>
                </c:pt>
                <c:pt idx="66973" formatCode="General">
                  <c:v>1.37944</c:v>
                </c:pt>
                <c:pt idx="66974" formatCode="General">
                  <c:v>1.3794599999999999</c:v>
                </c:pt>
                <c:pt idx="66975" formatCode="General">
                  <c:v>1.37948</c:v>
                </c:pt>
                <c:pt idx="66976" formatCode="General">
                  <c:v>1.3794999999999991</c:v>
                </c:pt>
                <c:pt idx="66977" formatCode="General">
                  <c:v>1.3795199999999999</c:v>
                </c:pt>
                <c:pt idx="66978" formatCode="General">
                  <c:v>1.37954</c:v>
                </c:pt>
                <c:pt idx="66979" formatCode="General">
                  <c:v>1.37957</c:v>
                </c:pt>
                <c:pt idx="66980" formatCode="General">
                  <c:v>1.3795899999999999</c:v>
                </c:pt>
                <c:pt idx="66981" formatCode="General">
                  <c:v>1.379599999999999</c:v>
                </c:pt>
                <c:pt idx="66982" formatCode="General">
                  <c:v>1.379629999999999</c:v>
                </c:pt>
                <c:pt idx="66983" formatCode="General">
                  <c:v>1.37965</c:v>
                </c:pt>
                <c:pt idx="66984" formatCode="General">
                  <c:v>1.37967</c:v>
                </c:pt>
                <c:pt idx="66985" formatCode="General">
                  <c:v>1.3796899999999999</c:v>
                </c:pt>
                <c:pt idx="66986" formatCode="General">
                  <c:v>1.37971</c:v>
                </c:pt>
                <c:pt idx="66987" formatCode="General">
                  <c:v>1.379729999999999</c:v>
                </c:pt>
                <c:pt idx="66988" formatCode="General">
                  <c:v>1.37975</c:v>
                </c:pt>
                <c:pt idx="66989" formatCode="General">
                  <c:v>1.3797699999999991</c:v>
                </c:pt>
                <c:pt idx="66990" formatCode="General">
                  <c:v>1.3797899999999998</c:v>
                </c:pt>
                <c:pt idx="66991" formatCode="General">
                  <c:v>1.37981</c:v>
                </c:pt>
                <c:pt idx="66992" formatCode="General">
                  <c:v>1.37984</c:v>
                </c:pt>
                <c:pt idx="66993" formatCode="General">
                  <c:v>1.37985</c:v>
                </c:pt>
                <c:pt idx="66994" formatCode="General">
                  <c:v>1.379869999999999</c:v>
                </c:pt>
                <c:pt idx="66995" formatCode="General">
                  <c:v>1.3798899999999998</c:v>
                </c:pt>
                <c:pt idx="66996" formatCode="General">
                  <c:v>1.37991</c:v>
                </c:pt>
                <c:pt idx="66997" formatCode="General">
                  <c:v>1.3799299999999992</c:v>
                </c:pt>
                <c:pt idx="66998" formatCode="General">
                  <c:v>1.37995</c:v>
                </c:pt>
                <c:pt idx="66999" formatCode="General">
                  <c:v>1.37998</c:v>
                </c:pt>
                <c:pt idx="67000" formatCode="General">
                  <c:v>1.3799899999999998</c:v>
                </c:pt>
                <c:pt idx="67001" formatCode="General">
                  <c:v>1.38002</c:v>
                </c:pt>
                <c:pt idx="67002" formatCode="General">
                  <c:v>1.3800399999999999</c:v>
                </c:pt>
                <c:pt idx="67003" formatCode="General">
                  <c:v>1.3800600000000001</c:v>
                </c:pt>
                <c:pt idx="67004" formatCode="General">
                  <c:v>1.3800699999999999</c:v>
                </c:pt>
                <c:pt idx="67005" formatCode="General">
                  <c:v>1.3801000000000001</c:v>
                </c:pt>
                <c:pt idx="67006" formatCode="General">
                  <c:v>1.38012</c:v>
                </c:pt>
                <c:pt idx="67007" formatCode="General">
                  <c:v>1.3801399999999999</c:v>
                </c:pt>
                <c:pt idx="67008" formatCode="General">
                  <c:v>1.3801600000000001</c:v>
                </c:pt>
                <c:pt idx="67009" formatCode="General">
                  <c:v>1.3801800000000009</c:v>
                </c:pt>
                <c:pt idx="67010" formatCode="General">
                  <c:v>1.3802000000000001</c:v>
                </c:pt>
                <c:pt idx="67011" formatCode="General">
                  <c:v>1.3802300000000001</c:v>
                </c:pt>
                <c:pt idx="67012" formatCode="General">
                  <c:v>1.3802399999999999</c:v>
                </c:pt>
                <c:pt idx="67013" formatCode="General">
                  <c:v>1.38026</c:v>
                </c:pt>
                <c:pt idx="67014" formatCode="General">
                  <c:v>1.38029</c:v>
                </c:pt>
                <c:pt idx="67015" formatCode="General">
                  <c:v>1.3803099999999999</c:v>
                </c:pt>
                <c:pt idx="67016" formatCode="General">
                  <c:v>1.38032</c:v>
                </c:pt>
                <c:pt idx="67017" formatCode="General">
                  <c:v>1.3803399999999999</c:v>
                </c:pt>
                <c:pt idx="67018" formatCode="General">
                  <c:v>1.3803700000000001</c:v>
                </c:pt>
                <c:pt idx="67019" formatCode="General">
                  <c:v>1.38039</c:v>
                </c:pt>
                <c:pt idx="67020" formatCode="General">
                  <c:v>1.3804000000000001</c:v>
                </c:pt>
                <c:pt idx="67021" formatCode="General">
                  <c:v>1.38043</c:v>
                </c:pt>
                <c:pt idx="67022" formatCode="General">
                  <c:v>1.3804500000000008</c:v>
                </c:pt>
                <c:pt idx="67023" formatCode="General">
                  <c:v>1.3804700000000001</c:v>
                </c:pt>
                <c:pt idx="67024" formatCode="General">
                  <c:v>1.38049</c:v>
                </c:pt>
                <c:pt idx="67025" formatCode="General">
                  <c:v>1.3805099999999999</c:v>
                </c:pt>
                <c:pt idx="67026" formatCode="General">
                  <c:v>1.38053</c:v>
                </c:pt>
                <c:pt idx="67027" formatCode="General">
                  <c:v>1.38056</c:v>
                </c:pt>
                <c:pt idx="67028" formatCode="General">
                  <c:v>1.3805700000000001</c:v>
                </c:pt>
                <c:pt idx="67029" formatCode="General">
                  <c:v>1.38059</c:v>
                </c:pt>
                <c:pt idx="67030" formatCode="General">
                  <c:v>1.3806099999999999</c:v>
                </c:pt>
                <c:pt idx="67031" formatCode="General">
                  <c:v>1.3806400000000001</c:v>
                </c:pt>
                <c:pt idx="67032" formatCode="General">
                  <c:v>1.3806499999999999</c:v>
                </c:pt>
                <c:pt idx="67033" formatCode="General">
                  <c:v>1.3806799999999999</c:v>
                </c:pt>
                <c:pt idx="67034" formatCode="General">
                  <c:v>1.3807</c:v>
                </c:pt>
                <c:pt idx="67035" formatCode="General">
                  <c:v>1.3807199999999999</c:v>
                </c:pt>
                <c:pt idx="67036" formatCode="General">
                  <c:v>1.3807400000000001</c:v>
                </c:pt>
                <c:pt idx="67037" formatCode="General">
                  <c:v>1.38076</c:v>
                </c:pt>
                <c:pt idx="67038" formatCode="General">
                  <c:v>1.3807799999999999</c:v>
                </c:pt>
                <c:pt idx="67039" formatCode="General">
                  <c:v>1.3808</c:v>
                </c:pt>
                <c:pt idx="67040" formatCode="General">
                  <c:v>1.3808199999999999</c:v>
                </c:pt>
                <c:pt idx="67041" formatCode="General">
                  <c:v>1.3808400000000001</c:v>
                </c:pt>
                <c:pt idx="67042" formatCode="General">
                  <c:v>1.38086</c:v>
                </c:pt>
                <c:pt idx="67043" formatCode="General">
                  <c:v>1.38089</c:v>
                </c:pt>
                <c:pt idx="67044" formatCode="General">
                  <c:v>1.3809</c:v>
                </c:pt>
                <c:pt idx="67045" formatCode="General">
                  <c:v>1.3809199999999999</c:v>
                </c:pt>
                <c:pt idx="67046" formatCode="General">
                  <c:v>1.3809400000000001</c:v>
                </c:pt>
                <c:pt idx="67047" formatCode="General">
                  <c:v>1.38097</c:v>
                </c:pt>
                <c:pt idx="67048" formatCode="General">
                  <c:v>1.3809800000000001</c:v>
                </c:pt>
                <c:pt idx="67049" formatCode="General">
                  <c:v>1.381</c:v>
                </c:pt>
                <c:pt idx="67050" formatCode="General">
                  <c:v>1.38103</c:v>
                </c:pt>
                <c:pt idx="67051" formatCode="General">
                  <c:v>1.3810500000000001</c:v>
                </c:pt>
                <c:pt idx="67052" formatCode="General">
                  <c:v>1.38107</c:v>
                </c:pt>
                <c:pt idx="67053" formatCode="General">
                  <c:v>1.3810899999999999</c:v>
                </c:pt>
                <c:pt idx="67054" formatCode="General">
                  <c:v>1.3811100000000001</c:v>
                </c:pt>
                <c:pt idx="67055" formatCode="General">
                  <c:v>1.38113</c:v>
                </c:pt>
                <c:pt idx="67056" formatCode="General">
                  <c:v>1.3811500000000001</c:v>
                </c:pt>
                <c:pt idx="67057" formatCode="General">
                  <c:v>1.38117</c:v>
                </c:pt>
                <c:pt idx="67058" formatCode="General">
                  <c:v>1.3811899999999999</c:v>
                </c:pt>
                <c:pt idx="67059" formatCode="General">
                  <c:v>1.38121</c:v>
                </c:pt>
                <c:pt idx="67060" formatCode="General">
                  <c:v>1.38123</c:v>
                </c:pt>
                <c:pt idx="67061" formatCode="General">
                  <c:v>1.3812500000000001</c:v>
                </c:pt>
                <c:pt idx="67062" formatCode="General">
                  <c:v>1.3812800000000001</c:v>
                </c:pt>
                <c:pt idx="67063" formatCode="General">
                  <c:v>1.3812899999999999</c:v>
                </c:pt>
                <c:pt idx="67064" formatCode="General">
                  <c:v>1.38131</c:v>
                </c:pt>
                <c:pt idx="67065" formatCode="General">
                  <c:v>1.38134</c:v>
                </c:pt>
                <c:pt idx="67066" formatCode="General">
                  <c:v>1.3813599999999999</c:v>
                </c:pt>
                <c:pt idx="67067" formatCode="General">
                  <c:v>1.38137</c:v>
                </c:pt>
                <c:pt idx="67068" formatCode="General">
                  <c:v>1.3813899999999999</c:v>
                </c:pt>
                <c:pt idx="67069" formatCode="General">
                  <c:v>1.3814199999999999</c:v>
                </c:pt>
                <c:pt idx="67070" formatCode="General">
                  <c:v>1.38144</c:v>
                </c:pt>
                <c:pt idx="67071" formatCode="General">
                  <c:v>1.3814500000000001</c:v>
                </c:pt>
                <c:pt idx="67072" formatCode="General">
                  <c:v>1.38148</c:v>
                </c:pt>
                <c:pt idx="67073" formatCode="General">
                  <c:v>1.3815</c:v>
                </c:pt>
                <c:pt idx="67074" formatCode="General">
                  <c:v>1.3815199999999999</c:v>
                </c:pt>
                <c:pt idx="67075" formatCode="General">
                  <c:v>1.38154</c:v>
                </c:pt>
                <c:pt idx="67076" formatCode="General">
                  <c:v>1.3815599999999999</c:v>
                </c:pt>
                <c:pt idx="67077" formatCode="General">
                  <c:v>1.38158</c:v>
                </c:pt>
                <c:pt idx="67078" formatCode="General">
                  <c:v>1.38161</c:v>
                </c:pt>
                <c:pt idx="67079" formatCode="General">
                  <c:v>1.3816199999999998</c:v>
                </c:pt>
                <c:pt idx="67080" formatCode="General">
                  <c:v>1.38164</c:v>
                </c:pt>
                <c:pt idx="67081" formatCode="General">
                  <c:v>1.3816599999999999</c:v>
                </c:pt>
                <c:pt idx="67082" formatCode="General">
                  <c:v>1.3816899999999999</c:v>
                </c:pt>
                <c:pt idx="67083" formatCode="General">
                  <c:v>1.381699999999999</c:v>
                </c:pt>
                <c:pt idx="67084" formatCode="General">
                  <c:v>1.3817199999999998</c:v>
                </c:pt>
                <c:pt idx="67085" formatCode="General">
                  <c:v>1.38175</c:v>
                </c:pt>
                <c:pt idx="67086" formatCode="General">
                  <c:v>1.3817699999999991</c:v>
                </c:pt>
                <c:pt idx="67087" formatCode="General">
                  <c:v>1.3817899999999999</c:v>
                </c:pt>
                <c:pt idx="67088" formatCode="General">
                  <c:v>1.38181</c:v>
                </c:pt>
                <c:pt idx="67089" formatCode="General">
                  <c:v>1.381829999999999</c:v>
                </c:pt>
                <c:pt idx="67090" formatCode="General">
                  <c:v>1.38185</c:v>
                </c:pt>
                <c:pt idx="67091" formatCode="General">
                  <c:v>1.381869999999999</c:v>
                </c:pt>
                <c:pt idx="67092" formatCode="General">
                  <c:v>1.3818899999999998</c:v>
                </c:pt>
                <c:pt idx="67093" formatCode="General">
                  <c:v>1.38191</c:v>
                </c:pt>
                <c:pt idx="67094" formatCode="General">
                  <c:v>1.3819399999999991</c:v>
                </c:pt>
                <c:pt idx="67095" formatCode="General">
                  <c:v>1.38195</c:v>
                </c:pt>
                <c:pt idx="67096" formatCode="General">
                  <c:v>1.381969999999999</c:v>
                </c:pt>
                <c:pt idx="67097" formatCode="General">
                  <c:v>1.3819899999999998</c:v>
                </c:pt>
                <c:pt idx="67098" formatCode="General">
                  <c:v>1.38202</c:v>
                </c:pt>
                <c:pt idx="67099" formatCode="General">
                  <c:v>1.3820300000000001</c:v>
                </c:pt>
                <c:pt idx="67100" formatCode="General">
                  <c:v>1.3820600000000001</c:v>
                </c:pt>
                <c:pt idx="67101" formatCode="General">
                  <c:v>1.3820800000000009</c:v>
                </c:pt>
                <c:pt idx="67102" formatCode="General">
                  <c:v>1.3821000000000001</c:v>
                </c:pt>
                <c:pt idx="67103" formatCode="General">
                  <c:v>1.38212</c:v>
                </c:pt>
                <c:pt idx="67104" formatCode="General">
                  <c:v>1.3821399999999999</c:v>
                </c:pt>
                <c:pt idx="67105" formatCode="General">
                  <c:v>1.3821600000000001</c:v>
                </c:pt>
                <c:pt idx="67106" formatCode="General">
                  <c:v>1.3821800000000009</c:v>
                </c:pt>
                <c:pt idx="67107" formatCode="General">
                  <c:v>1.3822000000000001</c:v>
                </c:pt>
                <c:pt idx="67108" formatCode="General">
                  <c:v>1.38222</c:v>
                </c:pt>
                <c:pt idx="67109" formatCode="General">
                  <c:v>1.3822399999999999</c:v>
                </c:pt>
                <c:pt idx="67110" formatCode="General">
                  <c:v>1.38226</c:v>
                </c:pt>
                <c:pt idx="67111" formatCode="General">
                  <c:v>1.3822800000000008</c:v>
                </c:pt>
                <c:pt idx="67112" formatCode="General">
                  <c:v>1.3823000000000001</c:v>
                </c:pt>
                <c:pt idx="67113" formatCode="General">
                  <c:v>1.38232</c:v>
                </c:pt>
                <c:pt idx="67114" formatCode="General">
                  <c:v>1.3823500000000009</c:v>
                </c:pt>
                <c:pt idx="67115" formatCode="General">
                  <c:v>1.38236</c:v>
                </c:pt>
                <c:pt idx="67116" formatCode="General">
                  <c:v>1.38239</c:v>
                </c:pt>
                <c:pt idx="67117" formatCode="General">
                  <c:v>1.3824099999999999</c:v>
                </c:pt>
                <c:pt idx="67118" formatCode="General">
                  <c:v>1.38243</c:v>
                </c:pt>
                <c:pt idx="67119" formatCode="General">
                  <c:v>1.3824399999999999</c:v>
                </c:pt>
                <c:pt idx="67120" formatCode="General">
                  <c:v>1.3824700000000001</c:v>
                </c:pt>
                <c:pt idx="67121" formatCode="General">
                  <c:v>1.38249</c:v>
                </c:pt>
                <c:pt idx="67122" formatCode="General">
                  <c:v>1.3825099999999999</c:v>
                </c:pt>
                <c:pt idx="67123" formatCode="General">
                  <c:v>1.38253</c:v>
                </c:pt>
                <c:pt idx="67124" formatCode="General">
                  <c:v>1.3825499999999999</c:v>
                </c:pt>
                <c:pt idx="67125" formatCode="General">
                  <c:v>1.3825700000000001</c:v>
                </c:pt>
                <c:pt idx="67126" formatCode="General">
                  <c:v>1.3826000000000001</c:v>
                </c:pt>
                <c:pt idx="67127" formatCode="General">
                  <c:v>1.3826099999999999</c:v>
                </c:pt>
                <c:pt idx="67128" formatCode="General">
                  <c:v>1.38263</c:v>
                </c:pt>
                <c:pt idx="67129" formatCode="General">
                  <c:v>1.38266</c:v>
                </c:pt>
                <c:pt idx="67130" formatCode="General">
                  <c:v>1.3826700000000001</c:v>
                </c:pt>
                <c:pt idx="67131" formatCode="General">
                  <c:v>1.38269</c:v>
                </c:pt>
                <c:pt idx="67132" formatCode="General">
                  <c:v>1.3827100000000001</c:v>
                </c:pt>
                <c:pt idx="67133" formatCode="General">
                  <c:v>1.3827400000000001</c:v>
                </c:pt>
                <c:pt idx="67134" formatCode="General">
                  <c:v>1.3827499999999999</c:v>
                </c:pt>
                <c:pt idx="67135" formatCode="General">
                  <c:v>1.3827700000000001</c:v>
                </c:pt>
                <c:pt idx="67136" formatCode="General">
                  <c:v>1.3828</c:v>
                </c:pt>
                <c:pt idx="67137" formatCode="General">
                  <c:v>1.3828199999999999</c:v>
                </c:pt>
                <c:pt idx="67138" formatCode="General">
                  <c:v>1.3828400000000001</c:v>
                </c:pt>
                <c:pt idx="67139" formatCode="General">
                  <c:v>1.38286</c:v>
                </c:pt>
                <c:pt idx="67140" formatCode="General">
                  <c:v>1.3828800000000001</c:v>
                </c:pt>
                <c:pt idx="67141" formatCode="General">
                  <c:v>1.3829</c:v>
                </c:pt>
                <c:pt idx="67142" formatCode="General">
                  <c:v>1.3829199999999999</c:v>
                </c:pt>
                <c:pt idx="67143" formatCode="General">
                  <c:v>1.3829400000000001</c:v>
                </c:pt>
                <c:pt idx="67144" formatCode="General">
                  <c:v>1.38296</c:v>
                </c:pt>
                <c:pt idx="67145" formatCode="General">
                  <c:v>1.3829800000000001</c:v>
                </c:pt>
                <c:pt idx="67146" formatCode="General">
                  <c:v>1.383</c:v>
                </c:pt>
                <c:pt idx="67147" formatCode="General">
                  <c:v>1.3830199999999999</c:v>
                </c:pt>
                <c:pt idx="67148" formatCode="General">
                  <c:v>1.3830499999999999</c:v>
                </c:pt>
                <c:pt idx="67149" formatCode="General">
                  <c:v>1.38307</c:v>
                </c:pt>
                <c:pt idx="67150" formatCode="General">
                  <c:v>1.3830800000000001</c:v>
                </c:pt>
                <c:pt idx="67151" formatCode="General">
                  <c:v>1.3831100000000001</c:v>
                </c:pt>
                <c:pt idx="67152" formatCode="General">
                  <c:v>1.38313</c:v>
                </c:pt>
                <c:pt idx="67153" formatCode="General">
                  <c:v>1.3831500000000001</c:v>
                </c:pt>
                <c:pt idx="67154" formatCode="General">
                  <c:v>1.38317</c:v>
                </c:pt>
                <c:pt idx="67155" formatCode="General">
                  <c:v>1.3831899999999999</c:v>
                </c:pt>
                <c:pt idx="67156" formatCode="General">
                  <c:v>1.3832100000000001</c:v>
                </c:pt>
                <c:pt idx="67157" formatCode="General">
                  <c:v>1.38323</c:v>
                </c:pt>
                <c:pt idx="67158" formatCode="General">
                  <c:v>1.3832500000000001</c:v>
                </c:pt>
                <c:pt idx="67159" formatCode="General">
                  <c:v>1.38327</c:v>
                </c:pt>
                <c:pt idx="67160" formatCode="General">
                  <c:v>1.3832899999999999</c:v>
                </c:pt>
                <c:pt idx="67161" formatCode="General">
                  <c:v>1.38331</c:v>
                </c:pt>
                <c:pt idx="67162" formatCode="General">
                  <c:v>1.3833299999999991</c:v>
                </c:pt>
                <c:pt idx="67163" formatCode="General">
                  <c:v>1.3833500000000001</c:v>
                </c:pt>
                <c:pt idx="67164" formatCode="General">
                  <c:v>1.38337</c:v>
                </c:pt>
                <c:pt idx="67165" formatCode="General">
                  <c:v>1.3834</c:v>
                </c:pt>
                <c:pt idx="67166" formatCode="General">
                  <c:v>1.38341</c:v>
                </c:pt>
                <c:pt idx="67167" formatCode="General">
                  <c:v>1.38344</c:v>
                </c:pt>
                <c:pt idx="67168" formatCode="General">
                  <c:v>1.3834599999999999</c:v>
                </c:pt>
                <c:pt idx="67169" formatCode="General">
                  <c:v>1.38348</c:v>
                </c:pt>
                <c:pt idx="67170" formatCode="General">
                  <c:v>1.3834899999999999</c:v>
                </c:pt>
                <c:pt idx="67171" formatCode="General">
                  <c:v>1.3835199999999999</c:v>
                </c:pt>
                <c:pt idx="67172" formatCode="General">
                  <c:v>1.38354</c:v>
                </c:pt>
                <c:pt idx="67173" formatCode="General">
                  <c:v>1.3835599999999999</c:v>
                </c:pt>
                <c:pt idx="67174" formatCode="General">
                  <c:v>1.38358</c:v>
                </c:pt>
                <c:pt idx="67175" formatCode="General">
                  <c:v>1.3835999999999991</c:v>
                </c:pt>
                <c:pt idx="67176" formatCode="General">
                  <c:v>1.3836199999999999</c:v>
                </c:pt>
                <c:pt idx="67177" formatCode="General">
                  <c:v>1.38365</c:v>
                </c:pt>
                <c:pt idx="67178" formatCode="General">
                  <c:v>1.3836599999999999</c:v>
                </c:pt>
                <c:pt idx="67179" formatCode="General">
                  <c:v>1.38368</c:v>
                </c:pt>
                <c:pt idx="67180" formatCode="General">
                  <c:v>1.38371</c:v>
                </c:pt>
                <c:pt idx="67181" formatCode="General">
                  <c:v>1.383729999999999</c:v>
                </c:pt>
                <c:pt idx="67182" formatCode="General">
                  <c:v>1.38374</c:v>
                </c:pt>
                <c:pt idx="67183" formatCode="General">
                  <c:v>1.3837599999999999</c:v>
                </c:pt>
                <c:pt idx="67184" formatCode="General">
                  <c:v>1.3837899999999999</c:v>
                </c:pt>
                <c:pt idx="67185" formatCode="General">
                  <c:v>1.38381</c:v>
                </c:pt>
                <c:pt idx="67186" formatCode="General">
                  <c:v>1.3838199999999998</c:v>
                </c:pt>
                <c:pt idx="67187" formatCode="General">
                  <c:v>1.38385</c:v>
                </c:pt>
                <c:pt idx="67188" formatCode="General">
                  <c:v>1.383869999999999</c:v>
                </c:pt>
                <c:pt idx="67189" formatCode="General">
                  <c:v>1.3838899999999998</c:v>
                </c:pt>
                <c:pt idx="67190" formatCode="General">
                  <c:v>1.38391</c:v>
                </c:pt>
                <c:pt idx="67191" formatCode="General">
                  <c:v>1.3839299999999992</c:v>
                </c:pt>
                <c:pt idx="67192" formatCode="General">
                  <c:v>1.38395</c:v>
                </c:pt>
                <c:pt idx="67193" formatCode="General">
                  <c:v>1.38398</c:v>
                </c:pt>
                <c:pt idx="67194" formatCode="General">
                  <c:v>1.3839899999999998</c:v>
                </c:pt>
                <c:pt idx="67195" formatCode="General">
                  <c:v>1.3840100000000009</c:v>
                </c:pt>
                <c:pt idx="67196" formatCode="General">
                  <c:v>1.3840300000000001</c:v>
                </c:pt>
                <c:pt idx="67197" formatCode="General">
                  <c:v>1.3840500000000009</c:v>
                </c:pt>
                <c:pt idx="67198" formatCode="General">
                  <c:v>1.3840699999999999</c:v>
                </c:pt>
                <c:pt idx="67199" formatCode="General">
                  <c:v>1.3841000000000001</c:v>
                </c:pt>
                <c:pt idx="67200" formatCode="General">
                  <c:v>1.38412</c:v>
                </c:pt>
                <c:pt idx="67201" formatCode="General">
                  <c:v>1.3841300000000001</c:v>
                </c:pt>
                <c:pt idx="67202" formatCode="General">
                  <c:v>1.3841600000000001</c:v>
                </c:pt>
                <c:pt idx="67203" formatCode="General">
                  <c:v>1.3841800000000009</c:v>
                </c:pt>
                <c:pt idx="67204" formatCode="General">
                  <c:v>1.3842000000000001</c:v>
                </c:pt>
                <c:pt idx="67205" formatCode="General">
                  <c:v>1.3842099999999999</c:v>
                </c:pt>
                <c:pt idx="67206" formatCode="General">
                  <c:v>1.3842399999999999</c:v>
                </c:pt>
                <c:pt idx="67207" formatCode="General">
                  <c:v>1.38426</c:v>
                </c:pt>
                <c:pt idx="67208" formatCode="General">
                  <c:v>1.3842800000000008</c:v>
                </c:pt>
                <c:pt idx="67209" formatCode="General">
                  <c:v>1.3843000000000001</c:v>
                </c:pt>
                <c:pt idx="67210" formatCode="General">
                  <c:v>1.38432</c:v>
                </c:pt>
                <c:pt idx="67211" formatCode="General">
                  <c:v>1.3843399999999999</c:v>
                </c:pt>
                <c:pt idx="67212" formatCode="General">
                  <c:v>1.38436</c:v>
                </c:pt>
                <c:pt idx="67213" formatCode="General">
                  <c:v>1.3843799999999999</c:v>
                </c:pt>
                <c:pt idx="67214" formatCode="General">
                  <c:v>1.3844000000000001</c:v>
                </c:pt>
                <c:pt idx="67215" formatCode="General">
                  <c:v>1.38442</c:v>
                </c:pt>
                <c:pt idx="67216" formatCode="General">
                  <c:v>1.3844500000000008</c:v>
                </c:pt>
                <c:pt idx="67217" formatCode="General">
                  <c:v>1.38446</c:v>
                </c:pt>
                <c:pt idx="67218" formatCode="General">
                  <c:v>1.38449</c:v>
                </c:pt>
                <c:pt idx="67219" formatCode="General">
                  <c:v>1.3845099999999999</c:v>
                </c:pt>
                <c:pt idx="67220" formatCode="General">
                  <c:v>1.38453</c:v>
                </c:pt>
                <c:pt idx="67221" formatCode="General">
                  <c:v>1.3845499999999999</c:v>
                </c:pt>
                <c:pt idx="67222" formatCode="General">
                  <c:v>1.3845700000000001</c:v>
                </c:pt>
                <c:pt idx="67223" formatCode="General">
                  <c:v>1.38459</c:v>
                </c:pt>
                <c:pt idx="67224" formatCode="General">
                  <c:v>1.3846099999999999</c:v>
                </c:pt>
                <c:pt idx="67225" formatCode="General">
                  <c:v>1.38463</c:v>
                </c:pt>
                <c:pt idx="67226" formatCode="General">
                  <c:v>1.3846499999999999</c:v>
                </c:pt>
                <c:pt idx="67227" formatCode="General">
                  <c:v>1.3846700000000001</c:v>
                </c:pt>
                <c:pt idx="67228" formatCode="General">
                  <c:v>1.3847</c:v>
                </c:pt>
                <c:pt idx="67229" formatCode="General">
                  <c:v>1.3847100000000001</c:v>
                </c:pt>
                <c:pt idx="67230" formatCode="General">
                  <c:v>1.38473</c:v>
                </c:pt>
                <c:pt idx="67231" formatCode="General">
                  <c:v>1.38476</c:v>
                </c:pt>
                <c:pt idx="67232" formatCode="General">
                  <c:v>1.3847799999999999</c:v>
                </c:pt>
                <c:pt idx="67233" formatCode="General">
                  <c:v>1.38479</c:v>
                </c:pt>
                <c:pt idx="67234" formatCode="General">
                  <c:v>1.3848100000000001</c:v>
                </c:pt>
                <c:pt idx="67235" formatCode="General">
                  <c:v>1.3848400000000001</c:v>
                </c:pt>
                <c:pt idx="67236" formatCode="General">
                  <c:v>1.38486</c:v>
                </c:pt>
                <c:pt idx="67237" formatCode="General">
                  <c:v>1.38487</c:v>
                </c:pt>
                <c:pt idx="67238" formatCode="General">
                  <c:v>1.3849</c:v>
                </c:pt>
                <c:pt idx="67239" formatCode="General">
                  <c:v>1.3849199999999999</c:v>
                </c:pt>
                <c:pt idx="67240" formatCode="General">
                  <c:v>1.3849400000000001</c:v>
                </c:pt>
                <c:pt idx="67241" formatCode="General">
                  <c:v>1.38496</c:v>
                </c:pt>
                <c:pt idx="67242" formatCode="General">
                  <c:v>1.3849800000000001</c:v>
                </c:pt>
                <c:pt idx="67243" formatCode="General">
                  <c:v>1.385</c:v>
                </c:pt>
                <c:pt idx="67244" formatCode="General">
                  <c:v>1.38503</c:v>
                </c:pt>
                <c:pt idx="67245" formatCode="General">
                  <c:v>1.38504</c:v>
                </c:pt>
                <c:pt idx="67246" formatCode="General">
                  <c:v>1.38506</c:v>
                </c:pt>
                <c:pt idx="67247" formatCode="General">
                  <c:v>1.3850800000000001</c:v>
                </c:pt>
                <c:pt idx="67248" formatCode="General">
                  <c:v>1.3851100000000001</c:v>
                </c:pt>
                <c:pt idx="67249" formatCode="General">
                  <c:v>1.3851199999999999</c:v>
                </c:pt>
                <c:pt idx="67250" formatCode="General">
                  <c:v>1.3851500000000001</c:v>
                </c:pt>
                <c:pt idx="67251" formatCode="General">
                  <c:v>1.38517</c:v>
                </c:pt>
                <c:pt idx="67252" formatCode="General">
                  <c:v>1.3851899999999999</c:v>
                </c:pt>
                <c:pt idx="67253" formatCode="General">
                  <c:v>1.3852100000000001</c:v>
                </c:pt>
                <c:pt idx="67254" formatCode="General">
                  <c:v>1.38523</c:v>
                </c:pt>
                <c:pt idx="67255" formatCode="General">
                  <c:v>1.3852500000000001</c:v>
                </c:pt>
                <c:pt idx="67256" formatCode="General">
                  <c:v>1.38527</c:v>
                </c:pt>
                <c:pt idx="67257" formatCode="General">
                  <c:v>1.3852899999999999</c:v>
                </c:pt>
                <c:pt idx="67258" formatCode="General">
                  <c:v>1.38531</c:v>
                </c:pt>
                <c:pt idx="67259" formatCode="General">
                  <c:v>1.38533</c:v>
                </c:pt>
                <c:pt idx="67260" formatCode="General">
                  <c:v>1.3853500000000001</c:v>
                </c:pt>
                <c:pt idx="67261" formatCode="General">
                  <c:v>1.38537</c:v>
                </c:pt>
                <c:pt idx="67262" formatCode="General">
                  <c:v>1.3853899999999999</c:v>
                </c:pt>
                <c:pt idx="67263" formatCode="General">
                  <c:v>1.38541</c:v>
                </c:pt>
                <c:pt idx="67264" formatCode="General">
                  <c:v>1.3854299999999991</c:v>
                </c:pt>
                <c:pt idx="67265" formatCode="General">
                  <c:v>1.3854500000000001</c:v>
                </c:pt>
                <c:pt idx="67266" formatCode="General">
                  <c:v>1.38548</c:v>
                </c:pt>
                <c:pt idx="67267" formatCode="General">
                  <c:v>1.3855</c:v>
                </c:pt>
                <c:pt idx="67268" formatCode="General">
                  <c:v>1.38551</c:v>
                </c:pt>
                <c:pt idx="67269" formatCode="General">
                  <c:v>1.38554</c:v>
                </c:pt>
                <c:pt idx="67270" formatCode="General">
                  <c:v>1.3855599999999999</c:v>
                </c:pt>
                <c:pt idx="67271" formatCode="General">
                  <c:v>1.38558</c:v>
                </c:pt>
                <c:pt idx="67272" formatCode="General">
                  <c:v>1.3855999999999991</c:v>
                </c:pt>
                <c:pt idx="67273" formatCode="General">
                  <c:v>1.3856199999999999</c:v>
                </c:pt>
                <c:pt idx="67274" formatCode="General">
                  <c:v>1.38564</c:v>
                </c:pt>
                <c:pt idx="67275" formatCode="General">
                  <c:v>1.3856599999999999</c:v>
                </c:pt>
                <c:pt idx="67276" formatCode="General">
                  <c:v>1.38568</c:v>
                </c:pt>
                <c:pt idx="67277" formatCode="General">
                  <c:v>1.385699999999999</c:v>
                </c:pt>
                <c:pt idx="67278" formatCode="General">
                  <c:v>1.3857199999999998</c:v>
                </c:pt>
                <c:pt idx="67279" formatCode="General">
                  <c:v>1.38575</c:v>
                </c:pt>
                <c:pt idx="67280" formatCode="General">
                  <c:v>1.3857599999999999</c:v>
                </c:pt>
                <c:pt idx="67281" formatCode="General">
                  <c:v>1.38578</c:v>
                </c:pt>
                <c:pt idx="67282" formatCode="General">
                  <c:v>1.38581</c:v>
                </c:pt>
                <c:pt idx="67283" formatCode="General">
                  <c:v>1.385829999999999</c:v>
                </c:pt>
                <c:pt idx="67284" formatCode="General">
                  <c:v>1.38584</c:v>
                </c:pt>
                <c:pt idx="67285" formatCode="General">
                  <c:v>1.3858599999999999</c:v>
                </c:pt>
                <c:pt idx="67286" formatCode="General">
                  <c:v>1.3858899999999998</c:v>
                </c:pt>
                <c:pt idx="67287" formatCode="General">
                  <c:v>1.38591</c:v>
                </c:pt>
                <c:pt idx="67288" formatCode="General">
                  <c:v>1.3859199999999998</c:v>
                </c:pt>
                <c:pt idx="67289" formatCode="General">
                  <c:v>1.38595</c:v>
                </c:pt>
                <c:pt idx="67290" formatCode="General">
                  <c:v>1.385969999999999</c:v>
                </c:pt>
                <c:pt idx="67291" formatCode="General">
                  <c:v>1.3859899999999998</c:v>
                </c:pt>
                <c:pt idx="67292" formatCode="General">
                  <c:v>1.3860100000000009</c:v>
                </c:pt>
                <c:pt idx="67293" formatCode="General">
                  <c:v>1.3860300000000001</c:v>
                </c:pt>
                <c:pt idx="67294" formatCode="General">
                  <c:v>1.3860500000000009</c:v>
                </c:pt>
                <c:pt idx="67295" formatCode="General">
                  <c:v>1.3860800000000009</c:v>
                </c:pt>
                <c:pt idx="67296" formatCode="General">
                  <c:v>1.38609</c:v>
                </c:pt>
                <c:pt idx="67297" formatCode="General">
                  <c:v>1.3861100000000008</c:v>
                </c:pt>
                <c:pt idx="67298" formatCode="General">
                  <c:v>1.3861300000000001</c:v>
                </c:pt>
                <c:pt idx="67299" formatCode="General">
                  <c:v>1.3861600000000001</c:v>
                </c:pt>
                <c:pt idx="67300" formatCode="General">
                  <c:v>1.3861699999999999</c:v>
                </c:pt>
                <c:pt idx="67301" formatCode="General">
                  <c:v>1.3862000000000001</c:v>
                </c:pt>
                <c:pt idx="67302" formatCode="General">
                  <c:v>1.38622</c:v>
                </c:pt>
                <c:pt idx="67303" formatCode="General">
                  <c:v>1.3862399999999999</c:v>
                </c:pt>
                <c:pt idx="67304" formatCode="General">
                  <c:v>1.38626</c:v>
                </c:pt>
                <c:pt idx="67305" formatCode="General">
                  <c:v>1.3862800000000008</c:v>
                </c:pt>
                <c:pt idx="67306" formatCode="General">
                  <c:v>1.3863000000000001</c:v>
                </c:pt>
                <c:pt idx="67307" formatCode="General">
                  <c:v>1.38632</c:v>
                </c:pt>
                <c:pt idx="67308" formatCode="General">
                  <c:v>1.3863399999999999</c:v>
                </c:pt>
                <c:pt idx="67309" formatCode="General">
                  <c:v>1.38636</c:v>
                </c:pt>
                <c:pt idx="67310" formatCode="General">
                  <c:v>1.3863799999999999</c:v>
                </c:pt>
                <c:pt idx="67311" formatCode="General">
                  <c:v>1.3864000000000001</c:v>
                </c:pt>
                <c:pt idx="67312" formatCode="General">
                  <c:v>1.38642</c:v>
                </c:pt>
                <c:pt idx="67313" formatCode="General">
                  <c:v>1.3864399999999999</c:v>
                </c:pt>
                <c:pt idx="67314" formatCode="General">
                  <c:v>1.38646</c:v>
                </c:pt>
                <c:pt idx="67315" formatCode="General">
                  <c:v>1.38649</c:v>
                </c:pt>
                <c:pt idx="67316" formatCode="General">
                  <c:v>1.3865000000000001</c:v>
                </c:pt>
                <c:pt idx="67317" formatCode="General">
                  <c:v>1.38653</c:v>
                </c:pt>
                <c:pt idx="67318" formatCode="General">
                  <c:v>1.3865499999999999</c:v>
                </c:pt>
                <c:pt idx="67319" formatCode="General">
                  <c:v>1.3865700000000001</c:v>
                </c:pt>
                <c:pt idx="67320" formatCode="General">
                  <c:v>1.3865799999999999</c:v>
                </c:pt>
                <c:pt idx="67321" formatCode="General">
                  <c:v>1.3866099999999999</c:v>
                </c:pt>
                <c:pt idx="67322" formatCode="General">
                  <c:v>1.38663</c:v>
                </c:pt>
                <c:pt idx="67323" formatCode="General">
                  <c:v>1.3866499999999999</c:v>
                </c:pt>
                <c:pt idx="67324" formatCode="General">
                  <c:v>1.3866700000000001</c:v>
                </c:pt>
                <c:pt idx="67325" formatCode="General">
                  <c:v>1.38669</c:v>
                </c:pt>
                <c:pt idx="67326" formatCode="General">
                  <c:v>1.3867100000000001</c:v>
                </c:pt>
                <c:pt idx="67327" formatCode="General">
                  <c:v>1.38673</c:v>
                </c:pt>
                <c:pt idx="67328" formatCode="General">
                  <c:v>1.3867499999999999</c:v>
                </c:pt>
                <c:pt idx="67329" formatCode="General">
                  <c:v>1.3867700000000001</c:v>
                </c:pt>
                <c:pt idx="67330" formatCode="General">
                  <c:v>1.38679</c:v>
                </c:pt>
                <c:pt idx="67331" formatCode="General">
                  <c:v>1.3868100000000001</c:v>
                </c:pt>
                <c:pt idx="67332" formatCode="General">
                  <c:v>1.38683</c:v>
                </c:pt>
                <c:pt idx="67333" formatCode="General">
                  <c:v>1.38686</c:v>
                </c:pt>
                <c:pt idx="67334" formatCode="General">
                  <c:v>1.3868799999999999</c:v>
                </c:pt>
                <c:pt idx="67335" formatCode="General">
                  <c:v>1.38689</c:v>
                </c:pt>
                <c:pt idx="67336" formatCode="General">
                  <c:v>1.3869100000000001</c:v>
                </c:pt>
                <c:pt idx="67337" formatCode="General">
                  <c:v>1.3869400000000001</c:v>
                </c:pt>
                <c:pt idx="67338" formatCode="General">
                  <c:v>1.38696</c:v>
                </c:pt>
                <c:pt idx="67339" formatCode="General">
                  <c:v>1.3869800000000001</c:v>
                </c:pt>
                <c:pt idx="67340" formatCode="General">
                  <c:v>1.387</c:v>
                </c:pt>
                <c:pt idx="67341" formatCode="General">
                  <c:v>1.3870199999999999</c:v>
                </c:pt>
                <c:pt idx="67342" formatCode="General">
                  <c:v>1.3870400000000001</c:v>
                </c:pt>
                <c:pt idx="67343" formatCode="General">
                  <c:v>1.38706</c:v>
                </c:pt>
                <c:pt idx="67344" formatCode="General">
                  <c:v>1.3870800000000001</c:v>
                </c:pt>
                <c:pt idx="67345" formatCode="General">
                  <c:v>1.3871</c:v>
                </c:pt>
                <c:pt idx="67346" formatCode="General">
                  <c:v>1.38713</c:v>
                </c:pt>
                <c:pt idx="67347" formatCode="General">
                  <c:v>1.38714</c:v>
                </c:pt>
                <c:pt idx="67348" formatCode="General">
                  <c:v>1.3871599999999999</c:v>
                </c:pt>
                <c:pt idx="67349" formatCode="General">
                  <c:v>1.3871800000000001</c:v>
                </c:pt>
                <c:pt idx="67350" formatCode="General">
                  <c:v>1.3872100000000001</c:v>
                </c:pt>
                <c:pt idx="67351" formatCode="General">
                  <c:v>1.3872199999999999</c:v>
                </c:pt>
                <c:pt idx="67352" formatCode="General">
                  <c:v>1.38724</c:v>
                </c:pt>
                <c:pt idx="67353" formatCode="General">
                  <c:v>1.38727</c:v>
                </c:pt>
                <c:pt idx="67354" formatCode="General">
                  <c:v>1.3872899999999999</c:v>
                </c:pt>
                <c:pt idx="67355" formatCode="General">
                  <c:v>1.38731</c:v>
                </c:pt>
                <c:pt idx="67356" formatCode="General">
                  <c:v>1.38733</c:v>
                </c:pt>
                <c:pt idx="67357" formatCode="General">
                  <c:v>1.3873500000000001</c:v>
                </c:pt>
                <c:pt idx="67358" formatCode="General">
                  <c:v>1.38737</c:v>
                </c:pt>
                <c:pt idx="67359" formatCode="General">
                  <c:v>1.3873899999999999</c:v>
                </c:pt>
                <c:pt idx="67360" formatCode="General">
                  <c:v>1.38741</c:v>
                </c:pt>
                <c:pt idx="67361" formatCode="General">
                  <c:v>1.3874299999999991</c:v>
                </c:pt>
                <c:pt idx="67362" formatCode="General">
                  <c:v>1.3874500000000001</c:v>
                </c:pt>
                <c:pt idx="67363" formatCode="General">
                  <c:v>1.38747</c:v>
                </c:pt>
                <c:pt idx="67364" formatCode="General">
                  <c:v>1.3874899999999999</c:v>
                </c:pt>
                <c:pt idx="67365" formatCode="General">
                  <c:v>1.3875199999999999</c:v>
                </c:pt>
                <c:pt idx="67366" formatCode="General">
                  <c:v>1.38754</c:v>
                </c:pt>
                <c:pt idx="67367" formatCode="General">
                  <c:v>1.3875500000000001</c:v>
                </c:pt>
                <c:pt idx="67368" formatCode="General">
                  <c:v>1.38758</c:v>
                </c:pt>
                <c:pt idx="67369" formatCode="General">
                  <c:v>1.3875999999999991</c:v>
                </c:pt>
                <c:pt idx="67370" formatCode="General">
                  <c:v>1.3876199999999999</c:v>
                </c:pt>
                <c:pt idx="67371" formatCode="General">
                  <c:v>1.387629999999999</c:v>
                </c:pt>
                <c:pt idx="67372" formatCode="General">
                  <c:v>1.3876599999999999</c:v>
                </c:pt>
                <c:pt idx="67373" formatCode="General">
                  <c:v>1.38768</c:v>
                </c:pt>
                <c:pt idx="67374" formatCode="General">
                  <c:v>1.387699999999999</c:v>
                </c:pt>
                <c:pt idx="67375" formatCode="General">
                  <c:v>1.3877199999999998</c:v>
                </c:pt>
                <c:pt idx="67376" formatCode="General">
                  <c:v>1.38774</c:v>
                </c:pt>
                <c:pt idx="67377" formatCode="General">
                  <c:v>1.3877599999999999</c:v>
                </c:pt>
                <c:pt idx="67378" formatCode="General">
                  <c:v>1.38778</c:v>
                </c:pt>
                <c:pt idx="67379" formatCode="General">
                  <c:v>1.387799999999999</c:v>
                </c:pt>
                <c:pt idx="67380" formatCode="General">
                  <c:v>1.3878199999999998</c:v>
                </c:pt>
                <c:pt idx="67381" formatCode="General">
                  <c:v>1.38784</c:v>
                </c:pt>
                <c:pt idx="67382" formatCode="General">
                  <c:v>1.387869999999999</c:v>
                </c:pt>
                <c:pt idx="67383" formatCode="General">
                  <c:v>1.38788</c:v>
                </c:pt>
                <c:pt idx="67384" formatCode="General">
                  <c:v>1.38791</c:v>
                </c:pt>
                <c:pt idx="67385" formatCode="General">
                  <c:v>1.3879299999999992</c:v>
                </c:pt>
                <c:pt idx="67386" formatCode="General">
                  <c:v>1.38795</c:v>
                </c:pt>
                <c:pt idx="67387" formatCode="General">
                  <c:v>1.3879599999999999</c:v>
                </c:pt>
                <c:pt idx="67388" formatCode="General">
                  <c:v>1.3879899999999998</c:v>
                </c:pt>
                <c:pt idx="67389" formatCode="General">
                  <c:v>1.3880100000000009</c:v>
                </c:pt>
                <c:pt idx="67390" formatCode="General">
                  <c:v>1.3880300000000001</c:v>
                </c:pt>
                <c:pt idx="67391" formatCode="General">
                  <c:v>1.3880500000000009</c:v>
                </c:pt>
                <c:pt idx="67392" formatCode="General">
                  <c:v>1.3880699999999999</c:v>
                </c:pt>
                <c:pt idx="67393" formatCode="General">
                  <c:v>1.38809</c:v>
                </c:pt>
                <c:pt idx="67394" formatCode="General">
                  <c:v>1.38812</c:v>
                </c:pt>
                <c:pt idx="67395" formatCode="General">
                  <c:v>1.3881300000000001</c:v>
                </c:pt>
                <c:pt idx="67396" formatCode="General">
                  <c:v>1.3881500000000009</c:v>
                </c:pt>
                <c:pt idx="67397" formatCode="General">
                  <c:v>1.3881800000000009</c:v>
                </c:pt>
                <c:pt idx="67398" formatCode="General">
                  <c:v>1.38819</c:v>
                </c:pt>
                <c:pt idx="67399" formatCode="General">
                  <c:v>1.3882099999999999</c:v>
                </c:pt>
                <c:pt idx="67400" formatCode="General">
                  <c:v>1.3882300000000001</c:v>
                </c:pt>
                <c:pt idx="67401" formatCode="General">
                  <c:v>1.38826</c:v>
                </c:pt>
                <c:pt idx="67402" formatCode="General">
                  <c:v>1.3882699999999999</c:v>
                </c:pt>
                <c:pt idx="67403" formatCode="General">
                  <c:v>1.38829</c:v>
                </c:pt>
                <c:pt idx="67404" formatCode="General">
                  <c:v>1.38832</c:v>
                </c:pt>
                <c:pt idx="67405" formatCode="General">
                  <c:v>1.3883399999999999</c:v>
                </c:pt>
                <c:pt idx="67406" formatCode="General">
                  <c:v>1.38836</c:v>
                </c:pt>
                <c:pt idx="67407" formatCode="General">
                  <c:v>1.3883799999999999</c:v>
                </c:pt>
                <c:pt idx="67408" formatCode="General">
                  <c:v>1.3884000000000001</c:v>
                </c:pt>
                <c:pt idx="67409" formatCode="General">
                  <c:v>1.38842</c:v>
                </c:pt>
                <c:pt idx="67410" formatCode="General">
                  <c:v>1.3884399999999999</c:v>
                </c:pt>
                <c:pt idx="67411" formatCode="General">
                  <c:v>1.38846</c:v>
                </c:pt>
                <c:pt idx="67412" formatCode="General">
                  <c:v>1.3884799999999999</c:v>
                </c:pt>
                <c:pt idx="67413" formatCode="General">
                  <c:v>1.3885099999999999</c:v>
                </c:pt>
                <c:pt idx="67414" formatCode="General">
                  <c:v>1.38852</c:v>
                </c:pt>
                <c:pt idx="67415" formatCode="General">
                  <c:v>1.3885400000000001</c:v>
                </c:pt>
                <c:pt idx="67416" formatCode="General">
                  <c:v>1.3885700000000001</c:v>
                </c:pt>
                <c:pt idx="67417" formatCode="General">
                  <c:v>1.38859</c:v>
                </c:pt>
                <c:pt idx="67418" formatCode="General">
                  <c:v>1.3886000000000001</c:v>
                </c:pt>
                <c:pt idx="67419" formatCode="General">
                  <c:v>1.38863</c:v>
                </c:pt>
                <c:pt idx="67420" formatCode="General">
                  <c:v>1.3886499999999999</c:v>
                </c:pt>
                <c:pt idx="67421" formatCode="General">
                  <c:v>1.3886700000000001</c:v>
                </c:pt>
                <c:pt idx="67422" formatCode="General">
                  <c:v>1.3886799999999999</c:v>
                </c:pt>
                <c:pt idx="67423" formatCode="General">
                  <c:v>1.3887100000000001</c:v>
                </c:pt>
                <c:pt idx="67424" formatCode="General">
                  <c:v>1.38873</c:v>
                </c:pt>
                <c:pt idx="67425" formatCode="General">
                  <c:v>1.3887499999999999</c:v>
                </c:pt>
                <c:pt idx="67426" formatCode="General">
                  <c:v>1.3887700000000001</c:v>
                </c:pt>
                <c:pt idx="67427" formatCode="General">
                  <c:v>1.38879</c:v>
                </c:pt>
                <c:pt idx="67428" formatCode="General">
                  <c:v>1.3888100000000001</c:v>
                </c:pt>
                <c:pt idx="67429" formatCode="General">
                  <c:v>1.38883</c:v>
                </c:pt>
                <c:pt idx="67430" formatCode="General">
                  <c:v>1.3888499999999999</c:v>
                </c:pt>
                <c:pt idx="67431" formatCode="General">
                  <c:v>1.38887</c:v>
                </c:pt>
                <c:pt idx="67432" formatCode="General">
                  <c:v>1.3889</c:v>
                </c:pt>
                <c:pt idx="67433" formatCode="General">
                  <c:v>1.3889199999999999</c:v>
                </c:pt>
                <c:pt idx="67434" formatCode="General">
                  <c:v>1.38893</c:v>
                </c:pt>
                <c:pt idx="67435" formatCode="General">
                  <c:v>1.3889499999999999</c:v>
                </c:pt>
                <c:pt idx="67436" formatCode="General">
                  <c:v>1.3889800000000001</c:v>
                </c:pt>
                <c:pt idx="67437" formatCode="General">
                  <c:v>1.389</c:v>
                </c:pt>
                <c:pt idx="67438" formatCode="General">
                  <c:v>1.3890199999999999</c:v>
                </c:pt>
                <c:pt idx="67439" formatCode="General">
                  <c:v>1.3890400000000001</c:v>
                </c:pt>
                <c:pt idx="67440" formatCode="General">
                  <c:v>1.38906</c:v>
                </c:pt>
                <c:pt idx="67441" formatCode="General">
                  <c:v>1.3890800000000001</c:v>
                </c:pt>
                <c:pt idx="67442" formatCode="General">
                  <c:v>1.3891</c:v>
                </c:pt>
                <c:pt idx="67443" formatCode="General">
                  <c:v>1.3891199999999999</c:v>
                </c:pt>
                <c:pt idx="67444" formatCode="General">
                  <c:v>1.38914</c:v>
                </c:pt>
                <c:pt idx="67445" formatCode="General">
                  <c:v>1.38917</c:v>
                </c:pt>
                <c:pt idx="67446" formatCode="General">
                  <c:v>1.3891800000000001</c:v>
                </c:pt>
                <c:pt idx="67447" formatCode="General">
                  <c:v>1.3892</c:v>
                </c:pt>
                <c:pt idx="67448" formatCode="General">
                  <c:v>1.38923</c:v>
                </c:pt>
                <c:pt idx="67449" formatCode="General">
                  <c:v>1.3892500000000001</c:v>
                </c:pt>
                <c:pt idx="67450" formatCode="General">
                  <c:v>1.3892599999999999</c:v>
                </c:pt>
                <c:pt idx="67451" formatCode="General">
                  <c:v>1.3892800000000001</c:v>
                </c:pt>
                <c:pt idx="67452" formatCode="General">
                  <c:v>1.38931</c:v>
                </c:pt>
                <c:pt idx="67453" formatCode="General">
                  <c:v>1.38933</c:v>
                </c:pt>
                <c:pt idx="67454" formatCode="General">
                  <c:v>1.38934</c:v>
                </c:pt>
                <c:pt idx="67455" formatCode="General">
                  <c:v>1.38937</c:v>
                </c:pt>
                <c:pt idx="67456" formatCode="General">
                  <c:v>1.3893899999999999</c:v>
                </c:pt>
                <c:pt idx="67457" formatCode="General">
                  <c:v>1.38941</c:v>
                </c:pt>
                <c:pt idx="67458" formatCode="General">
                  <c:v>1.3894299999999991</c:v>
                </c:pt>
                <c:pt idx="67459" formatCode="General">
                  <c:v>1.3894500000000001</c:v>
                </c:pt>
                <c:pt idx="67460" formatCode="General">
                  <c:v>1.38947</c:v>
                </c:pt>
                <c:pt idx="67461" formatCode="General">
                  <c:v>1.3894899999999999</c:v>
                </c:pt>
                <c:pt idx="67462" formatCode="General">
                  <c:v>1.38951</c:v>
                </c:pt>
                <c:pt idx="67463" formatCode="General">
                  <c:v>1.389529999999999</c:v>
                </c:pt>
                <c:pt idx="67464" formatCode="General">
                  <c:v>1.3895500000000001</c:v>
                </c:pt>
                <c:pt idx="67465" formatCode="General">
                  <c:v>1.38957</c:v>
                </c:pt>
                <c:pt idx="67466" formatCode="General">
                  <c:v>1.3895899999999999</c:v>
                </c:pt>
                <c:pt idx="67467" formatCode="General">
                  <c:v>1.3896199999999999</c:v>
                </c:pt>
                <c:pt idx="67468" formatCode="General">
                  <c:v>1.38964</c:v>
                </c:pt>
                <c:pt idx="67469" formatCode="General">
                  <c:v>1.3896500000000001</c:v>
                </c:pt>
                <c:pt idx="67470" formatCode="General">
                  <c:v>1.38968</c:v>
                </c:pt>
                <c:pt idx="67471" formatCode="General">
                  <c:v>1.389699999999999</c:v>
                </c:pt>
                <c:pt idx="67472" formatCode="General">
                  <c:v>1.3897199999999998</c:v>
                </c:pt>
                <c:pt idx="67473" formatCode="General">
                  <c:v>1.389729999999999</c:v>
                </c:pt>
                <c:pt idx="67474" formatCode="General">
                  <c:v>1.3897599999999999</c:v>
                </c:pt>
                <c:pt idx="67475" formatCode="General">
                  <c:v>1.38978</c:v>
                </c:pt>
                <c:pt idx="67476" formatCode="General">
                  <c:v>1.389799999999999</c:v>
                </c:pt>
                <c:pt idx="67477" formatCode="General">
                  <c:v>1.3898199999999998</c:v>
                </c:pt>
                <c:pt idx="67478" formatCode="General">
                  <c:v>1.38984</c:v>
                </c:pt>
                <c:pt idx="67479" formatCode="General">
                  <c:v>1.3898599999999999</c:v>
                </c:pt>
                <c:pt idx="67480" formatCode="General">
                  <c:v>1.38988</c:v>
                </c:pt>
                <c:pt idx="67481" formatCode="General">
                  <c:v>1.389899999999999</c:v>
                </c:pt>
                <c:pt idx="67482" formatCode="General">
                  <c:v>1.3899199999999998</c:v>
                </c:pt>
                <c:pt idx="67483" formatCode="General">
                  <c:v>1.38995</c:v>
                </c:pt>
                <c:pt idx="67484" formatCode="General">
                  <c:v>1.389969999999999</c:v>
                </c:pt>
                <c:pt idx="67485" formatCode="General">
                  <c:v>1.38998</c:v>
                </c:pt>
                <c:pt idx="67486" formatCode="General">
                  <c:v>1.3900000000000001</c:v>
                </c:pt>
                <c:pt idx="67487" formatCode="General">
                  <c:v>1.3900300000000001</c:v>
                </c:pt>
                <c:pt idx="67488" formatCode="General">
                  <c:v>1.3900500000000009</c:v>
                </c:pt>
                <c:pt idx="67489" formatCode="General">
                  <c:v>1.3900699999999999</c:v>
                </c:pt>
                <c:pt idx="67490" formatCode="General">
                  <c:v>1.39009</c:v>
                </c:pt>
                <c:pt idx="67491" formatCode="General">
                  <c:v>1.3901100000000008</c:v>
                </c:pt>
                <c:pt idx="67492" formatCode="General">
                  <c:v>1.3901300000000001</c:v>
                </c:pt>
                <c:pt idx="67493" formatCode="General">
                  <c:v>1.3901500000000009</c:v>
                </c:pt>
                <c:pt idx="67494" formatCode="General">
                  <c:v>1.3901699999999999</c:v>
                </c:pt>
                <c:pt idx="67495" formatCode="General">
                  <c:v>1.39019</c:v>
                </c:pt>
                <c:pt idx="67496" formatCode="General">
                  <c:v>1.39022</c:v>
                </c:pt>
                <c:pt idx="67497" formatCode="General">
                  <c:v>1.3902300000000001</c:v>
                </c:pt>
                <c:pt idx="67498" formatCode="General">
                  <c:v>1.3902500000000009</c:v>
                </c:pt>
                <c:pt idx="67499" formatCode="General">
                  <c:v>1.3902800000000008</c:v>
                </c:pt>
                <c:pt idx="67500" formatCode="General">
                  <c:v>1.3903000000000001</c:v>
                </c:pt>
                <c:pt idx="67501" formatCode="General">
                  <c:v>1.3903099999999999</c:v>
                </c:pt>
                <c:pt idx="67502" formatCode="General">
                  <c:v>1.3903300000000001</c:v>
                </c:pt>
                <c:pt idx="67503" formatCode="General">
                  <c:v>1.39036</c:v>
                </c:pt>
                <c:pt idx="67504" formatCode="General">
                  <c:v>1.3903799999999999</c:v>
                </c:pt>
                <c:pt idx="67505" formatCode="General">
                  <c:v>1.3904000000000001</c:v>
                </c:pt>
                <c:pt idx="67506" formatCode="General">
                  <c:v>1.39042</c:v>
                </c:pt>
                <c:pt idx="67507" formatCode="General">
                  <c:v>1.3904399999999999</c:v>
                </c:pt>
                <c:pt idx="67508" formatCode="General">
                  <c:v>1.39046</c:v>
                </c:pt>
                <c:pt idx="67509" formatCode="General">
                  <c:v>1.3904799999999999</c:v>
                </c:pt>
                <c:pt idx="67510" formatCode="General">
                  <c:v>1.3905000000000001</c:v>
                </c:pt>
                <c:pt idx="67511" formatCode="General">
                  <c:v>1.39052</c:v>
                </c:pt>
                <c:pt idx="67512" formatCode="General">
                  <c:v>1.3905500000000008</c:v>
                </c:pt>
                <c:pt idx="67513" formatCode="General">
                  <c:v>1.39056</c:v>
                </c:pt>
                <c:pt idx="67514" formatCode="General">
                  <c:v>1.3905799999999999</c:v>
                </c:pt>
                <c:pt idx="67515" formatCode="General">
                  <c:v>1.3906000000000001</c:v>
                </c:pt>
                <c:pt idx="67516" formatCode="General">
                  <c:v>1.39063</c:v>
                </c:pt>
                <c:pt idx="67517" formatCode="General">
                  <c:v>1.3906400000000001</c:v>
                </c:pt>
                <c:pt idx="67518" formatCode="General">
                  <c:v>1.3906700000000001</c:v>
                </c:pt>
                <c:pt idx="67519" formatCode="General">
                  <c:v>1.39069</c:v>
                </c:pt>
                <c:pt idx="67520" formatCode="General">
                  <c:v>1.3907099999999999</c:v>
                </c:pt>
                <c:pt idx="67521" formatCode="General">
                  <c:v>1.39073</c:v>
                </c:pt>
                <c:pt idx="67522" formatCode="General">
                  <c:v>1.3907499999999999</c:v>
                </c:pt>
                <c:pt idx="67523" formatCode="General">
                  <c:v>1.3907700000000001</c:v>
                </c:pt>
                <c:pt idx="67524" formatCode="General">
                  <c:v>1.39079</c:v>
                </c:pt>
                <c:pt idx="67525" formatCode="General">
                  <c:v>1.3908100000000001</c:v>
                </c:pt>
                <c:pt idx="67526" formatCode="General">
                  <c:v>1.39083</c:v>
                </c:pt>
                <c:pt idx="67527" formatCode="General">
                  <c:v>1.3908499999999999</c:v>
                </c:pt>
                <c:pt idx="67528" formatCode="General">
                  <c:v>1.3908700000000001</c:v>
                </c:pt>
                <c:pt idx="67529" formatCode="General">
                  <c:v>1.39089</c:v>
                </c:pt>
                <c:pt idx="67530" formatCode="General">
                  <c:v>1.3909100000000001</c:v>
                </c:pt>
                <c:pt idx="67531" formatCode="General">
                  <c:v>1.3909400000000001</c:v>
                </c:pt>
                <c:pt idx="67532" formatCode="General">
                  <c:v>1.3909499999999999</c:v>
                </c:pt>
                <c:pt idx="67533" formatCode="General">
                  <c:v>1.39097</c:v>
                </c:pt>
                <c:pt idx="67534" formatCode="General">
                  <c:v>1.391</c:v>
                </c:pt>
                <c:pt idx="67535" formatCode="General">
                  <c:v>1.3910199999999999</c:v>
                </c:pt>
                <c:pt idx="67536" formatCode="General">
                  <c:v>1.39103</c:v>
                </c:pt>
                <c:pt idx="67537" formatCode="General">
                  <c:v>1.3910499999999999</c:v>
                </c:pt>
                <c:pt idx="67538" formatCode="General">
                  <c:v>1.3910800000000001</c:v>
                </c:pt>
                <c:pt idx="67539" formatCode="General">
                  <c:v>1.3911</c:v>
                </c:pt>
                <c:pt idx="67540" formatCode="General">
                  <c:v>1.3911100000000001</c:v>
                </c:pt>
                <c:pt idx="67541" formatCode="General">
                  <c:v>1.39114</c:v>
                </c:pt>
                <c:pt idx="67542" formatCode="General">
                  <c:v>1.39116</c:v>
                </c:pt>
                <c:pt idx="67543" formatCode="General">
                  <c:v>1.3911800000000001</c:v>
                </c:pt>
                <c:pt idx="67544" formatCode="General">
                  <c:v>1.3912</c:v>
                </c:pt>
                <c:pt idx="67545" formatCode="General">
                  <c:v>1.3912199999999999</c:v>
                </c:pt>
                <c:pt idx="67546" formatCode="General">
                  <c:v>1.39124</c:v>
                </c:pt>
                <c:pt idx="67547" formatCode="General">
                  <c:v>1.3912599999999999</c:v>
                </c:pt>
                <c:pt idx="67548" formatCode="General">
                  <c:v>1.3912800000000001</c:v>
                </c:pt>
                <c:pt idx="67549" formatCode="General">
                  <c:v>1.3913</c:v>
                </c:pt>
                <c:pt idx="67550" formatCode="General">
                  <c:v>1.3913199999999999</c:v>
                </c:pt>
                <c:pt idx="67551" formatCode="General">
                  <c:v>1.3913500000000001</c:v>
                </c:pt>
                <c:pt idx="67552" formatCode="General">
                  <c:v>1.3913599999999999</c:v>
                </c:pt>
                <c:pt idx="67553" formatCode="General">
                  <c:v>1.3913800000000001</c:v>
                </c:pt>
                <c:pt idx="67554" formatCode="General">
                  <c:v>1.39141</c:v>
                </c:pt>
                <c:pt idx="67555" formatCode="General">
                  <c:v>1.3914299999999991</c:v>
                </c:pt>
                <c:pt idx="67556" formatCode="General">
                  <c:v>1.3914500000000001</c:v>
                </c:pt>
                <c:pt idx="67557" formatCode="General">
                  <c:v>1.39147</c:v>
                </c:pt>
                <c:pt idx="67558" formatCode="General">
                  <c:v>1.3914899999999999</c:v>
                </c:pt>
                <c:pt idx="67559" formatCode="General">
                  <c:v>1.39151</c:v>
                </c:pt>
                <c:pt idx="67560" formatCode="General">
                  <c:v>1.391529999999999</c:v>
                </c:pt>
                <c:pt idx="67561" formatCode="General">
                  <c:v>1.3915500000000001</c:v>
                </c:pt>
                <c:pt idx="67562" formatCode="General">
                  <c:v>1.39157</c:v>
                </c:pt>
                <c:pt idx="67563" formatCode="General">
                  <c:v>1.3915999999999991</c:v>
                </c:pt>
                <c:pt idx="67564" formatCode="General">
                  <c:v>1.39161</c:v>
                </c:pt>
                <c:pt idx="67565" formatCode="General">
                  <c:v>1.391629999999999</c:v>
                </c:pt>
                <c:pt idx="67566" formatCode="General">
                  <c:v>1.3916500000000001</c:v>
                </c:pt>
                <c:pt idx="67567" formatCode="General">
                  <c:v>1.39168</c:v>
                </c:pt>
                <c:pt idx="67568" formatCode="General">
                  <c:v>1.3916899999999999</c:v>
                </c:pt>
                <c:pt idx="67569" formatCode="General">
                  <c:v>1.39171</c:v>
                </c:pt>
                <c:pt idx="67570" formatCode="General">
                  <c:v>1.39174</c:v>
                </c:pt>
                <c:pt idx="67571" formatCode="General">
                  <c:v>1.3917599999999999</c:v>
                </c:pt>
                <c:pt idx="67572" formatCode="General">
                  <c:v>1.39178</c:v>
                </c:pt>
                <c:pt idx="67573" formatCode="General">
                  <c:v>1.391799999999999</c:v>
                </c:pt>
                <c:pt idx="67574" formatCode="General">
                  <c:v>1.3918199999999998</c:v>
                </c:pt>
                <c:pt idx="67575" formatCode="General">
                  <c:v>1.39184</c:v>
                </c:pt>
                <c:pt idx="67576" formatCode="General">
                  <c:v>1.3918599999999999</c:v>
                </c:pt>
                <c:pt idx="67577" formatCode="General">
                  <c:v>1.39188</c:v>
                </c:pt>
                <c:pt idx="67578" formatCode="General">
                  <c:v>1.391899999999999</c:v>
                </c:pt>
                <c:pt idx="67579" formatCode="General">
                  <c:v>1.3919199999999998</c:v>
                </c:pt>
                <c:pt idx="67580" formatCode="General">
                  <c:v>1.39194</c:v>
                </c:pt>
                <c:pt idx="67581" formatCode="General">
                  <c:v>1.3919599999999999</c:v>
                </c:pt>
                <c:pt idx="67582" formatCode="General">
                  <c:v>1.3919899999999998</c:v>
                </c:pt>
                <c:pt idx="67583" formatCode="General">
                  <c:v>1.3920100000000009</c:v>
                </c:pt>
                <c:pt idx="67584" formatCode="General">
                  <c:v>1.39202</c:v>
                </c:pt>
                <c:pt idx="67585" formatCode="General">
                  <c:v>1.3920500000000009</c:v>
                </c:pt>
                <c:pt idx="67586" formatCode="General">
                  <c:v>1.3920699999999999</c:v>
                </c:pt>
                <c:pt idx="67587" formatCode="General">
                  <c:v>1.39209</c:v>
                </c:pt>
                <c:pt idx="67588" formatCode="General">
                  <c:v>1.3920999999999999</c:v>
                </c:pt>
                <c:pt idx="67589" formatCode="General">
                  <c:v>1.3921300000000001</c:v>
                </c:pt>
                <c:pt idx="67590" formatCode="General">
                  <c:v>1.3921500000000009</c:v>
                </c:pt>
                <c:pt idx="67591" formatCode="General">
                  <c:v>1.3921699999999999</c:v>
                </c:pt>
                <c:pt idx="67592" formatCode="General">
                  <c:v>1.39219</c:v>
                </c:pt>
                <c:pt idx="67593" formatCode="General">
                  <c:v>1.3922099999999999</c:v>
                </c:pt>
                <c:pt idx="67594" formatCode="General">
                  <c:v>1.3922300000000001</c:v>
                </c:pt>
                <c:pt idx="67595" formatCode="General">
                  <c:v>1.3922500000000009</c:v>
                </c:pt>
                <c:pt idx="67596" formatCode="General">
                  <c:v>1.3922699999999999</c:v>
                </c:pt>
                <c:pt idx="67597" formatCode="General">
                  <c:v>1.39229</c:v>
                </c:pt>
                <c:pt idx="67598" formatCode="General">
                  <c:v>1.3923099999999999</c:v>
                </c:pt>
                <c:pt idx="67599" formatCode="General">
                  <c:v>1.3923300000000001</c:v>
                </c:pt>
                <c:pt idx="67600" formatCode="General">
                  <c:v>1.3923500000000009</c:v>
                </c:pt>
                <c:pt idx="67601" formatCode="General">
                  <c:v>1.3923700000000001</c:v>
                </c:pt>
                <c:pt idx="67602" formatCode="General">
                  <c:v>1.3924000000000001</c:v>
                </c:pt>
                <c:pt idx="67603" formatCode="General">
                  <c:v>1.3924099999999999</c:v>
                </c:pt>
                <c:pt idx="67604" formatCode="General">
                  <c:v>1.3924399999999999</c:v>
                </c:pt>
                <c:pt idx="67605" formatCode="General">
                  <c:v>1.39246</c:v>
                </c:pt>
                <c:pt idx="67606" formatCode="General">
                  <c:v>1.3924799999999999</c:v>
                </c:pt>
                <c:pt idx="67607" formatCode="General">
                  <c:v>1.3925000000000001</c:v>
                </c:pt>
                <c:pt idx="67608" formatCode="General">
                  <c:v>1.39252</c:v>
                </c:pt>
                <c:pt idx="67609" formatCode="General">
                  <c:v>1.3925399999999999</c:v>
                </c:pt>
                <c:pt idx="67610" formatCode="General">
                  <c:v>1.39256</c:v>
                </c:pt>
                <c:pt idx="67611" formatCode="General">
                  <c:v>1.3925799999999999</c:v>
                </c:pt>
                <c:pt idx="67612" formatCode="General">
                  <c:v>1.3926000000000001</c:v>
                </c:pt>
                <c:pt idx="67613" formatCode="General">
                  <c:v>1.39262</c:v>
                </c:pt>
                <c:pt idx="67614" formatCode="General">
                  <c:v>1.3926499999999999</c:v>
                </c:pt>
                <c:pt idx="67615" formatCode="General">
                  <c:v>1.39266</c:v>
                </c:pt>
                <c:pt idx="67616" formatCode="General">
                  <c:v>1.3926799999999999</c:v>
                </c:pt>
                <c:pt idx="67617" formatCode="General">
                  <c:v>1.3927</c:v>
                </c:pt>
                <c:pt idx="67618" formatCode="General">
                  <c:v>1.39273</c:v>
                </c:pt>
                <c:pt idx="67619" formatCode="General">
                  <c:v>1.3927400000000001</c:v>
                </c:pt>
                <c:pt idx="67620" formatCode="General">
                  <c:v>1.39276</c:v>
                </c:pt>
                <c:pt idx="67621" formatCode="General">
                  <c:v>1.39279</c:v>
                </c:pt>
                <c:pt idx="67622" formatCode="General">
                  <c:v>1.3928100000000001</c:v>
                </c:pt>
                <c:pt idx="67623" formatCode="General">
                  <c:v>1.39283</c:v>
                </c:pt>
                <c:pt idx="67624" formatCode="General">
                  <c:v>1.3928499999999999</c:v>
                </c:pt>
                <c:pt idx="67625" formatCode="General">
                  <c:v>1.3928700000000001</c:v>
                </c:pt>
                <c:pt idx="67626" formatCode="General">
                  <c:v>1.39289</c:v>
                </c:pt>
                <c:pt idx="67627" formatCode="General">
                  <c:v>1.3929100000000001</c:v>
                </c:pt>
                <c:pt idx="67628" formatCode="General">
                  <c:v>1.39293</c:v>
                </c:pt>
                <c:pt idx="67629" formatCode="General">
                  <c:v>1.3929499999999999</c:v>
                </c:pt>
                <c:pt idx="67630" formatCode="General">
                  <c:v>1.3929800000000001</c:v>
                </c:pt>
                <c:pt idx="67631" formatCode="General">
                  <c:v>1.39299</c:v>
                </c:pt>
                <c:pt idx="67632" formatCode="General">
                  <c:v>1.3930100000000001</c:v>
                </c:pt>
                <c:pt idx="67633" formatCode="General">
                  <c:v>1.3930400000000001</c:v>
                </c:pt>
                <c:pt idx="67634" formatCode="General">
                  <c:v>1.39306</c:v>
                </c:pt>
                <c:pt idx="67635" formatCode="General">
                  <c:v>1.39307</c:v>
                </c:pt>
                <c:pt idx="67636" formatCode="General">
                  <c:v>1.3931</c:v>
                </c:pt>
                <c:pt idx="67637" formatCode="General">
                  <c:v>1.3931199999999999</c:v>
                </c:pt>
                <c:pt idx="67638" formatCode="General">
                  <c:v>1.39314</c:v>
                </c:pt>
                <c:pt idx="67639" formatCode="General">
                  <c:v>1.3931500000000001</c:v>
                </c:pt>
                <c:pt idx="67640" formatCode="General">
                  <c:v>1.3931800000000001</c:v>
                </c:pt>
                <c:pt idx="67641" formatCode="General">
                  <c:v>1.3932</c:v>
                </c:pt>
                <c:pt idx="67642" formatCode="General">
                  <c:v>1.3932199999999999</c:v>
                </c:pt>
                <c:pt idx="67643" formatCode="General">
                  <c:v>1.39324</c:v>
                </c:pt>
                <c:pt idx="67644" formatCode="General">
                  <c:v>1.3932599999999999</c:v>
                </c:pt>
                <c:pt idx="67645" formatCode="General">
                  <c:v>1.3932800000000001</c:v>
                </c:pt>
                <c:pt idx="67646" formatCode="General">
                  <c:v>1.3933</c:v>
                </c:pt>
                <c:pt idx="67647" formatCode="General">
                  <c:v>1.3933199999999999</c:v>
                </c:pt>
                <c:pt idx="67648" formatCode="General">
                  <c:v>1.39334</c:v>
                </c:pt>
                <c:pt idx="67649" formatCode="General">
                  <c:v>1.39337</c:v>
                </c:pt>
                <c:pt idx="67650" formatCode="General">
                  <c:v>1.3933899999999999</c:v>
                </c:pt>
                <c:pt idx="67651" formatCode="General">
                  <c:v>1.3934</c:v>
                </c:pt>
                <c:pt idx="67652" formatCode="General">
                  <c:v>1.3934199999999999</c:v>
                </c:pt>
                <c:pt idx="67653" formatCode="General">
                  <c:v>1.3934500000000001</c:v>
                </c:pt>
                <c:pt idx="67654" formatCode="General">
                  <c:v>1.39347</c:v>
                </c:pt>
                <c:pt idx="67655" formatCode="General">
                  <c:v>1.3934899999999999</c:v>
                </c:pt>
                <c:pt idx="67656" formatCode="General">
                  <c:v>1.39351</c:v>
                </c:pt>
                <c:pt idx="67657" formatCode="General">
                  <c:v>1.393529999999999</c:v>
                </c:pt>
                <c:pt idx="67658" formatCode="General">
                  <c:v>1.3935500000000001</c:v>
                </c:pt>
                <c:pt idx="67659" formatCode="General">
                  <c:v>1.39357</c:v>
                </c:pt>
                <c:pt idx="67660" formatCode="General">
                  <c:v>1.3935899999999999</c:v>
                </c:pt>
                <c:pt idx="67661" formatCode="General">
                  <c:v>1.39361</c:v>
                </c:pt>
                <c:pt idx="67662" formatCode="General">
                  <c:v>1.39364</c:v>
                </c:pt>
                <c:pt idx="67663" formatCode="General">
                  <c:v>1.3936500000000001</c:v>
                </c:pt>
                <c:pt idx="67664" formatCode="General">
                  <c:v>1.39367</c:v>
                </c:pt>
                <c:pt idx="67665" formatCode="General">
                  <c:v>1.3936899999999999</c:v>
                </c:pt>
                <c:pt idx="67666" formatCode="General">
                  <c:v>1.39371</c:v>
                </c:pt>
                <c:pt idx="67667" formatCode="General">
                  <c:v>1.393729999999999</c:v>
                </c:pt>
                <c:pt idx="67668" formatCode="General">
                  <c:v>1.39375</c:v>
                </c:pt>
                <c:pt idx="67669" formatCode="General">
                  <c:v>1.39378</c:v>
                </c:pt>
                <c:pt idx="67670" formatCode="General">
                  <c:v>1.3937899999999999</c:v>
                </c:pt>
                <c:pt idx="67671" formatCode="General">
                  <c:v>1.39381</c:v>
                </c:pt>
                <c:pt idx="67672" formatCode="General">
                  <c:v>1.39384</c:v>
                </c:pt>
                <c:pt idx="67673" formatCode="General">
                  <c:v>1.3938599999999999</c:v>
                </c:pt>
                <c:pt idx="67674" formatCode="General">
                  <c:v>1.39388</c:v>
                </c:pt>
                <c:pt idx="67675" formatCode="General">
                  <c:v>1.393899999999999</c:v>
                </c:pt>
                <c:pt idx="67676" formatCode="General">
                  <c:v>1.3939199999999998</c:v>
                </c:pt>
                <c:pt idx="67677" formatCode="General">
                  <c:v>1.39394</c:v>
                </c:pt>
                <c:pt idx="67678" formatCode="General">
                  <c:v>1.3939599999999999</c:v>
                </c:pt>
                <c:pt idx="67679" formatCode="General">
                  <c:v>1.39398</c:v>
                </c:pt>
                <c:pt idx="67680" formatCode="General">
                  <c:v>1.393999999999999</c:v>
                </c:pt>
                <c:pt idx="67681" formatCode="General">
                  <c:v>1.39402</c:v>
                </c:pt>
                <c:pt idx="67682" formatCode="General">
                  <c:v>1.3940399999999999</c:v>
                </c:pt>
                <c:pt idx="67683" formatCode="General">
                  <c:v>1.3940600000000001</c:v>
                </c:pt>
                <c:pt idx="67684" formatCode="General">
                  <c:v>1.3940900000000001</c:v>
                </c:pt>
                <c:pt idx="67685" formatCode="General">
                  <c:v>1.3941100000000008</c:v>
                </c:pt>
                <c:pt idx="67686" formatCode="General">
                  <c:v>1.39412</c:v>
                </c:pt>
                <c:pt idx="67687" formatCode="General">
                  <c:v>1.3941500000000009</c:v>
                </c:pt>
                <c:pt idx="67688" formatCode="General">
                  <c:v>1.3941699999999999</c:v>
                </c:pt>
                <c:pt idx="67689" formatCode="General">
                  <c:v>1.39419</c:v>
                </c:pt>
                <c:pt idx="67690" formatCode="General">
                  <c:v>1.3942000000000001</c:v>
                </c:pt>
                <c:pt idx="67691" formatCode="General">
                  <c:v>1.3942300000000001</c:v>
                </c:pt>
                <c:pt idx="67692" formatCode="General">
                  <c:v>1.3942500000000009</c:v>
                </c:pt>
                <c:pt idx="67693" formatCode="General">
                  <c:v>1.3942699999999999</c:v>
                </c:pt>
                <c:pt idx="67694" formatCode="General">
                  <c:v>1.39429</c:v>
                </c:pt>
                <c:pt idx="67695" formatCode="General">
                  <c:v>1.3943099999999999</c:v>
                </c:pt>
                <c:pt idx="67696" formatCode="General">
                  <c:v>1.3943300000000001</c:v>
                </c:pt>
                <c:pt idx="67697" formatCode="General">
                  <c:v>1.39436</c:v>
                </c:pt>
                <c:pt idx="67698" formatCode="General">
                  <c:v>1.3943700000000001</c:v>
                </c:pt>
                <c:pt idx="67699" formatCode="General">
                  <c:v>1.39439</c:v>
                </c:pt>
                <c:pt idx="67700" formatCode="General">
                  <c:v>1.39442</c:v>
                </c:pt>
                <c:pt idx="67701" formatCode="General">
                  <c:v>1.3944399999999999</c:v>
                </c:pt>
                <c:pt idx="67702" formatCode="General">
                  <c:v>1.3944500000000009</c:v>
                </c:pt>
                <c:pt idx="67703" formatCode="General">
                  <c:v>1.3944700000000001</c:v>
                </c:pt>
                <c:pt idx="67704" formatCode="General">
                  <c:v>1.3945000000000001</c:v>
                </c:pt>
                <c:pt idx="67705" formatCode="General">
                  <c:v>1.39452</c:v>
                </c:pt>
                <c:pt idx="67706" formatCode="General">
                  <c:v>1.3945399999999999</c:v>
                </c:pt>
                <c:pt idx="67707" formatCode="General">
                  <c:v>1.39456</c:v>
                </c:pt>
                <c:pt idx="67708" formatCode="General">
                  <c:v>1.3945799999999999</c:v>
                </c:pt>
                <c:pt idx="67709" formatCode="General">
                  <c:v>1.3946000000000001</c:v>
                </c:pt>
                <c:pt idx="67710" formatCode="General">
                  <c:v>1.39462</c:v>
                </c:pt>
                <c:pt idx="67711" formatCode="General">
                  <c:v>1.3946400000000001</c:v>
                </c:pt>
                <c:pt idx="67712" formatCode="General">
                  <c:v>1.39466</c:v>
                </c:pt>
                <c:pt idx="67713" formatCode="General">
                  <c:v>1.39469</c:v>
                </c:pt>
                <c:pt idx="67714" formatCode="General">
                  <c:v>1.3947000000000001</c:v>
                </c:pt>
                <c:pt idx="67715" formatCode="General">
                  <c:v>1.39472</c:v>
                </c:pt>
                <c:pt idx="67716" formatCode="General">
                  <c:v>1.3947400000000001</c:v>
                </c:pt>
                <c:pt idx="67717" formatCode="General">
                  <c:v>1.3947700000000001</c:v>
                </c:pt>
                <c:pt idx="67718" formatCode="General">
                  <c:v>1.3947799999999999</c:v>
                </c:pt>
                <c:pt idx="67719" formatCode="General">
                  <c:v>1.3948</c:v>
                </c:pt>
                <c:pt idx="67720" formatCode="General">
                  <c:v>1.39483</c:v>
                </c:pt>
                <c:pt idx="67721" formatCode="General">
                  <c:v>1.3948499999999999</c:v>
                </c:pt>
                <c:pt idx="67722" formatCode="General">
                  <c:v>1.3948700000000001</c:v>
                </c:pt>
                <c:pt idx="67723" formatCode="General">
                  <c:v>1.39489</c:v>
                </c:pt>
                <c:pt idx="67724" formatCode="General">
                  <c:v>1.3949100000000001</c:v>
                </c:pt>
                <c:pt idx="67725" formatCode="General">
                  <c:v>1.39493</c:v>
                </c:pt>
                <c:pt idx="67726" formatCode="General">
                  <c:v>1.3949499999999999</c:v>
                </c:pt>
                <c:pt idx="67727" formatCode="General">
                  <c:v>1.39497</c:v>
                </c:pt>
                <c:pt idx="67728" formatCode="General">
                  <c:v>1.39499</c:v>
                </c:pt>
                <c:pt idx="67729" formatCode="General">
                  <c:v>1.3950100000000001</c:v>
                </c:pt>
                <c:pt idx="67730" formatCode="General">
                  <c:v>1.39503</c:v>
                </c:pt>
                <c:pt idx="67731" formatCode="General">
                  <c:v>1.3950499999999999</c:v>
                </c:pt>
                <c:pt idx="67732" formatCode="General">
                  <c:v>1.39507</c:v>
                </c:pt>
                <c:pt idx="67733" formatCode="General">
                  <c:v>1.3950899999999999</c:v>
                </c:pt>
                <c:pt idx="67734" formatCode="General">
                  <c:v>1.3951100000000001</c:v>
                </c:pt>
                <c:pt idx="67735" formatCode="General">
                  <c:v>1.39514</c:v>
                </c:pt>
                <c:pt idx="67736" formatCode="General">
                  <c:v>1.39516</c:v>
                </c:pt>
                <c:pt idx="67737" formatCode="General">
                  <c:v>1.39517</c:v>
                </c:pt>
                <c:pt idx="67738" formatCode="General">
                  <c:v>1.3952</c:v>
                </c:pt>
                <c:pt idx="67739" formatCode="General">
                  <c:v>1.3952199999999999</c:v>
                </c:pt>
                <c:pt idx="67740" formatCode="General">
                  <c:v>1.39524</c:v>
                </c:pt>
                <c:pt idx="67741" formatCode="General">
                  <c:v>1.3952500000000001</c:v>
                </c:pt>
                <c:pt idx="67742" formatCode="General">
                  <c:v>1.3952800000000001</c:v>
                </c:pt>
                <c:pt idx="67743" formatCode="General">
                  <c:v>1.3953</c:v>
                </c:pt>
                <c:pt idx="67744" formatCode="General">
                  <c:v>1.3953199999999999</c:v>
                </c:pt>
                <c:pt idx="67745" formatCode="General">
                  <c:v>1.39534</c:v>
                </c:pt>
                <c:pt idx="67746" formatCode="General">
                  <c:v>1.3953599999999999</c:v>
                </c:pt>
                <c:pt idx="67747" formatCode="General">
                  <c:v>1.3953800000000001</c:v>
                </c:pt>
                <c:pt idx="67748" formatCode="General">
                  <c:v>1.39541</c:v>
                </c:pt>
                <c:pt idx="67749" formatCode="General">
                  <c:v>1.3954199999999999</c:v>
                </c:pt>
                <c:pt idx="67750" formatCode="General">
                  <c:v>1.39544</c:v>
                </c:pt>
                <c:pt idx="67751" formatCode="General">
                  <c:v>1.39547</c:v>
                </c:pt>
                <c:pt idx="67752" formatCode="General">
                  <c:v>1.3954899999999999</c:v>
                </c:pt>
                <c:pt idx="67753" formatCode="General">
                  <c:v>1.3955</c:v>
                </c:pt>
                <c:pt idx="67754" formatCode="General">
                  <c:v>1.3955199999999999</c:v>
                </c:pt>
                <c:pt idx="67755" formatCode="General">
                  <c:v>1.3955500000000001</c:v>
                </c:pt>
                <c:pt idx="67756" formatCode="General">
                  <c:v>1.39557</c:v>
                </c:pt>
                <c:pt idx="67757" formatCode="General">
                  <c:v>1.39558</c:v>
                </c:pt>
                <c:pt idx="67758" formatCode="General">
                  <c:v>1.39561</c:v>
                </c:pt>
                <c:pt idx="67759" formatCode="General">
                  <c:v>1.395629999999999</c:v>
                </c:pt>
                <c:pt idx="67760" formatCode="General">
                  <c:v>1.3956500000000001</c:v>
                </c:pt>
                <c:pt idx="67761" formatCode="General">
                  <c:v>1.39567</c:v>
                </c:pt>
                <c:pt idx="67762" formatCode="General">
                  <c:v>1.3956899999999999</c:v>
                </c:pt>
                <c:pt idx="67763" formatCode="General">
                  <c:v>1.39571</c:v>
                </c:pt>
                <c:pt idx="67764" formatCode="General">
                  <c:v>1.395729999999999</c:v>
                </c:pt>
                <c:pt idx="67765" formatCode="General">
                  <c:v>1.39575</c:v>
                </c:pt>
                <c:pt idx="67766" formatCode="General">
                  <c:v>1.39577</c:v>
                </c:pt>
                <c:pt idx="67767" formatCode="General">
                  <c:v>1.3957899999999999</c:v>
                </c:pt>
                <c:pt idx="67768" formatCode="General">
                  <c:v>1.3958199999999998</c:v>
                </c:pt>
                <c:pt idx="67769" formatCode="General">
                  <c:v>1.395829999999999</c:v>
                </c:pt>
                <c:pt idx="67770" formatCode="General">
                  <c:v>1.3958599999999999</c:v>
                </c:pt>
                <c:pt idx="67771" formatCode="General">
                  <c:v>1.39588</c:v>
                </c:pt>
                <c:pt idx="67772" formatCode="General">
                  <c:v>1.395899999999999</c:v>
                </c:pt>
                <c:pt idx="67773" formatCode="General">
                  <c:v>1.3959199999999998</c:v>
                </c:pt>
                <c:pt idx="67774" formatCode="General">
                  <c:v>1.39594</c:v>
                </c:pt>
                <c:pt idx="67775" formatCode="General">
                  <c:v>1.3959599999999999</c:v>
                </c:pt>
                <c:pt idx="67776" formatCode="General">
                  <c:v>1.39598</c:v>
                </c:pt>
                <c:pt idx="67777" formatCode="General">
                  <c:v>1.395999999999999</c:v>
                </c:pt>
                <c:pt idx="67778" formatCode="General">
                  <c:v>1.39602</c:v>
                </c:pt>
                <c:pt idx="67779" formatCode="General">
                  <c:v>1.3960399999999999</c:v>
                </c:pt>
                <c:pt idx="67780" formatCode="General">
                  <c:v>1.3960600000000001</c:v>
                </c:pt>
                <c:pt idx="67781" formatCode="General">
                  <c:v>1.3960800000000009</c:v>
                </c:pt>
                <c:pt idx="67782" formatCode="General">
                  <c:v>1.3960999999999999</c:v>
                </c:pt>
                <c:pt idx="67783" formatCode="General">
                  <c:v>1.39612</c:v>
                </c:pt>
                <c:pt idx="67784" formatCode="General">
                  <c:v>1.3961500000000009</c:v>
                </c:pt>
                <c:pt idx="67785" formatCode="General">
                  <c:v>1.3961600000000001</c:v>
                </c:pt>
                <c:pt idx="67786" formatCode="General">
                  <c:v>1.3961800000000009</c:v>
                </c:pt>
                <c:pt idx="67787" formatCode="General">
                  <c:v>1.3962100000000008</c:v>
                </c:pt>
                <c:pt idx="67788" formatCode="General">
                  <c:v>1.3962300000000001</c:v>
                </c:pt>
                <c:pt idx="67789" formatCode="General">
                  <c:v>1.3962500000000009</c:v>
                </c:pt>
                <c:pt idx="67790" formatCode="General">
                  <c:v>1.3962699999999999</c:v>
                </c:pt>
                <c:pt idx="67791" formatCode="General">
                  <c:v>1.39629</c:v>
                </c:pt>
                <c:pt idx="67792" formatCode="General">
                  <c:v>1.3963099999999999</c:v>
                </c:pt>
                <c:pt idx="67793" formatCode="General">
                  <c:v>1.3963300000000001</c:v>
                </c:pt>
                <c:pt idx="67794" formatCode="General">
                  <c:v>1.3963500000000009</c:v>
                </c:pt>
                <c:pt idx="67795" formatCode="General">
                  <c:v>1.3963699999999999</c:v>
                </c:pt>
                <c:pt idx="67796" formatCode="General">
                  <c:v>1.3964000000000001</c:v>
                </c:pt>
                <c:pt idx="67797" formatCode="General">
                  <c:v>1.3964099999999999</c:v>
                </c:pt>
                <c:pt idx="67798" formatCode="General">
                  <c:v>1.3964300000000001</c:v>
                </c:pt>
                <c:pt idx="67799" formatCode="General">
                  <c:v>1.39646</c:v>
                </c:pt>
                <c:pt idx="67800" formatCode="General">
                  <c:v>1.3964700000000001</c:v>
                </c:pt>
                <c:pt idx="67801" formatCode="General">
                  <c:v>1.39649</c:v>
                </c:pt>
                <c:pt idx="67802" formatCode="General">
                  <c:v>1.39652</c:v>
                </c:pt>
                <c:pt idx="67803" formatCode="General">
                  <c:v>1.3965399999999999</c:v>
                </c:pt>
                <c:pt idx="67804" formatCode="General">
                  <c:v>1.3965500000000008</c:v>
                </c:pt>
                <c:pt idx="67805" formatCode="General">
                  <c:v>1.3965700000000001</c:v>
                </c:pt>
                <c:pt idx="67806" formatCode="General">
                  <c:v>1.3966000000000001</c:v>
                </c:pt>
                <c:pt idx="67807" formatCode="General">
                  <c:v>1.39662</c:v>
                </c:pt>
                <c:pt idx="67808" formatCode="General">
                  <c:v>1.39663</c:v>
                </c:pt>
                <c:pt idx="67809" formatCode="General">
                  <c:v>1.39666</c:v>
                </c:pt>
                <c:pt idx="67810" formatCode="General">
                  <c:v>1.3966799999999999</c:v>
                </c:pt>
                <c:pt idx="67811" formatCode="General">
                  <c:v>1.3967000000000001</c:v>
                </c:pt>
                <c:pt idx="67812" formatCode="General">
                  <c:v>1.39672</c:v>
                </c:pt>
                <c:pt idx="67813" formatCode="General">
                  <c:v>1.3967400000000001</c:v>
                </c:pt>
                <c:pt idx="67814" formatCode="General">
                  <c:v>1.39676</c:v>
                </c:pt>
                <c:pt idx="67815" formatCode="General">
                  <c:v>1.39679</c:v>
                </c:pt>
                <c:pt idx="67816" formatCode="General">
                  <c:v>1.3968</c:v>
                </c:pt>
                <c:pt idx="67817" formatCode="General">
                  <c:v>1.39682</c:v>
                </c:pt>
                <c:pt idx="67818" formatCode="General">
                  <c:v>1.3968400000000001</c:v>
                </c:pt>
                <c:pt idx="67819" formatCode="General">
                  <c:v>1.3968700000000001</c:v>
                </c:pt>
                <c:pt idx="67820" formatCode="General">
                  <c:v>1.3968799999999999</c:v>
                </c:pt>
                <c:pt idx="67821" formatCode="General">
                  <c:v>1.3969100000000001</c:v>
                </c:pt>
                <c:pt idx="67822" formatCode="General">
                  <c:v>1.39693</c:v>
                </c:pt>
                <c:pt idx="67823" formatCode="General">
                  <c:v>1.3969499999999999</c:v>
                </c:pt>
                <c:pt idx="67824" formatCode="General">
                  <c:v>1.39697</c:v>
                </c:pt>
                <c:pt idx="67825" formatCode="General">
                  <c:v>1.39699</c:v>
                </c:pt>
                <c:pt idx="67826" formatCode="General">
                  <c:v>1.3970100000000001</c:v>
                </c:pt>
                <c:pt idx="67827" formatCode="General">
                  <c:v>1.39703</c:v>
                </c:pt>
                <c:pt idx="67828" formatCode="General">
                  <c:v>1.3970499999999999</c:v>
                </c:pt>
                <c:pt idx="67829" formatCode="General">
                  <c:v>1.39707</c:v>
                </c:pt>
                <c:pt idx="67830" formatCode="General">
                  <c:v>1.3970899999999999</c:v>
                </c:pt>
                <c:pt idx="67831" formatCode="General">
                  <c:v>1.3971100000000001</c:v>
                </c:pt>
                <c:pt idx="67832" formatCode="General">
                  <c:v>1.39713</c:v>
                </c:pt>
                <c:pt idx="67833" formatCode="General">
                  <c:v>1.3971499999999999</c:v>
                </c:pt>
                <c:pt idx="67834" formatCode="General">
                  <c:v>1.39717</c:v>
                </c:pt>
                <c:pt idx="67835" formatCode="General">
                  <c:v>1.3972</c:v>
                </c:pt>
                <c:pt idx="67836" formatCode="General">
                  <c:v>1.3972100000000001</c:v>
                </c:pt>
                <c:pt idx="67837" formatCode="General">
                  <c:v>1.39723</c:v>
                </c:pt>
                <c:pt idx="67838" formatCode="General">
                  <c:v>1.3972599999999999</c:v>
                </c:pt>
                <c:pt idx="67839" formatCode="General">
                  <c:v>1.3972800000000001</c:v>
                </c:pt>
                <c:pt idx="67840" formatCode="General">
                  <c:v>1.3972899999999999</c:v>
                </c:pt>
                <c:pt idx="67841" formatCode="General">
                  <c:v>1.3973199999999999</c:v>
                </c:pt>
                <c:pt idx="67842" formatCode="General">
                  <c:v>1.39734</c:v>
                </c:pt>
                <c:pt idx="67843" formatCode="General">
                  <c:v>1.3973599999999999</c:v>
                </c:pt>
                <c:pt idx="67844" formatCode="General">
                  <c:v>1.3973800000000001</c:v>
                </c:pt>
                <c:pt idx="67845" formatCode="General">
                  <c:v>1.3974</c:v>
                </c:pt>
                <c:pt idx="67846" formatCode="General">
                  <c:v>1.3974199999999999</c:v>
                </c:pt>
                <c:pt idx="67847" formatCode="General">
                  <c:v>1.3974500000000001</c:v>
                </c:pt>
                <c:pt idx="67848" formatCode="General">
                  <c:v>1.3974599999999999</c:v>
                </c:pt>
                <c:pt idx="67849" formatCode="General">
                  <c:v>1.3974800000000001</c:v>
                </c:pt>
                <c:pt idx="67850" formatCode="General">
                  <c:v>1.39751</c:v>
                </c:pt>
                <c:pt idx="67851" formatCode="General">
                  <c:v>1.3975299999999991</c:v>
                </c:pt>
                <c:pt idx="67852" formatCode="General">
                  <c:v>1.39754</c:v>
                </c:pt>
                <c:pt idx="67853" formatCode="General">
                  <c:v>1.39757</c:v>
                </c:pt>
                <c:pt idx="67854" formatCode="General">
                  <c:v>1.3975899999999999</c:v>
                </c:pt>
                <c:pt idx="67855" formatCode="General">
                  <c:v>1.39761</c:v>
                </c:pt>
                <c:pt idx="67856" formatCode="General">
                  <c:v>1.3976199999999999</c:v>
                </c:pt>
                <c:pt idx="67857" formatCode="General">
                  <c:v>1.3976500000000001</c:v>
                </c:pt>
                <c:pt idx="67858" formatCode="General">
                  <c:v>1.39767</c:v>
                </c:pt>
                <c:pt idx="67859" formatCode="General">
                  <c:v>1.3976899999999999</c:v>
                </c:pt>
                <c:pt idx="67860" formatCode="General">
                  <c:v>1.39771</c:v>
                </c:pt>
                <c:pt idx="67861" formatCode="General">
                  <c:v>1.397729999999999</c:v>
                </c:pt>
                <c:pt idx="67862" formatCode="General">
                  <c:v>1.39775</c:v>
                </c:pt>
                <c:pt idx="67863" formatCode="General">
                  <c:v>1.39777</c:v>
                </c:pt>
                <c:pt idx="67864" formatCode="General">
                  <c:v>1.3977899999999999</c:v>
                </c:pt>
                <c:pt idx="67865" formatCode="General">
                  <c:v>1.39781</c:v>
                </c:pt>
                <c:pt idx="67866" formatCode="General">
                  <c:v>1.39784</c:v>
                </c:pt>
                <c:pt idx="67867" formatCode="General">
                  <c:v>1.39785</c:v>
                </c:pt>
                <c:pt idx="67868" formatCode="General">
                  <c:v>1.3978699999999991</c:v>
                </c:pt>
                <c:pt idx="67869" formatCode="General">
                  <c:v>1.3978899999999999</c:v>
                </c:pt>
                <c:pt idx="67870" formatCode="General">
                  <c:v>1.3979199999999998</c:v>
                </c:pt>
                <c:pt idx="67871" formatCode="General">
                  <c:v>1.397929999999999</c:v>
                </c:pt>
                <c:pt idx="67872" formatCode="General">
                  <c:v>1.3979599999999999</c:v>
                </c:pt>
                <c:pt idx="67873" formatCode="General">
                  <c:v>1.39798</c:v>
                </c:pt>
                <c:pt idx="67874" formatCode="General">
                  <c:v>1.397999999999999</c:v>
                </c:pt>
                <c:pt idx="67875" formatCode="General">
                  <c:v>1.39802</c:v>
                </c:pt>
                <c:pt idx="67876" formatCode="General">
                  <c:v>1.3980399999999999</c:v>
                </c:pt>
                <c:pt idx="67877" formatCode="General">
                  <c:v>1.3980600000000001</c:v>
                </c:pt>
                <c:pt idx="67878" formatCode="General">
                  <c:v>1.3980800000000009</c:v>
                </c:pt>
                <c:pt idx="67879" formatCode="General">
                  <c:v>1.3980999999999999</c:v>
                </c:pt>
                <c:pt idx="67880" formatCode="General">
                  <c:v>1.39812</c:v>
                </c:pt>
                <c:pt idx="67881" formatCode="General">
                  <c:v>1.3981399999999999</c:v>
                </c:pt>
                <c:pt idx="67882" formatCode="General">
                  <c:v>1.3981600000000001</c:v>
                </c:pt>
                <c:pt idx="67883" formatCode="General">
                  <c:v>1.3981800000000009</c:v>
                </c:pt>
                <c:pt idx="67884" formatCode="General">
                  <c:v>1.3982000000000001</c:v>
                </c:pt>
                <c:pt idx="67885" formatCode="General">
                  <c:v>1.39822</c:v>
                </c:pt>
                <c:pt idx="67886" formatCode="General">
                  <c:v>1.3982500000000009</c:v>
                </c:pt>
                <c:pt idx="67887" formatCode="General">
                  <c:v>1.3982600000000001</c:v>
                </c:pt>
                <c:pt idx="67888" formatCode="General">
                  <c:v>1.39829</c:v>
                </c:pt>
                <c:pt idx="67889" formatCode="General">
                  <c:v>1.3983099999999999</c:v>
                </c:pt>
                <c:pt idx="67890" formatCode="General">
                  <c:v>1.3983300000000001</c:v>
                </c:pt>
                <c:pt idx="67891" formatCode="General">
                  <c:v>1.3983399999999999</c:v>
                </c:pt>
                <c:pt idx="67892" formatCode="General">
                  <c:v>1.3983699999999999</c:v>
                </c:pt>
                <c:pt idx="67893" formatCode="General">
                  <c:v>1.39839</c:v>
                </c:pt>
                <c:pt idx="67894" formatCode="General">
                  <c:v>1.3984099999999999</c:v>
                </c:pt>
                <c:pt idx="67895" formatCode="General">
                  <c:v>1.3984300000000001</c:v>
                </c:pt>
                <c:pt idx="67896" formatCode="General">
                  <c:v>1.3984500000000009</c:v>
                </c:pt>
                <c:pt idx="67897" formatCode="General">
                  <c:v>1.3984700000000001</c:v>
                </c:pt>
                <c:pt idx="67898" formatCode="General">
                  <c:v>1.39849</c:v>
                </c:pt>
                <c:pt idx="67899" formatCode="General">
                  <c:v>1.3985099999999999</c:v>
                </c:pt>
                <c:pt idx="67900" formatCode="General">
                  <c:v>1.3985300000000001</c:v>
                </c:pt>
                <c:pt idx="67901" formatCode="General">
                  <c:v>1.39856</c:v>
                </c:pt>
                <c:pt idx="67902" formatCode="General">
                  <c:v>1.3985799999999999</c:v>
                </c:pt>
                <c:pt idx="67903" formatCode="General">
                  <c:v>1.39859</c:v>
                </c:pt>
                <c:pt idx="67904" formatCode="General">
                  <c:v>1.39862</c:v>
                </c:pt>
                <c:pt idx="67905" formatCode="General">
                  <c:v>1.3986400000000001</c:v>
                </c:pt>
                <c:pt idx="67906" formatCode="General">
                  <c:v>1.39866</c:v>
                </c:pt>
                <c:pt idx="67907" formatCode="General">
                  <c:v>1.3986700000000001</c:v>
                </c:pt>
                <c:pt idx="67908" formatCode="General">
                  <c:v>1.3987000000000001</c:v>
                </c:pt>
                <c:pt idx="67909" formatCode="General">
                  <c:v>1.39872</c:v>
                </c:pt>
                <c:pt idx="67910" formatCode="General">
                  <c:v>1.3987400000000001</c:v>
                </c:pt>
                <c:pt idx="67911" formatCode="General">
                  <c:v>1.39876</c:v>
                </c:pt>
                <c:pt idx="67912" formatCode="General">
                  <c:v>1.3987799999999999</c:v>
                </c:pt>
                <c:pt idx="67913" formatCode="General">
                  <c:v>1.3988</c:v>
                </c:pt>
                <c:pt idx="67914" formatCode="General">
                  <c:v>1.39883</c:v>
                </c:pt>
                <c:pt idx="67915" formatCode="General">
                  <c:v>1.3988400000000001</c:v>
                </c:pt>
                <c:pt idx="67916" formatCode="General">
                  <c:v>1.39886</c:v>
                </c:pt>
                <c:pt idx="67917" formatCode="General">
                  <c:v>1.39889</c:v>
                </c:pt>
                <c:pt idx="67918" formatCode="General">
                  <c:v>1.3989100000000001</c:v>
                </c:pt>
                <c:pt idx="67919" formatCode="General">
                  <c:v>1.3989199999999999</c:v>
                </c:pt>
                <c:pt idx="67920" formatCode="General">
                  <c:v>1.3989400000000001</c:v>
                </c:pt>
                <c:pt idx="67921" formatCode="General">
                  <c:v>1.39897</c:v>
                </c:pt>
                <c:pt idx="67922" formatCode="General">
                  <c:v>1.39899</c:v>
                </c:pt>
                <c:pt idx="67923" formatCode="General">
                  <c:v>1.3990100000000001</c:v>
                </c:pt>
                <c:pt idx="67924" formatCode="General">
                  <c:v>1.39903</c:v>
                </c:pt>
                <c:pt idx="67925" formatCode="General">
                  <c:v>1.3990499999999999</c:v>
                </c:pt>
                <c:pt idx="67926" formatCode="General">
                  <c:v>1.39907</c:v>
                </c:pt>
                <c:pt idx="67927" formatCode="General">
                  <c:v>1.3990899999999999</c:v>
                </c:pt>
                <c:pt idx="67928" formatCode="General">
                  <c:v>1.3991100000000001</c:v>
                </c:pt>
                <c:pt idx="67929" formatCode="General">
                  <c:v>1.39913</c:v>
                </c:pt>
                <c:pt idx="67930" formatCode="General">
                  <c:v>1.3991499999999999</c:v>
                </c:pt>
                <c:pt idx="67931" formatCode="General">
                  <c:v>1.39917</c:v>
                </c:pt>
                <c:pt idx="67932" formatCode="General">
                  <c:v>1.3991899999999999</c:v>
                </c:pt>
                <c:pt idx="67933" formatCode="General">
                  <c:v>1.3992100000000001</c:v>
                </c:pt>
                <c:pt idx="67934" formatCode="General">
                  <c:v>1.39923</c:v>
                </c:pt>
                <c:pt idx="67935" formatCode="General">
                  <c:v>1.3992500000000001</c:v>
                </c:pt>
                <c:pt idx="67936" formatCode="General">
                  <c:v>1.39927</c:v>
                </c:pt>
                <c:pt idx="67937" formatCode="General">
                  <c:v>1.3993</c:v>
                </c:pt>
                <c:pt idx="67938" formatCode="General">
                  <c:v>1.3993100000000001</c:v>
                </c:pt>
                <c:pt idx="67939" formatCode="General">
                  <c:v>1.39934</c:v>
                </c:pt>
                <c:pt idx="67940" formatCode="General">
                  <c:v>1.3993599999999999</c:v>
                </c:pt>
                <c:pt idx="67941" formatCode="General">
                  <c:v>1.3993800000000001</c:v>
                </c:pt>
                <c:pt idx="67942" formatCode="General">
                  <c:v>1.3993899999999999</c:v>
                </c:pt>
                <c:pt idx="67943" formatCode="General">
                  <c:v>1.3994199999999999</c:v>
                </c:pt>
                <c:pt idx="67944" formatCode="General">
                  <c:v>1.39944</c:v>
                </c:pt>
                <c:pt idx="67945" formatCode="General">
                  <c:v>1.3994599999999999</c:v>
                </c:pt>
                <c:pt idx="67946" formatCode="General">
                  <c:v>1.3994800000000001</c:v>
                </c:pt>
                <c:pt idx="67947" formatCode="General">
                  <c:v>1.3995</c:v>
                </c:pt>
                <c:pt idx="67948" formatCode="General">
                  <c:v>1.3995199999999999</c:v>
                </c:pt>
                <c:pt idx="67949" formatCode="General">
                  <c:v>1.39954</c:v>
                </c:pt>
                <c:pt idx="67950" formatCode="General">
                  <c:v>1.3995599999999999</c:v>
                </c:pt>
                <c:pt idx="67951" formatCode="General">
                  <c:v>1.39958</c:v>
                </c:pt>
                <c:pt idx="67952" formatCode="General">
                  <c:v>1.39961</c:v>
                </c:pt>
                <c:pt idx="67953" formatCode="General">
                  <c:v>1.399629999999999</c:v>
                </c:pt>
                <c:pt idx="67954" formatCode="General">
                  <c:v>1.39964</c:v>
                </c:pt>
                <c:pt idx="67955" formatCode="General">
                  <c:v>1.3996599999999999</c:v>
                </c:pt>
                <c:pt idx="67956" formatCode="General">
                  <c:v>1.3996899999999999</c:v>
                </c:pt>
                <c:pt idx="67957" formatCode="General">
                  <c:v>1.39971</c:v>
                </c:pt>
                <c:pt idx="67958" formatCode="General">
                  <c:v>1.3997199999999999</c:v>
                </c:pt>
                <c:pt idx="67959" formatCode="General">
                  <c:v>1.39975</c:v>
                </c:pt>
                <c:pt idx="67960" formatCode="General">
                  <c:v>1.39977</c:v>
                </c:pt>
                <c:pt idx="67961" formatCode="General">
                  <c:v>1.3997899999999999</c:v>
                </c:pt>
                <c:pt idx="67962" formatCode="General">
                  <c:v>1.39981</c:v>
                </c:pt>
                <c:pt idx="67963" formatCode="General">
                  <c:v>1.399829999999999</c:v>
                </c:pt>
                <c:pt idx="67964" formatCode="General">
                  <c:v>1.39985</c:v>
                </c:pt>
                <c:pt idx="67965" formatCode="General">
                  <c:v>1.39988</c:v>
                </c:pt>
                <c:pt idx="67966" formatCode="General">
                  <c:v>1.3998899999999999</c:v>
                </c:pt>
                <c:pt idx="67967" formatCode="General">
                  <c:v>1.39991</c:v>
                </c:pt>
                <c:pt idx="67968" formatCode="General">
                  <c:v>1.39994</c:v>
                </c:pt>
                <c:pt idx="67969" formatCode="General">
                  <c:v>1.3999599999999999</c:v>
                </c:pt>
                <c:pt idx="67970" formatCode="General">
                  <c:v>1.399969999999999</c:v>
                </c:pt>
                <c:pt idx="67971" formatCode="General">
                  <c:v>1.3999899999999998</c:v>
                </c:pt>
                <c:pt idx="67972" formatCode="General">
                  <c:v>1.4000199999999998</c:v>
                </c:pt>
                <c:pt idx="67973" formatCode="General">
                  <c:v>1.40004</c:v>
                </c:pt>
                <c:pt idx="67974" formatCode="General">
                  <c:v>1.4000599999999999</c:v>
                </c:pt>
                <c:pt idx="67975" formatCode="General">
                  <c:v>1.40008</c:v>
                </c:pt>
                <c:pt idx="67976" formatCode="General">
                  <c:v>1.400099999999999</c:v>
                </c:pt>
                <c:pt idx="67977" formatCode="General">
                  <c:v>1.4001199999999998</c:v>
                </c:pt>
                <c:pt idx="67978" formatCode="General">
                  <c:v>1.4001399999999991</c:v>
                </c:pt>
                <c:pt idx="67979" formatCode="General">
                  <c:v>1.4001599999999998</c:v>
                </c:pt>
                <c:pt idx="67980" formatCode="General">
                  <c:v>1.40018</c:v>
                </c:pt>
                <c:pt idx="67981" formatCode="General">
                  <c:v>1.40021</c:v>
                </c:pt>
                <c:pt idx="67982" formatCode="General">
                  <c:v>1.4002199999999998</c:v>
                </c:pt>
                <c:pt idx="67983" formatCode="General">
                  <c:v>1.400239999999999</c:v>
                </c:pt>
                <c:pt idx="67984" formatCode="General">
                  <c:v>1.4002599999999998</c:v>
                </c:pt>
                <c:pt idx="67985" formatCode="General">
                  <c:v>1.4002899999999998</c:v>
                </c:pt>
                <c:pt idx="67986" formatCode="General">
                  <c:v>1.4002999999999992</c:v>
                </c:pt>
                <c:pt idx="67987" formatCode="General">
                  <c:v>1.4003299999999992</c:v>
                </c:pt>
                <c:pt idx="67988" formatCode="General">
                  <c:v>1.40035</c:v>
                </c:pt>
                <c:pt idx="67989" formatCode="General">
                  <c:v>1.400369999999999</c:v>
                </c:pt>
                <c:pt idx="67990" formatCode="General">
                  <c:v>1.4003899999999998</c:v>
                </c:pt>
                <c:pt idx="67991" formatCode="General">
                  <c:v>1.400409999999999</c:v>
                </c:pt>
                <c:pt idx="67992" formatCode="General">
                  <c:v>1.4004299999999992</c:v>
                </c:pt>
                <c:pt idx="67993" formatCode="General">
                  <c:v>1.40045</c:v>
                </c:pt>
                <c:pt idx="67994" formatCode="General">
                  <c:v>1.4004699999999992</c:v>
                </c:pt>
                <c:pt idx="67995" formatCode="General">
                  <c:v>1.4004899999999998</c:v>
                </c:pt>
                <c:pt idx="67996" formatCode="General">
                  <c:v>1.400509999999999</c:v>
                </c:pt>
                <c:pt idx="67997" formatCode="General">
                  <c:v>1.4005299999999992</c:v>
                </c:pt>
                <c:pt idx="67998" formatCode="General">
                  <c:v>1.40055</c:v>
                </c:pt>
                <c:pt idx="67999" formatCode="General">
                  <c:v>1.4005699999999992</c:v>
                </c:pt>
                <c:pt idx="68000" formatCode="General">
                  <c:v>1.4005899999999998</c:v>
                </c:pt>
                <c:pt idx="68001" formatCode="General">
                  <c:v>1.400609999999999</c:v>
                </c:pt>
                <c:pt idx="68002" formatCode="General">
                  <c:v>1.4006299999999992</c:v>
                </c:pt>
                <c:pt idx="68003" formatCode="General">
                  <c:v>1.40065</c:v>
                </c:pt>
                <c:pt idx="68004" formatCode="General">
                  <c:v>1.400679999999999</c:v>
                </c:pt>
                <c:pt idx="68005" formatCode="General">
                  <c:v>1.4006899999999998</c:v>
                </c:pt>
                <c:pt idx="68006" formatCode="General">
                  <c:v>1.400709999999999</c:v>
                </c:pt>
                <c:pt idx="68007" formatCode="General">
                  <c:v>1.4007399999999992</c:v>
                </c:pt>
                <c:pt idx="68008" formatCode="General">
                  <c:v>1.4007599999999998</c:v>
                </c:pt>
                <c:pt idx="68009" formatCode="General">
                  <c:v>1.4007699999999992</c:v>
                </c:pt>
                <c:pt idx="68010" formatCode="General">
                  <c:v>1.4007999999999992</c:v>
                </c:pt>
                <c:pt idx="68011" formatCode="General">
                  <c:v>1.4008199999999991</c:v>
                </c:pt>
                <c:pt idx="68012" formatCode="General">
                  <c:v>1.4008399999999992</c:v>
                </c:pt>
                <c:pt idx="68013" formatCode="General">
                  <c:v>1.4008599999999998</c:v>
                </c:pt>
                <c:pt idx="68014" formatCode="General">
                  <c:v>1.400879999999999</c:v>
                </c:pt>
                <c:pt idx="68015" formatCode="General">
                  <c:v>1.4008999999999991</c:v>
                </c:pt>
                <c:pt idx="68016" formatCode="General">
                  <c:v>1.4009299999999989</c:v>
                </c:pt>
                <c:pt idx="68017" formatCode="General">
                  <c:v>1.4009399999999992</c:v>
                </c:pt>
                <c:pt idx="68018" formatCode="General">
                  <c:v>1.4009599999999998</c:v>
                </c:pt>
                <c:pt idx="68019" formatCode="General">
                  <c:v>1.4009899999999991</c:v>
                </c:pt>
                <c:pt idx="68020" formatCode="General">
                  <c:v>1.4010099999999992</c:v>
                </c:pt>
                <c:pt idx="68021" formatCode="General">
                  <c:v>1.401019999999999</c:v>
                </c:pt>
                <c:pt idx="68022" formatCode="General">
                  <c:v>1.4010399999999992</c:v>
                </c:pt>
                <c:pt idx="68023" formatCode="General">
                  <c:v>1.4010699999999991</c:v>
                </c:pt>
                <c:pt idx="68024" formatCode="General">
                  <c:v>1.4010899999999991</c:v>
                </c:pt>
                <c:pt idx="68025" formatCode="General">
                  <c:v>1.4010999999999989</c:v>
                </c:pt>
                <c:pt idx="68026" formatCode="General">
                  <c:v>1.4011299999999987</c:v>
                </c:pt>
                <c:pt idx="68027" formatCode="General">
                  <c:v>1.401149999999999</c:v>
                </c:pt>
                <c:pt idx="68028" formatCode="General">
                  <c:v>1.4011699999999991</c:v>
                </c:pt>
                <c:pt idx="68029" formatCode="General">
                  <c:v>1.401189999999999</c:v>
                </c:pt>
                <c:pt idx="68030" formatCode="General">
                  <c:v>1.4012099999999992</c:v>
                </c:pt>
                <c:pt idx="68031" formatCode="General">
                  <c:v>1.4012299999999986</c:v>
                </c:pt>
                <c:pt idx="68032" formatCode="General">
                  <c:v>1.4012599999999991</c:v>
                </c:pt>
                <c:pt idx="68033" formatCode="General">
                  <c:v>1.4012699999999989</c:v>
                </c:pt>
                <c:pt idx="68034" formatCode="General">
                  <c:v>1.401289999999999</c:v>
                </c:pt>
                <c:pt idx="68035" formatCode="General">
                  <c:v>1.401319999999999</c:v>
                </c:pt>
                <c:pt idx="68036" formatCode="General">
                  <c:v>1.4013399999999991</c:v>
                </c:pt>
                <c:pt idx="68037" formatCode="General">
                  <c:v>1.4013499999999992</c:v>
                </c:pt>
                <c:pt idx="68038" formatCode="General">
                  <c:v>1.4013799999999992</c:v>
                </c:pt>
                <c:pt idx="68039" formatCode="General">
                  <c:v>1.4013999999999986</c:v>
                </c:pt>
                <c:pt idx="68040" formatCode="General">
                  <c:v>1.401419999999999</c:v>
                </c:pt>
                <c:pt idx="68041" formatCode="General">
                  <c:v>1.4014399999999991</c:v>
                </c:pt>
                <c:pt idx="68042" formatCode="General">
                  <c:v>1.401459999999999</c:v>
                </c:pt>
                <c:pt idx="68043" formatCode="General">
                  <c:v>1.4014799999999992</c:v>
                </c:pt>
                <c:pt idx="68044" formatCode="General">
                  <c:v>1.4014999999999984</c:v>
                </c:pt>
                <c:pt idx="68045" formatCode="General">
                  <c:v>1.401519999999999</c:v>
                </c:pt>
                <c:pt idx="68046" formatCode="General">
                  <c:v>1.4015399999999989</c:v>
                </c:pt>
                <c:pt idx="68047" formatCode="General">
                  <c:v>1.401559999999999</c:v>
                </c:pt>
                <c:pt idx="68048" formatCode="General">
                  <c:v>1.4015799999999992</c:v>
                </c:pt>
                <c:pt idx="68049" formatCode="General">
                  <c:v>1.4015999999999984</c:v>
                </c:pt>
                <c:pt idx="68050" formatCode="General">
                  <c:v>1.401619999999999</c:v>
                </c:pt>
                <c:pt idx="68051" formatCode="General">
                  <c:v>1.4016399999999989</c:v>
                </c:pt>
                <c:pt idx="68052" formatCode="General">
                  <c:v>1.4016699999999984</c:v>
                </c:pt>
                <c:pt idx="68053" formatCode="General">
                  <c:v>1.4016799999999991</c:v>
                </c:pt>
                <c:pt idx="68054" formatCode="General">
                  <c:v>1.4017099999999989</c:v>
                </c:pt>
                <c:pt idx="68055" formatCode="General">
                  <c:v>1.4017299999999981</c:v>
                </c:pt>
                <c:pt idx="68056" formatCode="General">
                  <c:v>1.4017499999999992</c:v>
                </c:pt>
                <c:pt idx="68057" formatCode="General">
                  <c:v>1.401759999999999</c:v>
                </c:pt>
                <c:pt idx="68058" formatCode="General">
                  <c:v>1.401789999999999</c:v>
                </c:pt>
                <c:pt idx="68059" formatCode="General">
                  <c:v>1.4018099999999989</c:v>
                </c:pt>
                <c:pt idx="68060" formatCode="General">
                  <c:v>1.4018299999999981</c:v>
                </c:pt>
                <c:pt idx="68061" formatCode="General">
                  <c:v>1.4018499999999992</c:v>
                </c:pt>
                <c:pt idx="68062" formatCode="General">
                  <c:v>1.4018699999999982</c:v>
                </c:pt>
                <c:pt idx="68063" formatCode="General">
                  <c:v>1.401889999999999</c:v>
                </c:pt>
                <c:pt idx="68064" formatCode="General">
                  <c:v>1.4019099999999987</c:v>
                </c:pt>
                <c:pt idx="68065" formatCode="General">
                  <c:v>1.4019299999999981</c:v>
                </c:pt>
                <c:pt idx="68066" formatCode="General">
                  <c:v>1.4019499999999991</c:v>
                </c:pt>
                <c:pt idx="68067" formatCode="General">
                  <c:v>1.4019799999999989</c:v>
                </c:pt>
                <c:pt idx="68068" formatCode="General">
                  <c:v>1.401989999999999</c:v>
                </c:pt>
                <c:pt idx="68069" formatCode="General">
                  <c:v>1.40201</c:v>
                </c:pt>
                <c:pt idx="68070" formatCode="General">
                  <c:v>1.4020299999999992</c:v>
                </c:pt>
                <c:pt idx="68071" formatCode="General">
                  <c:v>1.4020599999999999</c:v>
                </c:pt>
                <c:pt idx="68072" formatCode="General">
                  <c:v>1.402069999999999</c:v>
                </c:pt>
                <c:pt idx="68073" formatCode="General">
                  <c:v>1.4020899999999998</c:v>
                </c:pt>
                <c:pt idx="68074" formatCode="General">
                  <c:v>1.4021199999999998</c:v>
                </c:pt>
                <c:pt idx="68075" formatCode="General">
                  <c:v>1.4021399999999991</c:v>
                </c:pt>
                <c:pt idx="68076" formatCode="General">
                  <c:v>1.40215</c:v>
                </c:pt>
                <c:pt idx="68077" formatCode="General">
                  <c:v>1.40218</c:v>
                </c:pt>
                <c:pt idx="68078" formatCode="General">
                  <c:v>1.402199999999999</c:v>
                </c:pt>
                <c:pt idx="68079" formatCode="General">
                  <c:v>1.4022199999999998</c:v>
                </c:pt>
                <c:pt idx="68080" formatCode="General">
                  <c:v>1.402239999999999</c:v>
                </c:pt>
                <c:pt idx="68081" formatCode="General">
                  <c:v>1.4022599999999998</c:v>
                </c:pt>
                <c:pt idx="68082" formatCode="General">
                  <c:v>1.40228</c:v>
                </c:pt>
                <c:pt idx="68083" formatCode="General">
                  <c:v>1.4023099999999991</c:v>
                </c:pt>
                <c:pt idx="68084" formatCode="General">
                  <c:v>1.4023199999999998</c:v>
                </c:pt>
                <c:pt idx="68085" formatCode="General">
                  <c:v>1.402339999999999</c:v>
                </c:pt>
                <c:pt idx="68086" formatCode="General">
                  <c:v>1.4023599999999998</c:v>
                </c:pt>
                <c:pt idx="68087" formatCode="General">
                  <c:v>1.4023899999999998</c:v>
                </c:pt>
                <c:pt idx="68088" formatCode="General">
                  <c:v>1.4023999999999992</c:v>
                </c:pt>
                <c:pt idx="68089" formatCode="General">
                  <c:v>1.4024299999999992</c:v>
                </c:pt>
                <c:pt idx="68090" formatCode="General">
                  <c:v>1.40245</c:v>
                </c:pt>
                <c:pt idx="68091" formatCode="General">
                  <c:v>1.4024699999999992</c:v>
                </c:pt>
                <c:pt idx="68092" formatCode="General">
                  <c:v>1.4024899999999998</c:v>
                </c:pt>
                <c:pt idx="68093" formatCode="General">
                  <c:v>1.402509999999999</c:v>
                </c:pt>
                <c:pt idx="68094" formatCode="General">
                  <c:v>1.4025299999999992</c:v>
                </c:pt>
                <c:pt idx="68095" formatCode="General">
                  <c:v>1.40255</c:v>
                </c:pt>
                <c:pt idx="68096" formatCode="General">
                  <c:v>1.4025699999999992</c:v>
                </c:pt>
                <c:pt idx="68097" formatCode="General">
                  <c:v>1.4025899999999998</c:v>
                </c:pt>
                <c:pt idx="68098" formatCode="General">
                  <c:v>1.402609999999999</c:v>
                </c:pt>
                <c:pt idx="68099" formatCode="General">
                  <c:v>1.4026299999999992</c:v>
                </c:pt>
                <c:pt idx="68100" formatCode="General">
                  <c:v>1.40265</c:v>
                </c:pt>
                <c:pt idx="68101" formatCode="General">
                  <c:v>1.4026699999999992</c:v>
                </c:pt>
                <c:pt idx="68102" formatCode="General">
                  <c:v>1.4026899999999998</c:v>
                </c:pt>
                <c:pt idx="68103" formatCode="General">
                  <c:v>1.4027199999999991</c:v>
                </c:pt>
                <c:pt idx="68104" formatCode="General">
                  <c:v>1.4027299999999991</c:v>
                </c:pt>
                <c:pt idx="68105" formatCode="General">
                  <c:v>1.4027599999999998</c:v>
                </c:pt>
                <c:pt idx="68106" formatCode="General">
                  <c:v>1.402779999999999</c:v>
                </c:pt>
                <c:pt idx="68107" formatCode="General">
                  <c:v>1.4027999999999992</c:v>
                </c:pt>
                <c:pt idx="68108" formatCode="General">
                  <c:v>1.402809999999999</c:v>
                </c:pt>
                <c:pt idx="68109" formatCode="General">
                  <c:v>1.4028399999999992</c:v>
                </c:pt>
                <c:pt idx="68110" formatCode="General">
                  <c:v>1.4028599999999998</c:v>
                </c:pt>
                <c:pt idx="68111" formatCode="General">
                  <c:v>1.402879999999999</c:v>
                </c:pt>
                <c:pt idx="68112" formatCode="General">
                  <c:v>1.4028999999999991</c:v>
                </c:pt>
                <c:pt idx="68113" formatCode="General">
                  <c:v>1.4029199999999991</c:v>
                </c:pt>
                <c:pt idx="68114" formatCode="General">
                  <c:v>1.4029399999999992</c:v>
                </c:pt>
                <c:pt idx="68115" formatCode="General">
                  <c:v>1.4029599999999998</c:v>
                </c:pt>
                <c:pt idx="68116" formatCode="General">
                  <c:v>1.402979999999999</c:v>
                </c:pt>
                <c:pt idx="68117" formatCode="General">
                  <c:v>1.4029999999999991</c:v>
                </c:pt>
                <c:pt idx="68118" formatCode="General">
                  <c:v>1.4030299999999989</c:v>
                </c:pt>
                <c:pt idx="68119" formatCode="General">
                  <c:v>1.403049999999999</c:v>
                </c:pt>
                <c:pt idx="68120" formatCode="General">
                  <c:v>1.4030599999999998</c:v>
                </c:pt>
                <c:pt idx="68121" formatCode="General">
                  <c:v>1.4030799999999992</c:v>
                </c:pt>
                <c:pt idx="68122" formatCode="General">
                  <c:v>1.4031099999999992</c:v>
                </c:pt>
                <c:pt idx="68123" formatCode="General">
                  <c:v>1.4031299999999987</c:v>
                </c:pt>
                <c:pt idx="68124" formatCode="General">
                  <c:v>1.4031399999999992</c:v>
                </c:pt>
                <c:pt idx="68125" formatCode="General">
                  <c:v>1.4031699999999991</c:v>
                </c:pt>
                <c:pt idx="68126" formatCode="General">
                  <c:v>1.403189999999999</c:v>
                </c:pt>
                <c:pt idx="68127" formatCode="General">
                  <c:v>1.4032099999999992</c:v>
                </c:pt>
                <c:pt idx="68128" formatCode="General">
                  <c:v>1.4032299999999986</c:v>
                </c:pt>
                <c:pt idx="68129" formatCode="General">
                  <c:v>1.4032499999999992</c:v>
                </c:pt>
                <c:pt idx="68130" formatCode="General">
                  <c:v>1.4032699999999991</c:v>
                </c:pt>
                <c:pt idx="68131" formatCode="General">
                  <c:v>1.403289999999999</c:v>
                </c:pt>
                <c:pt idx="68132" formatCode="General">
                  <c:v>1.4033099999999992</c:v>
                </c:pt>
                <c:pt idx="68133" formatCode="General">
                  <c:v>1.4033299999999984</c:v>
                </c:pt>
                <c:pt idx="68134" formatCode="General">
                  <c:v>1.4033599999999991</c:v>
                </c:pt>
                <c:pt idx="68135" formatCode="General">
                  <c:v>1.4033699999999989</c:v>
                </c:pt>
                <c:pt idx="68136" formatCode="General">
                  <c:v>1.403389999999999</c:v>
                </c:pt>
                <c:pt idx="68137" formatCode="General">
                  <c:v>1.4034099999999992</c:v>
                </c:pt>
                <c:pt idx="68138" formatCode="General">
                  <c:v>1.4034399999999991</c:v>
                </c:pt>
                <c:pt idx="68139" formatCode="General">
                  <c:v>1.4034499999999992</c:v>
                </c:pt>
                <c:pt idx="68140" formatCode="General">
                  <c:v>1.4034799999999992</c:v>
                </c:pt>
                <c:pt idx="68141" formatCode="General">
                  <c:v>1.4034999999999984</c:v>
                </c:pt>
                <c:pt idx="68142" formatCode="General">
                  <c:v>1.403519999999999</c:v>
                </c:pt>
                <c:pt idx="68143" formatCode="General">
                  <c:v>1.4035399999999989</c:v>
                </c:pt>
                <c:pt idx="68144" formatCode="General">
                  <c:v>1.403559999999999</c:v>
                </c:pt>
                <c:pt idx="68145" formatCode="General">
                  <c:v>1.4035799999999992</c:v>
                </c:pt>
                <c:pt idx="68146" formatCode="General">
                  <c:v>1.4035999999999984</c:v>
                </c:pt>
                <c:pt idx="68147" formatCode="General">
                  <c:v>1.403619999999999</c:v>
                </c:pt>
                <c:pt idx="68148" formatCode="General">
                  <c:v>1.4036399999999989</c:v>
                </c:pt>
                <c:pt idx="68149" formatCode="General">
                  <c:v>1.403659999999999</c:v>
                </c:pt>
                <c:pt idx="68150" formatCode="General">
                  <c:v>1.4036799999999992</c:v>
                </c:pt>
                <c:pt idx="68151" formatCode="General">
                  <c:v>1.4036999999999982</c:v>
                </c:pt>
                <c:pt idx="68152" formatCode="General">
                  <c:v>1.403719999999999</c:v>
                </c:pt>
                <c:pt idx="68153" formatCode="General">
                  <c:v>1.4037499999999992</c:v>
                </c:pt>
                <c:pt idx="68154" formatCode="General">
                  <c:v>1.4037699999999984</c:v>
                </c:pt>
                <c:pt idx="68155" formatCode="General">
                  <c:v>1.4037799999999991</c:v>
                </c:pt>
                <c:pt idx="68156" formatCode="General">
                  <c:v>1.4038099999999989</c:v>
                </c:pt>
                <c:pt idx="68157" formatCode="General">
                  <c:v>1.4038299999999981</c:v>
                </c:pt>
                <c:pt idx="68158" formatCode="General">
                  <c:v>1.4038499999999992</c:v>
                </c:pt>
                <c:pt idx="68159" formatCode="General">
                  <c:v>1.403859999999999</c:v>
                </c:pt>
                <c:pt idx="68160" formatCode="General">
                  <c:v>1.403889999999999</c:v>
                </c:pt>
                <c:pt idx="68161" formatCode="General">
                  <c:v>1.4039099999999987</c:v>
                </c:pt>
                <c:pt idx="68162" formatCode="General">
                  <c:v>1.4039299999999981</c:v>
                </c:pt>
                <c:pt idx="68163" formatCode="General">
                  <c:v>1.4039499999999991</c:v>
                </c:pt>
                <c:pt idx="68164" formatCode="General">
                  <c:v>1.4039699999999982</c:v>
                </c:pt>
                <c:pt idx="68165" formatCode="General">
                  <c:v>1.403989999999999</c:v>
                </c:pt>
                <c:pt idx="68166" formatCode="General">
                  <c:v>1.40401</c:v>
                </c:pt>
                <c:pt idx="68167" formatCode="General">
                  <c:v>1.404029999999999</c:v>
                </c:pt>
                <c:pt idx="68168" formatCode="General">
                  <c:v>1.40405</c:v>
                </c:pt>
                <c:pt idx="68169" formatCode="General">
                  <c:v>1.40408</c:v>
                </c:pt>
                <c:pt idx="68170" formatCode="General">
                  <c:v>1.404099999999999</c:v>
                </c:pt>
                <c:pt idx="68171" formatCode="General">
                  <c:v>1.40411</c:v>
                </c:pt>
                <c:pt idx="68172" formatCode="General">
                  <c:v>1.4041299999999992</c:v>
                </c:pt>
                <c:pt idx="68173" formatCode="General">
                  <c:v>1.4041599999999999</c:v>
                </c:pt>
                <c:pt idx="68174" formatCode="General">
                  <c:v>1.40418</c:v>
                </c:pt>
                <c:pt idx="68175" formatCode="General">
                  <c:v>1.4041899999999998</c:v>
                </c:pt>
                <c:pt idx="68176" formatCode="General">
                  <c:v>1.4042199999999998</c:v>
                </c:pt>
                <c:pt idx="68177" formatCode="General">
                  <c:v>1.404239999999999</c:v>
                </c:pt>
                <c:pt idx="68178" formatCode="General">
                  <c:v>1.4042599999999998</c:v>
                </c:pt>
                <c:pt idx="68179" formatCode="General">
                  <c:v>1.40428</c:v>
                </c:pt>
                <c:pt idx="68180" formatCode="General">
                  <c:v>1.4042999999999992</c:v>
                </c:pt>
                <c:pt idx="68181" formatCode="General">
                  <c:v>1.4043199999999998</c:v>
                </c:pt>
                <c:pt idx="68182" formatCode="General">
                  <c:v>1.40435</c:v>
                </c:pt>
                <c:pt idx="68183" formatCode="General">
                  <c:v>1.4043599999999998</c:v>
                </c:pt>
                <c:pt idx="68184" formatCode="General">
                  <c:v>1.40438</c:v>
                </c:pt>
                <c:pt idx="68185" formatCode="General">
                  <c:v>1.4043999999999992</c:v>
                </c:pt>
                <c:pt idx="68186" formatCode="General">
                  <c:v>1.4044299999999992</c:v>
                </c:pt>
                <c:pt idx="68187" formatCode="General">
                  <c:v>1.404439999999999</c:v>
                </c:pt>
                <c:pt idx="68188" formatCode="General">
                  <c:v>1.4044599999999998</c:v>
                </c:pt>
                <c:pt idx="68189" formatCode="General">
                  <c:v>1.4044899999999998</c:v>
                </c:pt>
                <c:pt idx="68190" formatCode="General">
                  <c:v>1.404509999999999</c:v>
                </c:pt>
                <c:pt idx="68191" formatCode="General">
                  <c:v>1.4045299999999992</c:v>
                </c:pt>
                <c:pt idx="68192" formatCode="General">
                  <c:v>1.40455</c:v>
                </c:pt>
                <c:pt idx="68193" formatCode="General">
                  <c:v>1.4045699999999992</c:v>
                </c:pt>
                <c:pt idx="68194" formatCode="General">
                  <c:v>1.4045899999999998</c:v>
                </c:pt>
                <c:pt idx="68195" formatCode="General">
                  <c:v>1.404609999999999</c:v>
                </c:pt>
                <c:pt idx="68196" formatCode="General">
                  <c:v>1.4046299999999992</c:v>
                </c:pt>
                <c:pt idx="68197" formatCode="General">
                  <c:v>1.40465</c:v>
                </c:pt>
                <c:pt idx="68198" formatCode="General">
                  <c:v>1.4046699999999992</c:v>
                </c:pt>
                <c:pt idx="68199" formatCode="General">
                  <c:v>1.4046899999999998</c:v>
                </c:pt>
                <c:pt idx="68200" formatCode="General">
                  <c:v>1.404709999999999</c:v>
                </c:pt>
                <c:pt idx="68201" formatCode="General">
                  <c:v>1.4047299999999991</c:v>
                </c:pt>
                <c:pt idx="68202" formatCode="General">
                  <c:v>1.4047499999999991</c:v>
                </c:pt>
                <c:pt idx="68203" formatCode="General">
                  <c:v>1.4047699999999992</c:v>
                </c:pt>
                <c:pt idx="68204" formatCode="General">
                  <c:v>1.4047999999999992</c:v>
                </c:pt>
                <c:pt idx="68205" formatCode="General">
                  <c:v>1.4048199999999991</c:v>
                </c:pt>
                <c:pt idx="68206" formatCode="General">
                  <c:v>1.4048299999999991</c:v>
                </c:pt>
                <c:pt idx="68207" formatCode="General">
                  <c:v>1.4048599999999998</c:v>
                </c:pt>
                <c:pt idx="68208" formatCode="General">
                  <c:v>1.404879999999999</c:v>
                </c:pt>
                <c:pt idx="68209" formatCode="General">
                  <c:v>1.4048999999999991</c:v>
                </c:pt>
                <c:pt idx="68210" formatCode="General">
                  <c:v>1.4049099999999992</c:v>
                </c:pt>
                <c:pt idx="68211" formatCode="General">
                  <c:v>1.4049399999999992</c:v>
                </c:pt>
                <c:pt idx="68212" formatCode="General">
                  <c:v>1.4049599999999998</c:v>
                </c:pt>
                <c:pt idx="68213" formatCode="General">
                  <c:v>1.404979999999999</c:v>
                </c:pt>
                <c:pt idx="68214" formatCode="General">
                  <c:v>1.4049999999999991</c:v>
                </c:pt>
                <c:pt idx="68215" formatCode="General">
                  <c:v>1.405019999999999</c:v>
                </c:pt>
                <c:pt idx="68216" formatCode="General">
                  <c:v>1.4050399999999992</c:v>
                </c:pt>
                <c:pt idx="68217" formatCode="General">
                  <c:v>1.4050599999999998</c:v>
                </c:pt>
                <c:pt idx="68218" formatCode="General">
                  <c:v>1.4050799999999992</c:v>
                </c:pt>
                <c:pt idx="68219" formatCode="General">
                  <c:v>1.4050999999999989</c:v>
                </c:pt>
                <c:pt idx="68220" formatCode="General">
                  <c:v>1.405119999999999</c:v>
                </c:pt>
                <c:pt idx="68221" formatCode="General">
                  <c:v>1.405149999999999</c:v>
                </c:pt>
                <c:pt idx="68222" formatCode="General">
                  <c:v>1.4051599999999991</c:v>
                </c:pt>
                <c:pt idx="68223" formatCode="General">
                  <c:v>1.4051799999999992</c:v>
                </c:pt>
                <c:pt idx="68224" formatCode="General">
                  <c:v>1.4052099999999992</c:v>
                </c:pt>
                <c:pt idx="68225" formatCode="General">
                  <c:v>1.4052299999999986</c:v>
                </c:pt>
                <c:pt idx="68226" formatCode="General">
                  <c:v>1.4052499999999992</c:v>
                </c:pt>
                <c:pt idx="68227" formatCode="General">
                  <c:v>1.4052699999999991</c:v>
                </c:pt>
                <c:pt idx="68228" formatCode="General">
                  <c:v>1.405289999999999</c:v>
                </c:pt>
                <c:pt idx="68229" formatCode="General">
                  <c:v>1.4053099999999992</c:v>
                </c:pt>
                <c:pt idx="68230" formatCode="General">
                  <c:v>1.4053299999999984</c:v>
                </c:pt>
                <c:pt idx="68231" formatCode="General">
                  <c:v>1.4053499999999992</c:v>
                </c:pt>
                <c:pt idx="68232" formatCode="General">
                  <c:v>1.4053699999999989</c:v>
                </c:pt>
                <c:pt idx="68233" formatCode="General">
                  <c:v>1.4053999999999987</c:v>
                </c:pt>
                <c:pt idx="68234" formatCode="General">
                  <c:v>1.4054099999999992</c:v>
                </c:pt>
                <c:pt idx="68235" formatCode="General">
                  <c:v>1.4054299999999984</c:v>
                </c:pt>
                <c:pt idx="68236" formatCode="General">
                  <c:v>1.4054499999999992</c:v>
                </c:pt>
                <c:pt idx="68237" formatCode="General">
                  <c:v>1.4054799999999992</c:v>
                </c:pt>
                <c:pt idx="68238" formatCode="General">
                  <c:v>1.405489999999999</c:v>
                </c:pt>
                <c:pt idx="68239" formatCode="General">
                  <c:v>1.4055099999999991</c:v>
                </c:pt>
                <c:pt idx="68240" formatCode="General">
                  <c:v>1.4055399999999989</c:v>
                </c:pt>
                <c:pt idx="68241" formatCode="General">
                  <c:v>1.405559999999999</c:v>
                </c:pt>
                <c:pt idx="68242" formatCode="General">
                  <c:v>1.4055699999999987</c:v>
                </c:pt>
                <c:pt idx="68243" formatCode="General">
                  <c:v>1.4055999999999984</c:v>
                </c:pt>
                <c:pt idx="68244" formatCode="General">
                  <c:v>1.405619999999999</c:v>
                </c:pt>
                <c:pt idx="68245" formatCode="General">
                  <c:v>1.4056399999999989</c:v>
                </c:pt>
                <c:pt idx="68246" formatCode="General">
                  <c:v>1.405659999999999</c:v>
                </c:pt>
                <c:pt idx="68247" formatCode="General">
                  <c:v>1.4056799999999992</c:v>
                </c:pt>
                <c:pt idx="68248" formatCode="General">
                  <c:v>1.4056999999999982</c:v>
                </c:pt>
                <c:pt idx="68249" formatCode="General">
                  <c:v>1.4057299999999981</c:v>
                </c:pt>
                <c:pt idx="68250" formatCode="General">
                  <c:v>1.4057399999999987</c:v>
                </c:pt>
                <c:pt idx="68251" formatCode="General">
                  <c:v>1.405759999999999</c:v>
                </c:pt>
                <c:pt idx="68252" formatCode="General">
                  <c:v>1.405789999999999</c:v>
                </c:pt>
                <c:pt idx="68253" formatCode="General">
                  <c:v>1.4058099999999989</c:v>
                </c:pt>
                <c:pt idx="68254" formatCode="General">
                  <c:v>1.405819999999999</c:v>
                </c:pt>
                <c:pt idx="68255" formatCode="General">
                  <c:v>1.4058499999999992</c:v>
                </c:pt>
                <c:pt idx="68256" formatCode="General">
                  <c:v>1.4058699999999984</c:v>
                </c:pt>
                <c:pt idx="68257" formatCode="General">
                  <c:v>1.405889999999999</c:v>
                </c:pt>
                <c:pt idx="68258" formatCode="General">
                  <c:v>1.4059099999999987</c:v>
                </c:pt>
                <c:pt idx="68259" formatCode="General">
                  <c:v>1.4059299999999981</c:v>
                </c:pt>
                <c:pt idx="68260" formatCode="General">
                  <c:v>1.4059499999999991</c:v>
                </c:pt>
                <c:pt idx="68261" formatCode="General">
                  <c:v>1.4059699999999982</c:v>
                </c:pt>
                <c:pt idx="68262" formatCode="General">
                  <c:v>1.405989999999999</c:v>
                </c:pt>
                <c:pt idx="68263" formatCode="General">
                  <c:v>1.40601</c:v>
                </c:pt>
                <c:pt idx="68264" formatCode="General">
                  <c:v>1.406029999999999</c:v>
                </c:pt>
                <c:pt idx="68265" formatCode="General">
                  <c:v>1.40605</c:v>
                </c:pt>
                <c:pt idx="68266" formatCode="General">
                  <c:v>1.406069999999999</c:v>
                </c:pt>
                <c:pt idx="68267" formatCode="General">
                  <c:v>1.4060899999999998</c:v>
                </c:pt>
                <c:pt idx="68268" formatCode="General">
                  <c:v>1.40611</c:v>
                </c:pt>
                <c:pt idx="68269" formatCode="General">
                  <c:v>1.4061299999999992</c:v>
                </c:pt>
                <c:pt idx="68270" formatCode="General">
                  <c:v>1.40615</c:v>
                </c:pt>
                <c:pt idx="68271" formatCode="General">
                  <c:v>1.40618</c:v>
                </c:pt>
                <c:pt idx="68272" formatCode="General">
                  <c:v>1.406199999999999</c:v>
                </c:pt>
                <c:pt idx="68273" formatCode="General">
                  <c:v>1.40621</c:v>
                </c:pt>
                <c:pt idx="68274" formatCode="General">
                  <c:v>1.4062299999999992</c:v>
                </c:pt>
                <c:pt idx="68275" formatCode="General">
                  <c:v>1.4062599999999998</c:v>
                </c:pt>
                <c:pt idx="68276" formatCode="General">
                  <c:v>1.40628</c:v>
                </c:pt>
                <c:pt idx="68277" formatCode="General">
                  <c:v>1.4062999999999992</c:v>
                </c:pt>
                <c:pt idx="68278" formatCode="General">
                  <c:v>1.4063199999999998</c:v>
                </c:pt>
                <c:pt idx="68279" formatCode="General">
                  <c:v>1.406339999999999</c:v>
                </c:pt>
                <c:pt idx="68280" formatCode="General">
                  <c:v>1.4063599999999998</c:v>
                </c:pt>
                <c:pt idx="68281" formatCode="General">
                  <c:v>1.40638</c:v>
                </c:pt>
                <c:pt idx="68282" formatCode="General">
                  <c:v>1.4063999999999992</c:v>
                </c:pt>
                <c:pt idx="68283" formatCode="General">
                  <c:v>1.4064199999999998</c:v>
                </c:pt>
                <c:pt idx="68284" formatCode="General">
                  <c:v>1.40645</c:v>
                </c:pt>
                <c:pt idx="68285" formatCode="General">
                  <c:v>1.4064599999999998</c:v>
                </c:pt>
                <c:pt idx="68286" formatCode="General">
                  <c:v>1.40648</c:v>
                </c:pt>
                <c:pt idx="68287" formatCode="General">
                  <c:v>1.4064999999999992</c:v>
                </c:pt>
                <c:pt idx="68288" formatCode="General">
                  <c:v>1.4065299999999992</c:v>
                </c:pt>
                <c:pt idx="68289" formatCode="General">
                  <c:v>1.406539999999999</c:v>
                </c:pt>
                <c:pt idx="68290" formatCode="General">
                  <c:v>1.4065599999999998</c:v>
                </c:pt>
                <c:pt idx="68291" formatCode="General">
                  <c:v>1.4065899999999998</c:v>
                </c:pt>
                <c:pt idx="68292" formatCode="General">
                  <c:v>1.406609999999999</c:v>
                </c:pt>
                <c:pt idx="68293" formatCode="General">
                  <c:v>1.4066199999999998</c:v>
                </c:pt>
                <c:pt idx="68294" formatCode="General">
                  <c:v>1.40665</c:v>
                </c:pt>
                <c:pt idx="68295" formatCode="General">
                  <c:v>1.4066699999999992</c:v>
                </c:pt>
                <c:pt idx="68296" formatCode="General">
                  <c:v>1.4066899999999998</c:v>
                </c:pt>
                <c:pt idx="68297" formatCode="General">
                  <c:v>1.406709999999999</c:v>
                </c:pt>
                <c:pt idx="68298" formatCode="General">
                  <c:v>1.4067299999999991</c:v>
                </c:pt>
                <c:pt idx="68299" formatCode="General">
                  <c:v>1.4067499999999991</c:v>
                </c:pt>
                <c:pt idx="68300" formatCode="General">
                  <c:v>1.4067699999999992</c:v>
                </c:pt>
                <c:pt idx="68301" formatCode="General">
                  <c:v>1.4067899999999998</c:v>
                </c:pt>
                <c:pt idx="68302" formatCode="General">
                  <c:v>1.406809999999999</c:v>
                </c:pt>
                <c:pt idx="68303" formatCode="General">
                  <c:v>1.4068399999999992</c:v>
                </c:pt>
                <c:pt idx="68304" formatCode="General">
                  <c:v>1.4068599999999998</c:v>
                </c:pt>
                <c:pt idx="68305" formatCode="General">
                  <c:v>1.4068699999999992</c:v>
                </c:pt>
                <c:pt idx="68306" formatCode="General">
                  <c:v>1.4068999999999992</c:v>
                </c:pt>
                <c:pt idx="68307" formatCode="General">
                  <c:v>1.4069199999999991</c:v>
                </c:pt>
                <c:pt idx="68308" formatCode="General">
                  <c:v>1.4069399999999992</c:v>
                </c:pt>
                <c:pt idx="68309" formatCode="General">
                  <c:v>1.4069599999999998</c:v>
                </c:pt>
                <c:pt idx="68310" formatCode="General">
                  <c:v>1.406979999999999</c:v>
                </c:pt>
                <c:pt idx="68311" formatCode="General">
                  <c:v>1.4069999999999991</c:v>
                </c:pt>
                <c:pt idx="68312" formatCode="General">
                  <c:v>1.407019999999999</c:v>
                </c:pt>
                <c:pt idx="68313" formatCode="General">
                  <c:v>1.4070399999999992</c:v>
                </c:pt>
                <c:pt idx="68314" formatCode="General">
                  <c:v>1.4070599999999998</c:v>
                </c:pt>
                <c:pt idx="68315" formatCode="General">
                  <c:v>1.4070799999999992</c:v>
                </c:pt>
                <c:pt idx="68316" formatCode="General">
                  <c:v>1.4070999999999991</c:v>
                </c:pt>
                <c:pt idx="68317" formatCode="General">
                  <c:v>1.407119999999999</c:v>
                </c:pt>
                <c:pt idx="68318" formatCode="General">
                  <c:v>1.4071399999999992</c:v>
                </c:pt>
                <c:pt idx="68319" formatCode="General">
                  <c:v>1.4071699999999991</c:v>
                </c:pt>
                <c:pt idx="68320" formatCode="General">
                  <c:v>1.4071899999999991</c:v>
                </c:pt>
                <c:pt idx="68321" formatCode="General">
                  <c:v>1.4071999999999989</c:v>
                </c:pt>
                <c:pt idx="68322" formatCode="General">
                  <c:v>1.4072299999999986</c:v>
                </c:pt>
                <c:pt idx="68323" formatCode="General">
                  <c:v>1.407249999999999</c:v>
                </c:pt>
                <c:pt idx="68324" formatCode="General">
                  <c:v>1.4072699999999991</c:v>
                </c:pt>
                <c:pt idx="68325" formatCode="General">
                  <c:v>1.4072799999999992</c:v>
                </c:pt>
                <c:pt idx="68326" formatCode="General">
                  <c:v>1.4073099999999992</c:v>
                </c:pt>
                <c:pt idx="68327" formatCode="General">
                  <c:v>1.4073299999999984</c:v>
                </c:pt>
                <c:pt idx="68328" formatCode="General">
                  <c:v>1.4073499999999992</c:v>
                </c:pt>
                <c:pt idx="68329" formatCode="General">
                  <c:v>1.4073699999999989</c:v>
                </c:pt>
                <c:pt idx="68330" formatCode="General">
                  <c:v>1.407389999999999</c:v>
                </c:pt>
                <c:pt idx="68331" formatCode="General">
                  <c:v>1.4074099999999992</c:v>
                </c:pt>
                <c:pt idx="68332" formatCode="General">
                  <c:v>1.4074299999999984</c:v>
                </c:pt>
                <c:pt idx="68333" formatCode="General">
                  <c:v>1.4074499999999992</c:v>
                </c:pt>
                <c:pt idx="68334" formatCode="General">
                  <c:v>1.4074699999999989</c:v>
                </c:pt>
                <c:pt idx="68335" formatCode="General">
                  <c:v>1.4074999999999986</c:v>
                </c:pt>
                <c:pt idx="68336" formatCode="General">
                  <c:v>1.4075099999999992</c:v>
                </c:pt>
                <c:pt idx="68337" formatCode="General">
                  <c:v>1.4075299999999982</c:v>
                </c:pt>
                <c:pt idx="68338" formatCode="General">
                  <c:v>1.4075499999999992</c:v>
                </c:pt>
                <c:pt idx="68339" formatCode="General">
                  <c:v>1.4075799999999992</c:v>
                </c:pt>
                <c:pt idx="68340" formatCode="General">
                  <c:v>1.407589999999999</c:v>
                </c:pt>
                <c:pt idx="68341" formatCode="General">
                  <c:v>1.4076099999999991</c:v>
                </c:pt>
                <c:pt idx="68342" formatCode="General">
                  <c:v>1.4076399999999989</c:v>
                </c:pt>
                <c:pt idx="68343" formatCode="General">
                  <c:v>1.407659999999999</c:v>
                </c:pt>
                <c:pt idx="68344" formatCode="General">
                  <c:v>1.4076799999999992</c:v>
                </c:pt>
                <c:pt idx="68345" formatCode="General">
                  <c:v>1.4076999999999984</c:v>
                </c:pt>
                <c:pt idx="68346" formatCode="General">
                  <c:v>1.407719999999999</c:v>
                </c:pt>
                <c:pt idx="68347" formatCode="General">
                  <c:v>1.4077399999999987</c:v>
                </c:pt>
                <c:pt idx="68348" formatCode="General">
                  <c:v>1.407759999999999</c:v>
                </c:pt>
                <c:pt idx="68349" formatCode="General">
                  <c:v>1.4077799999999991</c:v>
                </c:pt>
                <c:pt idx="68350" formatCode="General">
                  <c:v>1.4077999999999982</c:v>
                </c:pt>
                <c:pt idx="68351" formatCode="General">
                  <c:v>1.407819999999999</c:v>
                </c:pt>
                <c:pt idx="68352" formatCode="General">
                  <c:v>1.4078399999999986</c:v>
                </c:pt>
                <c:pt idx="68353" formatCode="General">
                  <c:v>1.407859999999999</c:v>
                </c:pt>
                <c:pt idx="68354" formatCode="General">
                  <c:v>1.4078799999999991</c:v>
                </c:pt>
                <c:pt idx="68355" formatCode="General">
                  <c:v>1.4079099999999989</c:v>
                </c:pt>
                <c:pt idx="68356" formatCode="General">
                  <c:v>1.407919999999999</c:v>
                </c:pt>
                <c:pt idx="68357" formatCode="General">
                  <c:v>1.4079499999999991</c:v>
                </c:pt>
                <c:pt idx="68358" formatCode="General">
                  <c:v>1.4079699999999982</c:v>
                </c:pt>
                <c:pt idx="68359" formatCode="General">
                  <c:v>1.407989999999999</c:v>
                </c:pt>
                <c:pt idx="68360" formatCode="General">
                  <c:v>1.4079999999999981</c:v>
                </c:pt>
                <c:pt idx="68361" formatCode="General">
                  <c:v>1.408029999999999</c:v>
                </c:pt>
                <c:pt idx="68362" formatCode="General">
                  <c:v>1.40805</c:v>
                </c:pt>
                <c:pt idx="68363" formatCode="General">
                  <c:v>1.408069999999999</c:v>
                </c:pt>
                <c:pt idx="68364" formatCode="General">
                  <c:v>1.4080899999999998</c:v>
                </c:pt>
                <c:pt idx="68365" formatCode="General">
                  <c:v>1.40811</c:v>
                </c:pt>
                <c:pt idx="68366" formatCode="General">
                  <c:v>1.4081299999999992</c:v>
                </c:pt>
                <c:pt idx="68367" formatCode="General">
                  <c:v>1.40815</c:v>
                </c:pt>
                <c:pt idx="68368" formatCode="General">
                  <c:v>1.408169999999999</c:v>
                </c:pt>
                <c:pt idx="68369" formatCode="General">
                  <c:v>1.4081899999999998</c:v>
                </c:pt>
                <c:pt idx="68370" formatCode="General">
                  <c:v>1.4082199999999998</c:v>
                </c:pt>
                <c:pt idx="68371" formatCode="General">
                  <c:v>1.408239999999999</c:v>
                </c:pt>
                <c:pt idx="68372" formatCode="General">
                  <c:v>1.40825</c:v>
                </c:pt>
                <c:pt idx="68373" formatCode="General">
                  <c:v>1.40828</c:v>
                </c:pt>
                <c:pt idx="68374" formatCode="General">
                  <c:v>1.4082999999999992</c:v>
                </c:pt>
                <c:pt idx="68375" formatCode="General">
                  <c:v>1.4083199999999998</c:v>
                </c:pt>
                <c:pt idx="68376" formatCode="General">
                  <c:v>1.4083299999999992</c:v>
                </c:pt>
                <c:pt idx="68377" formatCode="General">
                  <c:v>1.4083599999999998</c:v>
                </c:pt>
                <c:pt idx="68378" formatCode="General">
                  <c:v>1.40838</c:v>
                </c:pt>
                <c:pt idx="68379" formatCode="General">
                  <c:v>1.4083999999999992</c:v>
                </c:pt>
                <c:pt idx="68380" formatCode="General">
                  <c:v>1.4084199999999998</c:v>
                </c:pt>
                <c:pt idx="68381" formatCode="General">
                  <c:v>1.408439999999999</c:v>
                </c:pt>
                <c:pt idx="68382" formatCode="General">
                  <c:v>1.4084599999999998</c:v>
                </c:pt>
                <c:pt idx="68383" formatCode="General">
                  <c:v>1.40848</c:v>
                </c:pt>
                <c:pt idx="68384" formatCode="General">
                  <c:v>1.4084999999999992</c:v>
                </c:pt>
                <c:pt idx="68385" formatCode="General">
                  <c:v>1.4085199999999998</c:v>
                </c:pt>
                <c:pt idx="68386" formatCode="General">
                  <c:v>1.40855</c:v>
                </c:pt>
                <c:pt idx="68387" formatCode="General">
                  <c:v>1.4085699999999992</c:v>
                </c:pt>
                <c:pt idx="68388" formatCode="General">
                  <c:v>1.4085799999999991</c:v>
                </c:pt>
                <c:pt idx="68389" formatCode="General">
                  <c:v>1.4085999999999992</c:v>
                </c:pt>
                <c:pt idx="68390" formatCode="General">
                  <c:v>1.4086299999999992</c:v>
                </c:pt>
                <c:pt idx="68391" formatCode="General">
                  <c:v>1.40865</c:v>
                </c:pt>
                <c:pt idx="68392" formatCode="General">
                  <c:v>1.4086699999999992</c:v>
                </c:pt>
                <c:pt idx="68393" formatCode="General">
                  <c:v>1.4086899999999998</c:v>
                </c:pt>
                <c:pt idx="68394" formatCode="General">
                  <c:v>1.408709999999999</c:v>
                </c:pt>
                <c:pt idx="68395" formatCode="General">
                  <c:v>1.4087299999999991</c:v>
                </c:pt>
                <c:pt idx="68396" formatCode="General">
                  <c:v>1.4087499999999991</c:v>
                </c:pt>
                <c:pt idx="68397" formatCode="General">
                  <c:v>1.4087699999999992</c:v>
                </c:pt>
                <c:pt idx="68398" formatCode="General">
                  <c:v>1.4087899999999998</c:v>
                </c:pt>
                <c:pt idx="68399" formatCode="General">
                  <c:v>1.408809999999999</c:v>
                </c:pt>
                <c:pt idx="68400" formatCode="General">
                  <c:v>1.4088299999999991</c:v>
                </c:pt>
                <c:pt idx="68401" formatCode="General">
                  <c:v>1.408849999999999</c:v>
                </c:pt>
                <c:pt idx="68402" formatCode="General">
                  <c:v>1.4088699999999992</c:v>
                </c:pt>
                <c:pt idx="68403" formatCode="General">
                  <c:v>1.4088899999999998</c:v>
                </c:pt>
                <c:pt idx="68404" formatCode="General">
                  <c:v>1.4089099999999992</c:v>
                </c:pt>
                <c:pt idx="68405" formatCode="General">
                  <c:v>1.4089299999999989</c:v>
                </c:pt>
                <c:pt idx="68406" formatCode="General">
                  <c:v>1.4089599999999998</c:v>
                </c:pt>
                <c:pt idx="68407" formatCode="General">
                  <c:v>1.4089699999999992</c:v>
                </c:pt>
                <c:pt idx="68408" formatCode="General">
                  <c:v>1.4089999999999991</c:v>
                </c:pt>
                <c:pt idx="68409" formatCode="General">
                  <c:v>1.4090199999999991</c:v>
                </c:pt>
                <c:pt idx="68410" formatCode="General">
                  <c:v>1.4090399999999992</c:v>
                </c:pt>
                <c:pt idx="68411" formatCode="General">
                  <c:v>1.409049999999999</c:v>
                </c:pt>
                <c:pt idx="68412" formatCode="General">
                  <c:v>1.4090799999999992</c:v>
                </c:pt>
                <c:pt idx="68413" formatCode="General">
                  <c:v>1.4090999999999991</c:v>
                </c:pt>
                <c:pt idx="68414" formatCode="General">
                  <c:v>1.409119999999999</c:v>
                </c:pt>
                <c:pt idx="68415" formatCode="General">
                  <c:v>1.4091399999999992</c:v>
                </c:pt>
                <c:pt idx="68416" formatCode="General">
                  <c:v>1.4091599999999991</c:v>
                </c:pt>
                <c:pt idx="68417" formatCode="General">
                  <c:v>1.4091799999999992</c:v>
                </c:pt>
                <c:pt idx="68418" formatCode="General">
                  <c:v>1.4092099999999992</c:v>
                </c:pt>
                <c:pt idx="68419" formatCode="General">
                  <c:v>1.409219999999999</c:v>
                </c:pt>
                <c:pt idx="68420" formatCode="General">
                  <c:v>1.4092399999999992</c:v>
                </c:pt>
                <c:pt idx="68421" formatCode="General">
                  <c:v>1.4092699999999991</c:v>
                </c:pt>
                <c:pt idx="68422" formatCode="General">
                  <c:v>1.409289999999999</c:v>
                </c:pt>
                <c:pt idx="68423" formatCode="General">
                  <c:v>1.4092999999999989</c:v>
                </c:pt>
                <c:pt idx="68424" formatCode="General">
                  <c:v>1.4093299999999984</c:v>
                </c:pt>
                <c:pt idx="68425" formatCode="General">
                  <c:v>1.4093499999999992</c:v>
                </c:pt>
                <c:pt idx="68426" formatCode="General">
                  <c:v>1.4093699999999989</c:v>
                </c:pt>
                <c:pt idx="68427" formatCode="General">
                  <c:v>1.4093799999999992</c:v>
                </c:pt>
                <c:pt idx="68428" formatCode="General">
                  <c:v>1.4094099999999992</c:v>
                </c:pt>
                <c:pt idx="68429" formatCode="General">
                  <c:v>1.4094299999999984</c:v>
                </c:pt>
                <c:pt idx="68430" formatCode="General">
                  <c:v>1.4094499999999992</c:v>
                </c:pt>
                <c:pt idx="68431" formatCode="General">
                  <c:v>1.4094699999999989</c:v>
                </c:pt>
                <c:pt idx="68432" formatCode="General">
                  <c:v>1.409489999999999</c:v>
                </c:pt>
                <c:pt idx="68433" formatCode="General">
                  <c:v>1.4095099999999992</c:v>
                </c:pt>
                <c:pt idx="68434" formatCode="General">
                  <c:v>1.4095299999999982</c:v>
                </c:pt>
                <c:pt idx="68435" formatCode="General">
                  <c:v>1.4095499999999992</c:v>
                </c:pt>
                <c:pt idx="68436" formatCode="General">
                  <c:v>1.4095699999999987</c:v>
                </c:pt>
                <c:pt idx="68437" formatCode="General">
                  <c:v>1.4095999999999984</c:v>
                </c:pt>
                <c:pt idx="68438" formatCode="General">
                  <c:v>1.409619999999999</c:v>
                </c:pt>
                <c:pt idx="68439" formatCode="General">
                  <c:v>1.4096299999999982</c:v>
                </c:pt>
                <c:pt idx="68440" formatCode="General">
                  <c:v>1.4096499999999992</c:v>
                </c:pt>
                <c:pt idx="68441" formatCode="General">
                  <c:v>1.4096799999999992</c:v>
                </c:pt>
                <c:pt idx="68442" formatCode="General">
                  <c:v>1.4096999999999984</c:v>
                </c:pt>
                <c:pt idx="68443" formatCode="General">
                  <c:v>1.409719999999999</c:v>
                </c:pt>
                <c:pt idx="68444" formatCode="General">
                  <c:v>1.4097399999999987</c:v>
                </c:pt>
                <c:pt idx="68445" formatCode="General">
                  <c:v>1.409759999999999</c:v>
                </c:pt>
                <c:pt idx="68446" formatCode="General">
                  <c:v>1.4097799999999991</c:v>
                </c:pt>
                <c:pt idx="68447" formatCode="General">
                  <c:v>1.4097999999999982</c:v>
                </c:pt>
                <c:pt idx="68448" formatCode="General">
                  <c:v>1.409819999999999</c:v>
                </c:pt>
                <c:pt idx="68449" formatCode="General">
                  <c:v>1.4098399999999986</c:v>
                </c:pt>
                <c:pt idx="68450" formatCode="General">
                  <c:v>1.4098699999999984</c:v>
                </c:pt>
                <c:pt idx="68451" formatCode="General">
                  <c:v>1.4098799999999991</c:v>
                </c:pt>
                <c:pt idx="68452" formatCode="General">
                  <c:v>1.4098999999999982</c:v>
                </c:pt>
                <c:pt idx="68453" formatCode="General">
                  <c:v>1.409919999999999</c:v>
                </c:pt>
                <c:pt idx="68454" formatCode="General">
                  <c:v>1.4099499999999991</c:v>
                </c:pt>
                <c:pt idx="68455" formatCode="General">
                  <c:v>1.409959999999999</c:v>
                </c:pt>
                <c:pt idx="68456" formatCode="General">
                  <c:v>1.4099799999999989</c:v>
                </c:pt>
                <c:pt idx="68457" formatCode="General">
                  <c:v>1.41001</c:v>
                </c:pt>
                <c:pt idx="68458" formatCode="General">
                  <c:v>1.410029999999999</c:v>
                </c:pt>
                <c:pt idx="68459" formatCode="General">
                  <c:v>1.41004</c:v>
                </c:pt>
                <c:pt idx="68460" formatCode="General">
                  <c:v>1.410069999999999</c:v>
                </c:pt>
                <c:pt idx="68461" formatCode="General">
                  <c:v>1.4100899999999998</c:v>
                </c:pt>
                <c:pt idx="68462" formatCode="General">
                  <c:v>1.41011</c:v>
                </c:pt>
                <c:pt idx="68463" formatCode="General">
                  <c:v>1.4101299999999992</c:v>
                </c:pt>
                <c:pt idx="68464" formatCode="General">
                  <c:v>1.41015</c:v>
                </c:pt>
                <c:pt idx="68465" formatCode="General">
                  <c:v>1.410169999999999</c:v>
                </c:pt>
                <c:pt idx="68466" formatCode="General">
                  <c:v>1.4101899999999998</c:v>
                </c:pt>
                <c:pt idx="68467" formatCode="General">
                  <c:v>1.41021</c:v>
                </c:pt>
                <c:pt idx="68468" formatCode="General">
                  <c:v>1.4102299999999992</c:v>
                </c:pt>
                <c:pt idx="68469" formatCode="General">
                  <c:v>1.4102599999999998</c:v>
                </c:pt>
                <c:pt idx="68470" formatCode="General">
                  <c:v>1.410269999999999</c:v>
                </c:pt>
                <c:pt idx="68471" formatCode="General">
                  <c:v>1.4102899999999998</c:v>
                </c:pt>
                <c:pt idx="68472" formatCode="General">
                  <c:v>1.4103199999999998</c:v>
                </c:pt>
                <c:pt idx="68473" formatCode="General">
                  <c:v>1.410339999999999</c:v>
                </c:pt>
                <c:pt idx="68474" formatCode="General">
                  <c:v>1.41035</c:v>
                </c:pt>
                <c:pt idx="68475" formatCode="General">
                  <c:v>1.410369999999999</c:v>
                </c:pt>
                <c:pt idx="68476" formatCode="General">
                  <c:v>1.4103999999999992</c:v>
                </c:pt>
                <c:pt idx="68477" formatCode="General">
                  <c:v>1.4104199999999998</c:v>
                </c:pt>
                <c:pt idx="68478" formatCode="General">
                  <c:v>1.4104299999999992</c:v>
                </c:pt>
                <c:pt idx="68479" formatCode="General">
                  <c:v>1.4104599999999998</c:v>
                </c:pt>
                <c:pt idx="68480" formatCode="General">
                  <c:v>1.41048</c:v>
                </c:pt>
                <c:pt idx="68481" formatCode="General">
                  <c:v>1.4104999999999992</c:v>
                </c:pt>
                <c:pt idx="68482" formatCode="General">
                  <c:v>1.4105199999999998</c:v>
                </c:pt>
                <c:pt idx="68483" formatCode="General">
                  <c:v>1.410539999999999</c:v>
                </c:pt>
                <c:pt idx="68484" formatCode="General">
                  <c:v>1.4105599999999998</c:v>
                </c:pt>
                <c:pt idx="68485" formatCode="General">
                  <c:v>1.4105799999999991</c:v>
                </c:pt>
                <c:pt idx="68486" formatCode="General">
                  <c:v>1.4105999999999992</c:v>
                </c:pt>
                <c:pt idx="68487" formatCode="General">
                  <c:v>1.4106199999999998</c:v>
                </c:pt>
                <c:pt idx="68488" formatCode="General">
                  <c:v>1.41065</c:v>
                </c:pt>
                <c:pt idx="68489" formatCode="General">
                  <c:v>1.4106699999999992</c:v>
                </c:pt>
                <c:pt idx="68490" formatCode="General">
                  <c:v>1.410679999999999</c:v>
                </c:pt>
                <c:pt idx="68491" formatCode="General">
                  <c:v>1.410709999999999</c:v>
                </c:pt>
                <c:pt idx="68492" formatCode="General">
                  <c:v>1.4107299999999992</c:v>
                </c:pt>
                <c:pt idx="68493" formatCode="General">
                  <c:v>1.4107499999999991</c:v>
                </c:pt>
                <c:pt idx="68494" formatCode="General">
                  <c:v>1.4107699999999992</c:v>
                </c:pt>
                <c:pt idx="68495" formatCode="General">
                  <c:v>1.4107899999999998</c:v>
                </c:pt>
                <c:pt idx="68496" formatCode="General">
                  <c:v>1.410809999999999</c:v>
                </c:pt>
                <c:pt idx="68497" formatCode="General">
                  <c:v>1.4108299999999991</c:v>
                </c:pt>
                <c:pt idx="68498" formatCode="General">
                  <c:v>1.410849999999999</c:v>
                </c:pt>
                <c:pt idx="68499" formatCode="General">
                  <c:v>1.4108699999999992</c:v>
                </c:pt>
                <c:pt idx="68500" formatCode="General">
                  <c:v>1.4108899999999998</c:v>
                </c:pt>
                <c:pt idx="68501" formatCode="General">
                  <c:v>1.4109199999999991</c:v>
                </c:pt>
                <c:pt idx="68502" formatCode="General">
                  <c:v>1.4109299999999991</c:v>
                </c:pt>
                <c:pt idx="68503" formatCode="General">
                  <c:v>1.410949999999999</c:v>
                </c:pt>
                <c:pt idx="68504" formatCode="General">
                  <c:v>1.4109699999999992</c:v>
                </c:pt>
                <c:pt idx="68505" formatCode="General">
                  <c:v>1.4109999999999991</c:v>
                </c:pt>
                <c:pt idx="68506" formatCode="General">
                  <c:v>1.4110099999999992</c:v>
                </c:pt>
                <c:pt idx="68507" formatCode="General">
                  <c:v>1.4110299999999989</c:v>
                </c:pt>
                <c:pt idx="68508" formatCode="General">
                  <c:v>1.4110599999999998</c:v>
                </c:pt>
                <c:pt idx="68509" formatCode="General">
                  <c:v>1.411079999999999</c:v>
                </c:pt>
                <c:pt idx="68510" formatCode="General">
                  <c:v>1.4110999999999991</c:v>
                </c:pt>
                <c:pt idx="68511" formatCode="General">
                  <c:v>1.411119999999999</c:v>
                </c:pt>
                <c:pt idx="68512" formatCode="General">
                  <c:v>1.4111399999999992</c:v>
                </c:pt>
                <c:pt idx="68513" formatCode="General">
                  <c:v>1.4111599999999991</c:v>
                </c:pt>
                <c:pt idx="68514" formatCode="General">
                  <c:v>1.4111799999999992</c:v>
                </c:pt>
                <c:pt idx="68515" formatCode="General">
                  <c:v>1.4111999999999989</c:v>
                </c:pt>
                <c:pt idx="68516" formatCode="General">
                  <c:v>1.411219999999999</c:v>
                </c:pt>
                <c:pt idx="68517" formatCode="General">
                  <c:v>1.4112399999999992</c:v>
                </c:pt>
                <c:pt idx="68518" formatCode="General">
                  <c:v>1.4112599999999991</c:v>
                </c:pt>
                <c:pt idx="68519" formatCode="General">
                  <c:v>1.4112799999999992</c:v>
                </c:pt>
                <c:pt idx="68520" formatCode="General">
                  <c:v>1.4113099999999992</c:v>
                </c:pt>
                <c:pt idx="68521" formatCode="General">
                  <c:v>1.4113299999999986</c:v>
                </c:pt>
                <c:pt idx="68522" formatCode="General">
                  <c:v>1.4113399999999992</c:v>
                </c:pt>
                <c:pt idx="68523" formatCode="General">
                  <c:v>1.4113699999999989</c:v>
                </c:pt>
                <c:pt idx="68524" formatCode="General">
                  <c:v>1.411389999999999</c:v>
                </c:pt>
                <c:pt idx="68525" formatCode="General">
                  <c:v>1.4114099999999992</c:v>
                </c:pt>
                <c:pt idx="68526" formatCode="General">
                  <c:v>1.411419999999999</c:v>
                </c:pt>
                <c:pt idx="68527" formatCode="General">
                  <c:v>1.4114499999999992</c:v>
                </c:pt>
                <c:pt idx="68528" formatCode="General">
                  <c:v>1.4114699999999989</c:v>
                </c:pt>
                <c:pt idx="68529" formatCode="General">
                  <c:v>1.411489999999999</c:v>
                </c:pt>
                <c:pt idx="68530" formatCode="General">
                  <c:v>1.4115099999999992</c:v>
                </c:pt>
                <c:pt idx="68531" formatCode="General">
                  <c:v>1.4115299999999984</c:v>
                </c:pt>
                <c:pt idx="68532" formatCode="General">
                  <c:v>1.4115499999999992</c:v>
                </c:pt>
                <c:pt idx="68533" formatCode="General">
                  <c:v>1.4115699999999987</c:v>
                </c:pt>
                <c:pt idx="68534" formatCode="General">
                  <c:v>1.411589999999999</c:v>
                </c:pt>
                <c:pt idx="68535" formatCode="General">
                  <c:v>1.4116099999999991</c:v>
                </c:pt>
                <c:pt idx="68536" formatCode="General">
                  <c:v>1.4116399999999989</c:v>
                </c:pt>
                <c:pt idx="68537" formatCode="General">
                  <c:v>1.4116499999999992</c:v>
                </c:pt>
                <c:pt idx="68538" formatCode="General">
                  <c:v>1.4116699999999986</c:v>
                </c:pt>
                <c:pt idx="68539" formatCode="General">
                  <c:v>1.4116999999999984</c:v>
                </c:pt>
                <c:pt idx="68540" formatCode="General">
                  <c:v>1.411719999999999</c:v>
                </c:pt>
                <c:pt idx="68541" formatCode="General">
                  <c:v>1.4117299999999982</c:v>
                </c:pt>
                <c:pt idx="68542" formatCode="General">
                  <c:v>1.4117499999999992</c:v>
                </c:pt>
                <c:pt idx="68543" formatCode="General">
                  <c:v>1.4117799999999991</c:v>
                </c:pt>
                <c:pt idx="68544" formatCode="General">
                  <c:v>1.4117999999999982</c:v>
                </c:pt>
                <c:pt idx="68545" formatCode="General">
                  <c:v>1.411819999999999</c:v>
                </c:pt>
                <c:pt idx="68546" formatCode="General">
                  <c:v>1.4118399999999987</c:v>
                </c:pt>
                <c:pt idx="68547" formatCode="General">
                  <c:v>1.411859999999999</c:v>
                </c:pt>
                <c:pt idx="68548" formatCode="General">
                  <c:v>1.4118799999999991</c:v>
                </c:pt>
                <c:pt idx="68549" formatCode="General">
                  <c:v>1.4118999999999982</c:v>
                </c:pt>
                <c:pt idx="68550" formatCode="General">
                  <c:v>1.411919999999999</c:v>
                </c:pt>
                <c:pt idx="68551" formatCode="General">
                  <c:v>1.4119399999999986</c:v>
                </c:pt>
                <c:pt idx="68552" formatCode="General">
                  <c:v>1.4119699999999982</c:v>
                </c:pt>
                <c:pt idx="68553" formatCode="General">
                  <c:v>1.4119799999999989</c:v>
                </c:pt>
                <c:pt idx="68554" formatCode="General">
                  <c:v>1.4119999999999981</c:v>
                </c:pt>
                <c:pt idx="68555" formatCode="General">
                  <c:v>1.4120199999999998</c:v>
                </c:pt>
                <c:pt idx="68556" formatCode="General">
                  <c:v>1.41205</c:v>
                </c:pt>
                <c:pt idx="68557" formatCode="General">
                  <c:v>1.4120599999999999</c:v>
                </c:pt>
                <c:pt idx="68558" formatCode="General">
                  <c:v>1.41208</c:v>
                </c:pt>
                <c:pt idx="68559" formatCode="General">
                  <c:v>1.41211</c:v>
                </c:pt>
                <c:pt idx="68560" formatCode="General">
                  <c:v>1.4121299999999992</c:v>
                </c:pt>
                <c:pt idx="68561" formatCode="General">
                  <c:v>1.41215</c:v>
                </c:pt>
                <c:pt idx="68562" formatCode="General">
                  <c:v>1.412169999999999</c:v>
                </c:pt>
                <c:pt idx="68563" formatCode="General">
                  <c:v>1.4121899999999998</c:v>
                </c:pt>
                <c:pt idx="68564" formatCode="General">
                  <c:v>1.41221</c:v>
                </c:pt>
                <c:pt idx="68565" formatCode="General">
                  <c:v>1.4122299999999992</c:v>
                </c:pt>
                <c:pt idx="68566" formatCode="General">
                  <c:v>1.41225</c:v>
                </c:pt>
                <c:pt idx="68567" formatCode="General">
                  <c:v>1.412269999999999</c:v>
                </c:pt>
                <c:pt idx="68568" formatCode="General">
                  <c:v>1.4122899999999998</c:v>
                </c:pt>
                <c:pt idx="68569" formatCode="General">
                  <c:v>1.41231</c:v>
                </c:pt>
                <c:pt idx="68570" formatCode="General">
                  <c:v>1.4123299999999992</c:v>
                </c:pt>
                <c:pt idx="68571" formatCode="General">
                  <c:v>1.41235</c:v>
                </c:pt>
                <c:pt idx="68572" formatCode="General">
                  <c:v>1.41238</c:v>
                </c:pt>
                <c:pt idx="68573" formatCode="General">
                  <c:v>1.4123899999999998</c:v>
                </c:pt>
                <c:pt idx="68574" formatCode="General">
                  <c:v>1.4124199999999998</c:v>
                </c:pt>
                <c:pt idx="68575" formatCode="General">
                  <c:v>1.412439999999999</c:v>
                </c:pt>
                <c:pt idx="68576" formatCode="General">
                  <c:v>1.4124599999999998</c:v>
                </c:pt>
                <c:pt idx="68577" formatCode="General">
                  <c:v>1.412469999999999</c:v>
                </c:pt>
                <c:pt idx="68578" formatCode="General">
                  <c:v>1.4124999999999992</c:v>
                </c:pt>
                <c:pt idx="68579" formatCode="General">
                  <c:v>1.4125199999999998</c:v>
                </c:pt>
                <c:pt idx="68580" formatCode="General">
                  <c:v>1.412539999999999</c:v>
                </c:pt>
                <c:pt idx="68581" formatCode="General">
                  <c:v>1.4125599999999998</c:v>
                </c:pt>
                <c:pt idx="68582" formatCode="General">
                  <c:v>1.4125799999999991</c:v>
                </c:pt>
                <c:pt idx="68583" formatCode="General">
                  <c:v>1.4125999999999992</c:v>
                </c:pt>
                <c:pt idx="68584" formatCode="General">
                  <c:v>1.4126299999999992</c:v>
                </c:pt>
                <c:pt idx="68585" formatCode="General">
                  <c:v>1.412639999999999</c:v>
                </c:pt>
                <c:pt idx="68586" formatCode="General">
                  <c:v>1.4126599999999998</c:v>
                </c:pt>
                <c:pt idx="68587" formatCode="General">
                  <c:v>1.4126899999999998</c:v>
                </c:pt>
                <c:pt idx="68588" formatCode="General">
                  <c:v>1.412709999999999</c:v>
                </c:pt>
                <c:pt idx="68589" formatCode="General">
                  <c:v>1.4127199999999998</c:v>
                </c:pt>
                <c:pt idx="68590" formatCode="General">
                  <c:v>1.4127399999999992</c:v>
                </c:pt>
                <c:pt idx="68591" formatCode="General">
                  <c:v>1.4127699999999992</c:v>
                </c:pt>
                <c:pt idx="68592" formatCode="General">
                  <c:v>1.4127899999999998</c:v>
                </c:pt>
                <c:pt idx="68593" formatCode="General">
                  <c:v>1.4127999999999992</c:v>
                </c:pt>
                <c:pt idx="68594" formatCode="General">
                  <c:v>1.4128299999999991</c:v>
                </c:pt>
                <c:pt idx="68595" formatCode="General">
                  <c:v>1.4128499999999991</c:v>
                </c:pt>
                <c:pt idx="68596" formatCode="General">
                  <c:v>1.4128699999999992</c:v>
                </c:pt>
                <c:pt idx="68597" formatCode="General">
                  <c:v>1.4128899999999998</c:v>
                </c:pt>
                <c:pt idx="68598" formatCode="General">
                  <c:v>1.4129099999999992</c:v>
                </c:pt>
                <c:pt idx="68599" formatCode="General">
                  <c:v>1.4129299999999991</c:v>
                </c:pt>
                <c:pt idx="68600" formatCode="General">
                  <c:v>1.412949999999999</c:v>
                </c:pt>
                <c:pt idx="68601" formatCode="General">
                  <c:v>1.4129699999999992</c:v>
                </c:pt>
                <c:pt idx="68602" formatCode="General">
                  <c:v>1.4129899999999991</c:v>
                </c:pt>
                <c:pt idx="68603" formatCode="General">
                  <c:v>1.4130199999999991</c:v>
                </c:pt>
                <c:pt idx="68604" formatCode="General">
                  <c:v>1.4130299999999989</c:v>
                </c:pt>
                <c:pt idx="68605" formatCode="General">
                  <c:v>1.413049999999999</c:v>
                </c:pt>
                <c:pt idx="68606" formatCode="General">
                  <c:v>1.4130699999999992</c:v>
                </c:pt>
                <c:pt idx="68607" formatCode="General">
                  <c:v>1.4130999999999991</c:v>
                </c:pt>
                <c:pt idx="68608" formatCode="General">
                  <c:v>1.4131099999999992</c:v>
                </c:pt>
                <c:pt idx="68609" formatCode="General">
                  <c:v>1.4131399999999992</c:v>
                </c:pt>
                <c:pt idx="68610" formatCode="General">
                  <c:v>1.4131599999999991</c:v>
                </c:pt>
                <c:pt idx="68611" formatCode="General">
                  <c:v>1.4131799999999992</c:v>
                </c:pt>
                <c:pt idx="68612" formatCode="General">
                  <c:v>1.4131999999999989</c:v>
                </c:pt>
                <c:pt idx="68613" formatCode="General">
                  <c:v>1.413219999999999</c:v>
                </c:pt>
                <c:pt idx="68614" formatCode="General">
                  <c:v>1.4132399999999992</c:v>
                </c:pt>
                <c:pt idx="68615" formatCode="General">
                  <c:v>1.4132599999999991</c:v>
                </c:pt>
                <c:pt idx="68616" formatCode="General">
                  <c:v>1.4132799999999992</c:v>
                </c:pt>
                <c:pt idx="68617" formatCode="General">
                  <c:v>1.4132999999999989</c:v>
                </c:pt>
                <c:pt idx="68618" formatCode="General">
                  <c:v>1.413319999999999</c:v>
                </c:pt>
                <c:pt idx="68619" formatCode="General">
                  <c:v>1.4133399999999992</c:v>
                </c:pt>
                <c:pt idx="68620" formatCode="General">
                  <c:v>1.4133599999999991</c:v>
                </c:pt>
                <c:pt idx="68621" formatCode="General">
                  <c:v>1.4133799999999992</c:v>
                </c:pt>
                <c:pt idx="68622" formatCode="General">
                  <c:v>1.4133999999999987</c:v>
                </c:pt>
                <c:pt idx="68623" formatCode="General">
                  <c:v>1.4134299999999984</c:v>
                </c:pt>
                <c:pt idx="68624" formatCode="General">
                  <c:v>1.4134399999999991</c:v>
                </c:pt>
                <c:pt idx="68625" formatCode="General">
                  <c:v>1.4134699999999989</c:v>
                </c:pt>
                <c:pt idx="68626" formatCode="General">
                  <c:v>1.413489999999999</c:v>
                </c:pt>
                <c:pt idx="68627" formatCode="General">
                  <c:v>1.4135099999999992</c:v>
                </c:pt>
                <c:pt idx="68628" formatCode="General">
                  <c:v>1.413519999999999</c:v>
                </c:pt>
                <c:pt idx="68629" formatCode="General">
                  <c:v>1.4135499999999992</c:v>
                </c:pt>
                <c:pt idx="68630" formatCode="General">
                  <c:v>1.4135699999999987</c:v>
                </c:pt>
                <c:pt idx="68631" formatCode="General">
                  <c:v>1.413589999999999</c:v>
                </c:pt>
                <c:pt idx="68632" formatCode="General">
                  <c:v>1.4136099999999991</c:v>
                </c:pt>
                <c:pt idx="68633" formatCode="General">
                  <c:v>1.4136299999999982</c:v>
                </c:pt>
                <c:pt idx="68634" formatCode="General">
                  <c:v>1.4136499999999992</c:v>
                </c:pt>
                <c:pt idx="68635" formatCode="General">
                  <c:v>1.4136799999999992</c:v>
                </c:pt>
                <c:pt idx="68636" formatCode="General">
                  <c:v>1.413689999999999</c:v>
                </c:pt>
                <c:pt idx="68637" formatCode="General">
                  <c:v>1.4137099999999991</c:v>
                </c:pt>
                <c:pt idx="68638" formatCode="General">
                  <c:v>1.4137399999999989</c:v>
                </c:pt>
                <c:pt idx="68639" formatCode="General">
                  <c:v>1.413759999999999</c:v>
                </c:pt>
                <c:pt idx="68640" formatCode="General">
                  <c:v>1.4137699999999984</c:v>
                </c:pt>
                <c:pt idx="68641" formatCode="General">
                  <c:v>1.413789999999999</c:v>
                </c:pt>
                <c:pt idx="68642" formatCode="General">
                  <c:v>1.413819999999999</c:v>
                </c:pt>
                <c:pt idx="68643" formatCode="General">
                  <c:v>1.4138399999999987</c:v>
                </c:pt>
                <c:pt idx="68644" formatCode="General">
                  <c:v>1.4138499999999992</c:v>
                </c:pt>
                <c:pt idx="68645" formatCode="General">
                  <c:v>1.4138799999999991</c:v>
                </c:pt>
                <c:pt idx="68646" formatCode="General">
                  <c:v>1.4138999999999982</c:v>
                </c:pt>
                <c:pt idx="68647" formatCode="General">
                  <c:v>1.413919999999999</c:v>
                </c:pt>
                <c:pt idx="68648" formatCode="General">
                  <c:v>1.4139399999999986</c:v>
                </c:pt>
                <c:pt idx="68649" formatCode="General">
                  <c:v>1.413959999999999</c:v>
                </c:pt>
                <c:pt idx="68650" formatCode="General">
                  <c:v>1.4139799999999989</c:v>
                </c:pt>
                <c:pt idx="68651" formatCode="General">
                  <c:v>1.4139999999999981</c:v>
                </c:pt>
                <c:pt idx="68652" formatCode="General">
                  <c:v>1.4140199999999998</c:v>
                </c:pt>
                <c:pt idx="68653" formatCode="General">
                  <c:v>1.41404</c:v>
                </c:pt>
                <c:pt idx="68654" formatCode="General">
                  <c:v>1.414069999999999</c:v>
                </c:pt>
                <c:pt idx="68655" formatCode="General">
                  <c:v>1.4140899999999998</c:v>
                </c:pt>
                <c:pt idx="68656" formatCode="General">
                  <c:v>1.414099999999999</c:v>
                </c:pt>
                <c:pt idx="68657" formatCode="General">
                  <c:v>1.4141299999999992</c:v>
                </c:pt>
                <c:pt idx="68658" formatCode="General">
                  <c:v>1.41415</c:v>
                </c:pt>
                <c:pt idx="68659" formatCode="General">
                  <c:v>1.414169999999999</c:v>
                </c:pt>
                <c:pt idx="68660" formatCode="General">
                  <c:v>1.4141899999999998</c:v>
                </c:pt>
                <c:pt idx="68661" formatCode="General">
                  <c:v>1.41421</c:v>
                </c:pt>
                <c:pt idx="68662" formatCode="General">
                  <c:v>1.4142299999999992</c:v>
                </c:pt>
                <c:pt idx="68663" formatCode="General">
                  <c:v>1.41425</c:v>
                </c:pt>
                <c:pt idx="68664" formatCode="General">
                  <c:v>1.414269999999999</c:v>
                </c:pt>
                <c:pt idx="68665" formatCode="General">
                  <c:v>1.4142899999999998</c:v>
                </c:pt>
                <c:pt idx="68666" formatCode="General">
                  <c:v>1.41431</c:v>
                </c:pt>
                <c:pt idx="68667" formatCode="General">
                  <c:v>1.4143299999999992</c:v>
                </c:pt>
                <c:pt idx="68668" formatCode="General">
                  <c:v>1.41435</c:v>
                </c:pt>
                <c:pt idx="68669" formatCode="General">
                  <c:v>1.414369999999999</c:v>
                </c:pt>
                <c:pt idx="68670" formatCode="General">
                  <c:v>1.4143899999999998</c:v>
                </c:pt>
                <c:pt idx="68671" formatCode="General">
                  <c:v>1.4144099999999991</c:v>
                </c:pt>
                <c:pt idx="68672" formatCode="General">
                  <c:v>1.4144299999999992</c:v>
                </c:pt>
                <c:pt idx="68673" formatCode="General">
                  <c:v>1.41445</c:v>
                </c:pt>
                <c:pt idx="68674" formatCode="General">
                  <c:v>1.41448</c:v>
                </c:pt>
                <c:pt idx="68675" formatCode="General">
                  <c:v>1.4144899999999998</c:v>
                </c:pt>
                <c:pt idx="68676" formatCode="General">
                  <c:v>1.4145199999999998</c:v>
                </c:pt>
                <c:pt idx="68677" formatCode="General">
                  <c:v>1.414539999999999</c:v>
                </c:pt>
                <c:pt idx="68678" formatCode="General">
                  <c:v>1.4145599999999998</c:v>
                </c:pt>
                <c:pt idx="68679" formatCode="General">
                  <c:v>1.4145699999999992</c:v>
                </c:pt>
                <c:pt idx="68680" formatCode="General">
                  <c:v>1.4145999999999992</c:v>
                </c:pt>
                <c:pt idx="68681" formatCode="General">
                  <c:v>1.4146199999999998</c:v>
                </c:pt>
                <c:pt idx="68682" formatCode="General">
                  <c:v>1.414639999999999</c:v>
                </c:pt>
                <c:pt idx="68683" formatCode="General">
                  <c:v>1.4146599999999998</c:v>
                </c:pt>
                <c:pt idx="68684" formatCode="General">
                  <c:v>1.414679999999999</c:v>
                </c:pt>
                <c:pt idx="68685" formatCode="General">
                  <c:v>1.4146999999999992</c:v>
                </c:pt>
                <c:pt idx="68686" formatCode="General">
                  <c:v>1.4147299999999992</c:v>
                </c:pt>
                <c:pt idx="68687" formatCode="General">
                  <c:v>1.4147399999999992</c:v>
                </c:pt>
                <c:pt idx="68688" formatCode="General">
                  <c:v>1.4147599999999998</c:v>
                </c:pt>
                <c:pt idx="68689" formatCode="General">
                  <c:v>1.4147899999999998</c:v>
                </c:pt>
                <c:pt idx="68690" formatCode="General">
                  <c:v>1.414809999999999</c:v>
                </c:pt>
                <c:pt idx="68691" formatCode="General">
                  <c:v>1.4148199999999991</c:v>
                </c:pt>
                <c:pt idx="68692" formatCode="General">
                  <c:v>1.4148399999999992</c:v>
                </c:pt>
                <c:pt idx="68693" formatCode="General">
                  <c:v>1.4148699999999992</c:v>
                </c:pt>
                <c:pt idx="68694" formatCode="General">
                  <c:v>1.4148899999999998</c:v>
                </c:pt>
                <c:pt idx="68695" formatCode="General">
                  <c:v>1.4148999999999992</c:v>
                </c:pt>
                <c:pt idx="68696" formatCode="General">
                  <c:v>1.4149299999999991</c:v>
                </c:pt>
                <c:pt idx="68697" formatCode="General">
                  <c:v>1.414949999999999</c:v>
                </c:pt>
                <c:pt idx="68698" formatCode="General">
                  <c:v>1.4149699999999992</c:v>
                </c:pt>
                <c:pt idx="68699" formatCode="General">
                  <c:v>1.4149899999999991</c:v>
                </c:pt>
                <c:pt idx="68700" formatCode="General">
                  <c:v>1.4150099999999992</c:v>
                </c:pt>
                <c:pt idx="68701" formatCode="General">
                  <c:v>1.4150299999999989</c:v>
                </c:pt>
                <c:pt idx="68702" formatCode="General">
                  <c:v>1.4150599999999998</c:v>
                </c:pt>
                <c:pt idx="68703" formatCode="General">
                  <c:v>1.4150699999999992</c:v>
                </c:pt>
                <c:pt idx="68704" formatCode="General">
                  <c:v>1.4150899999999991</c:v>
                </c:pt>
                <c:pt idx="68705" formatCode="General">
                  <c:v>1.4151099999999992</c:v>
                </c:pt>
                <c:pt idx="68706" formatCode="General">
                  <c:v>1.4151399999999992</c:v>
                </c:pt>
                <c:pt idx="68707" formatCode="General">
                  <c:v>1.415149999999999</c:v>
                </c:pt>
                <c:pt idx="68708" formatCode="General">
                  <c:v>1.4151799999999992</c:v>
                </c:pt>
                <c:pt idx="68709" formatCode="General">
                  <c:v>1.4151999999999989</c:v>
                </c:pt>
                <c:pt idx="68710" formatCode="General">
                  <c:v>1.415219999999999</c:v>
                </c:pt>
                <c:pt idx="68711" formatCode="General">
                  <c:v>1.4152399999999992</c:v>
                </c:pt>
                <c:pt idx="68712" formatCode="General">
                  <c:v>1.4152599999999991</c:v>
                </c:pt>
                <c:pt idx="68713" formatCode="General">
                  <c:v>1.4152799999999992</c:v>
                </c:pt>
                <c:pt idx="68714" formatCode="General">
                  <c:v>1.4152999999999989</c:v>
                </c:pt>
                <c:pt idx="68715" formatCode="General">
                  <c:v>1.415319999999999</c:v>
                </c:pt>
                <c:pt idx="68716" formatCode="General">
                  <c:v>1.4153399999999992</c:v>
                </c:pt>
                <c:pt idx="68717" formatCode="General">
                  <c:v>1.4153599999999991</c:v>
                </c:pt>
                <c:pt idx="68718" formatCode="General">
                  <c:v>1.415389999999999</c:v>
                </c:pt>
                <c:pt idx="68719" formatCode="General">
                  <c:v>1.4153999999999987</c:v>
                </c:pt>
                <c:pt idx="68720" formatCode="General">
                  <c:v>1.415419999999999</c:v>
                </c:pt>
                <c:pt idx="68721" formatCode="General">
                  <c:v>1.4154399999999991</c:v>
                </c:pt>
                <c:pt idx="68722" formatCode="General">
                  <c:v>1.4154699999999989</c:v>
                </c:pt>
                <c:pt idx="68723" formatCode="General">
                  <c:v>1.4154799999999992</c:v>
                </c:pt>
                <c:pt idx="68724" formatCode="General">
                  <c:v>1.4154999999999986</c:v>
                </c:pt>
                <c:pt idx="68725" formatCode="General">
                  <c:v>1.4155299999999984</c:v>
                </c:pt>
                <c:pt idx="68726" formatCode="General">
                  <c:v>1.4155499999999992</c:v>
                </c:pt>
                <c:pt idx="68727" formatCode="General">
                  <c:v>1.4155699999999989</c:v>
                </c:pt>
                <c:pt idx="68728" formatCode="General">
                  <c:v>1.415589999999999</c:v>
                </c:pt>
                <c:pt idx="68729" formatCode="General">
                  <c:v>1.4156099999999991</c:v>
                </c:pt>
                <c:pt idx="68730" formatCode="General">
                  <c:v>1.4156299999999982</c:v>
                </c:pt>
                <c:pt idx="68731" formatCode="General">
                  <c:v>1.4156499999999992</c:v>
                </c:pt>
                <c:pt idx="68732" formatCode="General">
                  <c:v>1.4156699999999987</c:v>
                </c:pt>
                <c:pt idx="68733" formatCode="General">
                  <c:v>1.415689999999999</c:v>
                </c:pt>
                <c:pt idx="68734" formatCode="General">
                  <c:v>1.4157099999999991</c:v>
                </c:pt>
                <c:pt idx="68735" formatCode="General">
                  <c:v>1.4157299999999982</c:v>
                </c:pt>
                <c:pt idx="68736" formatCode="General">
                  <c:v>1.4157499999999992</c:v>
                </c:pt>
                <c:pt idx="68737" formatCode="General">
                  <c:v>1.4157799999999992</c:v>
                </c:pt>
                <c:pt idx="68738" formatCode="General">
                  <c:v>1.415789999999999</c:v>
                </c:pt>
                <c:pt idx="68739" formatCode="General">
                  <c:v>1.4158099999999989</c:v>
                </c:pt>
                <c:pt idx="68740" formatCode="General">
                  <c:v>1.4158399999999987</c:v>
                </c:pt>
                <c:pt idx="68741" formatCode="General">
                  <c:v>1.415859999999999</c:v>
                </c:pt>
                <c:pt idx="68742" formatCode="General">
                  <c:v>1.4158699999999984</c:v>
                </c:pt>
                <c:pt idx="68743" formatCode="General">
                  <c:v>1.415889999999999</c:v>
                </c:pt>
                <c:pt idx="68744" formatCode="General">
                  <c:v>1.415919999999999</c:v>
                </c:pt>
                <c:pt idx="68745" formatCode="General">
                  <c:v>1.4159399999999986</c:v>
                </c:pt>
                <c:pt idx="68746" formatCode="General">
                  <c:v>1.4159499999999992</c:v>
                </c:pt>
                <c:pt idx="68747" formatCode="General">
                  <c:v>1.4159799999999991</c:v>
                </c:pt>
                <c:pt idx="68748" formatCode="General">
                  <c:v>1.4159999999999981</c:v>
                </c:pt>
                <c:pt idx="68749" formatCode="General">
                  <c:v>1.4160199999999998</c:v>
                </c:pt>
                <c:pt idx="68750" formatCode="General">
                  <c:v>1.41604</c:v>
                </c:pt>
                <c:pt idx="68751" formatCode="General">
                  <c:v>1.4160599999999999</c:v>
                </c:pt>
                <c:pt idx="68752" formatCode="General">
                  <c:v>1.41608</c:v>
                </c:pt>
                <c:pt idx="68753" formatCode="General">
                  <c:v>1.41611</c:v>
                </c:pt>
                <c:pt idx="68754" formatCode="General">
                  <c:v>1.4161199999999998</c:v>
                </c:pt>
                <c:pt idx="68755" formatCode="General">
                  <c:v>1.41614</c:v>
                </c:pt>
                <c:pt idx="68756" formatCode="General">
                  <c:v>1.4161599999999999</c:v>
                </c:pt>
                <c:pt idx="68757" formatCode="General">
                  <c:v>1.4161899999999998</c:v>
                </c:pt>
                <c:pt idx="68758" formatCode="General">
                  <c:v>1.416199999999999</c:v>
                </c:pt>
                <c:pt idx="68759" formatCode="General">
                  <c:v>1.4162199999999998</c:v>
                </c:pt>
                <c:pt idx="68760" formatCode="General">
                  <c:v>1.41625</c:v>
                </c:pt>
                <c:pt idx="68761" formatCode="General">
                  <c:v>1.416269999999999</c:v>
                </c:pt>
                <c:pt idx="68762" formatCode="General">
                  <c:v>1.4162899999999998</c:v>
                </c:pt>
                <c:pt idx="68763" formatCode="General">
                  <c:v>1.41631</c:v>
                </c:pt>
                <c:pt idx="68764" formatCode="General">
                  <c:v>1.4163299999999992</c:v>
                </c:pt>
                <c:pt idx="68765" formatCode="General">
                  <c:v>1.41635</c:v>
                </c:pt>
                <c:pt idx="68766" formatCode="General">
                  <c:v>1.416369999999999</c:v>
                </c:pt>
                <c:pt idx="68767" formatCode="General">
                  <c:v>1.4163899999999998</c:v>
                </c:pt>
                <c:pt idx="68768" formatCode="General">
                  <c:v>1.4164099999999991</c:v>
                </c:pt>
                <c:pt idx="68769" formatCode="General">
                  <c:v>1.416439999999999</c:v>
                </c:pt>
                <c:pt idx="68770" formatCode="General">
                  <c:v>1.41645</c:v>
                </c:pt>
                <c:pt idx="68771" formatCode="General">
                  <c:v>1.416469999999999</c:v>
                </c:pt>
                <c:pt idx="68772" formatCode="General">
                  <c:v>1.4164899999999998</c:v>
                </c:pt>
                <c:pt idx="68773" formatCode="General">
                  <c:v>1.4165199999999998</c:v>
                </c:pt>
                <c:pt idx="68774" formatCode="General">
                  <c:v>1.4165299999999992</c:v>
                </c:pt>
                <c:pt idx="68775" formatCode="General">
                  <c:v>1.4165599999999998</c:v>
                </c:pt>
                <c:pt idx="68776" formatCode="General">
                  <c:v>1.41658</c:v>
                </c:pt>
                <c:pt idx="68777" formatCode="General">
                  <c:v>1.4165999999999992</c:v>
                </c:pt>
                <c:pt idx="68778" formatCode="General">
                  <c:v>1.4166199999999998</c:v>
                </c:pt>
                <c:pt idx="68779" formatCode="General">
                  <c:v>1.416639999999999</c:v>
                </c:pt>
                <c:pt idx="68780" formatCode="General">
                  <c:v>1.4166599999999998</c:v>
                </c:pt>
                <c:pt idx="68781" formatCode="General">
                  <c:v>1.4166799999999991</c:v>
                </c:pt>
                <c:pt idx="68782" formatCode="General">
                  <c:v>1.4166999999999992</c:v>
                </c:pt>
                <c:pt idx="68783" formatCode="General">
                  <c:v>1.4167199999999998</c:v>
                </c:pt>
                <c:pt idx="68784" formatCode="General">
                  <c:v>1.4167399999999992</c:v>
                </c:pt>
                <c:pt idx="68785" formatCode="General">
                  <c:v>1.4167599999999998</c:v>
                </c:pt>
                <c:pt idx="68786" formatCode="General">
                  <c:v>1.416779999999999</c:v>
                </c:pt>
                <c:pt idx="68787" formatCode="General">
                  <c:v>1.4167999999999992</c:v>
                </c:pt>
                <c:pt idx="68788" formatCode="General">
                  <c:v>1.4168199999999991</c:v>
                </c:pt>
                <c:pt idx="68789" formatCode="General">
                  <c:v>1.4168499999999991</c:v>
                </c:pt>
                <c:pt idx="68790" formatCode="General">
                  <c:v>1.4168599999999998</c:v>
                </c:pt>
                <c:pt idx="68791" formatCode="General">
                  <c:v>1.4168899999999998</c:v>
                </c:pt>
                <c:pt idx="68792" formatCode="General">
                  <c:v>1.416909999999999</c:v>
                </c:pt>
                <c:pt idx="68793" formatCode="General">
                  <c:v>1.4169299999999991</c:v>
                </c:pt>
                <c:pt idx="68794" formatCode="General">
                  <c:v>1.4169399999999992</c:v>
                </c:pt>
                <c:pt idx="68795" formatCode="General">
                  <c:v>1.4169699999999992</c:v>
                </c:pt>
                <c:pt idx="68796" formatCode="General">
                  <c:v>1.4169899999999991</c:v>
                </c:pt>
                <c:pt idx="68797" formatCode="General">
                  <c:v>1.4170099999999992</c:v>
                </c:pt>
                <c:pt idx="68798" formatCode="General">
                  <c:v>1.4170299999999989</c:v>
                </c:pt>
                <c:pt idx="68799" formatCode="General">
                  <c:v>1.417049999999999</c:v>
                </c:pt>
                <c:pt idx="68800" formatCode="General">
                  <c:v>1.4170699999999992</c:v>
                </c:pt>
                <c:pt idx="68801" formatCode="General">
                  <c:v>1.4170899999999991</c:v>
                </c:pt>
                <c:pt idx="68802" formatCode="General">
                  <c:v>1.4171099999999992</c:v>
                </c:pt>
                <c:pt idx="68803" formatCode="General">
                  <c:v>1.4171299999999989</c:v>
                </c:pt>
                <c:pt idx="68804" formatCode="General">
                  <c:v>1.4171599999999998</c:v>
                </c:pt>
                <c:pt idx="68805" formatCode="General">
                  <c:v>1.4171699999999992</c:v>
                </c:pt>
                <c:pt idx="68806" formatCode="General">
                  <c:v>1.4171899999999991</c:v>
                </c:pt>
                <c:pt idx="68807" formatCode="General">
                  <c:v>1.4172099999999992</c:v>
                </c:pt>
                <c:pt idx="68808" formatCode="General">
                  <c:v>1.4172399999999992</c:v>
                </c:pt>
                <c:pt idx="68809" formatCode="General">
                  <c:v>1.417249999999999</c:v>
                </c:pt>
                <c:pt idx="68810" formatCode="General">
                  <c:v>1.4172699999999991</c:v>
                </c:pt>
                <c:pt idx="68811" formatCode="General">
                  <c:v>1.4172999999999989</c:v>
                </c:pt>
                <c:pt idx="68812" formatCode="General">
                  <c:v>1.417319999999999</c:v>
                </c:pt>
                <c:pt idx="68813" formatCode="General">
                  <c:v>1.4173399999999992</c:v>
                </c:pt>
                <c:pt idx="68814" formatCode="General">
                  <c:v>1.4173599999999991</c:v>
                </c:pt>
                <c:pt idx="68815" formatCode="General">
                  <c:v>1.4173799999999992</c:v>
                </c:pt>
                <c:pt idx="68816" formatCode="General">
                  <c:v>1.4173999999999987</c:v>
                </c:pt>
                <c:pt idx="68817" formatCode="General">
                  <c:v>1.417419999999999</c:v>
                </c:pt>
                <c:pt idx="68818" formatCode="General">
                  <c:v>1.4174399999999991</c:v>
                </c:pt>
                <c:pt idx="68819" formatCode="General">
                  <c:v>1.4174599999999991</c:v>
                </c:pt>
                <c:pt idx="68820" formatCode="General">
                  <c:v>1.4174799999999992</c:v>
                </c:pt>
                <c:pt idx="68821" formatCode="General">
                  <c:v>1.4174999999999986</c:v>
                </c:pt>
                <c:pt idx="68822" formatCode="General">
                  <c:v>1.417519999999999</c:v>
                </c:pt>
                <c:pt idx="68823" formatCode="General">
                  <c:v>1.4175399999999991</c:v>
                </c:pt>
                <c:pt idx="68824" formatCode="General">
                  <c:v>1.4175699999999989</c:v>
                </c:pt>
                <c:pt idx="68825" formatCode="General">
                  <c:v>1.4175799999999992</c:v>
                </c:pt>
                <c:pt idx="68826" formatCode="General">
                  <c:v>1.4176099999999991</c:v>
                </c:pt>
                <c:pt idx="68827" formatCode="General">
                  <c:v>1.4176299999999982</c:v>
                </c:pt>
                <c:pt idx="68828" formatCode="General">
                  <c:v>1.4176499999999992</c:v>
                </c:pt>
                <c:pt idx="68829" formatCode="General">
                  <c:v>1.4176699999999987</c:v>
                </c:pt>
                <c:pt idx="68830" formatCode="General">
                  <c:v>1.417689999999999</c:v>
                </c:pt>
                <c:pt idx="68831" formatCode="General">
                  <c:v>1.4177099999999991</c:v>
                </c:pt>
                <c:pt idx="68832" formatCode="General">
                  <c:v>1.4177299999999982</c:v>
                </c:pt>
                <c:pt idx="68833" formatCode="General">
                  <c:v>1.4177499999999992</c:v>
                </c:pt>
                <c:pt idx="68834" formatCode="General">
                  <c:v>1.4177699999999986</c:v>
                </c:pt>
                <c:pt idx="68835" formatCode="General">
                  <c:v>1.417789999999999</c:v>
                </c:pt>
                <c:pt idx="68836" formatCode="General">
                  <c:v>1.4178099999999989</c:v>
                </c:pt>
                <c:pt idx="68837" formatCode="General">
                  <c:v>1.4178299999999981</c:v>
                </c:pt>
                <c:pt idx="68838" formatCode="General">
                  <c:v>1.4178499999999992</c:v>
                </c:pt>
                <c:pt idx="68839" formatCode="General">
                  <c:v>1.4178699999999984</c:v>
                </c:pt>
                <c:pt idx="68840" formatCode="General">
                  <c:v>1.4178999999999982</c:v>
                </c:pt>
                <c:pt idx="68841" formatCode="General">
                  <c:v>1.4179099999999989</c:v>
                </c:pt>
                <c:pt idx="68842" formatCode="General">
                  <c:v>1.4179399999999986</c:v>
                </c:pt>
                <c:pt idx="68843" formatCode="General">
                  <c:v>1.417959999999999</c:v>
                </c:pt>
                <c:pt idx="68844" formatCode="General">
                  <c:v>1.4179799999999991</c:v>
                </c:pt>
                <c:pt idx="68845" formatCode="General">
                  <c:v>1.417989999999999</c:v>
                </c:pt>
                <c:pt idx="68846" formatCode="General">
                  <c:v>1.4180199999999998</c:v>
                </c:pt>
                <c:pt idx="68847" formatCode="General">
                  <c:v>1.41804</c:v>
                </c:pt>
                <c:pt idx="68848" formatCode="General">
                  <c:v>1.4180599999999999</c:v>
                </c:pt>
                <c:pt idx="68849" formatCode="General">
                  <c:v>1.41808</c:v>
                </c:pt>
                <c:pt idx="68850" formatCode="General">
                  <c:v>1.418099999999999</c:v>
                </c:pt>
                <c:pt idx="68851" formatCode="General">
                  <c:v>1.4181199999999998</c:v>
                </c:pt>
                <c:pt idx="68852" formatCode="General">
                  <c:v>1.41815</c:v>
                </c:pt>
                <c:pt idx="68853" formatCode="General">
                  <c:v>1.4181599999999999</c:v>
                </c:pt>
                <c:pt idx="68854" formatCode="General">
                  <c:v>1.41818</c:v>
                </c:pt>
                <c:pt idx="68855" formatCode="General">
                  <c:v>1.41821</c:v>
                </c:pt>
                <c:pt idx="68856" formatCode="General">
                  <c:v>1.4182299999999992</c:v>
                </c:pt>
                <c:pt idx="68857" formatCode="General">
                  <c:v>1.4182399999999991</c:v>
                </c:pt>
                <c:pt idx="68858" formatCode="General">
                  <c:v>1.4182599999999999</c:v>
                </c:pt>
                <c:pt idx="68859" formatCode="General">
                  <c:v>1.4182899999999998</c:v>
                </c:pt>
                <c:pt idx="68860" formatCode="General">
                  <c:v>1.41831</c:v>
                </c:pt>
                <c:pt idx="68861" formatCode="General">
                  <c:v>1.4183199999999998</c:v>
                </c:pt>
                <c:pt idx="68862" formatCode="General">
                  <c:v>1.41835</c:v>
                </c:pt>
                <c:pt idx="68863" formatCode="General">
                  <c:v>1.418369999999999</c:v>
                </c:pt>
                <c:pt idx="68864" formatCode="General">
                  <c:v>1.4183899999999998</c:v>
                </c:pt>
                <c:pt idx="68865" formatCode="General">
                  <c:v>1.4184099999999991</c:v>
                </c:pt>
                <c:pt idx="68866" formatCode="General">
                  <c:v>1.4184299999999992</c:v>
                </c:pt>
                <c:pt idx="68867" formatCode="General">
                  <c:v>1.41845</c:v>
                </c:pt>
                <c:pt idx="68868" formatCode="General">
                  <c:v>1.418469999999999</c:v>
                </c:pt>
                <c:pt idx="68869" formatCode="General">
                  <c:v>1.4184899999999998</c:v>
                </c:pt>
                <c:pt idx="68870" formatCode="General">
                  <c:v>1.418509999999999</c:v>
                </c:pt>
                <c:pt idx="68871" formatCode="General">
                  <c:v>1.4185299999999992</c:v>
                </c:pt>
                <c:pt idx="68872" formatCode="General">
                  <c:v>1.41855</c:v>
                </c:pt>
                <c:pt idx="68873" formatCode="General">
                  <c:v>1.4185699999999992</c:v>
                </c:pt>
                <c:pt idx="68874" formatCode="General">
                  <c:v>1.4185999999999992</c:v>
                </c:pt>
                <c:pt idx="68875" formatCode="General">
                  <c:v>1.4186199999999998</c:v>
                </c:pt>
                <c:pt idx="68876" formatCode="General">
                  <c:v>1.4186299999999992</c:v>
                </c:pt>
                <c:pt idx="68877" formatCode="General">
                  <c:v>1.4186599999999998</c:v>
                </c:pt>
                <c:pt idx="68878" formatCode="General">
                  <c:v>1.4186799999999991</c:v>
                </c:pt>
                <c:pt idx="68879" formatCode="General">
                  <c:v>1.4186999999999992</c:v>
                </c:pt>
                <c:pt idx="68880" formatCode="General">
                  <c:v>1.4187199999999998</c:v>
                </c:pt>
                <c:pt idx="68881" formatCode="General">
                  <c:v>1.418739999999999</c:v>
                </c:pt>
                <c:pt idx="68882" formatCode="General">
                  <c:v>1.4187599999999998</c:v>
                </c:pt>
                <c:pt idx="68883" formatCode="General">
                  <c:v>1.418779999999999</c:v>
                </c:pt>
                <c:pt idx="68884" formatCode="General">
                  <c:v>1.4187999999999992</c:v>
                </c:pt>
                <c:pt idx="68885" formatCode="General">
                  <c:v>1.4188199999999991</c:v>
                </c:pt>
                <c:pt idx="68886" formatCode="General">
                  <c:v>1.4188399999999992</c:v>
                </c:pt>
                <c:pt idx="68887" formatCode="General">
                  <c:v>1.4188599999999998</c:v>
                </c:pt>
                <c:pt idx="68888" formatCode="General">
                  <c:v>1.418879999999999</c:v>
                </c:pt>
                <c:pt idx="68889" formatCode="General">
                  <c:v>1.4188999999999992</c:v>
                </c:pt>
                <c:pt idx="68890" formatCode="General">
                  <c:v>1.4189199999999991</c:v>
                </c:pt>
                <c:pt idx="68891" formatCode="General">
                  <c:v>1.418949999999999</c:v>
                </c:pt>
                <c:pt idx="68892" formatCode="General">
                  <c:v>1.4189599999999998</c:v>
                </c:pt>
                <c:pt idx="68893" formatCode="General">
                  <c:v>1.4189899999999998</c:v>
                </c:pt>
                <c:pt idx="68894" formatCode="General">
                  <c:v>1.4190099999999992</c:v>
                </c:pt>
                <c:pt idx="68895" formatCode="General">
                  <c:v>1.4190299999999989</c:v>
                </c:pt>
                <c:pt idx="68896" formatCode="General">
                  <c:v>1.4190399999999992</c:v>
                </c:pt>
                <c:pt idx="68897" formatCode="General">
                  <c:v>1.4190699999999992</c:v>
                </c:pt>
                <c:pt idx="68898" formatCode="General">
                  <c:v>1.4190899999999991</c:v>
                </c:pt>
                <c:pt idx="68899" formatCode="General">
                  <c:v>1.4191099999999992</c:v>
                </c:pt>
                <c:pt idx="68900" formatCode="General">
                  <c:v>1.4191299999999989</c:v>
                </c:pt>
                <c:pt idx="68901" formatCode="General">
                  <c:v>1.419149999999999</c:v>
                </c:pt>
                <c:pt idx="68902" formatCode="General">
                  <c:v>1.4191699999999992</c:v>
                </c:pt>
                <c:pt idx="68903" formatCode="General">
                  <c:v>1.4191999999999991</c:v>
                </c:pt>
                <c:pt idx="68904" formatCode="General">
                  <c:v>1.4192099999999992</c:v>
                </c:pt>
                <c:pt idx="68905" formatCode="General">
                  <c:v>1.4192299999999987</c:v>
                </c:pt>
                <c:pt idx="68906" formatCode="General">
                  <c:v>1.4192599999999991</c:v>
                </c:pt>
                <c:pt idx="68907" formatCode="General">
                  <c:v>1.4192799999999992</c:v>
                </c:pt>
                <c:pt idx="68908" formatCode="General">
                  <c:v>1.4192899999999991</c:v>
                </c:pt>
                <c:pt idx="68909" formatCode="General">
                  <c:v>1.4193099999999992</c:v>
                </c:pt>
                <c:pt idx="68910" formatCode="General">
                  <c:v>1.4193399999999992</c:v>
                </c:pt>
                <c:pt idx="68911" formatCode="General">
                  <c:v>1.4193599999999991</c:v>
                </c:pt>
                <c:pt idx="68912" formatCode="General">
                  <c:v>1.4193699999999991</c:v>
                </c:pt>
                <c:pt idx="68913" formatCode="General">
                  <c:v>1.4193999999999989</c:v>
                </c:pt>
                <c:pt idx="68914" formatCode="General">
                  <c:v>1.419419999999999</c:v>
                </c:pt>
                <c:pt idx="68915" formatCode="General">
                  <c:v>1.4194399999999991</c:v>
                </c:pt>
                <c:pt idx="68916" formatCode="General">
                  <c:v>1.4194599999999991</c:v>
                </c:pt>
                <c:pt idx="68917" formatCode="General">
                  <c:v>1.4194799999999992</c:v>
                </c:pt>
                <c:pt idx="68918" formatCode="General">
                  <c:v>1.4194999999999987</c:v>
                </c:pt>
                <c:pt idx="68919" formatCode="General">
                  <c:v>1.4195299999999984</c:v>
                </c:pt>
                <c:pt idx="68920" formatCode="General">
                  <c:v>1.4195399999999991</c:v>
                </c:pt>
                <c:pt idx="68921" formatCode="General">
                  <c:v>1.419559999999999</c:v>
                </c:pt>
                <c:pt idx="68922" formatCode="General">
                  <c:v>1.4195799999999992</c:v>
                </c:pt>
                <c:pt idx="68923" formatCode="General">
                  <c:v>1.4196099999999992</c:v>
                </c:pt>
                <c:pt idx="68924" formatCode="General">
                  <c:v>1.419619999999999</c:v>
                </c:pt>
                <c:pt idx="68925" formatCode="General">
                  <c:v>1.4196499999999992</c:v>
                </c:pt>
                <c:pt idx="68926" formatCode="General">
                  <c:v>1.4196699999999987</c:v>
                </c:pt>
                <c:pt idx="68927" formatCode="General">
                  <c:v>1.419689999999999</c:v>
                </c:pt>
                <c:pt idx="68928" formatCode="General">
                  <c:v>1.4197099999999991</c:v>
                </c:pt>
                <c:pt idx="68929" formatCode="General">
                  <c:v>1.4197299999999982</c:v>
                </c:pt>
                <c:pt idx="68930" formatCode="General">
                  <c:v>1.4197499999999992</c:v>
                </c:pt>
                <c:pt idx="68931" formatCode="General">
                  <c:v>1.4197699999999986</c:v>
                </c:pt>
                <c:pt idx="68932" formatCode="General">
                  <c:v>1.419789999999999</c:v>
                </c:pt>
                <c:pt idx="68933" formatCode="General">
                  <c:v>1.4198099999999991</c:v>
                </c:pt>
                <c:pt idx="68934" formatCode="General">
                  <c:v>1.4198299999999981</c:v>
                </c:pt>
                <c:pt idx="68935" formatCode="General">
                  <c:v>1.4198499999999992</c:v>
                </c:pt>
                <c:pt idx="68936" formatCode="General">
                  <c:v>1.4198699999999984</c:v>
                </c:pt>
                <c:pt idx="68937" formatCode="General">
                  <c:v>1.419889999999999</c:v>
                </c:pt>
                <c:pt idx="68938" formatCode="General">
                  <c:v>1.4199099999999989</c:v>
                </c:pt>
                <c:pt idx="68939" formatCode="General">
                  <c:v>1.4199299999999981</c:v>
                </c:pt>
                <c:pt idx="68940" formatCode="General">
                  <c:v>1.4199499999999992</c:v>
                </c:pt>
                <c:pt idx="68941" formatCode="General">
                  <c:v>1.4199799999999991</c:v>
                </c:pt>
                <c:pt idx="68942" formatCode="General">
                  <c:v>1.42</c:v>
                </c:pt>
                <c:pt idx="68943" formatCode="General">
                  <c:v>1.42001</c:v>
                </c:pt>
                <c:pt idx="68944" formatCode="General">
                  <c:v>1.42004</c:v>
                </c:pt>
                <c:pt idx="68945" formatCode="General">
                  <c:v>1.4200599999999999</c:v>
                </c:pt>
                <c:pt idx="68946" formatCode="General">
                  <c:v>1.42008</c:v>
                </c:pt>
                <c:pt idx="68947" formatCode="General">
                  <c:v>1.420099999999999</c:v>
                </c:pt>
                <c:pt idx="68948" formatCode="General">
                  <c:v>1.4201199999999998</c:v>
                </c:pt>
                <c:pt idx="68949" formatCode="General">
                  <c:v>1.42014</c:v>
                </c:pt>
                <c:pt idx="68950" formatCode="General">
                  <c:v>1.4201599999999999</c:v>
                </c:pt>
                <c:pt idx="68951" formatCode="General">
                  <c:v>1.42018</c:v>
                </c:pt>
                <c:pt idx="68952" formatCode="General">
                  <c:v>1.420199999999999</c:v>
                </c:pt>
                <c:pt idx="68953" formatCode="General">
                  <c:v>1.4202199999999998</c:v>
                </c:pt>
                <c:pt idx="68954" formatCode="General">
                  <c:v>1.42025</c:v>
                </c:pt>
                <c:pt idx="68955" formatCode="General">
                  <c:v>1.4202599999999999</c:v>
                </c:pt>
                <c:pt idx="68956" formatCode="General">
                  <c:v>1.42028</c:v>
                </c:pt>
                <c:pt idx="68957" formatCode="General">
                  <c:v>1.42031</c:v>
                </c:pt>
                <c:pt idx="68958" formatCode="General">
                  <c:v>1.4203299999999992</c:v>
                </c:pt>
                <c:pt idx="68959" formatCode="General">
                  <c:v>1.420339999999999</c:v>
                </c:pt>
                <c:pt idx="68960" formatCode="General">
                  <c:v>1.4203599999999998</c:v>
                </c:pt>
                <c:pt idx="68961" formatCode="General">
                  <c:v>1.4203899999999998</c:v>
                </c:pt>
                <c:pt idx="68962" formatCode="General">
                  <c:v>1.42041</c:v>
                </c:pt>
                <c:pt idx="68963" formatCode="General">
                  <c:v>1.4204199999999998</c:v>
                </c:pt>
                <c:pt idx="68964" formatCode="General">
                  <c:v>1.42045</c:v>
                </c:pt>
                <c:pt idx="68965" formatCode="General">
                  <c:v>1.420469999999999</c:v>
                </c:pt>
                <c:pt idx="68966" formatCode="General">
                  <c:v>1.4204899999999998</c:v>
                </c:pt>
                <c:pt idx="68967" formatCode="General">
                  <c:v>1.4205099999999991</c:v>
                </c:pt>
                <c:pt idx="68968" formatCode="General">
                  <c:v>1.4205299999999992</c:v>
                </c:pt>
                <c:pt idx="68969" formatCode="General">
                  <c:v>1.42055</c:v>
                </c:pt>
                <c:pt idx="68970" formatCode="General">
                  <c:v>1.42058</c:v>
                </c:pt>
                <c:pt idx="68971" formatCode="General">
                  <c:v>1.4205899999999998</c:v>
                </c:pt>
                <c:pt idx="68972" formatCode="General">
                  <c:v>1.420609999999999</c:v>
                </c:pt>
                <c:pt idx="68973" formatCode="General">
                  <c:v>1.4206299999999992</c:v>
                </c:pt>
                <c:pt idx="68974" formatCode="General">
                  <c:v>1.4206599999999998</c:v>
                </c:pt>
                <c:pt idx="68975" formatCode="General">
                  <c:v>1.4206699999999992</c:v>
                </c:pt>
                <c:pt idx="68976" formatCode="General">
                  <c:v>1.4206999999999992</c:v>
                </c:pt>
                <c:pt idx="68977" formatCode="General">
                  <c:v>1.4207199999999998</c:v>
                </c:pt>
                <c:pt idx="68978" formatCode="General">
                  <c:v>1.420739999999999</c:v>
                </c:pt>
                <c:pt idx="68979" formatCode="General">
                  <c:v>1.4207599999999998</c:v>
                </c:pt>
                <c:pt idx="68980" formatCode="General">
                  <c:v>1.420779999999999</c:v>
                </c:pt>
                <c:pt idx="68981" formatCode="General">
                  <c:v>1.4207999999999992</c:v>
                </c:pt>
                <c:pt idx="68982" formatCode="General">
                  <c:v>1.4208199999999991</c:v>
                </c:pt>
                <c:pt idx="68983" formatCode="General">
                  <c:v>1.4208399999999992</c:v>
                </c:pt>
                <c:pt idx="68984" formatCode="General">
                  <c:v>1.4208599999999998</c:v>
                </c:pt>
                <c:pt idx="68985" formatCode="General">
                  <c:v>1.420879999999999</c:v>
                </c:pt>
                <c:pt idx="68986" formatCode="General">
                  <c:v>1.4208999999999992</c:v>
                </c:pt>
                <c:pt idx="68987" formatCode="General">
                  <c:v>1.4209199999999991</c:v>
                </c:pt>
                <c:pt idx="68988" formatCode="General">
                  <c:v>1.4209399999999992</c:v>
                </c:pt>
                <c:pt idx="68989" formatCode="General">
                  <c:v>1.4209599999999998</c:v>
                </c:pt>
                <c:pt idx="68990" formatCode="General">
                  <c:v>1.4209899999999998</c:v>
                </c:pt>
                <c:pt idx="68991" formatCode="General">
                  <c:v>1.4209999999999992</c:v>
                </c:pt>
                <c:pt idx="68992" formatCode="General">
                  <c:v>1.4210299999999989</c:v>
                </c:pt>
                <c:pt idx="68993" formatCode="General">
                  <c:v>1.421049999999999</c:v>
                </c:pt>
                <c:pt idx="68994" formatCode="General">
                  <c:v>1.4210699999999992</c:v>
                </c:pt>
                <c:pt idx="68995" formatCode="General">
                  <c:v>1.4210899999999991</c:v>
                </c:pt>
                <c:pt idx="68996" formatCode="General">
                  <c:v>1.4211099999999992</c:v>
                </c:pt>
                <c:pt idx="68997" formatCode="General">
                  <c:v>1.4211299999999989</c:v>
                </c:pt>
                <c:pt idx="68998" formatCode="General">
                  <c:v>1.421149999999999</c:v>
                </c:pt>
                <c:pt idx="68999" formatCode="General">
                  <c:v>1.4211699999999992</c:v>
                </c:pt>
                <c:pt idx="69000" formatCode="General">
                  <c:v>1.4211899999999991</c:v>
                </c:pt>
                <c:pt idx="69001" formatCode="General">
                  <c:v>1.4212099999999992</c:v>
                </c:pt>
                <c:pt idx="69002" formatCode="General">
                  <c:v>1.4212299999999987</c:v>
                </c:pt>
                <c:pt idx="69003" formatCode="General">
                  <c:v>1.421249999999999</c:v>
                </c:pt>
                <c:pt idx="69004" formatCode="General">
                  <c:v>1.4212699999999991</c:v>
                </c:pt>
                <c:pt idx="69005" formatCode="General">
                  <c:v>1.4212899999999991</c:v>
                </c:pt>
                <c:pt idx="69006" formatCode="General">
                  <c:v>1.4213099999999992</c:v>
                </c:pt>
                <c:pt idx="69007" formatCode="General">
                  <c:v>1.4213299999999987</c:v>
                </c:pt>
                <c:pt idx="69008" formatCode="General">
                  <c:v>1.4213599999999991</c:v>
                </c:pt>
                <c:pt idx="69009" formatCode="General">
                  <c:v>1.4213799999999992</c:v>
                </c:pt>
                <c:pt idx="69010" formatCode="General">
                  <c:v>1.421389999999999</c:v>
                </c:pt>
                <c:pt idx="69011" formatCode="General">
                  <c:v>1.4214099999999992</c:v>
                </c:pt>
                <c:pt idx="69012" formatCode="General">
                  <c:v>1.4214399999999991</c:v>
                </c:pt>
                <c:pt idx="69013" formatCode="General">
                  <c:v>1.4214599999999991</c:v>
                </c:pt>
                <c:pt idx="69014" formatCode="General">
                  <c:v>1.4214799999999992</c:v>
                </c:pt>
                <c:pt idx="69015" formatCode="General">
                  <c:v>1.4214999999999987</c:v>
                </c:pt>
                <c:pt idx="69016" formatCode="General">
                  <c:v>1.421519999999999</c:v>
                </c:pt>
                <c:pt idx="69017" formatCode="General">
                  <c:v>1.4215399999999991</c:v>
                </c:pt>
                <c:pt idx="69018" formatCode="General">
                  <c:v>1.421559999999999</c:v>
                </c:pt>
                <c:pt idx="69019" formatCode="General">
                  <c:v>1.4215799999999992</c:v>
                </c:pt>
                <c:pt idx="69020" formatCode="General">
                  <c:v>1.4215999999999986</c:v>
                </c:pt>
                <c:pt idx="69021" formatCode="General">
                  <c:v>1.4216299999999982</c:v>
                </c:pt>
                <c:pt idx="69022" formatCode="General">
                  <c:v>1.4216399999999989</c:v>
                </c:pt>
                <c:pt idx="69023" formatCode="General">
                  <c:v>1.421659999999999</c:v>
                </c:pt>
                <c:pt idx="69024" formatCode="General">
                  <c:v>1.4216799999999992</c:v>
                </c:pt>
                <c:pt idx="69025" formatCode="General">
                  <c:v>1.4217099999999991</c:v>
                </c:pt>
                <c:pt idx="69026" formatCode="General">
                  <c:v>1.421719999999999</c:v>
                </c:pt>
                <c:pt idx="69027" formatCode="General">
                  <c:v>1.4217399999999989</c:v>
                </c:pt>
                <c:pt idx="69028" formatCode="General">
                  <c:v>1.4217699999999986</c:v>
                </c:pt>
                <c:pt idx="69029" formatCode="General">
                  <c:v>1.421789999999999</c:v>
                </c:pt>
                <c:pt idx="69030" formatCode="General">
                  <c:v>1.4218099999999991</c:v>
                </c:pt>
                <c:pt idx="69031" formatCode="General">
                  <c:v>1.4218299999999982</c:v>
                </c:pt>
                <c:pt idx="69032" formatCode="General">
                  <c:v>1.4218499999999992</c:v>
                </c:pt>
                <c:pt idx="69033" formatCode="General">
                  <c:v>1.4218699999999984</c:v>
                </c:pt>
                <c:pt idx="69034" formatCode="General">
                  <c:v>1.421889999999999</c:v>
                </c:pt>
                <c:pt idx="69035" formatCode="General">
                  <c:v>1.4219099999999989</c:v>
                </c:pt>
                <c:pt idx="69036" formatCode="General">
                  <c:v>1.4219299999999981</c:v>
                </c:pt>
                <c:pt idx="69037" formatCode="General">
                  <c:v>1.4219499999999992</c:v>
                </c:pt>
                <c:pt idx="69038" formatCode="General">
                  <c:v>1.4219699999999984</c:v>
                </c:pt>
                <c:pt idx="69039" formatCode="General">
                  <c:v>1.421989999999999</c:v>
                </c:pt>
                <c:pt idx="69040" formatCode="General">
                  <c:v>1.4220199999999998</c:v>
                </c:pt>
                <c:pt idx="69041" formatCode="General">
                  <c:v>1.42204</c:v>
                </c:pt>
                <c:pt idx="69042" formatCode="General">
                  <c:v>1.42205</c:v>
                </c:pt>
                <c:pt idx="69043" formatCode="General">
                  <c:v>1.42208</c:v>
                </c:pt>
                <c:pt idx="69044" formatCode="General">
                  <c:v>1.422099999999999</c:v>
                </c:pt>
                <c:pt idx="69045" formatCode="General">
                  <c:v>1.4221199999999998</c:v>
                </c:pt>
                <c:pt idx="69046" formatCode="General">
                  <c:v>1.422129999999999</c:v>
                </c:pt>
                <c:pt idx="69047" formatCode="General">
                  <c:v>1.4221599999999999</c:v>
                </c:pt>
                <c:pt idx="69048" formatCode="General">
                  <c:v>1.42218</c:v>
                </c:pt>
                <c:pt idx="69049" formatCode="General">
                  <c:v>1.422199999999999</c:v>
                </c:pt>
                <c:pt idx="69050" formatCode="General">
                  <c:v>1.4222199999999998</c:v>
                </c:pt>
                <c:pt idx="69051" formatCode="General">
                  <c:v>1.4222399999999991</c:v>
                </c:pt>
                <c:pt idx="69052" formatCode="General">
                  <c:v>1.4222599999999999</c:v>
                </c:pt>
                <c:pt idx="69053" formatCode="General">
                  <c:v>1.42228</c:v>
                </c:pt>
                <c:pt idx="69054" formatCode="General">
                  <c:v>1.422299999999999</c:v>
                </c:pt>
                <c:pt idx="69055" formatCode="General">
                  <c:v>1.4223199999999998</c:v>
                </c:pt>
                <c:pt idx="69056" formatCode="General">
                  <c:v>1.422339999999999</c:v>
                </c:pt>
                <c:pt idx="69057" formatCode="General">
                  <c:v>1.422369999999999</c:v>
                </c:pt>
                <c:pt idx="69058" formatCode="General">
                  <c:v>1.42238</c:v>
                </c:pt>
                <c:pt idx="69059" formatCode="General">
                  <c:v>1.42241</c:v>
                </c:pt>
                <c:pt idx="69060" formatCode="General">
                  <c:v>1.4224299999999992</c:v>
                </c:pt>
                <c:pt idx="69061" formatCode="General">
                  <c:v>1.42245</c:v>
                </c:pt>
                <c:pt idx="69062" formatCode="General">
                  <c:v>1.4224599999999998</c:v>
                </c:pt>
                <c:pt idx="69063" formatCode="General">
                  <c:v>1.4224899999999998</c:v>
                </c:pt>
                <c:pt idx="69064" formatCode="General">
                  <c:v>1.4225099999999991</c:v>
                </c:pt>
                <c:pt idx="69065" formatCode="General">
                  <c:v>1.4225299999999992</c:v>
                </c:pt>
                <c:pt idx="69066" formatCode="General">
                  <c:v>1.42255</c:v>
                </c:pt>
                <c:pt idx="69067" formatCode="General">
                  <c:v>1.422569999999999</c:v>
                </c:pt>
                <c:pt idx="69068" formatCode="General">
                  <c:v>1.4225899999999998</c:v>
                </c:pt>
                <c:pt idx="69069" formatCode="General">
                  <c:v>1.422609999999999</c:v>
                </c:pt>
                <c:pt idx="69070" formatCode="General">
                  <c:v>1.4226299999999992</c:v>
                </c:pt>
                <c:pt idx="69071" formatCode="General">
                  <c:v>1.42265</c:v>
                </c:pt>
                <c:pt idx="69072" formatCode="General">
                  <c:v>1.4226799999999991</c:v>
                </c:pt>
                <c:pt idx="69073" formatCode="General">
                  <c:v>1.4226899999999998</c:v>
                </c:pt>
                <c:pt idx="69074" formatCode="General">
                  <c:v>1.422709999999999</c:v>
                </c:pt>
                <c:pt idx="69075" formatCode="General">
                  <c:v>1.4227299999999992</c:v>
                </c:pt>
                <c:pt idx="69076" formatCode="General">
                  <c:v>1.4227599999999998</c:v>
                </c:pt>
                <c:pt idx="69077" formatCode="General">
                  <c:v>1.4227699999999992</c:v>
                </c:pt>
                <c:pt idx="69078" formatCode="General">
                  <c:v>1.4227899999999998</c:v>
                </c:pt>
                <c:pt idx="69079" formatCode="General">
                  <c:v>1.4228199999999998</c:v>
                </c:pt>
                <c:pt idx="69080" formatCode="General">
                  <c:v>1.4228399999999992</c:v>
                </c:pt>
                <c:pt idx="69081" formatCode="General">
                  <c:v>1.4228599999999998</c:v>
                </c:pt>
                <c:pt idx="69082" formatCode="General">
                  <c:v>1.422879999999999</c:v>
                </c:pt>
                <c:pt idx="69083" formatCode="General">
                  <c:v>1.4228999999999992</c:v>
                </c:pt>
                <c:pt idx="69084" formatCode="General">
                  <c:v>1.4229199999999991</c:v>
                </c:pt>
                <c:pt idx="69085" formatCode="General">
                  <c:v>1.4229399999999992</c:v>
                </c:pt>
                <c:pt idx="69086" formatCode="General">
                  <c:v>1.4229599999999998</c:v>
                </c:pt>
                <c:pt idx="69087" formatCode="General">
                  <c:v>1.422979999999999</c:v>
                </c:pt>
                <c:pt idx="69088" formatCode="General">
                  <c:v>1.4229999999999992</c:v>
                </c:pt>
                <c:pt idx="69089" formatCode="General">
                  <c:v>1.4230199999999991</c:v>
                </c:pt>
                <c:pt idx="69090" formatCode="General">
                  <c:v>1.4230399999999992</c:v>
                </c:pt>
                <c:pt idx="69091" formatCode="General">
                  <c:v>1.4230699999999992</c:v>
                </c:pt>
                <c:pt idx="69092" formatCode="General">
                  <c:v>1.4230899999999991</c:v>
                </c:pt>
                <c:pt idx="69093" formatCode="General">
                  <c:v>1.4230999999999991</c:v>
                </c:pt>
                <c:pt idx="69094" formatCode="General">
                  <c:v>1.4231299999999989</c:v>
                </c:pt>
                <c:pt idx="69095" formatCode="General">
                  <c:v>1.423149999999999</c:v>
                </c:pt>
                <c:pt idx="69096" formatCode="General">
                  <c:v>1.4231699999999992</c:v>
                </c:pt>
                <c:pt idx="69097" formatCode="General">
                  <c:v>1.423179999999999</c:v>
                </c:pt>
                <c:pt idx="69098" formatCode="General">
                  <c:v>1.4232099999999992</c:v>
                </c:pt>
                <c:pt idx="69099" formatCode="General">
                  <c:v>1.4232299999999989</c:v>
                </c:pt>
                <c:pt idx="69100" formatCode="General">
                  <c:v>1.423249999999999</c:v>
                </c:pt>
                <c:pt idx="69101" formatCode="General">
                  <c:v>1.4232699999999991</c:v>
                </c:pt>
                <c:pt idx="69102" formatCode="General">
                  <c:v>1.4232899999999991</c:v>
                </c:pt>
                <c:pt idx="69103" formatCode="General">
                  <c:v>1.4233099999999992</c:v>
                </c:pt>
                <c:pt idx="69104" formatCode="General">
                  <c:v>1.4233299999999987</c:v>
                </c:pt>
                <c:pt idx="69105" formatCode="General">
                  <c:v>1.423349999999999</c:v>
                </c:pt>
                <c:pt idx="69106" formatCode="General">
                  <c:v>1.4233699999999991</c:v>
                </c:pt>
                <c:pt idx="69107" formatCode="General">
                  <c:v>1.423389999999999</c:v>
                </c:pt>
                <c:pt idx="69108" formatCode="General">
                  <c:v>1.423419999999999</c:v>
                </c:pt>
                <c:pt idx="69109" formatCode="General">
                  <c:v>1.4234299999999986</c:v>
                </c:pt>
                <c:pt idx="69110" formatCode="General">
                  <c:v>1.4234499999999992</c:v>
                </c:pt>
                <c:pt idx="69111" formatCode="General">
                  <c:v>1.4234799999999992</c:v>
                </c:pt>
                <c:pt idx="69112" formatCode="General">
                  <c:v>1.4234999999999987</c:v>
                </c:pt>
                <c:pt idx="69113" formatCode="General">
                  <c:v>1.423519999999999</c:v>
                </c:pt>
                <c:pt idx="69114" formatCode="General">
                  <c:v>1.4235399999999991</c:v>
                </c:pt>
                <c:pt idx="69115" formatCode="General">
                  <c:v>1.423559999999999</c:v>
                </c:pt>
                <c:pt idx="69116" formatCode="General">
                  <c:v>1.4235799999999992</c:v>
                </c:pt>
                <c:pt idx="69117" formatCode="General">
                  <c:v>1.4235999999999986</c:v>
                </c:pt>
                <c:pt idx="69118" formatCode="General">
                  <c:v>1.423619999999999</c:v>
                </c:pt>
                <c:pt idx="69119" formatCode="General">
                  <c:v>1.4236399999999991</c:v>
                </c:pt>
                <c:pt idx="69120" formatCode="General">
                  <c:v>1.4236699999999987</c:v>
                </c:pt>
                <c:pt idx="69121" formatCode="General">
                  <c:v>1.4236799999999992</c:v>
                </c:pt>
                <c:pt idx="69122" formatCode="General">
                  <c:v>1.4236999999999984</c:v>
                </c:pt>
                <c:pt idx="69123" formatCode="General">
                  <c:v>1.4237299999999982</c:v>
                </c:pt>
                <c:pt idx="69124" formatCode="General">
                  <c:v>1.4237499999999992</c:v>
                </c:pt>
                <c:pt idx="69125" formatCode="General">
                  <c:v>1.423759999999999</c:v>
                </c:pt>
                <c:pt idx="69126" formatCode="General">
                  <c:v>1.4237799999999992</c:v>
                </c:pt>
                <c:pt idx="69127" formatCode="General">
                  <c:v>1.4238099999999991</c:v>
                </c:pt>
                <c:pt idx="69128" formatCode="General">
                  <c:v>1.4238299999999982</c:v>
                </c:pt>
                <c:pt idx="69129" formatCode="General">
                  <c:v>1.4238399999999989</c:v>
                </c:pt>
                <c:pt idx="69130" formatCode="General">
                  <c:v>1.4238699999999984</c:v>
                </c:pt>
                <c:pt idx="69131" formatCode="General">
                  <c:v>1.423889999999999</c:v>
                </c:pt>
                <c:pt idx="69132" formatCode="General">
                  <c:v>1.4239099999999989</c:v>
                </c:pt>
                <c:pt idx="69133" formatCode="General">
                  <c:v>1.4239299999999981</c:v>
                </c:pt>
                <c:pt idx="69134" formatCode="General">
                  <c:v>1.4239499999999992</c:v>
                </c:pt>
                <c:pt idx="69135" formatCode="General">
                  <c:v>1.4239699999999984</c:v>
                </c:pt>
                <c:pt idx="69136" formatCode="General">
                  <c:v>1.423989999999999</c:v>
                </c:pt>
                <c:pt idx="69137" formatCode="General">
                  <c:v>1.42401</c:v>
                </c:pt>
                <c:pt idx="69138" formatCode="General">
                  <c:v>1.424029999999999</c:v>
                </c:pt>
                <c:pt idx="69139" formatCode="General">
                  <c:v>1.42405</c:v>
                </c:pt>
                <c:pt idx="69140" formatCode="General">
                  <c:v>1.4240699999999991</c:v>
                </c:pt>
                <c:pt idx="69141" formatCode="General">
                  <c:v>1.4240899999999999</c:v>
                </c:pt>
                <c:pt idx="69142" formatCode="General">
                  <c:v>1.4241199999999998</c:v>
                </c:pt>
                <c:pt idx="69143" formatCode="General">
                  <c:v>1.42414</c:v>
                </c:pt>
                <c:pt idx="69144" formatCode="General">
                  <c:v>1.42415</c:v>
                </c:pt>
                <c:pt idx="69145" formatCode="General">
                  <c:v>1.42418</c:v>
                </c:pt>
                <c:pt idx="69146" formatCode="General">
                  <c:v>1.424199999999999</c:v>
                </c:pt>
                <c:pt idx="69147" formatCode="General">
                  <c:v>1.4242199999999998</c:v>
                </c:pt>
                <c:pt idx="69148" formatCode="General">
                  <c:v>1.4242299999999992</c:v>
                </c:pt>
                <c:pt idx="69149" formatCode="General">
                  <c:v>1.4242599999999999</c:v>
                </c:pt>
                <c:pt idx="69150" formatCode="General">
                  <c:v>1.42428</c:v>
                </c:pt>
                <c:pt idx="69151" formatCode="General">
                  <c:v>1.424299999999999</c:v>
                </c:pt>
                <c:pt idx="69152" formatCode="General">
                  <c:v>1.4243199999999998</c:v>
                </c:pt>
                <c:pt idx="69153" formatCode="General">
                  <c:v>1.4243399999999991</c:v>
                </c:pt>
                <c:pt idx="69154" formatCode="General">
                  <c:v>1.4243599999999998</c:v>
                </c:pt>
                <c:pt idx="69155" formatCode="General">
                  <c:v>1.42438</c:v>
                </c:pt>
                <c:pt idx="69156" formatCode="General">
                  <c:v>1.4243999999999992</c:v>
                </c:pt>
                <c:pt idx="69157" formatCode="General">
                  <c:v>1.4244199999999998</c:v>
                </c:pt>
                <c:pt idx="69158" formatCode="General">
                  <c:v>1.42445</c:v>
                </c:pt>
                <c:pt idx="69159" formatCode="General">
                  <c:v>1.424469999999999</c:v>
                </c:pt>
                <c:pt idx="69160" formatCode="General">
                  <c:v>1.42448</c:v>
                </c:pt>
                <c:pt idx="69161" formatCode="General">
                  <c:v>1.4244999999999992</c:v>
                </c:pt>
                <c:pt idx="69162" formatCode="General">
                  <c:v>1.4245299999999992</c:v>
                </c:pt>
                <c:pt idx="69163" formatCode="General">
                  <c:v>1.42455</c:v>
                </c:pt>
                <c:pt idx="69164" formatCode="General">
                  <c:v>1.424569999999999</c:v>
                </c:pt>
                <c:pt idx="69165" formatCode="General">
                  <c:v>1.4245899999999998</c:v>
                </c:pt>
                <c:pt idx="69166" formatCode="General">
                  <c:v>1.424609999999999</c:v>
                </c:pt>
                <c:pt idx="69167" formatCode="General">
                  <c:v>1.4246299999999992</c:v>
                </c:pt>
                <c:pt idx="69168" formatCode="General">
                  <c:v>1.42465</c:v>
                </c:pt>
                <c:pt idx="69169" formatCode="General">
                  <c:v>1.4246699999999992</c:v>
                </c:pt>
                <c:pt idx="69170" formatCode="General">
                  <c:v>1.4246899999999998</c:v>
                </c:pt>
                <c:pt idx="69171" formatCode="General">
                  <c:v>1.4247199999999998</c:v>
                </c:pt>
                <c:pt idx="69172" formatCode="General">
                  <c:v>1.4247299999999992</c:v>
                </c:pt>
                <c:pt idx="69173" formatCode="General">
                  <c:v>1.42475</c:v>
                </c:pt>
                <c:pt idx="69174" formatCode="General">
                  <c:v>1.424779999999999</c:v>
                </c:pt>
                <c:pt idx="69175" formatCode="General">
                  <c:v>1.4247999999999992</c:v>
                </c:pt>
                <c:pt idx="69176" formatCode="General">
                  <c:v>1.424809999999999</c:v>
                </c:pt>
                <c:pt idx="69177" formatCode="General">
                  <c:v>1.4248299999999992</c:v>
                </c:pt>
                <c:pt idx="69178" formatCode="General">
                  <c:v>1.4248599999999998</c:v>
                </c:pt>
                <c:pt idx="69179" formatCode="General">
                  <c:v>1.424879999999999</c:v>
                </c:pt>
                <c:pt idx="69180" formatCode="General">
                  <c:v>1.4248899999999998</c:v>
                </c:pt>
                <c:pt idx="69181" formatCode="General">
                  <c:v>1.4249199999999991</c:v>
                </c:pt>
                <c:pt idx="69182" formatCode="General">
                  <c:v>1.4249399999999992</c:v>
                </c:pt>
                <c:pt idx="69183" formatCode="General">
                  <c:v>1.4249599999999998</c:v>
                </c:pt>
                <c:pt idx="69184" formatCode="General">
                  <c:v>1.424979999999999</c:v>
                </c:pt>
                <c:pt idx="69185" formatCode="General">
                  <c:v>1.4249999999999992</c:v>
                </c:pt>
                <c:pt idx="69186" formatCode="General">
                  <c:v>1.4250199999999991</c:v>
                </c:pt>
                <c:pt idx="69187" formatCode="General">
                  <c:v>1.425049999999999</c:v>
                </c:pt>
                <c:pt idx="69188" formatCode="General">
                  <c:v>1.4250599999999998</c:v>
                </c:pt>
                <c:pt idx="69189" formatCode="General">
                  <c:v>1.425079999999999</c:v>
                </c:pt>
                <c:pt idx="69190" formatCode="General">
                  <c:v>1.4250999999999991</c:v>
                </c:pt>
                <c:pt idx="69191" formatCode="General">
                  <c:v>1.4251299999999989</c:v>
                </c:pt>
                <c:pt idx="69192" formatCode="General">
                  <c:v>1.4251399999999992</c:v>
                </c:pt>
                <c:pt idx="69193" formatCode="General">
                  <c:v>1.4251699999999992</c:v>
                </c:pt>
                <c:pt idx="69194" formatCode="General">
                  <c:v>1.4251899999999991</c:v>
                </c:pt>
                <c:pt idx="69195" formatCode="General">
                  <c:v>1.4252099999999992</c:v>
                </c:pt>
                <c:pt idx="69196" formatCode="General">
                  <c:v>1.4252299999999989</c:v>
                </c:pt>
                <c:pt idx="69197" formatCode="General">
                  <c:v>1.425249999999999</c:v>
                </c:pt>
                <c:pt idx="69198" formatCode="General">
                  <c:v>1.4252699999999991</c:v>
                </c:pt>
                <c:pt idx="69199" formatCode="General">
                  <c:v>1.4252899999999991</c:v>
                </c:pt>
                <c:pt idx="69200" formatCode="General">
                  <c:v>1.4253099999999992</c:v>
                </c:pt>
                <c:pt idx="69201" formatCode="General">
                  <c:v>1.4253299999999987</c:v>
                </c:pt>
                <c:pt idx="69202" formatCode="General">
                  <c:v>1.425349999999999</c:v>
                </c:pt>
                <c:pt idx="69203" formatCode="General">
                  <c:v>1.4253699999999991</c:v>
                </c:pt>
                <c:pt idx="69204" formatCode="General">
                  <c:v>1.425389999999999</c:v>
                </c:pt>
                <c:pt idx="69205" formatCode="General">
                  <c:v>1.4254099999999992</c:v>
                </c:pt>
                <c:pt idx="69206" formatCode="General">
                  <c:v>1.4254399999999992</c:v>
                </c:pt>
                <c:pt idx="69207" formatCode="General">
                  <c:v>1.4254499999999992</c:v>
                </c:pt>
                <c:pt idx="69208" formatCode="General">
                  <c:v>1.4254699999999989</c:v>
                </c:pt>
                <c:pt idx="69209" formatCode="General">
                  <c:v>1.4254999999999987</c:v>
                </c:pt>
                <c:pt idx="69210" formatCode="General">
                  <c:v>1.425519999999999</c:v>
                </c:pt>
                <c:pt idx="69211" formatCode="General">
                  <c:v>1.4255299999999984</c:v>
                </c:pt>
                <c:pt idx="69212" formatCode="General">
                  <c:v>1.4255499999999992</c:v>
                </c:pt>
                <c:pt idx="69213" formatCode="General">
                  <c:v>1.4255799999999992</c:v>
                </c:pt>
                <c:pt idx="69214" formatCode="General">
                  <c:v>1.4255999999999986</c:v>
                </c:pt>
                <c:pt idx="69215" formatCode="General">
                  <c:v>1.4256099999999992</c:v>
                </c:pt>
                <c:pt idx="69216" formatCode="General">
                  <c:v>1.4256399999999991</c:v>
                </c:pt>
                <c:pt idx="69217" formatCode="General">
                  <c:v>1.425659999999999</c:v>
                </c:pt>
                <c:pt idx="69218" formatCode="General">
                  <c:v>1.4256799999999992</c:v>
                </c:pt>
                <c:pt idx="69219" formatCode="General">
                  <c:v>1.4256999999999984</c:v>
                </c:pt>
                <c:pt idx="69220" formatCode="General">
                  <c:v>1.425719999999999</c:v>
                </c:pt>
                <c:pt idx="69221" formatCode="General">
                  <c:v>1.4257399999999989</c:v>
                </c:pt>
                <c:pt idx="69222" formatCode="General">
                  <c:v>1.425759999999999</c:v>
                </c:pt>
                <c:pt idx="69223" formatCode="General">
                  <c:v>1.4257799999999992</c:v>
                </c:pt>
                <c:pt idx="69224" formatCode="General">
                  <c:v>1.4257999999999984</c:v>
                </c:pt>
                <c:pt idx="69225" formatCode="General">
                  <c:v>1.425819999999999</c:v>
                </c:pt>
                <c:pt idx="69226" formatCode="General">
                  <c:v>1.4258499999999992</c:v>
                </c:pt>
                <c:pt idx="69227" formatCode="General">
                  <c:v>1.425859999999999</c:v>
                </c:pt>
                <c:pt idx="69228" formatCode="General">
                  <c:v>1.4258799999999991</c:v>
                </c:pt>
                <c:pt idx="69229" formatCode="General">
                  <c:v>1.4259099999999989</c:v>
                </c:pt>
                <c:pt idx="69230" formatCode="General">
                  <c:v>1.4259299999999981</c:v>
                </c:pt>
                <c:pt idx="69231" formatCode="General">
                  <c:v>1.4259499999999992</c:v>
                </c:pt>
                <c:pt idx="69232" formatCode="General">
                  <c:v>1.4259699999999984</c:v>
                </c:pt>
                <c:pt idx="69233" formatCode="General">
                  <c:v>1.425989999999999</c:v>
                </c:pt>
                <c:pt idx="69234" formatCode="General">
                  <c:v>1.42601</c:v>
                </c:pt>
                <c:pt idx="69235" formatCode="General">
                  <c:v>1.426029999999999</c:v>
                </c:pt>
                <c:pt idx="69236" formatCode="General">
                  <c:v>1.42605</c:v>
                </c:pt>
                <c:pt idx="69237" formatCode="General">
                  <c:v>1.4260699999999991</c:v>
                </c:pt>
                <c:pt idx="69238" formatCode="General">
                  <c:v>1.426099999999999</c:v>
                </c:pt>
                <c:pt idx="69239" formatCode="General">
                  <c:v>1.42611</c:v>
                </c:pt>
                <c:pt idx="69240" formatCode="General">
                  <c:v>1.426129999999999</c:v>
                </c:pt>
                <c:pt idx="69241" formatCode="General">
                  <c:v>1.42615</c:v>
                </c:pt>
                <c:pt idx="69242" formatCode="General">
                  <c:v>1.42618</c:v>
                </c:pt>
                <c:pt idx="69243" formatCode="General">
                  <c:v>1.4261899999999998</c:v>
                </c:pt>
                <c:pt idx="69244" formatCode="General">
                  <c:v>1.42621</c:v>
                </c:pt>
                <c:pt idx="69245" formatCode="General">
                  <c:v>1.42624</c:v>
                </c:pt>
                <c:pt idx="69246" formatCode="General">
                  <c:v>1.4262599999999999</c:v>
                </c:pt>
                <c:pt idx="69247" formatCode="General">
                  <c:v>1.42628</c:v>
                </c:pt>
                <c:pt idx="69248" formatCode="General">
                  <c:v>1.426299999999999</c:v>
                </c:pt>
                <c:pt idx="69249" formatCode="General">
                  <c:v>1.4263199999999998</c:v>
                </c:pt>
                <c:pt idx="69250" formatCode="General">
                  <c:v>1.4263399999999991</c:v>
                </c:pt>
                <c:pt idx="69251" formatCode="General">
                  <c:v>1.4263599999999999</c:v>
                </c:pt>
                <c:pt idx="69252" formatCode="General">
                  <c:v>1.42638</c:v>
                </c:pt>
                <c:pt idx="69253" formatCode="General">
                  <c:v>1.426399999999999</c:v>
                </c:pt>
                <c:pt idx="69254" formatCode="General">
                  <c:v>1.4264199999999998</c:v>
                </c:pt>
                <c:pt idx="69255" formatCode="General">
                  <c:v>1.426439999999999</c:v>
                </c:pt>
                <c:pt idx="69256" formatCode="General">
                  <c:v>1.4264599999999998</c:v>
                </c:pt>
                <c:pt idx="69257" formatCode="General">
                  <c:v>1.4264899999999998</c:v>
                </c:pt>
                <c:pt idx="69258" formatCode="General">
                  <c:v>1.4265099999999991</c:v>
                </c:pt>
                <c:pt idx="69259" formatCode="General">
                  <c:v>1.4265199999999998</c:v>
                </c:pt>
                <c:pt idx="69260" formatCode="General">
                  <c:v>1.42655</c:v>
                </c:pt>
                <c:pt idx="69261" formatCode="General">
                  <c:v>1.426569999999999</c:v>
                </c:pt>
                <c:pt idx="69262" formatCode="General">
                  <c:v>1.4265899999999998</c:v>
                </c:pt>
                <c:pt idx="69263" formatCode="General">
                  <c:v>1.4265999999999992</c:v>
                </c:pt>
                <c:pt idx="69264" formatCode="General">
                  <c:v>1.4266299999999992</c:v>
                </c:pt>
                <c:pt idx="69265" formatCode="General">
                  <c:v>1.42665</c:v>
                </c:pt>
                <c:pt idx="69266" formatCode="General">
                  <c:v>1.4266599999999998</c:v>
                </c:pt>
                <c:pt idx="69267" formatCode="General">
                  <c:v>1.4266899999999998</c:v>
                </c:pt>
                <c:pt idx="69268" formatCode="General">
                  <c:v>1.426709999999999</c:v>
                </c:pt>
                <c:pt idx="69269" formatCode="General">
                  <c:v>1.4267299999999992</c:v>
                </c:pt>
                <c:pt idx="69270" formatCode="General">
                  <c:v>1.42675</c:v>
                </c:pt>
                <c:pt idx="69271" formatCode="General">
                  <c:v>1.4267699999999992</c:v>
                </c:pt>
                <c:pt idx="69272" formatCode="General">
                  <c:v>1.4267899999999998</c:v>
                </c:pt>
                <c:pt idx="69273" formatCode="General">
                  <c:v>1.426809999999999</c:v>
                </c:pt>
                <c:pt idx="69274" formatCode="General">
                  <c:v>1.4268299999999992</c:v>
                </c:pt>
                <c:pt idx="69275" formatCode="General">
                  <c:v>1.42685</c:v>
                </c:pt>
                <c:pt idx="69276" formatCode="General">
                  <c:v>1.4268699999999992</c:v>
                </c:pt>
                <c:pt idx="69277" formatCode="General">
                  <c:v>1.4268999999999992</c:v>
                </c:pt>
                <c:pt idx="69278" formatCode="General">
                  <c:v>1.426909999999999</c:v>
                </c:pt>
                <c:pt idx="69279" formatCode="General">
                  <c:v>1.4269399999999992</c:v>
                </c:pt>
                <c:pt idx="69280" formatCode="General">
                  <c:v>1.4269599999999998</c:v>
                </c:pt>
                <c:pt idx="69281" formatCode="General">
                  <c:v>1.426979999999999</c:v>
                </c:pt>
                <c:pt idx="69282" formatCode="General">
                  <c:v>1.4269999999999992</c:v>
                </c:pt>
                <c:pt idx="69283" formatCode="General">
                  <c:v>1.4270199999999991</c:v>
                </c:pt>
                <c:pt idx="69284" formatCode="General">
                  <c:v>1.4270399999999992</c:v>
                </c:pt>
                <c:pt idx="69285" formatCode="General">
                  <c:v>1.4270599999999998</c:v>
                </c:pt>
                <c:pt idx="69286" formatCode="General">
                  <c:v>1.427079999999999</c:v>
                </c:pt>
                <c:pt idx="69287" formatCode="General">
                  <c:v>1.4270999999999991</c:v>
                </c:pt>
                <c:pt idx="69288" formatCode="General">
                  <c:v>1.4271199999999991</c:v>
                </c:pt>
                <c:pt idx="69289" formatCode="General">
                  <c:v>1.427149999999999</c:v>
                </c:pt>
                <c:pt idx="69290" formatCode="General">
                  <c:v>1.4271599999999998</c:v>
                </c:pt>
                <c:pt idx="69291" formatCode="General">
                  <c:v>1.427179999999999</c:v>
                </c:pt>
                <c:pt idx="69292" formatCode="General">
                  <c:v>1.4271999999999991</c:v>
                </c:pt>
                <c:pt idx="69293" formatCode="General">
                  <c:v>1.4272299999999989</c:v>
                </c:pt>
                <c:pt idx="69294" formatCode="General">
                  <c:v>1.4272399999999992</c:v>
                </c:pt>
                <c:pt idx="69295" formatCode="General">
                  <c:v>1.4272599999999998</c:v>
                </c:pt>
                <c:pt idx="69296" formatCode="General">
                  <c:v>1.4272899999999991</c:v>
                </c:pt>
                <c:pt idx="69297" formatCode="General">
                  <c:v>1.4273099999999992</c:v>
                </c:pt>
                <c:pt idx="69298" formatCode="General">
                  <c:v>1.4273299999999987</c:v>
                </c:pt>
                <c:pt idx="69299" formatCode="General">
                  <c:v>1.427349999999999</c:v>
                </c:pt>
                <c:pt idx="69300" formatCode="General">
                  <c:v>1.4273699999999991</c:v>
                </c:pt>
                <c:pt idx="69301" formatCode="General">
                  <c:v>1.427389999999999</c:v>
                </c:pt>
                <c:pt idx="69302" formatCode="General">
                  <c:v>1.4274099999999992</c:v>
                </c:pt>
                <c:pt idx="69303" formatCode="General">
                  <c:v>1.4274299999999986</c:v>
                </c:pt>
                <c:pt idx="69304" formatCode="General">
                  <c:v>1.4274499999999992</c:v>
                </c:pt>
                <c:pt idx="69305" formatCode="General">
                  <c:v>1.4274799999999992</c:v>
                </c:pt>
                <c:pt idx="69306" formatCode="General">
                  <c:v>1.427489999999999</c:v>
                </c:pt>
                <c:pt idx="69307" formatCode="General">
                  <c:v>1.4275099999999992</c:v>
                </c:pt>
                <c:pt idx="69308" formatCode="General">
                  <c:v>1.4275399999999991</c:v>
                </c:pt>
                <c:pt idx="69309" formatCode="General">
                  <c:v>1.4275599999999991</c:v>
                </c:pt>
                <c:pt idx="69310" formatCode="General">
                  <c:v>1.4275699999999989</c:v>
                </c:pt>
                <c:pt idx="69311" formatCode="General">
                  <c:v>1.4275999999999986</c:v>
                </c:pt>
                <c:pt idx="69312" formatCode="General">
                  <c:v>1.427619999999999</c:v>
                </c:pt>
                <c:pt idx="69313" formatCode="General">
                  <c:v>1.4276399999999991</c:v>
                </c:pt>
                <c:pt idx="69314" formatCode="General">
                  <c:v>1.4276499999999992</c:v>
                </c:pt>
                <c:pt idx="69315" formatCode="General">
                  <c:v>1.4276799999999992</c:v>
                </c:pt>
                <c:pt idx="69316" formatCode="General">
                  <c:v>1.4276999999999984</c:v>
                </c:pt>
                <c:pt idx="69317" formatCode="General">
                  <c:v>1.427719999999999</c:v>
                </c:pt>
                <c:pt idx="69318" formatCode="General">
                  <c:v>1.4277399999999989</c:v>
                </c:pt>
                <c:pt idx="69319" formatCode="General">
                  <c:v>1.427759999999999</c:v>
                </c:pt>
                <c:pt idx="69320" formatCode="General">
                  <c:v>1.4277799999999992</c:v>
                </c:pt>
                <c:pt idx="69321" formatCode="General">
                  <c:v>1.4277999999999984</c:v>
                </c:pt>
                <c:pt idx="69322" formatCode="General">
                  <c:v>1.427819999999999</c:v>
                </c:pt>
                <c:pt idx="69323" formatCode="General">
                  <c:v>1.4278399999999989</c:v>
                </c:pt>
                <c:pt idx="69324" formatCode="General">
                  <c:v>1.4278699999999986</c:v>
                </c:pt>
                <c:pt idx="69325" formatCode="General">
                  <c:v>1.427889999999999</c:v>
                </c:pt>
                <c:pt idx="69326" formatCode="General">
                  <c:v>1.4278999999999982</c:v>
                </c:pt>
                <c:pt idx="69327" formatCode="General">
                  <c:v>1.427919999999999</c:v>
                </c:pt>
                <c:pt idx="69328" formatCode="General">
                  <c:v>1.4279499999999992</c:v>
                </c:pt>
                <c:pt idx="69329" formatCode="General">
                  <c:v>1.4279699999999984</c:v>
                </c:pt>
                <c:pt idx="69330" formatCode="General">
                  <c:v>1.427989999999999</c:v>
                </c:pt>
                <c:pt idx="69331" formatCode="General">
                  <c:v>1.42801</c:v>
                </c:pt>
                <c:pt idx="69332" formatCode="General">
                  <c:v>1.428029999999999</c:v>
                </c:pt>
                <c:pt idx="69333" formatCode="General">
                  <c:v>1.42805</c:v>
                </c:pt>
                <c:pt idx="69334" formatCode="General">
                  <c:v>1.42807</c:v>
                </c:pt>
                <c:pt idx="69335" formatCode="General">
                  <c:v>1.4280899999999999</c:v>
                </c:pt>
                <c:pt idx="69336" formatCode="General">
                  <c:v>1.42811</c:v>
                </c:pt>
                <c:pt idx="69337" formatCode="General">
                  <c:v>1.428129999999999</c:v>
                </c:pt>
                <c:pt idx="69338" formatCode="General">
                  <c:v>1.42815</c:v>
                </c:pt>
                <c:pt idx="69339" formatCode="General">
                  <c:v>1.4281699999999991</c:v>
                </c:pt>
                <c:pt idx="69340" formatCode="General">
                  <c:v>1.4281899999999998</c:v>
                </c:pt>
                <c:pt idx="69341" formatCode="General">
                  <c:v>1.42821</c:v>
                </c:pt>
                <c:pt idx="69342" formatCode="General">
                  <c:v>1.4282299999999992</c:v>
                </c:pt>
                <c:pt idx="69343" formatCode="General">
                  <c:v>1.42825</c:v>
                </c:pt>
                <c:pt idx="69344" formatCode="General">
                  <c:v>1.42828</c:v>
                </c:pt>
                <c:pt idx="69345" formatCode="General">
                  <c:v>1.4282899999999998</c:v>
                </c:pt>
                <c:pt idx="69346" formatCode="General">
                  <c:v>1.42831</c:v>
                </c:pt>
                <c:pt idx="69347" formatCode="General">
                  <c:v>1.4283399999999991</c:v>
                </c:pt>
                <c:pt idx="69348" formatCode="General">
                  <c:v>1.4283599999999999</c:v>
                </c:pt>
                <c:pt idx="69349" formatCode="General">
                  <c:v>1.42838</c:v>
                </c:pt>
                <c:pt idx="69350" formatCode="General">
                  <c:v>1.428399999999999</c:v>
                </c:pt>
                <c:pt idx="69351" formatCode="General">
                  <c:v>1.4284199999999998</c:v>
                </c:pt>
                <c:pt idx="69352" formatCode="General">
                  <c:v>1.428439999999999</c:v>
                </c:pt>
                <c:pt idx="69353" formatCode="General">
                  <c:v>1.4284599999999998</c:v>
                </c:pt>
                <c:pt idx="69354" formatCode="General">
                  <c:v>1.42848</c:v>
                </c:pt>
                <c:pt idx="69355" formatCode="General">
                  <c:v>1.4284999999999992</c:v>
                </c:pt>
                <c:pt idx="69356" formatCode="General">
                  <c:v>1.4285199999999998</c:v>
                </c:pt>
                <c:pt idx="69357" formatCode="General">
                  <c:v>1.428539999999999</c:v>
                </c:pt>
                <c:pt idx="69358" formatCode="General">
                  <c:v>1.4285599999999998</c:v>
                </c:pt>
                <c:pt idx="69359" formatCode="General">
                  <c:v>1.4285899999999998</c:v>
                </c:pt>
                <c:pt idx="69360" formatCode="General">
                  <c:v>1.428609999999999</c:v>
                </c:pt>
                <c:pt idx="69361" formatCode="General">
                  <c:v>1.4286199999999998</c:v>
                </c:pt>
                <c:pt idx="69362" formatCode="General">
                  <c:v>1.42865</c:v>
                </c:pt>
                <c:pt idx="69363" formatCode="General">
                  <c:v>1.4286699999999992</c:v>
                </c:pt>
                <c:pt idx="69364" formatCode="General">
                  <c:v>1.4286899999999998</c:v>
                </c:pt>
                <c:pt idx="69365" formatCode="General">
                  <c:v>1.4286999999999992</c:v>
                </c:pt>
                <c:pt idx="69366" formatCode="General">
                  <c:v>1.4287299999999992</c:v>
                </c:pt>
                <c:pt idx="69367" formatCode="General">
                  <c:v>1.42875</c:v>
                </c:pt>
                <c:pt idx="69368" formatCode="General">
                  <c:v>1.4287699999999992</c:v>
                </c:pt>
                <c:pt idx="69369" formatCode="General">
                  <c:v>1.4287899999999998</c:v>
                </c:pt>
                <c:pt idx="69370" formatCode="General">
                  <c:v>1.428809999999999</c:v>
                </c:pt>
                <c:pt idx="69371" formatCode="General">
                  <c:v>1.4288299999999992</c:v>
                </c:pt>
                <c:pt idx="69372" formatCode="General">
                  <c:v>1.42885</c:v>
                </c:pt>
                <c:pt idx="69373" formatCode="General">
                  <c:v>1.4288699999999992</c:v>
                </c:pt>
                <c:pt idx="69374" formatCode="General">
                  <c:v>1.4288899999999998</c:v>
                </c:pt>
                <c:pt idx="69375" formatCode="General">
                  <c:v>1.4289199999999991</c:v>
                </c:pt>
                <c:pt idx="69376" formatCode="General">
                  <c:v>1.4289399999999992</c:v>
                </c:pt>
                <c:pt idx="69377" formatCode="General">
                  <c:v>1.4289499999999991</c:v>
                </c:pt>
                <c:pt idx="69378" formatCode="General">
                  <c:v>1.4289699999999992</c:v>
                </c:pt>
                <c:pt idx="69379" formatCode="General">
                  <c:v>1.4289999999999992</c:v>
                </c:pt>
                <c:pt idx="69380" formatCode="General">
                  <c:v>1.4290199999999991</c:v>
                </c:pt>
                <c:pt idx="69381" formatCode="General">
                  <c:v>1.4290399999999992</c:v>
                </c:pt>
                <c:pt idx="69382" formatCode="General">
                  <c:v>1.4290599999999998</c:v>
                </c:pt>
                <c:pt idx="69383" formatCode="General">
                  <c:v>1.429079999999999</c:v>
                </c:pt>
                <c:pt idx="69384" formatCode="General">
                  <c:v>1.4290999999999991</c:v>
                </c:pt>
                <c:pt idx="69385" formatCode="General">
                  <c:v>1.4291199999999991</c:v>
                </c:pt>
                <c:pt idx="69386" formatCode="General">
                  <c:v>1.4291399999999992</c:v>
                </c:pt>
                <c:pt idx="69387" formatCode="General">
                  <c:v>1.4291599999999998</c:v>
                </c:pt>
                <c:pt idx="69388" formatCode="General">
                  <c:v>1.4291899999999991</c:v>
                </c:pt>
                <c:pt idx="69389" formatCode="General">
                  <c:v>1.4291999999999991</c:v>
                </c:pt>
                <c:pt idx="69390" formatCode="General">
                  <c:v>1.429219999999999</c:v>
                </c:pt>
                <c:pt idx="69391" formatCode="General">
                  <c:v>1.4292399999999992</c:v>
                </c:pt>
                <c:pt idx="69392" formatCode="General">
                  <c:v>1.4292699999999992</c:v>
                </c:pt>
                <c:pt idx="69393" formatCode="General">
                  <c:v>1.4292799999999992</c:v>
                </c:pt>
                <c:pt idx="69394" formatCode="General">
                  <c:v>1.4292999999999989</c:v>
                </c:pt>
                <c:pt idx="69395" formatCode="General">
                  <c:v>1.4293299999999987</c:v>
                </c:pt>
                <c:pt idx="69396" formatCode="General">
                  <c:v>1.429349999999999</c:v>
                </c:pt>
                <c:pt idx="69397" formatCode="General">
                  <c:v>1.4293699999999991</c:v>
                </c:pt>
                <c:pt idx="69398" formatCode="General">
                  <c:v>1.4293899999999991</c:v>
                </c:pt>
                <c:pt idx="69399" formatCode="General">
                  <c:v>1.4294099999999992</c:v>
                </c:pt>
                <c:pt idx="69400" formatCode="General">
                  <c:v>1.4294299999999986</c:v>
                </c:pt>
                <c:pt idx="69401" formatCode="General">
                  <c:v>1.4294499999999992</c:v>
                </c:pt>
                <c:pt idx="69402" formatCode="General">
                  <c:v>1.4294699999999991</c:v>
                </c:pt>
                <c:pt idx="69403" formatCode="General">
                  <c:v>1.429489999999999</c:v>
                </c:pt>
                <c:pt idx="69404" formatCode="General">
                  <c:v>1.4295099999999992</c:v>
                </c:pt>
                <c:pt idx="69405" formatCode="General">
                  <c:v>1.4295299999999984</c:v>
                </c:pt>
                <c:pt idx="69406" formatCode="General">
                  <c:v>1.4295499999999992</c:v>
                </c:pt>
                <c:pt idx="69407" formatCode="General">
                  <c:v>1.4295699999999989</c:v>
                </c:pt>
                <c:pt idx="69408" formatCode="General">
                  <c:v>1.429589999999999</c:v>
                </c:pt>
                <c:pt idx="69409" formatCode="General">
                  <c:v>1.4296099999999992</c:v>
                </c:pt>
                <c:pt idx="69410" formatCode="General">
                  <c:v>1.4296399999999991</c:v>
                </c:pt>
                <c:pt idx="69411" formatCode="General">
                  <c:v>1.429659999999999</c:v>
                </c:pt>
                <c:pt idx="69412" formatCode="General">
                  <c:v>1.4296699999999989</c:v>
                </c:pt>
                <c:pt idx="69413" formatCode="General">
                  <c:v>1.4296999999999984</c:v>
                </c:pt>
                <c:pt idx="69414" formatCode="General">
                  <c:v>1.429719999999999</c:v>
                </c:pt>
                <c:pt idx="69415" formatCode="General">
                  <c:v>1.4297399999999989</c:v>
                </c:pt>
                <c:pt idx="69416" formatCode="General">
                  <c:v>1.4297499999999992</c:v>
                </c:pt>
                <c:pt idx="69417" formatCode="General">
                  <c:v>1.4297799999999992</c:v>
                </c:pt>
                <c:pt idx="69418" formatCode="General">
                  <c:v>1.4297999999999984</c:v>
                </c:pt>
                <c:pt idx="69419" formatCode="General">
                  <c:v>1.429819999999999</c:v>
                </c:pt>
                <c:pt idx="69420" formatCode="General">
                  <c:v>1.4298399999999989</c:v>
                </c:pt>
                <c:pt idx="69421" formatCode="General">
                  <c:v>1.429859999999999</c:v>
                </c:pt>
                <c:pt idx="69422" formatCode="General">
                  <c:v>1.4298799999999992</c:v>
                </c:pt>
                <c:pt idx="69423" formatCode="General">
                  <c:v>1.4299099999999989</c:v>
                </c:pt>
                <c:pt idx="69424" formatCode="General">
                  <c:v>1.429919999999999</c:v>
                </c:pt>
                <c:pt idx="69425" formatCode="General">
                  <c:v>1.4299399999999987</c:v>
                </c:pt>
                <c:pt idx="69426" formatCode="General">
                  <c:v>1.4299699999999984</c:v>
                </c:pt>
                <c:pt idx="69427" formatCode="General">
                  <c:v>1.429989999999999</c:v>
                </c:pt>
                <c:pt idx="69428" formatCode="General">
                  <c:v>1.43</c:v>
                </c:pt>
                <c:pt idx="69429" formatCode="General">
                  <c:v>1.4300199999999998</c:v>
                </c:pt>
                <c:pt idx="69430" formatCode="General">
                  <c:v>1.43005</c:v>
                </c:pt>
                <c:pt idx="69431" formatCode="General">
                  <c:v>1.43007</c:v>
                </c:pt>
                <c:pt idx="69432" formatCode="General">
                  <c:v>1.43008</c:v>
                </c:pt>
                <c:pt idx="69433" formatCode="General">
                  <c:v>1.43011</c:v>
                </c:pt>
                <c:pt idx="69434" formatCode="General">
                  <c:v>1.430129999999999</c:v>
                </c:pt>
                <c:pt idx="69435" formatCode="General">
                  <c:v>1.43015</c:v>
                </c:pt>
                <c:pt idx="69436" formatCode="General">
                  <c:v>1.4301699999999991</c:v>
                </c:pt>
                <c:pt idx="69437" formatCode="General">
                  <c:v>1.4301899999999999</c:v>
                </c:pt>
                <c:pt idx="69438" formatCode="General">
                  <c:v>1.43021</c:v>
                </c:pt>
                <c:pt idx="69439" formatCode="General">
                  <c:v>1.430229999999999</c:v>
                </c:pt>
                <c:pt idx="69440" formatCode="General">
                  <c:v>1.43025</c:v>
                </c:pt>
                <c:pt idx="69441" formatCode="General">
                  <c:v>1.430269999999999</c:v>
                </c:pt>
                <c:pt idx="69442" formatCode="General">
                  <c:v>1.4302899999999998</c:v>
                </c:pt>
                <c:pt idx="69443" formatCode="General">
                  <c:v>1.4303199999999998</c:v>
                </c:pt>
                <c:pt idx="69444" formatCode="General">
                  <c:v>1.4303299999999992</c:v>
                </c:pt>
                <c:pt idx="69445" formatCode="General">
                  <c:v>1.4303599999999999</c:v>
                </c:pt>
                <c:pt idx="69446" formatCode="General">
                  <c:v>1.43038</c:v>
                </c:pt>
                <c:pt idx="69447" formatCode="General">
                  <c:v>1.430399999999999</c:v>
                </c:pt>
                <c:pt idx="69448" formatCode="General">
                  <c:v>1.4304199999999998</c:v>
                </c:pt>
                <c:pt idx="69449" formatCode="General">
                  <c:v>1.430439999999999</c:v>
                </c:pt>
                <c:pt idx="69450" formatCode="General">
                  <c:v>1.4304599999999998</c:v>
                </c:pt>
                <c:pt idx="69451" formatCode="General">
                  <c:v>1.43048</c:v>
                </c:pt>
                <c:pt idx="69452" formatCode="General">
                  <c:v>1.4304999999999992</c:v>
                </c:pt>
                <c:pt idx="69453" formatCode="General">
                  <c:v>1.4305199999999998</c:v>
                </c:pt>
                <c:pt idx="69454" formatCode="General">
                  <c:v>1.430539999999999</c:v>
                </c:pt>
                <c:pt idx="69455" formatCode="General">
                  <c:v>1.4305599999999998</c:v>
                </c:pt>
                <c:pt idx="69456" formatCode="General">
                  <c:v>1.43058</c:v>
                </c:pt>
                <c:pt idx="69457" formatCode="General">
                  <c:v>1.4305999999999992</c:v>
                </c:pt>
                <c:pt idx="69458" formatCode="General">
                  <c:v>1.4306199999999998</c:v>
                </c:pt>
                <c:pt idx="69459" formatCode="General">
                  <c:v>1.43065</c:v>
                </c:pt>
                <c:pt idx="69460" formatCode="General">
                  <c:v>1.4306599999999998</c:v>
                </c:pt>
                <c:pt idx="69461" formatCode="General">
                  <c:v>1.43068</c:v>
                </c:pt>
                <c:pt idx="69462" formatCode="General">
                  <c:v>1.430709999999999</c:v>
                </c:pt>
                <c:pt idx="69463" formatCode="General">
                  <c:v>1.4307299999999992</c:v>
                </c:pt>
                <c:pt idx="69464" formatCode="General">
                  <c:v>1.43075</c:v>
                </c:pt>
                <c:pt idx="69465" formatCode="General">
                  <c:v>1.4307699999999992</c:v>
                </c:pt>
                <c:pt idx="69466" formatCode="General">
                  <c:v>1.4307899999999998</c:v>
                </c:pt>
                <c:pt idx="69467" formatCode="General">
                  <c:v>1.430809999999999</c:v>
                </c:pt>
                <c:pt idx="69468" formatCode="General">
                  <c:v>1.4308299999999992</c:v>
                </c:pt>
                <c:pt idx="69469" formatCode="General">
                  <c:v>1.43085</c:v>
                </c:pt>
                <c:pt idx="69470" formatCode="General">
                  <c:v>1.4308699999999992</c:v>
                </c:pt>
                <c:pt idx="69471" formatCode="General">
                  <c:v>1.4308899999999998</c:v>
                </c:pt>
                <c:pt idx="69472" formatCode="General">
                  <c:v>1.430909999999999</c:v>
                </c:pt>
                <c:pt idx="69473" formatCode="General">
                  <c:v>1.4309299999999991</c:v>
                </c:pt>
                <c:pt idx="69474" formatCode="General">
                  <c:v>1.4309599999999998</c:v>
                </c:pt>
                <c:pt idx="69475" formatCode="General">
                  <c:v>1.4309699999999992</c:v>
                </c:pt>
                <c:pt idx="69476" formatCode="General">
                  <c:v>1.4309899999999998</c:v>
                </c:pt>
                <c:pt idx="69477" formatCode="General">
                  <c:v>1.4310199999999991</c:v>
                </c:pt>
                <c:pt idx="69478" formatCode="General">
                  <c:v>1.4310399999999992</c:v>
                </c:pt>
                <c:pt idx="69479" formatCode="General">
                  <c:v>1.431049999999999</c:v>
                </c:pt>
                <c:pt idx="69480" formatCode="General">
                  <c:v>1.4310699999999992</c:v>
                </c:pt>
                <c:pt idx="69481" formatCode="General">
                  <c:v>1.4310999999999992</c:v>
                </c:pt>
                <c:pt idx="69482" formatCode="General">
                  <c:v>1.4311199999999991</c:v>
                </c:pt>
                <c:pt idx="69483" formatCode="General">
                  <c:v>1.4311299999999989</c:v>
                </c:pt>
                <c:pt idx="69484" formatCode="General">
                  <c:v>1.4311599999999998</c:v>
                </c:pt>
                <c:pt idx="69485" formatCode="General">
                  <c:v>1.431179999999999</c:v>
                </c:pt>
                <c:pt idx="69486" formatCode="General">
                  <c:v>1.4311999999999991</c:v>
                </c:pt>
                <c:pt idx="69487" formatCode="General">
                  <c:v>1.431219999999999</c:v>
                </c:pt>
                <c:pt idx="69488" formatCode="General">
                  <c:v>1.4312399999999992</c:v>
                </c:pt>
                <c:pt idx="69489" formatCode="General">
                  <c:v>1.4312599999999998</c:v>
                </c:pt>
                <c:pt idx="69490" formatCode="General">
                  <c:v>1.4312899999999991</c:v>
                </c:pt>
                <c:pt idx="69491" formatCode="General">
                  <c:v>1.4312999999999991</c:v>
                </c:pt>
                <c:pt idx="69492" formatCode="General">
                  <c:v>1.431319999999999</c:v>
                </c:pt>
                <c:pt idx="69493" formatCode="General">
                  <c:v>1.4313399999999992</c:v>
                </c:pt>
                <c:pt idx="69494" formatCode="General">
                  <c:v>1.4313699999999991</c:v>
                </c:pt>
                <c:pt idx="69495" formatCode="General">
                  <c:v>1.4313799999999992</c:v>
                </c:pt>
                <c:pt idx="69496" formatCode="General">
                  <c:v>1.4314099999999992</c:v>
                </c:pt>
                <c:pt idx="69497" formatCode="General">
                  <c:v>1.4314299999999986</c:v>
                </c:pt>
                <c:pt idx="69498" formatCode="General">
                  <c:v>1.431449999999999</c:v>
                </c:pt>
                <c:pt idx="69499" formatCode="General">
                  <c:v>1.4314699999999991</c:v>
                </c:pt>
                <c:pt idx="69500" formatCode="General">
                  <c:v>1.431489999999999</c:v>
                </c:pt>
                <c:pt idx="69501" formatCode="General">
                  <c:v>1.4315099999999992</c:v>
                </c:pt>
                <c:pt idx="69502" formatCode="General">
                  <c:v>1.4315299999999984</c:v>
                </c:pt>
                <c:pt idx="69503" formatCode="General">
                  <c:v>1.4315499999999992</c:v>
                </c:pt>
                <c:pt idx="69504" formatCode="General">
                  <c:v>1.4315699999999989</c:v>
                </c:pt>
                <c:pt idx="69505" formatCode="General">
                  <c:v>1.431589999999999</c:v>
                </c:pt>
                <c:pt idx="69506" formatCode="General">
                  <c:v>1.4316099999999992</c:v>
                </c:pt>
                <c:pt idx="69507" formatCode="General">
                  <c:v>1.4316299999999984</c:v>
                </c:pt>
                <c:pt idx="69508" formatCode="General">
                  <c:v>1.4316499999999992</c:v>
                </c:pt>
                <c:pt idx="69509" formatCode="General">
                  <c:v>1.4316699999999989</c:v>
                </c:pt>
                <c:pt idx="69510" formatCode="General">
                  <c:v>1.4316999999999986</c:v>
                </c:pt>
                <c:pt idx="69511" formatCode="General">
                  <c:v>1.4317099999999991</c:v>
                </c:pt>
                <c:pt idx="69512" formatCode="General">
                  <c:v>1.4317299999999982</c:v>
                </c:pt>
                <c:pt idx="69513" formatCode="General">
                  <c:v>1.431759999999999</c:v>
                </c:pt>
                <c:pt idx="69514" formatCode="General">
                  <c:v>1.4317799999999992</c:v>
                </c:pt>
                <c:pt idx="69515" formatCode="General">
                  <c:v>1.4317999999999984</c:v>
                </c:pt>
                <c:pt idx="69516" formatCode="General">
                  <c:v>1.431819999999999</c:v>
                </c:pt>
                <c:pt idx="69517" formatCode="General">
                  <c:v>1.4318399999999989</c:v>
                </c:pt>
                <c:pt idx="69518" formatCode="General">
                  <c:v>1.431859999999999</c:v>
                </c:pt>
                <c:pt idx="69519" formatCode="General">
                  <c:v>1.4318799999999992</c:v>
                </c:pt>
                <c:pt idx="69520" formatCode="General">
                  <c:v>1.4318999999999984</c:v>
                </c:pt>
                <c:pt idx="69521" formatCode="General">
                  <c:v>1.431919999999999</c:v>
                </c:pt>
                <c:pt idx="69522" formatCode="General">
                  <c:v>1.4319499999999992</c:v>
                </c:pt>
                <c:pt idx="69523" formatCode="General">
                  <c:v>1.431959999999999</c:v>
                </c:pt>
                <c:pt idx="69524" formatCode="General">
                  <c:v>1.4319799999999991</c:v>
                </c:pt>
                <c:pt idx="69525" formatCode="General">
                  <c:v>1.43201</c:v>
                </c:pt>
                <c:pt idx="69526" formatCode="General">
                  <c:v>1.432029999999999</c:v>
                </c:pt>
                <c:pt idx="69527" formatCode="General">
                  <c:v>1.43204</c:v>
                </c:pt>
                <c:pt idx="69528" formatCode="General">
                  <c:v>1.43207</c:v>
                </c:pt>
                <c:pt idx="69529" formatCode="General">
                  <c:v>1.4320899999999999</c:v>
                </c:pt>
                <c:pt idx="69530" formatCode="General">
                  <c:v>1.43211</c:v>
                </c:pt>
                <c:pt idx="69531" formatCode="General">
                  <c:v>1.4321199999999998</c:v>
                </c:pt>
                <c:pt idx="69532" formatCode="General">
                  <c:v>1.43215</c:v>
                </c:pt>
                <c:pt idx="69533" formatCode="General">
                  <c:v>1.4321699999999991</c:v>
                </c:pt>
                <c:pt idx="69534" formatCode="General">
                  <c:v>1.43218</c:v>
                </c:pt>
                <c:pt idx="69535" formatCode="General">
                  <c:v>1.43221</c:v>
                </c:pt>
                <c:pt idx="69536" formatCode="General">
                  <c:v>1.432229999999999</c:v>
                </c:pt>
                <c:pt idx="69537" formatCode="General">
                  <c:v>1.43225</c:v>
                </c:pt>
                <c:pt idx="69538" formatCode="General">
                  <c:v>1.432269999999999</c:v>
                </c:pt>
                <c:pt idx="69539" formatCode="General">
                  <c:v>1.4322899999999998</c:v>
                </c:pt>
                <c:pt idx="69540" formatCode="General">
                  <c:v>1.43231</c:v>
                </c:pt>
                <c:pt idx="69541" formatCode="General">
                  <c:v>1.4323399999999991</c:v>
                </c:pt>
                <c:pt idx="69542" formatCode="General">
                  <c:v>1.43235</c:v>
                </c:pt>
                <c:pt idx="69543" formatCode="General">
                  <c:v>1.432369999999999</c:v>
                </c:pt>
                <c:pt idx="69544" formatCode="General">
                  <c:v>1.4323899999999998</c:v>
                </c:pt>
                <c:pt idx="69545" formatCode="General">
                  <c:v>1.4324199999999998</c:v>
                </c:pt>
                <c:pt idx="69546" formatCode="General">
                  <c:v>1.4324299999999992</c:v>
                </c:pt>
                <c:pt idx="69547" formatCode="General">
                  <c:v>1.4324599999999998</c:v>
                </c:pt>
                <c:pt idx="69548" formatCode="General">
                  <c:v>1.43248</c:v>
                </c:pt>
                <c:pt idx="69549" formatCode="General">
                  <c:v>1.4324999999999992</c:v>
                </c:pt>
                <c:pt idx="69550" formatCode="General">
                  <c:v>1.4325199999999998</c:v>
                </c:pt>
                <c:pt idx="69551" formatCode="General">
                  <c:v>1.432539999999999</c:v>
                </c:pt>
                <c:pt idx="69552" formatCode="General">
                  <c:v>1.4325599999999998</c:v>
                </c:pt>
                <c:pt idx="69553" formatCode="General">
                  <c:v>1.43258</c:v>
                </c:pt>
                <c:pt idx="69554" formatCode="General">
                  <c:v>1.4325999999999992</c:v>
                </c:pt>
                <c:pt idx="69555" formatCode="General">
                  <c:v>1.4326199999999998</c:v>
                </c:pt>
                <c:pt idx="69556" formatCode="General">
                  <c:v>1.432639999999999</c:v>
                </c:pt>
                <c:pt idx="69557" formatCode="General">
                  <c:v>1.4326599999999998</c:v>
                </c:pt>
                <c:pt idx="69558" formatCode="General">
                  <c:v>1.43268</c:v>
                </c:pt>
                <c:pt idx="69559" formatCode="General">
                  <c:v>1.4326999999999992</c:v>
                </c:pt>
                <c:pt idx="69560" formatCode="General">
                  <c:v>1.4327199999999998</c:v>
                </c:pt>
                <c:pt idx="69561" formatCode="General">
                  <c:v>1.43275</c:v>
                </c:pt>
                <c:pt idx="69562" formatCode="General">
                  <c:v>1.4327599999999998</c:v>
                </c:pt>
                <c:pt idx="69563" formatCode="General">
                  <c:v>1.4327899999999998</c:v>
                </c:pt>
                <c:pt idx="69564" formatCode="General">
                  <c:v>1.432809999999999</c:v>
                </c:pt>
                <c:pt idx="69565" formatCode="General">
                  <c:v>1.4328299999999992</c:v>
                </c:pt>
                <c:pt idx="69566" formatCode="General">
                  <c:v>1.432839999999999</c:v>
                </c:pt>
                <c:pt idx="69567" formatCode="General">
                  <c:v>1.4328699999999992</c:v>
                </c:pt>
                <c:pt idx="69568" formatCode="General">
                  <c:v>1.4328899999999998</c:v>
                </c:pt>
                <c:pt idx="69569" formatCode="General">
                  <c:v>1.432909999999999</c:v>
                </c:pt>
                <c:pt idx="69570" formatCode="General">
                  <c:v>1.4329299999999991</c:v>
                </c:pt>
                <c:pt idx="69571" formatCode="General">
                  <c:v>1.4329499999999991</c:v>
                </c:pt>
                <c:pt idx="69572" formatCode="General">
                  <c:v>1.4329699999999992</c:v>
                </c:pt>
                <c:pt idx="69573" formatCode="General">
                  <c:v>1.4329899999999998</c:v>
                </c:pt>
                <c:pt idx="69574" formatCode="General">
                  <c:v>1.433009999999999</c:v>
                </c:pt>
                <c:pt idx="69575" formatCode="General">
                  <c:v>1.4330299999999991</c:v>
                </c:pt>
                <c:pt idx="69576" formatCode="General">
                  <c:v>1.4330599999999998</c:v>
                </c:pt>
                <c:pt idx="69577" formatCode="General">
                  <c:v>1.433079999999999</c:v>
                </c:pt>
                <c:pt idx="69578" formatCode="General">
                  <c:v>1.4330899999999998</c:v>
                </c:pt>
                <c:pt idx="69579" formatCode="General">
                  <c:v>1.4331199999999991</c:v>
                </c:pt>
                <c:pt idx="69580" formatCode="General">
                  <c:v>1.4331399999999992</c:v>
                </c:pt>
                <c:pt idx="69581" formatCode="General">
                  <c:v>1.4331599999999998</c:v>
                </c:pt>
                <c:pt idx="69582" formatCode="General">
                  <c:v>1.4331699999999992</c:v>
                </c:pt>
                <c:pt idx="69583" formatCode="General">
                  <c:v>1.4331999999999991</c:v>
                </c:pt>
                <c:pt idx="69584" formatCode="General">
                  <c:v>1.4332199999999991</c:v>
                </c:pt>
                <c:pt idx="69585" formatCode="General">
                  <c:v>1.4332399999999992</c:v>
                </c:pt>
                <c:pt idx="69586" formatCode="General">
                  <c:v>1.4332599999999998</c:v>
                </c:pt>
                <c:pt idx="69587" formatCode="General">
                  <c:v>1.4332799999999992</c:v>
                </c:pt>
                <c:pt idx="69588" formatCode="General">
                  <c:v>1.4332999999999991</c:v>
                </c:pt>
                <c:pt idx="69589" formatCode="General">
                  <c:v>1.4333299999999987</c:v>
                </c:pt>
                <c:pt idx="69590" formatCode="General">
                  <c:v>1.4333399999999992</c:v>
                </c:pt>
                <c:pt idx="69591" formatCode="General">
                  <c:v>1.4333599999999991</c:v>
                </c:pt>
                <c:pt idx="69592" formatCode="General">
                  <c:v>1.4333899999999991</c:v>
                </c:pt>
                <c:pt idx="69593" formatCode="General">
                  <c:v>1.4334099999999992</c:v>
                </c:pt>
                <c:pt idx="69594" formatCode="General">
                  <c:v>1.433419999999999</c:v>
                </c:pt>
                <c:pt idx="69595" formatCode="General">
                  <c:v>1.4334399999999992</c:v>
                </c:pt>
                <c:pt idx="69596" formatCode="General">
                  <c:v>1.4334699999999991</c:v>
                </c:pt>
                <c:pt idx="69597" formatCode="General">
                  <c:v>1.433489999999999</c:v>
                </c:pt>
                <c:pt idx="69598" formatCode="General">
                  <c:v>1.4335099999999992</c:v>
                </c:pt>
                <c:pt idx="69599" formatCode="General">
                  <c:v>1.4335299999999984</c:v>
                </c:pt>
                <c:pt idx="69600" formatCode="General">
                  <c:v>1.4335499999999992</c:v>
                </c:pt>
                <c:pt idx="69601" formatCode="General">
                  <c:v>1.4335699999999989</c:v>
                </c:pt>
                <c:pt idx="69602" formatCode="General">
                  <c:v>1.433589999999999</c:v>
                </c:pt>
                <c:pt idx="69603" formatCode="General">
                  <c:v>1.4336099999999992</c:v>
                </c:pt>
                <c:pt idx="69604" formatCode="General">
                  <c:v>1.4336299999999984</c:v>
                </c:pt>
                <c:pt idx="69605" formatCode="General">
                  <c:v>1.4336499999999992</c:v>
                </c:pt>
                <c:pt idx="69606" formatCode="General">
                  <c:v>1.4336699999999989</c:v>
                </c:pt>
                <c:pt idx="69607" formatCode="General">
                  <c:v>1.433689999999999</c:v>
                </c:pt>
                <c:pt idx="69608" formatCode="General">
                  <c:v>1.4337099999999992</c:v>
                </c:pt>
                <c:pt idx="69609" formatCode="General">
                  <c:v>1.4337299999999982</c:v>
                </c:pt>
                <c:pt idx="69610" formatCode="General">
                  <c:v>1.4337499999999992</c:v>
                </c:pt>
                <c:pt idx="69611" formatCode="General">
                  <c:v>1.4337699999999987</c:v>
                </c:pt>
                <c:pt idx="69612" formatCode="General">
                  <c:v>1.4337999999999984</c:v>
                </c:pt>
                <c:pt idx="69613" formatCode="General">
                  <c:v>1.4338099999999991</c:v>
                </c:pt>
                <c:pt idx="69614" formatCode="General">
                  <c:v>1.4338399999999989</c:v>
                </c:pt>
                <c:pt idx="69615" formatCode="General">
                  <c:v>1.433859999999999</c:v>
                </c:pt>
                <c:pt idx="69616" formatCode="General">
                  <c:v>1.4338799999999992</c:v>
                </c:pt>
                <c:pt idx="69617" formatCode="General">
                  <c:v>1.433889999999999</c:v>
                </c:pt>
                <c:pt idx="69618" formatCode="General">
                  <c:v>1.433919999999999</c:v>
                </c:pt>
                <c:pt idx="69619" formatCode="General">
                  <c:v>1.4339399999999987</c:v>
                </c:pt>
                <c:pt idx="69620" formatCode="General">
                  <c:v>1.433959999999999</c:v>
                </c:pt>
                <c:pt idx="69621" formatCode="General">
                  <c:v>1.4339799999999991</c:v>
                </c:pt>
                <c:pt idx="69622" formatCode="General">
                  <c:v>1.4339999999999982</c:v>
                </c:pt>
                <c:pt idx="69623" formatCode="General">
                  <c:v>1.4340199999999999</c:v>
                </c:pt>
                <c:pt idx="69624" formatCode="General">
                  <c:v>1.43404</c:v>
                </c:pt>
                <c:pt idx="69625" formatCode="General">
                  <c:v>1.4340599999999999</c:v>
                </c:pt>
                <c:pt idx="69626" formatCode="General">
                  <c:v>1.43408</c:v>
                </c:pt>
                <c:pt idx="69627" formatCode="General">
                  <c:v>1.43411</c:v>
                </c:pt>
                <c:pt idx="69628" formatCode="General">
                  <c:v>1.434129999999999</c:v>
                </c:pt>
                <c:pt idx="69629" formatCode="General">
                  <c:v>1.43414</c:v>
                </c:pt>
                <c:pt idx="69630" formatCode="General">
                  <c:v>1.4341699999999991</c:v>
                </c:pt>
                <c:pt idx="69631" formatCode="General">
                  <c:v>1.4341899999999999</c:v>
                </c:pt>
                <c:pt idx="69632" formatCode="General">
                  <c:v>1.43421</c:v>
                </c:pt>
                <c:pt idx="69633" formatCode="General">
                  <c:v>1.4342199999999998</c:v>
                </c:pt>
                <c:pt idx="69634" formatCode="General">
                  <c:v>1.43425</c:v>
                </c:pt>
                <c:pt idx="69635" formatCode="General">
                  <c:v>1.434269999999999</c:v>
                </c:pt>
                <c:pt idx="69636" formatCode="General">
                  <c:v>1.4342899999999998</c:v>
                </c:pt>
                <c:pt idx="69637" formatCode="General">
                  <c:v>1.43431</c:v>
                </c:pt>
                <c:pt idx="69638" formatCode="General">
                  <c:v>1.4343299999999992</c:v>
                </c:pt>
                <c:pt idx="69639" formatCode="General">
                  <c:v>1.43435</c:v>
                </c:pt>
                <c:pt idx="69640" formatCode="General">
                  <c:v>1.43438</c:v>
                </c:pt>
                <c:pt idx="69641" formatCode="General">
                  <c:v>1.4343899999999998</c:v>
                </c:pt>
                <c:pt idx="69642" formatCode="General">
                  <c:v>1.43441</c:v>
                </c:pt>
                <c:pt idx="69643" formatCode="General">
                  <c:v>1.434439999999999</c:v>
                </c:pt>
                <c:pt idx="69644" formatCode="General">
                  <c:v>1.4344599999999998</c:v>
                </c:pt>
                <c:pt idx="69645" formatCode="General">
                  <c:v>1.434469999999999</c:v>
                </c:pt>
                <c:pt idx="69646" formatCode="General">
                  <c:v>1.4344899999999998</c:v>
                </c:pt>
                <c:pt idx="69647" formatCode="General">
                  <c:v>1.4345199999999998</c:v>
                </c:pt>
                <c:pt idx="69648" formatCode="General">
                  <c:v>1.434539999999999</c:v>
                </c:pt>
                <c:pt idx="69649" formatCode="General">
                  <c:v>1.43455</c:v>
                </c:pt>
                <c:pt idx="69650" formatCode="General">
                  <c:v>1.43458</c:v>
                </c:pt>
                <c:pt idx="69651" formatCode="General">
                  <c:v>1.4345999999999992</c:v>
                </c:pt>
                <c:pt idx="69652" formatCode="General">
                  <c:v>1.4346199999999998</c:v>
                </c:pt>
                <c:pt idx="69653" formatCode="General">
                  <c:v>1.434639999999999</c:v>
                </c:pt>
                <c:pt idx="69654" formatCode="General">
                  <c:v>1.4346599999999998</c:v>
                </c:pt>
                <c:pt idx="69655" formatCode="General">
                  <c:v>1.43468</c:v>
                </c:pt>
                <c:pt idx="69656" formatCode="General">
                  <c:v>1.4346999999999992</c:v>
                </c:pt>
                <c:pt idx="69657" formatCode="General">
                  <c:v>1.4347199999999998</c:v>
                </c:pt>
                <c:pt idx="69658" formatCode="General">
                  <c:v>1.434739999999999</c:v>
                </c:pt>
                <c:pt idx="69659" formatCode="General">
                  <c:v>1.4347599999999998</c:v>
                </c:pt>
                <c:pt idx="69660" formatCode="General">
                  <c:v>1.4347899999999998</c:v>
                </c:pt>
                <c:pt idx="69661" formatCode="General">
                  <c:v>1.4347999999999992</c:v>
                </c:pt>
                <c:pt idx="69662" formatCode="General">
                  <c:v>1.4348299999999992</c:v>
                </c:pt>
                <c:pt idx="69663" formatCode="General">
                  <c:v>1.43485</c:v>
                </c:pt>
                <c:pt idx="69664" formatCode="General">
                  <c:v>1.4348699999999992</c:v>
                </c:pt>
                <c:pt idx="69665" formatCode="General">
                  <c:v>1.4348899999999998</c:v>
                </c:pt>
                <c:pt idx="69666" formatCode="General">
                  <c:v>1.434909999999999</c:v>
                </c:pt>
                <c:pt idx="69667" formatCode="General">
                  <c:v>1.4349299999999992</c:v>
                </c:pt>
                <c:pt idx="69668" formatCode="General">
                  <c:v>1.4349399999999992</c:v>
                </c:pt>
                <c:pt idx="69669" formatCode="General">
                  <c:v>1.4349699999999992</c:v>
                </c:pt>
                <c:pt idx="69670" formatCode="General">
                  <c:v>1.4349899999999998</c:v>
                </c:pt>
                <c:pt idx="69671" formatCode="General">
                  <c:v>1.435009999999999</c:v>
                </c:pt>
                <c:pt idx="69672" formatCode="General">
                  <c:v>1.4350299999999991</c:v>
                </c:pt>
                <c:pt idx="69673" formatCode="General">
                  <c:v>1.435049999999999</c:v>
                </c:pt>
                <c:pt idx="69674" formatCode="General">
                  <c:v>1.4350699999999992</c:v>
                </c:pt>
                <c:pt idx="69675" formatCode="General">
                  <c:v>1.4350899999999998</c:v>
                </c:pt>
                <c:pt idx="69676" formatCode="General">
                  <c:v>1.4351099999999992</c:v>
                </c:pt>
                <c:pt idx="69677" formatCode="General">
                  <c:v>1.4351299999999991</c:v>
                </c:pt>
                <c:pt idx="69678" formatCode="General">
                  <c:v>1.435149999999999</c:v>
                </c:pt>
                <c:pt idx="69679" formatCode="General">
                  <c:v>1.435179999999999</c:v>
                </c:pt>
                <c:pt idx="69680" formatCode="General">
                  <c:v>1.4351899999999991</c:v>
                </c:pt>
                <c:pt idx="69681" formatCode="General">
                  <c:v>1.4352099999999992</c:v>
                </c:pt>
                <c:pt idx="69682" formatCode="General">
                  <c:v>1.4352399999999992</c:v>
                </c:pt>
                <c:pt idx="69683" formatCode="General">
                  <c:v>1.4352599999999998</c:v>
                </c:pt>
                <c:pt idx="69684" formatCode="General">
                  <c:v>1.4352699999999992</c:v>
                </c:pt>
                <c:pt idx="69685" formatCode="General">
                  <c:v>1.4352999999999991</c:v>
                </c:pt>
                <c:pt idx="69686" formatCode="General">
                  <c:v>1.435319999999999</c:v>
                </c:pt>
                <c:pt idx="69687" formatCode="General">
                  <c:v>1.4353399999999992</c:v>
                </c:pt>
                <c:pt idx="69688" formatCode="General">
                  <c:v>1.4353599999999991</c:v>
                </c:pt>
                <c:pt idx="69689" formatCode="General">
                  <c:v>1.4353799999999992</c:v>
                </c:pt>
                <c:pt idx="69690" formatCode="General">
                  <c:v>1.4353999999999989</c:v>
                </c:pt>
                <c:pt idx="69691" formatCode="General">
                  <c:v>1.4354299999999987</c:v>
                </c:pt>
                <c:pt idx="69692" formatCode="General">
                  <c:v>1.4354399999999992</c:v>
                </c:pt>
                <c:pt idx="69693" formatCode="General">
                  <c:v>1.4354599999999991</c:v>
                </c:pt>
                <c:pt idx="69694" formatCode="General">
                  <c:v>1.435489999999999</c:v>
                </c:pt>
                <c:pt idx="69695" formatCode="General">
                  <c:v>1.4355099999999992</c:v>
                </c:pt>
                <c:pt idx="69696" formatCode="General">
                  <c:v>1.435519999999999</c:v>
                </c:pt>
                <c:pt idx="69697" formatCode="General">
                  <c:v>1.4355399999999992</c:v>
                </c:pt>
                <c:pt idx="69698" formatCode="General">
                  <c:v>1.4355699999999989</c:v>
                </c:pt>
                <c:pt idx="69699" formatCode="General">
                  <c:v>1.435589999999999</c:v>
                </c:pt>
                <c:pt idx="69700" formatCode="General">
                  <c:v>1.4355999999999987</c:v>
                </c:pt>
                <c:pt idx="69701" formatCode="General">
                  <c:v>1.4356299999999984</c:v>
                </c:pt>
                <c:pt idx="69702" formatCode="General">
                  <c:v>1.4356499999999992</c:v>
                </c:pt>
                <c:pt idx="69703" formatCode="General">
                  <c:v>1.4356699999999989</c:v>
                </c:pt>
                <c:pt idx="69704" formatCode="General">
                  <c:v>1.435689999999999</c:v>
                </c:pt>
                <c:pt idx="69705" formatCode="General">
                  <c:v>1.4357099999999992</c:v>
                </c:pt>
                <c:pt idx="69706" formatCode="General">
                  <c:v>1.4357299999999984</c:v>
                </c:pt>
                <c:pt idx="69707" formatCode="General">
                  <c:v>1.435759999999999</c:v>
                </c:pt>
                <c:pt idx="69708" formatCode="General">
                  <c:v>1.4357699999999987</c:v>
                </c:pt>
                <c:pt idx="69709" formatCode="General">
                  <c:v>1.435789999999999</c:v>
                </c:pt>
                <c:pt idx="69710" formatCode="General">
                  <c:v>1.435819999999999</c:v>
                </c:pt>
                <c:pt idx="69711" formatCode="General">
                  <c:v>1.4358399999999989</c:v>
                </c:pt>
                <c:pt idx="69712" formatCode="General">
                  <c:v>1.4358499999999992</c:v>
                </c:pt>
                <c:pt idx="69713" formatCode="General">
                  <c:v>1.4358799999999992</c:v>
                </c:pt>
                <c:pt idx="69714" formatCode="General">
                  <c:v>1.4358999999999984</c:v>
                </c:pt>
                <c:pt idx="69715" formatCode="General">
                  <c:v>1.435919999999999</c:v>
                </c:pt>
                <c:pt idx="69716" formatCode="General">
                  <c:v>1.4359399999999989</c:v>
                </c:pt>
                <c:pt idx="69717" formatCode="General">
                  <c:v>1.435959999999999</c:v>
                </c:pt>
                <c:pt idx="69718" formatCode="General">
                  <c:v>1.4359799999999991</c:v>
                </c:pt>
                <c:pt idx="69719" formatCode="General">
                  <c:v>1.4359999999999982</c:v>
                </c:pt>
                <c:pt idx="69720" formatCode="General">
                  <c:v>1.4360199999999999</c:v>
                </c:pt>
                <c:pt idx="69721" formatCode="General">
                  <c:v>1.43604</c:v>
                </c:pt>
                <c:pt idx="69722" formatCode="General">
                  <c:v>1.4360599999999999</c:v>
                </c:pt>
                <c:pt idx="69723" formatCode="General">
                  <c:v>1.43608</c:v>
                </c:pt>
                <c:pt idx="69724" formatCode="General">
                  <c:v>1.436099999999999</c:v>
                </c:pt>
                <c:pt idx="69725" formatCode="General">
                  <c:v>1.4361199999999998</c:v>
                </c:pt>
                <c:pt idx="69726" formatCode="General">
                  <c:v>1.43614</c:v>
                </c:pt>
                <c:pt idx="69727" formatCode="General">
                  <c:v>1.4361699999999991</c:v>
                </c:pt>
                <c:pt idx="69728" formatCode="General">
                  <c:v>1.43618</c:v>
                </c:pt>
                <c:pt idx="69729" formatCode="General">
                  <c:v>1.436199999999999</c:v>
                </c:pt>
                <c:pt idx="69730" formatCode="General">
                  <c:v>1.436229999999999</c:v>
                </c:pt>
                <c:pt idx="69731" formatCode="General">
                  <c:v>1.43625</c:v>
                </c:pt>
                <c:pt idx="69732" formatCode="General">
                  <c:v>1.4362599999999999</c:v>
                </c:pt>
                <c:pt idx="69733" formatCode="General">
                  <c:v>1.4362899999999998</c:v>
                </c:pt>
                <c:pt idx="69734" formatCode="General">
                  <c:v>1.43631</c:v>
                </c:pt>
                <c:pt idx="69735" formatCode="General">
                  <c:v>1.4363299999999992</c:v>
                </c:pt>
                <c:pt idx="69736" formatCode="General">
                  <c:v>1.43635</c:v>
                </c:pt>
                <c:pt idx="69737" formatCode="General">
                  <c:v>1.436369999999999</c:v>
                </c:pt>
                <c:pt idx="69738" formatCode="General">
                  <c:v>1.4363899999999998</c:v>
                </c:pt>
                <c:pt idx="69739" formatCode="General">
                  <c:v>1.43641</c:v>
                </c:pt>
                <c:pt idx="69740" formatCode="General">
                  <c:v>1.4364299999999992</c:v>
                </c:pt>
                <c:pt idx="69741" formatCode="General">
                  <c:v>1.43645</c:v>
                </c:pt>
                <c:pt idx="69742" formatCode="General">
                  <c:v>1.43648</c:v>
                </c:pt>
                <c:pt idx="69743" formatCode="General">
                  <c:v>1.4364899999999998</c:v>
                </c:pt>
                <c:pt idx="69744" formatCode="General">
                  <c:v>1.43651</c:v>
                </c:pt>
                <c:pt idx="69745" formatCode="General">
                  <c:v>1.436539999999999</c:v>
                </c:pt>
                <c:pt idx="69746" formatCode="General">
                  <c:v>1.4365599999999998</c:v>
                </c:pt>
                <c:pt idx="69747" formatCode="General">
                  <c:v>1.436569999999999</c:v>
                </c:pt>
                <c:pt idx="69748" formatCode="General">
                  <c:v>1.4365899999999998</c:v>
                </c:pt>
                <c:pt idx="69749" formatCode="General">
                  <c:v>1.4366199999999998</c:v>
                </c:pt>
                <c:pt idx="69750" formatCode="General">
                  <c:v>1.436639999999999</c:v>
                </c:pt>
                <c:pt idx="69751" formatCode="General">
                  <c:v>1.43665</c:v>
                </c:pt>
                <c:pt idx="69752" formatCode="General">
                  <c:v>1.43668</c:v>
                </c:pt>
                <c:pt idx="69753" formatCode="General">
                  <c:v>1.4366999999999992</c:v>
                </c:pt>
                <c:pt idx="69754" formatCode="General">
                  <c:v>1.4367199999999998</c:v>
                </c:pt>
                <c:pt idx="69755" formatCode="General">
                  <c:v>1.436739999999999</c:v>
                </c:pt>
                <c:pt idx="69756" formatCode="General">
                  <c:v>1.4367599999999998</c:v>
                </c:pt>
                <c:pt idx="69757" formatCode="General">
                  <c:v>1.4367799999999991</c:v>
                </c:pt>
                <c:pt idx="69758" formatCode="General">
                  <c:v>1.436809999999999</c:v>
                </c:pt>
                <c:pt idx="69759" formatCode="General">
                  <c:v>1.4368199999999998</c:v>
                </c:pt>
                <c:pt idx="69760" formatCode="General">
                  <c:v>1.436839999999999</c:v>
                </c:pt>
                <c:pt idx="69761" formatCode="General">
                  <c:v>1.4368599999999998</c:v>
                </c:pt>
                <c:pt idx="69762" formatCode="General">
                  <c:v>1.4368899999999998</c:v>
                </c:pt>
                <c:pt idx="69763" formatCode="General">
                  <c:v>1.4368999999999992</c:v>
                </c:pt>
                <c:pt idx="69764" formatCode="General">
                  <c:v>1.4369299999999992</c:v>
                </c:pt>
                <c:pt idx="69765" formatCode="General">
                  <c:v>1.4369499999999991</c:v>
                </c:pt>
                <c:pt idx="69766" formatCode="General">
                  <c:v>1.4369699999999992</c:v>
                </c:pt>
                <c:pt idx="69767" formatCode="General">
                  <c:v>1.4369899999999998</c:v>
                </c:pt>
                <c:pt idx="69768" formatCode="General">
                  <c:v>1.437009999999999</c:v>
                </c:pt>
                <c:pt idx="69769" formatCode="General">
                  <c:v>1.4370299999999991</c:v>
                </c:pt>
                <c:pt idx="69770" formatCode="General">
                  <c:v>1.4370499999999991</c:v>
                </c:pt>
                <c:pt idx="69771" formatCode="General">
                  <c:v>1.4370699999999992</c:v>
                </c:pt>
                <c:pt idx="69772" formatCode="General">
                  <c:v>1.4370899999999998</c:v>
                </c:pt>
                <c:pt idx="69773" formatCode="General">
                  <c:v>1.4371099999999992</c:v>
                </c:pt>
                <c:pt idx="69774" formatCode="General">
                  <c:v>1.4371299999999991</c:v>
                </c:pt>
                <c:pt idx="69775" formatCode="General">
                  <c:v>1.437149999999999</c:v>
                </c:pt>
                <c:pt idx="69776" formatCode="General">
                  <c:v>1.4371699999999992</c:v>
                </c:pt>
                <c:pt idx="69777" formatCode="General">
                  <c:v>1.4371899999999991</c:v>
                </c:pt>
                <c:pt idx="69778" formatCode="General">
                  <c:v>1.4372199999999991</c:v>
                </c:pt>
                <c:pt idx="69779" formatCode="General">
                  <c:v>1.4372299999999989</c:v>
                </c:pt>
                <c:pt idx="69780" formatCode="General">
                  <c:v>1.4372599999999998</c:v>
                </c:pt>
                <c:pt idx="69781" formatCode="General">
                  <c:v>1.437279999999999</c:v>
                </c:pt>
                <c:pt idx="69782" formatCode="General">
                  <c:v>1.4372999999999991</c:v>
                </c:pt>
                <c:pt idx="69783" formatCode="General">
                  <c:v>1.4373099999999992</c:v>
                </c:pt>
                <c:pt idx="69784" formatCode="General">
                  <c:v>1.4373399999999992</c:v>
                </c:pt>
                <c:pt idx="69785" formatCode="General">
                  <c:v>1.4373599999999991</c:v>
                </c:pt>
                <c:pt idx="69786" formatCode="General">
                  <c:v>1.4373799999999992</c:v>
                </c:pt>
                <c:pt idx="69787" formatCode="General">
                  <c:v>1.4373999999999989</c:v>
                </c:pt>
                <c:pt idx="69788" formatCode="General">
                  <c:v>1.437419999999999</c:v>
                </c:pt>
                <c:pt idx="69789" formatCode="General">
                  <c:v>1.4374399999999992</c:v>
                </c:pt>
                <c:pt idx="69790" formatCode="General">
                  <c:v>1.4374599999999991</c:v>
                </c:pt>
                <c:pt idx="69791" formatCode="General">
                  <c:v>1.4374799999999992</c:v>
                </c:pt>
                <c:pt idx="69792" formatCode="General">
                  <c:v>1.4374999999999989</c:v>
                </c:pt>
                <c:pt idx="69793" formatCode="General">
                  <c:v>1.4375299999999986</c:v>
                </c:pt>
                <c:pt idx="69794" formatCode="General">
                  <c:v>1.4375499999999992</c:v>
                </c:pt>
                <c:pt idx="69795" formatCode="General">
                  <c:v>1.4375599999999991</c:v>
                </c:pt>
                <c:pt idx="69796" formatCode="General">
                  <c:v>1.4375799999999992</c:v>
                </c:pt>
                <c:pt idx="69797" formatCode="General">
                  <c:v>1.4376099999999992</c:v>
                </c:pt>
                <c:pt idx="69798" formatCode="General">
                  <c:v>1.4376299999999984</c:v>
                </c:pt>
                <c:pt idx="69799" formatCode="General">
                  <c:v>1.4376399999999991</c:v>
                </c:pt>
                <c:pt idx="69800" formatCode="General">
                  <c:v>1.4376699999999989</c:v>
                </c:pt>
                <c:pt idx="69801" formatCode="General">
                  <c:v>1.437689999999999</c:v>
                </c:pt>
                <c:pt idx="69802" formatCode="General">
                  <c:v>1.4377099999999992</c:v>
                </c:pt>
                <c:pt idx="69803" formatCode="General">
                  <c:v>1.4377299999999984</c:v>
                </c:pt>
                <c:pt idx="69804" formatCode="General">
                  <c:v>1.4377499999999992</c:v>
                </c:pt>
                <c:pt idx="69805" formatCode="General">
                  <c:v>1.4377699999999987</c:v>
                </c:pt>
                <c:pt idx="69806" formatCode="General">
                  <c:v>1.437789999999999</c:v>
                </c:pt>
                <c:pt idx="69807" formatCode="General">
                  <c:v>1.4378099999999991</c:v>
                </c:pt>
                <c:pt idx="69808" formatCode="General">
                  <c:v>1.4378299999999982</c:v>
                </c:pt>
                <c:pt idx="69809" formatCode="General">
                  <c:v>1.437859999999999</c:v>
                </c:pt>
                <c:pt idx="69810" formatCode="General">
                  <c:v>1.4378699999999986</c:v>
                </c:pt>
                <c:pt idx="69811" formatCode="General">
                  <c:v>1.437889999999999</c:v>
                </c:pt>
                <c:pt idx="69812" formatCode="General">
                  <c:v>1.4379099999999991</c:v>
                </c:pt>
                <c:pt idx="69813" formatCode="General">
                  <c:v>1.4379399999999989</c:v>
                </c:pt>
                <c:pt idx="69814" formatCode="General">
                  <c:v>1.4379499999999992</c:v>
                </c:pt>
                <c:pt idx="69815" formatCode="General">
                  <c:v>1.4379799999999991</c:v>
                </c:pt>
                <c:pt idx="69816" formatCode="General">
                  <c:v>1.4379999999999982</c:v>
                </c:pt>
                <c:pt idx="69817" formatCode="General">
                  <c:v>1.4380199999999999</c:v>
                </c:pt>
                <c:pt idx="69818" formatCode="General">
                  <c:v>1.43804</c:v>
                </c:pt>
                <c:pt idx="69819" formatCode="General">
                  <c:v>1.4380599999999999</c:v>
                </c:pt>
                <c:pt idx="69820" formatCode="General">
                  <c:v>1.43808</c:v>
                </c:pt>
                <c:pt idx="69821" formatCode="General">
                  <c:v>1.438099999999999</c:v>
                </c:pt>
                <c:pt idx="69822" formatCode="General">
                  <c:v>1.4381199999999998</c:v>
                </c:pt>
                <c:pt idx="69823" formatCode="General">
                  <c:v>1.43814</c:v>
                </c:pt>
                <c:pt idx="69824" formatCode="General">
                  <c:v>1.4381599999999999</c:v>
                </c:pt>
                <c:pt idx="69825" formatCode="General">
                  <c:v>1.43818</c:v>
                </c:pt>
                <c:pt idx="69826" formatCode="General">
                  <c:v>1.438199999999999</c:v>
                </c:pt>
                <c:pt idx="69827" formatCode="General">
                  <c:v>1.4382199999999998</c:v>
                </c:pt>
                <c:pt idx="69828" formatCode="General">
                  <c:v>1.43825</c:v>
                </c:pt>
                <c:pt idx="69829" formatCode="General">
                  <c:v>1.438269999999999</c:v>
                </c:pt>
                <c:pt idx="69830" formatCode="General">
                  <c:v>1.43828</c:v>
                </c:pt>
                <c:pt idx="69831" formatCode="General">
                  <c:v>1.43831</c:v>
                </c:pt>
                <c:pt idx="69832" formatCode="General">
                  <c:v>1.4383299999999992</c:v>
                </c:pt>
                <c:pt idx="69833" formatCode="General">
                  <c:v>1.43835</c:v>
                </c:pt>
                <c:pt idx="69834" formatCode="General">
                  <c:v>1.4383599999999999</c:v>
                </c:pt>
                <c:pt idx="69835" formatCode="General">
                  <c:v>1.4383899999999998</c:v>
                </c:pt>
                <c:pt idx="69836" formatCode="General">
                  <c:v>1.43841</c:v>
                </c:pt>
                <c:pt idx="69837" formatCode="General">
                  <c:v>1.4384299999999992</c:v>
                </c:pt>
                <c:pt idx="69838" formatCode="General">
                  <c:v>1.43845</c:v>
                </c:pt>
                <c:pt idx="69839" formatCode="General">
                  <c:v>1.438469999999999</c:v>
                </c:pt>
                <c:pt idx="69840" formatCode="General">
                  <c:v>1.4384899999999998</c:v>
                </c:pt>
                <c:pt idx="69841" formatCode="General">
                  <c:v>1.43851</c:v>
                </c:pt>
                <c:pt idx="69842" formatCode="General">
                  <c:v>1.4385299999999992</c:v>
                </c:pt>
                <c:pt idx="69843" formatCode="General">
                  <c:v>1.43855</c:v>
                </c:pt>
                <c:pt idx="69844" formatCode="General">
                  <c:v>1.43858</c:v>
                </c:pt>
                <c:pt idx="69845" formatCode="General">
                  <c:v>1.4385999999999992</c:v>
                </c:pt>
                <c:pt idx="69846" formatCode="General">
                  <c:v>1.4386099999999991</c:v>
                </c:pt>
                <c:pt idx="69847" formatCode="General">
                  <c:v>1.4386299999999992</c:v>
                </c:pt>
                <c:pt idx="69848" formatCode="General">
                  <c:v>1.4386599999999998</c:v>
                </c:pt>
                <c:pt idx="69849" formatCode="General">
                  <c:v>1.43868</c:v>
                </c:pt>
                <c:pt idx="69850" formatCode="General">
                  <c:v>1.4386899999999998</c:v>
                </c:pt>
                <c:pt idx="69851" formatCode="General">
                  <c:v>1.4387199999999998</c:v>
                </c:pt>
                <c:pt idx="69852" formatCode="General">
                  <c:v>1.438739999999999</c:v>
                </c:pt>
                <c:pt idx="69853" formatCode="General">
                  <c:v>1.4387599999999998</c:v>
                </c:pt>
                <c:pt idx="69854" formatCode="General">
                  <c:v>1.4387799999999991</c:v>
                </c:pt>
                <c:pt idx="69855" formatCode="General">
                  <c:v>1.4387999999999992</c:v>
                </c:pt>
                <c:pt idx="69856" formatCode="General">
                  <c:v>1.4388199999999998</c:v>
                </c:pt>
                <c:pt idx="69857" formatCode="General">
                  <c:v>1.43885</c:v>
                </c:pt>
                <c:pt idx="69858" formatCode="General">
                  <c:v>1.4388599999999998</c:v>
                </c:pt>
                <c:pt idx="69859" formatCode="General">
                  <c:v>1.438879999999999</c:v>
                </c:pt>
                <c:pt idx="69860" formatCode="General">
                  <c:v>1.438909999999999</c:v>
                </c:pt>
                <c:pt idx="69861" formatCode="General">
                  <c:v>1.4389299999999992</c:v>
                </c:pt>
                <c:pt idx="69862" formatCode="General">
                  <c:v>1.4389399999999992</c:v>
                </c:pt>
                <c:pt idx="69863" formatCode="General">
                  <c:v>1.4389599999999998</c:v>
                </c:pt>
                <c:pt idx="69864" formatCode="General">
                  <c:v>1.4389899999999998</c:v>
                </c:pt>
                <c:pt idx="69865" formatCode="General">
                  <c:v>1.439009999999999</c:v>
                </c:pt>
                <c:pt idx="69866" formatCode="General">
                  <c:v>1.4390299999999991</c:v>
                </c:pt>
                <c:pt idx="69867" formatCode="General">
                  <c:v>1.4390499999999991</c:v>
                </c:pt>
                <c:pt idx="69868" formatCode="General">
                  <c:v>1.4390699999999992</c:v>
                </c:pt>
                <c:pt idx="69869" formatCode="General">
                  <c:v>1.4390899999999998</c:v>
                </c:pt>
                <c:pt idx="69870" formatCode="General">
                  <c:v>1.439109999999999</c:v>
                </c:pt>
                <c:pt idx="69871" formatCode="General">
                  <c:v>1.4391299999999991</c:v>
                </c:pt>
                <c:pt idx="69872" formatCode="General">
                  <c:v>1.439149999999999</c:v>
                </c:pt>
                <c:pt idx="69873" formatCode="General">
                  <c:v>1.4391699999999992</c:v>
                </c:pt>
                <c:pt idx="69874" formatCode="General">
                  <c:v>1.4391899999999991</c:v>
                </c:pt>
                <c:pt idx="69875" formatCode="General">
                  <c:v>1.4392099999999992</c:v>
                </c:pt>
                <c:pt idx="69876" formatCode="General">
                  <c:v>1.4392299999999989</c:v>
                </c:pt>
                <c:pt idx="69877" formatCode="General">
                  <c:v>1.439249999999999</c:v>
                </c:pt>
                <c:pt idx="69878" formatCode="General">
                  <c:v>1.4392699999999992</c:v>
                </c:pt>
                <c:pt idx="69879" formatCode="General">
                  <c:v>1.4392999999999991</c:v>
                </c:pt>
                <c:pt idx="69880" formatCode="General">
                  <c:v>1.439319999999999</c:v>
                </c:pt>
                <c:pt idx="69881" formatCode="General">
                  <c:v>1.4393299999999989</c:v>
                </c:pt>
                <c:pt idx="69882" formatCode="General">
                  <c:v>1.4393599999999998</c:v>
                </c:pt>
                <c:pt idx="69883" formatCode="General">
                  <c:v>1.4393799999999992</c:v>
                </c:pt>
                <c:pt idx="69884" formatCode="General">
                  <c:v>1.4393999999999989</c:v>
                </c:pt>
                <c:pt idx="69885" formatCode="General">
                  <c:v>1.4394099999999992</c:v>
                </c:pt>
                <c:pt idx="69886" formatCode="General">
                  <c:v>1.4394399999999992</c:v>
                </c:pt>
                <c:pt idx="69887" formatCode="General">
                  <c:v>1.4394599999999991</c:v>
                </c:pt>
                <c:pt idx="69888" formatCode="General">
                  <c:v>1.4394799999999992</c:v>
                </c:pt>
                <c:pt idx="69889" formatCode="General">
                  <c:v>1.4394999999999989</c:v>
                </c:pt>
                <c:pt idx="69890" formatCode="General">
                  <c:v>1.439519999999999</c:v>
                </c:pt>
                <c:pt idx="69891" formatCode="General">
                  <c:v>1.4395399999999992</c:v>
                </c:pt>
                <c:pt idx="69892" formatCode="General">
                  <c:v>1.4395599999999991</c:v>
                </c:pt>
                <c:pt idx="69893" formatCode="General">
                  <c:v>1.4395799999999992</c:v>
                </c:pt>
                <c:pt idx="69894" formatCode="General">
                  <c:v>1.4395999999999987</c:v>
                </c:pt>
                <c:pt idx="69895" formatCode="General">
                  <c:v>1.439619999999999</c:v>
                </c:pt>
                <c:pt idx="69896" formatCode="General">
                  <c:v>1.4396499999999992</c:v>
                </c:pt>
                <c:pt idx="69897" formatCode="General">
                  <c:v>1.4396599999999991</c:v>
                </c:pt>
                <c:pt idx="69898" formatCode="General">
                  <c:v>1.4396799999999992</c:v>
                </c:pt>
                <c:pt idx="69899" formatCode="General">
                  <c:v>1.4397099999999992</c:v>
                </c:pt>
                <c:pt idx="69900" formatCode="General">
                  <c:v>1.4397299999999984</c:v>
                </c:pt>
                <c:pt idx="69901" formatCode="General">
                  <c:v>1.4397499999999992</c:v>
                </c:pt>
                <c:pt idx="69902" formatCode="General">
                  <c:v>1.4397699999999989</c:v>
                </c:pt>
                <c:pt idx="69903" formatCode="General">
                  <c:v>1.439789999999999</c:v>
                </c:pt>
                <c:pt idx="69904" formatCode="General">
                  <c:v>1.4398099999999991</c:v>
                </c:pt>
                <c:pt idx="69905" formatCode="General">
                  <c:v>1.4398299999999982</c:v>
                </c:pt>
                <c:pt idx="69906" formatCode="General">
                  <c:v>1.4398499999999992</c:v>
                </c:pt>
                <c:pt idx="69907" formatCode="General">
                  <c:v>1.4398699999999987</c:v>
                </c:pt>
                <c:pt idx="69908" formatCode="General">
                  <c:v>1.4398999999999984</c:v>
                </c:pt>
                <c:pt idx="69909" formatCode="General">
                  <c:v>1.4399099999999991</c:v>
                </c:pt>
                <c:pt idx="69910" formatCode="General">
                  <c:v>1.4399299999999982</c:v>
                </c:pt>
                <c:pt idx="69911" formatCode="General">
                  <c:v>1.4399499999999992</c:v>
                </c:pt>
                <c:pt idx="69912" formatCode="General">
                  <c:v>1.4399799999999991</c:v>
                </c:pt>
                <c:pt idx="69913" formatCode="General">
                  <c:v>1.439989999999999</c:v>
                </c:pt>
                <c:pt idx="69914" formatCode="General">
                  <c:v>1.44001</c:v>
                </c:pt>
                <c:pt idx="69915" formatCode="General">
                  <c:v>1.44004</c:v>
                </c:pt>
                <c:pt idx="69916" formatCode="General">
                  <c:v>1.4400599999999999</c:v>
                </c:pt>
                <c:pt idx="69917" formatCode="General">
                  <c:v>1.44007</c:v>
                </c:pt>
                <c:pt idx="69918" formatCode="General">
                  <c:v>1.440099999999999</c:v>
                </c:pt>
                <c:pt idx="69919" formatCode="General">
                  <c:v>1.4401199999999998</c:v>
                </c:pt>
                <c:pt idx="69920" formatCode="General">
                  <c:v>1.44014</c:v>
                </c:pt>
                <c:pt idx="69921" formatCode="General">
                  <c:v>1.4401599999999999</c:v>
                </c:pt>
                <c:pt idx="69922" formatCode="General">
                  <c:v>1.44018</c:v>
                </c:pt>
                <c:pt idx="69923" formatCode="General">
                  <c:v>1.440199999999999</c:v>
                </c:pt>
                <c:pt idx="69924" formatCode="General">
                  <c:v>1.440229999999999</c:v>
                </c:pt>
                <c:pt idx="69925" formatCode="General">
                  <c:v>1.44024</c:v>
                </c:pt>
                <c:pt idx="69926" formatCode="General">
                  <c:v>1.4402599999999999</c:v>
                </c:pt>
                <c:pt idx="69927" formatCode="General">
                  <c:v>1.4402899999999998</c:v>
                </c:pt>
                <c:pt idx="69928" formatCode="General">
                  <c:v>1.44031</c:v>
                </c:pt>
                <c:pt idx="69929" formatCode="General">
                  <c:v>1.4403199999999998</c:v>
                </c:pt>
                <c:pt idx="69930" formatCode="General">
                  <c:v>1.44035</c:v>
                </c:pt>
                <c:pt idx="69931" formatCode="General">
                  <c:v>1.440369999999999</c:v>
                </c:pt>
                <c:pt idx="69932" formatCode="General">
                  <c:v>1.4403899999999998</c:v>
                </c:pt>
                <c:pt idx="69933" formatCode="General">
                  <c:v>1.44041</c:v>
                </c:pt>
                <c:pt idx="69934" formatCode="General">
                  <c:v>1.4404299999999992</c:v>
                </c:pt>
                <c:pt idx="69935" formatCode="General">
                  <c:v>1.44045</c:v>
                </c:pt>
                <c:pt idx="69936" formatCode="General">
                  <c:v>1.4404599999999999</c:v>
                </c:pt>
                <c:pt idx="69937" formatCode="General">
                  <c:v>1.4404899999999998</c:v>
                </c:pt>
                <c:pt idx="69938" formatCode="General">
                  <c:v>1.44051</c:v>
                </c:pt>
                <c:pt idx="69939" formatCode="General">
                  <c:v>1.4405299999999992</c:v>
                </c:pt>
                <c:pt idx="69940" formatCode="General">
                  <c:v>1.44055</c:v>
                </c:pt>
                <c:pt idx="69941" formatCode="General">
                  <c:v>1.440569999999999</c:v>
                </c:pt>
                <c:pt idx="69942" formatCode="General">
                  <c:v>1.4405899999999998</c:v>
                </c:pt>
                <c:pt idx="69943" formatCode="General">
                  <c:v>1.4406099999999991</c:v>
                </c:pt>
                <c:pt idx="69944" formatCode="General">
                  <c:v>1.4406299999999992</c:v>
                </c:pt>
                <c:pt idx="69945" formatCode="General">
                  <c:v>1.44065</c:v>
                </c:pt>
                <c:pt idx="69946" formatCode="General">
                  <c:v>1.44068</c:v>
                </c:pt>
                <c:pt idx="69947" formatCode="General">
                  <c:v>1.4406999999999992</c:v>
                </c:pt>
                <c:pt idx="69948" formatCode="General">
                  <c:v>1.440709999999999</c:v>
                </c:pt>
                <c:pt idx="69949" formatCode="General">
                  <c:v>1.4407299999999992</c:v>
                </c:pt>
                <c:pt idx="69950" formatCode="General">
                  <c:v>1.4407599999999998</c:v>
                </c:pt>
                <c:pt idx="69951" formatCode="General">
                  <c:v>1.4407799999999991</c:v>
                </c:pt>
                <c:pt idx="69952" formatCode="General">
                  <c:v>1.4407999999999992</c:v>
                </c:pt>
                <c:pt idx="69953" formatCode="General">
                  <c:v>1.4408199999999998</c:v>
                </c:pt>
                <c:pt idx="69954" formatCode="General">
                  <c:v>1.440839999999999</c:v>
                </c:pt>
                <c:pt idx="69955" formatCode="General">
                  <c:v>1.4408599999999998</c:v>
                </c:pt>
                <c:pt idx="69956" formatCode="General">
                  <c:v>1.4408799999999991</c:v>
                </c:pt>
                <c:pt idx="69957" formatCode="General">
                  <c:v>1.4408999999999992</c:v>
                </c:pt>
                <c:pt idx="69958" formatCode="General">
                  <c:v>1.4409199999999998</c:v>
                </c:pt>
                <c:pt idx="69959" formatCode="General">
                  <c:v>1.44095</c:v>
                </c:pt>
                <c:pt idx="69960" formatCode="General">
                  <c:v>1.4409599999999998</c:v>
                </c:pt>
                <c:pt idx="69961" formatCode="General">
                  <c:v>1.440979999999999</c:v>
                </c:pt>
                <c:pt idx="69962" formatCode="General">
                  <c:v>1.4409999999999992</c:v>
                </c:pt>
                <c:pt idx="69963" formatCode="General">
                  <c:v>1.4410299999999991</c:v>
                </c:pt>
                <c:pt idx="69964" formatCode="General">
                  <c:v>1.4410399999999992</c:v>
                </c:pt>
                <c:pt idx="69965" formatCode="General">
                  <c:v>1.4410599999999998</c:v>
                </c:pt>
                <c:pt idx="69966" formatCode="General">
                  <c:v>1.4410899999999998</c:v>
                </c:pt>
                <c:pt idx="69967" formatCode="General">
                  <c:v>1.441109999999999</c:v>
                </c:pt>
                <c:pt idx="69968" formatCode="General">
                  <c:v>1.4411199999999991</c:v>
                </c:pt>
                <c:pt idx="69969" formatCode="General">
                  <c:v>1.441149999999999</c:v>
                </c:pt>
                <c:pt idx="69970" formatCode="General">
                  <c:v>1.4411699999999992</c:v>
                </c:pt>
                <c:pt idx="69971" formatCode="General">
                  <c:v>1.4411899999999991</c:v>
                </c:pt>
                <c:pt idx="69972" formatCode="General">
                  <c:v>1.4412099999999992</c:v>
                </c:pt>
                <c:pt idx="69973" formatCode="General">
                  <c:v>1.4412299999999989</c:v>
                </c:pt>
                <c:pt idx="69974" formatCode="General">
                  <c:v>1.441249999999999</c:v>
                </c:pt>
                <c:pt idx="69975" formatCode="General">
                  <c:v>1.441279999999999</c:v>
                </c:pt>
                <c:pt idx="69976" formatCode="General">
                  <c:v>1.4412899999999991</c:v>
                </c:pt>
                <c:pt idx="69977" formatCode="General">
                  <c:v>1.4413099999999992</c:v>
                </c:pt>
                <c:pt idx="69978" formatCode="General">
                  <c:v>1.4413399999999992</c:v>
                </c:pt>
                <c:pt idx="69979" formatCode="General">
                  <c:v>1.4413599999999998</c:v>
                </c:pt>
                <c:pt idx="69980" formatCode="General">
                  <c:v>1.4413699999999992</c:v>
                </c:pt>
                <c:pt idx="69981" formatCode="General">
                  <c:v>1.4413999999999989</c:v>
                </c:pt>
                <c:pt idx="69982" formatCode="General">
                  <c:v>1.441419999999999</c:v>
                </c:pt>
                <c:pt idx="69983" formatCode="General">
                  <c:v>1.4414399999999992</c:v>
                </c:pt>
                <c:pt idx="69984" formatCode="General">
                  <c:v>1.4414599999999991</c:v>
                </c:pt>
                <c:pt idx="69985" formatCode="General">
                  <c:v>1.4414799999999992</c:v>
                </c:pt>
                <c:pt idx="69986" formatCode="General">
                  <c:v>1.4414999999999989</c:v>
                </c:pt>
                <c:pt idx="69987" formatCode="General">
                  <c:v>1.441519999999999</c:v>
                </c:pt>
                <c:pt idx="69988" formatCode="General">
                  <c:v>1.4415399999999992</c:v>
                </c:pt>
                <c:pt idx="69989" formatCode="General">
                  <c:v>1.4415599999999991</c:v>
                </c:pt>
                <c:pt idx="69990" formatCode="General">
                  <c:v>1.4415799999999992</c:v>
                </c:pt>
                <c:pt idx="69991" formatCode="General">
                  <c:v>1.4415999999999987</c:v>
                </c:pt>
                <c:pt idx="69992" formatCode="General">
                  <c:v>1.441619999999999</c:v>
                </c:pt>
                <c:pt idx="69993" formatCode="General">
                  <c:v>1.4416399999999991</c:v>
                </c:pt>
                <c:pt idx="69994" formatCode="General">
                  <c:v>1.4416599999999991</c:v>
                </c:pt>
                <c:pt idx="69995" formatCode="General">
                  <c:v>1.441689999999999</c:v>
                </c:pt>
                <c:pt idx="69996" formatCode="General">
                  <c:v>1.4416999999999986</c:v>
                </c:pt>
                <c:pt idx="69997" formatCode="General">
                  <c:v>1.4417299999999984</c:v>
                </c:pt>
                <c:pt idx="69998" formatCode="General">
                  <c:v>1.4417499999999992</c:v>
                </c:pt>
                <c:pt idx="69999" formatCode="General">
                  <c:v>1.4417699999999989</c:v>
                </c:pt>
                <c:pt idx="70000" formatCode="General">
                  <c:v>1.4417799999999992</c:v>
                </c:pt>
                <c:pt idx="70001" formatCode="General">
                  <c:v>1.4418099999999991</c:v>
                </c:pt>
                <c:pt idx="70002" formatCode="General">
                  <c:v>1.4418299999999982</c:v>
                </c:pt>
                <c:pt idx="70003" formatCode="General">
                  <c:v>1.4418499999999992</c:v>
                </c:pt>
                <c:pt idx="70004" formatCode="General">
                  <c:v>1.4418699999999987</c:v>
                </c:pt>
                <c:pt idx="70005" formatCode="General">
                  <c:v>1.441889999999999</c:v>
                </c:pt>
                <c:pt idx="70006" formatCode="General">
                  <c:v>1.4419099999999991</c:v>
                </c:pt>
                <c:pt idx="70007" formatCode="General">
                  <c:v>1.4419299999999982</c:v>
                </c:pt>
                <c:pt idx="70008" formatCode="General">
                  <c:v>1.4419499999999992</c:v>
                </c:pt>
                <c:pt idx="70009" formatCode="General">
                  <c:v>1.4419699999999986</c:v>
                </c:pt>
                <c:pt idx="70010" formatCode="General">
                  <c:v>1.4419999999999982</c:v>
                </c:pt>
                <c:pt idx="70011" formatCode="General">
                  <c:v>1.44201</c:v>
                </c:pt>
                <c:pt idx="70012" formatCode="General">
                  <c:v>1.442029999999999</c:v>
                </c:pt>
                <c:pt idx="70013" formatCode="General">
                  <c:v>1.4420500000000001</c:v>
                </c:pt>
                <c:pt idx="70014" formatCode="General">
                  <c:v>1.44208</c:v>
                </c:pt>
                <c:pt idx="70015" formatCode="General">
                  <c:v>1.4420899999999999</c:v>
                </c:pt>
                <c:pt idx="70016" formatCode="General">
                  <c:v>1.44211</c:v>
                </c:pt>
                <c:pt idx="70017" formatCode="General">
                  <c:v>1.44214</c:v>
                </c:pt>
                <c:pt idx="70018" formatCode="General">
                  <c:v>1.4421599999999999</c:v>
                </c:pt>
                <c:pt idx="70019" formatCode="General">
                  <c:v>1.44218</c:v>
                </c:pt>
                <c:pt idx="70020" formatCode="General">
                  <c:v>1.442199999999999</c:v>
                </c:pt>
                <c:pt idx="70021" formatCode="General">
                  <c:v>1.4422199999999998</c:v>
                </c:pt>
                <c:pt idx="70022" formatCode="General">
                  <c:v>1.44224</c:v>
                </c:pt>
                <c:pt idx="70023" formatCode="General">
                  <c:v>1.4422599999999999</c:v>
                </c:pt>
                <c:pt idx="70024" formatCode="General">
                  <c:v>1.44228</c:v>
                </c:pt>
                <c:pt idx="70025" formatCode="General">
                  <c:v>1.442299999999999</c:v>
                </c:pt>
                <c:pt idx="70026" formatCode="General">
                  <c:v>1.4423199999999998</c:v>
                </c:pt>
                <c:pt idx="70027" formatCode="General">
                  <c:v>1.44234</c:v>
                </c:pt>
                <c:pt idx="70028" formatCode="General">
                  <c:v>1.4423599999999999</c:v>
                </c:pt>
                <c:pt idx="70029" formatCode="General">
                  <c:v>1.44238</c:v>
                </c:pt>
                <c:pt idx="70030" formatCode="General">
                  <c:v>1.44241</c:v>
                </c:pt>
                <c:pt idx="70031" formatCode="General">
                  <c:v>1.4424199999999998</c:v>
                </c:pt>
                <c:pt idx="70032" formatCode="General">
                  <c:v>1.44245</c:v>
                </c:pt>
                <c:pt idx="70033" formatCode="General">
                  <c:v>1.442469999999999</c:v>
                </c:pt>
                <c:pt idx="70034" formatCode="General">
                  <c:v>1.4424899999999998</c:v>
                </c:pt>
                <c:pt idx="70035" formatCode="General">
                  <c:v>1.44251</c:v>
                </c:pt>
                <c:pt idx="70036" formatCode="General">
                  <c:v>1.4425299999999992</c:v>
                </c:pt>
                <c:pt idx="70037" formatCode="General">
                  <c:v>1.44255</c:v>
                </c:pt>
                <c:pt idx="70038" formatCode="General">
                  <c:v>1.442569999999999</c:v>
                </c:pt>
                <c:pt idx="70039" formatCode="General">
                  <c:v>1.4425899999999998</c:v>
                </c:pt>
                <c:pt idx="70040" formatCode="General">
                  <c:v>1.4426099999999991</c:v>
                </c:pt>
                <c:pt idx="70041" formatCode="General">
                  <c:v>1.4426299999999992</c:v>
                </c:pt>
                <c:pt idx="70042" formatCode="General">
                  <c:v>1.44265</c:v>
                </c:pt>
                <c:pt idx="70043" formatCode="General">
                  <c:v>1.442669999999999</c:v>
                </c:pt>
                <c:pt idx="70044" formatCode="General">
                  <c:v>1.4426899999999998</c:v>
                </c:pt>
                <c:pt idx="70045" formatCode="General">
                  <c:v>1.4427199999999998</c:v>
                </c:pt>
                <c:pt idx="70046" formatCode="General">
                  <c:v>1.442739999999999</c:v>
                </c:pt>
                <c:pt idx="70047" formatCode="General">
                  <c:v>1.44275</c:v>
                </c:pt>
                <c:pt idx="70048" formatCode="General">
                  <c:v>1.44278</c:v>
                </c:pt>
                <c:pt idx="70049" formatCode="General">
                  <c:v>1.4427999999999992</c:v>
                </c:pt>
                <c:pt idx="70050" formatCode="General">
                  <c:v>1.4428199999999998</c:v>
                </c:pt>
                <c:pt idx="70051" formatCode="General">
                  <c:v>1.4428299999999992</c:v>
                </c:pt>
                <c:pt idx="70052" formatCode="General">
                  <c:v>1.4428599999999998</c:v>
                </c:pt>
                <c:pt idx="70053" formatCode="General">
                  <c:v>1.4428799999999991</c:v>
                </c:pt>
                <c:pt idx="70054" formatCode="General">
                  <c:v>1.4428999999999992</c:v>
                </c:pt>
                <c:pt idx="70055" formatCode="General">
                  <c:v>1.4429199999999998</c:v>
                </c:pt>
                <c:pt idx="70056" formatCode="General">
                  <c:v>1.442939999999999</c:v>
                </c:pt>
                <c:pt idx="70057" formatCode="General">
                  <c:v>1.4429599999999998</c:v>
                </c:pt>
                <c:pt idx="70058" formatCode="General">
                  <c:v>1.442979999999999</c:v>
                </c:pt>
                <c:pt idx="70059" formatCode="General">
                  <c:v>1.4429999999999992</c:v>
                </c:pt>
                <c:pt idx="70060" formatCode="General">
                  <c:v>1.4430199999999991</c:v>
                </c:pt>
                <c:pt idx="70061" formatCode="General">
                  <c:v>1.4430499999999991</c:v>
                </c:pt>
                <c:pt idx="70062" formatCode="General">
                  <c:v>1.4430699999999992</c:v>
                </c:pt>
                <c:pt idx="70063" formatCode="General">
                  <c:v>1.443079999999999</c:v>
                </c:pt>
                <c:pt idx="70064" formatCode="General">
                  <c:v>1.4430999999999992</c:v>
                </c:pt>
                <c:pt idx="70065" formatCode="General">
                  <c:v>1.4431299999999991</c:v>
                </c:pt>
                <c:pt idx="70066" formatCode="General">
                  <c:v>1.443149999999999</c:v>
                </c:pt>
                <c:pt idx="70067" formatCode="General">
                  <c:v>1.4431699999999992</c:v>
                </c:pt>
                <c:pt idx="70068" formatCode="General">
                  <c:v>1.4431899999999998</c:v>
                </c:pt>
                <c:pt idx="70069" formatCode="General">
                  <c:v>1.4432099999999992</c:v>
                </c:pt>
                <c:pt idx="70070" formatCode="General">
                  <c:v>1.4432299999999989</c:v>
                </c:pt>
                <c:pt idx="70071" formatCode="General">
                  <c:v>1.443249999999999</c:v>
                </c:pt>
                <c:pt idx="70072" formatCode="General">
                  <c:v>1.4432699999999992</c:v>
                </c:pt>
                <c:pt idx="70073" formatCode="General">
                  <c:v>1.4432899999999991</c:v>
                </c:pt>
                <c:pt idx="70074" formatCode="General">
                  <c:v>1.4433099999999992</c:v>
                </c:pt>
                <c:pt idx="70075" formatCode="General">
                  <c:v>1.4433299999999989</c:v>
                </c:pt>
                <c:pt idx="70076" formatCode="General">
                  <c:v>1.443349999999999</c:v>
                </c:pt>
                <c:pt idx="70077" formatCode="General">
                  <c:v>1.4433699999999992</c:v>
                </c:pt>
                <c:pt idx="70078" formatCode="General">
                  <c:v>1.4433899999999991</c:v>
                </c:pt>
                <c:pt idx="70079" formatCode="General">
                  <c:v>1.4434099999999992</c:v>
                </c:pt>
                <c:pt idx="70080" formatCode="General">
                  <c:v>1.4434299999999987</c:v>
                </c:pt>
                <c:pt idx="70081" formatCode="General">
                  <c:v>1.4434599999999991</c:v>
                </c:pt>
                <c:pt idx="70082" formatCode="General">
                  <c:v>1.4434699999999991</c:v>
                </c:pt>
                <c:pt idx="70083" formatCode="General">
                  <c:v>1.4434999999999989</c:v>
                </c:pt>
                <c:pt idx="70084" formatCode="General">
                  <c:v>1.443519999999999</c:v>
                </c:pt>
                <c:pt idx="70085" formatCode="General">
                  <c:v>1.4435399999999992</c:v>
                </c:pt>
                <c:pt idx="70086" formatCode="General">
                  <c:v>1.4435499999999992</c:v>
                </c:pt>
                <c:pt idx="70087" formatCode="General">
                  <c:v>1.4435799999999992</c:v>
                </c:pt>
                <c:pt idx="70088" formatCode="General">
                  <c:v>1.4435999999999989</c:v>
                </c:pt>
                <c:pt idx="70089" formatCode="General">
                  <c:v>1.443619999999999</c:v>
                </c:pt>
                <c:pt idx="70090" formatCode="General">
                  <c:v>1.4436399999999991</c:v>
                </c:pt>
                <c:pt idx="70091" formatCode="General">
                  <c:v>1.4436599999999991</c:v>
                </c:pt>
                <c:pt idx="70092" formatCode="General">
                  <c:v>1.4436799999999992</c:v>
                </c:pt>
                <c:pt idx="70093" formatCode="General">
                  <c:v>1.4437099999999992</c:v>
                </c:pt>
                <c:pt idx="70094" formatCode="General">
                  <c:v>1.443719999999999</c:v>
                </c:pt>
                <c:pt idx="70095" formatCode="General">
                  <c:v>1.4437399999999991</c:v>
                </c:pt>
                <c:pt idx="70096" formatCode="General">
                  <c:v>1.4437699999999989</c:v>
                </c:pt>
                <c:pt idx="70097" formatCode="General">
                  <c:v>1.443789999999999</c:v>
                </c:pt>
                <c:pt idx="70098" formatCode="General">
                  <c:v>1.4437999999999986</c:v>
                </c:pt>
                <c:pt idx="70099" formatCode="General">
                  <c:v>1.4438299999999982</c:v>
                </c:pt>
                <c:pt idx="70100" formatCode="General">
                  <c:v>1.4438499999999992</c:v>
                </c:pt>
                <c:pt idx="70101" formatCode="General">
                  <c:v>1.4438699999999987</c:v>
                </c:pt>
                <c:pt idx="70102" formatCode="General">
                  <c:v>1.4438799999999992</c:v>
                </c:pt>
                <c:pt idx="70103" formatCode="General">
                  <c:v>1.4439099999999991</c:v>
                </c:pt>
                <c:pt idx="70104" formatCode="General">
                  <c:v>1.4439299999999982</c:v>
                </c:pt>
                <c:pt idx="70105" formatCode="General">
                  <c:v>1.4439499999999992</c:v>
                </c:pt>
                <c:pt idx="70106" formatCode="General">
                  <c:v>1.4439699999999986</c:v>
                </c:pt>
                <c:pt idx="70107" formatCode="General">
                  <c:v>1.443989999999999</c:v>
                </c:pt>
                <c:pt idx="70108" formatCode="General">
                  <c:v>1.44401</c:v>
                </c:pt>
                <c:pt idx="70109" formatCode="General">
                  <c:v>1.444029999999999</c:v>
                </c:pt>
                <c:pt idx="70110" formatCode="General">
                  <c:v>1.4440500000000001</c:v>
                </c:pt>
                <c:pt idx="70111" formatCode="General">
                  <c:v>1.44407</c:v>
                </c:pt>
                <c:pt idx="70112" formatCode="General">
                  <c:v>1.4440999999999991</c:v>
                </c:pt>
                <c:pt idx="70113" formatCode="General">
                  <c:v>1.4441199999999998</c:v>
                </c:pt>
                <c:pt idx="70114" formatCode="General">
                  <c:v>1.444129999999999</c:v>
                </c:pt>
                <c:pt idx="70115" formatCode="General">
                  <c:v>1.44415</c:v>
                </c:pt>
                <c:pt idx="70116" formatCode="General">
                  <c:v>1.44418</c:v>
                </c:pt>
                <c:pt idx="70117" formatCode="General">
                  <c:v>1.444199999999999</c:v>
                </c:pt>
                <c:pt idx="70118" formatCode="General">
                  <c:v>1.4442199999999998</c:v>
                </c:pt>
                <c:pt idx="70119" formatCode="General">
                  <c:v>1.44424</c:v>
                </c:pt>
                <c:pt idx="70120" formatCode="General">
                  <c:v>1.4442599999999999</c:v>
                </c:pt>
                <c:pt idx="70121" formatCode="General">
                  <c:v>1.44428</c:v>
                </c:pt>
                <c:pt idx="70122" formatCode="General">
                  <c:v>1.444299999999999</c:v>
                </c:pt>
                <c:pt idx="70123" formatCode="General">
                  <c:v>1.4443199999999998</c:v>
                </c:pt>
                <c:pt idx="70124" formatCode="General">
                  <c:v>1.44434</c:v>
                </c:pt>
                <c:pt idx="70125" formatCode="General">
                  <c:v>1.444369999999999</c:v>
                </c:pt>
                <c:pt idx="70126" formatCode="General">
                  <c:v>1.44438</c:v>
                </c:pt>
                <c:pt idx="70127" formatCode="General">
                  <c:v>1.444399999999999</c:v>
                </c:pt>
                <c:pt idx="70128" formatCode="General">
                  <c:v>1.4444199999999998</c:v>
                </c:pt>
                <c:pt idx="70129" formatCode="General">
                  <c:v>1.44445</c:v>
                </c:pt>
                <c:pt idx="70130" formatCode="General">
                  <c:v>1.4444599999999999</c:v>
                </c:pt>
                <c:pt idx="70131" formatCode="General">
                  <c:v>1.44448</c:v>
                </c:pt>
                <c:pt idx="70132" formatCode="General">
                  <c:v>1.44451</c:v>
                </c:pt>
                <c:pt idx="70133" formatCode="General">
                  <c:v>1.4445299999999992</c:v>
                </c:pt>
                <c:pt idx="70134" formatCode="General">
                  <c:v>1.444539999999999</c:v>
                </c:pt>
                <c:pt idx="70135" formatCode="General">
                  <c:v>1.444569999999999</c:v>
                </c:pt>
                <c:pt idx="70136" formatCode="General">
                  <c:v>1.4445899999999998</c:v>
                </c:pt>
                <c:pt idx="70137" formatCode="General">
                  <c:v>1.4445999999999992</c:v>
                </c:pt>
                <c:pt idx="70138" formatCode="General">
                  <c:v>1.4446299999999992</c:v>
                </c:pt>
                <c:pt idx="70139" formatCode="General">
                  <c:v>1.44465</c:v>
                </c:pt>
                <c:pt idx="70140" formatCode="General">
                  <c:v>1.444669999999999</c:v>
                </c:pt>
                <c:pt idx="70141" formatCode="General">
                  <c:v>1.4446899999999998</c:v>
                </c:pt>
                <c:pt idx="70142" formatCode="General">
                  <c:v>1.4447099999999991</c:v>
                </c:pt>
                <c:pt idx="70143" formatCode="General">
                  <c:v>1.4447299999999992</c:v>
                </c:pt>
                <c:pt idx="70144" formatCode="General">
                  <c:v>1.4447599999999998</c:v>
                </c:pt>
                <c:pt idx="70145" formatCode="General">
                  <c:v>1.4447699999999992</c:v>
                </c:pt>
                <c:pt idx="70146" formatCode="General">
                  <c:v>1.4447899999999998</c:v>
                </c:pt>
                <c:pt idx="70147" formatCode="General">
                  <c:v>1.4448199999999998</c:v>
                </c:pt>
                <c:pt idx="70148" formatCode="General">
                  <c:v>1.444839999999999</c:v>
                </c:pt>
                <c:pt idx="70149" formatCode="General">
                  <c:v>1.44485</c:v>
                </c:pt>
                <c:pt idx="70150" formatCode="General">
                  <c:v>1.4448799999999991</c:v>
                </c:pt>
                <c:pt idx="70151" formatCode="General">
                  <c:v>1.4448999999999992</c:v>
                </c:pt>
                <c:pt idx="70152" formatCode="General">
                  <c:v>1.4449199999999998</c:v>
                </c:pt>
                <c:pt idx="70153" formatCode="General">
                  <c:v>1.4449299999999992</c:v>
                </c:pt>
                <c:pt idx="70154" formatCode="General">
                  <c:v>1.4449599999999998</c:v>
                </c:pt>
                <c:pt idx="70155" formatCode="General">
                  <c:v>1.444979999999999</c:v>
                </c:pt>
                <c:pt idx="70156" formatCode="General">
                  <c:v>1.4449999999999992</c:v>
                </c:pt>
                <c:pt idx="70157" formatCode="General">
                  <c:v>1.4450199999999991</c:v>
                </c:pt>
                <c:pt idx="70158" formatCode="General">
                  <c:v>1.4450399999999992</c:v>
                </c:pt>
                <c:pt idx="70159" formatCode="General">
                  <c:v>1.4450599999999998</c:v>
                </c:pt>
                <c:pt idx="70160" formatCode="General">
                  <c:v>1.445079999999999</c:v>
                </c:pt>
                <c:pt idx="70161" formatCode="General">
                  <c:v>1.4450999999999992</c:v>
                </c:pt>
                <c:pt idx="70162" formatCode="General">
                  <c:v>1.4451199999999991</c:v>
                </c:pt>
                <c:pt idx="70163" formatCode="General">
                  <c:v>1.445149999999999</c:v>
                </c:pt>
                <c:pt idx="70164" formatCode="General">
                  <c:v>1.4451699999999992</c:v>
                </c:pt>
                <c:pt idx="70165" formatCode="General">
                  <c:v>1.445179999999999</c:v>
                </c:pt>
                <c:pt idx="70166" formatCode="General">
                  <c:v>1.4452099999999992</c:v>
                </c:pt>
                <c:pt idx="70167" formatCode="General">
                  <c:v>1.4452299999999989</c:v>
                </c:pt>
                <c:pt idx="70168" formatCode="General">
                  <c:v>1.445249999999999</c:v>
                </c:pt>
                <c:pt idx="70169" formatCode="General">
                  <c:v>1.4452699999999992</c:v>
                </c:pt>
                <c:pt idx="70170" formatCode="General">
                  <c:v>1.4452899999999991</c:v>
                </c:pt>
                <c:pt idx="70171" formatCode="General">
                  <c:v>1.4453099999999992</c:v>
                </c:pt>
                <c:pt idx="70172" formatCode="General">
                  <c:v>1.4453299999999989</c:v>
                </c:pt>
                <c:pt idx="70173" formatCode="General">
                  <c:v>1.445349999999999</c:v>
                </c:pt>
                <c:pt idx="70174" formatCode="General">
                  <c:v>1.4453699999999992</c:v>
                </c:pt>
                <c:pt idx="70175" formatCode="General">
                  <c:v>1.4453899999999991</c:v>
                </c:pt>
                <c:pt idx="70176" formatCode="General">
                  <c:v>1.445419999999999</c:v>
                </c:pt>
                <c:pt idx="70177" formatCode="General">
                  <c:v>1.4454299999999987</c:v>
                </c:pt>
                <c:pt idx="70178" formatCode="General">
                  <c:v>1.445449999999999</c:v>
                </c:pt>
                <c:pt idx="70179" formatCode="General">
                  <c:v>1.4454699999999991</c:v>
                </c:pt>
                <c:pt idx="70180" formatCode="General">
                  <c:v>1.4454999999999989</c:v>
                </c:pt>
                <c:pt idx="70181" formatCode="General">
                  <c:v>1.4455099999999992</c:v>
                </c:pt>
                <c:pt idx="70182" formatCode="General">
                  <c:v>1.4455299999999986</c:v>
                </c:pt>
                <c:pt idx="70183" formatCode="General">
                  <c:v>1.4455599999999991</c:v>
                </c:pt>
                <c:pt idx="70184" formatCode="General">
                  <c:v>1.4455799999999992</c:v>
                </c:pt>
                <c:pt idx="70185" formatCode="General">
                  <c:v>1.4455999999999989</c:v>
                </c:pt>
                <c:pt idx="70186" formatCode="General">
                  <c:v>1.445619999999999</c:v>
                </c:pt>
                <c:pt idx="70187" formatCode="General">
                  <c:v>1.4456399999999991</c:v>
                </c:pt>
                <c:pt idx="70188" formatCode="General">
                  <c:v>1.4456599999999991</c:v>
                </c:pt>
                <c:pt idx="70189" formatCode="General">
                  <c:v>1.4456799999999992</c:v>
                </c:pt>
                <c:pt idx="70190" formatCode="General">
                  <c:v>1.4456999999999987</c:v>
                </c:pt>
                <c:pt idx="70191" formatCode="General">
                  <c:v>1.445719999999999</c:v>
                </c:pt>
                <c:pt idx="70192" formatCode="General">
                  <c:v>1.4457399999999991</c:v>
                </c:pt>
                <c:pt idx="70193" formatCode="General">
                  <c:v>1.445759999999999</c:v>
                </c:pt>
                <c:pt idx="70194" formatCode="General">
                  <c:v>1.4457799999999992</c:v>
                </c:pt>
                <c:pt idx="70195" formatCode="General">
                  <c:v>1.4458099999999992</c:v>
                </c:pt>
                <c:pt idx="70196" formatCode="General">
                  <c:v>1.4458299999999982</c:v>
                </c:pt>
                <c:pt idx="70197" formatCode="General">
                  <c:v>1.4458399999999989</c:v>
                </c:pt>
                <c:pt idx="70198" formatCode="General">
                  <c:v>1.4458699999999987</c:v>
                </c:pt>
                <c:pt idx="70199" formatCode="General">
                  <c:v>1.445889999999999</c:v>
                </c:pt>
                <c:pt idx="70200" formatCode="General">
                  <c:v>1.4459099999999991</c:v>
                </c:pt>
                <c:pt idx="70201" formatCode="General">
                  <c:v>1.445919999999999</c:v>
                </c:pt>
                <c:pt idx="70202" formatCode="General">
                  <c:v>1.4459499999999992</c:v>
                </c:pt>
                <c:pt idx="70203" formatCode="General">
                  <c:v>1.4459699999999986</c:v>
                </c:pt>
                <c:pt idx="70204" formatCode="General">
                  <c:v>1.4459799999999992</c:v>
                </c:pt>
                <c:pt idx="70205" formatCode="General">
                  <c:v>1.44601</c:v>
                </c:pt>
                <c:pt idx="70206" formatCode="General">
                  <c:v>1.446029999999999</c:v>
                </c:pt>
                <c:pt idx="70207" formatCode="General">
                  <c:v>1.4460500000000001</c:v>
                </c:pt>
                <c:pt idx="70208" formatCode="General">
                  <c:v>1.44607</c:v>
                </c:pt>
                <c:pt idx="70209" formatCode="General">
                  <c:v>1.4460899999999999</c:v>
                </c:pt>
                <c:pt idx="70210" formatCode="General">
                  <c:v>1.44611</c:v>
                </c:pt>
                <c:pt idx="70211" formatCode="General">
                  <c:v>1.44614</c:v>
                </c:pt>
                <c:pt idx="70212" formatCode="General">
                  <c:v>1.44615</c:v>
                </c:pt>
                <c:pt idx="70213" formatCode="General">
                  <c:v>1.44617</c:v>
                </c:pt>
                <c:pt idx="70214" formatCode="General">
                  <c:v>1.446199999999999</c:v>
                </c:pt>
                <c:pt idx="70215" formatCode="General">
                  <c:v>1.4462199999999998</c:v>
                </c:pt>
                <c:pt idx="70216" formatCode="General">
                  <c:v>1.446229999999999</c:v>
                </c:pt>
                <c:pt idx="70217" formatCode="General">
                  <c:v>1.44625</c:v>
                </c:pt>
                <c:pt idx="70218" formatCode="General">
                  <c:v>1.44628</c:v>
                </c:pt>
                <c:pt idx="70219" formatCode="General">
                  <c:v>1.446299999999999</c:v>
                </c:pt>
                <c:pt idx="70220" formatCode="General">
                  <c:v>1.4463199999999998</c:v>
                </c:pt>
                <c:pt idx="70221" formatCode="General">
                  <c:v>1.44634</c:v>
                </c:pt>
                <c:pt idx="70222" formatCode="General">
                  <c:v>1.4463599999999999</c:v>
                </c:pt>
                <c:pt idx="70223" formatCode="General">
                  <c:v>1.44638</c:v>
                </c:pt>
                <c:pt idx="70224" formatCode="General">
                  <c:v>1.446399999999999</c:v>
                </c:pt>
                <c:pt idx="70225" formatCode="General">
                  <c:v>1.4464199999999998</c:v>
                </c:pt>
                <c:pt idx="70226" formatCode="General">
                  <c:v>1.4464399999999991</c:v>
                </c:pt>
                <c:pt idx="70227" formatCode="General">
                  <c:v>1.446469999999999</c:v>
                </c:pt>
                <c:pt idx="70228" formatCode="General">
                  <c:v>1.44648</c:v>
                </c:pt>
                <c:pt idx="70229" formatCode="General">
                  <c:v>1.446499999999999</c:v>
                </c:pt>
                <c:pt idx="70230" formatCode="General">
                  <c:v>1.4465199999999998</c:v>
                </c:pt>
                <c:pt idx="70231" formatCode="General">
                  <c:v>1.44655</c:v>
                </c:pt>
                <c:pt idx="70232" formatCode="General">
                  <c:v>1.4465599999999998</c:v>
                </c:pt>
                <c:pt idx="70233" formatCode="General">
                  <c:v>1.44658</c:v>
                </c:pt>
                <c:pt idx="70234" formatCode="General">
                  <c:v>1.44661</c:v>
                </c:pt>
                <c:pt idx="70235" formatCode="General">
                  <c:v>1.4466299999999992</c:v>
                </c:pt>
                <c:pt idx="70236" formatCode="General">
                  <c:v>1.44665</c:v>
                </c:pt>
                <c:pt idx="70237" formatCode="General">
                  <c:v>1.446669999999999</c:v>
                </c:pt>
                <c:pt idx="70238" formatCode="General">
                  <c:v>1.4466899999999998</c:v>
                </c:pt>
                <c:pt idx="70239" formatCode="General">
                  <c:v>1.4467099999999991</c:v>
                </c:pt>
                <c:pt idx="70240" formatCode="General">
                  <c:v>1.4467299999999992</c:v>
                </c:pt>
                <c:pt idx="70241" formatCode="General">
                  <c:v>1.44675</c:v>
                </c:pt>
                <c:pt idx="70242" formatCode="General">
                  <c:v>1.446769999999999</c:v>
                </c:pt>
                <c:pt idx="70243" formatCode="General">
                  <c:v>1.4467899999999998</c:v>
                </c:pt>
                <c:pt idx="70244" formatCode="General">
                  <c:v>1.446809999999999</c:v>
                </c:pt>
                <c:pt idx="70245" formatCode="General">
                  <c:v>1.4468299999999992</c:v>
                </c:pt>
                <c:pt idx="70246" formatCode="General">
                  <c:v>1.44685</c:v>
                </c:pt>
                <c:pt idx="70247" formatCode="General">
                  <c:v>1.4468799999999991</c:v>
                </c:pt>
                <c:pt idx="70248" formatCode="General">
                  <c:v>1.4468899999999998</c:v>
                </c:pt>
                <c:pt idx="70249" formatCode="General">
                  <c:v>1.4469199999999998</c:v>
                </c:pt>
                <c:pt idx="70250" formatCode="General">
                  <c:v>1.446939999999999</c:v>
                </c:pt>
                <c:pt idx="70251" formatCode="General">
                  <c:v>1.4469599999999998</c:v>
                </c:pt>
                <c:pt idx="70252" formatCode="General">
                  <c:v>1.4469699999999992</c:v>
                </c:pt>
                <c:pt idx="70253" formatCode="General">
                  <c:v>1.4469999999999992</c:v>
                </c:pt>
                <c:pt idx="70254" formatCode="General">
                  <c:v>1.4470199999999998</c:v>
                </c:pt>
                <c:pt idx="70255" formatCode="General">
                  <c:v>1.4470399999999992</c:v>
                </c:pt>
                <c:pt idx="70256" formatCode="General">
                  <c:v>1.4470599999999998</c:v>
                </c:pt>
                <c:pt idx="70257" formatCode="General">
                  <c:v>1.447079999999999</c:v>
                </c:pt>
                <c:pt idx="70258" formatCode="General">
                  <c:v>1.4470999999999992</c:v>
                </c:pt>
                <c:pt idx="70259" formatCode="General">
                  <c:v>1.4471299999999991</c:v>
                </c:pt>
                <c:pt idx="70260" formatCode="General">
                  <c:v>1.4471399999999992</c:v>
                </c:pt>
                <c:pt idx="70261" formatCode="General">
                  <c:v>1.4471599999999998</c:v>
                </c:pt>
                <c:pt idx="70262" formatCode="General">
                  <c:v>1.4471899999999998</c:v>
                </c:pt>
                <c:pt idx="70263" formatCode="General">
                  <c:v>1.4472099999999992</c:v>
                </c:pt>
                <c:pt idx="70264" formatCode="General">
                  <c:v>1.4472199999999991</c:v>
                </c:pt>
                <c:pt idx="70265" formatCode="General">
                  <c:v>1.447249999999999</c:v>
                </c:pt>
                <c:pt idx="70266" formatCode="General">
                  <c:v>1.4472699999999992</c:v>
                </c:pt>
                <c:pt idx="70267" formatCode="General">
                  <c:v>1.4472899999999991</c:v>
                </c:pt>
                <c:pt idx="70268" formatCode="General">
                  <c:v>1.4472999999999991</c:v>
                </c:pt>
                <c:pt idx="70269" formatCode="General">
                  <c:v>1.4473299999999989</c:v>
                </c:pt>
                <c:pt idx="70270" formatCode="General">
                  <c:v>1.447349999999999</c:v>
                </c:pt>
                <c:pt idx="70271" formatCode="General">
                  <c:v>1.4473699999999992</c:v>
                </c:pt>
                <c:pt idx="70272" formatCode="General">
                  <c:v>1.4473899999999991</c:v>
                </c:pt>
                <c:pt idx="70273" formatCode="General">
                  <c:v>1.4474099999999992</c:v>
                </c:pt>
                <c:pt idx="70274" formatCode="General">
                  <c:v>1.4474299999999989</c:v>
                </c:pt>
                <c:pt idx="70275" formatCode="General">
                  <c:v>1.447449999999999</c:v>
                </c:pt>
                <c:pt idx="70276" formatCode="General">
                  <c:v>1.4474699999999991</c:v>
                </c:pt>
                <c:pt idx="70277" formatCode="General">
                  <c:v>1.4474899999999991</c:v>
                </c:pt>
                <c:pt idx="70278" formatCode="General">
                  <c:v>1.447519999999999</c:v>
                </c:pt>
                <c:pt idx="70279" formatCode="General">
                  <c:v>1.4475299999999987</c:v>
                </c:pt>
                <c:pt idx="70280" formatCode="General">
                  <c:v>1.447549999999999</c:v>
                </c:pt>
                <c:pt idx="70281" formatCode="General">
                  <c:v>1.4475699999999991</c:v>
                </c:pt>
                <c:pt idx="70282" formatCode="General">
                  <c:v>1.4475999999999989</c:v>
                </c:pt>
                <c:pt idx="70283" formatCode="General">
                  <c:v>1.4476099999999992</c:v>
                </c:pt>
                <c:pt idx="70284" formatCode="General">
                  <c:v>1.4476399999999991</c:v>
                </c:pt>
                <c:pt idx="70285" formatCode="General">
                  <c:v>1.4476599999999991</c:v>
                </c:pt>
                <c:pt idx="70286" formatCode="General">
                  <c:v>1.4476799999999992</c:v>
                </c:pt>
                <c:pt idx="70287" formatCode="General">
                  <c:v>1.4476999999999987</c:v>
                </c:pt>
                <c:pt idx="70288" formatCode="General">
                  <c:v>1.447719999999999</c:v>
                </c:pt>
                <c:pt idx="70289" formatCode="General">
                  <c:v>1.4477399999999991</c:v>
                </c:pt>
                <c:pt idx="70290" formatCode="General">
                  <c:v>1.447759999999999</c:v>
                </c:pt>
                <c:pt idx="70291" formatCode="General">
                  <c:v>1.4477799999999992</c:v>
                </c:pt>
                <c:pt idx="70292" formatCode="General">
                  <c:v>1.4477999999999986</c:v>
                </c:pt>
                <c:pt idx="70293" formatCode="General">
                  <c:v>1.447819999999999</c:v>
                </c:pt>
                <c:pt idx="70294" formatCode="General">
                  <c:v>1.4478399999999989</c:v>
                </c:pt>
                <c:pt idx="70295" formatCode="General">
                  <c:v>1.447859999999999</c:v>
                </c:pt>
                <c:pt idx="70296" formatCode="General">
                  <c:v>1.4478799999999992</c:v>
                </c:pt>
                <c:pt idx="70297" formatCode="General">
                  <c:v>1.4478999999999984</c:v>
                </c:pt>
                <c:pt idx="70298" formatCode="General">
                  <c:v>1.4479299999999982</c:v>
                </c:pt>
                <c:pt idx="70299" formatCode="General">
                  <c:v>1.4479399999999989</c:v>
                </c:pt>
                <c:pt idx="70300" formatCode="General">
                  <c:v>1.4479699999999986</c:v>
                </c:pt>
                <c:pt idx="70301" formatCode="General">
                  <c:v>1.447989999999999</c:v>
                </c:pt>
                <c:pt idx="70302" formatCode="General">
                  <c:v>1.44801</c:v>
                </c:pt>
                <c:pt idx="70303" formatCode="General">
                  <c:v>1.4480199999999999</c:v>
                </c:pt>
                <c:pt idx="70304" formatCode="General">
                  <c:v>1.4480500000000001</c:v>
                </c:pt>
                <c:pt idx="70305" formatCode="General">
                  <c:v>1.44807</c:v>
                </c:pt>
                <c:pt idx="70306" formatCode="General">
                  <c:v>1.4480899999999999</c:v>
                </c:pt>
                <c:pt idx="70307" formatCode="General">
                  <c:v>1.44811</c:v>
                </c:pt>
                <c:pt idx="70308" formatCode="General">
                  <c:v>1.448129999999999</c:v>
                </c:pt>
                <c:pt idx="70309" formatCode="General">
                  <c:v>1.44815</c:v>
                </c:pt>
                <c:pt idx="70310" formatCode="General">
                  <c:v>1.44818</c:v>
                </c:pt>
                <c:pt idx="70311" formatCode="General">
                  <c:v>1.4481899999999999</c:v>
                </c:pt>
                <c:pt idx="70312" formatCode="General">
                  <c:v>1.44821</c:v>
                </c:pt>
                <c:pt idx="70313" formatCode="General">
                  <c:v>1.44824</c:v>
                </c:pt>
                <c:pt idx="70314" formatCode="General">
                  <c:v>1.4482599999999999</c:v>
                </c:pt>
                <c:pt idx="70315" formatCode="General">
                  <c:v>1.4482699999999991</c:v>
                </c:pt>
                <c:pt idx="70316" formatCode="General">
                  <c:v>1.4482899999999999</c:v>
                </c:pt>
                <c:pt idx="70317" formatCode="General">
                  <c:v>1.4483199999999998</c:v>
                </c:pt>
                <c:pt idx="70318" formatCode="General">
                  <c:v>1.44834</c:v>
                </c:pt>
                <c:pt idx="70319" formatCode="General">
                  <c:v>1.44835</c:v>
                </c:pt>
                <c:pt idx="70320" formatCode="General">
                  <c:v>1.44838</c:v>
                </c:pt>
                <c:pt idx="70321" formatCode="General">
                  <c:v>1.448399999999999</c:v>
                </c:pt>
                <c:pt idx="70322" formatCode="General">
                  <c:v>1.4484199999999998</c:v>
                </c:pt>
                <c:pt idx="70323" formatCode="General">
                  <c:v>1.4484399999999991</c:v>
                </c:pt>
                <c:pt idx="70324" formatCode="General">
                  <c:v>1.4484599999999999</c:v>
                </c:pt>
                <c:pt idx="70325" formatCode="General">
                  <c:v>1.44848</c:v>
                </c:pt>
                <c:pt idx="70326" formatCode="General">
                  <c:v>1.448499999999999</c:v>
                </c:pt>
                <c:pt idx="70327" formatCode="General">
                  <c:v>1.4485199999999998</c:v>
                </c:pt>
                <c:pt idx="70328" formatCode="General">
                  <c:v>1.4485399999999991</c:v>
                </c:pt>
                <c:pt idx="70329" formatCode="General">
                  <c:v>1.448569999999999</c:v>
                </c:pt>
                <c:pt idx="70330" formatCode="General">
                  <c:v>1.4485899999999998</c:v>
                </c:pt>
                <c:pt idx="70331" formatCode="General">
                  <c:v>1.4485999999999992</c:v>
                </c:pt>
                <c:pt idx="70332" formatCode="General">
                  <c:v>1.4486299999999992</c:v>
                </c:pt>
                <c:pt idx="70333" formatCode="General">
                  <c:v>1.44865</c:v>
                </c:pt>
                <c:pt idx="70334" formatCode="General">
                  <c:v>1.448669999999999</c:v>
                </c:pt>
                <c:pt idx="70335" formatCode="General">
                  <c:v>1.4486899999999998</c:v>
                </c:pt>
                <c:pt idx="70336" formatCode="General">
                  <c:v>1.4487099999999991</c:v>
                </c:pt>
                <c:pt idx="70337" formatCode="General">
                  <c:v>1.4487299999999992</c:v>
                </c:pt>
                <c:pt idx="70338" formatCode="General">
                  <c:v>1.44875</c:v>
                </c:pt>
                <c:pt idx="70339" formatCode="General">
                  <c:v>1.448769999999999</c:v>
                </c:pt>
                <c:pt idx="70340" formatCode="General">
                  <c:v>1.4487899999999998</c:v>
                </c:pt>
                <c:pt idx="70341" formatCode="General">
                  <c:v>1.448809999999999</c:v>
                </c:pt>
                <c:pt idx="70342" formatCode="General">
                  <c:v>1.4488299999999992</c:v>
                </c:pt>
                <c:pt idx="70343" formatCode="General">
                  <c:v>1.44885</c:v>
                </c:pt>
                <c:pt idx="70344" formatCode="General">
                  <c:v>1.4488699999999992</c:v>
                </c:pt>
                <c:pt idx="70345" formatCode="General">
                  <c:v>1.4488899999999998</c:v>
                </c:pt>
                <c:pt idx="70346" formatCode="General">
                  <c:v>1.448909999999999</c:v>
                </c:pt>
                <c:pt idx="70347" formatCode="General">
                  <c:v>1.4489299999999992</c:v>
                </c:pt>
                <c:pt idx="70348" formatCode="General">
                  <c:v>1.44895</c:v>
                </c:pt>
                <c:pt idx="70349" formatCode="General">
                  <c:v>1.448979999999999</c:v>
                </c:pt>
                <c:pt idx="70350" formatCode="General">
                  <c:v>1.4489899999999998</c:v>
                </c:pt>
                <c:pt idx="70351" formatCode="General">
                  <c:v>1.4490199999999998</c:v>
                </c:pt>
                <c:pt idx="70352" formatCode="General">
                  <c:v>1.4490399999999992</c:v>
                </c:pt>
                <c:pt idx="70353" formatCode="General">
                  <c:v>1.4490599999999998</c:v>
                </c:pt>
                <c:pt idx="70354" formatCode="General">
                  <c:v>1.4490699999999992</c:v>
                </c:pt>
                <c:pt idx="70355" formatCode="General">
                  <c:v>1.4490999999999992</c:v>
                </c:pt>
                <c:pt idx="70356" formatCode="General">
                  <c:v>1.4491199999999991</c:v>
                </c:pt>
                <c:pt idx="70357" formatCode="General">
                  <c:v>1.4491399999999992</c:v>
                </c:pt>
                <c:pt idx="70358" formatCode="General">
                  <c:v>1.4491599999999998</c:v>
                </c:pt>
                <c:pt idx="70359" formatCode="General">
                  <c:v>1.449179999999999</c:v>
                </c:pt>
                <c:pt idx="70360" formatCode="General">
                  <c:v>1.4491999999999992</c:v>
                </c:pt>
                <c:pt idx="70361" formatCode="General">
                  <c:v>1.4492299999999991</c:v>
                </c:pt>
                <c:pt idx="70362" formatCode="General">
                  <c:v>1.4492399999999992</c:v>
                </c:pt>
                <c:pt idx="70363" formatCode="General">
                  <c:v>1.4492599999999998</c:v>
                </c:pt>
                <c:pt idx="70364" formatCode="General">
                  <c:v>1.4492899999999991</c:v>
                </c:pt>
                <c:pt idx="70365" formatCode="General">
                  <c:v>1.4493099999999992</c:v>
                </c:pt>
                <c:pt idx="70366" formatCode="General">
                  <c:v>1.4493199999999991</c:v>
                </c:pt>
                <c:pt idx="70367" formatCode="General">
                  <c:v>1.4493399999999992</c:v>
                </c:pt>
                <c:pt idx="70368" formatCode="General">
                  <c:v>1.4493699999999992</c:v>
                </c:pt>
                <c:pt idx="70369" formatCode="General">
                  <c:v>1.4493899999999991</c:v>
                </c:pt>
                <c:pt idx="70370" formatCode="General">
                  <c:v>1.4493999999999991</c:v>
                </c:pt>
                <c:pt idx="70371" formatCode="General">
                  <c:v>1.4494299999999989</c:v>
                </c:pt>
                <c:pt idx="70372" formatCode="General">
                  <c:v>1.449449999999999</c:v>
                </c:pt>
                <c:pt idx="70373" formatCode="General">
                  <c:v>1.4494699999999991</c:v>
                </c:pt>
                <c:pt idx="70374" formatCode="General">
                  <c:v>1.4494899999999991</c:v>
                </c:pt>
                <c:pt idx="70375" formatCode="General">
                  <c:v>1.4495099999999992</c:v>
                </c:pt>
                <c:pt idx="70376" formatCode="General">
                  <c:v>1.4495299999999987</c:v>
                </c:pt>
                <c:pt idx="70377" formatCode="General">
                  <c:v>1.4495599999999991</c:v>
                </c:pt>
                <c:pt idx="70378" formatCode="General">
                  <c:v>1.4495699999999991</c:v>
                </c:pt>
                <c:pt idx="70379" formatCode="General">
                  <c:v>1.449589999999999</c:v>
                </c:pt>
                <c:pt idx="70380" formatCode="General">
                  <c:v>1.449619999999999</c:v>
                </c:pt>
                <c:pt idx="70381" formatCode="General">
                  <c:v>1.4496399999999992</c:v>
                </c:pt>
                <c:pt idx="70382" formatCode="General">
                  <c:v>1.4496499999999992</c:v>
                </c:pt>
                <c:pt idx="70383" formatCode="General">
                  <c:v>1.4496799999999992</c:v>
                </c:pt>
                <c:pt idx="70384" formatCode="General">
                  <c:v>1.4496999999999987</c:v>
                </c:pt>
                <c:pt idx="70385" formatCode="General">
                  <c:v>1.449719999999999</c:v>
                </c:pt>
                <c:pt idx="70386" formatCode="General">
                  <c:v>1.4497399999999991</c:v>
                </c:pt>
                <c:pt idx="70387" formatCode="General">
                  <c:v>1.449759999999999</c:v>
                </c:pt>
                <c:pt idx="70388" formatCode="General">
                  <c:v>1.4497799999999992</c:v>
                </c:pt>
                <c:pt idx="70389" formatCode="General">
                  <c:v>1.4497999999999986</c:v>
                </c:pt>
                <c:pt idx="70390" formatCode="General">
                  <c:v>1.449819999999999</c:v>
                </c:pt>
                <c:pt idx="70391" formatCode="General">
                  <c:v>1.4498399999999991</c:v>
                </c:pt>
                <c:pt idx="70392" formatCode="General">
                  <c:v>1.449859999999999</c:v>
                </c:pt>
                <c:pt idx="70393" formatCode="General">
                  <c:v>1.449889999999999</c:v>
                </c:pt>
                <c:pt idx="70394" formatCode="General">
                  <c:v>1.4498999999999984</c:v>
                </c:pt>
                <c:pt idx="70395" formatCode="General">
                  <c:v>1.449919999999999</c:v>
                </c:pt>
                <c:pt idx="70396" formatCode="General">
                  <c:v>1.4499399999999989</c:v>
                </c:pt>
                <c:pt idx="70397" formatCode="General">
                  <c:v>1.4499699999999986</c:v>
                </c:pt>
                <c:pt idx="70398" formatCode="General">
                  <c:v>1.4499799999999992</c:v>
                </c:pt>
                <c:pt idx="70399" formatCode="General">
                  <c:v>1.45</c:v>
                </c:pt>
                <c:pt idx="70400" formatCode="General">
                  <c:v>1.450029999999999</c:v>
                </c:pt>
                <c:pt idx="70401" formatCode="General">
                  <c:v>1.4500500000000001</c:v>
                </c:pt>
                <c:pt idx="70402" formatCode="General">
                  <c:v>1.45007</c:v>
                </c:pt>
                <c:pt idx="70403" formatCode="General">
                  <c:v>1.4500899999999999</c:v>
                </c:pt>
                <c:pt idx="70404" formatCode="General">
                  <c:v>1.45011</c:v>
                </c:pt>
                <c:pt idx="70405" formatCode="General">
                  <c:v>1.450129999999999</c:v>
                </c:pt>
                <c:pt idx="70406" formatCode="General">
                  <c:v>1.4501500000000001</c:v>
                </c:pt>
                <c:pt idx="70407" formatCode="General">
                  <c:v>1.45017</c:v>
                </c:pt>
                <c:pt idx="70408" formatCode="General">
                  <c:v>1.4501899999999999</c:v>
                </c:pt>
                <c:pt idx="70409" formatCode="General">
                  <c:v>1.45021</c:v>
                </c:pt>
                <c:pt idx="70410" formatCode="General">
                  <c:v>1.450229999999999</c:v>
                </c:pt>
                <c:pt idx="70411" formatCode="General">
                  <c:v>1.45025</c:v>
                </c:pt>
                <c:pt idx="70412" formatCode="General">
                  <c:v>1.45028</c:v>
                </c:pt>
                <c:pt idx="70413" formatCode="General">
                  <c:v>1.4502899999999999</c:v>
                </c:pt>
                <c:pt idx="70414" formatCode="General">
                  <c:v>1.45031</c:v>
                </c:pt>
                <c:pt idx="70415" formatCode="General">
                  <c:v>1.45034</c:v>
                </c:pt>
                <c:pt idx="70416" formatCode="General">
                  <c:v>1.4503599999999999</c:v>
                </c:pt>
                <c:pt idx="70417" formatCode="General">
                  <c:v>1.450369999999999</c:v>
                </c:pt>
                <c:pt idx="70418" formatCode="General">
                  <c:v>1.4503899999999998</c:v>
                </c:pt>
                <c:pt idx="70419" formatCode="General">
                  <c:v>1.4504199999999998</c:v>
                </c:pt>
                <c:pt idx="70420" formatCode="General">
                  <c:v>1.45044</c:v>
                </c:pt>
                <c:pt idx="70421" formatCode="General">
                  <c:v>1.45045</c:v>
                </c:pt>
                <c:pt idx="70422" formatCode="General">
                  <c:v>1.45048</c:v>
                </c:pt>
                <c:pt idx="70423" formatCode="General">
                  <c:v>1.450499999999999</c:v>
                </c:pt>
                <c:pt idx="70424" formatCode="General">
                  <c:v>1.4505199999999998</c:v>
                </c:pt>
                <c:pt idx="70425" formatCode="General">
                  <c:v>1.4505399999999991</c:v>
                </c:pt>
                <c:pt idx="70426" formatCode="General">
                  <c:v>1.4505599999999998</c:v>
                </c:pt>
                <c:pt idx="70427" formatCode="General">
                  <c:v>1.45058</c:v>
                </c:pt>
                <c:pt idx="70428" formatCode="General">
                  <c:v>1.45061</c:v>
                </c:pt>
                <c:pt idx="70429" formatCode="General">
                  <c:v>1.4506199999999998</c:v>
                </c:pt>
                <c:pt idx="70430" formatCode="General">
                  <c:v>1.450639999999999</c:v>
                </c:pt>
                <c:pt idx="70431" formatCode="General">
                  <c:v>1.4506599999999998</c:v>
                </c:pt>
                <c:pt idx="70432" formatCode="General">
                  <c:v>1.4506899999999998</c:v>
                </c:pt>
                <c:pt idx="70433" formatCode="General">
                  <c:v>1.4506999999999992</c:v>
                </c:pt>
                <c:pt idx="70434" formatCode="General">
                  <c:v>1.4507199999999998</c:v>
                </c:pt>
                <c:pt idx="70435" formatCode="General">
                  <c:v>1.45075</c:v>
                </c:pt>
                <c:pt idx="70436" formatCode="General">
                  <c:v>1.450769999999999</c:v>
                </c:pt>
                <c:pt idx="70437" formatCode="General">
                  <c:v>1.4507899999999998</c:v>
                </c:pt>
                <c:pt idx="70438" formatCode="General">
                  <c:v>1.450809999999999</c:v>
                </c:pt>
                <c:pt idx="70439" formatCode="General">
                  <c:v>1.4508299999999992</c:v>
                </c:pt>
                <c:pt idx="70440" formatCode="General">
                  <c:v>1.45085</c:v>
                </c:pt>
                <c:pt idx="70441" formatCode="General">
                  <c:v>1.4508699999999992</c:v>
                </c:pt>
                <c:pt idx="70442" formatCode="General">
                  <c:v>1.4508899999999998</c:v>
                </c:pt>
                <c:pt idx="70443" formatCode="General">
                  <c:v>1.450909999999999</c:v>
                </c:pt>
                <c:pt idx="70444" formatCode="General">
                  <c:v>1.450939999999999</c:v>
                </c:pt>
                <c:pt idx="70445" formatCode="General">
                  <c:v>1.45095</c:v>
                </c:pt>
                <c:pt idx="70446" formatCode="General">
                  <c:v>1.4509699999999992</c:v>
                </c:pt>
                <c:pt idx="70447" formatCode="General">
                  <c:v>1.4509899999999998</c:v>
                </c:pt>
                <c:pt idx="70448" formatCode="General">
                  <c:v>1.4510199999999998</c:v>
                </c:pt>
                <c:pt idx="70449" formatCode="General">
                  <c:v>1.4510299999999992</c:v>
                </c:pt>
                <c:pt idx="70450" formatCode="General">
                  <c:v>1.4510599999999998</c:v>
                </c:pt>
                <c:pt idx="70451" formatCode="General">
                  <c:v>1.451079999999999</c:v>
                </c:pt>
                <c:pt idx="70452" formatCode="General">
                  <c:v>1.4510999999999992</c:v>
                </c:pt>
                <c:pt idx="70453" formatCode="General">
                  <c:v>1.4511199999999991</c:v>
                </c:pt>
                <c:pt idx="70454" formatCode="General">
                  <c:v>1.4511399999999992</c:v>
                </c:pt>
                <c:pt idx="70455" formatCode="General">
                  <c:v>1.4511599999999998</c:v>
                </c:pt>
                <c:pt idx="70456" formatCode="General">
                  <c:v>1.451179999999999</c:v>
                </c:pt>
                <c:pt idx="70457" formatCode="General">
                  <c:v>1.4511999999999992</c:v>
                </c:pt>
                <c:pt idx="70458" formatCode="General">
                  <c:v>1.4512199999999991</c:v>
                </c:pt>
                <c:pt idx="70459" formatCode="General">
                  <c:v>1.4512399999999992</c:v>
                </c:pt>
                <c:pt idx="70460" formatCode="General">
                  <c:v>1.4512599999999998</c:v>
                </c:pt>
                <c:pt idx="70461" formatCode="General">
                  <c:v>1.451279999999999</c:v>
                </c:pt>
                <c:pt idx="70462" formatCode="General">
                  <c:v>1.4512999999999991</c:v>
                </c:pt>
                <c:pt idx="70463" formatCode="General">
                  <c:v>1.4513199999999991</c:v>
                </c:pt>
                <c:pt idx="70464" formatCode="General">
                  <c:v>1.451349999999999</c:v>
                </c:pt>
                <c:pt idx="70465" formatCode="General">
                  <c:v>1.4513599999999998</c:v>
                </c:pt>
                <c:pt idx="70466" formatCode="General">
                  <c:v>1.4513899999999991</c:v>
                </c:pt>
                <c:pt idx="70467" formatCode="General">
                  <c:v>1.4514099999999992</c:v>
                </c:pt>
                <c:pt idx="70468" formatCode="General">
                  <c:v>1.4514299999999989</c:v>
                </c:pt>
                <c:pt idx="70469" formatCode="General">
                  <c:v>1.4514399999999992</c:v>
                </c:pt>
                <c:pt idx="70470" formatCode="General">
                  <c:v>1.4514699999999991</c:v>
                </c:pt>
                <c:pt idx="70471" formatCode="General">
                  <c:v>1.4514899999999991</c:v>
                </c:pt>
                <c:pt idx="70472" formatCode="General">
                  <c:v>1.4514999999999989</c:v>
                </c:pt>
                <c:pt idx="70473" formatCode="General">
                  <c:v>1.4515299999999987</c:v>
                </c:pt>
                <c:pt idx="70474" formatCode="General">
                  <c:v>1.451549999999999</c:v>
                </c:pt>
                <c:pt idx="70475" formatCode="General">
                  <c:v>1.4515699999999991</c:v>
                </c:pt>
                <c:pt idx="70476" formatCode="General">
                  <c:v>1.451589999999999</c:v>
                </c:pt>
                <c:pt idx="70477" formatCode="General">
                  <c:v>1.4516099999999992</c:v>
                </c:pt>
                <c:pt idx="70478" formatCode="General">
                  <c:v>1.4516299999999986</c:v>
                </c:pt>
                <c:pt idx="70479" formatCode="General">
                  <c:v>1.4516599999999991</c:v>
                </c:pt>
                <c:pt idx="70480" formatCode="General">
                  <c:v>1.4516699999999989</c:v>
                </c:pt>
                <c:pt idx="70481" formatCode="General">
                  <c:v>1.451689999999999</c:v>
                </c:pt>
                <c:pt idx="70482" formatCode="General">
                  <c:v>1.4517099999999992</c:v>
                </c:pt>
                <c:pt idx="70483" formatCode="General">
                  <c:v>1.4517399999999991</c:v>
                </c:pt>
                <c:pt idx="70484" formatCode="General">
                  <c:v>1.4517499999999992</c:v>
                </c:pt>
                <c:pt idx="70485" formatCode="General">
                  <c:v>1.4517699999999989</c:v>
                </c:pt>
                <c:pt idx="70486" formatCode="General">
                  <c:v>1.4517999999999986</c:v>
                </c:pt>
                <c:pt idx="70487" formatCode="General">
                  <c:v>1.451819999999999</c:v>
                </c:pt>
                <c:pt idx="70488" formatCode="General">
                  <c:v>1.4518399999999991</c:v>
                </c:pt>
                <c:pt idx="70489" formatCode="General">
                  <c:v>1.451859999999999</c:v>
                </c:pt>
                <c:pt idx="70490" formatCode="General">
                  <c:v>1.4518799999999992</c:v>
                </c:pt>
                <c:pt idx="70491" formatCode="General">
                  <c:v>1.4518999999999984</c:v>
                </c:pt>
                <c:pt idx="70492" formatCode="General">
                  <c:v>1.451919999999999</c:v>
                </c:pt>
                <c:pt idx="70493" formatCode="General">
                  <c:v>1.4519399999999989</c:v>
                </c:pt>
                <c:pt idx="70494" formatCode="General">
                  <c:v>1.451959999999999</c:v>
                </c:pt>
                <c:pt idx="70495" formatCode="General">
                  <c:v>1.451989999999999</c:v>
                </c:pt>
                <c:pt idx="70496" formatCode="General">
                  <c:v>1.452</c:v>
                </c:pt>
                <c:pt idx="70497" formatCode="General">
                  <c:v>1.4520199999999999</c:v>
                </c:pt>
                <c:pt idx="70498" formatCode="General">
                  <c:v>1.45204</c:v>
                </c:pt>
                <c:pt idx="70499" formatCode="General">
                  <c:v>1.45207</c:v>
                </c:pt>
                <c:pt idx="70500" formatCode="General">
                  <c:v>1.45208</c:v>
                </c:pt>
                <c:pt idx="70501" formatCode="General">
                  <c:v>1.45211</c:v>
                </c:pt>
                <c:pt idx="70502" formatCode="General">
                  <c:v>1.452129999999999</c:v>
                </c:pt>
                <c:pt idx="70503" formatCode="General">
                  <c:v>1.4521500000000001</c:v>
                </c:pt>
                <c:pt idx="70504" formatCode="General">
                  <c:v>1.45217</c:v>
                </c:pt>
                <c:pt idx="70505" formatCode="General">
                  <c:v>1.4521899999999999</c:v>
                </c:pt>
                <c:pt idx="70506" formatCode="General">
                  <c:v>1.45221</c:v>
                </c:pt>
                <c:pt idx="70507" formatCode="General">
                  <c:v>1.452229999999999</c:v>
                </c:pt>
                <c:pt idx="70508" formatCode="General">
                  <c:v>1.45225</c:v>
                </c:pt>
                <c:pt idx="70509" formatCode="General">
                  <c:v>1.4522699999999991</c:v>
                </c:pt>
                <c:pt idx="70510" formatCode="General">
                  <c:v>1.4522899999999999</c:v>
                </c:pt>
                <c:pt idx="70511" formatCode="General">
                  <c:v>1.45231</c:v>
                </c:pt>
                <c:pt idx="70512" formatCode="General">
                  <c:v>1.452329999999999</c:v>
                </c:pt>
                <c:pt idx="70513" formatCode="General">
                  <c:v>1.45235</c:v>
                </c:pt>
                <c:pt idx="70514" formatCode="General">
                  <c:v>1.4523699999999991</c:v>
                </c:pt>
                <c:pt idx="70515" formatCode="General">
                  <c:v>1.452399999999999</c:v>
                </c:pt>
                <c:pt idx="70516" formatCode="General">
                  <c:v>1.45241</c:v>
                </c:pt>
                <c:pt idx="70517" formatCode="General">
                  <c:v>1.45244</c:v>
                </c:pt>
                <c:pt idx="70518" formatCode="General">
                  <c:v>1.4524599999999999</c:v>
                </c:pt>
                <c:pt idx="70519" formatCode="General">
                  <c:v>1.45248</c:v>
                </c:pt>
                <c:pt idx="70520" formatCode="General">
                  <c:v>1.4524899999999998</c:v>
                </c:pt>
                <c:pt idx="70521" formatCode="General">
                  <c:v>1.4525199999999998</c:v>
                </c:pt>
                <c:pt idx="70522" formatCode="General">
                  <c:v>1.4525399999999991</c:v>
                </c:pt>
                <c:pt idx="70523" formatCode="General">
                  <c:v>1.4525599999999999</c:v>
                </c:pt>
                <c:pt idx="70524" formatCode="General">
                  <c:v>1.45258</c:v>
                </c:pt>
                <c:pt idx="70525" formatCode="General">
                  <c:v>1.452599999999999</c:v>
                </c:pt>
                <c:pt idx="70526" formatCode="General">
                  <c:v>1.4526199999999998</c:v>
                </c:pt>
                <c:pt idx="70527" formatCode="General">
                  <c:v>1.45265</c:v>
                </c:pt>
                <c:pt idx="70528" formatCode="General">
                  <c:v>1.4526599999999998</c:v>
                </c:pt>
                <c:pt idx="70529" formatCode="General">
                  <c:v>1.45268</c:v>
                </c:pt>
                <c:pt idx="70530" formatCode="General">
                  <c:v>1.4527099999999991</c:v>
                </c:pt>
                <c:pt idx="70531" formatCode="General">
                  <c:v>1.4527299999999992</c:v>
                </c:pt>
                <c:pt idx="70532" formatCode="General">
                  <c:v>1.452739999999999</c:v>
                </c:pt>
                <c:pt idx="70533" formatCode="General">
                  <c:v>1.4527599999999998</c:v>
                </c:pt>
                <c:pt idx="70534" formatCode="General">
                  <c:v>1.4527899999999998</c:v>
                </c:pt>
                <c:pt idx="70535" formatCode="General">
                  <c:v>1.452809999999999</c:v>
                </c:pt>
                <c:pt idx="70536" formatCode="General">
                  <c:v>1.4528199999999998</c:v>
                </c:pt>
                <c:pt idx="70537" formatCode="General">
                  <c:v>1.45285</c:v>
                </c:pt>
                <c:pt idx="70538" formatCode="General">
                  <c:v>1.4528699999999992</c:v>
                </c:pt>
                <c:pt idx="70539" formatCode="General">
                  <c:v>1.4528799999999991</c:v>
                </c:pt>
                <c:pt idx="70540" formatCode="General">
                  <c:v>1.452909999999999</c:v>
                </c:pt>
                <c:pt idx="70541" formatCode="General">
                  <c:v>1.4529299999999992</c:v>
                </c:pt>
                <c:pt idx="70542" formatCode="General">
                  <c:v>1.45295</c:v>
                </c:pt>
                <c:pt idx="70543" formatCode="General">
                  <c:v>1.4529699999999992</c:v>
                </c:pt>
                <c:pt idx="70544" formatCode="General">
                  <c:v>1.4529899999999998</c:v>
                </c:pt>
                <c:pt idx="70545" formatCode="General">
                  <c:v>1.453009999999999</c:v>
                </c:pt>
                <c:pt idx="70546" formatCode="General">
                  <c:v>1.4530299999999992</c:v>
                </c:pt>
                <c:pt idx="70547" formatCode="General">
                  <c:v>1.45305</c:v>
                </c:pt>
                <c:pt idx="70548" formatCode="General">
                  <c:v>1.4530699999999992</c:v>
                </c:pt>
                <c:pt idx="70549" formatCode="General">
                  <c:v>1.4530999999999992</c:v>
                </c:pt>
                <c:pt idx="70550" formatCode="General">
                  <c:v>1.4531199999999991</c:v>
                </c:pt>
                <c:pt idx="70551" formatCode="General">
                  <c:v>1.4531299999999991</c:v>
                </c:pt>
                <c:pt idx="70552" formatCode="General">
                  <c:v>1.4531599999999998</c:v>
                </c:pt>
                <c:pt idx="70553" formatCode="General">
                  <c:v>1.453179999999999</c:v>
                </c:pt>
                <c:pt idx="70554" formatCode="General">
                  <c:v>1.4531999999999992</c:v>
                </c:pt>
                <c:pt idx="70555" formatCode="General">
                  <c:v>1.4532199999999991</c:v>
                </c:pt>
                <c:pt idx="70556" formatCode="General">
                  <c:v>1.4532399999999992</c:v>
                </c:pt>
                <c:pt idx="70557" formatCode="General">
                  <c:v>1.4532599999999998</c:v>
                </c:pt>
                <c:pt idx="70558" formatCode="General">
                  <c:v>1.453279999999999</c:v>
                </c:pt>
                <c:pt idx="70559" formatCode="General">
                  <c:v>1.4532999999999991</c:v>
                </c:pt>
                <c:pt idx="70560" formatCode="General">
                  <c:v>1.4533199999999991</c:v>
                </c:pt>
                <c:pt idx="70561" formatCode="General">
                  <c:v>1.4533399999999992</c:v>
                </c:pt>
                <c:pt idx="70562" formatCode="General">
                  <c:v>1.4533599999999998</c:v>
                </c:pt>
                <c:pt idx="70563" formatCode="General">
                  <c:v>1.453379999999999</c:v>
                </c:pt>
                <c:pt idx="70564" formatCode="General">
                  <c:v>1.4533999999999991</c:v>
                </c:pt>
                <c:pt idx="70565" formatCode="General">
                  <c:v>1.453419999999999</c:v>
                </c:pt>
                <c:pt idx="70566" formatCode="General">
                  <c:v>1.453449999999999</c:v>
                </c:pt>
                <c:pt idx="70567" formatCode="General">
                  <c:v>1.4534599999999998</c:v>
                </c:pt>
                <c:pt idx="70568" formatCode="General">
                  <c:v>1.4534899999999991</c:v>
                </c:pt>
                <c:pt idx="70569" formatCode="General">
                  <c:v>1.4535099999999992</c:v>
                </c:pt>
                <c:pt idx="70570" formatCode="General">
                  <c:v>1.4535299999999987</c:v>
                </c:pt>
                <c:pt idx="70571" formatCode="General">
                  <c:v>1.4535399999999992</c:v>
                </c:pt>
                <c:pt idx="70572" formatCode="General">
                  <c:v>1.4535699999999991</c:v>
                </c:pt>
                <c:pt idx="70573" formatCode="General">
                  <c:v>1.453589999999999</c:v>
                </c:pt>
                <c:pt idx="70574" formatCode="General">
                  <c:v>1.4536099999999992</c:v>
                </c:pt>
                <c:pt idx="70575" formatCode="General">
                  <c:v>1.4536299999999986</c:v>
                </c:pt>
                <c:pt idx="70576" formatCode="General">
                  <c:v>1.4536499999999992</c:v>
                </c:pt>
                <c:pt idx="70577" formatCode="General">
                  <c:v>1.4536699999999991</c:v>
                </c:pt>
                <c:pt idx="70578" formatCode="General">
                  <c:v>1.4536999999999987</c:v>
                </c:pt>
                <c:pt idx="70579" formatCode="General">
                  <c:v>1.4537099999999992</c:v>
                </c:pt>
                <c:pt idx="70580" formatCode="General">
                  <c:v>1.4537299999999984</c:v>
                </c:pt>
                <c:pt idx="70581" formatCode="General">
                  <c:v>1.4537599999999991</c:v>
                </c:pt>
                <c:pt idx="70582" formatCode="General">
                  <c:v>1.4537799999999992</c:v>
                </c:pt>
                <c:pt idx="70583" formatCode="General">
                  <c:v>1.453789999999999</c:v>
                </c:pt>
                <c:pt idx="70584" formatCode="General">
                  <c:v>1.4538099999999992</c:v>
                </c:pt>
                <c:pt idx="70585" formatCode="General">
                  <c:v>1.4538399999999991</c:v>
                </c:pt>
                <c:pt idx="70586" formatCode="General">
                  <c:v>1.453859999999999</c:v>
                </c:pt>
                <c:pt idx="70587" formatCode="General">
                  <c:v>1.4538699999999989</c:v>
                </c:pt>
                <c:pt idx="70588" formatCode="General">
                  <c:v>1.4538999999999984</c:v>
                </c:pt>
                <c:pt idx="70589" formatCode="General">
                  <c:v>1.453919999999999</c:v>
                </c:pt>
                <c:pt idx="70590" formatCode="General">
                  <c:v>1.4539399999999989</c:v>
                </c:pt>
                <c:pt idx="70591" formatCode="General">
                  <c:v>1.453959999999999</c:v>
                </c:pt>
                <c:pt idx="70592" formatCode="General">
                  <c:v>1.4539799999999992</c:v>
                </c:pt>
                <c:pt idx="70593" formatCode="General">
                  <c:v>1.454</c:v>
                </c:pt>
                <c:pt idx="70594" formatCode="General">
                  <c:v>1.454029999999999</c:v>
                </c:pt>
                <c:pt idx="70595" formatCode="General">
                  <c:v>1.45404</c:v>
                </c:pt>
                <c:pt idx="70596" formatCode="General">
                  <c:v>1.4540599999999999</c:v>
                </c:pt>
                <c:pt idx="70597" formatCode="General">
                  <c:v>1.45408</c:v>
                </c:pt>
                <c:pt idx="70598" formatCode="General">
                  <c:v>1.45411</c:v>
                </c:pt>
                <c:pt idx="70599" formatCode="General">
                  <c:v>1.4541199999999999</c:v>
                </c:pt>
                <c:pt idx="70600" formatCode="General">
                  <c:v>1.4541500000000001</c:v>
                </c:pt>
                <c:pt idx="70601" formatCode="General">
                  <c:v>1.45417</c:v>
                </c:pt>
                <c:pt idx="70602" formatCode="General">
                  <c:v>1.4541899999999999</c:v>
                </c:pt>
                <c:pt idx="70603" formatCode="General">
                  <c:v>1.45421</c:v>
                </c:pt>
                <c:pt idx="70604" formatCode="General">
                  <c:v>1.454229999999999</c:v>
                </c:pt>
                <c:pt idx="70605" formatCode="General">
                  <c:v>1.45425</c:v>
                </c:pt>
                <c:pt idx="70606" formatCode="General">
                  <c:v>1.4542599999999999</c:v>
                </c:pt>
                <c:pt idx="70607" formatCode="General">
                  <c:v>1.4542899999999999</c:v>
                </c:pt>
                <c:pt idx="70608" formatCode="General">
                  <c:v>1.45431</c:v>
                </c:pt>
                <c:pt idx="70609" formatCode="General">
                  <c:v>1.454329999999999</c:v>
                </c:pt>
                <c:pt idx="70610" formatCode="General">
                  <c:v>1.45435</c:v>
                </c:pt>
                <c:pt idx="70611" formatCode="General">
                  <c:v>1.4543699999999991</c:v>
                </c:pt>
                <c:pt idx="70612" formatCode="General">
                  <c:v>1.4543899999999998</c:v>
                </c:pt>
                <c:pt idx="70613" formatCode="General">
                  <c:v>1.45441</c:v>
                </c:pt>
                <c:pt idx="70614" formatCode="General">
                  <c:v>1.454429999999999</c:v>
                </c:pt>
                <c:pt idx="70615" formatCode="General">
                  <c:v>1.45445</c:v>
                </c:pt>
                <c:pt idx="70616" formatCode="General">
                  <c:v>1.45448</c:v>
                </c:pt>
                <c:pt idx="70617" formatCode="General">
                  <c:v>1.454499999999999</c:v>
                </c:pt>
                <c:pt idx="70618" formatCode="General">
                  <c:v>1.45451</c:v>
                </c:pt>
                <c:pt idx="70619" formatCode="General">
                  <c:v>1.4545399999999991</c:v>
                </c:pt>
                <c:pt idx="70620" formatCode="General">
                  <c:v>1.4545599999999999</c:v>
                </c:pt>
                <c:pt idx="70621" formatCode="General">
                  <c:v>1.45458</c:v>
                </c:pt>
                <c:pt idx="70622" formatCode="General">
                  <c:v>1.454599999999999</c:v>
                </c:pt>
                <c:pt idx="70623" formatCode="General">
                  <c:v>1.4546199999999998</c:v>
                </c:pt>
                <c:pt idx="70624" formatCode="General">
                  <c:v>1.454639999999999</c:v>
                </c:pt>
                <c:pt idx="70625" formatCode="General">
                  <c:v>1.4546599999999998</c:v>
                </c:pt>
                <c:pt idx="70626" formatCode="General">
                  <c:v>1.45468</c:v>
                </c:pt>
                <c:pt idx="70627" formatCode="General">
                  <c:v>1.4546999999999992</c:v>
                </c:pt>
                <c:pt idx="70628" formatCode="General">
                  <c:v>1.4547199999999998</c:v>
                </c:pt>
                <c:pt idx="70629" formatCode="General">
                  <c:v>1.45475</c:v>
                </c:pt>
                <c:pt idx="70630" formatCode="General">
                  <c:v>1.4547599999999998</c:v>
                </c:pt>
                <c:pt idx="70631" formatCode="General">
                  <c:v>1.45478</c:v>
                </c:pt>
                <c:pt idx="70632" formatCode="General">
                  <c:v>1.454809999999999</c:v>
                </c:pt>
                <c:pt idx="70633" formatCode="General">
                  <c:v>1.4548299999999992</c:v>
                </c:pt>
                <c:pt idx="70634" formatCode="General">
                  <c:v>1.454839999999999</c:v>
                </c:pt>
                <c:pt idx="70635" formatCode="General">
                  <c:v>1.4548599999999998</c:v>
                </c:pt>
                <c:pt idx="70636" formatCode="General">
                  <c:v>1.4548899999999998</c:v>
                </c:pt>
                <c:pt idx="70637" formatCode="General">
                  <c:v>1.454909999999999</c:v>
                </c:pt>
                <c:pt idx="70638" formatCode="General">
                  <c:v>1.4549199999999998</c:v>
                </c:pt>
                <c:pt idx="70639" formatCode="General">
                  <c:v>1.45495</c:v>
                </c:pt>
                <c:pt idx="70640" formatCode="General">
                  <c:v>1.4549699999999992</c:v>
                </c:pt>
                <c:pt idx="70641" formatCode="General">
                  <c:v>1.4549899999999998</c:v>
                </c:pt>
                <c:pt idx="70642" formatCode="General">
                  <c:v>1.455009999999999</c:v>
                </c:pt>
                <c:pt idx="70643" formatCode="General">
                  <c:v>1.4550299999999992</c:v>
                </c:pt>
                <c:pt idx="70644" formatCode="General">
                  <c:v>1.45505</c:v>
                </c:pt>
                <c:pt idx="70645" formatCode="General">
                  <c:v>1.455079999999999</c:v>
                </c:pt>
                <c:pt idx="70646" formatCode="General">
                  <c:v>1.4550899999999998</c:v>
                </c:pt>
                <c:pt idx="70647" formatCode="General">
                  <c:v>1.455109999999999</c:v>
                </c:pt>
                <c:pt idx="70648" formatCode="General">
                  <c:v>1.4551299999999991</c:v>
                </c:pt>
                <c:pt idx="70649" formatCode="General">
                  <c:v>1.4551599999999998</c:v>
                </c:pt>
                <c:pt idx="70650" formatCode="General">
                  <c:v>1.4551699999999992</c:v>
                </c:pt>
                <c:pt idx="70651" formatCode="General">
                  <c:v>1.4551899999999998</c:v>
                </c:pt>
                <c:pt idx="70652" formatCode="General">
                  <c:v>1.4552199999999991</c:v>
                </c:pt>
                <c:pt idx="70653" formatCode="General">
                  <c:v>1.4552399999999992</c:v>
                </c:pt>
                <c:pt idx="70654" formatCode="General">
                  <c:v>1.4552599999999998</c:v>
                </c:pt>
                <c:pt idx="70655" formatCode="General">
                  <c:v>1.455279999999999</c:v>
                </c:pt>
                <c:pt idx="70656" formatCode="General">
                  <c:v>1.4552999999999991</c:v>
                </c:pt>
                <c:pt idx="70657" formatCode="General">
                  <c:v>1.4553199999999991</c:v>
                </c:pt>
                <c:pt idx="70658" formatCode="General">
                  <c:v>1.4553399999999992</c:v>
                </c:pt>
                <c:pt idx="70659" formatCode="General">
                  <c:v>1.4553599999999998</c:v>
                </c:pt>
                <c:pt idx="70660" formatCode="General">
                  <c:v>1.455379999999999</c:v>
                </c:pt>
                <c:pt idx="70661" formatCode="General">
                  <c:v>1.4553999999999991</c:v>
                </c:pt>
                <c:pt idx="70662" formatCode="General">
                  <c:v>1.455419999999999</c:v>
                </c:pt>
                <c:pt idx="70663" formatCode="General">
                  <c:v>1.4554399999999992</c:v>
                </c:pt>
                <c:pt idx="70664" formatCode="General">
                  <c:v>1.4554599999999998</c:v>
                </c:pt>
                <c:pt idx="70665" formatCode="General">
                  <c:v>1.4554899999999991</c:v>
                </c:pt>
                <c:pt idx="70666" formatCode="General">
                  <c:v>1.4554999999999989</c:v>
                </c:pt>
                <c:pt idx="70667" formatCode="General">
                  <c:v>1.4555299999999987</c:v>
                </c:pt>
                <c:pt idx="70668" formatCode="General">
                  <c:v>1.455549999999999</c:v>
                </c:pt>
                <c:pt idx="70669" formatCode="General">
                  <c:v>1.4555699999999991</c:v>
                </c:pt>
                <c:pt idx="70670" formatCode="General">
                  <c:v>1.4555899999999991</c:v>
                </c:pt>
                <c:pt idx="70671" formatCode="General">
                  <c:v>1.4556099999999992</c:v>
                </c:pt>
                <c:pt idx="70672" formatCode="General">
                  <c:v>1.4556299999999986</c:v>
                </c:pt>
                <c:pt idx="70673" formatCode="General">
                  <c:v>1.4556399999999992</c:v>
                </c:pt>
                <c:pt idx="70674" formatCode="General">
                  <c:v>1.4556699999999991</c:v>
                </c:pt>
                <c:pt idx="70675" formatCode="General">
                  <c:v>1.455689999999999</c:v>
                </c:pt>
                <c:pt idx="70676" formatCode="General">
                  <c:v>1.4557099999999992</c:v>
                </c:pt>
                <c:pt idx="70677" formatCode="General">
                  <c:v>1.4557299999999984</c:v>
                </c:pt>
                <c:pt idx="70678" formatCode="General">
                  <c:v>1.4557499999999992</c:v>
                </c:pt>
                <c:pt idx="70679" formatCode="General">
                  <c:v>1.4557699999999989</c:v>
                </c:pt>
                <c:pt idx="70680" formatCode="General">
                  <c:v>1.455789999999999</c:v>
                </c:pt>
                <c:pt idx="70681" formatCode="General">
                  <c:v>1.4558099999999992</c:v>
                </c:pt>
                <c:pt idx="70682" formatCode="General">
                  <c:v>1.4558299999999984</c:v>
                </c:pt>
                <c:pt idx="70683" formatCode="General">
                  <c:v>1.455859999999999</c:v>
                </c:pt>
                <c:pt idx="70684" formatCode="General">
                  <c:v>1.4558799999999992</c:v>
                </c:pt>
                <c:pt idx="70685" formatCode="General">
                  <c:v>1.455889999999999</c:v>
                </c:pt>
                <c:pt idx="70686" formatCode="General">
                  <c:v>1.4559099999999991</c:v>
                </c:pt>
                <c:pt idx="70687" formatCode="General">
                  <c:v>1.4559399999999989</c:v>
                </c:pt>
                <c:pt idx="70688" formatCode="General">
                  <c:v>1.455959999999999</c:v>
                </c:pt>
                <c:pt idx="70689" formatCode="General">
                  <c:v>1.4559799999999992</c:v>
                </c:pt>
                <c:pt idx="70690" formatCode="General">
                  <c:v>1.456</c:v>
                </c:pt>
                <c:pt idx="70691" formatCode="General">
                  <c:v>1.4560199999999999</c:v>
                </c:pt>
                <c:pt idx="70692" formatCode="General">
                  <c:v>1.45604</c:v>
                </c:pt>
                <c:pt idx="70693" formatCode="General">
                  <c:v>1.4560599999999999</c:v>
                </c:pt>
                <c:pt idx="70694" formatCode="General">
                  <c:v>1.45608</c:v>
                </c:pt>
                <c:pt idx="70695" formatCode="General">
                  <c:v>1.4560999999999991</c:v>
                </c:pt>
                <c:pt idx="70696" formatCode="General">
                  <c:v>1.456129999999999</c:v>
                </c:pt>
                <c:pt idx="70697" formatCode="General">
                  <c:v>1.45614</c:v>
                </c:pt>
                <c:pt idx="70698" formatCode="General">
                  <c:v>1.4561599999999999</c:v>
                </c:pt>
                <c:pt idx="70699" formatCode="General">
                  <c:v>1.45618</c:v>
                </c:pt>
                <c:pt idx="70700" formatCode="General">
                  <c:v>1.45621</c:v>
                </c:pt>
                <c:pt idx="70701" formatCode="General">
                  <c:v>1.4562199999999998</c:v>
                </c:pt>
                <c:pt idx="70702" formatCode="General">
                  <c:v>1.45624</c:v>
                </c:pt>
                <c:pt idx="70703" formatCode="General">
                  <c:v>1.45627</c:v>
                </c:pt>
                <c:pt idx="70704" formatCode="General">
                  <c:v>1.4562899999999999</c:v>
                </c:pt>
                <c:pt idx="70705" formatCode="General">
                  <c:v>1.45631</c:v>
                </c:pt>
                <c:pt idx="70706" formatCode="General">
                  <c:v>1.456329999999999</c:v>
                </c:pt>
                <c:pt idx="70707" formatCode="General">
                  <c:v>1.45635</c:v>
                </c:pt>
                <c:pt idx="70708" formatCode="General">
                  <c:v>1.4563699999999991</c:v>
                </c:pt>
                <c:pt idx="70709" formatCode="General">
                  <c:v>1.4563899999999999</c:v>
                </c:pt>
                <c:pt idx="70710" formatCode="General">
                  <c:v>1.45641</c:v>
                </c:pt>
                <c:pt idx="70711" formatCode="General">
                  <c:v>1.456429999999999</c:v>
                </c:pt>
                <c:pt idx="70712" formatCode="General">
                  <c:v>1.45645</c:v>
                </c:pt>
                <c:pt idx="70713" formatCode="General">
                  <c:v>1.456469999999999</c:v>
                </c:pt>
                <c:pt idx="70714" formatCode="General">
                  <c:v>1.4564899999999998</c:v>
                </c:pt>
                <c:pt idx="70715" formatCode="General">
                  <c:v>1.4565199999999998</c:v>
                </c:pt>
                <c:pt idx="70716" formatCode="General">
                  <c:v>1.4565399999999991</c:v>
                </c:pt>
                <c:pt idx="70717" formatCode="General">
                  <c:v>1.45655</c:v>
                </c:pt>
                <c:pt idx="70718" formatCode="General">
                  <c:v>1.45658</c:v>
                </c:pt>
                <c:pt idx="70719" formatCode="General">
                  <c:v>1.456599999999999</c:v>
                </c:pt>
                <c:pt idx="70720" formatCode="General">
                  <c:v>1.4566199999999998</c:v>
                </c:pt>
                <c:pt idx="70721" formatCode="General">
                  <c:v>1.4566299999999992</c:v>
                </c:pt>
                <c:pt idx="70722" formatCode="General">
                  <c:v>1.4566599999999998</c:v>
                </c:pt>
                <c:pt idx="70723" formatCode="General">
                  <c:v>1.45668</c:v>
                </c:pt>
                <c:pt idx="70724" formatCode="General">
                  <c:v>1.4566999999999992</c:v>
                </c:pt>
                <c:pt idx="70725" formatCode="General">
                  <c:v>1.4567199999999998</c:v>
                </c:pt>
                <c:pt idx="70726" formatCode="General">
                  <c:v>1.456739999999999</c:v>
                </c:pt>
                <c:pt idx="70727" formatCode="General">
                  <c:v>1.4567599999999998</c:v>
                </c:pt>
                <c:pt idx="70728" formatCode="General">
                  <c:v>1.45678</c:v>
                </c:pt>
                <c:pt idx="70729" formatCode="General">
                  <c:v>1.4567999999999992</c:v>
                </c:pt>
                <c:pt idx="70730" formatCode="General">
                  <c:v>1.4568199999999998</c:v>
                </c:pt>
                <c:pt idx="70731" formatCode="General">
                  <c:v>1.456839999999999</c:v>
                </c:pt>
                <c:pt idx="70732" formatCode="General">
                  <c:v>1.4568699999999992</c:v>
                </c:pt>
                <c:pt idx="70733" formatCode="General">
                  <c:v>1.45688</c:v>
                </c:pt>
                <c:pt idx="70734" formatCode="General">
                  <c:v>1.456909999999999</c:v>
                </c:pt>
                <c:pt idx="70735" formatCode="General">
                  <c:v>1.4569299999999992</c:v>
                </c:pt>
                <c:pt idx="70736" formatCode="General">
                  <c:v>1.45695</c:v>
                </c:pt>
                <c:pt idx="70737" formatCode="General">
                  <c:v>1.4569599999999998</c:v>
                </c:pt>
                <c:pt idx="70738" formatCode="General">
                  <c:v>1.4569899999999998</c:v>
                </c:pt>
                <c:pt idx="70739" formatCode="General">
                  <c:v>1.457009999999999</c:v>
                </c:pt>
                <c:pt idx="70740" formatCode="General">
                  <c:v>1.4570299999999992</c:v>
                </c:pt>
                <c:pt idx="70741" formatCode="General">
                  <c:v>1.45705</c:v>
                </c:pt>
                <c:pt idx="70742" formatCode="General">
                  <c:v>1.4570699999999992</c:v>
                </c:pt>
                <c:pt idx="70743" formatCode="General">
                  <c:v>1.4570899999999998</c:v>
                </c:pt>
                <c:pt idx="70744" formatCode="General">
                  <c:v>1.457109999999999</c:v>
                </c:pt>
                <c:pt idx="70745" formatCode="General">
                  <c:v>1.4571299999999991</c:v>
                </c:pt>
                <c:pt idx="70746" formatCode="General">
                  <c:v>1.4571499999999991</c:v>
                </c:pt>
                <c:pt idx="70747" formatCode="General">
                  <c:v>1.457179999999999</c:v>
                </c:pt>
                <c:pt idx="70748" formatCode="General">
                  <c:v>1.4571899999999998</c:v>
                </c:pt>
                <c:pt idx="70749" formatCode="General">
                  <c:v>1.457209999999999</c:v>
                </c:pt>
                <c:pt idx="70750" formatCode="General">
                  <c:v>1.4572299999999991</c:v>
                </c:pt>
                <c:pt idx="70751" formatCode="General">
                  <c:v>1.4572599999999998</c:v>
                </c:pt>
                <c:pt idx="70752" formatCode="General">
                  <c:v>1.4572699999999992</c:v>
                </c:pt>
                <c:pt idx="70753" formatCode="General">
                  <c:v>1.4572899999999998</c:v>
                </c:pt>
                <c:pt idx="70754" formatCode="General">
                  <c:v>1.4573199999999991</c:v>
                </c:pt>
                <c:pt idx="70755" formatCode="General">
                  <c:v>1.4573399999999992</c:v>
                </c:pt>
                <c:pt idx="70756" formatCode="General">
                  <c:v>1.4573599999999998</c:v>
                </c:pt>
                <c:pt idx="70757" formatCode="General">
                  <c:v>1.457379999999999</c:v>
                </c:pt>
                <c:pt idx="70758" formatCode="General">
                  <c:v>1.4573999999999991</c:v>
                </c:pt>
                <c:pt idx="70759" formatCode="General">
                  <c:v>1.457419999999999</c:v>
                </c:pt>
                <c:pt idx="70760" formatCode="General">
                  <c:v>1.4574399999999992</c:v>
                </c:pt>
                <c:pt idx="70761" formatCode="General">
                  <c:v>1.4574599999999998</c:v>
                </c:pt>
                <c:pt idx="70762" formatCode="General">
                  <c:v>1.4574799999999992</c:v>
                </c:pt>
                <c:pt idx="70763" formatCode="General">
                  <c:v>1.4574999999999991</c:v>
                </c:pt>
                <c:pt idx="70764" formatCode="General">
                  <c:v>1.457519999999999</c:v>
                </c:pt>
                <c:pt idx="70765" formatCode="General">
                  <c:v>1.4575399999999992</c:v>
                </c:pt>
                <c:pt idx="70766" formatCode="General">
                  <c:v>1.4575699999999991</c:v>
                </c:pt>
                <c:pt idx="70767" formatCode="General">
                  <c:v>1.4575899999999991</c:v>
                </c:pt>
                <c:pt idx="70768" formatCode="General">
                  <c:v>1.4575999999999989</c:v>
                </c:pt>
                <c:pt idx="70769" formatCode="General">
                  <c:v>1.4576299999999986</c:v>
                </c:pt>
                <c:pt idx="70770" formatCode="General">
                  <c:v>1.457649999999999</c:v>
                </c:pt>
                <c:pt idx="70771" formatCode="General">
                  <c:v>1.4576699999999991</c:v>
                </c:pt>
                <c:pt idx="70772" formatCode="General">
                  <c:v>1.4576799999999992</c:v>
                </c:pt>
                <c:pt idx="70773" formatCode="General">
                  <c:v>1.4577099999999992</c:v>
                </c:pt>
                <c:pt idx="70774" formatCode="General">
                  <c:v>1.4577299999999984</c:v>
                </c:pt>
                <c:pt idx="70775" formatCode="General">
                  <c:v>1.4577499999999992</c:v>
                </c:pt>
                <c:pt idx="70776" formatCode="General">
                  <c:v>1.4577699999999989</c:v>
                </c:pt>
                <c:pt idx="70777" formatCode="General">
                  <c:v>1.457789999999999</c:v>
                </c:pt>
                <c:pt idx="70778" formatCode="General">
                  <c:v>1.4578099999999992</c:v>
                </c:pt>
                <c:pt idx="70779" formatCode="General">
                  <c:v>1.4578299999999984</c:v>
                </c:pt>
                <c:pt idx="70780" formatCode="General">
                  <c:v>1.4578499999999992</c:v>
                </c:pt>
                <c:pt idx="70781" formatCode="General">
                  <c:v>1.4578699999999989</c:v>
                </c:pt>
                <c:pt idx="70782" formatCode="General">
                  <c:v>1.457889999999999</c:v>
                </c:pt>
                <c:pt idx="70783" formatCode="General">
                  <c:v>1.457919999999999</c:v>
                </c:pt>
                <c:pt idx="70784" formatCode="General">
                  <c:v>1.4579299999999982</c:v>
                </c:pt>
                <c:pt idx="70785" formatCode="General">
                  <c:v>1.457959999999999</c:v>
                </c:pt>
                <c:pt idx="70786" formatCode="General">
                  <c:v>1.4579799999999992</c:v>
                </c:pt>
                <c:pt idx="70787" formatCode="General">
                  <c:v>1.458</c:v>
                </c:pt>
                <c:pt idx="70788" formatCode="General">
                  <c:v>1.4580199999999999</c:v>
                </c:pt>
                <c:pt idx="70789" formatCode="General">
                  <c:v>1.45804</c:v>
                </c:pt>
                <c:pt idx="70790" formatCode="General">
                  <c:v>1.4580599999999999</c:v>
                </c:pt>
                <c:pt idx="70791" formatCode="General">
                  <c:v>1.45808</c:v>
                </c:pt>
                <c:pt idx="70792" formatCode="General">
                  <c:v>1.4581</c:v>
                </c:pt>
                <c:pt idx="70793" formatCode="General">
                  <c:v>1.4581199999999999</c:v>
                </c:pt>
                <c:pt idx="70794" formatCode="General">
                  <c:v>1.45814</c:v>
                </c:pt>
                <c:pt idx="70795" formatCode="General">
                  <c:v>1.45817</c:v>
                </c:pt>
                <c:pt idx="70796" formatCode="General">
                  <c:v>1.45818</c:v>
                </c:pt>
                <c:pt idx="70797" formatCode="General">
                  <c:v>1.4581999999999991</c:v>
                </c:pt>
                <c:pt idx="70798" formatCode="General">
                  <c:v>1.458229999999999</c:v>
                </c:pt>
                <c:pt idx="70799" formatCode="General">
                  <c:v>1.45825</c:v>
                </c:pt>
                <c:pt idx="70800" formatCode="General">
                  <c:v>1.4582599999999999</c:v>
                </c:pt>
                <c:pt idx="70801" formatCode="General">
                  <c:v>1.45828</c:v>
                </c:pt>
                <c:pt idx="70802" formatCode="General">
                  <c:v>1.45831</c:v>
                </c:pt>
                <c:pt idx="70803" formatCode="General">
                  <c:v>1.458329999999999</c:v>
                </c:pt>
                <c:pt idx="70804" formatCode="General">
                  <c:v>1.45834</c:v>
                </c:pt>
                <c:pt idx="70805" formatCode="General">
                  <c:v>1.4583699999999991</c:v>
                </c:pt>
                <c:pt idx="70806" formatCode="General">
                  <c:v>1.4583899999999999</c:v>
                </c:pt>
                <c:pt idx="70807" formatCode="General">
                  <c:v>1.45841</c:v>
                </c:pt>
                <c:pt idx="70808" formatCode="General">
                  <c:v>1.458429999999999</c:v>
                </c:pt>
                <c:pt idx="70809" formatCode="General">
                  <c:v>1.45845</c:v>
                </c:pt>
                <c:pt idx="70810" formatCode="General">
                  <c:v>1.458469999999999</c:v>
                </c:pt>
                <c:pt idx="70811" formatCode="General">
                  <c:v>1.4584899999999998</c:v>
                </c:pt>
                <c:pt idx="70812" formatCode="General">
                  <c:v>1.45851</c:v>
                </c:pt>
                <c:pt idx="70813" formatCode="General">
                  <c:v>1.4585299999999992</c:v>
                </c:pt>
                <c:pt idx="70814" formatCode="General">
                  <c:v>1.45855</c:v>
                </c:pt>
                <c:pt idx="70815" formatCode="General">
                  <c:v>1.458569999999999</c:v>
                </c:pt>
                <c:pt idx="70816" formatCode="General">
                  <c:v>1.4585899999999998</c:v>
                </c:pt>
                <c:pt idx="70817" formatCode="General">
                  <c:v>1.4586199999999998</c:v>
                </c:pt>
                <c:pt idx="70818" formatCode="General">
                  <c:v>1.458639999999999</c:v>
                </c:pt>
                <c:pt idx="70819" formatCode="General">
                  <c:v>1.45865</c:v>
                </c:pt>
                <c:pt idx="70820" formatCode="General">
                  <c:v>1.45868</c:v>
                </c:pt>
                <c:pt idx="70821" formatCode="General">
                  <c:v>1.4586999999999992</c:v>
                </c:pt>
                <c:pt idx="70822" formatCode="General">
                  <c:v>1.4587199999999998</c:v>
                </c:pt>
                <c:pt idx="70823" formatCode="General">
                  <c:v>1.4587299999999992</c:v>
                </c:pt>
                <c:pt idx="70824" formatCode="General">
                  <c:v>1.4587599999999998</c:v>
                </c:pt>
                <c:pt idx="70825" formatCode="General">
                  <c:v>1.45878</c:v>
                </c:pt>
                <c:pt idx="70826" formatCode="General">
                  <c:v>1.4587999999999992</c:v>
                </c:pt>
                <c:pt idx="70827" formatCode="General">
                  <c:v>1.4588199999999998</c:v>
                </c:pt>
                <c:pt idx="70828" formatCode="General">
                  <c:v>1.458839999999999</c:v>
                </c:pt>
                <c:pt idx="70829" formatCode="General">
                  <c:v>1.4588599999999998</c:v>
                </c:pt>
                <c:pt idx="70830" formatCode="General">
                  <c:v>1.45888</c:v>
                </c:pt>
                <c:pt idx="70831" formatCode="General">
                  <c:v>1.4588999999999992</c:v>
                </c:pt>
                <c:pt idx="70832" formatCode="General">
                  <c:v>1.4589199999999998</c:v>
                </c:pt>
                <c:pt idx="70833" formatCode="General">
                  <c:v>1.45895</c:v>
                </c:pt>
                <c:pt idx="70834" formatCode="General">
                  <c:v>1.4589699999999992</c:v>
                </c:pt>
                <c:pt idx="70835" formatCode="General">
                  <c:v>1.4589799999999991</c:v>
                </c:pt>
                <c:pt idx="70836" formatCode="General">
                  <c:v>1.4589999999999992</c:v>
                </c:pt>
                <c:pt idx="70837" formatCode="General">
                  <c:v>1.4590299999999992</c:v>
                </c:pt>
                <c:pt idx="70838" formatCode="General">
                  <c:v>1.45905</c:v>
                </c:pt>
                <c:pt idx="70839" formatCode="General">
                  <c:v>1.4590699999999992</c:v>
                </c:pt>
                <c:pt idx="70840" formatCode="General">
                  <c:v>1.4590899999999998</c:v>
                </c:pt>
                <c:pt idx="70841" formatCode="General">
                  <c:v>1.459109999999999</c:v>
                </c:pt>
                <c:pt idx="70842" formatCode="General">
                  <c:v>1.4591299999999991</c:v>
                </c:pt>
                <c:pt idx="70843" formatCode="General">
                  <c:v>1.4591499999999991</c:v>
                </c:pt>
                <c:pt idx="70844" formatCode="General">
                  <c:v>1.4591699999999992</c:v>
                </c:pt>
                <c:pt idx="70845" formatCode="General">
                  <c:v>1.4591899999999998</c:v>
                </c:pt>
                <c:pt idx="70846" formatCode="General">
                  <c:v>1.4592199999999991</c:v>
                </c:pt>
                <c:pt idx="70847" formatCode="General">
                  <c:v>1.4592299999999991</c:v>
                </c:pt>
                <c:pt idx="70848" formatCode="General">
                  <c:v>1.459249999999999</c:v>
                </c:pt>
                <c:pt idx="70849" formatCode="General">
                  <c:v>1.459279999999999</c:v>
                </c:pt>
                <c:pt idx="70850" formatCode="General">
                  <c:v>1.4592999999999992</c:v>
                </c:pt>
                <c:pt idx="70851" formatCode="General">
                  <c:v>1.4593099999999992</c:v>
                </c:pt>
                <c:pt idx="70852" formatCode="General">
                  <c:v>1.4593299999999989</c:v>
                </c:pt>
                <c:pt idx="70853" formatCode="General">
                  <c:v>1.4593599999999998</c:v>
                </c:pt>
                <c:pt idx="70854" formatCode="General">
                  <c:v>1.459379999999999</c:v>
                </c:pt>
                <c:pt idx="70855" formatCode="General">
                  <c:v>1.4593899999999991</c:v>
                </c:pt>
                <c:pt idx="70856" formatCode="General">
                  <c:v>1.4594199999999991</c:v>
                </c:pt>
                <c:pt idx="70857" formatCode="General">
                  <c:v>1.4594399999999992</c:v>
                </c:pt>
                <c:pt idx="70858" formatCode="General">
                  <c:v>1.4594599999999998</c:v>
                </c:pt>
                <c:pt idx="70859" formatCode="General">
                  <c:v>1.4594799999999992</c:v>
                </c:pt>
                <c:pt idx="70860" formatCode="General">
                  <c:v>1.4594999999999991</c:v>
                </c:pt>
                <c:pt idx="70861" formatCode="General">
                  <c:v>1.459519999999999</c:v>
                </c:pt>
                <c:pt idx="70862" formatCode="General">
                  <c:v>1.459549999999999</c:v>
                </c:pt>
                <c:pt idx="70863" formatCode="General">
                  <c:v>1.4595599999999991</c:v>
                </c:pt>
                <c:pt idx="70864" formatCode="General">
                  <c:v>1.4595799999999992</c:v>
                </c:pt>
                <c:pt idx="70865" formatCode="General">
                  <c:v>1.4595999999999989</c:v>
                </c:pt>
                <c:pt idx="70866" formatCode="General">
                  <c:v>1.4596299999999987</c:v>
                </c:pt>
                <c:pt idx="70867" formatCode="General">
                  <c:v>1.4596399999999992</c:v>
                </c:pt>
                <c:pt idx="70868" formatCode="General">
                  <c:v>1.4596699999999991</c:v>
                </c:pt>
                <c:pt idx="70869" formatCode="General">
                  <c:v>1.459689999999999</c:v>
                </c:pt>
                <c:pt idx="70870" formatCode="General">
                  <c:v>1.4597099999999992</c:v>
                </c:pt>
                <c:pt idx="70871" formatCode="General">
                  <c:v>1.4597299999999984</c:v>
                </c:pt>
                <c:pt idx="70872" formatCode="General">
                  <c:v>1.4597499999999992</c:v>
                </c:pt>
                <c:pt idx="70873" formatCode="General">
                  <c:v>1.4597699999999989</c:v>
                </c:pt>
                <c:pt idx="70874" formatCode="General">
                  <c:v>1.4597799999999992</c:v>
                </c:pt>
                <c:pt idx="70875" formatCode="General">
                  <c:v>1.4598099999999992</c:v>
                </c:pt>
                <c:pt idx="70876" formatCode="General">
                  <c:v>1.4598299999999984</c:v>
                </c:pt>
                <c:pt idx="70877" formatCode="General">
                  <c:v>1.4598499999999992</c:v>
                </c:pt>
                <c:pt idx="70878" formatCode="General">
                  <c:v>1.4598699999999989</c:v>
                </c:pt>
                <c:pt idx="70879" formatCode="General">
                  <c:v>1.459889999999999</c:v>
                </c:pt>
                <c:pt idx="70880" formatCode="General">
                  <c:v>1.4599099999999992</c:v>
                </c:pt>
                <c:pt idx="70881" formatCode="General">
                  <c:v>1.4599399999999989</c:v>
                </c:pt>
                <c:pt idx="70882" formatCode="General">
                  <c:v>1.4599499999999992</c:v>
                </c:pt>
                <c:pt idx="70883" formatCode="General">
                  <c:v>1.4599699999999987</c:v>
                </c:pt>
                <c:pt idx="70884" formatCode="General">
                  <c:v>1.46</c:v>
                </c:pt>
                <c:pt idx="70885" formatCode="General">
                  <c:v>1.4600199999999999</c:v>
                </c:pt>
                <c:pt idx="70886" formatCode="General">
                  <c:v>1.4600299999999991</c:v>
                </c:pt>
                <c:pt idx="70887" formatCode="General">
                  <c:v>1.4600500000000001</c:v>
                </c:pt>
                <c:pt idx="70888" formatCode="General">
                  <c:v>1.46008</c:v>
                </c:pt>
                <c:pt idx="70889" formatCode="General">
                  <c:v>1.4601</c:v>
                </c:pt>
                <c:pt idx="70890" formatCode="General">
                  <c:v>1.46011</c:v>
                </c:pt>
                <c:pt idx="70891" formatCode="General">
                  <c:v>1.46014</c:v>
                </c:pt>
                <c:pt idx="70892" formatCode="General">
                  <c:v>1.4601599999999999</c:v>
                </c:pt>
                <c:pt idx="70893" formatCode="General">
                  <c:v>1.46018</c:v>
                </c:pt>
                <c:pt idx="70894" formatCode="General">
                  <c:v>1.4601999999999991</c:v>
                </c:pt>
                <c:pt idx="70895" formatCode="General">
                  <c:v>1.4602199999999999</c:v>
                </c:pt>
                <c:pt idx="70896" formatCode="General">
                  <c:v>1.46024</c:v>
                </c:pt>
                <c:pt idx="70897" formatCode="General">
                  <c:v>1.4602599999999999</c:v>
                </c:pt>
                <c:pt idx="70898" formatCode="General">
                  <c:v>1.46028</c:v>
                </c:pt>
                <c:pt idx="70899" formatCode="General">
                  <c:v>1.460299999999999</c:v>
                </c:pt>
                <c:pt idx="70900" formatCode="General">
                  <c:v>1.460329999999999</c:v>
                </c:pt>
                <c:pt idx="70901" formatCode="General">
                  <c:v>1.46035</c:v>
                </c:pt>
                <c:pt idx="70902" formatCode="General">
                  <c:v>1.4603599999999999</c:v>
                </c:pt>
                <c:pt idx="70903" formatCode="General">
                  <c:v>1.46038</c:v>
                </c:pt>
                <c:pt idx="70904" formatCode="General">
                  <c:v>1.46041</c:v>
                </c:pt>
                <c:pt idx="70905" formatCode="General">
                  <c:v>1.460429999999999</c:v>
                </c:pt>
                <c:pt idx="70906" formatCode="General">
                  <c:v>1.46045</c:v>
                </c:pt>
                <c:pt idx="70907" formatCode="General">
                  <c:v>1.460469999999999</c:v>
                </c:pt>
                <c:pt idx="70908" formatCode="General">
                  <c:v>1.4604899999999998</c:v>
                </c:pt>
                <c:pt idx="70909" formatCode="General">
                  <c:v>1.46051</c:v>
                </c:pt>
                <c:pt idx="70910" formatCode="General">
                  <c:v>1.4605299999999992</c:v>
                </c:pt>
                <c:pt idx="70911" formatCode="General">
                  <c:v>1.46055</c:v>
                </c:pt>
                <c:pt idx="70912" formatCode="General">
                  <c:v>1.460569999999999</c:v>
                </c:pt>
                <c:pt idx="70913" formatCode="General">
                  <c:v>1.460599999999999</c:v>
                </c:pt>
                <c:pt idx="70914" formatCode="General">
                  <c:v>1.46061</c:v>
                </c:pt>
                <c:pt idx="70915" formatCode="General">
                  <c:v>1.4606299999999992</c:v>
                </c:pt>
                <c:pt idx="70916" formatCode="General">
                  <c:v>1.46065</c:v>
                </c:pt>
                <c:pt idx="70917" formatCode="General">
                  <c:v>1.46068</c:v>
                </c:pt>
                <c:pt idx="70918" formatCode="General">
                  <c:v>1.4606899999999998</c:v>
                </c:pt>
                <c:pt idx="70919" formatCode="General">
                  <c:v>1.46071</c:v>
                </c:pt>
                <c:pt idx="70920" formatCode="General">
                  <c:v>1.460739999999999</c:v>
                </c:pt>
                <c:pt idx="70921" formatCode="General">
                  <c:v>1.4607599999999998</c:v>
                </c:pt>
                <c:pt idx="70922" formatCode="General">
                  <c:v>1.46078</c:v>
                </c:pt>
                <c:pt idx="70923" formatCode="General">
                  <c:v>1.4607999999999992</c:v>
                </c:pt>
                <c:pt idx="70924" formatCode="General">
                  <c:v>1.4608199999999998</c:v>
                </c:pt>
                <c:pt idx="70925" formatCode="General">
                  <c:v>1.460839999999999</c:v>
                </c:pt>
                <c:pt idx="70926" formatCode="General">
                  <c:v>1.4608599999999998</c:v>
                </c:pt>
                <c:pt idx="70927" formatCode="General">
                  <c:v>1.46088</c:v>
                </c:pt>
                <c:pt idx="70928" formatCode="General">
                  <c:v>1.4608999999999992</c:v>
                </c:pt>
                <c:pt idx="70929" formatCode="General">
                  <c:v>1.4609199999999998</c:v>
                </c:pt>
                <c:pt idx="70930" formatCode="General">
                  <c:v>1.460939999999999</c:v>
                </c:pt>
                <c:pt idx="70931" formatCode="General">
                  <c:v>1.4609599999999998</c:v>
                </c:pt>
                <c:pt idx="70932" formatCode="General">
                  <c:v>1.4609899999999998</c:v>
                </c:pt>
                <c:pt idx="70933" formatCode="General">
                  <c:v>1.461009999999999</c:v>
                </c:pt>
                <c:pt idx="70934" formatCode="General">
                  <c:v>1.4610199999999998</c:v>
                </c:pt>
                <c:pt idx="70935" formatCode="General">
                  <c:v>1.46105</c:v>
                </c:pt>
                <c:pt idx="70936" formatCode="General">
                  <c:v>1.4610699999999992</c:v>
                </c:pt>
                <c:pt idx="70937" formatCode="General">
                  <c:v>1.4610899999999998</c:v>
                </c:pt>
                <c:pt idx="70938" formatCode="General">
                  <c:v>1.4610999999999992</c:v>
                </c:pt>
                <c:pt idx="70939" formatCode="General">
                  <c:v>1.4611299999999992</c:v>
                </c:pt>
                <c:pt idx="70940" formatCode="General">
                  <c:v>1.4611499999999991</c:v>
                </c:pt>
                <c:pt idx="70941" formatCode="General">
                  <c:v>1.4611599999999998</c:v>
                </c:pt>
                <c:pt idx="70942" formatCode="General">
                  <c:v>1.4611899999999998</c:v>
                </c:pt>
                <c:pt idx="70943" formatCode="General">
                  <c:v>1.461209999999999</c:v>
                </c:pt>
                <c:pt idx="70944" formatCode="General">
                  <c:v>1.4612299999999991</c:v>
                </c:pt>
                <c:pt idx="70945" formatCode="General">
                  <c:v>1.461249999999999</c:v>
                </c:pt>
                <c:pt idx="70946" formatCode="General">
                  <c:v>1.4612699999999992</c:v>
                </c:pt>
                <c:pt idx="70947" formatCode="General">
                  <c:v>1.4612899999999998</c:v>
                </c:pt>
                <c:pt idx="70948" formatCode="General">
                  <c:v>1.4613099999999992</c:v>
                </c:pt>
                <c:pt idx="70949" formatCode="General">
                  <c:v>1.4613299999999991</c:v>
                </c:pt>
                <c:pt idx="70950" formatCode="General">
                  <c:v>1.461349999999999</c:v>
                </c:pt>
                <c:pt idx="70951" formatCode="General">
                  <c:v>1.4613699999999992</c:v>
                </c:pt>
                <c:pt idx="70952" formatCode="General">
                  <c:v>1.4613999999999991</c:v>
                </c:pt>
                <c:pt idx="70953" formatCode="General">
                  <c:v>1.4614099999999992</c:v>
                </c:pt>
                <c:pt idx="70954" formatCode="General">
                  <c:v>1.4614399999999992</c:v>
                </c:pt>
                <c:pt idx="70955" formatCode="General">
                  <c:v>1.4614599999999998</c:v>
                </c:pt>
                <c:pt idx="70956" formatCode="General">
                  <c:v>1.461479999999999</c:v>
                </c:pt>
                <c:pt idx="70957" formatCode="General">
                  <c:v>1.4614999999999991</c:v>
                </c:pt>
                <c:pt idx="70958" formatCode="General">
                  <c:v>1.461519999999999</c:v>
                </c:pt>
                <c:pt idx="70959" formatCode="General">
                  <c:v>1.4615399999999992</c:v>
                </c:pt>
                <c:pt idx="70960" formatCode="General">
                  <c:v>1.4615599999999991</c:v>
                </c:pt>
                <c:pt idx="70961" formatCode="General">
                  <c:v>1.4615799999999992</c:v>
                </c:pt>
                <c:pt idx="70962" formatCode="General">
                  <c:v>1.4615999999999989</c:v>
                </c:pt>
                <c:pt idx="70963" formatCode="General">
                  <c:v>1.461619999999999</c:v>
                </c:pt>
                <c:pt idx="70964" formatCode="General">
                  <c:v>1.461649999999999</c:v>
                </c:pt>
                <c:pt idx="70965" formatCode="General">
                  <c:v>1.4616599999999991</c:v>
                </c:pt>
                <c:pt idx="70966" formatCode="General">
                  <c:v>1.4616799999999992</c:v>
                </c:pt>
                <c:pt idx="70967" formatCode="General">
                  <c:v>1.4616999999999989</c:v>
                </c:pt>
                <c:pt idx="70968" formatCode="General">
                  <c:v>1.4617299999999986</c:v>
                </c:pt>
                <c:pt idx="70969" formatCode="General">
                  <c:v>1.4617399999999992</c:v>
                </c:pt>
                <c:pt idx="70970" formatCode="General">
                  <c:v>1.4617599999999991</c:v>
                </c:pt>
                <c:pt idx="70971" formatCode="General">
                  <c:v>1.461789999999999</c:v>
                </c:pt>
                <c:pt idx="70972" formatCode="General">
                  <c:v>1.4618099999999992</c:v>
                </c:pt>
                <c:pt idx="70973" formatCode="General">
                  <c:v>1.4618299999999984</c:v>
                </c:pt>
                <c:pt idx="70974" formatCode="General">
                  <c:v>1.4618499999999992</c:v>
                </c:pt>
                <c:pt idx="70975" formatCode="General">
                  <c:v>1.4618699999999989</c:v>
                </c:pt>
                <c:pt idx="70976" formatCode="General">
                  <c:v>1.461889999999999</c:v>
                </c:pt>
                <c:pt idx="70977" formatCode="General">
                  <c:v>1.4619099999999992</c:v>
                </c:pt>
                <c:pt idx="70978" formatCode="General">
                  <c:v>1.4619299999999984</c:v>
                </c:pt>
                <c:pt idx="70979" formatCode="General">
                  <c:v>1.4619499999999992</c:v>
                </c:pt>
                <c:pt idx="70980" formatCode="General">
                  <c:v>1.4619799999999992</c:v>
                </c:pt>
                <c:pt idx="70981" formatCode="General">
                  <c:v>1.461989999999999</c:v>
                </c:pt>
                <c:pt idx="70982" formatCode="General">
                  <c:v>1.46201</c:v>
                </c:pt>
                <c:pt idx="70983" formatCode="General">
                  <c:v>1.46204</c:v>
                </c:pt>
                <c:pt idx="70984" formatCode="General">
                  <c:v>1.4620599999999999</c:v>
                </c:pt>
                <c:pt idx="70985" formatCode="General">
                  <c:v>1.46207</c:v>
                </c:pt>
                <c:pt idx="70986" formatCode="General">
                  <c:v>1.4621</c:v>
                </c:pt>
                <c:pt idx="70987" formatCode="General">
                  <c:v>1.4621199999999999</c:v>
                </c:pt>
                <c:pt idx="70988" formatCode="General">
                  <c:v>1.46214</c:v>
                </c:pt>
                <c:pt idx="70989" formatCode="General">
                  <c:v>1.4621500000000001</c:v>
                </c:pt>
                <c:pt idx="70990" formatCode="General">
                  <c:v>1.46218</c:v>
                </c:pt>
                <c:pt idx="70991" formatCode="General">
                  <c:v>1.4621999999999991</c:v>
                </c:pt>
                <c:pt idx="70992" formatCode="General">
                  <c:v>1.4622199999999999</c:v>
                </c:pt>
                <c:pt idx="70993" formatCode="General">
                  <c:v>1.46224</c:v>
                </c:pt>
                <c:pt idx="70994" formatCode="General">
                  <c:v>1.4622599999999999</c:v>
                </c:pt>
                <c:pt idx="70995" formatCode="General">
                  <c:v>1.46228</c:v>
                </c:pt>
                <c:pt idx="70996" formatCode="General">
                  <c:v>1.462299999999999</c:v>
                </c:pt>
                <c:pt idx="70997" formatCode="General">
                  <c:v>1.4623199999999998</c:v>
                </c:pt>
                <c:pt idx="70998" formatCode="General">
                  <c:v>1.46234</c:v>
                </c:pt>
                <c:pt idx="70999" formatCode="General">
                  <c:v>1.4623699999999991</c:v>
                </c:pt>
                <c:pt idx="71000" formatCode="General">
                  <c:v>1.4623899999999999</c:v>
                </c:pt>
                <c:pt idx="71001" formatCode="General">
                  <c:v>1.462399999999999</c:v>
                </c:pt>
                <c:pt idx="71002" formatCode="General">
                  <c:v>1.4624199999999998</c:v>
                </c:pt>
                <c:pt idx="71003" formatCode="General">
                  <c:v>1.46245</c:v>
                </c:pt>
                <c:pt idx="71004" formatCode="General">
                  <c:v>1.462469999999999</c:v>
                </c:pt>
                <c:pt idx="71005" formatCode="General">
                  <c:v>1.4624899999999998</c:v>
                </c:pt>
                <c:pt idx="71006" formatCode="General">
                  <c:v>1.46251</c:v>
                </c:pt>
                <c:pt idx="71007" formatCode="General">
                  <c:v>1.4625299999999992</c:v>
                </c:pt>
                <c:pt idx="71008" formatCode="General">
                  <c:v>1.46255</c:v>
                </c:pt>
                <c:pt idx="71009" formatCode="General">
                  <c:v>1.462569999999999</c:v>
                </c:pt>
                <c:pt idx="71010" formatCode="General">
                  <c:v>1.4625899999999998</c:v>
                </c:pt>
                <c:pt idx="71011" formatCode="General">
                  <c:v>1.46261</c:v>
                </c:pt>
                <c:pt idx="71012" formatCode="General">
                  <c:v>1.4626299999999992</c:v>
                </c:pt>
                <c:pt idx="71013" formatCode="General">
                  <c:v>1.46265</c:v>
                </c:pt>
                <c:pt idx="71014" formatCode="General">
                  <c:v>1.462669999999999</c:v>
                </c:pt>
                <c:pt idx="71015" formatCode="General">
                  <c:v>1.462699999999999</c:v>
                </c:pt>
                <c:pt idx="71016" formatCode="General">
                  <c:v>1.46271</c:v>
                </c:pt>
                <c:pt idx="71017" formatCode="General">
                  <c:v>1.4627299999999992</c:v>
                </c:pt>
                <c:pt idx="71018" formatCode="General">
                  <c:v>1.46275</c:v>
                </c:pt>
                <c:pt idx="71019" formatCode="General">
                  <c:v>1.46278</c:v>
                </c:pt>
                <c:pt idx="71020" formatCode="General">
                  <c:v>1.4627899999999998</c:v>
                </c:pt>
                <c:pt idx="71021" formatCode="General">
                  <c:v>1.4628099999999991</c:v>
                </c:pt>
                <c:pt idx="71022" formatCode="General">
                  <c:v>1.462839999999999</c:v>
                </c:pt>
                <c:pt idx="71023" formatCode="General">
                  <c:v>1.4628599999999998</c:v>
                </c:pt>
                <c:pt idx="71024" formatCode="General">
                  <c:v>1.46288</c:v>
                </c:pt>
                <c:pt idx="71025" formatCode="General">
                  <c:v>1.4628999999999992</c:v>
                </c:pt>
                <c:pt idx="71026" formatCode="General">
                  <c:v>1.4629199999999998</c:v>
                </c:pt>
                <c:pt idx="71027" formatCode="General">
                  <c:v>1.462939999999999</c:v>
                </c:pt>
                <c:pt idx="71028" formatCode="General">
                  <c:v>1.4629599999999998</c:v>
                </c:pt>
                <c:pt idx="71029" formatCode="General">
                  <c:v>1.4629799999999991</c:v>
                </c:pt>
                <c:pt idx="71030" formatCode="General">
                  <c:v>1.4629999999999992</c:v>
                </c:pt>
                <c:pt idx="71031" formatCode="General">
                  <c:v>1.4630199999999998</c:v>
                </c:pt>
                <c:pt idx="71032" formatCode="General">
                  <c:v>1.463039999999999</c:v>
                </c:pt>
                <c:pt idx="71033" formatCode="General">
                  <c:v>1.4630599999999998</c:v>
                </c:pt>
                <c:pt idx="71034" formatCode="General">
                  <c:v>1.4630899999999998</c:v>
                </c:pt>
                <c:pt idx="71035" formatCode="General">
                  <c:v>1.463109999999999</c:v>
                </c:pt>
                <c:pt idx="71036" formatCode="General">
                  <c:v>1.4631199999999998</c:v>
                </c:pt>
                <c:pt idx="71037" formatCode="General">
                  <c:v>1.46315</c:v>
                </c:pt>
                <c:pt idx="71038" formatCode="General">
                  <c:v>1.4631699999999992</c:v>
                </c:pt>
                <c:pt idx="71039" formatCode="General">
                  <c:v>1.4631899999999998</c:v>
                </c:pt>
                <c:pt idx="71040" formatCode="General">
                  <c:v>1.4631999999999992</c:v>
                </c:pt>
                <c:pt idx="71041" formatCode="General">
                  <c:v>1.4632299999999991</c:v>
                </c:pt>
                <c:pt idx="71042" formatCode="General">
                  <c:v>1.4632499999999991</c:v>
                </c:pt>
                <c:pt idx="71043" formatCode="General">
                  <c:v>1.4632699999999992</c:v>
                </c:pt>
                <c:pt idx="71044" formatCode="General">
                  <c:v>1.4632899999999998</c:v>
                </c:pt>
                <c:pt idx="71045" formatCode="General">
                  <c:v>1.4633099999999992</c:v>
                </c:pt>
                <c:pt idx="71046" formatCode="General">
                  <c:v>1.4633299999999991</c:v>
                </c:pt>
                <c:pt idx="71047" formatCode="General">
                  <c:v>1.463349999999999</c:v>
                </c:pt>
                <c:pt idx="71048" formatCode="General">
                  <c:v>1.4633699999999992</c:v>
                </c:pt>
                <c:pt idx="71049" formatCode="General">
                  <c:v>1.4633899999999991</c:v>
                </c:pt>
                <c:pt idx="71050" formatCode="General">
                  <c:v>1.4634199999999991</c:v>
                </c:pt>
                <c:pt idx="71051" formatCode="General">
                  <c:v>1.4634399999999992</c:v>
                </c:pt>
                <c:pt idx="71052" formatCode="General">
                  <c:v>1.463449999999999</c:v>
                </c:pt>
                <c:pt idx="71053" formatCode="General">
                  <c:v>1.4634699999999992</c:v>
                </c:pt>
                <c:pt idx="71054" formatCode="General">
                  <c:v>1.4634999999999991</c:v>
                </c:pt>
                <c:pt idx="71055" formatCode="General">
                  <c:v>1.463519999999999</c:v>
                </c:pt>
                <c:pt idx="71056" formatCode="General">
                  <c:v>1.4635399999999992</c:v>
                </c:pt>
                <c:pt idx="71057" formatCode="General">
                  <c:v>1.4635599999999998</c:v>
                </c:pt>
                <c:pt idx="71058" formatCode="General">
                  <c:v>1.4635799999999992</c:v>
                </c:pt>
                <c:pt idx="71059" formatCode="General">
                  <c:v>1.4635999999999989</c:v>
                </c:pt>
                <c:pt idx="71060" formatCode="General">
                  <c:v>1.463619999999999</c:v>
                </c:pt>
                <c:pt idx="71061" formatCode="General">
                  <c:v>1.4636399999999992</c:v>
                </c:pt>
                <c:pt idx="71062" formatCode="General">
                  <c:v>1.4636599999999991</c:v>
                </c:pt>
                <c:pt idx="71063" formatCode="General">
                  <c:v>1.463689999999999</c:v>
                </c:pt>
                <c:pt idx="71064" formatCode="General">
                  <c:v>1.4636999999999989</c:v>
                </c:pt>
                <c:pt idx="71065" formatCode="General">
                  <c:v>1.463719999999999</c:v>
                </c:pt>
                <c:pt idx="71066" formatCode="General">
                  <c:v>1.4637399999999992</c:v>
                </c:pt>
                <c:pt idx="71067" formatCode="General">
                  <c:v>1.4637699999999989</c:v>
                </c:pt>
                <c:pt idx="71068" formatCode="General">
                  <c:v>1.4637799999999992</c:v>
                </c:pt>
                <c:pt idx="71069" formatCode="General">
                  <c:v>1.4637999999999987</c:v>
                </c:pt>
                <c:pt idx="71070" formatCode="General">
                  <c:v>1.4638299999999984</c:v>
                </c:pt>
                <c:pt idx="71071" formatCode="General">
                  <c:v>1.4638499999999992</c:v>
                </c:pt>
                <c:pt idx="71072" formatCode="General">
                  <c:v>1.4638699999999989</c:v>
                </c:pt>
                <c:pt idx="71073" formatCode="General">
                  <c:v>1.463889999999999</c:v>
                </c:pt>
                <c:pt idx="71074" formatCode="General">
                  <c:v>1.4639099999999992</c:v>
                </c:pt>
                <c:pt idx="71075" formatCode="General">
                  <c:v>1.4639299999999984</c:v>
                </c:pt>
                <c:pt idx="71076" formatCode="General">
                  <c:v>1.4639499999999992</c:v>
                </c:pt>
                <c:pt idx="71077" formatCode="General">
                  <c:v>1.4639699999999987</c:v>
                </c:pt>
                <c:pt idx="71078" formatCode="General">
                  <c:v>1.463989999999999</c:v>
                </c:pt>
                <c:pt idx="71079" formatCode="General">
                  <c:v>1.46401</c:v>
                </c:pt>
                <c:pt idx="71080" formatCode="General">
                  <c:v>1.4640299999999991</c:v>
                </c:pt>
                <c:pt idx="71081" formatCode="General">
                  <c:v>1.4640500000000001</c:v>
                </c:pt>
                <c:pt idx="71082" formatCode="General">
                  <c:v>1.46407</c:v>
                </c:pt>
                <c:pt idx="71083" formatCode="General">
                  <c:v>1.4640899999999999</c:v>
                </c:pt>
                <c:pt idx="71084" formatCode="General">
                  <c:v>1.46411</c:v>
                </c:pt>
                <c:pt idx="71085" formatCode="General">
                  <c:v>1.46414</c:v>
                </c:pt>
                <c:pt idx="71086" formatCode="General">
                  <c:v>1.4641599999999999</c:v>
                </c:pt>
                <c:pt idx="71087" formatCode="General">
                  <c:v>1.46417</c:v>
                </c:pt>
                <c:pt idx="71088" formatCode="General">
                  <c:v>1.4641999999999991</c:v>
                </c:pt>
                <c:pt idx="71089" formatCode="General">
                  <c:v>1.4642199999999999</c:v>
                </c:pt>
                <c:pt idx="71090" formatCode="General">
                  <c:v>1.46424</c:v>
                </c:pt>
                <c:pt idx="71091" formatCode="General">
                  <c:v>1.4642500000000001</c:v>
                </c:pt>
                <c:pt idx="71092" formatCode="General">
                  <c:v>1.46428</c:v>
                </c:pt>
                <c:pt idx="71093" formatCode="General">
                  <c:v>1.464299999999999</c:v>
                </c:pt>
                <c:pt idx="71094" formatCode="General">
                  <c:v>1.4643199999999998</c:v>
                </c:pt>
                <c:pt idx="71095" formatCode="General">
                  <c:v>1.46434</c:v>
                </c:pt>
                <c:pt idx="71096" formatCode="General">
                  <c:v>1.4643599999999999</c:v>
                </c:pt>
                <c:pt idx="71097" formatCode="General">
                  <c:v>1.46438</c:v>
                </c:pt>
                <c:pt idx="71098" formatCode="General">
                  <c:v>1.46441</c:v>
                </c:pt>
                <c:pt idx="71099" formatCode="General">
                  <c:v>1.4644199999999998</c:v>
                </c:pt>
                <c:pt idx="71100" formatCode="General">
                  <c:v>1.46444</c:v>
                </c:pt>
                <c:pt idx="71101" formatCode="General">
                  <c:v>1.4644699999999991</c:v>
                </c:pt>
                <c:pt idx="71102" formatCode="General">
                  <c:v>1.4644899999999998</c:v>
                </c:pt>
                <c:pt idx="71103" formatCode="General">
                  <c:v>1.464499999999999</c:v>
                </c:pt>
                <c:pt idx="71104" formatCode="General">
                  <c:v>1.4645199999999998</c:v>
                </c:pt>
                <c:pt idx="71105" formatCode="General">
                  <c:v>1.46455</c:v>
                </c:pt>
                <c:pt idx="71106" formatCode="General">
                  <c:v>1.464569999999999</c:v>
                </c:pt>
                <c:pt idx="71107" formatCode="General">
                  <c:v>1.46458</c:v>
                </c:pt>
                <c:pt idx="71108" formatCode="General">
                  <c:v>1.46461</c:v>
                </c:pt>
                <c:pt idx="71109" formatCode="General">
                  <c:v>1.4646299999999992</c:v>
                </c:pt>
                <c:pt idx="71110" formatCode="General">
                  <c:v>1.46465</c:v>
                </c:pt>
                <c:pt idx="71111" formatCode="General">
                  <c:v>1.464669999999999</c:v>
                </c:pt>
                <c:pt idx="71112" formatCode="General">
                  <c:v>1.4646899999999998</c:v>
                </c:pt>
                <c:pt idx="71113" formatCode="General">
                  <c:v>1.46471</c:v>
                </c:pt>
                <c:pt idx="71114" formatCode="General">
                  <c:v>1.4647299999999992</c:v>
                </c:pt>
                <c:pt idx="71115" formatCode="General">
                  <c:v>1.46475</c:v>
                </c:pt>
                <c:pt idx="71116" formatCode="General">
                  <c:v>1.464769999999999</c:v>
                </c:pt>
                <c:pt idx="71117" formatCode="General">
                  <c:v>1.4647899999999998</c:v>
                </c:pt>
                <c:pt idx="71118" formatCode="General">
                  <c:v>1.4648199999999998</c:v>
                </c:pt>
                <c:pt idx="71119" formatCode="General">
                  <c:v>1.4648299999999992</c:v>
                </c:pt>
                <c:pt idx="71120" formatCode="General">
                  <c:v>1.46485</c:v>
                </c:pt>
                <c:pt idx="71121" formatCode="General">
                  <c:v>1.46488</c:v>
                </c:pt>
                <c:pt idx="71122" formatCode="General">
                  <c:v>1.4648999999999992</c:v>
                </c:pt>
                <c:pt idx="71123" formatCode="General">
                  <c:v>1.4649199999999998</c:v>
                </c:pt>
                <c:pt idx="71124" formatCode="General">
                  <c:v>1.464939999999999</c:v>
                </c:pt>
                <c:pt idx="71125" formatCode="General">
                  <c:v>1.4649599999999998</c:v>
                </c:pt>
                <c:pt idx="71126" formatCode="General">
                  <c:v>1.4649799999999991</c:v>
                </c:pt>
                <c:pt idx="71127" formatCode="General">
                  <c:v>1.4649999999999992</c:v>
                </c:pt>
                <c:pt idx="71128" formatCode="General">
                  <c:v>1.4650199999999998</c:v>
                </c:pt>
                <c:pt idx="71129" formatCode="General">
                  <c:v>1.465039999999999</c:v>
                </c:pt>
                <c:pt idx="71130" formatCode="General">
                  <c:v>1.4650699999999992</c:v>
                </c:pt>
                <c:pt idx="71131" formatCode="General">
                  <c:v>1.465079999999999</c:v>
                </c:pt>
                <c:pt idx="71132" formatCode="General">
                  <c:v>1.4650999999999992</c:v>
                </c:pt>
                <c:pt idx="71133" formatCode="General">
                  <c:v>1.4651299999999992</c:v>
                </c:pt>
                <c:pt idx="71134" formatCode="General">
                  <c:v>1.46515</c:v>
                </c:pt>
                <c:pt idx="71135" formatCode="General">
                  <c:v>1.4651599999999998</c:v>
                </c:pt>
                <c:pt idx="71136" formatCode="General">
                  <c:v>1.465179999999999</c:v>
                </c:pt>
                <c:pt idx="71137" formatCode="General">
                  <c:v>1.465209999999999</c:v>
                </c:pt>
                <c:pt idx="71138" formatCode="General">
                  <c:v>1.4652299999999991</c:v>
                </c:pt>
                <c:pt idx="71139" formatCode="General">
                  <c:v>1.4652499999999991</c:v>
                </c:pt>
                <c:pt idx="71140" formatCode="General">
                  <c:v>1.4652699999999992</c:v>
                </c:pt>
                <c:pt idx="71141" formatCode="General">
                  <c:v>1.4652899999999998</c:v>
                </c:pt>
                <c:pt idx="71142" formatCode="General">
                  <c:v>1.4652999999999992</c:v>
                </c:pt>
                <c:pt idx="71143" formatCode="General">
                  <c:v>1.4653299999999991</c:v>
                </c:pt>
                <c:pt idx="71144" formatCode="General">
                  <c:v>1.465349999999999</c:v>
                </c:pt>
                <c:pt idx="71145" formatCode="General">
                  <c:v>1.4653699999999992</c:v>
                </c:pt>
                <c:pt idx="71146" formatCode="General">
                  <c:v>1.4653899999999991</c:v>
                </c:pt>
                <c:pt idx="71147" formatCode="General">
                  <c:v>1.4654099999999992</c:v>
                </c:pt>
                <c:pt idx="71148" formatCode="General">
                  <c:v>1.4654299999999989</c:v>
                </c:pt>
                <c:pt idx="71149" formatCode="General">
                  <c:v>1.465449999999999</c:v>
                </c:pt>
                <c:pt idx="71150" formatCode="General">
                  <c:v>1.4654699999999992</c:v>
                </c:pt>
                <c:pt idx="71151" formatCode="General">
                  <c:v>1.4654899999999991</c:v>
                </c:pt>
                <c:pt idx="71152" formatCode="General">
                  <c:v>1.465519999999999</c:v>
                </c:pt>
                <c:pt idx="71153" formatCode="General">
                  <c:v>1.4655399999999992</c:v>
                </c:pt>
                <c:pt idx="71154" formatCode="General">
                  <c:v>1.465549999999999</c:v>
                </c:pt>
                <c:pt idx="71155" formatCode="General">
                  <c:v>1.4655799999999992</c:v>
                </c:pt>
                <c:pt idx="71156" formatCode="General">
                  <c:v>1.4655999999999989</c:v>
                </c:pt>
                <c:pt idx="71157" formatCode="General">
                  <c:v>1.465619999999999</c:v>
                </c:pt>
                <c:pt idx="71158" formatCode="General">
                  <c:v>1.4656299999999987</c:v>
                </c:pt>
                <c:pt idx="71159" formatCode="General">
                  <c:v>1.4656599999999991</c:v>
                </c:pt>
                <c:pt idx="71160" formatCode="General">
                  <c:v>1.4656799999999992</c:v>
                </c:pt>
                <c:pt idx="71161" formatCode="General">
                  <c:v>1.4656999999999989</c:v>
                </c:pt>
                <c:pt idx="71162" formatCode="General">
                  <c:v>1.465719999999999</c:v>
                </c:pt>
                <c:pt idx="71163" formatCode="General">
                  <c:v>1.4657399999999992</c:v>
                </c:pt>
                <c:pt idx="71164" formatCode="General">
                  <c:v>1.4657599999999991</c:v>
                </c:pt>
                <c:pt idx="71165" formatCode="General">
                  <c:v>1.465789999999999</c:v>
                </c:pt>
                <c:pt idx="71166" formatCode="General">
                  <c:v>1.4657999999999987</c:v>
                </c:pt>
                <c:pt idx="71167" formatCode="General">
                  <c:v>1.465819999999999</c:v>
                </c:pt>
                <c:pt idx="71168" formatCode="General">
                  <c:v>1.4658399999999991</c:v>
                </c:pt>
                <c:pt idx="71169" formatCode="General">
                  <c:v>1.4658699999999989</c:v>
                </c:pt>
                <c:pt idx="71170" formatCode="General">
                  <c:v>1.4658799999999992</c:v>
                </c:pt>
                <c:pt idx="71171" formatCode="General">
                  <c:v>1.4658999999999986</c:v>
                </c:pt>
                <c:pt idx="71172" formatCode="General">
                  <c:v>1.4659299999999984</c:v>
                </c:pt>
                <c:pt idx="71173" formatCode="General">
                  <c:v>1.4659499999999992</c:v>
                </c:pt>
                <c:pt idx="71174" formatCode="General">
                  <c:v>1.4659699999999989</c:v>
                </c:pt>
                <c:pt idx="71175" formatCode="General">
                  <c:v>1.465989999999999</c:v>
                </c:pt>
                <c:pt idx="71176" formatCode="General">
                  <c:v>1.46601</c:v>
                </c:pt>
                <c:pt idx="71177" formatCode="General">
                  <c:v>1.4660299999999991</c:v>
                </c:pt>
                <c:pt idx="71178" formatCode="General">
                  <c:v>1.4660500000000001</c:v>
                </c:pt>
                <c:pt idx="71179" formatCode="General">
                  <c:v>1.46607</c:v>
                </c:pt>
                <c:pt idx="71180" formatCode="General">
                  <c:v>1.4660899999999999</c:v>
                </c:pt>
                <c:pt idx="71181" formatCode="General">
                  <c:v>1.46611</c:v>
                </c:pt>
                <c:pt idx="71182" formatCode="General">
                  <c:v>1.466129999999999</c:v>
                </c:pt>
                <c:pt idx="71183" formatCode="General">
                  <c:v>1.4661500000000001</c:v>
                </c:pt>
                <c:pt idx="71184" formatCode="General">
                  <c:v>1.46618</c:v>
                </c:pt>
                <c:pt idx="71185" formatCode="General">
                  <c:v>1.4661999999999991</c:v>
                </c:pt>
                <c:pt idx="71186" formatCode="General">
                  <c:v>1.46621</c:v>
                </c:pt>
                <c:pt idx="71187" formatCode="General">
                  <c:v>1.466229999999999</c:v>
                </c:pt>
                <c:pt idx="71188" formatCode="General">
                  <c:v>1.4662599999999999</c:v>
                </c:pt>
                <c:pt idx="71189" formatCode="General">
                  <c:v>1.46628</c:v>
                </c:pt>
                <c:pt idx="71190" formatCode="General">
                  <c:v>1.466299999999999</c:v>
                </c:pt>
                <c:pt idx="71191" formatCode="General">
                  <c:v>1.4663199999999998</c:v>
                </c:pt>
                <c:pt idx="71192" formatCode="General">
                  <c:v>1.46634</c:v>
                </c:pt>
                <c:pt idx="71193" formatCode="General">
                  <c:v>1.4663599999999999</c:v>
                </c:pt>
                <c:pt idx="71194" formatCode="General">
                  <c:v>1.46638</c:v>
                </c:pt>
                <c:pt idx="71195" formatCode="General">
                  <c:v>1.466399999999999</c:v>
                </c:pt>
                <c:pt idx="71196" formatCode="General">
                  <c:v>1.4664199999999998</c:v>
                </c:pt>
                <c:pt idx="71197" formatCode="General">
                  <c:v>1.46645</c:v>
                </c:pt>
                <c:pt idx="71198" formatCode="General">
                  <c:v>1.4664599999999999</c:v>
                </c:pt>
                <c:pt idx="71199" formatCode="General">
                  <c:v>1.46648</c:v>
                </c:pt>
                <c:pt idx="71200" formatCode="General">
                  <c:v>1.466499999999999</c:v>
                </c:pt>
                <c:pt idx="71201" formatCode="General">
                  <c:v>1.466529999999999</c:v>
                </c:pt>
                <c:pt idx="71202" formatCode="General">
                  <c:v>1.46654</c:v>
                </c:pt>
                <c:pt idx="71203" formatCode="General">
                  <c:v>1.466569999999999</c:v>
                </c:pt>
                <c:pt idx="71204" formatCode="General">
                  <c:v>1.4665899999999998</c:v>
                </c:pt>
                <c:pt idx="71205" formatCode="General">
                  <c:v>1.466599999999999</c:v>
                </c:pt>
                <c:pt idx="71206" formatCode="General">
                  <c:v>1.4666299999999992</c:v>
                </c:pt>
                <c:pt idx="71207" formatCode="General">
                  <c:v>1.46665</c:v>
                </c:pt>
                <c:pt idx="71208" formatCode="General">
                  <c:v>1.466669999999999</c:v>
                </c:pt>
                <c:pt idx="71209" formatCode="General">
                  <c:v>1.46668</c:v>
                </c:pt>
                <c:pt idx="71210" formatCode="General">
                  <c:v>1.46671</c:v>
                </c:pt>
                <c:pt idx="71211" formatCode="General">
                  <c:v>1.4667299999999992</c:v>
                </c:pt>
                <c:pt idx="71212" formatCode="General">
                  <c:v>1.46675</c:v>
                </c:pt>
                <c:pt idx="71213" formatCode="General">
                  <c:v>1.466769999999999</c:v>
                </c:pt>
                <c:pt idx="71214" formatCode="General">
                  <c:v>1.4667899999999998</c:v>
                </c:pt>
                <c:pt idx="71215" formatCode="General">
                  <c:v>1.4668099999999991</c:v>
                </c:pt>
                <c:pt idx="71216" formatCode="General">
                  <c:v>1.466839999999999</c:v>
                </c:pt>
                <c:pt idx="71217" formatCode="General">
                  <c:v>1.46685</c:v>
                </c:pt>
                <c:pt idx="71218" formatCode="General">
                  <c:v>1.466869999999999</c:v>
                </c:pt>
                <c:pt idx="71219" formatCode="General">
                  <c:v>1.4668999999999992</c:v>
                </c:pt>
                <c:pt idx="71220" formatCode="General">
                  <c:v>1.4669199999999998</c:v>
                </c:pt>
                <c:pt idx="71221" formatCode="General">
                  <c:v>1.4669299999999992</c:v>
                </c:pt>
                <c:pt idx="71222" formatCode="General">
                  <c:v>1.46695</c:v>
                </c:pt>
                <c:pt idx="71223" formatCode="General">
                  <c:v>1.46698</c:v>
                </c:pt>
                <c:pt idx="71224" formatCode="General">
                  <c:v>1.4669999999999992</c:v>
                </c:pt>
                <c:pt idx="71225" formatCode="General">
                  <c:v>1.4670199999999998</c:v>
                </c:pt>
                <c:pt idx="71226" formatCode="General">
                  <c:v>1.467039999999999</c:v>
                </c:pt>
                <c:pt idx="71227" formatCode="General">
                  <c:v>1.4670599999999998</c:v>
                </c:pt>
                <c:pt idx="71228" formatCode="General">
                  <c:v>1.4670799999999991</c:v>
                </c:pt>
                <c:pt idx="71229" formatCode="General">
                  <c:v>1.4670999999999992</c:v>
                </c:pt>
                <c:pt idx="71230" formatCode="General">
                  <c:v>1.4671199999999998</c:v>
                </c:pt>
                <c:pt idx="71231" formatCode="General">
                  <c:v>1.4671399999999992</c:v>
                </c:pt>
                <c:pt idx="71232" formatCode="General">
                  <c:v>1.4671599999999998</c:v>
                </c:pt>
                <c:pt idx="71233" formatCode="General">
                  <c:v>1.467179999999999</c:v>
                </c:pt>
                <c:pt idx="71234" formatCode="General">
                  <c:v>1.4671999999999992</c:v>
                </c:pt>
                <c:pt idx="71235" formatCode="General">
                  <c:v>1.4672299999999991</c:v>
                </c:pt>
                <c:pt idx="71236" formatCode="General">
                  <c:v>1.4672499999999991</c:v>
                </c:pt>
                <c:pt idx="71237" formatCode="General">
                  <c:v>1.4672599999999998</c:v>
                </c:pt>
                <c:pt idx="71238" formatCode="General">
                  <c:v>1.4672899999999998</c:v>
                </c:pt>
                <c:pt idx="71239" formatCode="General">
                  <c:v>1.467309999999999</c:v>
                </c:pt>
                <c:pt idx="71240" formatCode="General">
                  <c:v>1.4673299999999991</c:v>
                </c:pt>
                <c:pt idx="71241" formatCode="General">
                  <c:v>1.4673399999999992</c:v>
                </c:pt>
                <c:pt idx="71242" formatCode="General">
                  <c:v>1.4673699999999992</c:v>
                </c:pt>
                <c:pt idx="71243" formatCode="General">
                  <c:v>1.4673899999999998</c:v>
                </c:pt>
                <c:pt idx="71244" formatCode="General">
                  <c:v>1.4674099999999992</c:v>
                </c:pt>
                <c:pt idx="71245" formatCode="General">
                  <c:v>1.4674299999999989</c:v>
                </c:pt>
                <c:pt idx="71246" formatCode="General">
                  <c:v>1.467449999999999</c:v>
                </c:pt>
                <c:pt idx="71247" formatCode="General">
                  <c:v>1.4674699999999992</c:v>
                </c:pt>
                <c:pt idx="71248" formatCode="General">
                  <c:v>1.4674999999999991</c:v>
                </c:pt>
                <c:pt idx="71249" formatCode="General">
                  <c:v>1.4675099999999992</c:v>
                </c:pt>
                <c:pt idx="71250" formatCode="General">
                  <c:v>1.4675299999999989</c:v>
                </c:pt>
                <c:pt idx="71251" formatCode="General">
                  <c:v>1.467549999999999</c:v>
                </c:pt>
                <c:pt idx="71252" formatCode="General">
                  <c:v>1.4675799999999992</c:v>
                </c:pt>
                <c:pt idx="71253" formatCode="General">
                  <c:v>1.4675899999999991</c:v>
                </c:pt>
                <c:pt idx="71254" formatCode="General">
                  <c:v>1.467619999999999</c:v>
                </c:pt>
                <c:pt idx="71255" formatCode="General">
                  <c:v>1.4676399999999992</c:v>
                </c:pt>
                <c:pt idx="71256" formatCode="General">
                  <c:v>1.4676599999999991</c:v>
                </c:pt>
                <c:pt idx="71257" formatCode="General">
                  <c:v>1.4676799999999992</c:v>
                </c:pt>
                <c:pt idx="71258" formatCode="General">
                  <c:v>1.4676999999999989</c:v>
                </c:pt>
                <c:pt idx="71259" formatCode="General">
                  <c:v>1.467719999999999</c:v>
                </c:pt>
                <c:pt idx="71260" formatCode="General">
                  <c:v>1.4677399999999992</c:v>
                </c:pt>
                <c:pt idx="71261" formatCode="General">
                  <c:v>1.4677599999999991</c:v>
                </c:pt>
                <c:pt idx="71262" formatCode="General">
                  <c:v>1.4677799999999992</c:v>
                </c:pt>
                <c:pt idx="71263" formatCode="General">
                  <c:v>1.4677999999999987</c:v>
                </c:pt>
                <c:pt idx="71264" formatCode="General">
                  <c:v>1.467819999999999</c:v>
                </c:pt>
                <c:pt idx="71265" formatCode="General">
                  <c:v>1.4678399999999991</c:v>
                </c:pt>
                <c:pt idx="71266" formatCode="General">
                  <c:v>1.4678599999999991</c:v>
                </c:pt>
                <c:pt idx="71267" formatCode="General">
                  <c:v>1.467889999999999</c:v>
                </c:pt>
                <c:pt idx="71268" formatCode="General">
                  <c:v>1.4679099999999992</c:v>
                </c:pt>
                <c:pt idx="71269" formatCode="General">
                  <c:v>1.467919999999999</c:v>
                </c:pt>
                <c:pt idx="71270" formatCode="General">
                  <c:v>1.4679499999999992</c:v>
                </c:pt>
                <c:pt idx="71271" formatCode="General">
                  <c:v>1.4679699999999989</c:v>
                </c:pt>
                <c:pt idx="71272" formatCode="General">
                  <c:v>1.467989999999999</c:v>
                </c:pt>
                <c:pt idx="71273" formatCode="General">
                  <c:v>1.468</c:v>
                </c:pt>
                <c:pt idx="71274" formatCode="General">
                  <c:v>1.4680299999999991</c:v>
                </c:pt>
                <c:pt idx="71275" formatCode="General">
                  <c:v>1.4680500000000001</c:v>
                </c:pt>
                <c:pt idx="71276" formatCode="General">
                  <c:v>1.46807</c:v>
                </c:pt>
                <c:pt idx="71277" formatCode="General">
                  <c:v>1.4680899999999999</c:v>
                </c:pt>
                <c:pt idx="71278" formatCode="General">
                  <c:v>1.46811</c:v>
                </c:pt>
                <c:pt idx="71279" formatCode="General">
                  <c:v>1.468129999999999</c:v>
                </c:pt>
                <c:pt idx="71280" formatCode="General">
                  <c:v>1.4681500000000001</c:v>
                </c:pt>
                <c:pt idx="71281" formatCode="General">
                  <c:v>1.46817</c:v>
                </c:pt>
                <c:pt idx="71282" formatCode="General">
                  <c:v>1.4681899999999999</c:v>
                </c:pt>
                <c:pt idx="71283" formatCode="General">
                  <c:v>1.46821</c:v>
                </c:pt>
                <c:pt idx="71284" formatCode="General">
                  <c:v>1.468229999999999</c:v>
                </c:pt>
                <c:pt idx="71285" formatCode="General">
                  <c:v>1.4682500000000001</c:v>
                </c:pt>
                <c:pt idx="71286" formatCode="General">
                  <c:v>1.46827</c:v>
                </c:pt>
                <c:pt idx="71287" formatCode="General">
                  <c:v>1.4682999999999991</c:v>
                </c:pt>
                <c:pt idx="71288" formatCode="General">
                  <c:v>1.46831</c:v>
                </c:pt>
                <c:pt idx="71289" formatCode="General">
                  <c:v>1.46834</c:v>
                </c:pt>
                <c:pt idx="71290" formatCode="General">
                  <c:v>1.4683599999999999</c:v>
                </c:pt>
                <c:pt idx="71291" formatCode="General">
                  <c:v>1.46838</c:v>
                </c:pt>
                <c:pt idx="71292" formatCode="General">
                  <c:v>1.468399999999999</c:v>
                </c:pt>
                <c:pt idx="71293" formatCode="General">
                  <c:v>1.4684199999999998</c:v>
                </c:pt>
                <c:pt idx="71294" formatCode="General">
                  <c:v>1.46844</c:v>
                </c:pt>
                <c:pt idx="71295" formatCode="General">
                  <c:v>1.4684599999999999</c:v>
                </c:pt>
                <c:pt idx="71296" formatCode="General">
                  <c:v>1.46848</c:v>
                </c:pt>
                <c:pt idx="71297" formatCode="General">
                  <c:v>1.468499999999999</c:v>
                </c:pt>
                <c:pt idx="71298" formatCode="General">
                  <c:v>1.4685199999999998</c:v>
                </c:pt>
                <c:pt idx="71299" formatCode="General">
                  <c:v>1.46855</c:v>
                </c:pt>
                <c:pt idx="71300" formatCode="General">
                  <c:v>1.4685599999999999</c:v>
                </c:pt>
                <c:pt idx="71301" formatCode="General">
                  <c:v>1.46858</c:v>
                </c:pt>
                <c:pt idx="71302" formatCode="General">
                  <c:v>1.468599999999999</c:v>
                </c:pt>
                <c:pt idx="71303" formatCode="General">
                  <c:v>1.4686299999999992</c:v>
                </c:pt>
                <c:pt idx="71304" formatCode="General">
                  <c:v>1.4686399999999991</c:v>
                </c:pt>
                <c:pt idx="71305" formatCode="General">
                  <c:v>1.468669999999999</c:v>
                </c:pt>
                <c:pt idx="71306" formatCode="General">
                  <c:v>1.4686899999999998</c:v>
                </c:pt>
                <c:pt idx="71307" formatCode="General">
                  <c:v>1.46871</c:v>
                </c:pt>
                <c:pt idx="71308" formatCode="General">
                  <c:v>1.4687199999999998</c:v>
                </c:pt>
                <c:pt idx="71309" formatCode="General">
                  <c:v>1.46875</c:v>
                </c:pt>
                <c:pt idx="71310" formatCode="General">
                  <c:v>1.468769999999999</c:v>
                </c:pt>
                <c:pt idx="71311" formatCode="General">
                  <c:v>1.4687899999999998</c:v>
                </c:pt>
                <c:pt idx="71312" formatCode="General">
                  <c:v>1.4688099999999991</c:v>
                </c:pt>
                <c:pt idx="71313" formatCode="General">
                  <c:v>1.4688299999999992</c:v>
                </c:pt>
                <c:pt idx="71314" formatCode="General">
                  <c:v>1.46885</c:v>
                </c:pt>
                <c:pt idx="71315" formatCode="General">
                  <c:v>1.468869999999999</c:v>
                </c:pt>
                <c:pt idx="71316" formatCode="General">
                  <c:v>1.4688899999999998</c:v>
                </c:pt>
                <c:pt idx="71317" formatCode="General">
                  <c:v>1.468909999999999</c:v>
                </c:pt>
                <c:pt idx="71318" formatCode="General">
                  <c:v>1.468939999999999</c:v>
                </c:pt>
                <c:pt idx="71319" formatCode="General">
                  <c:v>1.4689599999999998</c:v>
                </c:pt>
                <c:pt idx="71320" formatCode="General">
                  <c:v>1.4689699999999992</c:v>
                </c:pt>
                <c:pt idx="71321" formatCode="General">
                  <c:v>1.4689999999999992</c:v>
                </c:pt>
                <c:pt idx="71322" formatCode="General">
                  <c:v>1.4690199999999998</c:v>
                </c:pt>
                <c:pt idx="71323" formatCode="General">
                  <c:v>1.469039999999999</c:v>
                </c:pt>
                <c:pt idx="71324" formatCode="General">
                  <c:v>1.46905</c:v>
                </c:pt>
                <c:pt idx="71325" formatCode="General">
                  <c:v>1.4690799999999991</c:v>
                </c:pt>
                <c:pt idx="71326" formatCode="General">
                  <c:v>1.4690999999999992</c:v>
                </c:pt>
                <c:pt idx="71327" formatCode="General">
                  <c:v>1.4691199999999998</c:v>
                </c:pt>
                <c:pt idx="71328" formatCode="General">
                  <c:v>1.469139999999999</c:v>
                </c:pt>
                <c:pt idx="71329" formatCode="General">
                  <c:v>1.4691599999999998</c:v>
                </c:pt>
                <c:pt idx="71330" formatCode="General">
                  <c:v>1.469179999999999</c:v>
                </c:pt>
                <c:pt idx="71331" formatCode="General">
                  <c:v>1.4691999999999992</c:v>
                </c:pt>
                <c:pt idx="71332" formatCode="General">
                  <c:v>1.4692199999999991</c:v>
                </c:pt>
                <c:pt idx="71333" formatCode="General">
                  <c:v>1.4692399999999992</c:v>
                </c:pt>
                <c:pt idx="71334" formatCode="General">
                  <c:v>1.4692599999999998</c:v>
                </c:pt>
                <c:pt idx="71335" formatCode="General">
                  <c:v>1.4692899999999998</c:v>
                </c:pt>
                <c:pt idx="71336" formatCode="General">
                  <c:v>1.4692999999999992</c:v>
                </c:pt>
                <c:pt idx="71337" formatCode="General">
                  <c:v>1.4693199999999991</c:v>
                </c:pt>
                <c:pt idx="71338" formatCode="General">
                  <c:v>1.469349999999999</c:v>
                </c:pt>
                <c:pt idx="71339" formatCode="General">
                  <c:v>1.4693699999999992</c:v>
                </c:pt>
                <c:pt idx="71340" formatCode="General">
                  <c:v>1.4693899999999998</c:v>
                </c:pt>
                <c:pt idx="71341" formatCode="General">
                  <c:v>1.4694099999999992</c:v>
                </c:pt>
                <c:pt idx="71342" formatCode="General">
                  <c:v>1.4694299999999989</c:v>
                </c:pt>
                <c:pt idx="71343" formatCode="General">
                  <c:v>1.469449999999999</c:v>
                </c:pt>
                <c:pt idx="71344" formatCode="General">
                  <c:v>1.4694699999999992</c:v>
                </c:pt>
                <c:pt idx="71345" formatCode="General">
                  <c:v>1.4694899999999991</c:v>
                </c:pt>
                <c:pt idx="71346" formatCode="General">
                  <c:v>1.4695099999999992</c:v>
                </c:pt>
                <c:pt idx="71347" formatCode="General">
                  <c:v>1.4695299999999989</c:v>
                </c:pt>
                <c:pt idx="71348" formatCode="General">
                  <c:v>1.469549999999999</c:v>
                </c:pt>
                <c:pt idx="71349" formatCode="General">
                  <c:v>1.4695699999999992</c:v>
                </c:pt>
                <c:pt idx="71350" formatCode="General">
                  <c:v>1.4695999999999991</c:v>
                </c:pt>
                <c:pt idx="71351" formatCode="General">
                  <c:v>1.4696099999999992</c:v>
                </c:pt>
                <c:pt idx="71352" formatCode="General">
                  <c:v>1.4696299999999987</c:v>
                </c:pt>
                <c:pt idx="71353" formatCode="General">
                  <c:v>1.469649999999999</c:v>
                </c:pt>
                <c:pt idx="71354" formatCode="General">
                  <c:v>1.4696799999999992</c:v>
                </c:pt>
                <c:pt idx="71355" formatCode="General">
                  <c:v>1.4696899999999991</c:v>
                </c:pt>
                <c:pt idx="71356" formatCode="General">
                  <c:v>1.4697099999999992</c:v>
                </c:pt>
                <c:pt idx="71357" formatCode="General">
                  <c:v>1.4697399999999992</c:v>
                </c:pt>
                <c:pt idx="71358" formatCode="General">
                  <c:v>1.4697599999999991</c:v>
                </c:pt>
                <c:pt idx="71359" formatCode="General">
                  <c:v>1.4697699999999991</c:v>
                </c:pt>
                <c:pt idx="71360" formatCode="General">
                  <c:v>1.4697999999999989</c:v>
                </c:pt>
                <c:pt idx="71361" formatCode="General">
                  <c:v>1.469819999999999</c:v>
                </c:pt>
                <c:pt idx="71362" formatCode="General">
                  <c:v>1.4698399999999991</c:v>
                </c:pt>
                <c:pt idx="71363" formatCode="General">
                  <c:v>1.4698599999999991</c:v>
                </c:pt>
                <c:pt idx="71364" formatCode="General">
                  <c:v>1.4698799999999992</c:v>
                </c:pt>
                <c:pt idx="71365" formatCode="General">
                  <c:v>1.4698999999999987</c:v>
                </c:pt>
                <c:pt idx="71366" formatCode="General">
                  <c:v>1.469919999999999</c:v>
                </c:pt>
                <c:pt idx="71367" formatCode="General">
                  <c:v>1.4699399999999991</c:v>
                </c:pt>
                <c:pt idx="71368" formatCode="General">
                  <c:v>1.469959999999999</c:v>
                </c:pt>
                <c:pt idx="71369" formatCode="General">
                  <c:v>1.469989999999999</c:v>
                </c:pt>
                <c:pt idx="71370" formatCode="General">
                  <c:v>1.47001</c:v>
                </c:pt>
                <c:pt idx="71371" formatCode="General">
                  <c:v>1.4700199999999999</c:v>
                </c:pt>
                <c:pt idx="71372" formatCode="General">
                  <c:v>1.4700500000000001</c:v>
                </c:pt>
                <c:pt idx="71373" formatCode="General">
                  <c:v>1.47007</c:v>
                </c:pt>
                <c:pt idx="71374" formatCode="General">
                  <c:v>1.4700899999999999</c:v>
                </c:pt>
                <c:pt idx="71375" formatCode="General">
                  <c:v>1.4701</c:v>
                </c:pt>
                <c:pt idx="71376" formatCode="General">
                  <c:v>1.470129999999999</c:v>
                </c:pt>
                <c:pt idx="71377" formatCode="General">
                  <c:v>1.4701500000000001</c:v>
                </c:pt>
                <c:pt idx="71378" formatCode="General">
                  <c:v>1.47017</c:v>
                </c:pt>
                <c:pt idx="71379" formatCode="General">
                  <c:v>1.4701899999999999</c:v>
                </c:pt>
                <c:pt idx="71380" formatCode="General">
                  <c:v>1.47021</c:v>
                </c:pt>
                <c:pt idx="71381" formatCode="General">
                  <c:v>1.470229999999999</c:v>
                </c:pt>
                <c:pt idx="71382" formatCode="General">
                  <c:v>1.4702599999999999</c:v>
                </c:pt>
                <c:pt idx="71383" formatCode="General">
                  <c:v>1.47027</c:v>
                </c:pt>
                <c:pt idx="71384" formatCode="General">
                  <c:v>1.4702899999999999</c:v>
                </c:pt>
                <c:pt idx="71385" formatCode="General">
                  <c:v>1.47031</c:v>
                </c:pt>
                <c:pt idx="71386" formatCode="General">
                  <c:v>1.47034</c:v>
                </c:pt>
                <c:pt idx="71387" formatCode="General">
                  <c:v>1.47035</c:v>
                </c:pt>
                <c:pt idx="71388" formatCode="General">
                  <c:v>1.47037</c:v>
                </c:pt>
                <c:pt idx="71389" formatCode="General">
                  <c:v>1.470399999999999</c:v>
                </c:pt>
                <c:pt idx="71390" formatCode="General">
                  <c:v>1.4704199999999998</c:v>
                </c:pt>
                <c:pt idx="71391" formatCode="General">
                  <c:v>1.47044</c:v>
                </c:pt>
                <c:pt idx="71392" formatCode="General">
                  <c:v>1.4704599999999999</c:v>
                </c:pt>
                <c:pt idx="71393" formatCode="General">
                  <c:v>1.47048</c:v>
                </c:pt>
                <c:pt idx="71394" formatCode="General">
                  <c:v>1.470499999999999</c:v>
                </c:pt>
                <c:pt idx="71395" formatCode="General">
                  <c:v>1.4705199999999998</c:v>
                </c:pt>
                <c:pt idx="71396" formatCode="General">
                  <c:v>1.47054</c:v>
                </c:pt>
                <c:pt idx="71397" formatCode="General">
                  <c:v>1.4705599999999999</c:v>
                </c:pt>
                <c:pt idx="71398" formatCode="General">
                  <c:v>1.47058</c:v>
                </c:pt>
                <c:pt idx="71399" formatCode="General">
                  <c:v>1.470599999999999</c:v>
                </c:pt>
                <c:pt idx="71400" formatCode="General">
                  <c:v>1.4706199999999998</c:v>
                </c:pt>
                <c:pt idx="71401" formatCode="General">
                  <c:v>1.47065</c:v>
                </c:pt>
                <c:pt idx="71402" formatCode="General">
                  <c:v>1.470669999999999</c:v>
                </c:pt>
                <c:pt idx="71403" formatCode="General">
                  <c:v>1.47068</c:v>
                </c:pt>
                <c:pt idx="71404" formatCode="General">
                  <c:v>1.470699999999999</c:v>
                </c:pt>
                <c:pt idx="71405" formatCode="General">
                  <c:v>1.4707299999999992</c:v>
                </c:pt>
                <c:pt idx="71406" formatCode="General">
                  <c:v>1.470739999999999</c:v>
                </c:pt>
                <c:pt idx="71407" formatCode="General">
                  <c:v>1.4707599999999998</c:v>
                </c:pt>
                <c:pt idx="71408" formatCode="General">
                  <c:v>1.4707899999999998</c:v>
                </c:pt>
                <c:pt idx="71409" formatCode="General">
                  <c:v>1.47081</c:v>
                </c:pt>
                <c:pt idx="71410" formatCode="General">
                  <c:v>1.4708199999999998</c:v>
                </c:pt>
                <c:pt idx="71411" formatCode="General">
                  <c:v>1.47085</c:v>
                </c:pt>
                <c:pt idx="71412" formatCode="General">
                  <c:v>1.470869999999999</c:v>
                </c:pt>
                <c:pt idx="71413" formatCode="General">
                  <c:v>1.4708899999999998</c:v>
                </c:pt>
                <c:pt idx="71414" formatCode="General">
                  <c:v>1.4709099999999991</c:v>
                </c:pt>
                <c:pt idx="71415" formatCode="General">
                  <c:v>1.4709299999999992</c:v>
                </c:pt>
                <c:pt idx="71416" formatCode="General">
                  <c:v>1.47095</c:v>
                </c:pt>
                <c:pt idx="71417" formatCode="General">
                  <c:v>1.4709699999999992</c:v>
                </c:pt>
                <c:pt idx="71418" formatCode="General">
                  <c:v>1.4709899999999998</c:v>
                </c:pt>
                <c:pt idx="71419" formatCode="General">
                  <c:v>1.471009999999999</c:v>
                </c:pt>
                <c:pt idx="71420" formatCode="General">
                  <c:v>1.471039999999999</c:v>
                </c:pt>
                <c:pt idx="71421" formatCode="General">
                  <c:v>1.4710599999999998</c:v>
                </c:pt>
                <c:pt idx="71422" formatCode="General">
                  <c:v>1.4710699999999992</c:v>
                </c:pt>
                <c:pt idx="71423" formatCode="General">
                  <c:v>1.4710999999999992</c:v>
                </c:pt>
                <c:pt idx="71424" formatCode="General">
                  <c:v>1.4711199999999998</c:v>
                </c:pt>
                <c:pt idx="71425" formatCode="General">
                  <c:v>1.471139999999999</c:v>
                </c:pt>
                <c:pt idx="71426" formatCode="General">
                  <c:v>1.47115</c:v>
                </c:pt>
                <c:pt idx="71427" formatCode="General">
                  <c:v>1.471179999999999</c:v>
                </c:pt>
                <c:pt idx="71428" formatCode="General">
                  <c:v>1.4711999999999992</c:v>
                </c:pt>
                <c:pt idx="71429" formatCode="General">
                  <c:v>1.4712199999999998</c:v>
                </c:pt>
                <c:pt idx="71430" formatCode="General">
                  <c:v>1.4712399999999992</c:v>
                </c:pt>
                <c:pt idx="71431" formatCode="General">
                  <c:v>1.4712599999999998</c:v>
                </c:pt>
                <c:pt idx="71432" formatCode="General">
                  <c:v>1.471279999999999</c:v>
                </c:pt>
                <c:pt idx="71433" formatCode="General">
                  <c:v>1.471309999999999</c:v>
                </c:pt>
                <c:pt idx="71434" formatCode="General">
                  <c:v>1.4713199999999991</c:v>
                </c:pt>
                <c:pt idx="71435" formatCode="General">
                  <c:v>1.4713399999999992</c:v>
                </c:pt>
                <c:pt idx="71436" formatCode="General">
                  <c:v>1.4713699999999992</c:v>
                </c:pt>
                <c:pt idx="71437" formatCode="General">
                  <c:v>1.4713899999999998</c:v>
                </c:pt>
                <c:pt idx="71438" formatCode="General">
                  <c:v>1.4713999999999992</c:v>
                </c:pt>
                <c:pt idx="71439" formatCode="General">
                  <c:v>1.4714199999999991</c:v>
                </c:pt>
                <c:pt idx="71440" formatCode="General">
                  <c:v>1.471449999999999</c:v>
                </c:pt>
                <c:pt idx="71441" formatCode="General">
                  <c:v>1.4714699999999992</c:v>
                </c:pt>
                <c:pt idx="71442" formatCode="General">
                  <c:v>1.4714899999999991</c:v>
                </c:pt>
                <c:pt idx="71443" formatCode="General">
                  <c:v>1.4715099999999992</c:v>
                </c:pt>
                <c:pt idx="71444" formatCode="General">
                  <c:v>1.4715299999999989</c:v>
                </c:pt>
                <c:pt idx="71445" formatCode="General">
                  <c:v>1.471549999999999</c:v>
                </c:pt>
                <c:pt idx="71446" formatCode="General">
                  <c:v>1.4715699999999992</c:v>
                </c:pt>
                <c:pt idx="71447" formatCode="General">
                  <c:v>1.4715899999999991</c:v>
                </c:pt>
                <c:pt idx="71448" formatCode="General">
                  <c:v>1.4716099999999992</c:v>
                </c:pt>
                <c:pt idx="71449" formatCode="General">
                  <c:v>1.4716299999999987</c:v>
                </c:pt>
                <c:pt idx="71450" formatCode="General">
                  <c:v>1.471649999999999</c:v>
                </c:pt>
                <c:pt idx="71451" formatCode="General">
                  <c:v>1.4716699999999991</c:v>
                </c:pt>
                <c:pt idx="71452" formatCode="General">
                  <c:v>1.4716999999999989</c:v>
                </c:pt>
                <c:pt idx="71453" formatCode="General">
                  <c:v>1.471719999999999</c:v>
                </c:pt>
                <c:pt idx="71454" formatCode="General">
                  <c:v>1.4717299999999987</c:v>
                </c:pt>
                <c:pt idx="71455" formatCode="General">
                  <c:v>1.4717599999999991</c:v>
                </c:pt>
                <c:pt idx="71456" formatCode="General">
                  <c:v>1.4717799999999992</c:v>
                </c:pt>
                <c:pt idx="71457" formatCode="General">
                  <c:v>1.4717999999999989</c:v>
                </c:pt>
                <c:pt idx="71458" formatCode="General">
                  <c:v>1.4718099999999992</c:v>
                </c:pt>
                <c:pt idx="71459" formatCode="General">
                  <c:v>1.4718399999999991</c:v>
                </c:pt>
                <c:pt idx="71460" formatCode="General">
                  <c:v>1.4718599999999991</c:v>
                </c:pt>
                <c:pt idx="71461" formatCode="General">
                  <c:v>1.4718799999999992</c:v>
                </c:pt>
                <c:pt idx="71462" formatCode="General">
                  <c:v>1.4718999999999987</c:v>
                </c:pt>
                <c:pt idx="71463" formatCode="General">
                  <c:v>1.471919999999999</c:v>
                </c:pt>
                <c:pt idx="71464" formatCode="General">
                  <c:v>1.4719399999999991</c:v>
                </c:pt>
                <c:pt idx="71465" formatCode="General">
                  <c:v>1.4719699999999989</c:v>
                </c:pt>
                <c:pt idx="71466" formatCode="General">
                  <c:v>1.4719799999999992</c:v>
                </c:pt>
                <c:pt idx="71467" formatCode="General">
                  <c:v>1.472</c:v>
                </c:pt>
                <c:pt idx="71468" formatCode="General">
                  <c:v>1.4720199999999999</c:v>
                </c:pt>
                <c:pt idx="71469" formatCode="General">
                  <c:v>1.4720500000000001</c:v>
                </c:pt>
                <c:pt idx="71470" formatCode="General">
                  <c:v>1.4720599999999999</c:v>
                </c:pt>
                <c:pt idx="71471" formatCode="General">
                  <c:v>1.4720800000000001</c:v>
                </c:pt>
                <c:pt idx="71472" formatCode="General">
                  <c:v>1.47211</c:v>
                </c:pt>
                <c:pt idx="71473" formatCode="General">
                  <c:v>1.4721199999999999</c:v>
                </c:pt>
                <c:pt idx="71474" formatCode="General">
                  <c:v>1.4721500000000001</c:v>
                </c:pt>
                <c:pt idx="71475" formatCode="General">
                  <c:v>1.47217</c:v>
                </c:pt>
                <c:pt idx="71476" formatCode="General">
                  <c:v>1.4721899999999999</c:v>
                </c:pt>
                <c:pt idx="71477" formatCode="General">
                  <c:v>1.4722</c:v>
                </c:pt>
                <c:pt idx="71478" formatCode="General">
                  <c:v>1.472229999999999</c:v>
                </c:pt>
                <c:pt idx="71479" formatCode="General">
                  <c:v>1.4722500000000001</c:v>
                </c:pt>
                <c:pt idx="71480" formatCode="General">
                  <c:v>1.47227</c:v>
                </c:pt>
                <c:pt idx="71481" formatCode="General">
                  <c:v>1.4722899999999999</c:v>
                </c:pt>
                <c:pt idx="71482" formatCode="General">
                  <c:v>1.47231</c:v>
                </c:pt>
                <c:pt idx="71483" formatCode="General">
                  <c:v>1.472329999999999</c:v>
                </c:pt>
                <c:pt idx="71484" formatCode="General">
                  <c:v>1.4723599999999999</c:v>
                </c:pt>
                <c:pt idx="71485" formatCode="General">
                  <c:v>1.47237</c:v>
                </c:pt>
                <c:pt idx="71486" formatCode="General">
                  <c:v>1.4723899999999999</c:v>
                </c:pt>
                <c:pt idx="71487" formatCode="General">
                  <c:v>1.4724199999999998</c:v>
                </c:pt>
                <c:pt idx="71488" formatCode="General">
                  <c:v>1.47244</c:v>
                </c:pt>
                <c:pt idx="71489" formatCode="General">
                  <c:v>1.47245</c:v>
                </c:pt>
                <c:pt idx="71490" formatCode="General">
                  <c:v>1.4724699999999991</c:v>
                </c:pt>
                <c:pt idx="71491" formatCode="General">
                  <c:v>1.472499999999999</c:v>
                </c:pt>
                <c:pt idx="71492" formatCode="General">
                  <c:v>1.4725199999999998</c:v>
                </c:pt>
                <c:pt idx="71493" formatCode="General">
                  <c:v>1.47254</c:v>
                </c:pt>
                <c:pt idx="71494" formatCode="General">
                  <c:v>1.4725599999999999</c:v>
                </c:pt>
                <c:pt idx="71495" formatCode="General">
                  <c:v>1.47258</c:v>
                </c:pt>
                <c:pt idx="71496" formatCode="General">
                  <c:v>1.472599999999999</c:v>
                </c:pt>
                <c:pt idx="71497" formatCode="General">
                  <c:v>1.4726199999999998</c:v>
                </c:pt>
                <c:pt idx="71498" formatCode="General">
                  <c:v>1.4726399999999991</c:v>
                </c:pt>
                <c:pt idx="71499" formatCode="General">
                  <c:v>1.4726599999999999</c:v>
                </c:pt>
                <c:pt idx="71500" formatCode="General">
                  <c:v>1.47268</c:v>
                </c:pt>
                <c:pt idx="71501" formatCode="General">
                  <c:v>1.472699999999999</c:v>
                </c:pt>
                <c:pt idx="71502" formatCode="General">
                  <c:v>1.4727199999999998</c:v>
                </c:pt>
                <c:pt idx="71503" formatCode="General">
                  <c:v>1.472739999999999</c:v>
                </c:pt>
                <c:pt idx="71504" formatCode="General">
                  <c:v>1.472769999999999</c:v>
                </c:pt>
                <c:pt idx="71505" formatCode="General">
                  <c:v>1.47278</c:v>
                </c:pt>
                <c:pt idx="71506" formatCode="General">
                  <c:v>1.47281</c:v>
                </c:pt>
                <c:pt idx="71507" formatCode="General">
                  <c:v>1.4728299999999992</c:v>
                </c:pt>
                <c:pt idx="71508" formatCode="General">
                  <c:v>1.47285</c:v>
                </c:pt>
                <c:pt idx="71509" formatCode="General">
                  <c:v>1.472869999999999</c:v>
                </c:pt>
                <c:pt idx="71510" formatCode="General">
                  <c:v>1.4728899999999998</c:v>
                </c:pt>
                <c:pt idx="71511" formatCode="General">
                  <c:v>1.4729099999999991</c:v>
                </c:pt>
                <c:pt idx="71512" formatCode="General">
                  <c:v>1.4729299999999992</c:v>
                </c:pt>
                <c:pt idx="71513" formatCode="General">
                  <c:v>1.47295</c:v>
                </c:pt>
                <c:pt idx="71514" formatCode="General">
                  <c:v>1.472969999999999</c:v>
                </c:pt>
                <c:pt idx="71515" formatCode="General">
                  <c:v>1.4729899999999998</c:v>
                </c:pt>
                <c:pt idx="71516" formatCode="General">
                  <c:v>1.4730199999999998</c:v>
                </c:pt>
                <c:pt idx="71517" formatCode="General">
                  <c:v>1.4730299999999992</c:v>
                </c:pt>
                <c:pt idx="71518" formatCode="General">
                  <c:v>1.47305</c:v>
                </c:pt>
                <c:pt idx="71519" formatCode="General">
                  <c:v>1.4730699999999992</c:v>
                </c:pt>
                <c:pt idx="71520" formatCode="General">
                  <c:v>1.4730999999999992</c:v>
                </c:pt>
                <c:pt idx="71521" formatCode="General">
                  <c:v>1.473109999999999</c:v>
                </c:pt>
                <c:pt idx="71522" formatCode="General">
                  <c:v>1.4731299999999992</c:v>
                </c:pt>
                <c:pt idx="71523" formatCode="General">
                  <c:v>1.4731599999999998</c:v>
                </c:pt>
                <c:pt idx="71524" formatCode="General">
                  <c:v>1.473179999999999</c:v>
                </c:pt>
                <c:pt idx="71525" formatCode="General">
                  <c:v>1.4731899999999998</c:v>
                </c:pt>
                <c:pt idx="71526" formatCode="General">
                  <c:v>1.4732199999999998</c:v>
                </c:pt>
                <c:pt idx="71527" formatCode="General">
                  <c:v>1.4732399999999992</c:v>
                </c:pt>
                <c:pt idx="71528" formatCode="General">
                  <c:v>1.4732599999999998</c:v>
                </c:pt>
                <c:pt idx="71529" formatCode="General">
                  <c:v>1.473279999999999</c:v>
                </c:pt>
                <c:pt idx="71530" formatCode="General">
                  <c:v>1.4732999999999992</c:v>
                </c:pt>
                <c:pt idx="71531" formatCode="General">
                  <c:v>1.4733199999999991</c:v>
                </c:pt>
                <c:pt idx="71532" formatCode="General">
                  <c:v>1.4733399999999992</c:v>
                </c:pt>
                <c:pt idx="71533" formatCode="General">
                  <c:v>1.4733599999999998</c:v>
                </c:pt>
                <c:pt idx="71534" formatCode="General">
                  <c:v>1.473379999999999</c:v>
                </c:pt>
                <c:pt idx="71535" formatCode="General">
                  <c:v>1.4734099999999992</c:v>
                </c:pt>
                <c:pt idx="71536" formatCode="General">
                  <c:v>1.4734299999999991</c:v>
                </c:pt>
                <c:pt idx="71537" formatCode="General">
                  <c:v>1.4734399999999992</c:v>
                </c:pt>
                <c:pt idx="71538" formatCode="General">
                  <c:v>1.4734699999999992</c:v>
                </c:pt>
                <c:pt idx="71539" formatCode="General">
                  <c:v>1.4734899999999991</c:v>
                </c:pt>
                <c:pt idx="71540" formatCode="General">
                  <c:v>1.4735099999999992</c:v>
                </c:pt>
                <c:pt idx="71541" formatCode="General">
                  <c:v>1.4735199999999991</c:v>
                </c:pt>
                <c:pt idx="71542" formatCode="General">
                  <c:v>1.473549999999999</c:v>
                </c:pt>
                <c:pt idx="71543" formatCode="General">
                  <c:v>1.4735699999999992</c:v>
                </c:pt>
                <c:pt idx="71544" formatCode="General">
                  <c:v>1.4735899999999991</c:v>
                </c:pt>
                <c:pt idx="71545" formatCode="General">
                  <c:v>1.4736099999999992</c:v>
                </c:pt>
                <c:pt idx="71546" formatCode="General">
                  <c:v>1.4736299999999989</c:v>
                </c:pt>
                <c:pt idx="71547" formatCode="General">
                  <c:v>1.473649999999999</c:v>
                </c:pt>
                <c:pt idx="71548" formatCode="General">
                  <c:v>1.4736699999999991</c:v>
                </c:pt>
                <c:pt idx="71549" formatCode="General">
                  <c:v>1.4736899999999991</c:v>
                </c:pt>
                <c:pt idx="71550" formatCode="General">
                  <c:v>1.4737099999999992</c:v>
                </c:pt>
                <c:pt idx="71551" formatCode="General">
                  <c:v>1.4737299999999987</c:v>
                </c:pt>
                <c:pt idx="71552" formatCode="General">
                  <c:v>1.473749999999999</c:v>
                </c:pt>
                <c:pt idx="71553" formatCode="General">
                  <c:v>1.4737699999999991</c:v>
                </c:pt>
                <c:pt idx="71554" formatCode="General">
                  <c:v>1.473789999999999</c:v>
                </c:pt>
                <c:pt idx="71555" formatCode="General">
                  <c:v>1.473819999999999</c:v>
                </c:pt>
                <c:pt idx="71556" formatCode="General">
                  <c:v>1.4738299999999986</c:v>
                </c:pt>
                <c:pt idx="71557" formatCode="General">
                  <c:v>1.4738599999999991</c:v>
                </c:pt>
                <c:pt idx="71558" formatCode="General">
                  <c:v>1.4738799999999992</c:v>
                </c:pt>
                <c:pt idx="71559" formatCode="General">
                  <c:v>1.4738999999999987</c:v>
                </c:pt>
                <c:pt idx="71560" formatCode="General">
                  <c:v>1.473919999999999</c:v>
                </c:pt>
                <c:pt idx="71561" formatCode="General">
                  <c:v>1.4739399999999991</c:v>
                </c:pt>
                <c:pt idx="71562" formatCode="General">
                  <c:v>1.473959999999999</c:v>
                </c:pt>
                <c:pt idx="71563" formatCode="General">
                  <c:v>1.4739799999999992</c:v>
                </c:pt>
                <c:pt idx="71564" formatCode="General">
                  <c:v>1.474</c:v>
                </c:pt>
                <c:pt idx="71565" formatCode="General">
                  <c:v>1.4740199999999999</c:v>
                </c:pt>
                <c:pt idx="71566" formatCode="General">
                  <c:v>1.47404</c:v>
                </c:pt>
                <c:pt idx="71567" formatCode="General">
                  <c:v>1.47407</c:v>
                </c:pt>
                <c:pt idx="71568" formatCode="General">
                  <c:v>1.4740800000000001</c:v>
                </c:pt>
                <c:pt idx="71569" formatCode="General">
                  <c:v>1.4741</c:v>
                </c:pt>
                <c:pt idx="71570" formatCode="General">
                  <c:v>1.4741199999999999</c:v>
                </c:pt>
                <c:pt idx="71571" formatCode="General">
                  <c:v>1.4741500000000001</c:v>
                </c:pt>
                <c:pt idx="71572" formatCode="General">
                  <c:v>1.4741599999999999</c:v>
                </c:pt>
                <c:pt idx="71573" formatCode="General">
                  <c:v>1.47418</c:v>
                </c:pt>
                <c:pt idx="71574" formatCode="General">
                  <c:v>1.47421</c:v>
                </c:pt>
                <c:pt idx="71575" formatCode="General">
                  <c:v>1.474229999999999</c:v>
                </c:pt>
                <c:pt idx="71576" formatCode="General">
                  <c:v>1.47424</c:v>
                </c:pt>
                <c:pt idx="71577" formatCode="General">
                  <c:v>1.47427</c:v>
                </c:pt>
                <c:pt idx="71578" formatCode="General">
                  <c:v>1.4742899999999999</c:v>
                </c:pt>
                <c:pt idx="71579" formatCode="General">
                  <c:v>1.47431</c:v>
                </c:pt>
                <c:pt idx="71580" formatCode="General">
                  <c:v>1.474329999999999</c:v>
                </c:pt>
                <c:pt idx="71581" formatCode="General">
                  <c:v>1.47435</c:v>
                </c:pt>
                <c:pt idx="71582" formatCode="General">
                  <c:v>1.47437</c:v>
                </c:pt>
                <c:pt idx="71583" formatCode="General">
                  <c:v>1.4743899999999999</c:v>
                </c:pt>
                <c:pt idx="71584" formatCode="General">
                  <c:v>1.47441</c:v>
                </c:pt>
                <c:pt idx="71585" formatCode="General">
                  <c:v>1.474429999999999</c:v>
                </c:pt>
                <c:pt idx="71586" formatCode="General">
                  <c:v>1.47445</c:v>
                </c:pt>
                <c:pt idx="71587" formatCode="General">
                  <c:v>1.47448</c:v>
                </c:pt>
                <c:pt idx="71588" formatCode="General">
                  <c:v>1.4744899999999999</c:v>
                </c:pt>
                <c:pt idx="71589" formatCode="General">
                  <c:v>1.4745199999999998</c:v>
                </c:pt>
                <c:pt idx="71590" formatCode="General">
                  <c:v>1.47454</c:v>
                </c:pt>
                <c:pt idx="71591" formatCode="General">
                  <c:v>1.4745599999999999</c:v>
                </c:pt>
                <c:pt idx="71592" formatCode="General">
                  <c:v>1.474569999999999</c:v>
                </c:pt>
                <c:pt idx="71593" formatCode="General">
                  <c:v>1.474599999999999</c:v>
                </c:pt>
                <c:pt idx="71594" formatCode="General">
                  <c:v>1.4746199999999998</c:v>
                </c:pt>
                <c:pt idx="71595" formatCode="General">
                  <c:v>1.47464</c:v>
                </c:pt>
                <c:pt idx="71596" formatCode="General">
                  <c:v>1.4746599999999999</c:v>
                </c:pt>
                <c:pt idx="71597" formatCode="General">
                  <c:v>1.47468</c:v>
                </c:pt>
                <c:pt idx="71598" formatCode="General">
                  <c:v>1.474699999999999</c:v>
                </c:pt>
                <c:pt idx="71599" formatCode="General">
                  <c:v>1.4747299999999992</c:v>
                </c:pt>
                <c:pt idx="71600" formatCode="General">
                  <c:v>1.4747399999999991</c:v>
                </c:pt>
                <c:pt idx="71601" formatCode="General">
                  <c:v>1.4747599999999998</c:v>
                </c:pt>
                <c:pt idx="71602" formatCode="General">
                  <c:v>1.4747899999999998</c:v>
                </c:pt>
                <c:pt idx="71603" formatCode="General">
                  <c:v>1.47481</c:v>
                </c:pt>
                <c:pt idx="71604" formatCode="General">
                  <c:v>1.4748199999999998</c:v>
                </c:pt>
                <c:pt idx="71605" formatCode="General">
                  <c:v>1.474839999999999</c:v>
                </c:pt>
                <c:pt idx="71606" formatCode="General">
                  <c:v>1.474869999999999</c:v>
                </c:pt>
                <c:pt idx="71607" formatCode="General">
                  <c:v>1.4748899999999998</c:v>
                </c:pt>
                <c:pt idx="71608" formatCode="General">
                  <c:v>1.4749099999999991</c:v>
                </c:pt>
                <c:pt idx="71609" formatCode="General">
                  <c:v>1.4749299999999992</c:v>
                </c:pt>
                <c:pt idx="71610" formatCode="General">
                  <c:v>1.47495</c:v>
                </c:pt>
                <c:pt idx="71611" formatCode="General">
                  <c:v>1.474969999999999</c:v>
                </c:pt>
                <c:pt idx="71612" formatCode="General">
                  <c:v>1.4749899999999998</c:v>
                </c:pt>
                <c:pt idx="71613" formatCode="General">
                  <c:v>1.475009999999999</c:v>
                </c:pt>
                <c:pt idx="71614" formatCode="General">
                  <c:v>1.4750299999999992</c:v>
                </c:pt>
                <c:pt idx="71615" formatCode="General">
                  <c:v>1.47505</c:v>
                </c:pt>
                <c:pt idx="71616" formatCode="General">
                  <c:v>1.4750699999999992</c:v>
                </c:pt>
                <c:pt idx="71617" formatCode="General">
                  <c:v>1.4750899999999998</c:v>
                </c:pt>
                <c:pt idx="71618" formatCode="General">
                  <c:v>1.4751199999999998</c:v>
                </c:pt>
                <c:pt idx="71619" formatCode="General">
                  <c:v>1.4751299999999992</c:v>
                </c:pt>
                <c:pt idx="71620" formatCode="General">
                  <c:v>1.47515</c:v>
                </c:pt>
                <c:pt idx="71621" formatCode="General">
                  <c:v>1.475179999999999</c:v>
                </c:pt>
                <c:pt idx="71622" formatCode="General">
                  <c:v>1.4751999999999992</c:v>
                </c:pt>
                <c:pt idx="71623" formatCode="General">
                  <c:v>1.475209999999999</c:v>
                </c:pt>
                <c:pt idx="71624" formatCode="General">
                  <c:v>1.4752299999999992</c:v>
                </c:pt>
                <c:pt idx="71625" formatCode="General">
                  <c:v>1.4752599999999998</c:v>
                </c:pt>
                <c:pt idx="71626" formatCode="General">
                  <c:v>1.475279999999999</c:v>
                </c:pt>
                <c:pt idx="71627" formatCode="General">
                  <c:v>1.4752899999999998</c:v>
                </c:pt>
                <c:pt idx="71628" formatCode="General">
                  <c:v>1.4753199999999991</c:v>
                </c:pt>
                <c:pt idx="71629" formatCode="General">
                  <c:v>1.4753399999999992</c:v>
                </c:pt>
                <c:pt idx="71630" formatCode="General">
                  <c:v>1.4753599999999998</c:v>
                </c:pt>
                <c:pt idx="71631" formatCode="General">
                  <c:v>1.475379999999999</c:v>
                </c:pt>
                <c:pt idx="71632" formatCode="General">
                  <c:v>1.4753999999999992</c:v>
                </c:pt>
                <c:pt idx="71633" formatCode="General">
                  <c:v>1.4754199999999991</c:v>
                </c:pt>
                <c:pt idx="71634" formatCode="General">
                  <c:v>1.4754399999999992</c:v>
                </c:pt>
                <c:pt idx="71635" formatCode="General">
                  <c:v>1.4754599999999998</c:v>
                </c:pt>
                <c:pt idx="71636" formatCode="General">
                  <c:v>1.475479999999999</c:v>
                </c:pt>
                <c:pt idx="71637" formatCode="General">
                  <c:v>1.4754999999999991</c:v>
                </c:pt>
                <c:pt idx="71638" formatCode="General">
                  <c:v>1.4755299999999989</c:v>
                </c:pt>
                <c:pt idx="71639" formatCode="General">
                  <c:v>1.4755399999999992</c:v>
                </c:pt>
                <c:pt idx="71640" formatCode="General">
                  <c:v>1.4755699999999992</c:v>
                </c:pt>
                <c:pt idx="71641" formatCode="General">
                  <c:v>1.4755899999999991</c:v>
                </c:pt>
                <c:pt idx="71642" formatCode="General">
                  <c:v>1.4756099999999992</c:v>
                </c:pt>
                <c:pt idx="71643" formatCode="General">
                  <c:v>1.475619999999999</c:v>
                </c:pt>
                <c:pt idx="71644" formatCode="General">
                  <c:v>1.475649999999999</c:v>
                </c:pt>
                <c:pt idx="71645" formatCode="General">
                  <c:v>1.4756699999999991</c:v>
                </c:pt>
                <c:pt idx="71646" formatCode="General">
                  <c:v>1.4756899999999991</c:v>
                </c:pt>
                <c:pt idx="71647" formatCode="General">
                  <c:v>1.4757099999999992</c:v>
                </c:pt>
                <c:pt idx="71648" formatCode="General">
                  <c:v>1.4757299999999987</c:v>
                </c:pt>
                <c:pt idx="71649" formatCode="General">
                  <c:v>1.475749999999999</c:v>
                </c:pt>
                <c:pt idx="71650" formatCode="General">
                  <c:v>1.4757799999999992</c:v>
                </c:pt>
                <c:pt idx="71651" formatCode="General">
                  <c:v>1.475789999999999</c:v>
                </c:pt>
                <c:pt idx="71652" formatCode="General">
                  <c:v>1.4758099999999992</c:v>
                </c:pt>
                <c:pt idx="71653" formatCode="General">
                  <c:v>1.4758399999999992</c:v>
                </c:pt>
                <c:pt idx="71654" formatCode="General">
                  <c:v>1.4758599999999991</c:v>
                </c:pt>
                <c:pt idx="71655" formatCode="General">
                  <c:v>1.4758699999999989</c:v>
                </c:pt>
                <c:pt idx="71656" formatCode="General">
                  <c:v>1.475889999999999</c:v>
                </c:pt>
                <c:pt idx="71657" formatCode="General">
                  <c:v>1.475919999999999</c:v>
                </c:pt>
                <c:pt idx="71658" formatCode="General">
                  <c:v>1.4759399999999991</c:v>
                </c:pt>
                <c:pt idx="71659" formatCode="General">
                  <c:v>1.4759599999999991</c:v>
                </c:pt>
                <c:pt idx="71660" formatCode="General">
                  <c:v>1.4759799999999992</c:v>
                </c:pt>
                <c:pt idx="71661" formatCode="General">
                  <c:v>1.476</c:v>
                </c:pt>
                <c:pt idx="71662" formatCode="General">
                  <c:v>1.4760199999999999</c:v>
                </c:pt>
                <c:pt idx="71663" formatCode="General">
                  <c:v>1.47604</c:v>
                </c:pt>
                <c:pt idx="71664" formatCode="General">
                  <c:v>1.4760599999999999</c:v>
                </c:pt>
                <c:pt idx="71665" formatCode="General">
                  <c:v>1.4760800000000001</c:v>
                </c:pt>
                <c:pt idx="71666" formatCode="General">
                  <c:v>1.4761</c:v>
                </c:pt>
                <c:pt idx="71667" formatCode="General">
                  <c:v>1.4761199999999999</c:v>
                </c:pt>
                <c:pt idx="71668" formatCode="General">
                  <c:v>1.47614</c:v>
                </c:pt>
                <c:pt idx="71669" formatCode="General">
                  <c:v>1.47617</c:v>
                </c:pt>
                <c:pt idx="71670" formatCode="General">
                  <c:v>1.4761899999999999</c:v>
                </c:pt>
                <c:pt idx="71671" formatCode="General">
                  <c:v>1.4762</c:v>
                </c:pt>
                <c:pt idx="71672" formatCode="General">
                  <c:v>1.476229999999999</c:v>
                </c:pt>
                <c:pt idx="71673" formatCode="General">
                  <c:v>1.4762500000000001</c:v>
                </c:pt>
                <c:pt idx="71674" formatCode="General">
                  <c:v>1.4762599999999999</c:v>
                </c:pt>
                <c:pt idx="71675" formatCode="General">
                  <c:v>1.4762899999999999</c:v>
                </c:pt>
                <c:pt idx="71676" formatCode="General">
                  <c:v>1.47631</c:v>
                </c:pt>
                <c:pt idx="71677" formatCode="General">
                  <c:v>1.476329999999999</c:v>
                </c:pt>
                <c:pt idx="71678" formatCode="General">
                  <c:v>1.47634</c:v>
                </c:pt>
                <c:pt idx="71679" formatCode="General">
                  <c:v>1.47637</c:v>
                </c:pt>
                <c:pt idx="71680" formatCode="General">
                  <c:v>1.4763899999999999</c:v>
                </c:pt>
                <c:pt idx="71681" formatCode="General">
                  <c:v>1.47641</c:v>
                </c:pt>
                <c:pt idx="71682" formatCode="General">
                  <c:v>1.476429999999999</c:v>
                </c:pt>
                <c:pt idx="71683" formatCode="General">
                  <c:v>1.47645</c:v>
                </c:pt>
                <c:pt idx="71684" formatCode="General">
                  <c:v>1.4764699999999991</c:v>
                </c:pt>
                <c:pt idx="71685" formatCode="General">
                  <c:v>1.4764899999999999</c:v>
                </c:pt>
                <c:pt idx="71686" formatCode="General">
                  <c:v>1.47651</c:v>
                </c:pt>
                <c:pt idx="71687" formatCode="General">
                  <c:v>1.476529999999999</c:v>
                </c:pt>
                <c:pt idx="71688" formatCode="General">
                  <c:v>1.47655</c:v>
                </c:pt>
                <c:pt idx="71689" formatCode="General">
                  <c:v>1.47658</c:v>
                </c:pt>
                <c:pt idx="71690" formatCode="General">
                  <c:v>1.4765899999999998</c:v>
                </c:pt>
                <c:pt idx="71691" formatCode="General">
                  <c:v>1.4766199999999998</c:v>
                </c:pt>
                <c:pt idx="71692" formatCode="General">
                  <c:v>1.47664</c:v>
                </c:pt>
                <c:pt idx="71693" formatCode="General">
                  <c:v>1.4766599999999999</c:v>
                </c:pt>
                <c:pt idx="71694" formatCode="General">
                  <c:v>1.47668</c:v>
                </c:pt>
                <c:pt idx="71695" formatCode="General">
                  <c:v>1.476699999999999</c:v>
                </c:pt>
                <c:pt idx="71696" formatCode="General">
                  <c:v>1.4767199999999998</c:v>
                </c:pt>
                <c:pt idx="71697" formatCode="General">
                  <c:v>1.4767399999999991</c:v>
                </c:pt>
                <c:pt idx="71698" formatCode="General">
                  <c:v>1.4767599999999999</c:v>
                </c:pt>
                <c:pt idx="71699" formatCode="General">
                  <c:v>1.47678</c:v>
                </c:pt>
                <c:pt idx="71700" formatCode="General">
                  <c:v>1.476799999999999</c:v>
                </c:pt>
                <c:pt idx="71701" formatCode="General">
                  <c:v>1.4768199999999998</c:v>
                </c:pt>
                <c:pt idx="71702" formatCode="General">
                  <c:v>1.476839999999999</c:v>
                </c:pt>
                <c:pt idx="71703" formatCode="General">
                  <c:v>1.4768599999999998</c:v>
                </c:pt>
                <c:pt idx="71704" formatCode="General">
                  <c:v>1.4768899999999998</c:v>
                </c:pt>
                <c:pt idx="71705" formatCode="General">
                  <c:v>1.4769099999999991</c:v>
                </c:pt>
                <c:pt idx="71706" formatCode="General">
                  <c:v>1.4769199999999998</c:v>
                </c:pt>
                <c:pt idx="71707" formatCode="General">
                  <c:v>1.476939999999999</c:v>
                </c:pt>
                <c:pt idx="71708" formatCode="General">
                  <c:v>1.476969999999999</c:v>
                </c:pt>
                <c:pt idx="71709" formatCode="General">
                  <c:v>1.4769899999999998</c:v>
                </c:pt>
                <c:pt idx="71710" formatCode="General">
                  <c:v>1.477009999999999</c:v>
                </c:pt>
                <c:pt idx="71711" formatCode="General">
                  <c:v>1.4770299999999992</c:v>
                </c:pt>
                <c:pt idx="71712" formatCode="General">
                  <c:v>1.47705</c:v>
                </c:pt>
                <c:pt idx="71713" formatCode="General">
                  <c:v>1.4770699999999992</c:v>
                </c:pt>
                <c:pt idx="71714" formatCode="General">
                  <c:v>1.4770899999999998</c:v>
                </c:pt>
                <c:pt idx="71715" formatCode="General">
                  <c:v>1.477109999999999</c:v>
                </c:pt>
                <c:pt idx="71716" formatCode="General">
                  <c:v>1.4771299999999992</c:v>
                </c:pt>
                <c:pt idx="71717" formatCode="General">
                  <c:v>1.47715</c:v>
                </c:pt>
                <c:pt idx="71718" formatCode="General">
                  <c:v>1.4771699999999992</c:v>
                </c:pt>
                <c:pt idx="71719" formatCode="General">
                  <c:v>1.4771899999999998</c:v>
                </c:pt>
                <c:pt idx="71720" formatCode="General">
                  <c:v>1.477209999999999</c:v>
                </c:pt>
                <c:pt idx="71721" formatCode="General">
                  <c:v>1.4772399999999992</c:v>
                </c:pt>
                <c:pt idx="71722" formatCode="General">
                  <c:v>1.47725</c:v>
                </c:pt>
                <c:pt idx="71723" formatCode="General">
                  <c:v>1.477279999999999</c:v>
                </c:pt>
                <c:pt idx="71724" formatCode="General">
                  <c:v>1.4772999999999992</c:v>
                </c:pt>
                <c:pt idx="71725" formatCode="General">
                  <c:v>1.4773199999999991</c:v>
                </c:pt>
                <c:pt idx="71726" formatCode="General">
                  <c:v>1.4773399999999992</c:v>
                </c:pt>
                <c:pt idx="71727" formatCode="General">
                  <c:v>1.4773599999999998</c:v>
                </c:pt>
                <c:pt idx="71728" formatCode="General">
                  <c:v>1.477379999999999</c:v>
                </c:pt>
                <c:pt idx="71729" formatCode="General">
                  <c:v>1.4773999999999992</c:v>
                </c:pt>
                <c:pt idx="71730" formatCode="General">
                  <c:v>1.4774199999999991</c:v>
                </c:pt>
                <c:pt idx="71731" formatCode="General">
                  <c:v>1.4774399999999992</c:v>
                </c:pt>
                <c:pt idx="71732" formatCode="General">
                  <c:v>1.4774599999999998</c:v>
                </c:pt>
                <c:pt idx="71733" formatCode="General">
                  <c:v>1.4774899999999991</c:v>
                </c:pt>
                <c:pt idx="71734" formatCode="General">
                  <c:v>1.4774999999999991</c:v>
                </c:pt>
                <c:pt idx="71735" formatCode="General">
                  <c:v>1.4775199999999991</c:v>
                </c:pt>
                <c:pt idx="71736" formatCode="General">
                  <c:v>1.4775399999999992</c:v>
                </c:pt>
                <c:pt idx="71737" formatCode="General">
                  <c:v>1.4775699999999992</c:v>
                </c:pt>
                <c:pt idx="71738" formatCode="General">
                  <c:v>1.477579999999999</c:v>
                </c:pt>
                <c:pt idx="71739" formatCode="General">
                  <c:v>1.4775999999999991</c:v>
                </c:pt>
                <c:pt idx="71740" formatCode="General">
                  <c:v>1.4776299999999989</c:v>
                </c:pt>
                <c:pt idx="71741" formatCode="General">
                  <c:v>1.4776399999999992</c:v>
                </c:pt>
                <c:pt idx="71742" formatCode="General">
                  <c:v>1.4776599999999998</c:v>
                </c:pt>
                <c:pt idx="71743" formatCode="General">
                  <c:v>1.4776899999999991</c:v>
                </c:pt>
                <c:pt idx="71744" formatCode="General">
                  <c:v>1.4777099999999992</c:v>
                </c:pt>
                <c:pt idx="71745" formatCode="General">
                  <c:v>1.4777299999999987</c:v>
                </c:pt>
                <c:pt idx="71746" formatCode="General">
                  <c:v>1.477749999999999</c:v>
                </c:pt>
                <c:pt idx="71747" formatCode="General">
                  <c:v>1.4777699999999991</c:v>
                </c:pt>
                <c:pt idx="71748" formatCode="General">
                  <c:v>1.477789999999999</c:v>
                </c:pt>
                <c:pt idx="71749" formatCode="General">
                  <c:v>1.4778099999999992</c:v>
                </c:pt>
                <c:pt idx="71750" formatCode="General">
                  <c:v>1.4778299999999986</c:v>
                </c:pt>
                <c:pt idx="71751" formatCode="General">
                  <c:v>1.4778499999999992</c:v>
                </c:pt>
                <c:pt idx="71752" formatCode="General">
                  <c:v>1.4778699999999991</c:v>
                </c:pt>
                <c:pt idx="71753" formatCode="General">
                  <c:v>1.477889999999999</c:v>
                </c:pt>
                <c:pt idx="71754" formatCode="General">
                  <c:v>1.4779099999999992</c:v>
                </c:pt>
                <c:pt idx="71755" formatCode="General">
                  <c:v>1.4779399999999991</c:v>
                </c:pt>
                <c:pt idx="71756" formatCode="General">
                  <c:v>1.4779599999999991</c:v>
                </c:pt>
                <c:pt idx="71757" formatCode="General">
                  <c:v>1.4779699999999989</c:v>
                </c:pt>
                <c:pt idx="71758" formatCode="General">
                  <c:v>1.477989999999999</c:v>
                </c:pt>
                <c:pt idx="71759" formatCode="General">
                  <c:v>1.4780199999999999</c:v>
                </c:pt>
                <c:pt idx="71760" formatCode="General">
                  <c:v>1.47804</c:v>
                </c:pt>
                <c:pt idx="71761" formatCode="General">
                  <c:v>1.4780599999999999</c:v>
                </c:pt>
                <c:pt idx="71762" formatCode="General">
                  <c:v>1.4780800000000001</c:v>
                </c:pt>
                <c:pt idx="71763" formatCode="General">
                  <c:v>1.4781</c:v>
                </c:pt>
                <c:pt idx="71764" formatCode="General">
                  <c:v>1.4781199999999999</c:v>
                </c:pt>
                <c:pt idx="71765" formatCode="General">
                  <c:v>1.47814</c:v>
                </c:pt>
                <c:pt idx="71766" formatCode="General">
                  <c:v>1.4781599999999999</c:v>
                </c:pt>
                <c:pt idx="71767" formatCode="General">
                  <c:v>1.47818</c:v>
                </c:pt>
                <c:pt idx="71768" formatCode="General">
                  <c:v>1.47821</c:v>
                </c:pt>
                <c:pt idx="71769" formatCode="General">
                  <c:v>1.4782199999999999</c:v>
                </c:pt>
                <c:pt idx="71770" formatCode="General">
                  <c:v>1.47824</c:v>
                </c:pt>
                <c:pt idx="71771" formatCode="General">
                  <c:v>1.4782599999999999</c:v>
                </c:pt>
                <c:pt idx="71772" formatCode="General">
                  <c:v>1.4782899999999999</c:v>
                </c:pt>
                <c:pt idx="71773" formatCode="General">
                  <c:v>1.4782999999999991</c:v>
                </c:pt>
                <c:pt idx="71774" formatCode="General">
                  <c:v>1.478329999999999</c:v>
                </c:pt>
                <c:pt idx="71775" formatCode="General">
                  <c:v>1.4783500000000001</c:v>
                </c:pt>
                <c:pt idx="71776" formatCode="General">
                  <c:v>1.47837</c:v>
                </c:pt>
                <c:pt idx="71777" formatCode="General">
                  <c:v>1.4783899999999999</c:v>
                </c:pt>
                <c:pt idx="71778" formatCode="General">
                  <c:v>1.47841</c:v>
                </c:pt>
                <c:pt idx="71779" formatCode="General">
                  <c:v>1.478429999999999</c:v>
                </c:pt>
                <c:pt idx="71780" formatCode="General">
                  <c:v>1.47845</c:v>
                </c:pt>
                <c:pt idx="71781" formatCode="General">
                  <c:v>1.47847</c:v>
                </c:pt>
                <c:pt idx="71782" formatCode="General">
                  <c:v>1.4784899999999999</c:v>
                </c:pt>
                <c:pt idx="71783" formatCode="General">
                  <c:v>1.47851</c:v>
                </c:pt>
                <c:pt idx="71784" formatCode="General">
                  <c:v>1.47854</c:v>
                </c:pt>
                <c:pt idx="71785" formatCode="General">
                  <c:v>1.47855</c:v>
                </c:pt>
                <c:pt idx="71786" formatCode="General">
                  <c:v>1.4785699999999991</c:v>
                </c:pt>
                <c:pt idx="71787" formatCode="General">
                  <c:v>1.478599999999999</c:v>
                </c:pt>
                <c:pt idx="71788" formatCode="General">
                  <c:v>1.4786199999999998</c:v>
                </c:pt>
                <c:pt idx="71789" formatCode="General">
                  <c:v>1.4786299999999992</c:v>
                </c:pt>
                <c:pt idx="71790" formatCode="General">
                  <c:v>1.47865</c:v>
                </c:pt>
                <c:pt idx="71791" formatCode="General">
                  <c:v>1.47868</c:v>
                </c:pt>
                <c:pt idx="71792" formatCode="General">
                  <c:v>1.478699999999999</c:v>
                </c:pt>
                <c:pt idx="71793" formatCode="General">
                  <c:v>1.47871</c:v>
                </c:pt>
                <c:pt idx="71794" formatCode="General">
                  <c:v>1.4787399999999991</c:v>
                </c:pt>
                <c:pt idx="71795" formatCode="General">
                  <c:v>1.4787599999999999</c:v>
                </c:pt>
                <c:pt idx="71796" formatCode="General">
                  <c:v>1.47878</c:v>
                </c:pt>
                <c:pt idx="71797" formatCode="General">
                  <c:v>1.478799999999999</c:v>
                </c:pt>
                <c:pt idx="71798" formatCode="General">
                  <c:v>1.4788199999999998</c:v>
                </c:pt>
                <c:pt idx="71799" formatCode="General">
                  <c:v>1.478839999999999</c:v>
                </c:pt>
                <c:pt idx="71800" formatCode="General">
                  <c:v>1.4788599999999998</c:v>
                </c:pt>
                <c:pt idx="71801" formatCode="General">
                  <c:v>1.47888</c:v>
                </c:pt>
                <c:pt idx="71802" formatCode="General">
                  <c:v>1.4788999999999992</c:v>
                </c:pt>
                <c:pt idx="71803" formatCode="General">
                  <c:v>1.4789199999999998</c:v>
                </c:pt>
                <c:pt idx="71804" formatCode="General">
                  <c:v>1.47895</c:v>
                </c:pt>
                <c:pt idx="71805" formatCode="General">
                  <c:v>1.4789599999999998</c:v>
                </c:pt>
                <c:pt idx="71806" formatCode="General">
                  <c:v>1.4789899999999998</c:v>
                </c:pt>
                <c:pt idx="71807" formatCode="General">
                  <c:v>1.479009999999999</c:v>
                </c:pt>
                <c:pt idx="71808" formatCode="General">
                  <c:v>1.4790299999999992</c:v>
                </c:pt>
                <c:pt idx="71809" formatCode="General">
                  <c:v>1.479039999999999</c:v>
                </c:pt>
                <c:pt idx="71810" formatCode="General">
                  <c:v>1.4790699999999992</c:v>
                </c:pt>
                <c:pt idx="71811" formatCode="General">
                  <c:v>1.4790899999999998</c:v>
                </c:pt>
                <c:pt idx="71812" formatCode="General">
                  <c:v>1.4790999999999992</c:v>
                </c:pt>
                <c:pt idx="71813" formatCode="General">
                  <c:v>1.4791299999999992</c:v>
                </c:pt>
                <c:pt idx="71814" formatCode="General">
                  <c:v>1.47915</c:v>
                </c:pt>
                <c:pt idx="71815" formatCode="General">
                  <c:v>1.4791699999999992</c:v>
                </c:pt>
                <c:pt idx="71816" formatCode="General">
                  <c:v>1.4791899999999998</c:v>
                </c:pt>
                <c:pt idx="71817" formatCode="General">
                  <c:v>1.479209999999999</c:v>
                </c:pt>
                <c:pt idx="71818" formatCode="General">
                  <c:v>1.4792299999999992</c:v>
                </c:pt>
                <c:pt idx="71819" formatCode="General">
                  <c:v>1.4792599999999998</c:v>
                </c:pt>
                <c:pt idx="71820" formatCode="General">
                  <c:v>1.4792699999999992</c:v>
                </c:pt>
                <c:pt idx="71821" formatCode="General">
                  <c:v>1.4792899999999998</c:v>
                </c:pt>
                <c:pt idx="71822" formatCode="General">
                  <c:v>1.479309999999999</c:v>
                </c:pt>
                <c:pt idx="71823" formatCode="General">
                  <c:v>1.4793399999999992</c:v>
                </c:pt>
                <c:pt idx="71824" formatCode="General">
                  <c:v>1.4793499999999991</c:v>
                </c:pt>
                <c:pt idx="71825" formatCode="General">
                  <c:v>1.479379999999999</c:v>
                </c:pt>
                <c:pt idx="71826" formatCode="General">
                  <c:v>1.4793999999999992</c:v>
                </c:pt>
                <c:pt idx="71827" formatCode="General">
                  <c:v>1.4794199999999991</c:v>
                </c:pt>
                <c:pt idx="71828" formatCode="General">
                  <c:v>1.4794399999999992</c:v>
                </c:pt>
                <c:pt idx="71829" formatCode="General">
                  <c:v>1.4794599999999998</c:v>
                </c:pt>
                <c:pt idx="71830" formatCode="General">
                  <c:v>1.479479999999999</c:v>
                </c:pt>
                <c:pt idx="71831" formatCode="General">
                  <c:v>1.4794999999999991</c:v>
                </c:pt>
                <c:pt idx="71832" formatCode="General">
                  <c:v>1.4795199999999991</c:v>
                </c:pt>
                <c:pt idx="71833" formatCode="General">
                  <c:v>1.4795399999999992</c:v>
                </c:pt>
                <c:pt idx="71834" formatCode="General">
                  <c:v>1.4795599999999998</c:v>
                </c:pt>
                <c:pt idx="71835" formatCode="General">
                  <c:v>1.4795899999999991</c:v>
                </c:pt>
                <c:pt idx="71836" formatCode="General">
                  <c:v>1.4795999999999991</c:v>
                </c:pt>
                <c:pt idx="71837" formatCode="General">
                  <c:v>1.479619999999999</c:v>
                </c:pt>
                <c:pt idx="71838" formatCode="General">
                  <c:v>1.479649999999999</c:v>
                </c:pt>
                <c:pt idx="71839" formatCode="General">
                  <c:v>1.4796699999999992</c:v>
                </c:pt>
                <c:pt idx="71840" formatCode="General">
                  <c:v>1.4796799999999992</c:v>
                </c:pt>
                <c:pt idx="71841" formatCode="General">
                  <c:v>1.4797099999999992</c:v>
                </c:pt>
                <c:pt idx="71842" formatCode="General">
                  <c:v>1.4797299999999987</c:v>
                </c:pt>
                <c:pt idx="71843" formatCode="General">
                  <c:v>1.479749999999999</c:v>
                </c:pt>
                <c:pt idx="71844" formatCode="General">
                  <c:v>1.4797599999999991</c:v>
                </c:pt>
                <c:pt idx="71845" formatCode="General">
                  <c:v>1.4797899999999991</c:v>
                </c:pt>
                <c:pt idx="71846" formatCode="General">
                  <c:v>1.4798099999999992</c:v>
                </c:pt>
                <c:pt idx="71847" formatCode="General">
                  <c:v>1.4798299999999986</c:v>
                </c:pt>
                <c:pt idx="71848" formatCode="General">
                  <c:v>1.4798499999999992</c:v>
                </c:pt>
                <c:pt idx="71849" formatCode="General">
                  <c:v>1.4798699999999991</c:v>
                </c:pt>
                <c:pt idx="71850" formatCode="General">
                  <c:v>1.479889999999999</c:v>
                </c:pt>
                <c:pt idx="71851" formatCode="General">
                  <c:v>1.4799099999999992</c:v>
                </c:pt>
                <c:pt idx="71852" formatCode="General">
                  <c:v>1.4799299999999984</c:v>
                </c:pt>
                <c:pt idx="71853" formatCode="General">
                  <c:v>1.4799499999999992</c:v>
                </c:pt>
                <c:pt idx="71854" formatCode="General">
                  <c:v>1.4799699999999989</c:v>
                </c:pt>
                <c:pt idx="71855" formatCode="General">
                  <c:v>1.48</c:v>
                </c:pt>
                <c:pt idx="71856" formatCode="General">
                  <c:v>1.48001</c:v>
                </c:pt>
                <c:pt idx="71857" formatCode="General">
                  <c:v>1.48004</c:v>
                </c:pt>
                <c:pt idx="71858" formatCode="General">
                  <c:v>1.4800599999999999</c:v>
                </c:pt>
                <c:pt idx="71859" formatCode="General">
                  <c:v>1.4800800000000001</c:v>
                </c:pt>
                <c:pt idx="71860" formatCode="General">
                  <c:v>1.4801</c:v>
                </c:pt>
                <c:pt idx="71861" formatCode="General">
                  <c:v>1.4801199999999999</c:v>
                </c:pt>
                <c:pt idx="71862" formatCode="General">
                  <c:v>1.48014</c:v>
                </c:pt>
                <c:pt idx="71863" formatCode="General">
                  <c:v>1.4801599999999999</c:v>
                </c:pt>
                <c:pt idx="71864" formatCode="General">
                  <c:v>1.4801800000000001</c:v>
                </c:pt>
                <c:pt idx="71865" formatCode="General">
                  <c:v>1.4802</c:v>
                </c:pt>
                <c:pt idx="71866" formatCode="General">
                  <c:v>1.4802199999999999</c:v>
                </c:pt>
                <c:pt idx="71867" formatCode="General">
                  <c:v>1.48024</c:v>
                </c:pt>
                <c:pt idx="71868" formatCode="General">
                  <c:v>1.4802599999999999</c:v>
                </c:pt>
                <c:pt idx="71869" formatCode="General">
                  <c:v>1.48028</c:v>
                </c:pt>
                <c:pt idx="71870" formatCode="General">
                  <c:v>1.48031</c:v>
                </c:pt>
                <c:pt idx="71871" formatCode="General">
                  <c:v>1.480329999999999</c:v>
                </c:pt>
                <c:pt idx="71872" formatCode="General">
                  <c:v>1.48034</c:v>
                </c:pt>
                <c:pt idx="71873" formatCode="General">
                  <c:v>1.4803599999999999</c:v>
                </c:pt>
                <c:pt idx="71874" formatCode="General">
                  <c:v>1.4803899999999999</c:v>
                </c:pt>
                <c:pt idx="71875" formatCode="General">
                  <c:v>1.4803999999999991</c:v>
                </c:pt>
                <c:pt idx="71876" formatCode="General">
                  <c:v>1.480429999999999</c:v>
                </c:pt>
                <c:pt idx="71877" formatCode="General">
                  <c:v>1.48045</c:v>
                </c:pt>
                <c:pt idx="71878" formatCode="General">
                  <c:v>1.48047</c:v>
                </c:pt>
                <c:pt idx="71879" formatCode="General">
                  <c:v>1.4804899999999999</c:v>
                </c:pt>
                <c:pt idx="71880" formatCode="General">
                  <c:v>1.48051</c:v>
                </c:pt>
                <c:pt idx="71881" formatCode="General">
                  <c:v>1.480529999999999</c:v>
                </c:pt>
                <c:pt idx="71882" formatCode="General">
                  <c:v>1.48055</c:v>
                </c:pt>
                <c:pt idx="71883" formatCode="General">
                  <c:v>1.4805699999999991</c:v>
                </c:pt>
                <c:pt idx="71884" formatCode="General">
                  <c:v>1.4805899999999999</c:v>
                </c:pt>
                <c:pt idx="71885" formatCode="General">
                  <c:v>1.48061</c:v>
                </c:pt>
                <c:pt idx="71886" formatCode="General">
                  <c:v>1.48064</c:v>
                </c:pt>
                <c:pt idx="71887" formatCode="General">
                  <c:v>1.48065</c:v>
                </c:pt>
                <c:pt idx="71888" formatCode="General">
                  <c:v>1.480669999999999</c:v>
                </c:pt>
                <c:pt idx="71889" formatCode="General">
                  <c:v>1.480699999999999</c:v>
                </c:pt>
                <c:pt idx="71890" formatCode="General">
                  <c:v>1.4807199999999998</c:v>
                </c:pt>
                <c:pt idx="71891" formatCode="General">
                  <c:v>1.4807299999999992</c:v>
                </c:pt>
                <c:pt idx="71892" formatCode="General">
                  <c:v>1.4807599999999999</c:v>
                </c:pt>
                <c:pt idx="71893" formatCode="General">
                  <c:v>1.48078</c:v>
                </c:pt>
                <c:pt idx="71894" formatCode="General">
                  <c:v>1.480799999999999</c:v>
                </c:pt>
                <c:pt idx="71895" formatCode="General">
                  <c:v>1.48081</c:v>
                </c:pt>
                <c:pt idx="71896" formatCode="General">
                  <c:v>1.480839999999999</c:v>
                </c:pt>
                <c:pt idx="71897" formatCode="General">
                  <c:v>1.4808599999999998</c:v>
                </c:pt>
                <c:pt idx="71898" formatCode="General">
                  <c:v>1.48088</c:v>
                </c:pt>
                <c:pt idx="71899" formatCode="General">
                  <c:v>1.4808999999999992</c:v>
                </c:pt>
                <c:pt idx="71900" formatCode="General">
                  <c:v>1.4809199999999998</c:v>
                </c:pt>
                <c:pt idx="71901" formatCode="General">
                  <c:v>1.480939999999999</c:v>
                </c:pt>
                <c:pt idx="71902" formatCode="General">
                  <c:v>1.4809599999999998</c:v>
                </c:pt>
                <c:pt idx="71903" formatCode="General">
                  <c:v>1.48098</c:v>
                </c:pt>
                <c:pt idx="71904" formatCode="General">
                  <c:v>1.4809999999999992</c:v>
                </c:pt>
                <c:pt idx="71905" formatCode="General">
                  <c:v>1.4810199999999998</c:v>
                </c:pt>
                <c:pt idx="71906" formatCode="General">
                  <c:v>1.48105</c:v>
                </c:pt>
                <c:pt idx="71907" formatCode="General">
                  <c:v>1.4810599999999998</c:v>
                </c:pt>
                <c:pt idx="71908" formatCode="General">
                  <c:v>1.4810899999999998</c:v>
                </c:pt>
                <c:pt idx="71909" formatCode="General">
                  <c:v>1.481109999999999</c:v>
                </c:pt>
                <c:pt idx="71910" formatCode="General">
                  <c:v>1.4811299999999992</c:v>
                </c:pt>
                <c:pt idx="71911" formatCode="General">
                  <c:v>1.48115</c:v>
                </c:pt>
                <c:pt idx="71912" formatCode="General">
                  <c:v>1.4811699999999992</c:v>
                </c:pt>
                <c:pt idx="71913" formatCode="General">
                  <c:v>1.4811899999999998</c:v>
                </c:pt>
                <c:pt idx="71914" formatCode="General">
                  <c:v>1.481209999999999</c:v>
                </c:pt>
                <c:pt idx="71915" formatCode="General">
                  <c:v>1.4812299999999992</c:v>
                </c:pt>
                <c:pt idx="71916" formatCode="General">
                  <c:v>1.48125</c:v>
                </c:pt>
                <c:pt idx="71917" formatCode="General">
                  <c:v>1.4812699999999992</c:v>
                </c:pt>
                <c:pt idx="71918" formatCode="General">
                  <c:v>1.4812899999999998</c:v>
                </c:pt>
                <c:pt idx="71919" formatCode="General">
                  <c:v>1.481309999999999</c:v>
                </c:pt>
                <c:pt idx="71920" formatCode="General">
                  <c:v>1.4813299999999991</c:v>
                </c:pt>
                <c:pt idx="71921" formatCode="General">
                  <c:v>1.4813599999999998</c:v>
                </c:pt>
                <c:pt idx="71922" formatCode="General">
                  <c:v>1.481379999999999</c:v>
                </c:pt>
                <c:pt idx="71923" formatCode="General">
                  <c:v>1.4813899999999998</c:v>
                </c:pt>
                <c:pt idx="71924" formatCode="General">
                  <c:v>1.481409999999999</c:v>
                </c:pt>
                <c:pt idx="71925" formatCode="General">
                  <c:v>1.4814399999999992</c:v>
                </c:pt>
                <c:pt idx="71926" formatCode="General">
                  <c:v>1.4814599999999998</c:v>
                </c:pt>
                <c:pt idx="71927" formatCode="General">
                  <c:v>1.4814699999999992</c:v>
                </c:pt>
                <c:pt idx="71928" formatCode="General">
                  <c:v>1.4814999999999992</c:v>
                </c:pt>
                <c:pt idx="71929" formatCode="General">
                  <c:v>1.4815199999999991</c:v>
                </c:pt>
                <c:pt idx="71930" formatCode="General">
                  <c:v>1.4815399999999992</c:v>
                </c:pt>
                <c:pt idx="71931" formatCode="General">
                  <c:v>1.4815599999999998</c:v>
                </c:pt>
                <c:pt idx="71932" formatCode="General">
                  <c:v>1.481579999999999</c:v>
                </c:pt>
                <c:pt idx="71933" formatCode="General">
                  <c:v>1.4815999999999991</c:v>
                </c:pt>
                <c:pt idx="71934" formatCode="General">
                  <c:v>1.481619999999999</c:v>
                </c:pt>
                <c:pt idx="71935" formatCode="General">
                  <c:v>1.4816399999999992</c:v>
                </c:pt>
                <c:pt idx="71936" formatCode="General">
                  <c:v>1.4816599999999998</c:v>
                </c:pt>
                <c:pt idx="71937" formatCode="General">
                  <c:v>1.4816799999999992</c:v>
                </c:pt>
                <c:pt idx="71938" formatCode="General">
                  <c:v>1.4817099999999992</c:v>
                </c:pt>
                <c:pt idx="71939" formatCode="General">
                  <c:v>1.481719999999999</c:v>
                </c:pt>
                <c:pt idx="71940" formatCode="General">
                  <c:v>1.481749999999999</c:v>
                </c:pt>
                <c:pt idx="71941" formatCode="General">
                  <c:v>1.4817699999999991</c:v>
                </c:pt>
                <c:pt idx="71942" formatCode="General">
                  <c:v>1.4817799999999992</c:v>
                </c:pt>
                <c:pt idx="71943" formatCode="General">
                  <c:v>1.4818099999999992</c:v>
                </c:pt>
                <c:pt idx="71944" formatCode="General">
                  <c:v>1.4818299999999986</c:v>
                </c:pt>
                <c:pt idx="71945" formatCode="General">
                  <c:v>1.481849999999999</c:v>
                </c:pt>
                <c:pt idx="71946" formatCode="General">
                  <c:v>1.4818599999999991</c:v>
                </c:pt>
                <c:pt idx="71947" formatCode="General">
                  <c:v>1.481889999999999</c:v>
                </c:pt>
                <c:pt idx="71948" formatCode="General">
                  <c:v>1.4819099999999992</c:v>
                </c:pt>
                <c:pt idx="71949" formatCode="General">
                  <c:v>1.4819299999999984</c:v>
                </c:pt>
                <c:pt idx="71950" formatCode="General">
                  <c:v>1.4819499999999992</c:v>
                </c:pt>
                <c:pt idx="71951" formatCode="General">
                  <c:v>1.4819699999999989</c:v>
                </c:pt>
                <c:pt idx="71952" formatCode="General">
                  <c:v>1.481989999999999</c:v>
                </c:pt>
                <c:pt idx="71953" formatCode="General">
                  <c:v>1.48201</c:v>
                </c:pt>
                <c:pt idx="71954" formatCode="General">
                  <c:v>1.48203</c:v>
                </c:pt>
                <c:pt idx="71955" formatCode="General">
                  <c:v>1.4820500000000001</c:v>
                </c:pt>
                <c:pt idx="71956" formatCode="General">
                  <c:v>1.48207</c:v>
                </c:pt>
                <c:pt idx="71957" formatCode="General">
                  <c:v>1.4821</c:v>
                </c:pt>
                <c:pt idx="71958" formatCode="General">
                  <c:v>1.48211</c:v>
                </c:pt>
                <c:pt idx="71959" formatCode="General">
                  <c:v>1.4821299999999991</c:v>
                </c:pt>
                <c:pt idx="71960" formatCode="General">
                  <c:v>1.4821599999999999</c:v>
                </c:pt>
                <c:pt idx="71961" formatCode="General">
                  <c:v>1.4821800000000001</c:v>
                </c:pt>
                <c:pt idx="71962" formatCode="General">
                  <c:v>1.4822</c:v>
                </c:pt>
                <c:pt idx="71963" formatCode="General">
                  <c:v>1.4822199999999999</c:v>
                </c:pt>
                <c:pt idx="71964" formatCode="General">
                  <c:v>1.48224</c:v>
                </c:pt>
                <c:pt idx="71965" formatCode="General">
                  <c:v>1.4822599999999999</c:v>
                </c:pt>
                <c:pt idx="71966" formatCode="General">
                  <c:v>1.48228</c:v>
                </c:pt>
                <c:pt idx="71967" formatCode="General">
                  <c:v>1.4823</c:v>
                </c:pt>
                <c:pt idx="71968" formatCode="General">
                  <c:v>1.4823199999999999</c:v>
                </c:pt>
                <c:pt idx="71969" formatCode="General">
                  <c:v>1.48234</c:v>
                </c:pt>
                <c:pt idx="71970" formatCode="General">
                  <c:v>1.4823599999999999</c:v>
                </c:pt>
                <c:pt idx="71971" formatCode="General">
                  <c:v>1.48238</c:v>
                </c:pt>
                <c:pt idx="71972" formatCode="General">
                  <c:v>1.48241</c:v>
                </c:pt>
                <c:pt idx="71973" formatCode="General">
                  <c:v>1.482429999999999</c:v>
                </c:pt>
                <c:pt idx="71974" formatCode="General">
                  <c:v>1.48244</c:v>
                </c:pt>
                <c:pt idx="71975" formatCode="General">
                  <c:v>1.4824599999999999</c:v>
                </c:pt>
                <c:pt idx="71976" formatCode="General">
                  <c:v>1.4824899999999999</c:v>
                </c:pt>
                <c:pt idx="71977" formatCode="General">
                  <c:v>1.48251</c:v>
                </c:pt>
                <c:pt idx="71978" formatCode="General">
                  <c:v>1.4825199999999998</c:v>
                </c:pt>
                <c:pt idx="71979" formatCode="General">
                  <c:v>1.48255</c:v>
                </c:pt>
                <c:pt idx="71980" formatCode="General">
                  <c:v>1.4825699999999991</c:v>
                </c:pt>
                <c:pt idx="71981" formatCode="General">
                  <c:v>1.4825899999999999</c:v>
                </c:pt>
                <c:pt idx="71982" formatCode="General">
                  <c:v>1.48261</c:v>
                </c:pt>
                <c:pt idx="71983" formatCode="General">
                  <c:v>1.482629999999999</c:v>
                </c:pt>
                <c:pt idx="71984" formatCode="General">
                  <c:v>1.48265</c:v>
                </c:pt>
                <c:pt idx="71985" formatCode="General">
                  <c:v>1.48268</c:v>
                </c:pt>
                <c:pt idx="71986" formatCode="General">
                  <c:v>1.4826899999999998</c:v>
                </c:pt>
                <c:pt idx="71987" formatCode="General">
                  <c:v>1.48271</c:v>
                </c:pt>
                <c:pt idx="71988" formatCode="General">
                  <c:v>1.4827299999999992</c:v>
                </c:pt>
                <c:pt idx="71989" formatCode="General">
                  <c:v>1.4827599999999999</c:v>
                </c:pt>
                <c:pt idx="71990" formatCode="General">
                  <c:v>1.482769999999999</c:v>
                </c:pt>
                <c:pt idx="71991" formatCode="General">
                  <c:v>1.482799999999999</c:v>
                </c:pt>
                <c:pt idx="71992" formatCode="General">
                  <c:v>1.4828199999999998</c:v>
                </c:pt>
                <c:pt idx="71993" formatCode="General">
                  <c:v>1.482839999999999</c:v>
                </c:pt>
                <c:pt idx="71994" formatCode="General">
                  <c:v>1.4828599999999998</c:v>
                </c:pt>
                <c:pt idx="71995" formatCode="General">
                  <c:v>1.48288</c:v>
                </c:pt>
                <c:pt idx="71996" formatCode="General">
                  <c:v>1.4828999999999992</c:v>
                </c:pt>
                <c:pt idx="71997" formatCode="General">
                  <c:v>1.4829199999999998</c:v>
                </c:pt>
                <c:pt idx="71998" formatCode="General">
                  <c:v>1.482939999999999</c:v>
                </c:pt>
                <c:pt idx="71999" formatCode="General">
                  <c:v>1.4829599999999998</c:v>
                </c:pt>
                <c:pt idx="72000" formatCode="General">
                  <c:v>1.48298</c:v>
                </c:pt>
                <c:pt idx="72001" formatCode="General">
                  <c:v>1.4830099999999991</c:v>
                </c:pt>
                <c:pt idx="72002" formatCode="General">
                  <c:v>1.4830199999999998</c:v>
                </c:pt>
                <c:pt idx="72003" formatCode="General">
                  <c:v>1.483039999999999</c:v>
                </c:pt>
                <c:pt idx="72004" formatCode="General">
                  <c:v>1.4830699999999992</c:v>
                </c:pt>
                <c:pt idx="72005" formatCode="General">
                  <c:v>1.4830899999999998</c:v>
                </c:pt>
                <c:pt idx="72006" formatCode="General">
                  <c:v>1.4830999999999992</c:v>
                </c:pt>
                <c:pt idx="72007" formatCode="General">
                  <c:v>1.4831199999999998</c:v>
                </c:pt>
                <c:pt idx="72008" formatCode="General">
                  <c:v>1.48315</c:v>
                </c:pt>
                <c:pt idx="72009" formatCode="General">
                  <c:v>1.4831599999999998</c:v>
                </c:pt>
                <c:pt idx="72010" formatCode="General">
                  <c:v>1.4831799999999991</c:v>
                </c:pt>
                <c:pt idx="72011" formatCode="General">
                  <c:v>1.483209999999999</c:v>
                </c:pt>
                <c:pt idx="72012" formatCode="General">
                  <c:v>1.4832299999999992</c:v>
                </c:pt>
                <c:pt idx="72013" formatCode="General">
                  <c:v>1.48325</c:v>
                </c:pt>
                <c:pt idx="72014" formatCode="General">
                  <c:v>1.4832699999999992</c:v>
                </c:pt>
                <c:pt idx="72015" formatCode="General">
                  <c:v>1.4832899999999998</c:v>
                </c:pt>
                <c:pt idx="72016" formatCode="General">
                  <c:v>1.483309999999999</c:v>
                </c:pt>
                <c:pt idx="72017" formatCode="General">
                  <c:v>1.4833299999999991</c:v>
                </c:pt>
                <c:pt idx="72018" formatCode="General">
                  <c:v>1.4833499999999991</c:v>
                </c:pt>
                <c:pt idx="72019" formatCode="General">
                  <c:v>1.4833699999999992</c:v>
                </c:pt>
                <c:pt idx="72020" formatCode="General">
                  <c:v>1.4833899999999998</c:v>
                </c:pt>
                <c:pt idx="72021" formatCode="General">
                  <c:v>1.483409999999999</c:v>
                </c:pt>
                <c:pt idx="72022" formatCode="General">
                  <c:v>1.4834299999999991</c:v>
                </c:pt>
                <c:pt idx="72023" formatCode="General">
                  <c:v>1.4834599999999998</c:v>
                </c:pt>
                <c:pt idx="72024" formatCode="General">
                  <c:v>1.483479999999999</c:v>
                </c:pt>
                <c:pt idx="72025" formatCode="General">
                  <c:v>1.4834899999999998</c:v>
                </c:pt>
                <c:pt idx="72026" formatCode="General">
                  <c:v>1.4835099999999992</c:v>
                </c:pt>
                <c:pt idx="72027" formatCode="General">
                  <c:v>1.4835399999999992</c:v>
                </c:pt>
                <c:pt idx="72028" formatCode="General">
                  <c:v>1.4835599999999998</c:v>
                </c:pt>
                <c:pt idx="72029" formatCode="General">
                  <c:v>1.4835699999999992</c:v>
                </c:pt>
                <c:pt idx="72030" formatCode="General">
                  <c:v>1.4835999999999991</c:v>
                </c:pt>
                <c:pt idx="72031" formatCode="General">
                  <c:v>1.4836199999999991</c:v>
                </c:pt>
                <c:pt idx="72032" formatCode="General">
                  <c:v>1.4836399999999992</c:v>
                </c:pt>
                <c:pt idx="72033" formatCode="General">
                  <c:v>1.4836599999999998</c:v>
                </c:pt>
                <c:pt idx="72034" formatCode="General">
                  <c:v>1.4836799999999992</c:v>
                </c:pt>
                <c:pt idx="72035" formatCode="General">
                  <c:v>1.4836999999999991</c:v>
                </c:pt>
                <c:pt idx="72036" formatCode="General">
                  <c:v>1.4837299999999987</c:v>
                </c:pt>
                <c:pt idx="72037" formatCode="General">
                  <c:v>1.4837399999999992</c:v>
                </c:pt>
                <c:pt idx="72038" formatCode="General">
                  <c:v>1.4837599999999991</c:v>
                </c:pt>
                <c:pt idx="72039" formatCode="General">
                  <c:v>1.4837799999999992</c:v>
                </c:pt>
                <c:pt idx="72040" formatCode="General">
                  <c:v>1.4838099999999992</c:v>
                </c:pt>
                <c:pt idx="72041" formatCode="General">
                  <c:v>1.483819999999999</c:v>
                </c:pt>
                <c:pt idx="72042" formatCode="General">
                  <c:v>1.4838399999999992</c:v>
                </c:pt>
                <c:pt idx="72043" formatCode="General">
                  <c:v>1.4838699999999991</c:v>
                </c:pt>
                <c:pt idx="72044" formatCode="General">
                  <c:v>1.483889999999999</c:v>
                </c:pt>
                <c:pt idx="72045" formatCode="General">
                  <c:v>1.4839099999999992</c:v>
                </c:pt>
                <c:pt idx="72046" formatCode="General">
                  <c:v>1.4839299999999984</c:v>
                </c:pt>
                <c:pt idx="72047" formatCode="General">
                  <c:v>1.4839499999999992</c:v>
                </c:pt>
                <c:pt idx="72048" formatCode="General">
                  <c:v>1.4839699999999989</c:v>
                </c:pt>
                <c:pt idx="72049" formatCode="General">
                  <c:v>1.483989999999999</c:v>
                </c:pt>
                <c:pt idx="72050" formatCode="General">
                  <c:v>1.4840100000000001</c:v>
                </c:pt>
                <c:pt idx="72051" formatCode="General">
                  <c:v>1.48403</c:v>
                </c:pt>
                <c:pt idx="72052" formatCode="General">
                  <c:v>1.4840599999999999</c:v>
                </c:pt>
                <c:pt idx="72053" formatCode="General">
                  <c:v>1.48407</c:v>
                </c:pt>
                <c:pt idx="72054" formatCode="General">
                  <c:v>1.4840899999999999</c:v>
                </c:pt>
                <c:pt idx="72055" formatCode="General">
                  <c:v>1.4841199999999999</c:v>
                </c:pt>
                <c:pt idx="72056" formatCode="General">
                  <c:v>1.48414</c:v>
                </c:pt>
                <c:pt idx="72057" formatCode="General">
                  <c:v>1.4841500000000001</c:v>
                </c:pt>
                <c:pt idx="72058" formatCode="General">
                  <c:v>1.4841800000000001</c:v>
                </c:pt>
                <c:pt idx="72059" formatCode="General">
                  <c:v>1.4842</c:v>
                </c:pt>
                <c:pt idx="72060" formatCode="General">
                  <c:v>1.4842199999999999</c:v>
                </c:pt>
                <c:pt idx="72061" formatCode="General">
                  <c:v>1.4842299999999991</c:v>
                </c:pt>
                <c:pt idx="72062" formatCode="General">
                  <c:v>1.4842599999999999</c:v>
                </c:pt>
                <c:pt idx="72063" formatCode="General">
                  <c:v>1.48428</c:v>
                </c:pt>
                <c:pt idx="72064" formatCode="General">
                  <c:v>1.4843</c:v>
                </c:pt>
                <c:pt idx="72065" formatCode="General">
                  <c:v>1.4843199999999999</c:v>
                </c:pt>
                <c:pt idx="72066" formatCode="General">
                  <c:v>1.48434</c:v>
                </c:pt>
                <c:pt idx="72067" formatCode="General">
                  <c:v>1.4843599999999999</c:v>
                </c:pt>
                <c:pt idx="72068" formatCode="General">
                  <c:v>1.48438</c:v>
                </c:pt>
                <c:pt idx="72069" formatCode="General">
                  <c:v>1.4843999999999991</c:v>
                </c:pt>
                <c:pt idx="72070" formatCode="General">
                  <c:v>1.4844199999999999</c:v>
                </c:pt>
                <c:pt idx="72071" formatCode="General">
                  <c:v>1.48444</c:v>
                </c:pt>
                <c:pt idx="72072" formatCode="General">
                  <c:v>1.48447</c:v>
                </c:pt>
                <c:pt idx="72073" formatCode="General">
                  <c:v>1.48448</c:v>
                </c:pt>
                <c:pt idx="72074" formatCode="General">
                  <c:v>1.48451</c:v>
                </c:pt>
                <c:pt idx="72075" formatCode="General">
                  <c:v>1.484529999999999</c:v>
                </c:pt>
                <c:pt idx="72076" formatCode="General">
                  <c:v>1.48455</c:v>
                </c:pt>
                <c:pt idx="72077" formatCode="General">
                  <c:v>1.4845699999999991</c:v>
                </c:pt>
                <c:pt idx="72078" formatCode="General">
                  <c:v>1.4845899999999999</c:v>
                </c:pt>
                <c:pt idx="72079" formatCode="General">
                  <c:v>1.48461</c:v>
                </c:pt>
                <c:pt idx="72080" formatCode="General">
                  <c:v>1.484629999999999</c:v>
                </c:pt>
                <c:pt idx="72081" formatCode="General">
                  <c:v>1.48465</c:v>
                </c:pt>
                <c:pt idx="72082" formatCode="General">
                  <c:v>1.484669999999999</c:v>
                </c:pt>
                <c:pt idx="72083" formatCode="General">
                  <c:v>1.4846899999999998</c:v>
                </c:pt>
                <c:pt idx="72084" formatCode="General">
                  <c:v>1.48471</c:v>
                </c:pt>
                <c:pt idx="72085" formatCode="General">
                  <c:v>1.4847299999999992</c:v>
                </c:pt>
                <c:pt idx="72086" formatCode="General">
                  <c:v>1.48475</c:v>
                </c:pt>
                <c:pt idx="72087" formatCode="General">
                  <c:v>1.48478</c:v>
                </c:pt>
                <c:pt idx="72088" formatCode="General">
                  <c:v>1.4847899999999998</c:v>
                </c:pt>
                <c:pt idx="72089" formatCode="General">
                  <c:v>1.48481</c:v>
                </c:pt>
                <c:pt idx="72090" formatCode="General">
                  <c:v>1.4848299999999992</c:v>
                </c:pt>
                <c:pt idx="72091" formatCode="General">
                  <c:v>1.4848599999999998</c:v>
                </c:pt>
                <c:pt idx="72092" formatCode="General">
                  <c:v>1.484869999999999</c:v>
                </c:pt>
                <c:pt idx="72093" formatCode="General">
                  <c:v>1.4848899999999998</c:v>
                </c:pt>
                <c:pt idx="72094" formatCode="General">
                  <c:v>1.4849199999999998</c:v>
                </c:pt>
                <c:pt idx="72095" formatCode="General">
                  <c:v>1.484939999999999</c:v>
                </c:pt>
                <c:pt idx="72096" formatCode="General">
                  <c:v>1.4849599999999998</c:v>
                </c:pt>
                <c:pt idx="72097" formatCode="General">
                  <c:v>1.48498</c:v>
                </c:pt>
                <c:pt idx="72098" formatCode="General">
                  <c:v>1.4849999999999992</c:v>
                </c:pt>
                <c:pt idx="72099" formatCode="General">
                  <c:v>1.4850199999999998</c:v>
                </c:pt>
                <c:pt idx="72100" formatCode="General">
                  <c:v>1.485039999999999</c:v>
                </c:pt>
                <c:pt idx="72101" formatCode="General">
                  <c:v>1.4850599999999998</c:v>
                </c:pt>
                <c:pt idx="72102" formatCode="General">
                  <c:v>1.48508</c:v>
                </c:pt>
                <c:pt idx="72103" formatCode="General">
                  <c:v>1.485109999999999</c:v>
                </c:pt>
                <c:pt idx="72104" formatCode="General">
                  <c:v>1.4851199999999998</c:v>
                </c:pt>
                <c:pt idx="72105" formatCode="General">
                  <c:v>1.485139999999999</c:v>
                </c:pt>
                <c:pt idx="72106" formatCode="General">
                  <c:v>1.4851599999999998</c:v>
                </c:pt>
                <c:pt idx="72107" formatCode="General">
                  <c:v>1.4851899999999998</c:v>
                </c:pt>
                <c:pt idx="72108" formatCode="General">
                  <c:v>1.4851999999999992</c:v>
                </c:pt>
                <c:pt idx="72109" formatCode="General">
                  <c:v>1.4852299999999992</c:v>
                </c:pt>
                <c:pt idx="72110" formatCode="General">
                  <c:v>1.48525</c:v>
                </c:pt>
                <c:pt idx="72111" formatCode="General">
                  <c:v>1.4852699999999992</c:v>
                </c:pt>
                <c:pt idx="72112" formatCode="General">
                  <c:v>1.485279999999999</c:v>
                </c:pt>
                <c:pt idx="72113" formatCode="General">
                  <c:v>1.485309999999999</c:v>
                </c:pt>
                <c:pt idx="72114" formatCode="General">
                  <c:v>1.4853299999999992</c:v>
                </c:pt>
                <c:pt idx="72115" formatCode="General">
                  <c:v>1.4853499999999991</c:v>
                </c:pt>
                <c:pt idx="72116" formatCode="General">
                  <c:v>1.4853699999999992</c:v>
                </c:pt>
                <c:pt idx="72117" formatCode="General">
                  <c:v>1.4853899999999998</c:v>
                </c:pt>
                <c:pt idx="72118" formatCode="General">
                  <c:v>1.485409999999999</c:v>
                </c:pt>
                <c:pt idx="72119" formatCode="General">
                  <c:v>1.4854299999999991</c:v>
                </c:pt>
                <c:pt idx="72120" formatCode="General">
                  <c:v>1.485449999999999</c:v>
                </c:pt>
                <c:pt idx="72121" formatCode="General">
                  <c:v>1.4854699999999992</c:v>
                </c:pt>
                <c:pt idx="72122" formatCode="General">
                  <c:v>1.4854899999999998</c:v>
                </c:pt>
                <c:pt idx="72123" formatCode="General">
                  <c:v>1.4855199999999991</c:v>
                </c:pt>
                <c:pt idx="72124" formatCode="General">
                  <c:v>1.4855299999999991</c:v>
                </c:pt>
                <c:pt idx="72125" formatCode="General">
                  <c:v>1.4855599999999998</c:v>
                </c:pt>
                <c:pt idx="72126" formatCode="General">
                  <c:v>1.485579999999999</c:v>
                </c:pt>
                <c:pt idx="72127" formatCode="General">
                  <c:v>1.4855999999999991</c:v>
                </c:pt>
                <c:pt idx="72128" formatCode="General">
                  <c:v>1.4856199999999991</c:v>
                </c:pt>
                <c:pt idx="72129" formatCode="General">
                  <c:v>1.4856399999999992</c:v>
                </c:pt>
                <c:pt idx="72130" formatCode="General">
                  <c:v>1.4856599999999998</c:v>
                </c:pt>
                <c:pt idx="72131" formatCode="General">
                  <c:v>1.485679999999999</c:v>
                </c:pt>
                <c:pt idx="72132" formatCode="General">
                  <c:v>1.4856999999999991</c:v>
                </c:pt>
                <c:pt idx="72133" formatCode="General">
                  <c:v>1.485719999999999</c:v>
                </c:pt>
                <c:pt idx="72134" formatCode="General">
                  <c:v>1.4857399999999992</c:v>
                </c:pt>
                <c:pt idx="72135" formatCode="General">
                  <c:v>1.4857599999999991</c:v>
                </c:pt>
                <c:pt idx="72136" formatCode="General">
                  <c:v>1.4857799999999992</c:v>
                </c:pt>
                <c:pt idx="72137" formatCode="General">
                  <c:v>1.4857999999999989</c:v>
                </c:pt>
                <c:pt idx="72138" formatCode="General">
                  <c:v>1.4858299999999987</c:v>
                </c:pt>
                <c:pt idx="72139" formatCode="General">
                  <c:v>1.4858399999999992</c:v>
                </c:pt>
                <c:pt idx="72140" formatCode="General">
                  <c:v>1.4858599999999991</c:v>
                </c:pt>
                <c:pt idx="72141" formatCode="General">
                  <c:v>1.4858799999999992</c:v>
                </c:pt>
                <c:pt idx="72142" formatCode="General">
                  <c:v>1.4859099999999992</c:v>
                </c:pt>
                <c:pt idx="72143" formatCode="General">
                  <c:v>1.485919999999999</c:v>
                </c:pt>
                <c:pt idx="72144" formatCode="General">
                  <c:v>1.4859399999999992</c:v>
                </c:pt>
                <c:pt idx="72145" formatCode="General">
                  <c:v>1.4859699999999989</c:v>
                </c:pt>
                <c:pt idx="72146" formatCode="General">
                  <c:v>1.485989999999999</c:v>
                </c:pt>
                <c:pt idx="72147" formatCode="General">
                  <c:v>1.4860100000000001</c:v>
                </c:pt>
                <c:pt idx="72148" formatCode="General">
                  <c:v>1.48603</c:v>
                </c:pt>
                <c:pt idx="72149" formatCode="General">
                  <c:v>1.4860500000000001</c:v>
                </c:pt>
                <c:pt idx="72150" formatCode="General">
                  <c:v>1.48607</c:v>
                </c:pt>
                <c:pt idx="72151" formatCode="General">
                  <c:v>1.4860899999999999</c:v>
                </c:pt>
                <c:pt idx="72152" formatCode="General">
                  <c:v>1.48611</c:v>
                </c:pt>
                <c:pt idx="72153" formatCode="General">
                  <c:v>1.48613</c:v>
                </c:pt>
                <c:pt idx="72154" formatCode="General">
                  <c:v>1.4861500000000001</c:v>
                </c:pt>
                <c:pt idx="72155" formatCode="General">
                  <c:v>1.48617</c:v>
                </c:pt>
                <c:pt idx="72156" formatCode="General">
                  <c:v>1.4861899999999999</c:v>
                </c:pt>
                <c:pt idx="72157" formatCode="General">
                  <c:v>1.48621</c:v>
                </c:pt>
                <c:pt idx="72158" formatCode="General">
                  <c:v>1.48624</c:v>
                </c:pt>
                <c:pt idx="72159" formatCode="General">
                  <c:v>1.4862500000000001</c:v>
                </c:pt>
                <c:pt idx="72160" formatCode="General">
                  <c:v>1.48628</c:v>
                </c:pt>
                <c:pt idx="72161" formatCode="General">
                  <c:v>1.4863</c:v>
                </c:pt>
                <c:pt idx="72162" formatCode="General">
                  <c:v>1.4863199999999999</c:v>
                </c:pt>
                <c:pt idx="72163" formatCode="General">
                  <c:v>1.486329999999999</c:v>
                </c:pt>
                <c:pt idx="72164" formatCode="General">
                  <c:v>1.4863599999999999</c:v>
                </c:pt>
                <c:pt idx="72165" formatCode="General">
                  <c:v>1.48638</c:v>
                </c:pt>
                <c:pt idx="72166" formatCode="General">
                  <c:v>1.4863999999999991</c:v>
                </c:pt>
                <c:pt idx="72167" formatCode="General">
                  <c:v>1.4864199999999999</c:v>
                </c:pt>
                <c:pt idx="72168" formatCode="General">
                  <c:v>1.48644</c:v>
                </c:pt>
                <c:pt idx="72169" formatCode="General">
                  <c:v>1.4864599999999999</c:v>
                </c:pt>
                <c:pt idx="72170" formatCode="General">
                  <c:v>1.4864899999999999</c:v>
                </c:pt>
                <c:pt idx="72171" formatCode="General">
                  <c:v>1.486499999999999</c:v>
                </c:pt>
                <c:pt idx="72172" formatCode="General">
                  <c:v>1.4865199999999998</c:v>
                </c:pt>
                <c:pt idx="72173" formatCode="General">
                  <c:v>1.48654</c:v>
                </c:pt>
                <c:pt idx="72174" formatCode="General">
                  <c:v>1.4865699999999991</c:v>
                </c:pt>
                <c:pt idx="72175" formatCode="General">
                  <c:v>1.48658</c:v>
                </c:pt>
                <c:pt idx="72176" formatCode="General">
                  <c:v>1.486599999999999</c:v>
                </c:pt>
                <c:pt idx="72177" formatCode="General">
                  <c:v>1.486629999999999</c:v>
                </c:pt>
                <c:pt idx="72178" formatCode="General">
                  <c:v>1.48665</c:v>
                </c:pt>
                <c:pt idx="72179" formatCode="General">
                  <c:v>1.486669999999999</c:v>
                </c:pt>
                <c:pt idx="72180" formatCode="General">
                  <c:v>1.4866899999999998</c:v>
                </c:pt>
                <c:pt idx="72181" formatCode="General">
                  <c:v>1.48671</c:v>
                </c:pt>
                <c:pt idx="72182" formatCode="General">
                  <c:v>1.4867299999999992</c:v>
                </c:pt>
                <c:pt idx="72183" formatCode="General">
                  <c:v>1.48675</c:v>
                </c:pt>
                <c:pt idx="72184" formatCode="General">
                  <c:v>1.486769999999999</c:v>
                </c:pt>
                <c:pt idx="72185" formatCode="General">
                  <c:v>1.4867899999999998</c:v>
                </c:pt>
                <c:pt idx="72186" formatCode="General">
                  <c:v>1.48681</c:v>
                </c:pt>
                <c:pt idx="72187" formatCode="General">
                  <c:v>1.4868299999999992</c:v>
                </c:pt>
                <c:pt idx="72188" formatCode="General">
                  <c:v>1.48685</c:v>
                </c:pt>
                <c:pt idx="72189" formatCode="General">
                  <c:v>1.48688</c:v>
                </c:pt>
                <c:pt idx="72190" formatCode="General">
                  <c:v>1.4868999999999992</c:v>
                </c:pt>
                <c:pt idx="72191" formatCode="General">
                  <c:v>1.48691</c:v>
                </c:pt>
                <c:pt idx="72192" formatCode="General">
                  <c:v>1.4869299999999992</c:v>
                </c:pt>
                <c:pt idx="72193" formatCode="General">
                  <c:v>1.4869599999999998</c:v>
                </c:pt>
                <c:pt idx="72194" formatCode="General">
                  <c:v>1.48698</c:v>
                </c:pt>
                <c:pt idx="72195" formatCode="General">
                  <c:v>1.4869899999999998</c:v>
                </c:pt>
                <c:pt idx="72196" formatCode="General">
                  <c:v>1.4870199999999998</c:v>
                </c:pt>
                <c:pt idx="72197" formatCode="General">
                  <c:v>1.487039999999999</c:v>
                </c:pt>
                <c:pt idx="72198" formatCode="General">
                  <c:v>1.4870599999999998</c:v>
                </c:pt>
                <c:pt idx="72199" formatCode="General">
                  <c:v>1.48708</c:v>
                </c:pt>
                <c:pt idx="72200" formatCode="General">
                  <c:v>1.4870999999999992</c:v>
                </c:pt>
                <c:pt idx="72201" formatCode="General">
                  <c:v>1.4871199999999998</c:v>
                </c:pt>
                <c:pt idx="72202" formatCode="General">
                  <c:v>1.48715</c:v>
                </c:pt>
                <c:pt idx="72203" formatCode="General">
                  <c:v>1.4871599999999998</c:v>
                </c:pt>
                <c:pt idx="72204" formatCode="General">
                  <c:v>1.4871799999999991</c:v>
                </c:pt>
                <c:pt idx="72205" formatCode="General">
                  <c:v>1.4871999999999992</c:v>
                </c:pt>
                <c:pt idx="72206" formatCode="General">
                  <c:v>1.4872299999999992</c:v>
                </c:pt>
                <c:pt idx="72207" formatCode="General">
                  <c:v>1.487239999999999</c:v>
                </c:pt>
                <c:pt idx="72208" formatCode="General">
                  <c:v>1.4872599999999998</c:v>
                </c:pt>
                <c:pt idx="72209" formatCode="General">
                  <c:v>1.4872899999999998</c:v>
                </c:pt>
                <c:pt idx="72210" formatCode="General">
                  <c:v>1.4872999999999992</c:v>
                </c:pt>
                <c:pt idx="72211" formatCode="General">
                  <c:v>1.4873299999999992</c:v>
                </c:pt>
                <c:pt idx="72212" formatCode="General">
                  <c:v>1.4873499999999991</c:v>
                </c:pt>
                <c:pt idx="72213" formatCode="General">
                  <c:v>1.4873699999999992</c:v>
                </c:pt>
                <c:pt idx="72214" formatCode="General">
                  <c:v>1.487379999999999</c:v>
                </c:pt>
                <c:pt idx="72215" formatCode="General">
                  <c:v>1.487409999999999</c:v>
                </c:pt>
                <c:pt idx="72216" formatCode="General">
                  <c:v>1.4874299999999991</c:v>
                </c:pt>
                <c:pt idx="72217" formatCode="General">
                  <c:v>1.4874499999999991</c:v>
                </c:pt>
                <c:pt idx="72218" formatCode="General">
                  <c:v>1.4874699999999992</c:v>
                </c:pt>
                <c:pt idx="72219" formatCode="General">
                  <c:v>1.4874899999999998</c:v>
                </c:pt>
                <c:pt idx="72220" formatCode="General">
                  <c:v>1.4875099999999992</c:v>
                </c:pt>
                <c:pt idx="72221" formatCode="General">
                  <c:v>1.4875299999999991</c:v>
                </c:pt>
                <c:pt idx="72222" formatCode="General">
                  <c:v>1.487549999999999</c:v>
                </c:pt>
                <c:pt idx="72223" formatCode="General">
                  <c:v>1.4875699999999992</c:v>
                </c:pt>
                <c:pt idx="72224" formatCode="General">
                  <c:v>1.4875999999999991</c:v>
                </c:pt>
                <c:pt idx="72225" formatCode="General">
                  <c:v>1.4876199999999991</c:v>
                </c:pt>
                <c:pt idx="72226" formatCode="General">
                  <c:v>1.4876299999999989</c:v>
                </c:pt>
                <c:pt idx="72227" formatCode="General">
                  <c:v>1.487649999999999</c:v>
                </c:pt>
                <c:pt idx="72228" formatCode="General">
                  <c:v>1.487679999999999</c:v>
                </c:pt>
                <c:pt idx="72229" formatCode="General">
                  <c:v>1.4876999999999991</c:v>
                </c:pt>
                <c:pt idx="72230" formatCode="General">
                  <c:v>1.487719999999999</c:v>
                </c:pt>
                <c:pt idx="72231" formatCode="General">
                  <c:v>1.4877399999999992</c:v>
                </c:pt>
                <c:pt idx="72232" formatCode="General">
                  <c:v>1.4877599999999991</c:v>
                </c:pt>
                <c:pt idx="72233" formatCode="General">
                  <c:v>1.4877799999999992</c:v>
                </c:pt>
                <c:pt idx="72234" formatCode="General">
                  <c:v>1.4877999999999989</c:v>
                </c:pt>
                <c:pt idx="72235" formatCode="General">
                  <c:v>1.487819999999999</c:v>
                </c:pt>
                <c:pt idx="72236" formatCode="General">
                  <c:v>1.4878399999999992</c:v>
                </c:pt>
                <c:pt idx="72237" formatCode="General">
                  <c:v>1.4878599999999991</c:v>
                </c:pt>
                <c:pt idx="72238" formatCode="General">
                  <c:v>1.4878799999999992</c:v>
                </c:pt>
                <c:pt idx="72239" formatCode="General">
                  <c:v>1.4878999999999989</c:v>
                </c:pt>
                <c:pt idx="72240" formatCode="General">
                  <c:v>1.4879299999999986</c:v>
                </c:pt>
                <c:pt idx="72241" formatCode="General">
                  <c:v>1.4879499999999992</c:v>
                </c:pt>
                <c:pt idx="72242" formatCode="General">
                  <c:v>1.4879599999999991</c:v>
                </c:pt>
                <c:pt idx="72243" formatCode="General">
                  <c:v>1.487989999999999</c:v>
                </c:pt>
                <c:pt idx="72244" formatCode="General">
                  <c:v>1.4880100000000001</c:v>
                </c:pt>
                <c:pt idx="72245" formatCode="General">
                  <c:v>1.48803</c:v>
                </c:pt>
                <c:pt idx="72246" formatCode="General">
                  <c:v>1.48804</c:v>
                </c:pt>
                <c:pt idx="72247" formatCode="General">
                  <c:v>1.48807</c:v>
                </c:pt>
                <c:pt idx="72248" formatCode="General">
                  <c:v>1.4880899999999999</c:v>
                </c:pt>
                <c:pt idx="72249" formatCode="General">
                  <c:v>1.48811</c:v>
                </c:pt>
                <c:pt idx="72250" formatCode="General">
                  <c:v>1.48813</c:v>
                </c:pt>
                <c:pt idx="72251" formatCode="General">
                  <c:v>1.4881500000000001</c:v>
                </c:pt>
                <c:pt idx="72252" formatCode="General">
                  <c:v>1.48817</c:v>
                </c:pt>
                <c:pt idx="72253" formatCode="General">
                  <c:v>1.4882</c:v>
                </c:pt>
                <c:pt idx="72254" formatCode="General">
                  <c:v>1.48821</c:v>
                </c:pt>
                <c:pt idx="72255" formatCode="General">
                  <c:v>1.4882299999999991</c:v>
                </c:pt>
                <c:pt idx="72256" formatCode="General">
                  <c:v>1.4882500000000001</c:v>
                </c:pt>
                <c:pt idx="72257" formatCode="General">
                  <c:v>1.48828</c:v>
                </c:pt>
                <c:pt idx="72258" formatCode="General">
                  <c:v>1.4882899999999999</c:v>
                </c:pt>
                <c:pt idx="72259" formatCode="General">
                  <c:v>1.48831</c:v>
                </c:pt>
                <c:pt idx="72260" formatCode="General">
                  <c:v>1.48834</c:v>
                </c:pt>
                <c:pt idx="72261" formatCode="General">
                  <c:v>1.4883599999999999</c:v>
                </c:pt>
                <c:pt idx="72262" formatCode="General">
                  <c:v>1.48838</c:v>
                </c:pt>
                <c:pt idx="72263" formatCode="General">
                  <c:v>1.4883999999999991</c:v>
                </c:pt>
                <c:pt idx="72264" formatCode="General">
                  <c:v>1.4884199999999999</c:v>
                </c:pt>
                <c:pt idx="72265" formatCode="General">
                  <c:v>1.48844</c:v>
                </c:pt>
                <c:pt idx="72266" formatCode="General">
                  <c:v>1.4884599999999999</c:v>
                </c:pt>
                <c:pt idx="72267" formatCode="General">
                  <c:v>1.48848</c:v>
                </c:pt>
                <c:pt idx="72268" formatCode="General">
                  <c:v>1.488499999999999</c:v>
                </c:pt>
                <c:pt idx="72269" formatCode="General">
                  <c:v>1.488529999999999</c:v>
                </c:pt>
                <c:pt idx="72270" formatCode="General">
                  <c:v>1.48854</c:v>
                </c:pt>
                <c:pt idx="72271" formatCode="General">
                  <c:v>1.4885599999999999</c:v>
                </c:pt>
                <c:pt idx="72272" formatCode="General">
                  <c:v>1.48858</c:v>
                </c:pt>
                <c:pt idx="72273" formatCode="General">
                  <c:v>1.48861</c:v>
                </c:pt>
                <c:pt idx="72274" formatCode="General">
                  <c:v>1.4886199999999998</c:v>
                </c:pt>
                <c:pt idx="72275" formatCode="General">
                  <c:v>1.48865</c:v>
                </c:pt>
                <c:pt idx="72276" formatCode="General">
                  <c:v>1.488669999999999</c:v>
                </c:pt>
                <c:pt idx="72277" formatCode="General">
                  <c:v>1.48868</c:v>
                </c:pt>
                <c:pt idx="72278" formatCode="General">
                  <c:v>1.488699999999999</c:v>
                </c:pt>
                <c:pt idx="72279" formatCode="General">
                  <c:v>1.4887299999999992</c:v>
                </c:pt>
                <c:pt idx="72280" formatCode="General">
                  <c:v>1.48875</c:v>
                </c:pt>
                <c:pt idx="72281" formatCode="General">
                  <c:v>1.488769999999999</c:v>
                </c:pt>
                <c:pt idx="72282" formatCode="General">
                  <c:v>1.4887899999999998</c:v>
                </c:pt>
                <c:pt idx="72283" formatCode="General">
                  <c:v>1.48881</c:v>
                </c:pt>
                <c:pt idx="72284" formatCode="General">
                  <c:v>1.4888299999999992</c:v>
                </c:pt>
                <c:pt idx="72285" formatCode="General">
                  <c:v>1.48885</c:v>
                </c:pt>
                <c:pt idx="72286" formatCode="General">
                  <c:v>1.488869999999999</c:v>
                </c:pt>
                <c:pt idx="72287" formatCode="General">
                  <c:v>1.4888899999999998</c:v>
                </c:pt>
                <c:pt idx="72288" formatCode="General">
                  <c:v>1.48891</c:v>
                </c:pt>
                <c:pt idx="72289" formatCode="General">
                  <c:v>1.4889299999999992</c:v>
                </c:pt>
                <c:pt idx="72290" formatCode="General">
                  <c:v>1.48895</c:v>
                </c:pt>
                <c:pt idx="72291" formatCode="General">
                  <c:v>1.48898</c:v>
                </c:pt>
                <c:pt idx="72292" formatCode="General">
                  <c:v>1.4889999999999992</c:v>
                </c:pt>
                <c:pt idx="72293" formatCode="General">
                  <c:v>1.4890099999999991</c:v>
                </c:pt>
                <c:pt idx="72294" formatCode="General">
                  <c:v>1.489039999999999</c:v>
                </c:pt>
                <c:pt idx="72295" formatCode="General">
                  <c:v>1.4890599999999998</c:v>
                </c:pt>
                <c:pt idx="72296" formatCode="General">
                  <c:v>1.48908</c:v>
                </c:pt>
                <c:pt idx="72297" formatCode="General">
                  <c:v>1.4890999999999992</c:v>
                </c:pt>
                <c:pt idx="72298" formatCode="General">
                  <c:v>1.4891199999999998</c:v>
                </c:pt>
                <c:pt idx="72299" formatCode="General">
                  <c:v>1.489139999999999</c:v>
                </c:pt>
                <c:pt idx="72300" formatCode="General">
                  <c:v>1.4891599999999998</c:v>
                </c:pt>
                <c:pt idx="72301" formatCode="General">
                  <c:v>1.4891799999999991</c:v>
                </c:pt>
                <c:pt idx="72302" formatCode="General">
                  <c:v>1.4891999999999992</c:v>
                </c:pt>
                <c:pt idx="72303" formatCode="General">
                  <c:v>1.4892199999999998</c:v>
                </c:pt>
                <c:pt idx="72304" formatCode="General">
                  <c:v>1.48925</c:v>
                </c:pt>
                <c:pt idx="72305" formatCode="General">
                  <c:v>1.4892599999999998</c:v>
                </c:pt>
                <c:pt idx="72306" formatCode="General">
                  <c:v>1.489279999999999</c:v>
                </c:pt>
                <c:pt idx="72307" formatCode="General">
                  <c:v>1.4892999999999992</c:v>
                </c:pt>
                <c:pt idx="72308" formatCode="General">
                  <c:v>1.4893299999999992</c:v>
                </c:pt>
                <c:pt idx="72309" formatCode="General">
                  <c:v>1.4893399999999992</c:v>
                </c:pt>
                <c:pt idx="72310" formatCode="General">
                  <c:v>1.4893599999999998</c:v>
                </c:pt>
                <c:pt idx="72311" formatCode="General">
                  <c:v>1.4893899999999998</c:v>
                </c:pt>
                <c:pt idx="72312" formatCode="General">
                  <c:v>1.489409999999999</c:v>
                </c:pt>
                <c:pt idx="72313" formatCode="General">
                  <c:v>1.4894299999999991</c:v>
                </c:pt>
                <c:pt idx="72314" formatCode="General">
                  <c:v>1.4894499999999991</c:v>
                </c:pt>
                <c:pt idx="72315" formatCode="General">
                  <c:v>1.4894699999999992</c:v>
                </c:pt>
                <c:pt idx="72316" formatCode="General">
                  <c:v>1.4894899999999998</c:v>
                </c:pt>
                <c:pt idx="72317" formatCode="General">
                  <c:v>1.489509999999999</c:v>
                </c:pt>
                <c:pt idx="72318" formatCode="General">
                  <c:v>1.4895299999999991</c:v>
                </c:pt>
                <c:pt idx="72319" formatCode="General">
                  <c:v>1.489549999999999</c:v>
                </c:pt>
                <c:pt idx="72320" formatCode="General">
                  <c:v>1.489579999999999</c:v>
                </c:pt>
                <c:pt idx="72321" formatCode="General">
                  <c:v>1.4895899999999991</c:v>
                </c:pt>
                <c:pt idx="72322" formatCode="General">
                  <c:v>1.4896099999999992</c:v>
                </c:pt>
                <c:pt idx="72323" formatCode="General">
                  <c:v>1.4896299999999989</c:v>
                </c:pt>
                <c:pt idx="72324" formatCode="General">
                  <c:v>1.4896599999999998</c:v>
                </c:pt>
                <c:pt idx="72325" formatCode="General">
                  <c:v>1.4896699999999992</c:v>
                </c:pt>
                <c:pt idx="72326" formatCode="General">
                  <c:v>1.4896999999999991</c:v>
                </c:pt>
                <c:pt idx="72327" formatCode="General">
                  <c:v>1.489719999999999</c:v>
                </c:pt>
                <c:pt idx="72328" formatCode="General">
                  <c:v>1.4897399999999992</c:v>
                </c:pt>
                <c:pt idx="72329" formatCode="General">
                  <c:v>1.489749999999999</c:v>
                </c:pt>
                <c:pt idx="72330" formatCode="General">
                  <c:v>1.4897799999999992</c:v>
                </c:pt>
                <c:pt idx="72331" formatCode="General">
                  <c:v>1.4897999999999989</c:v>
                </c:pt>
                <c:pt idx="72332" formatCode="General">
                  <c:v>1.489819999999999</c:v>
                </c:pt>
                <c:pt idx="72333" formatCode="General">
                  <c:v>1.4898399999999992</c:v>
                </c:pt>
                <c:pt idx="72334" formatCode="General">
                  <c:v>1.4898599999999991</c:v>
                </c:pt>
                <c:pt idx="72335" formatCode="General">
                  <c:v>1.4898799999999992</c:v>
                </c:pt>
                <c:pt idx="72336" formatCode="General">
                  <c:v>1.4898999999999989</c:v>
                </c:pt>
                <c:pt idx="72337" formatCode="General">
                  <c:v>1.489919999999999</c:v>
                </c:pt>
                <c:pt idx="72338" formatCode="General">
                  <c:v>1.4899399999999992</c:v>
                </c:pt>
                <c:pt idx="72339" formatCode="General">
                  <c:v>1.4899599999999991</c:v>
                </c:pt>
                <c:pt idx="72340" formatCode="General">
                  <c:v>1.489989999999999</c:v>
                </c:pt>
                <c:pt idx="72341" formatCode="General">
                  <c:v>1.49</c:v>
                </c:pt>
                <c:pt idx="72342" formatCode="General">
                  <c:v>1.49003</c:v>
                </c:pt>
                <c:pt idx="72343" formatCode="General">
                  <c:v>1.4900500000000001</c:v>
                </c:pt>
                <c:pt idx="72344" formatCode="General">
                  <c:v>1.4900599999999999</c:v>
                </c:pt>
                <c:pt idx="72345" formatCode="General">
                  <c:v>1.4900899999999999</c:v>
                </c:pt>
                <c:pt idx="72346" formatCode="General">
                  <c:v>1.49011</c:v>
                </c:pt>
                <c:pt idx="72347" formatCode="General">
                  <c:v>1.49013</c:v>
                </c:pt>
                <c:pt idx="72348" formatCode="General">
                  <c:v>1.4901500000000001</c:v>
                </c:pt>
                <c:pt idx="72349" formatCode="General">
                  <c:v>1.49017</c:v>
                </c:pt>
                <c:pt idx="72350" formatCode="General">
                  <c:v>1.4901899999999999</c:v>
                </c:pt>
                <c:pt idx="72351" formatCode="General">
                  <c:v>1.49021</c:v>
                </c:pt>
                <c:pt idx="72352" formatCode="General">
                  <c:v>1.4902299999999991</c:v>
                </c:pt>
                <c:pt idx="72353" formatCode="General">
                  <c:v>1.4902500000000001</c:v>
                </c:pt>
                <c:pt idx="72354" formatCode="General">
                  <c:v>1.49027</c:v>
                </c:pt>
                <c:pt idx="72355" formatCode="General">
                  <c:v>1.4903</c:v>
                </c:pt>
                <c:pt idx="72356" formatCode="General">
                  <c:v>1.49031</c:v>
                </c:pt>
                <c:pt idx="72357" formatCode="General">
                  <c:v>1.490329999999999</c:v>
                </c:pt>
                <c:pt idx="72358" formatCode="General">
                  <c:v>1.4903500000000001</c:v>
                </c:pt>
                <c:pt idx="72359" formatCode="General">
                  <c:v>1.49038</c:v>
                </c:pt>
                <c:pt idx="72360" formatCode="General">
                  <c:v>1.4903899999999999</c:v>
                </c:pt>
                <c:pt idx="72361" formatCode="General">
                  <c:v>1.49041</c:v>
                </c:pt>
                <c:pt idx="72362" formatCode="General">
                  <c:v>1.49044</c:v>
                </c:pt>
                <c:pt idx="72363" formatCode="General">
                  <c:v>1.4904599999999999</c:v>
                </c:pt>
                <c:pt idx="72364" formatCode="General">
                  <c:v>1.49048</c:v>
                </c:pt>
                <c:pt idx="72365" formatCode="General">
                  <c:v>1.490499999999999</c:v>
                </c:pt>
                <c:pt idx="72366" formatCode="General">
                  <c:v>1.4905199999999998</c:v>
                </c:pt>
                <c:pt idx="72367" formatCode="General">
                  <c:v>1.49054</c:v>
                </c:pt>
                <c:pt idx="72368" formatCode="General">
                  <c:v>1.4905599999999999</c:v>
                </c:pt>
                <c:pt idx="72369" formatCode="General">
                  <c:v>1.49058</c:v>
                </c:pt>
                <c:pt idx="72370" formatCode="General">
                  <c:v>1.490599999999999</c:v>
                </c:pt>
                <c:pt idx="72371" formatCode="General">
                  <c:v>1.490629999999999</c:v>
                </c:pt>
                <c:pt idx="72372" formatCode="General">
                  <c:v>1.49064</c:v>
                </c:pt>
                <c:pt idx="72373" formatCode="General">
                  <c:v>1.4906599999999999</c:v>
                </c:pt>
                <c:pt idx="72374" formatCode="General">
                  <c:v>1.49068</c:v>
                </c:pt>
                <c:pt idx="72375" formatCode="General">
                  <c:v>1.49071</c:v>
                </c:pt>
                <c:pt idx="72376" formatCode="General">
                  <c:v>1.4907199999999998</c:v>
                </c:pt>
                <c:pt idx="72377" formatCode="General">
                  <c:v>1.49075</c:v>
                </c:pt>
                <c:pt idx="72378" formatCode="General">
                  <c:v>1.490769999999999</c:v>
                </c:pt>
                <c:pt idx="72379" formatCode="General">
                  <c:v>1.4907899999999998</c:v>
                </c:pt>
                <c:pt idx="72380" formatCode="General">
                  <c:v>1.490799999999999</c:v>
                </c:pt>
                <c:pt idx="72381" formatCode="General">
                  <c:v>1.4908299999999992</c:v>
                </c:pt>
                <c:pt idx="72382" formatCode="General">
                  <c:v>1.49085</c:v>
                </c:pt>
                <c:pt idx="72383" formatCode="General">
                  <c:v>1.490869999999999</c:v>
                </c:pt>
                <c:pt idx="72384" formatCode="General">
                  <c:v>1.4908899999999998</c:v>
                </c:pt>
                <c:pt idx="72385" formatCode="General">
                  <c:v>1.49091</c:v>
                </c:pt>
                <c:pt idx="72386" formatCode="General">
                  <c:v>1.4909299999999992</c:v>
                </c:pt>
                <c:pt idx="72387" formatCode="General">
                  <c:v>1.49095</c:v>
                </c:pt>
                <c:pt idx="72388" formatCode="General">
                  <c:v>1.490969999999999</c:v>
                </c:pt>
                <c:pt idx="72389" formatCode="General">
                  <c:v>1.4909899999999998</c:v>
                </c:pt>
                <c:pt idx="72390" formatCode="General">
                  <c:v>1.4910199999999998</c:v>
                </c:pt>
                <c:pt idx="72391" formatCode="General">
                  <c:v>1.491039999999999</c:v>
                </c:pt>
                <c:pt idx="72392" formatCode="General">
                  <c:v>1.49105</c:v>
                </c:pt>
                <c:pt idx="72393" formatCode="General">
                  <c:v>1.491069999999999</c:v>
                </c:pt>
                <c:pt idx="72394" formatCode="General">
                  <c:v>1.4910999999999992</c:v>
                </c:pt>
                <c:pt idx="72395" formatCode="General">
                  <c:v>1.4911199999999998</c:v>
                </c:pt>
                <c:pt idx="72396" formatCode="General">
                  <c:v>1.491139999999999</c:v>
                </c:pt>
                <c:pt idx="72397" formatCode="General">
                  <c:v>1.4911599999999998</c:v>
                </c:pt>
                <c:pt idx="72398" formatCode="General">
                  <c:v>1.4911799999999991</c:v>
                </c:pt>
                <c:pt idx="72399" formatCode="General">
                  <c:v>1.4911999999999992</c:v>
                </c:pt>
                <c:pt idx="72400" formatCode="General">
                  <c:v>1.4912199999999998</c:v>
                </c:pt>
                <c:pt idx="72401" formatCode="General">
                  <c:v>1.491239999999999</c:v>
                </c:pt>
                <c:pt idx="72402" formatCode="General">
                  <c:v>1.4912599999999998</c:v>
                </c:pt>
                <c:pt idx="72403" formatCode="General">
                  <c:v>1.4912799999999991</c:v>
                </c:pt>
                <c:pt idx="72404" formatCode="General">
                  <c:v>1.4912999999999992</c:v>
                </c:pt>
                <c:pt idx="72405" formatCode="General">
                  <c:v>1.4913199999999998</c:v>
                </c:pt>
                <c:pt idx="72406" formatCode="General">
                  <c:v>1.49135</c:v>
                </c:pt>
                <c:pt idx="72407" formatCode="General">
                  <c:v>1.4913599999999998</c:v>
                </c:pt>
                <c:pt idx="72408" formatCode="General">
                  <c:v>1.491379999999999</c:v>
                </c:pt>
                <c:pt idx="72409" formatCode="General">
                  <c:v>1.491409999999999</c:v>
                </c:pt>
                <c:pt idx="72410" formatCode="General">
                  <c:v>1.4914299999999991</c:v>
                </c:pt>
                <c:pt idx="72411" formatCode="General">
                  <c:v>1.4914399999999992</c:v>
                </c:pt>
                <c:pt idx="72412" formatCode="General">
                  <c:v>1.4914599999999998</c:v>
                </c:pt>
                <c:pt idx="72413" formatCode="General">
                  <c:v>1.4914899999999998</c:v>
                </c:pt>
                <c:pt idx="72414" formatCode="General">
                  <c:v>1.491509999999999</c:v>
                </c:pt>
                <c:pt idx="72415" formatCode="General">
                  <c:v>1.4915199999999991</c:v>
                </c:pt>
                <c:pt idx="72416" formatCode="General">
                  <c:v>1.491549999999999</c:v>
                </c:pt>
                <c:pt idx="72417" formatCode="General">
                  <c:v>1.4915699999999992</c:v>
                </c:pt>
                <c:pt idx="72418" formatCode="General">
                  <c:v>1.4915899999999991</c:v>
                </c:pt>
                <c:pt idx="72419" formatCode="General">
                  <c:v>1.4916099999999992</c:v>
                </c:pt>
                <c:pt idx="72420" formatCode="General">
                  <c:v>1.4916299999999989</c:v>
                </c:pt>
                <c:pt idx="72421" formatCode="General">
                  <c:v>1.491649999999999</c:v>
                </c:pt>
                <c:pt idx="72422" formatCode="General">
                  <c:v>1.4916699999999992</c:v>
                </c:pt>
                <c:pt idx="72423" formatCode="General">
                  <c:v>1.4916899999999991</c:v>
                </c:pt>
                <c:pt idx="72424" formatCode="General">
                  <c:v>1.4917099999999992</c:v>
                </c:pt>
                <c:pt idx="72425" formatCode="General">
                  <c:v>1.4917299999999989</c:v>
                </c:pt>
                <c:pt idx="72426" formatCode="General">
                  <c:v>1.4917599999999998</c:v>
                </c:pt>
                <c:pt idx="72427" formatCode="General">
                  <c:v>1.4917699999999992</c:v>
                </c:pt>
                <c:pt idx="72428" formatCode="General">
                  <c:v>1.4917999999999989</c:v>
                </c:pt>
                <c:pt idx="72429" formatCode="General">
                  <c:v>1.491819999999999</c:v>
                </c:pt>
                <c:pt idx="72430" formatCode="General">
                  <c:v>1.4918399999999992</c:v>
                </c:pt>
                <c:pt idx="72431" formatCode="General">
                  <c:v>1.491849999999999</c:v>
                </c:pt>
                <c:pt idx="72432" formatCode="General">
                  <c:v>1.4918799999999992</c:v>
                </c:pt>
                <c:pt idx="72433" formatCode="General">
                  <c:v>1.4918999999999989</c:v>
                </c:pt>
                <c:pt idx="72434" formatCode="General">
                  <c:v>1.491919999999999</c:v>
                </c:pt>
                <c:pt idx="72435" formatCode="General">
                  <c:v>1.4919399999999992</c:v>
                </c:pt>
                <c:pt idx="72436" formatCode="General">
                  <c:v>1.4919599999999991</c:v>
                </c:pt>
                <c:pt idx="72437" formatCode="General">
                  <c:v>1.4919799999999992</c:v>
                </c:pt>
                <c:pt idx="72438" formatCode="General">
                  <c:v>1.492</c:v>
                </c:pt>
                <c:pt idx="72439" formatCode="General">
                  <c:v>1.4920199999999999</c:v>
                </c:pt>
                <c:pt idx="72440" formatCode="General">
                  <c:v>1.49204</c:v>
                </c:pt>
                <c:pt idx="72441" formatCode="General">
                  <c:v>1.49207</c:v>
                </c:pt>
                <c:pt idx="72442" formatCode="General">
                  <c:v>1.4920899999999999</c:v>
                </c:pt>
                <c:pt idx="72443" formatCode="General">
                  <c:v>1.4921</c:v>
                </c:pt>
                <c:pt idx="72444" formatCode="General">
                  <c:v>1.4921199999999999</c:v>
                </c:pt>
                <c:pt idx="72445" formatCode="General">
                  <c:v>1.4921500000000001</c:v>
                </c:pt>
                <c:pt idx="72446" formatCode="General">
                  <c:v>1.49217</c:v>
                </c:pt>
                <c:pt idx="72447" formatCode="General">
                  <c:v>1.4921800000000001</c:v>
                </c:pt>
                <c:pt idx="72448" formatCode="General">
                  <c:v>1.49221</c:v>
                </c:pt>
                <c:pt idx="72449" formatCode="General">
                  <c:v>1.4922299999999991</c:v>
                </c:pt>
                <c:pt idx="72450" formatCode="General">
                  <c:v>1.4922500000000001</c:v>
                </c:pt>
                <c:pt idx="72451" formatCode="General">
                  <c:v>1.49227</c:v>
                </c:pt>
                <c:pt idx="72452" formatCode="General">
                  <c:v>1.4922899999999999</c:v>
                </c:pt>
                <c:pt idx="72453" formatCode="General">
                  <c:v>1.49231</c:v>
                </c:pt>
                <c:pt idx="72454" formatCode="General">
                  <c:v>1.492329999999999</c:v>
                </c:pt>
                <c:pt idx="72455" formatCode="General">
                  <c:v>1.4923500000000001</c:v>
                </c:pt>
                <c:pt idx="72456" formatCode="General">
                  <c:v>1.49237</c:v>
                </c:pt>
                <c:pt idx="72457" formatCode="General">
                  <c:v>1.4923999999999991</c:v>
                </c:pt>
                <c:pt idx="72458" formatCode="General">
                  <c:v>1.4924199999999999</c:v>
                </c:pt>
                <c:pt idx="72459" formatCode="General">
                  <c:v>1.492429999999999</c:v>
                </c:pt>
                <c:pt idx="72460" formatCode="General">
                  <c:v>1.4924599999999999</c:v>
                </c:pt>
                <c:pt idx="72461" formatCode="General">
                  <c:v>1.49248</c:v>
                </c:pt>
                <c:pt idx="72462" formatCode="General">
                  <c:v>1.492499999999999</c:v>
                </c:pt>
                <c:pt idx="72463" formatCode="General">
                  <c:v>1.4925199999999998</c:v>
                </c:pt>
                <c:pt idx="72464" formatCode="General">
                  <c:v>1.49254</c:v>
                </c:pt>
                <c:pt idx="72465" formatCode="General">
                  <c:v>1.4925599999999999</c:v>
                </c:pt>
                <c:pt idx="72466" formatCode="General">
                  <c:v>1.49258</c:v>
                </c:pt>
                <c:pt idx="72467" formatCode="General">
                  <c:v>1.492599999999999</c:v>
                </c:pt>
                <c:pt idx="72468" formatCode="General">
                  <c:v>1.4926199999999998</c:v>
                </c:pt>
                <c:pt idx="72469" formatCode="General">
                  <c:v>1.49264</c:v>
                </c:pt>
                <c:pt idx="72470" formatCode="General">
                  <c:v>1.4926699999999991</c:v>
                </c:pt>
                <c:pt idx="72471" formatCode="General">
                  <c:v>1.49268</c:v>
                </c:pt>
                <c:pt idx="72472" formatCode="General">
                  <c:v>1.492699999999999</c:v>
                </c:pt>
                <c:pt idx="72473" formatCode="General">
                  <c:v>1.4927199999999998</c:v>
                </c:pt>
                <c:pt idx="72474" formatCode="General">
                  <c:v>1.49275</c:v>
                </c:pt>
                <c:pt idx="72475" formatCode="General">
                  <c:v>1.4927599999999999</c:v>
                </c:pt>
                <c:pt idx="72476" formatCode="General">
                  <c:v>1.49278</c:v>
                </c:pt>
                <c:pt idx="72477" formatCode="General">
                  <c:v>1.49281</c:v>
                </c:pt>
                <c:pt idx="72478" formatCode="General">
                  <c:v>1.4928199999999998</c:v>
                </c:pt>
                <c:pt idx="72479" formatCode="General">
                  <c:v>1.49285</c:v>
                </c:pt>
                <c:pt idx="72480" formatCode="General">
                  <c:v>1.492869999999999</c:v>
                </c:pt>
                <c:pt idx="72481" formatCode="General">
                  <c:v>1.4928899999999998</c:v>
                </c:pt>
                <c:pt idx="72482" formatCode="General">
                  <c:v>1.49291</c:v>
                </c:pt>
                <c:pt idx="72483" formatCode="General">
                  <c:v>1.4929299999999992</c:v>
                </c:pt>
                <c:pt idx="72484" formatCode="General">
                  <c:v>1.49295</c:v>
                </c:pt>
                <c:pt idx="72485" formatCode="General">
                  <c:v>1.492969999999999</c:v>
                </c:pt>
                <c:pt idx="72486" formatCode="General">
                  <c:v>1.4929899999999998</c:v>
                </c:pt>
                <c:pt idx="72487" formatCode="General">
                  <c:v>1.4930099999999991</c:v>
                </c:pt>
                <c:pt idx="72488" formatCode="General">
                  <c:v>1.4930299999999992</c:v>
                </c:pt>
                <c:pt idx="72489" formatCode="General">
                  <c:v>1.49305</c:v>
                </c:pt>
                <c:pt idx="72490" formatCode="General">
                  <c:v>1.493069999999999</c:v>
                </c:pt>
                <c:pt idx="72491" formatCode="General">
                  <c:v>1.4930899999999998</c:v>
                </c:pt>
                <c:pt idx="72492" formatCode="General">
                  <c:v>1.4931199999999998</c:v>
                </c:pt>
                <c:pt idx="72493" formatCode="General">
                  <c:v>1.493139999999999</c:v>
                </c:pt>
                <c:pt idx="72494" formatCode="General">
                  <c:v>1.49315</c:v>
                </c:pt>
                <c:pt idx="72495" formatCode="General">
                  <c:v>1.4931699999999992</c:v>
                </c:pt>
                <c:pt idx="72496" formatCode="General">
                  <c:v>1.4931999999999992</c:v>
                </c:pt>
                <c:pt idx="72497" formatCode="General">
                  <c:v>1.4932199999999998</c:v>
                </c:pt>
                <c:pt idx="72498" formatCode="General">
                  <c:v>1.4932299999999992</c:v>
                </c:pt>
                <c:pt idx="72499" formatCode="General">
                  <c:v>1.4932599999999998</c:v>
                </c:pt>
                <c:pt idx="72500" formatCode="General">
                  <c:v>1.4932799999999991</c:v>
                </c:pt>
                <c:pt idx="72501" formatCode="General">
                  <c:v>1.4932999999999992</c:v>
                </c:pt>
                <c:pt idx="72502" formatCode="General">
                  <c:v>1.4933199999999998</c:v>
                </c:pt>
                <c:pt idx="72503" formatCode="General">
                  <c:v>1.493339999999999</c:v>
                </c:pt>
                <c:pt idx="72504" formatCode="General">
                  <c:v>1.4933599999999998</c:v>
                </c:pt>
                <c:pt idx="72505" formatCode="General">
                  <c:v>1.493379999999999</c:v>
                </c:pt>
                <c:pt idx="72506" formatCode="General">
                  <c:v>1.4933999999999992</c:v>
                </c:pt>
                <c:pt idx="72507" formatCode="General">
                  <c:v>1.4934199999999991</c:v>
                </c:pt>
                <c:pt idx="72508" formatCode="General">
                  <c:v>1.4934499999999991</c:v>
                </c:pt>
                <c:pt idx="72509" formatCode="General">
                  <c:v>1.4934699999999992</c:v>
                </c:pt>
                <c:pt idx="72510" formatCode="General">
                  <c:v>1.493479999999999</c:v>
                </c:pt>
                <c:pt idx="72511" formatCode="General">
                  <c:v>1.493509999999999</c:v>
                </c:pt>
                <c:pt idx="72512" formatCode="General">
                  <c:v>1.4935299999999991</c:v>
                </c:pt>
                <c:pt idx="72513" formatCode="General">
                  <c:v>1.493549999999999</c:v>
                </c:pt>
                <c:pt idx="72514" formatCode="General">
                  <c:v>1.4935699999999992</c:v>
                </c:pt>
                <c:pt idx="72515" formatCode="General">
                  <c:v>1.4935899999999998</c:v>
                </c:pt>
                <c:pt idx="72516" formatCode="General">
                  <c:v>1.4936099999999992</c:v>
                </c:pt>
                <c:pt idx="72517" formatCode="General">
                  <c:v>1.4936299999999989</c:v>
                </c:pt>
                <c:pt idx="72518" formatCode="General">
                  <c:v>1.493649999999999</c:v>
                </c:pt>
                <c:pt idx="72519" formatCode="General">
                  <c:v>1.4936699999999992</c:v>
                </c:pt>
                <c:pt idx="72520" formatCode="General">
                  <c:v>1.4936899999999991</c:v>
                </c:pt>
                <c:pt idx="72521" formatCode="General">
                  <c:v>1.493719999999999</c:v>
                </c:pt>
                <c:pt idx="72522" formatCode="General">
                  <c:v>1.4937299999999989</c:v>
                </c:pt>
                <c:pt idx="72523" formatCode="General">
                  <c:v>1.493749999999999</c:v>
                </c:pt>
                <c:pt idx="72524" formatCode="General">
                  <c:v>1.4937699999999992</c:v>
                </c:pt>
                <c:pt idx="72525" formatCode="General">
                  <c:v>1.4937999999999991</c:v>
                </c:pt>
                <c:pt idx="72526" formatCode="General">
                  <c:v>1.4938099999999992</c:v>
                </c:pt>
                <c:pt idx="72527" formatCode="General">
                  <c:v>1.4938299999999987</c:v>
                </c:pt>
                <c:pt idx="72528" formatCode="General">
                  <c:v>1.4938599999999991</c:v>
                </c:pt>
                <c:pt idx="72529" formatCode="General">
                  <c:v>1.4938799999999992</c:v>
                </c:pt>
                <c:pt idx="72530" formatCode="General">
                  <c:v>1.4938999999999989</c:v>
                </c:pt>
                <c:pt idx="72531" formatCode="General">
                  <c:v>1.493919999999999</c:v>
                </c:pt>
                <c:pt idx="72532" formatCode="General">
                  <c:v>1.4939399999999992</c:v>
                </c:pt>
                <c:pt idx="72533" formatCode="General">
                  <c:v>1.4939599999999991</c:v>
                </c:pt>
                <c:pt idx="72534" formatCode="General">
                  <c:v>1.4939799999999992</c:v>
                </c:pt>
                <c:pt idx="72535" formatCode="General">
                  <c:v>1.494</c:v>
                </c:pt>
                <c:pt idx="72536" formatCode="General">
                  <c:v>1.4940199999999999</c:v>
                </c:pt>
                <c:pt idx="72537" formatCode="General">
                  <c:v>1.4940500000000001</c:v>
                </c:pt>
                <c:pt idx="72538" formatCode="General">
                  <c:v>1.4940599999999999</c:v>
                </c:pt>
                <c:pt idx="72539" formatCode="General">
                  <c:v>1.4940800000000001</c:v>
                </c:pt>
                <c:pt idx="72540" formatCode="General">
                  <c:v>1.4941</c:v>
                </c:pt>
                <c:pt idx="72541" formatCode="General">
                  <c:v>1.49413</c:v>
                </c:pt>
                <c:pt idx="72542" formatCode="General">
                  <c:v>1.49414</c:v>
                </c:pt>
                <c:pt idx="72543" formatCode="General">
                  <c:v>1.49417</c:v>
                </c:pt>
                <c:pt idx="72544" formatCode="General">
                  <c:v>1.4941899999999999</c:v>
                </c:pt>
                <c:pt idx="72545" formatCode="General">
                  <c:v>1.49421</c:v>
                </c:pt>
                <c:pt idx="72546" formatCode="General">
                  <c:v>1.4942199999999999</c:v>
                </c:pt>
                <c:pt idx="72547" formatCode="General">
                  <c:v>1.4942500000000001</c:v>
                </c:pt>
                <c:pt idx="72548" formatCode="General">
                  <c:v>1.49427</c:v>
                </c:pt>
                <c:pt idx="72549" formatCode="General">
                  <c:v>1.4942800000000001</c:v>
                </c:pt>
                <c:pt idx="72550" formatCode="General">
                  <c:v>1.49431</c:v>
                </c:pt>
                <c:pt idx="72551" formatCode="General">
                  <c:v>1.494329999999999</c:v>
                </c:pt>
                <c:pt idx="72552" formatCode="General">
                  <c:v>1.4943500000000001</c:v>
                </c:pt>
                <c:pt idx="72553" formatCode="General">
                  <c:v>1.49437</c:v>
                </c:pt>
                <c:pt idx="72554" formatCode="General">
                  <c:v>1.4943899999999999</c:v>
                </c:pt>
                <c:pt idx="72555" formatCode="General">
                  <c:v>1.49441</c:v>
                </c:pt>
                <c:pt idx="72556" formatCode="General">
                  <c:v>1.494429999999999</c:v>
                </c:pt>
                <c:pt idx="72557" formatCode="General">
                  <c:v>1.4944500000000001</c:v>
                </c:pt>
                <c:pt idx="72558" formatCode="General">
                  <c:v>1.49447</c:v>
                </c:pt>
                <c:pt idx="72559" formatCode="General">
                  <c:v>1.4944999999999991</c:v>
                </c:pt>
                <c:pt idx="72560" formatCode="General">
                  <c:v>1.4945199999999998</c:v>
                </c:pt>
                <c:pt idx="72561" formatCode="General">
                  <c:v>1.494529999999999</c:v>
                </c:pt>
                <c:pt idx="72562" formatCode="General">
                  <c:v>1.49455</c:v>
                </c:pt>
                <c:pt idx="72563" formatCode="General">
                  <c:v>1.49458</c:v>
                </c:pt>
                <c:pt idx="72564" formatCode="General">
                  <c:v>1.494599999999999</c:v>
                </c:pt>
                <c:pt idx="72565" formatCode="General">
                  <c:v>1.4946199999999998</c:v>
                </c:pt>
                <c:pt idx="72566" formatCode="General">
                  <c:v>1.49464</c:v>
                </c:pt>
                <c:pt idx="72567" formatCode="General">
                  <c:v>1.4946599999999999</c:v>
                </c:pt>
                <c:pt idx="72568" formatCode="General">
                  <c:v>1.49468</c:v>
                </c:pt>
                <c:pt idx="72569" formatCode="General">
                  <c:v>1.494699999999999</c:v>
                </c:pt>
                <c:pt idx="72570" formatCode="General">
                  <c:v>1.4947199999999998</c:v>
                </c:pt>
                <c:pt idx="72571" formatCode="General">
                  <c:v>1.49474</c:v>
                </c:pt>
                <c:pt idx="72572" formatCode="General">
                  <c:v>1.494769999999999</c:v>
                </c:pt>
                <c:pt idx="72573" formatCode="General">
                  <c:v>1.49478</c:v>
                </c:pt>
                <c:pt idx="72574" formatCode="General">
                  <c:v>1.494799999999999</c:v>
                </c:pt>
                <c:pt idx="72575" formatCode="General">
                  <c:v>1.4948199999999998</c:v>
                </c:pt>
                <c:pt idx="72576" formatCode="General">
                  <c:v>1.49485</c:v>
                </c:pt>
                <c:pt idx="72577" formatCode="General">
                  <c:v>1.4948599999999999</c:v>
                </c:pt>
                <c:pt idx="72578" formatCode="General">
                  <c:v>1.49488</c:v>
                </c:pt>
                <c:pt idx="72579" formatCode="General">
                  <c:v>1.49491</c:v>
                </c:pt>
                <c:pt idx="72580" formatCode="General">
                  <c:v>1.4949299999999992</c:v>
                </c:pt>
                <c:pt idx="72581" formatCode="General">
                  <c:v>1.49495</c:v>
                </c:pt>
                <c:pt idx="72582" formatCode="General">
                  <c:v>1.494969999999999</c:v>
                </c:pt>
                <c:pt idx="72583" formatCode="General">
                  <c:v>1.4949899999999998</c:v>
                </c:pt>
                <c:pt idx="72584" formatCode="General">
                  <c:v>1.49501</c:v>
                </c:pt>
                <c:pt idx="72585" formatCode="General">
                  <c:v>1.4950299999999992</c:v>
                </c:pt>
                <c:pt idx="72586" formatCode="General">
                  <c:v>1.49505</c:v>
                </c:pt>
                <c:pt idx="72587" formatCode="General">
                  <c:v>1.495069999999999</c:v>
                </c:pt>
                <c:pt idx="72588" formatCode="General">
                  <c:v>1.4950999999999992</c:v>
                </c:pt>
                <c:pt idx="72589" formatCode="General">
                  <c:v>1.4951099999999991</c:v>
                </c:pt>
                <c:pt idx="72590" formatCode="General">
                  <c:v>1.4951299999999992</c:v>
                </c:pt>
                <c:pt idx="72591" formatCode="General">
                  <c:v>1.49515</c:v>
                </c:pt>
                <c:pt idx="72592" formatCode="General">
                  <c:v>1.49518</c:v>
                </c:pt>
                <c:pt idx="72593" formatCode="General">
                  <c:v>1.4951899999999998</c:v>
                </c:pt>
                <c:pt idx="72594" formatCode="General">
                  <c:v>1.4952199999999998</c:v>
                </c:pt>
                <c:pt idx="72595" formatCode="General">
                  <c:v>1.495239999999999</c:v>
                </c:pt>
                <c:pt idx="72596" formatCode="General">
                  <c:v>1.4952599999999998</c:v>
                </c:pt>
                <c:pt idx="72597" formatCode="General">
                  <c:v>1.4952699999999992</c:v>
                </c:pt>
                <c:pt idx="72598" formatCode="General">
                  <c:v>1.4952999999999992</c:v>
                </c:pt>
                <c:pt idx="72599" formatCode="General">
                  <c:v>1.4953199999999998</c:v>
                </c:pt>
                <c:pt idx="72600" formatCode="General">
                  <c:v>1.495339999999999</c:v>
                </c:pt>
                <c:pt idx="72601" formatCode="General">
                  <c:v>1.4953599999999998</c:v>
                </c:pt>
                <c:pt idx="72602" formatCode="General">
                  <c:v>1.495379999999999</c:v>
                </c:pt>
                <c:pt idx="72603" formatCode="General">
                  <c:v>1.4953999999999992</c:v>
                </c:pt>
                <c:pt idx="72604" formatCode="General">
                  <c:v>1.4954199999999991</c:v>
                </c:pt>
                <c:pt idx="72605" formatCode="General">
                  <c:v>1.4954399999999992</c:v>
                </c:pt>
                <c:pt idx="72606" formatCode="General">
                  <c:v>1.4954599999999998</c:v>
                </c:pt>
                <c:pt idx="72607" formatCode="General">
                  <c:v>1.4954899999999998</c:v>
                </c:pt>
                <c:pt idx="72608" formatCode="General">
                  <c:v>1.495509999999999</c:v>
                </c:pt>
                <c:pt idx="72609" formatCode="General">
                  <c:v>1.4955199999999991</c:v>
                </c:pt>
                <c:pt idx="72610" formatCode="General">
                  <c:v>1.4955399999999992</c:v>
                </c:pt>
                <c:pt idx="72611" formatCode="General">
                  <c:v>1.4955699999999992</c:v>
                </c:pt>
                <c:pt idx="72612" formatCode="General">
                  <c:v>1.495579999999999</c:v>
                </c:pt>
                <c:pt idx="72613" formatCode="General">
                  <c:v>1.4955999999999992</c:v>
                </c:pt>
                <c:pt idx="72614" formatCode="General">
                  <c:v>1.4956299999999989</c:v>
                </c:pt>
                <c:pt idx="72615" formatCode="General">
                  <c:v>1.495649999999999</c:v>
                </c:pt>
                <c:pt idx="72616" formatCode="General">
                  <c:v>1.4956699999999992</c:v>
                </c:pt>
                <c:pt idx="72617" formatCode="General">
                  <c:v>1.4956899999999991</c:v>
                </c:pt>
                <c:pt idx="72618" formatCode="General">
                  <c:v>1.4957099999999992</c:v>
                </c:pt>
                <c:pt idx="72619" formatCode="General">
                  <c:v>1.4957299999999989</c:v>
                </c:pt>
                <c:pt idx="72620" formatCode="General">
                  <c:v>1.495749999999999</c:v>
                </c:pt>
                <c:pt idx="72621" formatCode="General">
                  <c:v>1.4957699999999992</c:v>
                </c:pt>
                <c:pt idx="72622" formatCode="General">
                  <c:v>1.4957899999999991</c:v>
                </c:pt>
                <c:pt idx="72623" formatCode="General">
                  <c:v>1.495819999999999</c:v>
                </c:pt>
                <c:pt idx="72624" formatCode="General">
                  <c:v>1.4958299999999987</c:v>
                </c:pt>
                <c:pt idx="72625" formatCode="General">
                  <c:v>1.495849999999999</c:v>
                </c:pt>
                <c:pt idx="72626" formatCode="General">
                  <c:v>1.4958799999999992</c:v>
                </c:pt>
                <c:pt idx="72627" formatCode="General">
                  <c:v>1.4958999999999989</c:v>
                </c:pt>
                <c:pt idx="72628" formatCode="General">
                  <c:v>1.4959099999999992</c:v>
                </c:pt>
                <c:pt idx="72629" formatCode="General">
                  <c:v>1.4959299999999986</c:v>
                </c:pt>
                <c:pt idx="72630" formatCode="General">
                  <c:v>1.4959599999999991</c:v>
                </c:pt>
                <c:pt idx="72631" formatCode="General">
                  <c:v>1.4959799999999992</c:v>
                </c:pt>
                <c:pt idx="72632" formatCode="General">
                  <c:v>1.495989999999999</c:v>
                </c:pt>
                <c:pt idx="72633" formatCode="General">
                  <c:v>1.4960199999999999</c:v>
                </c:pt>
                <c:pt idx="72634" formatCode="General">
                  <c:v>1.49604</c:v>
                </c:pt>
                <c:pt idx="72635" formatCode="General">
                  <c:v>1.4960599999999999</c:v>
                </c:pt>
                <c:pt idx="72636" formatCode="General">
                  <c:v>1.4960800000000001</c:v>
                </c:pt>
                <c:pt idx="72637" formatCode="General">
                  <c:v>1.4961</c:v>
                </c:pt>
                <c:pt idx="72638" formatCode="General">
                  <c:v>1.4961199999999999</c:v>
                </c:pt>
                <c:pt idx="72639" formatCode="General">
                  <c:v>1.49614</c:v>
                </c:pt>
                <c:pt idx="72640" formatCode="General">
                  <c:v>1.4961599999999999</c:v>
                </c:pt>
                <c:pt idx="72641" formatCode="General">
                  <c:v>1.4961800000000001</c:v>
                </c:pt>
                <c:pt idx="72642" formatCode="General">
                  <c:v>1.4962</c:v>
                </c:pt>
                <c:pt idx="72643" formatCode="General">
                  <c:v>1.4962299999999991</c:v>
                </c:pt>
                <c:pt idx="72644" formatCode="General">
                  <c:v>1.49624</c:v>
                </c:pt>
                <c:pt idx="72645" formatCode="General">
                  <c:v>1.49627</c:v>
                </c:pt>
                <c:pt idx="72646" formatCode="General">
                  <c:v>1.4962899999999999</c:v>
                </c:pt>
                <c:pt idx="72647" formatCode="General">
                  <c:v>1.49631</c:v>
                </c:pt>
                <c:pt idx="72648" formatCode="General">
                  <c:v>1.4963199999999999</c:v>
                </c:pt>
                <c:pt idx="72649" formatCode="General">
                  <c:v>1.4963500000000001</c:v>
                </c:pt>
                <c:pt idx="72650" formatCode="General">
                  <c:v>1.49637</c:v>
                </c:pt>
                <c:pt idx="72651" formatCode="General">
                  <c:v>1.4963899999999999</c:v>
                </c:pt>
                <c:pt idx="72652" formatCode="General">
                  <c:v>1.49641</c:v>
                </c:pt>
                <c:pt idx="72653" formatCode="General">
                  <c:v>1.496429999999999</c:v>
                </c:pt>
                <c:pt idx="72654" formatCode="General">
                  <c:v>1.4964500000000001</c:v>
                </c:pt>
                <c:pt idx="72655" formatCode="General">
                  <c:v>1.49647</c:v>
                </c:pt>
                <c:pt idx="72656" formatCode="General">
                  <c:v>1.4964899999999999</c:v>
                </c:pt>
                <c:pt idx="72657" formatCode="General">
                  <c:v>1.49651</c:v>
                </c:pt>
                <c:pt idx="72658" formatCode="General">
                  <c:v>1.49654</c:v>
                </c:pt>
                <c:pt idx="72659" formatCode="General">
                  <c:v>1.4965599999999999</c:v>
                </c:pt>
                <c:pt idx="72660" formatCode="General">
                  <c:v>1.49657</c:v>
                </c:pt>
                <c:pt idx="72661" formatCode="General">
                  <c:v>1.4965899999999999</c:v>
                </c:pt>
                <c:pt idx="72662" formatCode="General">
                  <c:v>1.4966199999999998</c:v>
                </c:pt>
                <c:pt idx="72663" formatCode="General">
                  <c:v>1.49664</c:v>
                </c:pt>
                <c:pt idx="72664" formatCode="General">
                  <c:v>1.49665</c:v>
                </c:pt>
                <c:pt idx="72665" formatCode="General">
                  <c:v>1.49668</c:v>
                </c:pt>
                <c:pt idx="72666" formatCode="General">
                  <c:v>1.496699999999999</c:v>
                </c:pt>
                <c:pt idx="72667" formatCode="General">
                  <c:v>1.4967199999999998</c:v>
                </c:pt>
                <c:pt idx="72668" formatCode="General">
                  <c:v>1.49674</c:v>
                </c:pt>
                <c:pt idx="72669" formatCode="General">
                  <c:v>1.4967599999999999</c:v>
                </c:pt>
                <c:pt idx="72670" formatCode="General">
                  <c:v>1.49678</c:v>
                </c:pt>
                <c:pt idx="72671" formatCode="General">
                  <c:v>1.496799999999999</c:v>
                </c:pt>
                <c:pt idx="72672" formatCode="General">
                  <c:v>1.4968199999999998</c:v>
                </c:pt>
                <c:pt idx="72673" formatCode="General">
                  <c:v>1.4968399999999991</c:v>
                </c:pt>
                <c:pt idx="72674" formatCode="General">
                  <c:v>1.496869999999999</c:v>
                </c:pt>
                <c:pt idx="72675" formatCode="General">
                  <c:v>1.49688</c:v>
                </c:pt>
                <c:pt idx="72676" formatCode="General">
                  <c:v>1.496899999999999</c:v>
                </c:pt>
                <c:pt idx="72677" formatCode="General">
                  <c:v>1.4969199999999998</c:v>
                </c:pt>
                <c:pt idx="72678" formatCode="General">
                  <c:v>1.49695</c:v>
                </c:pt>
                <c:pt idx="72679" formatCode="General">
                  <c:v>1.4969599999999998</c:v>
                </c:pt>
                <c:pt idx="72680" formatCode="General">
                  <c:v>1.4969899999999998</c:v>
                </c:pt>
                <c:pt idx="72681" formatCode="General">
                  <c:v>1.49701</c:v>
                </c:pt>
                <c:pt idx="72682" formatCode="General">
                  <c:v>1.4970299999999992</c:v>
                </c:pt>
                <c:pt idx="72683" formatCode="General">
                  <c:v>1.497039999999999</c:v>
                </c:pt>
                <c:pt idx="72684" formatCode="General">
                  <c:v>1.497069999999999</c:v>
                </c:pt>
                <c:pt idx="72685" formatCode="General">
                  <c:v>1.4970899999999998</c:v>
                </c:pt>
                <c:pt idx="72686" formatCode="General">
                  <c:v>1.4971099999999991</c:v>
                </c:pt>
                <c:pt idx="72687" formatCode="General">
                  <c:v>1.4971299999999992</c:v>
                </c:pt>
                <c:pt idx="72688" formatCode="General">
                  <c:v>1.49715</c:v>
                </c:pt>
                <c:pt idx="72689" formatCode="General">
                  <c:v>1.497169999999999</c:v>
                </c:pt>
                <c:pt idx="72690" formatCode="General">
                  <c:v>1.4971899999999998</c:v>
                </c:pt>
                <c:pt idx="72691" formatCode="General">
                  <c:v>1.497209999999999</c:v>
                </c:pt>
                <c:pt idx="72692" formatCode="General">
                  <c:v>1.4972299999999992</c:v>
                </c:pt>
                <c:pt idx="72693" formatCode="General">
                  <c:v>1.49725</c:v>
                </c:pt>
                <c:pt idx="72694" formatCode="General">
                  <c:v>1.4972799999999991</c:v>
                </c:pt>
                <c:pt idx="72695" formatCode="General">
                  <c:v>1.4972899999999998</c:v>
                </c:pt>
                <c:pt idx="72696" formatCode="General">
                  <c:v>1.4973199999999998</c:v>
                </c:pt>
                <c:pt idx="72697" formatCode="General">
                  <c:v>1.497339999999999</c:v>
                </c:pt>
                <c:pt idx="72698" formatCode="General">
                  <c:v>1.4973599999999998</c:v>
                </c:pt>
                <c:pt idx="72699" formatCode="General">
                  <c:v>1.497379999999999</c:v>
                </c:pt>
                <c:pt idx="72700" formatCode="General">
                  <c:v>1.4973999999999992</c:v>
                </c:pt>
                <c:pt idx="72701" formatCode="General">
                  <c:v>1.4974199999999998</c:v>
                </c:pt>
                <c:pt idx="72702" formatCode="General">
                  <c:v>1.4974399999999992</c:v>
                </c:pt>
                <c:pt idx="72703" formatCode="General">
                  <c:v>1.4974599999999998</c:v>
                </c:pt>
                <c:pt idx="72704" formatCode="General">
                  <c:v>1.497479999999999</c:v>
                </c:pt>
                <c:pt idx="72705" formatCode="General">
                  <c:v>1.4974999999999992</c:v>
                </c:pt>
                <c:pt idx="72706" formatCode="General">
                  <c:v>1.4975199999999991</c:v>
                </c:pt>
                <c:pt idx="72707" formatCode="General">
                  <c:v>1.4975399999999992</c:v>
                </c:pt>
                <c:pt idx="72708" formatCode="General">
                  <c:v>1.4975599999999998</c:v>
                </c:pt>
                <c:pt idx="72709" formatCode="General">
                  <c:v>1.4975899999999998</c:v>
                </c:pt>
                <c:pt idx="72710" formatCode="General">
                  <c:v>1.4976099999999992</c:v>
                </c:pt>
                <c:pt idx="72711" formatCode="General">
                  <c:v>1.4976199999999991</c:v>
                </c:pt>
                <c:pt idx="72712" formatCode="General">
                  <c:v>1.4976399999999992</c:v>
                </c:pt>
                <c:pt idx="72713" formatCode="General">
                  <c:v>1.4976699999999992</c:v>
                </c:pt>
                <c:pt idx="72714" formatCode="General">
                  <c:v>1.4976899999999991</c:v>
                </c:pt>
                <c:pt idx="72715" formatCode="General">
                  <c:v>1.4976999999999991</c:v>
                </c:pt>
                <c:pt idx="72716" formatCode="General">
                  <c:v>1.4977299999999989</c:v>
                </c:pt>
                <c:pt idx="72717" formatCode="General">
                  <c:v>1.497749999999999</c:v>
                </c:pt>
                <c:pt idx="72718" formatCode="General">
                  <c:v>1.4977699999999992</c:v>
                </c:pt>
                <c:pt idx="72719" formatCode="General">
                  <c:v>1.4977899999999991</c:v>
                </c:pt>
                <c:pt idx="72720" formatCode="General">
                  <c:v>1.4978099999999992</c:v>
                </c:pt>
                <c:pt idx="72721" formatCode="General">
                  <c:v>1.4978299999999989</c:v>
                </c:pt>
                <c:pt idx="72722" formatCode="General">
                  <c:v>1.497849999999999</c:v>
                </c:pt>
                <c:pt idx="72723" formatCode="General">
                  <c:v>1.4978699999999991</c:v>
                </c:pt>
                <c:pt idx="72724" formatCode="General">
                  <c:v>1.4978899999999991</c:v>
                </c:pt>
                <c:pt idx="72725" formatCode="General">
                  <c:v>1.497919999999999</c:v>
                </c:pt>
                <c:pt idx="72726" formatCode="General">
                  <c:v>1.4979399999999992</c:v>
                </c:pt>
                <c:pt idx="72727" formatCode="General">
                  <c:v>1.497949999999999</c:v>
                </c:pt>
                <c:pt idx="72728" formatCode="General">
                  <c:v>1.4979699999999991</c:v>
                </c:pt>
                <c:pt idx="72729" formatCode="General">
                  <c:v>1.498</c:v>
                </c:pt>
                <c:pt idx="72730" formatCode="General">
                  <c:v>1.4980199999999999</c:v>
                </c:pt>
                <c:pt idx="72731" formatCode="General">
                  <c:v>1.49804</c:v>
                </c:pt>
                <c:pt idx="72732" formatCode="General">
                  <c:v>1.4980599999999999</c:v>
                </c:pt>
                <c:pt idx="72733" formatCode="General">
                  <c:v>1.4980800000000001</c:v>
                </c:pt>
                <c:pt idx="72734" formatCode="General">
                  <c:v>1.4981</c:v>
                </c:pt>
                <c:pt idx="72735" formatCode="General">
                  <c:v>1.4981199999999999</c:v>
                </c:pt>
                <c:pt idx="72736" formatCode="General">
                  <c:v>1.49814</c:v>
                </c:pt>
                <c:pt idx="72737" formatCode="General">
                  <c:v>1.4981599999999999</c:v>
                </c:pt>
                <c:pt idx="72738" formatCode="General">
                  <c:v>1.4981899999999999</c:v>
                </c:pt>
                <c:pt idx="72739" formatCode="General">
                  <c:v>1.4982</c:v>
                </c:pt>
                <c:pt idx="72740" formatCode="General">
                  <c:v>1.4982199999999999</c:v>
                </c:pt>
                <c:pt idx="72741" formatCode="General">
                  <c:v>1.49824</c:v>
                </c:pt>
                <c:pt idx="72742" formatCode="General">
                  <c:v>1.49827</c:v>
                </c:pt>
                <c:pt idx="72743" formatCode="General">
                  <c:v>1.4982800000000001</c:v>
                </c:pt>
                <c:pt idx="72744" formatCode="General">
                  <c:v>1.4983</c:v>
                </c:pt>
                <c:pt idx="72745" formatCode="General">
                  <c:v>1.4983299999999991</c:v>
                </c:pt>
                <c:pt idx="72746" formatCode="General">
                  <c:v>1.49834</c:v>
                </c:pt>
                <c:pt idx="72747" formatCode="General">
                  <c:v>1.49837</c:v>
                </c:pt>
                <c:pt idx="72748" formatCode="General">
                  <c:v>1.4983899999999999</c:v>
                </c:pt>
                <c:pt idx="72749" formatCode="General">
                  <c:v>1.49841</c:v>
                </c:pt>
                <c:pt idx="72750" formatCode="General">
                  <c:v>1.498429999999999</c:v>
                </c:pt>
                <c:pt idx="72751" formatCode="General">
                  <c:v>1.4984500000000001</c:v>
                </c:pt>
                <c:pt idx="72752" formatCode="General">
                  <c:v>1.49847</c:v>
                </c:pt>
                <c:pt idx="72753" formatCode="General">
                  <c:v>1.4984899999999999</c:v>
                </c:pt>
                <c:pt idx="72754" formatCode="General">
                  <c:v>1.49851</c:v>
                </c:pt>
                <c:pt idx="72755" formatCode="General">
                  <c:v>1.498529999999999</c:v>
                </c:pt>
                <c:pt idx="72756" formatCode="General">
                  <c:v>1.49855</c:v>
                </c:pt>
                <c:pt idx="72757" formatCode="General">
                  <c:v>1.49857</c:v>
                </c:pt>
                <c:pt idx="72758" formatCode="General">
                  <c:v>1.4985899999999999</c:v>
                </c:pt>
                <c:pt idx="72759" formatCode="General">
                  <c:v>1.49861</c:v>
                </c:pt>
                <c:pt idx="72760" formatCode="General">
                  <c:v>1.49864</c:v>
                </c:pt>
                <c:pt idx="72761" formatCode="General">
                  <c:v>1.4986599999999999</c:v>
                </c:pt>
                <c:pt idx="72762" formatCode="General">
                  <c:v>1.4986699999999991</c:v>
                </c:pt>
                <c:pt idx="72763" formatCode="General">
                  <c:v>1.4986899999999999</c:v>
                </c:pt>
                <c:pt idx="72764" formatCode="General">
                  <c:v>1.4987199999999998</c:v>
                </c:pt>
                <c:pt idx="72765" formatCode="General">
                  <c:v>1.49874</c:v>
                </c:pt>
                <c:pt idx="72766" formatCode="General">
                  <c:v>1.49875</c:v>
                </c:pt>
                <c:pt idx="72767" formatCode="General">
                  <c:v>1.49878</c:v>
                </c:pt>
                <c:pt idx="72768" formatCode="General">
                  <c:v>1.498799999999999</c:v>
                </c:pt>
                <c:pt idx="72769" formatCode="General">
                  <c:v>1.4988199999999998</c:v>
                </c:pt>
                <c:pt idx="72770" formatCode="General">
                  <c:v>1.49884</c:v>
                </c:pt>
                <c:pt idx="72771" formatCode="General">
                  <c:v>1.4988599999999999</c:v>
                </c:pt>
                <c:pt idx="72772" formatCode="General">
                  <c:v>1.49888</c:v>
                </c:pt>
                <c:pt idx="72773" formatCode="General">
                  <c:v>1.49891</c:v>
                </c:pt>
                <c:pt idx="72774" formatCode="General">
                  <c:v>1.4989199999999998</c:v>
                </c:pt>
                <c:pt idx="72775" formatCode="General">
                  <c:v>1.4989399999999991</c:v>
                </c:pt>
                <c:pt idx="72776" formatCode="General">
                  <c:v>1.498969999999999</c:v>
                </c:pt>
                <c:pt idx="72777" formatCode="General">
                  <c:v>1.4989899999999998</c:v>
                </c:pt>
                <c:pt idx="72778" formatCode="General">
                  <c:v>1.4989999999999992</c:v>
                </c:pt>
                <c:pt idx="72779" formatCode="General">
                  <c:v>1.4990199999999998</c:v>
                </c:pt>
                <c:pt idx="72780" formatCode="General">
                  <c:v>1.49905</c:v>
                </c:pt>
                <c:pt idx="72781" formatCode="General">
                  <c:v>1.499069999999999</c:v>
                </c:pt>
                <c:pt idx="72782" formatCode="General">
                  <c:v>1.4990899999999998</c:v>
                </c:pt>
                <c:pt idx="72783" formatCode="General">
                  <c:v>1.4991099999999991</c:v>
                </c:pt>
                <c:pt idx="72784" formatCode="General">
                  <c:v>1.4991299999999992</c:v>
                </c:pt>
                <c:pt idx="72785" formatCode="General">
                  <c:v>1.49915</c:v>
                </c:pt>
                <c:pt idx="72786" formatCode="General">
                  <c:v>1.499169999999999</c:v>
                </c:pt>
                <c:pt idx="72787" formatCode="General">
                  <c:v>1.4991899999999998</c:v>
                </c:pt>
                <c:pt idx="72788" formatCode="General">
                  <c:v>1.499209999999999</c:v>
                </c:pt>
                <c:pt idx="72789" formatCode="General">
                  <c:v>1.499239999999999</c:v>
                </c:pt>
                <c:pt idx="72790" formatCode="General">
                  <c:v>1.49925</c:v>
                </c:pt>
                <c:pt idx="72791" formatCode="General">
                  <c:v>1.4992699999999992</c:v>
                </c:pt>
                <c:pt idx="72792" formatCode="General">
                  <c:v>1.4992899999999998</c:v>
                </c:pt>
                <c:pt idx="72793" formatCode="General">
                  <c:v>1.4993199999999998</c:v>
                </c:pt>
                <c:pt idx="72794" formatCode="General">
                  <c:v>1.4993299999999992</c:v>
                </c:pt>
                <c:pt idx="72795" formatCode="General">
                  <c:v>1.49935</c:v>
                </c:pt>
                <c:pt idx="72796" formatCode="General">
                  <c:v>1.499379999999999</c:v>
                </c:pt>
                <c:pt idx="72797" formatCode="General">
                  <c:v>1.4993999999999992</c:v>
                </c:pt>
                <c:pt idx="72798" formatCode="General">
                  <c:v>1.4994199999999998</c:v>
                </c:pt>
                <c:pt idx="72799" formatCode="General">
                  <c:v>1.4994399999999992</c:v>
                </c:pt>
                <c:pt idx="72800" formatCode="General">
                  <c:v>1.4994599999999998</c:v>
                </c:pt>
                <c:pt idx="72801" formatCode="General">
                  <c:v>1.499479999999999</c:v>
                </c:pt>
                <c:pt idx="72802" formatCode="General">
                  <c:v>1.4994999999999992</c:v>
                </c:pt>
                <c:pt idx="72803" formatCode="General">
                  <c:v>1.4995199999999991</c:v>
                </c:pt>
                <c:pt idx="72804" formatCode="General">
                  <c:v>1.4995399999999992</c:v>
                </c:pt>
                <c:pt idx="72805" formatCode="General">
                  <c:v>1.4995699999999992</c:v>
                </c:pt>
                <c:pt idx="72806" formatCode="General">
                  <c:v>1.499579999999999</c:v>
                </c:pt>
                <c:pt idx="72807" formatCode="General">
                  <c:v>1.4995999999999992</c:v>
                </c:pt>
                <c:pt idx="72808" formatCode="General">
                  <c:v>1.4996199999999991</c:v>
                </c:pt>
                <c:pt idx="72809" formatCode="General">
                  <c:v>1.499649999999999</c:v>
                </c:pt>
                <c:pt idx="72810" formatCode="General">
                  <c:v>1.4996599999999998</c:v>
                </c:pt>
                <c:pt idx="72811" formatCode="General">
                  <c:v>1.4996899999999991</c:v>
                </c:pt>
                <c:pt idx="72812" formatCode="General">
                  <c:v>1.4997099999999992</c:v>
                </c:pt>
                <c:pt idx="72813" formatCode="General">
                  <c:v>1.4997199999999991</c:v>
                </c:pt>
                <c:pt idx="72814" formatCode="General">
                  <c:v>1.4997399999999992</c:v>
                </c:pt>
                <c:pt idx="72815" formatCode="General">
                  <c:v>1.4997699999999992</c:v>
                </c:pt>
                <c:pt idx="72816" formatCode="General">
                  <c:v>1.4997899999999991</c:v>
                </c:pt>
                <c:pt idx="72817" formatCode="General">
                  <c:v>1.4997999999999991</c:v>
                </c:pt>
                <c:pt idx="72818" formatCode="General">
                  <c:v>1.4998299999999989</c:v>
                </c:pt>
                <c:pt idx="72819" formatCode="General">
                  <c:v>1.499849999999999</c:v>
                </c:pt>
                <c:pt idx="72820" formatCode="General">
                  <c:v>1.4998699999999991</c:v>
                </c:pt>
                <c:pt idx="72821" formatCode="General">
                  <c:v>1.4998899999999991</c:v>
                </c:pt>
                <c:pt idx="72822" formatCode="General">
                  <c:v>1.4999099999999992</c:v>
                </c:pt>
                <c:pt idx="72823" formatCode="General">
                  <c:v>1.4999299999999987</c:v>
                </c:pt>
                <c:pt idx="72824" formatCode="General">
                  <c:v>1.4999599999999991</c:v>
                </c:pt>
                <c:pt idx="72825" formatCode="General">
                  <c:v>1.4999699999999991</c:v>
                </c:pt>
                <c:pt idx="72826" formatCode="General">
                  <c:v>1.499989999999999</c:v>
                </c:pt>
              </c:numCache>
            </c:numRef>
          </c:xVal>
          <c:yVal>
            <c:numRef>
              <c:f>Sheet1!$P$2:$P$72828</c:f>
              <c:numCache>
                <c:formatCode>General</c:formatCode>
                <c:ptCount val="72827"/>
                <c:pt idx="0">
                  <c:v>-3.1736300000000002</c:v>
                </c:pt>
                <c:pt idx="1">
                  <c:v>-2.5205000000000002</c:v>
                </c:pt>
                <c:pt idx="2">
                  <c:v>-1.8750199999999999</c:v>
                </c:pt>
                <c:pt idx="3">
                  <c:v>-1.2372299999999992</c:v>
                </c:pt>
                <c:pt idx="4">
                  <c:v>-0.60728899999999997</c:v>
                </c:pt>
                <c:pt idx="5">
                  <c:v>1.47679E-2</c:v>
                </c:pt>
                <c:pt idx="6">
                  <c:v>0.62890200000000041</c:v>
                </c:pt>
                <c:pt idx="7">
                  <c:v>1.2350299999999992</c:v>
                </c:pt>
                <c:pt idx="8">
                  <c:v>1.83307</c:v>
                </c:pt>
                <c:pt idx="9">
                  <c:v>2.4229399999999988</c:v>
                </c:pt>
                <c:pt idx="10">
                  <c:v>3.0045899999999999</c:v>
                </c:pt>
                <c:pt idx="11">
                  <c:v>3.5779899999999998</c:v>
                </c:pt>
                <c:pt idx="12">
                  <c:v>4.1431099999999965</c:v>
                </c:pt>
                <c:pt idx="13">
                  <c:v>4.69984</c:v>
                </c:pt>
                <c:pt idx="14">
                  <c:v>5.2480900000000004</c:v>
                </c:pt>
                <c:pt idx="15">
                  <c:v>5.7879099999999966</c:v>
                </c:pt>
                <c:pt idx="16">
                  <c:v>6.3191600000000001</c:v>
                </c:pt>
                <c:pt idx="17">
                  <c:v>6.8418799999999997</c:v>
                </c:pt>
                <c:pt idx="18">
                  <c:v>7.3559699999999975</c:v>
                </c:pt>
                <c:pt idx="19">
                  <c:v>7.8613999999999997</c:v>
                </c:pt>
                <c:pt idx="20">
                  <c:v>8.3580800000000028</c:v>
                </c:pt>
                <c:pt idx="21">
                  <c:v>8.8460400000000003</c:v>
                </c:pt>
                <c:pt idx="22">
                  <c:v>9.3251900000000028</c:v>
                </c:pt>
                <c:pt idx="23">
                  <c:v>9.7955900000000007</c:v>
                </c:pt>
                <c:pt idx="24">
                  <c:v>10.257100000000001</c:v>
                </c:pt>
                <c:pt idx="25">
                  <c:v>10.7097</c:v>
                </c:pt>
                <c:pt idx="26">
                  <c:v>11.153400000000007</c:v>
                </c:pt>
                <c:pt idx="27">
                  <c:v>11.588200000000001</c:v>
                </c:pt>
                <c:pt idx="28">
                  <c:v>12.014000000000001</c:v>
                </c:pt>
                <c:pt idx="29">
                  <c:v>12.4308</c:v>
                </c:pt>
                <c:pt idx="30">
                  <c:v>12.8386</c:v>
                </c:pt>
                <c:pt idx="31">
                  <c:v>13.237399999999999</c:v>
                </c:pt>
                <c:pt idx="32">
                  <c:v>13.6271</c:v>
                </c:pt>
                <c:pt idx="33">
                  <c:v>14.0078</c:v>
                </c:pt>
                <c:pt idx="34">
                  <c:v>14.379400000000008</c:v>
                </c:pt>
                <c:pt idx="35">
                  <c:v>14.741899999999999</c:v>
                </c:pt>
                <c:pt idx="36">
                  <c:v>15.0953</c:v>
                </c:pt>
                <c:pt idx="37">
                  <c:v>15.4396</c:v>
                </c:pt>
                <c:pt idx="38">
                  <c:v>15.774700000000001</c:v>
                </c:pt>
                <c:pt idx="39">
                  <c:v>16.100800000000014</c:v>
                </c:pt>
                <c:pt idx="40">
                  <c:v>16.417800000000014</c:v>
                </c:pt>
                <c:pt idx="41">
                  <c:v>16.725599999999982</c:v>
                </c:pt>
                <c:pt idx="42">
                  <c:v>17.0243</c:v>
                </c:pt>
                <c:pt idx="43">
                  <c:v>17.313900000000015</c:v>
                </c:pt>
                <c:pt idx="44">
                  <c:v>17.5944</c:v>
                </c:pt>
                <c:pt idx="45">
                  <c:v>17.8658</c:v>
                </c:pt>
                <c:pt idx="46">
                  <c:v>18.1281</c:v>
                </c:pt>
                <c:pt idx="47">
                  <c:v>18.381399999999989</c:v>
                </c:pt>
                <c:pt idx="48">
                  <c:v>18.625599999999981</c:v>
                </c:pt>
                <c:pt idx="49">
                  <c:v>18.86069999999998</c:v>
                </c:pt>
                <c:pt idx="50">
                  <c:v>19.0868</c:v>
                </c:pt>
                <c:pt idx="51">
                  <c:v>19.303799999999981</c:v>
                </c:pt>
                <c:pt idx="52">
                  <c:v>19.511900000000015</c:v>
                </c:pt>
                <c:pt idx="53">
                  <c:v>19.710999999999999</c:v>
                </c:pt>
                <c:pt idx="54">
                  <c:v>19.901199999999989</c:v>
                </c:pt>
                <c:pt idx="55">
                  <c:v>20.082399999999982</c:v>
                </c:pt>
                <c:pt idx="56">
                  <c:v>20.2547</c:v>
                </c:pt>
                <c:pt idx="57">
                  <c:v>20.418199999999981</c:v>
                </c:pt>
                <c:pt idx="58">
                  <c:v>20.572900000000001</c:v>
                </c:pt>
                <c:pt idx="59">
                  <c:v>20.718699999999977</c:v>
                </c:pt>
                <c:pt idx="60">
                  <c:v>20.855699999999981</c:v>
                </c:pt>
                <c:pt idx="61">
                  <c:v>20.984100000000002</c:v>
                </c:pt>
                <c:pt idx="62">
                  <c:v>21.1037</c:v>
                </c:pt>
                <c:pt idx="63">
                  <c:v>21.214800000000015</c:v>
                </c:pt>
                <c:pt idx="64">
                  <c:v>21.317100000000014</c:v>
                </c:pt>
                <c:pt idx="65">
                  <c:v>21.411000000000001</c:v>
                </c:pt>
                <c:pt idx="66">
                  <c:v>21.496300000000002</c:v>
                </c:pt>
                <c:pt idx="67">
                  <c:v>21.5731</c:v>
                </c:pt>
                <c:pt idx="68">
                  <c:v>21.641400000000001</c:v>
                </c:pt>
                <c:pt idx="69">
                  <c:v>21.701499999999989</c:v>
                </c:pt>
                <c:pt idx="70">
                  <c:v>21.7532</c:v>
                </c:pt>
                <c:pt idx="71">
                  <c:v>21.796600000000002</c:v>
                </c:pt>
                <c:pt idx="72">
                  <c:v>21.831800000000019</c:v>
                </c:pt>
                <c:pt idx="73">
                  <c:v>21.858699999999981</c:v>
                </c:pt>
                <c:pt idx="74">
                  <c:v>21.877600000000001</c:v>
                </c:pt>
                <c:pt idx="75">
                  <c:v>21.888499999999979</c:v>
                </c:pt>
                <c:pt idx="76">
                  <c:v>21.891400000000001</c:v>
                </c:pt>
                <c:pt idx="77">
                  <c:v>21.886299999999981</c:v>
                </c:pt>
                <c:pt idx="78">
                  <c:v>21.8734</c:v>
                </c:pt>
                <c:pt idx="79">
                  <c:v>21.852599999999981</c:v>
                </c:pt>
                <c:pt idx="80">
                  <c:v>21.824100000000001</c:v>
                </c:pt>
                <c:pt idx="81">
                  <c:v>21.787999999999986</c:v>
                </c:pt>
                <c:pt idx="82">
                  <c:v>21.744199999999989</c:v>
                </c:pt>
                <c:pt idx="83">
                  <c:v>21.692900000000005</c:v>
                </c:pt>
                <c:pt idx="84">
                  <c:v>21.634200000000014</c:v>
                </c:pt>
                <c:pt idx="85">
                  <c:v>21.56809999999998</c:v>
                </c:pt>
                <c:pt idx="86">
                  <c:v>21.494599999999977</c:v>
                </c:pt>
                <c:pt idx="87">
                  <c:v>21.413900000000005</c:v>
                </c:pt>
                <c:pt idx="88">
                  <c:v>21.326000000000001</c:v>
                </c:pt>
                <c:pt idx="89">
                  <c:v>21.231100000000001</c:v>
                </c:pt>
                <c:pt idx="90">
                  <c:v>21.129100000000001</c:v>
                </c:pt>
                <c:pt idx="91">
                  <c:v>21.020299999999981</c:v>
                </c:pt>
                <c:pt idx="92">
                  <c:v>20.904599999999981</c:v>
                </c:pt>
                <c:pt idx="93">
                  <c:v>20.782099999999982</c:v>
                </c:pt>
                <c:pt idx="94">
                  <c:v>20.652899999999999</c:v>
                </c:pt>
                <c:pt idx="95">
                  <c:v>20.517099999999999</c:v>
                </c:pt>
                <c:pt idx="96">
                  <c:v>20.374800000000015</c:v>
                </c:pt>
                <c:pt idx="97">
                  <c:v>20.226099999999981</c:v>
                </c:pt>
                <c:pt idx="98">
                  <c:v>20.071000000000005</c:v>
                </c:pt>
                <c:pt idx="99">
                  <c:v>19.909800000000001</c:v>
                </c:pt>
                <c:pt idx="100">
                  <c:v>19.742199999999979</c:v>
                </c:pt>
                <c:pt idx="101">
                  <c:v>19.568699999999982</c:v>
                </c:pt>
                <c:pt idx="102">
                  <c:v>19.389099999999985</c:v>
                </c:pt>
                <c:pt idx="103">
                  <c:v>19.203800000000001</c:v>
                </c:pt>
                <c:pt idx="104">
                  <c:v>19.012499999999989</c:v>
                </c:pt>
                <c:pt idx="105">
                  <c:v>18.8156</c:v>
                </c:pt>
                <c:pt idx="106">
                  <c:v>18.613099999999999</c:v>
                </c:pt>
                <c:pt idx="107">
                  <c:v>18.404999999999987</c:v>
                </c:pt>
                <c:pt idx="108">
                  <c:v>18.191600000000001</c:v>
                </c:pt>
                <c:pt idx="109">
                  <c:v>17.972799999999971</c:v>
                </c:pt>
                <c:pt idx="110">
                  <c:v>17.748799999999971</c:v>
                </c:pt>
                <c:pt idx="111">
                  <c:v>17.5197</c:v>
                </c:pt>
                <c:pt idx="112">
                  <c:v>17.285499999999971</c:v>
                </c:pt>
                <c:pt idx="113">
                  <c:v>17.046399999999977</c:v>
                </c:pt>
                <c:pt idx="114">
                  <c:v>16.802499999999977</c:v>
                </c:pt>
                <c:pt idx="115">
                  <c:v>16.553899999999999</c:v>
                </c:pt>
                <c:pt idx="116">
                  <c:v>16.300599999999989</c:v>
                </c:pt>
                <c:pt idx="117">
                  <c:v>16.0428</c:v>
                </c:pt>
                <c:pt idx="118">
                  <c:v>15.7806</c:v>
                </c:pt>
                <c:pt idx="119">
                  <c:v>15.514100000000001</c:v>
                </c:pt>
                <c:pt idx="120">
                  <c:v>15.243399999999999</c:v>
                </c:pt>
                <c:pt idx="121">
                  <c:v>14.968500000000002</c:v>
                </c:pt>
                <c:pt idx="122">
                  <c:v>14.6897</c:v>
                </c:pt>
                <c:pt idx="123">
                  <c:v>14.4069</c:v>
                </c:pt>
                <c:pt idx="124">
                  <c:v>14.1204</c:v>
                </c:pt>
                <c:pt idx="125">
                  <c:v>13.8302</c:v>
                </c:pt>
                <c:pt idx="126">
                  <c:v>13.536300000000001</c:v>
                </c:pt>
                <c:pt idx="127">
                  <c:v>13.239000000000001</c:v>
                </c:pt>
                <c:pt idx="128">
                  <c:v>12.9383</c:v>
                </c:pt>
                <c:pt idx="129">
                  <c:v>12.634500000000001</c:v>
                </c:pt>
                <c:pt idx="130">
                  <c:v>12.327300000000001</c:v>
                </c:pt>
                <c:pt idx="131">
                  <c:v>12.017200000000001</c:v>
                </c:pt>
                <c:pt idx="132">
                  <c:v>11.7041</c:v>
                </c:pt>
                <c:pt idx="133">
                  <c:v>11.388200000000001</c:v>
                </c:pt>
                <c:pt idx="134">
                  <c:v>11.069500000000007</c:v>
                </c:pt>
                <c:pt idx="135">
                  <c:v>10.748299999999997</c:v>
                </c:pt>
                <c:pt idx="136">
                  <c:v>10.4245</c:v>
                </c:pt>
                <c:pt idx="137">
                  <c:v>10.0983</c:v>
                </c:pt>
                <c:pt idx="138">
                  <c:v>9.7698400000000003</c:v>
                </c:pt>
                <c:pt idx="139">
                  <c:v>9.4391700000000007</c:v>
                </c:pt>
                <c:pt idx="140">
                  <c:v>9.10642</c:v>
                </c:pt>
                <c:pt idx="141">
                  <c:v>8.7716800000000017</c:v>
                </c:pt>
                <c:pt idx="142">
                  <c:v>8.4350800000000028</c:v>
                </c:pt>
                <c:pt idx="143">
                  <c:v>8.0967700000000011</c:v>
                </c:pt>
                <c:pt idx="144">
                  <c:v>7.75678</c:v>
                </c:pt>
                <c:pt idx="145">
                  <c:v>7.4152199999999997</c:v>
                </c:pt>
                <c:pt idx="146">
                  <c:v>7.0722800000000001</c:v>
                </c:pt>
                <c:pt idx="147">
                  <c:v>6.7279499999999963</c:v>
                </c:pt>
                <c:pt idx="148">
                  <c:v>6.3824499999999995</c:v>
                </c:pt>
                <c:pt idx="149">
                  <c:v>6.0358400000000003</c:v>
                </c:pt>
                <c:pt idx="150">
                  <c:v>5.6881699999999995</c:v>
                </c:pt>
                <c:pt idx="151">
                  <c:v>5.3396600000000038</c:v>
                </c:pt>
                <c:pt idx="152">
                  <c:v>4.99031</c:v>
                </c:pt>
                <c:pt idx="153">
                  <c:v>4.6402999999999999</c:v>
                </c:pt>
                <c:pt idx="154">
                  <c:v>4.2897200000000035</c:v>
                </c:pt>
                <c:pt idx="155">
                  <c:v>3.93858</c:v>
                </c:pt>
                <c:pt idx="156">
                  <c:v>3.5872000000000002</c:v>
                </c:pt>
                <c:pt idx="157">
                  <c:v>3.23543</c:v>
                </c:pt>
                <c:pt idx="158">
                  <c:v>2.8835500000000001</c:v>
                </c:pt>
                <c:pt idx="159">
                  <c:v>2.53159</c:v>
                </c:pt>
                <c:pt idx="160">
                  <c:v>2.1796699999999984</c:v>
                </c:pt>
                <c:pt idx="161">
                  <c:v>1.8278899999999998</c:v>
                </c:pt>
                <c:pt idx="162">
                  <c:v>1.4763899999999999</c:v>
                </c:pt>
                <c:pt idx="163">
                  <c:v>1.12514</c:v>
                </c:pt>
                <c:pt idx="164">
                  <c:v>0.77446199999999998</c:v>
                </c:pt>
                <c:pt idx="165">
                  <c:v>0.42422100000000001</c:v>
                </c:pt>
                <c:pt idx="166">
                  <c:v>7.4671500000000002E-2</c:v>
                </c:pt>
                <c:pt idx="167">
                  <c:v>-0.2741280000000002</c:v>
                </c:pt>
                <c:pt idx="168">
                  <c:v>-0.62204300000000046</c:v>
                </c:pt>
                <c:pt idx="169">
                  <c:v>-0.96905100000000044</c:v>
                </c:pt>
                <c:pt idx="170">
                  <c:v>-1.315029999999999</c:v>
                </c:pt>
                <c:pt idx="171">
                  <c:v>-1.65994</c:v>
                </c:pt>
                <c:pt idx="172">
                  <c:v>-2.0035300000000018</c:v>
                </c:pt>
                <c:pt idx="173">
                  <c:v>-2.3458299999999981</c:v>
                </c:pt>
                <c:pt idx="174">
                  <c:v>-2.68676</c:v>
                </c:pt>
                <c:pt idx="175">
                  <c:v>-3.0261399999999998</c:v>
                </c:pt>
                <c:pt idx="176">
                  <c:v>-3.36388</c:v>
                </c:pt>
                <c:pt idx="177">
                  <c:v>-3.69998</c:v>
                </c:pt>
                <c:pt idx="178">
                  <c:v>-4.0342700000000002</c:v>
                </c:pt>
                <c:pt idx="179">
                  <c:v>-4.3666799999999997</c:v>
                </c:pt>
                <c:pt idx="180">
                  <c:v>-4.6971099999999959</c:v>
                </c:pt>
                <c:pt idx="181">
                  <c:v>-5.0255399999999968</c:v>
                </c:pt>
                <c:pt idx="182">
                  <c:v>-5.3518400000000002</c:v>
                </c:pt>
                <c:pt idx="183">
                  <c:v>-5.6759099999999965</c:v>
                </c:pt>
                <c:pt idx="184">
                  <c:v>-5.9976700000000003</c:v>
                </c:pt>
                <c:pt idx="185">
                  <c:v>-6.3169899999999961</c:v>
                </c:pt>
                <c:pt idx="186">
                  <c:v>-6.6338600000000003</c:v>
                </c:pt>
                <c:pt idx="187">
                  <c:v>-6.9481900000000003</c:v>
                </c:pt>
                <c:pt idx="188">
                  <c:v>-7.25983</c:v>
                </c:pt>
                <c:pt idx="189">
                  <c:v>-7.5687699999999998</c:v>
                </c:pt>
                <c:pt idx="190">
                  <c:v>-7.8749499999999975</c:v>
                </c:pt>
                <c:pt idx="191">
                  <c:v>-8.1782400000000006</c:v>
                </c:pt>
                <c:pt idx="192">
                  <c:v>-8.4785500000000003</c:v>
                </c:pt>
                <c:pt idx="193">
                  <c:v>-8.7759</c:v>
                </c:pt>
                <c:pt idx="194">
                  <c:v>-9.0700300000000027</c:v>
                </c:pt>
                <c:pt idx="195">
                  <c:v>-9.3610500000000005</c:v>
                </c:pt>
                <c:pt idx="196">
                  <c:v>-9.6488099999999992</c:v>
                </c:pt>
                <c:pt idx="197">
                  <c:v>-9.9332400000000014</c:v>
                </c:pt>
                <c:pt idx="198">
                  <c:v>-10.2143</c:v>
                </c:pt>
                <c:pt idx="199">
                  <c:v>-10.491900000000001</c:v>
                </c:pt>
                <c:pt idx="200">
                  <c:v>-10.766</c:v>
                </c:pt>
                <c:pt idx="201">
                  <c:v>-11.0364</c:v>
                </c:pt>
                <c:pt idx="202">
                  <c:v>-11.3032</c:v>
                </c:pt>
                <c:pt idx="203">
                  <c:v>-11.5663</c:v>
                </c:pt>
                <c:pt idx="204">
                  <c:v>-11.825600000000007</c:v>
                </c:pt>
                <c:pt idx="205">
                  <c:v>-12.081</c:v>
                </c:pt>
                <c:pt idx="206">
                  <c:v>-12.332500000000007</c:v>
                </c:pt>
                <c:pt idx="207">
                  <c:v>-12.58</c:v>
                </c:pt>
                <c:pt idx="208">
                  <c:v>-12.823600000000004</c:v>
                </c:pt>
                <c:pt idx="209">
                  <c:v>-13.063000000000002</c:v>
                </c:pt>
                <c:pt idx="210">
                  <c:v>-13.298299999999999</c:v>
                </c:pt>
                <c:pt idx="211">
                  <c:v>-13.529400000000004</c:v>
                </c:pt>
                <c:pt idx="212">
                  <c:v>-13.7563</c:v>
                </c:pt>
                <c:pt idx="213">
                  <c:v>-13.9788</c:v>
                </c:pt>
                <c:pt idx="214">
                  <c:v>-14.197000000000001</c:v>
                </c:pt>
                <c:pt idx="215">
                  <c:v>-14.4108</c:v>
                </c:pt>
                <c:pt idx="216">
                  <c:v>-14.620100000000001</c:v>
                </c:pt>
                <c:pt idx="217">
                  <c:v>-14.825000000000006</c:v>
                </c:pt>
                <c:pt idx="218">
                  <c:v>-15.025400000000007</c:v>
                </c:pt>
                <c:pt idx="219">
                  <c:v>-15.2211</c:v>
                </c:pt>
                <c:pt idx="220">
                  <c:v>-15.4122</c:v>
                </c:pt>
                <c:pt idx="221">
                  <c:v>-15.598600000000001</c:v>
                </c:pt>
                <c:pt idx="222">
                  <c:v>-15.7804</c:v>
                </c:pt>
                <c:pt idx="223">
                  <c:v>-15.957400000000007</c:v>
                </c:pt>
                <c:pt idx="224">
                  <c:v>-16.1297</c:v>
                </c:pt>
                <c:pt idx="225">
                  <c:v>-16.297000000000001</c:v>
                </c:pt>
                <c:pt idx="226">
                  <c:v>-16.459599999999977</c:v>
                </c:pt>
                <c:pt idx="227">
                  <c:v>-16.617300000000014</c:v>
                </c:pt>
                <c:pt idx="228">
                  <c:v>-16.770099999999989</c:v>
                </c:pt>
                <c:pt idx="229">
                  <c:v>-16.917899999999999</c:v>
                </c:pt>
                <c:pt idx="230">
                  <c:v>-17.060699999999979</c:v>
                </c:pt>
                <c:pt idx="231">
                  <c:v>-17.198599999999981</c:v>
                </c:pt>
                <c:pt idx="232">
                  <c:v>-17.331399999999999</c:v>
                </c:pt>
                <c:pt idx="233">
                  <c:v>-17.459199999999989</c:v>
                </c:pt>
                <c:pt idx="234">
                  <c:v>-17.581999999999987</c:v>
                </c:pt>
                <c:pt idx="235">
                  <c:v>-17.6996</c:v>
                </c:pt>
                <c:pt idx="236">
                  <c:v>-17.812200000000001</c:v>
                </c:pt>
                <c:pt idx="237">
                  <c:v>-17.919599999999985</c:v>
                </c:pt>
                <c:pt idx="238">
                  <c:v>-18.021899999999999</c:v>
                </c:pt>
                <c:pt idx="239">
                  <c:v>-18.119000000000014</c:v>
                </c:pt>
                <c:pt idx="240">
                  <c:v>-18.210899999999999</c:v>
                </c:pt>
                <c:pt idx="241">
                  <c:v>-18.297599999999989</c:v>
                </c:pt>
                <c:pt idx="242">
                  <c:v>-18.379100000000001</c:v>
                </c:pt>
                <c:pt idx="243">
                  <c:v>-18.455499999999979</c:v>
                </c:pt>
                <c:pt idx="244">
                  <c:v>-18.526599999999977</c:v>
                </c:pt>
                <c:pt idx="245">
                  <c:v>-18.59249999999998</c:v>
                </c:pt>
                <c:pt idx="246">
                  <c:v>-18.653199999999988</c:v>
                </c:pt>
                <c:pt idx="247">
                  <c:v>-18.708599999999979</c:v>
                </c:pt>
                <c:pt idx="248">
                  <c:v>-18.758800000000001</c:v>
                </c:pt>
                <c:pt idx="249">
                  <c:v>-18.803699999999989</c:v>
                </c:pt>
                <c:pt idx="250">
                  <c:v>-18.843399999999981</c:v>
                </c:pt>
                <c:pt idx="251">
                  <c:v>-18.877900000000015</c:v>
                </c:pt>
                <c:pt idx="252">
                  <c:v>-18.9071</c:v>
                </c:pt>
                <c:pt idx="253">
                  <c:v>-18.9312</c:v>
                </c:pt>
                <c:pt idx="254">
                  <c:v>-18.95</c:v>
                </c:pt>
                <c:pt idx="255">
                  <c:v>-18.963499999999982</c:v>
                </c:pt>
                <c:pt idx="256">
                  <c:v>-18.971900000000005</c:v>
                </c:pt>
                <c:pt idx="257">
                  <c:v>-18.974999999999987</c:v>
                </c:pt>
                <c:pt idx="258">
                  <c:v>-18.972899999999989</c:v>
                </c:pt>
                <c:pt idx="259">
                  <c:v>-18.965699999999966</c:v>
                </c:pt>
                <c:pt idx="260">
                  <c:v>-18.953299999999981</c:v>
                </c:pt>
                <c:pt idx="261">
                  <c:v>-18.9358</c:v>
                </c:pt>
                <c:pt idx="262">
                  <c:v>-18.9131</c:v>
                </c:pt>
                <c:pt idx="263">
                  <c:v>-18.88529999999998</c:v>
                </c:pt>
                <c:pt idx="264">
                  <c:v>-18.852399999999989</c:v>
                </c:pt>
                <c:pt idx="265">
                  <c:v>-18.814499999999999</c:v>
                </c:pt>
                <c:pt idx="266">
                  <c:v>-18.7714</c:v>
                </c:pt>
                <c:pt idx="267">
                  <c:v>-18.723400000000002</c:v>
                </c:pt>
                <c:pt idx="268">
                  <c:v>-18.670300000000001</c:v>
                </c:pt>
                <c:pt idx="269">
                  <c:v>-18.612300000000001</c:v>
                </c:pt>
                <c:pt idx="270">
                  <c:v>-18.549199999999981</c:v>
                </c:pt>
                <c:pt idx="271">
                  <c:v>-18.48129999999998</c:v>
                </c:pt>
                <c:pt idx="272">
                  <c:v>-18.408399999999979</c:v>
                </c:pt>
                <c:pt idx="273">
                  <c:v>-18.3307</c:v>
                </c:pt>
                <c:pt idx="274">
                  <c:v>-18.24809999999998</c:v>
                </c:pt>
                <c:pt idx="275">
                  <c:v>-18.160799999999977</c:v>
                </c:pt>
                <c:pt idx="276">
                  <c:v>-18.068599999999982</c:v>
                </c:pt>
                <c:pt idx="277">
                  <c:v>-17.971699999999977</c:v>
                </c:pt>
                <c:pt idx="278">
                  <c:v>-17.870100000000001</c:v>
                </c:pt>
                <c:pt idx="279">
                  <c:v>-17.7639</c:v>
                </c:pt>
                <c:pt idx="280">
                  <c:v>-17.652899999999999</c:v>
                </c:pt>
                <c:pt idx="281">
                  <c:v>-17.537500000000001</c:v>
                </c:pt>
                <c:pt idx="282">
                  <c:v>-17.417400000000001</c:v>
                </c:pt>
                <c:pt idx="283">
                  <c:v>-17.292899999999989</c:v>
                </c:pt>
                <c:pt idx="284">
                  <c:v>-17.163799999999977</c:v>
                </c:pt>
                <c:pt idx="285">
                  <c:v>-17.0304</c:v>
                </c:pt>
                <c:pt idx="286">
                  <c:v>-16.892600000000002</c:v>
                </c:pt>
                <c:pt idx="287">
                  <c:v>-16.750499999999981</c:v>
                </c:pt>
                <c:pt idx="288">
                  <c:v>-16.603999999999999</c:v>
                </c:pt>
                <c:pt idx="289">
                  <c:v>-16.453299999999981</c:v>
                </c:pt>
                <c:pt idx="290">
                  <c:v>-16.29839999999998</c:v>
                </c:pt>
                <c:pt idx="291">
                  <c:v>-16.139500000000005</c:v>
                </c:pt>
                <c:pt idx="292">
                  <c:v>-15.9763</c:v>
                </c:pt>
                <c:pt idx="293">
                  <c:v>-15.809200000000002</c:v>
                </c:pt>
                <c:pt idx="294">
                  <c:v>-15.6381</c:v>
                </c:pt>
                <c:pt idx="295">
                  <c:v>-15.463000000000006</c:v>
                </c:pt>
                <c:pt idx="296">
                  <c:v>-15.2841</c:v>
                </c:pt>
                <c:pt idx="297">
                  <c:v>-15.1013</c:v>
                </c:pt>
                <c:pt idx="298">
                  <c:v>-14.9148</c:v>
                </c:pt>
                <c:pt idx="299">
                  <c:v>-14.724600000000001</c:v>
                </c:pt>
                <c:pt idx="300">
                  <c:v>-14.5307</c:v>
                </c:pt>
                <c:pt idx="301">
                  <c:v>-14.3332</c:v>
                </c:pt>
                <c:pt idx="302">
                  <c:v>-14.132200000000001</c:v>
                </c:pt>
                <c:pt idx="303">
                  <c:v>-13.9278</c:v>
                </c:pt>
                <c:pt idx="304">
                  <c:v>-13.719900000000001</c:v>
                </c:pt>
                <c:pt idx="305">
                  <c:v>-13.508600000000001</c:v>
                </c:pt>
                <c:pt idx="306">
                  <c:v>-13.2941</c:v>
                </c:pt>
                <c:pt idx="307">
                  <c:v>-13.0763</c:v>
                </c:pt>
                <c:pt idx="308">
                  <c:v>-12.855400000000014</c:v>
                </c:pt>
                <c:pt idx="309">
                  <c:v>-12.631399999999999</c:v>
                </c:pt>
                <c:pt idx="310">
                  <c:v>-12.404400000000004</c:v>
                </c:pt>
                <c:pt idx="311">
                  <c:v>-12.1744</c:v>
                </c:pt>
                <c:pt idx="312">
                  <c:v>-11.9415</c:v>
                </c:pt>
                <c:pt idx="313">
                  <c:v>-11.7057</c:v>
                </c:pt>
                <c:pt idx="314">
                  <c:v>-11.4673</c:v>
                </c:pt>
                <c:pt idx="315">
                  <c:v>-11.226000000000001</c:v>
                </c:pt>
                <c:pt idx="316">
                  <c:v>-10.982200000000002</c:v>
                </c:pt>
                <c:pt idx="317">
                  <c:v>-10.735900000000001</c:v>
                </c:pt>
                <c:pt idx="318">
                  <c:v>-10.487</c:v>
                </c:pt>
                <c:pt idx="319">
                  <c:v>-10.2357</c:v>
                </c:pt>
                <c:pt idx="320">
                  <c:v>-9.9820600000000006</c:v>
                </c:pt>
                <c:pt idx="321">
                  <c:v>-9.7261400000000009</c:v>
                </c:pt>
                <c:pt idx="322">
                  <c:v>-9.4680800000000005</c:v>
                </c:pt>
                <c:pt idx="323">
                  <c:v>-9.2078100000000003</c:v>
                </c:pt>
                <c:pt idx="324">
                  <c:v>-8.9454900000000048</c:v>
                </c:pt>
                <c:pt idx="325">
                  <c:v>-8.6812500000000004</c:v>
                </c:pt>
                <c:pt idx="326">
                  <c:v>-8.4149900000000013</c:v>
                </c:pt>
                <c:pt idx="327">
                  <c:v>-8.1470199999999995</c:v>
                </c:pt>
                <c:pt idx="328">
                  <c:v>-7.8772099999999998</c:v>
                </c:pt>
                <c:pt idx="329">
                  <c:v>-7.6057600000000001</c:v>
                </c:pt>
                <c:pt idx="330">
                  <c:v>-7.3325899999999962</c:v>
                </c:pt>
                <c:pt idx="331">
                  <c:v>-7.0579499999999964</c:v>
                </c:pt>
                <c:pt idx="332">
                  <c:v>-6.7818300000000002</c:v>
                </c:pt>
                <c:pt idx="333">
                  <c:v>-6.5043699999999998</c:v>
                </c:pt>
                <c:pt idx="334">
                  <c:v>-6.2255399999999961</c:v>
                </c:pt>
                <c:pt idx="335">
                  <c:v>-5.9454799999999999</c:v>
                </c:pt>
                <c:pt idx="336">
                  <c:v>-5.6642299999999963</c:v>
                </c:pt>
                <c:pt idx="337">
                  <c:v>-5.3818900000000003</c:v>
                </c:pt>
                <c:pt idx="338">
                  <c:v>-5.0986200000000004</c:v>
                </c:pt>
                <c:pt idx="339">
                  <c:v>-4.8143699999999985</c:v>
                </c:pt>
                <c:pt idx="340">
                  <c:v>-4.5292700000000004</c:v>
                </c:pt>
                <c:pt idx="341">
                  <c:v>-4.2433700000000014</c:v>
                </c:pt>
                <c:pt idx="342">
                  <c:v>-3.956789999999998</c:v>
                </c:pt>
                <c:pt idx="343">
                  <c:v>-3.6695500000000001</c:v>
                </c:pt>
                <c:pt idx="344">
                  <c:v>-3.381749999999998</c:v>
                </c:pt>
                <c:pt idx="345">
                  <c:v>-3.0935199999999998</c:v>
                </c:pt>
                <c:pt idx="346">
                  <c:v>-2.8048499999999978</c:v>
                </c:pt>
                <c:pt idx="347">
                  <c:v>-2.5158899999999984</c:v>
                </c:pt>
                <c:pt idx="348">
                  <c:v>-2.2266300000000001</c:v>
                </c:pt>
                <c:pt idx="349">
                  <c:v>-1.9372400000000001</c:v>
                </c:pt>
                <c:pt idx="350">
                  <c:v>-1.64774</c:v>
                </c:pt>
                <c:pt idx="351">
                  <c:v>-1.35823</c:v>
                </c:pt>
                <c:pt idx="352">
                  <c:v>-1.0687899999999999</c:v>
                </c:pt>
                <c:pt idx="353">
                  <c:v>-0.77945900000000046</c:v>
                </c:pt>
                <c:pt idx="354">
                  <c:v>-0.49034300000000008</c:v>
                </c:pt>
                <c:pt idx="355">
                  <c:v>-0.20156399999999999</c:v>
                </c:pt>
                <c:pt idx="356">
                  <c:v>8.6948700000000004E-2</c:v>
                </c:pt>
                <c:pt idx="357">
                  <c:v>0.37495300000000026</c:v>
                </c:pt>
                <c:pt idx="358">
                  <c:v>0.66255699999999951</c:v>
                </c:pt>
                <c:pt idx="359">
                  <c:v>0.94951700000000006</c:v>
                </c:pt>
                <c:pt idx="360">
                  <c:v>1.2357599999999991</c:v>
                </c:pt>
                <c:pt idx="361">
                  <c:v>1.5212999999999992</c:v>
                </c:pt>
                <c:pt idx="362">
                  <c:v>1.80603</c:v>
                </c:pt>
                <c:pt idx="363">
                  <c:v>2.0899299999999998</c:v>
                </c:pt>
                <c:pt idx="364">
                  <c:v>2.3728499999999961</c:v>
                </c:pt>
                <c:pt idx="365">
                  <c:v>2.6547299999999998</c:v>
                </c:pt>
                <c:pt idx="366">
                  <c:v>2.9355899999999981</c:v>
                </c:pt>
                <c:pt idx="367">
                  <c:v>3.21522</c:v>
                </c:pt>
                <c:pt idx="368">
                  <c:v>3.4936199999999982</c:v>
                </c:pt>
                <c:pt idx="369">
                  <c:v>3.7706599999999981</c:v>
                </c:pt>
                <c:pt idx="370">
                  <c:v>4.04643</c:v>
                </c:pt>
                <c:pt idx="371">
                  <c:v>4.32064</c:v>
                </c:pt>
                <c:pt idx="372">
                  <c:v>4.5934499999999998</c:v>
                </c:pt>
                <c:pt idx="373">
                  <c:v>4.8646399999999961</c:v>
                </c:pt>
                <c:pt idx="374">
                  <c:v>5.1341399999999968</c:v>
                </c:pt>
                <c:pt idx="375">
                  <c:v>5.4019300000000001</c:v>
                </c:pt>
                <c:pt idx="376">
                  <c:v>5.6679099999999947</c:v>
                </c:pt>
                <c:pt idx="377">
                  <c:v>5.93208</c:v>
                </c:pt>
                <c:pt idx="378">
                  <c:v>6.1943299999999963</c:v>
                </c:pt>
                <c:pt idx="379">
                  <c:v>6.4545399999999962</c:v>
                </c:pt>
                <c:pt idx="380">
                  <c:v>6.7127299999999996</c:v>
                </c:pt>
                <c:pt idx="381">
                  <c:v>6.9687999999999999</c:v>
                </c:pt>
                <c:pt idx="382">
                  <c:v>7.2226900000000001</c:v>
                </c:pt>
                <c:pt idx="383">
                  <c:v>7.4743399999999998</c:v>
                </c:pt>
                <c:pt idx="384">
                  <c:v>7.7237</c:v>
                </c:pt>
                <c:pt idx="385">
                  <c:v>7.9706600000000041</c:v>
                </c:pt>
                <c:pt idx="386">
                  <c:v>8.2152400000000014</c:v>
                </c:pt>
                <c:pt idx="387">
                  <c:v>8.4573100000000014</c:v>
                </c:pt>
                <c:pt idx="388">
                  <c:v>8.6968600000000009</c:v>
                </c:pt>
                <c:pt idx="389">
                  <c:v>8.9337700000000009</c:v>
                </c:pt>
                <c:pt idx="390">
                  <c:v>9.1680200000000003</c:v>
                </c:pt>
                <c:pt idx="391">
                  <c:v>9.3996200000000005</c:v>
                </c:pt>
                <c:pt idx="392">
                  <c:v>9.6283799999999999</c:v>
                </c:pt>
                <c:pt idx="393">
                  <c:v>9.8543000000000003</c:v>
                </c:pt>
                <c:pt idx="394">
                  <c:v>10.077400000000004</c:v>
                </c:pt>
                <c:pt idx="395">
                  <c:v>10.297500000000001</c:v>
                </c:pt>
                <c:pt idx="396">
                  <c:v>10.514700000000001</c:v>
                </c:pt>
                <c:pt idx="397">
                  <c:v>10.7288</c:v>
                </c:pt>
                <c:pt idx="398">
                  <c:v>10.9398</c:v>
                </c:pt>
                <c:pt idx="399">
                  <c:v>11.1477</c:v>
                </c:pt>
                <c:pt idx="400">
                  <c:v>11.352300000000007</c:v>
                </c:pt>
                <c:pt idx="401">
                  <c:v>11.553700000000006</c:v>
                </c:pt>
                <c:pt idx="402">
                  <c:v>11.751900000000001</c:v>
                </c:pt>
                <c:pt idx="403">
                  <c:v>11.9467</c:v>
                </c:pt>
                <c:pt idx="404">
                  <c:v>12.138199999999999</c:v>
                </c:pt>
                <c:pt idx="405">
                  <c:v>12.3262</c:v>
                </c:pt>
                <c:pt idx="406">
                  <c:v>12.5107</c:v>
                </c:pt>
                <c:pt idx="407">
                  <c:v>12.691700000000001</c:v>
                </c:pt>
                <c:pt idx="408">
                  <c:v>12.869300000000004</c:v>
                </c:pt>
                <c:pt idx="409">
                  <c:v>13.043100000000001</c:v>
                </c:pt>
                <c:pt idx="410">
                  <c:v>13.2135</c:v>
                </c:pt>
                <c:pt idx="411">
                  <c:v>13.38</c:v>
                </c:pt>
                <c:pt idx="412">
                  <c:v>13.542900000000001</c:v>
                </c:pt>
                <c:pt idx="413">
                  <c:v>13.702</c:v>
                </c:pt>
                <c:pt idx="414">
                  <c:v>13.857400000000007</c:v>
                </c:pt>
                <c:pt idx="415">
                  <c:v>14.008900000000001</c:v>
                </c:pt>
                <c:pt idx="416">
                  <c:v>14.156600000000006</c:v>
                </c:pt>
                <c:pt idx="417">
                  <c:v>14.300400000000007</c:v>
                </c:pt>
                <c:pt idx="418">
                  <c:v>14.440300000000001</c:v>
                </c:pt>
                <c:pt idx="419">
                  <c:v>14.5762</c:v>
                </c:pt>
                <c:pt idx="420">
                  <c:v>14.7082</c:v>
                </c:pt>
                <c:pt idx="421">
                  <c:v>14.8362</c:v>
                </c:pt>
                <c:pt idx="422">
                  <c:v>14.960100000000002</c:v>
                </c:pt>
                <c:pt idx="423">
                  <c:v>15.0801</c:v>
                </c:pt>
                <c:pt idx="424">
                  <c:v>15.1958</c:v>
                </c:pt>
                <c:pt idx="425">
                  <c:v>15.307500000000006</c:v>
                </c:pt>
                <c:pt idx="426">
                  <c:v>15.415100000000002</c:v>
                </c:pt>
                <c:pt idx="427">
                  <c:v>15.5185</c:v>
                </c:pt>
                <c:pt idx="428">
                  <c:v>15.617800000000001</c:v>
                </c:pt>
                <c:pt idx="429">
                  <c:v>15.7128</c:v>
                </c:pt>
                <c:pt idx="430">
                  <c:v>15.803600000000008</c:v>
                </c:pt>
                <c:pt idx="431">
                  <c:v>15.8902</c:v>
                </c:pt>
                <c:pt idx="432">
                  <c:v>15.972600000000007</c:v>
                </c:pt>
                <c:pt idx="433">
                  <c:v>16.050699999999985</c:v>
                </c:pt>
                <c:pt idx="434">
                  <c:v>16.124600000000001</c:v>
                </c:pt>
                <c:pt idx="435">
                  <c:v>16.194099999999999</c:v>
                </c:pt>
                <c:pt idx="436">
                  <c:v>16.259399999999989</c:v>
                </c:pt>
                <c:pt idx="437">
                  <c:v>16.3203</c:v>
                </c:pt>
                <c:pt idx="438">
                  <c:v>16.376899999999999</c:v>
                </c:pt>
                <c:pt idx="439">
                  <c:v>16.429200000000002</c:v>
                </c:pt>
                <c:pt idx="440">
                  <c:v>16.4771</c:v>
                </c:pt>
                <c:pt idx="441">
                  <c:v>16.52069999999998</c:v>
                </c:pt>
                <c:pt idx="442">
                  <c:v>16.559999999999999</c:v>
                </c:pt>
                <c:pt idx="443">
                  <c:v>16.594899999999999</c:v>
                </c:pt>
                <c:pt idx="444">
                  <c:v>16.625399999999985</c:v>
                </c:pt>
                <c:pt idx="445">
                  <c:v>16.651700000000005</c:v>
                </c:pt>
                <c:pt idx="446">
                  <c:v>16.673500000000001</c:v>
                </c:pt>
                <c:pt idx="447">
                  <c:v>16.690999999999999</c:v>
                </c:pt>
                <c:pt idx="448">
                  <c:v>16.7041</c:v>
                </c:pt>
                <c:pt idx="449">
                  <c:v>16.712800000000001</c:v>
                </c:pt>
                <c:pt idx="450">
                  <c:v>16.717300000000005</c:v>
                </c:pt>
                <c:pt idx="451">
                  <c:v>16.717300000000005</c:v>
                </c:pt>
                <c:pt idx="452">
                  <c:v>16.713100000000001</c:v>
                </c:pt>
                <c:pt idx="453">
                  <c:v>16.704499999999989</c:v>
                </c:pt>
                <c:pt idx="454">
                  <c:v>16.691500000000001</c:v>
                </c:pt>
                <c:pt idx="455">
                  <c:v>16.674199999999999</c:v>
                </c:pt>
                <c:pt idx="456">
                  <c:v>16.6526</c:v>
                </c:pt>
                <c:pt idx="457">
                  <c:v>16.626799999999989</c:v>
                </c:pt>
                <c:pt idx="458">
                  <c:v>16.596699999999977</c:v>
                </c:pt>
                <c:pt idx="459">
                  <c:v>16.562199999999979</c:v>
                </c:pt>
                <c:pt idx="460">
                  <c:v>16.523599999999977</c:v>
                </c:pt>
                <c:pt idx="461">
                  <c:v>16.48069999999997</c:v>
                </c:pt>
                <c:pt idx="462">
                  <c:v>16.433499999999981</c:v>
                </c:pt>
                <c:pt idx="463">
                  <c:v>16.38219999999998</c:v>
                </c:pt>
                <c:pt idx="464">
                  <c:v>16.326699999999981</c:v>
                </c:pt>
                <c:pt idx="465">
                  <c:v>16.266999999999989</c:v>
                </c:pt>
                <c:pt idx="466">
                  <c:v>16.203199999999981</c:v>
                </c:pt>
                <c:pt idx="467">
                  <c:v>16.135200000000001</c:v>
                </c:pt>
                <c:pt idx="468">
                  <c:v>16.063099999999981</c:v>
                </c:pt>
                <c:pt idx="469">
                  <c:v>15.9869</c:v>
                </c:pt>
                <c:pt idx="470">
                  <c:v>15.9068</c:v>
                </c:pt>
                <c:pt idx="471">
                  <c:v>15.822500000000007</c:v>
                </c:pt>
                <c:pt idx="472">
                  <c:v>15.7342</c:v>
                </c:pt>
                <c:pt idx="473">
                  <c:v>15.641999999999999</c:v>
                </c:pt>
                <c:pt idx="474">
                  <c:v>15.5458</c:v>
                </c:pt>
                <c:pt idx="475">
                  <c:v>15.4458</c:v>
                </c:pt>
                <c:pt idx="476">
                  <c:v>15.341800000000001</c:v>
                </c:pt>
                <c:pt idx="477">
                  <c:v>15.234</c:v>
                </c:pt>
                <c:pt idx="478">
                  <c:v>15.122300000000001</c:v>
                </c:pt>
                <c:pt idx="479">
                  <c:v>15.0069</c:v>
                </c:pt>
                <c:pt idx="480">
                  <c:v>14.887700000000002</c:v>
                </c:pt>
                <c:pt idx="481">
                  <c:v>14.764800000000001</c:v>
                </c:pt>
                <c:pt idx="482">
                  <c:v>14.638199999999999</c:v>
                </c:pt>
                <c:pt idx="483">
                  <c:v>14.507900000000001</c:v>
                </c:pt>
                <c:pt idx="484">
                  <c:v>14.3741</c:v>
                </c:pt>
                <c:pt idx="485">
                  <c:v>14.236700000000001</c:v>
                </c:pt>
                <c:pt idx="486">
                  <c:v>14.095700000000004</c:v>
                </c:pt>
                <c:pt idx="487">
                  <c:v>13.9513</c:v>
                </c:pt>
                <c:pt idx="488">
                  <c:v>13.803400000000007</c:v>
                </c:pt>
                <c:pt idx="489">
                  <c:v>13.652100000000004</c:v>
                </c:pt>
                <c:pt idx="490">
                  <c:v>13.497400000000004</c:v>
                </c:pt>
                <c:pt idx="491">
                  <c:v>13.339500000000006</c:v>
                </c:pt>
                <c:pt idx="492">
                  <c:v>13.1782</c:v>
                </c:pt>
                <c:pt idx="493">
                  <c:v>13.0137</c:v>
                </c:pt>
                <c:pt idx="494">
                  <c:v>12.8461</c:v>
                </c:pt>
                <c:pt idx="495">
                  <c:v>12.6752</c:v>
                </c:pt>
                <c:pt idx="496">
                  <c:v>12.501300000000001</c:v>
                </c:pt>
                <c:pt idx="497">
                  <c:v>12.324400000000002</c:v>
                </c:pt>
                <c:pt idx="498">
                  <c:v>12.144500000000001</c:v>
                </c:pt>
                <c:pt idx="499">
                  <c:v>11.961600000000002</c:v>
                </c:pt>
                <c:pt idx="500">
                  <c:v>11.7758</c:v>
                </c:pt>
                <c:pt idx="501">
                  <c:v>11.587200000000001</c:v>
                </c:pt>
                <c:pt idx="502">
                  <c:v>11.395800000000008</c:v>
                </c:pt>
                <c:pt idx="503">
                  <c:v>11.201600000000001</c:v>
                </c:pt>
                <c:pt idx="504">
                  <c:v>11.004800000000001</c:v>
                </c:pt>
                <c:pt idx="505">
                  <c:v>10.805300000000004</c:v>
                </c:pt>
                <c:pt idx="506">
                  <c:v>10.603300000000001</c:v>
                </c:pt>
                <c:pt idx="507">
                  <c:v>10.3987</c:v>
                </c:pt>
                <c:pt idx="508">
                  <c:v>10.191700000000001</c:v>
                </c:pt>
                <c:pt idx="509">
                  <c:v>9.9822100000000002</c:v>
                </c:pt>
                <c:pt idx="510">
                  <c:v>9.7704000000000004</c:v>
                </c:pt>
                <c:pt idx="511">
                  <c:v>9.5563000000000002</c:v>
                </c:pt>
                <c:pt idx="512">
                  <c:v>9.3399600000000014</c:v>
                </c:pt>
                <c:pt idx="513">
                  <c:v>9.1213899999999999</c:v>
                </c:pt>
                <c:pt idx="514">
                  <c:v>8.9007500000000004</c:v>
                </c:pt>
                <c:pt idx="515">
                  <c:v>8.6780299999999997</c:v>
                </c:pt>
                <c:pt idx="516">
                  <c:v>8.4533200000000015</c:v>
                </c:pt>
                <c:pt idx="517">
                  <c:v>8.2265900000000016</c:v>
                </c:pt>
                <c:pt idx="518">
                  <c:v>7.99803</c:v>
                </c:pt>
                <c:pt idx="519">
                  <c:v>7.7676400000000001</c:v>
                </c:pt>
                <c:pt idx="520">
                  <c:v>7.5354999999999999</c:v>
                </c:pt>
                <c:pt idx="521">
                  <c:v>7.3016500000000004</c:v>
                </c:pt>
                <c:pt idx="522">
                  <c:v>7.0661199999999962</c:v>
                </c:pt>
                <c:pt idx="523">
                  <c:v>6.8290099999999985</c:v>
                </c:pt>
                <c:pt idx="524">
                  <c:v>6.5904299999999996</c:v>
                </c:pt>
                <c:pt idx="525">
                  <c:v>6.3503499999999997</c:v>
                </c:pt>
                <c:pt idx="526">
                  <c:v>6.1088799999999965</c:v>
                </c:pt>
                <c:pt idx="527">
                  <c:v>5.8660699999999997</c:v>
                </c:pt>
                <c:pt idx="528">
                  <c:v>5.6220399999999957</c:v>
                </c:pt>
                <c:pt idx="529">
                  <c:v>5.3767800000000001</c:v>
                </c:pt>
                <c:pt idx="530">
                  <c:v>5.1303999999999998</c:v>
                </c:pt>
                <c:pt idx="531">
                  <c:v>4.8828999999999985</c:v>
                </c:pt>
                <c:pt idx="532">
                  <c:v>4.6344699999999985</c:v>
                </c:pt>
                <c:pt idx="533">
                  <c:v>4.3849999999999962</c:v>
                </c:pt>
                <c:pt idx="534">
                  <c:v>4.1346799999999995</c:v>
                </c:pt>
                <c:pt idx="535">
                  <c:v>3.8835500000000001</c:v>
                </c:pt>
                <c:pt idx="536">
                  <c:v>3.6316699999999984</c:v>
                </c:pt>
                <c:pt idx="537">
                  <c:v>3.3791499999999979</c:v>
                </c:pt>
                <c:pt idx="538">
                  <c:v>3.1259999999999999</c:v>
                </c:pt>
                <c:pt idx="539">
                  <c:v>2.8722099999999968</c:v>
                </c:pt>
                <c:pt idx="540">
                  <c:v>2.6180399999999997</c:v>
                </c:pt>
                <c:pt idx="541">
                  <c:v>2.3633999999999999</c:v>
                </c:pt>
                <c:pt idx="542">
                  <c:v>2.1084200000000002</c:v>
                </c:pt>
                <c:pt idx="543">
                  <c:v>1.8531500000000001</c:v>
                </c:pt>
                <c:pt idx="544">
                  <c:v>1.59765</c:v>
                </c:pt>
                <c:pt idx="545">
                  <c:v>1.341939999999999</c:v>
                </c:pt>
                <c:pt idx="546">
                  <c:v>1.08622</c:v>
                </c:pt>
                <c:pt idx="547">
                  <c:v>0.8303469999999995</c:v>
                </c:pt>
                <c:pt idx="548">
                  <c:v>0.57464700000000046</c:v>
                </c:pt>
                <c:pt idx="549">
                  <c:v>0.31897800000000037</c:v>
                </c:pt>
                <c:pt idx="550">
                  <c:v>6.3487399999999999E-2</c:v>
                </c:pt>
                <c:pt idx="551">
                  <c:v>-0.19173200000000001</c:v>
                </c:pt>
                <c:pt idx="552">
                  <c:v>-0.446689</c:v>
                </c:pt>
                <c:pt idx="553">
                  <c:v>-0.70125099999999996</c:v>
                </c:pt>
                <c:pt idx="554">
                  <c:v>-0.9554319999999995</c:v>
                </c:pt>
                <c:pt idx="555">
                  <c:v>-1.2090899999999998</c:v>
                </c:pt>
                <c:pt idx="556">
                  <c:v>-1.4621899999999999</c:v>
                </c:pt>
                <c:pt idx="557">
                  <c:v>-1.7146599999999999</c:v>
                </c:pt>
                <c:pt idx="558">
                  <c:v>-1.9664600000000001</c:v>
                </c:pt>
                <c:pt idx="559">
                  <c:v>-2.2174499999999981</c:v>
                </c:pt>
                <c:pt idx="560">
                  <c:v>-2.4676999999999998</c:v>
                </c:pt>
                <c:pt idx="561">
                  <c:v>-2.7170899999999998</c:v>
                </c:pt>
                <c:pt idx="562">
                  <c:v>-2.9654599999999984</c:v>
                </c:pt>
                <c:pt idx="563">
                  <c:v>-3.2128299999999981</c:v>
                </c:pt>
                <c:pt idx="564">
                  <c:v>-3.459159999999998</c:v>
                </c:pt>
                <c:pt idx="565">
                  <c:v>-3.7043100000000018</c:v>
                </c:pt>
                <c:pt idx="566">
                  <c:v>-3.9483799999999998</c:v>
                </c:pt>
                <c:pt idx="567">
                  <c:v>-4.1911199999999962</c:v>
                </c:pt>
                <c:pt idx="568">
                  <c:v>-4.4325200000000002</c:v>
                </c:pt>
                <c:pt idx="569">
                  <c:v>-4.6726299999999998</c:v>
                </c:pt>
                <c:pt idx="570">
                  <c:v>-4.9111500000000001</c:v>
                </c:pt>
                <c:pt idx="571">
                  <c:v>-5.1483299999999996</c:v>
                </c:pt>
                <c:pt idx="572">
                  <c:v>-5.3838499999999998</c:v>
                </c:pt>
                <c:pt idx="573">
                  <c:v>-5.6178499999999962</c:v>
                </c:pt>
                <c:pt idx="574">
                  <c:v>-5.85006</c:v>
                </c:pt>
                <c:pt idx="575">
                  <c:v>-6.0805799999999985</c:v>
                </c:pt>
                <c:pt idx="576">
                  <c:v>-6.3093300000000001</c:v>
                </c:pt>
                <c:pt idx="577">
                  <c:v>-6.5361799999999999</c:v>
                </c:pt>
                <c:pt idx="578">
                  <c:v>-6.7611799999999995</c:v>
                </c:pt>
                <c:pt idx="579">
                  <c:v>-6.9841799999999985</c:v>
                </c:pt>
                <c:pt idx="580">
                  <c:v>-7.2051400000000001</c:v>
                </c:pt>
                <c:pt idx="581">
                  <c:v>-7.4240499999999985</c:v>
                </c:pt>
                <c:pt idx="582">
                  <c:v>-7.64086</c:v>
                </c:pt>
                <c:pt idx="583">
                  <c:v>-7.8554599999999963</c:v>
                </c:pt>
                <c:pt idx="584">
                  <c:v>-8.0678100000000015</c:v>
                </c:pt>
                <c:pt idx="585">
                  <c:v>-8.2778200000000002</c:v>
                </c:pt>
                <c:pt idx="586">
                  <c:v>-8.4855100000000068</c:v>
                </c:pt>
                <c:pt idx="587">
                  <c:v>-8.6908300000000001</c:v>
                </c:pt>
                <c:pt idx="588">
                  <c:v>-8.8937000000000008</c:v>
                </c:pt>
                <c:pt idx="589">
                  <c:v>-9.0940400000000015</c:v>
                </c:pt>
                <c:pt idx="590">
                  <c:v>-9.2918299999999991</c:v>
                </c:pt>
                <c:pt idx="591">
                  <c:v>-9.4870400000000004</c:v>
                </c:pt>
                <c:pt idx="592">
                  <c:v>-9.6796200000000034</c:v>
                </c:pt>
                <c:pt idx="593">
                  <c:v>-9.8694300000000119</c:v>
                </c:pt>
                <c:pt idx="594">
                  <c:v>-10.056500000000007</c:v>
                </c:pt>
                <c:pt idx="595">
                  <c:v>-10.2408</c:v>
                </c:pt>
                <c:pt idx="596">
                  <c:v>-10.4223</c:v>
                </c:pt>
                <c:pt idx="597">
                  <c:v>-10.600900000000001</c:v>
                </c:pt>
                <c:pt idx="598">
                  <c:v>-10.7765</c:v>
                </c:pt>
                <c:pt idx="599">
                  <c:v>-10.9491</c:v>
                </c:pt>
                <c:pt idx="600">
                  <c:v>-11.1188</c:v>
                </c:pt>
                <c:pt idx="601">
                  <c:v>-11.285400000000006</c:v>
                </c:pt>
                <c:pt idx="602">
                  <c:v>-11.4489</c:v>
                </c:pt>
                <c:pt idx="603">
                  <c:v>-11.6092</c:v>
                </c:pt>
                <c:pt idx="604">
                  <c:v>-11.766300000000001</c:v>
                </c:pt>
                <c:pt idx="605">
                  <c:v>-11.920200000000001</c:v>
                </c:pt>
                <c:pt idx="606">
                  <c:v>-12.0708</c:v>
                </c:pt>
                <c:pt idx="607">
                  <c:v>-12.2182</c:v>
                </c:pt>
                <c:pt idx="608">
                  <c:v>-12.362200000000007</c:v>
                </c:pt>
                <c:pt idx="609">
                  <c:v>-12.502700000000004</c:v>
                </c:pt>
                <c:pt idx="610">
                  <c:v>-12.64</c:v>
                </c:pt>
                <c:pt idx="611">
                  <c:v>-12.7737</c:v>
                </c:pt>
                <c:pt idx="612">
                  <c:v>-12.904</c:v>
                </c:pt>
                <c:pt idx="613">
                  <c:v>-13.030800000000001</c:v>
                </c:pt>
                <c:pt idx="614">
                  <c:v>-13.154</c:v>
                </c:pt>
                <c:pt idx="615">
                  <c:v>-13.2735</c:v>
                </c:pt>
                <c:pt idx="616">
                  <c:v>-13.389600000000007</c:v>
                </c:pt>
                <c:pt idx="617">
                  <c:v>-13.501900000000001</c:v>
                </c:pt>
                <c:pt idx="618">
                  <c:v>-13.6106</c:v>
                </c:pt>
                <c:pt idx="619">
                  <c:v>-13.7156</c:v>
                </c:pt>
                <c:pt idx="620">
                  <c:v>-13.816800000000002</c:v>
                </c:pt>
                <c:pt idx="621">
                  <c:v>-13.914400000000002</c:v>
                </c:pt>
                <c:pt idx="622">
                  <c:v>-14.008100000000001</c:v>
                </c:pt>
                <c:pt idx="623">
                  <c:v>-14.098000000000001</c:v>
                </c:pt>
                <c:pt idx="624">
                  <c:v>-14.184100000000001</c:v>
                </c:pt>
                <c:pt idx="625">
                  <c:v>-14.266400000000004</c:v>
                </c:pt>
                <c:pt idx="626">
                  <c:v>-14.3447</c:v>
                </c:pt>
                <c:pt idx="627">
                  <c:v>-14.4192</c:v>
                </c:pt>
                <c:pt idx="628">
                  <c:v>-14.489800000000002</c:v>
                </c:pt>
                <c:pt idx="629">
                  <c:v>-14.556400000000007</c:v>
                </c:pt>
                <c:pt idx="630">
                  <c:v>-14.619</c:v>
                </c:pt>
                <c:pt idx="631">
                  <c:v>-14.6777</c:v>
                </c:pt>
                <c:pt idx="632">
                  <c:v>-14.7324</c:v>
                </c:pt>
                <c:pt idx="633">
                  <c:v>-14.783200000000001</c:v>
                </c:pt>
                <c:pt idx="634">
                  <c:v>-14.829800000000002</c:v>
                </c:pt>
                <c:pt idx="635">
                  <c:v>-14.872400000000011</c:v>
                </c:pt>
                <c:pt idx="636">
                  <c:v>-14.911</c:v>
                </c:pt>
                <c:pt idx="637">
                  <c:v>-14.945600000000002</c:v>
                </c:pt>
                <c:pt idx="638">
                  <c:v>-14.976100000000002</c:v>
                </c:pt>
                <c:pt idx="639">
                  <c:v>-15.002500000000007</c:v>
                </c:pt>
                <c:pt idx="640">
                  <c:v>-15.024700000000001</c:v>
                </c:pt>
                <c:pt idx="641">
                  <c:v>-15.042900000000001</c:v>
                </c:pt>
                <c:pt idx="642">
                  <c:v>-15.057</c:v>
                </c:pt>
                <c:pt idx="643">
                  <c:v>-15.067</c:v>
                </c:pt>
                <c:pt idx="644">
                  <c:v>-15.072900000000002</c:v>
                </c:pt>
                <c:pt idx="645">
                  <c:v>-15.0746</c:v>
                </c:pt>
                <c:pt idx="646">
                  <c:v>-15.0722</c:v>
                </c:pt>
                <c:pt idx="647">
                  <c:v>-15.065700000000007</c:v>
                </c:pt>
                <c:pt idx="648">
                  <c:v>-15.055000000000007</c:v>
                </c:pt>
                <c:pt idx="649">
                  <c:v>-15.0403</c:v>
                </c:pt>
                <c:pt idx="650">
                  <c:v>-15.0213</c:v>
                </c:pt>
                <c:pt idx="651">
                  <c:v>-14.998200000000001</c:v>
                </c:pt>
                <c:pt idx="652">
                  <c:v>-14.971</c:v>
                </c:pt>
                <c:pt idx="653">
                  <c:v>-14.9397</c:v>
                </c:pt>
                <c:pt idx="654">
                  <c:v>-14.904300000000001</c:v>
                </c:pt>
                <c:pt idx="655">
                  <c:v>-14.864700000000004</c:v>
                </c:pt>
                <c:pt idx="656">
                  <c:v>-14.821</c:v>
                </c:pt>
                <c:pt idx="657">
                  <c:v>-14.773200000000001</c:v>
                </c:pt>
                <c:pt idx="658">
                  <c:v>-14.7212</c:v>
                </c:pt>
                <c:pt idx="659">
                  <c:v>-14.6653</c:v>
                </c:pt>
                <c:pt idx="660">
                  <c:v>-14.6052</c:v>
                </c:pt>
                <c:pt idx="661">
                  <c:v>-14.540900000000001</c:v>
                </c:pt>
                <c:pt idx="662">
                  <c:v>-14.472700000000007</c:v>
                </c:pt>
                <c:pt idx="663">
                  <c:v>-14.400400000000007</c:v>
                </c:pt>
                <c:pt idx="664">
                  <c:v>-14.324</c:v>
                </c:pt>
                <c:pt idx="665">
                  <c:v>-14.243600000000001</c:v>
                </c:pt>
                <c:pt idx="666">
                  <c:v>-14.1592</c:v>
                </c:pt>
                <c:pt idx="667">
                  <c:v>-14.0708</c:v>
                </c:pt>
                <c:pt idx="668">
                  <c:v>-13.978400000000002</c:v>
                </c:pt>
                <c:pt idx="669">
                  <c:v>-13.882000000000007</c:v>
                </c:pt>
                <c:pt idx="670">
                  <c:v>-13.781700000000001</c:v>
                </c:pt>
                <c:pt idx="671">
                  <c:v>-13.6774</c:v>
                </c:pt>
                <c:pt idx="672">
                  <c:v>-13.569100000000002</c:v>
                </c:pt>
                <c:pt idx="673">
                  <c:v>-13.457100000000002</c:v>
                </c:pt>
                <c:pt idx="674">
                  <c:v>-13.341100000000001</c:v>
                </c:pt>
                <c:pt idx="675">
                  <c:v>-13.2212</c:v>
                </c:pt>
                <c:pt idx="676">
                  <c:v>-13.0975</c:v>
                </c:pt>
                <c:pt idx="677">
                  <c:v>-12.97</c:v>
                </c:pt>
                <c:pt idx="678">
                  <c:v>-12.838700000000001</c:v>
                </c:pt>
                <c:pt idx="679">
                  <c:v>-12.7037</c:v>
                </c:pt>
                <c:pt idx="680">
                  <c:v>-12.5649</c:v>
                </c:pt>
                <c:pt idx="681">
                  <c:v>-12.422400000000007</c:v>
                </c:pt>
                <c:pt idx="682">
                  <c:v>-12.2761</c:v>
                </c:pt>
                <c:pt idx="683">
                  <c:v>-12.126300000000001</c:v>
                </c:pt>
                <c:pt idx="684">
                  <c:v>-11.972700000000007</c:v>
                </c:pt>
                <c:pt idx="685">
                  <c:v>-11.815600000000007</c:v>
                </c:pt>
                <c:pt idx="686">
                  <c:v>-11.6549</c:v>
                </c:pt>
                <c:pt idx="687">
                  <c:v>-11.490600000000002</c:v>
                </c:pt>
                <c:pt idx="688">
                  <c:v>-11.322800000000004</c:v>
                </c:pt>
                <c:pt idx="689">
                  <c:v>-11.1516</c:v>
                </c:pt>
                <c:pt idx="690">
                  <c:v>-10.976900000000002</c:v>
                </c:pt>
                <c:pt idx="691">
                  <c:v>-10.7987</c:v>
                </c:pt>
                <c:pt idx="692">
                  <c:v>-10.6172</c:v>
                </c:pt>
                <c:pt idx="693">
                  <c:v>-10.4323</c:v>
                </c:pt>
                <c:pt idx="694">
                  <c:v>-10.244</c:v>
                </c:pt>
                <c:pt idx="695">
                  <c:v>-10.052600000000007</c:v>
                </c:pt>
                <c:pt idx="696">
                  <c:v>-9.8577900000000067</c:v>
                </c:pt>
                <c:pt idx="697">
                  <c:v>-9.6598500000000005</c:v>
                </c:pt>
                <c:pt idx="698">
                  <c:v>-9.45871</c:v>
                </c:pt>
                <c:pt idx="699">
                  <c:v>-9.25441</c:v>
                </c:pt>
                <c:pt idx="700">
                  <c:v>-9.0470199999999998</c:v>
                </c:pt>
                <c:pt idx="701">
                  <c:v>-8.8365500000000008</c:v>
                </c:pt>
                <c:pt idx="702">
                  <c:v>-8.6230600000000006</c:v>
                </c:pt>
                <c:pt idx="703">
                  <c:v>-8.4065700000000003</c:v>
                </c:pt>
                <c:pt idx="704">
                  <c:v>-8.1871900000000011</c:v>
                </c:pt>
                <c:pt idx="705">
                  <c:v>-7.9648599999999963</c:v>
                </c:pt>
                <c:pt idx="706">
                  <c:v>-7.7396600000000042</c:v>
                </c:pt>
                <c:pt idx="707">
                  <c:v>-7.5116700000000014</c:v>
                </c:pt>
                <c:pt idx="708">
                  <c:v>-7.2808799999999998</c:v>
                </c:pt>
                <c:pt idx="709">
                  <c:v>-7.0473999999999997</c:v>
                </c:pt>
                <c:pt idx="710">
                  <c:v>-6.8111499999999996</c:v>
                </c:pt>
                <c:pt idx="711">
                  <c:v>-6.5723000000000003</c:v>
                </c:pt>
                <c:pt idx="712">
                  <c:v>-6.3307700000000002</c:v>
                </c:pt>
                <c:pt idx="713">
                  <c:v>-6.0867700000000013</c:v>
                </c:pt>
                <c:pt idx="714">
                  <c:v>-5.8402200000000004</c:v>
                </c:pt>
                <c:pt idx="715">
                  <c:v>-5.5911499999999998</c:v>
                </c:pt>
                <c:pt idx="716">
                  <c:v>-5.3397199999999998</c:v>
                </c:pt>
                <c:pt idx="717">
                  <c:v>-5.0858699999999999</c:v>
                </c:pt>
                <c:pt idx="718">
                  <c:v>-4.8296799999999998</c:v>
                </c:pt>
                <c:pt idx="719">
                  <c:v>-4.5712300000000035</c:v>
                </c:pt>
                <c:pt idx="720">
                  <c:v>-4.3104999999999976</c:v>
                </c:pt>
                <c:pt idx="721">
                  <c:v>-4.0476200000000002</c:v>
                </c:pt>
                <c:pt idx="722">
                  <c:v>-3.7825700000000002</c:v>
                </c:pt>
                <c:pt idx="723">
                  <c:v>-3.5154099999999984</c:v>
                </c:pt>
                <c:pt idx="724">
                  <c:v>-3.2461700000000002</c:v>
                </c:pt>
                <c:pt idx="725">
                  <c:v>-2.9750099999999984</c:v>
                </c:pt>
                <c:pt idx="726">
                  <c:v>-2.7018499999999981</c:v>
                </c:pt>
                <c:pt idx="727">
                  <c:v>-2.426759999999998</c:v>
                </c:pt>
                <c:pt idx="728">
                  <c:v>-2.1498300000000001</c:v>
                </c:pt>
                <c:pt idx="729">
                  <c:v>-1.8710599999999999</c:v>
                </c:pt>
                <c:pt idx="730">
                  <c:v>-1.5906</c:v>
                </c:pt>
                <c:pt idx="731">
                  <c:v>-1.3083800000000001</c:v>
                </c:pt>
                <c:pt idx="732">
                  <c:v>-1.02444</c:v>
                </c:pt>
                <c:pt idx="733">
                  <c:v>-0.73906099999999997</c:v>
                </c:pt>
                <c:pt idx="734">
                  <c:v>-0.4519660000000002</c:v>
                </c:pt>
                <c:pt idx="735">
                  <c:v>-0.16342599999999999</c:v>
                </c:pt>
                <c:pt idx="736">
                  <c:v>0.126551</c:v>
                </c:pt>
                <c:pt idx="737">
                  <c:v>0.41802200000000023</c:v>
                </c:pt>
                <c:pt idx="738">
                  <c:v>0.71080200000000004</c:v>
                </c:pt>
                <c:pt idx="739">
                  <c:v>1.00485</c:v>
                </c:pt>
                <c:pt idx="740">
                  <c:v>1.3002400000000001</c:v>
                </c:pt>
                <c:pt idx="741">
                  <c:v>1.5967199999999999</c:v>
                </c:pt>
                <c:pt idx="742">
                  <c:v>1.89442</c:v>
                </c:pt>
                <c:pt idx="743">
                  <c:v>2.1932800000000001</c:v>
                </c:pt>
                <c:pt idx="744">
                  <c:v>2.4931199999999998</c:v>
                </c:pt>
                <c:pt idx="745">
                  <c:v>2.7939799999999999</c:v>
                </c:pt>
                <c:pt idx="746">
                  <c:v>3.09579</c:v>
                </c:pt>
                <c:pt idx="747">
                  <c:v>3.3984699999999979</c:v>
                </c:pt>
                <c:pt idx="748">
                  <c:v>3.7021000000000002</c:v>
                </c:pt>
                <c:pt idx="749">
                  <c:v>4.0064900000000003</c:v>
                </c:pt>
                <c:pt idx="750">
                  <c:v>4.3115899999999963</c:v>
                </c:pt>
                <c:pt idx="751">
                  <c:v>4.6173599999999961</c:v>
                </c:pt>
                <c:pt idx="752">
                  <c:v>4.9238200000000001</c:v>
                </c:pt>
                <c:pt idx="753">
                  <c:v>5.2308899999999996</c:v>
                </c:pt>
                <c:pt idx="754">
                  <c:v>5.5384500000000001</c:v>
                </c:pt>
                <c:pt idx="755">
                  <c:v>5.8465799999999986</c:v>
                </c:pt>
                <c:pt idx="756">
                  <c:v>6.1551499999999963</c:v>
                </c:pt>
                <c:pt idx="757">
                  <c:v>6.4640499999999985</c:v>
                </c:pt>
                <c:pt idx="758">
                  <c:v>6.7733200000000036</c:v>
                </c:pt>
                <c:pt idx="759">
                  <c:v>7.0828999999999995</c:v>
                </c:pt>
                <c:pt idx="760">
                  <c:v>7.3927299999999985</c:v>
                </c:pt>
                <c:pt idx="761">
                  <c:v>7.7028099999999995</c:v>
                </c:pt>
                <c:pt idx="762">
                  <c:v>8.0128900000000005</c:v>
                </c:pt>
                <c:pt idx="763">
                  <c:v>8.3232300000000006</c:v>
                </c:pt>
                <c:pt idx="764">
                  <c:v>8.6335200000000007</c:v>
                </c:pt>
                <c:pt idx="765">
                  <c:v>8.9438100000000009</c:v>
                </c:pt>
                <c:pt idx="766">
                  <c:v>9.2541000000000011</c:v>
                </c:pt>
                <c:pt idx="767">
                  <c:v>9.5642900000000015</c:v>
                </c:pt>
                <c:pt idx="768">
                  <c:v>9.8742800000000006</c:v>
                </c:pt>
                <c:pt idx="769">
                  <c:v>10.184100000000001</c:v>
                </c:pt>
                <c:pt idx="770">
                  <c:v>10.4938</c:v>
                </c:pt>
                <c:pt idx="771">
                  <c:v>10.803100000000002</c:v>
                </c:pt>
                <c:pt idx="772">
                  <c:v>11.1121</c:v>
                </c:pt>
                <c:pt idx="773">
                  <c:v>11.4206</c:v>
                </c:pt>
                <c:pt idx="774">
                  <c:v>11.7288</c:v>
                </c:pt>
                <c:pt idx="775">
                  <c:v>12.0365</c:v>
                </c:pt>
                <c:pt idx="776">
                  <c:v>12.3438</c:v>
                </c:pt>
                <c:pt idx="777">
                  <c:v>12.650400000000007</c:v>
                </c:pt>
                <c:pt idx="778">
                  <c:v>12.956400000000007</c:v>
                </c:pt>
                <c:pt idx="779">
                  <c:v>13.261800000000001</c:v>
                </c:pt>
                <c:pt idx="780">
                  <c:v>13.566500000000007</c:v>
                </c:pt>
                <c:pt idx="781">
                  <c:v>13.870500000000007</c:v>
                </c:pt>
                <c:pt idx="782">
                  <c:v>14.1736</c:v>
                </c:pt>
                <c:pt idx="783">
                  <c:v>14.476000000000004</c:v>
                </c:pt>
                <c:pt idx="784">
                  <c:v>14.7775</c:v>
                </c:pt>
                <c:pt idx="785">
                  <c:v>15.078000000000001</c:v>
                </c:pt>
                <c:pt idx="786">
                  <c:v>15.377700000000004</c:v>
                </c:pt>
                <c:pt idx="787">
                  <c:v>15.676400000000006</c:v>
                </c:pt>
                <c:pt idx="788">
                  <c:v>15.974</c:v>
                </c:pt>
                <c:pt idx="789">
                  <c:v>16.270499999999977</c:v>
                </c:pt>
                <c:pt idx="790">
                  <c:v>16.565999999999981</c:v>
                </c:pt>
                <c:pt idx="791">
                  <c:v>16.860199999999981</c:v>
                </c:pt>
                <c:pt idx="792">
                  <c:v>17.153400000000001</c:v>
                </c:pt>
                <c:pt idx="793">
                  <c:v>17.445199999999982</c:v>
                </c:pt>
                <c:pt idx="794">
                  <c:v>17.735900000000001</c:v>
                </c:pt>
                <c:pt idx="795">
                  <c:v>18.025200000000002</c:v>
                </c:pt>
                <c:pt idx="796">
                  <c:v>18.313300000000005</c:v>
                </c:pt>
                <c:pt idx="797">
                  <c:v>18.599900000000005</c:v>
                </c:pt>
                <c:pt idx="798">
                  <c:v>18.885000000000002</c:v>
                </c:pt>
                <c:pt idx="799">
                  <c:v>19.168900000000001</c:v>
                </c:pt>
                <c:pt idx="800">
                  <c:v>19.4512</c:v>
                </c:pt>
                <c:pt idx="801">
                  <c:v>19.731900000000014</c:v>
                </c:pt>
                <c:pt idx="802">
                  <c:v>20.011199999999999</c:v>
                </c:pt>
                <c:pt idx="803">
                  <c:v>20.288799999999966</c:v>
                </c:pt>
                <c:pt idx="804">
                  <c:v>20.564900000000005</c:v>
                </c:pt>
                <c:pt idx="805">
                  <c:v>20.839400000000001</c:v>
                </c:pt>
                <c:pt idx="806">
                  <c:v>21.112100000000005</c:v>
                </c:pt>
                <c:pt idx="807">
                  <c:v>21.383199999999981</c:v>
                </c:pt>
                <c:pt idx="808">
                  <c:v>21.6526</c:v>
                </c:pt>
                <c:pt idx="809">
                  <c:v>21.92019999999998</c:v>
                </c:pt>
                <c:pt idx="810">
                  <c:v>22.1859</c:v>
                </c:pt>
                <c:pt idx="811">
                  <c:v>22.4499</c:v>
                </c:pt>
                <c:pt idx="812">
                  <c:v>22.7121</c:v>
                </c:pt>
                <c:pt idx="813">
                  <c:v>22.972299999999979</c:v>
                </c:pt>
                <c:pt idx="814">
                  <c:v>23.230699999999981</c:v>
                </c:pt>
                <c:pt idx="815">
                  <c:v>23.487100000000002</c:v>
                </c:pt>
                <c:pt idx="816">
                  <c:v>23.741700000000002</c:v>
                </c:pt>
                <c:pt idx="817">
                  <c:v>23.994199999999989</c:v>
                </c:pt>
                <c:pt idx="818">
                  <c:v>24.244700000000002</c:v>
                </c:pt>
                <c:pt idx="819">
                  <c:v>24.49329999999998</c:v>
                </c:pt>
                <c:pt idx="820">
                  <c:v>24.739799999999981</c:v>
                </c:pt>
                <c:pt idx="821">
                  <c:v>24.98419999999998</c:v>
                </c:pt>
                <c:pt idx="822">
                  <c:v>25.22659999999998</c:v>
                </c:pt>
                <c:pt idx="823">
                  <c:v>25.466899999999981</c:v>
                </c:pt>
                <c:pt idx="824">
                  <c:v>25.704999999999988</c:v>
                </c:pt>
                <c:pt idx="825">
                  <c:v>25.940999999999981</c:v>
                </c:pt>
                <c:pt idx="826">
                  <c:v>26.174900000000019</c:v>
                </c:pt>
                <c:pt idx="827">
                  <c:v>26.40649999999998</c:v>
                </c:pt>
                <c:pt idx="828">
                  <c:v>26.635999999999999</c:v>
                </c:pt>
                <c:pt idx="829">
                  <c:v>26.863299999999981</c:v>
                </c:pt>
                <c:pt idx="830">
                  <c:v>27.088299999999979</c:v>
                </c:pt>
                <c:pt idx="831">
                  <c:v>27.311199999999999</c:v>
                </c:pt>
                <c:pt idx="832">
                  <c:v>27.531800000000015</c:v>
                </c:pt>
                <c:pt idx="833">
                  <c:v>27.75</c:v>
                </c:pt>
                <c:pt idx="834">
                  <c:v>27.96599999999998</c:v>
                </c:pt>
                <c:pt idx="835">
                  <c:v>28.179800000000014</c:v>
                </c:pt>
                <c:pt idx="836">
                  <c:v>28.391200000000001</c:v>
                </c:pt>
                <c:pt idx="837">
                  <c:v>28.6004</c:v>
                </c:pt>
                <c:pt idx="838">
                  <c:v>28.807200000000005</c:v>
                </c:pt>
                <c:pt idx="839">
                  <c:v>29.011600000000001</c:v>
                </c:pt>
                <c:pt idx="840">
                  <c:v>29.213699999999989</c:v>
                </c:pt>
                <c:pt idx="841">
                  <c:v>29.413399999999989</c:v>
                </c:pt>
                <c:pt idx="842">
                  <c:v>29.610900000000019</c:v>
                </c:pt>
                <c:pt idx="843">
                  <c:v>29.805900000000001</c:v>
                </c:pt>
                <c:pt idx="844">
                  <c:v>29.998599999999978</c:v>
                </c:pt>
                <c:pt idx="845">
                  <c:v>30.1889</c:v>
                </c:pt>
                <c:pt idx="846">
                  <c:v>30.376799999999989</c:v>
                </c:pt>
                <c:pt idx="847">
                  <c:v>30.562299999999979</c:v>
                </c:pt>
                <c:pt idx="848">
                  <c:v>30.745499999999982</c:v>
                </c:pt>
                <c:pt idx="849">
                  <c:v>30.92619999999998</c:v>
                </c:pt>
                <c:pt idx="850">
                  <c:v>31.104600000000001</c:v>
                </c:pt>
                <c:pt idx="851">
                  <c:v>31.280599999999982</c:v>
                </c:pt>
                <c:pt idx="852">
                  <c:v>31.4541</c:v>
                </c:pt>
                <c:pt idx="853">
                  <c:v>31.625299999999989</c:v>
                </c:pt>
                <c:pt idx="854">
                  <c:v>31.7941</c:v>
                </c:pt>
                <c:pt idx="855">
                  <c:v>31.960499999999978</c:v>
                </c:pt>
                <c:pt idx="856">
                  <c:v>32.124400000000001</c:v>
                </c:pt>
                <c:pt idx="857">
                  <c:v>32.286000000000001</c:v>
                </c:pt>
                <c:pt idx="858">
                  <c:v>32.445300000000003</c:v>
                </c:pt>
                <c:pt idx="859">
                  <c:v>32.602100000000029</c:v>
                </c:pt>
                <c:pt idx="860">
                  <c:v>32.756500000000003</c:v>
                </c:pt>
                <c:pt idx="861">
                  <c:v>32.9086</c:v>
                </c:pt>
                <c:pt idx="862">
                  <c:v>33.058200000000006</c:v>
                </c:pt>
                <c:pt idx="863">
                  <c:v>33.205500000000029</c:v>
                </c:pt>
                <c:pt idx="864">
                  <c:v>33.350499999999997</c:v>
                </c:pt>
                <c:pt idx="865">
                  <c:v>33.493100000000013</c:v>
                </c:pt>
                <c:pt idx="866">
                  <c:v>33.633400000000002</c:v>
                </c:pt>
                <c:pt idx="867">
                  <c:v>33.771300000000011</c:v>
                </c:pt>
                <c:pt idx="868">
                  <c:v>33.907000000000004</c:v>
                </c:pt>
                <c:pt idx="869">
                  <c:v>34.040200000000006</c:v>
                </c:pt>
                <c:pt idx="870">
                  <c:v>34.171200000000006</c:v>
                </c:pt>
                <c:pt idx="871">
                  <c:v>34.299900000000029</c:v>
                </c:pt>
                <c:pt idx="872">
                  <c:v>34.426300000000012</c:v>
                </c:pt>
                <c:pt idx="873">
                  <c:v>34.550400000000003</c:v>
                </c:pt>
                <c:pt idx="874">
                  <c:v>34.672300000000028</c:v>
                </c:pt>
                <c:pt idx="875">
                  <c:v>34.791900000000012</c:v>
                </c:pt>
                <c:pt idx="876">
                  <c:v>34.909300000000002</c:v>
                </c:pt>
                <c:pt idx="877">
                  <c:v>35.0244</c:v>
                </c:pt>
                <c:pt idx="878">
                  <c:v>35.1374</c:v>
                </c:pt>
                <c:pt idx="879">
                  <c:v>35.248200000000011</c:v>
                </c:pt>
                <c:pt idx="880">
                  <c:v>35.356699999999996</c:v>
                </c:pt>
                <c:pt idx="881">
                  <c:v>35.463200000000001</c:v>
                </c:pt>
                <c:pt idx="882">
                  <c:v>35.567500000000003</c:v>
                </c:pt>
                <c:pt idx="883">
                  <c:v>35.669600000000003</c:v>
                </c:pt>
                <c:pt idx="884">
                  <c:v>35.769700000000029</c:v>
                </c:pt>
                <c:pt idx="885">
                  <c:v>35.867600000000003</c:v>
                </c:pt>
                <c:pt idx="886">
                  <c:v>35.963500000000003</c:v>
                </c:pt>
                <c:pt idx="887">
                  <c:v>36.057299999999998</c:v>
                </c:pt>
                <c:pt idx="888">
                  <c:v>36.149100000000011</c:v>
                </c:pt>
                <c:pt idx="889">
                  <c:v>36.238900000000029</c:v>
                </c:pt>
                <c:pt idx="890">
                  <c:v>36.326700000000002</c:v>
                </c:pt>
                <c:pt idx="891">
                  <c:v>36.412500000000001</c:v>
                </c:pt>
                <c:pt idx="892">
                  <c:v>36.496300000000012</c:v>
                </c:pt>
                <c:pt idx="893">
                  <c:v>36.578300000000013</c:v>
                </c:pt>
                <c:pt idx="894">
                  <c:v>36.658300000000011</c:v>
                </c:pt>
                <c:pt idx="895">
                  <c:v>36.736400000000003</c:v>
                </c:pt>
                <c:pt idx="896">
                  <c:v>36.8127</c:v>
                </c:pt>
                <c:pt idx="897">
                  <c:v>36.887099999999997</c:v>
                </c:pt>
                <c:pt idx="898">
                  <c:v>36.959699999999998</c:v>
                </c:pt>
                <c:pt idx="899">
                  <c:v>37.030500000000011</c:v>
                </c:pt>
                <c:pt idx="900">
                  <c:v>37.099500000000013</c:v>
                </c:pt>
                <c:pt idx="901">
                  <c:v>37.166800000000002</c:v>
                </c:pt>
                <c:pt idx="902">
                  <c:v>37.232400000000013</c:v>
                </c:pt>
                <c:pt idx="903">
                  <c:v>37.296300000000038</c:v>
                </c:pt>
                <c:pt idx="904">
                  <c:v>37.358400000000003</c:v>
                </c:pt>
                <c:pt idx="905">
                  <c:v>37.419000000000004</c:v>
                </c:pt>
                <c:pt idx="906">
                  <c:v>37.477899999999998</c:v>
                </c:pt>
                <c:pt idx="907">
                  <c:v>37.535200000000003</c:v>
                </c:pt>
                <c:pt idx="908">
                  <c:v>37.591000000000001</c:v>
                </c:pt>
                <c:pt idx="909">
                  <c:v>37.645200000000003</c:v>
                </c:pt>
                <c:pt idx="910">
                  <c:v>37.698000000000029</c:v>
                </c:pt>
                <c:pt idx="911">
                  <c:v>37.749200000000002</c:v>
                </c:pt>
                <c:pt idx="912">
                  <c:v>37.798900000000039</c:v>
                </c:pt>
                <c:pt idx="913">
                  <c:v>37.847299999999997</c:v>
                </c:pt>
                <c:pt idx="914">
                  <c:v>37.894200000000005</c:v>
                </c:pt>
                <c:pt idx="915">
                  <c:v>37.939800000000005</c:v>
                </c:pt>
                <c:pt idx="916">
                  <c:v>37.984000000000002</c:v>
                </c:pt>
                <c:pt idx="917">
                  <c:v>38.026900000000012</c:v>
                </c:pt>
                <c:pt idx="918">
                  <c:v>38.068500000000029</c:v>
                </c:pt>
                <c:pt idx="919">
                  <c:v>38.108900000000013</c:v>
                </c:pt>
                <c:pt idx="920">
                  <c:v>38.148000000000003</c:v>
                </c:pt>
                <c:pt idx="921">
                  <c:v>38.185900000000011</c:v>
                </c:pt>
                <c:pt idx="922">
                  <c:v>38.222600000000028</c:v>
                </c:pt>
                <c:pt idx="923">
                  <c:v>38.258200000000002</c:v>
                </c:pt>
                <c:pt idx="924">
                  <c:v>38.292700000000046</c:v>
                </c:pt>
                <c:pt idx="925">
                  <c:v>38.326100000000011</c:v>
                </c:pt>
                <c:pt idx="926">
                  <c:v>38.358400000000003</c:v>
                </c:pt>
                <c:pt idx="927">
                  <c:v>38.389800000000001</c:v>
                </c:pt>
                <c:pt idx="928">
                  <c:v>38.420100000000012</c:v>
                </c:pt>
                <c:pt idx="929">
                  <c:v>38.4495</c:v>
                </c:pt>
                <c:pt idx="930">
                  <c:v>38.477899999999998</c:v>
                </c:pt>
                <c:pt idx="931">
                  <c:v>38.505400000000002</c:v>
                </c:pt>
                <c:pt idx="932">
                  <c:v>38.532100000000028</c:v>
                </c:pt>
                <c:pt idx="933">
                  <c:v>38.557899999999997</c:v>
                </c:pt>
                <c:pt idx="934">
                  <c:v>38.582900000000002</c:v>
                </c:pt>
                <c:pt idx="935">
                  <c:v>38.607100000000003</c:v>
                </c:pt>
                <c:pt idx="936">
                  <c:v>38.630600000000001</c:v>
                </c:pt>
                <c:pt idx="937">
                  <c:v>38.653300000000002</c:v>
                </c:pt>
                <c:pt idx="938">
                  <c:v>38.675400000000003</c:v>
                </c:pt>
                <c:pt idx="939">
                  <c:v>38.696800000000003</c:v>
                </c:pt>
                <c:pt idx="940">
                  <c:v>38.717500000000001</c:v>
                </c:pt>
                <c:pt idx="941">
                  <c:v>38.737700000000011</c:v>
                </c:pt>
                <c:pt idx="942">
                  <c:v>38.757300000000001</c:v>
                </c:pt>
                <c:pt idx="943">
                  <c:v>38.776300000000013</c:v>
                </c:pt>
                <c:pt idx="944">
                  <c:v>38.794900000000013</c:v>
                </c:pt>
                <c:pt idx="945">
                  <c:v>38.812899999999999</c:v>
                </c:pt>
                <c:pt idx="946">
                  <c:v>38.830600000000004</c:v>
                </c:pt>
                <c:pt idx="947">
                  <c:v>38.847799999999999</c:v>
                </c:pt>
                <c:pt idx="948">
                  <c:v>38.864600000000003</c:v>
                </c:pt>
                <c:pt idx="949">
                  <c:v>38.880999999999993</c:v>
                </c:pt>
                <c:pt idx="950">
                  <c:v>38.897200000000005</c:v>
                </c:pt>
                <c:pt idx="951">
                  <c:v>38.9129</c:v>
                </c:pt>
                <c:pt idx="952">
                  <c:v>38.928400000000003</c:v>
                </c:pt>
                <c:pt idx="953">
                  <c:v>38.9437</c:v>
                </c:pt>
                <c:pt idx="954">
                  <c:v>38.958800000000004</c:v>
                </c:pt>
                <c:pt idx="955">
                  <c:v>38.973700000000001</c:v>
                </c:pt>
                <c:pt idx="956">
                  <c:v>38.988500000000002</c:v>
                </c:pt>
                <c:pt idx="957">
                  <c:v>39.003</c:v>
                </c:pt>
                <c:pt idx="958">
                  <c:v>39.017499999999998</c:v>
                </c:pt>
                <c:pt idx="959">
                  <c:v>39.0319</c:v>
                </c:pt>
                <c:pt idx="960">
                  <c:v>39.046300000000002</c:v>
                </c:pt>
                <c:pt idx="961">
                  <c:v>39.060700000000011</c:v>
                </c:pt>
                <c:pt idx="962">
                  <c:v>39.075000000000003</c:v>
                </c:pt>
                <c:pt idx="963">
                  <c:v>39.089400000000005</c:v>
                </c:pt>
                <c:pt idx="964">
                  <c:v>39.103900000000003</c:v>
                </c:pt>
                <c:pt idx="965">
                  <c:v>39.118400000000001</c:v>
                </c:pt>
                <c:pt idx="966">
                  <c:v>39.133000000000003</c:v>
                </c:pt>
                <c:pt idx="967">
                  <c:v>39.147800000000004</c:v>
                </c:pt>
                <c:pt idx="968">
                  <c:v>39.162800000000011</c:v>
                </c:pt>
                <c:pt idx="969">
                  <c:v>39.177900000000001</c:v>
                </c:pt>
                <c:pt idx="970">
                  <c:v>39.193300000000029</c:v>
                </c:pt>
                <c:pt idx="971">
                  <c:v>39.208900000000028</c:v>
                </c:pt>
                <c:pt idx="972">
                  <c:v>39.224700000000013</c:v>
                </c:pt>
                <c:pt idx="973">
                  <c:v>39.240900000000003</c:v>
                </c:pt>
                <c:pt idx="974">
                  <c:v>39.257400000000004</c:v>
                </c:pt>
                <c:pt idx="975">
                  <c:v>39.2742</c:v>
                </c:pt>
                <c:pt idx="976">
                  <c:v>39.291300000000028</c:v>
                </c:pt>
                <c:pt idx="977">
                  <c:v>39.308900000000001</c:v>
                </c:pt>
                <c:pt idx="978">
                  <c:v>39.326800000000006</c:v>
                </c:pt>
                <c:pt idx="979">
                  <c:v>39.345200000000006</c:v>
                </c:pt>
                <c:pt idx="980">
                  <c:v>39.363900000000001</c:v>
                </c:pt>
                <c:pt idx="981">
                  <c:v>39.383299999999998</c:v>
                </c:pt>
                <c:pt idx="982">
                  <c:v>39.403100000000002</c:v>
                </c:pt>
                <c:pt idx="983">
                  <c:v>39.423400000000001</c:v>
                </c:pt>
                <c:pt idx="984">
                  <c:v>39.444200000000002</c:v>
                </c:pt>
                <c:pt idx="985">
                  <c:v>39.465500000000013</c:v>
                </c:pt>
                <c:pt idx="986">
                  <c:v>39.487400000000001</c:v>
                </c:pt>
                <c:pt idx="987">
                  <c:v>39.51</c:v>
                </c:pt>
                <c:pt idx="988">
                  <c:v>39.533100000000012</c:v>
                </c:pt>
                <c:pt idx="989">
                  <c:v>39.556899999999999</c:v>
                </c:pt>
                <c:pt idx="990">
                  <c:v>39.581299999999999</c:v>
                </c:pt>
                <c:pt idx="991">
                  <c:v>39.606300000000012</c:v>
                </c:pt>
                <c:pt idx="992">
                  <c:v>39.63210000000003</c:v>
                </c:pt>
                <c:pt idx="993">
                  <c:v>39.658500000000011</c:v>
                </c:pt>
                <c:pt idx="994">
                  <c:v>39.685700000000011</c:v>
                </c:pt>
                <c:pt idx="995">
                  <c:v>39.713500000000003</c:v>
                </c:pt>
                <c:pt idx="996">
                  <c:v>39.742100000000029</c:v>
                </c:pt>
                <c:pt idx="997">
                  <c:v>39.771500000000003</c:v>
                </c:pt>
                <c:pt idx="998">
                  <c:v>39.801599999999993</c:v>
                </c:pt>
                <c:pt idx="999">
                  <c:v>39.832600000000006</c:v>
                </c:pt>
                <c:pt idx="1000">
                  <c:v>39.864200000000004</c:v>
                </c:pt>
                <c:pt idx="1001">
                  <c:v>39.896800000000006</c:v>
                </c:pt>
                <c:pt idx="1002">
                  <c:v>39.930100000000003</c:v>
                </c:pt>
                <c:pt idx="1003">
                  <c:v>39.964300000000001</c:v>
                </c:pt>
                <c:pt idx="1004">
                  <c:v>39.999300000000012</c:v>
                </c:pt>
                <c:pt idx="1005">
                  <c:v>40.035100000000028</c:v>
                </c:pt>
                <c:pt idx="1006">
                  <c:v>40.071899999999999</c:v>
                </c:pt>
                <c:pt idx="1007">
                  <c:v>40.109500000000011</c:v>
                </c:pt>
                <c:pt idx="1008">
                  <c:v>40.148000000000003</c:v>
                </c:pt>
                <c:pt idx="1009">
                  <c:v>40.187400000000004</c:v>
                </c:pt>
                <c:pt idx="1010">
                  <c:v>40.227700000000013</c:v>
                </c:pt>
                <c:pt idx="1011">
                  <c:v>40.268900000000031</c:v>
                </c:pt>
                <c:pt idx="1012">
                  <c:v>40.311099999999996</c:v>
                </c:pt>
                <c:pt idx="1013">
                  <c:v>40.354099999999995</c:v>
                </c:pt>
                <c:pt idx="1014">
                  <c:v>40.398100000000028</c:v>
                </c:pt>
                <c:pt idx="1015">
                  <c:v>40.443000000000005</c:v>
                </c:pt>
                <c:pt idx="1016">
                  <c:v>40.488900000000001</c:v>
                </c:pt>
                <c:pt idx="1017">
                  <c:v>40.535700000000013</c:v>
                </c:pt>
                <c:pt idx="1018">
                  <c:v>40.583500000000001</c:v>
                </c:pt>
                <c:pt idx="1019">
                  <c:v>40.632200000000012</c:v>
                </c:pt>
                <c:pt idx="1020">
                  <c:v>40.681899999999999</c:v>
                </c:pt>
                <c:pt idx="1021">
                  <c:v>40.732600000000012</c:v>
                </c:pt>
                <c:pt idx="1022">
                  <c:v>40.784200000000006</c:v>
                </c:pt>
                <c:pt idx="1023">
                  <c:v>40.836800000000004</c:v>
                </c:pt>
                <c:pt idx="1024">
                  <c:v>40.8904</c:v>
                </c:pt>
                <c:pt idx="1025">
                  <c:v>40.944899999999997</c:v>
                </c:pt>
                <c:pt idx="1026">
                  <c:v>41.000500000000002</c:v>
                </c:pt>
                <c:pt idx="1027">
                  <c:v>41.057000000000002</c:v>
                </c:pt>
                <c:pt idx="1028">
                  <c:v>41.114400000000003</c:v>
                </c:pt>
                <c:pt idx="1029">
                  <c:v>41.172900000000013</c:v>
                </c:pt>
                <c:pt idx="1030">
                  <c:v>41.232300000000031</c:v>
                </c:pt>
                <c:pt idx="1031">
                  <c:v>41.292600000000029</c:v>
                </c:pt>
                <c:pt idx="1032">
                  <c:v>41.353999999999999</c:v>
                </c:pt>
                <c:pt idx="1033">
                  <c:v>41.416200000000003</c:v>
                </c:pt>
                <c:pt idx="1034">
                  <c:v>41.479600000000005</c:v>
                </c:pt>
                <c:pt idx="1035">
                  <c:v>41.543800000000005</c:v>
                </c:pt>
                <c:pt idx="1036">
                  <c:v>41.609000000000002</c:v>
                </c:pt>
                <c:pt idx="1037">
                  <c:v>41.675100000000029</c:v>
                </c:pt>
                <c:pt idx="1038">
                  <c:v>41.742100000000029</c:v>
                </c:pt>
                <c:pt idx="1039">
                  <c:v>41.810200000000002</c:v>
                </c:pt>
                <c:pt idx="1040">
                  <c:v>41.879100000000001</c:v>
                </c:pt>
                <c:pt idx="1041">
                  <c:v>41.948900000000002</c:v>
                </c:pt>
                <c:pt idx="1042">
                  <c:v>42.0197</c:v>
                </c:pt>
                <c:pt idx="1043">
                  <c:v>42.0914</c:v>
                </c:pt>
                <c:pt idx="1044">
                  <c:v>42.164000000000001</c:v>
                </c:pt>
                <c:pt idx="1045">
                  <c:v>42.237500000000011</c:v>
                </c:pt>
                <c:pt idx="1046">
                  <c:v>42.311799999999998</c:v>
                </c:pt>
                <c:pt idx="1047">
                  <c:v>42.386999999999993</c:v>
                </c:pt>
                <c:pt idx="1048">
                  <c:v>42.463100000000011</c:v>
                </c:pt>
                <c:pt idx="1049">
                  <c:v>42.540100000000002</c:v>
                </c:pt>
                <c:pt idx="1050">
                  <c:v>42.617899999999999</c:v>
                </c:pt>
                <c:pt idx="1051">
                  <c:v>42.696600000000011</c:v>
                </c:pt>
                <c:pt idx="1052">
                  <c:v>42.776000000000003</c:v>
                </c:pt>
                <c:pt idx="1053">
                  <c:v>42.856299999999997</c:v>
                </c:pt>
                <c:pt idx="1054">
                  <c:v>42.9373</c:v>
                </c:pt>
                <c:pt idx="1055">
                  <c:v>43.019100000000002</c:v>
                </c:pt>
                <c:pt idx="1056">
                  <c:v>43.101700000000001</c:v>
                </c:pt>
                <c:pt idx="1057">
                  <c:v>43.185100000000013</c:v>
                </c:pt>
                <c:pt idx="1058">
                  <c:v>43.269200000000012</c:v>
                </c:pt>
                <c:pt idx="1059">
                  <c:v>43.354099999999995</c:v>
                </c:pt>
                <c:pt idx="1060">
                  <c:v>43.439600000000006</c:v>
                </c:pt>
                <c:pt idx="1061">
                  <c:v>43.525900000000028</c:v>
                </c:pt>
                <c:pt idx="1062">
                  <c:v>43.6128</c:v>
                </c:pt>
                <c:pt idx="1063">
                  <c:v>43.700400000000002</c:v>
                </c:pt>
                <c:pt idx="1064">
                  <c:v>43.788600000000002</c:v>
                </c:pt>
                <c:pt idx="1065">
                  <c:v>43.877499999999998</c:v>
                </c:pt>
                <c:pt idx="1066">
                  <c:v>43.967000000000006</c:v>
                </c:pt>
                <c:pt idx="1067">
                  <c:v>44.057000000000002</c:v>
                </c:pt>
                <c:pt idx="1068">
                  <c:v>44.1477</c:v>
                </c:pt>
                <c:pt idx="1069">
                  <c:v>44.238900000000029</c:v>
                </c:pt>
                <c:pt idx="1070">
                  <c:v>44.3307</c:v>
                </c:pt>
                <c:pt idx="1071">
                  <c:v>44.423000000000002</c:v>
                </c:pt>
                <c:pt idx="1072">
                  <c:v>44.515800000000006</c:v>
                </c:pt>
                <c:pt idx="1073">
                  <c:v>44.609100000000012</c:v>
                </c:pt>
                <c:pt idx="1074">
                  <c:v>44.702900000000028</c:v>
                </c:pt>
                <c:pt idx="1075">
                  <c:v>44.797000000000011</c:v>
                </c:pt>
                <c:pt idx="1076">
                  <c:v>44.891600000000004</c:v>
                </c:pt>
                <c:pt idx="1077">
                  <c:v>44.986699999999999</c:v>
                </c:pt>
                <c:pt idx="1078">
                  <c:v>45.082100000000011</c:v>
                </c:pt>
                <c:pt idx="1079">
                  <c:v>45.177900000000001</c:v>
                </c:pt>
                <c:pt idx="1080">
                  <c:v>45.274000000000001</c:v>
                </c:pt>
                <c:pt idx="1081">
                  <c:v>45.370400000000004</c:v>
                </c:pt>
                <c:pt idx="1082">
                  <c:v>45.467100000000002</c:v>
                </c:pt>
                <c:pt idx="1083">
                  <c:v>45.564100000000003</c:v>
                </c:pt>
                <c:pt idx="1084">
                  <c:v>45.661300000000011</c:v>
                </c:pt>
                <c:pt idx="1085">
                  <c:v>45.758800000000001</c:v>
                </c:pt>
                <c:pt idx="1086">
                  <c:v>45.856599999999993</c:v>
                </c:pt>
                <c:pt idx="1087">
                  <c:v>45.954399999999993</c:v>
                </c:pt>
                <c:pt idx="1088">
                  <c:v>46.052500000000002</c:v>
                </c:pt>
                <c:pt idx="1089">
                  <c:v>46.150600000000004</c:v>
                </c:pt>
                <c:pt idx="1090">
                  <c:v>46.248900000000013</c:v>
                </c:pt>
                <c:pt idx="1091">
                  <c:v>46.347200000000001</c:v>
                </c:pt>
                <c:pt idx="1092">
                  <c:v>46.445700000000002</c:v>
                </c:pt>
                <c:pt idx="1093">
                  <c:v>46.5441</c:v>
                </c:pt>
                <c:pt idx="1094">
                  <c:v>46.642600000000002</c:v>
                </c:pt>
                <c:pt idx="1095">
                  <c:v>46.741100000000003</c:v>
                </c:pt>
                <c:pt idx="1096">
                  <c:v>46.839500000000001</c:v>
                </c:pt>
                <c:pt idx="1097">
                  <c:v>46.937899999999999</c:v>
                </c:pt>
                <c:pt idx="1098">
                  <c:v>47.036200000000001</c:v>
                </c:pt>
                <c:pt idx="1099">
                  <c:v>47.134400000000007</c:v>
                </c:pt>
                <c:pt idx="1100">
                  <c:v>47.23250000000003</c:v>
                </c:pt>
                <c:pt idx="1101">
                  <c:v>47.330300000000001</c:v>
                </c:pt>
                <c:pt idx="1102">
                  <c:v>47.428100000000029</c:v>
                </c:pt>
                <c:pt idx="1103">
                  <c:v>47.525600000000011</c:v>
                </c:pt>
                <c:pt idx="1104">
                  <c:v>47.622800000000012</c:v>
                </c:pt>
                <c:pt idx="1105">
                  <c:v>47.719800000000006</c:v>
                </c:pt>
                <c:pt idx="1106">
                  <c:v>47.816499999999998</c:v>
                </c:pt>
                <c:pt idx="1107">
                  <c:v>47.913000000000004</c:v>
                </c:pt>
                <c:pt idx="1108">
                  <c:v>48.009</c:v>
                </c:pt>
                <c:pt idx="1109">
                  <c:v>48.104700000000001</c:v>
                </c:pt>
                <c:pt idx="1110">
                  <c:v>48.2</c:v>
                </c:pt>
                <c:pt idx="1111">
                  <c:v>48.294900000000013</c:v>
                </c:pt>
                <c:pt idx="1112">
                  <c:v>48.389299999999999</c:v>
                </c:pt>
                <c:pt idx="1113">
                  <c:v>48.4833</c:v>
                </c:pt>
                <c:pt idx="1114">
                  <c:v>48.576700000000002</c:v>
                </c:pt>
                <c:pt idx="1115">
                  <c:v>48.669700000000013</c:v>
                </c:pt>
                <c:pt idx="1116">
                  <c:v>48.762100000000039</c:v>
                </c:pt>
                <c:pt idx="1117">
                  <c:v>48.853899999999996</c:v>
                </c:pt>
                <c:pt idx="1118">
                  <c:v>48.9452</c:v>
                </c:pt>
                <c:pt idx="1119">
                  <c:v>49.035800000000002</c:v>
                </c:pt>
                <c:pt idx="1120">
                  <c:v>49.12570000000003</c:v>
                </c:pt>
                <c:pt idx="1121">
                  <c:v>49.215000000000003</c:v>
                </c:pt>
                <c:pt idx="1122">
                  <c:v>49.303699999999999</c:v>
                </c:pt>
                <c:pt idx="1123">
                  <c:v>49.391500000000001</c:v>
                </c:pt>
                <c:pt idx="1124">
                  <c:v>49.4786</c:v>
                </c:pt>
                <c:pt idx="1125">
                  <c:v>49.564900000000002</c:v>
                </c:pt>
                <c:pt idx="1126">
                  <c:v>49.650400000000005</c:v>
                </c:pt>
                <c:pt idx="1127">
                  <c:v>49.735100000000038</c:v>
                </c:pt>
                <c:pt idx="1128">
                  <c:v>49.819000000000003</c:v>
                </c:pt>
                <c:pt idx="1129">
                  <c:v>49.901899999999998</c:v>
                </c:pt>
                <c:pt idx="1130">
                  <c:v>49.984000000000002</c:v>
                </c:pt>
                <c:pt idx="1131">
                  <c:v>50.065200000000011</c:v>
                </c:pt>
                <c:pt idx="1132">
                  <c:v>50.145300000000013</c:v>
                </c:pt>
                <c:pt idx="1133">
                  <c:v>50.224600000000002</c:v>
                </c:pt>
                <c:pt idx="1134">
                  <c:v>50.302800000000005</c:v>
                </c:pt>
                <c:pt idx="1135">
                  <c:v>50.38</c:v>
                </c:pt>
                <c:pt idx="1136">
                  <c:v>50.456099999999999</c:v>
                </c:pt>
                <c:pt idx="1137">
                  <c:v>50.531200000000005</c:v>
                </c:pt>
                <c:pt idx="1138">
                  <c:v>50.605200000000011</c:v>
                </c:pt>
                <c:pt idx="1139">
                  <c:v>50.678100000000029</c:v>
                </c:pt>
                <c:pt idx="1140">
                  <c:v>50.7498</c:v>
                </c:pt>
                <c:pt idx="1141">
                  <c:v>50.820400000000006</c:v>
                </c:pt>
                <c:pt idx="1142">
                  <c:v>50.889800000000001</c:v>
                </c:pt>
                <c:pt idx="1143">
                  <c:v>50.957999999999998</c:v>
                </c:pt>
                <c:pt idx="1144">
                  <c:v>51.024900000000002</c:v>
                </c:pt>
                <c:pt idx="1145">
                  <c:v>51.090700000000012</c:v>
                </c:pt>
                <c:pt idx="1146">
                  <c:v>51.155100000000012</c:v>
                </c:pt>
                <c:pt idx="1147">
                  <c:v>51.218200000000003</c:v>
                </c:pt>
                <c:pt idx="1148">
                  <c:v>51.280100000000012</c:v>
                </c:pt>
                <c:pt idx="1149">
                  <c:v>51.340600000000002</c:v>
                </c:pt>
                <c:pt idx="1150">
                  <c:v>51.399800000000006</c:v>
                </c:pt>
                <c:pt idx="1151">
                  <c:v>51.457599999999999</c:v>
                </c:pt>
                <c:pt idx="1152">
                  <c:v>51.5139</c:v>
                </c:pt>
                <c:pt idx="1153">
                  <c:v>51.568900000000028</c:v>
                </c:pt>
                <c:pt idx="1154">
                  <c:v>51.622500000000038</c:v>
                </c:pt>
                <c:pt idx="1155">
                  <c:v>51.674600000000005</c:v>
                </c:pt>
                <c:pt idx="1156">
                  <c:v>51.725200000000029</c:v>
                </c:pt>
                <c:pt idx="1157">
                  <c:v>51.7744</c:v>
                </c:pt>
                <c:pt idx="1158">
                  <c:v>51.822000000000003</c:v>
                </c:pt>
                <c:pt idx="1159">
                  <c:v>51.868100000000013</c:v>
                </c:pt>
                <c:pt idx="1160">
                  <c:v>51.912800000000004</c:v>
                </c:pt>
                <c:pt idx="1161">
                  <c:v>51.955800000000004</c:v>
                </c:pt>
                <c:pt idx="1162">
                  <c:v>51.997300000000003</c:v>
                </c:pt>
                <c:pt idx="1163">
                  <c:v>52.037200000000006</c:v>
                </c:pt>
                <c:pt idx="1164">
                  <c:v>52.075500000000012</c:v>
                </c:pt>
                <c:pt idx="1165">
                  <c:v>52.112200000000001</c:v>
                </c:pt>
                <c:pt idx="1166">
                  <c:v>52.147200000000005</c:v>
                </c:pt>
                <c:pt idx="1167">
                  <c:v>52.180600000000005</c:v>
                </c:pt>
                <c:pt idx="1168">
                  <c:v>52.212400000000002</c:v>
                </c:pt>
                <c:pt idx="1169">
                  <c:v>52.242500000000028</c:v>
                </c:pt>
                <c:pt idx="1170">
                  <c:v>52.270900000000012</c:v>
                </c:pt>
                <c:pt idx="1171">
                  <c:v>52.297500000000028</c:v>
                </c:pt>
                <c:pt idx="1172">
                  <c:v>52.322500000000012</c:v>
                </c:pt>
                <c:pt idx="1173">
                  <c:v>52.345800000000004</c:v>
                </c:pt>
                <c:pt idx="1174">
                  <c:v>52.367400000000004</c:v>
                </c:pt>
                <c:pt idx="1175">
                  <c:v>52.387099999999997</c:v>
                </c:pt>
                <c:pt idx="1176">
                  <c:v>52.405300000000011</c:v>
                </c:pt>
                <c:pt idx="1177">
                  <c:v>52.421500000000002</c:v>
                </c:pt>
                <c:pt idx="1178">
                  <c:v>52.436100000000003</c:v>
                </c:pt>
                <c:pt idx="1179">
                  <c:v>52.448800000000006</c:v>
                </c:pt>
                <c:pt idx="1180">
                  <c:v>52.459699999999998</c:v>
                </c:pt>
                <c:pt idx="1181">
                  <c:v>52.468900000000012</c:v>
                </c:pt>
                <c:pt idx="1182">
                  <c:v>52.476200000000006</c:v>
                </c:pt>
                <c:pt idx="1183">
                  <c:v>52.481799999999993</c:v>
                </c:pt>
                <c:pt idx="1184">
                  <c:v>52.485500000000002</c:v>
                </c:pt>
                <c:pt idx="1185">
                  <c:v>52.487400000000001</c:v>
                </c:pt>
                <c:pt idx="1186">
                  <c:v>52.487499999999997</c:v>
                </c:pt>
                <c:pt idx="1187">
                  <c:v>52.485700000000001</c:v>
                </c:pt>
                <c:pt idx="1188">
                  <c:v>52.482100000000003</c:v>
                </c:pt>
                <c:pt idx="1189">
                  <c:v>52.476700000000001</c:v>
                </c:pt>
                <c:pt idx="1190">
                  <c:v>52.469300000000011</c:v>
                </c:pt>
                <c:pt idx="1191">
                  <c:v>52.4602</c:v>
                </c:pt>
                <c:pt idx="1192">
                  <c:v>52.449200000000005</c:v>
                </c:pt>
                <c:pt idx="1193">
                  <c:v>52.436300000000003</c:v>
                </c:pt>
                <c:pt idx="1194">
                  <c:v>52.421500000000002</c:v>
                </c:pt>
                <c:pt idx="1195">
                  <c:v>52.404899999999998</c:v>
                </c:pt>
                <c:pt idx="1196">
                  <c:v>52.386499999999998</c:v>
                </c:pt>
                <c:pt idx="1197">
                  <c:v>52.366200000000006</c:v>
                </c:pt>
                <c:pt idx="1198">
                  <c:v>52.344000000000001</c:v>
                </c:pt>
                <c:pt idx="1199">
                  <c:v>52.32</c:v>
                </c:pt>
                <c:pt idx="1200">
                  <c:v>52.294100000000029</c:v>
                </c:pt>
                <c:pt idx="1201">
                  <c:v>52.26630000000003</c:v>
                </c:pt>
                <c:pt idx="1202">
                  <c:v>52.236700000000013</c:v>
                </c:pt>
                <c:pt idx="1203">
                  <c:v>52.205200000000012</c:v>
                </c:pt>
                <c:pt idx="1204">
                  <c:v>52.171900000000001</c:v>
                </c:pt>
                <c:pt idx="1205">
                  <c:v>52.136700000000012</c:v>
                </c:pt>
                <c:pt idx="1206">
                  <c:v>52.099700000000013</c:v>
                </c:pt>
                <c:pt idx="1207">
                  <c:v>52.0608</c:v>
                </c:pt>
                <c:pt idx="1208">
                  <c:v>52.020200000000003</c:v>
                </c:pt>
                <c:pt idx="1209">
                  <c:v>51.977600000000002</c:v>
                </c:pt>
                <c:pt idx="1210">
                  <c:v>51.933300000000003</c:v>
                </c:pt>
                <c:pt idx="1211">
                  <c:v>51.887099999999997</c:v>
                </c:pt>
                <c:pt idx="1212">
                  <c:v>51.839200000000005</c:v>
                </c:pt>
                <c:pt idx="1213">
                  <c:v>51.789400000000001</c:v>
                </c:pt>
                <c:pt idx="1214">
                  <c:v>51.7378</c:v>
                </c:pt>
                <c:pt idx="1215">
                  <c:v>51.684400000000004</c:v>
                </c:pt>
                <c:pt idx="1216">
                  <c:v>51.629300000000029</c:v>
                </c:pt>
                <c:pt idx="1217">
                  <c:v>51.572400000000002</c:v>
                </c:pt>
                <c:pt idx="1218">
                  <c:v>51.513800000000003</c:v>
                </c:pt>
                <c:pt idx="1219">
                  <c:v>51.453400000000002</c:v>
                </c:pt>
                <c:pt idx="1220">
                  <c:v>51.391300000000001</c:v>
                </c:pt>
                <c:pt idx="1221">
                  <c:v>51.327400000000004</c:v>
                </c:pt>
                <c:pt idx="1222">
                  <c:v>51.261800000000001</c:v>
                </c:pt>
                <c:pt idx="1223">
                  <c:v>51.194600000000001</c:v>
                </c:pt>
                <c:pt idx="1224">
                  <c:v>51.125600000000013</c:v>
                </c:pt>
                <c:pt idx="1225">
                  <c:v>51.054900000000004</c:v>
                </c:pt>
                <c:pt idx="1226">
                  <c:v>50.982600000000005</c:v>
                </c:pt>
                <c:pt idx="1227">
                  <c:v>50.908700000000003</c:v>
                </c:pt>
                <c:pt idx="1228">
                  <c:v>50.833100000000002</c:v>
                </c:pt>
                <c:pt idx="1229">
                  <c:v>50.755900000000011</c:v>
                </c:pt>
                <c:pt idx="1230">
                  <c:v>50.677100000000003</c:v>
                </c:pt>
                <c:pt idx="1231">
                  <c:v>50.596700000000013</c:v>
                </c:pt>
                <c:pt idx="1232">
                  <c:v>50.514800000000001</c:v>
                </c:pt>
                <c:pt idx="1233">
                  <c:v>50.431200000000004</c:v>
                </c:pt>
                <c:pt idx="1234">
                  <c:v>50.346200000000003</c:v>
                </c:pt>
                <c:pt idx="1235">
                  <c:v>50.259700000000002</c:v>
                </c:pt>
                <c:pt idx="1236">
                  <c:v>50.171600000000005</c:v>
                </c:pt>
                <c:pt idx="1237">
                  <c:v>50.082100000000011</c:v>
                </c:pt>
                <c:pt idx="1238">
                  <c:v>49.991100000000003</c:v>
                </c:pt>
                <c:pt idx="1239">
                  <c:v>49.898700000000012</c:v>
                </c:pt>
                <c:pt idx="1240">
                  <c:v>49.804900000000004</c:v>
                </c:pt>
                <c:pt idx="1241">
                  <c:v>49.709600000000002</c:v>
                </c:pt>
                <c:pt idx="1242">
                  <c:v>49.612900000000003</c:v>
                </c:pt>
                <c:pt idx="1243">
                  <c:v>49.515000000000001</c:v>
                </c:pt>
                <c:pt idx="1244">
                  <c:v>49.415600000000005</c:v>
                </c:pt>
                <c:pt idx="1245">
                  <c:v>49.314999999999998</c:v>
                </c:pt>
                <c:pt idx="1246">
                  <c:v>49.213100000000011</c:v>
                </c:pt>
                <c:pt idx="1247">
                  <c:v>49.1098</c:v>
                </c:pt>
                <c:pt idx="1248">
                  <c:v>49.005400000000002</c:v>
                </c:pt>
                <c:pt idx="1249">
                  <c:v>48.899700000000003</c:v>
                </c:pt>
                <c:pt idx="1250">
                  <c:v>48.792900000000039</c:v>
                </c:pt>
                <c:pt idx="1251">
                  <c:v>48.684800000000003</c:v>
                </c:pt>
                <c:pt idx="1252">
                  <c:v>48.575600000000001</c:v>
                </c:pt>
                <c:pt idx="1253">
                  <c:v>48.465300000000013</c:v>
                </c:pt>
                <c:pt idx="1254">
                  <c:v>48.353899999999996</c:v>
                </c:pt>
                <c:pt idx="1255">
                  <c:v>48.241400000000006</c:v>
                </c:pt>
                <c:pt idx="1256">
                  <c:v>48.127900000000011</c:v>
                </c:pt>
                <c:pt idx="1257">
                  <c:v>48.013300000000001</c:v>
                </c:pt>
                <c:pt idx="1258">
                  <c:v>47.8977</c:v>
                </c:pt>
                <c:pt idx="1259">
                  <c:v>47.781200000000005</c:v>
                </c:pt>
                <c:pt idx="1260">
                  <c:v>47.663700000000013</c:v>
                </c:pt>
                <c:pt idx="1261">
                  <c:v>47.545300000000012</c:v>
                </c:pt>
                <c:pt idx="1262">
                  <c:v>47.426000000000002</c:v>
                </c:pt>
                <c:pt idx="1263">
                  <c:v>47.305900000000001</c:v>
                </c:pt>
                <c:pt idx="1264">
                  <c:v>47.184899999999999</c:v>
                </c:pt>
                <c:pt idx="1265">
                  <c:v>47.063100000000013</c:v>
                </c:pt>
                <c:pt idx="1266">
                  <c:v>46.940600000000003</c:v>
                </c:pt>
                <c:pt idx="1267">
                  <c:v>46.817299999999996</c:v>
                </c:pt>
                <c:pt idx="1268">
                  <c:v>46.693300000000029</c:v>
                </c:pt>
                <c:pt idx="1269">
                  <c:v>46.568600000000011</c:v>
                </c:pt>
                <c:pt idx="1270">
                  <c:v>46.443200000000004</c:v>
                </c:pt>
                <c:pt idx="1271">
                  <c:v>46.317299999999996</c:v>
                </c:pt>
                <c:pt idx="1272">
                  <c:v>46.190700000000028</c:v>
                </c:pt>
                <c:pt idx="1273">
                  <c:v>46.063500000000012</c:v>
                </c:pt>
                <c:pt idx="1274">
                  <c:v>45.935900000000011</c:v>
                </c:pt>
                <c:pt idx="1275">
                  <c:v>45.807699999999997</c:v>
                </c:pt>
                <c:pt idx="1276">
                  <c:v>45.679100000000012</c:v>
                </c:pt>
                <c:pt idx="1277">
                  <c:v>45.55</c:v>
                </c:pt>
                <c:pt idx="1278">
                  <c:v>45.420500000000011</c:v>
                </c:pt>
                <c:pt idx="1279">
                  <c:v>45.290600000000012</c:v>
                </c:pt>
                <c:pt idx="1280">
                  <c:v>45.160400000000003</c:v>
                </c:pt>
                <c:pt idx="1281">
                  <c:v>45.029800000000002</c:v>
                </c:pt>
                <c:pt idx="1282">
                  <c:v>44.899000000000001</c:v>
                </c:pt>
                <c:pt idx="1283">
                  <c:v>44.767900000000012</c:v>
                </c:pt>
                <c:pt idx="1284">
                  <c:v>44.636600000000001</c:v>
                </c:pt>
                <c:pt idx="1285">
                  <c:v>44.505100000000013</c:v>
                </c:pt>
                <c:pt idx="1286">
                  <c:v>44.3735</c:v>
                </c:pt>
                <c:pt idx="1287">
                  <c:v>44.241700000000002</c:v>
                </c:pt>
                <c:pt idx="1288">
                  <c:v>44.1098</c:v>
                </c:pt>
                <c:pt idx="1289">
                  <c:v>43.977899999999998</c:v>
                </c:pt>
                <c:pt idx="1290">
                  <c:v>43.846000000000004</c:v>
                </c:pt>
                <c:pt idx="1291">
                  <c:v>43.714100000000002</c:v>
                </c:pt>
                <c:pt idx="1292">
                  <c:v>43.582100000000011</c:v>
                </c:pt>
                <c:pt idx="1293">
                  <c:v>43.450400000000002</c:v>
                </c:pt>
                <c:pt idx="1294">
                  <c:v>43.318600000000004</c:v>
                </c:pt>
                <c:pt idx="1295">
                  <c:v>43.187100000000001</c:v>
                </c:pt>
                <c:pt idx="1296">
                  <c:v>43.055700000000002</c:v>
                </c:pt>
                <c:pt idx="1297">
                  <c:v>42.924500000000002</c:v>
                </c:pt>
                <c:pt idx="1298">
                  <c:v>42.793600000000012</c:v>
                </c:pt>
                <c:pt idx="1299">
                  <c:v>42.662800000000011</c:v>
                </c:pt>
                <c:pt idx="1300">
                  <c:v>42.532500000000013</c:v>
                </c:pt>
                <c:pt idx="1301">
                  <c:v>42.402500000000003</c:v>
                </c:pt>
                <c:pt idx="1302">
                  <c:v>42.272800000000011</c:v>
                </c:pt>
                <c:pt idx="1303">
                  <c:v>42.143600000000006</c:v>
                </c:pt>
                <c:pt idx="1304">
                  <c:v>42.014699999999998</c:v>
                </c:pt>
                <c:pt idx="1305">
                  <c:v>41.886299999999999</c:v>
                </c:pt>
                <c:pt idx="1306">
                  <c:v>41.758500000000012</c:v>
                </c:pt>
                <c:pt idx="1307">
                  <c:v>41.631100000000011</c:v>
                </c:pt>
                <c:pt idx="1308">
                  <c:v>41.504400000000004</c:v>
                </c:pt>
                <c:pt idx="1309">
                  <c:v>41.3782</c:v>
                </c:pt>
                <c:pt idx="1310">
                  <c:v>41.252700000000011</c:v>
                </c:pt>
                <c:pt idx="1311">
                  <c:v>41.127800000000001</c:v>
                </c:pt>
                <c:pt idx="1312">
                  <c:v>41.003700000000002</c:v>
                </c:pt>
                <c:pt idx="1313">
                  <c:v>40.880200000000002</c:v>
                </c:pt>
                <c:pt idx="1314">
                  <c:v>40.757600000000004</c:v>
                </c:pt>
                <c:pt idx="1315">
                  <c:v>40.635700000000028</c:v>
                </c:pt>
                <c:pt idx="1316">
                  <c:v>40.514699999999998</c:v>
                </c:pt>
                <c:pt idx="1317">
                  <c:v>40.394400000000005</c:v>
                </c:pt>
                <c:pt idx="1318">
                  <c:v>40.27510000000003</c:v>
                </c:pt>
                <c:pt idx="1319">
                  <c:v>40.156700000000001</c:v>
                </c:pt>
                <c:pt idx="1320">
                  <c:v>40.039300000000011</c:v>
                </c:pt>
                <c:pt idx="1321">
                  <c:v>39.922700000000013</c:v>
                </c:pt>
                <c:pt idx="1322">
                  <c:v>39.807299999999998</c:v>
                </c:pt>
                <c:pt idx="1323">
                  <c:v>39.69290000000003</c:v>
                </c:pt>
                <c:pt idx="1324">
                  <c:v>39.579500000000003</c:v>
                </c:pt>
                <c:pt idx="1325">
                  <c:v>39.467200000000005</c:v>
                </c:pt>
                <c:pt idx="1326">
                  <c:v>39.356099999999998</c:v>
                </c:pt>
                <c:pt idx="1327">
                  <c:v>39.246200000000002</c:v>
                </c:pt>
                <c:pt idx="1328">
                  <c:v>39.1374</c:v>
                </c:pt>
                <c:pt idx="1329">
                  <c:v>39.029800000000002</c:v>
                </c:pt>
                <c:pt idx="1330">
                  <c:v>38.923500000000011</c:v>
                </c:pt>
                <c:pt idx="1331">
                  <c:v>38.8185</c:v>
                </c:pt>
                <c:pt idx="1332">
                  <c:v>38.714700000000001</c:v>
                </c:pt>
                <c:pt idx="1333">
                  <c:v>38.612300000000012</c:v>
                </c:pt>
                <c:pt idx="1334">
                  <c:v>38.511299999999999</c:v>
                </c:pt>
                <c:pt idx="1335">
                  <c:v>38.411599999999993</c:v>
                </c:pt>
                <c:pt idx="1336">
                  <c:v>38.313299999999998</c:v>
                </c:pt>
                <c:pt idx="1337">
                  <c:v>38.2166</c:v>
                </c:pt>
                <c:pt idx="1338">
                  <c:v>38.121200000000002</c:v>
                </c:pt>
                <c:pt idx="1339">
                  <c:v>38.0274</c:v>
                </c:pt>
                <c:pt idx="1340">
                  <c:v>37.935100000000013</c:v>
                </c:pt>
                <c:pt idx="1341">
                  <c:v>37.844299999999997</c:v>
                </c:pt>
                <c:pt idx="1342">
                  <c:v>37.755100000000013</c:v>
                </c:pt>
                <c:pt idx="1343">
                  <c:v>37.667500000000011</c:v>
                </c:pt>
                <c:pt idx="1344">
                  <c:v>37.581499999999998</c:v>
                </c:pt>
                <c:pt idx="1345">
                  <c:v>37.497100000000003</c:v>
                </c:pt>
                <c:pt idx="1346">
                  <c:v>37.414399999999993</c:v>
                </c:pt>
                <c:pt idx="1347">
                  <c:v>37.333400000000005</c:v>
                </c:pt>
                <c:pt idx="1348">
                  <c:v>37.254200000000004</c:v>
                </c:pt>
                <c:pt idx="1349">
                  <c:v>37.176600000000001</c:v>
                </c:pt>
                <c:pt idx="1350">
                  <c:v>37.1008</c:v>
                </c:pt>
                <c:pt idx="1351">
                  <c:v>37.026800000000001</c:v>
                </c:pt>
                <c:pt idx="1352">
                  <c:v>36.954599999999999</c:v>
                </c:pt>
                <c:pt idx="1353">
                  <c:v>36.884199999999993</c:v>
                </c:pt>
                <c:pt idx="1354">
                  <c:v>36.815600000000003</c:v>
                </c:pt>
                <c:pt idx="1355">
                  <c:v>36.749000000000002</c:v>
                </c:pt>
                <c:pt idx="1356">
                  <c:v>36.684200000000004</c:v>
                </c:pt>
                <c:pt idx="1357">
                  <c:v>36.621300000000012</c:v>
                </c:pt>
                <c:pt idx="1358">
                  <c:v>36.560300000000012</c:v>
                </c:pt>
                <c:pt idx="1359">
                  <c:v>36.501300000000001</c:v>
                </c:pt>
                <c:pt idx="1360">
                  <c:v>36.444200000000002</c:v>
                </c:pt>
                <c:pt idx="1361">
                  <c:v>36.389099999999999</c:v>
                </c:pt>
                <c:pt idx="1362">
                  <c:v>36.336100000000002</c:v>
                </c:pt>
                <c:pt idx="1363">
                  <c:v>36.285000000000011</c:v>
                </c:pt>
                <c:pt idx="1364">
                  <c:v>36.235900000000029</c:v>
                </c:pt>
                <c:pt idx="1365">
                  <c:v>36.188900000000011</c:v>
                </c:pt>
                <c:pt idx="1366">
                  <c:v>36.143900000000002</c:v>
                </c:pt>
                <c:pt idx="1367">
                  <c:v>36.101100000000002</c:v>
                </c:pt>
                <c:pt idx="1368">
                  <c:v>36.060200000000002</c:v>
                </c:pt>
                <c:pt idx="1369">
                  <c:v>36.021500000000003</c:v>
                </c:pt>
                <c:pt idx="1370">
                  <c:v>35.984999999999999</c:v>
                </c:pt>
                <c:pt idx="1371">
                  <c:v>35.950600000000001</c:v>
                </c:pt>
                <c:pt idx="1372">
                  <c:v>35.918300000000002</c:v>
                </c:pt>
                <c:pt idx="1373">
                  <c:v>35.887999999999998</c:v>
                </c:pt>
                <c:pt idx="1374">
                  <c:v>35.860100000000003</c:v>
                </c:pt>
                <c:pt idx="1375">
                  <c:v>35.834299999999999</c:v>
                </c:pt>
                <c:pt idx="1376">
                  <c:v>35.810699999999997</c:v>
                </c:pt>
                <c:pt idx="1377">
                  <c:v>35.789300000000011</c:v>
                </c:pt>
                <c:pt idx="1378">
                  <c:v>35.770100000000028</c:v>
                </c:pt>
                <c:pt idx="1379">
                  <c:v>35.753100000000003</c:v>
                </c:pt>
                <c:pt idx="1380">
                  <c:v>35.738300000000038</c:v>
                </c:pt>
                <c:pt idx="1381">
                  <c:v>35.725800000000028</c:v>
                </c:pt>
                <c:pt idx="1382">
                  <c:v>35.715500000000013</c:v>
                </c:pt>
                <c:pt idx="1383">
                  <c:v>35.707500000000003</c:v>
                </c:pt>
                <c:pt idx="1384">
                  <c:v>35.701700000000002</c:v>
                </c:pt>
                <c:pt idx="1385">
                  <c:v>35.698200000000028</c:v>
                </c:pt>
                <c:pt idx="1386">
                  <c:v>35.697000000000003</c:v>
                </c:pt>
                <c:pt idx="1387">
                  <c:v>35.698000000000029</c:v>
                </c:pt>
                <c:pt idx="1388">
                  <c:v>35.701300000000003</c:v>
                </c:pt>
                <c:pt idx="1389">
                  <c:v>35.706900000000012</c:v>
                </c:pt>
                <c:pt idx="1390">
                  <c:v>35.714800000000004</c:v>
                </c:pt>
                <c:pt idx="1391">
                  <c:v>35.72500000000003</c:v>
                </c:pt>
                <c:pt idx="1392">
                  <c:v>35.737400000000001</c:v>
                </c:pt>
                <c:pt idx="1393">
                  <c:v>35.752100000000013</c:v>
                </c:pt>
                <c:pt idx="1394">
                  <c:v>35.769200000000012</c:v>
                </c:pt>
                <c:pt idx="1395">
                  <c:v>35.788600000000002</c:v>
                </c:pt>
                <c:pt idx="1396">
                  <c:v>35.810200000000002</c:v>
                </c:pt>
                <c:pt idx="1397">
                  <c:v>35.834200000000003</c:v>
                </c:pt>
                <c:pt idx="1398">
                  <c:v>35.860500000000002</c:v>
                </c:pt>
                <c:pt idx="1399">
                  <c:v>35.889000000000003</c:v>
                </c:pt>
                <c:pt idx="1400">
                  <c:v>35.919800000000002</c:v>
                </c:pt>
                <c:pt idx="1401">
                  <c:v>35.953000000000003</c:v>
                </c:pt>
                <c:pt idx="1402">
                  <c:v>35.988400000000006</c:v>
                </c:pt>
                <c:pt idx="1403">
                  <c:v>36.026200000000003</c:v>
                </c:pt>
                <c:pt idx="1404">
                  <c:v>36.066200000000002</c:v>
                </c:pt>
                <c:pt idx="1405">
                  <c:v>36.108500000000028</c:v>
                </c:pt>
                <c:pt idx="1406">
                  <c:v>36.153000000000006</c:v>
                </c:pt>
                <c:pt idx="1407">
                  <c:v>36.199900000000028</c:v>
                </c:pt>
                <c:pt idx="1408">
                  <c:v>36.249100000000013</c:v>
                </c:pt>
                <c:pt idx="1409">
                  <c:v>36.3005</c:v>
                </c:pt>
                <c:pt idx="1410">
                  <c:v>36.354099999999995</c:v>
                </c:pt>
                <c:pt idx="1411">
                  <c:v>36.410000000000004</c:v>
                </c:pt>
                <c:pt idx="1412">
                  <c:v>36.468200000000003</c:v>
                </c:pt>
                <c:pt idx="1413">
                  <c:v>36.528600000000012</c:v>
                </c:pt>
                <c:pt idx="1414">
                  <c:v>36.591100000000012</c:v>
                </c:pt>
                <c:pt idx="1415">
                  <c:v>36.656000000000006</c:v>
                </c:pt>
                <c:pt idx="1416">
                  <c:v>36.723000000000013</c:v>
                </c:pt>
                <c:pt idx="1417">
                  <c:v>36.79230000000004</c:v>
                </c:pt>
                <c:pt idx="1418">
                  <c:v>36.863700000000001</c:v>
                </c:pt>
                <c:pt idx="1419">
                  <c:v>36.9373</c:v>
                </c:pt>
                <c:pt idx="1420">
                  <c:v>37.013100000000001</c:v>
                </c:pt>
                <c:pt idx="1421">
                  <c:v>37.091000000000001</c:v>
                </c:pt>
                <c:pt idx="1422">
                  <c:v>37.171100000000003</c:v>
                </c:pt>
                <c:pt idx="1423">
                  <c:v>37.253300000000003</c:v>
                </c:pt>
                <c:pt idx="1424">
                  <c:v>37.337699999999998</c:v>
                </c:pt>
                <c:pt idx="1425">
                  <c:v>37.424200000000006</c:v>
                </c:pt>
                <c:pt idx="1426">
                  <c:v>37.512700000000002</c:v>
                </c:pt>
                <c:pt idx="1427">
                  <c:v>37.603300000000011</c:v>
                </c:pt>
                <c:pt idx="1428">
                  <c:v>37.696000000000012</c:v>
                </c:pt>
                <c:pt idx="1429">
                  <c:v>37.790700000000029</c:v>
                </c:pt>
                <c:pt idx="1430">
                  <c:v>37.887499999999996</c:v>
                </c:pt>
                <c:pt idx="1431">
                  <c:v>37.9863</c:v>
                </c:pt>
                <c:pt idx="1432">
                  <c:v>38.0871</c:v>
                </c:pt>
                <c:pt idx="1433">
                  <c:v>38.189900000000002</c:v>
                </c:pt>
                <c:pt idx="1434">
                  <c:v>38.294600000000003</c:v>
                </c:pt>
                <c:pt idx="1435">
                  <c:v>38.401400000000002</c:v>
                </c:pt>
                <c:pt idx="1436">
                  <c:v>38.51</c:v>
                </c:pt>
                <c:pt idx="1437">
                  <c:v>38.620600000000003</c:v>
                </c:pt>
                <c:pt idx="1438">
                  <c:v>38.733000000000011</c:v>
                </c:pt>
                <c:pt idx="1439">
                  <c:v>38.847399999999993</c:v>
                </c:pt>
                <c:pt idx="1440">
                  <c:v>38.9636</c:v>
                </c:pt>
                <c:pt idx="1441">
                  <c:v>39.081600000000002</c:v>
                </c:pt>
                <c:pt idx="1442">
                  <c:v>39.201500000000003</c:v>
                </c:pt>
                <c:pt idx="1443">
                  <c:v>39.3232</c:v>
                </c:pt>
                <c:pt idx="1444">
                  <c:v>39.446600000000004</c:v>
                </c:pt>
                <c:pt idx="1445">
                  <c:v>39.571800000000003</c:v>
                </c:pt>
                <c:pt idx="1446">
                  <c:v>39.698800000000013</c:v>
                </c:pt>
                <c:pt idx="1447">
                  <c:v>39.827500000000001</c:v>
                </c:pt>
                <c:pt idx="1448">
                  <c:v>39.957799999999999</c:v>
                </c:pt>
                <c:pt idx="1449">
                  <c:v>40.089800000000004</c:v>
                </c:pt>
                <c:pt idx="1450">
                  <c:v>40.223600000000012</c:v>
                </c:pt>
                <c:pt idx="1451">
                  <c:v>40.358800000000002</c:v>
                </c:pt>
                <c:pt idx="1452">
                  <c:v>40.495800000000003</c:v>
                </c:pt>
                <c:pt idx="1453">
                  <c:v>40.634300000000003</c:v>
                </c:pt>
                <c:pt idx="1454">
                  <c:v>40.774300000000011</c:v>
                </c:pt>
                <c:pt idx="1455">
                  <c:v>40.915900000000001</c:v>
                </c:pt>
                <c:pt idx="1456">
                  <c:v>41.059000000000005</c:v>
                </c:pt>
                <c:pt idx="1457">
                  <c:v>41.203700000000012</c:v>
                </c:pt>
                <c:pt idx="1458">
                  <c:v>41.349699999999999</c:v>
                </c:pt>
                <c:pt idx="1459">
                  <c:v>41.497200000000007</c:v>
                </c:pt>
                <c:pt idx="1460">
                  <c:v>41.646000000000001</c:v>
                </c:pt>
                <c:pt idx="1461">
                  <c:v>41.796300000000038</c:v>
                </c:pt>
                <c:pt idx="1462">
                  <c:v>41.947899999999997</c:v>
                </c:pt>
                <c:pt idx="1463">
                  <c:v>42.100900000000003</c:v>
                </c:pt>
                <c:pt idx="1464">
                  <c:v>42.255200000000002</c:v>
                </c:pt>
                <c:pt idx="1465">
                  <c:v>42.410800000000002</c:v>
                </c:pt>
                <c:pt idx="1466">
                  <c:v>42.567500000000003</c:v>
                </c:pt>
                <c:pt idx="1467">
                  <c:v>42.725600000000028</c:v>
                </c:pt>
                <c:pt idx="1468">
                  <c:v>42.884799999999998</c:v>
                </c:pt>
                <c:pt idx="1469">
                  <c:v>43.045300000000012</c:v>
                </c:pt>
                <c:pt idx="1470">
                  <c:v>43.206800000000001</c:v>
                </c:pt>
                <c:pt idx="1471">
                  <c:v>43.369500000000002</c:v>
                </c:pt>
                <c:pt idx="1472">
                  <c:v>43.533300000000011</c:v>
                </c:pt>
                <c:pt idx="1473">
                  <c:v>43.698100000000039</c:v>
                </c:pt>
                <c:pt idx="1474">
                  <c:v>43.864000000000004</c:v>
                </c:pt>
                <c:pt idx="1475">
                  <c:v>44.030900000000003</c:v>
                </c:pt>
                <c:pt idx="1476">
                  <c:v>44.198800000000013</c:v>
                </c:pt>
                <c:pt idx="1477">
                  <c:v>44.367600000000003</c:v>
                </c:pt>
                <c:pt idx="1478">
                  <c:v>44.537400000000005</c:v>
                </c:pt>
                <c:pt idx="1479">
                  <c:v>44.70810000000003</c:v>
                </c:pt>
                <c:pt idx="1480">
                  <c:v>44.8795</c:v>
                </c:pt>
                <c:pt idx="1481">
                  <c:v>45.051899999999996</c:v>
                </c:pt>
                <c:pt idx="1482">
                  <c:v>45.22510000000004</c:v>
                </c:pt>
                <c:pt idx="1483">
                  <c:v>45.399100000000011</c:v>
                </c:pt>
                <c:pt idx="1484">
                  <c:v>45.573800000000006</c:v>
                </c:pt>
                <c:pt idx="1485">
                  <c:v>45.749300000000012</c:v>
                </c:pt>
                <c:pt idx="1486">
                  <c:v>45.925400000000003</c:v>
                </c:pt>
                <c:pt idx="1487">
                  <c:v>46.102300000000028</c:v>
                </c:pt>
                <c:pt idx="1488">
                  <c:v>46.279700000000012</c:v>
                </c:pt>
                <c:pt idx="1489">
                  <c:v>46.457799999999999</c:v>
                </c:pt>
                <c:pt idx="1490">
                  <c:v>46.636500000000012</c:v>
                </c:pt>
                <c:pt idx="1491">
                  <c:v>46.8157</c:v>
                </c:pt>
                <c:pt idx="1492">
                  <c:v>46.995400000000011</c:v>
                </c:pt>
                <c:pt idx="1493">
                  <c:v>47.175700000000013</c:v>
                </c:pt>
                <c:pt idx="1494">
                  <c:v>47.356400000000001</c:v>
                </c:pt>
                <c:pt idx="1495">
                  <c:v>47.537500000000001</c:v>
                </c:pt>
                <c:pt idx="1496">
                  <c:v>47.719200000000001</c:v>
                </c:pt>
                <c:pt idx="1497">
                  <c:v>47.9011</c:v>
                </c:pt>
                <c:pt idx="1498">
                  <c:v>48.083400000000005</c:v>
                </c:pt>
                <c:pt idx="1499">
                  <c:v>48.26610000000003</c:v>
                </c:pt>
                <c:pt idx="1500">
                  <c:v>48.449000000000005</c:v>
                </c:pt>
                <c:pt idx="1501">
                  <c:v>48.632300000000029</c:v>
                </c:pt>
                <c:pt idx="1502">
                  <c:v>48.8157</c:v>
                </c:pt>
                <c:pt idx="1503">
                  <c:v>48.999400000000001</c:v>
                </c:pt>
                <c:pt idx="1504">
                  <c:v>49.183400000000006</c:v>
                </c:pt>
                <c:pt idx="1505">
                  <c:v>49.367400000000004</c:v>
                </c:pt>
                <c:pt idx="1506">
                  <c:v>49.551599999999993</c:v>
                </c:pt>
                <c:pt idx="1507">
                  <c:v>49.735900000000029</c:v>
                </c:pt>
                <c:pt idx="1508">
                  <c:v>49.920200000000001</c:v>
                </c:pt>
                <c:pt idx="1509">
                  <c:v>50.104700000000001</c:v>
                </c:pt>
                <c:pt idx="1510">
                  <c:v>50.289100000000012</c:v>
                </c:pt>
                <c:pt idx="1511">
                  <c:v>50.473600000000005</c:v>
                </c:pt>
                <c:pt idx="1512">
                  <c:v>50.658000000000001</c:v>
                </c:pt>
                <c:pt idx="1513">
                  <c:v>50.842400000000005</c:v>
                </c:pt>
                <c:pt idx="1514">
                  <c:v>51.026700000000012</c:v>
                </c:pt>
                <c:pt idx="1515">
                  <c:v>51.210900000000002</c:v>
                </c:pt>
                <c:pt idx="1516">
                  <c:v>51.395000000000003</c:v>
                </c:pt>
                <c:pt idx="1517">
                  <c:v>51.578900000000012</c:v>
                </c:pt>
                <c:pt idx="1518">
                  <c:v>51.762700000000038</c:v>
                </c:pt>
                <c:pt idx="1519">
                  <c:v>51.946200000000005</c:v>
                </c:pt>
                <c:pt idx="1520">
                  <c:v>52.129500000000029</c:v>
                </c:pt>
                <c:pt idx="1521">
                  <c:v>52.312600000000003</c:v>
                </c:pt>
                <c:pt idx="1522">
                  <c:v>52.495300000000029</c:v>
                </c:pt>
                <c:pt idx="1523">
                  <c:v>52.677800000000005</c:v>
                </c:pt>
                <c:pt idx="1524">
                  <c:v>52.859899999999996</c:v>
                </c:pt>
                <c:pt idx="1525">
                  <c:v>53.041699999999999</c:v>
                </c:pt>
                <c:pt idx="1526">
                  <c:v>53.223100000000038</c:v>
                </c:pt>
                <c:pt idx="1527">
                  <c:v>53.4041</c:v>
                </c:pt>
                <c:pt idx="1528">
                  <c:v>53.584699999999998</c:v>
                </c:pt>
                <c:pt idx="1529">
                  <c:v>53.764900000000011</c:v>
                </c:pt>
                <c:pt idx="1530">
                  <c:v>53.944600000000001</c:v>
                </c:pt>
                <c:pt idx="1531">
                  <c:v>54.123700000000028</c:v>
                </c:pt>
                <c:pt idx="1532">
                  <c:v>54.302500000000002</c:v>
                </c:pt>
                <c:pt idx="1533">
                  <c:v>54.480600000000003</c:v>
                </c:pt>
                <c:pt idx="1534">
                  <c:v>54.658200000000001</c:v>
                </c:pt>
                <c:pt idx="1535">
                  <c:v>54.8352</c:v>
                </c:pt>
                <c:pt idx="1536">
                  <c:v>55.011699999999998</c:v>
                </c:pt>
                <c:pt idx="1537">
                  <c:v>55.1875</c:v>
                </c:pt>
                <c:pt idx="1538">
                  <c:v>55.362700000000011</c:v>
                </c:pt>
                <c:pt idx="1539">
                  <c:v>55.537300000000002</c:v>
                </c:pt>
                <c:pt idx="1540">
                  <c:v>55.711100000000002</c:v>
                </c:pt>
                <c:pt idx="1541">
                  <c:v>55.884299999999996</c:v>
                </c:pt>
                <c:pt idx="1542">
                  <c:v>56.056899999999999</c:v>
                </c:pt>
                <c:pt idx="1543">
                  <c:v>56.228600000000029</c:v>
                </c:pt>
                <c:pt idx="1544">
                  <c:v>56.3996</c:v>
                </c:pt>
                <c:pt idx="1545">
                  <c:v>56.569800000000001</c:v>
                </c:pt>
                <c:pt idx="1546">
                  <c:v>56.739300000000028</c:v>
                </c:pt>
                <c:pt idx="1547">
                  <c:v>56.908100000000012</c:v>
                </c:pt>
                <c:pt idx="1548">
                  <c:v>57.076000000000001</c:v>
                </c:pt>
                <c:pt idx="1549">
                  <c:v>57.243000000000002</c:v>
                </c:pt>
                <c:pt idx="1550">
                  <c:v>57.409200000000006</c:v>
                </c:pt>
                <c:pt idx="1551">
                  <c:v>57.574600000000004</c:v>
                </c:pt>
                <c:pt idx="1552">
                  <c:v>57.739100000000029</c:v>
                </c:pt>
                <c:pt idx="1553">
                  <c:v>57.902700000000003</c:v>
                </c:pt>
                <c:pt idx="1554">
                  <c:v>58.065400000000011</c:v>
                </c:pt>
                <c:pt idx="1555">
                  <c:v>58.227100000000029</c:v>
                </c:pt>
                <c:pt idx="1556">
                  <c:v>58.388100000000001</c:v>
                </c:pt>
                <c:pt idx="1557">
                  <c:v>58.548000000000002</c:v>
                </c:pt>
                <c:pt idx="1558">
                  <c:v>58.707100000000011</c:v>
                </c:pt>
                <c:pt idx="1559">
                  <c:v>58.865100000000012</c:v>
                </c:pt>
                <c:pt idx="1560">
                  <c:v>59.022200000000012</c:v>
                </c:pt>
                <c:pt idx="1561">
                  <c:v>59.178200000000011</c:v>
                </c:pt>
                <c:pt idx="1562">
                  <c:v>59.333400000000005</c:v>
                </c:pt>
                <c:pt idx="1563">
                  <c:v>59.487400000000001</c:v>
                </c:pt>
                <c:pt idx="1564">
                  <c:v>59.640500000000003</c:v>
                </c:pt>
                <c:pt idx="1565">
                  <c:v>59.792700000000046</c:v>
                </c:pt>
                <c:pt idx="1566">
                  <c:v>59.9437</c:v>
                </c:pt>
                <c:pt idx="1567">
                  <c:v>60.093700000000013</c:v>
                </c:pt>
                <c:pt idx="1568">
                  <c:v>60.242600000000003</c:v>
                </c:pt>
                <c:pt idx="1569">
                  <c:v>60.390600000000006</c:v>
                </c:pt>
                <c:pt idx="1570">
                  <c:v>60.537400000000005</c:v>
                </c:pt>
                <c:pt idx="1571">
                  <c:v>60.683200000000006</c:v>
                </c:pt>
                <c:pt idx="1572">
                  <c:v>60.8279</c:v>
                </c:pt>
                <c:pt idx="1573">
                  <c:v>60.971600000000002</c:v>
                </c:pt>
                <c:pt idx="1574">
                  <c:v>61.114200000000004</c:v>
                </c:pt>
                <c:pt idx="1575">
                  <c:v>61.255700000000012</c:v>
                </c:pt>
                <c:pt idx="1576">
                  <c:v>61.396100000000011</c:v>
                </c:pt>
                <c:pt idx="1577">
                  <c:v>61.535400000000003</c:v>
                </c:pt>
                <c:pt idx="1578">
                  <c:v>61.6736</c:v>
                </c:pt>
                <c:pt idx="1579">
                  <c:v>61.810699999999997</c:v>
                </c:pt>
                <c:pt idx="1580">
                  <c:v>61.946800000000003</c:v>
                </c:pt>
                <c:pt idx="1581">
                  <c:v>62.081600000000002</c:v>
                </c:pt>
                <c:pt idx="1582">
                  <c:v>62.215500000000013</c:v>
                </c:pt>
                <c:pt idx="1583">
                  <c:v>62.348100000000002</c:v>
                </c:pt>
                <c:pt idx="1584">
                  <c:v>62.479800000000004</c:v>
                </c:pt>
                <c:pt idx="1585">
                  <c:v>62.610300000000002</c:v>
                </c:pt>
                <c:pt idx="1586">
                  <c:v>62.739600000000003</c:v>
                </c:pt>
                <c:pt idx="1587">
                  <c:v>62.867899999999999</c:v>
                </c:pt>
                <c:pt idx="1588">
                  <c:v>62.995100000000029</c:v>
                </c:pt>
                <c:pt idx="1589">
                  <c:v>63.121200000000002</c:v>
                </c:pt>
                <c:pt idx="1590">
                  <c:v>63.246200000000002</c:v>
                </c:pt>
                <c:pt idx="1591">
                  <c:v>63.370100000000001</c:v>
                </c:pt>
                <c:pt idx="1592">
                  <c:v>63.492800000000003</c:v>
                </c:pt>
                <c:pt idx="1593">
                  <c:v>63.614600000000003</c:v>
                </c:pt>
                <c:pt idx="1594">
                  <c:v>63.735200000000013</c:v>
                </c:pt>
                <c:pt idx="1595">
                  <c:v>63.854699999999994</c:v>
                </c:pt>
                <c:pt idx="1596">
                  <c:v>63.973200000000006</c:v>
                </c:pt>
                <c:pt idx="1597">
                  <c:v>64.090599999999995</c:v>
                </c:pt>
                <c:pt idx="1598">
                  <c:v>64.206800000000001</c:v>
                </c:pt>
                <c:pt idx="1599">
                  <c:v>64.322099999999978</c:v>
                </c:pt>
                <c:pt idx="1600">
                  <c:v>64.436300000000003</c:v>
                </c:pt>
                <c:pt idx="1601">
                  <c:v>64.549499999999995</c:v>
                </c:pt>
                <c:pt idx="1602">
                  <c:v>64.661600000000007</c:v>
                </c:pt>
                <c:pt idx="1603">
                  <c:v>64.772699999999986</c:v>
                </c:pt>
                <c:pt idx="1604">
                  <c:v>64.882699999999986</c:v>
                </c:pt>
                <c:pt idx="1605">
                  <c:v>64.991800000000026</c:v>
                </c:pt>
                <c:pt idx="1606">
                  <c:v>65.099900000000005</c:v>
                </c:pt>
                <c:pt idx="1607">
                  <c:v>65.206800000000001</c:v>
                </c:pt>
                <c:pt idx="1608">
                  <c:v>65.313000000000002</c:v>
                </c:pt>
                <c:pt idx="1609">
                  <c:v>65.418000000000006</c:v>
                </c:pt>
                <c:pt idx="1610">
                  <c:v>65.52209999999998</c:v>
                </c:pt>
                <c:pt idx="1611">
                  <c:v>65.625299999999982</c:v>
                </c:pt>
                <c:pt idx="1612">
                  <c:v>65.727500000000006</c:v>
                </c:pt>
                <c:pt idx="1613">
                  <c:v>65.828799999999958</c:v>
                </c:pt>
                <c:pt idx="1614">
                  <c:v>65.929199999999994</c:v>
                </c:pt>
                <c:pt idx="1615">
                  <c:v>66.028599999999983</c:v>
                </c:pt>
                <c:pt idx="1616">
                  <c:v>66.127099999999999</c:v>
                </c:pt>
                <c:pt idx="1617">
                  <c:v>66.224900000000005</c:v>
                </c:pt>
                <c:pt idx="1618">
                  <c:v>66.321699999999993</c:v>
                </c:pt>
                <c:pt idx="1619">
                  <c:v>66.41760000000005</c:v>
                </c:pt>
                <c:pt idx="1620">
                  <c:v>66.512699999999995</c:v>
                </c:pt>
                <c:pt idx="1621">
                  <c:v>66.606999999999999</c:v>
                </c:pt>
                <c:pt idx="1622">
                  <c:v>66.700500000000005</c:v>
                </c:pt>
                <c:pt idx="1623">
                  <c:v>66.793200000000027</c:v>
                </c:pt>
                <c:pt idx="1624">
                  <c:v>66.88509999999998</c:v>
                </c:pt>
                <c:pt idx="1625">
                  <c:v>66.976200000000006</c:v>
                </c:pt>
                <c:pt idx="1626">
                  <c:v>67.066500000000005</c:v>
                </c:pt>
                <c:pt idx="1627">
                  <c:v>67.156199999999998</c:v>
                </c:pt>
                <c:pt idx="1628">
                  <c:v>67.245099999999994</c:v>
                </c:pt>
                <c:pt idx="1629">
                  <c:v>67.333299999999994</c:v>
                </c:pt>
                <c:pt idx="1630">
                  <c:v>67.420900000000003</c:v>
                </c:pt>
                <c:pt idx="1631">
                  <c:v>67.507800000000003</c:v>
                </c:pt>
                <c:pt idx="1632">
                  <c:v>67.594099999999997</c:v>
                </c:pt>
                <c:pt idx="1633">
                  <c:v>67.679699999999983</c:v>
                </c:pt>
                <c:pt idx="1634">
                  <c:v>67.764600000000058</c:v>
                </c:pt>
                <c:pt idx="1635">
                  <c:v>67.849100000000007</c:v>
                </c:pt>
                <c:pt idx="1636">
                  <c:v>67.932900000000004</c:v>
                </c:pt>
                <c:pt idx="1637">
                  <c:v>68.016200000000026</c:v>
                </c:pt>
                <c:pt idx="1638">
                  <c:v>68.0989</c:v>
                </c:pt>
                <c:pt idx="1639">
                  <c:v>68.181200000000004</c:v>
                </c:pt>
                <c:pt idx="1640">
                  <c:v>68.262900000000002</c:v>
                </c:pt>
                <c:pt idx="1641">
                  <c:v>68.344099999999997</c:v>
                </c:pt>
                <c:pt idx="1642">
                  <c:v>68.424999999999997</c:v>
                </c:pt>
                <c:pt idx="1643">
                  <c:v>68.505299999999991</c:v>
                </c:pt>
                <c:pt idx="1644">
                  <c:v>68.585300000000004</c:v>
                </c:pt>
                <c:pt idx="1645">
                  <c:v>68.664900000000003</c:v>
                </c:pt>
                <c:pt idx="1646">
                  <c:v>68.74410000000006</c:v>
                </c:pt>
                <c:pt idx="1647">
                  <c:v>68.822899999999947</c:v>
                </c:pt>
                <c:pt idx="1648">
                  <c:v>68.901399999999995</c:v>
                </c:pt>
                <c:pt idx="1649">
                  <c:v>68.979699999999994</c:v>
                </c:pt>
                <c:pt idx="1650">
                  <c:v>69.057599999999994</c:v>
                </c:pt>
                <c:pt idx="1651">
                  <c:v>69.135199999999998</c:v>
                </c:pt>
                <c:pt idx="1652">
                  <c:v>69.212599999999995</c:v>
                </c:pt>
                <c:pt idx="1653">
                  <c:v>69.289900000000003</c:v>
                </c:pt>
                <c:pt idx="1654">
                  <c:v>69.366799999999998</c:v>
                </c:pt>
                <c:pt idx="1655">
                  <c:v>69.443600000000075</c:v>
                </c:pt>
                <c:pt idx="1656">
                  <c:v>69.520299999999992</c:v>
                </c:pt>
                <c:pt idx="1657">
                  <c:v>69.596800000000002</c:v>
                </c:pt>
                <c:pt idx="1658">
                  <c:v>69.673299999999998</c:v>
                </c:pt>
                <c:pt idx="1659">
                  <c:v>69.749600000000058</c:v>
                </c:pt>
                <c:pt idx="1660">
                  <c:v>69.825899999999947</c:v>
                </c:pt>
                <c:pt idx="1661">
                  <c:v>69.902199999999993</c:v>
                </c:pt>
                <c:pt idx="1662">
                  <c:v>69.978399999999979</c:v>
                </c:pt>
                <c:pt idx="1663">
                  <c:v>70.054699999999997</c:v>
                </c:pt>
                <c:pt idx="1664">
                  <c:v>70.130899999999983</c:v>
                </c:pt>
                <c:pt idx="1665">
                  <c:v>70.207200000000057</c:v>
                </c:pt>
                <c:pt idx="1666">
                  <c:v>70.283600000000007</c:v>
                </c:pt>
                <c:pt idx="1667">
                  <c:v>70.360100000000003</c:v>
                </c:pt>
                <c:pt idx="1668">
                  <c:v>70.436700000000002</c:v>
                </c:pt>
                <c:pt idx="1669">
                  <c:v>70.513499999999993</c:v>
                </c:pt>
                <c:pt idx="1670">
                  <c:v>70.590400000000002</c:v>
                </c:pt>
                <c:pt idx="1671">
                  <c:v>70.667500000000004</c:v>
                </c:pt>
                <c:pt idx="1672">
                  <c:v>70.744800000000026</c:v>
                </c:pt>
                <c:pt idx="1673">
                  <c:v>70.822299999999998</c:v>
                </c:pt>
                <c:pt idx="1674">
                  <c:v>70.900200000000027</c:v>
                </c:pt>
                <c:pt idx="1675">
                  <c:v>70.97829999999999</c:v>
                </c:pt>
                <c:pt idx="1676">
                  <c:v>71.056699999999992</c:v>
                </c:pt>
                <c:pt idx="1677">
                  <c:v>71.135399999999947</c:v>
                </c:pt>
                <c:pt idx="1678">
                  <c:v>71.214500000000058</c:v>
                </c:pt>
                <c:pt idx="1679">
                  <c:v>71.293999999999997</c:v>
                </c:pt>
                <c:pt idx="1680">
                  <c:v>71.373799999999989</c:v>
                </c:pt>
                <c:pt idx="1681">
                  <c:v>71.454099999999997</c:v>
                </c:pt>
                <c:pt idx="1682">
                  <c:v>71.534800000000004</c:v>
                </c:pt>
                <c:pt idx="1683">
                  <c:v>71.616</c:v>
                </c:pt>
                <c:pt idx="1684">
                  <c:v>71.697599999999994</c:v>
                </c:pt>
                <c:pt idx="1685">
                  <c:v>71.77979999999998</c:v>
                </c:pt>
                <c:pt idx="1686">
                  <c:v>71.8626</c:v>
                </c:pt>
                <c:pt idx="1687">
                  <c:v>71.945800000000006</c:v>
                </c:pt>
                <c:pt idx="1688">
                  <c:v>72.029600000000002</c:v>
                </c:pt>
                <c:pt idx="1689">
                  <c:v>72.114000000000004</c:v>
                </c:pt>
                <c:pt idx="1690">
                  <c:v>72.199100000000001</c:v>
                </c:pt>
                <c:pt idx="1691">
                  <c:v>72.284800000000004</c:v>
                </c:pt>
                <c:pt idx="1692">
                  <c:v>72.371099999999998</c:v>
                </c:pt>
                <c:pt idx="1693">
                  <c:v>72.458100000000002</c:v>
                </c:pt>
                <c:pt idx="1694">
                  <c:v>72.5458</c:v>
                </c:pt>
                <c:pt idx="1695">
                  <c:v>72.634299999999996</c:v>
                </c:pt>
                <c:pt idx="1696">
                  <c:v>72.723399999999998</c:v>
                </c:pt>
                <c:pt idx="1697">
                  <c:v>72.813400000000001</c:v>
                </c:pt>
                <c:pt idx="1698">
                  <c:v>72.904100000000057</c:v>
                </c:pt>
                <c:pt idx="1699">
                  <c:v>72.995599999999996</c:v>
                </c:pt>
                <c:pt idx="1700">
                  <c:v>73.087999999999994</c:v>
                </c:pt>
                <c:pt idx="1701">
                  <c:v>73.181100000000001</c:v>
                </c:pt>
                <c:pt idx="1702">
                  <c:v>73.275199999999998</c:v>
                </c:pt>
                <c:pt idx="1703">
                  <c:v>73.370099999999979</c:v>
                </c:pt>
                <c:pt idx="1704">
                  <c:v>73.465900000000005</c:v>
                </c:pt>
                <c:pt idx="1705">
                  <c:v>73.562600000000003</c:v>
                </c:pt>
                <c:pt idx="1706">
                  <c:v>73.660200000000003</c:v>
                </c:pt>
                <c:pt idx="1707">
                  <c:v>73.758799999999979</c:v>
                </c:pt>
                <c:pt idx="1708">
                  <c:v>73.858399999999989</c:v>
                </c:pt>
                <c:pt idx="1709">
                  <c:v>73.959000000000003</c:v>
                </c:pt>
                <c:pt idx="1710">
                  <c:v>74.060500000000005</c:v>
                </c:pt>
                <c:pt idx="1711">
                  <c:v>74.1631</c:v>
                </c:pt>
                <c:pt idx="1712">
                  <c:v>74.266599999999997</c:v>
                </c:pt>
                <c:pt idx="1713">
                  <c:v>74.37139999999998</c:v>
                </c:pt>
                <c:pt idx="1714">
                  <c:v>74.477000000000004</c:v>
                </c:pt>
                <c:pt idx="1715">
                  <c:v>74.583799999999982</c:v>
                </c:pt>
                <c:pt idx="1716">
                  <c:v>74.691699999999997</c:v>
                </c:pt>
                <c:pt idx="1717">
                  <c:v>74.800699999999992</c:v>
                </c:pt>
                <c:pt idx="1718">
                  <c:v>74.910700000000006</c:v>
                </c:pt>
                <c:pt idx="1719">
                  <c:v>75.021999999999991</c:v>
                </c:pt>
                <c:pt idx="1720">
                  <c:v>75.134399999999999</c:v>
                </c:pt>
                <c:pt idx="1721">
                  <c:v>75.247900000000058</c:v>
                </c:pt>
                <c:pt idx="1722">
                  <c:v>75.3626</c:v>
                </c:pt>
                <c:pt idx="1723">
                  <c:v>75.478499999999983</c:v>
                </c:pt>
                <c:pt idx="1724">
                  <c:v>75.595699999999994</c:v>
                </c:pt>
                <c:pt idx="1725">
                  <c:v>75.714000000000027</c:v>
                </c:pt>
                <c:pt idx="1726">
                  <c:v>75.833500000000001</c:v>
                </c:pt>
                <c:pt idx="1727">
                  <c:v>75.954200000000057</c:v>
                </c:pt>
                <c:pt idx="1728">
                  <c:v>76.076300000000003</c:v>
                </c:pt>
                <c:pt idx="1729">
                  <c:v>76.1995</c:v>
                </c:pt>
                <c:pt idx="1730">
                  <c:v>76.324100000000001</c:v>
                </c:pt>
                <c:pt idx="1731">
                  <c:v>76.449799999999996</c:v>
                </c:pt>
                <c:pt idx="1732">
                  <c:v>76.576899999999981</c:v>
                </c:pt>
                <c:pt idx="1733">
                  <c:v>76.705299999999994</c:v>
                </c:pt>
                <c:pt idx="1734">
                  <c:v>76.834900000000005</c:v>
                </c:pt>
                <c:pt idx="1735">
                  <c:v>76.965900000000005</c:v>
                </c:pt>
                <c:pt idx="1736">
                  <c:v>77.098100000000002</c:v>
                </c:pt>
                <c:pt idx="1737">
                  <c:v>77.231700000000004</c:v>
                </c:pt>
                <c:pt idx="1738">
                  <c:v>77.366500000000002</c:v>
                </c:pt>
                <c:pt idx="1739">
                  <c:v>77.502799999999979</c:v>
                </c:pt>
                <c:pt idx="1740">
                  <c:v>77.640299999999996</c:v>
                </c:pt>
                <c:pt idx="1741">
                  <c:v>77.779200000000003</c:v>
                </c:pt>
                <c:pt idx="1742">
                  <c:v>77.919399999999996</c:v>
                </c:pt>
                <c:pt idx="1743">
                  <c:v>78.061000000000007</c:v>
                </c:pt>
                <c:pt idx="1744">
                  <c:v>78.203900000000004</c:v>
                </c:pt>
                <c:pt idx="1745">
                  <c:v>78.348200000000006</c:v>
                </c:pt>
                <c:pt idx="1746">
                  <c:v>78.493799999999993</c:v>
                </c:pt>
                <c:pt idx="1747">
                  <c:v>78.640799999999999</c:v>
                </c:pt>
                <c:pt idx="1748">
                  <c:v>78.789100000000005</c:v>
                </c:pt>
                <c:pt idx="1749">
                  <c:v>78.938800000000001</c:v>
                </c:pt>
                <c:pt idx="1750">
                  <c:v>79.0899</c:v>
                </c:pt>
                <c:pt idx="1751">
                  <c:v>79.2423</c:v>
                </c:pt>
                <c:pt idx="1752">
                  <c:v>79.396000000000001</c:v>
                </c:pt>
                <c:pt idx="1753">
                  <c:v>79.551199999999994</c:v>
                </c:pt>
                <c:pt idx="1754">
                  <c:v>79.707700000000003</c:v>
                </c:pt>
                <c:pt idx="1755">
                  <c:v>79.865499999999983</c:v>
                </c:pt>
                <c:pt idx="1756">
                  <c:v>80.024699999999996</c:v>
                </c:pt>
                <c:pt idx="1757">
                  <c:v>80.18519999999998</c:v>
                </c:pt>
                <c:pt idx="1758">
                  <c:v>80.347100000000026</c:v>
                </c:pt>
                <c:pt idx="1759">
                  <c:v>80.510300000000001</c:v>
                </c:pt>
                <c:pt idx="1760">
                  <c:v>80.67489999999998</c:v>
                </c:pt>
                <c:pt idx="1761">
                  <c:v>80.840800000000002</c:v>
                </c:pt>
                <c:pt idx="1762">
                  <c:v>81.007999999999996</c:v>
                </c:pt>
                <c:pt idx="1763">
                  <c:v>81.176499999999947</c:v>
                </c:pt>
                <c:pt idx="1764">
                  <c:v>81.346400000000003</c:v>
                </c:pt>
                <c:pt idx="1765">
                  <c:v>81.517600000000058</c:v>
                </c:pt>
                <c:pt idx="1766">
                  <c:v>81.69</c:v>
                </c:pt>
                <c:pt idx="1767">
                  <c:v>81.863799999999998</c:v>
                </c:pt>
                <c:pt idx="1768">
                  <c:v>82.038899999999998</c:v>
                </c:pt>
                <c:pt idx="1769">
                  <c:v>82.215199999999996</c:v>
                </c:pt>
                <c:pt idx="1770">
                  <c:v>82.392699999999991</c:v>
                </c:pt>
                <c:pt idx="1771">
                  <c:v>82.571600000000004</c:v>
                </c:pt>
                <c:pt idx="1772">
                  <c:v>82.7517</c:v>
                </c:pt>
                <c:pt idx="1773">
                  <c:v>82.933000000000007</c:v>
                </c:pt>
                <c:pt idx="1774">
                  <c:v>83.115600000000001</c:v>
                </c:pt>
                <c:pt idx="1775">
                  <c:v>83.299400000000006</c:v>
                </c:pt>
                <c:pt idx="1776">
                  <c:v>83.484399999999994</c:v>
                </c:pt>
                <c:pt idx="1777">
                  <c:v>83.670599999999979</c:v>
                </c:pt>
                <c:pt idx="1778">
                  <c:v>83.857900000000001</c:v>
                </c:pt>
                <c:pt idx="1779">
                  <c:v>84.046400000000006</c:v>
                </c:pt>
                <c:pt idx="1780">
                  <c:v>84.236099999999993</c:v>
                </c:pt>
                <c:pt idx="1781">
                  <c:v>84.426900000000003</c:v>
                </c:pt>
                <c:pt idx="1782">
                  <c:v>84.618799999999979</c:v>
                </c:pt>
                <c:pt idx="1783">
                  <c:v>84.811899999999994</c:v>
                </c:pt>
                <c:pt idx="1784">
                  <c:v>85.005899999999983</c:v>
                </c:pt>
                <c:pt idx="1785">
                  <c:v>85.201200000000057</c:v>
                </c:pt>
                <c:pt idx="1786">
                  <c:v>85.397400000000005</c:v>
                </c:pt>
                <c:pt idx="1787">
                  <c:v>85.594700000000003</c:v>
                </c:pt>
                <c:pt idx="1788">
                  <c:v>85.793000000000006</c:v>
                </c:pt>
                <c:pt idx="1789">
                  <c:v>85.992400000000004</c:v>
                </c:pt>
                <c:pt idx="1790">
                  <c:v>86.192700000000002</c:v>
                </c:pt>
                <c:pt idx="1791">
                  <c:v>86.394000000000005</c:v>
                </c:pt>
                <c:pt idx="1792">
                  <c:v>86.596199999999996</c:v>
                </c:pt>
                <c:pt idx="1793">
                  <c:v>86.799400000000006</c:v>
                </c:pt>
                <c:pt idx="1794">
                  <c:v>87.003399999999999</c:v>
                </c:pt>
                <c:pt idx="1795">
                  <c:v>87.208399999999983</c:v>
                </c:pt>
                <c:pt idx="1796">
                  <c:v>87.414300000000026</c:v>
                </c:pt>
                <c:pt idx="1797">
                  <c:v>87.620899999999978</c:v>
                </c:pt>
                <c:pt idx="1798">
                  <c:v>87.828499999999948</c:v>
                </c:pt>
                <c:pt idx="1799">
                  <c:v>88.036699999999996</c:v>
                </c:pt>
                <c:pt idx="1800">
                  <c:v>88.245900000000006</c:v>
                </c:pt>
                <c:pt idx="1801">
                  <c:v>88.455699999999993</c:v>
                </c:pt>
                <c:pt idx="1802">
                  <c:v>88.666299999999993</c:v>
                </c:pt>
                <c:pt idx="1803">
                  <c:v>88.877600000000001</c:v>
                </c:pt>
                <c:pt idx="1804">
                  <c:v>89.089600000000004</c:v>
                </c:pt>
                <c:pt idx="1805">
                  <c:v>89.302199999999999</c:v>
                </c:pt>
                <c:pt idx="1806">
                  <c:v>89.515500000000003</c:v>
                </c:pt>
                <c:pt idx="1807">
                  <c:v>89.729399999999998</c:v>
                </c:pt>
                <c:pt idx="1808">
                  <c:v>89.943900000000056</c:v>
                </c:pt>
                <c:pt idx="1809">
                  <c:v>90.158999999999978</c:v>
                </c:pt>
                <c:pt idx="1810">
                  <c:v>90.374499999999998</c:v>
                </c:pt>
                <c:pt idx="1811">
                  <c:v>90.590599999999995</c:v>
                </c:pt>
                <c:pt idx="1812">
                  <c:v>90.807199999999995</c:v>
                </c:pt>
                <c:pt idx="1813">
                  <c:v>91.024199999999993</c:v>
                </c:pt>
                <c:pt idx="1814">
                  <c:v>91.241700000000023</c:v>
                </c:pt>
                <c:pt idx="1815">
                  <c:v>91.459500000000006</c:v>
                </c:pt>
                <c:pt idx="1816">
                  <c:v>91.677699999999987</c:v>
                </c:pt>
                <c:pt idx="1817">
                  <c:v>91.896299999999997</c:v>
                </c:pt>
                <c:pt idx="1818">
                  <c:v>92.115200000000002</c:v>
                </c:pt>
                <c:pt idx="1819">
                  <c:v>92.334400000000002</c:v>
                </c:pt>
                <c:pt idx="1820">
                  <c:v>92.553799999999981</c:v>
                </c:pt>
                <c:pt idx="1821">
                  <c:v>92.773399999999981</c:v>
                </c:pt>
                <c:pt idx="1822">
                  <c:v>92.993300000000005</c:v>
                </c:pt>
                <c:pt idx="1823">
                  <c:v>93.213300000000004</c:v>
                </c:pt>
                <c:pt idx="1824">
                  <c:v>93.433499999999995</c:v>
                </c:pt>
                <c:pt idx="1825">
                  <c:v>93.653799999999947</c:v>
                </c:pt>
                <c:pt idx="1826">
                  <c:v>93.874099999999999</c:v>
                </c:pt>
                <c:pt idx="1827">
                  <c:v>94.094499999999996</c:v>
                </c:pt>
                <c:pt idx="1828">
                  <c:v>94.314899999999994</c:v>
                </c:pt>
                <c:pt idx="1829">
                  <c:v>94.535200000000003</c:v>
                </c:pt>
                <c:pt idx="1830">
                  <c:v>94.755600000000001</c:v>
                </c:pt>
                <c:pt idx="1831">
                  <c:v>94.975899999999982</c:v>
                </c:pt>
                <c:pt idx="1832">
                  <c:v>95.195999999999998</c:v>
                </c:pt>
                <c:pt idx="1833">
                  <c:v>95.415899999999993</c:v>
                </c:pt>
                <c:pt idx="1834">
                  <c:v>95.635799999999989</c:v>
                </c:pt>
                <c:pt idx="1835">
                  <c:v>95.855499999999978</c:v>
                </c:pt>
                <c:pt idx="1836">
                  <c:v>96.074799999999982</c:v>
                </c:pt>
                <c:pt idx="1837">
                  <c:v>96.293899999999994</c:v>
                </c:pt>
                <c:pt idx="1838">
                  <c:v>96.512699999999995</c:v>
                </c:pt>
                <c:pt idx="1839">
                  <c:v>96.731100000000026</c:v>
                </c:pt>
                <c:pt idx="1840">
                  <c:v>96.949100000000058</c:v>
                </c:pt>
                <c:pt idx="1841">
                  <c:v>97.166899999999998</c:v>
                </c:pt>
                <c:pt idx="1842">
                  <c:v>97.384</c:v>
                </c:pt>
                <c:pt idx="1843">
                  <c:v>97.600799999999978</c:v>
                </c:pt>
                <c:pt idx="1844">
                  <c:v>97.817099999999996</c:v>
                </c:pt>
                <c:pt idx="1845">
                  <c:v>98.03279999999998</c:v>
                </c:pt>
                <c:pt idx="1846">
                  <c:v>98.247900000000058</c:v>
                </c:pt>
                <c:pt idx="1847">
                  <c:v>98.462400000000002</c:v>
                </c:pt>
                <c:pt idx="1848">
                  <c:v>98.676299999999998</c:v>
                </c:pt>
                <c:pt idx="1849">
                  <c:v>98.889499999999998</c:v>
                </c:pt>
                <c:pt idx="1850">
                  <c:v>99.10199999999999</c:v>
                </c:pt>
                <c:pt idx="1851">
                  <c:v>99.313699999999997</c:v>
                </c:pt>
                <c:pt idx="1852">
                  <c:v>99.524699999999996</c:v>
                </c:pt>
                <c:pt idx="1853">
                  <c:v>99.734899999999996</c:v>
                </c:pt>
                <c:pt idx="1854">
                  <c:v>99.944100000000077</c:v>
                </c:pt>
                <c:pt idx="1855">
                  <c:v>100.15300000000001</c:v>
                </c:pt>
                <c:pt idx="1856">
                  <c:v>100.36</c:v>
                </c:pt>
                <c:pt idx="1857">
                  <c:v>100.56699999999999</c:v>
                </c:pt>
                <c:pt idx="1858">
                  <c:v>100.77200000000001</c:v>
                </c:pt>
                <c:pt idx="1859">
                  <c:v>100.977</c:v>
                </c:pt>
                <c:pt idx="1860">
                  <c:v>101.17999999999998</c:v>
                </c:pt>
                <c:pt idx="1861">
                  <c:v>101.383</c:v>
                </c:pt>
                <c:pt idx="1862">
                  <c:v>101.584</c:v>
                </c:pt>
                <c:pt idx="1863">
                  <c:v>101.78400000000002</c:v>
                </c:pt>
                <c:pt idx="1864">
                  <c:v>101.983</c:v>
                </c:pt>
                <c:pt idx="1865">
                  <c:v>102.181</c:v>
                </c:pt>
                <c:pt idx="1866">
                  <c:v>102.377</c:v>
                </c:pt>
                <c:pt idx="1867">
                  <c:v>102.57299999999998</c:v>
                </c:pt>
                <c:pt idx="1868">
                  <c:v>102.76700000000002</c:v>
                </c:pt>
                <c:pt idx="1869">
                  <c:v>102.959</c:v>
                </c:pt>
                <c:pt idx="1870">
                  <c:v>103.14999999999999</c:v>
                </c:pt>
                <c:pt idx="1871">
                  <c:v>103.34</c:v>
                </c:pt>
                <c:pt idx="1872">
                  <c:v>103.52800000000001</c:v>
                </c:pt>
                <c:pt idx="1873">
                  <c:v>103.715</c:v>
                </c:pt>
                <c:pt idx="1874">
                  <c:v>103.90100000000002</c:v>
                </c:pt>
                <c:pt idx="1875">
                  <c:v>104.08499999999999</c:v>
                </c:pt>
                <c:pt idx="1876">
                  <c:v>104.26700000000002</c:v>
                </c:pt>
                <c:pt idx="1877">
                  <c:v>104.44700000000007</c:v>
                </c:pt>
                <c:pt idx="1878">
                  <c:v>104.62599999999998</c:v>
                </c:pt>
                <c:pt idx="1879">
                  <c:v>104.804</c:v>
                </c:pt>
                <c:pt idx="1880">
                  <c:v>104.979</c:v>
                </c:pt>
                <c:pt idx="1881">
                  <c:v>105.15300000000001</c:v>
                </c:pt>
                <c:pt idx="1882">
                  <c:v>105.32499999999999</c:v>
                </c:pt>
                <c:pt idx="1883">
                  <c:v>105.495</c:v>
                </c:pt>
                <c:pt idx="1884">
                  <c:v>105.664</c:v>
                </c:pt>
                <c:pt idx="1885">
                  <c:v>105.831</c:v>
                </c:pt>
                <c:pt idx="1886">
                  <c:v>105.995</c:v>
                </c:pt>
                <c:pt idx="1887">
                  <c:v>106.15799999999999</c:v>
                </c:pt>
                <c:pt idx="1888">
                  <c:v>106.319</c:v>
                </c:pt>
                <c:pt idx="1889">
                  <c:v>106.47799999999999</c:v>
                </c:pt>
                <c:pt idx="1890">
                  <c:v>106.63500000000001</c:v>
                </c:pt>
                <c:pt idx="1891">
                  <c:v>106.79</c:v>
                </c:pt>
                <c:pt idx="1892">
                  <c:v>106.94300000000005</c:v>
                </c:pt>
                <c:pt idx="1893">
                  <c:v>107.09399999999999</c:v>
                </c:pt>
                <c:pt idx="1894">
                  <c:v>107.242</c:v>
                </c:pt>
                <c:pt idx="1895">
                  <c:v>107.389</c:v>
                </c:pt>
                <c:pt idx="1896">
                  <c:v>107.533</c:v>
                </c:pt>
                <c:pt idx="1897">
                  <c:v>107.67499999999998</c:v>
                </c:pt>
                <c:pt idx="1898">
                  <c:v>107.815</c:v>
                </c:pt>
                <c:pt idx="1899">
                  <c:v>107.953</c:v>
                </c:pt>
                <c:pt idx="1900">
                  <c:v>108.089</c:v>
                </c:pt>
                <c:pt idx="1901">
                  <c:v>108.22199999999999</c:v>
                </c:pt>
                <c:pt idx="1902">
                  <c:v>108.35299999999998</c:v>
                </c:pt>
                <c:pt idx="1903">
                  <c:v>108.48099999999999</c:v>
                </c:pt>
                <c:pt idx="1904">
                  <c:v>108.607</c:v>
                </c:pt>
                <c:pt idx="1905">
                  <c:v>108.73099999999999</c:v>
                </c:pt>
                <c:pt idx="1906">
                  <c:v>108.85299999999998</c:v>
                </c:pt>
                <c:pt idx="1907">
                  <c:v>108.97199999999999</c:v>
                </c:pt>
                <c:pt idx="1908">
                  <c:v>109.08799999999999</c:v>
                </c:pt>
                <c:pt idx="1909">
                  <c:v>109.202</c:v>
                </c:pt>
                <c:pt idx="1910">
                  <c:v>109.31399999999999</c:v>
                </c:pt>
                <c:pt idx="1911">
                  <c:v>109.423</c:v>
                </c:pt>
                <c:pt idx="1912">
                  <c:v>109.53</c:v>
                </c:pt>
                <c:pt idx="1913">
                  <c:v>109.634</c:v>
                </c:pt>
                <c:pt idx="1914">
                  <c:v>109.735</c:v>
                </c:pt>
                <c:pt idx="1915">
                  <c:v>109.834</c:v>
                </c:pt>
                <c:pt idx="1916">
                  <c:v>109.93</c:v>
                </c:pt>
                <c:pt idx="1917">
                  <c:v>110.024</c:v>
                </c:pt>
                <c:pt idx="1918">
                  <c:v>110.11499999999999</c:v>
                </c:pt>
                <c:pt idx="1919">
                  <c:v>110.203</c:v>
                </c:pt>
                <c:pt idx="1920">
                  <c:v>110.289</c:v>
                </c:pt>
                <c:pt idx="1921">
                  <c:v>110.37199999999999</c:v>
                </c:pt>
                <c:pt idx="1922">
                  <c:v>110.452</c:v>
                </c:pt>
                <c:pt idx="1923">
                  <c:v>110.53</c:v>
                </c:pt>
                <c:pt idx="1924">
                  <c:v>110.60499999999999</c:v>
                </c:pt>
                <c:pt idx="1925">
                  <c:v>110.67700000000001</c:v>
                </c:pt>
                <c:pt idx="1926">
                  <c:v>110.74600000000002</c:v>
                </c:pt>
                <c:pt idx="1927">
                  <c:v>110.813</c:v>
                </c:pt>
                <c:pt idx="1928">
                  <c:v>110.877</c:v>
                </c:pt>
                <c:pt idx="1929">
                  <c:v>110.938</c:v>
                </c:pt>
                <c:pt idx="1930">
                  <c:v>110.99600000000002</c:v>
                </c:pt>
                <c:pt idx="1931">
                  <c:v>111.05200000000001</c:v>
                </c:pt>
                <c:pt idx="1932">
                  <c:v>111.10499999999999</c:v>
                </c:pt>
                <c:pt idx="1933">
                  <c:v>111.154</c:v>
                </c:pt>
                <c:pt idx="1934">
                  <c:v>111.20099999999999</c:v>
                </c:pt>
                <c:pt idx="1935">
                  <c:v>111.245</c:v>
                </c:pt>
                <c:pt idx="1936">
                  <c:v>111.28700000000002</c:v>
                </c:pt>
                <c:pt idx="1937">
                  <c:v>111.32499999999999</c:v>
                </c:pt>
                <c:pt idx="1938">
                  <c:v>111.361</c:v>
                </c:pt>
                <c:pt idx="1939">
                  <c:v>111.393</c:v>
                </c:pt>
                <c:pt idx="1940">
                  <c:v>111.423</c:v>
                </c:pt>
                <c:pt idx="1941">
                  <c:v>111.45</c:v>
                </c:pt>
                <c:pt idx="1942">
                  <c:v>111.474</c:v>
                </c:pt>
                <c:pt idx="1943">
                  <c:v>111.49600000000002</c:v>
                </c:pt>
                <c:pt idx="1944">
                  <c:v>111.51400000000002</c:v>
                </c:pt>
                <c:pt idx="1945">
                  <c:v>111.529</c:v>
                </c:pt>
                <c:pt idx="1946">
                  <c:v>111.542</c:v>
                </c:pt>
                <c:pt idx="1947">
                  <c:v>111.551</c:v>
                </c:pt>
                <c:pt idx="1948">
                  <c:v>111.55800000000001</c:v>
                </c:pt>
                <c:pt idx="1949">
                  <c:v>111.562</c:v>
                </c:pt>
                <c:pt idx="1950">
                  <c:v>111.563</c:v>
                </c:pt>
                <c:pt idx="1951">
                  <c:v>111.56100000000002</c:v>
                </c:pt>
                <c:pt idx="1952">
                  <c:v>111.556</c:v>
                </c:pt>
                <c:pt idx="1953">
                  <c:v>111.548</c:v>
                </c:pt>
                <c:pt idx="1954">
                  <c:v>111.538</c:v>
                </c:pt>
                <c:pt idx="1955">
                  <c:v>111.524</c:v>
                </c:pt>
                <c:pt idx="1956">
                  <c:v>111.508</c:v>
                </c:pt>
                <c:pt idx="1957">
                  <c:v>111.488</c:v>
                </c:pt>
                <c:pt idx="1958">
                  <c:v>111.46599999999999</c:v>
                </c:pt>
                <c:pt idx="1959">
                  <c:v>111.44100000000007</c:v>
                </c:pt>
                <c:pt idx="1960">
                  <c:v>111.41300000000005</c:v>
                </c:pt>
                <c:pt idx="1961">
                  <c:v>111.383</c:v>
                </c:pt>
                <c:pt idx="1962">
                  <c:v>111.349</c:v>
                </c:pt>
                <c:pt idx="1963">
                  <c:v>111.313</c:v>
                </c:pt>
                <c:pt idx="1964">
                  <c:v>111.274</c:v>
                </c:pt>
                <c:pt idx="1965">
                  <c:v>111.232</c:v>
                </c:pt>
                <c:pt idx="1966">
                  <c:v>111.187</c:v>
                </c:pt>
                <c:pt idx="1967">
                  <c:v>111.139</c:v>
                </c:pt>
                <c:pt idx="1968">
                  <c:v>111.089</c:v>
                </c:pt>
                <c:pt idx="1969">
                  <c:v>111.036</c:v>
                </c:pt>
                <c:pt idx="1970">
                  <c:v>110.98</c:v>
                </c:pt>
                <c:pt idx="1971">
                  <c:v>110.92100000000002</c:v>
                </c:pt>
                <c:pt idx="1972">
                  <c:v>110.86</c:v>
                </c:pt>
                <c:pt idx="1973">
                  <c:v>110.79600000000002</c:v>
                </c:pt>
                <c:pt idx="1974">
                  <c:v>110.729</c:v>
                </c:pt>
                <c:pt idx="1975">
                  <c:v>110.65900000000001</c:v>
                </c:pt>
                <c:pt idx="1976">
                  <c:v>110.587</c:v>
                </c:pt>
                <c:pt idx="1977">
                  <c:v>110.512</c:v>
                </c:pt>
                <c:pt idx="1978">
                  <c:v>110.435</c:v>
                </c:pt>
                <c:pt idx="1979">
                  <c:v>110.35499999999999</c:v>
                </c:pt>
                <c:pt idx="1980">
                  <c:v>110.27200000000001</c:v>
                </c:pt>
                <c:pt idx="1981">
                  <c:v>110.187</c:v>
                </c:pt>
                <c:pt idx="1982">
                  <c:v>110.099</c:v>
                </c:pt>
                <c:pt idx="1983">
                  <c:v>110.009</c:v>
                </c:pt>
                <c:pt idx="1984">
                  <c:v>109.91600000000005</c:v>
                </c:pt>
                <c:pt idx="1985">
                  <c:v>109.82</c:v>
                </c:pt>
                <c:pt idx="1986">
                  <c:v>109.72199999999999</c:v>
                </c:pt>
                <c:pt idx="1987">
                  <c:v>109.62199999999999</c:v>
                </c:pt>
                <c:pt idx="1988">
                  <c:v>109.51900000000002</c:v>
                </c:pt>
                <c:pt idx="1989">
                  <c:v>109.41400000000006</c:v>
                </c:pt>
                <c:pt idx="1990">
                  <c:v>109.306</c:v>
                </c:pt>
                <c:pt idx="1991">
                  <c:v>109.196</c:v>
                </c:pt>
                <c:pt idx="1992">
                  <c:v>109.084</c:v>
                </c:pt>
                <c:pt idx="1993">
                  <c:v>108.96899999999999</c:v>
                </c:pt>
                <c:pt idx="1994">
                  <c:v>108.85199999999999</c:v>
                </c:pt>
                <c:pt idx="1995">
                  <c:v>108.733</c:v>
                </c:pt>
                <c:pt idx="1996">
                  <c:v>108.61199999999999</c:v>
                </c:pt>
                <c:pt idx="1997">
                  <c:v>108.488</c:v>
                </c:pt>
                <c:pt idx="1998">
                  <c:v>108.36199999999999</c:v>
                </c:pt>
                <c:pt idx="1999">
                  <c:v>108.23399999999999</c:v>
                </c:pt>
                <c:pt idx="2000">
                  <c:v>108.104</c:v>
                </c:pt>
                <c:pt idx="2001">
                  <c:v>107.971</c:v>
                </c:pt>
                <c:pt idx="2002">
                  <c:v>107.837</c:v>
                </c:pt>
                <c:pt idx="2003">
                  <c:v>107.7</c:v>
                </c:pt>
                <c:pt idx="2004">
                  <c:v>107.562</c:v>
                </c:pt>
                <c:pt idx="2005">
                  <c:v>107.42100000000002</c:v>
                </c:pt>
                <c:pt idx="2006">
                  <c:v>107.279</c:v>
                </c:pt>
                <c:pt idx="2007">
                  <c:v>107.13500000000001</c:v>
                </c:pt>
                <c:pt idx="2008">
                  <c:v>106.988</c:v>
                </c:pt>
                <c:pt idx="2009">
                  <c:v>106.84</c:v>
                </c:pt>
                <c:pt idx="2010">
                  <c:v>106.69</c:v>
                </c:pt>
                <c:pt idx="2011">
                  <c:v>106.538</c:v>
                </c:pt>
                <c:pt idx="2012">
                  <c:v>106.38500000000001</c:v>
                </c:pt>
                <c:pt idx="2013">
                  <c:v>106.229</c:v>
                </c:pt>
                <c:pt idx="2014">
                  <c:v>106.07199999999999</c:v>
                </c:pt>
                <c:pt idx="2015">
                  <c:v>105.91400000000006</c:v>
                </c:pt>
                <c:pt idx="2016">
                  <c:v>105.753</c:v>
                </c:pt>
                <c:pt idx="2017">
                  <c:v>105.59099999999999</c:v>
                </c:pt>
                <c:pt idx="2018">
                  <c:v>105.428</c:v>
                </c:pt>
                <c:pt idx="2019">
                  <c:v>105.26300000000002</c:v>
                </c:pt>
                <c:pt idx="2020">
                  <c:v>105.096</c:v>
                </c:pt>
                <c:pt idx="2021">
                  <c:v>104.928</c:v>
                </c:pt>
                <c:pt idx="2022">
                  <c:v>104.759</c:v>
                </c:pt>
                <c:pt idx="2023">
                  <c:v>104.58799999999999</c:v>
                </c:pt>
                <c:pt idx="2024">
                  <c:v>104.41600000000005</c:v>
                </c:pt>
                <c:pt idx="2025">
                  <c:v>104.242</c:v>
                </c:pt>
                <c:pt idx="2026">
                  <c:v>104.06699999999999</c:v>
                </c:pt>
                <c:pt idx="2027">
                  <c:v>103.89100000000002</c:v>
                </c:pt>
                <c:pt idx="2028">
                  <c:v>103.71400000000006</c:v>
                </c:pt>
                <c:pt idx="2029">
                  <c:v>103.536</c:v>
                </c:pt>
                <c:pt idx="2030">
                  <c:v>103.35599999999998</c:v>
                </c:pt>
                <c:pt idx="2031">
                  <c:v>103.17499999999998</c:v>
                </c:pt>
                <c:pt idx="2032">
                  <c:v>102.99299999999999</c:v>
                </c:pt>
                <c:pt idx="2033">
                  <c:v>102.81100000000002</c:v>
                </c:pt>
                <c:pt idx="2034">
                  <c:v>102.627</c:v>
                </c:pt>
                <c:pt idx="2035">
                  <c:v>102.44200000000002</c:v>
                </c:pt>
                <c:pt idx="2036">
                  <c:v>102.25700000000002</c:v>
                </c:pt>
                <c:pt idx="2037">
                  <c:v>102.07</c:v>
                </c:pt>
                <c:pt idx="2038">
                  <c:v>101.883</c:v>
                </c:pt>
                <c:pt idx="2039">
                  <c:v>101.69499999999999</c:v>
                </c:pt>
                <c:pt idx="2040">
                  <c:v>101.506</c:v>
                </c:pt>
                <c:pt idx="2041">
                  <c:v>101.31699999999999</c:v>
                </c:pt>
                <c:pt idx="2042">
                  <c:v>101.12599999999998</c:v>
                </c:pt>
                <c:pt idx="2043">
                  <c:v>100.93600000000002</c:v>
                </c:pt>
                <c:pt idx="2044">
                  <c:v>100.74400000000006</c:v>
                </c:pt>
                <c:pt idx="2045">
                  <c:v>100.55200000000001</c:v>
                </c:pt>
                <c:pt idx="2046">
                  <c:v>100.36</c:v>
                </c:pt>
                <c:pt idx="2047">
                  <c:v>100.167</c:v>
                </c:pt>
                <c:pt idx="2048">
                  <c:v>99.973399999999998</c:v>
                </c:pt>
                <c:pt idx="2049">
                  <c:v>99.779699999999991</c:v>
                </c:pt>
                <c:pt idx="2050">
                  <c:v>99.585599999999999</c:v>
                </c:pt>
                <c:pt idx="2051">
                  <c:v>99.391099999999994</c:v>
                </c:pt>
                <c:pt idx="2052">
                  <c:v>99.196399999999983</c:v>
                </c:pt>
                <c:pt idx="2053">
                  <c:v>99.001599999999996</c:v>
                </c:pt>
                <c:pt idx="2054">
                  <c:v>98.8065</c:v>
                </c:pt>
                <c:pt idx="2055">
                  <c:v>98.611199999999997</c:v>
                </c:pt>
                <c:pt idx="2056">
                  <c:v>98.415899999999993</c:v>
                </c:pt>
                <c:pt idx="2057">
                  <c:v>98.220500000000001</c:v>
                </c:pt>
                <c:pt idx="2058">
                  <c:v>98.024999999999991</c:v>
                </c:pt>
                <c:pt idx="2059">
                  <c:v>97.829599999999999</c:v>
                </c:pt>
                <c:pt idx="2060">
                  <c:v>97.634299999999996</c:v>
                </c:pt>
                <c:pt idx="2061">
                  <c:v>97.438999999999993</c:v>
                </c:pt>
                <c:pt idx="2062">
                  <c:v>97.243799999999993</c:v>
                </c:pt>
                <c:pt idx="2063">
                  <c:v>97.048900000000003</c:v>
                </c:pt>
                <c:pt idx="2064">
                  <c:v>96.854200000000006</c:v>
                </c:pt>
                <c:pt idx="2065">
                  <c:v>96.659699999999987</c:v>
                </c:pt>
                <c:pt idx="2066">
                  <c:v>96.465500000000006</c:v>
                </c:pt>
                <c:pt idx="2067">
                  <c:v>96.271600000000007</c:v>
                </c:pt>
                <c:pt idx="2068">
                  <c:v>96.078099999999978</c:v>
                </c:pt>
                <c:pt idx="2069">
                  <c:v>95.884999999999991</c:v>
                </c:pt>
                <c:pt idx="2070">
                  <c:v>95.692399999999978</c:v>
                </c:pt>
                <c:pt idx="2071">
                  <c:v>95.500200000000007</c:v>
                </c:pt>
                <c:pt idx="2072">
                  <c:v>95.308599999999998</c:v>
                </c:pt>
                <c:pt idx="2073">
                  <c:v>95.117500000000007</c:v>
                </c:pt>
                <c:pt idx="2074">
                  <c:v>94.927099999999996</c:v>
                </c:pt>
                <c:pt idx="2075">
                  <c:v>94.737399999999994</c:v>
                </c:pt>
                <c:pt idx="2076">
                  <c:v>94.548199999999994</c:v>
                </c:pt>
                <c:pt idx="2077">
                  <c:v>94.359899999999982</c:v>
                </c:pt>
                <c:pt idx="2078">
                  <c:v>94.172199999999989</c:v>
                </c:pt>
                <c:pt idx="2079">
                  <c:v>93.985299999999995</c:v>
                </c:pt>
                <c:pt idx="2080">
                  <c:v>93.799300000000002</c:v>
                </c:pt>
                <c:pt idx="2081">
                  <c:v>93.614199999999997</c:v>
                </c:pt>
                <c:pt idx="2082">
                  <c:v>93.429900000000004</c:v>
                </c:pt>
                <c:pt idx="2083">
                  <c:v>93.246700000000004</c:v>
                </c:pt>
                <c:pt idx="2084">
                  <c:v>93.064400000000006</c:v>
                </c:pt>
                <c:pt idx="2085">
                  <c:v>92.882999999999981</c:v>
                </c:pt>
                <c:pt idx="2086">
                  <c:v>92.702799999999982</c:v>
                </c:pt>
                <c:pt idx="2087">
                  <c:v>92.523600000000002</c:v>
                </c:pt>
                <c:pt idx="2088">
                  <c:v>92.345600000000005</c:v>
                </c:pt>
                <c:pt idx="2089">
                  <c:v>92.168699999999987</c:v>
                </c:pt>
                <c:pt idx="2090">
                  <c:v>91.992900000000006</c:v>
                </c:pt>
                <c:pt idx="2091">
                  <c:v>91.8185</c:v>
                </c:pt>
                <c:pt idx="2092">
                  <c:v>91.645200000000003</c:v>
                </c:pt>
                <c:pt idx="2093">
                  <c:v>91.473299999999995</c:v>
                </c:pt>
                <c:pt idx="2094">
                  <c:v>91.302699999999987</c:v>
                </c:pt>
                <c:pt idx="2095">
                  <c:v>91.13339999999998</c:v>
                </c:pt>
                <c:pt idx="2096">
                  <c:v>90.965500000000006</c:v>
                </c:pt>
                <c:pt idx="2097">
                  <c:v>90.799099999999996</c:v>
                </c:pt>
                <c:pt idx="2098">
                  <c:v>90.634</c:v>
                </c:pt>
                <c:pt idx="2099">
                  <c:v>90.470500000000001</c:v>
                </c:pt>
                <c:pt idx="2100">
                  <c:v>90.308499999999981</c:v>
                </c:pt>
                <c:pt idx="2101">
                  <c:v>90.148099999999999</c:v>
                </c:pt>
                <c:pt idx="2102">
                  <c:v>89.989199999999997</c:v>
                </c:pt>
                <c:pt idx="2103">
                  <c:v>89.831900000000005</c:v>
                </c:pt>
                <c:pt idx="2104">
                  <c:v>89.67619999999998</c:v>
                </c:pt>
                <c:pt idx="2105">
                  <c:v>89.522199999999998</c:v>
                </c:pt>
                <c:pt idx="2106">
                  <c:v>89.36999999999999</c:v>
                </c:pt>
                <c:pt idx="2107">
                  <c:v>89.219399999999993</c:v>
                </c:pt>
                <c:pt idx="2108">
                  <c:v>89.070499999999981</c:v>
                </c:pt>
                <c:pt idx="2109">
                  <c:v>88.923400000000001</c:v>
                </c:pt>
                <c:pt idx="2110">
                  <c:v>88.778199999999998</c:v>
                </c:pt>
                <c:pt idx="2111">
                  <c:v>88.634699999999995</c:v>
                </c:pt>
                <c:pt idx="2112">
                  <c:v>88.493100000000027</c:v>
                </c:pt>
                <c:pt idx="2113">
                  <c:v>88.353399999999979</c:v>
                </c:pt>
                <c:pt idx="2114">
                  <c:v>88.215599999999995</c:v>
                </c:pt>
                <c:pt idx="2115">
                  <c:v>88.079799999999949</c:v>
                </c:pt>
                <c:pt idx="2116">
                  <c:v>87.945800000000006</c:v>
                </c:pt>
                <c:pt idx="2117">
                  <c:v>87.813900000000004</c:v>
                </c:pt>
                <c:pt idx="2118">
                  <c:v>87.68389999999998</c:v>
                </c:pt>
                <c:pt idx="2119">
                  <c:v>87.55589999999998</c:v>
                </c:pt>
                <c:pt idx="2120">
                  <c:v>87.43</c:v>
                </c:pt>
                <c:pt idx="2121">
                  <c:v>87.306200000000004</c:v>
                </c:pt>
                <c:pt idx="2122">
                  <c:v>87.184399999999982</c:v>
                </c:pt>
                <c:pt idx="2123">
                  <c:v>87.064800000000005</c:v>
                </c:pt>
                <c:pt idx="2124">
                  <c:v>86.947300000000027</c:v>
                </c:pt>
                <c:pt idx="2125">
                  <c:v>86.831900000000005</c:v>
                </c:pt>
                <c:pt idx="2126">
                  <c:v>86.718700000000013</c:v>
                </c:pt>
                <c:pt idx="2127">
                  <c:v>86.607600000000005</c:v>
                </c:pt>
                <c:pt idx="2128">
                  <c:v>86.498800000000003</c:v>
                </c:pt>
                <c:pt idx="2129">
                  <c:v>86.392200000000003</c:v>
                </c:pt>
                <c:pt idx="2130">
                  <c:v>86.287800000000004</c:v>
                </c:pt>
                <c:pt idx="2131">
                  <c:v>86.185699999999983</c:v>
                </c:pt>
                <c:pt idx="2132">
                  <c:v>86.085799999999978</c:v>
                </c:pt>
                <c:pt idx="2133">
                  <c:v>85.988200000000006</c:v>
                </c:pt>
                <c:pt idx="2134">
                  <c:v>85.892899999999983</c:v>
                </c:pt>
                <c:pt idx="2135">
                  <c:v>85.799899999999994</c:v>
                </c:pt>
                <c:pt idx="2136">
                  <c:v>85.709199999999996</c:v>
                </c:pt>
                <c:pt idx="2137">
                  <c:v>85.620899999999978</c:v>
                </c:pt>
                <c:pt idx="2138">
                  <c:v>85.534899999999993</c:v>
                </c:pt>
                <c:pt idx="2139">
                  <c:v>85.451300000000003</c:v>
                </c:pt>
                <c:pt idx="2140">
                  <c:v>85.370099999999979</c:v>
                </c:pt>
                <c:pt idx="2141">
                  <c:v>85.291200000000075</c:v>
                </c:pt>
                <c:pt idx="2142">
                  <c:v>85.214799999999997</c:v>
                </c:pt>
                <c:pt idx="2143">
                  <c:v>85.140699999999995</c:v>
                </c:pt>
                <c:pt idx="2144">
                  <c:v>85.069000000000003</c:v>
                </c:pt>
                <c:pt idx="2145">
                  <c:v>84.999799999999993</c:v>
                </c:pt>
                <c:pt idx="2146">
                  <c:v>84.933000000000007</c:v>
                </c:pt>
                <c:pt idx="2147">
                  <c:v>84.868600000000001</c:v>
                </c:pt>
                <c:pt idx="2148">
                  <c:v>84.806600000000003</c:v>
                </c:pt>
                <c:pt idx="2149">
                  <c:v>84.747200000000078</c:v>
                </c:pt>
                <c:pt idx="2150">
                  <c:v>84.690200000000004</c:v>
                </c:pt>
                <c:pt idx="2151">
                  <c:v>84.635599999999982</c:v>
                </c:pt>
                <c:pt idx="2152">
                  <c:v>84.583500000000001</c:v>
                </c:pt>
                <c:pt idx="2153">
                  <c:v>84.533900000000003</c:v>
                </c:pt>
                <c:pt idx="2154">
                  <c:v>84.486700000000013</c:v>
                </c:pt>
                <c:pt idx="2155">
                  <c:v>84.442099999999996</c:v>
                </c:pt>
                <c:pt idx="2156">
                  <c:v>84.399900000000002</c:v>
                </c:pt>
                <c:pt idx="2157">
                  <c:v>84.360200000000006</c:v>
                </c:pt>
                <c:pt idx="2158">
                  <c:v>84.322899999999947</c:v>
                </c:pt>
                <c:pt idx="2159">
                  <c:v>84.288200000000003</c:v>
                </c:pt>
                <c:pt idx="2160">
                  <c:v>84.255899999999983</c:v>
                </c:pt>
                <c:pt idx="2161">
                  <c:v>84.226200000000006</c:v>
                </c:pt>
                <c:pt idx="2162">
                  <c:v>84.198899999999981</c:v>
                </c:pt>
                <c:pt idx="2163">
                  <c:v>84.174099999999981</c:v>
                </c:pt>
                <c:pt idx="2164">
                  <c:v>84.151699999999991</c:v>
                </c:pt>
                <c:pt idx="2165">
                  <c:v>84.131900000000002</c:v>
                </c:pt>
                <c:pt idx="2166">
                  <c:v>84.114500000000007</c:v>
                </c:pt>
                <c:pt idx="2167">
                  <c:v>84.099599999999995</c:v>
                </c:pt>
                <c:pt idx="2168">
                  <c:v>84.087199999999996</c:v>
                </c:pt>
                <c:pt idx="2169">
                  <c:v>84.077200000000005</c:v>
                </c:pt>
                <c:pt idx="2170">
                  <c:v>84.069699999999997</c:v>
                </c:pt>
                <c:pt idx="2171">
                  <c:v>84.064600000000027</c:v>
                </c:pt>
                <c:pt idx="2172">
                  <c:v>84.062000000000012</c:v>
                </c:pt>
                <c:pt idx="2173">
                  <c:v>84.061899999999994</c:v>
                </c:pt>
                <c:pt idx="2174">
                  <c:v>84.064200000000056</c:v>
                </c:pt>
                <c:pt idx="2175">
                  <c:v>84.068799999999982</c:v>
                </c:pt>
                <c:pt idx="2176">
                  <c:v>84.075899999999947</c:v>
                </c:pt>
                <c:pt idx="2177">
                  <c:v>84.085399999999979</c:v>
                </c:pt>
                <c:pt idx="2178">
                  <c:v>84.097300000000004</c:v>
                </c:pt>
                <c:pt idx="2179">
                  <c:v>84.111599999999996</c:v>
                </c:pt>
                <c:pt idx="2180">
                  <c:v>84.128299999999982</c:v>
                </c:pt>
                <c:pt idx="2181">
                  <c:v>84.147300000000001</c:v>
                </c:pt>
                <c:pt idx="2182">
                  <c:v>84.168799999999948</c:v>
                </c:pt>
                <c:pt idx="2183">
                  <c:v>84.192499999999981</c:v>
                </c:pt>
                <c:pt idx="2184">
                  <c:v>84.218599999999995</c:v>
                </c:pt>
                <c:pt idx="2185">
                  <c:v>84.247000000000057</c:v>
                </c:pt>
                <c:pt idx="2186">
                  <c:v>84.277699999999996</c:v>
                </c:pt>
                <c:pt idx="2187">
                  <c:v>84.310699999999997</c:v>
                </c:pt>
                <c:pt idx="2188">
                  <c:v>84.346000000000004</c:v>
                </c:pt>
                <c:pt idx="2189">
                  <c:v>84.383600000000001</c:v>
                </c:pt>
                <c:pt idx="2190">
                  <c:v>84.423400000000001</c:v>
                </c:pt>
                <c:pt idx="2191">
                  <c:v>84.465400000000002</c:v>
                </c:pt>
                <c:pt idx="2192">
                  <c:v>84.509699999999995</c:v>
                </c:pt>
                <c:pt idx="2193">
                  <c:v>84.556200000000004</c:v>
                </c:pt>
                <c:pt idx="2194">
                  <c:v>84.604799999999983</c:v>
                </c:pt>
                <c:pt idx="2195">
                  <c:v>84.655599999999978</c:v>
                </c:pt>
                <c:pt idx="2196">
                  <c:v>84.708600000000004</c:v>
                </c:pt>
                <c:pt idx="2197">
                  <c:v>84.7637</c:v>
                </c:pt>
                <c:pt idx="2198">
                  <c:v>84.820999999999998</c:v>
                </c:pt>
                <c:pt idx="2199">
                  <c:v>84.880299999999991</c:v>
                </c:pt>
                <c:pt idx="2200">
                  <c:v>84.941700000000026</c:v>
                </c:pt>
                <c:pt idx="2201">
                  <c:v>85.005200000000002</c:v>
                </c:pt>
                <c:pt idx="2202">
                  <c:v>85.070700000000002</c:v>
                </c:pt>
                <c:pt idx="2203">
                  <c:v>85.138199999999998</c:v>
                </c:pt>
                <c:pt idx="2204">
                  <c:v>85.207899999999995</c:v>
                </c:pt>
                <c:pt idx="2205">
                  <c:v>85.279399999999981</c:v>
                </c:pt>
                <c:pt idx="2206">
                  <c:v>85.352799999999988</c:v>
                </c:pt>
                <c:pt idx="2207">
                  <c:v>85.428200000000004</c:v>
                </c:pt>
                <c:pt idx="2208">
                  <c:v>85.505600000000001</c:v>
                </c:pt>
                <c:pt idx="2209">
                  <c:v>85.584800000000001</c:v>
                </c:pt>
                <c:pt idx="2210">
                  <c:v>85.665899999999979</c:v>
                </c:pt>
                <c:pt idx="2211">
                  <c:v>85.748900000000006</c:v>
                </c:pt>
                <c:pt idx="2212">
                  <c:v>85.833600000000004</c:v>
                </c:pt>
                <c:pt idx="2213">
                  <c:v>85.920199999999994</c:v>
                </c:pt>
                <c:pt idx="2214">
                  <c:v>86.008499999999998</c:v>
                </c:pt>
                <c:pt idx="2215">
                  <c:v>86.098699999999994</c:v>
                </c:pt>
                <c:pt idx="2216">
                  <c:v>86.1905</c:v>
                </c:pt>
                <c:pt idx="2217">
                  <c:v>86.284099999999995</c:v>
                </c:pt>
                <c:pt idx="2218">
                  <c:v>86.379299999999986</c:v>
                </c:pt>
                <c:pt idx="2219">
                  <c:v>86.476200000000006</c:v>
                </c:pt>
                <c:pt idx="2220">
                  <c:v>86.574699999999993</c:v>
                </c:pt>
                <c:pt idx="2221">
                  <c:v>86.67489999999998</c:v>
                </c:pt>
                <c:pt idx="2222">
                  <c:v>86.776499999999999</c:v>
                </c:pt>
                <c:pt idx="2223">
                  <c:v>86.879799999999989</c:v>
                </c:pt>
                <c:pt idx="2224">
                  <c:v>86.984600000000057</c:v>
                </c:pt>
                <c:pt idx="2225">
                  <c:v>87.090900000000005</c:v>
                </c:pt>
                <c:pt idx="2226">
                  <c:v>87.198599999999999</c:v>
                </c:pt>
                <c:pt idx="2227">
                  <c:v>87.307900000000004</c:v>
                </c:pt>
                <c:pt idx="2228">
                  <c:v>87.418499999999995</c:v>
                </c:pt>
                <c:pt idx="2229">
                  <c:v>87.530500000000004</c:v>
                </c:pt>
                <c:pt idx="2230">
                  <c:v>87.643900000000002</c:v>
                </c:pt>
                <c:pt idx="2231">
                  <c:v>87.75869999999999</c:v>
                </c:pt>
                <c:pt idx="2232">
                  <c:v>87.87469999999999</c:v>
                </c:pt>
                <c:pt idx="2233">
                  <c:v>87.992000000000004</c:v>
                </c:pt>
                <c:pt idx="2234">
                  <c:v>88.110699999999994</c:v>
                </c:pt>
                <c:pt idx="2235">
                  <c:v>88.230500000000006</c:v>
                </c:pt>
                <c:pt idx="2236">
                  <c:v>88.351600000000005</c:v>
                </c:pt>
                <c:pt idx="2237">
                  <c:v>88.473799999999983</c:v>
                </c:pt>
                <c:pt idx="2238">
                  <c:v>88.597100000000026</c:v>
                </c:pt>
                <c:pt idx="2239">
                  <c:v>88.721599999999995</c:v>
                </c:pt>
                <c:pt idx="2240">
                  <c:v>88.847200000000058</c:v>
                </c:pt>
                <c:pt idx="2241">
                  <c:v>88.973799999999983</c:v>
                </c:pt>
                <c:pt idx="2242">
                  <c:v>89.101500000000001</c:v>
                </c:pt>
                <c:pt idx="2243">
                  <c:v>89.230199999999996</c:v>
                </c:pt>
                <c:pt idx="2244">
                  <c:v>89.359799999999979</c:v>
                </c:pt>
                <c:pt idx="2245">
                  <c:v>89.490399999999994</c:v>
                </c:pt>
                <c:pt idx="2246">
                  <c:v>89.621899999999982</c:v>
                </c:pt>
                <c:pt idx="2247">
                  <c:v>89.754300000000001</c:v>
                </c:pt>
                <c:pt idx="2248">
                  <c:v>89.887500000000003</c:v>
                </c:pt>
                <c:pt idx="2249">
                  <c:v>90.021699999999996</c:v>
                </c:pt>
                <c:pt idx="2250">
                  <c:v>90.15649999999998</c:v>
                </c:pt>
                <c:pt idx="2251">
                  <c:v>90.292299999999997</c:v>
                </c:pt>
                <c:pt idx="2252">
                  <c:v>90.428699999999992</c:v>
                </c:pt>
                <c:pt idx="2253">
                  <c:v>90.565899999999999</c:v>
                </c:pt>
                <c:pt idx="2254">
                  <c:v>90.703700000000012</c:v>
                </c:pt>
                <c:pt idx="2255">
                  <c:v>90.842200000000005</c:v>
                </c:pt>
                <c:pt idx="2256">
                  <c:v>90.981399999999994</c:v>
                </c:pt>
                <c:pt idx="2257">
                  <c:v>91.121099999999998</c:v>
                </c:pt>
                <c:pt idx="2258">
                  <c:v>91.261399999999995</c:v>
                </c:pt>
                <c:pt idx="2259">
                  <c:v>91.402299999999997</c:v>
                </c:pt>
                <c:pt idx="2260">
                  <c:v>91.543700000000001</c:v>
                </c:pt>
                <c:pt idx="2261">
                  <c:v>91.68559999999998</c:v>
                </c:pt>
                <c:pt idx="2262">
                  <c:v>91.828000000000003</c:v>
                </c:pt>
                <c:pt idx="2263">
                  <c:v>91.970799999999983</c:v>
                </c:pt>
                <c:pt idx="2264">
                  <c:v>92.114000000000004</c:v>
                </c:pt>
                <c:pt idx="2265">
                  <c:v>92.2577</c:v>
                </c:pt>
                <c:pt idx="2266">
                  <c:v>92.401600000000059</c:v>
                </c:pt>
                <c:pt idx="2267">
                  <c:v>92.545900000000003</c:v>
                </c:pt>
                <c:pt idx="2268">
                  <c:v>92.6905</c:v>
                </c:pt>
                <c:pt idx="2269">
                  <c:v>92.835399999999979</c:v>
                </c:pt>
                <c:pt idx="2270">
                  <c:v>92.980500000000006</c:v>
                </c:pt>
                <c:pt idx="2271">
                  <c:v>93.125899999999959</c:v>
                </c:pt>
                <c:pt idx="2272">
                  <c:v>93.271500000000003</c:v>
                </c:pt>
                <c:pt idx="2273">
                  <c:v>93.417200000000079</c:v>
                </c:pt>
                <c:pt idx="2274">
                  <c:v>93.563100000000006</c:v>
                </c:pt>
                <c:pt idx="2275">
                  <c:v>93.709000000000003</c:v>
                </c:pt>
                <c:pt idx="2276">
                  <c:v>93.855199999999982</c:v>
                </c:pt>
                <c:pt idx="2277">
                  <c:v>94.001300000000001</c:v>
                </c:pt>
                <c:pt idx="2278">
                  <c:v>94.147499999999994</c:v>
                </c:pt>
                <c:pt idx="2279">
                  <c:v>94.293700000000001</c:v>
                </c:pt>
                <c:pt idx="2280">
                  <c:v>94.440000000000026</c:v>
                </c:pt>
                <c:pt idx="2281">
                  <c:v>94.586200000000005</c:v>
                </c:pt>
                <c:pt idx="2282">
                  <c:v>94.732299999999995</c:v>
                </c:pt>
                <c:pt idx="2283">
                  <c:v>94.878499999999988</c:v>
                </c:pt>
                <c:pt idx="2284">
                  <c:v>95.024500000000003</c:v>
                </c:pt>
                <c:pt idx="2285">
                  <c:v>95.170299999999983</c:v>
                </c:pt>
                <c:pt idx="2286">
                  <c:v>95.316000000000003</c:v>
                </c:pt>
                <c:pt idx="2287">
                  <c:v>95.461600000000075</c:v>
                </c:pt>
                <c:pt idx="2288">
                  <c:v>95.606899999999982</c:v>
                </c:pt>
                <c:pt idx="2289">
                  <c:v>95.752099999999999</c:v>
                </c:pt>
                <c:pt idx="2290">
                  <c:v>95.897000000000006</c:v>
                </c:pt>
                <c:pt idx="2291">
                  <c:v>96.041700000000006</c:v>
                </c:pt>
                <c:pt idx="2292">
                  <c:v>96.186099999999982</c:v>
                </c:pt>
                <c:pt idx="2293">
                  <c:v>96.330200000000005</c:v>
                </c:pt>
                <c:pt idx="2294">
                  <c:v>96.4739</c:v>
                </c:pt>
                <c:pt idx="2295">
                  <c:v>96.617400000000004</c:v>
                </c:pt>
                <c:pt idx="2296">
                  <c:v>96.760499999999993</c:v>
                </c:pt>
                <c:pt idx="2297">
                  <c:v>96.903300000000002</c:v>
                </c:pt>
                <c:pt idx="2298">
                  <c:v>97.045699999999997</c:v>
                </c:pt>
                <c:pt idx="2299">
                  <c:v>97.187600000000003</c:v>
                </c:pt>
                <c:pt idx="2300">
                  <c:v>97.329099999999983</c:v>
                </c:pt>
                <c:pt idx="2301">
                  <c:v>97.470200000000006</c:v>
                </c:pt>
                <c:pt idx="2302">
                  <c:v>97.610699999999994</c:v>
                </c:pt>
                <c:pt idx="2303">
                  <c:v>97.750900000000001</c:v>
                </c:pt>
                <c:pt idx="2304">
                  <c:v>97.890500000000003</c:v>
                </c:pt>
                <c:pt idx="2305">
                  <c:v>98.029600000000002</c:v>
                </c:pt>
                <c:pt idx="2306">
                  <c:v>98.168199999999999</c:v>
                </c:pt>
                <c:pt idx="2307">
                  <c:v>98.306200000000004</c:v>
                </c:pt>
                <c:pt idx="2308">
                  <c:v>98.443700000000007</c:v>
                </c:pt>
                <c:pt idx="2309">
                  <c:v>98.580699999999993</c:v>
                </c:pt>
                <c:pt idx="2310">
                  <c:v>98.716899999999995</c:v>
                </c:pt>
                <c:pt idx="2311">
                  <c:v>98.852699999999999</c:v>
                </c:pt>
                <c:pt idx="2312">
                  <c:v>98.987799999999993</c:v>
                </c:pt>
                <c:pt idx="2313">
                  <c:v>99.122299999999981</c:v>
                </c:pt>
                <c:pt idx="2314">
                  <c:v>99.256100000000004</c:v>
                </c:pt>
                <c:pt idx="2315">
                  <c:v>99.389399999999981</c:v>
                </c:pt>
                <c:pt idx="2316">
                  <c:v>99.521900000000002</c:v>
                </c:pt>
                <c:pt idx="2317">
                  <c:v>99.653699999999986</c:v>
                </c:pt>
                <c:pt idx="2318">
                  <c:v>99.784899999999993</c:v>
                </c:pt>
                <c:pt idx="2319">
                  <c:v>99.915400000000005</c:v>
                </c:pt>
                <c:pt idx="2320">
                  <c:v>100.045</c:v>
                </c:pt>
                <c:pt idx="2321">
                  <c:v>100.17400000000001</c:v>
                </c:pt>
                <c:pt idx="2322">
                  <c:v>100.303</c:v>
                </c:pt>
                <c:pt idx="2323">
                  <c:v>100.43</c:v>
                </c:pt>
                <c:pt idx="2324">
                  <c:v>100.557</c:v>
                </c:pt>
                <c:pt idx="2325">
                  <c:v>100.68300000000001</c:v>
                </c:pt>
                <c:pt idx="2326">
                  <c:v>100.809</c:v>
                </c:pt>
                <c:pt idx="2327">
                  <c:v>100.93300000000002</c:v>
                </c:pt>
                <c:pt idx="2328">
                  <c:v>101.057</c:v>
                </c:pt>
                <c:pt idx="2329">
                  <c:v>101.17999999999998</c:v>
                </c:pt>
                <c:pt idx="2330">
                  <c:v>101.30200000000001</c:v>
                </c:pt>
                <c:pt idx="2331">
                  <c:v>101.42400000000002</c:v>
                </c:pt>
                <c:pt idx="2332">
                  <c:v>101.545</c:v>
                </c:pt>
                <c:pt idx="2333">
                  <c:v>101.66500000000001</c:v>
                </c:pt>
                <c:pt idx="2334">
                  <c:v>101.78400000000002</c:v>
                </c:pt>
                <c:pt idx="2335">
                  <c:v>101.902</c:v>
                </c:pt>
                <c:pt idx="2336">
                  <c:v>102.02</c:v>
                </c:pt>
                <c:pt idx="2337">
                  <c:v>102.136</c:v>
                </c:pt>
                <c:pt idx="2338">
                  <c:v>102.252</c:v>
                </c:pt>
                <c:pt idx="2339">
                  <c:v>102.367</c:v>
                </c:pt>
                <c:pt idx="2340">
                  <c:v>102.482</c:v>
                </c:pt>
                <c:pt idx="2341">
                  <c:v>102.595</c:v>
                </c:pt>
                <c:pt idx="2342">
                  <c:v>102.708</c:v>
                </c:pt>
                <c:pt idx="2343">
                  <c:v>102.82</c:v>
                </c:pt>
                <c:pt idx="2344">
                  <c:v>102.93100000000005</c:v>
                </c:pt>
                <c:pt idx="2345">
                  <c:v>103.04100000000005</c:v>
                </c:pt>
                <c:pt idx="2346">
                  <c:v>103.151</c:v>
                </c:pt>
                <c:pt idx="2347">
                  <c:v>103.26</c:v>
                </c:pt>
                <c:pt idx="2348">
                  <c:v>103.36799999999999</c:v>
                </c:pt>
                <c:pt idx="2349">
                  <c:v>103.47499999999999</c:v>
                </c:pt>
                <c:pt idx="2350">
                  <c:v>103.581</c:v>
                </c:pt>
                <c:pt idx="2351">
                  <c:v>103.687</c:v>
                </c:pt>
                <c:pt idx="2352">
                  <c:v>103.79100000000005</c:v>
                </c:pt>
                <c:pt idx="2353">
                  <c:v>103.895</c:v>
                </c:pt>
                <c:pt idx="2354">
                  <c:v>103.99900000000002</c:v>
                </c:pt>
                <c:pt idx="2355">
                  <c:v>104.101</c:v>
                </c:pt>
                <c:pt idx="2356">
                  <c:v>104.203</c:v>
                </c:pt>
                <c:pt idx="2357">
                  <c:v>104.304</c:v>
                </c:pt>
                <c:pt idx="2358">
                  <c:v>104.40400000000002</c:v>
                </c:pt>
                <c:pt idx="2359">
                  <c:v>104.504</c:v>
                </c:pt>
                <c:pt idx="2360">
                  <c:v>104.60199999999999</c:v>
                </c:pt>
                <c:pt idx="2361">
                  <c:v>104.7</c:v>
                </c:pt>
                <c:pt idx="2362">
                  <c:v>104.798</c:v>
                </c:pt>
                <c:pt idx="2363">
                  <c:v>104.89400000000002</c:v>
                </c:pt>
                <c:pt idx="2364">
                  <c:v>104.99100000000006</c:v>
                </c:pt>
                <c:pt idx="2365">
                  <c:v>105.086</c:v>
                </c:pt>
                <c:pt idx="2366">
                  <c:v>105.17999999999998</c:v>
                </c:pt>
                <c:pt idx="2367">
                  <c:v>105.274</c:v>
                </c:pt>
                <c:pt idx="2368">
                  <c:v>105.36799999999999</c:v>
                </c:pt>
                <c:pt idx="2369">
                  <c:v>105.46000000000002</c:v>
                </c:pt>
                <c:pt idx="2370">
                  <c:v>105.553</c:v>
                </c:pt>
                <c:pt idx="2371">
                  <c:v>105.64400000000002</c:v>
                </c:pt>
                <c:pt idx="2372">
                  <c:v>105.735</c:v>
                </c:pt>
                <c:pt idx="2373">
                  <c:v>105.82499999999999</c:v>
                </c:pt>
                <c:pt idx="2374">
                  <c:v>105.91500000000002</c:v>
                </c:pt>
                <c:pt idx="2375">
                  <c:v>106.004</c:v>
                </c:pt>
                <c:pt idx="2376">
                  <c:v>106.093</c:v>
                </c:pt>
                <c:pt idx="2377">
                  <c:v>106.181</c:v>
                </c:pt>
                <c:pt idx="2378">
                  <c:v>106.26900000000002</c:v>
                </c:pt>
                <c:pt idx="2379">
                  <c:v>106.35599999999998</c:v>
                </c:pt>
                <c:pt idx="2380">
                  <c:v>106.44200000000002</c:v>
                </c:pt>
                <c:pt idx="2381">
                  <c:v>106.529</c:v>
                </c:pt>
                <c:pt idx="2382">
                  <c:v>106.614</c:v>
                </c:pt>
                <c:pt idx="2383">
                  <c:v>106.7</c:v>
                </c:pt>
                <c:pt idx="2384">
                  <c:v>106.785</c:v>
                </c:pt>
                <c:pt idx="2385">
                  <c:v>106.869</c:v>
                </c:pt>
                <c:pt idx="2386">
                  <c:v>106.953</c:v>
                </c:pt>
                <c:pt idx="2387">
                  <c:v>107.03700000000002</c:v>
                </c:pt>
                <c:pt idx="2388">
                  <c:v>107.121</c:v>
                </c:pt>
                <c:pt idx="2389">
                  <c:v>107.20399999999999</c:v>
                </c:pt>
                <c:pt idx="2390">
                  <c:v>107.28700000000002</c:v>
                </c:pt>
                <c:pt idx="2391">
                  <c:v>107.369</c:v>
                </c:pt>
                <c:pt idx="2392">
                  <c:v>107.452</c:v>
                </c:pt>
                <c:pt idx="2393">
                  <c:v>107.53400000000002</c:v>
                </c:pt>
                <c:pt idx="2394">
                  <c:v>107.61499999999999</c:v>
                </c:pt>
                <c:pt idx="2395">
                  <c:v>107.697</c:v>
                </c:pt>
                <c:pt idx="2396">
                  <c:v>107.779</c:v>
                </c:pt>
                <c:pt idx="2397">
                  <c:v>107.86</c:v>
                </c:pt>
                <c:pt idx="2398">
                  <c:v>107.94100000000007</c:v>
                </c:pt>
                <c:pt idx="2399">
                  <c:v>108.02200000000001</c:v>
                </c:pt>
                <c:pt idx="2400">
                  <c:v>108.10299999999998</c:v>
                </c:pt>
                <c:pt idx="2401">
                  <c:v>108.184</c:v>
                </c:pt>
                <c:pt idx="2402">
                  <c:v>108.265</c:v>
                </c:pt>
                <c:pt idx="2403">
                  <c:v>108.345</c:v>
                </c:pt>
                <c:pt idx="2404">
                  <c:v>108.426</c:v>
                </c:pt>
                <c:pt idx="2405">
                  <c:v>108.50700000000002</c:v>
                </c:pt>
                <c:pt idx="2406">
                  <c:v>108.58799999999999</c:v>
                </c:pt>
                <c:pt idx="2407">
                  <c:v>108.669</c:v>
                </c:pt>
                <c:pt idx="2408">
                  <c:v>108.74900000000002</c:v>
                </c:pt>
                <c:pt idx="2409">
                  <c:v>108.831</c:v>
                </c:pt>
                <c:pt idx="2410">
                  <c:v>108.91200000000002</c:v>
                </c:pt>
                <c:pt idx="2411">
                  <c:v>108.99299999999999</c:v>
                </c:pt>
                <c:pt idx="2412">
                  <c:v>109.074</c:v>
                </c:pt>
                <c:pt idx="2413">
                  <c:v>109.15600000000001</c:v>
                </c:pt>
                <c:pt idx="2414">
                  <c:v>109.238</c:v>
                </c:pt>
                <c:pt idx="2415">
                  <c:v>109.32</c:v>
                </c:pt>
                <c:pt idx="2416">
                  <c:v>109.402</c:v>
                </c:pt>
                <c:pt idx="2417">
                  <c:v>109.485</c:v>
                </c:pt>
                <c:pt idx="2418">
                  <c:v>109.568</c:v>
                </c:pt>
                <c:pt idx="2419">
                  <c:v>109.651</c:v>
                </c:pt>
                <c:pt idx="2420">
                  <c:v>109.735</c:v>
                </c:pt>
                <c:pt idx="2421">
                  <c:v>109.819</c:v>
                </c:pt>
                <c:pt idx="2422">
                  <c:v>109.90300000000002</c:v>
                </c:pt>
                <c:pt idx="2423">
                  <c:v>109.988</c:v>
                </c:pt>
                <c:pt idx="2424">
                  <c:v>110.074</c:v>
                </c:pt>
                <c:pt idx="2425">
                  <c:v>110.15900000000001</c:v>
                </c:pt>
                <c:pt idx="2426">
                  <c:v>110.24600000000002</c:v>
                </c:pt>
                <c:pt idx="2427">
                  <c:v>110.333</c:v>
                </c:pt>
                <c:pt idx="2428">
                  <c:v>110.42</c:v>
                </c:pt>
                <c:pt idx="2429">
                  <c:v>110.508</c:v>
                </c:pt>
                <c:pt idx="2430">
                  <c:v>110.596</c:v>
                </c:pt>
                <c:pt idx="2431">
                  <c:v>110.68499999999999</c:v>
                </c:pt>
                <c:pt idx="2432">
                  <c:v>110.77500000000001</c:v>
                </c:pt>
                <c:pt idx="2433">
                  <c:v>110.866</c:v>
                </c:pt>
                <c:pt idx="2434">
                  <c:v>110.95699999999999</c:v>
                </c:pt>
                <c:pt idx="2435">
                  <c:v>111.048</c:v>
                </c:pt>
                <c:pt idx="2436">
                  <c:v>111.14100000000002</c:v>
                </c:pt>
                <c:pt idx="2437">
                  <c:v>111.23399999999999</c:v>
                </c:pt>
                <c:pt idx="2438">
                  <c:v>111.32799999999999</c:v>
                </c:pt>
                <c:pt idx="2439">
                  <c:v>111.423</c:v>
                </c:pt>
                <c:pt idx="2440">
                  <c:v>111.51900000000002</c:v>
                </c:pt>
                <c:pt idx="2441">
                  <c:v>111.61499999999999</c:v>
                </c:pt>
                <c:pt idx="2442">
                  <c:v>111.71299999999999</c:v>
                </c:pt>
                <c:pt idx="2443">
                  <c:v>111.81100000000002</c:v>
                </c:pt>
                <c:pt idx="2444">
                  <c:v>111.91000000000005</c:v>
                </c:pt>
                <c:pt idx="2445">
                  <c:v>112.01100000000002</c:v>
                </c:pt>
                <c:pt idx="2446">
                  <c:v>112.11199999999999</c:v>
                </c:pt>
                <c:pt idx="2447">
                  <c:v>112.21400000000006</c:v>
                </c:pt>
                <c:pt idx="2448">
                  <c:v>112.31699999999999</c:v>
                </c:pt>
                <c:pt idx="2449">
                  <c:v>112.42100000000002</c:v>
                </c:pt>
                <c:pt idx="2450">
                  <c:v>112.526</c:v>
                </c:pt>
                <c:pt idx="2451">
                  <c:v>112.63200000000001</c:v>
                </c:pt>
                <c:pt idx="2452">
                  <c:v>112.74000000000002</c:v>
                </c:pt>
                <c:pt idx="2453">
                  <c:v>112.848</c:v>
                </c:pt>
                <c:pt idx="2454">
                  <c:v>112.95699999999999</c:v>
                </c:pt>
                <c:pt idx="2455">
                  <c:v>113.068</c:v>
                </c:pt>
                <c:pt idx="2456">
                  <c:v>113.17999999999998</c:v>
                </c:pt>
                <c:pt idx="2457">
                  <c:v>113.29300000000002</c:v>
                </c:pt>
                <c:pt idx="2458">
                  <c:v>113.40700000000002</c:v>
                </c:pt>
                <c:pt idx="2459">
                  <c:v>113.523</c:v>
                </c:pt>
                <c:pt idx="2460">
                  <c:v>113.639</c:v>
                </c:pt>
                <c:pt idx="2461">
                  <c:v>113.75700000000002</c:v>
                </c:pt>
                <c:pt idx="2462">
                  <c:v>113.87599999999998</c:v>
                </c:pt>
                <c:pt idx="2463">
                  <c:v>113.99700000000006</c:v>
                </c:pt>
                <c:pt idx="2464">
                  <c:v>114.119</c:v>
                </c:pt>
                <c:pt idx="2465">
                  <c:v>114.242</c:v>
                </c:pt>
                <c:pt idx="2466">
                  <c:v>114.366</c:v>
                </c:pt>
                <c:pt idx="2467">
                  <c:v>114.492</c:v>
                </c:pt>
                <c:pt idx="2468">
                  <c:v>114.619</c:v>
                </c:pt>
                <c:pt idx="2469">
                  <c:v>114.748</c:v>
                </c:pt>
                <c:pt idx="2470">
                  <c:v>114.87799999999999</c:v>
                </c:pt>
                <c:pt idx="2471">
                  <c:v>115.009</c:v>
                </c:pt>
                <c:pt idx="2472">
                  <c:v>115.142</c:v>
                </c:pt>
                <c:pt idx="2473">
                  <c:v>115.276</c:v>
                </c:pt>
                <c:pt idx="2474">
                  <c:v>115.41200000000002</c:v>
                </c:pt>
                <c:pt idx="2475">
                  <c:v>115.54900000000002</c:v>
                </c:pt>
                <c:pt idx="2476">
                  <c:v>115.68799999999999</c:v>
                </c:pt>
                <c:pt idx="2477">
                  <c:v>115.82799999999999</c:v>
                </c:pt>
                <c:pt idx="2478">
                  <c:v>115.97</c:v>
                </c:pt>
                <c:pt idx="2479">
                  <c:v>116.113</c:v>
                </c:pt>
                <c:pt idx="2480">
                  <c:v>116.258</c:v>
                </c:pt>
                <c:pt idx="2481">
                  <c:v>116.40400000000002</c:v>
                </c:pt>
                <c:pt idx="2482">
                  <c:v>116.55200000000001</c:v>
                </c:pt>
                <c:pt idx="2483">
                  <c:v>116.70099999999999</c:v>
                </c:pt>
                <c:pt idx="2484">
                  <c:v>116.85199999999999</c:v>
                </c:pt>
                <c:pt idx="2485">
                  <c:v>117.005</c:v>
                </c:pt>
                <c:pt idx="2486">
                  <c:v>117.15900000000001</c:v>
                </c:pt>
                <c:pt idx="2487">
                  <c:v>117.315</c:v>
                </c:pt>
                <c:pt idx="2488">
                  <c:v>117.47199999999999</c:v>
                </c:pt>
                <c:pt idx="2489">
                  <c:v>117.63200000000001</c:v>
                </c:pt>
                <c:pt idx="2490">
                  <c:v>117.792</c:v>
                </c:pt>
                <c:pt idx="2491">
                  <c:v>117.955</c:v>
                </c:pt>
                <c:pt idx="2492">
                  <c:v>118.11799999999999</c:v>
                </c:pt>
                <c:pt idx="2493">
                  <c:v>118.28400000000002</c:v>
                </c:pt>
                <c:pt idx="2494">
                  <c:v>118.45099999999999</c:v>
                </c:pt>
                <c:pt idx="2495">
                  <c:v>118.61999999999999</c:v>
                </c:pt>
                <c:pt idx="2496">
                  <c:v>118.79100000000005</c:v>
                </c:pt>
                <c:pt idx="2497">
                  <c:v>118.96299999999999</c:v>
                </c:pt>
                <c:pt idx="2498">
                  <c:v>119.137</c:v>
                </c:pt>
                <c:pt idx="2499">
                  <c:v>119.313</c:v>
                </c:pt>
                <c:pt idx="2500">
                  <c:v>119.49000000000002</c:v>
                </c:pt>
                <c:pt idx="2501">
                  <c:v>119.669</c:v>
                </c:pt>
                <c:pt idx="2502">
                  <c:v>119.849</c:v>
                </c:pt>
                <c:pt idx="2503">
                  <c:v>120.032</c:v>
                </c:pt>
                <c:pt idx="2504">
                  <c:v>120.215</c:v>
                </c:pt>
                <c:pt idx="2505">
                  <c:v>120.40100000000002</c:v>
                </c:pt>
                <c:pt idx="2506">
                  <c:v>120.58799999999999</c:v>
                </c:pt>
                <c:pt idx="2507">
                  <c:v>120.777</c:v>
                </c:pt>
                <c:pt idx="2508">
                  <c:v>120.968</c:v>
                </c:pt>
                <c:pt idx="2509">
                  <c:v>121.16</c:v>
                </c:pt>
                <c:pt idx="2510">
                  <c:v>121.354</c:v>
                </c:pt>
                <c:pt idx="2511">
                  <c:v>121.55</c:v>
                </c:pt>
                <c:pt idx="2512">
                  <c:v>121.74700000000006</c:v>
                </c:pt>
                <c:pt idx="2513">
                  <c:v>121.94600000000005</c:v>
                </c:pt>
                <c:pt idx="2514">
                  <c:v>122.14700000000002</c:v>
                </c:pt>
                <c:pt idx="2515">
                  <c:v>122.349</c:v>
                </c:pt>
                <c:pt idx="2516">
                  <c:v>122.553</c:v>
                </c:pt>
                <c:pt idx="2517">
                  <c:v>122.758</c:v>
                </c:pt>
                <c:pt idx="2518">
                  <c:v>122.965</c:v>
                </c:pt>
                <c:pt idx="2519">
                  <c:v>123.17400000000001</c:v>
                </c:pt>
                <c:pt idx="2520">
                  <c:v>123.38500000000001</c:v>
                </c:pt>
                <c:pt idx="2521">
                  <c:v>123.596</c:v>
                </c:pt>
                <c:pt idx="2522">
                  <c:v>123.81</c:v>
                </c:pt>
                <c:pt idx="2523">
                  <c:v>124.02500000000001</c:v>
                </c:pt>
                <c:pt idx="2524">
                  <c:v>124.242</c:v>
                </c:pt>
                <c:pt idx="2525">
                  <c:v>124.46000000000002</c:v>
                </c:pt>
                <c:pt idx="2526">
                  <c:v>124.67999999999998</c:v>
                </c:pt>
                <c:pt idx="2527">
                  <c:v>124.90100000000002</c:v>
                </c:pt>
                <c:pt idx="2528">
                  <c:v>125.124</c:v>
                </c:pt>
                <c:pt idx="2529">
                  <c:v>125.349</c:v>
                </c:pt>
                <c:pt idx="2530">
                  <c:v>125.574</c:v>
                </c:pt>
                <c:pt idx="2531">
                  <c:v>125.80200000000001</c:v>
                </c:pt>
                <c:pt idx="2532">
                  <c:v>126.03100000000002</c:v>
                </c:pt>
                <c:pt idx="2533">
                  <c:v>126.26100000000002</c:v>
                </c:pt>
                <c:pt idx="2534">
                  <c:v>126.49299999999999</c:v>
                </c:pt>
                <c:pt idx="2535">
                  <c:v>126.726</c:v>
                </c:pt>
                <c:pt idx="2536">
                  <c:v>126.96000000000002</c:v>
                </c:pt>
                <c:pt idx="2537">
                  <c:v>127.196</c:v>
                </c:pt>
                <c:pt idx="2538">
                  <c:v>127.43400000000005</c:v>
                </c:pt>
                <c:pt idx="2539">
                  <c:v>127.67199999999998</c:v>
                </c:pt>
                <c:pt idx="2540">
                  <c:v>127.91300000000005</c:v>
                </c:pt>
                <c:pt idx="2541">
                  <c:v>128.154</c:v>
                </c:pt>
                <c:pt idx="2542">
                  <c:v>128.39700000000011</c:v>
                </c:pt>
                <c:pt idx="2543">
                  <c:v>128.63999999999999</c:v>
                </c:pt>
                <c:pt idx="2544">
                  <c:v>128.88600000000011</c:v>
                </c:pt>
                <c:pt idx="2545">
                  <c:v>129.13200000000001</c:v>
                </c:pt>
                <c:pt idx="2546">
                  <c:v>129.38000000000011</c:v>
                </c:pt>
                <c:pt idx="2547">
                  <c:v>129.62900000000002</c:v>
                </c:pt>
                <c:pt idx="2548">
                  <c:v>129.87900000000002</c:v>
                </c:pt>
                <c:pt idx="2549">
                  <c:v>130.13</c:v>
                </c:pt>
                <c:pt idx="2550">
                  <c:v>130.38200000000012</c:v>
                </c:pt>
                <c:pt idx="2551">
                  <c:v>130.63499999999999</c:v>
                </c:pt>
                <c:pt idx="2552">
                  <c:v>130.89000000000001</c:v>
                </c:pt>
                <c:pt idx="2553">
                  <c:v>131.14499999999998</c:v>
                </c:pt>
                <c:pt idx="2554">
                  <c:v>131.40200000000004</c:v>
                </c:pt>
                <c:pt idx="2555">
                  <c:v>131.66</c:v>
                </c:pt>
                <c:pt idx="2556">
                  <c:v>131.91800000000001</c:v>
                </c:pt>
                <c:pt idx="2557">
                  <c:v>132.178</c:v>
                </c:pt>
                <c:pt idx="2558">
                  <c:v>132.43800000000007</c:v>
                </c:pt>
                <c:pt idx="2559">
                  <c:v>132.69999999999999</c:v>
                </c:pt>
                <c:pt idx="2560">
                  <c:v>132.96200000000007</c:v>
                </c:pt>
                <c:pt idx="2561">
                  <c:v>133.22499999999999</c:v>
                </c:pt>
                <c:pt idx="2562">
                  <c:v>133.489</c:v>
                </c:pt>
                <c:pt idx="2563">
                  <c:v>133.75299999999999</c:v>
                </c:pt>
                <c:pt idx="2564">
                  <c:v>134.01900000000001</c:v>
                </c:pt>
                <c:pt idx="2565">
                  <c:v>134.285</c:v>
                </c:pt>
                <c:pt idx="2566">
                  <c:v>134.55200000000011</c:v>
                </c:pt>
                <c:pt idx="2567">
                  <c:v>134.81900000000002</c:v>
                </c:pt>
                <c:pt idx="2568">
                  <c:v>135.08700000000007</c:v>
                </c:pt>
                <c:pt idx="2569">
                  <c:v>135.35600000000011</c:v>
                </c:pt>
                <c:pt idx="2570">
                  <c:v>135.625</c:v>
                </c:pt>
                <c:pt idx="2571">
                  <c:v>135.89500000000001</c:v>
                </c:pt>
                <c:pt idx="2572">
                  <c:v>136.166</c:v>
                </c:pt>
                <c:pt idx="2573">
                  <c:v>136.43700000000001</c:v>
                </c:pt>
                <c:pt idx="2574">
                  <c:v>136.708</c:v>
                </c:pt>
                <c:pt idx="2575">
                  <c:v>136.97999999999999</c:v>
                </c:pt>
                <c:pt idx="2576">
                  <c:v>137.25200000000001</c:v>
                </c:pt>
                <c:pt idx="2577">
                  <c:v>137.524</c:v>
                </c:pt>
                <c:pt idx="2578">
                  <c:v>137.797</c:v>
                </c:pt>
                <c:pt idx="2579">
                  <c:v>138.07</c:v>
                </c:pt>
                <c:pt idx="2580">
                  <c:v>138.34300000000002</c:v>
                </c:pt>
                <c:pt idx="2581">
                  <c:v>138.61699999999999</c:v>
                </c:pt>
                <c:pt idx="2582">
                  <c:v>138.8910000000001</c:v>
                </c:pt>
                <c:pt idx="2583">
                  <c:v>139.16399999999999</c:v>
                </c:pt>
                <c:pt idx="2584">
                  <c:v>139.43800000000007</c:v>
                </c:pt>
                <c:pt idx="2585">
                  <c:v>139.71199999999999</c:v>
                </c:pt>
                <c:pt idx="2586">
                  <c:v>139.9860000000001</c:v>
                </c:pt>
                <c:pt idx="2587">
                  <c:v>140.26</c:v>
                </c:pt>
                <c:pt idx="2588">
                  <c:v>140.53399999999999</c:v>
                </c:pt>
                <c:pt idx="2589">
                  <c:v>140.80800000000011</c:v>
                </c:pt>
                <c:pt idx="2590">
                  <c:v>141.08200000000011</c:v>
                </c:pt>
                <c:pt idx="2591">
                  <c:v>141.35600000000011</c:v>
                </c:pt>
                <c:pt idx="2592">
                  <c:v>141.62900000000002</c:v>
                </c:pt>
                <c:pt idx="2593">
                  <c:v>141.90300000000002</c:v>
                </c:pt>
                <c:pt idx="2594">
                  <c:v>142.17599999999999</c:v>
                </c:pt>
                <c:pt idx="2595">
                  <c:v>142.44800000000001</c:v>
                </c:pt>
                <c:pt idx="2596">
                  <c:v>142.721</c:v>
                </c:pt>
                <c:pt idx="2597">
                  <c:v>142.99300000000002</c:v>
                </c:pt>
                <c:pt idx="2598">
                  <c:v>143.26399999999998</c:v>
                </c:pt>
                <c:pt idx="2599">
                  <c:v>143.535</c:v>
                </c:pt>
                <c:pt idx="2600">
                  <c:v>143.80600000000001</c:v>
                </c:pt>
                <c:pt idx="2601">
                  <c:v>144.07599999999999</c:v>
                </c:pt>
                <c:pt idx="2602">
                  <c:v>144.346</c:v>
                </c:pt>
                <c:pt idx="2603">
                  <c:v>144.61499999999998</c:v>
                </c:pt>
                <c:pt idx="2604">
                  <c:v>144.88300000000001</c:v>
                </c:pt>
                <c:pt idx="2605">
                  <c:v>145.15100000000001</c:v>
                </c:pt>
                <c:pt idx="2606">
                  <c:v>145.41800000000001</c:v>
                </c:pt>
                <c:pt idx="2607">
                  <c:v>145.684</c:v>
                </c:pt>
                <c:pt idx="2608">
                  <c:v>145.94900000000001</c:v>
                </c:pt>
                <c:pt idx="2609">
                  <c:v>146.21399999999988</c:v>
                </c:pt>
                <c:pt idx="2610">
                  <c:v>146.477</c:v>
                </c:pt>
                <c:pt idx="2611">
                  <c:v>146.73999999999998</c:v>
                </c:pt>
                <c:pt idx="2612">
                  <c:v>147.00200000000001</c:v>
                </c:pt>
                <c:pt idx="2613">
                  <c:v>147.26300000000001</c:v>
                </c:pt>
                <c:pt idx="2614">
                  <c:v>147.523</c:v>
                </c:pt>
                <c:pt idx="2615">
                  <c:v>147.78100000000001</c:v>
                </c:pt>
                <c:pt idx="2616">
                  <c:v>148.03900000000002</c:v>
                </c:pt>
                <c:pt idx="2617">
                  <c:v>148.29599999999999</c:v>
                </c:pt>
                <c:pt idx="2618">
                  <c:v>148.55100000000004</c:v>
                </c:pt>
                <c:pt idx="2619">
                  <c:v>148.80500000000001</c:v>
                </c:pt>
                <c:pt idx="2620">
                  <c:v>149.05800000000011</c:v>
                </c:pt>
                <c:pt idx="2621">
                  <c:v>149.309</c:v>
                </c:pt>
                <c:pt idx="2622">
                  <c:v>149.56</c:v>
                </c:pt>
                <c:pt idx="2623">
                  <c:v>149.80800000000011</c:v>
                </c:pt>
                <c:pt idx="2624">
                  <c:v>150.05600000000001</c:v>
                </c:pt>
                <c:pt idx="2625">
                  <c:v>150.30200000000011</c:v>
                </c:pt>
                <c:pt idx="2626">
                  <c:v>150.54599999999999</c:v>
                </c:pt>
                <c:pt idx="2627">
                  <c:v>150.78900000000002</c:v>
                </c:pt>
                <c:pt idx="2628">
                  <c:v>151.03100000000001</c:v>
                </c:pt>
                <c:pt idx="2629">
                  <c:v>151.27099999999999</c:v>
                </c:pt>
                <c:pt idx="2630">
                  <c:v>151.50899999999999</c:v>
                </c:pt>
                <c:pt idx="2631">
                  <c:v>151.74499999999998</c:v>
                </c:pt>
                <c:pt idx="2632">
                  <c:v>151.97999999999999</c:v>
                </c:pt>
                <c:pt idx="2633">
                  <c:v>152.21299999999999</c:v>
                </c:pt>
                <c:pt idx="2634">
                  <c:v>152.44499999999999</c:v>
                </c:pt>
                <c:pt idx="2635">
                  <c:v>152.67399999999998</c:v>
                </c:pt>
                <c:pt idx="2636">
                  <c:v>152.90200000000004</c:v>
                </c:pt>
                <c:pt idx="2637">
                  <c:v>153.12700000000001</c:v>
                </c:pt>
                <c:pt idx="2638">
                  <c:v>153.35100000000011</c:v>
                </c:pt>
                <c:pt idx="2639">
                  <c:v>153.57300000000001</c:v>
                </c:pt>
                <c:pt idx="2640">
                  <c:v>153.79300000000001</c:v>
                </c:pt>
                <c:pt idx="2641">
                  <c:v>154.011</c:v>
                </c:pt>
                <c:pt idx="2642">
                  <c:v>154.227</c:v>
                </c:pt>
                <c:pt idx="2643">
                  <c:v>154.44</c:v>
                </c:pt>
                <c:pt idx="2644">
                  <c:v>154.65200000000004</c:v>
                </c:pt>
                <c:pt idx="2645">
                  <c:v>154.86200000000011</c:v>
                </c:pt>
                <c:pt idx="2646">
                  <c:v>155.06900000000002</c:v>
                </c:pt>
                <c:pt idx="2647">
                  <c:v>155.27399999999992</c:v>
                </c:pt>
                <c:pt idx="2648">
                  <c:v>155.477</c:v>
                </c:pt>
                <c:pt idx="2649">
                  <c:v>155.67699999999999</c:v>
                </c:pt>
                <c:pt idx="2650">
                  <c:v>155.875</c:v>
                </c:pt>
                <c:pt idx="2651">
                  <c:v>156.071</c:v>
                </c:pt>
                <c:pt idx="2652">
                  <c:v>156.26399999999998</c:v>
                </c:pt>
                <c:pt idx="2653">
                  <c:v>156.45500000000001</c:v>
                </c:pt>
                <c:pt idx="2654">
                  <c:v>156.64399999999998</c:v>
                </c:pt>
                <c:pt idx="2655">
                  <c:v>156.83000000000001</c:v>
                </c:pt>
                <c:pt idx="2656">
                  <c:v>157.01399999999998</c:v>
                </c:pt>
                <c:pt idx="2657">
                  <c:v>157.19499999999999</c:v>
                </c:pt>
                <c:pt idx="2658">
                  <c:v>157.37300000000002</c:v>
                </c:pt>
                <c:pt idx="2659">
                  <c:v>157.54900000000001</c:v>
                </c:pt>
                <c:pt idx="2660">
                  <c:v>157.72200000000001</c:v>
                </c:pt>
                <c:pt idx="2661">
                  <c:v>157.893</c:v>
                </c:pt>
                <c:pt idx="2662">
                  <c:v>158.06100000000001</c:v>
                </c:pt>
                <c:pt idx="2663">
                  <c:v>158.226</c:v>
                </c:pt>
                <c:pt idx="2664">
                  <c:v>158.38900000000001</c:v>
                </c:pt>
                <c:pt idx="2665">
                  <c:v>158.54900000000001</c:v>
                </c:pt>
                <c:pt idx="2666">
                  <c:v>158.70599999999999</c:v>
                </c:pt>
                <c:pt idx="2667">
                  <c:v>158.86000000000001</c:v>
                </c:pt>
                <c:pt idx="2668">
                  <c:v>159.011</c:v>
                </c:pt>
                <c:pt idx="2669">
                  <c:v>159.16</c:v>
                </c:pt>
                <c:pt idx="2670">
                  <c:v>159.30600000000001</c:v>
                </c:pt>
                <c:pt idx="2671">
                  <c:v>159.44800000000001</c:v>
                </c:pt>
                <c:pt idx="2672">
                  <c:v>159.58800000000011</c:v>
                </c:pt>
                <c:pt idx="2673">
                  <c:v>159.72499999999999</c:v>
                </c:pt>
                <c:pt idx="2674">
                  <c:v>159.85900000000001</c:v>
                </c:pt>
                <c:pt idx="2675">
                  <c:v>159.99</c:v>
                </c:pt>
                <c:pt idx="2676">
                  <c:v>160.11799999999999</c:v>
                </c:pt>
                <c:pt idx="2677">
                  <c:v>160.24299999999999</c:v>
                </c:pt>
                <c:pt idx="2678">
                  <c:v>160.36500000000001</c:v>
                </c:pt>
                <c:pt idx="2679">
                  <c:v>160.48400000000001</c:v>
                </c:pt>
                <c:pt idx="2680">
                  <c:v>160.6</c:v>
                </c:pt>
                <c:pt idx="2681">
                  <c:v>160.71299999999999</c:v>
                </c:pt>
                <c:pt idx="2682">
                  <c:v>160.82300000000001</c:v>
                </c:pt>
                <c:pt idx="2683">
                  <c:v>160.929</c:v>
                </c:pt>
                <c:pt idx="2684">
                  <c:v>161.03300000000002</c:v>
                </c:pt>
                <c:pt idx="2685">
                  <c:v>161.13300000000001</c:v>
                </c:pt>
                <c:pt idx="2686">
                  <c:v>161.22999999999999</c:v>
                </c:pt>
                <c:pt idx="2687">
                  <c:v>161.32400000000001</c:v>
                </c:pt>
                <c:pt idx="2688">
                  <c:v>161.41499999999999</c:v>
                </c:pt>
                <c:pt idx="2689">
                  <c:v>161.50200000000001</c:v>
                </c:pt>
                <c:pt idx="2690">
                  <c:v>161.58700000000007</c:v>
                </c:pt>
                <c:pt idx="2691">
                  <c:v>161.66800000000001</c:v>
                </c:pt>
                <c:pt idx="2692">
                  <c:v>161.74599999999998</c:v>
                </c:pt>
                <c:pt idx="2693">
                  <c:v>161.82000000000011</c:v>
                </c:pt>
                <c:pt idx="2694">
                  <c:v>161.89200000000011</c:v>
                </c:pt>
                <c:pt idx="2695">
                  <c:v>161.96</c:v>
                </c:pt>
                <c:pt idx="2696">
                  <c:v>162.02500000000001</c:v>
                </c:pt>
                <c:pt idx="2697">
                  <c:v>162.08600000000001</c:v>
                </c:pt>
                <c:pt idx="2698">
                  <c:v>162.14399999999998</c:v>
                </c:pt>
                <c:pt idx="2699">
                  <c:v>162.19900000000001</c:v>
                </c:pt>
                <c:pt idx="2700">
                  <c:v>162.251</c:v>
                </c:pt>
                <c:pt idx="2701">
                  <c:v>162.29900000000001</c:v>
                </c:pt>
                <c:pt idx="2702">
                  <c:v>162.34399999999999</c:v>
                </c:pt>
                <c:pt idx="2703">
                  <c:v>162.38600000000011</c:v>
                </c:pt>
                <c:pt idx="2704">
                  <c:v>162.42400000000001</c:v>
                </c:pt>
                <c:pt idx="2705">
                  <c:v>162.459</c:v>
                </c:pt>
                <c:pt idx="2706">
                  <c:v>162.49100000000001</c:v>
                </c:pt>
                <c:pt idx="2707">
                  <c:v>162.51900000000001</c:v>
                </c:pt>
                <c:pt idx="2708">
                  <c:v>162.54399999999998</c:v>
                </c:pt>
                <c:pt idx="2709">
                  <c:v>162.566</c:v>
                </c:pt>
                <c:pt idx="2710">
                  <c:v>162.58500000000001</c:v>
                </c:pt>
                <c:pt idx="2711">
                  <c:v>162.6</c:v>
                </c:pt>
                <c:pt idx="2712">
                  <c:v>162.61099999999999</c:v>
                </c:pt>
                <c:pt idx="2713">
                  <c:v>162.62</c:v>
                </c:pt>
                <c:pt idx="2714">
                  <c:v>162.625</c:v>
                </c:pt>
                <c:pt idx="2715">
                  <c:v>162.626</c:v>
                </c:pt>
                <c:pt idx="2716">
                  <c:v>162.625</c:v>
                </c:pt>
                <c:pt idx="2717">
                  <c:v>162.62</c:v>
                </c:pt>
                <c:pt idx="2718">
                  <c:v>162.61199999999999</c:v>
                </c:pt>
                <c:pt idx="2719">
                  <c:v>162.6</c:v>
                </c:pt>
                <c:pt idx="2720">
                  <c:v>162.58600000000001</c:v>
                </c:pt>
                <c:pt idx="2721">
                  <c:v>162.56800000000001</c:v>
                </c:pt>
                <c:pt idx="2722">
                  <c:v>162.54599999999999</c:v>
                </c:pt>
                <c:pt idx="2723">
                  <c:v>162.52200000000011</c:v>
                </c:pt>
                <c:pt idx="2724">
                  <c:v>162.494</c:v>
                </c:pt>
                <c:pt idx="2725">
                  <c:v>162.46300000000002</c:v>
                </c:pt>
                <c:pt idx="2726">
                  <c:v>162.42800000000011</c:v>
                </c:pt>
                <c:pt idx="2727">
                  <c:v>162.39000000000001</c:v>
                </c:pt>
                <c:pt idx="2728">
                  <c:v>162.35000000000011</c:v>
                </c:pt>
                <c:pt idx="2729">
                  <c:v>162.30600000000001</c:v>
                </c:pt>
                <c:pt idx="2730">
                  <c:v>162.25800000000001</c:v>
                </c:pt>
                <c:pt idx="2731">
                  <c:v>162.208</c:v>
                </c:pt>
                <c:pt idx="2732">
                  <c:v>162.154</c:v>
                </c:pt>
                <c:pt idx="2733">
                  <c:v>162.09700000000001</c:v>
                </c:pt>
                <c:pt idx="2734">
                  <c:v>162.03700000000001</c:v>
                </c:pt>
                <c:pt idx="2735">
                  <c:v>161.97399999999999</c:v>
                </c:pt>
                <c:pt idx="2736">
                  <c:v>161.90800000000004</c:v>
                </c:pt>
                <c:pt idx="2737">
                  <c:v>161.839</c:v>
                </c:pt>
                <c:pt idx="2738">
                  <c:v>161.767</c:v>
                </c:pt>
                <c:pt idx="2739">
                  <c:v>161.691</c:v>
                </c:pt>
                <c:pt idx="2740">
                  <c:v>161.61299999999997</c:v>
                </c:pt>
                <c:pt idx="2741">
                  <c:v>161.53100000000001</c:v>
                </c:pt>
                <c:pt idx="2742">
                  <c:v>161.447</c:v>
                </c:pt>
                <c:pt idx="2743">
                  <c:v>161.35900000000001</c:v>
                </c:pt>
                <c:pt idx="2744">
                  <c:v>161.26900000000001</c:v>
                </c:pt>
                <c:pt idx="2745">
                  <c:v>161.17499999999998</c:v>
                </c:pt>
                <c:pt idx="2746">
                  <c:v>161.07900000000001</c:v>
                </c:pt>
                <c:pt idx="2747">
                  <c:v>160.97999999999999</c:v>
                </c:pt>
                <c:pt idx="2748">
                  <c:v>160.87800000000001</c:v>
                </c:pt>
                <c:pt idx="2749">
                  <c:v>160.77299999999997</c:v>
                </c:pt>
                <c:pt idx="2750">
                  <c:v>160.66499999999999</c:v>
                </c:pt>
                <c:pt idx="2751">
                  <c:v>160.554</c:v>
                </c:pt>
                <c:pt idx="2752">
                  <c:v>160.441</c:v>
                </c:pt>
                <c:pt idx="2753">
                  <c:v>160.32500000000007</c:v>
                </c:pt>
                <c:pt idx="2754">
                  <c:v>160.20599999999999</c:v>
                </c:pt>
                <c:pt idx="2755">
                  <c:v>160.084</c:v>
                </c:pt>
                <c:pt idx="2756">
                  <c:v>159.96</c:v>
                </c:pt>
                <c:pt idx="2757">
                  <c:v>159.833</c:v>
                </c:pt>
                <c:pt idx="2758">
                  <c:v>159.70299999999997</c:v>
                </c:pt>
                <c:pt idx="2759">
                  <c:v>159.571</c:v>
                </c:pt>
                <c:pt idx="2760">
                  <c:v>159.43600000000001</c:v>
                </c:pt>
                <c:pt idx="2761">
                  <c:v>159.29900000000001</c:v>
                </c:pt>
                <c:pt idx="2762">
                  <c:v>159.15900000000002</c:v>
                </c:pt>
                <c:pt idx="2763">
                  <c:v>159.017</c:v>
                </c:pt>
                <c:pt idx="2764">
                  <c:v>158.87200000000001</c:v>
                </c:pt>
                <c:pt idx="2765">
                  <c:v>158.72499999999999</c:v>
                </c:pt>
                <c:pt idx="2766">
                  <c:v>158.57499999999999</c:v>
                </c:pt>
                <c:pt idx="2767">
                  <c:v>158.423</c:v>
                </c:pt>
                <c:pt idx="2768">
                  <c:v>158.26900000000001</c:v>
                </c:pt>
                <c:pt idx="2769">
                  <c:v>158.11199999999999</c:v>
                </c:pt>
                <c:pt idx="2770">
                  <c:v>157.953</c:v>
                </c:pt>
                <c:pt idx="2771">
                  <c:v>157.792</c:v>
                </c:pt>
                <c:pt idx="2772">
                  <c:v>157.62900000000002</c:v>
                </c:pt>
                <c:pt idx="2773">
                  <c:v>157.46300000000002</c:v>
                </c:pt>
                <c:pt idx="2774">
                  <c:v>157.29599999999999</c:v>
                </c:pt>
                <c:pt idx="2775">
                  <c:v>157.126</c:v>
                </c:pt>
                <c:pt idx="2776">
                  <c:v>156.95400000000001</c:v>
                </c:pt>
                <c:pt idx="2777">
                  <c:v>156.78</c:v>
                </c:pt>
                <c:pt idx="2778">
                  <c:v>156.60399999999998</c:v>
                </c:pt>
                <c:pt idx="2779">
                  <c:v>156.42700000000011</c:v>
                </c:pt>
                <c:pt idx="2780">
                  <c:v>156.24699999999999</c:v>
                </c:pt>
                <c:pt idx="2781">
                  <c:v>156.065</c:v>
                </c:pt>
                <c:pt idx="2782">
                  <c:v>155.88200000000012</c:v>
                </c:pt>
                <c:pt idx="2783">
                  <c:v>155.696</c:v>
                </c:pt>
                <c:pt idx="2784">
                  <c:v>155.50899999999999</c:v>
                </c:pt>
                <c:pt idx="2785">
                  <c:v>155.32000000000011</c:v>
                </c:pt>
                <c:pt idx="2786">
                  <c:v>155.12900000000002</c:v>
                </c:pt>
                <c:pt idx="2787">
                  <c:v>154.93700000000001</c:v>
                </c:pt>
                <c:pt idx="2788">
                  <c:v>154.74299999999999</c:v>
                </c:pt>
                <c:pt idx="2789">
                  <c:v>154.548</c:v>
                </c:pt>
                <c:pt idx="2790">
                  <c:v>154.35100000000011</c:v>
                </c:pt>
                <c:pt idx="2791">
                  <c:v>154.15200000000004</c:v>
                </c:pt>
                <c:pt idx="2792">
                  <c:v>153.95200000000011</c:v>
                </c:pt>
                <c:pt idx="2793">
                  <c:v>153.75</c:v>
                </c:pt>
                <c:pt idx="2794">
                  <c:v>153.547</c:v>
                </c:pt>
                <c:pt idx="2795">
                  <c:v>153.34300000000002</c:v>
                </c:pt>
                <c:pt idx="2796">
                  <c:v>153.137</c:v>
                </c:pt>
                <c:pt idx="2797">
                  <c:v>152.93</c:v>
                </c:pt>
                <c:pt idx="2798">
                  <c:v>152.721</c:v>
                </c:pt>
                <c:pt idx="2799">
                  <c:v>152.512</c:v>
                </c:pt>
                <c:pt idx="2800">
                  <c:v>152.30100000000004</c:v>
                </c:pt>
                <c:pt idx="2801">
                  <c:v>152.089</c:v>
                </c:pt>
                <c:pt idx="2802">
                  <c:v>151.876</c:v>
                </c:pt>
                <c:pt idx="2803">
                  <c:v>151.66200000000001</c:v>
                </c:pt>
                <c:pt idx="2804">
                  <c:v>151.447</c:v>
                </c:pt>
                <c:pt idx="2805">
                  <c:v>151.23099999999999</c:v>
                </c:pt>
                <c:pt idx="2806">
                  <c:v>151.01399999999998</c:v>
                </c:pt>
                <c:pt idx="2807">
                  <c:v>150.79599999999999</c:v>
                </c:pt>
                <c:pt idx="2808">
                  <c:v>150.577</c:v>
                </c:pt>
                <c:pt idx="2809">
                  <c:v>150.35700000000011</c:v>
                </c:pt>
                <c:pt idx="2810">
                  <c:v>150.137</c:v>
                </c:pt>
                <c:pt idx="2811">
                  <c:v>149.916</c:v>
                </c:pt>
                <c:pt idx="2812">
                  <c:v>149.69399999999999</c:v>
                </c:pt>
                <c:pt idx="2813">
                  <c:v>149.471</c:v>
                </c:pt>
                <c:pt idx="2814">
                  <c:v>149.24799999999999</c:v>
                </c:pt>
                <c:pt idx="2815">
                  <c:v>149.024</c:v>
                </c:pt>
                <c:pt idx="2816">
                  <c:v>148.79900000000001</c:v>
                </c:pt>
                <c:pt idx="2817">
                  <c:v>148.57399999999998</c:v>
                </c:pt>
                <c:pt idx="2818">
                  <c:v>148.34900000000002</c:v>
                </c:pt>
                <c:pt idx="2819">
                  <c:v>148.12300000000002</c:v>
                </c:pt>
                <c:pt idx="2820">
                  <c:v>147.89700000000011</c:v>
                </c:pt>
                <c:pt idx="2821">
                  <c:v>147.66999999999999</c:v>
                </c:pt>
                <c:pt idx="2822">
                  <c:v>147.44300000000001</c:v>
                </c:pt>
                <c:pt idx="2823">
                  <c:v>147.21499999999995</c:v>
                </c:pt>
                <c:pt idx="2824">
                  <c:v>146.98800000000011</c:v>
                </c:pt>
                <c:pt idx="2825">
                  <c:v>146.76</c:v>
                </c:pt>
                <c:pt idx="2826">
                  <c:v>146.53200000000001</c:v>
                </c:pt>
                <c:pt idx="2827">
                  <c:v>146.304</c:v>
                </c:pt>
                <c:pt idx="2828">
                  <c:v>146.07599999999999</c:v>
                </c:pt>
                <c:pt idx="2829">
                  <c:v>145.84700000000001</c:v>
                </c:pt>
                <c:pt idx="2830">
                  <c:v>145.61899999999997</c:v>
                </c:pt>
                <c:pt idx="2831">
                  <c:v>145.39000000000001</c:v>
                </c:pt>
                <c:pt idx="2832">
                  <c:v>145.16200000000001</c:v>
                </c:pt>
                <c:pt idx="2833">
                  <c:v>144.934</c:v>
                </c:pt>
                <c:pt idx="2834">
                  <c:v>144.70499999999998</c:v>
                </c:pt>
                <c:pt idx="2835">
                  <c:v>144.477</c:v>
                </c:pt>
                <c:pt idx="2836">
                  <c:v>144.25</c:v>
                </c:pt>
                <c:pt idx="2837">
                  <c:v>144.02200000000011</c:v>
                </c:pt>
                <c:pt idx="2838">
                  <c:v>143.79399999999998</c:v>
                </c:pt>
                <c:pt idx="2839">
                  <c:v>143.56700000000001</c:v>
                </c:pt>
                <c:pt idx="2840">
                  <c:v>143.34</c:v>
                </c:pt>
                <c:pt idx="2841">
                  <c:v>143.11399999999998</c:v>
                </c:pt>
                <c:pt idx="2842">
                  <c:v>142.88800000000012</c:v>
                </c:pt>
                <c:pt idx="2843">
                  <c:v>142.66200000000001</c:v>
                </c:pt>
                <c:pt idx="2844">
                  <c:v>142.43700000000001</c:v>
                </c:pt>
                <c:pt idx="2845">
                  <c:v>142.21199999999999</c:v>
                </c:pt>
                <c:pt idx="2846">
                  <c:v>141.98800000000011</c:v>
                </c:pt>
                <c:pt idx="2847">
                  <c:v>141.76399999999998</c:v>
                </c:pt>
                <c:pt idx="2848">
                  <c:v>141.541</c:v>
                </c:pt>
                <c:pt idx="2849">
                  <c:v>141.31800000000001</c:v>
                </c:pt>
                <c:pt idx="2850">
                  <c:v>141.096</c:v>
                </c:pt>
                <c:pt idx="2851">
                  <c:v>140.875</c:v>
                </c:pt>
                <c:pt idx="2852">
                  <c:v>140.655</c:v>
                </c:pt>
                <c:pt idx="2853">
                  <c:v>140.435</c:v>
                </c:pt>
                <c:pt idx="2854">
                  <c:v>140.21499999999995</c:v>
                </c:pt>
                <c:pt idx="2855">
                  <c:v>139.99700000000001</c:v>
                </c:pt>
                <c:pt idx="2856">
                  <c:v>139.78</c:v>
                </c:pt>
                <c:pt idx="2857">
                  <c:v>139.56300000000002</c:v>
                </c:pt>
                <c:pt idx="2858">
                  <c:v>139.34700000000001</c:v>
                </c:pt>
                <c:pt idx="2859">
                  <c:v>139.13200000000001</c:v>
                </c:pt>
                <c:pt idx="2860">
                  <c:v>138.91800000000001</c:v>
                </c:pt>
                <c:pt idx="2861">
                  <c:v>138.70499999999998</c:v>
                </c:pt>
                <c:pt idx="2862">
                  <c:v>138.49300000000002</c:v>
                </c:pt>
                <c:pt idx="2863">
                  <c:v>138.28200000000001</c:v>
                </c:pt>
                <c:pt idx="2864">
                  <c:v>138.072</c:v>
                </c:pt>
                <c:pt idx="2865">
                  <c:v>137.86200000000011</c:v>
                </c:pt>
                <c:pt idx="2866">
                  <c:v>137.654</c:v>
                </c:pt>
                <c:pt idx="2867">
                  <c:v>137.447</c:v>
                </c:pt>
                <c:pt idx="2868">
                  <c:v>137.24099999999999</c:v>
                </c:pt>
                <c:pt idx="2869">
                  <c:v>137.03700000000001</c:v>
                </c:pt>
                <c:pt idx="2870">
                  <c:v>136.833</c:v>
                </c:pt>
                <c:pt idx="2871">
                  <c:v>136.631</c:v>
                </c:pt>
                <c:pt idx="2872">
                  <c:v>136.429</c:v>
                </c:pt>
                <c:pt idx="2873">
                  <c:v>136.22900000000001</c:v>
                </c:pt>
                <c:pt idx="2874">
                  <c:v>136.03</c:v>
                </c:pt>
                <c:pt idx="2875">
                  <c:v>135.833</c:v>
                </c:pt>
                <c:pt idx="2876">
                  <c:v>135.637</c:v>
                </c:pt>
                <c:pt idx="2877">
                  <c:v>135.441</c:v>
                </c:pt>
                <c:pt idx="2878">
                  <c:v>135.24799999999999</c:v>
                </c:pt>
                <c:pt idx="2879">
                  <c:v>135.05500000000001</c:v>
                </c:pt>
                <c:pt idx="2880">
                  <c:v>134.864</c:v>
                </c:pt>
                <c:pt idx="2881">
                  <c:v>134.67399999999998</c:v>
                </c:pt>
                <c:pt idx="2882">
                  <c:v>134.4860000000001</c:v>
                </c:pt>
                <c:pt idx="2883">
                  <c:v>134.29900000000001</c:v>
                </c:pt>
                <c:pt idx="2884">
                  <c:v>134.11299999999997</c:v>
                </c:pt>
                <c:pt idx="2885">
                  <c:v>133.929</c:v>
                </c:pt>
                <c:pt idx="2886">
                  <c:v>133.74599999999998</c:v>
                </c:pt>
                <c:pt idx="2887">
                  <c:v>133.56399999999999</c:v>
                </c:pt>
                <c:pt idx="2888">
                  <c:v>133.38400000000001</c:v>
                </c:pt>
                <c:pt idx="2889">
                  <c:v>133.20599999999999</c:v>
                </c:pt>
                <c:pt idx="2890">
                  <c:v>133.029</c:v>
                </c:pt>
                <c:pt idx="2891">
                  <c:v>132.85300000000001</c:v>
                </c:pt>
                <c:pt idx="2892">
                  <c:v>132.67899999999997</c:v>
                </c:pt>
                <c:pt idx="2893">
                  <c:v>132.506</c:v>
                </c:pt>
                <c:pt idx="2894">
                  <c:v>132.33500000000001</c:v>
                </c:pt>
                <c:pt idx="2895">
                  <c:v>132.16499999999999</c:v>
                </c:pt>
                <c:pt idx="2896">
                  <c:v>131.99700000000001</c:v>
                </c:pt>
                <c:pt idx="2897">
                  <c:v>131.83000000000001</c:v>
                </c:pt>
                <c:pt idx="2898">
                  <c:v>131.66399999999999</c:v>
                </c:pt>
                <c:pt idx="2899">
                  <c:v>131.501</c:v>
                </c:pt>
                <c:pt idx="2900">
                  <c:v>131.33800000000011</c:v>
                </c:pt>
                <c:pt idx="2901">
                  <c:v>131.178</c:v>
                </c:pt>
                <c:pt idx="2902">
                  <c:v>131.018</c:v>
                </c:pt>
                <c:pt idx="2903">
                  <c:v>130.8610000000001</c:v>
                </c:pt>
                <c:pt idx="2904">
                  <c:v>130.70399999999998</c:v>
                </c:pt>
                <c:pt idx="2905">
                  <c:v>130.55000000000001</c:v>
                </c:pt>
                <c:pt idx="2906">
                  <c:v>130.39600000000004</c:v>
                </c:pt>
                <c:pt idx="2907">
                  <c:v>130.24499999999998</c:v>
                </c:pt>
                <c:pt idx="2908">
                  <c:v>130.095</c:v>
                </c:pt>
                <c:pt idx="2909">
                  <c:v>129.946</c:v>
                </c:pt>
                <c:pt idx="2910">
                  <c:v>129.79900000000001</c:v>
                </c:pt>
                <c:pt idx="2911">
                  <c:v>129.65300000000002</c:v>
                </c:pt>
                <c:pt idx="2912">
                  <c:v>129.50899999999999</c:v>
                </c:pt>
                <c:pt idx="2913">
                  <c:v>129.3670000000001</c:v>
                </c:pt>
                <c:pt idx="2914">
                  <c:v>129.226</c:v>
                </c:pt>
                <c:pt idx="2915">
                  <c:v>129.08600000000001</c:v>
                </c:pt>
                <c:pt idx="2916">
                  <c:v>128.94800000000001</c:v>
                </c:pt>
                <c:pt idx="2917">
                  <c:v>128.81100000000001</c:v>
                </c:pt>
                <c:pt idx="2918">
                  <c:v>128.67599999999999</c:v>
                </c:pt>
                <c:pt idx="2919">
                  <c:v>128.542</c:v>
                </c:pt>
                <c:pt idx="2920">
                  <c:v>128.41</c:v>
                </c:pt>
                <c:pt idx="2921">
                  <c:v>128.27899999999997</c:v>
                </c:pt>
                <c:pt idx="2922">
                  <c:v>128.15</c:v>
                </c:pt>
                <c:pt idx="2923">
                  <c:v>128.02200000000011</c:v>
                </c:pt>
                <c:pt idx="2924">
                  <c:v>127.896</c:v>
                </c:pt>
                <c:pt idx="2925">
                  <c:v>127.77</c:v>
                </c:pt>
                <c:pt idx="2926">
                  <c:v>127.64700000000002</c:v>
                </c:pt>
                <c:pt idx="2927">
                  <c:v>127.524</c:v>
                </c:pt>
                <c:pt idx="2928">
                  <c:v>127.40300000000002</c:v>
                </c:pt>
                <c:pt idx="2929">
                  <c:v>127.28400000000002</c:v>
                </c:pt>
                <c:pt idx="2930">
                  <c:v>127.16500000000001</c:v>
                </c:pt>
                <c:pt idx="2931">
                  <c:v>127.048</c:v>
                </c:pt>
                <c:pt idx="2932">
                  <c:v>126.93300000000002</c:v>
                </c:pt>
                <c:pt idx="2933">
                  <c:v>126.818</c:v>
                </c:pt>
                <c:pt idx="2934">
                  <c:v>126.705</c:v>
                </c:pt>
                <c:pt idx="2935">
                  <c:v>126.593</c:v>
                </c:pt>
                <c:pt idx="2936">
                  <c:v>126.483</c:v>
                </c:pt>
                <c:pt idx="2937">
                  <c:v>126.37299999999998</c:v>
                </c:pt>
                <c:pt idx="2938">
                  <c:v>126.265</c:v>
                </c:pt>
                <c:pt idx="2939">
                  <c:v>126.15799999999999</c:v>
                </c:pt>
                <c:pt idx="2940">
                  <c:v>126.05200000000001</c:v>
                </c:pt>
                <c:pt idx="2941">
                  <c:v>125.94800000000002</c:v>
                </c:pt>
                <c:pt idx="2942">
                  <c:v>125.84399999999999</c:v>
                </c:pt>
                <c:pt idx="2943">
                  <c:v>125.742</c:v>
                </c:pt>
                <c:pt idx="2944">
                  <c:v>125.64</c:v>
                </c:pt>
                <c:pt idx="2945">
                  <c:v>125.54</c:v>
                </c:pt>
                <c:pt idx="2946">
                  <c:v>125.44100000000007</c:v>
                </c:pt>
                <c:pt idx="2947">
                  <c:v>125.342</c:v>
                </c:pt>
                <c:pt idx="2948">
                  <c:v>125.245</c:v>
                </c:pt>
                <c:pt idx="2949">
                  <c:v>125.149</c:v>
                </c:pt>
                <c:pt idx="2950">
                  <c:v>125.053</c:v>
                </c:pt>
                <c:pt idx="2951">
                  <c:v>124.959</c:v>
                </c:pt>
                <c:pt idx="2952">
                  <c:v>124.86499999999999</c:v>
                </c:pt>
                <c:pt idx="2953">
                  <c:v>124.773</c:v>
                </c:pt>
                <c:pt idx="2954">
                  <c:v>124.681</c:v>
                </c:pt>
                <c:pt idx="2955">
                  <c:v>124.59</c:v>
                </c:pt>
                <c:pt idx="2956">
                  <c:v>124.49900000000002</c:v>
                </c:pt>
                <c:pt idx="2957">
                  <c:v>124.41000000000005</c:v>
                </c:pt>
                <c:pt idx="2958">
                  <c:v>124.321</c:v>
                </c:pt>
                <c:pt idx="2959">
                  <c:v>124.233</c:v>
                </c:pt>
                <c:pt idx="2960">
                  <c:v>124.146</c:v>
                </c:pt>
                <c:pt idx="2961">
                  <c:v>124.059</c:v>
                </c:pt>
                <c:pt idx="2962">
                  <c:v>123.973</c:v>
                </c:pt>
                <c:pt idx="2963">
                  <c:v>123.887</c:v>
                </c:pt>
                <c:pt idx="2964">
                  <c:v>123.80200000000001</c:v>
                </c:pt>
                <c:pt idx="2965">
                  <c:v>123.718</c:v>
                </c:pt>
                <c:pt idx="2966">
                  <c:v>123.634</c:v>
                </c:pt>
                <c:pt idx="2967">
                  <c:v>123.551</c:v>
                </c:pt>
                <c:pt idx="2968">
                  <c:v>123.468</c:v>
                </c:pt>
                <c:pt idx="2969">
                  <c:v>123.38500000000001</c:v>
                </c:pt>
                <c:pt idx="2970">
                  <c:v>123.303</c:v>
                </c:pt>
                <c:pt idx="2971">
                  <c:v>123.221</c:v>
                </c:pt>
                <c:pt idx="2972">
                  <c:v>123.139</c:v>
                </c:pt>
                <c:pt idx="2973">
                  <c:v>123.05800000000001</c:v>
                </c:pt>
                <c:pt idx="2974">
                  <c:v>122.977</c:v>
                </c:pt>
                <c:pt idx="2975">
                  <c:v>122.896</c:v>
                </c:pt>
                <c:pt idx="2976">
                  <c:v>122.816</c:v>
                </c:pt>
                <c:pt idx="2977">
                  <c:v>122.735</c:v>
                </c:pt>
                <c:pt idx="2978">
                  <c:v>122.65499999999999</c:v>
                </c:pt>
                <c:pt idx="2979">
                  <c:v>122.574</c:v>
                </c:pt>
                <c:pt idx="2980">
                  <c:v>122.49400000000006</c:v>
                </c:pt>
                <c:pt idx="2981">
                  <c:v>122.41400000000006</c:v>
                </c:pt>
                <c:pt idx="2982">
                  <c:v>122.334</c:v>
                </c:pt>
                <c:pt idx="2983">
                  <c:v>122.254</c:v>
                </c:pt>
                <c:pt idx="2984">
                  <c:v>122.17299999999994</c:v>
                </c:pt>
                <c:pt idx="2985">
                  <c:v>122.093</c:v>
                </c:pt>
                <c:pt idx="2986">
                  <c:v>122.012</c:v>
                </c:pt>
                <c:pt idx="2987">
                  <c:v>121.93100000000005</c:v>
                </c:pt>
                <c:pt idx="2988">
                  <c:v>121.85</c:v>
                </c:pt>
                <c:pt idx="2989">
                  <c:v>121.76900000000002</c:v>
                </c:pt>
                <c:pt idx="2990">
                  <c:v>121.687</c:v>
                </c:pt>
                <c:pt idx="2991">
                  <c:v>121.60499999999999</c:v>
                </c:pt>
                <c:pt idx="2992">
                  <c:v>121.523</c:v>
                </c:pt>
                <c:pt idx="2993">
                  <c:v>121.44000000000005</c:v>
                </c:pt>
                <c:pt idx="2994">
                  <c:v>121.357</c:v>
                </c:pt>
                <c:pt idx="2995">
                  <c:v>121.274</c:v>
                </c:pt>
                <c:pt idx="2996">
                  <c:v>121.19</c:v>
                </c:pt>
                <c:pt idx="2997">
                  <c:v>121.10499999999999</c:v>
                </c:pt>
                <c:pt idx="2998">
                  <c:v>121.02</c:v>
                </c:pt>
                <c:pt idx="2999">
                  <c:v>120.93400000000005</c:v>
                </c:pt>
                <c:pt idx="3000">
                  <c:v>120.848</c:v>
                </c:pt>
                <c:pt idx="3001">
                  <c:v>120.76100000000002</c:v>
                </c:pt>
                <c:pt idx="3002">
                  <c:v>120.67299999999994</c:v>
                </c:pt>
                <c:pt idx="3003">
                  <c:v>120.584</c:v>
                </c:pt>
                <c:pt idx="3004">
                  <c:v>120.495</c:v>
                </c:pt>
                <c:pt idx="3005">
                  <c:v>120.405</c:v>
                </c:pt>
                <c:pt idx="3006">
                  <c:v>120.31399999999999</c:v>
                </c:pt>
                <c:pt idx="3007">
                  <c:v>120.22199999999999</c:v>
                </c:pt>
                <c:pt idx="3008">
                  <c:v>120.12899999999998</c:v>
                </c:pt>
                <c:pt idx="3009">
                  <c:v>120.036</c:v>
                </c:pt>
                <c:pt idx="3010">
                  <c:v>119.94100000000007</c:v>
                </c:pt>
                <c:pt idx="3011">
                  <c:v>119.845</c:v>
                </c:pt>
                <c:pt idx="3012">
                  <c:v>119.748</c:v>
                </c:pt>
                <c:pt idx="3013">
                  <c:v>119.64999999999999</c:v>
                </c:pt>
                <c:pt idx="3014">
                  <c:v>119.551</c:v>
                </c:pt>
                <c:pt idx="3015">
                  <c:v>119.45099999999999</c:v>
                </c:pt>
                <c:pt idx="3016">
                  <c:v>119.35</c:v>
                </c:pt>
                <c:pt idx="3017">
                  <c:v>119.248</c:v>
                </c:pt>
                <c:pt idx="3018">
                  <c:v>119.14400000000002</c:v>
                </c:pt>
                <c:pt idx="3019">
                  <c:v>119.039</c:v>
                </c:pt>
                <c:pt idx="3020">
                  <c:v>118.932</c:v>
                </c:pt>
                <c:pt idx="3021">
                  <c:v>118.82499999999999</c:v>
                </c:pt>
                <c:pt idx="3022">
                  <c:v>118.715</c:v>
                </c:pt>
                <c:pt idx="3023">
                  <c:v>118.60499999999999</c:v>
                </c:pt>
                <c:pt idx="3024">
                  <c:v>118.49299999999999</c:v>
                </c:pt>
                <c:pt idx="3025">
                  <c:v>118.38</c:v>
                </c:pt>
                <c:pt idx="3026">
                  <c:v>118.265</c:v>
                </c:pt>
                <c:pt idx="3027">
                  <c:v>118.148</c:v>
                </c:pt>
                <c:pt idx="3028">
                  <c:v>118.03</c:v>
                </c:pt>
                <c:pt idx="3029">
                  <c:v>117.91100000000006</c:v>
                </c:pt>
                <c:pt idx="3030">
                  <c:v>117.79</c:v>
                </c:pt>
                <c:pt idx="3031">
                  <c:v>117.667</c:v>
                </c:pt>
                <c:pt idx="3032">
                  <c:v>117.542</c:v>
                </c:pt>
                <c:pt idx="3033">
                  <c:v>117.41600000000005</c:v>
                </c:pt>
                <c:pt idx="3034">
                  <c:v>117.288</c:v>
                </c:pt>
                <c:pt idx="3035">
                  <c:v>117.15799999999999</c:v>
                </c:pt>
                <c:pt idx="3036">
                  <c:v>117.027</c:v>
                </c:pt>
                <c:pt idx="3037">
                  <c:v>116.89400000000002</c:v>
                </c:pt>
                <c:pt idx="3038">
                  <c:v>116.758</c:v>
                </c:pt>
                <c:pt idx="3039">
                  <c:v>116.621</c:v>
                </c:pt>
                <c:pt idx="3040">
                  <c:v>116.483</c:v>
                </c:pt>
                <c:pt idx="3041">
                  <c:v>116.342</c:v>
                </c:pt>
                <c:pt idx="3042">
                  <c:v>116.199</c:v>
                </c:pt>
                <c:pt idx="3043">
                  <c:v>116.054</c:v>
                </c:pt>
                <c:pt idx="3044">
                  <c:v>115.908</c:v>
                </c:pt>
                <c:pt idx="3045">
                  <c:v>115.759</c:v>
                </c:pt>
                <c:pt idx="3046">
                  <c:v>115.60799999999999</c:v>
                </c:pt>
                <c:pt idx="3047">
                  <c:v>115.456</c:v>
                </c:pt>
                <c:pt idx="3048">
                  <c:v>115.301</c:v>
                </c:pt>
                <c:pt idx="3049">
                  <c:v>115.14400000000002</c:v>
                </c:pt>
                <c:pt idx="3050">
                  <c:v>114.985</c:v>
                </c:pt>
                <c:pt idx="3051">
                  <c:v>114.824</c:v>
                </c:pt>
                <c:pt idx="3052">
                  <c:v>114.661</c:v>
                </c:pt>
                <c:pt idx="3053">
                  <c:v>114.495</c:v>
                </c:pt>
                <c:pt idx="3054">
                  <c:v>114.32799999999999</c:v>
                </c:pt>
                <c:pt idx="3055">
                  <c:v>114.15799999999999</c:v>
                </c:pt>
                <c:pt idx="3056">
                  <c:v>113.986</c:v>
                </c:pt>
                <c:pt idx="3057">
                  <c:v>113.81100000000002</c:v>
                </c:pt>
                <c:pt idx="3058">
                  <c:v>113.63500000000001</c:v>
                </c:pt>
                <c:pt idx="3059">
                  <c:v>113.456</c:v>
                </c:pt>
                <c:pt idx="3060">
                  <c:v>113.27500000000001</c:v>
                </c:pt>
                <c:pt idx="3061">
                  <c:v>113.092</c:v>
                </c:pt>
                <c:pt idx="3062">
                  <c:v>112.90600000000002</c:v>
                </c:pt>
                <c:pt idx="3063">
                  <c:v>112.718</c:v>
                </c:pt>
                <c:pt idx="3064">
                  <c:v>112.52800000000001</c:v>
                </c:pt>
                <c:pt idx="3065">
                  <c:v>112.33499999999999</c:v>
                </c:pt>
                <c:pt idx="3066">
                  <c:v>112.14</c:v>
                </c:pt>
                <c:pt idx="3067">
                  <c:v>111.94300000000005</c:v>
                </c:pt>
                <c:pt idx="3068">
                  <c:v>111.74299999999999</c:v>
                </c:pt>
                <c:pt idx="3069">
                  <c:v>111.54100000000005</c:v>
                </c:pt>
                <c:pt idx="3070">
                  <c:v>111.336</c:v>
                </c:pt>
                <c:pt idx="3071">
                  <c:v>111.12899999999998</c:v>
                </c:pt>
                <c:pt idx="3072">
                  <c:v>110.92</c:v>
                </c:pt>
                <c:pt idx="3073">
                  <c:v>110.708</c:v>
                </c:pt>
                <c:pt idx="3074">
                  <c:v>110.49400000000006</c:v>
                </c:pt>
                <c:pt idx="3075">
                  <c:v>110.277</c:v>
                </c:pt>
                <c:pt idx="3076">
                  <c:v>110.05800000000001</c:v>
                </c:pt>
                <c:pt idx="3077">
                  <c:v>109.836</c:v>
                </c:pt>
                <c:pt idx="3078">
                  <c:v>109.613</c:v>
                </c:pt>
                <c:pt idx="3079">
                  <c:v>109.386</c:v>
                </c:pt>
                <c:pt idx="3080">
                  <c:v>109.157</c:v>
                </c:pt>
                <c:pt idx="3081">
                  <c:v>108.926</c:v>
                </c:pt>
                <c:pt idx="3082">
                  <c:v>108.69199999999999</c:v>
                </c:pt>
                <c:pt idx="3083">
                  <c:v>108.456</c:v>
                </c:pt>
                <c:pt idx="3084">
                  <c:v>108.21700000000006</c:v>
                </c:pt>
                <c:pt idx="3085">
                  <c:v>107.976</c:v>
                </c:pt>
                <c:pt idx="3086">
                  <c:v>107.733</c:v>
                </c:pt>
                <c:pt idx="3087">
                  <c:v>107.48699999999999</c:v>
                </c:pt>
                <c:pt idx="3088">
                  <c:v>107.238</c:v>
                </c:pt>
                <c:pt idx="3089">
                  <c:v>106.988</c:v>
                </c:pt>
                <c:pt idx="3090">
                  <c:v>106.73399999999999</c:v>
                </c:pt>
                <c:pt idx="3091">
                  <c:v>106.479</c:v>
                </c:pt>
                <c:pt idx="3092">
                  <c:v>106.22</c:v>
                </c:pt>
                <c:pt idx="3093">
                  <c:v>105.96000000000002</c:v>
                </c:pt>
                <c:pt idx="3094">
                  <c:v>105.697</c:v>
                </c:pt>
                <c:pt idx="3095">
                  <c:v>105.432</c:v>
                </c:pt>
                <c:pt idx="3096">
                  <c:v>105.164</c:v>
                </c:pt>
                <c:pt idx="3097">
                  <c:v>104.89400000000002</c:v>
                </c:pt>
                <c:pt idx="3098">
                  <c:v>104.621</c:v>
                </c:pt>
                <c:pt idx="3099">
                  <c:v>104.34699999999999</c:v>
                </c:pt>
                <c:pt idx="3100">
                  <c:v>104.07</c:v>
                </c:pt>
                <c:pt idx="3101">
                  <c:v>103.79</c:v>
                </c:pt>
                <c:pt idx="3102">
                  <c:v>103.508</c:v>
                </c:pt>
                <c:pt idx="3103">
                  <c:v>103.224</c:v>
                </c:pt>
                <c:pt idx="3104">
                  <c:v>102.938</c:v>
                </c:pt>
                <c:pt idx="3105">
                  <c:v>102.649</c:v>
                </c:pt>
                <c:pt idx="3106">
                  <c:v>102.35799999999999</c:v>
                </c:pt>
                <c:pt idx="3107">
                  <c:v>102.065</c:v>
                </c:pt>
                <c:pt idx="3108">
                  <c:v>101.77</c:v>
                </c:pt>
                <c:pt idx="3109">
                  <c:v>101.47199999999999</c:v>
                </c:pt>
                <c:pt idx="3110">
                  <c:v>101.17299999999994</c:v>
                </c:pt>
                <c:pt idx="3111">
                  <c:v>100.871</c:v>
                </c:pt>
                <c:pt idx="3112">
                  <c:v>100.56699999999999</c:v>
                </c:pt>
                <c:pt idx="3113">
                  <c:v>100.26</c:v>
                </c:pt>
                <c:pt idx="3114">
                  <c:v>99.952100000000002</c:v>
                </c:pt>
                <c:pt idx="3115">
                  <c:v>99.6417</c:v>
                </c:pt>
                <c:pt idx="3116">
                  <c:v>99.329300000000003</c:v>
                </c:pt>
                <c:pt idx="3117">
                  <c:v>99.014899999999997</c:v>
                </c:pt>
                <c:pt idx="3118">
                  <c:v>98.698300000000003</c:v>
                </c:pt>
                <c:pt idx="3119">
                  <c:v>98.379899999999978</c:v>
                </c:pt>
                <c:pt idx="3120">
                  <c:v>98.059399999999982</c:v>
                </c:pt>
                <c:pt idx="3121">
                  <c:v>97.736999999999995</c:v>
                </c:pt>
                <c:pt idx="3122">
                  <c:v>97.412800000000004</c:v>
                </c:pt>
                <c:pt idx="3123">
                  <c:v>97.086600000000004</c:v>
                </c:pt>
                <c:pt idx="3124">
                  <c:v>96.758600000000001</c:v>
                </c:pt>
                <c:pt idx="3125">
                  <c:v>96.428699999999992</c:v>
                </c:pt>
                <c:pt idx="3126">
                  <c:v>96.097100000000026</c:v>
                </c:pt>
                <c:pt idx="3127">
                  <c:v>95.7637</c:v>
                </c:pt>
                <c:pt idx="3128">
                  <c:v>95.4285</c:v>
                </c:pt>
                <c:pt idx="3129">
                  <c:v>95.091700000000003</c:v>
                </c:pt>
                <c:pt idx="3130">
                  <c:v>94.753200000000007</c:v>
                </c:pt>
                <c:pt idx="3131">
                  <c:v>94.412999999999997</c:v>
                </c:pt>
                <c:pt idx="3132">
                  <c:v>94.071200000000005</c:v>
                </c:pt>
                <c:pt idx="3133">
                  <c:v>93.727800000000002</c:v>
                </c:pt>
                <c:pt idx="3134">
                  <c:v>93.382999999999981</c:v>
                </c:pt>
                <c:pt idx="3135">
                  <c:v>93.036600000000007</c:v>
                </c:pt>
                <c:pt idx="3136">
                  <c:v>92.688699999999983</c:v>
                </c:pt>
                <c:pt idx="3137">
                  <c:v>92.339399999999998</c:v>
                </c:pt>
                <c:pt idx="3138">
                  <c:v>91.988699999999994</c:v>
                </c:pt>
                <c:pt idx="3139">
                  <c:v>91.63669999999999</c:v>
                </c:pt>
                <c:pt idx="3140">
                  <c:v>91.283199999999994</c:v>
                </c:pt>
                <c:pt idx="3141">
                  <c:v>90.9285</c:v>
                </c:pt>
                <c:pt idx="3142">
                  <c:v>90.57259999999998</c:v>
                </c:pt>
                <c:pt idx="3143">
                  <c:v>90.215500000000006</c:v>
                </c:pt>
                <c:pt idx="3144">
                  <c:v>89.857200000000006</c:v>
                </c:pt>
                <c:pt idx="3145">
                  <c:v>89.497700000000023</c:v>
                </c:pt>
                <c:pt idx="3146">
                  <c:v>89.137200000000007</c:v>
                </c:pt>
                <c:pt idx="3147">
                  <c:v>88.77549999999998</c:v>
                </c:pt>
                <c:pt idx="3148">
                  <c:v>88.412999999999997</c:v>
                </c:pt>
                <c:pt idx="3149">
                  <c:v>88.049400000000006</c:v>
                </c:pt>
                <c:pt idx="3150">
                  <c:v>87.685000000000002</c:v>
                </c:pt>
                <c:pt idx="3151">
                  <c:v>87.319599999999994</c:v>
                </c:pt>
                <c:pt idx="3152">
                  <c:v>86.953400000000002</c:v>
                </c:pt>
                <c:pt idx="3153">
                  <c:v>86.586399999999998</c:v>
                </c:pt>
                <c:pt idx="3154">
                  <c:v>86.218700000000013</c:v>
                </c:pt>
                <c:pt idx="3155">
                  <c:v>85.850200000000001</c:v>
                </c:pt>
                <c:pt idx="3156">
                  <c:v>85.481100000000026</c:v>
                </c:pt>
                <c:pt idx="3157">
                  <c:v>85.111400000000003</c:v>
                </c:pt>
                <c:pt idx="3158">
                  <c:v>84.74110000000006</c:v>
                </c:pt>
                <c:pt idx="3159">
                  <c:v>84.370299999999986</c:v>
                </c:pt>
                <c:pt idx="3160">
                  <c:v>83.998900000000006</c:v>
                </c:pt>
                <c:pt idx="3161">
                  <c:v>83.627200000000002</c:v>
                </c:pt>
                <c:pt idx="3162">
                  <c:v>83.255099999999999</c:v>
                </c:pt>
                <c:pt idx="3163">
                  <c:v>82.882699999999986</c:v>
                </c:pt>
                <c:pt idx="3164">
                  <c:v>82.509900000000002</c:v>
                </c:pt>
                <c:pt idx="3165">
                  <c:v>82.137</c:v>
                </c:pt>
                <c:pt idx="3166">
                  <c:v>81.763800000000003</c:v>
                </c:pt>
                <c:pt idx="3167">
                  <c:v>81.390500000000003</c:v>
                </c:pt>
                <c:pt idx="3168">
                  <c:v>81.017100000000056</c:v>
                </c:pt>
                <c:pt idx="3169">
                  <c:v>80.643600000000006</c:v>
                </c:pt>
                <c:pt idx="3170">
                  <c:v>80.270200000000003</c:v>
                </c:pt>
                <c:pt idx="3171">
                  <c:v>79.896900000000002</c:v>
                </c:pt>
                <c:pt idx="3172">
                  <c:v>79.523699999999991</c:v>
                </c:pt>
                <c:pt idx="3173">
                  <c:v>79.15049999999998</c:v>
                </c:pt>
                <c:pt idx="3174">
                  <c:v>78.777600000000007</c:v>
                </c:pt>
                <c:pt idx="3175">
                  <c:v>78.405000000000001</c:v>
                </c:pt>
                <c:pt idx="3176">
                  <c:v>78.032699999999991</c:v>
                </c:pt>
                <c:pt idx="3177">
                  <c:v>77.660699999999991</c:v>
                </c:pt>
                <c:pt idx="3178">
                  <c:v>77.289199999999994</c:v>
                </c:pt>
                <c:pt idx="3179">
                  <c:v>76.918099999999995</c:v>
                </c:pt>
                <c:pt idx="3180">
                  <c:v>76.547500000000056</c:v>
                </c:pt>
                <c:pt idx="3181">
                  <c:v>76.177499999999981</c:v>
                </c:pt>
                <c:pt idx="3182">
                  <c:v>75.808099999999982</c:v>
                </c:pt>
                <c:pt idx="3183">
                  <c:v>75.439499999999995</c:v>
                </c:pt>
                <c:pt idx="3184">
                  <c:v>75.0715</c:v>
                </c:pt>
                <c:pt idx="3185">
                  <c:v>74.704200000000057</c:v>
                </c:pt>
                <c:pt idx="3186">
                  <c:v>74.337900000000005</c:v>
                </c:pt>
                <c:pt idx="3187">
                  <c:v>73.972399999999979</c:v>
                </c:pt>
                <c:pt idx="3188">
                  <c:v>73.607900000000001</c:v>
                </c:pt>
                <c:pt idx="3189">
                  <c:v>73.244400000000027</c:v>
                </c:pt>
                <c:pt idx="3190">
                  <c:v>72.881799999999998</c:v>
                </c:pt>
                <c:pt idx="3191">
                  <c:v>72.520399999999981</c:v>
                </c:pt>
                <c:pt idx="3192">
                  <c:v>72.160200000000003</c:v>
                </c:pt>
                <c:pt idx="3193">
                  <c:v>71.801100000000005</c:v>
                </c:pt>
                <c:pt idx="3194">
                  <c:v>71.443300000000022</c:v>
                </c:pt>
                <c:pt idx="3195">
                  <c:v>71.0869</c:v>
                </c:pt>
                <c:pt idx="3196">
                  <c:v>70.731700000000004</c:v>
                </c:pt>
                <c:pt idx="3197">
                  <c:v>70.377999999999986</c:v>
                </c:pt>
                <c:pt idx="3198">
                  <c:v>70.025799999999947</c:v>
                </c:pt>
                <c:pt idx="3199">
                  <c:v>69.675099999999958</c:v>
                </c:pt>
                <c:pt idx="3200">
                  <c:v>69.325899999999947</c:v>
                </c:pt>
                <c:pt idx="3201">
                  <c:v>68.978499999999983</c:v>
                </c:pt>
                <c:pt idx="3202">
                  <c:v>68.632599999999982</c:v>
                </c:pt>
                <c:pt idx="3203">
                  <c:v>68.288600000000002</c:v>
                </c:pt>
                <c:pt idx="3204">
                  <c:v>67.946300000000022</c:v>
                </c:pt>
                <c:pt idx="3205">
                  <c:v>67.605799999999988</c:v>
                </c:pt>
                <c:pt idx="3206">
                  <c:v>67.267200000000059</c:v>
                </c:pt>
                <c:pt idx="3207">
                  <c:v>66.930600000000027</c:v>
                </c:pt>
                <c:pt idx="3208">
                  <c:v>66.596000000000004</c:v>
                </c:pt>
                <c:pt idx="3209">
                  <c:v>66.263400000000004</c:v>
                </c:pt>
                <c:pt idx="3210">
                  <c:v>65.932900000000004</c:v>
                </c:pt>
                <c:pt idx="3211">
                  <c:v>65.604600000000005</c:v>
                </c:pt>
                <c:pt idx="3212">
                  <c:v>65.27849999999998</c:v>
                </c:pt>
                <c:pt idx="3213">
                  <c:v>64.954700000000003</c:v>
                </c:pt>
                <c:pt idx="3214">
                  <c:v>64.633099999999999</c:v>
                </c:pt>
                <c:pt idx="3215">
                  <c:v>64.313900000000004</c:v>
                </c:pt>
                <c:pt idx="3216">
                  <c:v>63.997200000000007</c:v>
                </c:pt>
                <c:pt idx="3217">
                  <c:v>63.6828</c:v>
                </c:pt>
                <c:pt idx="3218">
                  <c:v>63.371000000000002</c:v>
                </c:pt>
                <c:pt idx="3219">
                  <c:v>63.061800000000005</c:v>
                </c:pt>
                <c:pt idx="3220">
                  <c:v>62.755100000000013</c:v>
                </c:pt>
                <c:pt idx="3221">
                  <c:v>62.451199999999993</c:v>
                </c:pt>
                <c:pt idx="3222">
                  <c:v>62.149900000000002</c:v>
                </c:pt>
                <c:pt idx="3223">
                  <c:v>61.851399999999998</c:v>
                </c:pt>
                <c:pt idx="3224">
                  <c:v>61.555600000000005</c:v>
                </c:pt>
                <c:pt idx="3225">
                  <c:v>61.262800000000013</c:v>
                </c:pt>
                <c:pt idx="3226">
                  <c:v>60.972800000000007</c:v>
                </c:pt>
                <c:pt idx="3227">
                  <c:v>60.6858</c:v>
                </c:pt>
                <c:pt idx="3228">
                  <c:v>60.401899999999998</c:v>
                </c:pt>
                <c:pt idx="3229">
                  <c:v>60.120900000000013</c:v>
                </c:pt>
                <c:pt idx="3230">
                  <c:v>59.843000000000004</c:v>
                </c:pt>
                <c:pt idx="3231">
                  <c:v>59.568300000000029</c:v>
                </c:pt>
                <c:pt idx="3232">
                  <c:v>59.29670000000003</c:v>
                </c:pt>
                <c:pt idx="3233">
                  <c:v>59.028400000000012</c:v>
                </c:pt>
                <c:pt idx="3234">
                  <c:v>58.763400000000011</c:v>
                </c:pt>
                <c:pt idx="3235">
                  <c:v>58.5017</c:v>
                </c:pt>
                <c:pt idx="3236">
                  <c:v>58.243300000000012</c:v>
                </c:pt>
                <c:pt idx="3237">
                  <c:v>57.988300000000002</c:v>
                </c:pt>
                <c:pt idx="3238">
                  <c:v>57.736800000000002</c:v>
                </c:pt>
                <c:pt idx="3239">
                  <c:v>57.488800000000005</c:v>
                </c:pt>
                <c:pt idx="3240">
                  <c:v>57.244300000000003</c:v>
                </c:pt>
                <c:pt idx="3241">
                  <c:v>57.003400000000006</c:v>
                </c:pt>
                <c:pt idx="3242">
                  <c:v>56.76610000000003</c:v>
                </c:pt>
                <c:pt idx="3243">
                  <c:v>56.532500000000013</c:v>
                </c:pt>
                <c:pt idx="3244">
                  <c:v>56.302500000000002</c:v>
                </c:pt>
                <c:pt idx="3245">
                  <c:v>56.076300000000003</c:v>
                </c:pt>
                <c:pt idx="3246">
                  <c:v>55.853899999999996</c:v>
                </c:pt>
                <c:pt idx="3247">
                  <c:v>55.635200000000012</c:v>
                </c:pt>
                <c:pt idx="3248">
                  <c:v>55.420500000000011</c:v>
                </c:pt>
                <c:pt idx="3249">
                  <c:v>55.209600000000002</c:v>
                </c:pt>
                <c:pt idx="3250">
                  <c:v>55.002700000000011</c:v>
                </c:pt>
                <c:pt idx="3251">
                  <c:v>54.79970000000003</c:v>
                </c:pt>
                <c:pt idx="3252">
                  <c:v>54.600700000000003</c:v>
                </c:pt>
                <c:pt idx="3253">
                  <c:v>54.405800000000006</c:v>
                </c:pt>
                <c:pt idx="3254">
                  <c:v>54.215000000000003</c:v>
                </c:pt>
                <c:pt idx="3255">
                  <c:v>54.02810000000003</c:v>
                </c:pt>
                <c:pt idx="3256">
                  <c:v>53.845500000000001</c:v>
                </c:pt>
                <c:pt idx="3257">
                  <c:v>53.667100000000012</c:v>
                </c:pt>
                <c:pt idx="3258">
                  <c:v>53.492900000000013</c:v>
                </c:pt>
                <c:pt idx="3259">
                  <c:v>53.322900000000011</c:v>
                </c:pt>
                <c:pt idx="3260">
                  <c:v>53.157200000000003</c:v>
                </c:pt>
                <c:pt idx="3261">
                  <c:v>52.995700000000028</c:v>
                </c:pt>
                <c:pt idx="3262">
                  <c:v>52.8386</c:v>
                </c:pt>
                <c:pt idx="3263">
                  <c:v>52.6858</c:v>
                </c:pt>
                <c:pt idx="3264">
                  <c:v>52.537500000000001</c:v>
                </c:pt>
                <c:pt idx="3265">
                  <c:v>52.393500000000003</c:v>
                </c:pt>
                <c:pt idx="3266">
                  <c:v>52.254100000000001</c:v>
                </c:pt>
                <c:pt idx="3267">
                  <c:v>52.119</c:v>
                </c:pt>
                <c:pt idx="3268">
                  <c:v>51.988500000000002</c:v>
                </c:pt>
                <c:pt idx="3269">
                  <c:v>51.862500000000011</c:v>
                </c:pt>
                <c:pt idx="3270">
                  <c:v>51.741100000000003</c:v>
                </c:pt>
                <c:pt idx="3271">
                  <c:v>51.624100000000013</c:v>
                </c:pt>
                <c:pt idx="3272">
                  <c:v>51.511800000000001</c:v>
                </c:pt>
                <c:pt idx="3273">
                  <c:v>51.404200000000003</c:v>
                </c:pt>
                <c:pt idx="3274">
                  <c:v>51.301099999999998</c:v>
                </c:pt>
                <c:pt idx="3275">
                  <c:v>51.202700000000029</c:v>
                </c:pt>
                <c:pt idx="3276">
                  <c:v>51.109000000000002</c:v>
                </c:pt>
                <c:pt idx="3277">
                  <c:v>51.020100000000028</c:v>
                </c:pt>
                <c:pt idx="3278">
                  <c:v>50.9358</c:v>
                </c:pt>
                <c:pt idx="3279">
                  <c:v>50.856200000000001</c:v>
                </c:pt>
                <c:pt idx="3280">
                  <c:v>50.781400000000005</c:v>
                </c:pt>
                <c:pt idx="3281">
                  <c:v>50.711400000000005</c:v>
                </c:pt>
                <c:pt idx="3282">
                  <c:v>50.6462</c:v>
                </c:pt>
                <c:pt idx="3283">
                  <c:v>50.585800000000006</c:v>
                </c:pt>
                <c:pt idx="3284">
                  <c:v>50.530200000000001</c:v>
                </c:pt>
                <c:pt idx="3285">
                  <c:v>50.479500000000002</c:v>
                </c:pt>
                <c:pt idx="3286">
                  <c:v>50.433600000000006</c:v>
                </c:pt>
                <c:pt idx="3287">
                  <c:v>50.392600000000002</c:v>
                </c:pt>
                <c:pt idx="3288">
                  <c:v>50.356400000000001</c:v>
                </c:pt>
                <c:pt idx="3289">
                  <c:v>50.325100000000013</c:v>
                </c:pt>
                <c:pt idx="3290">
                  <c:v>50.298800000000028</c:v>
                </c:pt>
                <c:pt idx="3291">
                  <c:v>50.277200000000001</c:v>
                </c:pt>
                <c:pt idx="3292">
                  <c:v>50.260700000000028</c:v>
                </c:pt>
                <c:pt idx="3293">
                  <c:v>50.249000000000002</c:v>
                </c:pt>
                <c:pt idx="3294">
                  <c:v>50.242400000000011</c:v>
                </c:pt>
                <c:pt idx="3295">
                  <c:v>50.240600000000001</c:v>
                </c:pt>
                <c:pt idx="3296">
                  <c:v>50.2438</c:v>
                </c:pt>
                <c:pt idx="3297">
                  <c:v>50.251899999999999</c:v>
                </c:pt>
                <c:pt idx="3298">
                  <c:v>50.265000000000029</c:v>
                </c:pt>
                <c:pt idx="3299">
                  <c:v>50.283100000000012</c:v>
                </c:pt>
                <c:pt idx="3300">
                  <c:v>50.306100000000001</c:v>
                </c:pt>
                <c:pt idx="3301">
                  <c:v>50.334099999999999</c:v>
                </c:pt>
                <c:pt idx="3302">
                  <c:v>50.367000000000004</c:v>
                </c:pt>
                <c:pt idx="3303">
                  <c:v>50.404899999999998</c:v>
                </c:pt>
                <c:pt idx="3304">
                  <c:v>50.447800000000001</c:v>
                </c:pt>
                <c:pt idx="3305">
                  <c:v>50.495600000000003</c:v>
                </c:pt>
                <c:pt idx="3306">
                  <c:v>50.548400000000001</c:v>
                </c:pt>
                <c:pt idx="3307">
                  <c:v>50.606200000000001</c:v>
                </c:pt>
                <c:pt idx="3308">
                  <c:v>50.668900000000029</c:v>
                </c:pt>
                <c:pt idx="3309">
                  <c:v>50.736700000000013</c:v>
                </c:pt>
                <c:pt idx="3310">
                  <c:v>50.8093</c:v>
                </c:pt>
                <c:pt idx="3311">
                  <c:v>50.886899999999997</c:v>
                </c:pt>
                <c:pt idx="3312">
                  <c:v>50.969500000000011</c:v>
                </c:pt>
                <c:pt idx="3313">
                  <c:v>51.057000000000002</c:v>
                </c:pt>
                <c:pt idx="3314">
                  <c:v>51.1494</c:v>
                </c:pt>
                <c:pt idx="3315">
                  <c:v>51.246700000000011</c:v>
                </c:pt>
                <c:pt idx="3316">
                  <c:v>51.349000000000004</c:v>
                </c:pt>
                <c:pt idx="3317">
                  <c:v>51.456099999999999</c:v>
                </c:pt>
                <c:pt idx="3318">
                  <c:v>51.568200000000012</c:v>
                </c:pt>
                <c:pt idx="3319">
                  <c:v>51.685100000000013</c:v>
                </c:pt>
                <c:pt idx="3320">
                  <c:v>51.807000000000002</c:v>
                </c:pt>
                <c:pt idx="3321">
                  <c:v>51.933600000000006</c:v>
                </c:pt>
                <c:pt idx="3322">
                  <c:v>52.065100000000029</c:v>
                </c:pt>
                <c:pt idx="3323">
                  <c:v>52.201500000000003</c:v>
                </c:pt>
                <c:pt idx="3324">
                  <c:v>52.342700000000001</c:v>
                </c:pt>
                <c:pt idx="3325">
                  <c:v>52.488700000000001</c:v>
                </c:pt>
                <c:pt idx="3326">
                  <c:v>52.639500000000012</c:v>
                </c:pt>
                <c:pt idx="3327">
                  <c:v>52.795100000000041</c:v>
                </c:pt>
                <c:pt idx="3328">
                  <c:v>52.955300000000001</c:v>
                </c:pt>
                <c:pt idx="3329">
                  <c:v>53.120400000000011</c:v>
                </c:pt>
                <c:pt idx="3330">
                  <c:v>53.290200000000013</c:v>
                </c:pt>
                <c:pt idx="3331">
                  <c:v>53.464600000000004</c:v>
                </c:pt>
                <c:pt idx="3332">
                  <c:v>53.643800000000006</c:v>
                </c:pt>
                <c:pt idx="3333">
                  <c:v>53.827600000000004</c:v>
                </c:pt>
                <c:pt idx="3334">
                  <c:v>54.016200000000005</c:v>
                </c:pt>
                <c:pt idx="3335">
                  <c:v>54.209200000000003</c:v>
                </c:pt>
                <c:pt idx="3336">
                  <c:v>54.4069</c:v>
                </c:pt>
                <c:pt idx="3337">
                  <c:v>54.609200000000001</c:v>
                </c:pt>
                <c:pt idx="3338">
                  <c:v>54.816000000000003</c:v>
                </c:pt>
                <c:pt idx="3339">
                  <c:v>55.0274</c:v>
                </c:pt>
                <c:pt idx="3340">
                  <c:v>55.243300000000012</c:v>
                </c:pt>
                <c:pt idx="3341">
                  <c:v>55.4636</c:v>
                </c:pt>
                <c:pt idx="3342">
                  <c:v>55.688400000000001</c:v>
                </c:pt>
                <c:pt idx="3343">
                  <c:v>55.917700000000004</c:v>
                </c:pt>
                <c:pt idx="3344">
                  <c:v>56.151299999999999</c:v>
                </c:pt>
                <c:pt idx="3345">
                  <c:v>56.389299999999999</c:v>
                </c:pt>
                <c:pt idx="3346">
                  <c:v>56.631700000000002</c:v>
                </c:pt>
                <c:pt idx="3347">
                  <c:v>56.878300000000003</c:v>
                </c:pt>
                <c:pt idx="3348">
                  <c:v>57.129300000000029</c:v>
                </c:pt>
                <c:pt idx="3349">
                  <c:v>57.384599999999999</c:v>
                </c:pt>
                <c:pt idx="3350">
                  <c:v>57.644000000000005</c:v>
                </c:pt>
                <c:pt idx="3351">
                  <c:v>57.907699999999998</c:v>
                </c:pt>
                <c:pt idx="3352">
                  <c:v>58.175400000000003</c:v>
                </c:pt>
                <c:pt idx="3353">
                  <c:v>58.447400000000002</c:v>
                </c:pt>
                <c:pt idx="3354">
                  <c:v>58.72350000000003</c:v>
                </c:pt>
                <c:pt idx="3355">
                  <c:v>59.003600000000006</c:v>
                </c:pt>
                <c:pt idx="3356">
                  <c:v>59.287800000000004</c:v>
                </c:pt>
                <c:pt idx="3357">
                  <c:v>59.576000000000001</c:v>
                </c:pt>
                <c:pt idx="3358">
                  <c:v>59.868200000000002</c:v>
                </c:pt>
                <c:pt idx="3359">
                  <c:v>60.164200000000001</c:v>
                </c:pt>
                <c:pt idx="3360">
                  <c:v>60.464100000000002</c:v>
                </c:pt>
                <c:pt idx="3361">
                  <c:v>60.768000000000029</c:v>
                </c:pt>
                <c:pt idx="3362">
                  <c:v>61.075700000000012</c:v>
                </c:pt>
                <c:pt idx="3363">
                  <c:v>61.387099999999997</c:v>
                </c:pt>
                <c:pt idx="3364">
                  <c:v>61.702300000000029</c:v>
                </c:pt>
                <c:pt idx="3365">
                  <c:v>62.021300000000011</c:v>
                </c:pt>
                <c:pt idx="3366">
                  <c:v>62.343899999999998</c:v>
                </c:pt>
                <c:pt idx="3367">
                  <c:v>62.670100000000012</c:v>
                </c:pt>
                <c:pt idx="3368">
                  <c:v>63</c:v>
                </c:pt>
                <c:pt idx="3369">
                  <c:v>63.333300000000001</c:v>
                </c:pt>
                <c:pt idx="3370">
                  <c:v>63.670300000000012</c:v>
                </c:pt>
                <c:pt idx="3371">
                  <c:v>64.0107</c:v>
                </c:pt>
                <c:pt idx="3372">
                  <c:v>64.354600000000005</c:v>
                </c:pt>
                <c:pt idx="3373">
                  <c:v>64.701899999999995</c:v>
                </c:pt>
                <c:pt idx="3374">
                  <c:v>65.052499999999981</c:v>
                </c:pt>
                <c:pt idx="3375">
                  <c:v>65.406499999999994</c:v>
                </c:pt>
                <c:pt idx="3376">
                  <c:v>65.7637</c:v>
                </c:pt>
                <c:pt idx="3377">
                  <c:v>66.124099999999999</c:v>
                </c:pt>
                <c:pt idx="3378">
                  <c:v>66.487700000000004</c:v>
                </c:pt>
                <c:pt idx="3379">
                  <c:v>66.854600000000005</c:v>
                </c:pt>
                <c:pt idx="3380">
                  <c:v>67.224500000000006</c:v>
                </c:pt>
                <c:pt idx="3381">
                  <c:v>67.597499999999997</c:v>
                </c:pt>
                <c:pt idx="3382">
                  <c:v>67.973500000000001</c:v>
                </c:pt>
                <c:pt idx="3383">
                  <c:v>68.352499999999978</c:v>
                </c:pt>
                <c:pt idx="3384">
                  <c:v>68.734399999999994</c:v>
                </c:pt>
                <c:pt idx="3385">
                  <c:v>69.119299999999996</c:v>
                </c:pt>
                <c:pt idx="3386">
                  <c:v>69.506900000000002</c:v>
                </c:pt>
                <c:pt idx="3387">
                  <c:v>69.897400000000005</c:v>
                </c:pt>
                <c:pt idx="3388">
                  <c:v>70.290700000000001</c:v>
                </c:pt>
                <c:pt idx="3389">
                  <c:v>70.686599999999999</c:v>
                </c:pt>
                <c:pt idx="3390">
                  <c:v>71.085300000000004</c:v>
                </c:pt>
                <c:pt idx="3391">
                  <c:v>71.486500000000007</c:v>
                </c:pt>
                <c:pt idx="3392">
                  <c:v>71.8904</c:v>
                </c:pt>
                <c:pt idx="3393">
                  <c:v>72.296700000000001</c:v>
                </c:pt>
                <c:pt idx="3394">
                  <c:v>72.705600000000004</c:v>
                </c:pt>
                <c:pt idx="3395">
                  <c:v>73.116900000000001</c:v>
                </c:pt>
                <c:pt idx="3396">
                  <c:v>73.530600000000007</c:v>
                </c:pt>
                <c:pt idx="3397">
                  <c:v>73.946600000000075</c:v>
                </c:pt>
                <c:pt idx="3398">
                  <c:v>74.364999999999995</c:v>
                </c:pt>
                <c:pt idx="3399">
                  <c:v>74.785600000000002</c:v>
                </c:pt>
                <c:pt idx="3400">
                  <c:v>75.208399999999983</c:v>
                </c:pt>
                <c:pt idx="3401">
                  <c:v>75.63339999999998</c:v>
                </c:pt>
                <c:pt idx="3402">
                  <c:v>76.060500000000005</c:v>
                </c:pt>
                <c:pt idx="3403">
                  <c:v>76.489700000000013</c:v>
                </c:pt>
                <c:pt idx="3404">
                  <c:v>76.920900000000003</c:v>
                </c:pt>
                <c:pt idx="3405">
                  <c:v>77.354100000000003</c:v>
                </c:pt>
                <c:pt idx="3406">
                  <c:v>77.789199999999994</c:v>
                </c:pt>
                <c:pt idx="3407">
                  <c:v>78.226200000000006</c:v>
                </c:pt>
                <c:pt idx="3408">
                  <c:v>78.664999999999992</c:v>
                </c:pt>
                <c:pt idx="3409">
                  <c:v>79.105699999999999</c:v>
                </c:pt>
                <c:pt idx="3410">
                  <c:v>79.548100000000005</c:v>
                </c:pt>
                <c:pt idx="3411">
                  <c:v>79.992199999999997</c:v>
                </c:pt>
                <c:pt idx="3412">
                  <c:v>80.437900000000027</c:v>
                </c:pt>
                <c:pt idx="3413">
                  <c:v>80.885199999999998</c:v>
                </c:pt>
                <c:pt idx="3414">
                  <c:v>81.334100000000007</c:v>
                </c:pt>
                <c:pt idx="3415">
                  <c:v>81.784499999999994</c:v>
                </c:pt>
                <c:pt idx="3416">
                  <c:v>82.236400000000003</c:v>
                </c:pt>
                <c:pt idx="3417">
                  <c:v>82.689700000000002</c:v>
                </c:pt>
                <c:pt idx="3418">
                  <c:v>83.144300000000001</c:v>
                </c:pt>
                <c:pt idx="3419">
                  <c:v>83.60029999999999</c:v>
                </c:pt>
                <c:pt idx="3420">
                  <c:v>84.057599999999994</c:v>
                </c:pt>
                <c:pt idx="3421">
                  <c:v>84.516099999999994</c:v>
                </c:pt>
                <c:pt idx="3422">
                  <c:v>84.975700000000003</c:v>
                </c:pt>
                <c:pt idx="3423">
                  <c:v>85.436600000000027</c:v>
                </c:pt>
                <c:pt idx="3424">
                  <c:v>85.898499999999999</c:v>
                </c:pt>
                <c:pt idx="3425">
                  <c:v>86.361500000000007</c:v>
                </c:pt>
                <c:pt idx="3426">
                  <c:v>86.825499999999948</c:v>
                </c:pt>
                <c:pt idx="3427">
                  <c:v>87.290400000000005</c:v>
                </c:pt>
                <c:pt idx="3428">
                  <c:v>87.756200000000007</c:v>
                </c:pt>
                <c:pt idx="3429">
                  <c:v>88.222999999999999</c:v>
                </c:pt>
                <c:pt idx="3430">
                  <c:v>88.6905</c:v>
                </c:pt>
                <c:pt idx="3431">
                  <c:v>89.158799999999943</c:v>
                </c:pt>
                <c:pt idx="3432">
                  <c:v>89.627799999999979</c:v>
                </c:pt>
                <c:pt idx="3433">
                  <c:v>90.097499999999997</c:v>
                </c:pt>
                <c:pt idx="3434">
                  <c:v>90.568000000000012</c:v>
                </c:pt>
                <c:pt idx="3435">
                  <c:v>91.038899999999998</c:v>
                </c:pt>
                <c:pt idx="3436">
                  <c:v>91.510499999999993</c:v>
                </c:pt>
                <c:pt idx="3437">
                  <c:v>91.982600000000005</c:v>
                </c:pt>
                <c:pt idx="3438">
                  <c:v>92.455100000000002</c:v>
                </c:pt>
                <c:pt idx="3439">
                  <c:v>92.927999999999997</c:v>
                </c:pt>
                <c:pt idx="3440">
                  <c:v>93.401399999999995</c:v>
                </c:pt>
                <c:pt idx="3441">
                  <c:v>93.874999999999986</c:v>
                </c:pt>
                <c:pt idx="3442">
                  <c:v>94.349000000000004</c:v>
                </c:pt>
                <c:pt idx="3443">
                  <c:v>94.823300000000003</c:v>
                </c:pt>
                <c:pt idx="3444">
                  <c:v>95.297700000000006</c:v>
                </c:pt>
                <c:pt idx="3445">
                  <c:v>95.772399999999948</c:v>
                </c:pt>
                <c:pt idx="3446">
                  <c:v>96.247200000000078</c:v>
                </c:pt>
                <c:pt idx="3447">
                  <c:v>96.721999999999994</c:v>
                </c:pt>
                <c:pt idx="3448">
                  <c:v>97.197000000000003</c:v>
                </c:pt>
                <c:pt idx="3449">
                  <c:v>97.67189999999998</c:v>
                </c:pt>
                <c:pt idx="3450">
                  <c:v>98.146799999999999</c:v>
                </c:pt>
                <c:pt idx="3451">
                  <c:v>98.62169999999999</c:v>
                </c:pt>
                <c:pt idx="3452">
                  <c:v>99.096400000000003</c:v>
                </c:pt>
                <c:pt idx="3453">
                  <c:v>99.570999999999998</c:v>
                </c:pt>
                <c:pt idx="3454">
                  <c:v>100.045</c:v>
                </c:pt>
                <c:pt idx="3455">
                  <c:v>100.52</c:v>
                </c:pt>
                <c:pt idx="3456">
                  <c:v>100.99400000000006</c:v>
                </c:pt>
                <c:pt idx="3457">
                  <c:v>101.46700000000006</c:v>
                </c:pt>
                <c:pt idx="3458">
                  <c:v>101.94000000000005</c:v>
                </c:pt>
                <c:pt idx="3459">
                  <c:v>102.41300000000005</c:v>
                </c:pt>
                <c:pt idx="3460">
                  <c:v>102.886</c:v>
                </c:pt>
                <c:pt idx="3461">
                  <c:v>103.35799999999999</c:v>
                </c:pt>
                <c:pt idx="3462">
                  <c:v>103.83</c:v>
                </c:pt>
                <c:pt idx="3463">
                  <c:v>104.301</c:v>
                </c:pt>
                <c:pt idx="3464">
                  <c:v>104.771</c:v>
                </c:pt>
                <c:pt idx="3465">
                  <c:v>105.24100000000006</c:v>
                </c:pt>
                <c:pt idx="3466">
                  <c:v>105.71100000000006</c:v>
                </c:pt>
                <c:pt idx="3467">
                  <c:v>106.17899999999995</c:v>
                </c:pt>
                <c:pt idx="3468">
                  <c:v>106.64700000000002</c:v>
                </c:pt>
                <c:pt idx="3469">
                  <c:v>107.11499999999999</c:v>
                </c:pt>
                <c:pt idx="3470">
                  <c:v>107.581</c:v>
                </c:pt>
                <c:pt idx="3471">
                  <c:v>108.04700000000005</c:v>
                </c:pt>
                <c:pt idx="3472">
                  <c:v>108.512</c:v>
                </c:pt>
                <c:pt idx="3473">
                  <c:v>108.976</c:v>
                </c:pt>
                <c:pt idx="3474">
                  <c:v>109.43899999999999</c:v>
                </c:pt>
                <c:pt idx="3475">
                  <c:v>109.902</c:v>
                </c:pt>
                <c:pt idx="3476">
                  <c:v>110.363</c:v>
                </c:pt>
                <c:pt idx="3477">
                  <c:v>110.824</c:v>
                </c:pt>
                <c:pt idx="3478">
                  <c:v>111.283</c:v>
                </c:pt>
                <c:pt idx="3479">
                  <c:v>111.742</c:v>
                </c:pt>
                <c:pt idx="3480">
                  <c:v>112.199</c:v>
                </c:pt>
                <c:pt idx="3481">
                  <c:v>112.65499999999999</c:v>
                </c:pt>
                <c:pt idx="3482">
                  <c:v>113.111</c:v>
                </c:pt>
                <c:pt idx="3483">
                  <c:v>113.565</c:v>
                </c:pt>
                <c:pt idx="3484">
                  <c:v>114.018</c:v>
                </c:pt>
                <c:pt idx="3485">
                  <c:v>114.47</c:v>
                </c:pt>
                <c:pt idx="3486">
                  <c:v>114.92</c:v>
                </c:pt>
                <c:pt idx="3487">
                  <c:v>115.36999999999999</c:v>
                </c:pt>
                <c:pt idx="3488">
                  <c:v>115.818</c:v>
                </c:pt>
                <c:pt idx="3489">
                  <c:v>116.265</c:v>
                </c:pt>
                <c:pt idx="3490">
                  <c:v>116.71000000000002</c:v>
                </c:pt>
                <c:pt idx="3491">
                  <c:v>117.154</c:v>
                </c:pt>
                <c:pt idx="3492">
                  <c:v>117.59699999999999</c:v>
                </c:pt>
                <c:pt idx="3493">
                  <c:v>118.039</c:v>
                </c:pt>
                <c:pt idx="3494">
                  <c:v>118.479</c:v>
                </c:pt>
                <c:pt idx="3495">
                  <c:v>118.91800000000002</c:v>
                </c:pt>
                <c:pt idx="3496">
                  <c:v>119.35499999999999</c:v>
                </c:pt>
                <c:pt idx="3497">
                  <c:v>119.79100000000005</c:v>
                </c:pt>
                <c:pt idx="3498">
                  <c:v>120.22499999999999</c:v>
                </c:pt>
                <c:pt idx="3499">
                  <c:v>120.65799999999999</c:v>
                </c:pt>
                <c:pt idx="3500">
                  <c:v>121.089</c:v>
                </c:pt>
                <c:pt idx="3501">
                  <c:v>121.51900000000002</c:v>
                </c:pt>
                <c:pt idx="3502">
                  <c:v>121.94700000000007</c:v>
                </c:pt>
                <c:pt idx="3503">
                  <c:v>122.374</c:v>
                </c:pt>
                <c:pt idx="3504">
                  <c:v>122.79900000000002</c:v>
                </c:pt>
                <c:pt idx="3505">
                  <c:v>123.223</c:v>
                </c:pt>
                <c:pt idx="3506">
                  <c:v>123.645</c:v>
                </c:pt>
                <c:pt idx="3507">
                  <c:v>124.065</c:v>
                </c:pt>
                <c:pt idx="3508">
                  <c:v>124.48399999999999</c:v>
                </c:pt>
                <c:pt idx="3509">
                  <c:v>124.90100000000002</c:v>
                </c:pt>
                <c:pt idx="3510">
                  <c:v>125.316</c:v>
                </c:pt>
                <c:pt idx="3511">
                  <c:v>125.73</c:v>
                </c:pt>
                <c:pt idx="3512">
                  <c:v>126.142</c:v>
                </c:pt>
                <c:pt idx="3513">
                  <c:v>126.55200000000001</c:v>
                </c:pt>
                <c:pt idx="3514">
                  <c:v>126.96100000000006</c:v>
                </c:pt>
                <c:pt idx="3515">
                  <c:v>127.36799999999999</c:v>
                </c:pt>
                <c:pt idx="3516">
                  <c:v>127.773</c:v>
                </c:pt>
                <c:pt idx="3517">
                  <c:v>128.17599999999999</c:v>
                </c:pt>
                <c:pt idx="3518">
                  <c:v>128.578</c:v>
                </c:pt>
                <c:pt idx="3519">
                  <c:v>128.97800000000001</c:v>
                </c:pt>
                <c:pt idx="3520">
                  <c:v>129.376</c:v>
                </c:pt>
                <c:pt idx="3521">
                  <c:v>129.77199999999999</c:v>
                </c:pt>
                <c:pt idx="3522">
                  <c:v>130.166</c:v>
                </c:pt>
                <c:pt idx="3523">
                  <c:v>130.559</c:v>
                </c:pt>
                <c:pt idx="3524">
                  <c:v>130.94999999999999</c:v>
                </c:pt>
                <c:pt idx="3525">
                  <c:v>131.339</c:v>
                </c:pt>
                <c:pt idx="3526">
                  <c:v>131.726</c:v>
                </c:pt>
                <c:pt idx="3527">
                  <c:v>132.11099999999999</c:v>
                </c:pt>
                <c:pt idx="3528">
                  <c:v>132.495</c:v>
                </c:pt>
                <c:pt idx="3529">
                  <c:v>132.87700000000001</c:v>
                </c:pt>
                <c:pt idx="3530">
                  <c:v>133.256</c:v>
                </c:pt>
                <c:pt idx="3531">
                  <c:v>133.63399999999999</c:v>
                </c:pt>
                <c:pt idx="3532">
                  <c:v>134.01</c:v>
                </c:pt>
                <c:pt idx="3533">
                  <c:v>134.3850000000001</c:v>
                </c:pt>
                <c:pt idx="3534">
                  <c:v>134.75700000000001</c:v>
                </c:pt>
                <c:pt idx="3535">
                  <c:v>135.12700000000001</c:v>
                </c:pt>
                <c:pt idx="3536">
                  <c:v>135.49600000000001</c:v>
                </c:pt>
                <c:pt idx="3537">
                  <c:v>135.863</c:v>
                </c:pt>
                <c:pt idx="3538">
                  <c:v>136.22800000000001</c:v>
                </c:pt>
                <c:pt idx="3539">
                  <c:v>136.59</c:v>
                </c:pt>
                <c:pt idx="3540">
                  <c:v>136.95200000000011</c:v>
                </c:pt>
                <c:pt idx="3541">
                  <c:v>137.31100000000001</c:v>
                </c:pt>
                <c:pt idx="3542">
                  <c:v>137.66800000000001</c:v>
                </c:pt>
                <c:pt idx="3543">
                  <c:v>138.023</c:v>
                </c:pt>
                <c:pt idx="3544">
                  <c:v>138.37700000000001</c:v>
                </c:pt>
                <c:pt idx="3545">
                  <c:v>138.72900000000001</c:v>
                </c:pt>
                <c:pt idx="3546">
                  <c:v>139.078</c:v>
                </c:pt>
                <c:pt idx="3547">
                  <c:v>139.42600000000004</c:v>
                </c:pt>
                <c:pt idx="3548">
                  <c:v>139.77199999999999</c:v>
                </c:pt>
                <c:pt idx="3549">
                  <c:v>140.11599999999999</c:v>
                </c:pt>
                <c:pt idx="3550">
                  <c:v>140.45800000000011</c:v>
                </c:pt>
                <c:pt idx="3551">
                  <c:v>140.79900000000001</c:v>
                </c:pt>
                <c:pt idx="3552">
                  <c:v>141.137</c:v>
                </c:pt>
                <c:pt idx="3553">
                  <c:v>141.47399999999999</c:v>
                </c:pt>
                <c:pt idx="3554">
                  <c:v>141.80800000000011</c:v>
                </c:pt>
                <c:pt idx="3555">
                  <c:v>142.14099999999999</c:v>
                </c:pt>
                <c:pt idx="3556">
                  <c:v>142.47200000000001</c:v>
                </c:pt>
                <c:pt idx="3557">
                  <c:v>142.80100000000004</c:v>
                </c:pt>
                <c:pt idx="3558">
                  <c:v>143.12800000000001</c:v>
                </c:pt>
                <c:pt idx="3559">
                  <c:v>143.45400000000001</c:v>
                </c:pt>
                <c:pt idx="3560">
                  <c:v>143.77699999999999</c:v>
                </c:pt>
                <c:pt idx="3561">
                  <c:v>144.09900000000002</c:v>
                </c:pt>
                <c:pt idx="3562">
                  <c:v>144.41900000000001</c:v>
                </c:pt>
                <c:pt idx="3563">
                  <c:v>144.73699999999999</c:v>
                </c:pt>
                <c:pt idx="3564">
                  <c:v>145.053</c:v>
                </c:pt>
                <c:pt idx="3565">
                  <c:v>145.36800000000011</c:v>
                </c:pt>
                <c:pt idx="3566">
                  <c:v>145.68</c:v>
                </c:pt>
                <c:pt idx="3567">
                  <c:v>145.99100000000001</c:v>
                </c:pt>
                <c:pt idx="3568">
                  <c:v>146.30000000000001</c:v>
                </c:pt>
                <c:pt idx="3569">
                  <c:v>146.607</c:v>
                </c:pt>
                <c:pt idx="3570">
                  <c:v>146.91200000000001</c:v>
                </c:pt>
                <c:pt idx="3571">
                  <c:v>147.21599999999998</c:v>
                </c:pt>
                <c:pt idx="3572">
                  <c:v>147.518</c:v>
                </c:pt>
                <c:pt idx="3573">
                  <c:v>147.81800000000001</c:v>
                </c:pt>
                <c:pt idx="3574">
                  <c:v>148.11599999999999</c:v>
                </c:pt>
                <c:pt idx="3575">
                  <c:v>148.41300000000001</c:v>
                </c:pt>
                <c:pt idx="3576">
                  <c:v>148.708</c:v>
                </c:pt>
                <c:pt idx="3577">
                  <c:v>149.001</c:v>
                </c:pt>
                <c:pt idx="3578">
                  <c:v>149.292</c:v>
                </c:pt>
                <c:pt idx="3579">
                  <c:v>149.58100000000007</c:v>
                </c:pt>
                <c:pt idx="3580">
                  <c:v>149.869</c:v>
                </c:pt>
                <c:pt idx="3581">
                  <c:v>150.15600000000001</c:v>
                </c:pt>
                <c:pt idx="3582">
                  <c:v>150.44</c:v>
                </c:pt>
                <c:pt idx="3583">
                  <c:v>150.72300000000001</c:v>
                </c:pt>
                <c:pt idx="3584">
                  <c:v>151.00399999999999</c:v>
                </c:pt>
                <c:pt idx="3585">
                  <c:v>151.28300000000002</c:v>
                </c:pt>
                <c:pt idx="3586">
                  <c:v>151.56100000000001</c:v>
                </c:pt>
                <c:pt idx="3587">
                  <c:v>151.83700000000007</c:v>
                </c:pt>
                <c:pt idx="3588">
                  <c:v>152.11199999999999</c:v>
                </c:pt>
                <c:pt idx="3589">
                  <c:v>152.3850000000001</c:v>
                </c:pt>
                <c:pt idx="3590">
                  <c:v>152.65600000000001</c:v>
                </c:pt>
                <c:pt idx="3591">
                  <c:v>152.92500000000001</c:v>
                </c:pt>
                <c:pt idx="3592">
                  <c:v>153.19300000000001</c:v>
                </c:pt>
                <c:pt idx="3593">
                  <c:v>153.46</c:v>
                </c:pt>
                <c:pt idx="3594">
                  <c:v>153.72499999999999</c:v>
                </c:pt>
                <c:pt idx="3595">
                  <c:v>153.98800000000011</c:v>
                </c:pt>
                <c:pt idx="3596">
                  <c:v>154.25</c:v>
                </c:pt>
                <c:pt idx="3597">
                  <c:v>154.51</c:v>
                </c:pt>
                <c:pt idx="3598">
                  <c:v>154.768</c:v>
                </c:pt>
                <c:pt idx="3599">
                  <c:v>155.02500000000001</c:v>
                </c:pt>
                <c:pt idx="3600">
                  <c:v>155.28100000000001</c:v>
                </c:pt>
                <c:pt idx="3601">
                  <c:v>155.535</c:v>
                </c:pt>
                <c:pt idx="3602">
                  <c:v>155.78700000000001</c:v>
                </c:pt>
                <c:pt idx="3603">
                  <c:v>156.03800000000001</c:v>
                </c:pt>
                <c:pt idx="3604">
                  <c:v>156.28800000000001</c:v>
                </c:pt>
                <c:pt idx="3605">
                  <c:v>156.536</c:v>
                </c:pt>
                <c:pt idx="3606">
                  <c:v>156.78200000000001</c:v>
                </c:pt>
                <c:pt idx="3607">
                  <c:v>157.02700000000004</c:v>
                </c:pt>
                <c:pt idx="3608">
                  <c:v>157.27099999999999</c:v>
                </c:pt>
                <c:pt idx="3609">
                  <c:v>157.51300000000001</c:v>
                </c:pt>
                <c:pt idx="3610">
                  <c:v>157.75299999999999</c:v>
                </c:pt>
                <c:pt idx="3611">
                  <c:v>157.99300000000002</c:v>
                </c:pt>
                <c:pt idx="3612">
                  <c:v>158.22999999999999</c:v>
                </c:pt>
                <c:pt idx="3613">
                  <c:v>158.46700000000001</c:v>
                </c:pt>
                <c:pt idx="3614">
                  <c:v>158.702</c:v>
                </c:pt>
                <c:pt idx="3615">
                  <c:v>158.935</c:v>
                </c:pt>
                <c:pt idx="3616">
                  <c:v>159.16800000000001</c:v>
                </c:pt>
                <c:pt idx="3617">
                  <c:v>159.39800000000011</c:v>
                </c:pt>
                <c:pt idx="3618">
                  <c:v>159.62800000000001</c:v>
                </c:pt>
                <c:pt idx="3619">
                  <c:v>159.85600000000011</c:v>
                </c:pt>
                <c:pt idx="3620">
                  <c:v>160.083</c:v>
                </c:pt>
                <c:pt idx="3621">
                  <c:v>160.30800000000011</c:v>
                </c:pt>
                <c:pt idx="3622">
                  <c:v>160.53200000000001</c:v>
                </c:pt>
                <c:pt idx="3623">
                  <c:v>160.755</c:v>
                </c:pt>
                <c:pt idx="3624">
                  <c:v>160.976</c:v>
                </c:pt>
                <c:pt idx="3625">
                  <c:v>161.196</c:v>
                </c:pt>
                <c:pt idx="3626">
                  <c:v>161.41499999999999</c:v>
                </c:pt>
                <c:pt idx="3627">
                  <c:v>161.63200000000001</c:v>
                </c:pt>
                <c:pt idx="3628">
                  <c:v>161.84900000000002</c:v>
                </c:pt>
                <c:pt idx="3629">
                  <c:v>162.06300000000002</c:v>
                </c:pt>
                <c:pt idx="3630">
                  <c:v>162.27699999999999</c:v>
                </c:pt>
                <c:pt idx="3631">
                  <c:v>162.489</c:v>
                </c:pt>
                <c:pt idx="3632">
                  <c:v>162.69999999999999</c:v>
                </c:pt>
                <c:pt idx="3633">
                  <c:v>162.91</c:v>
                </c:pt>
                <c:pt idx="3634">
                  <c:v>163.11799999999999</c:v>
                </c:pt>
                <c:pt idx="3635">
                  <c:v>163.32600000000011</c:v>
                </c:pt>
                <c:pt idx="3636">
                  <c:v>163.53200000000001</c:v>
                </c:pt>
                <c:pt idx="3637">
                  <c:v>163.73699999999999</c:v>
                </c:pt>
                <c:pt idx="3638">
                  <c:v>163.94</c:v>
                </c:pt>
                <c:pt idx="3639">
                  <c:v>164.142</c:v>
                </c:pt>
                <c:pt idx="3640">
                  <c:v>164.34300000000002</c:v>
                </c:pt>
                <c:pt idx="3641">
                  <c:v>164.54300000000001</c:v>
                </c:pt>
                <c:pt idx="3642">
                  <c:v>164.74199999999999</c:v>
                </c:pt>
                <c:pt idx="3643">
                  <c:v>164.93900000000002</c:v>
                </c:pt>
                <c:pt idx="3644">
                  <c:v>165.13499999999999</c:v>
                </c:pt>
                <c:pt idx="3645">
                  <c:v>165.33</c:v>
                </c:pt>
                <c:pt idx="3646">
                  <c:v>165.524</c:v>
                </c:pt>
                <c:pt idx="3647">
                  <c:v>165.71699999999998</c:v>
                </c:pt>
                <c:pt idx="3648">
                  <c:v>165.90800000000004</c:v>
                </c:pt>
                <c:pt idx="3649">
                  <c:v>166.09800000000001</c:v>
                </c:pt>
                <c:pt idx="3650">
                  <c:v>166.28700000000001</c:v>
                </c:pt>
                <c:pt idx="3651">
                  <c:v>166.47499999999999</c:v>
                </c:pt>
                <c:pt idx="3652">
                  <c:v>166.661</c:v>
                </c:pt>
                <c:pt idx="3653">
                  <c:v>166.84700000000001</c:v>
                </c:pt>
                <c:pt idx="3654">
                  <c:v>167.03100000000001</c:v>
                </c:pt>
                <c:pt idx="3655">
                  <c:v>167.21399999999988</c:v>
                </c:pt>
                <c:pt idx="3656">
                  <c:v>167.39600000000004</c:v>
                </c:pt>
                <c:pt idx="3657">
                  <c:v>167.57599999999999</c:v>
                </c:pt>
                <c:pt idx="3658">
                  <c:v>167.756</c:v>
                </c:pt>
                <c:pt idx="3659">
                  <c:v>167.934</c:v>
                </c:pt>
                <c:pt idx="3660">
                  <c:v>168.11099999999999</c:v>
                </c:pt>
                <c:pt idx="3661">
                  <c:v>168.28700000000001</c:v>
                </c:pt>
                <c:pt idx="3662">
                  <c:v>168.46200000000007</c:v>
                </c:pt>
                <c:pt idx="3663">
                  <c:v>168.63499999999999</c:v>
                </c:pt>
                <c:pt idx="3664">
                  <c:v>168.80800000000011</c:v>
                </c:pt>
                <c:pt idx="3665">
                  <c:v>168.97900000000001</c:v>
                </c:pt>
                <c:pt idx="3666">
                  <c:v>169.14899999999997</c:v>
                </c:pt>
                <c:pt idx="3667">
                  <c:v>169.31800000000001</c:v>
                </c:pt>
                <c:pt idx="3668">
                  <c:v>169.48500000000001</c:v>
                </c:pt>
                <c:pt idx="3669">
                  <c:v>169.65200000000004</c:v>
                </c:pt>
                <c:pt idx="3670">
                  <c:v>169.81700000000001</c:v>
                </c:pt>
                <c:pt idx="3671">
                  <c:v>169.98100000000011</c:v>
                </c:pt>
                <c:pt idx="3672">
                  <c:v>170.14399999999998</c:v>
                </c:pt>
                <c:pt idx="3673">
                  <c:v>170.30500000000001</c:v>
                </c:pt>
                <c:pt idx="3674">
                  <c:v>170.46600000000001</c:v>
                </c:pt>
                <c:pt idx="3675">
                  <c:v>170.625</c:v>
                </c:pt>
                <c:pt idx="3676">
                  <c:v>170.78300000000002</c:v>
                </c:pt>
                <c:pt idx="3677">
                  <c:v>170.93900000000002</c:v>
                </c:pt>
                <c:pt idx="3678">
                  <c:v>171.095</c:v>
                </c:pt>
                <c:pt idx="3679">
                  <c:v>171.24899999999997</c:v>
                </c:pt>
                <c:pt idx="3680">
                  <c:v>171.40200000000004</c:v>
                </c:pt>
                <c:pt idx="3681">
                  <c:v>171.554</c:v>
                </c:pt>
                <c:pt idx="3682">
                  <c:v>171.70399999999998</c:v>
                </c:pt>
                <c:pt idx="3683">
                  <c:v>171.85300000000001</c:v>
                </c:pt>
                <c:pt idx="3684">
                  <c:v>172.001</c:v>
                </c:pt>
                <c:pt idx="3685">
                  <c:v>172.148</c:v>
                </c:pt>
                <c:pt idx="3686">
                  <c:v>172.29399999999998</c:v>
                </c:pt>
                <c:pt idx="3687">
                  <c:v>172.43800000000007</c:v>
                </c:pt>
                <c:pt idx="3688">
                  <c:v>172.58100000000007</c:v>
                </c:pt>
                <c:pt idx="3689">
                  <c:v>172.72200000000001</c:v>
                </c:pt>
                <c:pt idx="3690">
                  <c:v>172.86200000000011</c:v>
                </c:pt>
                <c:pt idx="3691">
                  <c:v>173.001</c:v>
                </c:pt>
                <c:pt idx="3692">
                  <c:v>173.13900000000001</c:v>
                </c:pt>
                <c:pt idx="3693">
                  <c:v>173.27499999999998</c:v>
                </c:pt>
                <c:pt idx="3694">
                  <c:v>173.41</c:v>
                </c:pt>
                <c:pt idx="3695">
                  <c:v>173.54399999999998</c:v>
                </c:pt>
                <c:pt idx="3696">
                  <c:v>173.67599999999999</c:v>
                </c:pt>
                <c:pt idx="3697">
                  <c:v>173.80700000000004</c:v>
                </c:pt>
                <c:pt idx="3698">
                  <c:v>173.93600000000001</c:v>
                </c:pt>
                <c:pt idx="3699">
                  <c:v>174.065</c:v>
                </c:pt>
                <c:pt idx="3700">
                  <c:v>174.191</c:v>
                </c:pt>
                <c:pt idx="3701">
                  <c:v>174.31700000000001</c:v>
                </c:pt>
                <c:pt idx="3702">
                  <c:v>174.441</c:v>
                </c:pt>
                <c:pt idx="3703">
                  <c:v>174.56300000000002</c:v>
                </c:pt>
                <c:pt idx="3704">
                  <c:v>174.684</c:v>
                </c:pt>
                <c:pt idx="3705">
                  <c:v>174.804</c:v>
                </c:pt>
                <c:pt idx="3706">
                  <c:v>174.92200000000011</c:v>
                </c:pt>
                <c:pt idx="3707">
                  <c:v>175.03800000000001</c:v>
                </c:pt>
                <c:pt idx="3708">
                  <c:v>175.154</c:v>
                </c:pt>
                <c:pt idx="3709">
                  <c:v>175.267</c:v>
                </c:pt>
                <c:pt idx="3710">
                  <c:v>175.38000000000011</c:v>
                </c:pt>
                <c:pt idx="3711">
                  <c:v>175.49</c:v>
                </c:pt>
                <c:pt idx="3712">
                  <c:v>175.59900000000002</c:v>
                </c:pt>
                <c:pt idx="3713">
                  <c:v>175.70699999999999</c:v>
                </c:pt>
                <c:pt idx="3714">
                  <c:v>175.81300000000002</c:v>
                </c:pt>
                <c:pt idx="3715">
                  <c:v>175.917</c:v>
                </c:pt>
                <c:pt idx="3716">
                  <c:v>176.02</c:v>
                </c:pt>
                <c:pt idx="3717">
                  <c:v>176.12200000000001</c:v>
                </c:pt>
                <c:pt idx="3718">
                  <c:v>176.221</c:v>
                </c:pt>
                <c:pt idx="3719">
                  <c:v>176.31900000000002</c:v>
                </c:pt>
                <c:pt idx="3720">
                  <c:v>176.416</c:v>
                </c:pt>
                <c:pt idx="3721">
                  <c:v>176.511</c:v>
                </c:pt>
                <c:pt idx="3722">
                  <c:v>176.60399999999998</c:v>
                </c:pt>
                <c:pt idx="3723">
                  <c:v>176.69499999999999</c:v>
                </c:pt>
                <c:pt idx="3724">
                  <c:v>176.785</c:v>
                </c:pt>
                <c:pt idx="3725">
                  <c:v>176.87300000000002</c:v>
                </c:pt>
                <c:pt idx="3726">
                  <c:v>176.959</c:v>
                </c:pt>
                <c:pt idx="3727">
                  <c:v>177.04399999999998</c:v>
                </c:pt>
                <c:pt idx="3728">
                  <c:v>177.12700000000001</c:v>
                </c:pt>
                <c:pt idx="3729">
                  <c:v>177.208</c:v>
                </c:pt>
                <c:pt idx="3730">
                  <c:v>177.28700000000001</c:v>
                </c:pt>
                <c:pt idx="3731">
                  <c:v>177.364</c:v>
                </c:pt>
                <c:pt idx="3732">
                  <c:v>177.44</c:v>
                </c:pt>
                <c:pt idx="3733">
                  <c:v>177.51399999999998</c:v>
                </c:pt>
                <c:pt idx="3734">
                  <c:v>177.58600000000001</c:v>
                </c:pt>
                <c:pt idx="3735">
                  <c:v>177.65600000000001</c:v>
                </c:pt>
                <c:pt idx="3736">
                  <c:v>177.72399999999999</c:v>
                </c:pt>
                <c:pt idx="3737">
                  <c:v>177.791</c:v>
                </c:pt>
                <c:pt idx="3738">
                  <c:v>177.8550000000001</c:v>
                </c:pt>
                <c:pt idx="3739">
                  <c:v>177.91800000000001</c:v>
                </c:pt>
                <c:pt idx="3740">
                  <c:v>177.97900000000001</c:v>
                </c:pt>
                <c:pt idx="3741">
                  <c:v>178.03700000000001</c:v>
                </c:pt>
                <c:pt idx="3742">
                  <c:v>178.09399999999999</c:v>
                </c:pt>
                <c:pt idx="3743">
                  <c:v>178.14899999999997</c:v>
                </c:pt>
                <c:pt idx="3744">
                  <c:v>178.202</c:v>
                </c:pt>
                <c:pt idx="3745">
                  <c:v>178.25299999999999</c:v>
                </c:pt>
                <c:pt idx="3746">
                  <c:v>178.30100000000004</c:v>
                </c:pt>
                <c:pt idx="3747">
                  <c:v>178.34800000000001</c:v>
                </c:pt>
                <c:pt idx="3748">
                  <c:v>178.393</c:v>
                </c:pt>
                <c:pt idx="3749">
                  <c:v>178.435</c:v>
                </c:pt>
                <c:pt idx="3750">
                  <c:v>178.476</c:v>
                </c:pt>
                <c:pt idx="3751">
                  <c:v>178.51399999999998</c:v>
                </c:pt>
                <c:pt idx="3752">
                  <c:v>178.55100000000004</c:v>
                </c:pt>
                <c:pt idx="3753">
                  <c:v>178.58500000000001</c:v>
                </c:pt>
                <c:pt idx="3754">
                  <c:v>178.61699999999999</c:v>
                </c:pt>
                <c:pt idx="3755">
                  <c:v>178.64699999999999</c:v>
                </c:pt>
                <c:pt idx="3756">
                  <c:v>178.67399999999998</c:v>
                </c:pt>
                <c:pt idx="3757">
                  <c:v>178.7</c:v>
                </c:pt>
                <c:pt idx="3758">
                  <c:v>178.72300000000001</c:v>
                </c:pt>
                <c:pt idx="3759">
                  <c:v>178.74399999999989</c:v>
                </c:pt>
                <c:pt idx="3760">
                  <c:v>178.76300000000001</c:v>
                </c:pt>
                <c:pt idx="3761">
                  <c:v>178.78</c:v>
                </c:pt>
                <c:pt idx="3762">
                  <c:v>178.79399999999998</c:v>
                </c:pt>
                <c:pt idx="3763">
                  <c:v>178.80600000000001</c:v>
                </c:pt>
                <c:pt idx="3764">
                  <c:v>178.815</c:v>
                </c:pt>
                <c:pt idx="3765">
                  <c:v>178.82300000000001</c:v>
                </c:pt>
                <c:pt idx="3766">
                  <c:v>178.82800000000012</c:v>
                </c:pt>
                <c:pt idx="3767">
                  <c:v>178.83100000000007</c:v>
                </c:pt>
                <c:pt idx="3768">
                  <c:v>178.83100000000007</c:v>
                </c:pt>
                <c:pt idx="3769">
                  <c:v>178.82900000000001</c:v>
                </c:pt>
                <c:pt idx="3770">
                  <c:v>178.82500000000007</c:v>
                </c:pt>
                <c:pt idx="3771">
                  <c:v>178.81800000000001</c:v>
                </c:pt>
                <c:pt idx="3772">
                  <c:v>178.809</c:v>
                </c:pt>
                <c:pt idx="3773">
                  <c:v>178.797</c:v>
                </c:pt>
                <c:pt idx="3774">
                  <c:v>178.78300000000002</c:v>
                </c:pt>
                <c:pt idx="3775">
                  <c:v>178.767</c:v>
                </c:pt>
                <c:pt idx="3776">
                  <c:v>178.74799999999999</c:v>
                </c:pt>
                <c:pt idx="3777">
                  <c:v>178.726</c:v>
                </c:pt>
                <c:pt idx="3778">
                  <c:v>178.702</c:v>
                </c:pt>
                <c:pt idx="3779">
                  <c:v>178.67599999999999</c:v>
                </c:pt>
                <c:pt idx="3780">
                  <c:v>178.64699999999999</c:v>
                </c:pt>
                <c:pt idx="3781">
                  <c:v>178.61499999999998</c:v>
                </c:pt>
                <c:pt idx="3782">
                  <c:v>178.58100000000007</c:v>
                </c:pt>
                <c:pt idx="3783">
                  <c:v>178.54499999999999</c:v>
                </c:pt>
                <c:pt idx="3784">
                  <c:v>178.506</c:v>
                </c:pt>
                <c:pt idx="3785">
                  <c:v>178.464</c:v>
                </c:pt>
                <c:pt idx="3786">
                  <c:v>178.42000000000004</c:v>
                </c:pt>
                <c:pt idx="3787">
                  <c:v>178.37300000000002</c:v>
                </c:pt>
                <c:pt idx="3788">
                  <c:v>178.32300000000001</c:v>
                </c:pt>
                <c:pt idx="3789">
                  <c:v>178.27099999999999</c:v>
                </c:pt>
                <c:pt idx="3790">
                  <c:v>178.21599999999998</c:v>
                </c:pt>
                <c:pt idx="3791">
                  <c:v>178.15900000000002</c:v>
                </c:pt>
                <c:pt idx="3792">
                  <c:v>178.09900000000002</c:v>
                </c:pt>
                <c:pt idx="3793">
                  <c:v>178.036</c:v>
                </c:pt>
                <c:pt idx="3794">
                  <c:v>177.971</c:v>
                </c:pt>
                <c:pt idx="3795">
                  <c:v>177.90300000000002</c:v>
                </c:pt>
                <c:pt idx="3796">
                  <c:v>177.83200000000011</c:v>
                </c:pt>
                <c:pt idx="3797">
                  <c:v>177.75899999999999</c:v>
                </c:pt>
                <c:pt idx="3798">
                  <c:v>177.68300000000002</c:v>
                </c:pt>
                <c:pt idx="3799">
                  <c:v>177.60399999999998</c:v>
                </c:pt>
                <c:pt idx="3800">
                  <c:v>177.52200000000011</c:v>
                </c:pt>
                <c:pt idx="3801">
                  <c:v>177.43800000000007</c:v>
                </c:pt>
                <c:pt idx="3802">
                  <c:v>177.35100000000011</c:v>
                </c:pt>
                <c:pt idx="3803">
                  <c:v>177.261</c:v>
                </c:pt>
                <c:pt idx="3804">
                  <c:v>177.16900000000001</c:v>
                </c:pt>
                <c:pt idx="3805">
                  <c:v>177.07399999999998</c:v>
                </c:pt>
                <c:pt idx="3806">
                  <c:v>176.976</c:v>
                </c:pt>
                <c:pt idx="3807">
                  <c:v>176.875</c:v>
                </c:pt>
                <c:pt idx="3808">
                  <c:v>176.77199999999999</c:v>
                </c:pt>
                <c:pt idx="3809">
                  <c:v>176.66499999999999</c:v>
                </c:pt>
                <c:pt idx="3810">
                  <c:v>176.55600000000001</c:v>
                </c:pt>
                <c:pt idx="3811">
                  <c:v>176.44399999999999</c:v>
                </c:pt>
                <c:pt idx="3812">
                  <c:v>176.33</c:v>
                </c:pt>
                <c:pt idx="3813">
                  <c:v>176.21199999999999</c:v>
                </c:pt>
                <c:pt idx="3814">
                  <c:v>176.09200000000001</c:v>
                </c:pt>
                <c:pt idx="3815">
                  <c:v>175.96900000000002</c:v>
                </c:pt>
                <c:pt idx="3816">
                  <c:v>175.84399999999999</c:v>
                </c:pt>
                <c:pt idx="3817">
                  <c:v>175.71499999999995</c:v>
                </c:pt>
                <c:pt idx="3818">
                  <c:v>175.584</c:v>
                </c:pt>
                <c:pt idx="3819">
                  <c:v>175.45000000000007</c:v>
                </c:pt>
                <c:pt idx="3820">
                  <c:v>175.31300000000002</c:v>
                </c:pt>
                <c:pt idx="3821">
                  <c:v>175.17299999999997</c:v>
                </c:pt>
                <c:pt idx="3822">
                  <c:v>175.03</c:v>
                </c:pt>
                <c:pt idx="3823">
                  <c:v>174.8850000000001</c:v>
                </c:pt>
                <c:pt idx="3824">
                  <c:v>174.73699999999999</c:v>
                </c:pt>
                <c:pt idx="3825">
                  <c:v>174.58600000000001</c:v>
                </c:pt>
                <c:pt idx="3826">
                  <c:v>174.43200000000004</c:v>
                </c:pt>
                <c:pt idx="3827">
                  <c:v>174.27599999999998</c:v>
                </c:pt>
                <c:pt idx="3828">
                  <c:v>174.11599999999999</c:v>
                </c:pt>
                <c:pt idx="3829">
                  <c:v>173.95400000000001</c:v>
                </c:pt>
                <c:pt idx="3830">
                  <c:v>173.78900000000002</c:v>
                </c:pt>
                <c:pt idx="3831">
                  <c:v>173.62100000000001</c:v>
                </c:pt>
                <c:pt idx="3832">
                  <c:v>173.45100000000011</c:v>
                </c:pt>
                <c:pt idx="3833">
                  <c:v>173.27799999999999</c:v>
                </c:pt>
                <c:pt idx="3834">
                  <c:v>173.102</c:v>
                </c:pt>
                <c:pt idx="3835">
                  <c:v>172.923</c:v>
                </c:pt>
                <c:pt idx="3836">
                  <c:v>172.74099999999999</c:v>
                </c:pt>
                <c:pt idx="3837">
                  <c:v>172.55700000000004</c:v>
                </c:pt>
                <c:pt idx="3838">
                  <c:v>172.37</c:v>
                </c:pt>
                <c:pt idx="3839">
                  <c:v>172.18</c:v>
                </c:pt>
                <c:pt idx="3840">
                  <c:v>171.98700000000011</c:v>
                </c:pt>
                <c:pt idx="3841">
                  <c:v>171.792</c:v>
                </c:pt>
                <c:pt idx="3842">
                  <c:v>171.59399999999999</c:v>
                </c:pt>
                <c:pt idx="3843">
                  <c:v>171.393</c:v>
                </c:pt>
                <c:pt idx="3844">
                  <c:v>171.18900000000002</c:v>
                </c:pt>
                <c:pt idx="3845">
                  <c:v>170.983</c:v>
                </c:pt>
                <c:pt idx="3846">
                  <c:v>170.77399999999992</c:v>
                </c:pt>
                <c:pt idx="3847">
                  <c:v>170.56300000000002</c:v>
                </c:pt>
                <c:pt idx="3848">
                  <c:v>170.34800000000001</c:v>
                </c:pt>
                <c:pt idx="3849">
                  <c:v>170.131</c:v>
                </c:pt>
                <c:pt idx="3850">
                  <c:v>169.91200000000001</c:v>
                </c:pt>
                <c:pt idx="3851">
                  <c:v>169.69</c:v>
                </c:pt>
                <c:pt idx="3852">
                  <c:v>169.465</c:v>
                </c:pt>
                <c:pt idx="3853">
                  <c:v>169.23699999999999</c:v>
                </c:pt>
                <c:pt idx="3854">
                  <c:v>169.00700000000001</c:v>
                </c:pt>
                <c:pt idx="3855">
                  <c:v>168.77399999999992</c:v>
                </c:pt>
                <c:pt idx="3856">
                  <c:v>168.53900000000002</c:v>
                </c:pt>
                <c:pt idx="3857">
                  <c:v>168.30100000000004</c:v>
                </c:pt>
                <c:pt idx="3858">
                  <c:v>168.06100000000001</c:v>
                </c:pt>
                <c:pt idx="3859">
                  <c:v>167.81700000000001</c:v>
                </c:pt>
                <c:pt idx="3860">
                  <c:v>167.572</c:v>
                </c:pt>
                <c:pt idx="3861">
                  <c:v>167.32400000000001</c:v>
                </c:pt>
                <c:pt idx="3862">
                  <c:v>167.07300000000001</c:v>
                </c:pt>
                <c:pt idx="3863">
                  <c:v>166.82000000000011</c:v>
                </c:pt>
                <c:pt idx="3864">
                  <c:v>166.565</c:v>
                </c:pt>
                <c:pt idx="3865">
                  <c:v>166.30700000000004</c:v>
                </c:pt>
                <c:pt idx="3866">
                  <c:v>166.04599999999999</c:v>
                </c:pt>
                <c:pt idx="3867">
                  <c:v>165.78399999999999</c:v>
                </c:pt>
                <c:pt idx="3868">
                  <c:v>165.518</c:v>
                </c:pt>
                <c:pt idx="3869">
                  <c:v>165.251</c:v>
                </c:pt>
                <c:pt idx="3870">
                  <c:v>164.98100000000011</c:v>
                </c:pt>
                <c:pt idx="3871">
                  <c:v>164.708</c:v>
                </c:pt>
                <c:pt idx="3872">
                  <c:v>164.434</c:v>
                </c:pt>
                <c:pt idx="3873">
                  <c:v>164.15700000000001</c:v>
                </c:pt>
                <c:pt idx="3874">
                  <c:v>163.87700000000001</c:v>
                </c:pt>
                <c:pt idx="3875">
                  <c:v>163.596</c:v>
                </c:pt>
                <c:pt idx="3876">
                  <c:v>163.31200000000001</c:v>
                </c:pt>
                <c:pt idx="3877">
                  <c:v>163.02600000000001</c:v>
                </c:pt>
                <c:pt idx="3878">
                  <c:v>162.73699999999999</c:v>
                </c:pt>
                <c:pt idx="3879">
                  <c:v>162.447</c:v>
                </c:pt>
                <c:pt idx="3880">
                  <c:v>162.154</c:v>
                </c:pt>
                <c:pt idx="3881">
                  <c:v>161.85900000000001</c:v>
                </c:pt>
                <c:pt idx="3882">
                  <c:v>161.56300000000002</c:v>
                </c:pt>
                <c:pt idx="3883">
                  <c:v>161.26399999999998</c:v>
                </c:pt>
                <c:pt idx="3884">
                  <c:v>160.96200000000007</c:v>
                </c:pt>
                <c:pt idx="3885">
                  <c:v>160.65900000000002</c:v>
                </c:pt>
                <c:pt idx="3886">
                  <c:v>160.35400000000001</c:v>
                </c:pt>
                <c:pt idx="3887">
                  <c:v>160.047</c:v>
                </c:pt>
                <c:pt idx="3888">
                  <c:v>159.73699999999999</c:v>
                </c:pt>
                <c:pt idx="3889">
                  <c:v>159.42600000000004</c:v>
                </c:pt>
                <c:pt idx="3890">
                  <c:v>159.11299999999997</c:v>
                </c:pt>
                <c:pt idx="3891">
                  <c:v>158.798</c:v>
                </c:pt>
                <c:pt idx="3892">
                  <c:v>158.48100000000011</c:v>
                </c:pt>
                <c:pt idx="3893">
                  <c:v>158.16200000000001</c:v>
                </c:pt>
                <c:pt idx="3894">
                  <c:v>157.84200000000001</c:v>
                </c:pt>
                <c:pt idx="3895">
                  <c:v>157.51900000000001</c:v>
                </c:pt>
                <c:pt idx="3896">
                  <c:v>157.19499999999999</c:v>
                </c:pt>
                <c:pt idx="3897">
                  <c:v>156.869</c:v>
                </c:pt>
                <c:pt idx="3898">
                  <c:v>156.541</c:v>
                </c:pt>
                <c:pt idx="3899">
                  <c:v>156.21199999999999</c:v>
                </c:pt>
                <c:pt idx="3900">
                  <c:v>155.88000000000011</c:v>
                </c:pt>
                <c:pt idx="3901">
                  <c:v>155.548</c:v>
                </c:pt>
                <c:pt idx="3902">
                  <c:v>155.21299999999999</c:v>
                </c:pt>
                <c:pt idx="3903">
                  <c:v>154.87700000000001</c:v>
                </c:pt>
                <c:pt idx="3904">
                  <c:v>154.53900000000002</c:v>
                </c:pt>
                <c:pt idx="3905">
                  <c:v>154.19999999999999</c:v>
                </c:pt>
                <c:pt idx="3906">
                  <c:v>153.86000000000001</c:v>
                </c:pt>
                <c:pt idx="3907">
                  <c:v>153.517</c:v>
                </c:pt>
                <c:pt idx="3908">
                  <c:v>153.17399999999998</c:v>
                </c:pt>
                <c:pt idx="3909">
                  <c:v>152.82900000000001</c:v>
                </c:pt>
                <c:pt idx="3910">
                  <c:v>152.48200000000011</c:v>
                </c:pt>
                <c:pt idx="3911">
                  <c:v>152.13499999999999</c:v>
                </c:pt>
                <c:pt idx="3912">
                  <c:v>151.785</c:v>
                </c:pt>
                <c:pt idx="3913">
                  <c:v>151.435</c:v>
                </c:pt>
                <c:pt idx="3914">
                  <c:v>151.083</c:v>
                </c:pt>
                <c:pt idx="3915">
                  <c:v>150.72999999999999</c:v>
                </c:pt>
                <c:pt idx="3916">
                  <c:v>150.376</c:v>
                </c:pt>
                <c:pt idx="3917">
                  <c:v>150.02100000000004</c:v>
                </c:pt>
                <c:pt idx="3918">
                  <c:v>149.66399999999999</c:v>
                </c:pt>
                <c:pt idx="3919">
                  <c:v>149.30600000000001</c:v>
                </c:pt>
                <c:pt idx="3920">
                  <c:v>148.947</c:v>
                </c:pt>
                <c:pt idx="3921">
                  <c:v>148.58800000000011</c:v>
                </c:pt>
                <c:pt idx="3922">
                  <c:v>148.227</c:v>
                </c:pt>
                <c:pt idx="3923">
                  <c:v>147.86500000000001</c:v>
                </c:pt>
                <c:pt idx="3924">
                  <c:v>147.50200000000001</c:v>
                </c:pt>
                <c:pt idx="3925">
                  <c:v>147.13800000000001</c:v>
                </c:pt>
                <c:pt idx="3926">
                  <c:v>146.77299999999997</c:v>
                </c:pt>
                <c:pt idx="3927">
                  <c:v>146.40800000000004</c:v>
                </c:pt>
                <c:pt idx="3928">
                  <c:v>146.042</c:v>
                </c:pt>
                <c:pt idx="3929">
                  <c:v>145.67399999999998</c:v>
                </c:pt>
                <c:pt idx="3930">
                  <c:v>145.30600000000001</c:v>
                </c:pt>
                <c:pt idx="3931">
                  <c:v>144.93700000000001</c:v>
                </c:pt>
                <c:pt idx="3932">
                  <c:v>144.56800000000001</c:v>
                </c:pt>
                <c:pt idx="3933">
                  <c:v>144.19800000000001</c:v>
                </c:pt>
                <c:pt idx="3934">
                  <c:v>143.82700000000011</c:v>
                </c:pt>
                <c:pt idx="3935">
                  <c:v>143.45500000000001</c:v>
                </c:pt>
                <c:pt idx="3936">
                  <c:v>143.083</c:v>
                </c:pt>
                <c:pt idx="3937">
                  <c:v>142.71099999999998</c:v>
                </c:pt>
                <c:pt idx="3938">
                  <c:v>142.33800000000011</c:v>
                </c:pt>
                <c:pt idx="3939">
                  <c:v>141.964</c:v>
                </c:pt>
                <c:pt idx="3940">
                  <c:v>141.59</c:v>
                </c:pt>
                <c:pt idx="3941">
                  <c:v>141.21499999999995</c:v>
                </c:pt>
                <c:pt idx="3942">
                  <c:v>140.84100000000001</c:v>
                </c:pt>
                <c:pt idx="3943">
                  <c:v>140.465</c:v>
                </c:pt>
                <c:pt idx="3944">
                  <c:v>140.09</c:v>
                </c:pt>
                <c:pt idx="3945">
                  <c:v>139.71399999999988</c:v>
                </c:pt>
                <c:pt idx="3946">
                  <c:v>139.33800000000011</c:v>
                </c:pt>
                <c:pt idx="3947">
                  <c:v>138.96100000000001</c:v>
                </c:pt>
                <c:pt idx="3948">
                  <c:v>138.58500000000001</c:v>
                </c:pt>
                <c:pt idx="3949">
                  <c:v>138.208</c:v>
                </c:pt>
                <c:pt idx="3950">
                  <c:v>137.83100000000007</c:v>
                </c:pt>
                <c:pt idx="3951">
                  <c:v>137.45400000000001</c:v>
                </c:pt>
                <c:pt idx="3952">
                  <c:v>137.077</c:v>
                </c:pt>
                <c:pt idx="3953">
                  <c:v>136.69999999999999</c:v>
                </c:pt>
                <c:pt idx="3954">
                  <c:v>136.32300000000001</c:v>
                </c:pt>
                <c:pt idx="3955">
                  <c:v>135.946</c:v>
                </c:pt>
                <c:pt idx="3956">
                  <c:v>135.56900000000002</c:v>
                </c:pt>
                <c:pt idx="3957">
                  <c:v>135.19200000000001</c:v>
                </c:pt>
                <c:pt idx="3958">
                  <c:v>134.815</c:v>
                </c:pt>
                <c:pt idx="3959">
                  <c:v>134.43800000000007</c:v>
                </c:pt>
                <c:pt idx="3960">
                  <c:v>134.06200000000001</c:v>
                </c:pt>
                <c:pt idx="3961">
                  <c:v>133.685</c:v>
                </c:pt>
                <c:pt idx="3962">
                  <c:v>133.309</c:v>
                </c:pt>
                <c:pt idx="3963">
                  <c:v>132.934</c:v>
                </c:pt>
                <c:pt idx="3964">
                  <c:v>132.55800000000011</c:v>
                </c:pt>
                <c:pt idx="3965">
                  <c:v>132.18300000000002</c:v>
                </c:pt>
                <c:pt idx="3966">
                  <c:v>131.80800000000011</c:v>
                </c:pt>
                <c:pt idx="3967">
                  <c:v>131.434</c:v>
                </c:pt>
                <c:pt idx="3968">
                  <c:v>131.06</c:v>
                </c:pt>
                <c:pt idx="3969">
                  <c:v>130.68600000000001</c:v>
                </c:pt>
                <c:pt idx="3970">
                  <c:v>130.31399999999999</c:v>
                </c:pt>
                <c:pt idx="3971">
                  <c:v>129.941</c:v>
                </c:pt>
                <c:pt idx="3972">
                  <c:v>129.56900000000002</c:v>
                </c:pt>
                <c:pt idx="3973">
                  <c:v>129.19800000000001</c:v>
                </c:pt>
                <c:pt idx="3974">
                  <c:v>128.82700000000011</c:v>
                </c:pt>
                <c:pt idx="3975">
                  <c:v>128.45700000000011</c:v>
                </c:pt>
                <c:pt idx="3976">
                  <c:v>128.08700000000007</c:v>
                </c:pt>
                <c:pt idx="3977">
                  <c:v>127.71899999999999</c:v>
                </c:pt>
                <c:pt idx="3978">
                  <c:v>127.351</c:v>
                </c:pt>
                <c:pt idx="3979">
                  <c:v>126.983</c:v>
                </c:pt>
                <c:pt idx="3980">
                  <c:v>126.617</c:v>
                </c:pt>
                <c:pt idx="3981">
                  <c:v>126.251</c:v>
                </c:pt>
                <c:pt idx="3982">
                  <c:v>125.886</c:v>
                </c:pt>
                <c:pt idx="3983">
                  <c:v>125.52200000000001</c:v>
                </c:pt>
                <c:pt idx="3984">
                  <c:v>125.15900000000001</c:v>
                </c:pt>
                <c:pt idx="3985">
                  <c:v>124.79700000000005</c:v>
                </c:pt>
                <c:pt idx="3986">
                  <c:v>124.43600000000002</c:v>
                </c:pt>
                <c:pt idx="3987">
                  <c:v>124.07499999999999</c:v>
                </c:pt>
                <c:pt idx="3988">
                  <c:v>123.71599999999999</c:v>
                </c:pt>
                <c:pt idx="3989">
                  <c:v>123.35799999999999</c:v>
                </c:pt>
                <c:pt idx="3990">
                  <c:v>123</c:v>
                </c:pt>
                <c:pt idx="3991">
                  <c:v>122.64400000000002</c:v>
                </c:pt>
                <c:pt idx="3992">
                  <c:v>122.289</c:v>
                </c:pt>
                <c:pt idx="3993">
                  <c:v>121.935</c:v>
                </c:pt>
                <c:pt idx="3994">
                  <c:v>121.58199999999999</c:v>
                </c:pt>
                <c:pt idx="3995">
                  <c:v>121.23099999999999</c:v>
                </c:pt>
                <c:pt idx="3996">
                  <c:v>120.88</c:v>
                </c:pt>
                <c:pt idx="3997">
                  <c:v>120.53100000000002</c:v>
                </c:pt>
                <c:pt idx="3998">
                  <c:v>120.18300000000001</c:v>
                </c:pt>
                <c:pt idx="3999">
                  <c:v>119.836</c:v>
                </c:pt>
                <c:pt idx="4000">
                  <c:v>119.49100000000006</c:v>
                </c:pt>
                <c:pt idx="4001">
                  <c:v>119.14700000000002</c:v>
                </c:pt>
                <c:pt idx="4002">
                  <c:v>118.804</c:v>
                </c:pt>
                <c:pt idx="4003">
                  <c:v>118.462</c:v>
                </c:pt>
                <c:pt idx="4004">
                  <c:v>118.12199999999999</c:v>
                </c:pt>
                <c:pt idx="4005">
                  <c:v>117.78400000000002</c:v>
                </c:pt>
                <c:pt idx="4006">
                  <c:v>117.44600000000005</c:v>
                </c:pt>
                <c:pt idx="4007">
                  <c:v>117.11</c:v>
                </c:pt>
                <c:pt idx="4008">
                  <c:v>116.776</c:v>
                </c:pt>
                <c:pt idx="4009">
                  <c:v>116.44300000000005</c:v>
                </c:pt>
                <c:pt idx="4010">
                  <c:v>116.11199999999999</c:v>
                </c:pt>
                <c:pt idx="4011">
                  <c:v>115.782</c:v>
                </c:pt>
                <c:pt idx="4012">
                  <c:v>115.453</c:v>
                </c:pt>
                <c:pt idx="4013">
                  <c:v>115.12599999999998</c:v>
                </c:pt>
                <c:pt idx="4014">
                  <c:v>114.801</c:v>
                </c:pt>
                <c:pt idx="4015">
                  <c:v>114.47799999999999</c:v>
                </c:pt>
                <c:pt idx="4016">
                  <c:v>114.15499999999999</c:v>
                </c:pt>
                <c:pt idx="4017">
                  <c:v>113.83499999999999</c:v>
                </c:pt>
                <c:pt idx="4018">
                  <c:v>113.51600000000002</c:v>
                </c:pt>
                <c:pt idx="4019">
                  <c:v>113.199</c:v>
                </c:pt>
                <c:pt idx="4020">
                  <c:v>112.884</c:v>
                </c:pt>
                <c:pt idx="4021">
                  <c:v>112.57</c:v>
                </c:pt>
                <c:pt idx="4022">
                  <c:v>112.258</c:v>
                </c:pt>
                <c:pt idx="4023">
                  <c:v>111.94700000000007</c:v>
                </c:pt>
                <c:pt idx="4024">
                  <c:v>111.639</c:v>
                </c:pt>
                <c:pt idx="4025">
                  <c:v>111.33199999999999</c:v>
                </c:pt>
                <c:pt idx="4026">
                  <c:v>111.027</c:v>
                </c:pt>
                <c:pt idx="4027">
                  <c:v>110.723</c:v>
                </c:pt>
                <c:pt idx="4028">
                  <c:v>110.422</c:v>
                </c:pt>
                <c:pt idx="4029">
                  <c:v>110.12199999999999</c:v>
                </c:pt>
                <c:pt idx="4030">
                  <c:v>109.824</c:v>
                </c:pt>
                <c:pt idx="4031">
                  <c:v>109.52800000000001</c:v>
                </c:pt>
                <c:pt idx="4032">
                  <c:v>109.23399999999999</c:v>
                </c:pt>
                <c:pt idx="4033">
                  <c:v>108.94100000000007</c:v>
                </c:pt>
                <c:pt idx="4034">
                  <c:v>108.651</c:v>
                </c:pt>
                <c:pt idx="4035">
                  <c:v>108.36199999999999</c:v>
                </c:pt>
                <c:pt idx="4036">
                  <c:v>108.07499999999999</c:v>
                </c:pt>
                <c:pt idx="4037">
                  <c:v>107.79100000000005</c:v>
                </c:pt>
                <c:pt idx="4038">
                  <c:v>107.508</c:v>
                </c:pt>
                <c:pt idx="4039">
                  <c:v>107.226</c:v>
                </c:pt>
                <c:pt idx="4040">
                  <c:v>106.94700000000007</c:v>
                </c:pt>
                <c:pt idx="4041">
                  <c:v>106.66999999999999</c:v>
                </c:pt>
                <c:pt idx="4042">
                  <c:v>106.395</c:v>
                </c:pt>
                <c:pt idx="4043">
                  <c:v>106.12199999999999</c:v>
                </c:pt>
                <c:pt idx="4044">
                  <c:v>105.85</c:v>
                </c:pt>
                <c:pt idx="4045">
                  <c:v>105.581</c:v>
                </c:pt>
                <c:pt idx="4046">
                  <c:v>105.313</c:v>
                </c:pt>
                <c:pt idx="4047">
                  <c:v>105.048</c:v>
                </c:pt>
                <c:pt idx="4048">
                  <c:v>104.785</c:v>
                </c:pt>
                <c:pt idx="4049">
                  <c:v>104.523</c:v>
                </c:pt>
                <c:pt idx="4050">
                  <c:v>104.26400000000002</c:v>
                </c:pt>
                <c:pt idx="4051">
                  <c:v>104.006</c:v>
                </c:pt>
                <c:pt idx="4052">
                  <c:v>103.751</c:v>
                </c:pt>
                <c:pt idx="4053">
                  <c:v>103.49700000000006</c:v>
                </c:pt>
                <c:pt idx="4054">
                  <c:v>103.24600000000002</c:v>
                </c:pt>
                <c:pt idx="4055">
                  <c:v>102.99700000000006</c:v>
                </c:pt>
                <c:pt idx="4056">
                  <c:v>102.74900000000002</c:v>
                </c:pt>
                <c:pt idx="4057">
                  <c:v>102.504</c:v>
                </c:pt>
                <c:pt idx="4058">
                  <c:v>102.26100000000002</c:v>
                </c:pt>
                <c:pt idx="4059">
                  <c:v>102.01900000000002</c:v>
                </c:pt>
                <c:pt idx="4060">
                  <c:v>101.78</c:v>
                </c:pt>
                <c:pt idx="4061">
                  <c:v>101.54300000000002</c:v>
                </c:pt>
                <c:pt idx="4062">
                  <c:v>101.30800000000001</c:v>
                </c:pt>
                <c:pt idx="4063">
                  <c:v>101.07499999999999</c:v>
                </c:pt>
                <c:pt idx="4064">
                  <c:v>100.84399999999999</c:v>
                </c:pt>
                <c:pt idx="4065">
                  <c:v>100.61499999999999</c:v>
                </c:pt>
                <c:pt idx="4066">
                  <c:v>100.38800000000001</c:v>
                </c:pt>
                <c:pt idx="4067">
                  <c:v>100.163</c:v>
                </c:pt>
                <c:pt idx="4068">
                  <c:v>99.940000000000026</c:v>
                </c:pt>
                <c:pt idx="4069">
                  <c:v>99.719200000000058</c:v>
                </c:pt>
                <c:pt idx="4070">
                  <c:v>99.500399999999999</c:v>
                </c:pt>
                <c:pt idx="4071">
                  <c:v>99.283699999999996</c:v>
                </c:pt>
                <c:pt idx="4072">
                  <c:v>99.069000000000003</c:v>
                </c:pt>
                <c:pt idx="4073">
                  <c:v>98.856399999999979</c:v>
                </c:pt>
                <c:pt idx="4074">
                  <c:v>98.64579999999998</c:v>
                </c:pt>
                <c:pt idx="4075">
                  <c:v>98.437300000000022</c:v>
                </c:pt>
                <c:pt idx="4076">
                  <c:v>98.230800000000002</c:v>
                </c:pt>
                <c:pt idx="4077">
                  <c:v>98.026299999999992</c:v>
                </c:pt>
                <c:pt idx="4078">
                  <c:v>97.823899999999981</c:v>
                </c:pt>
                <c:pt idx="4079">
                  <c:v>97.623499999999979</c:v>
                </c:pt>
                <c:pt idx="4080">
                  <c:v>97.424999999999997</c:v>
                </c:pt>
                <c:pt idx="4081">
                  <c:v>97.228700000000003</c:v>
                </c:pt>
                <c:pt idx="4082">
                  <c:v>97.034300000000002</c:v>
                </c:pt>
                <c:pt idx="4083">
                  <c:v>96.842000000000013</c:v>
                </c:pt>
                <c:pt idx="4084">
                  <c:v>96.651699999999991</c:v>
                </c:pt>
                <c:pt idx="4085">
                  <c:v>96.463399999999993</c:v>
                </c:pt>
                <c:pt idx="4086">
                  <c:v>96.277000000000001</c:v>
                </c:pt>
                <c:pt idx="4087">
                  <c:v>96.092799999999983</c:v>
                </c:pt>
                <c:pt idx="4088">
                  <c:v>95.910399999999996</c:v>
                </c:pt>
                <c:pt idx="4089">
                  <c:v>95.730099999999993</c:v>
                </c:pt>
                <c:pt idx="4090">
                  <c:v>95.551699999999997</c:v>
                </c:pt>
                <c:pt idx="4091">
                  <c:v>95.375299999999982</c:v>
                </c:pt>
                <c:pt idx="4092">
                  <c:v>95.200900000000004</c:v>
                </c:pt>
                <c:pt idx="4093">
                  <c:v>95.02849999999998</c:v>
                </c:pt>
                <c:pt idx="4094">
                  <c:v>94.857900000000001</c:v>
                </c:pt>
                <c:pt idx="4095">
                  <c:v>94.689399999999978</c:v>
                </c:pt>
                <c:pt idx="4096">
                  <c:v>94.522799999999989</c:v>
                </c:pt>
                <c:pt idx="4097">
                  <c:v>94.358099999999979</c:v>
                </c:pt>
                <c:pt idx="4098">
                  <c:v>94.195399999999978</c:v>
                </c:pt>
                <c:pt idx="4099">
                  <c:v>94.034600000000026</c:v>
                </c:pt>
                <c:pt idx="4100">
                  <c:v>93.875599999999949</c:v>
                </c:pt>
                <c:pt idx="4101">
                  <c:v>93.718599999999995</c:v>
                </c:pt>
                <c:pt idx="4102">
                  <c:v>93.563500000000005</c:v>
                </c:pt>
                <c:pt idx="4103">
                  <c:v>93.410300000000007</c:v>
                </c:pt>
                <c:pt idx="4104">
                  <c:v>93.259</c:v>
                </c:pt>
                <c:pt idx="4105">
                  <c:v>93.109499999999983</c:v>
                </c:pt>
                <c:pt idx="4106">
                  <c:v>92.961900000000057</c:v>
                </c:pt>
                <c:pt idx="4107">
                  <c:v>92.816199999999995</c:v>
                </c:pt>
                <c:pt idx="4108">
                  <c:v>92.672299999999979</c:v>
                </c:pt>
                <c:pt idx="4109">
                  <c:v>92.530199999999994</c:v>
                </c:pt>
                <c:pt idx="4110">
                  <c:v>92.39</c:v>
                </c:pt>
                <c:pt idx="4111">
                  <c:v>92.251599999999996</c:v>
                </c:pt>
                <c:pt idx="4112">
                  <c:v>92.114999999999995</c:v>
                </c:pt>
                <c:pt idx="4113">
                  <c:v>91.980199999999996</c:v>
                </c:pt>
                <c:pt idx="4114">
                  <c:v>91.847200000000058</c:v>
                </c:pt>
                <c:pt idx="4115">
                  <c:v>91.715999999999994</c:v>
                </c:pt>
                <c:pt idx="4116">
                  <c:v>91.586600000000004</c:v>
                </c:pt>
                <c:pt idx="4117">
                  <c:v>91.4589</c:v>
                </c:pt>
                <c:pt idx="4118">
                  <c:v>91.332999999999998</c:v>
                </c:pt>
                <c:pt idx="4119">
                  <c:v>91.208799999999982</c:v>
                </c:pt>
                <c:pt idx="4120">
                  <c:v>91.086399999999998</c:v>
                </c:pt>
                <c:pt idx="4121">
                  <c:v>90.965700000000012</c:v>
                </c:pt>
                <c:pt idx="4122">
                  <c:v>90.846700000000013</c:v>
                </c:pt>
                <c:pt idx="4123">
                  <c:v>90.729399999999998</c:v>
                </c:pt>
                <c:pt idx="4124">
                  <c:v>90.613799999999998</c:v>
                </c:pt>
                <c:pt idx="4125">
                  <c:v>90.499899999999997</c:v>
                </c:pt>
                <c:pt idx="4126">
                  <c:v>90.387699999999995</c:v>
                </c:pt>
                <c:pt idx="4127">
                  <c:v>90.277100000000004</c:v>
                </c:pt>
                <c:pt idx="4128">
                  <c:v>90.168199999999999</c:v>
                </c:pt>
                <c:pt idx="4129">
                  <c:v>90.061000000000007</c:v>
                </c:pt>
                <c:pt idx="4130">
                  <c:v>89.955299999999994</c:v>
                </c:pt>
                <c:pt idx="4131">
                  <c:v>89.851299999999995</c:v>
                </c:pt>
                <c:pt idx="4132">
                  <c:v>89.748900000000006</c:v>
                </c:pt>
                <c:pt idx="4133">
                  <c:v>89.648099999999999</c:v>
                </c:pt>
                <c:pt idx="4134">
                  <c:v>89.549000000000007</c:v>
                </c:pt>
                <c:pt idx="4135">
                  <c:v>89.451300000000003</c:v>
                </c:pt>
                <c:pt idx="4136">
                  <c:v>89.355299999999986</c:v>
                </c:pt>
                <c:pt idx="4137">
                  <c:v>89.260900000000007</c:v>
                </c:pt>
                <c:pt idx="4138">
                  <c:v>89.167900000000003</c:v>
                </c:pt>
                <c:pt idx="4139">
                  <c:v>89.076599999999999</c:v>
                </c:pt>
                <c:pt idx="4140">
                  <c:v>88.986700000000013</c:v>
                </c:pt>
                <c:pt idx="4141">
                  <c:v>88.898399999999981</c:v>
                </c:pt>
                <c:pt idx="4142">
                  <c:v>88.811600000000027</c:v>
                </c:pt>
                <c:pt idx="4143">
                  <c:v>88.726200000000006</c:v>
                </c:pt>
                <c:pt idx="4144">
                  <c:v>88.642499999999998</c:v>
                </c:pt>
                <c:pt idx="4145">
                  <c:v>88.560100000000006</c:v>
                </c:pt>
                <c:pt idx="4146">
                  <c:v>88.479299999999995</c:v>
                </c:pt>
                <c:pt idx="4147">
                  <c:v>88.399900000000002</c:v>
                </c:pt>
                <c:pt idx="4148">
                  <c:v>88.321899999999999</c:v>
                </c:pt>
                <c:pt idx="4149">
                  <c:v>88.245500000000007</c:v>
                </c:pt>
                <c:pt idx="4150">
                  <c:v>88.170399999999958</c:v>
                </c:pt>
                <c:pt idx="4151">
                  <c:v>88.096700000000013</c:v>
                </c:pt>
                <c:pt idx="4152">
                  <c:v>88.024500000000003</c:v>
                </c:pt>
                <c:pt idx="4153">
                  <c:v>87.953700000000012</c:v>
                </c:pt>
                <c:pt idx="4154">
                  <c:v>87.884299999999996</c:v>
                </c:pt>
                <c:pt idx="4155">
                  <c:v>87.816199999999995</c:v>
                </c:pt>
                <c:pt idx="4156">
                  <c:v>87.749600000000058</c:v>
                </c:pt>
                <c:pt idx="4157">
                  <c:v>87.684299999999993</c:v>
                </c:pt>
                <c:pt idx="4158">
                  <c:v>87.620299999999986</c:v>
                </c:pt>
                <c:pt idx="4159">
                  <c:v>87.5578</c:v>
                </c:pt>
                <c:pt idx="4160">
                  <c:v>87.496600000000058</c:v>
                </c:pt>
                <c:pt idx="4161">
                  <c:v>87.436600000000027</c:v>
                </c:pt>
                <c:pt idx="4162">
                  <c:v>87.377999999999986</c:v>
                </c:pt>
                <c:pt idx="4163">
                  <c:v>87.320799999999949</c:v>
                </c:pt>
                <c:pt idx="4164">
                  <c:v>87.264899999999997</c:v>
                </c:pt>
                <c:pt idx="4165">
                  <c:v>87.210300000000004</c:v>
                </c:pt>
                <c:pt idx="4166">
                  <c:v>87.156899999999979</c:v>
                </c:pt>
                <c:pt idx="4167">
                  <c:v>87.104799999999983</c:v>
                </c:pt>
                <c:pt idx="4168">
                  <c:v>87.054000000000002</c:v>
                </c:pt>
                <c:pt idx="4169">
                  <c:v>87.004499999999993</c:v>
                </c:pt>
                <c:pt idx="4170">
                  <c:v>86.956199999999995</c:v>
                </c:pt>
                <c:pt idx="4171">
                  <c:v>86.909200000000027</c:v>
                </c:pt>
                <c:pt idx="4172">
                  <c:v>86.863500000000002</c:v>
                </c:pt>
                <c:pt idx="4173">
                  <c:v>86.819000000000003</c:v>
                </c:pt>
                <c:pt idx="4174">
                  <c:v>86.775699999999986</c:v>
                </c:pt>
                <c:pt idx="4175">
                  <c:v>86.733700000000013</c:v>
                </c:pt>
                <c:pt idx="4176">
                  <c:v>86.692799999999949</c:v>
                </c:pt>
                <c:pt idx="4177">
                  <c:v>86.653199999999998</c:v>
                </c:pt>
                <c:pt idx="4178">
                  <c:v>86.614800000000002</c:v>
                </c:pt>
                <c:pt idx="4179">
                  <c:v>86.577600000000004</c:v>
                </c:pt>
                <c:pt idx="4180">
                  <c:v>86.541600000000059</c:v>
                </c:pt>
                <c:pt idx="4181">
                  <c:v>86.506799999999998</c:v>
                </c:pt>
                <c:pt idx="4182">
                  <c:v>86.473200000000006</c:v>
                </c:pt>
                <c:pt idx="4183">
                  <c:v>86.440799999999996</c:v>
                </c:pt>
                <c:pt idx="4184">
                  <c:v>86.409499999999994</c:v>
                </c:pt>
                <c:pt idx="4185">
                  <c:v>86.379399999999947</c:v>
                </c:pt>
                <c:pt idx="4186">
                  <c:v>86.350499999999982</c:v>
                </c:pt>
                <c:pt idx="4187">
                  <c:v>86.322799999999958</c:v>
                </c:pt>
                <c:pt idx="4188">
                  <c:v>86.296200000000027</c:v>
                </c:pt>
                <c:pt idx="4189">
                  <c:v>86.270699999999991</c:v>
                </c:pt>
                <c:pt idx="4190">
                  <c:v>86.246399999999994</c:v>
                </c:pt>
                <c:pt idx="4191">
                  <c:v>86.223299999999995</c:v>
                </c:pt>
                <c:pt idx="4192">
                  <c:v>86.201200000000057</c:v>
                </c:pt>
                <c:pt idx="4193">
                  <c:v>86.180399999999949</c:v>
                </c:pt>
                <c:pt idx="4194">
                  <c:v>86.160600000000002</c:v>
                </c:pt>
                <c:pt idx="4195">
                  <c:v>86.142099999999999</c:v>
                </c:pt>
                <c:pt idx="4196">
                  <c:v>86.124600000000001</c:v>
                </c:pt>
                <c:pt idx="4197">
                  <c:v>86.108299999999986</c:v>
                </c:pt>
                <c:pt idx="4198">
                  <c:v>86.093100000000007</c:v>
                </c:pt>
                <c:pt idx="4199">
                  <c:v>86.078899999999948</c:v>
                </c:pt>
                <c:pt idx="4200">
                  <c:v>86.066000000000003</c:v>
                </c:pt>
                <c:pt idx="4201">
                  <c:v>86.054100000000005</c:v>
                </c:pt>
                <c:pt idx="4202">
                  <c:v>86.043400000000005</c:v>
                </c:pt>
                <c:pt idx="4203">
                  <c:v>86.033799999999999</c:v>
                </c:pt>
                <c:pt idx="4204">
                  <c:v>86.025299999999987</c:v>
                </c:pt>
                <c:pt idx="4205">
                  <c:v>86.017899999999997</c:v>
                </c:pt>
                <c:pt idx="4206">
                  <c:v>86.011700000000005</c:v>
                </c:pt>
                <c:pt idx="4207">
                  <c:v>86.006500000000003</c:v>
                </c:pt>
                <c:pt idx="4208">
                  <c:v>86.00239999999998</c:v>
                </c:pt>
                <c:pt idx="4209">
                  <c:v>85.999500000000026</c:v>
                </c:pt>
                <c:pt idx="4210">
                  <c:v>85.997700000000023</c:v>
                </c:pt>
                <c:pt idx="4211">
                  <c:v>85.996899999999997</c:v>
                </c:pt>
                <c:pt idx="4212">
                  <c:v>85.997300000000024</c:v>
                </c:pt>
                <c:pt idx="4213">
                  <c:v>85.998800000000003</c:v>
                </c:pt>
                <c:pt idx="4214">
                  <c:v>86.001400000000004</c:v>
                </c:pt>
                <c:pt idx="4215">
                  <c:v>86.005200000000002</c:v>
                </c:pt>
                <c:pt idx="4216">
                  <c:v>86.01</c:v>
                </c:pt>
                <c:pt idx="4217">
                  <c:v>86.016000000000005</c:v>
                </c:pt>
                <c:pt idx="4218">
                  <c:v>86.022999999999982</c:v>
                </c:pt>
                <c:pt idx="4219">
                  <c:v>86.031200000000027</c:v>
                </c:pt>
                <c:pt idx="4220">
                  <c:v>86.040499999999994</c:v>
                </c:pt>
                <c:pt idx="4221">
                  <c:v>86.051000000000002</c:v>
                </c:pt>
                <c:pt idx="4222">
                  <c:v>86.0625</c:v>
                </c:pt>
                <c:pt idx="4223">
                  <c:v>86.075299999999999</c:v>
                </c:pt>
                <c:pt idx="4224">
                  <c:v>86.089100000000002</c:v>
                </c:pt>
                <c:pt idx="4225">
                  <c:v>86.103999999999999</c:v>
                </c:pt>
                <c:pt idx="4226">
                  <c:v>86.120099999999979</c:v>
                </c:pt>
                <c:pt idx="4227">
                  <c:v>86.137299999999996</c:v>
                </c:pt>
                <c:pt idx="4228">
                  <c:v>86.155599999999978</c:v>
                </c:pt>
                <c:pt idx="4229">
                  <c:v>86.175099999999958</c:v>
                </c:pt>
                <c:pt idx="4230">
                  <c:v>86.195700000000002</c:v>
                </c:pt>
                <c:pt idx="4231">
                  <c:v>86.217500000000058</c:v>
                </c:pt>
                <c:pt idx="4232">
                  <c:v>86.240499999999997</c:v>
                </c:pt>
                <c:pt idx="4233">
                  <c:v>86.264700000000005</c:v>
                </c:pt>
                <c:pt idx="4234">
                  <c:v>86.2898</c:v>
                </c:pt>
                <c:pt idx="4235">
                  <c:v>86.316300000000012</c:v>
                </c:pt>
                <c:pt idx="4236">
                  <c:v>86.343900000000005</c:v>
                </c:pt>
                <c:pt idx="4237">
                  <c:v>86.37269999999998</c:v>
                </c:pt>
                <c:pt idx="4238">
                  <c:v>86.402600000000007</c:v>
                </c:pt>
                <c:pt idx="4239">
                  <c:v>86.433700000000002</c:v>
                </c:pt>
                <c:pt idx="4240">
                  <c:v>86.466099999999997</c:v>
                </c:pt>
                <c:pt idx="4241">
                  <c:v>86.499600000000058</c:v>
                </c:pt>
                <c:pt idx="4242">
                  <c:v>86.534300000000002</c:v>
                </c:pt>
                <c:pt idx="4243">
                  <c:v>86.5702</c:v>
                </c:pt>
                <c:pt idx="4244">
                  <c:v>86.607399999999998</c:v>
                </c:pt>
                <c:pt idx="4245">
                  <c:v>86.645699999999991</c:v>
                </c:pt>
                <c:pt idx="4246">
                  <c:v>86.685299999999998</c:v>
                </c:pt>
                <c:pt idx="4247">
                  <c:v>86.726100000000002</c:v>
                </c:pt>
                <c:pt idx="4248">
                  <c:v>86.768100000000004</c:v>
                </c:pt>
                <c:pt idx="4249">
                  <c:v>86.811400000000006</c:v>
                </c:pt>
                <c:pt idx="4250">
                  <c:v>86.855899999999949</c:v>
                </c:pt>
                <c:pt idx="4251">
                  <c:v>86.901600000000059</c:v>
                </c:pt>
                <c:pt idx="4252">
                  <c:v>86.948700000000002</c:v>
                </c:pt>
                <c:pt idx="4253">
                  <c:v>86.997000000000057</c:v>
                </c:pt>
                <c:pt idx="4254">
                  <c:v>87.046400000000006</c:v>
                </c:pt>
                <c:pt idx="4255">
                  <c:v>87.097300000000004</c:v>
                </c:pt>
                <c:pt idx="4256">
                  <c:v>87.1494</c:v>
                </c:pt>
                <c:pt idx="4257">
                  <c:v>87.202699999999993</c:v>
                </c:pt>
                <c:pt idx="4258">
                  <c:v>87.257499999999993</c:v>
                </c:pt>
                <c:pt idx="4259">
                  <c:v>87.313400000000001</c:v>
                </c:pt>
                <c:pt idx="4260">
                  <c:v>87.370699999999999</c:v>
                </c:pt>
                <c:pt idx="4261">
                  <c:v>87.429300000000012</c:v>
                </c:pt>
                <c:pt idx="4262">
                  <c:v>87.489199999999997</c:v>
                </c:pt>
                <c:pt idx="4263">
                  <c:v>87.5505</c:v>
                </c:pt>
                <c:pt idx="4264">
                  <c:v>87.613100000000003</c:v>
                </c:pt>
                <c:pt idx="4265">
                  <c:v>87.676999999999978</c:v>
                </c:pt>
                <c:pt idx="4266">
                  <c:v>87.742199999999997</c:v>
                </c:pt>
                <c:pt idx="4267">
                  <c:v>87.80889999999998</c:v>
                </c:pt>
                <c:pt idx="4268">
                  <c:v>87.876899999999978</c:v>
                </c:pt>
                <c:pt idx="4269">
                  <c:v>87.946200000000076</c:v>
                </c:pt>
                <c:pt idx="4270">
                  <c:v>88.016999999999996</c:v>
                </c:pt>
                <c:pt idx="4271">
                  <c:v>88.089100000000002</c:v>
                </c:pt>
                <c:pt idx="4272">
                  <c:v>88.162599999999998</c:v>
                </c:pt>
                <c:pt idx="4273">
                  <c:v>88.237499999999997</c:v>
                </c:pt>
                <c:pt idx="4274">
                  <c:v>88.313900000000004</c:v>
                </c:pt>
                <c:pt idx="4275">
                  <c:v>88.391599999999997</c:v>
                </c:pt>
                <c:pt idx="4276">
                  <c:v>88.470699999999994</c:v>
                </c:pt>
                <c:pt idx="4277">
                  <c:v>88.551300000000012</c:v>
                </c:pt>
                <c:pt idx="4278">
                  <c:v>88.63339999999998</c:v>
                </c:pt>
                <c:pt idx="4279">
                  <c:v>88.716800000000006</c:v>
                </c:pt>
                <c:pt idx="4280">
                  <c:v>88.801599999999993</c:v>
                </c:pt>
                <c:pt idx="4281">
                  <c:v>88.887999999999991</c:v>
                </c:pt>
                <c:pt idx="4282">
                  <c:v>88.975799999999978</c:v>
                </c:pt>
                <c:pt idx="4283">
                  <c:v>89.065100000000001</c:v>
                </c:pt>
                <c:pt idx="4284">
                  <c:v>89.155799999999942</c:v>
                </c:pt>
                <c:pt idx="4285">
                  <c:v>89.248000000000005</c:v>
                </c:pt>
                <c:pt idx="4286">
                  <c:v>89.341800000000006</c:v>
                </c:pt>
                <c:pt idx="4287">
                  <c:v>89.437000000000026</c:v>
                </c:pt>
                <c:pt idx="4288">
                  <c:v>89.533600000000007</c:v>
                </c:pt>
                <c:pt idx="4289">
                  <c:v>89.631799999999998</c:v>
                </c:pt>
                <c:pt idx="4290">
                  <c:v>89.731499999999997</c:v>
                </c:pt>
                <c:pt idx="4291">
                  <c:v>89.832799999999978</c:v>
                </c:pt>
                <c:pt idx="4292">
                  <c:v>89.935500000000005</c:v>
                </c:pt>
                <c:pt idx="4293">
                  <c:v>90.0398</c:v>
                </c:pt>
                <c:pt idx="4294">
                  <c:v>90.145600000000002</c:v>
                </c:pt>
                <c:pt idx="4295">
                  <c:v>90.253</c:v>
                </c:pt>
                <c:pt idx="4296">
                  <c:v>90.361900000000006</c:v>
                </c:pt>
                <c:pt idx="4297">
                  <c:v>90.47229999999999</c:v>
                </c:pt>
                <c:pt idx="4298">
                  <c:v>90.584300000000013</c:v>
                </c:pt>
                <c:pt idx="4299">
                  <c:v>90.697900000000004</c:v>
                </c:pt>
                <c:pt idx="4300">
                  <c:v>90.812899999999999</c:v>
                </c:pt>
                <c:pt idx="4301">
                  <c:v>90.929699999999997</c:v>
                </c:pt>
                <c:pt idx="4302">
                  <c:v>91.048000000000002</c:v>
                </c:pt>
                <c:pt idx="4303">
                  <c:v>91.1678</c:v>
                </c:pt>
                <c:pt idx="4304">
                  <c:v>91.289199999999994</c:v>
                </c:pt>
                <c:pt idx="4305">
                  <c:v>91.412200000000027</c:v>
                </c:pt>
                <c:pt idx="4306">
                  <c:v>91.536900000000003</c:v>
                </c:pt>
                <c:pt idx="4307">
                  <c:v>91.662999999999982</c:v>
                </c:pt>
                <c:pt idx="4308">
                  <c:v>91.790800000000004</c:v>
                </c:pt>
                <c:pt idx="4309">
                  <c:v>91.920299999999997</c:v>
                </c:pt>
                <c:pt idx="4310">
                  <c:v>92.051300000000012</c:v>
                </c:pt>
                <c:pt idx="4311">
                  <c:v>92.18389999999998</c:v>
                </c:pt>
                <c:pt idx="4312">
                  <c:v>92.318100000000001</c:v>
                </c:pt>
                <c:pt idx="4313">
                  <c:v>92.453900000000004</c:v>
                </c:pt>
                <c:pt idx="4314">
                  <c:v>92.591399999999993</c:v>
                </c:pt>
                <c:pt idx="4315">
                  <c:v>92.730500000000006</c:v>
                </c:pt>
                <c:pt idx="4316">
                  <c:v>92.871099999999998</c:v>
                </c:pt>
                <c:pt idx="4317">
                  <c:v>93.013499999999993</c:v>
                </c:pt>
                <c:pt idx="4318">
                  <c:v>93.157399999999981</c:v>
                </c:pt>
                <c:pt idx="4319">
                  <c:v>93.30289999999998</c:v>
                </c:pt>
                <c:pt idx="4320">
                  <c:v>93.450100000000006</c:v>
                </c:pt>
                <c:pt idx="4321">
                  <c:v>93.5989</c:v>
                </c:pt>
                <c:pt idx="4322">
                  <c:v>93.749399999999994</c:v>
                </c:pt>
                <c:pt idx="4323">
                  <c:v>93.901399999999995</c:v>
                </c:pt>
                <c:pt idx="4324">
                  <c:v>94.055099999999982</c:v>
                </c:pt>
                <c:pt idx="4325">
                  <c:v>94.210499999999996</c:v>
                </c:pt>
                <c:pt idx="4326">
                  <c:v>94.3673</c:v>
                </c:pt>
                <c:pt idx="4327">
                  <c:v>94.525899999999979</c:v>
                </c:pt>
                <c:pt idx="4328">
                  <c:v>94.686099999999982</c:v>
                </c:pt>
                <c:pt idx="4329">
                  <c:v>94.847899999999996</c:v>
                </c:pt>
                <c:pt idx="4330">
                  <c:v>95.011300000000006</c:v>
                </c:pt>
                <c:pt idx="4331">
                  <c:v>95.176399999999958</c:v>
                </c:pt>
                <c:pt idx="4332">
                  <c:v>95.343100000000007</c:v>
                </c:pt>
                <c:pt idx="4333">
                  <c:v>95.511300000000006</c:v>
                </c:pt>
                <c:pt idx="4334">
                  <c:v>95.681200000000004</c:v>
                </c:pt>
                <c:pt idx="4335">
                  <c:v>95.852699999999999</c:v>
                </c:pt>
                <c:pt idx="4336">
                  <c:v>96.025799999999947</c:v>
                </c:pt>
                <c:pt idx="4337">
                  <c:v>96.200500000000005</c:v>
                </c:pt>
                <c:pt idx="4338">
                  <c:v>96.376699999999985</c:v>
                </c:pt>
                <c:pt idx="4339">
                  <c:v>96.554699999999997</c:v>
                </c:pt>
                <c:pt idx="4340">
                  <c:v>96.734100000000026</c:v>
                </c:pt>
                <c:pt idx="4341">
                  <c:v>96.915200000000027</c:v>
                </c:pt>
                <c:pt idx="4342">
                  <c:v>97.097899999999996</c:v>
                </c:pt>
                <c:pt idx="4343">
                  <c:v>97.2821</c:v>
                </c:pt>
                <c:pt idx="4344">
                  <c:v>97.467900000000057</c:v>
                </c:pt>
                <c:pt idx="4345">
                  <c:v>97.655199999999979</c:v>
                </c:pt>
                <c:pt idx="4346">
                  <c:v>97.844099999999997</c:v>
                </c:pt>
                <c:pt idx="4347">
                  <c:v>98.034499999999994</c:v>
                </c:pt>
                <c:pt idx="4348">
                  <c:v>98.226500000000001</c:v>
                </c:pt>
                <c:pt idx="4349">
                  <c:v>98.42</c:v>
                </c:pt>
                <c:pt idx="4350">
                  <c:v>98.614999999999995</c:v>
                </c:pt>
                <c:pt idx="4351">
                  <c:v>98.811600000000027</c:v>
                </c:pt>
                <c:pt idx="4352">
                  <c:v>99.009699999999995</c:v>
                </c:pt>
                <c:pt idx="4353">
                  <c:v>99.209300000000013</c:v>
                </c:pt>
                <c:pt idx="4354">
                  <c:v>99.410300000000007</c:v>
                </c:pt>
                <c:pt idx="4355">
                  <c:v>99.612799999999979</c:v>
                </c:pt>
                <c:pt idx="4356">
                  <c:v>99.816800000000001</c:v>
                </c:pt>
                <c:pt idx="4357">
                  <c:v>100.02200000000001</c:v>
                </c:pt>
                <c:pt idx="4358">
                  <c:v>100.229</c:v>
                </c:pt>
                <c:pt idx="4359">
                  <c:v>100.438</c:v>
                </c:pt>
                <c:pt idx="4360">
                  <c:v>100.64700000000002</c:v>
                </c:pt>
                <c:pt idx="4361">
                  <c:v>100.85899999999998</c:v>
                </c:pt>
                <c:pt idx="4362">
                  <c:v>101.071</c:v>
                </c:pt>
                <c:pt idx="4363">
                  <c:v>101.285</c:v>
                </c:pt>
                <c:pt idx="4364">
                  <c:v>101.501</c:v>
                </c:pt>
                <c:pt idx="4365">
                  <c:v>101.71700000000006</c:v>
                </c:pt>
                <c:pt idx="4366">
                  <c:v>101.935</c:v>
                </c:pt>
                <c:pt idx="4367">
                  <c:v>102.15499999999999</c:v>
                </c:pt>
                <c:pt idx="4368">
                  <c:v>102.37599999999998</c:v>
                </c:pt>
                <c:pt idx="4369">
                  <c:v>102.598</c:v>
                </c:pt>
                <c:pt idx="4370">
                  <c:v>102.821</c:v>
                </c:pt>
                <c:pt idx="4371">
                  <c:v>103.04600000000002</c:v>
                </c:pt>
                <c:pt idx="4372">
                  <c:v>103.27200000000001</c:v>
                </c:pt>
                <c:pt idx="4373">
                  <c:v>103.49900000000002</c:v>
                </c:pt>
                <c:pt idx="4374">
                  <c:v>103.727</c:v>
                </c:pt>
                <c:pt idx="4375">
                  <c:v>103.95699999999999</c:v>
                </c:pt>
                <c:pt idx="4376">
                  <c:v>104.18799999999999</c:v>
                </c:pt>
                <c:pt idx="4377">
                  <c:v>104.42</c:v>
                </c:pt>
                <c:pt idx="4378">
                  <c:v>104.65300000000001</c:v>
                </c:pt>
                <c:pt idx="4379">
                  <c:v>104.887</c:v>
                </c:pt>
                <c:pt idx="4380">
                  <c:v>105.12299999999998</c:v>
                </c:pt>
                <c:pt idx="4381">
                  <c:v>105.35899999999998</c:v>
                </c:pt>
                <c:pt idx="4382">
                  <c:v>105.59699999999999</c:v>
                </c:pt>
                <c:pt idx="4383">
                  <c:v>105.83499999999999</c:v>
                </c:pt>
                <c:pt idx="4384">
                  <c:v>106.07499999999999</c:v>
                </c:pt>
                <c:pt idx="4385">
                  <c:v>106.316</c:v>
                </c:pt>
                <c:pt idx="4386">
                  <c:v>106.55800000000001</c:v>
                </c:pt>
                <c:pt idx="4387">
                  <c:v>106.801</c:v>
                </c:pt>
                <c:pt idx="4388">
                  <c:v>107.04400000000005</c:v>
                </c:pt>
                <c:pt idx="4389">
                  <c:v>107.289</c:v>
                </c:pt>
                <c:pt idx="4390">
                  <c:v>107.535</c:v>
                </c:pt>
                <c:pt idx="4391">
                  <c:v>107.78100000000002</c:v>
                </c:pt>
                <c:pt idx="4392">
                  <c:v>108.029</c:v>
                </c:pt>
                <c:pt idx="4393">
                  <c:v>108.277</c:v>
                </c:pt>
                <c:pt idx="4394">
                  <c:v>108.526</c:v>
                </c:pt>
                <c:pt idx="4395">
                  <c:v>108.776</c:v>
                </c:pt>
                <c:pt idx="4396">
                  <c:v>109.027</c:v>
                </c:pt>
                <c:pt idx="4397">
                  <c:v>109.279</c:v>
                </c:pt>
                <c:pt idx="4398">
                  <c:v>109.53100000000002</c:v>
                </c:pt>
                <c:pt idx="4399">
                  <c:v>109.78400000000002</c:v>
                </c:pt>
                <c:pt idx="4400">
                  <c:v>110.038</c:v>
                </c:pt>
                <c:pt idx="4401">
                  <c:v>110.292</c:v>
                </c:pt>
                <c:pt idx="4402">
                  <c:v>110.54700000000005</c:v>
                </c:pt>
                <c:pt idx="4403">
                  <c:v>110.803</c:v>
                </c:pt>
                <c:pt idx="4404">
                  <c:v>111.059</c:v>
                </c:pt>
                <c:pt idx="4405">
                  <c:v>111.316</c:v>
                </c:pt>
                <c:pt idx="4406">
                  <c:v>111.57299999999998</c:v>
                </c:pt>
                <c:pt idx="4407">
                  <c:v>111.831</c:v>
                </c:pt>
                <c:pt idx="4408">
                  <c:v>112.089</c:v>
                </c:pt>
                <c:pt idx="4409">
                  <c:v>112.348</c:v>
                </c:pt>
                <c:pt idx="4410">
                  <c:v>112.607</c:v>
                </c:pt>
                <c:pt idx="4411">
                  <c:v>112.867</c:v>
                </c:pt>
                <c:pt idx="4412">
                  <c:v>113.127</c:v>
                </c:pt>
                <c:pt idx="4413">
                  <c:v>113.387</c:v>
                </c:pt>
                <c:pt idx="4414">
                  <c:v>113.648</c:v>
                </c:pt>
                <c:pt idx="4415">
                  <c:v>113.90900000000002</c:v>
                </c:pt>
                <c:pt idx="4416">
                  <c:v>114.16999999999999</c:v>
                </c:pt>
                <c:pt idx="4417">
                  <c:v>114.432</c:v>
                </c:pt>
                <c:pt idx="4418">
                  <c:v>114.693</c:v>
                </c:pt>
                <c:pt idx="4419">
                  <c:v>114.955</c:v>
                </c:pt>
                <c:pt idx="4420">
                  <c:v>115.21700000000006</c:v>
                </c:pt>
                <c:pt idx="4421">
                  <c:v>115.48</c:v>
                </c:pt>
                <c:pt idx="4422">
                  <c:v>115.742</c:v>
                </c:pt>
                <c:pt idx="4423">
                  <c:v>116.004</c:v>
                </c:pt>
                <c:pt idx="4424">
                  <c:v>116.26600000000002</c:v>
                </c:pt>
                <c:pt idx="4425">
                  <c:v>116.52800000000001</c:v>
                </c:pt>
                <c:pt idx="4426">
                  <c:v>116.79100000000005</c:v>
                </c:pt>
                <c:pt idx="4427">
                  <c:v>117.053</c:v>
                </c:pt>
                <c:pt idx="4428">
                  <c:v>117.315</c:v>
                </c:pt>
                <c:pt idx="4429">
                  <c:v>117.577</c:v>
                </c:pt>
                <c:pt idx="4430">
                  <c:v>117.839</c:v>
                </c:pt>
                <c:pt idx="4431">
                  <c:v>118.1</c:v>
                </c:pt>
                <c:pt idx="4432">
                  <c:v>118.36199999999999</c:v>
                </c:pt>
                <c:pt idx="4433">
                  <c:v>118.62299999999998</c:v>
                </c:pt>
                <c:pt idx="4434">
                  <c:v>118.883</c:v>
                </c:pt>
                <c:pt idx="4435">
                  <c:v>119.14400000000002</c:v>
                </c:pt>
                <c:pt idx="4436">
                  <c:v>119.40400000000002</c:v>
                </c:pt>
                <c:pt idx="4437">
                  <c:v>119.664</c:v>
                </c:pt>
                <c:pt idx="4438">
                  <c:v>119.923</c:v>
                </c:pt>
                <c:pt idx="4439">
                  <c:v>120.18199999999999</c:v>
                </c:pt>
                <c:pt idx="4440">
                  <c:v>120.44000000000005</c:v>
                </c:pt>
                <c:pt idx="4441">
                  <c:v>120.69799999999999</c:v>
                </c:pt>
                <c:pt idx="4442">
                  <c:v>120.955</c:v>
                </c:pt>
                <c:pt idx="4443">
                  <c:v>121.212</c:v>
                </c:pt>
                <c:pt idx="4444">
                  <c:v>121.468</c:v>
                </c:pt>
                <c:pt idx="4445">
                  <c:v>121.724</c:v>
                </c:pt>
                <c:pt idx="4446">
                  <c:v>121.97799999999999</c:v>
                </c:pt>
                <c:pt idx="4447">
                  <c:v>122.232</c:v>
                </c:pt>
                <c:pt idx="4448">
                  <c:v>122.486</c:v>
                </c:pt>
                <c:pt idx="4449">
                  <c:v>122.738</c:v>
                </c:pt>
                <c:pt idx="4450">
                  <c:v>122.99000000000002</c:v>
                </c:pt>
                <c:pt idx="4451">
                  <c:v>123.24000000000002</c:v>
                </c:pt>
                <c:pt idx="4452">
                  <c:v>123.49000000000002</c:v>
                </c:pt>
                <c:pt idx="4453">
                  <c:v>123.739</c:v>
                </c:pt>
                <c:pt idx="4454">
                  <c:v>123.98699999999999</c:v>
                </c:pt>
                <c:pt idx="4455">
                  <c:v>124.23399999999999</c:v>
                </c:pt>
                <c:pt idx="4456">
                  <c:v>124.48</c:v>
                </c:pt>
                <c:pt idx="4457">
                  <c:v>124.72499999999999</c:v>
                </c:pt>
                <c:pt idx="4458">
                  <c:v>124.96899999999999</c:v>
                </c:pt>
                <c:pt idx="4459">
                  <c:v>125.212</c:v>
                </c:pt>
                <c:pt idx="4460">
                  <c:v>125.45399999999999</c:v>
                </c:pt>
                <c:pt idx="4461">
                  <c:v>125.694</c:v>
                </c:pt>
                <c:pt idx="4462">
                  <c:v>125.93300000000002</c:v>
                </c:pt>
                <c:pt idx="4463">
                  <c:v>126.17100000000001</c:v>
                </c:pt>
                <c:pt idx="4464">
                  <c:v>126.408</c:v>
                </c:pt>
                <c:pt idx="4465">
                  <c:v>126.643</c:v>
                </c:pt>
                <c:pt idx="4466">
                  <c:v>126.877</c:v>
                </c:pt>
                <c:pt idx="4467">
                  <c:v>127.11</c:v>
                </c:pt>
                <c:pt idx="4468">
                  <c:v>127.34099999999999</c:v>
                </c:pt>
                <c:pt idx="4469">
                  <c:v>127.571</c:v>
                </c:pt>
                <c:pt idx="4470">
                  <c:v>127.79900000000002</c:v>
                </c:pt>
                <c:pt idx="4471">
                  <c:v>128.02600000000001</c:v>
                </c:pt>
                <c:pt idx="4472">
                  <c:v>128.251</c:v>
                </c:pt>
                <c:pt idx="4473">
                  <c:v>128.47499999999999</c:v>
                </c:pt>
                <c:pt idx="4474">
                  <c:v>128.697</c:v>
                </c:pt>
                <c:pt idx="4475">
                  <c:v>128.917</c:v>
                </c:pt>
                <c:pt idx="4476">
                  <c:v>129.136</c:v>
                </c:pt>
                <c:pt idx="4477">
                  <c:v>129.35300000000001</c:v>
                </c:pt>
                <c:pt idx="4478">
                  <c:v>129.56800000000001</c:v>
                </c:pt>
                <c:pt idx="4479">
                  <c:v>129.78100000000001</c:v>
                </c:pt>
                <c:pt idx="4480">
                  <c:v>129.99300000000002</c:v>
                </c:pt>
                <c:pt idx="4481">
                  <c:v>130.20299999999997</c:v>
                </c:pt>
                <c:pt idx="4482">
                  <c:v>130.411</c:v>
                </c:pt>
                <c:pt idx="4483">
                  <c:v>130.61699999999999</c:v>
                </c:pt>
                <c:pt idx="4484">
                  <c:v>130.82100000000011</c:v>
                </c:pt>
                <c:pt idx="4485">
                  <c:v>131.023</c:v>
                </c:pt>
                <c:pt idx="4486">
                  <c:v>131.22399999999999</c:v>
                </c:pt>
                <c:pt idx="4487">
                  <c:v>131.42200000000011</c:v>
                </c:pt>
                <c:pt idx="4488">
                  <c:v>131.61799999999999</c:v>
                </c:pt>
                <c:pt idx="4489">
                  <c:v>131.81200000000001</c:v>
                </c:pt>
                <c:pt idx="4490">
                  <c:v>132.00399999999999</c:v>
                </c:pt>
                <c:pt idx="4491">
                  <c:v>132.19399999999999</c:v>
                </c:pt>
                <c:pt idx="4492">
                  <c:v>132.38200000000012</c:v>
                </c:pt>
                <c:pt idx="4493">
                  <c:v>132.56800000000001</c:v>
                </c:pt>
                <c:pt idx="4494">
                  <c:v>132.751</c:v>
                </c:pt>
                <c:pt idx="4495">
                  <c:v>132.93200000000004</c:v>
                </c:pt>
                <c:pt idx="4496">
                  <c:v>133.11099999999999</c:v>
                </c:pt>
                <c:pt idx="4497">
                  <c:v>133.28800000000001</c:v>
                </c:pt>
                <c:pt idx="4498">
                  <c:v>133.46200000000007</c:v>
                </c:pt>
                <c:pt idx="4499">
                  <c:v>133.63399999999999</c:v>
                </c:pt>
                <c:pt idx="4500">
                  <c:v>133.804</c:v>
                </c:pt>
                <c:pt idx="4501">
                  <c:v>133.971</c:v>
                </c:pt>
                <c:pt idx="4502">
                  <c:v>134.136</c:v>
                </c:pt>
                <c:pt idx="4503">
                  <c:v>134.29900000000001</c:v>
                </c:pt>
                <c:pt idx="4504">
                  <c:v>134.459</c:v>
                </c:pt>
                <c:pt idx="4505">
                  <c:v>134.61599999999999</c:v>
                </c:pt>
                <c:pt idx="4506">
                  <c:v>134.77099999999999</c:v>
                </c:pt>
                <c:pt idx="4507">
                  <c:v>134.92400000000001</c:v>
                </c:pt>
                <c:pt idx="4508">
                  <c:v>135.07300000000001</c:v>
                </c:pt>
                <c:pt idx="4509">
                  <c:v>135.221</c:v>
                </c:pt>
                <c:pt idx="4510">
                  <c:v>135.36600000000001</c:v>
                </c:pt>
                <c:pt idx="4511">
                  <c:v>135.50800000000001</c:v>
                </c:pt>
                <c:pt idx="4512">
                  <c:v>135.64699999999999</c:v>
                </c:pt>
                <c:pt idx="4513">
                  <c:v>135.78399999999999</c:v>
                </c:pt>
                <c:pt idx="4514">
                  <c:v>135.91800000000001</c:v>
                </c:pt>
                <c:pt idx="4515">
                  <c:v>136.05000000000001</c:v>
                </c:pt>
                <c:pt idx="4516">
                  <c:v>136.178</c:v>
                </c:pt>
                <c:pt idx="4517">
                  <c:v>136.304</c:v>
                </c:pt>
                <c:pt idx="4518">
                  <c:v>136.42800000000011</c:v>
                </c:pt>
                <c:pt idx="4519">
                  <c:v>136.548</c:v>
                </c:pt>
                <c:pt idx="4520">
                  <c:v>136.666</c:v>
                </c:pt>
                <c:pt idx="4521">
                  <c:v>136.78100000000001</c:v>
                </c:pt>
                <c:pt idx="4522">
                  <c:v>136.893</c:v>
                </c:pt>
                <c:pt idx="4523">
                  <c:v>137.00200000000001</c:v>
                </c:pt>
                <c:pt idx="4524">
                  <c:v>137.10900000000001</c:v>
                </c:pt>
                <c:pt idx="4525">
                  <c:v>137.21199999999999</c:v>
                </c:pt>
                <c:pt idx="4526">
                  <c:v>137.31300000000002</c:v>
                </c:pt>
                <c:pt idx="4527">
                  <c:v>137.411</c:v>
                </c:pt>
                <c:pt idx="4528">
                  <c:v>137.505</c:v>
                </c:pt>
                <c:pt idx="4529">
                  <c:v>137.59700000000001</c:v>
                </c:pt>
                <c:pt idx="4530">
                  <c:v>137.68600000000001</c:v>
                </c:pt>
                <c:pt idx="4531">
                  <c:v>137.77199999999999</c:v>
                </c:pt>
                <c:pt idx="4532">
                  <c:v>137.8550000000001</c:v>
                </c:pt>
                <c:pt idx="4533">
                  <c:v>137.93600000000001</c:v>
                </c:pt>
                <c:pt idx="4534">
                  <c:v>138.01300000000001</c:v>
                </c:pt>
                <c:pt idx="4535">
                  <c:v>138.08700000000007</c:v>
                </c:pt>
                <c:pt idx="4536">
                  <c:v>138.15800000000004</c:v>
                </c:pt>
                <c:pt idx="4537">
                  <c:v>138.226</c:v>
                </c:pt>
                <c:pt idx="4538">
                  <c:v>138.291</c:v>
                </c:pt>
                <c:pt idx="4539">
                  <c:v>138.35300000000001</c:v>
                </c:pt>
                <c:pt idx="4540">
                  <c:v>138.41200000000001</c:v>
                </c:pt>
                <c:pt idx="4541">
                  <c:v>138.46800000000007</c:v>
                </c:pt>
                <c:pt idx="4542">
                  <c:v>138.52100000000004</c:v>
                </c:pt>
                <c:pt idx="4543">
                  <c:v>138.571</c:v>
                </c:pt>
                <c:pt idx="4544">
                  <c:v>138.61799999999999</c:v>
                </c:pt>
                <c:pt idx="4545">
                  <c:v>138.66200000000001</c:v>
                </c:pt>
                <c:pt idx="4546">
                  <c:v>138.70299999999997</c:v>
                </c:pt>
                <c:pt idx="4547">
                  <c:v>138.73999999999998</c:v>
                </c:pt>
                <c:pt idx="4548">
                  <c:v>138.77499999999998</c:v>
                </c:pt>
                <c:pt idx="4549">
                  <c:v>138.80600000000001</c:v>
                </c:pt>
                <c:pt idx="4550">
                  <c:v>138.83500000000001</c:v>
                </c:pt>
                <c:pt idx="4551">
                  <c:v>138.86000000000001</c:v>
                </c:pt>
                <c:pt idx="4552">
                  <c:v>138.88200000000012</c:v>
                </c:pt>
                <c:pt idx="4553">
                  <c:v>138.90100000000001</c:v>
                </c:pt>
                <c:pt idx="4554">
                  <c:v>138.917</c:v>
                </c:pt>
                <c:pt idx="4555">
                  <c:v>138.93</c:v>
                </c:pt>
                <c:pt idx="4556">
                  <c:v>138.94</c:v>
                </c:pt>
                <c:pt idx="4557">
                  <c:v>138.947</c:v>
                </c:pt>
                <c:pt idx="4558">
                  <c:v>138.95100000000011</c:v>
                </c:pt>
                <c:pt idx="4559">
                  <c:v>138.95100000000011</c:v>
                </c:pt>
                <c:pt idx="4560">
                  <c:v>138.94900000000001</c:v>
                </c:pt>
                <c:pt idx="4561">
                  <c:v>138.94300000000001</c:v>
                </c:pt>
                <c:pt idx="4562">
                  <c:v>138.935</c:v>
                </c:pt>
                <c:pt idx="4563">
                  <c:v>138.923</c:v>
                </c:pt>
                <c:pt idx="4564">
                  <c:v>138.90800000000004</c:v>
                </c:pt>
                <c:pt idx="4565">
                  <c:v>138.89000000000001</c:v>
                </c:pt>
                <c:pt idx="4566">
                  <c:v>138.87</c:v>
                </c:pt>
                <c:pt idx="4567">
                  <c:v>138.846</c:v>
                </c:pt>
                <c:pt idx="4568">
                  <c:v>138.81900000000002</c:v>
                </c:pt>
                <c:pt idx="4569">
                  <c:v>138.78900000000002</c:v>
                </c:pt>
                <c:pt idx="4570">
                  <c:v>138.756</c:v>
                </c:pt>
                <c:pt idx="4571">
                  <c:v>138.72</c:v>
                </c:pt>
                <c:pt idx="4572">
                  <c:v>138.68100000000001</c:v>
                </c:pt>
                <c:pt idx="4573">
                  <c:v>138.63900000000001</c:v>
                </c:pt>
                <c:pt idx="4574">
                  <c:v>138.59399999999999</c:v>
                </c:pt>
                <c:pt idx="4575">
                  <c:v>138.54599999999999</c:v>
                </c:pt>
                <c:pt idx="4576">
                  <c:v>138.495</c:v>
                </c:pt>
                <c:pt idx="4577">
                  <c:v>138.441</c:v>
                </c:pt>
                <c:pt idx="4578">
                  <c:v>138.3850000000001</c:v>
                </c:pt>
                <c:pt idx="4579">
                  <c:v>138.32500000000007</c:v>
                </c:pt>
                <c:pt idx="4580">
                  <c:v>138.262</c:v>
                </c:pt>
                <c:pt idx="4581">
                  <c:v>138.197</c:v>
                </c:pt>
                <c:pt idx="4582">
                  <c:v>138.12800000000001</c:v>
                </c:pt>
                <c:pt idx="4583">
                  <c:v>138.05700000000004</c:v>
                </c:pt>
                <c:pt idx="4584">
                  <c:v>137.983</c:v>
                </c:pt>
                <c:pt idx="4585">
                  <c:v>137.90600000000001</c:v>
                </c:pt>
                <c:pt idx="4586">
                  <c:v>137.82600000000011</c:v>
                </c:pt>
                <c:pt idx="4587">
                  <c:v>137.74399999999989</c:v>
                </c:pt>
                <c:pt idx="4588">
                  <c:v>137.65800000000004</c:v>
                </c:pt>
                <c:pt idx="4589">
                  <c:v>137.57</c:v>
                </c:pt>
                <c:pt idx="4590">
                  <c:v>137.47999999999999</c:v>
                </c:pt>
                <c:pt idx="4591">
                  <c:v>137.38600000000011</c:v>
                </c:pt>
                <c:pt idx="4592">
                  <c:v>137.29</c:v>
                </c:pt>
                <c:pt idx="4593">
                  <c:v>137.191</c:v>
                </c:pt>
                <c:pt idx="4594">
                  <c:v>137.089</c:v>
                </c:pt>
                <c:pt idx="4595">
                  <c:v>136.98500000000001</c:v>
                </c:pt>
                <c:pt idx="4596">
                  <c:v>136.87800000000001</c:v>
                </c:pt>
                <c:pt idx="4597">
                  <c:v>136.768</c:v>
                </c:pt>
                <c:pt idx="4598">
                  <c:v>136.65600000000001</c:v>
                </c:pt>
                <c:pt idx="4599">
                  <c:v>136.541</c:v>
                </c:pt>
                <c:pt idx="4600">
                  <c:v>136.42400000000001</c:v>
                </c:pt>
                <c:pt idx="4601">
                  <c:v>136.30500000000001</c:v>
                </c:pt>
                <c:pt idx="4602">
                  <c:v>136.18200000000004</c:v>
                </c:pt>
                <c:pt idx="4603">
                  <c:v>136.05800000000011</c:v>
                </c:pt>
                <c:pt idx="4604">
                  <c:v>135.93</c:v>
                </c:pt>
                <c:pt idx="4605">
                  <c:v>135.80100000000004</c:v>
                </c:pt>
                <c:pt idx="4606">
                  <c:v>135.66900000000001</c:v>
                </c:pt>
                <c:pt idx="4607">
                  <c:v>135.535</c:v>
                </c:pt>
                <c:pt idx="4608">
                  <c:v>135.39800000000011</c:v>
                </c:pt>
                <c:pt idx="4609">
                  <c:v>135.25899999999999</c:v>
                </c:pt>
                <c:pt idx="4610">
                  <c:v>135.11799999999999</c:v>
                </c:pt>
                <c:pt idx="4611">
                  <c:v>134.97399999999999</c:v>
                </c:pt>
                <c:pt idx="4612">
                  <c:v>134.82800000000012</c:v>
                </c:pt>
                <c:pt idx="4613">
                  <c:v>134.68</c:v>
                </c:pt>
                <c:pt idx="4614">
                  <c:v>134.53</c:v>
                </c:pt>
                <c:pt idx="4615">
                  <c:v>134.37800000000001</c:v>
                </c:pt>
                <c:pt idx="4616">
                  <c:v>134.22399999999999</c:v>
                </c:pt>
                <c:pt idx="4617">
                  <c:v>134.06700000000001</c:v>
                </c:pt>
                <c:pt idx="4618">
                  <c:v>133.90800000000004</c:v>
                </c:pt>
                <c:pt idx="4619">
                  <c:v>133.74799999999999</c:v>
                </c:pt>
                <c:pt idx="4620">
                  <c:v>133.58500000000001</c:v>
                </c:pt>
                <c:pt idx="4621">
                  <c:v>133.42100000000011</c:v>
                </c:pt>
                <c:pt idx="4622">
                  <c:v>133.25399999999999</c:v>
                </c:pt>
                <c:pt idx="4623">
                  <c:v>133.08600000000001</c:v>
                </c:pt>
                <c:pt idx="4624">
                  <c:v>132.91499999999999</c:v>
                </c:pt>
                <c:pt idx="4625">
                  <c:v>132.74299999999999</c:v>
                </c:pt>
                <c:pt idx="4626">
                  <c:v>132.56900000000002</c:v>
                </c:pt>
                <c:pt idx="4627">
                  <c:v>132.393</c:v>
                </c:pt>
                <c:pt idx="4628">
                  <c:v>132.21599999999998</c:v>
                </c:pt>
                <c:pt idx="4629">
                  <c:v>132.03700000000001</c:v>
                </c:pt>
                <c:pt idx="4630">
                  <c:v>131.85600000000011</c:v>
                </c:pt>
                <c:pt idx="4631">
                  <c:v>131.67299999999997</c:v>
                </c:pt>
                <c:pt idx="4632">
                  <c:v>131.489</c:v>
                </c:pt>
                <c:pt idx="4633">
                  <c:v>131.303</c:v>
                </c:pt>
                <c:pt idx="4634">
                  <c:v>131.11599999999999</c:v>
                </c:pt>
                <c:pt idx="4635">
                  <c:v>130.92700000000011</c:v>
                </c:pt>
                <c:pt idx="4636">
                  <c:v>130.73599999999999</c:v>
                </c:pt>
                <c:pt idx="4637">
                  <c:v>130.54499999999999</c:v>
                </c:pt>
                <c:pt idx="4638">
                  <c:v>130.35100000000011</c:v>
                </c:pt>
                <c:pt idx="4639">
                  <c:v>130.15700000000001</c:v>
                </c:pt>
                <c:pt idx="4640">
                  <c:v>129.96100000000001</c:v>
                </c:pt>
                <c:pt idx="4641">
                  <c:v>129.76300000000001</c:v>
                </c:pt>
                <c:pt idx="4642">
                  <c:v>129.565</c:v>
                </c:pt>
                <c:pt idx="4643">
                  <c:v>129.36500000000001</c:v>
                </c:pt>
                <c:pt idx="4644">
                  <c:v>129.16399999999999</c:v>
                </c:pt>
                <c:pt idx="4645">
                  <c:v>128.96200000000007</c:v>
                </c:pt>
                <c:pt idx="4646">
                  <c:v>128.75800000000001</c:v>
                </c:pt>
                <c:pt idx="4647">
                  <c:v>128.554</c:v>
                </c:pt>
                <c:pt idx="4648">
                  <c:v>128.34800000000001</c:v>
                </c:pt>
                <c:pt idx="4649">
                  <c:v>128.142</c:v>
                </c:pt>
                <c:pt idx="4650">
                  <c:v>127.93400000000005</c:v>
                </c:pt>
                <c:pt idx="4651">
                  <c:v>127.72499999999999</c:v>
                </c:pt>
                <c:pt idx="4652">
                  <c:v>127.51600000000002</c:v>
                </c:pt>
                <c:pt idx="4653">
                  <c:v>127.306</c:v>
                </c:pt>
                <c:pt idx="4654">
                  <c:v>127.09399999999999</c:v>
                </c:pt>
                <c:pt idx="4655">
                  <c:v>126.88200000000001</c:v>
                </c:pt>
                <c:pt idx="4656">
                  <c:v>126.669</c:v>
                </c:pt>
                <c:pt idx="4657">
                  <c:v>126.456</c:v>
                </c:pt>
                <c:pt idx="4658">
                  <c:v>126.242</c:v>
                </c:pt>
                <c:pt idx="4659">
                  <c:v>126.027</c:v>
                </c:pt>
                <c:pt idx="4660">
                  <c:v>125.81100000000002</c:v>
                </c:pt>
                <c:pt idx="4661">
                  <c:v>125.595</c:v>
                </c:pt>
                <c:pt idx="4662">
                  <c:v>125.37799999999999</c:v>
                </c:pt>
                <c:pt idx="4663">
                  <c:v>125.16</c:v>
                </c:pt>
                <c:pt idx="4664">
                  <c:v>124.94300000000005</c:v>
                </c:pt>
                <c:pt idx="4665">
                  <c:v>124.724</c:v>
                </c:pt>
                <c:pt idx="4666">
                  <c:v>124.506</c:v>
                </c:pt>
                <c:pt idx="4667">
                  <c:v>124.286</c:v>
                </c:pt>
                <c:pt idx="4668">
                  <c:v>124.06699999999999</c:v>
                </c:pt>
                <c:pt idx="4669">
                  <c:v>123.84699999999999</c:v>
                </c:pt>
                <c:pt idx="4670">
                  <c:v>123.627</c:v>
                </c:pt>
                <c:pt idx="4671">
                  <c:v>123.40600000000002</c:v>
                </c:pt>
                <c:pt idx="4672">
                  <c:v>123.18600000000001</c:v>
                </c:pt>
                <c:pt idx="4673">
                  <c:v>122.965</c:v>
                </c:pt>
                <c:pt idx="4674">
                  <c:v>122.74400000000006</c:v>
                </c:pt>
                <c:pt idx="4675">
                  <c:v>122.523</c:v>
                </c:pt>
                <c:pt idx="4676">
                  <c:v>122.30200000000001</c:v>
                </c:pt>
                <c:pt idx="4677">
                  <c:v>122.08</c:v>
                </c:pt>
                <c:pt idx="4678">
                  <c:v>121.85899999999998</c:v>
                </c:pt>
                <c:pt idx="4679">
                  <c:v>121.63800000000001</c:v>
                </c:pt>
                <c:pt idx="4680">
                  <c:v>121.41700000000006</c:v>
                </c:pt>
                <c:pt idx="4681">
                  <c:v>121.196</c:v>
                </c:pt>
                <c:pt idx="4682">
                  <c:v>120.97499999999999</c:v>
                </c:pt>
                <c:pt idx="4683">
                  <c:v>120.754</c:v>
                </c:pt>
                <c:pt idx="4684">
                  <c:v>120.533</c:v>
                </c:pt>
                <c:pt idx="4685">
                  <c:v>120.313</c:v>
                </c:pt>
                <c:pt idx="4686">
                  <c:v>120.092</c:v>
                </c:pt>
                <c:pt idx="4687">
                  <c:v>119.87199999999999</c:v>
                </c:pt>
                <c:pt idx="4688">
                  <c:v>119.65300000000001</c:v>
                </c:pt>
                <c:pt idx="4689">
                  <c:v>119.43300000000002</c:v>
                </c:pt>
                <c:pt idx="4690">
                  <c:v>119.215</c:v>
                </c:pt>
                <c:pt idx="4691">
                  <c:v>118.99600000000002</c:v>
                </c:pt>
                <c:pt idx="4692">
                  <c:v>118.77800000000001</c:v>
                </c:pt>
                <c:pt idx="4693">
                  <c:v>118.56</c:v>
                </c:pt>
                <c:pt idx="4694">
                  <c:v>118.343</c:v>
                </c:pt>
                <c:pt idx="4695">
                  <c:v>118.12599999999998</c:v>
                </c:pt>
                <c:pt idx="4696">
                  <c:v>117.91000000000005</c:v>
                </c:pt>
                <c:pt idx="4697">
                  <c:v>117.69499999999999</c:v>
                </c:pt>
                <c:pt idx="4698">
                  <c:v>117.48</c:v>
                </c:pt>
                <c:pt idx="4699">
                  <c:v>117.26600000000002</c:v>
                </c:pt>
                <c:pt idx="4700">
                  <c:v>117.05200000000001</c:v>
                </c:pt>
                <c:pt idx="4701">
                  <c:v>116.839</c:v>
                </c:pt>
                <c:pt idx="4702">
                  <c:v>116.627</c:v>
                </c:pt>
                <c:pt idx="4703">
                  <c:v>116.41600000000005</c:v>
                </c:pt>
                <c:pt idx="4704">
                  <c:v>116.205</c:v>
                </c:pt>
                <c:pt idx="4705">
                  <c:v>115.995</c:v>
                </c:pt>
                <c:pt idx="4706">
                  <c:v>115.786</c:v>
                </c:pt>
                <c:pt idx="4707">
                  <c:v>115.57799999999999</c:v>
                </c:pt>
                <c:pt idx="4708">
                  <c:v>115.36999999999999</c:v>
                </c:pt>
                <c:pt idx="4709">
                  <c:v>115.164</c:v>
                </c:pt>
                <c:pt idx="4710">
                  <c:v>114.959</c:v>
                </c:pt>
                <c:pt idx="4711">
                  <c:v>114.754</c:v>
                </c:pt>
                <c:pt idx="4712">
                  <c:v>114.55</c:v>
                </c:pt>
                <c:pt idx="4713">
                  <c:v>114.348</c:v>
                </c:pt>
                <c:pt idx="4714">
                  <c:v>114.146</c:v>
                </c:pt>
                <c:pt idx="4715">
                  <c:v>113.94600000000005</c:v>
                </c:pt>
                <c:pt idx="4716">
                  <c:v>113.74600000000002</c:v>
                </c:pt>
                <c:pt idx="4717">
                  <c:v>113.548</c:v>
                </c:pt>
                <c:pt idx="4718">
                  <c:v>113.351</c:v>
                </c:pt>
                <c:pt idx="4719">
                  <c:v>113.15499999999999</c:v>
                </c:pt>
                <c:pt idx="4720">
                  <c:v>112.959</c:v>
                </c:pt>
                <c:pt idx="4721">
                  <c:v>112.76600000000002</c:v>
                </c:pt>
                <c:pt idx="4722">
                  <c:v>112.57299999999998</c:v>
                </c:pt>
                <c:pt idx="4723">
                  <c:v>112.38200000000001</c:v>
                </c:pt>
                <c:pt idx="4724">
                  <c:v>112.191</c:v>
                </c:pt>
                <c:pt idx="4725">
                  <c:v>112.002</c:v>
                </c:pt>
                <c:pt idx="4726">
                  <c:v>111.815</c:v>
                </c:pt>
                <c:pt idx="4727">
                  <c:v>111.62799999999999</c:v>
                </c:pt>
                <c:pt idx="4728">
                  <c:v>111.44300000000005</c:v>
                </c:pt>
                <c:pt idx="4729">
                  <c:v>111.259</c:v>
                </c:pt>
                <c:pt idx="4730">
                  <c:v>111.077</c:v>
                </c:pt>
                <c:pt idx="4731">
                  <c:v>110.895</c:v>
                </c:pt>
                <c:pt idx="4732">
                  <c:v>110.715</c:v>
                </c:pt>
                <c:pt idx="4733">
                  <c:v>110.53700000000002</c:v>
                </c:pt>
                <c:pt idx="4734">
                  <c:v>110.36</c:v>
                </c:pt>
                <c:pt idx="4735">
                  <c:v>110.184</c:v>
                </c:pt>
                <c:pt idx="4736">
                  <c:v>110.01</c:v>
                </c:pt>
                <c:pt idx="4737">
                  <c:v>109.837</c:v>
                </c:pt>
                <c:pt idx="4738">
                  <c:v>109.666</c:v>
                </c:pt>
                <c:pt idx="4739">
                  <c:v>109.49600000000002</c:v>
                </c:pt>
                <c:pt idx="4740">
                  <c:v>109.327</c:v>
                </c:pt>
                <c:pt idx="4741">
                  <c:v>109.16</c:v>
                </c:pt>
                <c:pt idx="4742">
                  <c:v>108.995</c:v>
                </c:pt>
                <c:pt idx="4743">
                  <c:v>108.83</c:v>
                </c:pt>
                <c:pt idx="4744">
                  <c:v>108.66800000000001</c:v>
                </c:pt>
                <c:pt idx="4745">
                  <c:v>108.50700000000002</c:v>
                </c:pt>
                <c:pt idx="4746">
                  <c:v>108.34699999999999</c:v>
                </c:pt>
                <c:pt idx="4747">
                  <c:v>108.18899999999998</c:v>
                </c:pt>
                <c:pt idx="4748">
                  <c:v>108.032</c:v>
                </c:pt>
                <c:pt idx="4749">
                  <c:v>107.877</c:v>
                </c:pt>
                <c:pt idx="4750">
                  <c:v>107.724</c:v>
                </c:pt>
                <c:pt idx="4751">
                  <c:v>107.57199999999999</c:v>
                </c:pt>
                <c:pt idx="4752">
                  <c:v>107.422</c:v>
                </c:pt>
                <c:pt idx="4753">
                  <c:v>107.273</c:v>
                </c:pt>
                <c:pt idx="4754">
                  <c:v>107.12499999999999</c:v>
                </c:pt>
                <c:pt idx="4755">
                  <c:v>106.98</c:v>
                </c:pt>
                <c:pt idx="4756">
                  <c:v>106.83499999999999</c:v>
                </c:pt>
                <c:pt idx="4757">
                  <c:v>106.693</c:v>
                </c:pt>
                <c:pt idx="4758">
                  <c:v>106.55200000000001</c:v>
                </c:pt>
                <c:pt idx="4759">
                  <c:v>106.41200000000002</c:v>
                </c:pt>
                <c:pt idx="4760">
                  <c:v>106.274</c:v>
                </c:pt>
                <c:pt idx="4761">
                  <c:v>106.13800000000001</c:v>
                </c:pt>
                <c:pt idx="4762">
                  <c:v>106.003</c:v>
                </c:pt>
                <c:pt idx="4763">
                  <c:v>105.86999999999999</c:v>
                </c:pt>
                <c:pt idx="4764">
                  <c:v>105.739</c:v>
                </c:pt>
                <c:pt idx="4765">
                  <c:v>105.60799999999999</c:v>
                </c:pt>
                <c:pt idx="4766">
                  <c:v>105.48</c:v>
                </c:pt>
                <c:pt idx="4767">
                  <c:v>105.35299999999998</c:v>
                </c:pt>
                <c:pt idx="4768">
                  <c:v>105.22799999999999</c:v>
                </c:pt>
                <c:pt idx="4769">
                  <c:v>105.104</c:v>
                </c:pt>
                <c:pt idx="4770">
                  <c:v>104.982</c:v>
                </c:pt>
                <c:pt idx="4771">
                  <c:v>104.861</c:v>
                </c:pt>
                <c:pt idx="4772">
                  <c:v>104.742</c:v>
                </c:pt>
                <c:pt idx="4773">
                  <c:v>104.624</c:v>
                </c:pt>
                <c:pt idx="4774">
                  <c:v>104.508</c:v>
                </c:pt>
                <c:pt idx="4775">
                  <c:v>104.39400000000002</c:v>
                </c:pt>
                <c:pt idx="4776">
                  <c:v>104.28100000000002</c:v>
                </c:pt>
                <c:pt idx="4777">
                  <c:v>104.169</c:v>
                </c:pt>
                <c:pt idx="4778">
                  <c:v>104.059</c:v>
                </c:pt>
                <c:pt idx="4779">
                  <c:v>103.95099999999999</c:v>
                </c:pt>
                <c:pt idx="4780">
                  <c:v>103.84399999999999</c:v>
                </c:pt>
                <c:pt idx="4781">
                  <c:v>103.738</c:v>
                </c:pt>
                <c:pt idx="4782">
                  <c:v>103.634</c:v>
                </c:pt>
                <c:pt idx="4783">
                  <c:v>103.532</c:v>
                </c:pt>
                <c:pt idx="4784">
                  <c:v>103.43100000000005</c:v>
                </c:pt>
                <c:pt idx="4785">
                  <c:v>103.331</c:v>
                </c:pt>
                <c:pt idx="4786">
                  <c:v>103.233</c:v>
                </c:pt>
                <c:pt idx="4787">
                  <c:v>103.136</c:v>
                </c:pt>
                <c:pt idx="4788">
                  <c:v>103.04100000000005</c:v>
                </c:pt>
                <c:pt idx="4789">
                  <c:v>102.94700000000007</c:v>
                </c:pt>
                <c:pt idx="4790">
                  <c:v>102.854</c:v>
                </c:pt>
                <c:pt idx="4791">
                  <c:v>102.76300000000002</c:v>
                </c:pt>
                <c:pt idx="4792">
                  <c:v>102.67299999999994</c:v>
                </c:pt>
                <c:pt idx="4793">
                  <c:v>102.58499999999999</c:v>
                </c:pt>
                <c:pt idx="4794">
                  <c:v>102.498</c:v>
                </c:pt>
                <c:pt idx="4795">
                  <c:v>102.41200000000002</c:v>
                </c:pt>
                <c:pt idx="4796">
                  <c:v>102.327</c:v>
                </c:pt>
                <c:pt idx="4797">
                  <c:v>102.24400000000006</c:v>
                </c:pt>
                <c:pt idx="4798">
                  <c:v>102.16200000000001</c:v>
                </c:pt>
                <c:pt idx="4799">
                  <c:v>102.08199999999999</c:v>
                </c:pt>
                <c:pt idx="4800">
                  <c:v>102.002</c:v>
                </c:pt>
                <c:pt idx="4801">
                  <c:v>101.92400000000002</c:v>
                </c:pt>
                <c:pt idx="4802">
                  <c:v>101.84699999999999</c:v>
                </c:pt>
                <c:pt idx="4803">
                  <c:v>101.771</c:v>
                </c:pt>
                <c:pt idx="4804">
                  <c:v>101.697</c:v>
                </c:pt>
                <c:pt idx="4805">
                  <c:v>101.624</c:v>
                </c:pt>
                <c:pt idx="4806">
                  <c:v>101.551</c:v>
                </c:pt>
                <c:pt idx="4807">
                  <c:v>101.48</c:v>
                </c:pt>
                <c:pt idx="4808">
                  <c:v>101.41000000000005</c:v>
                </c:pt>
                <c:pt idx="4809">
                  <c:v>101.342</c:v>
                </c:pt>
                <c:pt idx="4810">
                  <c:v>101.274</c:v>
                </c:pt>
                <c:pt idx="4811">
                  <c:v>101.20699999999999</c:v>
                </c:pt>
                <c:pt idx="4812">
                  <c:v>101.142</c:v>
                </c:pt>
                <c:pt idx="4813">
                  <c:v>101.077</c:v>
                </c:pt>
                <c:pt idx="4814">
                  <c:v>101.01300000000002</c:v>
                </c:pt>
                <c:pt idx="4815">
                  <c:v>100.95099999999999</c:v>
                </c:pt>
                <c:pt idx="4816">
                  <c:v>100.889</c:v>
                </c:pt>
                <c:pt idx="4817">
                  <c:v>100.82799999999999</c:v>
                </c:pt>
                <c:pt idx="4818">
                  <c:v>100.76900000000002</c:v>
                </c:pt>
                <c:pt idx="4819">
                  <c:v>100.71000000000002</c:v>
                </c:pt>
                <c:pt idx="4820">
                  <c:v>100.65199999999999</c:v>
                </c:pt>
                <c:pt idx="4821">
                  <c:v>100.595</c:v>
                </c:pt>
                <c:pt idx="4822">
                  <c:v>100.538</c:v>
                </c:pt>
                <c:pt idx="4823">
                  <c:v>100.483</c:v>
                </c:pt>
                <c:pt idx="4824">
                  <c:v>100.428</c:v>
                </c:pt>
                <c:pt idx="4825">
                  <c:v>100.37499999999999</c:v>
                </c:pt>
                <c:pt idx="4826">
                  <c:v>100.321</c:v>
                </c:pt>
                <c:pt idx="4827">
                  <c:v>100.26900000000002</c:v>
                </c:pt>
                <c:pt idx="4828">
                  <c:v>100.21700000000006</c:v>
                </c:pt>
                <c:pt idx="4829">
                  <c:v>100.167</c:v>
                </c:pt>
                <c:pt idx="4830">
                  <c:v>100.116</c:v>
                </c:pt>
                <c:pt idx="4831">
                  <c:v>100.06699999999999</c:v>
                </c:pt>
                <c:pt idx="4832">
                  <c:v>100.018</c:v>
                </c:pt>
                <c:pt idx="4833">
                  <c:v>99.969399999999993</c:v>
                </c:pt>
                <c:pt idx="4834">
                  <c:v>99.921600000000026</c:v>
                </c:pt>
                <c:pt idx="4835">
                  <c:v>99.87439999999998</c:v>
                </c:pt>
                <c:pt idx="4836">
                  <c:v>99.827799999999982</c:v>
                </c:pt>
                <c:pt idx="4837">
                  <c:v>99.781700000000001</c:v>
                </c:pt>
                <c:pt idx="4838">
                  <c:v>99.736099999999993</c:v>
                </c:pt>
                <c:pt idx="4839">
                  <c:v>99.690899999999999</c:v>
                </c:pt>
                <c:pt idx="4840">
                  <c:v>99.646299999999997</c:v>
                </c:pt>
                <c:pt idx="4841">
                  <c:v>99.602099999999979</c:v>
                </c:pt>
                <c:pt idx="4842">
                  <c:v>99.558199999999999</c:v>
                </c:pt>
                <c:pt idx="4843">
                  <c:v>99.514799999999994</c:v>
                </c:pt>
                <c:pt idx="4844">
                  <c:v>99.471700000000013</c:v>
                </c:pt>
                <c:pt idx="4845">
                  <c:v>99.429000000000002</c:v>
                </c:pt>
                <c:pt idx="4846">
                  <c:v>99.386499999999998</c:v>
                </c:pt>
                <c:pt idx="4847">
                  <c:v>99.344499999999996</c:v>
                </c:pt>
                <c:pt idx="4848">
                  <c:v>99.302599999999998</c:v>
                </c:pt>
                <c:pt idx="4849">
                  <c:v>99.260999999999996</c:v>
                </c:pt>
                <c:pt idx="4850">
                  <c:v>99.219700000000003</c:v>
                </c:pt>
                <c:pt idx="4851">
                  <c:v>99.178699999999978</c:v>
                </c:pt>
                <c:pt idx="4852">
                  <c:v>99.137699999999995</c:v>
                </c:pt>
                <c:pt idx="4853">
                  <c:v>99.096999999999994</c:v>
                </c:pt>
                <c:pt idx="4854">
                  <c:v>99.056399999999982</c:v>
                </c:pt>
                <c:pt idx="4855">
                  <c:v>99.015900000000002</c:v>
                </c:pt>
                <c:pt idx="4856">
                  <c:v>98.9756</c:v>
                </c:pt>
                <c:pt idx="4857">
                  <c:v>98.935400000000001</c:v>
                </c:pt>
                <c:pt idx="4858">
                  <c:v>98.895200000000003</c:v>
                </c:pt>
                <c:pt idx="4859">
                  <c:v>98.85499999999999</c:v>
                </c:pt>
                <c:pt idx="4860">
                  <c:v>98.814899999999994</c:v>
                </c:pt>
                <c:pt idx="4861">
                  <c:v>98.774799999999999</c:v>
                </c:pt>
                <c:pt idx="4862">
                  <c:v>98.734700000000004</c:v>
                </c:pt>
                <c:pt idx="4863">
                  <c:v>98.694500000000005</c:v>
                </c:pt>
                <c:pt idx="4864">
                  <c:v>98.654299999999992</c:v>
                </c:pt>
                <c:pt idx="4865">
                  <c:v>98.614000000000004</c:v>
                </c:pt>
                <c:pt idx="4866">
                  <c:v>98.573599999999999</c:v>
                </c:pt>
                <c:pt idx="4867">
                  <c:v>98.533100000000005</c:v>
                </c:pt>
                <c:pt idx="4868">
                  <c:v>98.492500000000007</c:v>
                </c:pt>
                <c:pt idx="4869">
                  <c:v>98.451700000000002</c:v>
                </c:pt>
                <c:pt idx="4870">
                  <c:v>98.410799999999995</c:v>
                </c:pt>
                <c:pt idx="4871">
                  <c:v>98.369600000000005</c:v>
                </c:pt>
                <c:pt idx="4872">
                  <c:v>98.328199999999981</c:v>
                </c:pt>
                <c:pt idx="4873">
                  <c:v>98.286600000000007</c:v>
                </c:pt>
                <c:pt idx="4874">
                  <c:v>98.244800000000026</c:v>
                </c:pt>
                <c:pt idx="4875">
                  <c:v>98.202699999999993</c:v>
                </c:pt>
                <c:pt idx="4876">
                  <c:v>98.160299999999992</c:v>
                </c:pt>
                <c:pt idx="4877">
                  <c:v>98.117700000000013</c:v>
                </c:pt>
                <c:pt idx="4878">
                  <c:v>98.074699999999993</c:v>
                </c:pt>
                <c:pt idx="4879">
                  <c:v>98.031400000000005</c:v>
                </c:pt>
                <c:pt idx="4880">
                  <c:v>97.987799999999993</c:v>
                </c:pt>
                <c:pt idx="4881">
                  <c:v>97.943799999999996</c:v>
                </c:pt>
                <c:pt idx="4882">
                  <c:v>97.8994</c:v>
                </c:pt>
                <c:pt idx="4883">
                  <c:v>97.854699999999994</c:v>
                </c:pt>
                <c:pt idx="4884">
                  <c:v>97.8095</c:v>
                </c:pt>
                <c:pt idx="4885">
                  <c:v>97.763900000000007</c:v>
                </c:pt>
                <c:pt idx="4886">
                  <c:v>97.717900000000057</c:v>
                </c:pt>
                <c:pt idx="4887">
                  <c:v>97.671399999999949</c:v>
                </c:pt>
                <c:pt idx="4888">
                  <c:v>97.624499999999998</c:v>
                </c:pt>
                <c:pt idx="4889">
                  <c:v>97.577100000000002</c:v>
                </c:pt>
                <c:pt idx="4890">
                  <c:v>97.529299999999992</c:v>
                </c:pt>
                <c:pt idx="4891">
                  <c:v>97.480800000000002</c:v>
                </c:pt>
                <c:pt idx="4892">
                  <c:v>97.431900000000027</c:v>
                </c:pt>
                <c:pt idx="4893">
                  <c:v>97.382599999999982</c:v>
                </c:pt>
                <c:pt idx="4894">
                  <c:v>97.332599999999999</c:v>
                </c:pt>
                <c:pt idx="4895">
                  <c:v>97.2821</c:v>
                </c:pt>
                <c:pt idx="4896">
                  <c:v>97.230999999999995</c:v>
                </c:pt>
                <c:pt idx="4897">
                  <c:v>97.179399999999958</c:v>
                </c:pt>
                <c:pt idx="4898">
                  <c:v>97.127200000000002</c:v>
                </c:pt>
                <c:pt idx="4899">
                  <c:v>97.0745</c:v>
                </c:pt>
                <c:pt idx="4900">
                  <c:v>97.021199999999993</c:v>
                </c:pt>
                <c:pt idx="4901">
                  <c:v>96.967200000000076</c:v>
                </c:pt>
                <c:pt idx="4902">
                  <c:v>96.912600000000026</c:v>
                </c:pt>
                <c:pt idx="4903">
                  <c:v>96.857399999999998</c:v>
                </c:pt>
                <c:pt idx="4904">
                  <c:v>96.801599999999993</c:v>
                </c:pt>
                <c:pt idx="4905">
                  <c:v>96.745099999999994</c:v>
                </c:pt>
                <c:pt idx="4906">
                  <c:v>96.688099999999949</c:v>
                </c:pt>
                <c:pt idx="4907">
                  <c:v>96.630299999999991</c:v>
                </c:pt>
                <c:pt idx="4908">
                  <c:v>96.572000000000003</c:v>
                </c:pt>
                <c:pt idx="4909">
                  <c:v>96.512900000000002</c:v>
                </c:pt>
                <c:pt idx="4910">
                  <c:v>96.453199999999995</c:v>
                </c:pt>
                <c:pt idx="4911">
                  <c:v>96.39279999999998</c:v>
                </c:pt>
                <c:pt idx="4912">
                  <c:v>96.331800000000001</c:v>
                </c:pt>
                <c:pt idx="4913">
                  <c:v>96.270099999999999</c:v>
                </c:pt>
                <c:pt idx="4914">
                  <c:v>96.207700000000003</c:v>
                </c:pt>
                <c:pt idx="4915">
                  <c:v>96.1447</c:v>
                </c:pt>
                <c:pt idx="4916">
                  <c:v>96.081000000000003</c:v>
                </c:pt>
                <c:pt idx="4917">
                  <c:v>96.016599999999997</c:v>
                </c:pt>
                <c:pt idx="4918">
                  <c:v>95.951499999999996</c:v>
                </c:pt>
                <c:pt idx="4919">
                  <c:v>95.885699999999986</c:v>
                </c:pt>
                <c:pt idx="4920">
                  <c:v>95.819199999999995</c:v>
                </c:pt>
                <c:pt idx="4921">
                  <c:v>95.752200000000002</c:v>
                </c:pt>
                <c:pt idx="4922">
                  <c:v>95.684200000000004</c:v>
                </c:pt>
                <c:pt idx="4923">
                  <c:v>95.615799999999979</c:v>
                </c:pt>
                <c:pt idx="4924">
                  <c:v>95.546600000000026</c:v>
                </c:pt>
                <c:pt idx="4925">
                  <c:v>95.476799999999983</c:v>
                </c:pt>
                <c:pt idx="4926">
                  <c:v>95.406200000000027</c:v>
                </c:pt>
                <c:pt idx="4927">
                  <c:v>95.334999999999994</c:v>
                </c:pt>
                <c:pt idx="4928">
                  <c:v>95.263099999999994</c:v>
                </c:pt>
                <c:pt idx="4929">
                  <c:v>95.190600000000003</c:v>
                </c:pt>
                <c:pt idx="4930">
                  <c:v>95.117400000000004</c:v>
                </c:pt>
                <c:pt idx="4931">
                  <c:v>95.043600000000026</c:v>
                </c:pt>
                <c:pt idx="4932">
                  <c:v>94.969099999999997</c:v>
                </c:pt>
                <c:pt idx="4933">
                  <c:v>94.893900000000002</c:v>
                </c:pt>
                <c:pt idx="4934">
                  <c:v>94.818100000000001</c:v>
                </c:pt>
                <c:pt idx="4935">
                  <c:v>94.741700000000023</c:v>
                </c:pt>
                <c:pt idx="4936">
                  <c:v>94.664699999999996</c:v>
                </c:pt>
                <c:pt idx="4937">
                  <c:v>94.587000000000003</c:v>
                </c:pt>
                <c:pt idx="4938">
                  <c:v>94.50869999999999</c:v>
                </c:pt>
                <c:pt idx="4939">
                  <c:v>94.429900000000004</c:v>
                </c:pt>
                <c:pt idx="4940">
                  <c:v>94.350399999999979</c:v>
                </c:pt>
                <c:pt idx="4941">
                  <c:v>94.270299999999992</c:v>
                </c:pt>
                <c:pt idx="4942">
                  <c:v>94.189700000000002</c:v>
                </c:pt>
                <c:pt idx="4943">
                  <c:v>94.108499999999978</c:v>
                </c:pt>
                <c:pt idx="4944">
                  <c:v>94.02679999999998</c:v>
                </c:pt>
                <c:pt idx="4945">
                  <c:v>93.94450000000009</c:v>
                </c:pt>
                <c:pt idx="4946">
                  <c:v>93.861700000000013</c:v>
                </c:pt>
                <c:pt idx="4947">
                  <c:v>93.778399999999948</c:v>
                </c:pt>
                <c:pt idx="4948">
                  <c:v>93.694599999999994</c:v>
                </c:pt>
                <c:pt idx="4949">
                  <c:v>93.610299999999995</c:v>
                </c:pt>
                <c:pt idx="4950">
                  <c:v>93.525399999999948</c:v>
                </c:pt>
                <c:pt idx="4951">
                  <c:v>93.440100000000058</c:v>
                </c:pt>
                <c:pt idx="4952">
                  <c:v>93.354500000000002</c:v>
                </c:pt>
                <c:pt idx="4953">
                  <c:v>93.268199999999993</c:v>
                </c:pt>
                <c:pt idx="4954">
                  <c:v>93.181699999999992</c:v>
                </c:pt>
                <c:pt idx="4955">
                  <c:v>93.094700000000003</c:v>
                </c:pt>
                <c:pt idx="4956">
                  <c:v>93.007300000000001</c:v>
                </c:pt>
                <c:pt idx="4957">
                  <c:v>92.919600000000059</c:v>
                </c:pt>
                <c:pt idx="4958">
                  <c:v>92.831500000000005</c:v>
                </c:pt>
                <c:pt idx="4959">
                  <c:v>92.742999999999995</c:v>
                </c:pt>
                <c:pt idx="4960">
                  <c:v>92.654200000000003</c:v>
                </c:pt>
                <c:pt idx="4961">
                  <c:v>92.565200000000004</c:v>
                </c:pt>
                <c:pt idx="4962">
                  <c:v>92.475799999999978</c:v>
                </c:pt>
                <c:pt idx="4963">
                  <c:v>92.386099999999999</c:v>
                </c:pt>
                <c:pt idx="4964">
                  <c:v>92.296200000000027</c:v>
                </c:pt>
                <c:pt idx="4965">
                  <c:v>92.206100000000006</c:v>
                </c:pt>
                <c:pt idx="4966">
                  <c:v>92.115799999999979</c:v>
                </c:pt>
                <c:pt idx="4967">
                  <c:v>92.025199999999998</c:v>
                </c:pt>
                <c:pt idx="4968">
                  <c:v>91.934500000000057</c:v>
                </c:pt>
                <c:pt idx="4969">
                  <c:v>91.843700000000013</c:v>
                </c:pt>
                <c:pt idx="4970">
                  <c:v>91.75269999999999</c:v>
                </c:pt>
                <c:pt idx="4971">
                  <c:v>91.661600000000007</c:v>
                </c:pt>
                <c:pt idx="4972">
                  <c:v>91.570399999999978</c:v>
                </c:pt>
                <c:pt idx="4973">
                  <c:v>91.479200000000006</c:v>
                </c:pt>
                <c:pt idx="4974">
                  <c:v>91.387799999999999</c:v>
                </c:pt>
                <c:pt idx="4975">
                  <c:v>91.296600000000026</c:v>
                </c:pt>
                <c:pt idx="4976">
                  <c:v>91.205200000000005</c:v>
                </c:pt>
                <c:pt idx="4977">
                  <c:v>91.113900000000001</c:v>
                </c:pt>
                <c:pt idx="4978">
                  <c:v>91.022699999999986</c:v>
                </c:pt>
                <c:pt idx="4979">
                  <c:v>90.931399999999996</c:v>
                </c:pt>
                <c:pt idx="4980">
                  <c:v>90.840400000000002</c:v>
                </c:pt>
                <c:pt idx="4981">
                  <c:v>90.749500000000026</c:v>
                </c:pt>
                <c:pt idx="4982">
                  <c:v>90.658599999999979</c:v>
                </c:pt>
                <c:pt idx="4983">
                  <c:v>90.567899999999995</c:v>
                </c:pt>
                <c:pt idx="4984">
                  <c:v>90.477400000000003</c:v>
                </c:pt>
                <c:pt idx="4985">
                  <c:v>90.387200000000007</c:v>
                </c:pt>
                <c:pt idx="4986">
                  <c:v>90.297200000000075</c:v>
                </c:pt>
                <c:pt idx="4987">
                  <c:v>90.207499999999996</c:v>
                </c:pt>
                <c:pt idx="4988">
                  <c:v>90.118099999999998</c:v>
                </c:pt>
                <c:pt idx="4989">
                  <c:v>90.028899999999979</c:v>
                </c:pt>
                <c:pt idx="4990">
                  <c:v>89.940100000000058</c:v>
                </c:pt>
                <c:pt idx="4991">
                  <c:v>89.851799999999983</c:v>
                </c:pt>
                <c:pt idx="4992">
                  <c:v>89.763800000000003</c:v>
                </c:pt>
                <c:pt idx="4993">
                  <c:v>89.67619999999998</c:v>
                </c:pt>
                <c:pt idx="4994">
                  <c:v>89.588999999999999</c:v>
                </c:pt>
                <c:pt idx="4995">
                  <c:v>89.502499999999998</c:v>
                </c:pt>
                <c:pt idx="4996">
                  <c:v>89.416300000000007</c:v>
                </c:pt>
                <c:pt idx="4997">
                  <c:v>89.330799999999982</c:v>
                </c:pt>
                <c:pt idx="4998">
                  <c:v>89.245700000000014</c:v>
                </c:pt>
                <c:pt idx="4999">
                  <c:v>89.161199999999994</c:v>
                </c:pt>
                <c:pt idx="5000">
                  <c:v>89.077399999999983</c:v>
                </c:pt>
                <c:pt idx="5001">
                  <c:v>88.994200000000077</c:v>
                </c:pt>
                <c:pt idx="5002">
                  <c:v>88.911700000000025</c:v>
                </c:pt>
                <c:pt idx="5003">
                  <c:v>88.829899999999981</c:v>
                </c:pt>
                <c:pt idx="5004">
                  <c:v>88.748900000000006</c:v>
                </c:pt>
                <c:pt idx="5005">
                  <c:v>88.66849999999998</c:v>
                </c:pt>
                <c:pt idx="5006">
                  <c:v>88.588999999999999</c:v>
                </c:pt>
                <c:pt idx="5007">
                  <c:v>88.510300000000001</c:v>
                </c:pt>
                <c:pt idx="5008">
                  <c:v>88.432400000000001</c:v>
                </c:pt>
                <c:pt idx="5009">
                  <c:v>88.355399999999989</c:v>
                </c:pt>
                <c:pt idx="5010">
                  <c:v>88.279299999999992</c:v>
                </c:pt>
                <c:pt idx="5011">
                  <c:v>88.204099999999997</c:v>
                </c:pt>
                <c:pt idx="5012">
                  <c:v>88.129899999999978</c:v>
                </c:pt>
                <c:pt idx="5013">
                  <c:v>88.056600000000003</c:v>
                </c:pt>
                <c:pt idx="5014">
                  <c:v>87.984300000000005</c:v>
                </c:pt>
                <c:pt idx="5015">
                  <c:v>87.913200000000074</c:v>
                </c:pt>
                <c:pt idx="5016">
                  <c:v>87.843000000000004</c:v>
                </c:pt>
                <c:pt idx="5017">
                  <c:v>87.774000000000001</c:v>
                </c:pt>
                <c:pt idx="5018">
                  <c:v>87.706100000000006</c:v>
                </c:pt>
                <c:pt idx="5019">
                  <c:v>87.639399999999981</c:v>
                </c:pt>
                <c:pt idx="5020">
                  <c:v>87.573899999999981</c:v>
                </c:pt>
                <c:pt idx="5021">
                  <c:v>87.509500000000003</c:v>
                </c:pt>
                <c:pt idx="5022">
                  <c:v>87.446399999999997</c:v>
                </c:pt>
                <c:pt idx="5023">
                  <c:v>87.384500000000003</c:v>
                </c:pt>
                <c:pt idx="5024">
                  <c:v>87.323999999999998</c:v>
                </c:pt>
                <c:pt idx="5025">
                  <c:v>87.264799999999994</c:v>
                </c:pt>
                <c:pt idx="5026">
                  <c:v>87.206900000000005</c:v>
                </c:pt>
                <c:pt idx="5027">
                  <c:v>87.150399999999948</c:v>
                </c:pt>
                <c:pt idx="5028">
                  <c:v>87.095299999999995</c:v>
                </c:pt>
                <c:pt idx="5029">
                  <c:v>87.041600000000059</c:v>
                </c:pt>
                <c:pt idx="5030">
                  <c:v>86.989400000000003</c:v>
                </c:pt>
                <c:pt idx="5031">
                  <c:v>86.938699999999997</c:v>
                </c:pt>
                <c:pt idx="5032">
                  <c:v>86.889499999999998</c:v>
                </c:pt>
                <c:pt idx="5033">
                  <c:v>86.841800000000006</c:v>
                </c:pt>
                <c:pt idx="5034">
                  <c:v>86.795599999999993</c:v>
                </c:pt>
                <c:pt idx="5035">
                  <c:v>86.751099999999994</c:v>
                </c:pt>
                <c:pt idx="5036">
                  <c:v>86.708200000000005</c:v>
                </c:pt>
                <c:pt idx="5037">
                  <c:v>86.667000000000002</c:v>
                </c:pt>
                <c:pt idx="5038">
                  <c:v>86.62739999999998</c:v>
                </c:pt>
                <c:pt idx="5039">
                  <c:v>86.589399999999998</c:v>
                </c:pt>
                <c:pt idx="5040">
                  <c:v>86.553200000000004</c:v>
                </c:pt>
                <c:pt idx="5041">
                  <c:v>86.518799999999999</c:v>
                </c:pt>
                <c:pt idx="5042">
                  <c:v>86.486099999999993</c:v>
                </c:pt>
                <c:pt idx="5043">
                  <c:v>86.455200000000005</c:v>
                </c:pt>
                <c:pt idx="5044">
                  <c:v>86.426100000000005</c:v>
                </c:pt>
                <c:pt idx="5045">
                  <c:v>86.39879999999998</c:v>
                </c:pt>
                <c:pt idx="5046">
                  <c:v>86.373499999999979</c:v>
                </c:pt>
                <c:pt idx="5047">
                  <c:v>86.35</c:v>
                </c:pt>
                <c:pt idx="5048">
                  <c:v>86.328399999999988</c:v>
                </c:pt>
                <c:pt idx="5049">
                  <c:v>86.308700000000002</c:v>
                </c:pt>
                <c:pt idx="5050">
                  <c:v>86.290999999999997</c:v>
                </c:pt>
                <c:pt idx="5051">
                  <c:v>86.275199999999998</c:v>
                </c:pt>
                <c:pt idx="5052">
                  <c:v>86.261500000000026</c:v>
                </c:pt>
                <c:pt idx="5053">
                  <c:v>86.249700000000004</c:v>
                </c:pt>
                <c:pt idx="5054">
                  <c:v>86.240000000000023</c:v>
                </c:pt>
                <c:pt idx="5055">
                  <c:v>86.232399999999998</c:v>
                </c:pt>
                <c:pt idx="5056">
                  <c:v>86.226799999999983</c:v>
                </c:pt>
                <c:pt idx="5057">
                  <c:v>86.223299999999995</c:v>
                </c:pt>
                <c:pt idx="5058">
                  <c:v>86.221900000000005</c:v>
                </c:pt>
                <c:pt idx="5059">
                  <c:v>86.222700000000003</c:v>
                </c:pt>
                <c:pt idx="5060">
                  <c:v>86.2256</c:v>
                </c:pt>
                <c:pt idx="5061">
                  <c:v>86.230700000000013</c:v>
                </c:pt>
                <c:pt idx="5062">
                  <c:v>86.238</c:v>
                </c:pt>
                <c:pt idx="5063">
                  <c:v>86.247400000000027</c:v>
                </c:pt>
                <c:pt idx="5064">
                  <c:v>86.259100000000004</c:v>
                </c:pt>
                <c:pt idx="5065">
                  <c:v>86.273099999999999</c:v>
                </c:pt>
                <c:pt idx="5066">
                  <c:v>86.289199999999994</c:v>
                </c:pt>
                <c:pt idx="5067">
                  <c:v>86.307699999999997</c:v>
                </c:pt>
                <c:pt idx="5068">
                  <c:v>86.328399999999988</c:v>
                </c:pt>
                <c:pt idx="5069">
                  <c:v>86.351399999999998</c:v>
                </c:pt>
                <c:pt idx="5070">
                  <c:v>86.376799999999989</c:v>
                </c:pt>
                <c:pt idx="5071">
                  <c:v>86.404399999999995</c:v>
                </c:pt>
                <c:pt idx="5072">
                  <c:v>86.434399999999997</c:v>
                </c:pt>
                <c:pt idx="5073">
                  <c:v>86.466700000000003</c:v>
                </c:pt>
                <c:pt idx="5074">
                  <c:v>86.501300000000001</c:v>
                </c:pt>
                <c:pt idx="5075">
                  <c:v>86.538399999999982</c:v>
                </c:pt>
                <c:pt idx="5076">
                  <c:v>86.5779</c:v>
                </c:pt>
                <c:pt idx="5077">
                  <c:v>86.619699999999995</c:v>
                </c:pt>
                <c:pt idx="5078">
                  <c:v>86.663899999999998</c:v>
                </c:pt>
                <c:pt idx="5079">
                  <c:v>86.710499999999996</c:v>
                </c:pt>
                <c:pt idx="5080">
                  <c:v>86.759600000000006</c:v>
                </c:pt>
                <c:pt idx="5081">
                  <c:v>86.811200000000056</c:v>
                </c:pt>
                <c:pt idx="5082">
                  <c:v>86.865099999999998</c:v>
                </c:pt>
                <c:pt idx="5083">
                  <c:v>86.921499999999995</c:v>
                </c:pt>
                <c:pt idx="5084">
                  <c:v>86.9803</c:v>
                </c:pt>
                <c:pt idx="5085">
                  <c:v>87.041600000000059</c:v>
                </c:pt>
                <c:pt idx="5086">
                  <c:v>87.105299999999986</c:v>
                </c:pt>
                <c:pt idx="5087">
                  <c:v>87.17149999999998</c:v>
                </c:pt>
                <c:pt idx="5088">
                  <c:v>87.240200000000058</c:v>
                </c:pt>
                <c:pt idx="5089">
                  <c:v>87.311400000000006</c:v>
                </c:pt>
                <c:pt idx="5090">
                  <c:v>87.384999999999991</c:v>
                </c:pt>
                <c:pt idx="5091">
                  <c:v>87.461100000000059</c:v>
                </c:pt>
                <c:pt idx="5092">
                  <c:v>87.539599999999993</c:v>
                </c:pt>
                <c:pt idx="5093">
                  <c:v>87.620799999999988</c:v>
                </c:pt>
                <c:pt idx="5094">
                  <c:v>87.704300000000003</c:v>
                </c:pt>
                <c:pt idx="5095">
                  <c:v>87.790400000000005</c:v>
                </c:pt>
                <c:pt idx="5096">
                  <c:v>87.878899999999959</c:v>
                </c:pt>
                <c:pt idx="5097">
                  <c:v>87.969899999999996</c:v>
                </c:pt>
                <c:pt idx="5098">
                  <c:v>88.063500000000005</c:v>
                </c:pt>
                <c:pt idx="5099">
                  <c:v>88.159399999999948</c:v>
                </c:pt>
                <c:pt idx="5100">
                  <c:v>88.257900000000006</c:v>
                </c:pt>
                <c:pt idx="5101">
                  <c:v>88.358799999999988</c:v>
                </c:pt>
                <c:pt idx="5102">
                  <c:v>88.462199999999996</c:v>
                </c:pt>
                <c:pt idx="5103">
                  <c:v>88.568100000000001</c:v>
                </c:pt>
                <c:pt idx="5104">
                  <c:v>88.676499999999947</c:v>
                </c:pt>
                <c:pt idx="5105">
                  <c:v>88.787200000000027</c:v>
                </c:pt>
                <c:pt idx="5106">
                  <c:v>88.900499999999994</c:v>
                </c:pt>
                <c:pt idx="5107">
                  <c:v>89.016200000000026</c:v>
                </c:pt>
                <c:pt idx="5108">
                  <c:v>89.134299999999996</c:v>
                </c:pt>
                <c:pt idx="5109">
                  <c:v>89.254900000000006</c:v>
                </c:pt>
                <c:pt idx="5110">
                  <c:v>89.377899999999983</c:v>
                </c:pt>
                <c:pt idx="5111">
                  <c:v>89.503299999999996</c:v>
                </c:pt>
                <c:pt idx="5112">
                  <c:v>89.631100000000004</c:v>
                </c:pt>
                <c:pt idx="5113">
                  <c:v>89.761300000000006</c:v>
                </c:pt>
                <c:pt idx="5114">
                  <c:v>89.893799999999999</c:v>
                </c:pt>
                <c:pt idx="5115">
                  <c:v>90.028799999999947</c:v>
                </c:pt>
                <c:pt idx="5116">
                  <c:v>90.1661</c:v>
                </c:pt>
                <c:pt idx="5117">
                  <c:v>90.305799999999948</c:v>
                </c:pt>
                <c:pt idx="5118">
                  <c:v>90.447800000000058</c:v>
                </c:pt>
                <c:pt idx="5119">
                  <c:v>90.592000000000013</c:v>
                </c:pt>
                <c:pt idx="5120">
                  <c:v>90.738699999999994</c:v>
                </c:pt>
                <c:pt idx="5121">
                  <c:v>90.887500000000003</c:v>
                </c:pt>
                <c:pt idx="5122">
                  <c:v>91.038699999999992</c:v>
                </c:pt>
                <c:pt idx="5123">
                  <c:v>91.1922</c:v>
                </c:pt>
                <c:pt idx="5124">
                  <c:v>91.347800000000007</c:v>
                </c:pt>
                <c:pt idx="5125">
                  <c:v>91.505600000000001</c:v>
                </c:pt>
                <c:pt idx="5126">
                  <c:v>91.665799999999948</c:v>
                </c:pt>
                <c:pt idx="5127">
                  <c:v>91.828099999999978</c:v>
                </c:pt>
                <c:pt idx="5128">
                  <c:v>91.992500000000007</c:v>
                </c:pt>
                <c:pt idx="5129">
                  <c:v>92.159099999999981</c:v>
                </c:pt>
                <c:pt idx="5130">
                  <c:v>92.327799999999982</c:v>
                </c:pt>
                <c:pt idx="5131">
                  <c:v>92.498700000000014</c:v>
                </c:pt>
                <c:pt idx="5132">
                  <c:v>92.671599999999998</c:v>
                </c:pt>
                <c:pt idx="5133">
                  <c:v>92.846500000000006</c:v>
                </c:pt>
                <c:pt idx="5134">
                  <c:v>93.023499999999999</c:v>
                </c:pt>
                <c:pt idx="5135">
                  <c:v>93.202600000000004</c:v>
                </c:pt>
                <c:pt idx="5136">
                  <c:v>93.383600000000001</c:v>
                </c:pt>
                <c:pt idx="5137">
                  <c:v>93.566599999999994</c:v>
                </c:pt>
                <c:pt idx="5138">
                  <c:v>93.751499999999993</c:v>
                </c:pt>
                <c:pt idx="5139">
                  <c:v>93.938400000000001</c:v>
                </c:pt>
                <c:pt idx="5140">
                  <c:v>94.127099999999999</c:v>
                </c:pt>
                <c:pt idx="5141">
                  <c:v>94.317700000000002</c:v>
                </c:pt>
                <c:pt idx="5142">
                  <c:v>94.510200000000026</c:v>
                </c:pt>
                <c:pt idx="5143">
                  <c:v>94.704600000000056</c:v>
                </c:pt>
                <c:pt idx="5144">
                  <c:v>94.900599999999997</c:v>
                </c:pt>
                <c:pt idx="5145">
                  <c:v>95.098500000000001</c:v>
                </c:pt>
                <c:pt idx="5146">
                  <c:v>95.298000000000002</c:v>
                </c:pt>
                <c:pt idx="5147">
                  <c:v>95.499300000000005</c:v>
                </c:pt>
                <c:pt idx="5148">
                  <c:v>95.702200000000005</c:v>
                </c:pt>
                <c:pt idx="5149">
                  <c:v>95.906800000000004</c:v>
                </c:pt>
                <c:pt idx="5150">
                  <c:v>96.113</c:v>
                </c:pt>
                <c:pt idx="5151">
                  <c:v>96.320799999999949</c:v>
                </c:pt>
                <c:pt idx="5152">
                  <c:v>96.530199999999994</c:v>
                </c:pt>
                <c:pt idx="5153">
                  <c:v>96.741000000000057</c:v>
                </c:pt>
                <c:pt idx="5154">
                  <c:v>96.953300000000013</c:v>
                </c:pt>
                <c:pt idx="5155">
                  <c:v>97.167100000000005</c:v>
                </c:pt>
                <c:pt idx="5156">
                  <c:v>97.382299999999987</c:v>
                </c:pt>
                <c:pt idx="5157">
                  <c:v>97.5989</c:v>
                </c:pt>
                <c:pt idx="5158">
                  <c:v>97.816800000000001</c:v>
                </c:pt>
                <c:pt idx="5159">
                  <c:v>98.036000000000001</c:v>
                </c:pt>
                <c:pt idx="5160">
                  <c:v>98.256600000000006</c:v>
                </c:pt>
                <c:pt idx="5161">
                  <c:v>98.478399999999979</c:v>
                </c:pt>
                <c:pt idx="5162">
                  <c:v>98.701400000000007</c:v>
                </c:pt>
                <c:pt idx="5163">
                  <c:v>98.925600000000003</c:v>
                </c:pt>
                <c:pt idx="5164">
                  <c:v>99.150899999999979</c:v>
                </c:pt>
                <c:pt idx="5165">
                  <c:v>99.377299999999991</c:v>
                </c:pt>
                <c:pt idx="5166">
                  <c:v>99.604799999999983</c:v>
                </c:pt>
                <c:pt idx="5167">
                  <c:v>99.833299999999994</c:v>
                </c:pt>
                <c:pt idx="5168">
                  <c:v>100.063</c:v>
                </c:pt>
                <c:pt idx="5169">
                  <c:v>100.29300000000002</c:v>
                </c:pt>
                <c:pt idx="5170">
                  <c:v>100.52500000000001</c:v>
                </c:pt>
                <c:pt idx="5171">
                  <c:v>100.75700000000002</c:v>
                </c:pt>
                <c:pt idx="5172">
                  <c:v>100.99000000000002</c:v>
                </c:pt>
                <c:pt idx="5173">
                  <c:v>101.224</c:v>
                </c:pt>
                <c:pt idx="5174">
                  <c:v>101.458</c:v>
                </c:pt>
                <c:pt idx="5175">
                  <c:v>101.694</c:v>
                </c:pt>
                <c:pt idx="5176">
                  <c:v>101.93</c:v>
                </c:pt>
                <c:pt idx="5177">
                  <c:v>102.167</c:v>
                </c:pt>
                <c:pt idx="5178">
                  <c:v>102.40400000000002</c:v>
                </c:pt>
                <c:pt idx="5179">
                  <c:v>102.642</c:v>
                </c:pt>
                <c:pt idx="5180">
                  <c:v>102.88</c:v>
                </c:pt>
                <c:pt idx="5181">
                  <c:v>103.119</c:v>
                </c:pt>
                <c:pt idx="5182">
                  <c:v>103.35799999999999</c:v>
                </c:pt>
                <c:pt idx="5183">
                  <c:v>103.598</c:v>
                </c:pt>
                <c:pt idx="5184">
                  <c:v>103.83799999999999</c:v>
                </c:pt>
                <c:pt idx="5185">
                  <c:v>104.07799999999999</c:v>
                </c:pt>
                <c:pt idx="5186">
                  <c:v>104.319</c:v>
                </c:pt>
                <c:pt idx="5187">
                  <c:v>104.56</c:v>
                </c:pt>
                <c:pt idx="5188">
                  <c:v>104.801</c:v>
                </c:pt>
                <c:pt idx="5189">
                  <c:v>105.042</c:v>
                </c:pt>
                <c:pt idx="5190">
                  <c:v>105.283</c:v>
                </c:pt>
                <c:pt idx="5191">
                  <c:v>105.52500000000001</c:v>
                </c:pt>
                <c:pt idx="5192">
                  <c:v>105.76600000000002</c:v>
                </c:pt>
                <c:pt idx="5193">
                  <c:v>106.00700000000002</c:v>
                </c:pt>
                <c:pt idx="5194">
                  <c:v>106.248</c:v>
                </c:pt>
                <c:pt idx="5195">
                  <c:v>106.49000000000002</c:v>
                </c:pt>
                <c:pt idx="5196">
                  <c:v>106.73099999999999</c:v>
                </c:pt>
                <c:pt idx="5197">
                  <c:v>106.971</c:v>
                </c:pt>
                <c:pt idx="5198">
                  <c:v>107.212</c:v>
                </c:pt>
                <c:pt idx="5199">
                  <c:v>107.452</c:v>
                </c:pt>
                <c:pt idx="5200">
                  <c:v>107.69199999999999</c:v>
                </c:pt>
                <c:pt idx="5201">
                  <c:v>107.932</c:v>
                </c:pt>
                <c:pt idx="5202">
                  <c:v>108.17100000000001</c:v>
                </c:pt>
                <c:pt idx="5203">
                  <c:v>108.41000000000005</c:v>
                </c:pt>
                <c:pt idx="5204">
                  <c:v>108.648</c:v>
                </c:pt>
                <c:pt idx="5205">
                  <c:v>108.88500000000001</c:v>
                </c:pt>
                <c:pt idx="5206">
                  <c:v>109.12299999999998</c:v>
                </c:pt>
                <c:pt idx="5207">
                  <c:v>109.35899999999998</c:v>
                </c:pt>
                <c:pt idx="5208">
                  <c:v>109.595</c:v>
                </c:pt>
                <c:pt idx="5209">
                  <c:v>109.83</c:v>
                </c:pt>
                <c:pt idx="5210">
                  <c:v>110.06399999999999</c:v>
                </c:pt>
                <c:pt idx="5211">
                  <c:v>110.298</c:v>
                </c:pt>
                <c:pt idx="5212">
                  <c:v>110.53100000000002</c:v>
                </c:pt>
                <c:pt idx="5213">
                  <c:v>110.762</c:v>
                </c:pt>
                <c:pt idx="5214">
                  <c:v>110.99299999999999</c:v>
                </c:pt>
                <c:pt idx="5215">
                  <c:v>111.223</c:v>
                </c:pt>
                <c:pt idx="5216">
                  <c:v>111.452</c:v>
                </c:pt>
                <c:pt idx="5217">
                  <c:v>111.67999999999998</c:v>
                </c:pt>
                <c:pt idx="5218">
                  <c:v>111.90700000000002</c:v>
                </c:pt>
                <c:pt idx="5219">
                  <c:v>112.133</c:v>
                </c:pt>
                <c:pt idx="5220">
                  <c:v>112.357</c:v>
                </c:pt>
                <c:pt idx="5221">
                  <c:v>112.581</c:v>
                </c:pt>
                <c:pt idx="5222">
                  <c:v>112.803</c:v>
                </c:pt>
                <c:pt idx="5223">
                  <c:v>113.024</c:v>
                </c:pt>
                <c:pt idx="5224">
                  <c:v>113.24299999999999</c:v>
                </c:pt>
                <c:pt idx="5225">
                  <c:v>113.46100000000006</c:v>
                </c:pt>
                <c:pt idx="5226">
                  <c:v>113.67799999999998</c:v>
                </c:pt>
                <c:pt idx="5227">
                  <c:v>113.893</c:v>
                </c:pt>
                <c:pt idx="5228">
                  <c:v>114.107</c:v>
                </c:pt>
                <c:pt idx="5229">
                  <c:v>114.319</c:v>
                </c:pt>
                <c:pt idx="5230">
                  <c:v>114.53</c:v>
                </c:pt>
                <c:pt idx="5231">
                  <c:v>114.739</c:v>
                </c:pt>
                <c:pt idx="5232">
                  <c:v>114.94700000000007</c:v>
                </c:pt>
                <c:pt idx="5233">
                  <c:v>115.15300000000001</c:v>
                </c:pt>
                <c:pt idx="5234">
                  <c:v>115.357</c:v>
                </c:pt>
                <c:pt idx="5235">
                  <c:v>115.559</c:v>
                </c:pt>
                <c:pt idx="5236">
                  <c:v>115.76</c:v>
                </c:pt>
                <c:pt idx="5237">
                  <c:v>115.959</c:v>
                </c:pt>
                <c:pt idx="5238">
                  <c:v>116.15600000000001</c:v>
                </c:pt>
                <c:pt idx="5239">
                  <c:v>116.351</c:v>
                </c:pt>
                <c:pt idx="5240">
                  <c:v>116.54400000000005</c:v>
                </c:pt>
                <c:pt idx="5241">
                  <c:v>116.735</c:v>
                </c:pt>
                <c:pt idx="5242">
                  <c:v>116.92400000000002</c:v>
                </c:pt>
                <c:pt idx="5243">
                  <c:v>117.11199999999999</c:v>
                </c:pt>
                <c:pt idx="5244">
                  <c:v>117.29700000000005</c:v>
                </c:pt>
                <c:pt idx="5245">
                  <c:v>117.48</c:v>
                </c:pt>
                <c:pt idx="5246">
                  <c:v>117.661</c:v>
                </c:pt>
                <c:pt idx="5247">
                  <c:v>117.84</c:v>
                </c:pt>
                <c:pt idx="5248">
                  <c:v>118.01700000000002</c:v>
                </c:pt>
                <c:pt idx="5249">
                  <c:v>118.191</c:v>
                </c:pt>
                <c:pt idx="5250">
                  <c:v>118.364</c:v>
                </c:pt>
                <c:pt idx="5251">
                  <c:v>118.53400000000002</c:v>
                </c:pt>
                <c:pt idx="5252">
                  <c:v>118.70099999999999</c:v>
                </c:pt>
                <c:pt idx="5253">
                  <c:v>118.867</c:v>
                </c:pt>
                <c:pt idx="5254">
                  <c:v>119.03</c:v>
                </c:pt>
                <c:pt idx="5255">
                  <c:v>119.191</c:v>
                </c:pt>
                <c:pt idx="5256">
                  <c:v>119.349</c:v>
                </c:pt>
                <c:pt idx="5257">
                  <c:v>119.505</c:v>
                </c:pt>
                <c:pt idx="5258">
                  <c:v>119.65799999999999</c:v>
                </c:pt>
                <c:pt idx="5259">
                  <c:v>119.809</c:v>
                </c:pt>
                <c:pt idx="5260">
                  <c:v>119.958</c:v>
                </c:pt>
                <c:pt idx="5261">
                  <c:v>120.104</c:v>
                </c:pt>
                <c:pt idx="5262">
                  <c:v>120.24700000000006</c:v>
                </c:pt>
                <c:pt idx="5263">
                  <c:v>120.38800000000001</c:v>
                </c:pt>
                <c:pt idx="5264">
                  <c:v>120.526</c:v>
                </c:pt>
                <c:pt idx="5265">
                  <c:v>120.66200000000001</c:v>
                </c:pt>
                <c:pt idx="5266">
                  <c:v>120.795</c:v>
                </c:pt>
                <c:pt idx="5267">
                  <c:v>120.926</c:v>
                </c:pt>
                <c:pt idx="5268">
                  <c:v>121.053</c:v>
                </c:pt>
                <c:pt idx="5269">
                  <c:v>121.17899999999995</c:v>
                </c:pt>
                <c:pt idx="5270">
                  <c:v>121.301</c:v>
                </c:pt>
                <c:pt idx="5271">
                  <c:v>121.42100000000002</c:v>
                </c:pt>
                <c:pt idx="5272">
                  <c:v>121.538</c:v>
                </c:pt>
                <c:pt idx="5273">
                  <c:v>121.65199999999999</c:v>
                </c:pt>
                <c:pt idx="5274">
                  <c:v>121.76300000000002</c:v>
                </c:pt>
                <c:pt idx="5275">
                  <c:v>121.87199999999999</c:v>
                </c:pt>
                <c:pt idx="5276">
                  <c:v>121.97799999999999</c:v>
                </c:pt>
                <c:pt idx="5277">
                  <c:v>122.081</c:v>
                </c:pt>
                <c:pt idx="5278">
                  <c:v>122.181</c:v>
                </c:pt>
                <c:pt idx="5279">
                  <c:v>122.27800000000001</c:v>
                </c:pt>
                <c:pt idx="5280">
                  <c:v>122.37299999999998</c:v>
                </c:pt>
                <c:pt idx="5281">
                  <c:v>122.465</c:v>
                </c:pt>
                <c:pt idx="5282">
                  <c:v>122.554</c:v>
                </c:pt>
                <c:pt idx="5283">
                  <c:v>122.64</c:v>
                </c:pt>
                <c:pt idx="5284">
                  <c:v>122.723</c:v>
                </c:pt>
                <c:pt idx="5285">
                  <c:v>122.803</c:v>
                </c:pt>
                <c:pt idx="5286">
                  <c:v>122.88</c:v>
                </c:pt>
                <c:pt idx="5287">
                  <c:v>122.955</c:v>
                </c:pt>
                <c:pt idx="5288">
                  <c:v>123.026</c:v>
                </c:pt>
                <c:pt idx="5289">
                  <c:v>123.095</c:v>
                </c:pt>
                <c:pt idx="5290">
                  <c:v>123.161</c:v>
                </c:pt>
                <c:pt idx="5291">
                  <c:v>123.223</c:v>
                </c:pt>
                <c:pt idx="5292">
                  <c:v>123.283</c:v>
                </c:pt>
                <c:pt idx="5293">
                  <c:v>123.34</c:v>
                </c:pt>
                <c:pt idx="5294">
                  <c:v>123.39400000000002</c:v>
                </c:pt>
                <c:pt idx="5295">
                  <c:v>123.44500000000002</c:v>
                </c:pt>
                <c:pt idx="5296">
                  <c:v>123.49400000000006</c:v>
                </c:pt>
                <c:pt idx="5297">
                  <c:v>123.539</c:v>
                </c:pt>
                <c:pt idx="5298">
                  <c:v>123.581</c:v>
                </c:pt>
                <c:pt idx="5299">
                  <c:v>123.621</c:v>
                </c:pt>
                <c:pt idx="5300">
                  <c:v>123.657</c:v>
                </c:pt>
                <c:pt idx="5301">
                  <c:v>123.691</c:v>
                </c:pt>
                <c:pt idx="5302">
                  <c:v>123.721</c:v>
                </c:pt>
                <c:pt idx="5303">
                  <c:v>123.74900000000002</c:v>
                </c:pt>
                <c:pt idx="5304">
                  <c:v>123.774</c:v>
                </c:pt>
                <c:pt idx="5305">
                  <c:v>123.79600000000002</c:v>
                </c:pt>
                <c:pt idx="5306">
                  <c:v>123.815</c:v>
                </c:pt>
                <c:pt idx="5307">
                  <c:v>123.831</c:v>
                </c:pt>
                <c:pt idx="5308">
                  <c:v>123.845</c:v>
                </c:pt>
                <c:pt idx="5309">
                  <c:v>123.85499999999999</c:v>
                </c:pt>
                <c:pt idx="5310">
                  <c:v>123.863</c:v>
                </c:pt>
                <c:pt idx="5311">
                  <c:v>123.86799999999999</c:v>
                </c:pt>
                <c:pt idx="5312">
                  <c:v>123.86999999999999</c:v>
                </c:pt>
                <c:pt idx="5313">
                  <c:v>123.869</c:v>
                </c:pt>
                <c:pt idx="5314">
                  <c:v>123.86499999999999</c:v>
                </c:pt>
                <c:pt idx="5315">
                  <c:v>123.85899999999998</c:v>
                </c:pt>
                <c:pt idx="5316">
                  <c:v>123.85</c:v>
                </c:pt>
                <c:pt idx="5317">
                  <c:v>123.83799999999999</c:v>
                </c:pt>
                <c:pt idx="5318">
                  <c:v>123.82299999999998</c:v>
                </c:pt>
                <c:pt idx="5319">
                  <c:v>123.806</c:v>
                </c:pt>
                <c:pt idx="5320">
                  <c:v>123.785</c:v>
                </c:pt>
                <c:pt idx="5321">
                  <c:v>123.76300000000002</c:v>
                </c:pt>
                <c:pt idx="5322">
                  <c:v>123.73699999999999</c:v>
                </c:pt>
                <c:pt idx="5323">
                  <c:v>123.709</c:v>
                </c:pt>
                <c:pt idx="5324">
                  <c:v>123.67799999999998</c:v>
                </c:pt>
                <c:pt idx="5325">
                  <c:v>123.645</c:v>
                </c:pt>
                <c:pt idx="5326">
                  <c:v>123.60899999999998</c:v>
                </c:pt>
                <c:pt idx="5327">
                  <c:v>123.57</c:v>
                </c:pt>
                <c:pt idx="5328">
                  <c:v>123.529</c:v>
                </c:pt>
                <c:pt idx="5329">
                  <c:v>123.485</c:v>
                </c:pt>
                <c:pt idx="5330">
                  <c:v>123.43899999999999</c:v>
                </c:pt>
                <c:pt idx="5331">
                  <c:v>123.39</c:v>
                </c:pt>
                <c:pt idx="5332">
                  <c:v>123.339</c:v>
                </c:pt>
                <c:pt idx="5333">
                  <c:v>123.286</c:v>
                </c:pt>
                <c:pt idx="5334">
                  <c:v>123.23</c:v>
                </c:pt>
                <c:pt idx="5335">
                  <c:v>123.17100000000001</c:v>
                </c:pt>
                <c:pt idx="5336">
                  <c:v>123.111</c:v>
                </c:pt>
                <c:pt idx="5337">
                  <c:v>123.048</c:v>
                </c:pt>
                <c:pt idx="5338">
                  <c:v>122.982</c:v>
                </c:pt>
                <c:pt idx="5339">
                  <c:v>122.91500000000002</c:v>
                </c:pt>
                <c:pt idx="5340">
                  <c:v>122.845</c:v>
                </c:pt>
                <c:pt idx="5341">
                  <c:v>122.773</c:v>
                </c:pt>
                <c:pt idx="5342">
                  <c:v>122.69799999999999</c:v>
                </c:pt>
                <c:pt idx="5343">
                  <c:v>122.62199999999999</c:v>
                </c:pt>
                <c:pt idx="5344">
                  <c:v>122.54300000000002</c:v>
                </c:pt>
                <c:pt idx="5345">
                  <c:v>122.46299999999999</c:v>
                </c:pt>
                <c:pt idx="5346">
                  <c:v>122.38</c:v>
                </c:pt>
                <c:pt idx="5347">
                  <c:v>122.295</c:v>
                </c:pt>
                <c:pt idx="5348">
                  <c:v>122.209</c:v>
                </c:pt>
                <c:pt idx="5349">
                  <c:v>122.11999999999999</c:v>
                </c:pt>
                <c:pt idx="5350">
                  <c:v>122.029</c:v>
                </c:pt>
                <c:pt idx="5351">
                  <c:v>121.93700000000005</c:v>
                </c:pt>
                <c:pt idx="5352">
                  <c:v>121.842</c:v>
                </c:pt>
                <c:pt idx="5353">
                  <c:v>121.74600000000002</c:v>
                </c:pt>
                <c:pt idx="5354">
                  <c:v>121.648</c:v>
                </c:pt>
                <c:pt idx="5355">
                  <c:v>121.54900000000002</c:v>
                </c:pt>
                <c:pt idx="5356">
                  <c:v>121.44700000000007</c:v>
                </c:pt>
                <c:pt idx="5357">
                  <c:v>121.34399999999999</c:v>
                </c:pt>
                <c:pt idx="5358">
                  <c:v>121.239</c:v>
                </c:pt>
                <c:pt idx="5359">
                  <c:v>121.133</c:v>
                </c:pt>
                <c:pt idx="5360">
                  <c:v>121.02500000000001</c:v>
                </c:pt>
                <c:pt idx="5361">
                  <c:v>120.91500000000002</c:v>
                </c:pt>
                <c:pt idx="5362">
                  <c:v>120.80500000000001</c:v>
                </c:pt>
                <c:pt idx="5363">
                  <c:v>120.69199999999999</c:v>
                </c:pt>
                <c:pt idx="5364">
                  <c:v>120.57799999999999</c:v>
                </c:pt>
                <c:pt idx="5365">
                  <c:v>120.46299999999999</c:v>
                </c:pt>
                <c:pt idx="5366">
                  <c:v>120.34699999999999</c:v>
                </c:pt>
                <c:pt idx="5367">
                  <c:v>120.229</c:v>
                </c:pt>
                <c:pt idx="5368">
                  <c:v>120.11</c:v>
                </c:pt>
                <c:pt idx="5369">
                  <c:v>119.99000000000002</c:v>
                </c:pt>
                <c:pt idx="5370">
                  <c:v>119.86799999999999</c:v>
                </c:pt>
                <c:pt idx="5371">
                  <c:v>119.74600000000002</c:v>
                </c:pt>
                <c:pt idx="5372">
                  <c:v>119.62199999999999</c:v>
                </c:pt>
                <c:pt idx="5373">
                  <c:v>119.49700000000006</c:v>
                </c:pt>
                <c:pt idx="5374">
                  <c:v>119.37199999999999</c:v>
                </c:pt>
                <c:pt idx="5375">
                  <c:v>119.245</c:v>
                </c:pt>
                <c:pt idx="5376">
                  <c:v>119.117</c:v>
                </c:pt>
                <c:pt idx="5377">
                  <c:v>118.989</c:v>
                </c:pt>
                <c:pt idx="5378">
                  <c:v>118.86</c:v>
                </c:pt>
                <c:pt idx="5379">
                  <c:v>118.73</c:v>
                </c:pt>
                <c:pt idx="5380">
                  <c:v>118.599</c:v>
                </c:pt>
                <c:pt idx="5381">
                  <c:v>118.468</c:v>
                </c:pt>
                <c:pt idx="5382">
                  <c:v>118.33499999999999</c:v>
                </c:pt>
                <c:pt idx="5383">
                  <c:v>118.203</c:v>
                </c:pt>
                <c:pt idx="5384">
                  <c:v>118.069</c:v>
                </c:pt>
                <c:pt idx="5385">
                  <c:v>117.935</c:v>
                </c:pt>
                <c:pt idx="5386">
                  <c:v>117.801</c:v>
                </c:pt>
                <c:pt idx="5387">
                  <c:v>117.666</c:v>
                </c:pt>
                <c:pt idx="5388">
                  <c:v>117.53100000000002</c:v>
                </c:pt>
                <c:pt idx="5389">
                  <c:v>117.396</c:v>
                </c:pt>
                <c:pt idx="5390">
                  <c:v>117.26</c:v>
                </c:pt>
                <c:pt idx="5391">
                  <c:v>117.124</c:v>
                </c:pt>
                <c:pt idx="5392">
                  <c:v>116.98699999999999</c:v>
                </c:pt>
                <c:pt idx="5393">
                  <c:v>116.851</c:v>
                </c:pt>
                <c:pt idx="5394">
                  <c:v>116.71400000000006</c:v>
                </c:pt>
                <c:pt idx="5395">
                  <c:v>116.57799999999999</c:v>
                </c:pt>
                <c:pt idx="5396">
                  <c:v>116.44100000000007</c:v>
                </c:pt>
                <c:pt idx="5397">
                  <c:v>116.304</c:v>
                </c:pt>
                <c:pt idx="5398">
                  <c:v>116.167</c:v>
                </c:pt>
                <c:pt idx="5399">
                  <c:v>116.03100000000002</c:v>
                </c:pt>
                <c:pt idx="5400">
                  <c:v>115.89400000000002</c:v>
                </c:pt>
                <c:pt idx="5401">
                  <c:v>115.758</c:v>
                </c:pt>
                <c:pt idx="5402">
                  <c:v>115.62199999999999</c:v>
                </c:pt>
                <c:pt idx="5403">
                  <c:v>115.486</c:v>
                </c:pt>
                <c:pt idx="5404">
                  <c:v>115.351</c:v>
                </c:pt>
                <c:pt idx="5405">
                  <c:v>115.215</c:v>
                </c:pt>
                <c:pt idx="5406">
                  <c:v>115.081</c:v>
                </c:pt>
                <c:pt idx="5407">
                  <c:v>114.94600000000005</c:v>
                </c:pt>
                <c:pt idx="5408">
                  <c:v>114.812</c:v>
                </c:pt>
                <c:pt idx="5409">
                  <c:v>114.67899999999995</c:v>
                </c:pt>
                <c:pt idx="5410">
                  <c:v>114.54600000000002</c:v>
                </c:pt>
                <c:pt idx="5411">
                  <c:v>114.41400000000006</c:v>
                </c:pt>
                <c:pt idx="5412">
                  <c:v>114.282</c:v>
                </c:pt>
                <c:pt idx="5413">
                  <c:v>114.151</c:v>
                </c:pt>
                <c:pt idx="5414">
                  <c:v>114.021</c:v>
                </c:pt>
                <c:pt idx="5415">
                  <c:v>113.892</c:v>
                </c:pt>
                <c:pt idx="5416">
                  <c:v>113.76300000000002</c:v>
                </c:pt>
                <c:pt idx="5417">
                  <c:v>113.63500000000001</c:v>
                </c:pt>
                <c:pt idx="5418">
                  <c:v>113.508</c:v>
                </c:pt>
                <c:pt idx="5419">
                  <c:v>113.38200000000001</c:v>
                </c:pt>
                <c:pt idx="5420">
                  <c:v>113.25700000000002</c:v>
                </c:pt>
                <c:pt idx="5421">
                  <c:v>113.133</c:v>
                </c:pt>
                <c:pt idx="5422">
                  <c:v>113.01</c:v>
                </c:pt>
                <c:pt idx="5423">
                  <c:v>112.88800000000001</c:v>
                </c:pt>
                <c:pt idx="5424">
                  <c:v>112.768</c:v>
                </c:pt>
                <c:pt idx="5425">
                  <c:v>112.648</c:v>
                </c:pt>
                <c:pt idx="5426">
                  <c:v>112.53</c:v>
                </c:pt>
                <c:pt idx="5427">
                  <c:v>112.41200000000002</c:v>
                </c:pt>
                <c:pt idx="5428">
                  <c:v>112.29600000000002</c:v>
                </c:pt>
                <c:pt idx="5429">
                  <c:v>112.18199999999999</c:v>
                </c:pt>
                <c:pt idx="5430">
                  <c:v>112.068</c:v>
                </c:pt>
                <c:pt idx="5431">
                  <c:v>111.956</c:v>
                </c:pt>
                <c:pt idx="5432">
                  <c:v>111.846</c:v>
                </c:pt>
                <c:pt idx="5433">
                  <c:v>111.73699999999999</c:v>
                </c:pt>
                <c:pt idx="5434">
                  <c:v>111.62899999999998</c:v>
                </c:pt>
                <c:pt idx="5435">
                  <c:v>111.523</c:v>
                </c:pt>
                <c:pt idx="5436">
                  <c:v>111.41800000000002</c:v>
                </c:pt>
                <c:pt idx="5437">
                  <c:v>111.315</c:v>
                </c:pt>
                <c:pt idx="5438">
                  <c:v>111.21400000000006</c:v>
                </c:pt>
                <c:pt idx="5439">
                  <c:v>111.114</c:v>
                </c:pt>
                <c:pt idx="5440">
                  <c:v>111.01600000000002</c:v>
                </c:pt>
                <c:pt idx="5441">
                  <c:v>110.91900000000005</c:v>
                </c:pt>
                <c:pt idx="5442">
                  <c:v>110.824</c:v>
                </c:pt>
                <c:pt idx="5443">
                  <c:v>110.73099999999999</c:v>
                </c:pt>
                <c:pt idx="5444">
                  <c:v>110.64</c:v>
                </c:pt>
                <c:pt idx="5445">
                  <c:v>110.551</c:v>
                </c:pt>
                <c:pt idx="5446">
                  <c:v>110.46299999999999</c:v>
                </c:pt>
                <c:pt idx="5447">
                  <c:v>110.377</c:v>
                </c:pt>
                <c:pt idx="5448">
                  <c:v>110.29300000000002</c:v>
                </c:pt>
                <c:pt idx="5449">
                  <c:v>110.21100000000006</c:v>
                </c:pt>
                <c:pt idx="5450">
                  <c:v>110.131</c:v>
                </c:pt>
                <c:pt idx="5451">
                  <c:v>110.053</c:v>
                </c:pt>
                <c:pt idx="5452">
                  <c:v>109.977</c:v>
                </c:pt>
                <c:pt idx="5453">
                  <c:v>109.90300000000002</c:v>
                </c:pt>
                <c:pt idx="5454">
                  <c:v>109.831</c:v>
                </c:pt>
                <c:pt idx="5455">
                  <c:v>109.76100000000002</c:v>
                </c:pt>
                <c:pt idx="5456">
                  <c:v>109.693</c:v>
                </c:pt>
                <c:pt idx="5457">
                  <c:v>109.627</c:v>
                </c:pt>
                <c:pt idx="5458">
                  <c:v>109.563</c:v>
                </c:pt>
                <c:pt idx="5459">
                  <c:v>109.502</c:v>
                </c:pt>
                <c:pt idx="5460">
                  <c:v>109.44200000000002</c:v>
                </c:pt>
                <c:pt idx="5461">
                  <c:v>109.38500000000001</c:v>
                </c:pt>
                <c:pt idx="5462">
                  <c:v>109.33</c:v>
                </c:pt>
                <c:pt idx="5463">
                  <c:v>109.277</c:v>
                </c:pt>
                <c:pt idx="5464">
                  <c:v>109.226</c:v>
                </c:pt>
                <c:pt idx="5465">
                  <c:v>109.17799999999998</c:v>
                </c:pt>
                <c:pt idx="5466">
                  <c:v>109.131</c:v>
                </c:pt>
                <c:pt idx="5467">
                  <c:v>109.087</c:v>
                </c:pt>
                <c:pt idx="5468">
                  <c:v>109.04600000000002</c:v>
                </c:pt>
                <c:pt idx="5469">
                  <c:v>109.006</c:v>
                </c:pt>
                <c:pt idx="5470">
                  <c:v>108.96899999999999</c:v>
                </c:pt>
                <c:pt idx="5471">
                  <c:v>108.93400000000005</c:v>
                </c:pt>
                <c:pt idx="5472">
                  <c:v>108.902</c:v>
                </c:pt>
                <c:pt idx="5473">
                  <c:v>108.87199999999999</c:v>
                </c:pt>
                <c:pt idx="5474">
                  <c:v>108.84399999999999</c:v>
                </c:pt>
                <c:pt idx="5475">
                  <c:v>108.818</c:v>
                </c:pt>
                <c:pt idx="5476">
                  <c:v>108.795</c:v>
                </c:pt>
                <c:pt idx="5477">
                  <c:v>108.774</c:v>
                </c:pt>
                <c:pt idx="5478">
                  <c:v>108.756</c:v>
                </c:pt>
                <c:pt idx="5479">
                  <c:v>108.74000000000002</c:v>
                </c:pt>
                <c:pt idx="5480">
                  <c:v>108.726</c:v>
                </c:pt>
                <c:pt idx="5481">
                  <c:v>108.715</c:v>
                </c:pt>
                <c:pt idx="5482">
                  <c:v>108.706</c:v>
                </c:pt>
                <c:pt idx="5483">
                  <c:v>108.699</c:v>
                </c:pt>
                <c:pt idx="5484">
                  <c:v>108.69499999999999</c:v>
                </c:pt>
                <c:pt idx="5485">
                  <c:v>108.693</c:v>
                </c:pt>
                <c:pt idx="5486">
                  <c:v>108.694</c:v>
                </c:pt>
                <c:pt idx="5487">
                  <c:v>108.697</c:v>
                </c:pt>
                <c:pt idx="5488">
                  <c:v>108.702</c:v>
                </c:pt>
                <c:pt idx="5489">
                  <c:v>108.71000000000002</c:v>
                </c:pt>
                <c:pt idx="5490">
                  <c:v>108.72</c:v>
                </c:pt>
                <c:pt idx="5491">
                  <c:v>108.732</c:v>
                </c:pt>
                <c:pt idx="5492">
                  <c:v>108.74700000000006</c:v>
                </c:pt>
                <c:pt idx="5493">
                  <c:v>108.76400000000002</c:v>
                </c:pt>
                <c:pt idx="5494">
                  <c:v>108.78400000000002</c:v>
                </c:pt>
                <c:pt idx="5495">
                  <c:v>108.806</c:v>
                </c:pt>
                <c:pt idx="5496">
                  <c:v>108.83</c:v>
                </c:pt>
                <c:pt idx="5497">
                  <c:v>108.857</c:v>
                </c:pt>
                <c:pt idx="5498">
                  <c:v>108.88500000000001</c:v>
                </c:pt>
                <c:pt idx="5499">
                  <c:v>108.91700000000006</c:v>
                </c:pt>
                <c:pt idx="5500">
                  <c:v>108.95</c:v>
                </c:pt>
                <c:pt idx="5501">
                  <c:v>108.986</c:v>
                </c:pt>
                <c:pt idx="5502">
                  <c:v>109.024</c:v>
                </c:pt>
                <c:pt idx="5503">
                  <c:v>109.065</c:v>
                </c:pt>
                <c:pt idx="5504">
                  <c:v>109.107</c:v>
                </c:pt>
                <c:pt idx="5505">
                  <c:v>109.15199999999999</c:v>
                </c:pt>
                <c:pt idx="5506">
                  <c:v>109.199</c:v>
                </c:pt>
                <c:pt idx="5507">
                  <c:v>109.24900000000002</c:v>
                </c:pt>
                <c:pt idx="5508">
                  <c:v>109.3</c:v>
                </c:pt>
                <c:pt idx="5509">
                  <c:v>109.354</c:v>
                </c:pt>
                <c:pt idx="5510">
                  <c:v>109.41000000000005</c:v>
                </c:pt>
                <c:pt idx="5511">
                  <c:v>109.468</c:v>
                </c:pt>
                <c:pt idx="5512">
                  <c:v>109.52800000000001</c:v>
                </c:pt>
                <c:pt idx="5513">
                  <c:v>109.59</c:v>
                </c:pt>
                <c:pt idx="5514">
                  <c:v>109.65499999999999</c:v>
                </c:pt>
                <c:pt idx="5515">
                  <c:v>109.721</c:v>
                </c:pt>
                <c:pt idx="5516">
                  <c:v>109.79</c:v>
                </c:pt>
                <c:pt idx="5517">
                  <c:v>109.86</c:v>
                </c:pt>
                <c:pt idx="5518">
                  <c:v>109.93300000000002</c:v>
                </c:pt>
                <c:pt idx="5519">
                  <c:v>110.008</c:v>
                </c:pt>
                <c:pt idx="5520">
                  <c:v>110.084</c:v>
                </c:pt>
                <c:pt idx="5521">
                  <c:v>110.163</c:v>
                </c:pt>
                <c:pt idx="5522">
                  <c:v>110.24299999999999</c:v>
                </c:pt>
                <c:pt idx="5523">
                  <c:v>110.32499999999999</c:v>
                </c:pt>
                <c:pt idx="5524">
                  <c:v>110.40900000000002</c:v>
                </c:pt>
                <c:pt idx="5525">
                  <c:v>110.495</c:v>
                </c:pt>
                <c:pt idx="5526">
                  <c:v>110.583</c:v>
                </c:pt>
                <c:pt idx="5527">
                  <c:v>110.67299999999994</c:v>
                </c:pt>
                <c:pt idx="5528">
                  <c:v>110.76400000000002</c:v>
                </c:pt>
                <c:pt idx="5529">
                  <c:v>110.857</c:v>
                </c:pt>
                <c:pt idx="5530">
                  <c:v>110.952</c:v>
                </c:pt>
                <c:pt idx="5531">
                  <c:v>111.048</c:v>
                </c:pt>
                <c:pt idx="5532">
                  <c:v>111.146</c:v>
                </c:pt>
                <c:pt idx="5533">
                  <c:v>111.24600000000002</c:v>
                </c:pt>
                <c:pt idx="5534">
                  <c:v>111.34699999999999</c:v>
                </c:pt>
                <c:pt idx="5535">
                  <c:v>111.45</c:v>
                </c:pt>
                <c:pt idx="5536">
                  <c:v>111.554</c:v>
                </c:pt>
                <c:pt idx="5537">
                  <c:v>111.66</c:v>
                </c:pt>
                <c:pt idx="5538">
                  <c:v>111.76700000000002</c:v>
                </c:pt>
                <c:pt idx="5539">
                  <c:v>111.87599999999998</c:v>
                </c:pt>
                <c:pt idx="5540">
                  <c:v>111.986</c:v>
                </c:pt>
                <c:pt idx="5541">
                  <c:v>112.098</c:v>
                </c:pt>
                <c:pt idx="5542">
                  <c:v>112.21000000000002</c:v>
                </c:pt>
                <c:pt idx="5543">
                  <c:v>112.324</c:v>
                </c:pt>
                <c:pt idx="5544">
                  <c:v>112.43899999999999</c:v>
                </c:pt>
                <c:pt idx="5545">
                  <c:v>112.556</c:v>
                </c:pt>
                <c:pt idx="5546">
                  <c:v>112.67299999999994</c:v>
                </c:pt>
                <c:pt idx="5547">
                  <c:v>112.792</c:v>
                </c:pt>
                <c:pt idx="5548">
                  <c:v>112.91200000000002</c:v>
                </c:pt>
                <c:pt idx="5549">
                  <c:v>113.033</c:v>
                </c:pt>
                <c:pt idx="5550">
                  <c:v>113.15499999999999</c:v>
                </c:pt>
                <c:pt idx="5551">
                  <c:v>113.277</c:v>
                </c:pt>
                <c:pt idx="5552">
                  <c:v>113.40100000000002</c:v>
                </c:pt>
                <c:pt idx="5553">
                  <c:v>113.526</c:v>
                </c:pt>
                <c:pt idx="5554">
                  <c:v>113.651</c:v>
                </c:pt>
                <c:pt idx="5555">
                  <c:v>113.77800000000001</c:v>
                </c:pt>
                <c:pt idx="5556">
                  <c:v>113.905</c:v>
                </c:pt>
                <c:pt idx="5557">
                  <c:v>114.033</c:v>
                </c:pt>
                <c:pt idx="5558">
                  <c:v>114.161</c:v>
                </c:pt>
                <c:pt idx="5559">
                  <c:v>114.29100000000005</c:v>
                </c:pt>
                <c:pt idx="5560">
                  <c:v>114.42100000000002</c:v>
                </c:pt>
                <c:pt idx="5561">
                  <c:v>114.551</c:v>
                </c:pt>
                <c:pt idx="5562">
                  <c:v>114.68199999999999</c:v>
                </c:pt>
                <c:pt idx="5563">
                  <c:v>114.813</c:v>
                </c:pt>
                <c:pt idx="5564">
                  <c:v>114.94500000000002</c:v>
                </c:pt>
                <c:pt idx="5565">
                  <c:v>115.07799999999999</c:v>
                </c:pt>
                <c:pt idx="5566">
                  <c:v>115.21100000000006</c:v>
                </c:pt>
                <c:pt idx="5567">
                  <c:v>115.34399999999999</c:v>
                </c:pt>
                <c:pt idx="5568">
                  <c:v>115.477</c:v>
                </c:pt>
                <c:pt idx="5569">
                  <c:v>115.611</c:v>
                </c:pt>
                <c:pt idx="5570">
                  <c:v>115.74400000000006</c:v>
                </c:pt>
                <c:pt idx="5571">
                  <c:v>115.87799999999999</c:v>
                </c:pt>
                <c:pt idx="5572">
                  <c:v>116.012</c:v>
                </c:pt>
                <c:pt idx="5573">
                  <c:v>116.14700000000002</c:v>
                </c:pt>
                <c:pt idx="5574">
                  <c:v>116.28100000000002</c:v>
                </c:pt>
                <c:pt idx="5575">
                  <c:v>116.41500000000002</c:v>
                </c:pt>
                <c:pt idx="5576">
                  <c:v>116.54900000000002</c:v>
                </c:pt>
                <c:pt idx="5577">
                  <c:v>116.68300000000001</c:v>
                </c:pt>
                <c:pt idx="5578">
                  <c:v>116.81699999999999</c:v>
                </c:pt>
                <c:pt idx="5579">
                  <c:v>116.95099999999999</c:v>
                </c:pt>
                <c:pt idx="5580">
                  <c:v>117.084</c:v>
                </c:pt>
                <c:pt idx="5581">
                  <c:v>117.21700000000006</c:v>
                </c:pt>
                <c:pt idx="5582">
                  <c:v>117.35</c:v>
                </c:pt>
                <c:pt idx="5583">
                  <c:v>117.483</c:v>
                </c:pt>
                <c:pt idx="5584">
                  <c:v>117.61499999999999</c:v>
                </c:pt>
                <c:pt idx="5585">
                  <c:v>117.74700000000006</c:v>
                </c:pt>
                <c:pt idx="5586">
                  <c:v>117.87799999999999</c:v>
                </c:pt>
                <c:pt idx="5587">
                  <c:v>118.009</c:v>
                </c:pt>
                <c:pt idx="5588">
                  <c:v>118.139</c:v>
                </c:pt>
                <c:pt idx="5589">
                  <c:v>118.268</c:v>
                </c:pt>
                <c:pt idx="5590">
                  <c:v>118.39700000000002</c:v>
                </c:pt>
                <c:pt idx="5591">
                  <c:v>118.52500000000001</c:v>
                </c:pt>
                <c:pt idx="5592">
                  <c:v>118.65300000000001</c:v>
                </c:pt>
                <c:pt idx="5593">
                  <c:v>118.78</c:v>
                </c:pt>
                <c:pt idx="5594">
                  <c:v>118.905</c:v>
                </c:pt>
                <c:pt idx="5595">
                  <c:v>119.03</c:v>
                </c:pt>
                <c:pt idx="5596">
                  <c:v>119.15499999999999</c:v>
                </c:pt>
                <c:pt idx="5597">
                  <c:v>119.27800000000001</c:v>
                </c:pt>
                <c:pt idx="5598">
                  <c:v>119.4</c:v>
                </c:pt>
                <c:pt idx="5599">
                  <c:v>119.521</c:v>
                </c:pt>
                <c:pt idx="5600">
                  <c:v>119.64100000000002</c:v>
                </c:pt>
                <c:pt idx="5601">
                  <c:v>119.76</c:v>
                </c:pt>
                <c:pt idx="5602">
                  <c:v>119.87799999999999</c:v>
                </c:pt>
                <c:pt idx="5603">
                  <c:v>119.995</c:v>
                </c:pt>
                <c:pt idx="5604">
                  <c:v>120.11</c:v>
                </c:pt>
                <c:pt idx="5605">
                  <c:v>120.224</c:v>
                </c:pt>
                <c:pt idx="5606">
                  <c:v>120.337</c:v>
                </c:pt>
                <c:pt idx="5607">
                  <c:v>120.44900000000005</c:v>
                </c:pt>
                <c:pt idx="5608">
                  <c:v>120.559</c:v>
                </c:pt>
                <c:pt idx="5609">
                  <c:v>120.66800000000001</c:v>
                </c:pt>
                <c:pt idx="5610">
                  <c:v>120.77500000000001</c:v>
                </c:pt>
                <c:pt idx="5611">
                  <c:v>120.881</c:v>
                </c:pt>
                <c:pt idx="5612">
                  <c:v>120.985</c:v>
                </c:pt>
                <c:pt idx="5613">
                  <c:v>121.08799999999999</c:v>
                </c:pt>
                <c:pt idx="5614">
                  <c:v>121.18899999999998</c:v>
                </c:pt>
                <c:pt idx="5615">
                  <c:v>121.289</c:v>
                </c:pt>
                <c:pt idx="5616">
                  <c:v>121.387</c:v>
                </c:pt>
                <c:pt idx="5617">
                  <c:v>121.483</c:v>
                </c:pt>
                <c:pt idx="5618">
                  <c:v>121.57799999999999</c:v>
                </c:pt>
                <c:pt idx="5619">
                  <c:v>121.67100000000001</c:v>
                </c:pt>
                <c:pt idx="5620">
                  <c:v>121.76100000000002</c:v>
                </c:pt>
                <c:pt idx="5621">
                  <c:v>121.851</c:v>
                </c:pt>
                <c:pt idx="5622">
                  <c:v>121.938</c:v>
                </c:pt>
                <c:pt idx="5623">
                  <c:v>122.023</c:v>
                </c:pt>
                <c:pt idx="5624">
                  <c:v>122.107</c:v>
                </c:pt>
                <c:pt idx="5625">
                  <c:v>122.18799999999999</c:v>
                </c:pt>
                <c:pt idx="5626">
                  <c:v>122.268</c:v>
                </c:pt>
                <c:pt idx="5627">
                  <c:v>122.345</c:v>
                </c:pt>
                <c:pt idx="5628">
                  <c:v>122.42100000000002</c:v>
                </c:pt>
                <c:pt idx="5629">
                  <c:v>122.49400000000006</c:v>
                </c:pt>
                <c:pt idx="5630">
                  <c:v>122.566</c:v>
                </c:pt>
                <c:pt idx="5631">
                  <c:v>122.63500000000001</c:v>
                </c:pt>
                <c:pt idx="5632">
                  <c:v>122.702</c:v>
                </c:pt>
                <c:pt idx="5633">
                  <c:v>122.76700000000002</c:v>
                </c:pt>
                <c:pt idx="5634">
                  <c:v>122.83</c:v>
                </c:pt>
                <c:pt idx="5635">
                  <c:v>122.89</c:v>
                </c:pt>
                <c:pt idx="5636">
                  <c:v>122.94900000000005</c:v>
                </c:pt>
                <c:pt idx="5637">
                  <c:v>123.005</c:v>
                </c:pt>
                <c:pt idx="5638">
                  <c:v>123.059</c:v>
                </c:pt>
                <c:pt idx="5639">
                  <c:v>123.11</c:v>
                </c:pt>
                <c:pt idx="5640">
                  <c:v>123.15900000000001</c:v>
                </c:pt>
                <c:pt idx="5641">
                  <c:v>123.206</c:v>
                </c:pt>
                <c:pt idx="5642">
                  <c:v>123.25</c:v>
                </c:pt>
                <c:pt idx="5643">
                  <c:v>123.292</c:v>
                </c:pt>
                <c:pt idx="5644">
                  <c:v>123.33199999999999</c:v>
                </c:pt>
                <c:pt idx="5645">
                  <c:v>123.369</c:v>
                </c:pt>
                <c:pt idx="5646">
                  <c:v>123.40400000000002</c:v>
                </c:pt>
                <c:pt idx="5647">
                  <c:v>123.43600000000002</c:v>
                </c:pt>
                <c:pt idx="5648">
                  <c:v>123.46599999999999</c:v>
                </c:pt>
                <c:pt idx="5649">
                  <c:v>123.49299999999999</c:v>
                </c:pt>
                <c:pt idx="5650">
                  <c:v>123.518</c:v>
                </c:pt>
                <c:pt idx="5651">
                  <c:v>123.54</c:v>
                </c:pt>
                <c:pt idx="5652">
                  <c:v>123.56</c:v>
                </c:pt>
                <c:pt idx="5653">
                  <c:v>123.577</c:v>
                </c:pt>
                <c:pt idx="5654">
                  <c:v>123.59099999999999</c:v>
                </c:pt>
                <c:pt idx="5655">
                  <c:v>123.60299999999998</c:v>
                </c:pt>
                <c:pt idx="5656">
                  <c:v>123.613</c:v>
                </c:pt>
                <c:pt idx="5657">
                  <c:v>123.61999999999999</c:v>
                </c:pt>
                <c:pt idx="5658">
                  <c:v>123.624</c:v>
                </c:pt>
                <c:pt idx="5659">
                  <c:v>123.62599999999998</c:v>
                </c:pt>
                <c:pt idx="5660">
                  <c:v>123.62499999999999</c:v>
                </c:pt>
                <c:pt idx="5661">
                  <c:v>123.621</c:v>
                </c:pt>
                <c:pt idx="5662">
                  <c:v>123.61499999999999</c:v>
                </c:pt>
                <c:pt idx="5663">
                  <c:v>123.60599999999998</c:v>
                </c:pt>
                <c:pt idx="5664">
                  <c:v>123.595</c:v>
                </c:pt>
                <c:pt idx="5665">
                  <c:v>123.58</c:v>
                </c:pt>
                <c:pt idx="5666">
                  <c:v>123.56399999999999</c:v>
                </c:pt>
                <c:pt idx="5667">
                  <c:v>123.54400000000005</c:v>
                </c:pt>
                <c:pt idx="5668">
                  <c:v>123.52200000000001</c:v>
                </c:pt>
                <c:pt idx="5669">
                  <c:v>123.49700000000006</c:v>
                </c:pt>
                <c:pt idx="5670">
                  <c:v>123.47</c:v>
                </c:pt>
                <c:pt idx="5671">
                  <c:v>123.44000000000005</c:v>
                </c:pt>
                <c:pt idx="5672">
                  <c:v>123.40700000000002</c:v>
                </c:pt>
                <c:pt idx="5673">
                  <c:v>123.37199999999999</c:v>
                </c:pt>
                <c:pt idx="5674">
                  <c:v>123.334</c:v>
                </c:pt>
                <c:pt idx="5675">
                  <c:v>123.29300000000002</c:v>
                </c:pt>
                <c:pt idx="5676">
                  <c:v>123.25</c:v>
                </c:pt>
                <c:pt idx="5677">
                  <c:v>123.20399999999999</c:v>
                </c:pt>
                <c:pt idx="5678">
                  <c:v>123.15499999999999</c:v>
                </c:pt>
                <c:pt idx="5679">
                  <c:v>123.104</c:v>
                </c:pt>
                <c:pt idx="5680">
                  <c:v>123.05</c:v>
                </c:pt>
                <c:pt idx="5681">
                  <c:v>122.99400000000006</c:v>
                </c:pt>
                <c:pt idx="5682">
                  <c:v>122.935</c:v>
                </c:pt>
                <c:pt idx="5683">
                  <c:v>122.874</c:v>
                </c:pt>
                <c:pt idx="5684">
                  <c:v>122.809</c:v>
                </c:pt>
                <c:pt idx="5685">
                  <c:v>122.74299999999999</c:v>
                </c:pt>
                <c:pt idx="5686">
                  <c:v>122.67299999999994</c:v>
                </c:pt>
                <c:pt idx="5687">
                  <c:v>122.601</c:v>
                </c:pt>
                <c:pt idx="5688">
                  <c:v>122.527</c:v>
                </c:pt>
                <c:pt idx="5689">
                  <c:v>122.45</c:v>
                </c:pt>
                <c:pt idx="5690">
                  <c:v>122.371</c:v>
                </c:pt>
                <c:pt idx="5691">
                  <c:v>122.289</c:v>
                </c:pt>
                <c:pt idx="5692">
                  <c:v>122.20399999999999</c:v>
                </c:pt>
                <c:pt idx="5693">
                  <c:v>122.117</c:v>
                </c:pt>
                <c:pt idx="5694">
                  <c:v>122.02800000000001</c:v>
                </c:pt>
                <c:pt idx="5695">
                  <c:v>121.93600000000002</c:v>
                </c:pt>
                <c:pt idx="5696">
                  <c:v>121.842</c:v>
                </c:pt>
                <c:pt idx="5697">
                  <c:v>121.74600000000002</c:v>
                </c:pt>
                <c:pt idx="5698">
                  <c:v>121.64700000000002</c:v>
                </c:pt>
                <c:pt idx="5699">
                  <c:v>121.54600000000002</c:v>
                </c:pt>
                <c:pt idx="5700">
                  <c:v>121.44200000000002</c:v>
                </c:pt>
                <c:pt idx="5701">
                  <c:v>121.336</c:v>
                </c:pt>
                <c:pt idx="5702">
                  <c:v>121.22799999999999</c:v>
                </c:pt>
                <c:pt idx="5703">
                  <c:v>121.117</c:v>
                </c:pt>
                <c:pt idx="5704">
                  <c:v>121.005</c:v>
                </c:pt>
                <c:pt idx="5705">
                  <c:v>120.89</c:v>
                </c:pt>
                <c:pt idx="5706">
                  <c:v>120.773</c:v>
                </c:pt>
                <c:pt idx="5707">
                  <c:v>120.65300000000001</c:v>
                </c:pt>
                <c:pt idx="5708">
                  <c:v>120.532</c:v>
                </c:pt>
                <c:pt idx="5709">
                  <c:v>120.40900000000002</c:v>
                </c:pt>
                <c:pt idx="5710">
                  <c:v>120.283</c:v>
                </c:pt>
                <c:pt idx="5711">
                  <c:v>120.15499999999999</c:v>
                </c:pt>
                <c:pt idx="5712">
                  <c:v>120.026</c:v>
                </c:pt>
                <c:pt idx="5713">
                  <c:v>119.89400000000002</c:v>
                </c:pt>
                <c:pt idx="5714">
                  <c:v>119.76</c:v>
                </c:pt>
                <c:pt idx="5715">
                  <c:v>119.62499999999999</c:v>
                </c:pt>
                <c:pt idx="5716">
                  <c:v>119.48699999999999</c:v>
                </c:pt>
                <c:pt idx="5717">
                  <c:v>119.348</c:v>
                </c:pt>
                <c:pt idx="5718">
                  <c:v>119.206</c:v>
                </c:pt>
                <c:pt idx="5719">
                  <c:v>119.063</c:v>
                </c:pt>
                <c:pt idx="5720">
                  <c:v>118.91800000000002</c:v>
                </c:pt>
                <c:pt idx="5721">
                  <c:v>118.77200000000001</c:v>
                </c:pt>
                <c:pt idx="5722">
                  <c:v>118.62299999999998</c:v>
                </c:pt>
                <c:pt idx="5723">
                  <c:v>118.473</c:v>
                </c:pt>
                <c:pt idx="5724">
                  <c:v>118.321</c:v>
                </c:pt>
                <c:pt idx="5725">
                  <c:v>118.16800000000001</c:v>
                </c:pt>
                <c:pt idx="5726">
                  <c:v>118.01300000000002</c:v>
                </c:pt>
                <c:pt idx="5727">
                  <c:v>117.857</c:v>
                </c:pt>
                <c:pt idx="5728">
                  <c:v>117.699</c:v>
                </c:pt>
                <c:pt idx="5729">
                  <c:v>117.539</c:v>
                </c:pt>
                <c:pt idx="5730">
                  <c:v>117.37799999999999</c:v>
                </c:pt>
                <c:pt idx="5731">
                  <c:v>117.21599999999999</c:v>
                </c:pt>
                <c:pt idx="5732">
                  <c:v>117.05200000000001</c:v>
                </c:pt>
                <c:pt idx="5733">
                  <c:v>116.887</c:v>
                </c:pt>
                <c:pt idx="5734">
                  <c:v>116.721</c:v>
                </c:pt>
                <c:pt idx="5735">
                  <c:v>116.553</c:v>
                </c:pt>
                <c:pt idx="5736">
                  <c:v>116.384</c:v>
                </c:pt>
                <c:pt idx="5737">
                  <c:v>116.21400000000006</c:v>
                </c:pt>
                <c:pt idx="5738">
                  <c:v>116.04300000000002</c:v>
                </c:pt>
                <c:pt idx="5739">
                  <c:v>115.871</c:v>
                </c:pt>
                <c:pt idx="5740">
                  <c:v>115.697</c:v>
                </c:pt>
                <c:pt idx="5741">
                  <c:v>115.523</c:v>
                </c:pt>
                <c:pt idx="5742">
                  <c:v>115.348</c:v>
                </c:pt>
                <c:pt idx="5743">
                  <c:v>115.17199999999998</c:v>
                </c:pt>
                <c:pt idx="5744">
                  <c:v>114.995</c:v>
                </c:pt>
                <c:pt idx="5745">
                  <c:v>114.81699999999999</c:v>
                </c:pt>
                <c:pt idx="5746">
                  <c:v>114.63800000000001</c:v>
                </c:pt>
                <c:pt idx="5747">
                  <c:v>114.458</c:v>
                </c:pt>
                <c:pt idx="5748">
                  <c:v>114.27800000000001</c:v>
                </c:pt>
                <c:pt idx="5749">
                  <c:v>114.09699999999999</c:v>
                </c:pt>
                <c:pt idx="5750">
                  <c:v>113.91500000000002</c:v>
                </c:pt>
                <c:pt idx="5751">
                  <c:v>113.733</c:v>
                </c:pt>
                <c:pt idx="5752">
                  <c:v>113.55</c:v>
                </c:pt>
                <c:pt idx="5753">
                  <c:v>113.367</c:v>
                </c:pt>
                <c:pt idx="5754">
                  <c:v>113.18300000000001</c:v>
                </c:pt>
                <c:pt idx="5755">
                  <c:v>112.998</c:v>
                </c:pt>
                <c:pt idx="5756">
                  <c:v>112.81399999999999</c:v>
                </c:pt>
                <c:pt idx="5757">
                  <c:v>112.62899999999998</c:v>
                </c:pt>
                <c:pt idx="5758">
                  <c:v>112.44300000000005</c:v>
                </c:pt>
                <c:pt idx="5759">
                  <c:v>112.258</c:v>
                </c:pt>
                <c:pt idx="5760">
                  <c:v>112.07199999999999</c:v>
                </c:pt>
                <c:pt idx="5761">
                  <c:v>111.886</c:v>
                </c:pt>
                <c:pt idx="5762">
                  <c:v>111.7</c:v>
                </c:pt>
                <c:pt idx="5763">
                  <c:v>111.51400000000002</c:v>
                </c:pt>
                <c:pt idx="5764">
                  <c:v>111.327</c:v>
                </c:pt>
                <c:pt idx="5765">
                  <c:v>111.14100000000002</c:v>
                </c:pt>
                <c:pt idx="5766">
                  <c:v>110.955</c:v>
                </c:pt>
                <c:pt idx="5767">
                  <c:v>110.768</c:v>
                </c:pt>
                <c:pt idx="5768">
                  <c:v>110.58199999999999</c:v>
                </c:pt>
                <c:pt idx="5769">
                  <c:v>110.396</c:v>
                </c:pt>
                <c:pt idx="5770">
                  <c:v>110.21100000000006</c:v>
                </c:pt>
                <c:pt idx="5771">
                  <c:v>110.02500000000001</c:v>
                </c:pt>
                <c:pt idx="5772">
                  <c:v>109.84</c:v>
                </c:pt>
                <c:pt idx="5773">
                  <c:v>109.65499999999999</c:v>
                </c:pt>
                <c:pt idx="5774">
                  <c:v>109.47</c:v>
                </c:pt>
                <c:pt idx="5775">
                  <c:v>109.286</c:v>
                </c:pt>
                <c:pt idx="5776">
                  <c:v>109.10299999999998</c:v>
                </c:pt>
                <c:pt idx="5777">
                  <c:v>108.92</c:v>
                </c:pt>
                <c:pt idx="5778">
                  <c:v>108.73699999999999</c:v>
                </c:pt>
                <c:pt idx="5779">
                  <c:v>108.55500000000001</c:v>
                </c:pt>
                <c:pt idx="5780">
                  <c:v>108.374</c:v>
                </c:pt>
                <c:pt idx="5781">
                  <c:v>108.193</c:v>
                </c:pt>
                <c:pt idx="5782">
                  <c:v>108.01300000000002</c:v>
                </c:pt>
                <c:pt idx="5783">
                  <c:v>107.833</c:v>
                </c:pt>
                <c:pt idx="5784">
                  <c:v>107.65499999999999</c:v>
                </c:pt>
                <c:pt idx="5785">
                  <c:v>107.477</c:v>
                </c:pt>
                <c:pt idx="5786">
                  <c:v>107.3</c:v>
                </c:pt>
                <c:pt idx="5787">
                  <c:v>107.124</c:v>
                </c:pt>
                <c:pt idx="5788">
                  <c:v>106.94900000000005</c:v>
                </c:pt>
                <c:pt idx="5789">
                  <c:v>106.77500000000001</c:v>
                </c:pt>
                <c:pt idx="5790">
                  <c:v>106.60199999999999</c:v>
                </c:pt>
                <c:pt idx="5791">
                  <c:v>106.43</c:v>
                </c:pt>
                <c:pt idx="5792">
                  <c:v>106.259</c:v>
                </c:pt>
                <c:pt idx="5793">
                  <c:v>106.089</c:v>
                </c:pt>
                <c:pt idx="5794">
                  <c:v>105.92</c:v>
                </c:pt>
                <c:pt idx="5795">
                  <c:v>105.753</c:v>
                </c:pt>
                <c:pt idx="5796">
                  <c:v>105.587</c:v>
                </c:pt>
                <c:pt idx="5797">
                  <c:v>105.422</c:v>
                </c:pt>
                <c:pt idx="5798">
                  <c:v>105.258</c:v>
                </c:pt>
                <c:pt idx="5799">
                  <c:v>105.095</c:v>
                </c:pt>
                <c:pt idx="5800">
                  <c:v>104.93400000000005</c:v>
                </c:pt>
                <c:pt idx="5801">
                  <c:v>104.77500000000001</c:v>
                </c:pt>
                <c:pt idx="5802">
                  <c:v>104.617</c:v>
                </c:pt>
                <c:pt idx="5803">
                  <c:v>104.46000000000002</c:v>
                </c:pt>
                <c:pt idx="5804">
                  <c:v>104.30500000000001</c:v>
                </c:pt>
                <c:pt idx="5805">
                  <c:v>104.151</c:v>
                </c:pt>
                <c:pt idx="5806">
                  <c:v>103.99900000000002</c:v>
                </c:pt>
                <c:pt idx="5807">
                  <c:v>103.848</c:v>
                </c:pt>
                <c:pt idx="5808">
                  <c:v>103.7</c:v>
                </c:pt>
                <c:pt idx="5809">
                  <c:v>103.55200000000001</c:v>
                </c:pt>
                <c:pt idx="5810">
                  <c:v>103.40700000000002</c:v>
                </c:pt>
                <c:pt idx="5811">
                  <c:v>103.26300000000002</c:v>
                </c:pt>
                <c:pt idx="5812">
                  <c:v>103.121</c:v>
                </c:pt>
                <c:pt idx="5813">
                  <c:v>102.98</c:v>
                </c:pt>
                <c:pt idx="5814">
                  <c:v>102.842</c:v>
                </c:pt>
                <c:pt idx="5815">
                  <c:v>102.705</c:v>
                </c:pt>
                <c:pt idx="5816">
                  <c:v>102.57</c:v>
                </c:pt>
                <c:pt idx="5817">
                  <c:v>102.43700000000005</c:v>
                </c:pt>
                <c:pt idx="5818">
                  <c:v>102.306</c:v>
                </c:pt>
                <c:pt idx="5819">
                  <c:v>102.17700000000001</c:v>
                </c:pt>
                <c:pt idx="5820">
                  <c:v>102.04900000000002</c:v>
                </c:pt>
                <c:pt idx="5821">
                  <c:v>101.92400000000002</c:v>
                </c:pt>
                <c:pt idx="5822">
                  <c:v>101.8</c:v>
                </c:pt>
                <c:pt idx="5823">
                  <c:v>101.67899999999995</c:v>
                </c:pt>
                <c:pt idx="5824">
                  <c:v>101.56</c:v>
                </c:pt>
                <c:pt idx="5825">
                  <c:v>101.44200000000002</c:v>
                </c:pt>
                <c:pt idx="5826">
                  <c:v>101.327</c:v>
                </c:pt>
                <c:pt idx="5827">
                  <c:v>101.21400000000006</c:v>
                </c:pt>
                <c:pt idx="5828">
                  <c:v>101.10299999999998</c:v>
                </c:pt>
                <c:pt idx="5829">
                  <c:v>100.99400000000006</c:v>
                </c:pt>
                <c:pt idx="5830">
                  <c:v>100.887</c:v>
                </c:pt>
                <c:pt idx="5831">
                  <c:v>100.782</c:v>
                </c:pt>
                <c:pt idx="5832">
                  <c:v>100.67999999999998</c:v>
                </c:pt>
                <c:pt idx="5833">
                  <c:v>100.57899999999998</c:v>
                </c:pt>
                <c:pt idx="5834">
                  <c:v>100.48099999999999</c:v>
                </c:pt>
                <c:pt idx="5835">
                  <c:v>100.38500000000001</c:v>
                </c:pt>
                <c:pt idx="5836">
                  <c:v>100.292</c:v>
                </c:pt>
                <c:pt idx="5837">
                  <c:v>100.2</c:v>
                </c:pt>
                <c:pt idx="5838">
                  <c:v>100.111</c:v>
                </c:pt>
                <c:pt idx="5839">
                  <c:v>100.024</c:v>
                </c:pt>
                <c:pt idx="5840">
                  <c:v>99.938999999999993</c:v>
                </c:pt>
                <c:pt idx="5841">
                  <c:v>99.8566</c:v>
                </c:pt>
                <c:pt idx="5842">
                  <c:v>99.776399999999981</c:v>
                </c:pt>
                <c:pt idx="5843">
                  <c:v>99.698499999999981</c:v>
                </c:pt>
                <c:pt idx="5844">
                  <c:v>99.622899999999959</c:v>
                </c:pt>
                <c:pt idx="5845">
                  <c:v>99.549499999999995</c:v>
                </c:pt>
                <c:pt idx="5846">
                  <c:v>99.478399999999979</c:v>
                </c:pt>
                <c:pt idx="5847">
                  <c:v>99.409700000000001</c:v>
                </c:pt>
                <c:pt idx="5848">
                  <c:v>99.343300000000013</c:v>
                </c:pt>
                <c:pt idx="5849">
                  <c:v>99.279200000000003</c:v>
                </c:pt>
                <c:pt idx="5850">
                  <c:v>99.217500000000058</c:v>
                </c:pt>
                <c:pt idx="5851">
                  <c:v>99.157999999999987</c:v>
                </c:pt>
                <c:pt idx="5852">
                  <c:v>99.100799999999978</c:v>
                </c:pt>
                <c:pt idx="5853">
                  <c:v>99.046000000000006</c:v>
                </c:pt>
                <c:pt idx="5854">
                  <c:v>98.993499999999997</c:v>
                </c:pt>
                <c:pt idx="5855">
                  <c:v>98.943300000000022</c:v>
                </c:pt>
                <c:pt idx="5856">
                  <c:v>98.895499999999998</c:v>
                </c:pt>
                <c:pt idx="5857">
                  <c:v>98.849900000000005</c:v>
                </c:pt>
                <c:pt idx="5858">
                  <c:v>98.806699999999992</c:v>
                </c:pt>
                <c:pt idx="5859">
                  <c:v>98.765799999999999</c:v>
                </c:pt>
                <c:pt idx="5860">
                  <c:v>98.727099999999993</c:v>
                </c:pt>
                <c:pt idx="5861">
                  <c:v>98.690799999999982</c:v>
                </c:pt>
                <c:pt idx="5862">
                  <c:v>98.656699999999987</c:v>
                </c:pt>
                <c:pt idx="5863">
                  <c:v>98.624999999999986</c:v>
                </c:pt>
                <c:pt idx="5864">
                  <c:v>98.595500000000001</c:v>
                </c:pt>
                <c:pt idx="5865">
                  <c:v>98.568299999999994</c:v>
                </c:pt>
                <c:pt idx="5866">
                  <c:v>98.543300000000002</c:v>
                </c:pt>
                <c:pt idx="5867">
                  <c:v>98.520600000000002</c:v>
                </c:pt>
                <c:pt idx="5868">
                  <c:v>98.500100000000003</c:v>
                </c:pt>
                <c:pt idx="5869">
                  <c:v>98.481899999999996</c:v>
                </c:pt>
                <c:pt idx="5870">
                  <c:v>98.465900000000005</c:v>
                </c:pt>
                <c:pt idx="5871">
                  <c:v>98.452000000000012</c:v>
                </c:pt>
                <c:pt idx="5872">
                  <c:v>98.440399999999997</c:v>
                </c:pt>
                <c:pt idx="5873">
                  <c:v>98.430999999999997</c:v>
                </c:pt>
                <c:pt idx="5874">
                  <c:v>98.423599999999993</c:v>
                </c:pt>
                <c:pt idx="5875">
                  <c:v>98.418499999999995</c:v>
                </c:pt>
                <c:pt idx="5876">
                  <c:v>98.415499999999994</c:v>
                </c:pt>
                <c:pt idx="5877">
                  <c:v>98.41460000000005</c:v>
                </c:pt>
                <c:pt idx="5878">
                  <c:v>98.415800000000004</c:v>
                </c:pt>
                <c:pt idx="5879">
                  <c:v>98.419100000000057</c:v>
                </c:pt>
                <c:pt idx="5880">
                  <c:v>98.424499999999995</c:v>
                </c:pt>
                <c:pt idx="5881">
                  <c:v>98.431799999999996</c:v>
                </c:pt>
                <c:pt idx="5882">
                  <c:v>98.44120000000008</c:v>
                </c:pt>
                <c:pt idx="5883">
                  <c:v>98.452600000000004</c:v>
                </c:pt>
                <c:pt idx="5884">
                  <c:v>98.466099999999997</c:v>
                </c:pt>
                <c:pt idx="5885">
                  <c:v>98.481399999999994</c:v>
                </c:pt>
                <c:pt idx="5886">
                  <c:v>98.498700000000014</c:v>
                </c:pt>
                <c:pt idx="5887">
                  <c:v>98.517899999999997</c:v>
                </c:pt>
                <c:pt idx="5888">
                  <c:v>98.539100000000005</c:v>
                </c:pt>
                <c:pt idx="5889">
                  <c:v>98.562100000000001</c:v>
                </c:pt>
                <c:pt idx="5890">
                  <c:v>98.586799999999982</c:v>
                </c:pt>
                <c:pt idx="5891">
                  <c:v>98.613500000000002</c:v>
                </c:pt>
                <c:pt idx="5892">
                  <c:v>98.641999999999996</c:v>
                </c:pt>
                <c:pt idx="5893">
                  <c:v>98.672099999999958</c:v>
                </c:pt>
                <c:pt idx="5894">
                  <c:v>98.704099999999997</c:v>
                </c:pt>
                <c:pt idx="5895">
                  <c:v>98.737799999999993</c:v>
                </c:pt>
                <c:pt idx="5896">
                  <c:v>98.773099999999999</c:v>
                </c:pt>
                <c:pt idx="5897">
                  <c:v>98.810100000000006</c:v>
                </c:pt>
                <c:pt idx="5898">
                  <c:v>98.848799999999983</c:v>
                </c:pt>
                <c:pt idx="5899">
                  <c:v>98.889099999999999</c:v>
                </c:pt>
                <c:pt idx="5900">
                  <c:v>98.930999999999997</c:v>
                </c:pt>
                <c:pt idx="5901">
                  <c:v>98.974300000000014</c:v>
                </c:pt>
                <c:pt idx="5902">
                  <c:v>99.019200000000026</c:v>
                </c:pt>
                <c:pt idx="5903">
                  <c:v>99.065600000000003</c:v>
                </c:pt>
                <c:pt idx="5904">
                  <c:v>99.113399999999999</c:v>
                </c:pt>
                <c:pt idx="5905">
                  <c:v>99.162699999999987</c:v>
                </c:pt>
                <c:pt idx="5906">
                  <c:v>99.213300000000004</c:v>
                </c:pt>
                <c:pt idx="5907">
                  <c:v>99.265299999999996</c:v>
                </c:pt>
                <c:pt idx="5908">
                  <c:v>99.318699999999993</c:v>
                </c:pt>
                <c:pt idx="5909">
                  <c:v>99.373299999999986</c:v>
                </c:pt>
                <c:pt idx="5910">
                  <c:v>99.429100000000005</c:v>
                </c:pt>
                <c:pt idx="5911">
                  <c:v>99.486199999999997</c:v>
                </c:pt>
                <c:pt idx="5912">
                  <c:v>99.544500000000056</c:v>
                </c:pt>
                <c:pt idx="5913">
                  <c:v>99.603999999999999</c:v>
                </c:pt>
                <c:pt idx="5914">
                  <c:v>99.664599999999993</c:v>
                </c:pt>
                <c:pt idx="5915">
                  <c:v>99.726200000000006</c:v>
                </c:pt>
                <c:pt idx="5916">
                  <c:v>99.789000000000001</c:v>
                </c:pt>
                <c:pt idx="5917">
                  <c:v>99.852599999999981</c:v>
                </c:pt>
                <c:pt idx="5918">
                  <c:v>99.917300000000026</c:v>
                </c:pt>
                <c:pt idx="5919">
                  <c:v>99.983000000000004</c:v>
                </c:pt>
                <c:pt idx="5920">
                  <c:v>100.05</c:v>
                </c:pt>
                <c:pt idx="5921">
                  <c:v>100.117</c:v>
                </c:pt>
                <c:pt idx="5922">
                  <c:v>100.18499999999999</c:v>
                </c:pt>
                <c:pt idx="5923">
                  <c:v>100.254</c:v>
                </c:pt>
                <c:pt idx="5924">
                  <c:v>100.324</c:v>
                </c:pt>
                <c:pt idx="5925">
                  <c:v>100.395</c:v>
                </c:pt>
                <c:pt idx="5926">
                  <c:v>100.46599999999999</c:v>
                </c:pt>
                <c:pt idx="5927">
                  <c:v>100.538</c:v>
                </c:pt>
                <c:pt idx="5928">
                  <c:v>100.61</c:v>
                </c:pt>
                <c:pt idx="5929">
                  <c:v>100.68300000000001</c:v>
                </c:pt>
                <c:pt idx="5930">
                  <c:v>100.75700000000002</c:v>
                </c:pt>
                <c:pt idx="5931">
                  <c:v>100.831</c:v>
                </c:pt>
                <c:pt idx="5932">
                  <c:v>100.90600000000002</c:v>
                </c:pt>
                <c:pt idx="5933">
                  <c:v>100.98</c:v>
                </c:pt>
                <c:pt idx="5934">
                  <c:v>101.056</c:v>
                </c:pt>
                <c:pt idx="5935">
                  <c:v>101.13200000000001</c:v>
                </c:pt>
                <c:pt idx="5936">
                  <c:v>101.208</c:v>
                </c:pt>
                <c:pt idx="5937">
                  <c:v>101.28400000000002</c:v>
                </c:pt>
                <c:pt idx="5938">
                  <c:v>101.36</c:v>
                </c:pt>
                <c:pt idx="5939">
                  <c:v>101.43700000000005</c:v>
                </c:pt>
                <c:pt idx="5940">
                  <c:v>101.51400000000002</c:v>
                </c:pt>
                <c:pt idx="5941">
                  <c:v>101.59099999999999</c:v>
                </c:pt>
                <c:pt idx="5942">
                  <c:v>101.66800000000001</c:v>
                </c:pt>
                <c:pt idx="5943">
                  <c:v>101.745</c:v>
                </c:pt>
                <c:pt idx="5944">
                  <c:v>101.82199999999999</c:v>
                </c:pt>
                <c:pt idx="5945">
                  <c:v>101.899</c:v>
                </c:pt>
                <c:pt idx="5946">
                  <c:v>101.976</c:v>
                </c:pt>
                <c:pt idx="5947">
                  <c:v>102.053</c:v>
                </c:pt>
                <c:pt idx="5948">
                  <c:v>102.12899999999998</c:v>
                </c:pt>
                <c:pt idx="5949">
                  <c:v>102.206</c:v>
                </c:pt>
                <c:pt idx="5950">
                  <c:v>102.282</c:v>
                </c:pt>
                <c:pt idx="5951">
                  <c:v>102.35799999999999</c:v>
                </c:pt>
                <c:pt idx="5952">
                  <c:v>102.43400000000005</c:v>
                </c:pt>
                <c:pt idx="5953">
                  <c:v>102.509</c:v>
                </c:pt>
                <c:pt idx="5954">
                  <c:v>102.584</c:v>
                </c:pt>
                <c:pt idx="5955">
                  <c:v>102.65900000000001</c:v>
                </c:pt>
                <c:pt idx="5956">
                  <c:v>102.733</c:v>
                </c:pt>
                <c:pt idx="5957">
                  <c:v>102.806</c:v>
                </c:pt>
                <c:pt idx="5958">
                  <c:v>102.88</c:v>
                </c:pt>
                <c:pt idx="5959">
                  <c:v>102.952</c:v>
                </c:pt>
                <c:pt idx="5960">
                  <c:v>103.024</c:v>
                </c:pt>
                <c:pt idx="5961">
                  <c:v>103.096</c:v>
                </c:pt>
                <c:pt idx="5962">
                  <c:v>103.166</c:v>
                </c:pt>
                <c:pt idx="5963">
                  <c:v>103.236</c:v>
                </c:pt>
                <c:pt idx="5964">
                  <c:v>103.306</c:v>
                </c:pt>
                <c:pt idx="5965">
                  <c:v>103.374</c:v>
                </c:pt>
                <c:pt idx="5966">
                  <c:v>103.44200000000002</c:v>
                </c:pt>
                <c:pt idx="5967">
                  <c:v>103.509</c:v>
                </c:pt>
                <c:pt idx="5968">
                  <c:v>103.57499999999999</c:v>
                </c:pt>
                <c:pt idx="5969">
                  <c:v>103.64</c:v>
                </c:pt>
                <c:pt idx="5970">
                  <c:v>103.70399999999999</c:v>
                </c:pt>
                <c:pt idx="5971">
                  <c:v>103.768</c:v>
                </c:pt>
                <c:pt idx="5972">
                  <c:v>103.83</c:v>
                </c:pt>
                <c:pt idx="5973">
                  <c:v>103.89100000000002</c:v>
                </c:pt>
                <c:pt idx="5974">
                  <c:v>103.952</c:v>
                </c:pt>
                <c:pt idx="5975">
                  <c:v>104.01100000000002</c:v>
                </c:pt>
                <c:pt idx="5976">
                  <c:v>104.069</c:v>
                </c:pt>
                <c:pt idx="5977">
                  <c:v>104.12599999999998</c:v>
                </c:pt>
                <c:pt idx="5978">
                  <c:v>104.18199999999999</c:v>
                </c:pt>
                <c:pt idx="5979">
                  <c:v>104.236</c:v>
                </c:pt>
                <c:pt idx="5980">
                  <c:v>104.29</c:v>
                </c:pt>
                <c:pt idx="5981">
                  <c:v>104.342</c:v>
                </c:pt>
                <c:pt idx="5982">
                  <c:v>104.393</c:v>
                </c:pt>
                <c:pt idx="5983">
                  <c:v>104.44300000000005</c:v>
                </c:pt>
                <c:pt idx="5984">
                  <c:v>104.49100000000006</c:v>
                </c:pt>
                <c:pt idx="5985">
                  <c:v>104.538</c:v>
                </c:pt>
                <c:pt idx="5986">
                  <c:v>104.584</c:v>
                </c:pt>
                <c:pt idx="5987">
                  <c:v>104.62899999999998</c:v>
                </c:pt>
                <c:pt idx="5988">
                  <c:v>104.67199999999998</c:v>
                </c:pt>
                <c:pt idx="5989">
                  <c:v>104.71299999999999</c:v>
                </c:pt>
                <c:pt idx="5990">
                  <c:v>104.753</c:v>
                </c:pt>
                <c:pt idx="5991">
                  <c:v>104.792</c:v>
                </c:pt>
                <c:pt idx="5992">
                  <c:v>104.82899999999998</c:v>
                </c:pt>
                <c:pt idx="5993">
                  <c:v>104.86499999999999</c:v>
                </c:pt>
                <c:pt idx="5994">
                  <c:v>104.899</c:v>
                </c:pt>
                <c:pt idx="5995">
                  <c:v>104.932</c:v>
                </c:pt>
                <c:pt idx="5996">
                  <c:v>104.96299999999999</c:v>
                </c:pt>
                <c:pt idx="5997">
                  <c:v>104.992</c:v>
                </c:pt>
                <c:pt idx="5998">
                  <c:v>105.02</c:v>
                </c:pt>
                <c:pt idx="5999">
                  <c:v>105.04700000000005</c:v>
                </c:pt>
                <c:pt idx="6000">
                  <c:v>105.071</c:v>
                </c:pt>
                <c:pt idx="6001">
                  <c:v>105.095</c:v>
                </c:pt>
                <c:pt idx="6002">
                  <c:v>105.116</c:v>
                </c:pt>
                <c:pt idx="6003">
                  <c:v>105.136</c:v>
                </c:pt>
                <c:pt idx="6004">
                  <c:v>105.154</c:v>
                </c:pt>
                <c:pt idx="6005">
                  <c:v>105.17100000000001</c:v>
                </c:pt>
                <c:pt idx="6006">
                  <c:v>105.18600000000001</c:v>
                </c:pt>
                <c:pt idx="6007">
                  <c:v>105.199</c:v>
                </c:pt>
                <c:pt idx="6008">
                  <c:v>105.21000000000002</c:v>
                </c:pt>
                <c:pt idx="6009">
                  <c:v>105.22</c:v>
                </c:pt>
                <c:pt idx="6010">
                  <c:v>105.22799999999999</c:v>
                </c:pt>
                <c:pt idx="6011">
                  <c:v>105.235</c:v>
                </c:pt>
                <c:pt idx="6012">
                  <c:v>105.24000000000002</c:v>
                </c:pt>
                <c:pt idx="6013">
                  <c:v>105.24299999999999</c:v>
                </c:pt>
                <c:pt idx="6014">
                  <c:v>105.24400000000006</c:v>
                </c:pt>
                <c:pt idx="6015">
                  <c:v>105.24400000000006</c:v>
                </c:pt>
                <c:pt idx="6016">
                  <c:v>105.24100000000006</c:v>
                </c:pt>
                <c:pt idx="6017">
                  <c:v>105.23699999999999</c:v>
                </c:pt>
                <c:pt idx="6018">
                  <c:v>105.232</c:v>
                </c:pt>
                <c:pt idx="6019">
                  <c:v>105.22499999999999</c:v>
                </c:pt>
                <c:pt idx="6020">
                  <c:v>105.21599999999999</c:v>
                </c:pt>
                <c:pt idx="6021">
                  <c:v>105.205</c:v>
                </c:pt>
                <c:pt idx="6022">
                  <c:v>105.19199999999999</c:v>
                </c:pt>
                <c:pt idx="6023">
                  <c:v>105.17799999999998</c:v>
                </c:pt>
                <c:pt idx="6024">
                  <c:v>105.16200000000001</c:v>
                </c:pt>
                <c:pt idx="6025">
                  <c:v>105.145</c:v>
                </c:pt>
                <c:pt idx="6026">
                  <c:v>105.12499999999999</c:v>
                </c:pt>
                <c:pt idx="6027">
                  <c:v>105.104</c:v>
                </c:pt>
                <c:pt idx="6028">
                  <c:v>105.08199999999999</c:v>
                </c:pt>
                <c:pt idx="6029">
                  <c:v>105.057</c:v>
                </c:pt>
                <c:pt idx="6030">
                  <c:v>105.03100000000002</c:v>
                </c:pt>
                <c:pt idx="6031">
                  <c:v>105.004</c:v>
                </c:pt>
                <c:pt idx="6032">
                  <c:v>104.97499999999999</c:v>
                </c:pt>
                <c:pt idx="6033">
                  <c:v>104.94400000000007</c:v>
                </c:pt>
                <c:pt idx="6034">
                  <c:v>104.91100000000006</c:v>
                </c:pt>
                <c:pt idx="6035">
                  <c:v>104.877</c:v>
                </c:pt>
                <c:pt idx="6036">
                  <c:v>104.84099999999999</c:v>
                </c:pt>
                <c:pt idx="6037">
                  <c:v>104.804</c:v>
                </c:pt>
                <c:pt idx="6038">
                  <c:v>104.765</c:v>
                </c:pt>
                <c:pt idx="6039">
                  <c:v>104.72499999999999</c:v>
                </c:pt>
                <c:pt idx="6040">
                  <c:v>104.68300000000001</c:v>
                </c:pt>
                <c:pt idx="6041">
                  <c:v>104.639</c:v>
                </c:pt>
                <c:pt idx="6042">
                  <c:v>104.595</c:v>
                </c:pt>
                <c:pt idx="6043">
                  <c:v>104.548</c:v>
                </c:pt>
                <c:pt idx="6044">
                  <c:v>104.5</c:v>
                </c:pt>
                <c:pt idx="6045">
                  <c:v>104.45099999999999</c:v>
                </c:pt>
                <c:pt idx="6046">
                  <c:v>104.4</c:v>
                </c:pt>
                <c:pt idx="6047">
                  <c:v>104.349</c:v>
                </c:pt>
                <c:pt idx="6048">
                  <c:v>104.295</c:v>
                </c:pt>
                <c:pt idx="6049">
                  <c:v>104.24100000000006</c:v>
                </c:pt>
                <c:pt idx="6050">
                  <c:v>104.18499999999999</c:v>
                </c:pt>
                <c:pt idx="6051">
                  <c:v>104.127</c:v>
                </c:pt>
                <c:pt idx="6052">
                  <c:v>104.069</c:v>
                </c:pt>
                <c:pt idx="6053">
                  <c:v>104.009</c:v>
                </c:pt>
                <c:pt idx="6054">
                  <c:v>103.94800000000002</c:v>
                </c:pt>
                <c:pt idx="6055">
                  <c:v>103.886</c:v>
                </c:pt>
                <c:pt idx="6056">
                  <c:v>103.82299999999998</c:v>
                </c:pt>
                <c:pt idx="6057">
                  <c:v>103.758</c:v>
                </c:pt>
                <c:pt idx="6058">
                  <c:v>103.693</c:v>
                </c:pt>
                <c:pt idx="6059">
                  <c:v>103.627</c:v>
                </c:pt>
                <c:pt idx="6060">
                  <c:v>103.559</c:v>
                </c:pt>
                <c:pt idx="6061">
                  <c:v>103.49100000000006</c:v>
                </c:pt>
                <c:pt idx="6062">
                  <c:v>103.42100000000002</c:v>
                </c:pt>
                <c:pt idx="6063">
                  <c:v>103.351</c:v>
                </c:pt>
                <c:pt idx="6064">
                  <c:v>103.28</c:v>
                </c:pt>
                <c:pt idx="6065">
                  <c:v>103.208</c:v>
                </c:pt>
                <c:pt idx="6066">
                  <c:v>103.13500000000001</c:v>
                </c:pt>
                <c:pt idx="6067">
                  <c:v>103.06100000000002</c:v>
                </c:pt>
                <c:pt idx="6068">
                  <c:v>102.98699999999999</c:v>
                </c:pt>
                <c:pt idx="6069">
                  <c:v>102.91200000000002</c:v>
                </c:pt>
                <c:pt idx="6070">
                  <c:v>102.836</c:v>
                </c:pt>
                <c:pt idx="6071">
                  <c:v>102.759</c:v>
                </c:pt>
                <c:pt idx="6072">
                  <c:v>102.68300000000001</c:v>
                </c:pt>
                <c:pt idx="6073">
                  <c:v>102.60499999999999</c:v>
                </c:pt>
                <c:pt idx="6074">
                  <c:v>102.527</c:v>
                </c:pt>
                <c:pt idx="6075">
                  <c:v>102.44900000000005</c:v>
                </c:pt>
                <c:pt idx="6076">
                  <c:v>102.36999999999999</c:v>
                </c:pt>
                <c:pt idx="6077">
                  <c:v>102.29100000000005</c:v>
                </c:pt>
                <c:pt idx="6078">
                  <c:v>102.21100000000006</c:v>
                </c:pt>
                <c:pt idx="6079">
                  <c:v>102.131</c:v>
                </c:pt>
                <c:pt idx="6080">
                  <c:v>102.051</c:v>
                </c:pt>
                <c:pt idx="6081">
                  <c:v>101.971</c:v>
                </c:pt>
                <c:pt idx="6082">
                  <c:v>101.89</c:v>
                </c:pt>
                <c:pt idx="6083">
                  <c:v>101.81</c:v>
                </c:pt>
                <c:pt idx="6084">
                  <c:v>101.729</c:v>
                </c:pt>
                <c:pt idx="6085">
                  <c:v>101.648</c:v>
                </c:pt>
                <c:pt idx="6086">
                  <c:v>101.568</c:v>
                </c:pt>
                <c:pt idx="6087">
                  <c:v>101.48699999999999</c:v>
                </c:pt>
                <c:pt idx="6088">
                  <c:v>101.40600000000002</c:v>
                </c:pt>
                <c:pt idx="6089">
                  <c:v>101.32599999999998</c:v>
                </c:pt>
                <c:pt idx="6090">
                  <c:v>101.24600000000002</c:v>
                </c:pt>
                <c:pt idx="6091">
                  <c:v>101.166</c:v>
                </c:pt>
                <c:pt idx="6092">
                  <c:v>101.086</c:v>
                </c:pt>
                <c:pt idx="6093">
                  <c:v>101.00700000000002</c:v>
                </c:pt>
                <c:pt idx="6094">
                  <c:v>100.928</c:v>
                </c:pt>
                <c:pt idx="6095">
                  <c:v>100.85</c:v>
                </c:pt>
                <c:pt idx="6096">
                  <c:v>100.77200000000001</c:v>
                </c:pt>
                <c:pt idx="6097">
                  <c:v>100.69499999999999</c:v>
                </c:pt>
                <c:pt idx="6098">
                  <c:v>100.61799999999999</c:v>
                </c:pt>
                <c:pt idx="6099">
                  <c:v>100.542</c:v>
                </c:pt>
                <c:pt idx="6100">
                  <c:v>100.46599999999999</c:v>
                </c:pt>
                <c:pt idx="6101">
                  <c:v>100.39100000000002</c:v>
                </c:pt>
                <c:pt idx="6102">
                  <c:v>100.31699999999999</c:v>
                </c:pt>
                <c:pt idx="6103">
                  <c:v>100.24400000000006</c:v>
                </c:pt>
                <c:pt idx="6104">
                  <c:v>100.17199999999998</c:v>
                </c:pt>
                <c:pt idx="6105">
                  <c:v>100.101</c:v>
                </c:pt>
                <c:pt idx="6106">
                  <c:v>100.03</c:v>
                </c:pt>
                <c:pt idx="6107">
                  <c:v>99.960700000000003</c:v>
                </c:pt>
                <c:pt idx="6108">
                  <c:v>99.892499999999998</c:v>
                </c:pt>
                <c:pt idx="6109">
                  <c:v>99.825399999999988</c:v>
                </c:pt>
                <c:pt idx="6110">
                  <c:v>99.759399999999999</c:v>
                </c:pt>
                <c:pt idx="6111">
                  <c:v>99.694699999999997</c:v>
                </c:pt>
                <c:pt idx="6112">
                  <c:v>99.631200000000007</c:v>
                </c:pt>
                <c:pt idx="6113">
                  <c:v>99.569100000000006</c:v>
                </c:pt>
                <c:pt idx="6114">
                  <c:v>99.508299999999991</c:v>
                </c:pt>
                <c:pt idx="6115">
                  <c:v>99.449000000000026</c:v>
                </c:pt>
                <c:pt idx="6116">
                  <c:v>99.391200000000026</c:v>
                </c:pt>
                <c:pt idx="6117">
                  <c:v>99.334800000000001</c:v>
                </c:pt>
                <c:pt idx="6118">
                  <c:v>99.28</c:v>
                </c:pt>
                <c:pt idx="6119">
                  <c:v>99.226799999999983</c:v>
                </c:pt>
                <c:pt idx="6120">
                  <c:v>99.175399999999925</c:v>
                </c:pt>
                <c:pt idx="6121">
                  <c:v>99.125599999999949</c:v>
                </c:pt>
                <c:pt idx="6122">
                  <c:v>99.077600000000004</c:v>
                </c:pt>
                <c:pt idx="6123">
                  <c:v>99.031300000000002</c:v>
                </c:pt>
                <c:pt idx="6124">
                  <c:v>98.986999999999995</c:v>
                </c:pt>
                <c:pt idx="6125">
                  <c:v>98.944600000000079</c:v>
                </c:pt>
                <c:pt idx="6126">
                  <c:v>98.903999999999996</c:v>
                </c:pt>
                <c:pt idx="6127">
                  <c:v>98.865499999999983</c:v>
                </c:pt>
                <c:pt idx="6128">
                  <c:v>98.829099999999983</c:v>
                </c:pt>
                <c:pt idx="6129">
                  <c:v>98.794700000000006</c:v>
                </c:pt>
                <c:pt idx="6130">
                  <c:v>98.762500000000003</c:v>
                </c:pt>
                <c:pt idx="6131">
                  <c:v>98.732399999999998</c:v>
                </c:pt>
                <c:pt idx="6132">
                  <c:v>98.704600000000056</c:v>
                </c:pt>
                <c:pt idx="6133">
                  <c:v>98.678999999999988</c:v>
                </c:pt>
                <c:pt idx="6134">
                  <c:v>98.655799999999942</c:v>
                </c:pt>
                <c:pt idx="6135">
                  <c:v>98.634799999999998</c:v>
                </c:pt>
                <c:pt idx="6136">
                  <c:v>98.616299999999995</c:v>
                </c:pt>
                <c:pt idx="6137">
                  <c:v>98.600200000000001</c:v>
                </c:pt>
                <c:pt idx="6138">
                  <c:v>98.586699999999993</c:v>
                </c:pt>
                <c:pt idx="6139">
                  <c:v>98.57559999999998</c:v>
                </c:pt>
                <c:pt idx="6140">
                  <c:v>98.567099999999996</c:v>
                </c:pt>
                <c:pt idx="6141">
                  <c:v>98.561099999999996</c:v>
                </c:pt>
                <c:pt idx="6142">
                  <c:v>98.557900000000004</c:v>
                </c:pt>
                <c:pt idx="6143">
                  <c:v>98.557300000000012</c:v>
                </c:pt>
                <c:pt idx="6144">
                  <c:v>98.559399999999982</c:v>
                </c:pt>
                <c:pt idx="6145">
                  <c:v>98.564300000000003</c:v>
                </c:pt>
                <c:pt idx="6146">
                  <c:v>98.572000000000003</c:v>
                </c:pt>
                <c:pt idx="6147">
                  <c:v>98.582499999999982</c:v>
                </c:pt>
                <c:pt idx="6148">
                  <c:v>98.5959</c:v>
                </c:pt>
                <c:pt idx="6149">
                  <c:v>98.612099999999998</c:v>
                </c:pt>
                <c:pt idx="6150">
                  <c:v>98.631399999999999</c:v>
                </c:pt>
                <c:pt idx="6151">
                  <c:v>98.65349999999998</c:v>
                </c:pt>
                <c:pt idx="6152">
                  <c:v>98.678699999999978</c:v>
                </c:pt>
                <c:pt idx="6153">
                  <c:v>98.706900000000005</c:v>
                </c:pt>
                <c:pt idx="6154">
                  <c:v>98.738200000000006</c:v>
                </c:pt>
                <c:pt idx="6155">
                  <c:v>98.77249999999998</c:v>
                </c:pt>
                <c:pt idx="6156">
                  <c:v>98.81</c:v>
                </c:pt>
                <c:pt idx="6157">
                  <c:v>98.8506</c:v>
                </c:pt>
                <c:pt idx="6158">
                  <c:v>98.894499999999994</c:v>
                </c:pt>
                <c:pt idx="6159">
                  <c:v>98.94150000000009</c:v>
                </c:pt>
                <c:pt idx="6160">
                  <c:v>98.991800000000026</c:v>
                </c:pt>
                <c:pt idx="6161">
                  <c:v>99.045299999999997</c:v>
                </c:pt>
                <c:pt idx="6162">
                  <c:v>99.102099999999979</c:v>
                </c:pt>
                <c:pt idx="6163">
                  <c:v>99.162199999999999</c:v>
                </c:pt>
                <c:pt idx="6164">
                  <c:v>99.2256</c:v>
                </c:pt>
                <c:pt idx="6165">
                  <c:v>99.292400000000001</c:v>
                </c:pt>
                <c:pt idx="6166">
                  <c:v>99.3626</c:v>
                </c:pt>
                <c:pt idx="6167">
                  <c:v>99.436099999999996</c:v>
                </c:pt>
                <c:pt idx="6168">
                  <c:v>99.513099999999994</c:v>
                </c:pt>
                <c:pt idx="6169">
                  <c:v>99.593400000000003</c:v>
                </c:pt>
                <c:pt idx="6170">
                  <c:v>99.677300000000002</c:v>
                </c:pt>
                <c:pt idx="6171">
                  <c:v>99.764600000000058</c:v>
                </c:pt>
                <c:pt idx="6172">
                  <c:v>99.855399999999989</c:v>
                </c:pt>
                <c:pt idx="6173">
                  <c:v>99.949700000000007</c:v>
                </c:pt>
                <c:pt idx="6174">
                  <c:v>100.04700000000005</c:v>
                </c:pt>
                <c:pt idx="6175">
                  <c:v>100.149</c:v>
                </c:pt>
                <c:pt idx="6176">
                  <c:v>100.254</c:v>
                </c:pt>
                <c:pt idx="6177">
                  <c:v>100.36199999999999</c:v>
                </c:pt>
                <c:pt idx="6178">
                  <c:v>100.474</c:v>
                </c:pt>
                <c:pt idx="6179">
                  <c:v>100.589</c:v>
                </c:pt>
                <c:pt idx="6180">
                  <c:v>100.708</c:v>
                </c:pt>
                <c:pt idx="6181">
                  <c:v>100.831</c:v>
                </c:pt>
                <c:pt idx="6182">
                  <c:v>100.95699999999999</c:v>
                </c:pt>
                <c:pt idx="6183">
                  <c:v>101.087</c:v>
                </c:pt>
                <c:pt idx="6184">
                  <c:v>101.22</c:v>
                </c:pt>
                <c:pt idx="6185">
                  <c:v>101.357</c:v>
                </c:pt>
                <c:pt idx="6186">
                  <c:v>101.49700000000006</c:v>
                </c:pt>
                <c:pt idx="6187">
                  <c:v>101.64100000000002</c:v>
                </c:pt>
                <c:pt idx="6188">
                  <c:v>101.789</c:v>
                </c:pt>
                <c:pt idx="6189">
                  <c:v>101.94000000000005</c:v>
                </c:pt>
                <c:pt idx="6190">
                  <c:v>102.095</c:v>
                </c:pt>
                <c:pt idx="6191">
                  <c:v>102.253</c:v>
                </c:pt>
                <c:pt idx="6192">
                  <c:v>102.41500000000002</c:v>
                </c:pt>
                <c:pt idx="6193">
                  <c:v>102.58</c:v>
                </c:pt>
                <c:pt idx="6194">
                  <c:v>102.74900000000002</c:v>
                </c:pt>
                <c:pt idx="6195">
                  <c:v>102.92100000000002</c:v>
                </c:pt>
                <c:pt idx="6196">
                  <c:v>103.09699999999999</c:v>
                </c:pt>
                <c:pt idx="6197">
                  <c:v>103.277</c:v>
                </c:pt>
                <c:pt idx="6198">
                  <c:v>103.46000000000002</c:v>
                </c:pt>
                <c:pt idx="6199">
                  <c:v>103.646</c:v>
                </c:pt>
                <c:pt idx="6200">
                  <c:v>103.836</c:v>
                </c:pt>
                <c:pt idx="6201">
                  <c:v>104.029</c:v>
                </c:pt>
                <c:pt idx="6202">
                  <c:v>104.226</c:v>
                </c:pt>
                <c:pt idx="6203">
                  <c:v>104.426</c:v>
                </c:pt>
                <c:pt idx="6204">
                  <c:v>104.62899999999998</c:v>
                </c:pt>
                <c:pt idx="6205">
                  <c:v>104.836</c:v>
                </c:pt>
                <c:pt idx="6206">
                  <c:v>105.04600000000002</c:v>
                </c:pt>
                <c:pt idx="6207">
                  <c:v>105.259</c:v>
                </c:pt>
                <c:pt idx="6208">
                  <c:v>105.476</c:v>
                </c:pt>
                <c:pt idx="6209">
                  <c:v>105.696</c:v>
                </c:pt>
                <c:pt idx="6210">
                  <c:v>105.91900000000005</c:v>
                </c:pt>
                <c:pt idx="6211">
                  <c:v>106.145</c:v>
                </c:pt>
                <c:pt idx="6212">
                  <c:v>106.374</c:v>
                </c:pt>
                <c:pt idx="6213">
                  <c:v>106.607</c:v>
                </c:pt>
                <c:pt idx="6214">
                  <c:v>106.842</c:v>
                </c:pt>
                <c:pt idx="6215">
                  <c:v>107.081</c:v>
                </c:pt>
                <c:pt idx="6216">
                  <c:v>107.32299999999998</c:v>
                </c:pt>
                <c:pt idx="6217">
                  <c:v>107.56699999999999</c:v>
                </c:pt>
                <c:pt idx="6218">
                  <c:v>107.815</c:v>
                </c:pt>
                <c:pt idx="6219">
                  <c:v>108.065</c:v>
                </c:pt>
                <c:pt idx="6220">
                  <c:v>108.318</c:v>
                </c:pt>
                <c:pt idx="6221">
                  <c:v>108.574</c:v>
                </c:pt>
                <c:pt idx="6222">
                  <c:v>108.833</c:v>
                </c:pt>
                <c:pt idx="6223">
                  <c:v>109.095</c:v>
                </c:pt>
                <c:pt idx="6224">
                  <c:v>109.35899999999998</c:v>
                </c:pt>
                <c:pt idx="6225">
                  <c:v>109.62599999999998</c:v>
                </c:pt>
                <c:pt idx="6226">
                  <c:v>109.895</c:v>
                </c:pt>
                <c:pt idx="6227">
                  <c:v>110.167</c:v>
                </c:pt>
                <c:pt idx="6228">
                  <c:v>110.44200000000002</c:v>
                </c:pt>
                <c:pt idx="6229">
                  <c:v>110.718</c:v>
                </c:pt>
                <c:pt idx="6230">
                  <c:v>110.998</c:v>
                </c:pt>
                <c:pt idx="6231">
                  <c:v>111.279</c:v>
                </c:pt>
                <c:pt idx="6232">
                  <c:v>111.563</c:v>
                </c:pt>
                <c:pt idx="6233">
                  <c:v>111.849</c:v>
                </c:pt>
                <c:pt idx="6234">
                  <c:v>112.137</c:v>
                </c:pt>
                <c:pt idx="6235">
                  <c:v>112.42700000000002</c:v>
                </c:pt>
                <c:pt idx="6236">
                  <c:v>112.71899999999999</c:v>
                </c:pt>
                <c:pt idx="6237">
                  <c:v>113.01300000000002</c:v>
                </c:pt>
                <c:pt idx="6238">
                  <c:v>113.309</c:v>
                </c:pt>
                <c:pt idx="6239">
                  <c:v>113.607</c:v>
                </c:pt>
                <c:pt idx="6240">
                  <c:v>113.90700000000002</c:v>
                </c:pt>
                <c:pt idx="6241">
                  <c:v>114.208</c:v>
                </c:pt>
                <c:pt idx="6242">
                  <c:v>114.51100000000002</c:v>
                </c:pt>
                <c:pt idx="6243">
                  <c:v>114.816</c:v>
                </c:pt>
                <c:pt idx="6244">
                  <c:v>115.12199999999999</c:v>
                </c:pt>
                <c:pt idx="6245">
                  <c:v>115.429</c:v>
                </c:pt>
                <c:pt idx="6246">
                  <c:v>115.738</c:v>
                </c:pt>
                <c:pt idx="6247">
                  <c:v>116.048</c:v>
                </c:pt>
                <c:pt idx="6248">
                  <c:v>116.36</c:v>
                </c:pt>
                <c:pt idx="6249">
                  <c:v>116.67199999999998</c:v>
                </c:pt>
                <c:pt idx="6250">
                  <c:v>116.986</c:v>
                </c:pt>
                <c:pt idx="6251">
                  <c:v>117.3</c:v>
                </c:pt>
                <c:pt idx="6252">
                  <c:v>117.616</c:v>
                </c:pt>
                <c:pt idx="6253">
                  <c:v>117.932</c:v>
                </c:pt>
                <c:pt idx="6254">
                  <c:v>118.24900000000002</c:v>
                </c:pt>
                <c:pt idx="6255">
                  <c:v>118.56699999999999</c:v>
                </c:pt>
                <c:pt idx="6256">
                  <c:v>118.88500000000001</c:v>
                </c:pt>
                <c:pt idx="6257">
                  <c:v>119.20399999999999</c:v>
                </c:pt>
                <c:pt idx="6258">
                  <c:v>119.523</c:v>
                </c:pt>
                <c:pt idx="6259">
                  <c:v>119.843</c:v>
                </c:pt>
                <c:pt idx="6260">
                  <c:v>120.163</c:v>
                </c:pt>
                <c:pt idx="6261">
                  <c:v>120.483</c:v>
                </c:pt>
                <c:pt idx="6262">
                  <c:v>120.803</c:v>
                </c:pt>
                <c:pt idx="6263">
                  <c:v>121.12299999999998</c:v>
                </c:pt>
                <c:pt idx="6264">
                  <c:v>121.44300000000005</c:v>
                </c:pt>
                <c:pt idx="6265">
                  <c:v>121.76300000000002</c:v>
                </c:pt>
                <c:pt idx="6266">
                  <c:v>122.083</c:v>
                </c:pt>
                <c:pt idx="6267">
                  <c:v>122.402</c:v>
                </c:pt>
                <c:pt idx="6268">
                  <c:v>122.721</c:v>
                </c:pt>
                <c:pt idx="6269">
                  <c:v>123.04</c:v>
                </c:pt>
                <c:pt idx="6270">
                  <c:v>123.357</c:v>
                </c:pt>
                <c:pt idx="6271">
                  <c:v>123.67499999999998</c:v>
                </c:pt>
                <c:pt idx="6272">
                  <c:v>123.99100000000006</c:v>
                </c:pt>
                <c:pt idx="6273">
                  <c:v>124.306</c:v>
                </c:pt>
                <c:pt idx="6274">
                  <c:v>124.621</c:v>
                </c:pt>
                <c:pt idx="6275">
                  <c:v>124.93400000000005</c:v>
                </c:pt>
                <c:pt idx="6276">
                  <c:v>125.24700000000006</c:v>
                </c:pt>
                <c:pt idx="6277">
                  <c:v>125.55800000000001</c:v>
                </c:pt>
                <c:pt idx="6278">
                  <c:v>125.867</c:v>
                </c:pt>
                <c:pt idx="6279">
                  <c:v>126.17599999999995</c:v>
                </c:pt>
                <c:pt idx="6280">
                  <c:v>126.482</c:v>
                </c:pt>
                <c:pt idx="6281">
                  <c:v>126.78700000000002</c:v>
                </c:pt>
                <c:pt idx="6282">
                  <c:v>127.09099999999999</c:v>
                </c:pt>
                <c:pt idx="6283">
                  <c:v>127.392</c:v>
                </c:pt>
                <c:pt idx="6284">
                  <c:v>127.69199999999999</c:v>
                </c:pt>
                <c:pt idx="6285">
                  <c:v>127.99000000000002</c:v>
                </c:pt>
                <c:pt idx="6286">
                  <c:v>128.285</c:v>
                </c:pt>
                <c:pt idx="6287">
                  <c:v>128.578</c:v>
                </c:pt>
                <c:pt idx="6288">
                  <c:v>128.869</c:v>
                </c:pt>
                <c:pt idx="6289">
                  <c:v>129.15800000000004</c:v>
                </c:pt>
                <c:pt idx="6290">
                  <c:v>129.44399999999999</c:v>
                </c:pt>
                <c:pt idx="6291">
                  <c:v>129.727</c:v>
                </c:pt>
                <c:pt idx="6292">
                  <c:v>130.00800000000001</c:v>
                </c:pt>
                <c:pt idx="6293">
                  <c:v>130.286</c:v>
                </c:pt>
                <c:pt idx="6294">
                  <c:v>130.56100000000001</c:v>
                </c:pt>
                <c:pt idx="6295">
                  <c:v>130.833</c:v>
                </c:pt>
                <c:pt idx="6296">
                  <c:v>131.102</c:v>
                </c:pt>
                <c:pt idx="6297">
                  <c:v>131.36800000000011</c:v>
                </c:pt>
                <c:pt idx="6298">
                  <c:v>131.631</c:v>
                </c:pt>
                <c:pt idx="6299">
                  <c:v>131.89000000000001</c:v>
                </c:pt>
                <c:pt idx="6300">
                  <c:v>132.14599999999999</c:v>
                </c:pt>
                <c:pt idx="6301">
                  <c:v>132.39800000000011</c:v>
                </c:pt>
                <c:pt idx="6302">
                  <c:v>132.64599999999999</c:v>
                </c:pt>
                <c:pt idx="6303">
                  <c:v>132.8910000000001</c:v>
                </c:pt>
                <c:pt idx="6304">
                  <c:v>133.131</c:v>
                </c:pt>
                <c:pt idx="6305">
                  <c:v>133.36800000000011</c:v>
                </c:pt>
                <c:pt idx="6306">
                  <c:v>133.601</c:v>
                </c:pt>
                <c:pt idx="6307">
                  <c:v>133.82900000000001</c:v>
                </c:pt>
                <c:pt idx="6308">
                  <c:v>134.054</c:v>
                </c:pt>
                <c:pt idx="6309">
                  <c:v>134.27399999999992</c:v>
                </c:pt>
                <c:pt idx="6310">
                  <c:v>134.489</c:v>
                </c:pt>
                <c:pt idx="6311">
                  <c:v>134.69999999999999</c:v>
                </c:pt>
                <c:pt idx="6312">
                  <c:v>134.90600000000001</c:v>
                </c:pt>
                <c:pt idx="6313">
                  <c:v>135.108</c:v>
                </c:pt>
                <c:pt idx="6314">
                  <c:v>135.30500000000001</c:v>
                </c:pt>
                <c:pt idx="6315">
                  <c:v>135.49700000000001</c:v>
                </c:pt>
                <c:pt idx="6316">
                  <c:v>135.68300000000002</c:v>
                </c:pt>
                <c:pt idx="6317">
                  <c:v>135.86500000000001</c:v>
                </c:pt>
                <c:pt idx="6318">
                  <c:v>136.041</c:v>
                </c:pt>
                <c:pt idx="6319">
                  <c:v>136.21299999999999</c:v>
                </c:pt>
                <c:pt idx="6320">
                  <c:v>136.37800000000001</c:v>
                </c:pt>
                <c:pt idx="6321">
                  <c:v>136.53900000000002</c:v>
                </c:pt>
                <c:pt idx="6322">
                  <c:v>136.69399999999999</c:v>
                </c:pt>
                <c:pt idx="6323">
                  <c:v>136.84300000000002</c:v>
                </c:pt>
                <c:pt idx="6324">
                  <c:v>136.9860000000001</c:v>
                </c:pt>
                <c:pt idx="6325">
                  <c:v>137.12300000000002</c:v>
                </c:pt>
                <c:pt idx="6326">
                  <c:v>137.255</c:v>
                </c:pt>
                <c:pt idx="6327">
                  <c:v>137.38100000000011</c:v>
                </c:pt>
                <c:pt idx="6328">
                  <c:v>137.5</c:v>
                </c:pt>
                <c:pt idx="6329">
                  <c:v>137.61299999999997</c:v>
                </c:pt>
                <c:pt idx="6330">
                  <c:v>137.721</c:v>
                </c:pt>
                <c:pt idx="6331">
                  <c:v>137.82100000000011</c:v>
                </c:pt>
                <c:pt idx="6332">
                  <c:v>137.916</c:v>
                </c:pt>
                <c:pt idx="6333">
                  <c:v>138.00399999999999</c:v>
                </c:pt>
                <c:pt idx="6334">
                  <c:v>138.08500000000001</c:v>
                </c:pt>
                <c:pt idx="6335">
                  <c:v>138.15900000000002</c:v>
                </c:pt>
                <c:pt idx="6336">
                  <c:v>138.227</c:v>
                </c:pt>
                <c:pt idx="6337">
                  <c:v>138.28800000000001</c:v>
                </c:pt>
                <c:pt idx="6338">
                  <c:v>138.34200000000001</c:v>
                </c:pt>
                <c:pt idx="6339">
                  <c:v>138.39000000000001</c:v>
                </c:pt>
                <c:pt idx="6340">
                  <c:v>138.43</c:v>
                </c:pt>
                <c:pt idx="6341">
                  <c:v>138.46300000000002</c:v>
                </c:pt>
                <c:pt idx="6342">
                  <c:v>138.48800000000011</c:v>
                </c:pt>
                <c:pt idx="6343">
                  <c:v>138.50700000000001</c:v>
                </c:pt>
                <c:pt idx="6344">
                  <c:v>138.518</c:v>
                </c:pt>
                <c:pt idx="6345">
                  <c:v>138.52200000000011</c:v>
                </c:pt>
                <c:pt idx="6346">
                  <c:v>138.51900000000001</c:v>
                </c:pt>
                <c:pt idx="6347">
                  <c:v>138.50700000000001</c:v>
                </c:pt>
                <c:pt idx="6348">
                  <c:v>138.489</c:v>
                </c:pt>
                <c:pt idx="6349">
                  <c:v>138.46200000000007</c:v>
                </c:pt>
                <c:pt idx="6350">
                  <c:v>138.42800000000011</c:v>
                </c:pt>
                <c:pt idx="6351">
                  <c:v>138.38600000000011</c:v>
                </c:pt>
                <c:pt idx="6352">
                  <c:v>138.33700000000007</c:v>
                </c:pt>
                <c:pt idx="6353">
                  <c:v>138.27899999999997</c:v>
                </c:pt>
                <c:pt idx="6354">
                  <c:v>138.21399999999988</c:v>
                </c:pt>
                <c:pt idx="6355">
                  <c:v>138.13999999999999</c:v>
                </c:pt>
                <c:pt idx="6356">
                  <c:v>138.059</c:v>
                </c:pt>
                <c:pt idx="6357">
                  <c:v>137.96900000000002</c:v>
                </c:pt>
                <c:pt idx="6358">
                  <c:v>137.87100000000001</c:v>
                </c:pt>
                <c:pt idx="6359">
                  <c:v>137.76499999999999</c:v>
                </c:pt>
                <c:pt idx="6360">
                  <c:v>137.65100000000001</c:v>
                </c:pt>
                <c:pt idx="6361">
                  <c:v>137.52800000000011</c:v>
                </c:pt>
                <c:pt idx="6362">
                  <c:v>137.39700000000011</c:v>
                </c:pt>
                <c:pt idx="6363">
                  <c:v>137.25800000000001</c:v>
                </c:pt>
                <c:pt idx="6364">
                  <c:v>137.10999999999999</c:v>
                </c:pt>
                <c:pt idx="6365">
                  <c:v>136.95400000000001</c:v>
                </c:pt>
                <c:pt idx="6366">
                  <c:v>136.78900000000002</c:v>
                </c:pt>
                <c:pt idx="6367">
                  <c:v>136.61599999999999</c:v>
                </c:pt>
                <c:pt idx="6368">
                  <c:v>136.434</c:v>
                </c:pt>
                <c:pt idx="6369">
                  <c:v>136.24299999999999</c:v>
                </c:pt>
                <c:pt idx="6370">
                  <c:v>136.04399999999998</c:v>
                </c:pt>
                <c:pt idx="6371">
                  <c:v>135.83600000000001</c:v>
                </c:pt>
                <c:pt idx="6372">
                  <c:v>135.62</c:v>
                </c:pt>
                <c:pt idx="6373">
                  <c:v>135.39500000000001</c:v>
                </c:pt>
                <c:pt idx="6374">
                  <c:v>135.161</c:v>
                </c:pt>
                <c:pt idx="6375">
                  <c:v>134.91800000000001</c:v>
                </c:pt>
                <c:pt idx="6376">
                  <c:v>134.667</c:v>
                </c:pt>
                <c:pt idx="6377">
                  <c:v>134.40600000000001</c:v>
                </c:pt>
                <c:pt idx="6378">
                  <c:v>134.137</c:v>
                </c:pt>
                <c:pt idx="6379">
                  <c:v>133.85900000000001</c:v>
                </c:pt>
                <c:pt idx="6380">
                  <c:v>133.572</c:v>
                </c:pt>
                <c:pt idx="6381">
                  <c:v>133.27599999999998</c:v>
                </c:pt>
                <c:pt idx="6382">
                  <c:v>132.97200000000001</c:v>
                </c:pt>
                <c:pt idx="6383">
                  <c:v>132.65800000000004</c:v>
                </c:pt>
                <c:pt idx="6384">
                  <c:v>132.33600000000001</c:v>
                </c:pt>
                <c:pt idx="6385">
                  <c:v>132.00399999999999</c:v>
                </c:pt>
                <c:pt idx="6386">
                  <c:v>131.66399999999999</c:v>
                </c:pt>
                <c:pt idx="6387">
                  <c:v>131.315</c:v>
                </c:pt>
                <c:pt idx="6388">
                  <c:v>130.95700000000011</c:v>
                </c:pt>
                <c:pt idx="6389">
                  <c:v>130.59</c:v>
                </c:pt>
                <c:pt idx="6390">
                  <c:v>130.21399999999988</c:v>
                </c:pt>
                <c:pt idx="6391">
                  <c:v>129.82900000000001</c:v>
                </c:pt>
                <c:pt idx="6392">
                  <c:v>129.43600000000001</c:v>
                </c:pt>
                <c:pt idx="6393">
                  <c:v>129.03300000000002</c:v>
                </c:pt>
                <c:pt idx="6394">
                  <c:v>128.62200000000001</c:v>
                </c:pt>
                <c:pt idx="6395">
                  <c:v>128.20099999999999</c:v>
                </c:pt>
                <c:pt idx="6396">
                  <c:v>127.77200000000001</c:v>
                </c:pt>
                <c:pt idx="6397">
                  <c:v>127.334</c:v>
                </c:pt>
                <c:pt idx="6398">
                  <c:v>126.88800000000001</c:v>
                </c:pt>
                <c:pt idx="6399">
                  <c:v>126.432</c:v>
                </c:pt>
                <c:pt idx="6400">
                  <c:v>125.968</c:v>
                </c:pt>
                <c:pt idx="6401">
                  <c:v>125.495</c:v>
                </c:pt>
                <c:pt idx="6402">
                  <c:v>125.01400000000002</c:v>
                </c:pt>
                <c:pt idx="6403">
                  <c:v>124.523</c:v>
                </c:pt>
                <c:pt idx="6404">
                  <c:v>124.024</c:v>
                </c:pt>
                <c:pt idx="6405">
                  <c:v>123.51700000000002</c:v>
                </c:pt>
                <c:pt idx="6406">
                  <c:v>123.001</c:v>
                </c:pt>
                <c:pt idx="6407">
                  <c:v>122.476</c:v>
                </c:pt>
                <c:pt idx="6408">
                  <c:v>121.94300000000005</c:v>
                </c:pt>
                <c:pt idx="6409">
                  <c:v>121.40100000000002</c:v>
                </c:pt>
                <c:pt idx="6410">
                  <c:v>120.851</c:v>
                </c:pt>
                <c:pt idx="6411">
                  <c:v>120.29300000000002</c:v>
                </c:pt>
                <c:pt idx="6412">
                  <c:v>119.726</c:v>
                </c:pt>
                <c:pt idx="6413">
                  <c:v>119.151</c:v>
                </c:pt>
                <c:pt idx="6414">
                  <c:v>118.568</c:v>
                </c:pt>
                <c:pt idx="6415">
                  <c:v>117.977</c:v>
                </c:pt>
                <c:pt idx="6416">
                  <c:v>117.37799999999999</c:v>
                </c:pt>
                <c:pt idx="6417">
                  <c:v>116.77</c:v>
                </c:pt>
                <c:pt idx="6418">
                  <c:v>116.15499999999999</c:v>
                </c:pt>
                <c:pt idx="6419">
                  <c:v>115.532</c:v>
                </c:pt>
                <c:pt idx="6420">
                  <c:v>114.9</c:v>
                </c:pt>
                <c:pt idx="6421">
                  <c:v>114.26100000000002</c:v>
                </c:pt>
                <c:pt idx="6422">
                  <c:v>113.61499999999999</c:v>
                </c:pt>
                <c:pt idx="6423">
                  <c:v>112.96000000000002</c:v>
                </c:pt>
                <c:pt idx="6424">
                  <c:v>112.298</c:v>
                </c:pt>
                <c:pt idx="6425">
                  <c:v>111.62899999999998</c:v>
                </c:pt>
                <c:pt idx="6426">
                  <c:v>110.952</c:v>
                </c:pt>
                <c:pt idx="6427">
                  <c:v>110.26700000000002</c:v>
                </c:pt>
                <c:pt idx="6428">
                  <c:v>109.57599999999998</c:v>
                </c:pt>
                <c:pt idx="6429">
                  <c:v>108.877</c:v>
                </c:pt>
                <c:pt idx="6430">
                  <c:v>108.17100000000001</c:v>
                </c:pt>
                <c:pt idx="6431">
                  <c:v>107.458</c:v>
                </c:pt>
                <c:pt idx="6432">
                  <c:v>106.738</c:v>
                </c:pt>
                <c:pt idx="6433">
                  <c:v>106.01100000000002</c:v>
                </c:pt>
                <c:pt idx="6434">
                  <c:v>105.277</c:v>
                </c:pt>
                <c:pt idx="6435">
                  <c:v>104.53700000000002</c:v>
                </c:pt>
                <c:pt idx="6436">
                  <c:v>103.79</c:v>
                </c:pt>
                <c:pt idx="6437">
                  <c:v>103.036</c:v>
                </c:pt>
                <c:pt idx="6438">
                  <c:v>102.276</c:v>
                </c:pt>
                <c:pt idx="6439">
                  <c:v>101.51</c:v>
                </c:pt>
                <c:pt idx="6440">
                  <c:v>100.738</c:v>
                </c:pt>
                <c:pt idx="6441">
                  <c:v>99.959100000000007</c:v>
                </c:pt>
                <c:pt idx="6442">
                  <c:v>99.174499999999981</c:v>
                </c:pt>
                <c:pt idx="6443">
                  <c:v>98.383899999999983</c:v>
                </c:pt>
                <c:pt idx="6444">
                  <c:v>97.587500000000006</c:v>
                </c:pt>
                <c:pt idx="6445">
                  <c:v>96.785399999999981</c:v>
                </c:pt>
                <c:pt idx="6446">
                  <c:v>95.977700000000013</c:v>
                </c:pt>
                <c:pt idx="6447">
                  <c:v>95.164599999999993</c:v>
                </c:pt>
                <c:pt idx="6448">
                  <c:v>94.346100000000007</c:v>
                </c:pt>
                <c:pt idx="6449">
                  <c:v>93.522199999999998</c:v>
                </c:pt>
                <c:pt idx="6450">
                  <c:v>92.693299999999994</c:v>
                </c:pt>
                <c:pt idx="6451">
                  <c:v>91.859200000000001</c:v>
                </c:pt>
                <c:pt idx="6452">
                  <c:v>91.020299999999992</c:v>
                </c:pt>
                <c:pt idx="6453">
                  <c:v>90.176599999999979</c:v>
                </c:pt>
                <c:pt idx="6454">
                  <c:v>89.328199999999981</c:v>
                </c:pt>
                <c:pt idx="6455">
                  <c:v>88.47529999999999</c:v>
                </c:pt>
                <c:pt idx="6456">
                  <c:v>87.617800000000003</c:v>
                </c:pt>
                <c:pt idx="6457">
                  <c:v>86.756100000000004</c:v>
                </c:pt>
                <c:pt idx="6458">
                  <c:v>85.890199999999993</c:v>
                </c:pt>
                <c:pt idx="6459">
                  <c:v>85.020299999999992</c:v>
                </c:pt>
                <c:pt idx="6460">
                  <c:v>84.1464</c:v>
                </c:pt>
                <c:pt idx="6461">
                  <c:v>83.268699999999995</c:v>
                </c:pt>
                <c:pt idx="6462">
                  <c:v>82.3874</c:v>
                </c:pt>
                <c:pt idx="6463">
                  <c:v>81.50239999999998</c:v>
                </c:pt>
                <c:pt idx="6464">
                  <c:v>80.614199999999997</c:v>
                </c:pt>
                <c:pt idx="6465">
                  <c:v>79.7226</c:v>
                </c:pt>
                <c:pt idx="6466">
                  <c:v>78.827799999999982</c:v>
                </c:pt>
                <c:pt idx="6467">
                  <c:v>77.930099999999996</c:v>
                </c:pt>
                <c:pt idx="6468">
                  <c:v>77.029600000000002</c:v>
                </c:pt>
                <c:pt idx="6469">
                  <c:v>76.126299999999986</c:v>
                </c:pt>
                <c:pt idx="6470">
                  <c:v>75.220399999999998</c:v>
                </c:pt>
                <c:pt idx="6471">
                  <c:v>74.312100000000001</c:v>
                </c:pt>
                <c:pt idx="6472">
                  <c:v>73.401500000000027</c:v>
                </c:pt>
                <c:pt idx="6473">
                  <c:v>72.488600000000005</c:v>
                </c:pt>
                <c:pt idx="6474">
                  <c:v>71.573899999999981</c:v>
                </c:pt>
                <c:pt idx="6475">
                  <c:v>70.657200000000003</c:v>
                </c:pt>
                <c:pt idx="6476">
                  <c:v>69.738799999999998</c:v>
                </c:pt>
                <c:pt idx="6477">
                  <c:v>68.818899999999999</c:v>
                </c:pt>
                <c:pt idx="6478">
                  <c:v>67.897400000000005</c:v>
                </c:pt>
                <c:pt idx="6479">
                  <c:v>66.974700000000013</c:v>
                </c:pt>
                <c:pt idx="6480">
                  <c:v>66.050899999999999</c:v>
                </c:pt>
                <c:pt idx="6481">
                  <c:v>65.12609999999998</c:v>
                </c:pt>
                <c:pt idx="6482">
                  <c:v>64.200500000000005</c:v>
                </c:pt>
                <c:pt idx="6483">
                  <c:v>63.274100000000011</c:v>
                </c:pt>
                <c:pt idx="6484">
                  <c:v>62.347099999999998</c:v>
                </c:pt>
                <c:pt idx="6485">
                  <c:v>61.419899999999998</c:v>
                </c:pt>
                <c:pt idx="6486">
                  <c:v>60.492400000000011</c:v>
                </c:pt>
                <c:pt idx="6487">
                  <c:v>59.564800000000005</c:v>
                </c:pt>
                <c:pt idx="6488">
                  <c:v>58.637300000000003</c:v>
                </c:pt>
                <c:pt idx="6489">
                  <c:v>57.71</c:v>
                </c:pt>
                <c:pt idx="6490">
                  <c:v>56.783000000000001</c:v>
                </c:pt>
                <c:pt idx="6491">
                  <c:v>55.856599999999993</c:v>
                </c:pt>
                <c:pt idx="6492">
                  <c:v>54.930900000000001</c:v>
                </c:pt>
                <c:pt idx="6493">
                  <c:v>54.006</c:v>
                </c:pt>
                <c:pt idx="6494">
                  <c:v>53.0822</c:v>
                </c:pt>
                <c:pt idx="6495">
                  <c:v>52.159500000000001</c:v>
                </c:pt>
                <c:pt idx="6496">
                  <c:v>51.238100000000038</c:v>
                </c:pt>
                <c:pt idx="6497">
                  <c:v>50.318100000000001</c:v>
                </c:pt>
                <c:pt idx="6498">
                  <c:v>49.399800000000006</c:v>
                </c:pt>
                <c:pt idx="6499">
                  <c:v>48.483200000000004</c:v>
                </c:pt>
                <c:pt idx="6500">
                  <c:v>47.568600000000011</c:v>
                </c:pt>
                <c:pt idx="6501">
                  <c:v>46.656100000000002</c:v>
                </c:pt>
                <c:pt idx="6502">
                  <c:v>45.745800000000003</c:v>
                </c:pt>
                <c:pt idx="6503">
                  <c:v>44.838000000000001</c:v>
                </c:pt>
                <c:pt idx="6504">
                  <c:v>43.932600000000001</c:v>
                </c:pt>
                <c:pt idx="6505">
                  <c:v>43.03</c:v>
                </c:pt>
                <c:pt idx="6506">
                  <c:v>42.130200000000002</c:v>
                </c:pt>
                <c:pt idx="6507">
                  <c:v>41.233600000000003</c:v>
                </c:pt>
                <c:pt idx="6508">
                  <c:v>40.340000000000003</c:v>
                </c:pt>
                <c:pt idx="6509">
                  <c:v>39.4499</c:v>
                </c:pt>
                <c:pt idx="6510">
                  <c:v>38.563100000000013</c:v>
                </c:pt>
                <c:pt idx="6511">
                  <c:v>37.68</c:v>
                </c:pt>
                <c:pt idx="6512">
                  <c:v>36.800699999999999</c:v>
                </c:pt>
                <c:pt idx="6513">
                  <c:v>35.925500000000028</c:v>
                </c:pt>
                <c:pt idx="6514">
                  <c:v>35.054400000000001</c:v>
                </c:pt>
                <c:pt idx="6515">
                  <c:v>34.187400000000004</c:v>
                </c:pt>
                <c:pt idx="6516">
                  <c:v>33.325000000000003</c:v>
                </c:pt>
                <c:pt idx="6517">
                  <c:v>32.467000000000006</c:v>
                </c:pt>
                <c:pt idx="6518">
                  <c:v>31.613800000000019</c:v>
                </c:pt>
                <c:pt idx="6519">
                  <c:v>30.765499999999971</c:v>
                </c:pt>
                <c:pt idx="6520">
                  <c:v>29.922199999999982</c:v>
                </c:pt>
                <c:pt idx="6521">
                  <c:v>29.084099999999989</c:v>
                </c:pt>
                <c:pt idx="6522">
                  <c:v>28.2514</c:v>
                </c:pt>
                <c:pt idx="6523">
                  <c:v>27.423999999999989</c:v>
                </c:pt>
                <c:pt idx="6524">
                  <c:v>26.6023</c:v>
                </c:pt>
                <c:pt idx="6525">
                  <c:v>25.786399999999979</c:v>
                </c:pt>
                <c:pt idx="6526">
                  <c:v>24.976400000000002</c:v>
                </c:pt>
                <c:pt idx="6527">
                  <c:v>24.172499999999989</c:v>
                </c:pt>
                <c:pt idx="6528">
                  <c:v>23.374700000000001</c:v>
                </c:pt>
                <c:pt idx="6529">
                  <c:v>22.58339999999998</c:v>
                </c:pt>
                <c:pt idx="6530">
                  <c:v>21.798499999999979</c:v>
                </c:pt>
                <c:pt idx="6531">
                  <c:v>21.020299999999981</c:v>
                </c:pt>
                <c:pt idx="6532">
                  <c:v>20.248899999999981</c:v>
                </c:pt>
                <c:pt idx="6533">
                  <c:v>19.48429999999998</c:v>
                </c:pt>
                <c:pt idx="6534">
                  <c:v>18.726900000000001</c:v>
                </c:pt>
                <c:pt idx="6535">
                  <c:v>17.97669999999998</c:v>
                </c:pt>
                <c:pt idx="6536">
                  <c:v>17.233799999999981</c:v>
                </c:pt>
                <c:pt idx="6537">
                  <c:v>16.498299999999979</c:v>
                </c:pt>
                <c:pt idx="6538">
                  <c:v>15.7705</c:v>
                </c:pt>
                <c:pt idx="6539">
                  <c:v>15.050500000000007</c:v>
                </c:pt>
                <c:pt idx="6540">
                  <c:v>14.3383</c:v>
                </c:pt>
                <c:pt idx="6541">
                  <c:v>13.6341</c:v>
                </c:pt>
                <c:pt idx="6542">
                  <c:v>12.9381</c:v>
                </c:pt>
                <c:pt idx="6543">
                  <c:v>12.250300000000001</c:v>
                </c:pt>
                <c:pt idx="6544">
                  <c:v>11.5709</c:v>
                </c:pt>
                <c:pt idx="6545">
                  <c:v>10.9001</c:v>
                </c:pt>
                <c:pt idx="6546">
                  <c:v>10.2379</c:v>
                </c:pt>
                <c:pt idx="6547">
                  <c:v>9.5844700000000014</c:v>
                </c:pt>
                <c:pt idx="6548">
                  <c:v>8.939960000000001</c:v>
                </c:pt>
                <c:pt idx="6549">
                  <c:v>8.3044100000000007</c:v>
                </c:pt>
                <c:pt idx="6550">
                  <c:v>7.6781299999999995</c:v>
                </c:pt>
                <c:pt idx="6551">
                  <c:v>7.0609099999999962</c:v>
                </c:pt>
                <c:pt idx="6552">
                  <c:v>6.4531700000000001</c:v>
                </c:pt>
                <c:pt idx="6553">
                  <c:v>5.8549099999999958</c:v>
                </c:pt>
                <c:pt idx="6554">
                  <c:v>5.2661899999999964</c:v>
                </c:pt>
                <c:pt idx="6555">
                  <c:v>4.6872600000000002</c:v>
                </c:pt>
                <c:pt idx="6556">
                  <c:v>4.1180499999999975</c:v>
                </c:pt>
                <c:pt idx="6557">
                  <c:v>3.5588399999999987</c:v>
                </c:pt>
                <c:pt idx="6558">
                  <c:v>3.0095999999999998</c:v>
                </c:pt>
                <c:pt idx="6559">
                  <c:v>2.4705999999999997</c:v>
                </c:pt>
                <c:pt idx="6560">
                  <c:v>1.9417</c:v>
                </c:pt>
                <c:pt idx="6561">
                  <c:v>1.4231899999999991</c:v>
                </c:pt>
                <c:pt idx="6562">
                  <c:v>0.91512099999999996</c:v>
                </c:pt>
                <c:pt idx="6563">
                  <c:v>0.41756800000000027</c:v>
                </c:pt>
                <c:pt idx="6564">
                  <c:v>-6.933530000000003E-2</c:v>
                </c:pt>
                <c:pt idx="6565">
                  <c:v>-0.54555900000000002</c:v>
                </c:pt>
                <c:pt idx="6566">
                  <c:v>-1.0109299999999992</c:v>
                </c:pt>
                <c:pt idx="6567">
                  <c:v>-1.4654099999999992</c:v>
                </c:pt>
                <c:pt idx="6568">
                  <c:v>-1.9089799999999999</c:v>
                </c:pt>
                <c:pt idx="6569">
                  <c:v>-2.34137</c:v>
                </c:pt>
                <c:pt idx="6570">
                  <c:v>-2.76267</c:v>
                </c:pt>
                <c:pt idx="6571">
                  <c:v>-3.1726399999999981</c:v>
                </c:pt>
                <c:pt idx="6572">
                  <c:v>-3.5713699999999982</c:v>
                </c:pt>
                <c:pt idx="6573">
                  <c:v>-3.9587300000000001</c:v>
                </c:pt>
                <c:pt idx="6574">
                  <c:v>-4.3345499999999975</c:v>
                </c:pt>
                <c:pt idx="6575">
                  <c:v>-4.6988499999999975</c:v>
                </c:pt>
                <c:pt idx="6576">
                  <c:v>-5.0515699999999999</c:v>
                </c:pt>
                <c:pt idx="6577">
                  <c:v>-5.3925699999999965</c:v>
                </c:pt>
                <c:pt idx="6578">
                  <c:v>-5.7218099999999996</c:v>
                </c:pt>
                <c:pt idx="6579">
                  <c:v>-6.0393200000000036</c:v>
                </c:pt>
                <c:pt idx="6580">
                  <c:v>-6.3447999999999976</c:v>
                </c:pt>
                <c:pt idx="6581">
                  <c:v>-6.6384600000000002</c:v>
                </c:pt>
                <c:pt idx="6582">
                  <c:v>-6.9201099999999975</c:v>
                </c:pt>
                <c:pt idx="6583">
                  <c:v>-7.1896899999999997</c:v>
                </c:pt>
                <c:pt idx="6584">
                  <c:v>-7.4471699999999998</c:v>
                </c:pt>
                <c:pt idx="6585">
                  <c:v>-7.692509999999996</c:v>
                </c:pt>
                <c:pt idx="6586">
                  <c:v>-7.9256000000000002</c:v>
                </c:pt>
                <c:pt idx="6587">
                  <c:v>-8.1464700000000008</c:v>
                </c:pt>
                <c:pt idx="6588">
                  <c:v>-8.3550400000000078</c:v>
                </c:pt>
                <c:pt idx="6589">
                  <c:v>-8.55124</c:v>
                </c:pt>
                <c:pt idx="6590">
                  <c:v>-8.7351400000000012</c:v>
                </c:pt>
                <c:pt idx="6591">
                  <c:v>-8.9065000000000047</c:v>
                </c:pt>
                <c:pt idx="6592">
                  <c:v>-9.0655200000000047</c:v>
                </c:pt>
                <c:pt idx="6593">
                  <c:v>-9.2119999999999997</c:v>
                </c:pt>
                <c:pt idx="6594">
                  <c:v>-9.3459200000000013</c:v>
                </c:pt>
                <c:pt idx="6595">
                  <c:v>-9.4674400000000105</c:v>
                </c:pt>
                <c:pt idx="6596">
                  <c:v>-9.5762900000000002</c:v>
                </c:pt>
                <c:pt idx="6597">
                  <c:v>-9.6725600000000007</c:v>
                </c:pt>
                <c:pt idx="6598">
                  <c:v>-9.75624</c:v>
                </c:pt>
                <c:pt idx="6599">
                  <c:v>-9.8272500000000012</c:v>
                </c:pt>
                <c:pt idx="6600">
                  <c:v>-9.8856200000000047</c:v>
                </c:pt>
                <c:pt idx="6601">
                  <c:v>-9.9313400000000005</c:v>
                </c:pt>
                <c:pt idx="6602">
                  <c:v>-9.9643700000000006</c:v>
                </c:pt>
                <c:pt idx="6603">
                  <c:v>-9.9847400000000004</c:v>
                </c:pt>
                <c:pt idx="6604">
                  <c:v>-9.9923900000000003</c:v>
                </c:pt>
                <c:pt idx="6605">
                  <c:v>-9.9873500000000011</c:v>
                </c:pt>
                <c:pt idx="6606">
                  <c:v>-9.9696100000000047</c:v>
                </c:pt>
                <c:pt idx="6607">
                  <c:v>-9.9392000000000014</c:v>
                </c:pt>
                <c:pt idx="6608">
                  <c:v>-9.8960500000000007</c:v>
                </c:pt>
                <c:pt idx="6609">
                  <c:v>-9.8402900000000013</c:v>
                </c:pt>
                <c:pt idx="6610">
                  <c:v>-9.7717600000000004</c:v>
                </c:pt>
                <c:pt idx="6611">
                  <c:v>-9.6905400000000004</c:v>
                </c:pt>
                <c:pt idx="6612">
                  <c:v>-9.5967700000000011</c:v>
                </c:pt>
                <c:pt idx="6613">
                  <c:v>-9.4902900000000034</c:v>
                </c:pt>
                <c:pt idx="6614">
                  <c:v>-9.3711400000000005</c:v>
                </c:pt>
                <c:pt idx="6615">
                  <c:v>-9.2394800000000004</c:v>
                </c:pt>
                <c:pt idx="6616">
                  <c:v>-9.0952100000000016</c:v>
                </c:pt>
                <c:pt idx="6617">
                  <c:v>-8.9383799999999987</c:v>
                </c:pt>
                <c:pt idx="6618">
                  <c:v>-8.7689599999999999</c:v>
                </c:pt>
                <c:pt idx="6619">
                  <c:v>-8.5870800000000003</c:v>
                </c:pt>
                <c:pt idx="6620">
                  <c:v>-8.3927000000000067</c:v>
                </c:pt>
                <c:pt idx="6621">
                  <c:v>-8.1859200000000012</c:v>
                </c:pt>
                <c:pt idx="6622">
                  <c:v>-7.9667700000000004</c:v>
                </c:pt>
                <c:pt idx="6623">
                  <c:v>-7.7351599999999996</c:v>
                </c:pt>
                <c:pt idx="6624">
                  <c:v>-7.4913000000000034</c:v>
                </c:pt>
                <c:pt idx="6625">
                  <c:v>-7.2351599999999996</c:v>
                </c:pt>
                <c:pt idx="6626">
                  <c:v>-6.9668000000000001</c:v>
                </c:pt>
                <c:pt idx="6627">
                  <c:v>-6.6862599999999999</c:v>
                </c:pt>
                <c:pt idx="6628">
                  <c:v>-6.3934499999999996</c:v>
                </c:pt>
                <c:pt idx="6629">
                  <c:v>-6.0886899999999997</c:v>
                </c:pt>
                <c:pt idx="6630">
                  <c:v>-5.7719000000000014</c:v>
                </c:pt>
                <c:pt idx="6631">
                  <c:v>-5.44313</c:v>
                </c:pt>
                <c:pt idx="6632">
                  <c:v>-5.1024399999999961</c:v>
                </c:pt>
                <c:pt idx="6633">
                  <c:v>-4.7499200000000004</c:v>
                </c:pt>
                <c:pt idx="6634">
                  <c:v>-4.3856099999999998</c:v>
                </c:pt>
                <c:pt idx="6635">
                  <c:v>-4.0095999999999998</c:v>
                </c:pt>
                <c:pt idx="6636">
                  <c:v>-3.621849999999998</c:v>
                </c:pt>
                <c:pt idx="6637">
                  <c:v>-3.22268</c:v>
                </c:pt>
                <c:pt idx="6638">
                  <c:v>-2.811929999999998</c:v>
                </c:pt>
                <c:pt idx="6639">
                  <c:v>-2.38971</c:v>
                </c:pt>
                <c:pt idx="6640">
                  <c:v>-1.9562299999999999</c:v>
                </c:pt>
                <c:pt idx="6641">
                  <c:v>-1.5114199999999998</c:v>
                </c:pt>
                <c:pt idx="6642">
                  <c:v>-1.0554599999999998</c:v>
                </c:pt>
                <c:pt idx="6643">
                  <c:v>-0.58835699999999935</c:v>
                </c:pt>
                <c:pt idx="6644">
                  <c:v>-0.11029500000000007</c:v>
                </c:pt>
                <c:pt idx="6645">
                  <c:v>0.37874200000000002</c:v>
                </c:pt>
                <c:pt idx="6646">
                  <c:v>0.87864400000000076</c:v>
                </c:pt>
                <c:pt idx="6647">
                  <c:v>1.3892800000000001</c:v>
                </c:pt>
                <c:pt idx="6648">
                  <c:v>1.9105099999999999</c:v>
                </c:pt>
                <c:pt idx="6649">
                  <c:v>2.442349999999998</c:v>
                </c:pt>
                <c:pt idx="6650">
                  <c:v>2.9846399999999997</c:v>
                </c:pt>
                <c:pt idx="6651">
                  <c:v>3.5373100000000002</c:v>
                </c:pt>
                <c:pt idx="6652">
                  <c:v>4.1001699999999985</c:v>
                </c:pt>
                <c:pt idx="6653">
                  <c:v>4.6732600000000035</c:v>
                </c:pt>
                <c:pt idx="6654">
                  <c:v>5.2563300000000002</c:v>
                </c:pt>
                <c:pt idx="6655">
                  <c:v>5.8494000000000002</c:v>
                </c:pt>
                <c:pt idx="6656">
                  <c:v>6.4522599999999999</c:v>
                </c:pt>
                <c:pt idx="6657">
                  <c:v>7.0648299999999962</c:v>
                </c:pt>
                <c:pt idx="6658">
                  <c:v>7.6869999999999985</c:v>
                </c:pt>
                <c:pt idx="6659">
                  <c:v>8.3186900000000001</c:v>
                </c:pt>
                <c:pt idx="6660">
                  <c:v>8.9597900000000106</c:v>
                </c:pt>
                <c:pt idx="6661">
                  <c:v>9.6100500000000011</c:v>
                </c:pt>
                <c:pt idx="6662">
                  <c:v>10.269500000000004</c:v>
                </c:pt>
                <c:pt idx="6663">
                  <c:v>10.938000000000001</c:v>
                </c:pt>
                <c:pt idx="6664">
                  <c:v>11.6153</c:v>
                </c:pt>
                <c:pt idx="6665">
                  <c:v>12.301500000000004</c:v>
                </c:pt>
                <c:pt idx="6666">
                  <c:v>12.9962</c:v>
                </c:pt>
                <c:pt idx="6667">
                  <c:v>13.699400000000002</c:v>
                </c:pt>
                <c:pt idx="6668">
                  <c:v>14.411100000000001</c:v>
                </c:pt>
                <c:pt idx="6669">
                  <c:v>15.1309</c:v>
                </c:pt>
                <c:pt idx="6670">
                  <c:v>15.859000000000007</c:v>
                </c:pt>
                <c:pt idx="6671">
                  <c:v>16.594899999999999</c:v>
                </c:pt>
                <c:pt idx="6672">
                  <c:v>17.338799999999985</c:v>
                </c:pt>
                <c:pt idx="6673">
                  <c:v>18.090399999999981</c:v>
                </c:pt>
                <c:pt idx="6674">
                  <c:v>18.849499999999981</c:v>
                </c:pt>
                <c:pt idx="6675">
                  <c:v>19.616000000000014</c:v>
                </c:pt>
                <c:pt idx="6676">
                  <c:v>20.389900000000001</c:v>
                </c:pt>
                <c:pt idx="6677">
                  <c:v>21.170900000000014</c:v>
                </c:pt>
                <c:pt idx="6678">
                  <c:v>21.9589</c:v>
                </c:pt>
                <c:pt idx="6679">
                  <c:v>22.753699999999977</c:v>
                </c:pt>
                <c:pt idx="6680">
                  <c:v>23.555299999999981</c:v>
                </c:pt>
                <c:pt idx="6681">
                  <c:v>24.363499999999977</c:v>
                </c:pt>
                <c:pt idx="6682">
                  <c:v>25.178100000000001</c:v>
                </c:pt>
                <c:pt idx="6683">
                  <c:v>25.998899999999981</c:v>
                </c:pt>
                <c:pt idx="6684">
                  <c:v>26.825800000000001</c:v>
                </c:pt>
                <c:pt idx="6685">
                  <c:v>27.658799999999989</c:v>
                </c:pt>
                <c:pt idx="6686">
                  <c:v>28.497599999999977</c:v>
                </c:pt>
                <c:pt idx="6687">
                  <c:v>29.341999999999999</c:v>
                </c:pt>
                <c:pt idx="6688">
                  <c:v>30.191900000000015</c:v>
                </c:pt>
                <c:pt idx="6689">
                  <c:v>31.0473</c:v>
                </c:pt>
                <c:pt idx="6690">
                  <c:v>31.907800000000005</c:v>
                </c:pt>
                <c:pt idx="6691">
                  <c:v>32.773400000000002</c:v>
                </c:pt>
                <c:pt idx="6692">
                  <c:v>33.643800000000006</c:v>
                </c:pt>
                <c:pt idx="6693">
                  <c:v>34.519000000000005</c:v>
                </c:pt>
                <c:pt idx="6694">
                  <c:v>35.398800000000001</c:v>
                </c:pt>
                <c:pt idx="6695">
                  <c:v>36.283000000000001</c:v>
                </c:pt>
                <c:pt idx="6696">
                  <c:v>37.171400000000006</c:v>
                </c:pt>
                <c:pt idx="6697">
                  <c:v>38.064</c:v>
                </c:pt>
                <c:pt idx="6698">
                  <c:v>38.9604</c:v>
                </c:pt>
                <c:pt idx="6699">
                  <c:v>39.860700000000001</c:v>
                </c:pt>
                <c:pt idx="6700">
                  <c:v>40.764600000000002</c:v>
                </c:pt>
                <c:pt idx="6701">
                  <c:v>41.671900000000001</c:v>
                </c:pt>
                <c:pt idx="6702">
                  <c:v>42.582500000000003</c:v>
                </c:pt>
                <c:pt idx="6703">
                  <c:v>43.496300000000012</c:v>
                </c:pt>
                <c:pt idx="6704">
                  <c:v>44.413000000000004</c:v>
                </c:pt>
                <c:pt idx="6705">
                  <c:v>45.332600000000006</c:v>
                </c:pt>
                <c:pt idx="6706">
                  <c:v>46.2547</c:v>
                </c:pt>
                <c:pt idx="6707">
                  <c:v>47.179300000000012</c:v>
                </c:pt>
                <c:pt idx="6708">
                  <c:v>48.106300000000012</c:v>
                </c:pt>
                <c:pt idx="6709">
                  <c:v>49.035400000000003</c:v>
                </c:pt>
                <c:pt idx="6710">
                  <c:v>49.966500000000003</c:v>
                </c:pt>
                <c:pt idx="6711">
                  <c:v>50.8994</c:v>
                </c:pt>
                <c:pt idx="6712">
                  <c:v>51.8339</c:v>
                </c:pt>
                <c:pt idx="6713">
                  <c:v>52.77</c:v>
                </c:pt>
                <c:pt idx="6714">
                  <c:v>53.7074</c:v>
                </c:pt>
                <c:pt idx="6715">
                  <c:v>54.645900000000012</c:v>
                </c:pt>
                <c:pt idx="6716">
                  <c:v>55.585500000000003</c:v>
                </c:pt>
                <c:pt idx="6717">
                  <c:v>56.525900000000028</c:v>
                </c:pt>
                <c:pt idx="6718">
                  <c:v>57.466900000000003</c:v>
                </c:pt>
                <c:pt idx="6719">
                  <c:v>58.408500000000011</c:v>
                </c:pt>
                <c:pt idx="6720">
                  <c:v>59.350399999999993</c:v>
                </c:pt>
                <c:pt idx="6721">
                  <c:v>60.292600000000029</c:v>
                </c:pt>
                <c:pt idx="6722">
                  <c:v>61.234700000000011</c:v>
                </c:pt>
                <c:pt idx="6723">
                  <c:v>62.176700000000011</c:v>
                </c:pt>
                <c:pt idx="6724">
                  <c:v>63.118300000000012</c:v>
                </c:pt>
                <c:pt idx="6725">
                  <c:v>64.059600000000003</c:v>
                </c:pt>
                <c:pt idx="6726">
                  <c:v>65.000200000000007</c:v>
                </c:pt>
                <c:pt idx="6727">
                  <c:v>65.940100000000058</c:v>
                </c:pt>
                <c:pt idx="6728">
                  <c:v>66.878999999999948</c:v>
                </c:pt>
                <c:pt idx="6729">
                  <c:v>67.816699999999997</c:v>
                </c:pt>
                <c:pt idx="6730">
                  <c:v>68.753299999999996</c:v>
                </c:pt>
                <c:pt idx="6731">
                  <c:v>69.688499999999948</c:v>
                </c:pt>
                <c:pt idx="6732">
                  <c:v>70.621999999999986</c:v>
                </c:pt>
                <c:pt idx="6733">
                  <c:v>71.553899999999999</c:v>
                </c:pt>
                <c:pt idx="6734">
                  <c:v>72.483900000000006</c:v>
                </c:pt>
                <c:pt idx="6735">
                  <c:v>73.411700000000025</c:v>
                </c:pt>
                <c:pt idx="6736">
                  <c:v>74.337500000000006</c:v>
                </c:pt>
                <c:pt idx="6737">
                  <c:v>75.260800000000003</c:v>
                </c:pt>
                <c:pt idx="6738">
                  <c:v>76.181699999999992</c:v>
                </c:pt>
                <c:pt idx="6739">
                  <c:v>77.100099999999998</c:v>
                </c:pt>
                <c:pt idx="6740">
                  <c:v>78.015500000000003</c:v>
                </c:pt>
                <c:pt idx="6741">
                  <c:v>78.928100000000001</c:v>
                </c:pt>
                <c:pt idx="6742">
                  <c:v>79.837599999999995</c:v>
                </c:pt>
                <c:pt idx="6743">
                  <c:v>80.743799999999993</c:v>
                </c:pt>
                <c:pt idx="6744">
                  <c:v>81.646600000000007</c:v>
                </c:pt>
                <c:pt idx="6745">
                  <c:v>82.545900000000003</c:v>
                </c:pt>
                <c:pt idx="6746">
                  <c:v>83.441600000000079</c:v>
                </c:pt>
                <c:pt idx="6747">
                  <c:v>84.333399999999983</c:v>
                </c:pt>
                <c:pt idx="6748">
                  <c:v>85.221300000000014</c:v>
                </c:pt>
                <c:pt idx="6749">
                  <c:v>86.105099999999979</c:v>
                </c:pt>
                <c:pt idx="6750">
                  <c:v>86.984700000000004</c:v>
                </c:pt>
                <c:pt idx="6751">
                  <c:v>87.859899999999982</c:v>
                </c:pt>
                <c:pt idx="6752">
                  <c:v>88.730700000000013</c:v>
                </c:pt>
                <c:pt idx="6753">
                  <c:v>89.596800000000002</c:v>
                </c:pt>
                <c:pt idx="6754">
                  <c:v>90.458100000000002</c:v>
                </c:pt>
                <c:pt idx="6755">
                  <c:v>91.314600000000027</c:v>
                </c:pt>
                <c:pt idx="6756">
                  <c:v>92.165999999999983</c:v>
                </c:pt>
                <c:pt idx="6757">
                  <c:v>93.012299999999996</c:v>
                </c:pt>
                <c:pt idx="6758">
                  <c:v>93.85329999999999</c:v>
                </c:pt>
                <c:pt idx="6759">
                  <c:v>94.688899999999947</c:v>
                </c:pt>
                <c:pt idx="6760">
                  <c:v>95.519000000000005</c:v>
                </c:pt>
                <c:pt idx="6761">
                  <c:v>96.343500000000006</c:v>
                </c:pt>
                <c:pt idx="6762">
                  <c:v>97.162199999999999</c:v>
                </c:pt>
                <c:pt idx="6763">
                  <c:v>97.974999999999994</c:v>
                </c:pt>
                <c:pt idx="6764">
                  <c:v>98.781700000000001</c:v>
                </c:pt>
                <c:pt idx="6765">
                  <c:v>99.582499999999982</c:v>
                </c:pt>
                <c:pt idx="6766">
                  <c:v>100.377</c:v>
                </c:pt>
                <c:pt idx="6767">
                  <c:v>101.16500000000001</c:v>
                </c:pt>
                <c:pt idx="6768">
                  <c:v>101.94700000000007</c:v>
                </c:pt>
                <c:pt idx="6769">
                  <c:v>102.72199999999999</c:v>
                </c:pt>
                <c:pt idx="6770">
                  <c:v>103.49100000000006</c:v>
                </c:pt>
                <c:pt idx="6771">
                  <c:v>104.252</c:v>
                </c:pt>
                <c:pt idx="6772">
                  <c:v>105.00700000000002</c:v>
                </c:pt>
                <c:pt idx="6773">
                  <c:v>105.755</c:v>
                </c:pt>
                <c:pt idx="6774">
                  <c:v>106.49600000000002</c:v>
                </c:pt>
                <c:pt idx="6775">
                  <c:v>107.23</c:v>
                </c:pt>
                <c:pt idx="6776">
                  <c:v>107.956</c:v>
                </c:pt>
                <c:pt idx="6777">
                  <c:v>108.67499999999998</c:v>
                </c:pt>
                <c:pt idx="6778">
                  <c:v>109.387</c:v>
                </c:pt>
                <c:pt idx="6779">
                  <c:v>110.09099999999999</c:v>
                </c:pt>
                <c:pt idx="6780">
                  <c:v>110.788</c:v>
                </c:pt>
                <c:pt idx="6781">
                  <c:v>111.477</c:v>
                </c:pt>
                <c:pt idx="6782">
                  <c:v>112.15799999999999</c:v>
                </c:pt>
                <c:pt idx="6783">
                  <c:v>112.831</c:v>
                </c:pt>
                <c:pt idx="6784">
                  <c:v>113.49600000000002</c:v>
                </c:pt>
                <c:pt idx="6785">
                  <c:v>114.154</c:v>
                </c:pt>
                <c:pt idx="6786">
                  <c:v>114.803</c:v>
                </c:pt>
                <c:pt idx="6787">
                  <c:v>115.44400000000007</c:v>
                </c:pt>
                <c:pt idx="6788">
                  <c:v>116.077</c:v>
                </c:pt>
                <c:pt idx="6789">
                  <c:v>116.702</c:v>
                </c:pt>
                <c:pt idx="6790">
                  <c:v>117.318</c:v>
                </c:pt>
                <c:pt idx="6791">
                  <c:v>117.926</c:v>
                </c:pt>
                <c:pt idx="6792">
                  <c:v>118.526</c:v>
                </c:pt>
                <c:pt idx="6793">
                  <c:v>119.117</c:v>
                </c:pt>
                <c:pt idx="6794">
                  <c:v>119.699</c:v>
                </c:pt>
                <c:pt idx="6795">
                  <c:v>120.273</c:v>
                </c:pt>
                <c:pt idx="6796">
                  <c:v>120.83799999999999</c:v>
                </c:pt>
                <c:pt idx="6797">
                  <c:v>121.39400000000002</c:v>
                </c:pt>
                <c:pt idx="6798">
                  <c:v>121.94200000000002</c:v>
                </c:pt>
                <c:pt idx="6799">
                  <c:v>122.48099999999999</c:v>
                </c:pt>
                <c:pt idx="6800">
                  <c:v>123.01100000000002</c:v>
                </c:pt>
                <c:pt idx="6801">
                  <c:v>123.532</c:v>
                </c:pt>
                <c:pt idx="6802">
                  <c:v>124.04400000000005</c:v>
                </c:pt>
                <c:pt idx="6803">
                  <c:v>124.54700000000005</c:v>
                </c:pt>
                <c:pt idx="6804">
                  <c:v>125.04100000000005</c:v>
                </c:pt>
                <c:pt idx="6805">
                  <c:v>125.526</c:v>
                </c:pt>
                <c:pt idx="6806">
                  <c:v>126.003</c:v>
                </c:pt>
                <c:pt idx="6807">
                  <c:v>126.47</c:v>
                </c:pt>
                <c:pt idx="6808">
                  <c:v>126.928</c:v>
                </c:pt>
                <c:pt idx="6809">
                  <c:v>127.37599999999998</c:v>
                </c:pt>
                <c:pt idx="6810">
                  <c:v>127.816</c:v>
                </c:pt>
                <c:pt idx="6811">
                  <c:v>128.24699999999999</c:v>
                </c:pt>
                <c:pt idx="6812">
                  <c:v>128.66800000000001</c:v>
                </c:pt>
                <c:pt idx="6813">
                  <c:v>129.08000000000001</c:v>
                </c:pt>
                <c:pt idx="6814">
                  <c:v>129.483</c:v>
                </c:pt>
                <c:pt idx="6815">
                  <c:v>129.87700000000001</c:v>
                </c:pt>
                <c:pt idx="6816">
                  <c:v>130.262</c:v>
                </c:pt>
                <c:pt idx="6817">
                  <c:v>130.637</c:v>
                </c:pt>
                <c:pt idx="6818">
                  <c:v>131.00399999999999</c:v>
                </c:pt>
                <c:pt idx="6819">
                  <c:v>131.3610000000001</c:v>
                </c:pt>
                <c:pt idx="6820">
                  <c:v>131.70899999999997</c:v>
                </c:pt>
                <c:pt idx="6821">
                  <c:v>132.048</c:v>
                </c:pt>
                <c:pt idx="6822">
                  <c:v>132.37700000000001</c:v>
                </c:pt>
                <c:pt idx="6823">
                  <c:v>132.69800000000001</c:v>
                </c:pt>
                <c:pt idx="6824">
                  <c:v>133.00899999999999</c:v>
                </c:pt>
                <c:pt idx="6825">
                  <c:v>133.31100000000001</c:v>
                </c:pt>
                <c:pt idx="6826">
                  <c:v>133.60399999999998</c:v>
                </c:pt>
                <c:pt idx="6827">
                  <c:v>133.88800000000012</c:v>
                </c:pt>
                <c:pt idx="6828">
                  <c:v>134.16300000000001</c:v>
                </c:pt>
                <c:pt idx="6829">
                  <c:v>134.429</c:v>
                </c:pt>
                <c:pt idx="6830">
                  <c:v>134.68600000000001</c:v>
                </c:pt>
                <c:pt idx="6831">
                  <c:v>134.935</c:v>
                </c:pt>
                <c:pt idx="6832">
                  <c:v>135.17399999999998</c:v>
                </c:pt>
                <c:pt idx="6833">
                  <c:v>135.404</c:v>
                </c:pt>
                <c:pt idx="6834">
                  <c:v>135.625</c:v>
                </c:pt>
                <c:pt idx="6835">
                  <c:v>135.83800000000011</c:v>
                </c:pt>
                <c:pt idx="6836">
                  <c:v>136.042</c:v>
                </c:pt>
                <c:pt idx="6837">
                  <c:v>136.23699999999999</c:v>
                </c:pt>
                <c:pt idx="6838">
                  <c:v>136.423</c:v>
                </c:pt>
                <c:pt idx="6839">
                  <c:v>136.601</c:v>
                </c:pt>
                <c:pt idx="6840">
                  <c:v>136.76999999999998</c:v>
                </c:pt>
                <c:pt idx="6841">
                  <c:v>136.93100000000001</c:v>
                </c:pt>
                <c:pt idx="6842">
                  <c:v>137.084</c:v>
                </c:pt>
                <c:pt idx="6843">
                  <c:v>137.227</c:v>
                </c:pt>
                <c:pt idx="6844">
                  <c:v>137.363</c:v>
                </c:pt>
                <c:pt idx="6845">
                  <c:v>137.49</c:v>
                </c:pt>
                <c:pt idx="6846">
                  <c:v>137.60900000000001</c:v>
                </c:pt>
                <c:pt idx="6847">
                  <c:v>137.72</c:v>
                </c:pt>
                <c:pt idx="6848">
                  <c:v>137.82300000000001</c:v>
                </c:pt>
                <c:pt idx="6849">
                  <c:v>137.91800000000001</c:v>
                </c:pt>
                <c:pt idx="6850">
                  <c:v>138.005</c:v>
                </c:pt>
                <c:pt idx="6851">
                  <c:v>138.083</c:v>
                </c:pt>
                <c:pt idx="6852">
                  <c:v>138.155</c:v>
                </c:pt>
                <c:pt idx="6853">
                  <c:v>138.21799999999999</c:v>
                </c:pt>
                <c:pt idx="6854">
                  <c:v>138.27399999999992</c:v>
                </c:pt>
                <c:pt idx="6855">
                  <c:v>138.32200000000012</c:v>
                </c:pt>
                <c:pt idx="6856">
                  <c:v>138.363</c:v>
                </c:pt>
                <c:pt idx="6857">
                  <c:v>138.39600000000004</c:v>
                </c:pt>
                <c:pt idx="6858">
                  <c:v>138.423</c:v>
                </c:pt>
                <c:pt idx="6859">
                  <c:v>138.441</c:v>
                </c:pt>
                <c:pt idx="6860">
                  <c:v>138.453</c:v>
                </c:pt>
                <c:pt idx="6861">
                  <c:v>138.45800000000011</c:v>
                </c:pt>
                <c:pt idx="6862">
                  <c:v>138.45600000000007</c:v>
                </c:pt>
                <c:pt idx="6863">
                  <c:v>138.447</c:v>
                </c:pt>
                <c:pt idx="6864">
                  <c:v>138.43100000000001</c:v>
                </c:pt>
                <c:pt idx="6865">
                  <c:v>138.40900000000002</c:v>
                </c:pt>
                <c:pt idx="6866">
                  <c:v>138.38000000000011</c:v>
                </c:pt>
                <c:pt idx="6867">
                  <c:v>138.34399999999999</c:v>
                </c:pt>
                <c:pt idx="6868">
                  <c:v>138.30200000000011</c:v>
                </c:pt>
                <c:pt idx="6869">
                  <c:v>138.25399999999999</c:v>
                </c:pt>
                <c:pt idx="6870">
                  <c:v>138.19999999999999</c:v>
                </c:pt>
                <c:pt idx="6871">
                  <c:v>138.13999999999999</c:v>
                </c:pt>
                <c:pt idx="6872">
                  <c:v>138.07399999999998</c:v>
                </c:pt>
                <c:pt idx="6873">
                  <c:v>138.00200000000001</c:v>
                </c:pt>
                <c:pt idx="6874">
                  <c:v>137.92500000000001</c:v>
                </c:pt>
                <c:pt idx="6875">
                  <c:v>137.84200000000001</c:v>
                </c:pt>
                <c:pt idx="6876">
                  <c:v>137.75299999999999</c:v>
                </c:pt>
                <c:pt idx="6877">
                  <c:v>137.65900000000002</c:v>
                </c:pt>
                <c:pt idx="6878">
                  <c:v>137.56</c:v>
                </c:pt>
                <c:pt idx="6879">
                  <c:v>137.45600000000007</c:v>
                </c:pt>
                <c:pt idx="6880">
                  <c:v>137.34700000000001</c:v>
                </c:pt>
                <c:pt idx="6881">
                  <c:v>137.232</c:v>
                </c:pt>
                <c:pt idx="6882">
                  <c:v>137.11399999999998</c:v>
                </c:pt>
                <c:pt idx="6883">
                  <c:v>136.99</c:v>
                </c:pt>
                <c:pt idx="6884">
                  <c:v>136.86200000000011</c:v>
                </c:pt>
                <c:pt idx="6885">
                  <c:v>136.72999999999999</c:v>
                </c:pt>
                <c:pt idx="6886">
                  <c:v>136.59300000000002</c:v>
                </c:pt>
                <c:pt idx="6887">
                  <c:v>136.45200000000011</c:v>
                </c:pt>
                <c:pt idx="6888">
                  <c:v>136.30700000000004</c:v>
                </c:pt>
                <c:pt idx="6889">
                  <c:v>136.15900000000002</c:v>
                </c:pt>
                <c:pt idx="6890">
                  <c:v>136.006</c:v>
                </c:pt>
                <c:pt idx="6891">
                  <c:v>135.85000000000011</c:v>
                </c:pt>
                <c:pt idx="6892">
                  <c:v>135.691</c:v>
                </c:pt>
                <c:pt idx="6893">
                  <c:v>135.52800000000011</c:v>
                </c:pt>
                <c:pt idx="6894">
                  <c:v>135.3610000000001</c:v>
                </c:pt>
                <c:pt idx="6895">
                  <c:v>135.19200000000001</c:v>
                </c:pt>
                <c:pt idx="6896">
                  <c:v>135.02000000000001</c:v>
                </c:pt>
                <c:pt idx="6897">
                  <c:v>134.845</c:v>
                </c:pt>
                <c:pt idx="6898">
                  <c:v>134.667</c:v>
                </c:pt>
                <c:pt idx="6899">
                  <c:v>134.48700000000011</c:v>
                </c:pt>
                <c:pt idx="6900">
                  <c:v>134.304</c:v>
                </c:pt>
                <c:pt idx="6901">
                  <c:v>134.11899999999997</c:v>
                </c:pt>
                <c:pt idx="6902">
                  <c:v>133.93200000000004</c:v>
                </c:pt>
                <c:pt idx="6903">
                  <c:v>133.74299999999999</c:v>
                </c:pt>
                <c:pt idx="6904">
                  <c:v>133.55200000000011</c:v>
                </c:pt>
                <c:pt idx="6905">
                  <c:v>133.35900000000001</c:v>
                </c:pt>
                <c:pt idx="6906">
                  <c:v>133.16499999999999</c:v>
                </c:pt>
                <c:pt idx="6907">
                  <c:v>132.96900000000002</c:v>
                </c:pt>
                <c:pt idx="6908">
                  <c:v>132.77099999999999</c:v>
                </c:pt>
                <c:pt idx="6909">
                  <c:v>132.57300000000001</c:v>
                </c:pt>
                <c:pt idx="6910">
                  <c:v>132.37300000000002</c:v>
                </c:pt>
                <c:pt idx="6911">
                  <c:v>132.17299999999997</c:v>
                </c:pt>
                <c:pt idx="6912">
                  <c:v>131.97200000000001</c:v>
                </c:pt>
                <c:pt idx="6913">
                  <c:v>131.76999999999998</c:v>
                </c:pt>
                <c:pt idx="6914">
                  <c:v>131.56700000000001</c:v>
                </c:pt>
                <c:pt idx="6915">
                  <c:v>131.36500000000001</c:v>
                </c:pt>
                <c:pt idx="6916">
                  <c:v>131.16200000000001</c:v>
                </c:pt>
                <c:pt idx="6917">
                  <c:v>130.959</c:v>
                </c:pt>
                <c:pt idx="6918">
                  <c:v>130.755</c:v>
                </c:pt>
                <c:pt idx="6919">
                  <c:v>130.55200000000011</c:v>
                </c:pt>
                <c:pt idx="6920">
                  <c:v>130.35000000000011</c:v>
                </c:pt>
                <c:pt idx="6921">
                  <c:v>130.148</c:v>
                </c:pt>
                <c:pt idx="6922">
                  <c:v>129.946</c:v>
                </c:pt>
                <c:pt idx="6923">
                  <c:v>129.74499999999998</c:v>
                </c:pt>
                <c:pt idx="6924">
                  <c:v>129.54499999999999</c:v>
                </c:pt>
                <c:pt idx="6925">
                  <c:v>129.346</c:v>
                </c:pt>
                <c:pt idx="6926">
                  <c:v>129.148</c:v>
                </c:pt>
                <c:pt idx="6927">
                  <c:v>128.95100000000011</c:v>
                </c:pt>
                <c:pt idx="6928">
                  <c:v>128.755</c:v>
                </c:pt>
                <c:pt idx="6929">
                  <c:v>128.56200000000001</c:v>
                </c:pt>
                <c:pt idx="6930">
                  <c:v>128.369</c:v>
                </c:pt>
                <c:pt idx="6931">
                  <c:v>128.17899999999997</c:v>
                </c:pt>
                <c:pt idx="6932">
                  <c:v>127.99000000000002</c:v>
                </c:pt>
                <c:pt idx="6933">
                  <c:v>127.804</c:v>
                </c:pt>
                <c:pt idx="6934">
                  <c:v>127.619</c:v>
                </c:pt>
                <c:pt idx="6935">
                  <c:v>127.43700000000005</c:v>
                </c:pt>
                <c:pt idx="6936">
                  <c:v>127.25700000000002</c:v>
                </c:pt>
                <c:pt idx="6937">
                  <c:v>127.08</c:v>
                </c:pt>
                <c:pt idx="6938">
                  <c:v>126.905</c:v>
                </c:pt>
                <c:pt idx="6939">
                  <c:v>126.733</c:v>
                </c:pt>
                <c:pt idx="6940">
                  <c:v>126.565</c:v>
                </c:pt>
                <c:pt idx="6941">
                  <c:v>126.399</c:v>
                </c:pt>
                <c:pt idx="6942">
                  <c:v>126.236</c:v>
                </c:pt>
                <c:pt idx="6943">
                  <c:v>126.07599999999998</c:v>
                </c:pt>
                <c:pt idx="6944">
                  <c:v>125.92</c:v>
                </c:pt>
                <c:pt idx="6945">
                  <c:v>125.768</c:v>
                </c:pt>
                <c:pt idx="6946">
                  <c:v>125.61799999999999</c:v>
                </c:pt>
                <c:pt idx="6947">
                  <c:v>125.473</c:v>
                </c:pt>
                <c:pt idx="6948">
                  <c:v>125.33199999999999</c:v>
                </c:pt>
                <c:pt idx="6949">
                  <c:v>125.194</c:v>
                </c:pt>
                <c:pt idx="6950">
                  <c:v>125.06100000000002</c:v>
                </c:pt>
                <c:pt idx="6951">
                  <c:v>124.93100000000005</c:v>
                </c:pt>
                <c:pt idx="6952">
                  <c:v>124.806</c:v>
                </c:pt>
                <c:pt idx="6953">
                  <c:v>124.68499999999999</c:v>
                </c:pt>
                <c:pt idx="6954">
                  <c:v>124.569</c:v>
                </c:pt>
                <c:pt idx="6955">
                  <c:v>124.458</c:v>
                </c:pt>
                <c:pt idx="6956">
                  <c:v>124.351</c:v>
                </c:pt>
                <c:pt idx="6957">
                  <c:v>124.24900000000002</c:v>
                </c:pt>
                <c:pt idx="6958">
                  <c:v>124.151</c:v>
                </c:pt>
                <c:pt idx="6959">
                  <c:v>124.059</c:v>
                </c:pt>
                <c:pt idx="6960">
                  <c:v>123.97199999999999</c:v>
                </c:pt>
                <c:pt idx="6961">
                  <c:v>123.89</c:v>
                </c:pt>
                <c:pt idx="6962">
                  <c:v>123.813</c:v>
                </c:pt>
                <c:pt idx="6963">
                  <c:v>123.742</c:v>
                </c:pt>
                <c:pt idx="6964">
                  <c:v>123.67599999999995</c:v>
                </c:pt>
                <c:pt idx="6965">
                  <c:v>123.61499999999999</c:v>
                </c:pt>
                <c:pt idx="6966">
                  <c:v>123.56100000000002</c:v>
                </c:pt>
                <c:pt idx="6967">
                  <c:v>123.51100000000002</c:v>
                </c:pt>
                <c:pt idx="6968">
                  <c:v>123.468</c:v>
                </c:pt>
                <c:pt idx="6969">
                  <c:v>123.43100000000005</c:v>
                </c:pt>
                <c:pt idx="6970">
                  <c:v>123.399</c:v>
                </c:pt>
                <c:pt idx="6971">
                  <c:v>123.374</c:v>
                </c:pt>
                <c:pt idx="6972">
                  <c:v>123.354</c:v>
                </c:pt>
                <c:pt idx="6973">
                  <c:v>123.34099999999999</c:v>
                </c:pt>
                <c:pt idx="6974">
                  <c:v>123.334</c:v>
                </c:pt>
                <c:pt idx="6975">
                  <c:v>123.333</c:v>
                </c:pt>
                <c:pt idx="6976">
                  <c:v>123.339</c:v>
                </c:pt>
                <c:pt idx="6977">
                  <c:v>123.351</c:v>
                </c:pt>
                <c:pt idx="6978">
                  <c:v>123.369</c:v>
                </c:pt>
                <c:pt idx="6979">
                  <c:v>123.395</c:v>
                </c:pt>
                <c:pt idx="6980">
                  <c:v>123.426</c:v>
                </c:pt>
                <c:pt idx="6981">
                  <c:v>123.465</c:v>
                </c:pt>
                <c:pt idx="6982">
                  <c:v>123.51</c:v>
                </c:pt>
                <c:pt idx="6983">
                  <c:v>123.562</c:v>
                </c:pt>
                <c:pt idx="6984">
                  <c:v>123.61999999999999</c:v>
                </c:pt>
                <c:pt idx="6985">
                  <c:v>123.68600000000001</c:v>
                </c:pt>
                <c:pt idx="6986">
                  <c:v>123.758</c:v>
                </c:pt>
                <c:pt idx="6987">
                  <c:v>123.83799999999999</c:v>
                </c:pt>
                <c:pt idx="6988">
                  <c:v>123.92400000000002</c:v>
                </c:pt>
                <c:pt idx="6989">
                  <c:v>124.018</c:v>
                </c:pt>
                <c:pt idx="6990">
                  <c:v>124.11799999999999</c:v>
                </c:pt>
                <c:pt idx="6991">
                  <c:v>124.226</c:v>
                </c:pt>
                <c:pt idx="6992">
                  <c:v>124.34099999999999</c:v>
                </c:pt>
                <c:pt idx="6993">
                  <c:v>124.46299999999999</c:v>
                </c:pt>
                <c:pt idx="6994">
                  <c:v>124.592</c:v>
                </c:pt>
                <c:pt idx="6995">
                  <c:v>124.72799999999999</c:v>
                </c:pt>
                <c:pt idx="6996">
                  <c:v>124.87199999999999</c:v>
                </c:pt>
                <c:pt idx="6997">
                  <c:v>125.023</c:v>
                </c:pt>
                <c:pt idx="6998">
                  <c:v>125.181</c:v>
                </c:pt>
                <c:pt idx="6999">
                  <c:v>125.34699999999999</c:v>
                </c:pt>
                <c:pt idx="7000">
                  <c:v>125.52</c:v>
                </c:pt>
                <c:pt idx="7001">
                  <c:v>125.7</c:v>
                </c:pt>
                <c:pt idx="7002">
                  <c:v>125.887</c:v>
                </c:pt>
                <c:pt idx="7003">
                  <c:v>126.08199999999999</c:v>
                </c:pt>
                <c:pt idx="7004">
                  <c:v>126.28400000000002</c:v>
                </c:pt>
                <c:pt idx="7005">
                  <c:v>126.49400000000006</c:v>
                </c:pt>
                <c:pt idx="7006">
                  <c:v>126.71100000000006</c:v>
                </c:pt>
                <c:pt idx="7007">
                  <c:v>126.935</c:v>
                </c:pt>
                <c:pt idx="7008">
                  <c:v>127.167</c:v>
                </c:pt>
                <c:pt idx="7009">
                  <c:v>127.40600000000002</c:v>
                </c:pt>
                <c:pt idx="7010">
                  <c:v>127.65199999999999</c:v>
                </c:pt>
                <c:pt idx="7011">
                  <c:v>127.90600000000002</c:v>
                </c:pt>
                <c:pt idx="7012">
                  <c:v>128.167</c:v>
                </c:pt>
                <c:pt idx="7013">
                  <c:v>128.435</c:v>
                </c:pt>
                <c:pt idx="7014">
                  <c:v>128.70999999999998</c:v>
                </c:pt>
                <c:pt idx="7015">
                  <c:v>128.99300000000002</c:v>
                </c:pt>
                <c:pt idx="7016">
                  <c:v>129.28300000000002</c:v>
                </c:pt>
                <c:pt idx="7017">
                  <c:v>129.58000000000001</c:v>
                </c:pt>
                <c:pt idx="7018">
                  <c:v>129.88400000000001</c:v>
                </c:pt>
                <c:pt idx="7019">
                  <c:v>130.196</c:v>
                </c:pt>
                <c:pt idx="7020">
                  <c:v>130.51499999999999</c:v>
                </c:pt>
                <c:pt idx="7021">
                  <c:v>130.84</c:v>
                </c:pt>
                <c:pt idx="7022">
                  <c:v>131.17299999999997</c:v>
                </c:pt>
                <c:pt idx="7023">
                  <c:v>131.51300000000001</c:v>
                </c:pt>
                <c:pt idx="7024">
                  <c:v>131.85900000000001</c:v>
                </c:pt>
                <c:pt idx="7025">
                  <c:v>132.21299999999999</c:v>
                </c:pt>
                <c:pt idx="7026">
                  <c:v>132.57300000000001</c:v>
                </c:pt>
                <c:pt idx="7027">
                  <c:v>132.941</c:v>
                </c:pt>
                <c:pt idx="7028">
                  <c:v>133.315</c:v>
                </c:pt>
                <c:pt idx="7029">
                  <c:v>133.69499999999999</c:v>
                </c:pt>
                <c:pt idx="7030">
                  <c:v>134.083</c:v>
                </c:pt>
                <c:pt idx="7031">
                  <c:v>134.477</c:v>
                </c:pt>
                <c:pt idx="7032">
                  <c:v>134.87800000000001</c:v>
                </c:pt>
                <c:pt idx="7033">
                  <c:v>135.285</c:v>
                </c:pt>
                <c:pt idx="7034">
                  <c:v>135.69800000000001</c:v>
                </c:pt>
                <c:pt idx="7035">
                  <c:v>136.11799999999999</c:v>
                </c:pt>
                <c:pt idx="7036">
                  <c:v>136.54399999999998</c:v>
                </c:pt>
                <c:pt idx="7037">
                  <c:v>136.976</c:v>
                </c:pt>
                <c:pt idx="7038">
                  <c:v>137.41499999999999</c:v>
                </c:pt>
                <c:pt idx="7039">
                  <c:v>137.85900000000001</c:v>
                </c:pt>
                <c:pt idx="7040">
                  <c:v>138.31</c:v>
                </c:pt>
                <c:pt idx="7041">
                  <c:v>138.76599999999999</c:v>
                </c:pt>
                <c:pt idx="7042">
                  <c:v>139.22900000000001</c:v>
                </c:pt>
                <c:pt idx="7043">
                  <c:v>139.697</c:v>
                </c:pt>
                <c:pt idx="7044">
                  <c:v>140.16999999999999</c:v>
                </c:pt>
                <c:pt idx="7045">
                  <c:v>140.65</c:v>
                </c:pt>
                <c:pt idx="7046">
                  <c:v>141.13499999999999</c:v>
                </c:pt>
                <c:pt idx="7047">
                  <c:v>141.625</c:v>
                </c:pt>
                <c:pt idx="7048">
                  <c:v>142.12</c:v>
                </c:pt>
                <c:pt idx="7049">
                  <c:v>142.62100000000001</c:v>
                </c:pt>
                <c:pt idx="7050">
                  <c:v>143.12700000000001</c:v>
                </c:pt>
                <c:pt idx="7051">
                  <c:v>143.63800000000001</c:v>
                </c:pt>
                <c:pt idx="7052">
                  <c:v>144.15300000000002</c:v>
                </c:pt>
                <c:pt idx="7053">
                  <c:v>144.67399999999998</c:v>
                </c:pt>
                <c:pt idx="7054">
                  <c:v>145.19900000000001</c:v>
                </c:pt>
                <c:pt idx="7055">
                  <c:v>145.72900000000001</c:v>
                </c:pt>
                <c:pt idx="7056">
                  <c:v>146.26399999999998</c:v>
                </c:pt>
                <c:pt idx="7057">
                  <c:v>146.80200000000011</c:v>
                </c:pt>
                <c:pt idx="7058">
                  <c:v>147.345</c:v>
                </c:pt>
                <c:pt idx="7059">
                  <c:v>147.893</c:v>
                </c:pt>
                <c:pt idx="7060">
                  <c:v>148.44399999999999</c:v>
                </c:pt>
                <c:pt idx="7061">
                  <c:v>148.999</c:v>
                </c:pt>
                <c:pt idx="7062">
                  <c:v>149.55800000000011</c:v>
                </c:pt>
                <c:pt idx="7063">
                  <c:v>150.12100000000001</c:v>
                </c:pt>
                <c:pt idx="7064">
                  <c:v>150.68700000000001</c:v>
                </c:pt>
                <c:pt idx="7065">
                  <c:v>151.25700000000001</c:v>
                </c:pt>
                <c:pt idx="7066">
                  <c:v>151.83000000000001</c:v>
                </c:pt>
                <c:pt idx="7067">
                  <c:v>152.40600000000001</c:v>
                </c:pt>
                <c:pt idx="7068">
                  <c:v>152.9860000000001</c:v>
                </c:pt>
                <c:pt idx="7069">
                  <c:v>153.56800000000001</c:v>
                </c:pt>
                <c:pt idx="7070">
                  <c:v>154.15300000000002</c:v>
                </c:pt>
                <c:pt idx="7071">
                  <c:v>154.74099999999999</c:v>
                </c:pt>
                <c:pt idx="7072">
                  <c:v>155.33200000000011</c:v>
                </c:pt>
                <c:pt idx="7073">
                  <c:v>155.92500000000001</c:v>
                </c:pt>
                <c:pt idx="7074">
                  <c:v>156.52000000000001</c:v>
                </c:pt>
                <c:pt idx="7075">
                  <c:v>157.11699999999999</c:v>
                </c:pt>
                <c:pt idx="7076">
                  <c:v>157.71699999999998</c:v>
                </c:pt>
                <c:pt idx="7077">
                  <c:v>158.31800000000001</c:v>
                </c:pt>
                <c:pt idx="7078">
                  <c:v>158.92100000000011</c:v>
                </c:pt>
                <c:pt idx="7079">
                  <c:v>159.52600000000001</c:v>
                </c:pt>
                <c:pt idx="7080">
                  <c:v>160.13200000000001</c:v>
                </c:pt>
                <c:pt idx="7081">
                  <c:v>160.739</c:v>
                </c:pt>
                <c:pt idx="7082">
                  <c:v>161.34800000000001</c:v>
                </c:pt>
                <c:pt idx="7083">
                  <c:v>161.95800000000011</c:v>
                </c:pt>
                <c:pt idx="7084">
                  <c:v>162.56800000000001</c:v>
                </c:pt>
                <c:pt idx="7085">
                  <c:v>163.17899999999997</c:v>
                </c:pt>
                <c:pt idx="7086">
                  <c:v>163.791</c:v>
                </c:pt>
                <c:pt idx="7087">
                  <c:v>164.404</c:v>
                </c:pt>
                <c:pt idx="7088">
                  <c:v>165.01599999999999</c:v>
                </c:pt>
                <c:pt idx="7089">
                  <c:v>165.62900000000002</c:v>
                </c:pt>
                <c:pt idx="7090">
                  <c:v>166.24199999999999</c:v>
                </c:pt>
                <c:pt idx="7091">
                  <c:v>166.8550000000001</c:v>
                </c:pt>
                <c:pt idx="7092">
                  <c:v>167.46700000000001</c:v>
                </c:pt>
                <c:pt idx="7093">
                  <c:v>168.07900000000001</c:v>
                </c:pt>
                <c:pt idx="7094">
                  <c:v>168.691</c:v>
                </c:pt>
                <c:pt idx="7095">
                  <c:v>169.30100000000004</c:v>
                </c:pt>
                <c:pt idx="7096">
                  <c:v>169.911</c:v>
                </c:pt>
                <c:pt idx="7097">
                  <c:v>170.52</c:v>
                </c:pt>
                <c:pt idx="7098">
                  <c:v>171.12700000000001</c:v>
                </c:pt>
                <c:pt idx="7099">
                  <c:v>171.73399999999998</c:v>
                </c:pt>
                <c:pt idx="7100">
                  <c:v>172.33800000000011</c:v>
                </c:pt>
                <c:pt idx="7101">
                  <c:v>172.941</c:v>
                </c:pt>
                <c:pt idx="7102">
                  <c:v>173.542</c:v>
                </c:pt>
                <c:pt idx="7103">
                  <c:v>174.14099999999999</c:v>
                </c:pt>
                <c:pt idx="7104">
                  <c:v>174.738</c:v>
                </c:pt>
                <c:pt idx="7105">
                  <c:v>175.333</c:v>
                </c:pt>
                <c:pt idx="7106">
                  <c:v>175.92500000000001</c:v>
                </c:pt>
                <c:pt idx="7107">
                  <c:v>176.51499999999999</c:v>
                </c:pt>
                <c:pt idx="7108">
                  <c:v>177.102</c:v>
                </c:pt>
                <c:pt idx="7109">
                  <c:v>177.68600000000001</c:v>
                </c:pt>
                <c:pt idx="7110">
                  <c:v>178.267</c:v>
                </c:pt>
                <c:pt idx="7111">
                  <c:v>178.845</c:v>
                </c:pt>
                <c:pt idx="7112">
                  <c:v>179.41900000000001</c:v>
                </c:pt>
                <c:pt idx="7113">
                  <c:v>179.99</c:v>
                </c:pt>
                <c:pt idx="7114">
                  <c:v>180.55700000000004</c:v>
                </c:pt>
                <c:pt idx="7115">
                  <c:v>181.12</c:v>
                </c:pt>
                <c:pt idx="7116">
                  <c:v>181.67899999999997</c:v>
                </c:pt>
                <c:pt idx="7117">
                  <c:v>182.23399999999998</c:v>
                </c:pt>
                <c:pt idx="7118">
                  <c:v>182.785</c:v>
                </c:pt>
                <c:pt idx="7119">
                  <c:v>183.33100000000007</c:v>
                </c:pt>
                <c:pt idx="7120">
                  <c:v>183.87300000000002</c:v>
                </c:pt>
                <c:pt idx="7121">
                  <c:v>184.41</c:v>
                </c:pt>
                <c:pt idx="7122">
                  <c:v>184.94200000000001</c:v>
                </c:pt>
                <c:pt idx="7123">
                  <c:v>185.46900000000002</c:v>
                </c:pt>
                <c:pt idx="7124">
                  <c:v>185.99</c:v>
                </c:pt>
                <c:pt idx="7125">
                  <c:v>186.50700000000001</c:v>
                </c:pt>
                <c:pt idx="7126">
                  <c:v>187.017</c:v>
                </c:pt>
                <c:pt idx="7127">
                  <c:v>187.52200000000011</c:v>
                </c:pt>
                <c:pt idx="7128">
                  <c:v>188.02200000000011</c:v>
                </c:pt>
                <c:pt idx="7129">
                  <c:v>188.51499999999999</c:v>
                </c:pt>
                <c:pt idx="7130">
                  <c:v>189.00200000000001</c:v>
                </c:pt>
                <c:pt idx="7131">
                  <c:v>189.483</c:v>
                </c:pt>
                <c:pt idx="7132">
                  <c:v>189.95700000000011</c:v>
                </c:pt>
                <c:pt idx="7133">
                  <c:v>190.42500000000001</c:v>
                </c:pt>
                <c:pt idx="7134">
                  <c:v>190.88600000000011</c:v>
                </c:pt>
                <c:pt idx="7135">
                  <c:v>191.34100000000001</c:v>
                </c:pt>
                <c:pt idx="7136">
                  <c:v>191.78800000000001</c:v>
                </c:pt>
                <c:pt idx="7137">
                  <c:v>192.22800000000001</c:v>
                </c:pt>
                <c:pt idx="7138">
                  <c:v>192.661</c:v>
                </c:pt>
                <c:pt idx="7139">
                  <c:v>193.08600000000001</c:v>
                </c:pt>
                <c:pt idx="7140">
                  <c:v>193.50399999999999</c:v>
                </c:pt>
                <c:pt idx="7141">
                  <c:v>193.91499999999999</c:v>
                </c:pt>
                <c:pt idx="7142">
                  <c:v>194.31700000000001</c:v>
                </c:pt>
                <c:pt idx="7143">
                  <c:v>194.71099999999998</c:v>
                </c:pt>
                <c:pt idx="7144">
                  <c:v>195.09800000000001</c:v>
                </c:pt>
                <c:pt idx="7145">
                  <c:v>195.476</c:v>
                </c:pt>
                <c:pt idx="7146">
                  <c:v>195.846</c:v>
                </c:pt>
                <c:pt idx="7147">
                  <c:v>196.20699999999999</c:v>
                </c:pt>
                <c:pt idx="7148">
                  <c:v>196.56</c:v>
                </c:pt>
                <c:pt idx="7149">
                  <c:v>196.904</c:v>
                </c:pt>
                <c:pt idx="7150">
                  <c:v>197.239</c:v>
                </c:pt>
                <c:pt idx="7151">
                  <c:v>197.565</c:v>
                </c:pt>
                <c:pt idx="7152">
                  <c:v>197.88200000000012</c:v>
                </c:pt>
                <c:pt idx="7153">
                  <c:v>198.19</c:v>
                </c:pt>
                <c:pt idx="7154">
                  <c:v>198.48800000000011</c:v>
                </c:pt>
                <c:pt idx="7155">
                  <c:v>198.77699999999999</c:v>
                </c:pt>
                <c:pt idx="7156">
                  <c:v>199.05700000000004</c:v>
                </c:pt>
                <c:pt idx="7157">
                  <c:v>199.32700000000011</c:v>
                </c:pt>
                <c:pt idx="7158">
                  <c:v>199.58600000000001</c:v>
                </c:pt>
                <c:pt idx="7159">
                  <c:v>199.83600000000001</c:v>
                </c:pt>
                <c:pt idx="7160">
                  <c:v>200.07599999999999</c:v>
                </c:pt>
                <c:pt idx="7161">
                  <c:v>200.30600000000001</c:v>
                </c:pt>
                <c:pt idx="7162">
                  <c:v>200.52600000000001</c:v>
                </c:pt>
                <c:pt idx="7163">
                  <c:v>200.73499999999999</c:v>
                </c:pt>
                <c:pt idx="7164">
                  <c:v>200.934</c:v>
                </c:pt>
                <c:pt idx="7165">
                  <c:v>201.12200000000001</c:v>
                </c:pt>
                <c:pt idx="7166">
                  <c:v>201.3</c:v>
                </c:pt>
                <c:pt idx="7167">
                  <c:v>201.46700000000001</c:v>
                </c:pt>
                <c:pt idx="7168">
                  <c:v>201.62300000000002</c:v>
                </c:pt>
                <c:pt idx="7169">
                  <c:v>201.768</c:v>
                </c:pt>
                <c:pt idx="7170">
                  <c:v>201.90300000000002</c:v>
                </c:pt>
                <c:pt idx="7171">
                  <c:v>202.02600000000001</c:v>
                </c:pt>
                <c:pt idx="7172">
                  <c:v>202.13800000000001</c:v>
                </c:pt>
                <c:pt idx="7173">
                  <c:v>202.238</c:v>
                </c:pt>
                <c:pt idx="7174">
                  <c:v>202.32800000000012</c:v>
                </c:pt>
                <c:pt idx="7175">
                  <c:v>202.40600000000001</c:v>
                </c:pt>
                <c:pt idx="7176">
                  <c:v>202.47200000000001</c:v>
                </c:pt>
                <c:pt idx="7177">
                  <c:v>202.52700000000004</c:v>
                </c:pt>
                <c:pt idx="7178">
                  <c:v>202.57</c:v>
                </c:pt>
                <c:pt idx="7179">
                  <c:v>202.602</c:v>
                </c:pt>
                <c:pt idx="7180">
                  <c:v>202.62100000000001</c:v>
                </c:pt>
                <c:pt idx="7181">
                  <c:v>202.62900000000002</c:v>
                </c:pt>
                <c:pt idx="7182">
                  <c:v>202.625</c:v>
                </c:pt>
                <c:pt idx="7183">
                  <c:v>202.60900000000001</c:v>
                </c:pt>
                <c:pt idx="7184">
                  <c:v>202.58</c:v>
                </c:pt>
                <c:pt idx="7185">
                  <c:v>202.54</c:v>
                </c:pt>
                <c:pt idx="7186">
                  <c:v>202.48800000000011</c:v>
                </c:pt>
                <c:pt idx="7187">
                  <c:v>202.423</c:v>
                </c:pt>
                <c:pt idx="7188">
                  <c:v>202.346</c:v>
                </c:pt>
                <c:pt idx="7189">
                  <c:v>202.25700000000001</c:v>
                </c:pt>
                <c:pt idx="7190">
                  <c:v>202.15600000000001</c:v>
                </c:pt>
                <c:pt idx="7191">
                  <c:v>202.042</c:v>
                </c:pt>
                <c:pt idx="7192">
                  <c:v>201.91499999999999</c:v>
                </c:pt>
                <c:pt idx="7193">
                  <c:v>201.77599999999998</c:v>
                </c:pt>
                <c:pt idx="7194">
                  <c:v>201.625</c:v>
                </c:pt>
                <c:pt idx="7195">
                  <c:v>201.46100000000001</c:v>
                </c:pt>
                <c:pt idx="7196">
                  <c:v>201.285</c:v>
                </c:pt>
                <c:pt idx="7197">
                  <c:v>201.095</c:v>
                </c:pt>
                <c:pt idx="7198">
                  <c:v>200.89400000000001</c:v>
                </c:pt>
                <c:pt idx="7199">
                  <c:v>200.67899999999997</c:v>
                </c:pt>
                <c:pt idx="7200">
                  <c:v>200.45200000000011</c:v>
                </c:pt>
                <c:pt idx="7201">
                  <c:v>200.21199999999999</c:v>
                </c:pt>
                <c:pt idx="7202">
                  <c:v>199.96</c:v>
                </c:pt>
                <c:pt idx="7203">
                  <c:v>199.69499999999999</c:v>
                </c:pt>
                <c:pt idx="7204">
                  <c:v>199.417</c:v>
                </c:pt>
                <c:pt idx="7205">
                  <c:v>199.126</c:v>
                </c:pt>
                <c:pt idx="7206">
                  <c:v>198.82200000000012</c:v>
                </c:pt>
                <c:pt idx="7207">
                  <c:v>198.506</c:v>
                </c:pt>
                <c:pt idx="7208">
                  <c:v>198.17699999999999</c:v>
                </c:pt>
                <c:pt idx="7209">
                  <c:v>197.83500000000001</c:v>
                </c:pt>
                <c:pt idx="7210">
                  <c:v>197.4800000000001</c:v>
                </c:pt>
                <c:pt idx="7211">
                  <c:v>197.11299999999997</c:v>
                </c:pt>
                <c:pt idx="7212">
                  <c:v>196.733</c:v>
                </c:pt>
                <c:pt idx="7213">
                  <c:v>196.34</c:v>
                </c:pt>
                <c:pt idx="7214">
                  <c:v>195.935</c:v>
                </c:pt>
                <c:pt idx="7215">
                  <c:v>195.51599999999999</c:v>
                </c:pt>
                <c:pt idx="7216">
                  <c:v>195.08500000000001</c:v>
                </c:pt>
                <c:pt idx="7217">
                  <c:v>194.642</c:v>
                </c:pt>
                <c:pt idx="7218">
                  <c:v>194.185</c:v>
                </c:pt>
                <c:pt idx="7219">
                  <c:v>193.71599999999998</c:v>
                </c:pt>
                <c:pt idx="7220">
                  <c:v>193.23499999999999</c:v>
                </c:pt>
                <c:pt idx="7221">
                  <c:v>192.74099999999999</c:v>
                </c:pt>
                <c:pt idx="7222">
                  <c:v>192.23399999999998</c:v>
                </c:pt>
                <c:pt idx="7223">
                  <c:v>191.71499999999995</c:v>
                </c:pt>
                <c:pt idx="7224">
                  <c:v>191.18300000000002</c:v>
                </c:pt>
                <c:pt idx="7225">
                  <c:v>190.63900000000001</c:v>
                </c:pt>
                <c:pt idx="7226">
                  <c:v>190.083</c:v>
                </c:pt>
                <c:pt idx="7227">
                  <c:v>189.51399999999998</c:v>
                </c:pt>
                <c:pt idx="7228">
                  <c:v>188.93300000000002</c:v>
                </c:pt>
                <c:pt idx="7229">
                  <c:v>188.339</c:v>
                </c:pt>
                <c:pt idx="7230">
                  <c:v>187.73399999999998</c:v>
                </c:pt>
                <c:pt idx="7231">
                  <c:v>187.11599999999999</c:v>
                </c:pt>
                <c:pt idx="7232">
                  <c:v>186.48700000000011</c:v>
                </c:pt>
                <c:pt idx="7233">
                  <c:v>185.845</c:v>
                </c:pt>
                <c:pt idx="7234">
                  <c:v>185.191</c:v>
                </c:pt>
                <c:pt idx="7235">
                  <c:v>184.52600000000001</c:v>
                </c:pt>
                <c:pt idx="7236">
                  <c:v>183.84800000000001</c:v>
                </c:pt>
                <c:pt idx="7237">
                  <c:v>183.15900000000002</c:v>
                </c:pt>
                <c:pt idx="7238">
                  <c:v>182.45800000000011</c:v>
                </c:pt>
                <c:pt idx="7239">
                  <c:v>181.74599999999998</c:v>
                </c:pt>
                <c:pt idx="7240">
                  <c:v>181.02200000000011</c:v>
                </c:pt>
                <c:pt idx="7241">
                  <c:v>180.286</c:v>
                </c:pt>
                <c:pt idx="7242">
                  <c:v>179.54</c:v>
                </c:pt>
                <c:pt idx="7243">
                  <c:v>178.78100000000001</c:v>
                </c:pt>
                <c:pt idx="7244">
                  <c:v>178.012</c:v>
                </c:pt>
                <c:pt idx="7245">
                  <c:v>177.232</c:v>
                </c:pt>
                <c:pt idx="7246">
                  <c:v>176.44</c:v>
                </c:pt>
                <c:pt idx="7247">
                  <c:v>175.63800000000001</c:v>
                </c:pt>
                <c:pt idx="7248">
                  <c:v>174.82500000000007</c:v>
                </c:pt>
                <c:pt idx="7249">
                  <c:v>174.001</c:v>
                </c:pt>
                <c:pt idx="7250">
                  <c:v>173.166</c:v>
                </c:pt>
                <c:pt idx="7251">
                  <c:v>172.32100000000011</c:v>
                </c:pt>
                <c:pt idx="7252">
                  <c:v>171.465</c:v>
                </c:pt>
                <c:pt idx="7253">
                  <c:v>170.59900000000002</c:v>
                </c:pt>
                <c:pt idx="7254">
                  <c:v>169.72300000000001</c:v>
                </c:pt>
                <c:pt idx="7255">
                  <c:v>168.83600000000001</c:v>
                </c:pt>
                <c:pt idx="7256">
                  <c:v>167.94</c:v>
                </c:pt>
                <c:pt idx="7257">
                  <c:v>167.03399999999999</c:v>
                </c:pt>
                <c:pt idx="7258">
                  <c:v>166.11799999999999</c:v>
                </c:pt>
                <c:pt idx="7259">
                  <c:v>165.19200000000001</c:v>
                </c:pt>
                <c:pt idx="7260">
                  <c:v>164.256</c:v>
                </c:pt>
                <c:pt idx="7261">
                  <c:v>163.31200000000001</c:v>
                </c:pt>
                <c:pt idx="7262">
                  <c:v>162.35800000000012</c:v>
                </c:pt>
                <c:pt idx="7263">
                  <c:v>161.39400000000001</c:v>
                </c:pt>
                <c:pt idx="7264">
                  <c:v>160.42200000000011</c:v>
                </c:pt>
                <c:pt idx="7265">
                  <c:v>159.441</c:v>
                </c:pt>
                <c:pt idx="7266">
                  <c:v>158.44999999999999</c:v>
                </c:pt>
                <c:pt idx="7267">
                  <c:v>157.45100000000011</c:v>
                </c:pt>
                <c:pt idx="7268">
                  <c:v>156.44399999999999</c:v>
                </c:pt>
                <c:pt idx="7269">
                  <c:v>155.42800000000011</c:v>
                </c:pt>
                <c:pt idx="7270">
                  <c:v>154.404</c:v>
                </c:pt>
                <c:pt idx="7271">
                  <c:v>153.37200000000001</c:v>
                </c:pt>
                <c:pt idx="7272">
                  <c:v>152.33200000000011</c:v>
                </c:pt>
                <c:pt idx="7273">
                  <c:v>151.28399999999999</c:v>
                </c:pt>
                <c:pt idx="7274">
                  <c:v>150.22800000000001</c:v>
                </c:pt>
                <c:pt idx="7275">
                  <c:v>149.16399999999999</c:v>
                </c:pt>
                <c:pt idx="7276">
                  <c:v>148.09399999999999</c:v>
                </c:pt>
                <c:pt idx="7277">
                  <c:v>147.01499999999999</c:v>
                </c:pt>
                <c:pt idx="7278">
                  <c:v>145.93</c:v>
                </c:pt>
                <c:pt idx="7279">
                  <c:v>144.83800000000011</c:v>
                </c:pt>
                <c:pt idx="7280">
                  <c:v>143.739</c:v>
                </c:pt>
                <c:pt idx="7281">
                  <c:v>142.63300000000001</c:v>
                </c:pt>
                <c:pt idx="7282">
                  <c:v>141.52100000000004</c:v>
                </c:pt>
                <c:pt idx="7283">
                  <c:v>140.40200000000004</c:v>
                </c:pt>
                <c:pt idx="7284">
                  <c:v>139.27699999999999</c:v>
                </c:pt>
                <c:pt idx="7285">
                  <c:v>138.14599999999999</c:v>
                </c:pt>
                <c:pt idx="7286">
                  <c:v>137.00899999999999</c:v>
                </c:pt>
                <c:pt idx="7287">
                  <c:v>135.86600000000001</c:v>
                </c:pt>
                <c:pt idx="7288">
                  <c:v>134.71799999999999</c:v>
                </c:pt>
                <c:pt idx="7289">
                  <c:v>133.56399999999999</c:v>
                </c:pt>
                <c:pt idx="7290">
                  <c:v>132.405</c:v>
                </c:pt>
                <c:pt idx="7291">
                  <c:v>131.24099999999999</c:v>
                </c:pt>
                <c:pt idx="7292">
                  <c:v>130.072</c:v>
                </c:pt>
                <c:pt idx="7293">
                  <c:v>128.89800000000011</c:v>
                </c:pt>
                <c:pt idx="7294">
                  <c:v>127.72</c:v>
                </c:pt>
                <c:pt idx="7295">
                  <c:v>126.53700000000002</c:v>
                </c:pt>
                <c:pt idx="7296">
                  <c:v>125.35</c:v>
                </c:pt>
                <c:pt idx="7297">
                  <c:v>124.15900000000001</c:v>
                </c:pt>
                <c:pt idx="7298">
                  <c:v>122.96400000000006</c:v>
                </c:pt>
                <c:pt idx="7299">
                  <c:v>121.765</c:v>
                </c:pt>
                <c:pt idx="7300">
                  <c:v>120.562</c:v>
                </c:pt>
                <c:pt idx="7301">
                  <c:v>119.35599999999998</c:v>
                </c:pt>
                <c:pt idx="7302">
                  <c:v>118.14700000000002</c:v>
                </c:pt>
                <c:pt idx="7303">
                  <c:v>116.935</c:v>
                </c:pt>
                <c:pt idx="7304">
                  <c:v>115.72</c:v>
                </c:pt>
                <c:pt idx="7305">
                  <c:v>114.502</c:v>
                </c:pt>
                <c:pt idx="7306">
                  <c:v>113.282</c:v>
                </c:pt>
                <c:pt idx="7307">
                  <c:v>112.059</c:v>
                </c:pt>
                <c:pt idx="7308">
                  <c:v>110.834</c:v>
                </c:pt>
                <c:pt idx="7309">
                  <c:v>109.607</c:v>
                </c:pt>
                <c:pt idx="7310">
                  <c:v>108.37799999999999</c:v>
                </c:pt>
                <c:pt idx="7311">
                  <c:v>107.14700000000002</c:v>
                </c:pt>
                <c:pt idx="7312">
                  <c:v>105.91500000000002</c:v>
                </c:pt>
                <c:pt idx="7313">
                  <c:v>104.68199999999999</c:v>
                </c:pt>
                <c:pt idx="7314">
                  <c:v>103.44700000000007</c:v>
                </c:pt>
                <c:pt idx="7315">
                  <c:v>102.212</c:v>
                </c:pt>
                <c:pt idx="7316">
                  <c:v>100.97499999999999</c:v>
                </c:pt>
                <c:pt idx="7317">
                  <c:v>99.738500000000002</c:v>
                </c:pt>
                <c:pt idx="7318">
                  <c:v>98.501199999999997</c:v>
                </c:pt>
                <c:pt idx="7319">
                  <c:v>97.263599999999997</c:v>
                </c:pt>
                <c:pt idx="7320">
                  <c:v>96.025999999999982</c:v>
                </c:pt>
                <c:pt idx="7321">
                  <c:v>94.788399999999982</c:v>
                </c:pt>
                <c:pt idx="7322">
                  <c:v>93.551199999999994</c:v>
                </c:pt>
                <c:pt idx="7323">
                  <c:v>92.314300000000003</c:v>
                </c:pt>
                <c:pt idx="7324">
                  <c:v>91.078199999999981</c:v>
                </c:pt>
                <c:pt idx="7325">
                  <c:v>89.842799999999983</c:v>
                </c:pt>
                <c:pt idx="7326">
                  <c:v>88.608499999999978</c:v>
                </c:pt>
                <c:pt idx="7327">
                  <c:v>87.375299999999982</c:v>
                </c:pt>
                <c:pt idx="7328">
                  <c:v>86.1434</c:v>
                </c:pt>
                <c:pt idx="7329">
                  <c:v>84.913100000000057</c:v>
                </c:pt>
                <c:pt idx="7330">
                  <c:v>83.6845</c:v>
                </c:pt>
                <c:pt idx="7331">
                  <c:v>82.457700000000003</c:v>
                </c:pt>
                <c:pt idx="7332">
                  <c:v>81.233000000000004</c:v>
                </c:pt>
                <c:pt idx="7333">
                  <c:v>80.010499999999993</c:v>
                </c:pt>
                <c:pt idx="7334">
                  <c:v>78.790400000000005</c:v>
                </c:pt>
                <c:pt idx="7335">
                  <c:v>77.572999999999979</c:v>
                </c:pt>
                <c:pt idx="7336">
                  <c:v>76.358199999999982</c:v>
                </c:pt>
                <c:pt idx="7337">
                  <c:v>75.146299999999997</c:v>
                </c:pt>
                <c:pt idx="7338">
                  <c:v>73.937600000000074</c:v>
                </c:pt>
                <c:pt idx="7339">
                  <c:v>72.732100000000003</c:v>
                </c:pt>
                <c:pt idx="7340">
                  <c:v>71.530100000000004</c:v>
                </c:pt>
                <c:pt idx="7341">
                  <c:v>70.331599999999995</c:v>
                </c:pt>
                <c:pt idx="7342">
                  <c:v>69.137</c:v>
                </c:pt>
                <c:pt idx="7343">
                  <c:v>67.946200000000076</c:v>
                </c:pt>
                <c:pt idx="7344">
                  <c:v>66.759600000000006</c:v>
                </c:pt>
                <c:pt idx="7345">
                  <c:v>65.577299999999994</c:v>
                </c:pt>
                <c:pt idx="7346">
                  <c:v>64.3994</c:v>
                </c:pt>
                <c:pt idx="7347">
                  <c:v>63.226100000000038</c:v>
                </c:pt>
                <c:pt idx="7348">
                  <c:v>62.057699999999997</c:v>
                </c:pt>
                <c:pt idx="7349">
                  <c:v>60.894100000000002</c:v>
                </c:pt>
                <c:pt idx="7350">
                  <c:v>59.735600000000012</c:v>
                </c:pt>
                <c:pt idx="7351">
                  <c:v>58.582500000000003</c:v>
                </c:pt>
                <c:pt idx="7352">
                  <c:v>57.434800000000003</c:v>
                </c:pt>
                <c:pt idx="7353">
                  <c:v>56.292600000000029</c:v>
                </c:pt>
                <c:pt idx="7354">
                  <c:v>55.156100000000002</c:v>
                </c:pt>
                <c:pt idx="7355">
                  <c:v>54.025600000000011</c:v>
                </c:pt>
                <c:pt idx="7356">
                  <c:v>52.901299999999999</c:v>
                </c:pt>
                <c:pt idx="7357">
                  <c:v>51.783000000000001</c:v>
                </c:pt>
                <c:pt idx="7358">
                  <c:v>50.671100000000003</c:v>
                </c:pt>
                <c:pt idx="7359">
                  <c:v>49.565700000000028</c:v>
                </c:pt>
                <c:pt idx="7360">
                  <c:v>48.467100000000002</c:v>
                </c:pt>
                <c:pt idx="7361">
                  <c:v>47.3752</c:v>
                </c:pt>
                <c:pt idx="7362">
                  <c:v>46.29030000000003</c:v>
                </c:pt>
                <c:pt idx="7363">
                  <c:v>45.212500000000013</c:v>
                </c:pt>
                <c:pt idx="7364">
                  <c:v>44.142100000000013</c:v>
                </c:pt>
                <c:pt idx="7365">
                  <c:v>43.078900000000012</c:v>
                </c:pt>
                <c:pt idx="7366">
                  <c:v>42.023400000000002</c:v>
                </c:pt>
                <c:pt idx="7367">
                  <c:v>40.9756</c:v>
                </c:pt>
                <c:pt idx="7368">
                  <c:v>39.935700000000011</c:v>
                </c:pt>
                <c:pt idx="7369">
                  <c:v>38.903600000000004</c:v>
                </c:pt>
                <c:pt idx="7370">
                  <c:v>37.8797</c:v>
                </c:pt>
                <c:pt idx="7371">
                  <c:v>36.864100000000001</c:v>
                </c:pt>
                <c:pt idx="7372">
                  <c:v>35.856799999999993</c:v>
                </c:pt>
                <c:pt idx="7373">
                  <c:v>34.8581</c:v>
                </c:pt>
                <c:pt idx="7374">
                  <c:v>33.868000000000002</c:v>
                </c:pt>
                <c:pt idx="7375">
                  <c:v>32.886699999999998</c:v>
                </c:pt>
                <c:pt idx="7376">
                  <c:v>31.914300000000001</c:v>
                </c:pt>
                <c:pt idx="7377">
                  <c:v>30.951000000000001</c:v>
                </c:pt>
                <c:pt idx="7378">
                  <c:v>29.9968</c:v>
                </c:pt>
                <c:pt idx="7379">
                  <c:v>29.051900000000014</c:v>
                </c:pt>
                <c:pt idx="7380">
                  <c:v>28.116399999999999</c:v>
                </c:pt>
                <c:pt idx="7381">
                  <c:v>27.1904</c:v>
                </c:pt>
                <c:pt idx="7382">
                  <c:v>26.274100000000001</c:v>
                </c:pt>
                <c:pt idx="7383">
                  <c:v>25.367599999999989</c:v>
                </c:pt>
                <c:pt idx="7384">
                  <c:v>24.4709</c:v>
                </c:pt>
                <c:pt idx="7385">
                  <c:v>23.584199999999989</c:v>
                </c:pt>
                <c:pt idx="7386">
                  <c:v>22.707599999999989</c:v>
                </c:pt>
                <c:pt idx="7387">
                  <c:v>21.841200000000001</c:v>
                </c:pt>
                <c:pt idx="7388">
                  <c:v>20.985099999999971</c:v>
                </c:pt>
                <c:pt idx="7389">
                  <c:v>20.139500000000005</c:v>
                </c:pt>
                <c:pt idx="7390">
                  <c:v>19.304400000000001</c:v>
                </c:pt>
                <c:pt idx="7391">
                  <c:v>18.479900000000001</c:v>
                </c:pt>
                <c:pt idx="7392">
                  <c:v>17.6661</c:v>
                </c:pt>
                <c:pt idx="7393">
                  <c:v>16.863199999999985</c:v>
                </c:pt>
                <c:pt idx="7394">
                  <c:v>16.071200000000001</c:v>
                </c:pt>
                <c:pt idx="7395">
                  <c:v>15.2902</c:v>
                </c:pt>
                <c:pt idx="7396">
                  <c:v>14.5204</c:v>
                </c:pt>
                <c:pt idx="7397">
                  <c:v>13.7616</c:v>
                </c:pt>
                <c:pt idx="7398">
                  <c:v>13.014200000000001</c:v>
                </c:pt>
                <c:pt idx="7399">
                  <c:v>12.2782</c:v>
                </c:pt>
                <c:pt idx="7400">
                  <c:v>11.553700000000006</c:v>
                </c:pt>
                <c:pt idx="7401">
                  <c:v>10.8406</c:v>
                </c:pt>
                <c:pt idx="7402">
                  <c:v>10.139200000000001</c:v>
                </c:pt>
                <c:pt idx="7403">
                  <c:v>9.4495400000000007</c:v>
                </c:pt>
                <c:pt idx="7404">
                  <c:v>8.7716400000000014</c:v>
                </c:pt>
                <c:pt idx="7405">
                  <c:v>8.1055300000000088</c:v>
                </c:pt>
                <c:pt idx="7406">
                  <c:v>7.4514000000000014</c:v>
                </c:pt>
                <c:pt idx="7407">
                  <c:v>6.8092199999999998</c:v>
                </c:pt>
                <c:pt idx="7408">
                  <c:v>6.1791200000000002</c:v>
                </c:pt>
                <c:pt idx="7409">
                  <c:v>5.56114</c:v>
                </c:pt>
                <c:pt idx="7410">
                  <c:v>4.9554</c:v>
                </c:pt>
                <c:pt idx="7411">
                  <c:v>4.3618299999999985</c:v>
                </c:pt>
                <c:pt idx="7412">
                  <c:v>3.7806299999999999</c:v>
                </c:pt>
                <c:pt idx="7413">
                  <c:v>3.2117300000000002</c:v>
                </c:pt>
                <c:pt idx="7414">
                  <c:v>2.6553499999999981</c:v>
                </c:pt>
                <c:pt idx="7415">
                  <c:v>2.1114399999999987</c:v>
                </c:pt>
                <c:pt idx="7416">
                  <c:v>1.5799899999999998</c:v>
                </c:pt>
                <c:pt idx="7417">
                  <c:v>1.06114</c:v>
                </c:pt>
                <c:pt idx="7418">
                  <c:v>0.55494100000000046</c:v>
                </c:pt>
                <c:pt idx="7419">
                  <c:v>6.1401999999999998E-2</c:v>
                </c:pt>
                <c:pt idx="7420">
                  <c:v>-0.41940800000000023</c:v>
                </c:pt>
                <c:pt idx="7421">
                  <c:v>-0.8874919999999995</c:v>
                </c:pt>
                <c:pt idx="7422">
                  <c:v>-1.34273</c:v>
                </c:pt>
                <c:pt idx="7423">
                  <c:v>-1.785169999999999</c:v>
                </c:pt>
                <c:pt idx="7424">
                  <c:v>-2.2147199999999998</c:v>
                </c:pt>
                <c:pt idx="7425">
                  <c:v>-2.631409999999998</c:v>
                </c:pt>
                <c:pt idx="7426">
                  <c:v>-3.03512</c:v>
                </c:pt>
                <c:pt idx="7427">
                  <c:v>-3.4259499999999981</c:v>
                </c:pt>
                <c:pt idx="7428">
                  <c:v>-3.8037100000000001</c:v>
                </c:pt>
                <c:pt idx="7429">
                  <c:v>-4.1685099999999959</c:v>
                </c:pt>
                <c:pt idx="7430">
                  <c:v>-4.5202400000000003</c:v>
                </c:pt>
                <c:pt idx="7431">
                  <c:v>-4.8588899999999962</c:v>
                </c:pt>
                <c:pt idx="7432">
                  <c:v>-5.1845399999999957</c:v>
                </c:pt>
                <c:pt idx="7433">
                  <c:v>-5.4971199999999962</c:v>
                </c:pt>
                <c:pt idx="7434">
                  <c:v>-5.7965499999999999</c:v>
                </c:pt>
                <c:pt idx="7435">
                  <c:v>-6.0828699999999998</c:v>
                </c:pt>
                <c:pt idx="7436">
                  <c:v>-6.3560799999999995</c:v>
                </c:pt>
                <c:pt idx="7437">
                  <c:v>-6.6161299999999965</c:v>
                </c:pt>
                <c:pt idx="7438">
                  <c:v>-6.8630899999999961</c:v>
                </c:pt>
                <c:pt idx="7439">
                  <c:v>-7.0969199999999963</c:v>
                </c:pt>
                <c:pt idx="7440">
                  <c:v>-7.3175699999999964</c:v>
                </c:pt>
                <c:pt idx="7441">
                  <c:v>-7.5250799999999964</c:v>
                </c:pt>
                <c:pt idx="7442">
                  <c:v>-7.7194399999999996</c:v>
                </c:pt>
                <c:pt idx="7443">
                  <c:v>-7.9007199999999997</c:v>
                </c:pt>
                <c:pt idx="7444">
                  <c:v>-8.0688400000000016</c:v>
                </c:pt>
                <c:pt idx="7445">
                  <c:v>-8.2238400000000009</c:v>
                </c:pt>
                <c:pt idx="7446">
                  <c:v>-8.3657300000000081</c:v>
                </c:pt>
                <c:pt idx="7447">
                  <c:v>-8.49451</c:v>
                </c:pt>
                <c:pt idx="7448">
                  <c:v>-8.6102500000000006</c:v>
                </c:pt>
                <c:pt idx="7449">
                  <c:v>-8.7128400000000035</c:v>
                </c:pt>
                <c:pt idx="7450">
                  <c:v>-8.8024900000000095</c:v>
                </c:pt>
                <c:pt idx="7451">
                  <c:v>-8.8790700000000005</c:v>
                </c:pt>
                <c:pt idx="7452">
                  <c:v>-8.9426000000000005</c:v>
                </c:pt>
                <c:pt idx="7453">
                  <c:v>-8.9931800000000006</c:v>
                </c:pt>
                <c:pt idx="7454">
                  <c:v>-9.0307600000000008</c:v>
                </c:pt>
                <c:pt idx="7455">
                  <c:v>-9.0554900000000078</c:v>
                </c:pt>
                <c:pt idx="7456">
                  <c:v>-9.0672100000000011</c:v>
                </c:pt>
                <c:pt idx="7457">
                  <c:v>-9.0661300000000047</c:v>
                </c:pt>
                <c:pt idx="7458">
                  <c:v>-9.0521600000000007</c:v>
                </c:pt>
                <c:pt idx="7459">
                  <c:v>-9.0254800000000088</c:v>
                </c:pt>
                <c:pt idx="7460">
                  <c:v>-8.9859000000000027</c:v>
                </c:pt>
                <c:pt idx="7461">
                  <c:v>-8.9337</c:v>
                </c:pt>
                <c:pt idx="7462">
                  <c:v>-8.8687400000000007</c:v>
                </c:pt>
                <c:pt idx="7463">
                  <c:v>-8.7911400000000004</c:v>
                </c:pt>
                <c:pt idx="7464">
                  <c:v>-8.7009900000000009</c:v>
                </c:pt>
                <c:pt idx="7465">
                  <c:v>-8.5982400000000005</c:v>
                </c:pt>
                <c:pt idx="7466">
                  <c:v>-8.4829400000000028</c:v>
                </c:pt>
                <c:pt idx="7467">
                  <c:v>-8.3552000000000071</c:v>
                </c:pt>
                <c:pt idx="7468">
                  <c:v>-8.21509</c:v>
                </c:pt>
                <c:pt idx="7469">
                  <c:v>-8.0626000000000086</c:v>
                </c:pt>
                <c:pt idx="7470">
                  <c:v>-7.8977499999999985</c:v>
                </c:pt>
                <c:pt idx="7471">
                  <c:v>-7.7206299999999999</c:v>
                </c:pt>
                <c:pt idx="7472">
                  <c:v>-7.5313600000000038</c:v>
                </c:pt>
                <c:pt idx="7473">
                  <c:v>-7.3299599999999963</c:v>
                </c:pt>
                <c:pt idx="7474">
                  <c:v>-7.1164099999999975</c:v>
                </c:pt>
                <c:pt idx="7475">
                  <c:v>-6.8908799999999975</c:v>
                </c:pt>
                <c:pt idx="7476">
                  <c:v>-6.6533699999999998</c:v>
                </c:pt>
                <c:pt idx="7477">
                  <c:v>-6.4039799999999998</c:v>
                </c:pt>
                <c:pt idx="7478">
                  <c:v>-6.1427499999999995</c:v>
                </c:pt>
                <c:pt idx="7479">
                  <c:v>-5.8697499999999998</c:v>
                </c:pt>
                <c:pt idx="7480">
                  <c:v>-5.58507</c:v>
                </c:pt>
                <c:pt idx="7481">
                  <c:v>-5.28871</c:v>
                </c:pt>
                <c:pt idx="7482">
                  <c:v>-4.9808500000000002</c:v>
                </c:pt>
                <c:pt idx="7483">
                  <c:v>-4.6615099999999963</c:v>
                </c:pt>
                <c:pt idx="7484">
                  <c:v>-4.3306899999999997</c:v>
                </c:pt>
                <c:pt idx="7485">
                  <c:v>-3.98854</c:v>
                </c:pt>
                <c:pt idx="7486">
                  <c:v>-3.6351800000000001</c:v>
                </c:pt>
                <c:pt idx="7487">
                  <c:v>-3.2706200000000001</c:v>
                </c:pt>
                <c:pt idx="7488">
                  <c:v>-2.8949099999999981</c:v>
                </c:pt>
                <c:pt idx="7489">
                  <c:v>-2.5082499999999981</c:v>
                </c:pt>
                <c:pt idx="7490">
                  <c:v>-2.1105999999999998</c:v>
                </c:pt>
                <c:pt idx="7491">
                  <c:v>-1.702129999999999</c:v>
                </c:pt>
                <c:pt idx="7492">
                  <c:v>-1.28288</c:v>
                </c:pt>
                <c:pt idx="7493">
                  <c:v>-0.85284000000000071</c:v>
                </c:pt>
                <c:pt idx="7494">
                  <c:v>-0.41225100000000003</c:v>
                </c:pt>
                <c:pt idx="7495">
                  <c:v>3.8865900000000002E-2</c:v>
                </c:pt>
                <c:pt idx="7496">
                  <c:v>0.5004619999999993</c:v>
                </c:pt>
                <c:pt idx="7497">
                  <c:v>0.97234500000000046</c:v>
                </c:pt>
                <c:pt idx="7498">
                  <c:v>1.4545199999999998</c:v>
                </c:pt>
                <c:pt idx="7499">
                  <c:v>1.9468500000000009</c:v>
                </c:pt>
                <c:pt idx="7500">
                  <c:v>2.4492599999999984</c:v>
                </c:pt>
                <c:pt idx="7501">
                  <c:v>2.961669999999998</c:v>
                </c:pt>
                <c:pt idx="7502">
                  <c:v>3.48394</c:v>
                </c:pt>
                <c:pt idx="7503">
                  <c:v>4.0159799999999963</c:v>
                </c:pt>
                <c:pt idx="7504">
                  <c:v>4.5578299999999965</c:v>
                </c:pt>
                <c:pt idx="7505">
                  <c:v>5.1092399999999998</c:v>
                </c:pt>
                <c:pt idx="7506">
                  <c:v>5.6701499999999996</c:v>
                </c:pt>
                <c:pt idx="7507">
                  <c:v>6.2404500000000001</c:v>
                </c:pt>
                <c:pt idx="7508">
                  <c:v>6.8201199999999957</c:v>
                </c:pt>
                <c:pt idx="7509">
                  <c:v>7.4089600000000004</c:v>
                </c:pt>
                <c:pt idx="7510">
                  <c:v>8.0069600000000012</c:v>
                </c:pt>
                <c:pt idx="7511">
                  <c:v>8.6139300000000016</c:v>
                </c:pt>
                <c:pt idx="7512">
                  <c:v>9.2298200000000001</c:v>
                </c:pt>
                <c:pt idx="7513">
                  <c:v>9.8545700000000007</c:v>
                </c:pt>
                <c:pt idx="7514">
                  <c:v>10.488</c:v>
                </c:pt>
                <c:pt idx="7515">
                  <c:v>11.13</c:v>
                </c:pt>
                <c:pt idx="7516">
                  <c:v>11.7806</c:v>
                </c:pt>
                <c:pt idx="7517">
                  <c:v>12.439500000000002</c:v>
                </c:pt>
                <c:pt idx="7518">
                  <c:v>13.1068</c:v>
                </c:pt>
                <c:pt idx="7519">
                  <c:v>13.782300000000001</c:v>
                </c:pt>
                <c:pt idx="7520">
                  <c:v>14.465800000000007</c:v>
                </c:pt>
                <c:pt idx="7521">
                  <c:v>15.157300000000001</c:v>
                </c:pt>
                <c:pt idx="7522">
                  <c:v>15.856700000000007</c:v>
                </c:pt>
                <c:pt idx="7523">
                  <c:v>16.5639</c:v>
                </c:pt>
                <c:pt idx="7524">
                  <c:v>17.2788</c:v>
                </c:pt>
                <c:pt idx="7525">
                  <c:v>18.001200000000001</c:v>
                </c:pt>
                <c:pt idx="7526">
                  <c:v>18.731000000000005</c:v>
                </c:pt>
                <c:pt idx="7527">
                  <c:v>19.468199999999978</c:v>
                </c:pt>
                <c:pt idx="7528">
                  <c:v>20.212599999999977</c:v>
                </c:pt>
                <c:pt idx="7529">
                  <c:v>20.964200000000002</c:v>
                </c:pt>
                <c:pt idx="7530">
                  <c:v>21.722699999999978</c:v>
                </c:pt>
                <c:pt idx="7531">
                  <c:v>22.488199999999971</c:v>
                </c:pt>
                <c:pt idx="7532">
                  <c:v>23.260499999999979</c:v>
                </c:pt>
                <c:pt idx="7533">
                  <c:v>24.039400000000001</c:v>
                </c:pt>
                <c:pt idx="7534">
                  <c:v>24.824999999999999</c:v>
                </c:pt>
                <c:pt idx="7535">
                  <c:v>25.617000000000019</c:v>
                </c:pt>
                <c:pt idx="7536">
                  <c:v>26.415400000000002</c:v>
                </c:pt>
                <c:pt idx="7537">
                  <c:v>27.220099999999981</c:v>
                </c:pt>
                <c:pt idx="7538">
                  <c:v>28.030899999999999</c:v>
                </c:pt>
                <c:pt idx="7539">
                  <c:v>28.8477</c:v>
                </c:pt>
                <c:pt idx="7540">
                  <c:v>29.670500000000001</c:v>
                </c:pt>
                <c:pt idx="7541">
                  <c:v>30.498999999999981</c:v>
                </c:pt>
                <c:pt idx="7542">
                  <c:v>31.333300000000001</c:v>
                </c:pt>
                <c:pt idx="7543">
                  <c:v>32.173200000000001</c:v>
                </c:pt>
                <c:pt idx="7544">
                  <c:v>33.018600000000006</c:v>
                </c:pt>
                <c:pt idx="7545">
                  <c:v>33.869300000000003</c:v>
                </c:pt>
                <c:pt idx="7546">
                  <c:v>34.725400000000029</c:v>
                </c:pt>
                <c:pt idx="7547">
                  <c:v>35.586500000000001</c:v>
                </c:pt>
                <c:pt idx="7548">
                  <c:v>36.452800000000003</c:v>
                </c:pt>
                <c:pt idx="7549">
                  <c:v>37.324000000000005</c:v>
                </c:pt>
                <c:pt idx="7550">
                  <c:v>38.200000000000003</c:v>
                </c:pt>
                <c:pt idx="7551">
                  <c:v>39.080800000000004</c:v>
                </c:pt>
                <c:pt idx="7552">
                  <c:v>39.966200000000001</c:v>
                </c:pt>
                <c:pt idx="7553">
                  <c:v>40.856099999999998</c:v>
                </c:pt>
                <c:pt idx="7554">
                  <c:v>41.750400000000006</c:v>
                </c:pt>
                <c:pt idx="7555">
                  <c:v>42.649100000000011</c:v>
                </c:pt>
                <c:pt idx="7556">
                  <c:v>43.551899999999996</c:v>
                </c:pt>
                <c:pt idx="7557">
                  <c:v>44.458800000000004</c:v>
                </c:pt>
                <c:pt idx="7558">
                  <c:v>45.369800000000005</c:v>
                </c:pt>
                <c:pt idx="7559">
                  <c:v>46.284500000000001</c:v>
                </c:pt>
                <c:pt idx="7560">
                  <c:v>47.203100000000013</c:v>
                </c:pt>
                <c:pt idx="7561">
                  <c:v>48.125300000000038</c:v>
                </c:pt>
                <c:pt idx="7562">
                  <c:v>49.051099999999998</c:v>
                </c:pt>
                <c:pt idx="7563">
                  <c:v>49.980400000000003</c:v>
                </c:pt>
                <c:pt idx="7564">
                  <c:v>50.9131</c:v>
                </c:pt>
                <c:pt idx="7565">
                  <c:v>51.849000000000004</c:v>
                </c:pt>
                <c:pt idx="7566">
                  <c:v>52.788100000000028</c:v>
                </c:pt>
                <c:pt idx="7567">
                  <c:v>53.730200000000011</c:v>
                </c:pt>
                <c:pt idx="7568">
                  <c:v>54.675300000000028</c:v>
                </c:pt>
                <c:pt idx="7569">
                  <c:v>55.623200000000011</c:v>
                </c:pt>
                <c:pt idx="7570">
                  <c:v>56.573900000000002</c:v>
                </c:pt>
                <c:pt idx="7571">
                  <c:v>57.527300000000011</c:v>
                </c:pt>
                <c:pt idx="7572">
                  <c:v>58.483200000000004</c:v>
                </c:pt>
                <c:pt idx="7573">
                  <c:v>59.441600000000001</c:v>
                </c:pt>
                <c:pt idx="7574">
                  <c:v>60.4024</c:v>
                </c:pt>
                <c:pt idx="7575">
                  <c:v>61.365400000000001</c:v>
                </c:pt>
                <c:pt idx="7576">
                  <c:v>62.330600000000004</c:v>
                </c:pt>
                <c:pt idx="7577">
                  <c:v>63.297900000000013</c:v>
                </c:pt>
                <c:pt idx="7578">
                  <c:v>64.267200000000059</c:v>
                </c:pt>
                <c:pt idx="7579">
                  <c:v>65.238299999999995</c:v>
                </c:pt>
                <c:pt idx="7580">
                  <c:v>66.211300000000023</c:v>
                </c:pt>
                <c:pt idx="7581">
                  <c:v>67.186099999999982</c:v>
                </c:pt>
                <c:pt idx="7582">
                  <c:v>68.162399999999948</c:v>
                </c:pt>
                <c:pt idx="7583">
                  <c:v>69.140199999999993</c:v>
                </c:pt>
                <c:pt idx="7584">
                  <c:v>70.119500000000002</c:v>
                </c:pt>
                <c:pt idx="7585">
                  <c:v>71.100099999999998</c:v>
                </c:pt>
                <c:pt idx="7586">
                  <c:v>72.081999999999994</c:v>
                </c:pt>
                <c:pt idx="7587">
                  <c:v>73.065100000000001</c:v>
                </c:pt>
                <c:pt idx="7588">
                  <c:v>74.049300000000002</c:v>
                </c:pt>
                <c:pt idx="7589">
                  <c:v>75.034400000000005</c:v>
                </c:pt>
                <c:pt idx="7590">
                  <c:v>76.020499999999998</c:v>
                </c:pt>
                <c:pt idx="7591">
                  <c:v>77.007400000000004</c:v>
                </c:pt>
                <c:pt idx="7592">
                  <c:v>77.995099999999994</c:v>
                </c:pt>
                <c:pt idx="7593">
                  <c:v>78.983500000000006</c:v>
                </c:pt>
                <c:pt idx="7594">
                  <c:v>79.972399999999979</c:v>
                </c:pt>
                <c:pt idx="7595">
                  <c:v>80.961900000000057</c:v>
                </c:pt>
                <c:pt idx="7596">
                  <c:v>81.951700000000002</c:v>
                </c:pt>
                <c:pt idx="7597">
                  <c:v>82.941900000000075</c:v>
                </c:pt>
                <c:pt idx="7598">
                  <c:v>83.932500000000005</c:v>
                </c:pt>
                <c:pt idx="7599">
                  <c:v>84.923199999999994</c:v>
                </c:pt>
                <c:pt idx="7600">
                  <c:v>85.914100000000076</c:v>
                </c:pt>
                <c:pt idx="7601">
                  <c:v>86.904900000000026</c:v>
                </c:pt>
                <c:pt idx="7602">
                  <c:v>87.89579999999998</c:v>
                </c:pt>
                <c:pt idx="7603">
                  <c:v>88.886499999999998</c:v>
                </c:pt>
                <c:pt idx="7604">
                  <c:v>89.877099999999999</c:v>
                </c:pt>
                <c:pt idx="7605">
                  <c:v>90.867500000000007</c:v>
                </c:pt>
                <c:pt idx="7606">
                  <c:v>91.857600000000005</c:v>
                </c:pt>
                <c:pt idx="7607">
                  <c:v>92.847200000000058</c:v>
                </c:pt>
                <c:pt idx="7608">
                  <c:v>93.836500000000001</c:v>
                </c:pt>
                <c:pt idx="7609">
                  <c:v>94.825199999999981</c:v>
                </c:pt>
                <c:pt idx="7610">
                  <c:v>95.813300000000012</c:v>
                </c:pt>
                <c:pt idx="7611">
                  <c:v>96.800799999999981</c:v>
                </c:pt>
                <c:pt idx="7612">
                  <c:v>97.787600000000026</c:v>
                </c:pt>
                <c:pt idx="7613">
                  <c:v>98.773600000000002</c:v>
                </c:pt>
                <c:pt idx="7614">
                  <c:v>99.758799999999979</c:v>
                </c:pt>
                <c:pt idx="7615">
                  <c:v>100.74299999999999</c:v>
                </c:pt>
                <c:pt idx="7616">
                  <c:v>101.726</c:v>
                </c:pt>
                <c:pt idx="7617">
                  <c:v>102.709</c:v>
                </c:pt>
                <c:pt idx="7618">
                  <c:v>103.69</c:v>
                </c:pt>
                <c:pt idx="7619">
                  <c:v>104.66999999999999</c:v>
                </c:pt>
                <c:pt idx="7620">
                  <c:v>105.649</c:v>
                </c:pt>
                <c:pt idx="7621">
                  <c:v>106.627</c:v>
                </c:pt>
                <c:pt idx="7622">
                  <c:v>107.60299999999998</c:v>
                </c:pt>
                <c:pt idx="7623">
                  <c:v>108.57799999999999</c:v>
                </c:pt>
                <c:pt idx="7624">
                  <c:v>109.55200000000001</c:v>
                </c:pt>
                <c:pt idx="7625">
                  <c:v>110.524</c:v>
                </c:pt>
                <c:pt idx="7626">
                  <c:v>111.495</c:v>
                </c:pt>
                <c:pt idx="7627">
                  <c:v>112.46400000000006</c:v>
                </c:pt>
                <c:pt idx="7628">
                  <c:v>113.432</c:v>
                </c:pt>
                <c:pt idx="7629">
                  <c:v>114.398</c:v>
                </c:pt>
                <c:pt idx="7630">
                  <c:v>115.36199999999999</c:v>
                </c:pt>
                <c:pt idx="7631">
                  <c:v>116.32499999999999</c:v>
                </c:pt>
                <c:pt idx="7632">
                  <c:v>117.285</c:v>
                </c:pt>
                <c:pt idx="7633">
                  <c:v>118.24400000000006</c:v>
                </c:pt>
                <c:pt idx="7634">
                  <c:v>119.202</c:v>
                </c:pt>
                <c:pt idx="7635">
                  <c:v>120.157</c:v>
                </c:pt>
                <c:pt idx="7636">
                  <c:v>121.11</c:v>
                </c:pt>
                <c:pt idx="7637">
                  <c:v>122.06100000000002</c:v>
                </c:pt>
                <c:pt idx="7638">
                  <c:v>123.01100000000002</c:v>
                </c:pt>
                <c:pt idx="7639">
                  <c:v>123.958</c:v>
                </c:pt>
                <c:pt idx="7640">
                  <c:v>124.90300000000002</c:v>
                </c:pt>
                <c:pt idx="7641">
                  <c:v>125.846</c:v>
                </c:pt>
                <c:pt idx="7642">
                  <c:v>126.78700000000002</c:v>
                </c:pt>
                <c:pt idx="7643">
                  <c:v>127.72499999999999</c:v>
                </c:pt>
                <c:pt idx="7644">
                  <c:v>128.66200000000001</c:v>
                </c:pt>
                <c:pt idx="7645">
                  <c:v>129.596</c:v>
                </c:pt>
                <c:pt idx="7646">
                  <c:v>130.52800000000011</c:v>
                </c:pt>
                <c:pt idx="7647">
                  <c:v>131.45800000000011</c:v>
                </c:pt>
                <c:pt idx="7648">
                  <c:v>132.3850000000001</c:v>
                </c:pt>
                <c:pt idx="7649">
                  <c:v>133.31</c:v>
                </c:pt>
                <c:pt idx="7650">
                  <c:v>134.232</c:v>
                </c:pt>
                <c:pt idx="7651">
                  <c:v>135.15200000000004</c:v>
                </c:pt>
                <c:pt idx="7652">
                  <c:v>136.07</c:v>
                </c:pt>
                <c:pt idx="7653">
                  <c:v>136.98500000000001</c:v>
                </c:pt>
                <c:pt idx="7654">
                  <c:v>137.89700000000011</c:v>
                </c:pt>
                <c:pt idx="7655">
                  <c:v>138.80800000000011</c:v>
                </c:pt>
                <c:pt idx="7656">
                  <c:v>139.71499999999995</c:v>
                </c:pt>
                <c:pt idx="7657">
                  <c:v>140.62</c:v>
                </c:pt>
                <c:pt idx="7658">
                  <c:v>141.523</c:v>
                </c:pt>
                <c:pt idx="7659">
                  <c:v>142.42200000000011</c:v>
                </c:pt>
                <c:pt idx="7660">
                  <c:v>143.31900000000002</c:v>
                </c:pt>
                <c:pt idx="7661">
                  <c:v>144.21399999999988</c:v>
                </c:pt>
                <c:pt idx="7662">
                  <c:v>145.10599999999999</c:v>
                </c:pt>
                <c:pt idx="7663">
                  <c:v>145.995</c:v>
                </c:pt>
                <c:pt idx="7664">
                  <c:v>146.88200000000012</c:v>
                </c:pt>
                <c:pt idx="7665">
                  <c:v>147.76599999999999</c:v>
                </c:pt>
                <c:pt idx="7666">
                  <c:v>148.64699999999999</c:v>
                </c:pt>
                <c:pt idx="7667">
                  <c:v>149.52500000000001</c:v>
                </c:pt>
                <c:pt idx="7668">
                  <c:v>150.40100000000001</c:v>
                </c:pt>
                <c:pt idx="7669">
                  <c:v>151.27399999999992</c:v>
                </c:pt>
                <c:pt idx="7670">
                  <c:v>152.14399999999998</c:v>
                </c:pt>
                <c:pt idx="7671">
                  <c:v>153.011</c:v>
                </c:pt>
                <c:pt idx="7672">
                  <c:v>153.876</c:v>
                </c:pt>
                <c:pt idx="7673">
                  <c:v>154.738</c:v>
                </c:pt>
                <c:pt idx="7674">
                  <c:v>155.59700000000001</c:v>
                </c:pt>
                <c:pt idx="7675">
                  <c:v>156.453</c:v>
                </c:pt>
                <c:pt idx="7676">
                  <c:v>157.30600000000001</c:v>
                </c:pt>
                <c:pt idx="7677">
                  <c:v>158.15700000000001</c:v>
                </c:pt>
                <c:pt idx="7678">
                  <c:v>159.005</c:v>
                </c:pt>
                <c:pt idx="7679">
                  <c:v>159.84900000000002</c:v>
                </c:pt>
                <c:pt idx="7680">
                  <c:v>160.69200000000001</c:v>
                </c:pt>
                <c:pt idx="7681">
                  <c:v>161.53100000000001</c:v>
                </c:pt>
                <c:pt idx="7682">
                  <c:v>162.3670000000001</c:v>
                </c:pt>
                <c:pt idx="7683">
                  <c:v>163.20099999999999</c:v>
                </c:pt>
                <c:pt idx="7684">
                  <c:v>164.03200000000001</c:v>
                </c:pt>
                <c:pt idx="7685">
                  <c:v>164.85900000000001</c:v>
                </c:pt>
                <c:pt idx="7686">
                  <c:v>165.685</c:v>
                </c:pt>
                <c:pt idx="7687">
                  <c:v>166.50700000000001</c:v>
                </c:pt>
                <c:pt idx="7688">
                  <c:v>167.32600000000011</c:v>
                </c:pt>
                <c:pt idx="7689">
                  <c:v>168.14299999999997</c:v>
                </c:pt>
                <c:pt idx="7690">
                  <c:v>168.95600000000007</c:v>
                </c:pt>
                <c:pt idx="7691">
                  <c:v>169.767</c:v>
                </c:pt>
                <c:pt idx="7692">
                  <c:v>170.57499999999999</c:v>
                </c:pt>
                <c:pt idx="7693">
                  <c:v>171.38000000000011</c:v>
                </c:pt>
                <c:pt idx="7694">
                  <c:v>172.18200000000004</c:v>
                </c:pt>
                <c:pt idx="7695">
                  <c:v>172.98200000000011</c:v>
                </c:pt>
                <c:pt idx="7696">
                  <c:v>173.77799999999999</c:v>
                </c:pt>
                <c:pt idx="7697">
                  <c:v>174.572</c:v>
                </c:pt>
                <c:pt idx="7698">
                  <c:v>175.363</c:v>
                </c:pt>
                <c:pt idx="7699">
                  <c:v>176.15100000000001</c:v>
                </c:pt>
                <c:pt idx="7700">
                  <c:v>176.93700000000001</c:v>
                </c:pt>
                <c:pt idx="7701">
                  <c:v>177.71899999999999</c:v>
                </c:pt>
                <c:pt idx="7702">
                  <c:v>178.499</c:v>
                </c:pt>
                <c:pt idx="7703">
                  <c:v>179.27599999999998</c:v>
                </c:pt>
                <c:pt idx="7704">
                  <c:v>180.05</c:v>
                </c:pt>
                <c:pt idx="7705">
                  <c:v>180.82100000000011</c:v>
                </c:pt>
                <c:pt idx="7706">
                  <c:v>181.59</c:v>
                </c:pt>
                <c:pt idx="7707">
                  <c:v>182.35600000000011</c:v>
                </c:pt>
                <c:pt idx="7708">
                  <c:v>183.11899999999997</c:v>
                </c:pt>
                <c:pt idx="7709">
                  <c:v>183.87900000000002</c:v>
                </c:pt>
                <c:pt idx="7710">
                  <c:v>184.636</c:v>
                </c:pt>
                <c:pt idx="7711">
                  <c:v>185.3910000000001</c:v>
                </c:pt>
                <c:pt idx="7712">
                  <c:v>186.14299999999997</c:v>
                </c:pt>
                <c:pt idx="7713">
                  <c:v>186.893</c:v>
                </c:pt>
                <c:pt idx="7714">
                  <c:v>187.63900000000001</c:v>
                </c:pt>
                <c:pt idx="7715">
                  <c:v>188.38300000000001</c:v>
                </c:pt>
                <c:pt idx="7716">
                  <c:v>189.124</c:v>
                </c:pt>
                <c:pt idx="7717">
                  <c:v>189.863</c:v>
                </c:pt>
                <c:pt idx="7718">
                  <c:v>190.59900000000002</c:v>
                </c:pt>
                <c:pt idx="7719">
                  <c:v>191.33200000000011</c:v>
                </c:pt>
                <c:pt idx="7720">
                  <c:v>192.06200000000001</c:v>
                </c:pt>
                <c:pt idx="7721">
                  <c:v>192.79</c:v>
                </c:pt>
                <c:pt idx="7722">
                  <c:v>193.51499999999999</c:v>
                </c:pt>
                <c:pt idx="7723">
                  <c:v>194.238</c:v>
                </c:pt>
                <c:pt idx="7724">
                  <c:v>194.95800000000011</c:v>
                </c:pt>
                <c:pt idx="7725">
                  <c:v>195.67499999999998</c:v>
                </c:pt>
                <c:pt idx="7726">
                  <c:v>196.38900000000001</c:v>
                </c:pt>
                <c:pt idx="7727">
                  <c:v>197.102</c:v>
                </c:pt>
                <c:pt idx="7728">
                  <c:v>197.81100000000001</c:v>
                </c:pt>
                <c:pt idx="7729">
                  <c:v>198.518</c:v>
                </c:pt>
                <c:pt idx="7730">
                  <c:v>199.22200000000001</c:v>
                </c:pt>
                <c:pt idx="7731">
                  <c:v>199.92400000000001</c:v>
                </c:pt>
                <c:pt idx="7732">
                  <c:v>200.62300000000002</c:v>
                </c:pt>
                <c:pt idx="7733">
                  <c:v>201.32000000000011</c:v>
                </c:pt>
                <c:pt idx="7734">
                  <c:v>202.01399999999998</c:v>
                </c:pt>
                <c:pt idx="7735">
                  <c:v>202.70599999999999</c:v>
                </c:pt>
                <c:pt idx="7736">
                  <c:v>203.39500000000001</c:v>
                </c:pt>
                <c:pt idx="7737">
                  <c:v>204.08100000000007</c:v>
                </c:pt>
                <c:pt idx="7738">
                  <c:v>204.76499999999999</c:v>
                </c:pt>
                <c:pt idx="7739">
                  <c:v>205.447</c:v>
                </c:pt>
                <c:pt idx="7740">
                  <c:v>206.126</c:v>
                </c:pt>
                <c:pt idx="7741">
                  <c:v>206.803</c:v>
                </c:pt>
                <c:pt idx="7742">
                  <c:v>207.477</c:v>
                </c:pt>
                <c:pt idx="7743">
                  <c:v>208.148</c:v>
                </c:pt>
                <c:pt idx="7744">
                  <c:v>208.81800000000001</c:v>
                </c:pt>
                <c:pt idx="7745">
                  <c:v>209.48400000000001</c:v>
                </c:pt>
                <c:pt idx="7746">
                  <c:v>210.14899999999997</c:v>
                </c:pt>
                <c:pt idx="7747">
                  <c:v>210.81100000000001</c:v>
                </c:pt>
                <c:pt idx="7748">
                  <c:v>211.47</c:v>
                </c:pt>
                <c:pt idx="7749">
                  <c:v>212.12700000000001</c:v>
                </c:pt>
                <c:pt idx="7750">
                  <c:v>212.78200000000001</c:v>
                </c:pt>
                <c:pt idx="7751">
                  <c:v>213.434</c:v>
                </c:pt>
                <c:pt idx="7752">
                  <c:v>214.084</c:v>
                </c:pt>
                <c:pt idx="7753">
                  <c:v>214.732</c:v>
                </c:pt>
                <c:pt idx="7754">
                  <c:v>215.37700000000001</c:v>
                </c:pt>
                <c:pt idx="7755">
                  <c:v>216.01900000000001</c:v>
                </c:pt>
                <c:pt idx="7756">
                  <c:v>216.66</c:v>
                </c:pt>
                <c:pt idx="7757">
                  <c:v>217.298</c:v>
                </c:pt>
                <c:pt idx="7758">
                  <c:v>217.93300000000002</c:v>
                </c:pt>
                <c:pt idx="7759">
                  <c:v>218.566</c:v>
                </c:pt>
                <c:pt idx="7760">
                  <c:v>219.197</c:v>
                </c:pt>
                <c:pt idx="7761">
                  <c:v>219.82600000000011</c:v>
                </c:pt>
                <c:pt idx="7762">
                  <c:v>220.45200000000011</c:v>
                </c:pt>
                <c:pt idx="7763">
                  <c:v>221.07599999999999</c:v>
                </c:pt>
                <c:pt idx="7764">
                  <c:v>221.697</c:v>
                </c:pt>
                <c:pt idx="7765">
                  <c:v>222.31700000000001</c:v>
                </c:pt>
                <c:pt idx="7766">
                  <c:v>222.93300000000002</c:v>
                </c:pt>
                <c:pt idx="7767">
                  <c:v>223.548</c:v>
                </c:pt>
                <c:pt idx="7768">
                  <c:v>224.16</c:v>
                </c:pt>
                <c:pt idx="7769">
                  <c:v>224.76999999999998</c:v>
                </c:pt>
                <c:pt idx="7770">
                  <c:v>225.37700000000001</c:v>
                </c:pt>
                <c:pt idx="7771">
                  <c:v>225.983</c:v>
                </c:pt>
                <c:pt idx="7772">
                  <c:v>226.58500000000001</c:v>
                </c:pt>
                <c:pt idx="7773">
                  <c:v>227.18600000000001</c:v>
                </c:pt>
                <c:pt idx="7774">
                  <c:v>227.78399999999999</c:v>
                </c:pt>
                <c:pt idx="7775">
                  <c:v>228.38000000000011</c:v>
                </c:pt>
                <c:pt idx="7776">
                  <c:v>228.97300000000001</c:v>
                </c:pt>
                <c:pt idx="7777">
                  <c:v>229.565</c:v>
                </c:pt>
                <c:pt idx="7778">
                  <c:v>230.15300000000002</c:v>
                </c:pt>
                <c:pt idx="7779">
                  <c:v>230.73999999999998</c:v>
                </c:pt>
                <c:pt idx="7780">
                  <c:v>231.32400000000001</c:v>
                </c:pt>
                <c:pt idx="7781">
                  <c:v>231.90600000000001</c:v>
                </c:pt>
                <c:pt idx="7782">
                  <c:v>232.48500000000001</c:v>
                </c:pt>
                <c:pt idx="7783">
                  <c:v>233.06200000000001</c:v>
                </c:pt>
                <c:pt idx="7784">
                  <c:v>233.637</c:v>
                </c:pt>
                <c:pt idx="7785">
                  <c:v>234.20999999999998</c:v>
                </c:pt>
                <c:pt idx="7786">
                  <c:v>234.78</c:v>
                </c:pt>
                <c:pt idx="7787">
                  <c:v>235.34700000000001</c:v>
                </c:pt>
                <c:pt idx="7788">
                  <c:v>235.91200000000001</c:v>
                </c:pt>
                <c:pt idx="7789">
                  <c:v>236.47499999999999</c:v>
                </c:pt>
                <c:pt idx="7790">
                  <c:v>237.036</c:v>
                </c:pt>
                <c:pt idx="7791">
                  <c:v>237.59399999999999</c:v>
                </c:pt>
                <c:pt idx="7792">
                  <c:v>238.15</c:v>
                </c:pt>
                <c:pt idx="7793">
                  <c:v>238.70299999999997</c:v>
                </c:pt>
                <c:pt idx="7794">
                  <c:v>239.25399999999999</c:v>
                </c:pt>
                <c:pt idx="7795">
                  <c:v>239.80200000000011</c:v>
                </c:pt>
                <c:pt idx="7796">
                  <c:v>240.34800000000001</c:v>
                </c:pt>
                <c:pt idx="7797">
                  <c:v>240.89200000000011</c:v>
                </c:pt>
                <c:pt idx="7798">
                  <c:v>241.43300000000002</c:v>
                </c:pt>
                <c:pt idx="7799">
                  <c:v>241.97200000000001</c:v>
                </c:pt>
                <c:pt idx="7800">
                  <c:v>242.50800000000001</c:v>
                </c:pt>
                <c:pt idx="7801">
                  <c:v>243.041</c:v>
                </c:pt>
                <c:pt idx="7802">
                  <c:v>243.57300000000001</c:v>
                </c:pt>
                <c:pt idx="7803">
                  <c:v>244.101</c:v>
                </c:pt>
                <c:pt idx="7804">
                  <c:v>244.62800000000001</c:v>
                </c:pt>
                <c:pt idx="7805">
                  <c:v>245.15100000000001</c:v>
                </c:pt>
                <c:pt idx="7806">
                  <c:v>245.672</c:v>
                </c:pt>
                <c:pt idx="7807">
                  <c:v>246.191</c:v>
                </c:pt>
                <c:pt idx="7808">
                  <c:v>246.70699999999999</c:v>
                </c:pt>
                <c:pt idx="7809">
                  <c:v>247.22</c:v>
                </c:pt>
                <c:pt idx="7810">
                  <c:v>247.73099999999999</c:v>
                </c:pt>
                <c:pt idx="7811">
                  <c:v>248.239</c:v>
                </c:pt>
                <c:pt idx="7812">
                  <c:v>248.74499999999998</c:v>
                </c:pt>
                <c:pt idx="7813">
                  <c:v>249.24699999999999</c:v>
                </c:pt>
                <c:pt idx="7814">
                  <c:v>249.74799999999999</c:v>
                </c:pt>
                <c:pt idx="7815">
                  <c:v>250.24499999999998</c:v>
                </c:pt>
                <c:pt idx="7816">
                  <c:v>250.73999999999998</c:v>
                </c:pt>
                <c:pt idx="7817">
                  <c:v>251.232</c:v>
                </c:pt>
                <c:pt idx="7818">
                  <c:v>251.72200000000001</c:v>
                </c:pt>
                <c:pt idx="7819">
                  <c:v>252.20899999999997</c:v>
                </c:pt>
                <c:pt idx="7820">
                  <c:v>252.69300000000001</c:v>
                </c:pt>
                <c:pt idx="7821">
                  <c:v>253.17399999999998</c:v>
                </c:pt>
                <c:pt idx="7822">
                  <c:v>253.65200000000004</c:v>
                </c:pt>
                <c:pt idx="7823">
                  <c:v>254.12800000000001</c:v>
                </c:pt>
                <c:pt idx="7824">
                  <c:v>254.601</c:v>
                </c:pt>
                <c:pt idx="7825">
                  <c:v>255.071</c:v>
                </c:pt>
                <c:pt idx="7826">
                  <c:v>255.53800000000001</c:v>
                </c:pt>
                <c:pt idx="7827">
                  <c:v>256.00200000000001</c:v>
                </c:pt>
                <c:pt idx="7828">
                  <c:v>256.46299999999979</c:v>
                </c:pt>
                <c:pt idx="7829">
                  <c:v>256.92200000000003</c:v>
                </c:pt>
                <c:pt idx="7830">
                  <c:v>257.37700000000001</c:v>
                </c:pt>
                <c:pt idx="7831">
                  <c:v>257.83</c:v>
                </c:pt>
                <c:pt idx="7832">
                  <c:v>258.279</c:v>
                </c:pt>
                <c:pt idx="7833">
                  <c:v>258.7249999999998</c:v>
                </c:pt>
                <c:pt idx="7834">
                  <c:v>259.16899999999993</c:v>
                </c:pt>
                <c:pt idx="7835">
                  <c:v>259.60899999999975</c:v>
                </c:pt>
                <c:pt idx="7836">
                  <c:v>260.04700000000008</c:v>
                </c:pt>
                <c:pt idx="7837">
                  <c:v>260.48099999999965</c:v>
                </c:pt>
                <c:pt idx="7838">
                  <c:v>260.91199999999958</c:v>
                </c:pt>
                <c:pt idx="7839">
                  <c:v>261.33999999999975</c:v>
                </c:pt>
                <c:pt idx="7840">
                  <c:v>261.76499999999999</c:v>
                </c:pt>
                <c:pt idx="7841">
                  <c:v>262.18700000000001</c:v>
                </c:pt>
                <c:pt idx="7842">
                  <c:v>262.60500000000002</c:v>
                </c:pt>
                <c:pt idx="7843">
                  <c:v>263.02099999999979</c:v>
                </c:pt>
                <c:pt idx="7844">
                  <c:v>263.43299999999965</c:v>
                </c:pt>
                <c:pt idx="7845">
                  <c:v>263.84199999999993</c:v>
                </c:pt>
                <c:pt idx="7846">
                  <c:v>264.24700000000001</c:v>
                </c:pt>
                <c:pt idx="7847">
                  <c:v>264.64900000000023</c:v>
                </c:pt>
                <c:pt idx="7848">
                  <c:v>265.048</c:v>
                </c:pt>
                <c:pt idx="7849">
                  <c:v>265.44400000000002</c:v>
                </c:pt>
                <c:pt idx="7850">
                  <c:v>265.83599999999979</c:v>
                </c:pt>
                <c:pt idx="7851">
                  <c:v>266.22399999999965</c:v>
                </c:pt>
                <c:pt idx="7852">
                  <c:v>266.61</c:v>
                </c:pt>
                <c:pt idx="7853">
                  <c:v>266.99199999999962</c:v>
                </c:pt>
                <c:pt idx="7854">
                  <c:v>267.37</c:v>
                </c:pt>
                <c:pt idx="7855">
                  <c:v>267.745</c:v>
                </c:pt>
                <c:pt idx="7856">
                  <c:v>268.11599999999999</c:v>
                </c:pt>
                <c:pt idx="7857">
                  <c:v>268.48399999999958</c:v>
                </c:pt>
                <c:pt idx="7858">
                  <c:v>268.84800000000001</c:v>
                </c:pt>
                <c:pt idx="7859">
                  <c:v>269.209</c:v>
                </c:pt>
                <c:pt idx="7860">
                  <c:v>269.56599999999975</c:v>
                </c:pt>
                <c:pt idx="7861">
                  <c:v>269.91899999999958</c:v>
                </c:pt>
                <c:pt idx="7862">
                  <c:v>270.26900000000001</c:v>
                </c:pt>
                <c:pt idx="7863">
                  <c:v>270.61500000000001</c:v>
                </c:pt>
                <c:pt idx="7864">
                  <c:v>270.95699999999965</c:v>
                </c:pt>
                <c:pt idx="7865">
                  <c:v>271.29599999999965</c:v>
                </c:pt>
                <c:pt idx="7866">
                  <c:v>271.63099999999974</c:v>
                </c:pt>
                <c:pt idx="7867">
                  <c:v>271.96199999999965</c:v>
                </c:pt>
                <c:pt idx="7868">
                  <c:v>272.28899999999965</c:v>
                </c:pt>
                <c:pt idx="7869">
                  <c:v>272.61200000000002</c:v>
                </c:pt>
                <c:pt idx="7870">
                  <c:v>272.93099999999959</c:v>
                </c:pt>
                <c:pt idx="7871">
                  <c:v>273.24700000000001</c:v>
                </c:pt>
                <c:pt idx="7872">
                  <c:v>273.55900000000008</c:v>
                </c:pt>
                <c:pt idx="7873">
                  <c:v>273.86700000000002</c:v>
                </c:pt>
                <c:pt idx="7874">
                  <c:v>274.17</c:v>
                </c:pt>
                <c:pt idx="7875">
                  <c:v>274.47000000000003</c:v>
                </c:pt>
                <c:pt idx="7876">
                  <c:v>274.76599999999979</c:v>
                </c:pt>
                <c:pt idx="7877">
                  <c:v>275.05799999999999</c:v>
                </c:pt>
                <c:pt idx="7878">
                  <c:v>275.346</c:v>
                </c:pt>
                <c:pt idx="7879">
                  <c:v>275.62900000000002</c:v>
                </c:pt>
                <c:pt idx="7880">
                  <c:v>275.90899999999965</c:v>
                </c:pt>
                <c:pt idx="7881">
                  <c:v>276.18400000000008</c:v>
                </c:pt>
                <c:pt idx="7882">
                  <c:v>276.45599999999979</c:v>
                </c:pt>
                <c:pt idx="7883">
                  <c:v>276.72299999999979</c:v>
                </c:pt>
                <c:pt idx="7884">
                  <c:v>276.98599999999965</c:v>
                </c:pt>
                <c:pt idx="7885">
                  <c:v>277.24400000000026</c:v>
                </c:pt>
                <c:pt idx="7886">
                  <c:v>277.49899999999963</c:v>
                </c:pt>
                <c:pt idx="7887">
                  <c:v>277.74900000000002</c:v>
                </c:pt>
                <c:pt idx="7888">
                  <c:v>277.99499999999978</c:v>
                </c:pt>
                <c:pt idx="7889">
                  <c:v>278.23699999999963</c:v>
                </c:pt>
                <c:pt idx="7890">
                  <c:v>278.47399999999965</c:v>
                </c:pt>
                <c:pt idx="7891">
                  <c:v>278.70699999999965</c:v>
                </c:pt>
                <c:pt idx="7892">
                  <c:v>278.93599999999958</c:v>
                </c:pt>
                <c:pt idx="7893">
                  <c:v>279.16000000000008</c:v>
                </c:pt>
                <c:pt idx="7894">
                  <c:v>279.38</c:v>
                </c:pt>
                <c:pt idx="7895">
                  <c:v>279.59599999999978</c:v>
                </c:pt>
                <c:pt idx="7896">
                  <c:v>279.80700000000002</c:v>
                </c:pt>
                <c:pt idx="7897">
                  <c:v>280.01400000000001</c:v>
                </c:pt>
                <c:pt idx="7898">
                  <c:v>280.21599999999978</c:v>
                </c:pt>
                <c:pt idx="7899">
                  <c:v>280.41299999999978</c:v>
                </c:pt>
                <c:pt idx="7900">
                  <c:v>280.60599999999999</c:v>
                </c:pt>
                <c:pt idx="7901">
                  <c:v>280.79499999999979</c:v>
                </c:pt>
                <c:pt idx="7902">
                  <c:v>280.97899999999959</c:v>
                </c:pt>
                <c:pt idx="7903">
                  <c:v>281.15899999999999</c:v>
                </c:pt>
                <c:pt idx="7904">
                  <c:v>281.33300000000003</c:v>
                </c:pt>
                <c:pt idx="7905">
                  <c:v>281.50400000000002</c:v>
                </c:pt>
                <c:pt idx="7906">
                  <c:v>281.66899999999993</c:v>
                </c:pt>
                <c:pt idx="7907">
                  <c:v>281.83</c:v>
                </c:pt>
                <c:pt idx="7908">
                  <c:v>281.98699999999963</c:v>
                </c:pt>
                <c:pt idx="7909">
                  <c:v>282.13799999999975</c:v>
                </c:pt>
                <c:pt idx="7910">
                  <c:v>282.28500000000003</c:v>
                </c:pt>
                <c:pt idx="7911">
                  <c:v>282.42799999999966</c:v>
                </c:pt>
                <c:pt idx="7912">
                  <c:v>282.565</c:v>
                </c:pt>
                <c:pt idx="7913">
                  <c:v>282.69799999999975</c:v>
                </c:pt>
                <c:pt idx="7914">
                  <c:v>282.82599999999979</c:v>
                </c:pt>
                <c:pt idx="7915">
                  <c:v>282.95</c:v>
                </c:pt>
                <c:pt idx="7916">
                  <c:v>283.06799999999993</c:v>
                </c:pt>
                <c:pt idx="7917">
                  <c:v>283.18200000000002</c:v>
                </c:pt>
                <c:pt idx="7918">
                  <c:v>283.29099999999966</c:v>
                </c:pt>
                <c:pt idx="7919">
                  <c:v>283.39499999999975</c:v>
                </c:pt>
                <c:pt idx="7920">
                  <c:v>283.49499999999978</c:v>
                </c:pt>
                <c:pt idx="7921">
                  <c:v>283.58999999999975</c:v>
                </c:pt>
                <c:pt idx="7922">
                  <c:v>283.67899999999975</c:v>
                </c:pt>
                <c:pt idx="7923">
                  <c:v>283.76400000000001</c:v>
                </c:pt>
                <c:pt idx="7924">
                  <c:v>283.84399999999999</c:v>
                </c:pt>
                <c:pt idx="7925">
                  <c:v>283.91899999999958</c:v>
                </c:pt>
                <c:pt idx="7926">
                  <c:v>283.98999999999978</c:v>
                </c:pt>
                <c:pt idx="7927">
                  <c:v>284.05500000000001</c:v>
                </c:pt>
                <c:pt idx="7928">
                  <c:v>284.11500000000001</c:v>
                </c:pt>
                <c:pt idx="7929">
                  <c:v>284.17099999999999</c:v>
                </c:pt>
                <c:pt idx="7930">
                  <c:v>284.22099999999978</c:v>
                </c:pt>
                <c:pt idx="7931">
                  <c:v>284.267</c:v>
                </c:pt>
                <c:pt idx="7932">
                  <c:v>284.30799999999999</c:v>
                </c:pt>
                <c:pt idx="7933">
                  <c:v>284.34399999999999</c:v>
                </c:pt>
                <c:pt idx="7934">
                  <c:v>284.375</c:v>
                </c:pt>
                <c:pt idx="7935">
                  <c:v>284.40099999999978</c:v>
                </c:pt>
                <c:pt idx="7936">
                  <c:v>284.42200000000003</c:v>
                </c:pt>
                <c:pt idx="7937">
                  <c:v>284.43799999999965</c:v>
                </c:pt>
                <c:pt idx="7938">
                  <c:v>284.44900000000001</c:v>
                </c:pt>
                <c:pt idx="7939">
                  <c:v>284.45499999999993</c:v>
                </c:pt>
                <c:pt idx="7940">
                  <c:v>284.45599999999979</c:v>
                </c:pt>
                <c:pt idx="7941">
                  <c:v>284.452</c:v>
                </c:pt>
                <c:pt idx="7942">
                  <c:v>284.44299999999993</c:v>
                </c:pt>
                <c:pt idx="7943">
                  <c:v>284.42999999999978</c:v>
                </c:pt>
                <c:pt idx="7944">
                  <c:v>284.41099999999977</c:v>
                </c:pt>
                <c:pt idx="7945">
                  <c:v>284.387</c:v>
                </c:pt>
                <c:pt idx="7946">
                  <c:v>284.358</c:v>
                </c:pt>
                <c:pt idx="7947">
                  <c:v>284.32400000000001</c:v>
                </c:pt>
                <c:pt idx="7948">
                  <c:v>284.28599999999977</c:v>
                </c:pt>
                <c:pt idx="7949">
                  <c:v>284.24200000000002</c:v>
                </c:pt>
                <c:pt idx="7950">
                  <c:v>284.19299999999993</c:v>
                </c:pt>
                <c:pt idx="7951">
                  <c:v>284.13900000000001</c:v>
                </c:pt>
                <c:pt idx="7952">
                  <c:v>284.08099999999979</c:v>
                </c:pt>
                <c:pt idx="7953">
                  <c:v>284.017</c:v>
                </c:pt>
                <c:pt idx="7954">
                  <c:v>283.94799999999975</c:v>
                </c:pt>
                <c:pt idx="7955">
                  <c:v>283.875</c:v>
                </c:pt>
                <c:pt idx="7956">
                  <c:v>283.79599999999965</c:v>
                </c:pt>
                <c:pt idx="7957">
                  <c:v>283.71299999999979</c:v>
                </c:pt>
                <c:pt idx="7958">
                  <c:v>283.62400000000002</c:v>
                </c:pt>
                <c:pt idx="7959">
                  <c:v>283.53099999999978</c:v>
                </c:pt>
                <c:pt idx="7960">
                  <c:v>283.43199999999962</c:v>
                </c:pt>
                <c:pt idx="7961">
                  <c:v>283.32900000000001</c:v>
                </c:pt>
                <c:pt idx="7962">
                  <c:v>283.22000000000003</c:v>
                </c:pt>
                <c:pt idx="7963">
                  <c:v>283.10700000000008</c:v>
                </c:pt>
                <c:pt idx="7964">
                  <c:v>282.98899999999958</c:v>
                </c:pt>
                <c:pt idx="7965">
                  <c:v>282.86599999999999</c:v>
                </c:pt>
                <c:pt idx="7966">
                  <c:v>282.73799999999977</c:v>
                </c:pt>
                <c:pt idx="7967">
                  <c:v>282.60500000000002</c:v>
                </c:pt>
                <c:pt idx="7968">
                  <c:v>282.46699999999959</c:v>
                </c:pt>
                <c:pt idx="7969">
                  <c:v>282.32400000000001</c:v>
                </c:pt>
                <c:pt idx="7970">
                  <c:v>282.17599999999999</c:v>
                </c:pt>
                <c:pt idx="7971">
                  <c:v>282.024</c:v>
                </c:pt>
                <c:pt idx="7972">
                  <c:v>281.86599999999999</c:v>
                </c:pt>
                <c:pt idx="7973">
                  <c:v>281.70400000000001</c:v>
                </c:pt>
                <c:pt idx="7974">
                  <c:v>281.53699999999958</c:v>
                </c:pt>
                <c:pt idx="7975">
                  <c:v>281.36500000000001</c:v>
                </c:pt>
                <c:pt idx="7976">
                  <c:v>281.18799999999999</c:v>
                </c:pt>
                <c:pt idx="7977">
                  <c:v>281.00599999999974</c:v>
                </c:pt>
                <c:pt idx="7978">
                  <c:v>280.82</c:v>
                </c:pt>
                <c:pt idx="7979">
                  <c:v>280.62900000000002</c:v>
                </c:pt>
                <c:pt idx="7980">
                  <c:v>280.43299999999965</c:v>
                </c:pt>
                <c:pt idx="7981">
                  <c:v>280.23200000000003</c:v>
                </c:pt>
                <c:pt idx="7982">
                  <c:v>280.02599999999978</c:v>
                </c:pt>
                <c:pt idx="7983">
                  <c:v>279.81599999999975</c:v>
                </c:pt>
                <c:pt idx="7984">
                  <c:v>279.601</c:v>
                </c:pt>
                <c:pt idx="7985">
                  <c:v>279.38099999999974</c:v>
                </c:pt>
                <c:pt idx="7986">
                  <c:v>279.15699999999993</c:v>
                </c:pt>
                <c:pt idx="7987">
                  <c:v>278.92799999999966</c:v>
                </c:pt>
                <c:pt idx="7988">
                  <c:v>278.69400000000002</c:v>
                </c:pt>
                <c:pt idx="7989">
                  <c:v>278.45499999999993</c:v>
                </c:pt>
                <c:pt idx="7990">
                  <c:v>278.21199999999965</c:v>
                </c:pt>
                <c:pt idx="7991">
                  <c:v>277.96499999999975</c:v>
                </c:pt>
                <c:pt idx="7992">
                  <c:v>277.71199999999965</c:v>
                </c:pt>
                <c:pt idx="7993">
                  <c:v>277.45599999999979</c:v>
                </c:pt>
                <c:pt idx="7994">
                  <c:v>277.19400000000002</c:v>
                </c:pt>
                <c:pt idx="7995">
                  <c:v>276.92799999999966</c:v>
                </c:pt>
                <c:pt idx="7996">
                  <c:v>276.65699999999993</c:v>
                </c:pt>
                <c:pt idx="7997">
                  <c:v>276.38200000000001</c:v>
                </c:pt>
                <c:pt idx="7998">
                  <c:v>276.10300000000001</c:v>
                </c:pt>
                <c:pt idx="7999">
                  <c:v>275.81799999999993</c:v>
                </c:pt>
                <c:pt idx="8000">
                  <c:v>275.52999999999975</c:v>
                </c:pt>
                <c:pt idx="8001">
                  <c:v>275.23699999999963</c:v>
                </c:pt>
                <c:pt idx="8002">
                  <c:v>274.93899999999962</c:v>
                </c:pt>
                <c:pt idx="8003">
                  <c:v>274.637</c:v>
                </c:pt>
                <c:pt idx="8004">
                  <c:v>274.33099999999979</c:v>
                </c:pt>
                <c:pt idx="8005">
                  <c:v>274.02</c:v>
                </c:pt>
                <c:pt idx="8006">
                  <c:v>273.70499999999993</c:v>
                </c:pt>
                <c:pt idx="8007">
                  <c:v>273.3859999999998</c:v>
                </c:pt>
                <c:pt idx="8008">
                  <c:v>273.06200000000001</c:v>
                </c:pt>
                <c:pt idx="8009">
                  <c:v>272.73399999999958</c:v>
                </c:pt>
                <c:pt idx="8010">
                  <c:v>272.40199999999965</c:v>
                </c:pt>
                <c:pt idx="8011">
                  <c:v>272.065</c:v>
                </c:pt>
                <c:pt idx="8012">
                  <c:v>271.72399999999965</c:v>
                </c:pt>
                <c:pt idx="8013">
                  <c:v>271.37900000000002</c:v>
                </c:pt>
                <c:pt idx="8014">
                  <c:v>271.02999999999975</c:v>
                </c:pt>
                <c:pt idx="8015">
                  <c:v>270.67599999999999</c:v>
                </c:pt>
                <c:pt idx="8016">
                  <c:v>270.31900000000002</c:v>
                </c:pt>
                <c:pt idx="8017">
                  <c:v>269.95699999999965</c:v>
                </c:pt>
                <c:pt idx="8018">
                  <c:v>269.59099999999978</c:v>
                </c:pt>
                <c:pt idx="8019">
                  <c:v>269.22099999999978</c:v>
                </c:pt>
                <c:pt idx="8020">
                  <c:v>268.84699999999975</c:v>
                </c:pt>
                <c:pt idx="8021">
                  <c:v>268.46799999999979</c:v>
                </c:pt>
                <c:pt idx="8022">
                  <c:v>268.08599999999979</c:v>
                </c:pt>
                <c:pt idx="8023">
                  <c:v>267.7</c:v>
                </c:pt>
                <c:pt idx="8024">
                  <c:v>267.30900000000008</c:v>
                </c:pt>
                <c:pt idx="8025">
                  <c:v>266.91499999999979</c:v>
                </c:pt>
                <c:pt idx="8026">
                  <c:v>266.517</c:v>
                </c:pt>
                <c:pt idx="8027">
                  <c:v>266.11500000000001</c:v>
                </c:pt>
                <c:pt idx="8028">
                  <c:v>265.70800000000003</c:v>
                </c:pt>
                <c:pt idx="8029">
                  <c:v>265.29799999999977</c:v>
                </c:pt>
                <c:pt idx="8030">
                  <c:v>264.88499999999999</c:v>
                </c:pt>
                <c:pt idx="8031">
                  <c:v>264.46699999999959</c:v>
                </c:pt>
                <c:pt idx="8032">
                  <c:v>264.04500000000002</c:v>
                </c:pt>
                <c:pt idx="8033">
                  <c:v>263.62</c:v>
                </c:pt>
                <c:pt idx="8034">
                  <c:v>263.19</c:v>
                </c:pt>
                <c:pt idx="8035">
                  <c:v>262.75700000000001</c:v>
                </c:pt>
                <c:pt idx="8036">
                  <c:v>262.32100000000003</c:v>
                </c:pt>
                <c:pt idx="8037">
                  <c:v>261.88</c:v>
                </c:pt>
                <c:pt idx="8038">
                  <c:v>261.43599999999958</c:v>
                </c:pt>
                <c:pt idx="8039">
                  <c:v>260.98799999999977</c:v>
                </c:pt>
                <c:pt idx="8040">
                  <c:v>260.53599999999977</c:v>
                </c:pt>
                <c:pt idx="8041">
                  <c:v>260.08099999999979</c:v>
                </c:pt>
                <c:pt idx="8042">
                  <c:v>259.62200000000001</c:v>
                </c:pt>
                <c:pt idx="8043">
                  <c:v>259.15899999999999</c:v>
                </c:pt>
                <c:pt idx="8044">
                  <c:v>258.69299999999993</c:v>
                </c:pt>
                <c:pt idx="8045">
                  <c:v>258.22299999999979</c:v>
                </c:pt>
                <c:pt idx="8046">
                  <c:v>257.75</c:v>
                </c:pt>
                <c:pt idx="8047">
                  <c:v>257.2729999999998</c:v>
                </c:pt>
                <c:pt idx="8048">
                  <c:v>256.79299999999978</c:v>
                </c:pt>
                <c:pt idx="8049">
                  <c:v>256.30900000000008</c:v>
                </c:pt>
                <c:pt idx="8050">
                  <c:v>255.82200000000012</c:v>
                </c:pt>
                <c:pt idx="8051">
                  <c:v>255.33100000000007</c:v>
                </c:pt>
                <c:pt idx="8052">
                  <c:v>254.83600000000001</c:v>
                </c:pt>
                <c:pt idx="8053">
                  <c:v>254.339</c:v>
                </c:pt>
                <c:pt idx="8054">
                  <c:v>253.83700000000007</c:v>
                </c:pt>
                <c:pt idx="8055">
                  <c:v>253.333</c:v>
                </c:pt>
                <c:pt idx="8056">
                  <c:v>252.82500000000007</c:v>
                </c:pt>
                <c:pt idx="8057">
                  <c:v>252.31399999999999</c:v>
                </c:pt>
                <c:pt idx="8058">
                  <c:v>251.79900000000001</c:v>
                </c:pt>
                <c:pt idx="8059">
                  <c:v>251.28100000000001</c:v>
                </c:pt>
                <c:pt idx="8060">
                  <c:v>250.76</c:v>
                </c:pt>
                <c:pt idx="8061">
                  <c:v>250.23499999999999</c:v>
                </c:pt>
                <c:pt idx="8062">
                  <c:v>249.70699999999999</c:v>
                </c:pt>
                <c:pt idx="8063">
                  <c:v>249.17599999999999</c:v>
                </c:pt>
                <c:pt idx="8064">
                  <c:v>248.642</c:v>
                </c:pt>
                <c:pt idx="8065">
                  <c:v>248.10399999999998</c:v>
                </c:pt>
                <c:pt idx="8066">
                  <c:v>247.56300000000002</c:v>
                </c:pt>
                <c:pt idx="8067">
                  <c:v>247.01900000000001</c:v>
                </c:pt>
                <c:pt idx="8068">
                  <c:v>246.47200000000001</c:v>
                </c:pt>
                <c:pt idx="8069">
                  <c:v>245.92200000000011</c:v>
                </c:pt>
                <c:pt idx="8070">
                  <c:v>245.36800000000011</c:v>
                </c:pt>
                <c:pt idx="8071">
                  <c:v>244.81100000000001</c:v>
                </c:pt>
                <c:pt idx="8072">
                  <c:v>244.25200000000001</c:v>
                </c:pt>
                <c:pt idx="8073">
                  <c:v>243.68900000000002</c:v>
                </c:pt>
                <c:pt idx="8074">
                  <c:v>243.12300000000002</c:v>
                </c:pt>
                <c:pt idx="8075">
                  <c:v>242.554</c:v>
                </c:pt>
                <c:pt idx="8076">
                  <c:v>241.98100000000011</c:v>
                </c:pt>
                <c:pt idx="8077">
                  <c:v>241.40600000000001</c:v>
                </c:pt>
                <c:pt idx="8078">
                  <c:v>240.82800000000012</c:v>
                </c:pt>
                <c:pt idx="8079">
                  <c:v>240.24699999999999</c:v>
                </c:pt>
                <c:pt idx="8080">
                  <c:v>239.66200000000001</c:v>
                </c:pt>
                <c:pt idx="8081">
                  <c:v>239.07499999999999</c:v>
                </c:pt>
                <c:pt idx="8082">
                  <c:v>238.48500000000001</c:v>
                </c:pt>
                <c:pt idx="8083">
                  <c:v>237.8910000000001</c:v>
                </c:pt>
                <c:pt idx="8084">
                  <c:v>237.29499999999999</c:v>
                </c:pt>
                <c:pt idx="8085">
                  <c:v>236.696</c:v>
                </c:pt>
                <c:pt idx="8086">
                  <c:v>236.09300000000002</c:v>
                </c:pt>
                <c:pt idx="8087">
                  <c:v>235.48800000000011</c:v>
                </c:pt>
                <c:pt idx="8088">
                  <c:v>234.88000000000011</c:v>
                </c:pt>
                <c:pt idx="8089">
                  <c:v>234.26900000000001</c:v>
                </c:pt>
                <c:pt idx="8090">
                  <c:v>233.655</c:v>
                </c:pt>
                <c:pt idx="8091">
                  <c:v>233.03800000000001</c:v>
                </c:pt>
                <c:pt idx="8092">
                  <c:v>232.41800000000001</c:v>
                </c:pt>
                <c:pt idx="8093">
                  <c:v>231.79499999999999</c:v>
                </c:pt>
                <c:pt idx="8094">
                  <c:v>231.16900000000001</c:v>
                </c:pt>
                <c:pt idx="8095">
                  <c:v>230.541</c:v>
                </c:pt>
                <c:pt idx="8096">
                  <c:v>229.90900000000002</c:v>
                </c:pt>
                <c:pt idx="8097">
                  <c:v>229.27499999999998</c:v>
                </c:pt>
                <c:pt idx="8098">
                  <c:v>228.63800000000001</c:v>
                </c:pt>
                <c:pt idx="8099">
                  <c:v>227.9980000000001</c:v>
                </c:pt>
                <c:pt idx="8100">
                  <c:v>227.3550000000001</c:v>
                </c:pt>
                <c:pt idx="8101">
                  <c:v>226.70999999999998</c:v>
                </c:pt>
                <c:pt idx="8102">
                  <c:v>226.06100000000001</c:v>
                </c:pt>
                <c:pt idx="8103">
                  <c:v>225.41</c:v>
                </c:pt>
                <c:pt idx="8104">
                  <c:v>224.755</c:v>
                </c:pt>
                <c:pt idx="8105">
                  <c:v>224.09800000000001</c:v>
                </c:pt>
                <c:pt idx="8106">
                  <c:v>223.43800000000007</c:v>
                </c:pt>
                <c:pt idx="8107">
                  <c:v>222.77599999999998</c:v>
                </c:pt>
                <c:pt idx="8108">
                  <c:v>222.10999999999999</c:v>
                </c:pt>
                <c:pt idx="8109">
                  <c:v>221.44200000000001</c:v>
                </c:pt>
                <c:pt idx="8110">
                  <c:v>220.77099999999999</c:v>
                </c:pt>
                <c:pt idx="8111">
                  <c:v>220.09700000000001</c:v>
                </c:pt>
                <c:pt idx="8112">
                  <c:v>219.42000000000004</c:v>
                </c:pt>
                <c:pt idx="8113">
                  <c:v>218.74099999999999</c:v>
                </c:pt>
                <c:pt idx="8114">
                  <c:v>218.05800000000011</c:v>
                </c:pt>
                <c:pt idx="8115">
                  <c:v>217.37300000000002</c:v>
                </c:pt>
                <c:pt idx="8116">
                  <c:v>216.685</c:v>
                </c:pt>
                <c:pt idx="8117">
                  <c:v>215.994</c:v>
                </c:pt>
                <c:pt idx="8118">
                  <c:v>215.30100000000004</c:v>
                </c:pt>
                <c:pt idx="8119">
                  <c:v>214.60399999999998</c:v>
                </c:pt>
                <c:pt idx="8120">
                  <c:v>213.905</c:v>
                </c:pt>
                <c:pt idx="8121">
                  <c:v>213.20299999999997</c:v>
                </c:pt>
                <c:pt idx="8122">
                  <c:v>212.499</c:v>
                </c:pt>
                <c:pt idx="8123">
                  <c:v>211.791</c:v>
                </c:pt>
                <c:pt idx="8124">
                  <c:v>211.08100000000007</c:v>
                </c:pt>
                <c:pt idx="8125">
                  <c:v>210.36800000000011</c:v>
                </c:pt>
                <c:pt idx="8126">
                  <c:v>209.65200000000004</c:v>
                </c:pt>
                <c:pt idx="8127">
                  <c:v>208.93300000000002</c:v>
                </c:pt>
                <c:pt idx="8128">
                  <c:v>208.21199999999999</c:v>
                </c:pt>
                <c:pt idx="8129">
                  <c:v>207.48700000000011</c:v>
                </c:pt>
                <c:pt idx="8130">
                  <c:v>206.76</c:v>
                </c:pt>
                <c:pt idx="8131">
                  <c:v>206.03100000000001</c:v>
                </c:pt>
                <c:pt idx="8132">
                  <c:v>205.298</c:v>
                </c:pt>
                <c:pt idx="8133">
                  <c:v>204.56200000000001</c:v>
                </c:pt>
                <c:pt idx="8134">
                  <c:v>203.82400000000001</c:v>
                </c:pt>
                <c:pt idx="8135">
                  <c:v>203.083</c:v>
                </c:pt>
                <c:pt idx="8136">
                  <c:v>202.339</c:v>
                </c:pt>
                <c:pt idx="8137">
                  <c:v>201.59200000000001</c:v>
                </c:pt>
                <c:pt idx="8138">
                  <c:v>200.84300000000002</c:v>
                </c:pt>
                <c:pt idx="8139">
                  <c:v>200.09</c:v>
                </c:pt>
                <c:pt idx="8140">
                  <c:v>199.33500000000001</c:v>
                </c:pt>
                <c:pt idx="8141">
                  <c:v>198.577</c:v>
                </c:pt>
                <c:pt idx="8142">
                  <c:v>197.816</c:v>
                </c:pt>
                <c:pt idx="8143">
                  <c:v>197.05200000000011</c:v>
                </c:pt>
                <c:pt idx="8144">
                  <c:v>196.286</c:v>
                </c:pt>
                <c:pt idx="8145">
                  <c:v>195.517</c:v>
                </c:pt>
                <c:pt idx="8146">
                  <c:v>194.74399999999989</c:v>
                </c:pt>
                <c:pt idx="8147">
                  <c:v>193.96900000000002</c:v>
                </c:pt>
                <c:pt idx="8148">
                  <c:v>193.191</c:v>
                </c:pt>
                <c:pt idx="8149">
                  <c:v>192.411</c:v>
                </c:pt>
                <c:pt idx="8150">
                  <c:v>191.62700000000001</c:v>
                </c:pt>
                <c:pt idx="8151">
                  <c:v>190.84100000000001</c:v>
                </c:pt>
                <c:pt idx="8152">
                  <c:v>190.05100000000004</c:v>
                </c:pt>
                <c:pt idx="8153">
                  <c:v>189.25899999999999</c:v>
                </c:pt>
                <c:pt idx="8154">
                  <c:v>188.464</c:v>
                </c:pt>
                <c:pt idx="8155">
                  <c:v>187.666</c:v>
                </c:pt>
                <c:pt idx="8156">
                  <c:v>186.86500000000001</c:v>
                </c:pt>
                <c:pt idx="8157">
                  <c:v>186.06200000000001</c:v>
                </c:pt>
                <c:pt idx="8158">
                  <c:v>185.255</c:v>
                </c:pt>
                <c:pt idx="8159">
                  <c:v>184.446</c:v>
                </c:pt>
                <c:pt idx="8160">
                  <c:v>183.63399999999999</c:v>
                </c:pt>
                <c:pt idx="8161">
                  <c:v>182.81800000000001</c:v>
                </c:pt>
                <c:pt idx="8162">
                  <c:v>182</c:v>
                </c:pt>
                <c:pt idx="8163">
                  <c:v>181.17899999999997</c:v>
                </c:pt>
                <c:pt idx="8164">
                  <c:v>180.35600000000011</c:v>
                </c:pt>
                <c:pt idx="8165">
                  <c:v>179.529</c:v>
                </c:pt>
                <c:pt idx="8166">
                  <c:v>178.69900000000001</c:v>
                </c:pt>
                <c:pt idx="8167">
                  <c:v>177.8670000000001</c:v>
                </c:pt>
                <c:pt idx="8168">
                  <c:v>177.03100000000001</c:v>
                </c:pt>
                <c:pt idx="8169">
                  <c:v>176.19300000000001</c:v>
                </c:pt>
                <c:pt idx="8170">
                  <c:v>175.35200000000012</c:v>
                </c:pt>
                <c:pt idx="8171">
                  <c:v>174.50800000000001</c:v>
                </c:pt>
                <c:pt idx="8172">
                  <c:v>173.661</c:v>
                </c:pt>
                <c:pt idx="8173">
                  <c:v>172.81100000000001</c:v>
                </c:pt>
                <c:pt idx="8174">
                  <c:v>171.95800000000011</c:v>
                </c:pt>
                <c:pt idx="8175">
                  <c:v>171.102</c:v>
                </c:pt>
                <c:pt idx="8176">
                  <c:v>170.24399999999989</c:v>
                </c:pt>
                <c:pt idx="8177">
                  <c:v>169.38200000000012</c:v>
                </c:pt>
                <c:pt idx="8178">
                  <c:v>168.518</c:v>
                </c:pt>
                <c:pt idx="8179">
                  <c:v>167.65100000000001</c:v>
                </c:pt>
                <c:pt idx="8180">
                  <c:v>166.78</c:v>
                </c:pt>
                <c:pt idx="8181">
                  <c:v>165.90700000000001</c:v>
                </c:pt>
                <c:pt idx="8182">
                  <c:v>165.03100000000001</c:v>
                </c:pt>
                <c:pt idx="8183">
                  <c:v>164.15200000000004</c:v>
                </c:pt>
                <c:pt idx="8184">
                  <c:v>163.27099999999999</c:v>
                </c:pt>
                <c:pt idx="8185">
                  <c:v>162.38600000000011</c:v>
                </c:pt>
                <c:pt idx="8186">
                  <c:v>161.499</c:v>
                </c:pt>
                <c:pt idx="8187">
                  <c:v>160.608</c:v>
                </c:pt>
                <c:pt idx="8188">
                  <c:v>159.71499999999995</c:v>
                </c:pt>
                <c:pt idx="8189">
                  <c:v>158.81900000000002</c:v>
                </c:pt>
                <c:pt idx="8190">
                  <c:v>157.91999999999999</c:v>
                </c:pt>
                <c:pt idx="8191">
                  <c:v>157.018</c:v>
                </c:pt>
                <c:pt idx="8192">
                  <c:v>156.11399999999998</c:v>
                </c:pt>
                <c:pt idx="8193">
                  <c:v>155.20599999999999</c:v>
                </c:pt>
                <c:pt idx="8194">
                  <c:v>154.29599999999999</c:v>
                </c:pt>
                <c:pt idx="8195">
                  <c:v>153.38300000000001</c:v>
                </c:pt>
                <c:pt idx="8196">
                  <c:v>152.46700000000001</c:v>
                </c:pt>
                <c:pt idx="8197">
                  <c:v>151.548</c:v>
                </c:pt>
                <c:pt idx="8198">
                  <c:v>150.62700000000001</c:v>
                </c:pt>
                <c:pt idx="8199">
                  <c:v>149.70299999999997</c:v>
                </c:pt>
                <c:pt idx="8200">
                  <c:v>148.77599999999998</c:v>
                </c:pt>
                <c:pt idx="8201">
                  <c:v>147.846</c:v>
                </c:pt>
                <c:pt idx="8202">
                  <c:v>146.91399999999999</c:v>
                </c:pt>
                <c:pt idx="8203">
                  <c:v>145.97800000000001</c:v>
                </c:pt>
                <c:pt idx="8204">
                  <c:v>145.04</c:v>
                </c:pt>
                <c:pt idx="8205">
                  <c:v>144.1</c:v>
                </c:pt>
                <c:pt idx="8206">
                  <c:v>143.15600000000001</c:v>
                </c:pt>
                <c:pt idx="8207">
                  <c:v>142.21099999999998</c:v>
                </c:pt>
                <c:pt idx="8208">
                  <c:v>141.262</c:v>
                </c:pt>
                <c:pt idx="8209">
                  <c:v>140.31100000000001</c:v>
                </c:pt>
                <c:pt idx="8210">
                  <c:v>139.35700000000011</c:v>
                </c:pt>
                <c:pt idx="8211">
                  <c:v>138.4</c:v>
                </c:pt>
                <c:pt idx="8212">
                  <c:v>137.441</c:v>
                </c:pt>
                <c:pt idx="8213">
                  <c:v>136.47999999999999</c:v>
                </c:pt>
                <c:pt idx="8214">
                  <c:v>135.51499999999999</c:v>
                </c:pt>
                <c:pt idx="8215">
                  <c:v>134.54900000000001</c:v>
                </c:pt>
                <c:pt idx="8216">
                  <c:v>133.57900000000001</c:v>
                </c:pt>
                <c:pt idx="8217">
                  <c:v>132.608</c:v>
                </c:pt>
                <c:pt idx="8218">
                  <c:v>131.63399999999999</c:v>
                </c:pt>
                <c:pt idx="8219">
                  <c:v>130.65700000000001</c:v>
                </c:pt>
                <c:pt idx="8220">
                  <c:v>129.678</c:v>
                </c:pt>
                <c:pt idx="8221">
                  <c:v>128.697</c:v>
                </c:pt>
                <c:pt idx="8222">
                  <c:v>127.71299999999999</c:v>
                </c:pt>
                <c:pt idx="8223">
                  <c:v>126.727</c:v>
                </c:pt>
                <c:pt idx="8224">
                  <c:v>125.739</c:v>
                </c:pt>
                <c:pt idx="8225">
                  <c:v>124.748</c:v>
                </c:pt>
                <c:pt idx="8226">
                  <c:v>123.755</c:v>
                </c:pt>
                <c:pt idx="8227">
                  <c:v>122.76</c:v>
                </c:pt>
                <c:pt idx="8228">
                  <c:v>121.76300000000002</c:v>
                </c:pt>
                <c:pt idx="8229">
                  <c:v>120.76400000000002</c:v>
                </c:pt>
                <c:pt idx="8230">
                  <c:v>119.762</c:v>
                </c:pt>
                <c:pt idx="8231">
                  <c:v>118.759</c:v>
                </c:pt>
                <c:pt idx="8232">
                  <c:v>117.753</c:v>
                </c:pt>
                <c:pt idx="8233">
                  <c:v>116.74600000000002</c:v>
                </c:pt>
                <c:pt idx="8234">
                  <c:v>115.736</c:v>
                </c:pt>
                <c:pt idx="8235">
                  <c:v>114.72499999999999</c:v>
                </c:pt>
                <c:pt idx="8236">
                  <c:v>113.71100000000006</c:v>
                </c:pt>
                <c:pt idx="8237">
                  <c:v>112.696</c:v>
                </c:pt>
                <c:pt idx="8238">
                  <c:v>111.67899999999995</c:v>
                </c:pt>
                <c:pt idx="8239">
                  <c:v>110.66</c:v>
                </c:pt>
                <c:pt idx="8240">
                  <c:v>109.64</c:v>
                </c:pt>
                <c:pt idx="8241">
                  <c:v>108.617</c:v>
                </c:pt>
                <c:pt idx="8242">
                  <c:v>107.593</c:v>
                </c:pt>
                <c:pt idx="8243">
                  <c:v>106.568</c:v>
                </c:pt>
                <c:pt idx="8244">
                  <c:v>105.54100000000005</c:v>
                </c:pt>
                <c:pt idx="8245">
                  <c:v>104.512</c:v>
                </c:pt>
                <c:pt idx="8246">
                  <c:v>103.482</c:v>
                </c:pt>
                <c:pt idx="8247">
                  <c:v>102.45099999999999</c:v>
                </c:pt>
                <c:pt idx="8248">
                  <c:v>101.41800000000002</c:v>
                </c:pt>
                <c:pt idx="8249">
                  <c:v>100.384</c:v>
                </c:pt>
                <c:pt idx="8250">
                  <c:v>99.348600000000005</c:v>
                </c:pt>
                <c:pt idx="8251">
                  <c:v>98.312000000000012</c:v>
                </c:pt>
                <c:pt idx="8252">
                  <c:v>97.274299999999997</c:v>
                </c:pt>
                <c:pt idx="8253">
                  <c:v>96.235500000000002</c:v>
                </c:pt>
                <c:pt idx="8254">
                  <c:v>95.195599999999999</c:v>
                </c:pt>
                <c:pt idx="8255">
                  <c:v>94.154699999999991</c:v>
                </c:pt>
                <c:pt idx="8256">
                  <c:v>93.112899999999982</c:v>
                </c:pt>
                <c:pt idx="8257">
                  <c:v>92.0702</c:v>
                </c:pt>
                <c:pt idx="8258">
                  <c:v>91.02679999999998</c:v>
                </c:pt>
                <c:pt idx="8259">
                  <c:v>89.982500000000002</c:v>
                </c:pt>
                <c:pt idx="8260">
                  <c:v>88.937600000000074</c:v>
                </c:pt>
                <c:pt idx="8261">
                  <c:v>87.891999999999996</c:v>
                </c:pt>
                <c:pt idx="8262">
                  <c:v>86.8459</c:v>
                </c:pt>
                <c:pt idx="8263">
                  <c:v>85.799200000000027</c:v>
                </c:pt>
                <c:pt idx="8264">
                  <c:v>84.752200000000002</c:v>
                </c:pt>
                <c:pt idx="8265">
                  <c:v>83.704700000000003</c:v>
                </c:pt>
                <c:pt idx="8266">
                  <c:v>82.656999999999982</c:v>
                </c:pt>
                <c:pt idx="8267">
                  <c:v>81.608899999999949</c:v>
                </c:pt>
                <c:pt idx="8268">
                  <c:v>80.560699999999997</c:v>
                </c:pt>
                <c:pt idx="8269">
                  <c:v>79.512500000000003</c:v>
                </c:pt>
                <c:pt idx="8270">
                  <c:v>78.464200000000091</c:v>
                </c:pt>
                <c:pt idx="8271">
                  <c:v>77.415899999999993</c:v>
                </c:pt>
                <c:pt idx="8272">
                  <c:v>76.367800000000003</c:v>
                </c:pt>
                <c:pt idx="8273">
                  <c:v>75.319800000000001</c:v>
                </c:pt>
                <c:pt idx="8274">
                  <c:v>74.27209999999998</c:v>
                </c:pt>
                <c:pt idx="8275">
                  <c:v>73.224700000000013</c:v>
                </c:pt>
                <c:pt idx="8276">
                  <c:v>72.177699999999987</c:v>
                </c:pt>
                <c:pt idx="8277">
                  <c:v>71.131299999999996</c:v>
                </c:pt>
                <c:pt idx="8278">
                  <c:v>70.085399999999979</c:v>
                </c:pt>
                <c:pt idx="8279">
                  <c:v>69.040200000000027</c:v>
                </c:pt>
                <c:pt idx="8280">
                  <c:v>67.995599999999996</c:v>
                </c:pt>
                <c:pt idx="8281">
                  <c:v>66.951899999999995</c:v>
                </c:pt>
                <c:pt idx="8282">
                  <c:v>65.909000000000006</c:v>
                </c:pt>
                <c:pt idx="8283">
                  <c:v>64.867199999999997</c:v>
                </c:pt>
                <c:pt idx="8284">
                  <c:v>63.8264</c:v>
                </c:pt>
                <c:pt idx="8285">
                  <c:v>62.786700000000003</c:v>
                </c:pt>
                <c:pt idx="8286">
                  <c:v>61.748300000000029</c:v>
                </c:pt>
                <c:pt idx="8287">
                  <c:v>60.711200000000005</c:v>
                </c:pt>
                <c:pt idx="8288">
                  <c:v>59.675500000000028</c:v>
                </c:pt>
                <c:pt idx="8289">
                  <c:v>58.641200000000005</c:v>
                </c:pt>
                <c:pt idx="8290">
                  <c:v>57.608500000000028</c:v>
                </c:pt>
                <c:pt idx="8291">
                  <c:v>56.577500000000001</c:v>
                </c:pt>
                <c:pt idx="8292">
                  <c:v>55.548200000000001</c:v>
                </c:pt>
                <c:pt idx="8293">
                  <c:v>54.520800000000001</c:v>
                </c:pt>
                <c:pt idx="8294">
                  <c:v>53.495400000000011</c:v>
                </c:pt>
                <c:pt idx="8295">
                  <c:v>52.471899999999998</c:v>
                </c:pt>
                <c:pt idx="8296">
                  <c:v>51.450600000000001</c:v>
                </c:pt>
                <c:pt idx="8297">
                  <c:v>50.4315</c:v>
                </c:pt>
                <c:pt idx="8298">
                  <c:v>49.414699999999996</c:v>
                </c:pt>
                <c:pt idx="8299">
                  <c:v>48.400300000000001</c:v>
                </c:pt>
                <c:pt idx="8300">
                  <c:v>47.388400000000004</c:v>
                </c:pt>
                <c:pt idx="8301">
                  <c:v>46.379100000000001</c:v>
                </c:pt>
                <c:pt idx="8302">
                  <c:v>45.372500000000002</c:v>
                </c:pt>
                <c:pt idx="8303">
                  <c:v>44.368700000000011</c:v>
                </c:pt>
                <c:pt idx="8304">
                  <c:v>43.367800000000003</c:v>
                </c:pt>
                <c:pt idx="8305">
                  <c:v>42.369900000000001</c:v>
                </c:pt>
                <c:pt idx="8306">
                  <c:v>41.375100000000003</c:v>
                </c:pt>
                <c:pt idx="8307">
                  <c:v>40.383400000000002</c:v>
                </c:pt>
                <c:pt idx="8308">
                  <c:v>39.395100000000028</c:v>
                </c:pt>
                <c:pt idx="8309">
                  <c:v>38.4101</c:v>
                </c:pt>
                <c:pt idx="8310">
                  <c:v>37.428700000000013</c:v>
                </c:pt>
                <c:pt idx="8311">
                  <c:v>36.450800000000001</c:v>
                </c:pt>
                <c:pt idx="8312">
                  <c:v>35.476800000000004</c:v>
                </c:pt>
                <c:pt idx="8313">
                  <c:v>34.506400000000006</c:v>
                </c:pt>
                <c:pt idx="8314">
                  <c:v>33.540100000000002</c:v>
                </c:pt>
                <c:pt idx="8315">
                  <c:v>32.577600000000004</c:v>
                </c:pt>
                <c:pt idx="8316">
                  <c:v>31.619399999999999</c:v>
                </c:pt>
                <c:pt idx="8317">
                  <c:v>30.665400000000002</c:v>
                </c:pt>
                <c:pt idx="8318">
                  <c:v>29.715699999999977</c:v>
                </c:pt>
                <c:pt idx="8319">
                  <c:v>28.770499999999977</c:v>
                </c:pt>
                <c:pt idx="8320">
                  <c:v>27.829799999999981</c:v>
                </c:pt>
                <c:pt idx="8321">
                  <c:v>26.893899999999999</c:v>
                </c:pt>
                <c:pt idx="8322">
                  <c:v>25.962599999999966</c:v>
                </c:pt>
                <c:pt idx="8323">
                  <c:v>25.036300000000001</c:v>
                </c:pt>
                <c:pt idx="8324">
                  <c:v>24.114900000000024</c:v>
                </c:pt>
                <c:pt idx="8325">
                  <c:v>23.198699999999981</c:v>
                </c:pt>
                <c:pt idx="8326">
                  <c:v>22.28759999999998</c:v>
                </c:pt>
                <c:pt idx="8327">
                  <c:v>21.381900000000005</c:v>
                </c:pt>
                <c:pt idx="8328">
                  <c:v>20.481599999999979</c:v>
                </c:pt>
                <c:pt idx="8329">
                  <c:v>19.5869</c:v>
                </c:pt>
                <c:pt idx="8330">
                  <c:v>18.697700000000001</c:v>
                </c:pt>
                <c:pt idx="8331">
                  <c:v>17.814399999999999</c:v>
                </c:pt>
                <c:pt idx="8332">
                  <c:v>16.936900000000001</c:v>
                </c:pt>
                <c:pt idx="8333">
                  <c:v>16.065399999999979</c:v>
                </c:pt>
                <c:pt idx="8334">
                  <c:v>15.2</c:v>
                </c:pt>
                <c:pt idx="8335">
                  <c:v>14.3408</c:v>
                </c:pt>
                <c:pt idx="8336">
                  <c:v>13.4879</c:v>
                </c:pt>
                <c:pt idx="8337">
                  <c:v>12.641500000000001</c:v>
                </c:pt>
                <c:pt idx="8338">
                  <c:v>11.801600000000002</c:v>
                </c:pt>
                <c:pt idx="8339">
                  <c:v>10.968400000000004</c:v>
                </c:pt>
                <c:pt idx="8340">
                  <c:v>10.1419</c:v>
                </c:pt>
                <c:pt idx="8341">
                  <c:v>9.3223800000000008</c:v>
                </c:pt>
                <c:pt idx="8342">
                  <c:v>8.5097300000000047</c:v>
                </c:pt>
                <c:pt idx="8343">
                  <c:v>7.7042400000000004</c:v>
                </c:pt>
                <c:pt idx="8344">
                  <c:v>6.9059699999999999</c:v>
                </c:pt>
                <c:pt idx="8345">
                  <c:v>6.1150099999999963</c:v>
                </c:pt>
                <c:pt idx="8346">
                  <c:v>5.3315599999999996</c:v>
                </c:pt>
                <c:pt idx="8347">
                  <c:v>4.5555399999999961</c:v>
                </c:pt>
                <c:pt idx="8348">
                  <c:v>3.7872400000000002</c:v>
                </c:pt>
                <c:pt idx="8349">
                  <c:v>3.026679999999998</c:v>
                </c:pt>
                <c:pt idx="8350">
                  <c:v>2.27407</c:v>
                </c:pt>
                <c:pt idx="8351">
                  <c:v>1.5293899999999998</c:v>
                </c:pt>
                <c:pt idx="8352">
                  <c:v>0.79288899999999951</c:v>
                </c:pt>
                <c:pt idx="8353">
                  <c:v>6.4596200000000076E-2</c:v>
                </c:pt>
                <c:pt idx="8354">
                  <c:v>-0.65541199999999999</c:v>
                </c:pt>
                <c:pt idx="8355">
                  <c:v>-1.3669800000000001</c:v>
                </c:pt>
                <c:pt idx="8356">
                  <c:v>-2.07003</c:v>
                </c:pt>
                <c:pt idx="8357">
                  <c:v>-2.7643599999999999</c:v>
                </c:pt>
                <c:pt idx="8358">
                  <c:v>-3.4499900000000001</c:v>
                </c:pt>
                <c:pt idx="8359">
                  <c:v>-4.1267299999999985</c:v>
                </c:pt>
                <c:pt idx="8360">
                  <c:v>-4.7944799999999965</c:v>
                </c:pt>
                <c:pt idx="8361">
                  <c:v>-5.4531400000000003</c:v>
                </c:pt>
                <c:pt idx="8362">
                  <c:v>-6.1025799999999961</c:v>
                </c:pt>
                <c:pt idx="8363">
                  <c:v>-6.74275</c:v>
                </c:pt>
                <c:pt idx="8364">
                  <c:v>-7.3735299999999997</c:v>
                </c:pt>
                <c:pt idx="8365">
                  <c:v>-7.9947900000000001</c:v>
                </c:pt>
                <c:pt idx="8366">
                  <c:v>-8.6064300000000067</c:v>
                </c:pt>
                <c:pt idx="8367">
                  <c:v>-9.2083599999999972</c:v>
                </c:pt>
                <c:pt idx="8368">
                  <c:v>-9.8004100000000047</c:v>
                </c:pt>
                <c:pt idx="8369">
                  <c:v>-10.382600000000007</c:v>
                </c:pt>
                <c:pt idx="8370">
                  <c:v>-10.954700000000004</c:v>
                </c:pt>
                <c:pt idx="8371">
                  <c:v>-11.5168</c:v>
                </c:pt>
                <c:pt idx="8372">
                  <c:v>-12.0685</c:v>
                </c:pt>
                <c:pt idx="8373">
                  <c:v>-12.61</c:v>
                </c:pt>
                <c:pt idx="8374">
                  <c:v>-13.141</c:v>
                </c:pt>
                <c:pt idx="8375">
                  <c:v>-13.6615</c:v>
                </c:pt>
                <c:pt idx="8376">
                  <c:v>-14.1713</c:v>
                </c:pt>
                <c:pt idx="8377">
                  <c:v>-14.670500000000002</c:v>
                </c:pt>
                <c:pt idx="8378">
                  <c:v>-15.158800000000001</c:v>
                </c:pt>
                <c:pt idx="8379">
                  <c:v>-15.636200000000001</c:v>
                </c:pt>
                <c:pt idx="8380">
                  <c:v>-16.102599999999981</c:v>
                </c:pt>
                <c:pt idx="8381">
                  <c:v>-16.557800000000015</c:v>
                </c:pt>
                <c:pt idx="8382">
                  <c:v>-17.001999999999999</c:v>
                </c:pt>
                <c:pt idx="8383">
                  <c:v>-17.434699999999989</c:v>
                </c:pt>
                <c:pt idx="8384">
                  <c:v>-17.856200000000001</c:v>
                </c:pt>
                <c:pt idx="8385">
                  <c:v>-18.266100000000002</c:v>
                </c:pt>
                <c:pt idx="8386">
                  <c:v>-18.6645</c:v>
                </c:pt>
                <c:pt idx="8387">
                  <c:v>-19.051300000000001</c:v>
                </c:pt>
                <c:pt idx="8388">
                  <c:v>-19.42629999999998</c:v>
                </c:pt>
                <c:pt idx="8389">
                  <c:v>-19.789499999999979</c:v>
                </c:pt>
                <c:pt idx="8390">
                  <c:v>-20.140799999999981</c:v>
                </c:pt>
                <c:pt idx="8391">
                  <c:v>-20.480199999999982</c:v>
                </c:pt>
                <c:pt idx="8392">
                  <c:v>-20.807500000000001</c:v>
                </c:pt>
                <c:pt idx="8393">
                  <c:v>-21.122599999999977</c:v>
                </c:pt>
                <c:pt idx="8394">
                  <c:v>-21.425499999999978</c:v>
                </c:pt>
                <c:pt idx="8395">
                  <c:v>-21.716100000000001</c:v>
                </c:pt>
                <c:pt idx="8396">
                  <c:v>-21.994399999999981</c:v>
                </c:pt>
                <c:pt idx="8397">
                  <c:v>-22.26009999999998</c:v>
                </c:pt>
                <c:pt idx="8398">
                  <c:v>-22.513400000000001</c:v>
                </c:pt>
                <c:pt idx="8399">
                  <c:v>-22.754100000000001</c:v>
                </c:pt>
                <c:pt idx="8400">
                  <c:v>-22.981999999999989</c:v>
                </c:pt>
                <c:pt idx="8401">
                  <c:v>-23.197199999999999</c:v>
                </c:pt>
                <c:pt idx="8402">
                  <c:v>-23.399699999999989</c:v>
                </c:pt>
                <c:pt idx="8403">
                  <c:v>-23.589200000000002</c:v>
                </c:pt>
                <c:pt idx="8404">
                  <c:v>-23.76579999999997</c:v>
                </c:pt>
                <c:pt idx="8405">
                  <c:v>-23.92939999999998</c:v>
                </c:pt>
                <c:pt idx="8406">
                  <c:v>-24.079899999999999</c:v>
                </c:pt>
                <c:pt idx="8407">
                  <c:v>-24.217300000000005</c:v>
                </c:pt>
                <c:pt idx="8408">
                  <c:v>-24.3415</c:v>
                </c:pt>
                <c:pt idx="8409">
                  <c:v>-24.452499999999979</c:v>
                </c:pt>
                <c:pt idx="8410">
                  <c:v>-24.5501</c:v>
                </c:pt>
                <c:pt idx="8411">
                  <c:v>-24.634399999999999</c:v>
                </c:pt>
                <c:pt idx="8412">
                  <c:v>-24.70529999999998</c:v>
                </c:pt>
                <c:pt idx="8413">
                  <c:v>-24.762599999999971</c:v>
                </c:pt>
                <c:pt idx="8414">
                  <c:v>-24.8065</c:v>
                </c:pt>
                <c:pt idx="8415">
                  <c:v>-24.836800000000014</c:v>
                </c:pt>
                <c:pt idx="8416">
                  <c:v>-24.853400000000001</c:v>
                </c:pt>
                <c:pt idx="8417">
                  <c:v>-24.8565</c:v>
                </c:pt>
                <c:pt idx="8418">
                  <c:v>-24.845800000000001</c:v>
                </c:pt>
                <c:pt idx="8419">
                  <c:v>-24.821300000000001</c:v>
                </c:pt>
                <c:pt idx="8420">
                  <c:v>-24.78309999999998</c:v>
                </c:pt>
                <c:pt idx="8421">
                  <c:v>-24.731100000000001</c:v>
                </c:pt>
                <c:pt idx="8422">
                  <c:v>-24.665099999999981</c:v>
                </c:pt>
                <c:pt idx="8423">
                  <c:v>-24.585199999999979</c:v>
                </c:pt>
                <c:pt idx="8424">
                  <c:v>-24.491499999999977</c:v>
                </c:pt>
                <c:pt idx="8425">
                  <c:v>-24.383800000000001</c:v>
                </c:pt>
                <c:pt idx="8426">
                  <c:v>-24.261999999999986</c:v>
                </c:pt>
                <c:pt idx="8427">
                  <c:v>-24.126200000000001</c:v>
                </c:pt>
                <c:pt idx="8428">
                  <c:v>-23.976400000000002</c:v>
                </c:pt>
                <c:pt idx="8429">
                  <c:v>-23.8125</c:v>
                </c:pt>
                <c:pt idx="8430">
                  <c:v>-23.634499999999999</c:v>
                </c:pt>
                <c:pt idx="8431">
                  <c:v>-23.442399999999971</c:v>
                </c:pt>
                <c:pt idx="8432">
                  <c:v>-23.2362</c:v>
                </c:pt>
                <c:pt idx="8433">
                  <c:v>-23.015799999999981</c:v>
                </c:pt>
                <c:pt idx="8434">
                  <c:v>-22.781199999999977</c:v>
                </c:pt>
                <c:pt idx="8435">
                  <c:v>-22.532399999999985</c:v>
                </c:pt>
                <c:pt idx="8436">
                  <c:v>-22.269499999999979</c:v>
                </c:pt>
                <c:pt idx="8437">
                  <c:v>-21.992299999999979</c:v>
                </c:pt>
                <c:pt idx="8438">
                  <c:v>-21.700900000000001</c:v>
                </c:pt>
                <c:pt idx="8439">
                  <c:v>-21.395299999999981</c:v>
                </c:pt>
                <c:pt idx="8440">
                  <c:v>-21.075500000000002</c:v>
                </c:pt>
                <c:pt idx="8441">
                  <c:v>-20.741399999999981</c:v>
                </c:pt>
                <c:pt idx="8442">
                  <c:v>-20.3931</c:v>
                </c:pt>
                <c:pt idx="8443">
                  <c:v>-20.0306</c:v>
                </c:pt>
                <c:pt idx="8444">
                  <c:v>-19.653900000000014</c:v>
                </c:pt>
                <c:pt idx="8445">
                  <c:v>-19.263000000000002</c:v>
                </c:pt>
                <c:pt idx="8446">
                  <c:v>-18.857800000000019</c:v>
                </c:pt>
                <c:pt idx="8447">
                  <c:v>-18.43849999999998</c:v>
                </c:pt>
                <c:pt idx="8448">
                  <c:v>-18.004999999999999</c:v>
                </c:pt>
                <c:pt idx="8449">
                  <c:v>-17.557300000000001</c:v>
                </c:pt>
                <c:pt idx="8450">
                  <c:v>-17.09549999999998</c:v>
                </c:pt>
                <c:pt idx="8451">
                  <c:v>-16.619399999999999</c:v>
                </c:pt>
                <c:pt idx="8452">
                  <c:v>-16.1294</c:v>
                </c:pt>
                <c:pt idx="8453">
                  <c:v>-15.6252</c:v>
                </c:pt>
                <c:pt idx="8454">
                  <c:v>-15.1069</c:v>
                </c:pt>
                <c:pt idx="8455">
                  <c:v>-14.5747</c:v>
                </c:pt>
                <c:pt idx="8456">
                  <c:v>-14.0284</c:v>
                </c:pt>
                <c:pt idx="8457">
                  <c:v>-13.4681</c:v>
                </c:pt>
                <c:pt idx="8458">
                  <c:v>-12.8939</c:v>
                </c:pt>
                <c:pt idx="8459">
                  <c:v>-12.305800000000007</c:v>
                </c:pt>
                <c:pt idx="8460">
                  <c:v>-11.7037</c:v>
                </c:pt>
                <c:pt idx="8461">
                  <c:v>-11.087900000000001</c:v>
                </c:pt>
                <c:pt idx="8462">
                  <c:v>-10.458300000000001</c:v>
                </c:pt>
                <c:pt idx="8463">
                  <c:v>-9.8148500000000034</c:v>
                </c:pt>
                <c:pt idx="8464">
                  <c:v>-9.1577400000000004</c:v>
                </c:pt>
                <c:pt idx="8465">
                  <c:v>-8.4869600000000016</c:v>
                </c:pt>
                <c:pt idx="8466">
                  <c:v>-7.8025299999999964</c:v>
                </c:pt>
                <c:pt idx="8467">
                  <c:v>-7.1045799999999959</c:v>
                </c:pt>
                <c:pt idx="8468">
                  <c:v>-6.3930999999999996</c:v>
                </c:pt>
                <c:pt idx="8469">
                  <c:v>-5.6681599999999959</c:v>
                </c:pt>
                <c:pt idx="8470">
                  <c:v>-4.9298099999999998</c:v>
                </c:pt>
                <c:pt idx="8471">
                  <c:v>-4.17814</c:v>
                </c:pt>
                <c:pt idx="8472">
                  <c:v>-3.4132099999999981</c:v>
                </c:pt>
                <c:pt idx="8473">
                  <c:v>-2.6349999999999998</c:v>
                </c:pt>
                <c:pt idx="8474">
                  <c:v>-1.8436899999999998</c:v>
                </c:pt>
                <c:pt idx="8475">
                  <c:v>-1.03928</c:v>
                </c:pt>
                <c:pt idx="8476">
                  <c:v>-0.221861</c:v>
                </c:pt>
                <c:pt idx="8477">
                  <c:v>0.60852399999999951</c:v>
                </c:pt>
                <c:pt idx="8478">
                  <c:v>1.451789999999999</c:v>
                </c:pt>
                <c:pt idx="8479">
                  <c:v>2.307859999999998</c:v>
                </c:pt>
                <c:pt idx="8480">
                  <c:v>3.1765699999999981</c:v>
                </c:pt>
                <c:pt idx="8481">
                  <c:v>4.05802</c:v>
                </c:pt>
                <c:pt idx="8482">
                  <c:v>4.9519799999999998</c:v>
                </c:pt>
                <c:pt idx="8483">
                  <c:v>5.8584499999999995</c:v>
                </c:pt>
                <c:pt idx="8484">
                  <c:v>6.7773300000000001</c:v>
                </c:pt>
                <c:pt idx="8485">
                  <c:v>7.70845</c:v>
                </c:pt>
                <c:pt idx="8486">
                  <c:v>8.6518700000000006</c:v>
                </c:pt>
                <c:pt idx="8487">
                  <c:v>9.6073500000000003</c:v>
                </c:pt>
                <c:pt idx="8488">
                  <c:v>10.5749</c:v>
                </c:pt>
                <c:pt idx="8489">
                  <c:v>11.554400000000006</c:v>
                </c:pt>
                <c:pt idx="8490">
                  <c:v>12.5457</c:v>
                </c:pt>
                <c:pt idx="8491">
                  <c:v>13.5489</c:v>
                </c:pt>
                <c:pt idx="8492">
                  <c:v>14.563600000000006</c:v>
                </c:pt>
                <c:pt idx="8493">
                  <c:v>15.5899</c:v>
                </c:pt>
                <c:pt idx="8494">
                  <c:v>16.627600000000001</c:v>
                </c:pt>
                <c:pt idx="8495">
                  <c:v>17.676800000000014</c:v>
                </c:pt>
                <c:pt idx="8496">
                  <c:v>18.737100000000005</c:v>
                </c:pt>
                <c:pt idx="8497">
                  <c:v>19.808499999999981</c:v>
                </c:pt>
                <c:pt idx="8498">
                  <c:v>20.890999999999988</c:v>
                </c:pt>
                <c:pt idx="8499">
                  <c:v>21.98439999999998</c:v>
                </c:pt>
                <c:pt idx="8500">
                  <c:v>23.088599999999978</c:v>
                </c:pt>
                <c:pt idx="8501">
                  <c:v>24.203399999999977</c:v>
                </c:pt>
                <c:pt idx="8502">
                  <c:v>25.328900000000001</c:v>
                </c:pt>
                <c:pt idx="8503">
                  <c:v>26.4648</c:v>
                </c:pt>
                <c:pt idx="8504">
                  <c:v>27.610900000000019</c:v>
                </c:pt>
                <c:pt idx="8505">
                  <c:v>28.767299999999981</c:v>
                </c:pt>
                <c:pt idx="8506">
                  <c:v>29.933800000000005</c:v>
                </c:pt>
                <c:pt idx="8507">
                  <c:v>31.110199999999999</c:v>
                </c:pt>
                <c:pt idx="8508">
                  <c:v>32.29650000000003</c:v>
                </c:pt>
                <c:pt idx="8509">
                  <c:v>33.492400000000011</c:v>
                </c:pt>
                <c:pt idx="8510">
                  <c:v>34.698000000000029</c:v>
                </c:pt>
                <c:pt idx="8511">
                  <c:v>35.9129</c:v>
                </c:pt>
                <c:pt idx="8512">
                  <c:v>37.1372</c:v>
                </c:pt>
                <c:pt idx="8513">
                  <c:v>38.370699999999999</c:v>
                </c:pt>
                <c:pt idx="8514">
                  <c:v>39.613200000000006</c:v>
                </c:pt>
                <c:pt idx="8515">
                  <c:v>40.864600000000003</c:v>
                </c:pt>
                <c:pt idx="8516">
                  <c:v>42.124700000000011</c:v>
                </c:pt>
                <c:pt idx="8517">
                  <c:v>43.393500000000003</c:v>
                </c:pt>
                <c:pt idx="8518">
                  <c:v>44.6708</c:v>
                </c:pt>
                <c:pt idx="8519">
                  <c:v>45.956400000000002</c:v>
                </c:pt>
                <c:pt idx="8520">
                  <c:v>47.2502</c:v>
                </c:pt>
                <c:pt idx="8521">
                  <c:v>48.552100000000003</c:v>
                </c:pt>
                <c:pt idx="8522">
                  <c:v>49.861899999999999</c:v>
                </c:pt>
                <c:pt idx="8523">
                  <c:v>51.179500000000012</c:v>
                </c:pt>
                <c:pt idx="8524">
                  <c:v>52.5047</c:v>
                </c:pt>
                <c:pt idx="8525">
                  <c:v>53.837299999999999</c:v>
                </c:pt>
                <c:pt idx="8526">
                  <c:v>55.177300000000002</c:v>
                </c:pt>
                <c:pt idx="8527">
                  <c:v>56.524500000000003</c:v>
                </c:pt>
                <c:pt idx="8528">
                  <c:v>57.878600000000006</c:v>
                </c:pt>
                <c:pt idx="8529">
                  <c:v>59.239600000000003</c:v>
                </c:pt>
                <c:pt idx="8530">
                  <c:v>60.607400000000005</c:v>
                </c:pt>
                <c:pt idx="8531">
                  <c:v>61.981599999999993</c:v>
                </c:pt>
                <c:pt idx="8532">
                  <c:v>63.362300000000012</c:v>
                </c:pt>
                <c:pt idx="8533">
                  <c:v>64.749300000000005</c:v>
                </c:pt>
                <c:pt idx="8534">
                  <c:v>66.142299999999992</c:v>
                </c:pt>
                <c:pt idx="8535">
                  <c:v>67.541200000000075</c:v>
                </c:pt>
                <c:pt idx="8536">
                  <c:v>68.945899999999995</c:v>
                </c:pt>
                <c:pt idx="8537">
                  <c:v>70.356200000000001</c:v>
                </c:pt>
                <c:pt idx="8538">
                  <c:v>71.771999999999991</c:v>
                </c:pt>
                <c:pt idx="8539">
                  <c:v>73.192999999999998</c:v>
                </c:pt>
                <c:pt idx="8540">
                  <c:v>74.619100000000003</c:v>
                </c:pt>
                <c:pt idx="8541">
                  <c:v>76.050200000000004</c:v>
                </c:pt>
                <c:pt idx="8542">
                  <c:v>77.486099999999993</c:v>
                </c:pt>
                <c:pt idx="8543">
                  <c:v>78.926599999999993</c:v>
                </c:pt>
                <c:pt idx="8544">
                  <c:v>80.371499999999983</c:v>
                </c:pt>
                <c:pt idx="8545">
                  <c:v>81.820799999999949</c:v>
                </c:pt>
                <c:pt idx="8546">
                  <c:v>83.274199999999993</c:v>
                </c:pt>
                <c:pt idx="8547">
                  <c:v>84.731499999999997</c:v>
                </c:pt>
                <c:pt idx="8548">
                  <c:v>86.192700000000002</c:v>
                </c:pt>
                <c:pt idx="8549">
                  <c:v>87.657499999999999</c:v>
                </c:pt>
                <c:pt idx="8550">
                  <c:v>89.125699999999981</c:v>
                </c:pt>
                <c:pt idx="8551">
                  <c:v>90.597200000000058</c:v>
                </c:pt>
                <c:pt idx="8552">
                  <c:v>92.071799999999982</c:v>
                </c:pt>
                <c:pt idx="8553">
                  <c:v>93.549400000000006</c:v>
                </c:pt>
                <c:pt idx="8554">
                  <c:v>95.02979999999998</c:v>
                </c:pt>
                <c:pt idx="8555">
                  <c:v>96.512900000000002</c:v>
                </c:pt>
                <c:pt idx="8556">
                  <c:v>97.9983</c:v>
                </c:pt>
                <c:pt idx="8557">
                  <c:v>99.486000000000004</c:v>
                </c:pt>
                <c:pt idx="8558">
                  <c:v>100.976</c:v>
                </c:pt>
                <c:pt idx="8559">
                  <c:v>102.468</c:v>
                </c:pt>
                <c:pt idx="8560">
                  <c:v>103.96100000000006</c:v>
                </c:pt>
                <c:pt idx="8561">
                  <c:v>105.456</c:v>
                </c:pt>
                <c:pt idx="8562">
                  <c:v>106.953</c:v>
                </c:pt>
                <c:pt idx="8563">
                  <c:v>108.45</c:v>
                </c:pt>
                <c:pt idx="8564">
                  <c:v>109.94900000000005</c:v>
                </c:pt>
                <c:pt idx="8565">
                  <c:v>111.44900000000005</c:v>
                </c:pt>
                <c:pt idx="8566">
                  <c:v>112.94900000000005</c:v>
                </c:pt>
                <c:pt idx="8567">
                  <c:v>114.45</c:v>
                </c:pt>
                <c:pt idx="8568">
                  <c:v>115.952</c:v>
                </c:pt>
                <c:pt idx="8569">
                  <c:v>117.45399999999999</c:v>
                </c:pt>
                <c:pt idx="8570">
                  <c:v>118.955</c:v>
                </c:pt>
                <c:pt idx="8571">
                  <c:v>120.45699999999999</c:v>
                </c:pt>
                <c:pt idx="8572">
                  <c:v>121.958</c:v>
                </c:pt>
                <c:pt idx="8573">
                  <c:v>123.459</c:v>
                </c:pt>
                <c:pt idx="8574">
                  <c:v>124.959</c:v>
                </c:pt>
                <c:pt idx="8575">
                  <c:v>126.459</c:v>
                </c:pt>
                <c:pt idx="8576">
                  <c:v>127.95699999999999</c:v>
                </c:pt>
                <c:pt idx="8577">
                  <c:v>129.45500000000001</c:v>
                </c:pt>
                <c:pt idx="8578">
                  <c:v>130.95100000000011</c:v>
                </c:pt>
                <c:pt idx="8579">
                  <c:v>132.446</c:v>
                </c:pt>
                <c:pt idx="8580">
                  <c:v>133.93900000000002</c:v>
                </c:pt>
                <c:pt idx="8581">
                  <c:v>135.43</c:v>
                </c:pt>
                <c:pt idx="8582">
                  <c:v>136.91900000000001</c:v>
                </c:pt>
                <c:pt idx="8583">
                  <c:v>138.40700000000001</c:v>
                </c:pt>
                <c:pt idx="8584">
                  <c:v>139.8910000000001</c:v>
                </c:pt>
                <c:pt idx="8585">
                  <c:v>141.374</c:v>
                </c:pt>
                <c:pt idx="8586">
                  <c:v>142.85400000000001</c:v>
                </c:pt>
                <c:pt idx="8587">
                  <c:v>144.33100000000007</c:v>
                </c:pt>
                <c:pt idx="8588">
                  <c:v>145.80500000000001</c:v>
                </c:pt>
                <c:pt idx="8589">
                  <c:v>147.27599999999998</c:v>
                </c:pt>
                <c:pt idx="8590">
                  <c:v>148.74399999999989</c:v>
                </c:pt>
                <c:pt idx="8591">
                  <c:v>150.20899999999997</c:v>
                </c:pt>
                <c:pt idx="8592">
                  <c:v>151.66999999999999</c:v>
                </c:pt>
                <c:pt idx="8593">
                  <c:v>153.12700000000001</c:v>
                </c:pt>
                <c:pt idx="8594">
                  <c:v>154.58100000000007</c:v>
                </c:pt>
                <c:pt idx="8595">
                  <c:v>156.03</c:v>
                </c:pt>
                <c:pt idx="8596">
                  <c:v>157.47499999999999</c:v>
                </c:pt>
                <c:pt idx="8597">
                  <c:v>158.916</c:v>
                </c:pt>
                <c:pt idx="8598">
                  <c:v>160.35300000000001</c:v>
                </c:pt>
                <c:pt idx="8599">
                  <c:v>161.78399999999999</c:v>
                </c:pt>
                <c:pt idx="8600">
                  <c:v>163.21099999999998</c:v>
                </c:pt>
                <c:pt idx="8601">
                  <c:v>164.63399999999999</c:v>
                </c:pt>
                <c:pt idx="8602">
                  <c:v>166.05100000000004</c:v>
                </c:pt>
                <c:pt idx="8603">
                  <c:v>167.46300000000002</c:v>
                </c:pt>
                <c:pt idx="8604">
                  <c:v>168.869</c:v>
                </c:pt>
                <c:pt idx="8605">
                  <c:v>170.26999999999998</c:v>
                </c:pt>
                <c:pt idx="8606">
                  <c:v>171.666</c:v>
                </c:pt>
                <c:pt idx="8607">
                  <c:v>173.05500000000001</c:v>
                </c:pt>
                <c:pt idx="8608">
                  <c:v>174.43900000000002</c:v>
                </c:pt>
                <c:pt idx="8609">
                  <c:v>175.81700000000001</c:v>
                </c:pt>
                <c:pt idx="8610">
                  <c:v>177.18900000000002</c:v>
                </c:pt>
                <c:pt idx="8611">
                  <c:v>178.554</c:v>
                </c:pt>
                <c:pt idx="8612">
                  <c:v>179.91300000000001</c:v>
                </c:pt>
                <c:pt idx="8613">
                  <c:v>181.26499999999999</c:v>
                </c:pt>
                <c:pt idx="8614">
                  <c:v>182.61099999999999</c:v>
                </c:pt>
                <c:pt idx="8615">
                  <c:v>183.94900000000001</c:v>
                </c:pt>
                <c:pt idx="8616">
                  <c:v>185.28100000000001</c:v>
                </c:pt>
                <c:pt idx="8617">
                  <c:v>186.60599999999999</c:v>
                </c:pt>
                <c:pt idx="8618">
                  <c:v>187.92400000000001</c:v>
                </c:pt>
                <c:pt idx="8619">
                  <c:v>189.23399999999998</c:v>
                </c:pt>
                <c:pt idx="8620">
                  <c:v>190.53700000000001</c:v>
                </c:pt>
                <c:pt idx="8621">
                  <c:v>191.83200000000011</c:v>
                </c:pt>
                <c:pt idx="8622">
                  <c:v>193.12</c:v>
                </c:pt>
                <c:pt idx="8623">
                  <c:v>194.4</c:v>
                </c:pt>
                <c:pt idx="8624">
                  <c:v>195.672</c:v>
                </c:pt>
                <c:pt idx="8625">
                  <c:v>196.93600000000001</c:v>
                </c:pt>
                <c:pt idx="8626">
                  <c:v>198.191</c:v>
                </c:pt>
                <c:pt idx="8627">
                  <c:v>199.43900000000002</c:v>
                </c:pt>
                <c:pt idx="8628">
                  <c:v>200.678</c:v>
                </c:pt>
                <c:pt idx="8629">
                  <c:v>201.90900000000002</c:v>
                </c:pt>
                <c:pt idx="8630">
                  <c:v>203.13200000000001</c:v>
                </c:pt>
                <c:pt idx="8631">
                  <c:v>204.345</c:v>
                </c:pt>
                <c:pt idx="8632">
                  <c:v>205.55</c:v>
                </c:pt>
                <c:pt idx="8633">
                  <c:v>206.74699999999999</c:v>
                </c:pt>
                <c:pt idx="8634">
                  <c:v>207.934</c:v>
                </c:pt>
                <c:pt idx="8635">
                  <c:v>209.11199999999999</c:v>
                </c:pt>
                <c:pt idx="8636">
                  <c:v>210.28200000000001</c:v>
                </c:pt>
                <c:pt idx="8637">
                  <c:v>211.44200000000001</c:v>
                </c:pt>
                <c:pt idx="8638">
                  <c:v>212.59300000000002</c:v>
                </c:pt>
                <c:pt idx="8639">
                  <c:v>213.73399999999998</c:v>
                </c:pt>
                <c:pt idx="8640">
                  <c:v>214.86600000000001</c:v>
                </c:pt>
                <c:pt idx="8641">
                  <c:v>215.989</c:v>
                </c:pt>
                <c:pt idx="8642">
                  <c:v>217.101</c:v>
                </c:pt>
                <c:pt idx="8643">
                  <c:v>218.20499999999998</c:v>
                </c:pt>
                <c:pt idx="8644">
                  <c:v>219.298</c:v>
                </c:pt>
                <c:pt idx="8645">
                  <c:v>220.38200000000012</c:v>
                </c:pt>
                <c:pt idx="8646">
                  <c:v>221.45600000000007</c:v>
                </c:pt>
                <c:pt idx="8647">
                  <c:v>222.52</c:v>
                </c:pt>
                <c:pt idx="8648">
                  <c:v>223.57399999999998</c:v>
                </c:pt>
                <c:pt idx="8649">
                  <c:v>224.61799999999999</c:v>
                </c:pt>
                <c:pt idx="8650">
                  <c:v>225.65200000000004</c:v>
                </c:pt>
                <c:pt idx="8651">
                  <c:v>226.67499999999998</c:v>
                </c:pt>
                <c:pt idx="8652">
                  <c:v>227.68900000000002</c:v>
                </c:pt>
                <c:pt idx="8653">
                  <c:v>228.69200000000001</c:v>
                </c:pt>
                <c:pt idx="8654">
                  <c:v>229.685</c:v>
                </c:pt>
                <c:pt idx="8655">
                  <c:v>230.667</c:v>
                </c:pt>
                <c:pt idx="8656">
                  <c:v>231.63900000000001</c:v>
                </c:pt>
                <c:pt idx="8657">
                  <c:v>232.6</c:v>
                </c:pt>
                <c:pt idx="8658">
                  <c:v>233.55100000000004</c:v>
                </c:pt>
                <c:pt idx="8659">
                  <c:v>234.49100000000001</c:v>
                </c:pt>
                <c:pt idx="8660">
                  <c:v>235.42100000000011</c:v>
                </c:pt>
                <c:pt idx="8661">
                  <c:v>236.34</c:v>
                </c:pt>
                <c:pt idx="8662">
                  <c:v>237.24899999999997</c:v>
                </c:pt>
                <c:pt idx="8663">
                  <c:v>238.14599999999999</c:v>
                </c:pt>
                <c:pt idx="8664">
                  <c:v>239.03300000000002</c:v>
                </c:pt>
                <c:pt idx="8665">
                  <c:v>239.91</c:v>
                </c:pt>
                <c:pt idx="8666">
                  <c:v>240.77499999999998</c:v>
                </c:pt>
                <c:pt idx="8667">
                  <c:v>241.63</c:v>
                </c:pt>
                <c:pt idx="8668">
                  <c:v>242.47300000000001</c:v>
                </c:pt>
                <c:pt idx="8669">
                  <c:v>243.30600000000001</c:v>
                </c:pt>
                <c:pt idx="8670">
                  <c:v>244.12800000000001</c:v>
                </c:pt>
                <c:pt idx="8671">
                  <c:v>244.94</c:v>
                </c:pt>
                <c:pt idx="8672">
                  <c:v>245.73999999999998</c:v>
                </c:pt>
                <c:pt idx="8673">
                  <c:v>246.529</c:v>
                </c:pt>
                <c:pt idx="8674">
                  <c:v>247.30800000000011</c:v>
                </c:pt>
                <c:pt idx="8675">
                  <c:v>248.07499999999999</c:v>
                </c:pt>
                <c:pt idx="8676">
                  <c:v>248.83200000000011</c:v>
                </c:pt>
                <c:pt idx="8677">
                  <c:v>249.578</c:v>
                </c:pt>
                <c:pt idx="8678">
                  <c:v>250.31300000000002</c:v>
                </c:pt>
                <c:pt idx="8679">
                  <c:v>251.036</c:v>
                </c:pt>
                <c:pt idx="8680">
                  <c:v>251.74899999999997</c:v>
                </c:pt>
                <c:pt idx="8681">
                  <c:v>252.45200000000011</c:v>
                </c:pt>
                <c:pt idx="8682">
                  <c:v>253.14299999999997</c:v>
                </c:pt>
                <c:pt idx="8683">
                  <c:v>253.82300000000001</c:v>
                </c:pt>
                <c:pt idx="8684">
                  <c:v>254.4920000000001</c:v>
                </c:pt>
                <c:pt idx="8685">
                  <c:v>255.15100000000001</c:v>
                </c:pt>
                <c:pt idx="8686">
                  <c:v>255.79900000000001</c:v>
                </c:pt>
                <c:pt idx="8687">
                  <c:v>256.43599999999958</c:v>
                </c:pt>
                <c:pt idx="8688">
                  <c:v>257.06200000000001</c:v>
                </c:pt>
                <c:pt idx="8689">
                  <c:v>257.67700000000002</c:v>
                </c:pt>
                <c:pt idx="8690">
                  <c:v>258.28199999999958</c:v>
                </c:pt>
                <c:pt idx="8691">
                  <c:v>258.87599999999975</c:v>
                </c:pt>
                <c:pt idx="8692">
                  <c:v>259.459</c:v>
                </c:pt>
                <c:pt idx="8693">
                  <c:v>260.03199999999958</c:v>
                </c:pt>
                <c:pt idx="8694">
                  <c:v>260.59399999999965</c:v>
                </c:pt>
                <c:pt idx="8695">
                  <c:v>261.14499999999998</c:v>
                </c:pt>
                <c:pt idx="8696">
                  <c:v>261.68599999999975</c:v>
                </c:pt>
                <c:pt idx="8697">
                  <c:v>262.21699999999959</c:v>
                </c:pt>
                <c:pt idx="8698">
                  <c:v>262.73699999999963</c:v>
                </c:pt>
                <c:pt idx="8699">
                  <c:v>263.24599999999975</c:v>
                </c:pt>
                <c:pt idx="8700">
                  <c:v>263.74599999999975</c:v>
                </c:pt>
                <c:pt idx="8701">
                  <c:v>264.23499999999979</c:v>
                </c:pt>
                <c:pt idx="8702">
                  <c:v>264.71299999999979</c:v>
                </c:pt>
                <c:pt idx="8703">
                  <c:v>265.18200000000002</c:v>
                </c:pt>
                <c:pt idx="8704">
                  <c:v>265.64000000000021</c:v>
                </c:pt>
                <c:pt idx="8705">
                  <c:v>266.08799999999979</c:v>
                </c:pt>
                <c:pt idx="8706">
                  <c:v>266.52699999999965</c:v>
                </c:pt>
                <c:pt idx="8707">
                  <c:v>266.95499999999993</c:v>
                </c:pt>
                <c:pt idx="8708">
                  <c:v>267.37299999999999</c:v>
                </c:pt>
                <c:pt idx="8709">
                  <c:v>267.78199999999958</c:v>
                </c:pt>
                <c:pt idx="8710">
                  <c:v>268.18</c:v>
                </c:pt>
                <c:pt idx="8711">
                  <c:v>268.56900000000002</c:v>
                </c:pt>
                <c:pt idx="8712">
                  <c:v>268.94799999999975</c:v>
                </c:pt>
                <c:pt idx="8713">
                  <c:v>269.31799999999993</c:v>
                </c:pt>
                <c:pt idx="8714">
                  <c:v>269.678</c:v>
                </c:pt>
                <c:pt idx="8715">
                  <c:v>270.029</c:v>
                </c:pt>
                <c:pt idx="8716">
                  <c:v>270.37099999999975</c:v>
                </c:pt>
                <c:pt idx="8717">
                  <c:v>270.70299999999975</c:v>
                </c:pt>
                <c:pt idx="8718">
                  <c:v>271.02599999999978</c:v>
                </c:pt>
                <c:pt idx="8719">
                  <c:v>271.33999999999975</c:v>
                </c:pt>
                <c:pt idx="8720">
                  <c:v>271.64400000000023</c:v>
                </c:pt>
                <c:pt idx="8721">
                  <c:v>271.94</c:v>
                </c:pt>
                <c:pt idx="8722">
                  <c:v>272.22699999999958</c:v>
                </c:pt>
                <c:pt idx="8723">
                  <c:v>272.505</c:v>
                </c:pt>
                <c:pt idx="8724">
                  <c:v>272.774</c:v>
                </c:pt>
                <c:pt idx="8725">
                  <c:v>273.03500000000003</c:v>
                </c:pt>
                <c:pt idx="8726">
                  <c:v>273.28799999999978</c:v>
                </c:pt>
                <c:pt idx="8727">
                  <c:v>273.53099999999978</c:v>
                </c:pt>
                <c:pt idx="8728">
                  <c:v>273.767</c:v>
                </c:pt>
                <c:pt idx="8729">
                  <c:v>273.99400000000003</c:v>
                </c:pt>
                <c:pt idx="8730">
                  <c:v>274.21299999999979</c:v>
                </c:pt>
                <c:pt idx="8731">
                  <c:v>274.42399999999958</c:v>
                </c:pt>
                <c:pt idx="8732">
                  <c:v>274.62700000000001</c:v>
                </c:pt>
                <c:pt idx="8733">
                  <c:v>274.822</c:v>
                </c:pt>
                <c:pt idx="8734">
                  <c:v>275.01</c:v>
                </c:pt>
                <c:pt idx="8735">
                  <c:v>275.19</c:v>
                </c:pt>
                <c:pt idx="8736">
                  <c:v>275.36200000000002</c:v>
                </c:pt>
                <c:pt idx="8737">
                  <c:v>275.52699999999965</c:v>
                </c:pt>
                <c:pt idx="8738">
                  <c:v>275.68400000000008</c:v>
                </c:pt>
                <c:pt idx="8739">
                  <c:v>275.834</c:v>
                </c:pt>
                <c:pt idx="8740">
                  <c:v>275.97699999999958</c:v>
                </c:pt>
                <c:pt idx="8741">
                  <c:v>276.113</c:v>
                </c:pt>
                <c:pt idx="8742">
                  <c:v>276.24200000000002</c:v>
                </c:pt>
                <c:pt idx="8743">
                  <c:v>276.36399999999975</c:v>
                </c:pt>
                <c:pt idx="8744">
                  <c:v>276.47899999999959</c:v>
                </c:pt>
                <c:pt idx="8745">
                  <c:v>276.58799999999979</c:v>
                </c:pt>
                <c:pt idx="8746">
                  <c:v>276.69099999999975</c:v>
                </c:pt>
                <c:pt idx="8747">
                  <c:v>276.78699999999958</c:v>
                </c:pt>
                <c:pt idx="8748">
                  <c:v>276.87599999999975</c:v>
                </c:pt>
                <c:pt idx="8749">
                  <c:v>276.95999999999975</c:v>
                </c:pt>
                <c:pt idx="8750">
                  <c:v>277.03699999999958</c:v>
                </c:pt>
                <c:pt idx="8751">
                  <c:v>277.10899999999975</c:v>
                </c:pt>
                <c:pt idx="8752">
                  <c:v>277.17399999999975</c:v>
                </c:pt>
                <c:pt idx="8753">
                  <c:v>277.23399999999958</c:v>
                </c:pt>
                <c:pt idx="8754">
                  <c:v>277.28899999999965</c:v>
                </c:pt>
                <c:pt idx="8755">
                  <c:v>277.33799999999979</c:v>
                </c:pt>
                <c:pt idx="8756">
                  <c:v>277.38099999999974</c:v>
                </c:pt>
                <c:pt idx="8757">
                  <c:v>277.41999999999979</c:v>
                </c:pt>
                <c:pt idx="8758">
                  <c:v>277.45299999999975</c:v>
                </c:pt>
                <c:pt idx="8759">
                  <c:v>277.48099999999965</c:v>
                </c:pt>
                <c:pt idx="8760">
                  <c:v>277.50400000000002</c:v>
                </c:pt>
                <c:pt idx="8761">
                  <c:v>277.5229999999998</c:v>
                </c:pt>
                <c:pt idx="8762">
                  <c:v>277.53699999999958</c:v>
                </c:pt>
                <c:pt idx="8763">
                  <c:v>277.54599999999999</c:v>
                </c:pt>
                <c:pt idx="8764">
                  <c:v>277.55099999999999</c:v>
                </c:pt>
                <c:pt idx="8765">
                  <c:v>277.55200000000002</c:v>
                </c:pt>
                <c:pt idx="8766">
                  <c:v>277.548</c:v>
                </c:pt>
                <c:pt idx="8767">
                  <c:v>277.54000000000002</c:v>
                </c:pt>
                <c:pt idx="8768">
                  <c:v>277.529</c:v>
                </c:pt>
                <c:pt idx="8769">
                  <c:v>277.51299999999975</c:v>
                </c:pt>
                <c:pt idx="8770">
                  <c:v>277.49400000000003</c:v>
                </c:pt>
                <c:pt idx="8771">
                  <c:v>277.47099999999978</c:v>
                </c:pt>
                <c:pt idx="8772">
                  <c:v>277.44499999999999</c:v>
                </c:pt>
                <c:pt idx="8773">
                  <c:v>277.41599999999966</c:v>
                </c:pt>
                <c:pt idx="8774">
                  <c:v>277.38299999999975</c:v>
                </c:pt>
                <c:pt idx="8775">
                  <c:v>277.34699999999975</c:v>
                </c:pt>
                <c:pt idx="8776">
                  <c:v>277.30799999999999</c:v>
                </c:pt>
                <c:pt idx="8777">
                  <c:v>277.26599999999979</c:v>
                </c:pt>
                <c:pt idx="8778">
                  <c:v>277.22199999999958</c:v>
                </c:pt>
                <c:pt idx="8779">
                  <c:v>277.17500000000001</c:v>
                </c:pt>
                <c:pt idx="8780">
                  <c:v>277.125</c:v>
                </c:pt>
                <c:pt idx="8781">
                  <c:v>277.07299999999975</c:v>
                </c:pt>
                <c:pt idx="8782">
                  <c:v>277.01799999999974</c:v>
                </c:pt>
                <c:pt idx="8783">
                  <c:v>276.96199999999965</c:v>
                </c:pt>
                <c:pt idx="8784">
                  <c:v>276.90299999999979</c:v>
                </c:pt>
                <c:pt idx="8785">
                  <c:v>276.84199999999993</c:v>
                </c:pt>
                <c:pt idx="8786">
                  <c:v>276.77999999999975</c:v>
                </c:pt>
                <c:pt idx="8787">
                  <c:v>276.71499999999975</c:v>
                </c:pt>
                <c:pt idx="8788">
                  <c:v>276.64900000000023</c:v>
                </c:pt>
                <c:pt idx="8789">
                  <c:v>276.58199999999965</c:v>
                </c:pt>
                <c:pt idx="8790">
                  <c:v>276.51299999999975</c:v>
                </c:pt>
                <c:pt idx="8791">
                  <c:v>276.44299999999993</c:v>
                </c:pt>
                <c:pt idx="8792">
                  <c:v>276.37200000000001</c:v>
                </c:pt>
                <c:pt idx="8793">
                  <c:v>276.3</c:v>
                </c:pt>
                <c:pt idx="8794">
                  <c:v>276.22599999999977</c:v>
                </c:pt>
                <c:pt idx="8795">
                  <c:v>276.15199999999999</c:v>
                </c:pt>
                <c:pt idx="8796">
                  <c:v>276.077</c:v>
                </c:pt>
                <c:pt idx="8797">
                  <c:v>276.00200000000001</c:v>
                </c:pt>
                <c:pt idx="8798">
                  <c:v>275.92599999999965</c:v>
                </c:pt>
                <c:pt idx="8799">
                  <c:v>275.84899999999999</c:v>
                </c:pt>
                <c:pt idx="8800">
                  <c:v>275.77199999999965</c:v>
                </c:pt>
                <c:pt idx="8801">
                  <c:v>275.69499999999999</c:v>
                </c:pt>
                <c:pt idx="8802">
                  <c:v>275.61799999999999</c:v>
                </c:pt>
                <c:pt idx="8803">
                  <c:v>275.54000000000002</c:v>
                </c:pt>
                <c:pt idx="8804">
                  <c:v>275.46299999999979</c:v>
                </c:pt>
                <c:pt idx="8805">
                  <c:v>275.3859999999998</c:v>
                </c:pt>
                <c:pt idx="8806">
                  <c:v>275.30900000000008</c:v>
                </c:pt>
                <c:pt idx="8807">
                  <c:v>275.23299999999978</c:v>
                </c:pt>
                <c:pt idx="8808">
                  <c:v>275.15699999999993</c:v>
                </c:pt>
                <c:pt idx="8809">
                  <c:v>275.08099999999979</c:v>
                </c:pt>
                <c:pt idx="8810">
                  <c:v>275.00599999999974</c:v>
                </c:pt>
                <c:pt idx="8811">
                  <c:v>274.93199999999962</c:v>
                </c:pt>
                <c:pt idx="8812">
                  <c:v>274.85899999999975</c:v>
                </c:pt>
                <c:pt idx="8813">
                  <c:v>274.78599999999977</c:v>
                </c:pt>
                <c:pt idx="8814">
                  <c:v>274.71499999999975</c:v>
                </c:pt>
                <c:pt idx="8815">
                  <c:v>274.64400000000023</c:v>
                </c:pt>
                <c:pt idx="8816">
                  <c:v>274.57499999999999</c:v>
                </c:pt>
                <c:pt idx="8817">
                  <c:v>274.50700000000001</c:v>
                </c:pt>
                <c:pt idx="8818">
                  <c:v>274.44</c:v>
                </c:pt>
                <c:pt idx="8819">
                  <c:v>274.37400000000002</c:v>
                </c:pt>
                <c:pt idx="8820">
                  <c:v>274.31099999999975</c:v>
                </c:pt>
                <c:pt idx="8821">
                  <c:v>274.24799999999999</c:v>
                </c:pt>
                <c:pt idx="8822">
                  <c:v>274.18700000000001</c:v>
                </c:pt>
                <c:pt idx="8823">
                  <c:v>274.12799999999999</c:v>
                </c:pt>
                <c:pt idx="8824">
                  <c:v>274.07</c:v>
                </c:pt>
                <c:pt idx="8825">
                  <c:v>274.01499999999999</c:v>
                </c:pt>
                <c:pt idx="8826">
                  <c:v>273.96099999999979</c:v>
                </c:pt>
                <c:pt idx="8827">
                  <c:v>273.90899999999965</c:v>
                </c:pt>
                <c:pt idx="8828">
                  <c:v>273.85899999999975</c:v>
                </c:pt>
                <c:pt idx="8829">
                  <c:v>273.81200000000001</c:v>
                </c:pt>
                <c:pt idx="8830">
                  <c:v>273.76599999999979</c:v>
                </c:pt>
                <c:pt idx="8831">
                  <c:v>273.72299999999979</c:v>
                </c:pt>
                <c:pt idx="8832">
                  <c:v>273.68200000000002</c:v>
                </c:pt>
                <c:pt idx="8833">
                  <c:v>273.64299999999997</c:v>
                </c:pt>
                <c:pt idx="8834">
                  <c:v>273.60599999999999</c:v>
                </c:pt>
                <c:pt idx="8835">
                  <c:v>273.572</c:v>
                </c:pt>
                <c:pt idx="8836">
                  <c:v>273.54000000000002</c:v>
                </c:pt>
                <c:pt idx="8837">
                  <c:v>273.5109999999998</c:v>
                </c:pt>
                <c:pt idx="8838">
                  <c:v>273.48499999999979</c:v>
                </c:pt>
                <c:pt idx="8839">
                  <c:v>273.46099999999979</c:v>
                </c:pt>
                <c:pt idx="8840">
                  <c:v>273.43899999999962</c:v>
                </c:pt>
                <c:pt idx="8841">
                  <c:v>273.42099999999965</c:v>
                </c:pt>
                <c:pt idx="8842">
                  <c:v>273.40499999999975</c:v>
                </c:pt>
                <c:pt idx="8843">
                  <c:v>273.39099999999979</c:v>
                </c:pt>
                <c:pt idx="8844">
                  <c:v>273.38099999999974</c:v>
                </c:pt>
                <c:pt idx="8845">
                  <c:v>273.37299999999999</c:v>
                </c:pt>
                <c:pt idx="8846">
                  <c:v>273.36900000000026</c:v>
                </c:pt>
                <c:pt idx="8847">
                  <c:v>273.36700000000002</c:v>
                </c:pt>
                <c:pt idx="8848">
                  <c:v>273.36799999999999</c:v>
                </c:pt>
                <c:pt idx="8849">
                  <c:v>273.37200000000001</c:v>
                </c:pt>
                <c:pt idx="8850">
                  <c:v>273.37900000000002</c:v>
                </c:pt>
                <c:pt idx="8851">
                  <c:v>273.38900000000001</c:v>
                </c:pt>
                <c:pt idx="8852">
                  <c:v>273.40199999999965</c:v>
                </c:pt>
                <c:pt idx="8853">
                  <c:v>273.41799999999978</c:v>
                </c:pt>
                <c:pt idx="8854">
                  <c:v>273.43699999999961</c:v>
                </c:pt>
                <c:pt idx="8855">
                  <c:v>273.459</c:v>
                </c:pt>
                <c:pt idx="8856">
                  <c:v>273.48399999999958</c:v>
                </c:pt>
                <c:pt idx="8857">
                  <c:v>273.512</c:v>
                </c:pt>
                <c:pt idx="8858">
                  <c:v>273.54300000000001</c:v>
                </c:pt>
                <c:pt idx="8859">
                  <c:v>273.57799999999975</c:v>
                </c:pt>
                <c:pt idx="8860">
                  <c:v>273.61500000000001</c:v>
                </c:pt>
                <c:pt idx="8861">
                  <c:v>273.65600000000001</c:v>
                </c:pt>
                <c:pt idx="8862">
                  <c:v>273.69900000000001</c:v>
                </c:pt>
                <c:pt idx="8863">
                  <c:v>273.74599999999975</c:v>
                </c:pt>
                <c:pt idx="8864">
                  <c:v>273.79599999999965</c:v>
                </c:pt>
                <c:pt idx="8865">
                  <c:v>273.84899999999999</c:v>
                </c:pt>
                <c:pt idx="8866">
                  <c:v>273.90499999999975</c:v>
                </c:pt>
                <c:pt idx="8867">
                  <c:v>273.964</c:v>
                </c:pt>
                <c:pt idx="8868">
                  <c:v>274.02599999999978</c:v>
                </c:pt>
                <c:pt idx="8869">
                  <c:v>274.09099999999978</c:v>
                </c:pt>
                <c:pt idx="8870">
                  <c:v>274.15899999999999</c:v>
                </c:pt>
                <c:pt idx="8871">
                  <c:v>274.22999999999979</c:v>
                </c:pt>
                <c:pt idx="8872">
                  <c:v>274.30399999999975</c:v>
                </c:pt>
                <c:pt idx="8873">
                  <c:v>274.38099999999974</c:v>
                </c:pt>
                <c:pt idx="8874">
                  <c:v>274.46099999999979</c:v>
                </c:pt>
                <c:pt idx="8875">
                  <c:v>274.54399999999993</c:v>
                </c:pt>
                <c:pt idx="8876">
                  <c:v>274.63</c:v>
                </c:pt>
                <c:pt idx="8877">
                  <c:v>274.71899999999965</c:v>
                </c:pt>
                <c:pt idx="8878">
                  <c:v>274.81099999999975</c:v>
                </c:pt>
                <c:pt idx="8879">
                  <c:v>274.90499999999975</c:v>
                </c:pt>
                <c:pt idx="8880">
                  <c:v>275.00200000000001</c:v>
                </c:pt>
                <c:pt idx="8881">
                  <c:v>275.10199999999975</c:v>
                </c:pt>
                <c:pt idx="8882">
                  <c:v>275.20400000000001</c:v>
                </c:pt>
                <c:pt idx="8883">
                  <c:v>275.30900000000008</c:v>
                </c:pt>
                <c:pt idx="8884">
                  <c:v>275.41699999999958</c:v>
                </c:pt>
                <c:pt idx="8885">
                  <c:v>275.52699999999965</c:v>
                </c:pt>
                <c:pt idx="8886">
                  <c:v>275.64000000000021</c:v>
                </c:pt>
                <c:pt idx="8887">
                  <c:v>275.75599999999974</c:v>
                </c:pt>
                <c:pt idx="8888">
                  <c:v>275.87299999999999</c:v>
                </c:pt>
                <c:pt idx="8889">
                  <c:v>275.99299999999965</c:v>
                </c:pt>
                <c:pt idx="8890">
                  <c:v>276.11599999999999</c:v>
                </c:pt>
                <c:pt idx="8891">
                  <c:v>276.24</c:v>
                </c:pt>
                <c:pt idx="8892">
                  <c:v>276.36700000000002</c:v>
                </c:pt>
                <c:pt idx="8893">
                  <c:v>276.49599999999958</c:v>
                </c:pt>
                <c:pt idx="8894">
                  <c:v>276.62700000000001</c:v>
                </c:pt>
                <c:pt idx="8895">
                  <c:v>276.76</c:v>
                </c:pt>
                <c:pt idx="8896">
                  <c:v>276.89499999999975</c:v>
                </c:pt>
                <c:pt idx="8897">
                  <c:v>277.03199999999958</c:v>
                </c:pt>
                <c:pt idx="8898">
                  <c:v>277.17099999999999</c:v>
                </c:pt>
                <c:pt idx="8899">
                  <c:v>277.31099999999975</c:v>
                </c:pt>
                <c:pt idx="8900">
                  <c:v>277.45299999999975</c:v>
                </c:pt>
                <c:pt idx="8901">
                  <c:v>277.59699999999958</c:v>
                </c:pt>
                <c:pt idx="8902">
                  <c:v>277.74200000000002</c:v>
                </c:pt>
                <c:pt idx="8903">
                  <c:v>277.88900000000001</c:v>
                </c:pt>
                <c:pt idx="8904">
                  <c:v>278.03699999999958</c:v>
                </c:pt>
                <c:pt idx="8905">
                  <c:v>278.18599999999975</c:v>
                </c:pt>
                <c:pt idx="8906">
                  <c:v>278.33699999999965</c:v>
                </c:pt>
                <c:pt idx="8907">
                  <c:v>278.48799999999977</c:v>
                </c:pt>
                <c:pt idx="8908">
                  <c:v>278.64100000000002</c:v>
                </c:pt>
                <c:pt idx="8909">
                  <c:v>278.79499999999979</c:v>
                </c:pt>
                <c:pt idx="8910">
                  <c:v>278.94900000000001</c:v>
                </c:pt>
                <c:pt idx="8911">
                  <c:v>279.10500000000002</c:v>
                </c:pt>
                <c:pt idx="8912">
                  <c:v>279.2609999999998</c:v>
                </c:pt>
                <c:pt idx="8913">
                  <c:v>279.41799999999978</c:v>
                </c:pt>
                <c:pt idx="8914">
                  <c:v>279.57499999999999</c:v>
                </c:pt>
                <c:pt idx="8915">
                  <c:v>279.73299999999978</c:v>
                </c:pt>
                <c:pt idx="8916">
                  <c:v>279.89099999999979</c:v>
                </c:pt>
                <c:pt idx="8917">
                  <c:v>280.04899999999975</c:v>
                </c:pt>
                <c:pt idx="8918">
                  <c:v>280.20800000000003</c:v>
                </c:pt>
                <c:pt idx="8919">
                  <c:v>280.36599999999999</c:v>
                </c:pt>
                <c:pt idx="8920">
                  <c:v>280.52499999999975</c:v>
                </c:pt>
                <c:pt idx="8921">
                  <c:v>280.68299999999999</c:v>
                </c:pt>
                <c:pt idx="8922">
                  <c:v>280.84100000000001</c:v>
                </c:pt>
                <c:pt idx="8923">
                  <c:v>280.99899999999963</c:v>
                </c:pt>
                <c:pt idx="8924">
                  <c:v>281.15600000000001</c:v>
                </c:pt>
                <c:pt idx="8925">
                  <c:v>281.31299999999999</c:v>
                </c:pt>
                <c:pt idx="8926">
                  <c:v>281.46899999999965</c:v>
                </c:pt>
                <c:pt idx="8927">
                  <c:v>281.625</c:v>
                </c:pt>
                <c:pt idx="8928">
                  <c:v>281.779</c:v>
                </c:pt>
                <c:pt idx="8929">
                  <c:v>281.93299999999965</c:v>
                </c:pt>
                <c:pt idx="8930">
                  <c:v>282.08499999999975</c:v>
                </c:pt>
                <c:pt idx="8931">
                  <c:v>282.23699999999963</c:v>
                </c:pt>
                <c:pt idx="8932">
                  <c:v>282.387</c:v>
                </c:pt>
                <c:pt idx="8933">
                  <c:v>282.53500000000003</c:v>
                </c:pt>
                <c:pt idx="8934">
                  <c:v>282.68200000000002</c:v>
                </c:pt>
                <c:pt idx="8935">
                  <c:v>282.82799999999975</c:v>
                </c:pt>
                <c:pt idx="8936">
                  <c:v>282.97099999999978</c:v>
                </c:pt>
                <c:pt idx="8937">
                  <c:v>283.113</c:v>
                </c:pt>
                <c:pt idx="8938">
                  <c:v>283.25299999999999</c:v>
                </c:pt>
                <c:pt idx="8939">
                  <c:v>283.39099999999979</c:v>
                </c:pt>
                <c:pt idx="8940">
                  <c:v>283.52599999999978</c:v>
                </c:pt>
                <c:pt idx="8941">
                  <c:v>283.65899999999999</c:v>
                </c:pt>
                <c:pt idx="8942">
                  <c:v>283.78999999999979</c:v>
                </c:pt>
                <c:pt idx="8943">
                  <c:v>283.91799999999978</c:v>
                </c:pt>
                <c:pt idx="8944">
                  <c:v>284.04399999999993</c:v>
                </c:pt>
                <c:pt idx="8945">
                  <c:v>284.16699999999975</c:v>
                </c:pt>
                <c:pt idx="8946">
                  <c:v>284.28599999999977</c:v>
                </c:pt>
                <c:pt idx="8947">
                  <c:v>284.40299999999979</c:v>
                </c:pt>
                <c:pt idx="8948">
                  <c:v>284.517</c:v>
                </c:pt>
                <c:pt idx="8949">
                  <c:v>284.62700000000001</c:v>
                </c:pt>
                <c:pt idx="8950">
                  <c:v>284.73399999999958</c:v>
                </c:pt>
                <c:pt idx="8951">
                  <c:v>284.83799999999979</c:v>
                </c:pt>
                <c:pt idx="8952">
                  <c:v>284.93799999999965</c:v>
                </c:pt>
                <c:pt idx="8953">
                  <c:v>285.03399999999965</c:v>
                </c:pt>
                <c:pt idx="8954">
                  <c:v>285.12599999999975</c:v>
                </c:pt>
                <c:pt idx="8955">
                  <c:v>285.214</c:v>
                </c:pt>
                <c:pt idx="8956">
                  <c:v>285.29899999999958</c:v>
                </c:pt>
                <c:pt idx="8957">
                  <c:v>285.37900000000002</c:v>
                </c:pt>
                <c:pt idx="8958">
                  <c:v>285.45400000000001</c:v>
                </c:pt>
                <c:pt idx="8959">
                  <c:v>285.52499999999975</c:v>
                </c:pt>
                <c:pt idx="8960">
                  <c:v>285.59199999999959</c:v>
                </c:pt>
                <c:pt idx="8961">
                  <c:v>285.65400000000022</c:v>
                </c:pt>
                <c:pt idx="8962">
                  <c:v>285.71099999999979</c:v>
                </c:pt>
                <c:pt idx="8963">
                  <c:v>285.76299999999975</c:v>
                </c:pt>
                <c:pt idx="8964">
                  <c:v>285.81</c:v>
                </c:pt>
                <c:pt idx="8965">
                  <c:v>285.85199999999975</c:v>
                </c:pt>
                <c:pt idx="8966">
                  <c:v>285.88900000000001</c:v>
                </c:pt>
                <c:pt idx="8967">
                  <c:v>285.91999999999979</c:v>
                </c:pt>
                <c:pt idx="8968">
                  <c:v>285.94600000000003</c:v>
                </c:pt>
                <c:pt idx="8969">
                  <c:v>285.96599999999978</c:v>
                </c:pt>
                <c:pt idx="8970">
                  <c:v>285.97999999999979</c:v>
                </c:pt>
                <c:pt idx="8971">
                  <c:v>285.98799999999977</c:v>
                </c:pt>
                <c:pt idx="8972">
                  <c:v>285.99099999999964</c:v>
                </c:pt>
                <c:pt idx="8973">
                  <c:v>285.98699999999963</c:v>
                </c:pt>
                <c:pt idx="8974">
                  <c:v>285.97699999999958</c:v>
                </c:pt>
                <c:pt idx="8975">
                  <c:v>285.96099999999979</c:v>
                </c:pt>
                <c:pt idx="8976">
                  <c:v>285.93799999999965</c:v>
                </c:pt>
                <c:pt idx="8977">
                  <c:v>285.90899999999965</c:v>
                </c:pt>
                <c:pt idx="8978">
                  <c:v>285.87200000000001</c:v>
                </c:pt>
                <c:pt idx="8979">
                  <c:v>285.83</c:v>
                </c:pt>
                <c:pt idx="8980">
                  <c:v>285.77999999999975</c:v>
                </c:pt>
                <c:pt idx="8981">
                  <c:v>285.72299999999979</c:v>
                </c:pt>
                <c:pt idx="8982">
                  <c:v>285.65899999999999</c:v>
                </c:pt>
                <c:pt idx="8983">
                  <c:v>285.58799999999979</c:v>
                </c:pt>
                <c:pt idx="8984">
                  <c:v>285.51</c:v>
                </c:pt>
                <c:pt idx="8985">
                  <c:v>285.42399999999958</c:v>
                </c:pt>
                <c:pt idx="8986">
                  <c:v>285.33099999999979</c:v>
                </c:pt>
                <c:pt idx="8987">
                  <c:v>285.22999999999979</c:v>
                </c:pt>
                <c:pt idx="8988">
                  <c:v>285.12099999999975</c:v>
                </c:pt>
                <c:pt idx="8989">
                  <c:v>285.00400000000002</c:v>
                </c:pt>
                <c:pt idx="8990">
                  <c:v>284.88</c:v>
                </c:pt>
                <c:pt idx="8991">
                  <c:v>284.74700000000001</c:v>
                </c:pt>
                <c:pt idx="8992">
                  <c:v>284.60599999999999</c:v>
                </c:pt>
                <c:pt idx="8993">
                  <c:v>284.45699999999965</c:v>
                </c:pt>
                <c:pt idx="8994">
                  <c:v>284.29899999999958</c:v>
                </c:pt>
                <c:pt idx="8995">
                  <c:v>284.13299999999975</c:v>
                </c:pt>
                <c:pt idx="8996">
                  <c:v>283.959</c:v>
                </c:pt>
                <c:pt idx="8997">
                  <c:v>283.77599999999978</c:v>
                </c:pt>
                <c:pt idx="8998">
                  <c:v>283.584</c:v>
                </c:pt>
                <c:pt idx="8999">
                  <c:v>283.38299999999975</c:v>
                </c:pt>
                <c:pt idx="9000">
                  <c:v>283.17399999999975</c:v>
                </c:pt>
                <c:pt idx="9001">
                  <c:v>282.95499999999993</c:v>
                </c:pt>
                <c:pt idx="9002">
                  <c:v>282.72799999999978</c:v>
                </c:pt>
                <c:pt idx="9003">
                  <c:v>282.49099999999964</c:v>
                </c:pt>
                <c:pt idx="9004">
                  <c:v>282.245</c:v>
                </c:pt>
                <c:pt idx="9005">
                  <c:v>281.98999999999978</c:v>
                </c:pt>
                <c:pt idx="9006">
                  <c:v>281.7249999999998</c:v>
                </c:pt>
                <c:pt idx="9007">
                  <c:v>281.45</c:v>
                </c:pt>
                <c:pt idx="9008">
                  <c:v>281.166</c:v>
                </c:pt>
                <c:pt idx="9009">
                  <c:v>280.87299999999999</c:v>
                </c:pt>
                <c:pt idx="9010">
                  <c:v>280.57</c:v>
                </c:pt>
                <c:pt idx="9011">
                  <c:v>280.25700000000001</c:v>
                </c:pt>
                <c:pt idx="9012">
                  <c:v>279.93400000000003</c:v>
                </c:pt>
                <c:pt idx="9013">
                  <c:v>279.601</c:v>
                </c:pt>
                <c:pt idx="9014">
                  <c:v>279.25799999999975</c:v>
                </c:pt>
                <c:pt idx="9015">
                  <c:v>278.90499999999975</c:v>
                </c:pt>
                <c:pt idx="9016">
                  <c:v>278.54199999999975</c:v>
                </c:pt>
                <c:pt idx="9017">
                  <c:v>278.16899999999993</c:v>
                </c:pt>
                <c:pt idx="9018">
                  <c:v>277.78599999999977</c:v>
                </c:pt>
                <c:pt idx="9019">
                  <c:v>277.392</c:v>
                </c:pt>
                <c:pt idx="9020">
                  <c:v>276.98799999999977</c:v>
                </c:pt>
                <c:pt idx="9021">
                  <c:v>276.57400000000001</c:v>
                </c:pt>
                <c:pt idx="9022">
                  <c:v>276.14800000000002</c:v>
                </c:pt>
                <c:pt idx="9023">
                  <c:v>275.71299999999979</c:v>
                </c:pt>
                <c:pt idx="9024">
                  <c:v>275.267</c:v>
                </c:pt>
                <c:pt idx="9025">
                  <c:v>274.81</c:v>
                </c:pt>
                <c:pt idx="9026">
                  <c:v>274.34300000000002</c:v>
                </c:pt>
                <c:pt idx="9027">
                  <c:v>273.86500000000001</c:v>
                </c:pt>
                <c:pt idx="9028">
                  <c:v>273.37599999999975</c:v>
                </c:pt>
                <c:pt idx="9029">
                  <c:v>272.87599999999975</c:v>
                </c:pt>
                <c:pt idx="9030">
                  <c:v>272.36599999999999</c:v>
                </c:pt>
                <c:pt idx="9031">
                  <c:v>271.84500000000008</c:v>
                </c:pt>
                <c:pt idx="9032">
                  <c:v>271.31299999999999</c:v>
                </c:pt>
                <c:pt idx="9033">
                  <c:v>270.76900000000001</c:v>
                </c:pt>
                <c:pt idx="9034">
                  <c:v>270.21499999999975</c:v>
                </c:pt>
                <c:pt idx="9035">
                  <c:v>269.64999999999998</c:v>
                </c:pt>
                <c:pt idx="9036">
                  <c:v>269.07400000000001</c:v>
                </c:pt>
                <c:pt idx="9037">
                  <c:v>268.48699999999963</c:v>
                </c:pt>
                <c:pt idx="9038">
                  <c:v>267.88900000000001</c:v>
                </c:pt>
                <c:pt idx="9039">
                  <c:v>267.27999999999975</c:v>
                </c:pt>
                <c:pt idx="9040">
                  <c:v>266.66000000000008</c:v>
                </c:pt>
                <c:pt idx="9041">
                  <c:v>266.02799999999979</c:v>
                </c:pt>
                <c:pt idx="9042">
                  <c:v>265.3859999999998</c:v>
                </c:pt>
                <c:pt idx="9043">
                  <c:v>264.73200000000003</c:v>
                </c:pt>
                <c:pt idx="9044">
                  <c:v>264.06700000000001</c:v>
                </c:pt>
                <c:pt idx="9045">
                  <c:v>263.39099999999979</c:v>
                </c:pt>
                <c:pt idx="9046">
                  <c:v>262.70400000000001</c:v>
                </c:pt>
                <c:pt idx="9047">
                  <c:v>262.00599999999974</c:v>
                </c:pt>
                <c:pt idx="9048">
                  <c:v>261.29700000000003</c:v>
                </c:pt>
                <c:pt idx="9049">
                  <c:v>260.57599999999979</c:v>
                </c:pt>
                <c:pt idx="9050">
                  <c:v>259.84500000000008</c:v>
                </c:pt>
                <c:pt idx="9051">
                  <c:v>259.10199999999975</c:v>
                </c:pt>
                <c:pt idx="9052">
                  <c:v>258.34800000000001</c:v>
                </c:pt>
                <c:pt idx="9053">
                  <c:v>257.58300000000003</c:v>
                </c:pt>
                <c:pt idx="9054">
                  <c:v>256.80700000000002</c:v>
                </c:pt>
                <c:pt idx="9055">
                  <c:v>256.02</c:v>
                </c:pt>
                <c:pt idx="9056">
                  <c:v>255.22200000000001</c:v>
                </c:pt>
                <c:pt idx="9057">
                  <c:v>254.41300000000001</c:v>
                </c:pt>
                <c:pt idx="9058">
                  <c:v>253.59200000000001</c:v>
                </c:pt>
                <c:pt idx="9059">
                  <c:v>252.761</c:v>
                </c:pt>
                <c:pt idx="9060">
                  <c:v>251.91900000000001</c:v>
                </c:pt>
                <c:pt idx="9061">
                  <c:v>251.066</c:v>
                </c:pt>
                <c:pt idx="9062">
                  <c:v>250.202</c:v>
                </c:pt>
                <c:pt idx="9063">
                  <c:v>249.32700000000011</c:v>
                </c:pt>
                <c:pt idx="9064">
                  <c:v>248.441</c:v>
                </c:pt>
                <c:pt idx="9065">
                  <c:v>247.54499999999999</c:v>
                </c:pt>
                <c:pt idx="9066">
                  <c:v>246.637</c:v>
                </c:pt>
                <c:pt idx="9067">
                  <c:v>245.71899999999999</c:v>
                </c:pt>
                <c:pt idx="9068">
                  <c:v>244.791</c:v>
                </c:pt>
                <c:pt idx="9069">
                  <c:v>243.85100000000011</c:v>
                </c:pt>
                <c:pt idx="9070">
                  <c:v>242.90100000000001</c:v>
                </c:pt>
                <c:pt idx="9071">
                  <c:v>241.941</c:v>
                </c:pt>
                <c:pt idx="9072">
                  <c:v>240.97</c:v>
                </c:pt>
                <c:pt idx="9073">
                  <c:v>239.989</c:v>
                </c:pt>
                <c:pt idx="9074">
                  <c:v>238.99700000000001</c:v>
                </c:pt>
                <c:pt idx="9075">
                  <c:v>237.995</c:v>
                </c:pt>
                <c:pt idx="9076">
                  <c:v>236.983</c:v>
                </c:pt>
                <c:pt idx="9077">
                  <c:v>235.96</c:v>
                </c:pt>
                <c:pt idx="9078">
                  <c:v>234.92800000000011</c:v>
                </c:pt>
                <c:pt idx="9079">
                  <c:v>233.8850000000001</c:v>
                </c:pt>
                <c:pt idx="9080">
                  <c:v>232.833</c:v>
                </c:pt>
                <c:pt idx="9081">
                  <c:v>231.76999999999998</c:v>
                </c:pt>
                <c:pt idx="9082">
                  <c:v>230.69800000000001</c:v>
                </c:pt>
                <c:pt idx="9083">
                  <c:v>229.61599999999999</c:v>
                </c:pt>
                <c:pt idx="9084">
                  <c:v>228.524</c:v>
                </c:pt>
                <c:pt idx="9085">
                  <c:v>227.423</c:v>
                </c:pt>
                <c:pt idx="9086">
                  <c:v>226.31200000000001</c:v>
                </c:pt>
                <c:pt idx="9087">
                  <c:v>225.19200000000001</c:v>
                </c:pt>
                <c:pt idx="9088">
                  <c:v>224.06200000000001</c:v>
                </c:pt>
                <c:pt idx="9089">
                  <c:v>222.923</c:v>
                </c:pt>
                <c:pt idx="9090">
                  <c:v>221.77499999999998</c:v>
                </c:pt>
                <c:pt idx="9091">
                  <c:v>220.61799999999999</c:v>
                </c:pt>
                <c:pt idx="9092">
                  <c:v>219.45200000000011</c:v>
                </c:pt>
                <c:pt idx="9093">
                  <c:v>218.27699999999999</c:v>
                </c:pt>
                <c:pt idx="9094">
                  <c:v>217.09399999999999</c:v>
                </c:pt>
                <c:pt idx="9095">
                  <c:v>215.90100000000001</c:v>
                </c:pt>
                <c:pt idx="9096">
                  <c:v>214.7</c:v>
                </c:pt>
                <c:pt idx="9097">
                  <c:v>213.49</c:v>
                </c:pt>
                <c:pt idx="9098">
                  <c:v>212.27299999999997</c:v>
                </c:pt>
                <c:pt idx="9099">
                  <c:v>211.04599999999999</c:v>
                </c:pt>
                <c:pt idx="9100">
                  <c:v>209.81200000000001</c:v>
                </c:pt>
                <c:pt idx="9101">
                  <c:v>208.57</c:v>
                </c:pt>
                <c:pt idx="9102">
                  <c:v>207.31900000000002</c:v>
                </c:pt>
                <c:pt idx="9103">
                  <c:v>206.06100000000001</c:v>
                </c:pt>
                <c:pt idx="9104">
                  <c:v>204.79499999999999</c:v>
                </c:pt>
                <c:pt idx="9105">
                  <c:v>203.52200000000011</c:v>
                </c:pt>
                <c:pt idx="9106">
                  <c:v>202.23999999999998</c:v>
                </c:pt>
                <c:pt idx="9107">
                  <c:v>200.95200000000011</c:v>
                </c:pt>
                <c:pt idx="9108">
                  <c:v>199.65600000000001</c:v>
                </c:pt>
                <c:pt idx="9109">
                  <c:v>198.35400000000001</c:v>
                </c:pt>
                <c:pt idx="9110">
                  <c:v>197.04399999999998</c:v>
                </c:pt>
                <c:pt idx="9111">
                  <c:v>195.727</c:v>
                </c:pt>
                <c:pt idx="9112">
                  <c:v>194.404</c:v>
                </c:pt>
                <c:pt idx="9113">
                  <c:v>193.07399999999998</c:v>
                </c:pt>
                <c:pt idx="9114">
                  <c:v>191.73699999999999</c:v>
                </c:pt>
                <c:pt idx="9115">
                  <c:v>190.39400000000001</c:v>
                </c:pt>
                <c:pt idx="9116">
                  <c:v>189.04499999999999</c:v>
                </c:pt>
                <c:pt idx="9117">
                  <c:v>187.69</c:v>
                </c:pt>
                <c:pt idx="9118">
                  <c:v>186.32900000000001</c:v>
                </c:pt>
                <c:pt idx="9119">
                  <c:v>184.96200000000007</c:v>
                </c:pt>
                <c:pt idx="9120">
                  <c:v>183.589</c:v>
                </c:pt>
                <c:pt idx="9121">
                  <c:v>182.21099999999998</c:v>
                </c:pt>
                <c:pt idx="9122">
                  <c:v>180.82700000000011</c:v>
                </c:pt>
                <c:pt idx="9123">
                  <c:v>179.43800000000007</c:v>
                </c:pt>
                <c:pt idx="9124">
                  <c:v>178.04399999999998</c:v>
                </c:pt>
                <c:pt idx="9125">
                  <c:v>176.64499999999998</c:v>
                </c:pt>
                <c:pt idx="9126">
                  <c:v>175.24099999999999</c:v>
                </c:pt>
                <c:pt idx="9127">
                  <c:v>173.83200000000011</c:v>
                </c:pt>
                <c:pt idx="9128">
                  <c:v>172.41900000000001</c:v>
                </c:pt>
                <c:pt idx="9129">
                  <c:v>171.001</c:v>
                </c:pt>
                <c:pt idx="9130">
                  <c:v>169.57900000000001</c:v>
                </c:pt>
                <c:pt idx="9131">
                  <c:v>168.15300000000002</c:v>
                </c:pt>
                <c:pt idx="9132">
                  <c:v>166.72399999999999</c:v>
                </c:pt>
                <c:pt idx="9133">
                  <c:v>165.29</c:v>
                </c:pt>
                <c:pt idx="9134">
                  <c:v>163.85200000000012</c:v>
                </c:pt>
                <c:pt idx="9135">
                  <c:v>162.411</c:v>
                </c:pt>
                <c:pt idx="9136">
                  <c:v>160.96700000000001</c:v>
                </c:pt>
                <c:pt idx="9137">
                  <c:v>159.52000000000001</c:v>
                </c:pt>
                <c:pt idx="9138">
                  <c:v>158.06900000000002</c:v>
                </c:pt>
                <c:pt idx="9139">
                  <c:v>156.61599999999999</c:v>
                </c:pt>
                <c:pt idx="9140">
                  <c:v>155.16</c:v>
                </c:pt>
                <c:pt idx="9141">
                  <c:v>153.70099999999999</c:v>
                </c:pt>
                <c:pt idx="9142">
                  <c:v>152.23999999999998</c:v>
                </c:pt>
                <c:pt idx="9143">
                  <c:v>150.77599999999998</c:v>
                </c:pt>
                <c:pt idx="9144">
                  <c:v>149.31100000000001</c:v>
                </c:pt>
                <c:pt idx="9145">
                  <c:v>147.84300000000002</c:v>
                </c:pt>
                <c:pt idx="9146">
                  <c:v>146.374</c:v>
                </c:pt>
                <c:pt idx="9147">
                  <c:v>144.90300000000002</c:v>
                </c:pt>
                <c:pt idx="9148">
                  <c:v>143.43100000000001</c:v>
                </c:pt>
                <c:pt idx="9149">
                  <c:v>141.95700000000011</c:v>
                </c:pt>
                <c:pt idx="9150">
                  <c:v>140.48200000000011</c:v>
                </c:pt>
                <c:pt idx="9151">
                  <c:v>139.006</c:v>
                </c:pt>
                <c:pt idx="9152">
                  <c:v>137.529</c:v>
                </c:pt>
                <c:pt idx="9153">
                  <c:v>136.05200000000011</c:v>
                </c:pt>
                <c:pt idx="9154">
                  <c:v>134.57399999999998</c:v>
                </c:pt>
                <c:pt idx="9155">
                  <c:v>133.096</c:v>
                </c:pt>
                <c:pt idx="9156">
                  <c:v>131.61699999999999</c:v>
                </c:pt>
                <c:pt idx="9157">
                  <c:v>130.13900000000001</c:v>
                </c:pt>
                <c:pt idx="9158">
                  <c:v>128.66</c:v>
                </c:pt>
                <c:pt idx="9159">
                  <c:v>127.18199999999999</c:v>
                </c:pt>
                <c:pt idx="9160">
                  <c:v>125.70399999999999</c:v>
                </c:pt>
                <c:pt idx="9161">
                  <c:v>124.227</c:v>
                </c:pt>
                <c:pt idx="9162">
                  <c:v>122.751</c:v>
                </c:pt>
                <c:pt idx="9163">
                  <c:v>121.27500000000001</c:v>
                </c:pt>
                <c:pt idx="9164">
                  <c:v>119.801</c:v>
                </c:pt>
                <c:pt idx="9165">
                  <c:v>118.32799999999999</c:v>
                </c:pt>
                <c:pt idx="9166">
                  <c:v>116.85599999999998</c:v>
                </c:pt>
                <c:pt idx="9167">
                  <c:v>115.386</c:v>
                </c:pt>
                <c:pt idx="9168">
                  <c:v>113.91800000000002</c:v>
                </c:pt>
                <c:pt idx="9169">
                  <c:v>112.45099999999999</c:v>
                </c:pt>
                <c:pt idx="9170">
                  <c:v>110.98699999999999</c:v>
                </c:pt>
                <c:pt idx="9171">
                  <c:v>109.524</c:v>
                </c:pt>
                <c:pt idx="9172">
                  <c:v>108.06399999999999</c:v>
                </c:pt>
                <c:pt idx="9173">
                  <c:v>106.607</c:v>
                </c:pt>
                <c:pt idx="9174">
                  <c:v>105.15199999999999</c:v>
                </c:pt>
                <c:pt idx="9175">
                  <c:v>103.7</c:v>
                </c:pt>
                <c:pt idx="9176">
                  <c:v>102.251</c:v>
                </c:pt>
                <c:pt idx="9177">
                  <c:v>100.80500000000001</c:v>
                </c:pt>
                <c:pt idx="9178">
                  <c:v>99.3626</c:v>
                </c:pt>
                <c:pt idx="9179">
                  <c:v>97.923400000000001</c:v>
                </c:pt>
                <c:pt idx="9180">
                  <c:v>96.487899999999996</c:v>
                </c:pt>
                <c:pt idx="9181">
                  <c:v>95.055999999999983</c:v>
                </c:pt>
                <c:pt idx="9182">
                  <c:v>93.628099999999989</c:v>
                </c:pt>
                <c:pt idx="9183">
                  <c:v>92.204099999999997</c:v>
                </c:pt>
                <c:pt idx="9184">
                  <c:v>90.784400000000005</c:v>
                </c:pt>
                <c:pt idx="9185">
                  <c:v>89.369</c:v>
                </c:pt>
                <c:pt idx="9186">
                  <c:v>87.958100000000002</c:v>
                </c:pt>
                <c:pt idx="9187">
                  <c:v>86.5518</c:v>
                </c:pt>
                <c:pt idx="9188">
                  <c:v>85.150299999999987</c:v>
                </c:pt>
                <c:pt idx="9189">
                  <c:v>83.753699999999995</c:v>
                </c:pt>
                <c:pt idx="9190">
                  <c:v>82.362200000000001</c:v>
                </c:pt>
                <c:pt idx="9191">
                  <c:v>80.975799999999978</c:v>
                </c:pt>
                <c:pt idx="9192">
                  <c:v>79.594800000000006</c:v>
                </c:pt>
                <c:pt idx="9193">
                  <c:v>78.219399999999993</c:v>
                </c:pt>
                <c:pt idx="9194">
                  <c:v>76.849500000000006</c:v>
                </c:pt>
                <c:pt idx="9195">
                  <c:v>75.485399999999998</c:v>
                </c:pt>
                <c:pt idx="9196">
                  <c:v>74.127200000000002</c:v>
                </c:pt>
                <c:pt idx="9197">
                  <c:v>72.775099999999981</c:v>
                </c:pt>
                <c:pt idx="9198">
                  <c:v>71.429100000000005</c:v>
                </c:pt>
                <c:pt idx="9199">
                  <c:v>70.089399999999998</c:v>
                </c:pt>
                <c:pt idx="9200">
                  <c:v>68.756100000000004</c:v>
                </c:pt>
                <c:pt idx="9201">
                  <c:v>67.429500000000004</c:v>
                </c:pt>
                <c:pt idx="9202">
                  <c:v>66.109499999999983</c:v>
                </c:pt>
                <c:pt idx="9203">
                  <c:v>64.796300000000002</c:v>
                </c:pt>
                <c:pt idx="9204">
                  <c:v>63.490100000000012</c:v>
                </c:pt>
                <c:pt idx="9205">
                  <c:v>62.191000000000003</c:v>
                </c:pt>
                <c:pt idx="9206">
                  <c:v>60.899000000000001</c:v>
                </c:pt>
                <c:pt idx="9207">
                  <c:v>59.614400000000003</c:v>
                </c:pt>
                <c:pt idx="9208">
                  <c:v>58.337200000000003</c:v>
                </c:pt>
                <c:pt idx="9209">
                  <c:v>57.067700000000002</c:v>
                </c:pt>
                <c:pt idx="9210">
                  <c:v>55.805800000000005</c:v>
                </c:pt>
                <c:pt idx="9211">
                  <c:v>54.551699999999997</c:v>
                </c:pt>
                <c:pt idx="9212">
                  <c:v>53.305500000000002</c:v>
                </c:pt>
                <c:pt idx="9213">
                  <c:v>52.0672</c:v>
                </c:pt>
                <c:pt idx="9214">
                  <c:v>50.837200000000003</c:v>
                </c:pt>
                <c:pt idx="9215">
                  <c:v>49.615500000000011</c:v>
                </c:pt>
                <c:pt idx="9216">
                  <c:v>48.402000000000001</c:v>
                </c:pt>
                <c:pt idx="9217">
                  <c:v>47.197100000000013</c:v>
                </c:pt>
                <c:pt idx="9218">
                  <c:v>46.000700000000002</c:v>
                </c:pt>
                <c:pt idx="9219">
                  <c:v>44.813000000000002</c:v>
                </c:pt>
                <c:pt idx="9220">
                  <c:v>43.634</c:v>
                </c:pt>
                <c:pt idx="9221">
                  <c:v>42.463900000000002</c:v>
                </c:pt>
                <c:pt idx="9222">
                  <c:v>41.302900000000001</c:v>
                </c:pt>
                <c:pt idx="9223">
                  <c:v>40.150800000000004</c:v>
                </c:pt>
                <c:pt idx="9224">
                  <c:v>39.008000000000003</c:v>
                </c:pt>
                <c:pt idx="9225">
                  <c:v>37.874400000000001</c:v>
                </c:pt>
                <c:pt idx="9226">
                  <c:v>36.750100000000003</c:v>
                </c:pt>
                <c:pt idx="9227">
                  <c:v>35.635300000000029</c:v>
                </c:pt>
                <c:pt idx="9228">
                  <c:v>34.53</c:v>
                </c:pt>
                <c:pt idx="9229">
                  <c:v>33.4343</c:v>
                </c:pt>
                <c:pt idx="9230">
                  <c:v>32.348400000000005</c:v>
                </c:pt>
                <c:pt idx="9231">
                  <c:v>31.272200000000002</c:v>
                </c:pt>
                <c:pt idx="9232">
                  <c:v>30.2058</c:v>
                </c:pt>
                <c:pt idx="9233">
                  <c:v>29.1494</c:v>
                </c:pt>
                <c:pt idx="9234">
                  <c:v>28.103100000000001</c:v>
                </c:pt>
                <c:pt idx="9235">
                  <c:v>27.066800000000001</c:v>
                </c:pt>
                <c:pt idx="9236">
                  <c:v>26.04069999999998</c:v>
                </c:pt>
                <c:pt idx="9237">
                  <c:v>25.024799999999981</c:v>
                </c:pt>
                <c:pt idx="9238">
                  <c:v>24.019200000000001</c:v>
                </c:pt>
                <c:pt idx="9239">
                  <c:v>23.023900000000001</c:v>
                </c:pt>
                <c:pt idx="9240">
                  <c:v>22.039200000000001</c:v>
                </c:pt>
                <c:pt idx="9241">
                  <c:v>21.064900000000005</c:v>
                </c:pt>
                <c:pt idx="9242">
                  <c:v>20.101199999999999</c:v>
                </c:pt>
                <c:pt idx="9243">
                  <c:v>19.148</c:v>
                </c:pt>
                <c:pt idx="9244">
                  <c:v>18.205599999999979</c:v>
                </c:pt>
                <c:pt idx="9245">
                  <c:v>17.273900000000001</c:v>
                </c:pt>
                <c:pt idx="9246">
                  <c:v>16.353000000000005</c:v>
                </c:pt>
                <c:pt idx="9247">
                  <c:v>15.4429</c:v>
                </c:pt>
                <c:pt idx="9248">
                  <c:v>14.543700000000001</c:v>
                </c:pt>
                <c:pt idx="9249">
                  <c:v>13.655500000000007</c:v>
                </c:pt>
                <c:pt idx="9250">
                  <c:v>12.7782</c:v>
                </c:pt>
                <c:pt idx="9251">
                  <c:v>11.911900000000001</c:v>
                </c:pt>
                <c:pt idx="9252">
                  <c:v>11.056700000000006</c:v>
                </c:pt>
                <c:pt idx="9253">
                  <c:v>10.2126</c:v>
                </c:pt>
                <c:pt idx="9254">
                  <c:v>9.3797300000000092</c:v>
                </c:pt>
                <c:pt idx="9255">
                  <c:v>8.5579200000000011</c:v>
                </c:pt>
                <c:pt idx="9256">
                  <c:v>7.7473599999999996</c:v>
                </c:pt>
                <c:pt idx="9257">
                  <c:v>6.9480599999999999</c:v>
                </c:pt>
                <c:pt idx="9258">
                  <c:v>6.1600099999999962</c:v>
                </c:pt>
                <c:pt idx="9259">
                  <c:v>5.3832700000000004</c:v>
                </c:pt>
                <c:pt idx="9260">
                  <c:v>4.6178199999999947</c:v>
                </c:pt>
                <c:pt idx="9261">
                  <c:v>3.8637299999999999</c:v>
                </c:pt>
                <c:pt idx="9262">
                  <c:v>3.1210499999999981</c:v>
                </c:pt>
                <c:pt idx="9263">
                  <c:v>2.3896999999999982</c:v>
                </c:pt>
                <c:pt idx="9264">
                  <c:v>1.66981</c:v>
                </c:pt>
                <c:pt idx="9265">
                  <c:v>0.96129900000000046</c:v>
                </c:pt>
                <c:pt idx="9266">
                  <c:v>0.26424300000000001</c:v>
                </c:pt>
                <c:pt idx="9267">
                  <c:v>-0.42135200000000023</c:v>
                </c:pt>
                <c:pt idx="9268">
                  <c:v>-1.0955199999999998</c:v>
                </c:pt>
                <c:pt idx="9269">
                  <c:v>-1.7581800000000001</c:v>
                </c:pt>
                <c:pt idx="9270">
                  <c:v>-2.4093399999999998</c:v>
                </c:pt>
                <c:pt idx="9271">
                  <c:v>-3.0490900000000001</c:v>
                </c:pt>
                <c:pt idx="9272">
                  <c:v>-3.6773099999999999</c:v>
                </c:pt>
                <c:pt idx="9273">
                  <c:v>-4.2941099999999963</c:v>
                </c:pt>
                <c:pt idx="9274">
                  <c:v>-4.8994400000000002</c:v>
                </c:pt>
                <c:pt idx="9275">
                  <c:v>-5.4932100000000004</c:v>
                </c:pt>
                <c:pt idx="9276">
                  <c:v>-6.0755099999999995</c:v>
                </c:pt>
                <c:pt idx="9277">
                  <c:v>-6.6464400000000001</c:v>
                </c:pt>
                <c:pt idx="9278">
                  <c:v>-7.2058499999999999</c:v>
                </c:pt>
                <c:pt idx="9279">
                  <c:v>-7.75387</c:v>
                </c:pt>
                <c:pt idx="9280">
                  <c:v>-8.2903699999999994</c:v>
                </c:pt>
                <c:pt idx="9281">
                  <c:v>-8.8155300000000079</c:v>
                </c:pt>
                <c:pt idx="9282">
                  <c:v>-9.32925</c:v>
                </c:pt>
                <c:pt idx="9283">
                  <c:v>-9.8316100000000013</c:v>
                </c:pt>
                <c:pt idx="9284">
                  <c:v>-10.322700000000006</c:v>
                </c:pt>
                <c:pt idx="9285">
                  <c:v>-10.802300000000002</c:v>
                </c:pt>
                <c:pt idx="9286">
                  <c:v>-11.2706</c:v>
                </c:pt>
                <c:pt idx="9287">
                  <c:v>-11.727600000000001</c:v>
                </c:pt>
                <c:pt idx="9288">
                  <c:v>-12.173400000000004</c:v>
                </c:pt>
                <c:pt idx="9289">
                  <c:v>-12.608000000000001</c:v>
                </c:pt>
                <c:pt idx="9290">
                  <c:v>-13.0313</c:v>
                </c:pt>
                <c:pt idx="9291">
                  <c:v>-13.4435</c:v>
                </c:pt>
                <c:pt idx="9292">
                  <c:v>-13.8445</c:v>
                </c:pt>
                <c:pt idx="9293">
                  <c:v>-14.234400000000001</c:v>
                </c:pt>
                <c:pt idx="9294">
                  <c:v>-14.613200000000001</c:v>
                </c:pt>
                <c:pt idx="9295">
                  <c:v>-14.981</c:v>
                </c:pt>
                <c:pt idx="9296">
                  <c:v>-15.337900000000001</c:v>
                </c:pt>
                <c:pt idx="9297">
                  <c:v>-15.6837</c:v>
                </c:pt>
                <c:pt idx="9298">
                  <c:v>-16.018699999999981</c:v>
                </c:pt>
                <c:pt idx="9299">
                  <c:v>-16.3428</c:v>
                </c:pt>
                <c:pt idx="9300">
                  <c:v>-16.656099999999999</c:v>
                </c:pt>
                <c:pt idx="9301">
                  <c:v>-16.958499999999979</c:v>
                </c:pt>
                <c:pt idx="9302">
                  <c:v>-17.250299999999989</c:v>
                </c:pt>
                <c:pt idx="9303">
                  <c:v>-17.531500000000001</c:v>
                </c:pt>
                <c:pt idx="9304">
                  <c:v>-17.801900000000014</c:v>
                </c:pt>
                <c:pt idx="9305">
                  <c:v>-18.061800000000005</c:v>
                </c:pt>
                <c:pt idx="9306">
                  <c:v>-18.311299999999999</c:v>
                </c:pt>
                <c:pt idx="9307">
                  <c:v>-18.5502</c:v>
                </c:pt>
                <c:pt idx="9308">
                  <c:v>-18.7788</c:v>
                </c:pt>
                <c:pt idx="9309">
                  <c:v>-18.9969</c:v>
                </c:pt>
                <c:pt idx="9310">
                  <c:v>-19.204899999999999</c:v>
                </c:pt>
                <c:pt idx="9311">
                  <c:v>-19.402599999999978</c:v>
                </c:pt>
                <c:pt idx="9312">
                  <c:v>-19.5901</c:v>
                </c:pt>
                <c:pt idx="9313">
                  <c:v>-19.767600000000002</c:v>
                </c:pt>
                <c:pt idx="9314">
                  <c:v>-19.934899999999999</c:v>
                </c:pt>
                <c:pt idx="9315">
                  <c:v>-20.09239999999998</c:v>
                </c:pt>
                <c:pt idx="9316">
                  <c:v>-20.239899999999999</c:v>
                </c:pt>
                <c:pt idx="9317">
                  <c:v>-20.377600000000001</c:v>
                </c:pt>
                <c:pt idx="9318">
                  <c:v>-20.50559999999998</c:v>
                </c:pt>
                <c:pt idx="9319">
                  <c:v>-20.623799999999989</c:v>
                </c:pt>
                <c:pt idx="9320">
                  <c:v>-20.732399999999977</c:v>
                </c:pt>
                <c:pt idx="9321">
                  <c:v>-20.831499999999988</c:v>
                </c:pt>
                <c:pt idx="9322">
                  <c:v>-20.921099999999985</c:v>
                </c:pt>
                <c:pt idx="9323">
                  <c:v>-21.001200000000001</c:v>
                </c:pt>
                <c:pt idx="9324">
                  <c:v>-21.072099999999981</c:v>
                </c:pt>
                <c:pt idx="9325">
                  <c:v>-21.133700000000001</c:v>
                </c:pt>
                <c:pt idx="9326">
                  <c:v>-21.1861</c:v>
                </c:pt>
                <c:pt idx="9327">
                  <c:v>-21.229500000000002</c:v>
                </c:pt>
                <c:pt idx="9328">
                  <c:v>-21.263699999999982</c:v>
                </c:pt>
                <c:pt idx="9329">
                  <c:v>-21.28899999999998</c:v>
                </c:pt>
                <c:pt idx="9330">
                  <c:v>-21.305499999999981</c:v>
                </c:pt>
                <c:pt idx="9331">
                  <c:v>-21.313199999999988</c:v>
                </c:pt>
                <c:pt idx="9332">
                  <c:v>-21.312200000000001</c:v>
                </c:pt>
                <c:pt idx="9333">
                  <c:v>-21.302600000000002</c:v>
                </c:pt>
                <c:pt idx="9334">
                  <c:v>-21.284300000000002</c:v>
                </c:pt>
                <c:pt idx="9335">
                  <c:v>-21.2577</c:v>
                </c:pt>
                <c:pt idx="9336">
                  <c:v>-21.222699999999978</c:v>
                </c:pt>
                <c:pt idx="9337">
                  <c:v>-21.179400000000001</c:v>
                </c:pt>
                <c:pt idx="9338">
                  <c:v>-21.127900000000015</c:v>
                </c:pt>
                <c:pt idx="9339">
                  <c:v>-21.06819999999998</c:v>
                </c:pt>
                <c:pt idx="9340">
                  <c:v>-21.000599999999981</c:v>
                </c:pt>
                <c:pt idx="9341">
                  <c:v>-20.924999999999986</c:v>
                </c:pt>
                <c:pt idx="9342">
                  <c:v>-20.8415</c:v>
                </c:pt>
                <c:pt idx="9343">
                  <c:v>-20.7502</c:v>
                </c:pt>
                <c:pt idx="9344">
                  <c:v>-20.651299999999999</c:v>
                </c:pt>
                <c:pt idx="9345">
                  <c:v>-20.544699999999981</c:v>
                </c:pt>
                <c:pt idx="9346">
                  <c:v>-20.430599999999977</c:v>
                </c:pt>
                <c:pt idx="9347">
                  <c:v>-20.309100000000001</c:v>
                </c:pt>
                <c:pt idx="9348">
                  <c:v>-20.180299999999981</c:v>
                </c:pt>
                <c:pt idx="9349">
                  <c:v>-20.0442</c:v>
                </c:pt>
                <c:pt idx="9350">
                  <c:v>-19.901</c:v>
                </c:pt>
                <c:pt idx="9351">
                  <c:v>-19.750599999999981</c:v>
                </c:pt>
                <c:pt idx="9352">
                  <c:v>-19.593399999999981</c:v>
                </c:pt>
                <c:pt idx="9353">
                  <c:v>-19.429200000000002</c:v>
                </c:pt>
                <c:pt idx="9354">
                  <c:v>-19.258199999999981</c:v>
                </c:pt>
                <c:pt idx="9355">
                  <c:v>-19.08039999999998</c:v>
                </c:pt>
                <c:pt idx="9356">
                  <c:v>-18.896100000000001</c:v>
                </c:pt>
                <c:pt idx="9357">
                  <c:v>-18.70519999999998</c:v>
                </c:pt>
                <c:pt idx="9358">
                  <c:v>-18.507899999999999</c:v>
                </c:pt>
                <c:pt idx="9359">
                  <c:v>-18.304200000000005</c:v>
                </c:pt>
                <c:pt idx="9360">
                  <c:v>-18.0943</c:v>
                </c:pt>
                <c:pt idx="9361">
                  <c:v>-17.8782</c:v>
                </c:pt>
                <c:pt idx="9362">
                  <c:v>-17.655899999999999</c:v>
                </c:pt>
                <c:pt idx="9363">
                  <c:v>-17.427700000000002</c:v>
                </c:pt>
                <c:pt idx="9364">
                  <c:v>-17.1935</c:v>
                </c:pt>
                <c:pt idx="9365">
                  <c:v>-16.953499999999977</c:v>
                </c:pt>
                <c:pt idx="9366">
                  <c:v>-16.707799999999981</c:v>
                </c:pt>
                <c:pt idx="9367">
                  <c:v>-16.456499999999977</c:v>
                </c:pt>
                <c:pt idx="9368">
                  <c:v>-16.1995</c:v>
                </c:pt>
                <c:pt idx="9369">
                  <c:v>-15.937100000000001</c:v>
                </c:pt>
                <c:pt idx="9370">
                  <c:v>-15.6692</c:v>
                </c:pt>
                <c:pt idx="9371">
                  <c:v>-15.396100000000002</c:v>
                </c:pt>
                <c:pt idx="9372">
                  <c:v>-15.117800000000001</c:v>
                </c:pt>
                <c:pt idx="9373">
                  <c:v>-14.834300000000001</c:v>
                </c:pt>
                <c:pt idx="9374">
                  <c:v>-14.5458</c:v>
                </c:pt>
                <c:pt idx="9375">
                  <c:v>-14.2523</c:v>
                </c:pt>
                <c:pt idx="9376">
                  <c:v>-13.953900000000004</c:v>
                </c:pt>
                <c:pt idx="9377">
                  <c:v>-13.6508</c:v>
                </c:pt>
                <c:pt idx="9378">
                  <c:v>-13.3428</c:v>
                </c:pt>
                <c:pt idx="9379">
                  <c:v>-13.0303</c:v>
                </c:pt>
                <c:pt idx="9380">
                  <c:v>-12.7133</c:v>
                </c:pt>
                <c:pt idx="9381">
                  <c:v>-12.3917</c:v>
                </c:pt>
                <c:pt idx="9382">
                  <c:v>-12.065700000000007</c:v>
                </c:pt>
                <c:pt idx="9383">
                  <c:v>-11.7355</c:v>
                </c:pt>
                <c:pt idx="9384">
                  <c:v>-11.401</c:v>
                </c:pt>
                <c:pt idx="9385">
                  <c:v>-11.062400000000007</c:v>
                </c:pt>
                <c:pt idx="9386">
                  <c:v>-10.7197</c:v>
                </c:pt>
                <c:pt idx="9387">
                  <c:v>-10.373000000000006</c:v>
                </c:pt>
                <c:pt idx="9388">
                  <c:v>-10.0223</c:v>
                </c:pt>
                <c:pt idx="9389">
                  <c:v>-9.6678300000000004</c:v>
                </c:pt>
                <c:pt idx="9390">
                  <c:v>-9.3095600000000047</c:v>
                </c:pt>
                <c:pt idx="9391">
                  <c:v>-8.9475900000000035</c:v>
                </c:pt>
                <c:pt idx="9392">
                  <c:v>-8.5820000000000007</c:v>
                </c:pt>
                <c:pt idx="9393">
                  <c:v>-8.21279</c:v>
                </c:pt>
                <c:pt idx="9394">
                  <c:v>-7.8402099999999999</c:v>
                </c:pt>
                <c:pt idx="9395">
                  <c:v>-7.4641799999999963</c:v>
                </c:pt>
                <c:pt idx="9396">
                  <c:v>-7.0847299999999995</c:v>
                </c:pt>
                <c:pt idx="9397">
                  <c:v>-6.7020799999999996</c:v>
                </c:pt>
                <c:pt idx="9398">
                  <c:v>-6.3161799999999975</c:v>
                </c:pt>
                <c:pt idx="9399">
                  <c:v>-5.9271099999999963</c:v>
                </c:pt>
                <c:pt idx="9400">
                  <c:v>-5.5349699999999995</c:v>
                </c:pt>
                <c:pt idx="9401">
                  <c:v>-5.1398599999999997</c:v>
                </c:pt>
                <c:pt idx="9402">
                  <c:v>-4.7417899999999999</c:v>
                </c:pt>
                <c:pt idx="9403">
                  <c:v>-4.3407200000000001</c:v>
                </c:pt>
                <c:pt idx="9404">
                  <c:v>-3.9369099999999979</c:v>
                </c:pt>
                <c:pt idx="9405">
                  <c:v>-3.5303200000000001</c:v>
                </c:pt>
                <c:pt idx="9406">
                  <c:v>-3.1210100000000001</c:v>
                </c:pt>
                <c:pt idx="9407">
                  <c:v>-2.70906</c:v>
                </c:pt>
                <c:pt idx="9408">
                  <c:v>-2.29447</c:v>
                </c:pt>
                <c:pt idx="9409">
                  <c:v>-1.87731</c:v>
                </c:pt>
                <c:pt idx="9410">
                  <c:v>-1.457719999999999</c:v>
                </c:pt>
                <c:pt idx="9411">
                  <c:v>-1.0356999999999992</c:v>
                </c:pt>
                <c:pt idx="9412">
                  <c:v>-0.61119800000000046</c:v>
                </c:pt>
                <c:pt idx="9413">
                  <c:v>-0.18444000000000019</c:v>
                </c:pt>
                <c:pt idx="9414">
                  <c:v>0.24461400000000011</c:v>
                </c:pt>
                <c:pt idx="9415">
                  <c:v>0.67594500000000102</c:v>
                </c:pt>
                <c:pt idx="9416">
                  <c:v>1.1094199999999999</c:v>
                </c:pt>
                <c:pt idx="9417">
                  <c:v>1.54511</c:v>
                </c:pt>
                <c:pt idx="9418">
                  <c:v>1.9828399999999999</c:v>
                </c:pt>
                <c:pt idx="9419">
                  <c:v>2.4226699999999979</c:v>
                </c:pt>
                <c:pt idx="9420">
                  <c:v>2.86449</c:v>
                </c:pt>
                <c:pt idx="9421">
                  <c:v>3.3083100000000001</c:v>
                </c:pt>
                <c:pt idx="9422">
                  <c:v>3.7541000000000002</c:v>
                </c:pt>
                <c:pt idx="9423">
                  <c:v>4.2017400000000036</c:v>
                </c:pt>
                <c:pt idx="9424">
                  <c:v>4.6512799999999999</c:v>
                </c:pt>
                <c:pt idx="9425">
                  <c:v>5.1026799999999986</c:v>
                </c:pt>
                <c:pt idx="9426">
                  <c:v>5.5558199999999962</c:v>
                </c:pt>
                <c:pt idx="9427">
                  <c:v>6.0107400000000002</c:v>
                </c:pt>
                <c:pt idx="9428">
                  <c:v>6.4673499999999997</c:v>
                </c:pt>
                <c:pt idx="9429">
                  <c:v>6.9257</c:v>
                </c:pt>
                <c:pt idx="9430">
                  <c:v>7.3857600000000003</c:v>
                </c:pt>
                <c:pt idx="9431">
                  <c:v>7.8474499999999985</c:v>
                </c:pt>
                <c:pt idx="9432">
                  <c:v>8.3107800000000047</c:v>
                </c:pt>
                <c:pt idx="9433">
                  <c:v>8.7756000000000007</c:v>
                </c:pt>
                <c:pt idx="9434">
                  <c:v>9.2420999999999989</c:v>
                </c:pt>
                <c:pt idx="9435">
                  <c:v>9.7101000000000006</c:v>
                </c:pt>
                <c:pt idx="9436">
                  <c:v>10.1797</c:v>
                </c:pt>
                <c:pt idx="9437">
                  <c:v>10.650700000000002</c:v>
                </c:pt>
                <c:pt idx="9438">
                  <c:v>11.1233</c:v>
                </c:pt>
                <c:pt idx="9439">
                  <c:v>11.597300000000001</c:v>
                </c:pt>
                <c:pt idx="9440">
                  <c:v>12.072800000000004</c:v>
                </c:pt>
                <c:pt idx="9441">
                  <c:v>12.549800000000001</c:v>
                </c:pt>
                <c:pt idx="9442">
                  <c:v>13.0282</c:v>
                </c:pt>
                <c:pt idx="9443">
                  <c:v>13.507900000000001</c:v>
                </c:pt>
                <c:pt idx="9444">
                  <c:v>13.989100000000002</c:v>
                </c:pt>
                <c:pt idx="9445">
                  <c:v>14.4718</c:v>
                </c:pt>
                <c:pt idx="9446">
                  <c:v>14.955800000000007</c:v>
                </c:pt>
                <c:pt idx="9447">
                  <c:v>15.4412</c:v>
                </c:pt>
                <c:pt idx="9448">
                  <c:v>15.928000000000001</c:v>
                </c:pt>
                <c:pt idx="9449">
                  <c:v>16.4162</c:v>
                </c:pt>
                <c:pt idx="9450">
                  <c:v>16.905799999999971</c:v>
                </c:pt>
                <c:pt idx="9451">
                  <c:v>17.396699999999989</c:v>
                </c:pt>
                <c:pt idx="9452">
                  <c:v>17.888999999999989</c:v>
                </c:pt>
                <c:pt idx="9453">
                  <c:v>18.3828</c:v>
                </c:pt>
                <c:pt idx="9454">
                  <c:v>18.877900000000015</c:v>
                </c:pt>
                <c:pt idx="9455">
                  <c:v>19.374300000000005</c:v>
                </c:pt>
                <c:pt idx="9456">
                  <c:v>19.872299999999989</c:v>
                </c:pt>
                <c:pt idx="9457">
                  <c:v>20.371600000000001</c:v>
                </c:pt>
                <c:pt idx="9458">
                  <c:v>20.872299999999989</c:v>
                </c:pt>
                <c:pt idx="9459">
                  <c:v>21.374400000000001</c:v>
                </c:pt>
                <c:pt idx="9460">
                  <c:v>21.878</c:v>
                </c:pt>
                <c:pt idx="9461">
                  <c:v>22.382999999999985</c:v>
                </c:pt>
                <c:pt idx="9462">
                  <c:v>22.889500000000002</c:v>
                </c:pt>
                <c:pt idx="9463">
                  <c:v>23.397500000000001</c:v>
                </c:pt>
                <c:pt idx="9464">
                  <c:v>23.9069</c:v>
                </c:pt>
                <c:pt idx="9465">
                  <c:v>24.417800000000014</c:v>
                </c:pt>
                <c:pt idx="9466">
                  <c:v>24.930299999999981</c:v>
                </c:pt>
                <c:pt idx="9467">
                  <c:v>25.444299999999977</c:v>
                </c:pt>
                <c:pt idx="9468">
                  <c:v>25.959900000000001</c:v>
                </c:pt>
                <c:pt idx="9469">
                  <c:v>26.4771</c:v>
                </c:pt>
                <c:pt idx="9470">
                  <c:v>26.995799999999971</c:v>
                </c:pt>
                <c:pt idx="9471">
                  <c:v>27.516200000000001</c:v>
                </c:pt>
                <c:pt idx="9472">
                  <c:v>28.0382</c:v>
                </c:pt>
                <c:pt idx="9473">
                  <c:v>28.561900000000001</c:v>
                </c:pt>
                <c:pt idx="9474">
                  <c:v>29.087299999999981</c:v>
                </c:pt>
                <c:pt idx="9475">
                  <c:v>29.614500000000014</c:v>
                </c:pt>
                <c:pt idx="9476">
                  <c:v>30.1434</c:v>
                </c:pt>
                <c:pt idx="9477">
                  <c:v>30.674099999999999</c:v>
                </c:pt>
                <c:pt idx="9478">
                  <c:v>31.206600000000002</c:v>
                </c:pt>
                <c:pt idx="9479">
                  <c:v>31.741</c:v>
                </c:pt>
                <c:pt idx="9480">
                  <c:v>32.277300000000011</c:v>
                </c:pt>
                <c:pt idx="9481">
                  <c:v>32.8155</c:v>
                </c:pt>
                <c:pt idx="9482">
                  <c:v>33.355600000000003</c:v>
                </c:pt>
                <c:pt idx="9483">
                  <c:v>33.8977</c:v>
                </c:pt>
                <c:pt idx="9484">
                  <c:v>34.441899999999997</c:v>
                </c:pt>
                <c:pt idx="9485">
                  <c:v>34.988100000000003</c:v>
                </c:pt>
                <c:pt idx="9486">
                  <c:v>35.5364</c:v>
                </c:pt>
                <c:pt idx="9487">
                  <c:v>36.0869</c:v>
                </c:pt>
                <c:pt idx="9488">
                  <c:v>36.639500000000012</c:v>
                </c:pt>
                <c:pt idx="9489">
                  <c:v>37.194300000000013</c:v>
                </c:pt>
                <c:pt idx="9490">
                  <c:v>37.751400000000004</c:v>
                </c:pt>
                <c:pt idx="9491">
                  <c:v>38.310699999999997</c:v>
                </c:pt>
                <c:pt idx="9492">
                  <c:v>38.872500000000002</c:v>
                </c:pt>
                <c:pt idx="9493">
                  <c:v>39.436700000000002</c:v>
                </c:pt>
                <c:pt idx="9494">
                  <c:v>40.0032</c:v>
                </c:pt>
                <c:pt idx="9495">
                  <c:v>40.572200000000002</c:v>
                </c:pt>
                <c:pt idx="9496">
                  <c:v>41.143700000000003</c:v>
                </c:pt>
                <c:pt idx="9497">
                  <c:v>41.717800000000004</c:v>
                </c:pt>
                <c:pt idx="9498">
                  <c:v>42.294500000000028</c:v>
                </c:pt>
                <c:pt idx="9499">
                  <c:v>42.873800000000003</c:v>
                </c:pt>
                <c:pt idx="9500">
                  <c:v>43.455800000000004</c:v>
                </c:pt>
                <c:pt idx="9501">
                  <c:v>44.040700000000001</c:v>
                </c:pt>
                <c:pt idx="9502">
                  <c:v>44.628300000000038</c:v>
                </c:pt>
                <c:pt idx="9503">
                  <c:v>45.218700000000013</c:v>
                </c:pt>
                <c:pt idx="9504">
                  <c:v>45.811999999999998</c:v>
                </c:pt>
                <c:pt idx="9505">
                  <c:v>46.408300000000011</c:v>
                </c:pt>
                <c:pt idx="9506">
                  <c:v>47.0075</c:v>
                </c:pt>
                <c:pt idx="9507">
                  <c:v>47.6098</c:v>
                </c:pt>
                <c:pt idx="9508">
                  <c:v>48.215200000000003</c:v>
                </c:pt>
                <c:pt idx="9509">
                  <c:v>48.823700000000002</c:v>
                </c:pt>
                <c:pt idx="9510">
                  <c:v>49.435400000000001</c:v>
                </c:pt>
                <c:pt idx="9511">
                  <c:v>50.050400000000003</c:v>
                </c:pt>
                <c:pt idx="9512">
                  <c:v>50.668600000000012</c:v>
                </c:pt>
                <c:pt idx="9513">
                  <c:v>51.290100000000038</c:v>
                </c:pt>
                <c:pt idx="9514">
                  <c:v>51.915100000000002</c:v>
                </c:pt>
                <c:pt idx="9515">
                  <c:v>52.543500000000002</c:v>
                </c:pt>
                <c:pt idx="9516">
                  <c:v>53.175400000000003</c:v>
                </c:pt>
                <c:pt idx="9517">
                  <c:v>53.810899999999997</c:v>
                </c:pt>
                <c:pt idx="9518">
                  <c:v>54.4499</c:v>
                </c:pt>
                <c:pt idx="9519">
                  <c:v>55.092700000000029</c:v>
                </c:pt>
                <c:pt idx="9520">
                  <c:v>55.739100000000029</c:v>
                </c:pt>
                <c:pt idx="9521">
                  <c:v>56.389299999999999</c:v>
                </c:pt>
                <c:pt idx="9522">
                  <c:v>57.043200000000006</c:v>
                </c:pt>
                <c:pt idx="9523">
                  <c:v>57.701000000000001</c:v>
                </c:pt>
                <c:pt idx="9524">
                  <c:v>58.3628</c:v>
                </c:pt>
                <c:pt idx="9525">
                  <c:v>59.02850000000003</c:v>
                </c:pt>
                <c:pt idx="9526">
                  <c:v>59.698200000000028</c:v>
                </c:pt>
                <c:pt idx="9527">
                  <c:v>60.371899999999997</c:v>
                </c:pt>
                <c:pt idx="9528">
                  <c:v>61.049800000000005</c:v>
                </c:pt>
                <c:pt idx="9529">
                  <c:v>61.731900000000003</c:v>
                </c:pt>
                <c:pt idx="9530">
                  <c:v>62.418100000000003</c:v>
                </c:pt>
                <c:pt idx="9531">
                  <c:v>63.108600000000003</c:v>
                </c:pt>
                <c:pt idx="9532">
                  <c:v>63.803400000000003</c:v>
                </c:pt>
                <c:pt idx="9533">
                  <c:v>64.502600000000001</c:v>
                </c:pt>
                <c:pt idx="9534">
                  <c:v>65.206199999999995</c:v>
                </c:pt>
                <c:pt idx="9535">
                  <c:v>65.914200000000079</c:v>
                </c:pt>
                <c:pt idx="9536">
                  <c:v>66.626799999999989</c:v>
                </c:pt>
                <c:pt idx="9537">
                  <c:v>67.343900000000005</c:v>
                </c:pt>
                <c:pt idx="9538">
                  <c:v>68.065600000000003</c:v>
                </c:pt>
                <c:pt idx="9539">
                  <c:v>68.791900000000027</c:v>
                </c:pt>
                <c:pt idx="9540">
                  <c:v>69.522899999999979</c:v>
                </c:pt>
                <c:pt idx="9541">
                  <c:v>70.25869999999999</c:v>
                </c:pt>
                <c:pt idx="9542">
                  <c:v>70.999200000000059</c:v>
                </c:pt>
                <c:pt idx="9543">
                  <c:v>71.744500000000059</c:v>
                </c:pt>
                <c:pt idx="9544">
                  <c:v>72.494800000000026</c:v>
                </c:pt>
                <c:pt idx="9545">
                  <c:v>73.249899999999997</c:v>
                </c:pt>
                <c:pt idx="9546">
                  <c:v>74.009900000000002</c:v>
                </c:pt>
                <c:pt idx="9547">
                  <c:v>74.774900000000002</c:v>
                </c:pt>
                <c:pt idx="9548">
                  <c:v>75.545000000000002</c:v>
                </c:pt>
                <c:pt idx="9549">
                  <c:v>76.320300000000003</c:v>
                </c:pt>
                <c:pt idx="9550">
                  <c:v>77.100399999999979</c:v>
                </c:pt>
                <c:pt idx="9551">
                  <c:v>77.885899999999978</c:v>
                </c:pt>
                <c:pt idx="9552">
                  <c:v>78.676399999999958</c:v>
                </c:pt>
                <c:pt idx="9553">
                  <c:v>79.472200000000001</c:v>
                </c:pt>
                <c:pt idx="9554">
                  <c:v>80.273200000000003</c:v>
                </c:pt>
                <c:pt idx="9555">
                  <c:v>81.079499999999982</c:v>
                </c:pt>
                <c:pt idx="9556">
                  <c:v>81.891200000000026</c:v>
                </c:pt>
                <c:pt idx="9557">
                  <c:v>82.708200000000005</c:v>
                </c:pt>
                <c:pt idx="9558">
                  <c:v>83.530600000000007</c:v>
                </c:pt>
                <c:pt idx="9559">
                  <c:v>84.358299999999986</c:v>
                </c:pt>
                <c:pt idx="9560">
                  <c:v>85.191500000000005</c:v>
                </c:pt>
                <c:pt idx="9561">
                  <c:v>86.030299999999997</c:v>
                </c:pt>
                <c:pt idx="9562">
                  <c:v>86.87439999999998</c:v>
                </c:pt>
                <c:pt idx="9563">
                  <c:v>87.724100000000007</c:v>
                </c:pt>
                <c:pt idx="9564">
                  <c:v>88.579300000000003</c:v>
                </c:pt>
                <c:pt idx="9565">
                  <c:v>89.440100000000058</c:v>
                </c:pt>
                <c:pt idx="9566">
                  <c:v>90.306399999999982</c:v>
                </c:pt>
                <c:pt idx="9567">
                  <c:v>91.178499999999943</c:v>
                </c:pt>
                <c:pt idx="9568">
                  <c:v>92.056100000000001</c:v>
                </c:pt>
                <c:pt idx="9569">
                  <c:v>92.939300000000003</c:v>
                </c:pt>
                <c:pt idx="9570">
                  <c:v>93.828299999999999</c:v>
                </c:pt>
                <c:pt idx="9571">
                  <c:v>94.722799999999978</c:v>
                </c:pt>
                <c:pt idx="9572">
                  <c:v>95.62309999999998</c:v>
                </c:pt>
                <c:pt idx="9573">
                  <c:v>96.5291</c:v>
                </c:pt>
                <c:pt idx="9574">
                  <c:v>97.440700000000007</c:v>
                </c:pt>
                <c:pt idx="9575">
                  <c:v>98.358199999999982</c:v>
                </c:pt>
                <c:pt idx="9576">
                  <c:v>99.281300000000002</c:v>
                </c:pt>
                <c:pt idx="9577">
                  <c:v>100.21000000000002</c:v>
                </c:pt>
                <c:pt idx="9578">
                  <c:v>101.145</c:v>
                </c:pt>
                <c:pt idx="9579">
                  <c:v>102.08499999999999</c:v>
                </c:pt>
                <c:pt idx="9580">
                  <c:v>103.03100000000002</c:v>
                </c:pt>
                <c:pt idx="9581">
                  <c:v>103.983</c:v>
                </c:pt>
                <c:pt idx="9582">
                  <c:v>104.94100000000007</c:v>
                </c:pt>
                <c:pt idx="9583">
                  <c:v>105.90400000000002</c:v>
                </c:pt>
                <c:pt idx="9584">
                  <c:v>106.87299999999998</c:v>
                </c:pt>
                <c:pt idx="9585">
                  <c:v>107.848</c:v>
                </c:pt>
                <c:pt idx="9586">
                  <c:v>108.82899999999998</c:v>
                </c:pt>
                <c:pt idx="9587">
                  <c:v>109.815</c:v>
                </c:pt>
                <c:pt idx="9588">
                  <c:v>110.807</c:v>
                </c:pt>
                <c:pt idx="9589">
                  <c:v>111.80500000000001</c:v>
                </c:pt>
                <c:pt idx="9590">
                  <c:v>112.80800000000001</c:v>
                </c:pt>
                <c:pt idx="9591">
                  <c:v>113.81699999999999</c:v>
                </c:pt>
                <c:pt idx="9592">
                  <c:v>114.83199999999999</c:v>
                </c:pt>
                <c:pt idx="9593">
                  <c:v>115.85199999999999</c:v>
                </c:pt>
                <c:pt idx="9594">
                  <c:v>116.87899999999998</c:v>
                </c:pt>
                <c:pt idx="9595">
                  <c:v>117.91000000000005</c:v>
                </c:pt>
                <c:pt idx="9596">
                  <c:v>118.94700000000007</c:v>
                </c:pt>
                <c:pt idx="9597">
                  <c:v>119.99000000000002</c:v>
                </c:pt>
                <c:pt idx="9598">
                  <c:v>121.038</c:v>
                </c:pt>
                <c:pt idx="9599">
                  <c:v>122.092</c:v>
                </c:pt>
                <c:pt idx="9600">
                  <c:v>123.151</c:v>
                </c:pt>
                <c:pt idx="9601">
                  <c:v>124.21599999999999</c:v>
                </c:pt>
                <c:pt idx="9602">
                  <c:v>125.286</c:v>
                </c:pt>
                <c:pt idx="9603">
                  <c:v>126.361</c:v>
                </c:pt>
                <c:pt idx="9604">
                  <c:v>127.44200000000002</c:v>
                </c:pt>
                <c:pt idx="9605">
                  <c:v>128.52800000000011</c:v>
                </c:pt>
                <c:pt idx="9606">
                  <c:v>129.61899999999997</c:v>
                </c:pt>
                <c:pt idx="9607">
                  <c:v>130.71599999999998</c:v>
                </c:pt>
                <c:pt idx="9608">
                  <c:v>131.81700000000001</c:v>
                </c:pt>
                <c:pt idx="9609">
                  <c:v>132.92400000000001</c:v>
                </c:pt>
                <c:pt idx="9610">
                  <c:v>134.036</c:v>
                </c:pt>
                <c:pt idx="9611">
                  <c:v>135.15300000000002</c:v>
                </c:pt>
                <c:pt idx="9612">
                  <c:v>136.27399999999992</c:v>
                </c:pt>
                <c:pt idx="9613">
                  <c:v>137.40100000000001</c:v>
                </c:pt>
                <c:pt idx="9614">
                  <c:v>138.53300000000002</c:v>
                </c:pt>
                <c:pt idx="9615">
                  <c:v>139.66900000000001</c:v>
                </c:pt>
                <c:pt idx="9616">
                  <c:v>140.81</c:v>
                </c:pt>
                <c:pt idx="9617">
                  <c:v>141.95600000000007</c:v>
                </c:pt>
                <c:pt idx="9618">
                  <c:v>143.10599999999999</c:v>
                </c:pt>
                <c:pt idx="9619">
                  <c:v>144.261</c:v>
                </c:pt>
                <c:pt idx="9620">
                  <c:v>145.41999999999999</c:v>
                </c:pt>
                <c:pt idx="9621">
                  <c:v>146.584</c:v>
                </c:pt>
                <c:pt idx="9622">
                  <c:v>147.75200000000001</c:v>
                </c:pt>
                <c:pt idx="9623">
                  <c:v>148.92400000000001</c:v>
                </c:pt>
                <c:pt idx="9624">
                  <c:v>150.101</c:v>
                </c:pt>
                <c:pt idx="9625">
                  <c:v>151.28100000000001</c:v>
                </c:pt>
                <c:pt idx="9626">
                  <c:v>152.46600000000001</c:v>
                </c:pt>
                <c:pt idx="9627">
                  <c:v>153.654</c:v>
                </c:pt>
                <c:pt idx="9628">
                  <c:v>154.84700000000001</c:v>
                </c:pt>
                <c:pt idx="9629">
                  <c:v>156.04300000000001</c:v>
                </c:pt>
                <c:pt idx="9630">
                  <c:v>157.24299999999999</c:v>
                </c:pt>
                <c:pt idx="9631">
                  <c:v>158.447</c:v>
                </c:pt>
                <c:pt idx="9632">
                  <c:v>159.654</c:v>
                </c:pt>
                <c:pt idx="9633">
                  <c:v>160.86500000000001</c:v>
                </c:pt>
                <c:pt idx="9634">
                  <c:v>162.078</c:v>
                </c:pt>
                <c:pt idx="9635">
                  <c:v>163.29599999999999</c:v>
                </c:pt>
                <c:pt idx="9636">
                  <c:v>164.51599999999999</c:v>
                </c:pt>
                <c:pt idx="9637">
                  <c:v>165.739</c:v>
                </c:pt>
                <c:pt idx="9638">
                  <c:v>166.96600000000001</c:v>
                </c:pt>
                <c:pt idx="9639">
                  <c:v>168.19499999999999</c:v>
                </c:pt>
                <c:pt idx="9640">
                  <c:v>169.42700000000011</c:v>
                </c:pt>
                <c:pt idx="9641">
                  <c:v>170.66200000000001</c:v>
                </c:pt>
                <c:pt idx="9642">
                  <c:v>171.899</c:v>
                </c:pt>
                <c:pt idx="9643">
                  <c:v>173.13800000000001</c:v>
                </c:pt>
                <c:pt idx="9644">
                  <c:v>174.38000000000011</c:v>
                </c:pt>
                <c:pt idx="9645">
                  <c:v>175.625</c:v>
                </c:pt>
                <c:pt idx="9646">
                  <c:v>176.87100000000001</c:v>
                </c:pt>
                <c:pt idx="9647">
                  <c:v>178.11899999999997</c:v>
                </c:pt>
                <c:pt idx="9648">
                  <c:v>179.369</c:v>
                </c:pt>
                <c:pt idx="9649">
                  <c:v>180.62100000000001</c:v>
                </c:pt>
                <c:pt idx="9650">
                  <c:v>181.875</c:v>
                </c:pt>
                <c:pt idx="9651">
                  <c:v>183.13</c:v>
                </c:pt>
                <c:pt idx="9652">
                  <c:v>184.38600000000011</c:v>
                </c:pt>
                <c:pt idx="9653">
                  <c:v>185.64399999999998</c:v>
                </c:pt>
                <c:pt idx="9654">
                  <c:v>186.90300000000002</c:v>
                </c:pt>
                <c:pt idx="9655">
                  <c:v>188.16300000000001</c:v>
                </c:pt>
                <c:pt idx="9656">
                  <c:v>189.42400000000001</c:v>
                </c:pt>
                <c:pt idx="9657">
                  <c:v>190.685</c:v>
                </c:pt>
                <c:pt idx="9658">
                  <c:v>191.94800000000001</c:v>
                </c:pt>
                <c:pt idx="9659">
                  <c:v>193.20999999999998</c:v>
                </c:pt>
                <c:pt idx="9660">
                  <c:v>194.47399999999999</c:v>
                </c:pt>
                <c:pt idx="9661">
                  <c:v>195.73699999999999</c:v>
                </c:pt>
                <c:pt idx="9662">
                  <c:v>197</c:v>
                </c:pt>
                <c:pt idx="9663">
                  <c:v>198.26399999999998</c:v>
                </c:pt>
                <c:pt idx="9664">
                  <c:v>199.52700000000004</c:v>
                </c:pt>
                <c:pt idx="9665">
                  <c:v>200.79</c:v>
                </c:pt>
                <c:pt idx="9666">
                  <c:v>202.05200000000011</c:v>
                </c:pt>
                <c:pt idx="9667">
                  <c:v>203.31399999999999</c:v>
                </c:pt>
                <c:pt idx="9668">
                  <c:v>204.57499999999999</c:v>
                </c:pt>
                <c:pt idx="9669">
                  <c:v>205.83500000000001</c:v>
                </c:pt>
                <c:pt idx="9670">
                  <c:v>207.095</c:v>
                </c:pt>
                <c:pt idx="9671">
                  <c:v>208.35300000000001</c:v>
                </c:pt>
                <c:pt idx="9672">
                  <c:v>209.60900000000001</c:v>
                </c:pt>
                <c:pt idx="9673">
                  <c:v>210.864</c:v>
                </c:pt>
                <c:pt idx="9674">
                  <c:v>212.11799999999999</c:v>
                </c:pt>
                <c:pt idx="9675">
                  <c:v>213.37</c:v>
                </c:pt>
                <c:pt idx="9676">
                  <c:v>214.61899999999997</c:v>
                </c:pt>
                <c:pt idx="9677">
                  <c:v>215.8670000000001</c:v>
                </c:pt>
                <c:pt idx="9678">
                  <c:v>217.11199999999999</c:v>
                </c:pt>
                <c:pt idx="9679">
                  <c:v>218.3550000000001</c:v>
                </c:pt>
                <c:pt idx="9680">
                  <c:v>219.596</c:v>
                </c:pt>
                <c:pt idx="9681">
                  <c:v>220.834</c:v>
                </c:pt>
                <c:pt idx="9682">
                  <c:v>222.06800000000001</c:v>
                </c:pt>
                <c:pt idx="9683">
                  <c:v>223.3</c:v>
                </c:pt>
                <c:pt idx="9684">
                  <c:v>224.529</c:v>
                </c:pt>
                <c:pt idx="9685">
                  <c:v>225.75399999999999</c:v>
                </c:pt>
                <c:pt idx="9686">
                  <c:v>226.976</c:v>
                </c:pt>
                <c:pt idx="9687">
                  <c:v>228.19399999999999</c:v>
                </c:pt>
                <c:pt idx="9688">
                  <c:v>229.40800000000004</c:v>
                </c:pt>
                <c:pt idx="9689">
                  <c:v>230.61799999999999</c:v>
                </c:pt>
                <c:pt idx="9690">
                  <c:v>231.82400000000001</c:v>
                </c:pt>
                <c:pt idx="9691">
                  <c:v>233.02600000000001</c:v>
                </c:pt>
                <c:pt idx="9692">
                  <c:v>234.22300000000001</c:v>
                </c:pt>
                <c:pt idx="9693">
                  <c:v>235.416</c:v>
                </c:pt>
                <c:pt idx="9694">
                  <c:v>236.60300000000001</c:v>
                </c:pt>
                <c:pt idx="9695">
                  <c:v>237.786</c:v>
                </c:pt>
                <c:pt idx="9696">
                  <c:v>238.96300000000002</c:v>
                </c:pt>
                <c:pt idx="9697">
                  <c:v>240.136</c:v>
                </c:pt>
                <c:pt idx="9698">
                  <c:v>241.30200000000011</c:v>
                </c:pt>
                <c:pt idx="9699">
                  <c:v>242.46300000000002</c:v>
                </c:pt>
                <c:pt idx="9700">
                  <c:v>243.61799999999999</c:v>
                </c:pt>
                <c:pt idx="9701">
                  <c:v>244.768</c:v>
                </c:pt>
                <c:pt idx="9702">
                  <c:v>245.911</c:v>
                </c:pt>
                <c:pt idx="9703">
                  <c:v>247.047</c:v>
                </c:pt>
                <c:pt idx="9704">
                  <c:v>248.17699999999999</c:v>
                </c:pt>
                <c:pt idx="9705">
                  <c:v>249.30100000000004</c:v>
                </c:pt>
                <c:pt idx="9706">
                  <c:v>250.417</c:v>
                </c:pt>
                <c:pt idx="9707">
                  <c:v>251.52700000000004</c:v>
                </c:pt>
                <c:pt idx="9708">
                  <c:v>252.62900000000002</c:v>
                </c:pt>
                <c:pt idx="9709">
                  <c:v>253.72399999999999</c:v>
                </c:pt>
                <c:pt idx="9710">
                  <c:v>254.81200000000001</c:v>
                </c:pt>
                <c:pt idx="9711">
                  <c:v>255.89200000000011</c:v>
                </c:pt>
                <c:pt idx="9712">
                  <c:v>256.964</c:v>
                </c:pt>
                <c:pt idx="9713">
                  <c:v>258.02799999999979</c:v>
                </c:pt>
                <c:pt idx="9714">
                  <c:v>259.08300000000003</c:v>
                </c:pt>
                <c:pt idx="9715">
                  <c:v>260.13099999999974</c:v>
                </c:pt>
                <c:pt idx="9716">
                  <c:v>261.16899999999993</c:v>
                </c:pt>
                <c:pt idx="9717">
                  <c:v>262.19900000000001</c:v>
                </c:pt>
                <c:pt idx="9718">
                  <c:v>263.22099999999978</c:v>
                </c:pt>
                <c:pt idx="9719">
                  <c:v>264.23299999999978</c:v>
                </c:pt>
                <c:pt idx="9720">
                  <c:v>265.23599999999965</c:v>
                </c:pt>
                <c:pt idx="9721">
                  <c:v>266.22899999999959</c:v>
                </c:pt>
                <c:pt idx="9722">
                  <c:v>267.21299999999979</c:v>
                </c:pt>
                <c:pt idx="9723">
                  <c:v>268.18799999999999</c:v>
                </c:pt>
                <c:pt idx="9724">
                  <c:v>269.15199999999999</c:v>
                </c:pt>
                <c:pt idx="9725">
                  <c:v>270.10700000000008</c:v>
                </c:pt>
                <c:pt idx="9726">
                  <c:v>271.05099999999999</c:v>
                </c:pt>
                <c:pt idx="9727">
                  <c:v>271.98499999999979</c:v>
                </c:pt>
                <c:pt idx="9728">
                  <c:v>272.90799999999979</c:v>
                </c:pt>
                <c:pt idx="9729">
                  <c:v>273.82100000000003</c:v>
                </c:pt>
                <c:pt idx="9730">
                  <c:v>274.72299999999979</c:v>
                </c:pt>
                <c:pt idx="9731">
                  <c:v>275.61399999999975</c:v>
                </c:pt>
                <c:pt idx="9732">
                  <c:v>276.49400000000003</c:v>
                </c:pt>
                <c:pt idx="9733">
                  <c:v>277.36200000000002</c:v>
                </c:pt>
                <c:pt idx="9734">
                  <c:v>278.21899999999965</c:v>
                </c:pt>
                <c:pt idx="9735">
                  <c:v>279.06400000000002</c:v>
                </c:pt>
                <c:pt idx="9736">
                  <c:v>279.8979999999998</c:v>
                </c:pt>
                <c:pt idx="9737">
                  <c:v>280.72000000000003</c:v>
                </c:pt>
                <c:pt idx="9738">
                  <c:v>281.529</c:v>
                </c:pt>
                <c:pt idx="9739">
                  <c:v>282.32599999999979</c:v>
                </c:pt>
                <c:pt idx="9740">
                  <c:v>283.11099999999999</c:v>
                </c:pt>
                <c:pt idx="9741">
                  <c:v>283.88400000000001</c:v>
                </c:pt>
                <c:pt idx="9742">
                  <c:v>284.64299999999997</c:v>
                </c:pt>
                <c:pt idx="9743">
                  <c:v>285.39</c:v>
                </c:pt>
                <c:pt idx="9744">
                  <c:v>286.12400000000002</c:v>
                </c:pt>
                <c:pt idx="9745">
                  <c:v>286.84500000000008</c:v>
                </c:pt>
                <c:pt idx="9746">
                  <c:v>287.55200000000002</c:v>
                </c:pt>
                <c:pt idx="9747">
                  <c:v>288.24599999999975</c:v>
                </c:pt>
                <c:pt idx="9748">
                  <c:v>288.92699999999962</c:v>
                </c:pt>
                <c:pt idx="9749">
                  <c:v>289.59399999999965</c:v>
                </c:pt>
                <c:pt idx="9750">
                  <c:v>290.24700000000001</c:v>
                </c:pt>
                <c:pt idx="9751">
                  <c:v>290.8859999999998</c:v>
                </c:pt>
                <c:pt idx="9752">
                  <c:v>291.5109999999998</c:v>
                </c:pt>
                <c:pt idx="9753">
                  <c:v>292.12200000000001</c:v>
                </c:pt>
                <c:pt idx="9754">
                  <c:v>292.71799999999979</c:v>
                </c:pt>
                <c:pt idx="9755">
                  <c:v>293.3</c:v>
                </c:pt>
                <c:pt idx="9756">
                  <c:v>293.86700000000002</c:v>
                </c:pt>
                <c:pt idx="9757">
                  <c:v>294.41999999999979</c:v>
                </c:pt>
                <c:pt idx="9758">
                  <c:v>294.95699999999965</c:v>
                </c:pt>
                <c:pt idx="9759">
                  <c:v>295.47999999999979</c:v>
                </c:pt>
                <c:pt idx="9760">
                  <c:v>295.98799999999977</c:v>
                </c:pt>
                <c:pt idx="9761">
                  <c:v>296.47999999999979</c:v>
                </c:pt>
                <c:pt idx="9762">
                  <c:v>296.95699999999965</c:v>
                </c:pt>
                <c:pt idx="9763">
                  <c:v>297.41899999999958</c:v>
                </c:pt>
                <c:pt idx="9764">
                  <c:v>297.86500000000001</c:v>
                </c:pt>
                <c:pt idx="9765">
                  <c:v>298.29499999999979</c:v>
                </c:pt>
                <c:pt idx="9766">
                  <c:v>298.70999999999975</c:v>
                </c:pt>
                <c:pt idx="9767">
                  <c:v>299.108</c:v>
                </c:pt>
                <c:pt idx="9768">
                  <c:v>299.49099999999964</c:v>
                </c:pt>
                <c:pt idx="9769">
                  <c:v>299.85700000000008</c:v>
                </c:pt>
                <c:pt idx="9770">
                  <c:v>300.20699999999965</c:v>
                </c:pt>
                <c:pt idx="9771">
                  <c:v>300.541</c:v>
                </c:pt>
                <c:pt idx="9772">
                  <c:v>300.85899999999975</c:v>
                </c:pt>
                <c:pt idx="9773">
                  <c:v>301.16000000000008</c:v>
                </c:pt>
                <c:pt idx="9774">
                  <c:v>301.44400000000002</c:v>
                </c:pt>
                <c:pt idx="9775">
                  <c:v>301.71199999999965</c:v>
                </c:pt>
                <c:pt idx="9776">
                  <c:v>301.96299999999979</c:v>
                </c:pt>
                <c:pt idx="9777">
                  <c:v>302.197</c:v>
                </c:pt>
                <c:pt idx="9778">
                  <c:v>302.41399999999965</c:v>
                </c:pt>
                <c:pt idx="9779">
                  <c:v>302.61399999999975</c:v>
                </c:pt>
                <c:pt idx="9780">
                  <c:v>302.79700000000003</c:v>
                </c:pt>
                <c:pt idx="9781">
                  <c:v>302.96299999999979</c:v>
                </c:pt>
                <c:pt idx="9782">
                  <c:v>303.11099999999999</c:v>
                </c:pt>
                <c:pt idx="9783">
                  <c:v>303.24200000000002</c:v>
                </c:pt>
                <c:pt idx="9784">
                  <c:v>303.35599999999999</c:v>
                </c:pt>
                <c:pt idx="9785">
                  <c:v>303.452</c:v>
                </c:pt>
                <c:pt idx="9786">
                  <c:v>303.53099999999978</c:v>
                </c:pt>
                <c:pt idx="9787">
                  <c:v>303.59199999999959</c:v>
                </c:pt>
                <c:pt idx="9788">
                  <c:v>303.63499999999999</c:v>
                </c:pt>
                <c:pt idx="9789">
                  <c:v>303.661</c:v>
                </c:pt>
                <c:pt idx="9790">
                  <c:v>303.66899999999993</c:v>
                </c:pt>
                <c:pt idx="9791">
                  <c:v>303.65899999999999</c:v>
                </c:pt>
                <c:pt idx="9792">
                  <c:v>303.63099999999974</c:v>
                </c:pt>
                <c:pt idx="9793">
                  <c:v>303.58499999999975</c:v>
                </c:pt>
                <c:pt idx="9794">
                  <c:v>303.52099999999979</c:v>
                </c:pt>
                <c:pt idx="9795">
                  <c:v>303.44</c:v>
                </c:pt>
                <c:pt idx="9796">
                  <c:v>303.33999999999975</c:v>
                </c:pt>
                <c:pt idx="9797">
                  <c:v>303.22099999999978</c:v>
                </c:pt>
                <c:pt idx="9798">
                  <c:v>303.08499999999975</c:v>
                </c:pt>
                <c:pt idx="9799">
                  <c:v>302.93099999999959</c:v>
                </c:pt>
                <c:pt idx="9800">
                  <c:v>302.75799999999975</c:v>
                </c:pt>
                <c:pt idx="9801">
                  <c:v>302.56700000000001</c:v>
                </c:pt>
                <c:pt idx="9802">
                  <c:v>302.358</c:v>
                </c:pt>
                <c:pt idx="9803">
                  <c:v>302.13099999999974</c:v>
                </c:pt>
                <c:pt idx="9804">
                  <c:v>301.88499999999999</c:v>
                </c:pt>
                <c:pt idx="9805">
                  <c:v>301.62099999999975</c:v>
                </c:pt>
                <c:pt idx="9806">
                  <c:v>301.33799999999979</c:v>
                </c:pt>
                <c:pt idx="9807">
                  <c:v>301.03699999999958</c:v>
                </c:pt>
                <c:pt idx="9808">
                  <c:v>300.71799999999979</c:v>
                </c:pt>
                <c:pt idx="9809">
                  <c:v>300.38099999999974</c:v>
                </c:pt>
                <c:pt idx="9810">
                  <c:v>300.02499999999975</c:v>
                </c:pt>
                <c:pt idx="9811">
                  <c:v>299.64999999999998</c:v>
                </c:pt>
                <c:pt idx="9812">
                  <c:v>299.25799999999975</c:v>
                </c:pt>
                <c:pt idx="9813">
                  <c:v>298.846</c:v>
                </c:pt>
                <c:pt idx="9814">
                  <c:v>298.41699999999958</c:v>
                </c:pt>
                <c:pt idx="9815">
                  <c:v>297.96899999999965</c:v>
                </c:pt>
                <c:pt idx="9816">
                  <c:v>297.50299999999999</c:v>
                </c:pt>
                <c:pt idx="9817">
                  <c:v>297.01799999999974</c:v>
                </c:pt>
                <c:pt idx="9818">
                  <c:v>296.51499999999999</c:v>
                </c:pt>
                <c:pt idx="9819">
                  <c:v>295.99400000000003</c:v>
                </c:pt>
                <c:pt idx="9820">
                  <c:v>295.45499999999993</c:v>
                </c:pt>
                <c:pt idx="9821">
                  <c:v>294.89699999999965</c:v>
                </c:pt>
                <c:pt idx="9822">
                  <c:v>294.32100000000003</c:v>
                </c:pt>
                <c:pt idx="9823">
                  <c:v>293.72699999999958</c:v>
                </c:pt>
                <c:pt idx="9824">
                  <c:v>293.11500000000001</c:v>
                </c:pt>
                <c:pt idx="9825">
                  <c:v>292.48399999999958</c:v>
                </c:pt>
                <c:pt idx="9826">
                  <c:v>291.83599999999979</c:v>
                </c:pt>
                <c:pt idx="9827">
                  <c:v>291.16899999999993</c:v>
                </c:pt>
                <c:pt idx="9828">
                  <c:v>290.48399999999958</c:v>
                </c:pt>
                <c:pt idx="9829">
                  <c:v>289.78199999999958</c:v>
                </c:pt>
                <c:pt idx="9830">
                  <c:v>289.06200000000001</c:v>
                </c:pt>
                <c:pt idx="9831">
                  <c:v>288.32299999999975</c:v>
                </c:pt>
                <c:pt idx="9832">
                  <c:v>287.56700000000001</c:v>
                </c:pt>
                <c:pt idx="9833">
                  <c:v>286.79299999999978</c:v>
                </c:pt>
                <c:pt idx="9834">
                  <c:v>286.00200000000001</c:v>
                </c:pt>
                <c:pt idx="9835">
                  <c:v>285.19299999999993</c:v>
                </c:pt>
                <c:pt idx="9836">
                  <c:v>284.36599999999999</c:v>
                </c:pt>
                <c:pt idx="9837">
                  <c:v>283.52199999999965</c:v>
                </c:pt>
                <c:pt idx="9838">
                  <c:v>282.66000000000008</c:v>
                </c:pt>
                <c:pt idx="9839">
                  <c:v>281.78099999999978</c:v>
                </c:pt>
                <c:pt idx="9840">
                  <c:v>280.88499999999999</c:v>
                </c:pt>
                <c:pt idx="9841">
                  <c:v>279.97199999999958</c:v>
                </c:pt>
                <c:pt idx="9842">
                  <c:v>279.041</c:v>
                </c:pt>
                <c:pt idx="9843">
                  <c:v>278.09399999999965</c:v>
                </c:pt>
                <c:pt idx="9844">
                  <c:v>277.13</c:v>
                </c:pt>
                <c:pt idx="9845">
                  <c:v>276.14800000000002</c:v>
                </c:pt>
                <c:pt idx="9846">
                  <c:v>275.14999999999998</c:v>
                </c:pt>
                <c:pt idx="9847">
                  <c:v>274.1359999999998</c:v>
                </c:pt>
                <c:pt idx="9848">
                  <c:v>273.10500000000002</c:v>
                </c:pt>
                <c:pt idx="9849">
                  <c:v>272.05700000000002</c:v>
                </c:pt>
                <c:pt idx="9850">
                  <c:v>270.99299999999965</c:v>
                </c:pt>
                <c:pt idx="9851">
                  <c:v>269.91299999999978</c:v>
                </c:pt>
                <c:pt idx="9852">
                  <c:v>268.81599999999975</c:v>
                </c:pt>
                <c:pt idx="9853">
                  <c:v>267.70400000000001</c:v>
                </c:pt>
                <c:pt idx="9854">
                  <c:v>266.57599999999979</c:v>
                </c:pt>
                <c:pt idx="9855">
                  <c:v>265.43199999999962</c:v>
                </c:pt>
                <c:pt idx="9856">
                  <c:v>264.27199999999965</c:v>
                </c:pt>
                <c:pt idx="9857">
                  <c:v>263.09699999999958</c:v>
                </c:pt>
                <c:pt idx="9858">
                  <c:v>261.90599999999978</c:v>
                </c:pt>
                <c:pt idx="9859">
                  <c:v>260.7</c:v>
                </c:pt>
                <c:pt idx="9860">
                  <c:v>259.47799999999978</c:v>
                </c:pt>
                <c:pt idx="9861">
                  <c:v>258.24200000000002</c:v>
                </c:pt>
                <c:pt idx="9862">
                  <c:v>256.99099999999964</c:v>
                </c:pt>
                <c:pt idx="9863">
                  <c:v>255.72399999999999</c:v>
                </c:pt>
                <c:pt idx="9864">
                  <c:v>254.44399999999999</c:v>
                </c:pt>
                <c:pt idx="9865">
                  <c:v>253.148</c:v>
                </c:pt>
                <c:pt idx="9866">
                  <c:v>251.839</c:v>
                </c:pt>
                <c:pt idx="9867">
                  <c:v>250.51499999999999</c:v>
                </c:pt>
                <c:pt idx="9868">
                  <c:v>249.17699999999999</c:v>
                </c:pt>
                <c:pt idx="9869">
                  <c:v>247.82400000000001</c:v>
                </c:pt>
                <c:pt idx="9870">
                  <c:v>246.459</c:v>
                </c:pt>
                <c:pt idx="9871">
                  <c:v>245.07900000000001</c:v>
                </c:pt>
                <c:pt idx="9872">
                  <c:v>243.68600000000001</c:v>
                </c:pt>
                <c:pt idx="9873">
                  <c:v>242.28</c:v>
                </c:pt>
                <c:pt idx="9874">
                  <c:v>240.86</c:v>
                </c:pt>
                <c:pt idx="9875">
                  <c:v>239.42800000000011</c:v>
                </c:pt>
                <c:pt idx="9876">
                  <c:v>237.98200000000011</c:v>
                </c:pt>
                <c:pt idx="9877">
                  <c:v>236.524</c:v>
                </c:pt>
                <c:pt idx="9878">
                  <c:v>235.053</c:v>
                </c:pt>
                <c:pt idx="9879">
                  <c:v>233.57</c:v>
                </c:pt>
                <c:pt idx="9880">
                  <c:v>232.07499999999999</c:v>
                </c:pt>
                <c:pt idx="9881">
                  <c:v>230.56700000000001</c:v>
                </c:pt>
                <c:pt idx="9882">
                  <c:v>229.048</c:v>
                </c:pt>
                <c:pt idx="9883">
                  <c:v>227.517</c:v>
                </c:pt>
                <c:pt idx="9884">
                  <c:v>225.97499999999999</c:v>
                </c:pt>
                <c:pt idx="9885">
                  <c:v>224.42100000000011</c:v>
                </c:pt>
                <c:pt idx="9886">
                  <c:v>222.85600000000011</c:v>
                </c:pt>
                <c:pt idx="9887">
                  <c:v>221.28</c:v>
                </c:pt>
                <c:pt idx="9888">
                  <c:v>219.69300000000001</c:v>
                </c:pt>
                <c:pt idx="9889">
                  <c:v>218.096</c:v>
                </c:pt>
                <c:pt idx="9890">
                  <c:v>216.48800000000011</c:v>
                </c:pt>
                <c:pt idx="9891">
                  <c:v>214.87</c:v>
                </c:pt>
                <c:pt idx="9892">
                  <c:v>213.24099999999999</c:v>
                </c:pt>
                <c:pt idx="9893">
                  <c:v>211.60300000000001</c:v>
                </c:pt>
                <c:pt idx="9894">
                  <c:v>209.95500000000001</c:v>
                </c:pt>
                <c:pt idx="9895">
                  <c:v>208.298</c:v>
                </c:pt>
                <c:pt idx="9896">
                  <c:v>206.63200000000001</c:v>
                </c:pt>
                <c:pt idx="9897">
                  <c:v>204.95600000000007</c:v>
                </c:pt>
                <c:pt idx="9898">
                  <c:v>203.27099999999999</c:v>
                </c:pt>
                <c:pt idx="9899">
                  <c:v>201.578</c:v>
                </c:pt>
                <c:pt idx="9900">
                  <c:v>199.876</c:v>
                </c:pt>
                <c:pt idx="9901">
                  <c:v>198.166</c:v>
                </c:pt>
                <c:pt idx="9902">
                  <c:v>196.44800000000001</c:v>
                </c:pt>
                <c:pt idx="9903">
                  <c:v>194.721</c:v>
                </c:pt>
                <c:pt idx="9904">
                  <c:v>192.98700000000011</c:v>
                </c:pt>
                <c:pt idx="9905">
                  <c:v>191.24599999999998</c:v>
                </c:pt>
                <c:pt idx="9906">
                  <c:v>189.49700000000001</c:v>
                </c:pt>
                <c:pt idx="9907">
                  <c:v>187.74099999999999</c:v>
                </c:pt>
                <c:pt idx="9908">
                  <c:v>185.97800000000001</c:v>
                </c:pt>
                <c:pt idx="9909">
                  <c:v>184.20899999999997</c:v>
                </c:pt>
                <c:pt idx="9910">
                  <c:v>182.43300000000002</c:v>
                </c:pt>
                <c:pt idx="9911">
                  <c:v>180.65100000000001</c:v>
                </c:pt>
                <c:pt idx="9912">
                  <c:v>178.863</c:v>
                </c:pt>
                <c:pt idx="9913">
                  <c:v>177.06800000000001</c:v>
                </c:pt>
                <c:pt idx="9914">
                  <c:v>175.26900000000001</c:v>
                </c:pt>
                <c:pt idx="9915">
                  <c:v>173.46300000000002</c:v>
                </c:pt>
                <c:pt idx="9916">
                  <c:v>171.65300000000002</c:v>
                </c:pt>
                <c:pt idx="9917">
                  <c:v>169.83800000000011</c:v>
                </c:pt>
                <c:pt idx="9918">
                  <c:v>168.017</c:v>
                </c:pt>
                <c:pt idx="9919">
                  <c:v>166.19300000000001</c:v>
                </c:pt>
                <c:pt idx="9920">
                  <c:v>164.363</c:v>
                </c:pt>
                <c:pt idx="9921">
                  <c:v>162.53</c:v>
                </c:pt>
                <c:pt idx="9922">
                  <c:v>160.69300000000001</c:v>
                </c:pt>
                <c:pt idx="9923">
                  <c:v>158.85200000000012</c:v>
                </c:pt>
                <c:pt idx="9924">
                  <c:v>157.00800000000001</c:v>
                </c:pt>
                <c:pt idx="9925">
                  <c:v>155.16</c:v>
                </c:pt>
                <c:pt idx="9926">
                  <c:v>153.309</c:v>
                </c:pt>
                <c:pt idx="9927">
                  <c:v>151.45500000000001</c:v>
                </c:pt>
                <c:pt idx="9928">
                  <c:v>149.59900000000002</c:v>
                </c:pt>
                <c:pt idx="9929">
                  <c:v>147.73999999999998</c:v>
                </c:pt>
                <c:pt idx="9930">
                  <c:v>145.87900000000002</c:v>
                </c:pt>
                <c:pt idx="9931">
                  <c:v>144.017</c:v>
                </c:pt>
                <c:pt idx="9932">
                  <c:v>142.15200000000004</c:v>
                </c:pt>
                <c:pt idx="9933">
                  <c:v>140.286</c:v>
                </c:pt>
                <c:pt idx="9934">
                  <c:v>138.41800000000001</c:v>
                </c:pt>
                <c:pt idx="9935">
                  <c:v>136.55000000000001</c:v>
                </c:pt>
                <c:pt idx="9936">
                  <c:v>134.68</c:v>
                </c:pt>
                <c:pt idx="9937">
                  <c:v>132.81</c:v>
                </c:pt>
                <c:pt idx="9938">
                  <c:v>130.93900000000002</c:v>
                </c:pt>
                <c:pt idx="9939">
                  <c:v>129.06900000000002</c:v>
                </c:pt>
                <c:pt idx="9940">
                  <c:v>127.19799999999999</c:v>
                </c:pt>
                <c:pt idx="9941">
                  <c:v>125.327</c:v>
                </c:pt>
                <c:pt idx="9942">
                  <c:v>123.45699999999999</c:v>
                </c:pt>
                <c:pt idx="9943">
                  <c:v>121.587</c:v>
                </c:pt>
                <c:pt idx="9944">
                  <c:v>119.718</c:v>
                </c:pt>
                <c:pt idx="9945">
                  <c:v>117.851</c:v>
                </c:pt>
                <c:pt idx="9946">
                  <c:v>115.98399999999999</c:v>
                </c:pt>
                <c:pt idx="9947">
                  <c:v>114.119</c:v>
                </c:pt>
                <c:pt idx="9948">
                  <c:v>112.256</c:v>
                </c:pt>
                <c:pt idx="9949">
                  <c:v>110.39400000000002</c:v>
                </c:pt>
                <c:pt idx="9950">
                  <c:v>108.535</c:v>
                </c:pt>
                <c:pt idx="9951">
                  <c:v>106.67799999999998</c:v>
                </c:pt>
                <c:pt idx="9952">
                  <c:v>104.824</c:v>
                </c:pt>
                <c:pt idx="9953">
                  <c:v>102.97199999999999</c:v>
                </c:pt>
                <c:pt idx="9954">
                  <c:v>101.124</c:v>
                </c:pt>
                <c:pt idx="9955">
                  <c:v>99.278199999999998</c:v>
                </c:pt>
                <c:pt idx="9956">
                  <c:v>97.436099999999996</c:v>
                </c:pt>
                <c:pt idx="9957">
                  <c:v>95.597600000000057</c:v>
                </c:pt>
                <c:pt idx="9958">
                  <c:v>93.762900000000002</c:v>
                </c:pt>
                <c:pt idx="9959">
                  <c:v>91.932199999999995</c:v>
                </c:pt>
                <c:pt idx="9960">
                  <c:v>90.105699999999999</c:v>
                </c:pt>
                <c:pt idx="9961">
                  <c:v>88.283699999999996</c:v>
                </c:pt>
                <c:pt idx="9962">
                  <c:v>86.466200000000057</c:v>
                </c:pt>
                <c:pt idx="9963">
                  <c:v>84.653599999999983</c:v>
                </c:pt>
                <c:pt idx="9964">
                  <c:v>82.846000000000004</c:v>
                </c:pt>
                <c:pt idx="9965">
                  <c:v>81.043499999999995</c:v>
                </c:pt>
                <c:pt idx="9966">
                  <c:v>79.246600000000058</c:v>
                </c:pt>
                <c:pt idx="9967">
                  <c:v>77.455299999999994</c:v>
                </c:pt>
                <c:pt idx="9968">
                  <c:v>75.669699999999992</c:v>
                </c:pt>
                <c:pt idx="9969">
                  <c:v>73.890100000000004</c:v>
                </c:pt>
                <c:pt idx="9970">
                  <c:v>72.116799999999998</c:v>
                </c:pt>
                <c:pt idx="9971">
                  <c:v>70.349800000000002</c:v>
                </c:pt>
                <c:pt idx="9972">
                  <c:v>68.589399999999998</c:v>
                </c:pt>
                <c:pt idx="9973">
                  <c:v>66.835799999999978</c:v>
                </c:pt>
                <c:pt idx="9974">
                  <c:v>65.089200000000005</c:v>
                </c:pt>
                <c:pt idx="9975">
                  <c:v>63.349699999999999</c:v>
                </c:pt>
                <c:pt idx="9976">
                  <c:v>61.6175</c:v>
                </c:pt>
                <c:pt idx="9977">
                  <c:v>59.892900000000012</c:v>
                </c:pt>
                <c:pt idx="9978">
                  <c:v>58.175900000000013</c:v>
                </c:pt>
                <c:pt idx="9979">
                  <c:v>56.466900000000003</c:v>
                </c:pt>
                <c:pt idx="9980">
                  <c:v>54.76590000000003</c:v>
                </c:pt>
                <c:pt idx="9981">
                  <c:v>53.073100000000011</c:v>
                </c:pt>
                <c:pt idx="9982">
                  <c:v>51.3887</c:v>
                </c:pt>
                <c:pt idx="9983">
                  <c:v>49.713000000000001</c:v>
                </c:pt>
                <c:pt idx="9984">
                  <c:v>48.046000000000006</c:v>
                </c:pt>
                <c:pt idx="9985">
                  <c:v>46.387999999999998</c:v>
                </c:pt>
                <c:pt idx="9986">
                  <c:v>44.739000000000011</c:v>
                </c:pt>
                <c:pt idx="9987">
                  <c:v>43.099300000000028</c:v>
                </c:pt>
                <c:pt idx="9988">
                  <c:v>41.469100000000012</c:v>
                </c:pt>
                <c:pt idx="9989">
                  <c:v>39.848500000000001</c:v>
                </c:pt>
                <c:pt idx="9990">
                  <c:v>38.2376</c:v>
                </c:pt>
                <c:pt idx="9991">
                  <c:v>36.636700000000012</c:v>
                </c:pt>
                <c:pt idx="9992">
                  <c:v>35.045900000000003</c:v>
                </c:pt>
                <c:pt idx="9993">
                  <c:v>33.465300000000013</c:v>
                </c:pt>
                <c:pt idx="9994">
                  <c:v>31.895099999999989</c:v>
                </c:pt>
                <c:pt idx="9995">
                  <c:v>30.335599999999989</c:v>
                </c:pt>
                <c:pt idx="9996">
                  <c:v>28.786599999999982</c:v>
                </c:pt>
                <c:pt idx="9997">
                  <c:v>27.248599999999978</c:v>
                </c:pt>
                <c:pt idx="9998">
                  <c:v>25.721599999999981</c:v>
                </c:pt>
                <c:pt idx="9999">
                  <c:v>24.2058</c:v>
                </c:pt>
                <c:pt idx="10000">
                  <c:v>22.7013</c:v>
                </c:pt>
                <c:pt idx="10001">
                  <c:v>21.208100000000002</c:v>
                </c:pt>
                <c:pt idx="10002">
                  <c:v>19.72669999999998</c:v>
                </c:pt>
                <c:pt idx="10003">
                  <c:v>18.256900000000005</c:v>
                </c:pt>
                <c:pt idx="10004">
                  <c:v>16.798999999999989</c:v>
                </c:pt>
                <c:pt idx="10005">
                  <c:v>15.353100000000007</c:v>
                </c:pt>
                <c:pt idx="10006">
                  <c:v>13.9193</c:v>
                </c:pt>
                <c:pt idx="10007">
                  <c:v>12.4978</c:v>
                </c:pt>
                <c:pt idx="10008">
                  <c:v>11.088700000000001</c:v>
                </c:pt>
                <c:pt idx="10009">
                  <c:v>9.6920800000000007</c:v>
                </c:pt>
                <c:pt idx="10010">
                  <c:v>8.3081400000000034</c:v>
                </c:pt>
                <c:pt idx="10011">
                  <c:v>6.9370000000000003</c:v>
                </c:pt>
                <c:pt idx="10012">
                  <c:v>5.5786800000000003</c:v>
                </c:pt>
                <c:pt idx="10013">
                  <c:v>4.2334100000000001</c:v>
                </c:pt>
                <c:pt idx="10014">
                  <c:v>2.9012399999999987</c:v>
                </c:pt>
                <c:pt idx="10015">
                  <c:v>1.5822799999999999</c:v>
                </c:pt>
                <c:pt idx="10016">
                  <c:v>0.27673500000000001</c:v>
                </c:pt>
                <c:pt idx="10017">
                  <c:v>-1.0153899999999998</c:v>
                </c:pt>
                <c:pt idx="10018">
                  <c:v>-2.2939300000000018</c:v>
                </c:pt>
                <c:pt idx="10019">
                  <c:v>-3.5588299999999982</c:v>
                </c:pt>
                <c:pt idx="10020">
                  <c:v>-4.8099999999999996</c:v>
                </c:pt>
                <c:pt idx="10021">
                  <c:v>-6.0472000000000001</c:v>
                </c:pt>
                <c:pt idx="10022">
                  <c:v>-7.2704800000000001</c:v>
                </c:pt>
                <c:pt idx="10023">
                  <c:v>-8.4796600000000026</c:v>
                </c:pt>
                <c:pt idx="10024">
                  <c:v>-9.67469</c:v>
                </c:pt>
                <c:pt idx="10025">
                  <c:v>-10.855500000000015</c:v>
                </c:pt>
                <c:pt idx="10026">
                  <c:v>-12.0219</c:v>
                </c:pt>
                <c:pt idx="10027">
                  <c:v>-13.1739</c:v>
                </c:pt>
                <c:pt idx="10028">
                  <c:v>-14.311400000000004</c:v>
                </c:pt>
                <c:pt idx="10029">
                  <c:v>-15.4343</c:v>
                </c:pt>
                <c:pt idx="10030">
                  <c:v>-16.542499999999979</c:v>
                </c:pt>
                <c:pt idx="10031">
                  <c:v>-17.635899999999999</c:v>
                </c:pt>
                <c:pt idx="10032">
                  <c:v>-18.714500000000001</c:v>
                </c:pt>
                <c:pt idx="10033">
                  <c:v>-19.778300000000002</c:v>
                </c:pt>
                <c:pt idx="10034">
                  <c:v>-20.827000000000005</c:v>
                </c:pt>
                <c:pt idx="10035">
                  <c:v>-21.86069999999998</c:v>
                </c:pt>
                <c:pt idx="10036">
                  <c:v>-22.879200000000001</c:v>
                </c:pt>
                <c:pt idx="10037">
                  <c:v>-23.882599999999982</c:v>
                </c:pt>
                <c:pt idx="10038">
                  <c:v>-24.870699999999989</c:v>
                </c:pt>
                <c:pt idx="10039">
                  <c:v>-25.843599999999981</c:v>
                </c:pt>
                <c:pt idx="10040">
                  <c:v>-26.800999999999988</c:v>
                </c:pt>
                <c:pt idx="10041">
                  <c:v>-27.742999999999981</c:v>
                </c:pt>
                <c:pt idx="10042">
                  <c:v>-28.669599999999985</c:v>
                </c:pt>
                <c:pt idx="10043">
                  <c:v>-29.580599999999979</c:v>
                </c:pt>
                <c:pt idx="10044">
                  <c:v>-30.476099999999981</c:v>
                </c:pt>
                <c:pt idx="10045">
                  <c:v>-31.355899999999988</c:v>
                </c:pt>
                <c:pt idx="10046">
                  <c:v>-32.220200000000013</c:v>
                </c:pt>
                <c:pt idx="10047">
                  <c:v>-33.068600000000011</c:v>
                </c:pt>
                <c:pt idx="10048">
                  <c:v>-33.901400000000002</c:v>
                </c:pt>
                <c:pt idx="10049">
                  <c:v>-34.718300000000013</c:v>
                </c:pt>
                <c:pt idx="10050">
                  <c:v>-35.519500000000001</c:v>
                </c:pt>
                <c:pt idx="10051">
                  <c:v>-36.304699999999997</c:v>
                </c:pt>
                <c:pt idx="10052">
                  <c:v>-37.074100000000001</c:v>
                </c:pt>
                <c:pt idx="10053">
                  <c:v>-37.8277</c:v>
                </c:pt>
                <c:pt idx="10054">
                  <c:v>-38.565200000000011</c:v>
                </c:pt>
                <c:pt idx="10055">
                  <c:v>-39.286800000000007</c:v>
                </c:pt>
                <c:pt idx="10056">
                  <c:v>-39.992400000000011</c:v>
                </c:pt>
                <c:pt idx="10057">
                  <c:v>-40.682000000000002</c:v>
                </c:pt>
                <c:pt idx="10058">
                  <c:v>-41.355600000000003</c:v>
                </c:pt>
                <c:pt idx="10059">
                  <c:v>-42.013100000000001</c:v>
                </c:pt>
                <c:pt idx="10060">
                  <c:v>-42.654699999999998</c:v>
                </c:pt>
                <c:pt idx="10061">
                  <c:v>-43.280100000000012</c:v>
                </c:pt>
                <c:pt idx="10062">
                  <c:v>-43.889499999999998</c:v>
                </c:pt>
                <c:pt idx="10063">
                  <c:v>-44.482800000000005</c:v>
                </c:pt>
                <c:pt idx="10064">
                  <c:v>-45.06</c:v>
                </c:pt>
                <c:pt idx="10065">
                  <c:v>-45.621200000000002</c:v>
                </c:pt>
                <c:pt idx="10066">
                  <c:v>-46.166200000000003</c:v>
                </c:pt>
                <c:pt idx="10067">
                  <c:v>-46.695100000000039</c:v>
                </c:pt>
                <c:pt idx="10068">
                  <c:v>-47.208000000000013</c:v>
                </c:pt>
                <c:pt idx="10069">
                  <c:v>-47.704900000000002</c:v>
                </c:pt>
                <c:pt idx="10070">
                  <c:v>-48.185600000000001</c:v>
                </c:pt>
                <c:pt idx="10071">
                  <c:v>-48.650300000000001</c:v>
                </c:pt>
                <c:pt idx="10072">
                  <c:v>-49.098900000000029</c:v>
                </c:pt>
                <c:pt idx="10073">
                  <c:v>-49.531500000000001</c:v>
                </c:pt>
                <c:pt idx="10074">
                  <c:v>-49.948100000000011</c:v>
                </c:pt>
                <c:pt idx="10075">
                  <c:v>-50.348700000000001</c:v>
                </c:pt>
                <c:pt idx="10076">
                  <c:v>-50.733300000000028</c:v>
                </c:pt>
                <c:pt idx="10077">
                  <c:v>-51.102000000000011</c:v>
                </c:pt>
                <c:pt idx="10078">
                  <c:v>-51.454699999999995</c:v>
                </c:pt>
                <c:pt idx="10079">
                  <c:v>-51.791600000000003</c:v>
                </c:pt>
                <c:pt idx="10080">
                  <c:v>-52.1126</c:v>
                </c:pt>
                <c:pt idx="10081">
                  <c:v>-52.417599999999993</c:v>
                </c:pt>
                <c:pt idx="10082">
                  <c:v>-52.707000000000001</c:v>
                </c:pt>
                <c:pt idx="10083">
                  <c:v>-52.980499999999999</c:v>
                </c:pt>
                <c:pt idx="10084">
                  <c:v>-53.238200000000013</c:v>
                </c:pt>
                <c:pt idx="10085">
                  <c:v>-53.4803</c:v>
                </c:pt>
                <c:pt idx="10086">
                  <c:v>-53.706600000000002</c:v>
                </c:pt>
                <c:pt idx="10087">
                  <c:v>-53.917400000000001</c:v>
                </c:pt>
                <c:pt idx="10088">
                  <c:v>-54.1126</c:v>
                </c:pt>
                <c:pt idx="10089">
                  <c:v>-54.29220000000003</c:v>
                </c:pt>
                <c:pt idx="10090">
                  <c:v>-54.456299999999999</c:v>
                </c:pt>
                <c:pt idx="10091">
                  <c:v>-54.605000000000011</c:v>
                </c:pt>
                <c:pt idx="10092">
                  <c:v>-54.738200000000013</c:v>
                </c:pt>
                <c:pt idx="10093">
                  <c:v>-54.856099999999998</c:v>
                </c:pt>
                <c:pt idx="10094">
                  <c:v>-54.9587</c:v>
                </c:pt>
                <c:pt idx="10095">
                  <c:v>-55.046000000000006</c:v>
                </c:pt>
                <c:pt idx="10096">
                  <c:v>-55.118200000000002</c:v>
                </c:pt>
                <c:pt idx="10097">
                  <c:v>-55.175200000000011</c:v>
                </c:pt>
                <c:pt idx="10098">
                  <c:v>-55.217100000000002</c:v>
                </c:pt>
                <c:pt idx="10099">
                  <c:v>-55.244</c:v>
                </c:pt>
                <c:pt idx="10100">
                  <c:v>-55.256</c:v>
                </c:pt>
                <c:pt idx="10101">
                  <c:v>-55.253100000000003</c:v>
                </c:pt>
                <c:pt idx="10102">
                  <c:v>-55.235400000000013</c:v>
                </c:pt>
                <c:pt idx="10103">
                  <c:v>-55.202900000000028</c:v>
                </c:pt>
                <c:pt idx="10104">
                  <c:v>-55.155700000000003</c:v>
                </c:pt>
                <c:pt idx="10105">
                  <c:v>-55.093900000000012</c:v>
                </c:pt>
                <c:pt idx="10106">
                  <c:v>-55.017499999999998</c:v>
                </c:pt>
                <c:pt idx="10107">
                  <c:v>-54.926700000000011</c:v>
                </c:pt>
                <c:pt idx="10108">
                  <c:v>-54.821400000000004</c:v>
                </c:pt>
                <c:pt idx="10109">
                  <c:v>-54.701900000000002</c:v>
                </c:pt>
                <c:pt idx="10110">
                  <c:v>-54.56810000000003</c:v>
                </c:pt>
                <c:pt idx="10111">
                  <c:v>-54.42</c:v>
                </c:pt>
                <c:pt idx="10112">
                  <c:v>-54.257899999999999</c:v>
                </c:pt>
                <c:pt idx="10113">
                  <c:v>-54.081800000000001</c:v>
                </c:pt>
                <c:pt idx="10114">
                  <c:v>-53.8917</c:v>
                </c:pt>
                <c:pt idx="10115">
                  <c:v>-53.687800000000003</c:v>
                </c:pt>
                <c:pt idx="10116">
                  <c:v>-53.470100000000002</c:v>
                </c:pt>
                <c:pt idx="10117">
                  <c:v>-53.238800000000012</c:v>
                </c:pt>
                <c:pt idx="10118">
                  <c:v>-52.9938</c:v>
                </c:pt>
                <c:pt idx="10119">
                  <c:v>-52.735300000000038</c:v>
                </c:pt>
                <c:pt idx="10120">
                  <c:v>-52.4634</c:v>
                </c:pt>
                <c:pt idx="10121">
                  <c:v>-52.178100000000029</c:v>
                </c:pt>
                <c:pt idx="10122">
                  <c:v>-51.879600000000003</c:v>
                </c:pt>
                <c:pt idx="10123">
                  <c:v>-51.567900000000002</c:v>
                </c:pt>
                <c:pt idx="10124">
                  <c:v>-51.243200000000002</c:v>
                </c:pt>
                <c:pt idx="10125">
                  <c:v>-50.905500000000011</c:v>
                </c:pt>
                <c:pt idx="10126">
                  <c:v>-50.554900000000004</c:v>
                </c:pt>
                <c:pt idx="10127">
                  <c:v>-50.191600000000001</c:v>
                </c:pt>
                <c:pt idx="10128">
                  <c:v>-49.8155</c:v>
                </c:pt>
                <c:pt idx="10129">
                  <c:v>-49.4268</c:v>
                </c:pt>
                <c:pt idx="10130">
                  <c:v>-49.025700000000029</c:v>
                </c:pt>
                <c:pt idx="10131">
                  <c:v>-48.612200000000001</c:v>
                </c:pt>
                <c:pt idx="10132">
                  <c:v>-48.186400000000006</c:v>
                </c:pt>
                <c:pt idx="10133">
                  <c:v>-47.748300000000029</c:v>
                </c:pt>
                <c:pt idx="10134">
                  <c:v>-47.298100000000041</c:v>
                </c:pt>
                <c:pt idx="10135">
                  <c:v>-46.836000000000006</c:v>
                </c:pt>
                <c:pt idx="10136">
                  <c:v>-46.362000000000002</c:v>
                </c:pt>
                <c:pt idx="10137">
                  <c:v>-45.876200000000004</c:v>
                </c:pt>
                <c:pt idx="10138">
                  <c:v>-45.378700000000002</c:v>
                </c:pt>
                <c:pt idx="10139">
                  <c:v>-44.869600000000005</c:v>
                </c:pt>
                <c:pt idx="10140">
                  <c:v>-44.349000000000004</c:v>
                </c:pt>
                <c:pt idx="10141">
                  <c:v>-43.817099999999996</c:v>
                </c:pt>
                <c:pt idx="10142">
                  <c:v>-43.273900000000012</c:v>
                </c:pt>
                <c:pt idx="10143">
                  <c:v>-42.719500000000011</c:v>
                </c:pt>
                <c:pt idx="10144">
                  <c:v>-42.1541</c:v>
                </c:pt>
                <c:pt idx="10145">
                  <c:v>-41.5777</c:v>
                </c:pt>
                <c:pt idx="10146">
                  <c:v>-40.990500000000011</c:v>
                </c:pt>
                <c:pt idx="10147">
                  <c:v>-40.392500000000013</c:v>
                </c:pt>
                <c:pt idx="10148">
                  <c:v>-39.783900000000003</c:v>
                </c:pt>
                <c:pt idx="10149">
                  <c:v>-39.1648</c:v>
                </c:pt>
                <c:pt idx="10150">
                  <c:v>-38.535400000000003</c:v>
                </c:pt>
                <c:pt idx="10151">
                  <c:v>-37.895500000000013</c:v>
                </c:pt>
                <c:pt idx="10152">
                  <c:v>-37.245500000000028</c:v>
                </c:pt>
                <c:pt idx="10153">
                  <c:v>-36.5854</c:v>
                </c:pt>
                <c:pt idx="10154">
                  <c:v>-35.915400000000005</c:v>
                </c:pt>
                <c:pt idx="10155">
                  <c:v>-35.23550000000003</c:v>
                </c:pt>
                <c:pt idx="10156">
                  <c:v>-34.5458</c:v>
                </c:pt>
                <c:pt idx="10157">
                  <c:v>-33.846600000000002</c:v>
                </c:pt>
                <c:pt idx="10158">
                  <c:v>-33.137800000000006</c:v>
                </c:pt>
                <c:pt idx="10159">
                  <c:v>-32.419600000000003</c:v>
                </c:pt>
                <c:pt idx="10160">
                  <c:v>-31.6921</c:v>
                </c:pt>
                <c:pt idx="10161">
                  <c:v>-30.95539999999998</c:v>
                </c:pt>
                <c:pt idx="10162">
                  <c:v>-30.209599999999977</c:v>
                </c:pt>
                <c:pt idx="10163">
                  <c:v>-29.454799999999981</c:v>
                </c:pt>
                <c:pt idx="10164">
                  <c:v>-28.691199999999988</c:v>
                </c:pt>
                <c:pt idx="10165">
                  <c:v>-27.918900000000001</c:v>
                </c:pt>
                <c:pt idx="10166">
                  <c:v>-27.137899999999998</c:v>
                </c:pt>
                <c:pt idx="10167">
                  <c:v>-26.34849999999998</c:v>
                </c:pt>
                <c:pt idx="10168">
                  <c:v>-25.550599999999989</c:v>
                </c:pt>
                <c:pt idx="10169">
                  <c:v>-24.744399999999981</c:v>
                </c:pt>
                <c:pt idx="10170">
                  <c:v>-23.93</c:v>
                </c:pt>
                <c:pt idx="10171">
                  <c:v>-23.107700000000001</c:v>
                </c:pt>
                <c:pt idx="10172">
                  <c:v>-22.2773</c:v>
                </c:pt>
                <c:pt idx="10173">
                  <c:v>-21.4391</c:v>
                </c:pt>
                <c:pt idx="10174">
                  <c:v>-20.5931</c:v>
                </c:pt>
                <c:pt idx="10175">
                  <c:v>-19.7395</c:v>
                </c:pt>
                <c:pt idx="10176">
                  <c:v>-18.878499999999981</c:v>
                </c:pt>
                <c:pt idx="10177">
                  <c:v>-18.010000000000005</c:v>
                </c:pt>
                <c:pt idx="10178">
                  <c:v>-17.134300000000014</c:v>
                </c:pt>
                <c:pt idx="10179">
                  <c:v>-16.251300000000001</c:v>
                </c:pt>
                <c:pt idx="10180">
                  <c:v>-15.361400000000007</c:v>
                </c:pt>
                <c:pt idx="10181">
                  <c:v>-14.464400000000007</c:v>
                </c:pt>
                <c:pt idx="10182">
                  <c:v>-13.560600000000004</c:v>
                </c:pt>
                <c:pt idx="10183">
                  <c:v>-12.65</c:v>
                </c:pt>
                <c:pt idx="10184">
                  <c:v>-11.732900000000001</c:v>
                </c:pt>
                <c:pt idx="10185">
                  <c:v>-10.8093</c:v>
                </c:pt>
                <c:pt idx="10186">
                  <c:v>-9.8791700000000002</c:v>
                </c:pt>
                <c:pt idx="10187">
                  <c:v>-8.9427900000000005</c:v>
                </c:pt>
                <c:pt idx="10188">
                  <c:v>-8.0002400000000016</c:v>
                </c:pt>
                <c:pt idx="10189">
                  <c:v>-7.0515600000000003</c:v>
                </c:pt>
                <c:pt idx="10190">
                  <c:v>-6.0969199999999963</c:v>
                </c:pt>
                <c:pt idx="10191">
                  <c:v>-5.1364200000000002</c:v>
                </c:pt>
                <c:pt idx="10192">
                  <c:v>-4.1701799999999976</c:v>
                </c:pt>
                <c:pt idx="10193">
                  <c:v>-3.1983100000000002</c:v>
                </c:pt>
                <c:pt idx="10194">
                  <c:v>-2.2208299999999999</c:v>
                </c:pt>
                <c:pt idx="10195">
                  <c:v>-1.237889999999999</c:v>
                </c:pt>
                <c:pt idx="10196">
                  <c:v>-0.24967700000000001</c:v>
                </c:pt>
                <c:pt idx="10197">
                  <c:v>0.74384200000000045</c:v>
                </c:pt>
                <c:pt idx="10198">
                  <c:v>1.7424500000000001</c:v>
                </c:pt>
                <c:pt idx="10199">
                  <c:v>2.7461099999999998</c:v>
                </c:pt>
                <c:pt idx="10200">
                  <c:v>3.7546399999999998</c:v>
                </c:pt>
                <c:pt idx="10201">
                  <c:v>4.7681199999999961</c:v>
                </c:pt>
                <c:pt idx="10202">
                  <c:v>5.7862300000000024</c:v>
                </c:pt>
                <c:pt idx="10203">
                  <c:v>6.8089899999999961</c:v>
                </c:pt>
                <c:pt idx="10204">
                  <c:v>7.8362100000000003</c:v>
                </c:pt>
                <c:pt idx="10205">
                  <c:v>8.8679100000000002</c:v>
                </c:pt>
                <c:pt idx="10206">
                  <c:v>9.90395</c:v>
                </c:pt>
                <c:pt idx="10207">
                  <c:v>10.9442</c:v>
                </c:pt>
                <c:pt idx="10208">
                  <c:v>11.9885</c:v>
                </c:pt>
                <c:pt idx="10209">
                  <c:v>13.037000000000001</c:v>
                </c:pt>
                <c:pt idx="10210">
                  <c:v>14.089400000000007</c:v>
                </c:pt>
                <c:pt idx="10211">
                  <c:v>15.1455</c:v>
                </c:pt>
                <c:pt idx="10212">
                  <c:v>16.20539999999998</c:v>
                </c:pt>
                <c:pt idx="10213">
                  <c:v>17.268999999999977</c:v>
                </c:pt>
                <c:pt idx="10214">
                  <c:v>18.336099999999988</c:v>
                </c:pt>
                <c:pt idx="10215">
                  <c:v>19.40659999999998</c:v>
                </c:pt>
                <c:pt idx="10216">
                  <c:v>20.480599999999971</c:v>
                </c:pt>
                <c:pt idx="10217">
                  <c:v>21.557800000000015</c:v>
                </c:pt>
                <c:pt idx="10218">
                  <c:v>22.638300000000001</c:v>
                </c:pt>
                <c:pt idx="10219">
                  <c:v>23.721699999999977</c:v>
                </c:pt>
                <c:pt idx="10220">
                  <c:v>24.808199999999989</c:v>
                </c:pt>
                <c:pt idx="10221">
                  <c:v>25.8977</c:v>
                </c:pt>
                <c:pt idx="10222">
                  <c:v>26.989899999999981</c:v>
                </c:pt>
                <c:pt idx="10223">
                  <c:v>28.084900000000001</c:v>
                </c:pt>
                <c:pt idx="10224">
                  <c:v>29.18249999999998</c:v>
                </c:pt>
                <c:pt idx="10225">
                  <c:v>30.282699999999966</c:v>
                </c:pt>
                <c:pt idx="10226">
                  <c:v>31.385399999999979</c:v>
                </c:pt>
                <c:pt idx="10227">
                  <c:v>32.490400000000001</c:v>
                </c:pt>
                <c:pt idx="10228">
                  <c:v>33.597900000000003</c:v>
                </c:pt>
                <c:pt idx="10229">
                  <c:v>34.707500000000003</c:v>
                </c:pt>
                <c:pt idx="10230">
                  <c:v>35.819200000000002</c:v>
                </c:pt>
                <c:pt idx="10231">
                  <c:v>36.933100000000003</c:v>
                </c:pt>
                <c:pt idx="10232">
                  <c:v>38.048900000000003</c:v>
                </c:pt>
                <c:pt idx="10233">
                  <c:v>39.166600000000003</c:v>
                </c:pt>
                <c:pt idx="10234">
                  <c:v>40.286100000000012</c:v>
                </c:pt>
                <c:pt idx="10235">
                  <c:v>41.407400000000003</c:v>
                </c:pt>
                <c:pt idx="10236">
                  <c:v>42.5304</c:v>
                </c:pt>
                <c:pt idx="10237">
                  <c:v>43.655000000000001</c:v>
                </c:pt>
                <c:pt idx="10238">
                  <c:v>44.781000000000006</c:v>
                </c:pt>
                <c:pt idx="10239">
                  <c:v>45.9086</c:v>
                </c:pt>
                <c:pt idx="10240">
                  <c:v>47.037400000000005</c:v>
                </c:pt>
                <c:pt idx="10241">
                  <c:v>48.167700000000011</c:v>
                </c:pt>
                <c:pt idx="10242">
                  <c:v>49.299100000000038</c:v>
                </c:pt>
                <c:pt idx="10243">
                  <c:v>50.431600000000003</c:v>
                </c:pt>
                <c:pt idx="10244">
                  <c:v>51.565200000000011</c:v>
                </c:pt>
                <c:pt idx="10245">
                  <c:v>52.699900000000028</c:v>
                </c:pt>
                <c:pt idx="10246">
                  <c:v>53.8354</c:v>
                </c:pt>
                <c:pt idx="10247">
                  <c:v>54.971899999999998</c:v>
                </c:pt>
                <c:pt idx="10248">
                  <c:v>56.109100000000012</c:v>
                </c:pt>
                <c:pt idx="10249">
                  <c:v>57.247100000000003</c:v>
                </c:pt>
                <c:pt idx="10250">
                  <c:v>58.385800000000003</c:v>
                </c:pt>
                <c:pt idx="10251">
                  <c:v>59.525000000000013</c:v>
                </c:pt>
                <c:pt idx="10252">
                  <c:v>60.6648</c:v>
                </c:pt>
                <c:pt idx="10253">
                  <c:v>61.805</c:v>
                </c:pt>
                <c:pt idx="10254">
                  <c:v>62.945700000000002</c:v>
                </c:pt>
                <c:pt idx="10255">
                  <c:v>64.086699999999993</c:v>
                </c:pt>
                <c:pt idx="10256">
                  <c:v>65.227999999999994</c:v>
                </c:pt>
                <c:pt idx="10257">
                  <c:v>66.369500000000002</c:v>
                </c:pt>
                <c:pt idx="10258">
                  <c:v>67.511200000000059</c:v>
                </c:pt>
                <c:pt idx="10259">
                  <c:v>68.652999999999949</c:v>
                </c:pt>
                <c:pt idx="10260">
                  <c:v>69.794700000000006</c:v>
                </c:pt>
                <c:pt idx="10261">
                  <c:v>70.936600000000027</c:v>
                </c:pt>
                <c:pt idx="10262">
                  <c:v>72.078299999999999</c:v>
                </c:pt>
                <c:pt idx="10263">
                  <c:v>73.22</c:v>
                </c:pt>
                <c:pt idx="10264">
                  <c:v>74.361400000000003</c:v>
                </c:pt>
                <c:pt idx="10265">
                  <c:v>75.502600000000001</c:v>
                </c:pt>
                <c:pt idx="10266">
                  <c:v>76.643500000000003</c:v>
                </c:pt>
                <c:pt idx="10267">
                  <c:v>77.784099999999995</c:v>
                </c:pt>
                <c:pt idx="10268">
                  <c:v>78.924300000000002</c:v>
                </c:pt>
                <c:pt idx="10269">
                  <c:v>80.063999999999993</c:v>
                </c:pt>
                <c:pt idx="10270">
                  <c:v>81.203300000000013</c:v>
                </c:pt>
                <c:pt idx="10271">
                  <c:v>82.342000000000013</c:v>
                </c:pt>
                <c:pt idx="10272">
                  <c:v>83.480099999999993</c:v>
                </c:pt>
                <c:pt idx="10273">
                  <c:v>84.617500000000007</c:v>
                </c:pt>
                <c:pt idx="10274">
                  <c:v>85.754199999999997</c:v>
                </c:pt>
                <c:pt idx="10275">
                  <c:v>86.890299999999996</c:v>
                </c:pt>
                <c:pt idx="10276">
                  <c:v>88.025399999999948</c:v>
                </c:pt>
                <c:pt idx="10277">
                  <c:v>89.159899999999979</c:v>
                </c:pt>
                <c:pt idx="10278">
                  <c:v>90.293400000000005</c:v>
                </c:pt>
                <c:pt idx="10279">
                  <c:v>91.425899999999999</c:v>
                </c:pt>
                <c:pt idx="10280">
                  <c:v>92.557500000000005</c:v>
                </c:pt>
                <c:pt idx="10281">
                  <c:v>93.688099999999949</c:v>
                </c:pt>
                <c:pt idx="10282">
                  <c:v>94.817600000000027</c:v>
                </c:pt>
                <c:pt idx="10283">
                  <c:v>95.946000000000026</c:v>
                </c:pt>
                <c:pt idx="10284">
                  <c:v>97.073300000000003</c:v>
                </c:pt>
                <c:pt idx="10285">
                  <c:v>98.199399999999983</c:v>
                </c:pt>
                <c:pt idx="10286">
                  <c:v>99.324299999999994</c:v>
                </c:pt>
                <c:pt idx="10287">
                  <c:v>100.44800000000002</c:v>
                </c:pt>
                <c:pt idx="10288">
                  <c:v>101.57</c:v>
                </c:pt>
                <c:pt idx="10289">
                  <c:v>102.691</c:v>
                </c:pt>
                <c:pt idx="10290">
                  <c:v>103.81100000000002</c:v>
                </c:pt>
                <c:pt idx="10291">
                  <c:v>104.929</c:v>
                </c:pt>
                <c:pt idx="10292">
                  <c:v>106.04600000000002</c:v>
                </c:pt>
                <c:pt idx="10293">
                  <c:v>107.161</c:v>
                </c:pt>
                <c:pt idx="10294">
                  <c:v>108.27500000000001</c:v>
                </c:pt>
                <c:pt idx="10295">
                  <c:v>109.387</c:v>
                </c:pt>
                <c:pt idx="10296">
                  <c:v>110.498</c:v>
                </c:pt>
                <c:pt idx="10297">
                  <c:v>111.607</c:v>
                </c:pt>
                <c:pt idx="10298">
                  <c:v>112.71400000000006</c:v>
                </c:pt>
                <c:pt idx="10299">
                  <c:v>113.819</c:v>
                </c:pt>
                <c:pt idx="10300">
                  <c:v>114.923</c:v>
                </c:pt>
                <c:pt idx="10301">
                  <c:v>116.02500000000001</c:v>
                </c:pt>
                <c:pt idx="10302">
                  <c:v>117.12599999999998</c:v>
                </c:pt>
                <c:pt idx="10303">
                  <c:v>118.224</c:v>
                </c:pt>
                <c:pt idx="10304">
                  <c:v>119.321</c:v>
                </c:pt>
                <c:pt idx="10305">
                  <c:v>120.41600000000005</c:v>
                </c:pt>
                <c:pt idx="10306">
                  <c:v>121.509</c:v>
                </c:pt>
                <c:pt idx="10307">
                  <c:v>122.6</c:v>
                </c:pt>
                <c:pt idx="10308">
                  <c:v>123.68899999999998</c:v>
                </c:pt>
                <c:pt idx="10309">
                  <c:v>124.776</c:v>
                </c:pt>
                <c:pt idx="10310">
                  <c:v>125.861</c:v>
                </c:pt>
                <c:pt idx="10311">
                  <c:v>126.94400000000007</c:v>
                </c:pt>
                <c:pt idx="10312">
                  <c:v>128.024</c:v>
                </c:pt>
                <c:pt idx="10313">
                  <c:v>129.10300000000001</c:v>
                </c:pt>
                <c:pt idx="10314">
                  <c:v>130.18</c:v>
                </c:pt>
                <c:pt idx="10315">
                  <c:v>131.25399999999999</c:v>
                </c:pt>
                <c:pt idx="10316">
                  <c:v>132.32700000000011</c:v>
                </c:pt>
                <c:pt idx="10317">
                  <c:v>133.39700000000011</c:v>
                </c:pt>
                <c:pt idx="10318">
                  <c:v>134.465</c:v>
                </c:pt>
                <c:pt idx="10319">
                  <c:v>135.53</c:v>
                </c:pt>
                <c:pt idx="10320">
                  <c:v>136.59399999999999</c:v>
                </c:pt>
                <c:pt idx="10321">
                  <c:v>137.655</c:v>
                </c:pt>
                <c:pt idx="10322">
                  <c:v>138.71299999999999</c:v>
                </c:pt>
                <c:pt idx="10323">
                  <c:v>139.76999999999998</c:v>
                </c:pt>
                <c:pt idx="10324">
                  <c:v>140.82400000000001</c:v>
                </c:pt>
                <c:pt idx="10325">
                  <c:v>141.875</c:v>
                </c:pt>
                <c:pt idx="10326">
                  <c:v>142.92500000000001</c:v>
                </c:pt>
                <c:pt idx="10327">
                  <c:v>143.971</c:v>
                </c:pt>
                <c:pt idx="10328">
                  <c:v>145.01599999999999</c:v>
                </c:pt>
                <c:pt idx="10329">
                  <c:v>146.05800000000011</c:v>
                </c:pt>
                <c:pt idx="10330">
                  <c:v>147.09700000000001</c:v>
                </c:pt>
                <c:pt idx="10331">
                  <c:v>148.13399999999999</c:v>
                </c:pt>
                <c:pt idx="10332">
                  <c:v>149.16800000000001</c:v>
                </c:pt>
                <c:pt idx="10333">
                  <c:v>150.19999999999999</c:v>
                </c:pt>
                <c:pt idx="10334">
                  <c:v>151.22900000000001</c:v>
                </c:pt>
                <c:pt idx="10335">
                  <c:v>152.256</c:v>
                </c:pt>
                <c:pt idx="10336">
                  <c:v>153.27899999999997</c:v>
                </c:pt>
                <c:pt idx="10337">
                  <c:v>154.30100000000004</c:v>
                </c:pt>
                <c:pt idx="10338">
                  <c:v>155.31900000000002</c:v>
                </c:pt>
                <c:pt idx="10339">
                  <c:v>156.33500000000001</c:v>
                </c:pt>
                <c:pt idx="10340">
                  <c:v>157.34900000000002</c:v>
                </c:pt>
                <c:pt idx="10341">
                  <c:v>158.35900000000001</c:v>
                </c:pt>
                <c:pt idx="10342">
                  <c:v>159.3670000000001</c:v>
                </c:pt>
                <c:pt idx="10343">
                  <c:v>160.37200000000001</c:v>
                </c:pt>
                <c:pt idx="10344">
                  <c:v>161.374</c:v>
                </c:pt>
                <c:pt idx="10345">
                  <c:v>162.374</c:v>
                </c:pt>
                <c:pt idx="10346">
                  <c:v>163.37100000000001</c:v>
                </c:pt>
                <c:pt idx="10347">
                  <c:v>164.36500000000001</c:v>
                </c:pt>
                <c:pt idx="10348">
                  <c:v>165.35600000000011</c:v>
                </c:pt>
                <c:pt idx="10349">
                  <c:v>166.34399999999999</c:v>
                </c:pt>
                <c:pt idx="10350">
                  <c:v>167.32900000000001</c:v>
                </c:pt>
                <c:pt idx="10351">
                  <c:v>168.31200000000001</c:v>
                </c:pt>
                <c:pt idx="10352">
                  <c:v>169.291</c:v>
                </c:pt>
                <c:pt idx="10353">
                  <c:v>170.268</c:v>
                </c:pt>
                <c:pt idx="10354">
                  <c:v>171.24199999999999</c:v>
                </c:pt>
                <c:pt idx="10355">
                  <c:v>172.21199999999999</c:v>
                </c:pt>
                <c:pt idx="10356">
                  <c:v>173.18</c:v>
                </c:pt>
                <c:pt idx="10357">
                  <c:v>174.14499999999998</c:v>
                </c:pt>
                <c:pt idx="10358">
                  <c:v>175.107</c:v>
                </c:pt>
                <c:pt idx="10359">
                  <c:v>176.065</c:v>
                </c:pt>
                <c:pt idx="10360">
                  <c:v>177.02100000000004</c:v>
                </c:pt>
                <c:pt idx="10361">
                  <c:v>177.97399999999999</c:v>
                </c:pt>
                <c:pt idx="10362">
                  <c:v>178.923</c:v>
                </c:pt>
                <c:pt idx="10363">
                  <c:v>179.87</c:v>
                </c:pt>
                <c:pt idx="10364">
                  <c:v>180.81300000000002</c:v>
                </c:pt>
                <c:pt idx="10365">
                  <c:v>181.75299999999999</c:v>
                </c:pt>
                <c:pt idx="10366">
                  <c:v>182.69</c:v>
                </c:pt>
                <c:pt idx="10367">
                  <c:v>183.624</c:v>
                </c:pt>
                <c:pt idx="10368">
                  <c:v>184.55500000000001</c:v>
                </c:pt>
                <c:pt idx="10369">
                  <c:v>185.48200000000011</c:v>
                </c:pt>
                <c:pt idx="10370">
                  <c:v>186.40700000000001</c:v>
                </c:pt>
                <c:pt idx="10371">
                  <c:v>187.32800000000012</c:v>
                </c:pt>
                <c:pt idx="10372">
                  <c:v>188.24499999999998</c:v>
                </c:pt>
                <c:pt idx="10373">
                  <c:v>189.16</c:v>
                </c:pt>
                <c:pt idx="10374">
                  <c:v>190.071</c:v>
                </c:pt>
                <c:pt idx="10375">
                  <c:v>190.97900000000001</c:v>
                </c:pt>
                <c:pt idx="10376">
                  <c:v>191.88400000000001</c:v>
                </c:pt>
                <c:pt idx="10377">
                  <c:v>192.786</c:v>
                </c:pt>
                <c:pt idx="10378">
                  <c:v>193.684</c:v>
                </c:pt>
                <c:pt idx="10379">
                  <c:v>194.578</c:v>
                </c:pt>
                <c:pt idx="10380">
                  <c:v>195.47</c:v>
                </c:pt>
                <c:pt idx="10381">
                  <c:v>196.35700000000011</c:v>
                </c:pt>
                <c:pt idx="10382">
                  <c:v>197.24199999999999</c:v>
                </c:pt>
                <c:pt idx="10383">
                  <c:v>198.12300000000002</c:v>
                </c:pt>
                <c:pt idx="10384">
                  <c:v>199.001</c:v>
                </c:pt>
                <c:pt idx="10385">
                  <c:v>199.875</c:v>
                </c:pt>
                <c:pt idx="10386">
                  <c:v>200.74599999999998</c:v>
                </c:pt>
                <c:pt idx="10387">
                  <c:v>201.61299999999997</c:v>
                </c:pt>
                <c:pt idx="10388">
                  <c:v>202.477</c:v>
                </c:pt>
                <c:pt idx="10389">
                  <c:v>203.33700000000007</c:v>
                </c:pt>
                <c:pt idx="10390">
                  <c:v>204.19300000000001</c:v>
                </c:pt>
                <c:pt idx="10391">
                  <c:v>205.04599999999999</c:v>
                </c:pt>
                <c:pt idx="10392">
                  <c:v>205.89600000000004</c:v>
                </c:pt>
                <c:pt idx="10393">
                  <c:v>206.74199999999999</c:v>
                </c:pt>
                <c:pt idx="10394">
                  <c:v>207.584</c:v>
                </c:pt>
                <c:pt idx="10395">
                  <c:v>208.423</c:v>
                </c:pt>
                <c:pt idx="10396">
                  <c:v>209.25800000000001</c:v>
                </c:pt>
                <c:pt idx="10397">
                  <c:v>210.089</c:v>
                </c:pt>
                <c:pt idx="10398">
                  <c:v>210.917</c:v>
                </c:pt>
                <c:pt idx="10399">
                  <c:v>211.74099999999999</c:v>
                </c:pt>
                <c:pt idx="10400">
                  <c:v>212.56100000000001</c:v>
                </c:pt>
                <c:pt idx="10401">
                  <c:v>213.37800000000001</c:v>
                </c:pt>
                <c:pt idx="10402">
                  <c:v>214.19</c:v>
                </c:pt>
                <c:pt idx="10403">
                  <c:v>214.999</c:v>
                </c:pt>
                <c:pt idx="10404">
                  <c:v>215.80500000000001</c:v>
                </c:pt>
                <c:pt idx="10405">
                  <c:v>216.60599999999999</c:v>
                </c:pt>
                <c:pt idx="10406">
                  <c:v>217.404</c:v>
                </c:pt>
                <c:pt idx="10407">
                  <c:v>218.197</c:v>
                </c:pt>
                <c:pt idx="10408">
                  <c:v>218.98700000000011</c:v>
                </c:pt>
                <c:pt idx="10409">
                  <c:v>219.77299999999997</c:v>
                </c:pt>
                <c:pt idx="10410">
                  <c:v>220.55500000000001</c:v>
                </c:pt>
                <c:pt idx="10411">
                  <c:v>221.334</c:v>
                </c:pt>
                <c:pt idx="10412">
                  <c:v>222.108</c:v>
                </c:pt>
                <c:pt idx="10413">
                  <c:v>222.87800000000001</c:v>
                </c:pt>
                <c:pt idx="10414">
                  <c:v>223.64499999999998</c:v>
                </c:pt>
                <c:pt idx="10415">
                  <c:v>224.40700000000001</c:v>
                </c:pt>
                <c:pt idx="10416">
                  <c:v>225.16499999999999</c:v>
                </c:pt>
                <c:pt idx="10417">
                  <c:v>225.92000000000004</c:v>
                </c:pt>
                <c:pt idx="10418">
                  <c:v>226.67</c:v>
                </c:pt>
                <c:pt idx="10419">
                  <c:v>227.416</c:v>
                </c:pt>
                <c:pt idx="10420">
                  <c:v>228.15900000000002</c:v>
                </c:pt>
                <c:pt idx="10421">
                  <c:v>228.89700000000011</c:v>
                </c:pt>
                <c:pt idx="10422">
                  <c:v>229.631</c:v>
                </c:pt>
                <c:pt idx="10423">
                  <c:v>230.3610000000001</c:v>
                </c:pt>
                <c:pt idx="10424">
                  <c:v>231.08600000000001</c:v>
                </c:pt>
                <c:pt idx="10425">
                  <c:v>231.80800000000011</c:v>
                </c:pt>
                <c:pt idx="10426">
                  <c:v>232.52500000000001</c:v>
                </c:pt>
                <c:pt idx="10427">
                  <c:v>233.238</c:v>
                </c:pt>
                <c:pt idx="10428">
                  <c:v>233.947</c:v>
                </c:pt>
                <c:pt idx="10429">
                  <c:v>234.65200000000004</c:v>
                </c:pt>
                <c:pt idx="10430">
                  <c:v>235.35300000000001</c:v>
                </c:pt>
                <c:pt idx="10431">
                  <c:v>236.04900000000001</c:v>
                </c:pt>
                <c:pt idx="10432">
                  <c:v>236.74099999999999</c:v>
                </c:pt>
                <c:pt idx="10433">
                  <c:v>237.42800000000011</c:v>
                </c:pt>
                <c:pt idx="10434">
                  <c:v>238.11199999999999</c:v>
                </c:pt>
                <c:pt idx="10435">
                  <c:v>238.791</c:v>
                </c:pt>
                <c:pt idx="10436">
                  <c:v>239.465</c:v>
                </c:pt>
                <c:pt idx="10437">
                  <c:v>240.13499999999999</c:v>
                </c:pt>
                <c:pt idx="10438">
                  <c:v>240.80100000000004</c:v>
                </c:pt>
                <c:pt idx="10439">
                  <c:v>241.46300000000002</c:v>
                </c:pt>
                <c:pt idx="10440">
                  <c:v>242.12</c:v>
                </c:pt>
                <c:pt idx="10441">
                  <c:v>242.77199999999999</c:v>
                </c:pt>
                <c:pt idx="10442">
                  <c:v>243.42000000000004</c:v>
                </c:pt>
                <c:pt idx="10443">
                  <c:v>244.06399999999999</c:v>
                </c:pt>
                <c:pt idx="10444">
                  <c:v>244.70299999999997</c:v>
                </c:pt>
                <c:pt idx="10445">
                  <c:v>245.33800000000011</c:v>
                </c:pt>
                <c:pt idx="10446">
                  <c:v>245.96800000000007</c:v>
                </c:pt>
                <c:pt idx="10447">
                  <c:v>246.59300000000002</c:v>
                </c:pt>
                <c:pt idx="10448">
                  <c:v>247.21399999999988</c:v>
                </c:pt>
                <c:pt idx="10449">
                  <c:v>247.83100000000007</c:v>
                </c:pt>
                <c:pt idx="10450">
                  <c:v>248.44200000000001</c:v>
                </c:pt>
                <c:pt idx="10451">
                  <c:v>249.05</c:v>
                </c:pt>
                <c:pt idx="10452">
                  <c:v>249.65200000000004</c:v>
                </c:pt>
                <c:pt idx="10453">
                  <c:v>250.25</c:v>
                </c:pt>
                <c:pt idx="10454">
                  <c:v>250.84300000000002</c:v>
                </c:pt>
                <c:pt idx="10455">
                  <c:v>251.43200000000004</c:v>
                </c:pt>
                <c:pt idx="10456">
                  <c:v>252.01599999999999</c:v>
                </c:pt>
                <c:pt idx="10457">
                  <c:v>252.595</c:v>
                </c:pt>
                <c:pt idx="10458">
                  <c:v>253.17</c:v>
                </c:pt>
                <c:pt idx="10459">
                  <c:v>253.739</c:v>
                </c:pt>
                <c:pt idx="10460">
                  <c:v>254.304</c:v>
                </c:pt>
                <c:pt idx="10461">
                  <c:v>254.86500000000001</c:v>
                </c:pt>
                <c:pt idx="10462">
                  <c:v>255.42000000000004</c:v>
                </c:pt>
                <c:pt idx="10463">
                  <c:v>255.971</c:v>
                </c:pt>
                <c:pt idx="10464">
                  <c:v>256.517</c:v>
                </c:pt>
                <c:pt idx="10465">
                  <c:v>257.05799999999999</c:v>
                </c:pt>
                <c:pt idx="10466">
                  <c:v>257.59399999999965</c:v>
                </c:pt>
                <c:pt idx="10467">
                  <c:v>258.125</c:v>
                </c:pt>
                <c:pt idx="10468">
                  <c:v>258.65199999999999</c:v>
                </c:pt>
                <c:pt idx="10469">
                  <c:v>259.17399999999975</c:v>
                </c:pt>
                <c:pt idx="10470">
                  <c:v>259.69099999999975</c:v>
                </c:pt>
                <c:pt idx="10471">
                  <c:v>260.202</c:v>
                </c:pt>
                <c:pt idx="10472">
                  <c:v>260.70999999999975</c:v>
                </c:pt>
                <c:pt idx="10473">
                  <c:v>261.21199999999965</c:v>
                </c:pt>
                <c:pt idx="10474">
                  <c:v>261.709</c:v>
                </c:pt>
                <c:pt idx="10475">
                  <c:v>262.20099999999979</c:v>
                </c:pt>
                <c:pt idx="10476">
                  <c:v>262.68900000000002</c:v>
                </c:pt>
                <c:pt idx="10477">
                  <c:v>263.17099999999999</c:v>
                </c:pt>
                <c:pt idx="10478">
                  <c:v>263.64800000000002</c:v>
                </c:pt>
                <c:pt idx="10479">
                  <c:v>264.12099999999975</c:v>
                </c:pt>
                <c:pt idx="10480">
                  <c:v>264.58799999999979</c:v>
                </c:pt>
                <c:pt idx="10481">
                  <c:v>265.05099999999999</c:v>
                </c:pt>
                <c:pt idx="10482">
                  <c:v>265.50799999999975</c:v>
                </c:pt>
                <c:pt idx="10483">
                  <c:v>265.96099999999979</c:v>
                </c:pt>
                <c:pt idx="10484">
                  <c:v>266.40799999999979</c:v>
                </c:pt>
                <c:pt idx="10485">
                  <c:v>266.851</c:v>
                </c:pt>
                <c:pt idx="10486">
                  <c:v>267.28799999999978</c:v>
                </c:pt>
                <c:pt idx="10487">
                  <c:v>267.72000000000003</c:v>
                </c:pt>
                <c:pt idx="10488">
                  <c:v>268.14800000000002</c:v>
                </c:pt>
                <c:pt idx="10489">
                  <c:v>268.57</c:v>
                </c:pt>
                <c:pt idx="10490">
                  <c:v>268.98699999999963</c:v>
                </c:pt>
                <c:pt idx="10491">
                  <c:v>269.39999999999975</c:v>
                </c:pt>
                <c:pt idx="10492">
                  <c:v>269.80700000000002</c:v>
                </c:pt>
                <c:pt idx="10493">
                  <c:v>270.209</c:v>
                </c:pt>
                <c:pt idx="10494">
                  <c:v>270.60599999999999</c:v>
                </c:pt>
                <c:pt idx="10495">
                  <c:v>270.99799999999965</c:v>
                </c:pt>
                <c:pt idx="10496">
                  <c:v>271.38499999999999</c:v>
                </c:pt>
                <c:pt idx="10497">
                  <c:v>271.76599999999979</c:v>
                </c:pt>
                <c:pt idx="10498">
                  <c:v>272.14299999999997</c:v>
                </c:pt>
                <c:pt idx="10499">
                  <c:v>272.51499999999999</c:v>
                </c:pt>
                <c:pt idx="10500">
                  <c:v>272.88099999999974</c:v>
                </c:pt>
                <c:pt idx="10501">
                  <c:v>273.24200000000002</c:v>
                </c:pt>
                <c:pt idx="10502">
                  <c:v>273.59899999999965</c:v>
                </c:pt>
                <c:pt idx="10503">
                  <c:v>273.95</c:v>
                </c:pt>
                <c:pt idx="10504">
                  <c:v>274.29599999999965</c:v>
                </c:pt>
                <c:pt idx="10505">
                  <c:v>274.637</c:v>
                </c:pt>
                <c:pt idx="10506">
                  <c:v>274.97299999999979</c:v>
                </c:pt>
                <c:pt idx="10507">
                  <c:v>275.30399999999975</c:v>
                </c:pt>
                <c:pt idx="10508">
                  <c:v>275.63</c:v>
                </c:pt>
                <c:pt idx="10509">
                  <c:v>275.95099999999979</c:v>
                </c:pt>
                <c:pt idx="10510">
                  <c:v>276.26599999999979</c:v>
                </c:pt>
                <c:pt idx="10511">
                  <c:v>276.577</c:v>
                </c:pt>
                <c:pt idx="10512">
                  <c:v>276.88200000000001</c:v>
                </c:pt>
                <c:pt idx="10513">
                  <c:v>277.18200000000002</c:v>
                </c:pt>
                <c:pt idx="10514">
                  <c:v>277.47799999999978</c:v>
                </c:pt>
                <c:pt idx="10515">
                  <c:v>277.76799999999974</c:v>
                </c:pt>
                <c:pt idx="10516">
                  <c:v>278.053</c:v>
                </c:pt>
                <c:pt idx="10517">
                  <c:v>278.33300000000003</c:v>
                </c:pt>
                <c:pt idx="10518">
                  <c:v>278.60899999999975</c:v>
                </c:pt>
                <c:pt idx="10519">
                  <c:v>278.87900000000002</c:v>
                </c:pt>
                <c:pt idx="10520">
                  <c:v>279.14400000000023</c:v>
                </c:pt>
                <c:pt idx="10521">
                  <c:v>279.404</c:v>
                </c:pt>
                <c:pt idx="10522">
                  <c:v>279.65899999999999</c:v>
                </c:pt>
                <c:pt idx="10523">
                  <c:v>279.90899999999965</c:v>
                </c:pt>
                <c:pt idx="10524">
                  <c:v>280.15400000000022</c:v>
                </c:pt>
                <c:pt idx="10525">
                  <c:v>280.39400000000001</c:v>
                </c:pt>
                <c:pt idx="10526">
                  <c:v>280.62900000000002</c:v>
                </c:pt>
                <c:pt idx="10527">
                  <c:v>280.85899999999975</c:v>
                </c:pt>
                <c:pt idx="10528">
                  <c:v>281.084</c:v>
                </c:pt>
                <c:pt idx="10529">
                  <c:v>281.30399999999975</c:v>
                </c:pt>
                <c:pt idx="10530">
                  <c:v>281.51900000000001</c:v>
                </c:pt>
                <c:pt idx="10531">
                  <c:v>281.72899999999959</c:v>
                </c:pt>
                <c:pt idx="10532">
                  <c:v>281.93499999999977</c:v>
                </c:pt>
                <c:pt idx="10533">
                  <c:v>282.13499999999999</c:v>
                </c:pt>
                <c:pt idx="10534">
                  <c:v>282.33099999999979</c:v>
                </c:pt>
                <c:pt idx="10535">
                  <c:v>282.52099999999979</c:v>
                </c:pt>
                <c:pt idx="10536">
                  <c:v>282.70699999999965</c:v>
                </c:pt>
                <c:pt idx="10537">
                  <c:v>282.88799999999975</c:v>
                </c:pt>
                <c:pt idx="10538">
                  <c:v>283.06400000000002</c:v>
                </c:pt>
                <c:pt idx="10539">
                  <c:v>283.23599999999965</c:v>
                </c:pt>
                <c:pt idx="10540">
                  <c:v>283.40199999999965</c:v>
                </c:pt>
                <c:pt idx="10541">
                  <c:v>283.56400000000002</c:v>
                </c:pt>
                <c:pt idx="10542">
                  <c:v>283.72099999999978</c:v>
                </c:pt>
                <c:pt idx="10543">
                  <c:v>283.87299999999999</c:v>
                </c:pt>
                <c:pt idx="10544">
                  <c:v>284.02099999999979</c:v>
                </c:pt>
                <c:pt idx="10545">
                  <c:v>284.16399999999999</c:v>
                </c:pt>
                <c:pt idx="10546">
                  <c:v>284.30200000000002</c:v>
                </c:pt>
                <c:pt idx="10547">
                  <c:v>284.43499999999977</c:v>
                </c:pt>
                <c:pt idx="10548">
                  <c:v>284.56400000000002</c:v>
                </c:pt>
                <c:pt idx="10549">
                  <c:v>284.68799999999999</c:v>
                </c:pt>
                <c:pt idx="10550">
                  <c:v>284.80799999999999</c:v>
                </c:pt>
                <c:pt idx="10551">
                  <c:v>284.92299999999977</c:v>
                </c:pt>
                <c:pt idx="10552">
                  <c:v>285.03299999999979</c:v>
                </c:pt>
                <c:pt idx="10553">
                  <c:v>285.13900000000001</c:v>
                </c:pt>
                <c:pt idx="10554">
                  <c:v>285.24</c:v>
                </c:pt>
                <c:pt idx="10555">
                  <c:v>285.33699999999965</c:v>
                </c:pt>
                <c:pt idx="10556">
                  <c:v>285.42999999999978</c:v>
                </c:pt>
                <c:pt idx="10557">
                  <c:v>285.51799999999974</c:v>
                </c:pt>
                <c:pt idx="10558">
                  <c:v>285.601</c:v>
                </c:pt>
                <c:pt idx="10559">
                  <c:v>285.68</c:v>
                </c:pt>
                <c:pt idx="10560">
                  <c:v>285.755</c:v>
                </c:pt>
                <c:pt idx="10561">
                  <c:v>285.82499999999999</c:v>
                </c:pt>
                <c:pt idx="10562">
                  <c:v>285.89099999999979</c:v>
                </c:pt>
                <c:pt idx="10563">
                  <c:v>285.95299999999975</c:v>
                </c:pt>
                <c:pt idx="10564">
                  <c:v>286.0109999999998</c:v>
                </c:pt>
                <c:pt idx="10565">
                  <c:v>286.06400000000002</c:v>
                </c:pt>
                <c:pt idx="10566">
                  <c:v>286.113</c:v>
                </c:pt>
                <c:pt idx="10567">
                  <c:v>286.15800000000002</c:v>
                </c:pt>
                <c:pt idx="10568">
                  <c:v>286.19799999999975</c:v>
                </c:pt>
                <c:pt idx="10569">
                  <c:v>286.23499999999979</c:v>
                </c:pt>
                <c:pt idx="10570">
                  <c:v>286.267</c:v>
                </c:pt>
                <c:pt idx="10571">
                  <c:v>286.29499999999979</c:v>
                </c:pt>
                <c:pt idx="10572">
                  <c:v>286.31900000000002</c:v>
                </c:pt>
                <c:pt idx="10573">
                  <c:v>286.33999999999975</c:v>
                </c:pt>
                <c:pt idx="10574">
                  <c:v>286.35599999999999</c:v>
                </c:pt>
                <c:pt idx="10575">
                  <c:v>286.36799999999999</c:v>
                </c:pt>
                <c:pt idx="10576">
                  <c:v>286.37599999999975</c:v>
                </c:pt>
                <c:pt idx="10577">
                  <c:v>286.38099999999974</c:v>
                </c:pt>
                <c:pt idx="10578">
                  <c:v>286.38099999999974</c:v>
                </c:pt>
                <c:pt idx="10579">
                  <c:v>286.37799999999999</c:v>
                </c:pt>
                <c:pt idx="10580">
                  <c:v>286.37099999999975</c:v>
                </c:pt>
                <c:pt idx="10581">
                  <c:v>286.36</c:v>
                </c:pt>
                <c:pt idx="10582">
                  <c:v>286.34500000000008</c:v>
                </c:pt>
                <c:pt idx="10583">
                  <c:v>286.32599999999979</c:v>
                </c:pt>
                <c:pt idx="10584">
                  <c:v>286.30399999999975</c:v>
                </c:pt>
                <c:pt idx="10585">
                  <c:v>286.279</c:v>
                </c:pt>
                <c:pt idx="10586">
                  <c:v>286.24900000000002</c:v>
                </c:pt>
                <c:pt idx="10587">
                  <c:v>286.21599999999978</c:v>
                </c:pt>
                <c:pt idx="10588">
                  <c:v>286.17899999999975</c:v>
                </c:pt>
                <c:pt idx="10589">
                  <c:v>286.13900000000001</c:v>
                </c:pt>
                <c:pt idx="10590">
                  <c:v>286.09599999999978</c:v>
                </c:pt>
                <c:pt idx="10591">
                  <c:v>286.04899999999975</c:v>
                </c:pt>
                <c:pt idx="10592">
                  <c:v>285.99799999999965</c:v>
                </c:pt>
                <c:pt idx="10593">
                  <c:v>285.94400000000002</c:v>
                </c:pt>
                <c:pt idx="10594">
                  <c:v>285.887</c:v>
                </c:pt>
                <c:pt idx="10595">
                  <c:v>285.827</c:v>
                </c:pt>
                <c:pt idx="10596">
                  <c:v>285.76299999999975</c:v>
                </c:pt>
                <c:pt idx="10597">
                  <c:v>285.69600000000003</c:v>
                </c:pt>
                <c:pt idx="10598">
                  <c:v>285.625</c:v>
                </c:pt>
                <c:pt idx="10599">
                  <c:v>285.55200000000002</c:v>
                </c:pt>
                <c:pt idx="10600">
                  <c:v>285.4749999999998</c:v>
                </c:pt>
                <c:pt idx="10601">
                  <c:v>285.39499999999975</c:v>
                </c:pt>
                <c:pt idx="10602">
                  <c:v>285.31200000000001</c:v>
                </c:pt>
                <c:pt idx="10603">
                  <c:v>285.22599999999977</c:v>
                </c:pt>
                <c:pt idx="10604">
                  <c:v>285.137</c:v>
                </c:pt>
                <c:pt idx="10605">
                  <c:v>285.04500000000002</c:v>
                </c:pt>
                <c:pt idx="10606">
                  <c:v>284.95</c:v>
                </c:pt>
                <c:pt idx="10607">
                  <c:v>284.85199999999975</c:v>
                </c:pt>
                <c:pt idx="10608">
                  <c:v>284.75200000000001</c:v>
                </c:pt>
                <c:pt idx="10609">
                  <c:v>284.64800000000002</c:v>
                </c:pt>
                <c:pt idx="10610">
                  <c:v>284.54199999999975</c:v>
                </c:pt>
                <c:pt idx="10611">
                  <c:v>284.43199999999962</c:v>
                </c:pt>
                <c:pt idx="10612">
                  <c:v>284.32100000000003</c:v>
                </c:pt>
                <c:pt idx="10613">
                  <c:v>284.20599999999979</c:v>
                </c:pt>
                <c:pt idx="10614">
                  <c:v>284.089</c:v>
                </c:pt>
                <c:pt idx="10615">
                  <c:v>283.96899999999965</c:v>
                </c:pt>
                <c:pt idx="10616">
                  <c:v>283.846</c:v>
                </c:pt>
                <c:pt idx="10617">
                  <c:v>283.72099999999978</c:v>
                </c:pt>
                <c:pt idx="10618">
                  <c:v>283.59299999999979</c:v>
                </c:pt>
                <c:pt idx="10619">
                  <c:v>283.46299999999979</c:v>
                </c:pt>
                <c:pt idx="10620">
                  <c:v>283.33</c:v>
                </c:pt>
                <c:pt idx="10621">
                  <c:v>283.19499999999999</c:v>
                </c:pt>
                <c:pt idx="10622">
                  <c:v>283.05799999999999</c:v>
                </c:pt>
                <c:pt idx="10623">
                  <c:v>282.91799999999978</c:v>
                </c:pt>
                <c:pt idx="10624">
                  <c:v>282.77599999999978</c:v>
                </c:pt>
                <c:pt idx="10625">
                  <c:v>282.63099999999974</c:v>
                </c:pt>
                <c:pt idx="10626">
                  <c:v>282.48399999999958</c:v>
                </c:pt>
                <c:pt idx="10627">
                  <c:v>282.33499999999975</c:v>
                </c:pt>
                <c:pt idx="10628">
                  <c:v>282.18400000000008</c:v>
                </c:pt>
                <c:pt idx="10629">
                  <c:v>282.02999999999975</c:v>
                </c:pt>
                <c:pt idx="10630">
                  <c:v>281.875</c:v>
                </c:pt>
                <c:pt idx="10631">
                  <c:v>281.71699999999959</c:v>
                </c:pt>
                <c:pt idx="10632">
                  <c:v>281.55700000000002</c:v>
                </c:pt>
                <c:pt idx="10633">
                  <c:v>281.39499999999975</c:v>
                </c:pt>
                <c:pt idx="10634">
                  <c:v>281.23099999999965</c:v>
                </c:pt>
                <c:pt idx="10635">
                  <c:v>281.065</c:v>
                </c:pt>
                <c:pt idx="10636">
                  <c:v>280.89699999999965</c:v>
                </c:pt>
                <c:pt idx="10637">
                  <c:v>280.72699999999958</c:v>
                </c:pt>
                <c:pt idx="10638">
                  <c:v>280.55599999999993</c:v>
                </c:pt>
                <c:pt idx="10639">
                  <c:v>280.38200000000001</c:v>
                </c:pt>
                <c:pt idx="10640">
                  <c:v>280.20699999999965</c:v>
                </c:pt>
                <c:pt idx="10641">
                  <c:v>280.029</c:v>
                </c:pt>
                <c:pt idx="10642">
                  <c:v>279.85000000000002</c:v>
                </c:pt>
                <c:pt idx="10643">
                  <c:v>279.66899999999993</c:v>
                </c:pt>
                <c:pt idx="10644">
                  <c:v>279.48699999999963</c:v>
                </c:pt>
                <c:pt idx="10645">
                  <c:v>279.30200000000002</c:v>
                </c:pt>
                <c:pt idx="10646">
                  <c:v>279.11599999999999</c:v>
                </c:pt>
                <c:pt idx="10647">
                  <c:v>278.92899999999958</c:v>
                </c:pt>
                <c:pt idx="10648">
                  <c:v>278.73899999999958</c:v>
                </c:pt>
                <c:pt idx="10649">
                  <c:v>278.548</c:v>
                </c:pt>
                <c:pt idx="10650">
                  <c:v>278.35599999999999</c:v>
                </c:pt>
                <c:pt idx="10651">
                  <c:v>278.16199999999975</c:v>
                </c:pt>
                <c:pt idx="10652">
                  <c:v>277.96599999999978</c:v>
                </c:pt>
                <c:pt idx="10653">
                  <c:v>277.76900000000001</c:v>
                </c:pt>
                <c:pt idx="10654">
                  <c:v>277.57</c:v>
                </c:pt>
                <c:pt idx="10655">
                  <c:v>277.37</c:v>
                </c:pt>
                <c:pt idx="10656">
                  <c:v>277.16899999999993</c:v>
                </c:pt>
                <c:pt idx="10657">
                  <c:v>276.96599999999978</c:v>
                </c:pt>
                <c:pt idx="10658">
                  <c:v>276.7609999999998</c:v>
                </c:pt>
                <c:pt idx="10659">
                  <c:v>276.55599999999993</c:v>
                </c:pt>
                <c:pt idx="10660">
                  <c:v>276.34800000000001</c:v>
                </c:pt>
                <c:pt idx="10661">
                  <c:v>276.14000000000021</c:v>
                </c:pt>
                <c:pt idx="10662">
                  <c:v>275.92999999999978</c:v>
                </c:pt>
                <c:pt idx="10663">
                  <c:v>275.71899999999965</c:v>
                </c:pt>
                <c:pt idx="10664">
                  <c:v>275.50700000000001</c:v>
                </c:pt>
                <c:pt idx="10665">
                  <c:v>275.29299999999978</c:v>
                </c:pt>
                <c:pt idx="10666">
                  <c:v>275.07799999999975</c:v>
                </c:pt>
                <c:pt idx="10667">
                  <c:v>274.86200000000002</c:v>
                </c:pt>
                <c:pt idx="10668">
                  <c:v>274.64400000000023</c:v>
                </c:pt>
                <c:pt idx="10669">
                  <c:v>274.42599999999965</c:v>
                </c:pt>
                <c:pt idx="10670">
                  <c:v>274.20599999999979</c:v>
                </c:pt>
                <c:pt idx="10671">
                  <c:v>273.98499999999979</c:v>
                </c:pt>
                <c:pt idx="10672">
                  <c:v>273.762</c:v>
                </c:pt>
                <c:pt idx="10673">
                  <c:v>273.53899999999965</c:v>
                </c:pt>
                <c:pt idx="10674">
                  <c:v>273.315</c:v>
                </c:pt>
                <c:pt idx="10675">
                  <c:v>273.089</c:v>
                </c:pt>
                <c:pt idx="10676">
                  <c:v>272.86200000000002</c:v>
                </c:pt>
                <c:pt idx="10677">
                  <c:v>272.63400000000001</c:v>
                </c:pt>
                <c:pt idx="10678">
                  <c:v>272.40499999999975</c:v>
                </c:pt>
                <c:pt idx="10679">
                  <c:v>272.17500000000001</c:v>
                </c:pt>
                <c:pt idx="10680">
                  <c:v>271.94400000000002</c:v>
                </c:pt>
                <c:pt idx="10681">
                  <c:v>271.71199999999965</c:v>
                </c:pt>
                <c:pt idx="10682">
                  <c:v>271.47799999999978</c:v>
                </c:pt>
                <c:pt idx="10683">
                  <c:v>271.24400000000026</c:v>
                </c:pt>
                <c:pt idx="10684">
                  <c:v>271.00799999999975</c:v>
                </c:pt>
                <c:pt idx="10685">
                  <c:v>270.77199999999965</c:v>
                </c:pt>
                <c:pt idx="10686">
                  <c:v>270.53399999999965</c:v>
                </c:pt>
                <c:pt idx="10687">
                  <c:v>270.29499999999979</c:v>
                </c:pt>
                <c:pt idx="10688">
                  <c:v>270.05599999999993</c:v>
                </c:pt>
                <c:pt idx="10689">
                  <c:v>269.815</c:v>
                </c:pt>
                <c:pt idx="10690">
                  <c:v>269.57299999999975</c:v>
                </c:pt>
                <c:pt idx="10691">
                  <c:v>269.33</c:v>
                </c:pt>
                <c:pt idx="10692">
                  <c:v>269.08599999999979</c:v>
                </c:pt>
                <c:pt idx="10693">
                  <c:v>268.84100000000001</c:v>
                </c:pt>
                <c:pt idx="10694">
                  <c:v>268.59500000000003</c:v>
                </c:pt>
                <c:pt idx="10695">
                  <c:v>268.34800000000001</c:v>
                </c:pt>
                <c:pt idx="10696">
                  <c:v>268.10000000000002</c:v>
                </c:pt>
                <c:pt idx="10697">
                  <c:v>267.851</c:v>
                </c:pt>
                <c:pt idx="10698">
                  <c:v>267.601</c:v>
                </c:pt>
                <c:pt idx="10699">
                  <c:v>267.35000000000002</c:v>
                </c:pt>
                <c:pt idx="10700">
                  <c:v>267.09699999999958</c:v>
                </c:pt>
                <c:pt idx="10701">
                  <c:v>266.84399999999999</c:v>
                </c:pt>
                <c:pt idx="10702">
                  <c:v>266.589</c:v>
                </c:pt>
                <c:pt idx="10703">
                  <c:v>266.334</c:v>
                </c:pt>
                <c:pt idx="10704">
                  <c:v>266.077</c:v>
                </c:pt>
                <c:pt idx="10705">
                  <c:v>265.81900000000002</c:v>
                </c:pt>
                <c:pt idx="10706">
                  <c:v>265.56</c:v>
                </c:pt>
                <c:pt idx="10707">
                  <c:v>265.3</c:v>
                </c:pt>
                <c:pt idx="10708">
                  <c:v>265.03899999999965</c:v>
                </c:pt>
                <c:pt idx="10709">
                  <c:v>264.77699999999965</c:v>
                </c:pt>
                <c:pt idx="10710">
                  <c:v>264.51299999999975</c:v>
                </c:pt>
                <c:pt idx="10711">
                  <c:v>264.24799999999999</c:v>
                </c:pt>
                <c:pt idx="10712">
                  <c:v>263.98299999999978</c:v>
                </c:pt>
                <c:pt idx="10713">
                  <c:v>263.71499999999975</c:v>
                </c:pt>
                <c:pt idx="10714">
                  <c:v>263.447</c:v>
                </c:pt>
                <c:pt idx="10715">
                  <c:v>263.178</c:v>
                </c:pt>
                <c:pt idx="10716">
                  <c:v>262.90699999999958</c:v>
                </c:pt>
                <c:pt idx="10717">
                  <c:v>262.63499999999999</c:v>
                </c:pt>
                <c:pt idx="10718">
                  <c:v>262.36200000000002</c:v>
                </c:pt>
                <c:pt idx="10719">
                  <c:v>262.08699999999965</c:v>
                </c:pt>
                <c:pt idx="10720">
                  <c:v>261.81099999999975</c:v>
                </c:pt>
                <c:pt idx="10721">
                  <c:v>261.53399999999965</c:v>
                </c:pt>
                <c:pt idx="10722">
                  <c:v>261.255</c:v>
                </c:pt>
                <c:pt idx="10723">
                  <c:v>260.9749999999998</c:v>
                </c:pt>
                <c:pt idx="10724">
                  <c:v>260.69400000000002</c:v>
                </c:pt>
                <c:pt idx="10725">
                  <c:v>260.41099999999977</c:v>
                </c:pt>
                <c:pt idx="10726">
                  <c:v>260.12700000000001</c:v>
                </c:pt>
                <c:pt idx="10727">
                  <c:v>259.84100000000001</c:v>
                </c:pt>
                <c:pt idx="10728">
                  <c:v>259.55399999999975</c:v>
                </c:pt>
                <c:pt idx="10729">
                  <c:v>259.26499999999999</c:v>
                </c:pt>
                <c:pt idx="10730">
                  <c:v>258.9749999999998</c:v>
                </c:pt>
                <c:pt idx="10731">
                  <c:v>258.68299999999999</c:v>
                </c:pt>
                <c:pt idx="10732">
                  <c:v>258.38900000000001</c:v>
                </c:pt>
                <c:pt idx="10733">
                  <c:v>258.09399999999965</c:v>
                </c:pt>
                <c:pt idx="10734">
                  <c:v>257.79799999999977</c:v>
                </c:pt>
                <c:pt idx="10735">
                  <c:v>257.49899999999963</c:v>
                </c:pt>
                <c:pt idx="10736">
                  <c:v>257.19900000000001</c:v>
                </c:pt>
                <c:pt idx="10737">
                  <c:v>256.89699999999965</c:v>
                </c:pt>
                <c:pt idx="10738">
                  <c:v>256.59399999999965</c:v>
                </c:pt>
                <c:pt idx="10739">
                  <c:v>256.28899999999965</c:v>
                </c:pt>
                <c:pt idx="10740">
                  <c:v>255.98100000000011</c:v>
                </c:pt>
                <c:pt idx="10741">
                  <c:v>255.672</c:v>
                </c:pt>
                <c:pt idx="10742">
                  <c:v>255.3610000000001</c:v>
                </c:pt>
                <c:pt idx="10743">
                  <c:v>255.04900000000001</c:v>
                </c:pt>
                <c:pt idx="10744">
                  <c:v>254.73399999999998</c:v>
                </c:pt>
                <c:pt idx="10745">
                  <c:v>254.417</c:v>
                </c:pt>
                <c:pt idx="10746">
                  <c:v>254.09800000000001</c:v>
                </c:pt>
                <c:pt idx="10747">
                  <c:v>253.77799999999999</c:v>
                </c:pt>
                <c:pt idx="10748">
                  <c:v>253.45500000000001</c:v>
                </c:pt>
                <c:pt idx="10749">
                  <c:v>253.13</c:v>
                </c:pt>
                <c:pt idx="10750">
                  <c:v>252.803</c:v>
                </c:pt>
                <c:pt idx="10751">
                  <c:v>252.47399999999999</c:v>
                </c:pt>
                <c:pt idx="10752">
                  <c:v>252.142</c:v>
                </c:pt>
                <c:pt idx="10753">
                  <c:v>251.809</c:v>
                </c:pt>
                <c:pt idx="10754">
                  <c:v>251.47300000000001</c:v>
                </c:pt>
                <c:pt idx="10755">
                  <c:v>251.13399999999999</c:v>
                </c:pt>
                <c:pt idx="10756">
                  <c:v>250.79399999999998</c:v>
                </c:pt>
                <c:pt idx="10757">
                  <c:v>250.45100000000011</c:v>
                </c:pt>
                <c:pt idx="10758">
                  <c:v>250.10499999999999</c:v>
                </c:pt>
                <c:pt idx="10759">
                  <c:v>249.75700000000001</c:v>
                </c:pt>
                <c:pt idx="10760">
                  <c:v>249.40700000000001</c:v>
                </c:pt>
                <c:pt idx="10761">
                  <c:v>249.054</c:v>
                </c:pt>
                <c:pt idx="10762">
                  <c:v>248.69800000000001</c:v>
                </c:pt>
                <c:pt idx="10763">
                  <c:v>248.34</c:v>
                </c:pt>
                <c:pt idx="10764">
                  <c:v>247.97900000000001</c:v>
                </c:pt>
                <c:pt idx="10765">
                  <c:v>247.61499999999998</c:v>
                </c:pt>
                <c:pt idx="10766">
                  <c:v>247.24899999999997</c:v>
                </c:pt>
                <c:pt idx="10767">
                  <c:v>246.88000000000011</c:v>
                </c:pt>
                <c:pt idx="10768">
                  <c:v>246.50800000000001</c:v>
                </c:pt>
                <c:pt idx="10769">
                  <c:v>246.13300000000001</c:v>
                </c:pt>
                <c:pt idx="10770">
                  <c:v>245.756</c:v>
                </c:pt>
                <c:pt idx="10771">
                  <c:v>245.375</c:v>
                </c:pt>
                <c:pt idx="10772">
                  <c:v>244.9920000000001</c:v>
                </c:pt>
                <c:pt idx="10773">
                  <c:v>244.60499999999999</c:v>
                </c:pt>
                <c:pt idx="10774">
                  <c:v>244.21499999999995</c:v>
                </c:pt>
                <c:pt idx="10775">
                  <c:v>243.82300000000001</c:v>
                </c:pt>
                <c:pt idx="10776">
                  <c:v>243.42700000000011</c:v>
                </c:pt>
                <c:pt idx="10777">
                  <c:v>243.02800000000011</c:v>
                </c:pt>
                <c:pt idx="10778">
                  <c:v>242.626</c:v>
                </c:pt>
                <c:pt idx="10779">
                  <c:v>242.22</c:v>
                </c:pt>
                <c:pt idx="10780">
                  <c:v>241.81100000000001</c:v>
                </c:pt>
                <c:pt idx="10781">
                  <c:v>241.399</c:v>
                </c:pt>
                <c:pt idx="10782">
                  <c:v>240.98400000000001</c:v>
                </c:pt>
                <c:pt idx="10783">
                  <c:v>240.565</c:v>
                </c:pt>
                <c:pt idx="10784">
                  <c:v>240.14299999999997</c:v>
                </c:pt>
                <c:pt idx="10785">
                  <c:v>239.71699999999998</c:v>
                </c:pt>
                <c:pt idx="10786">
                  <c:v>239.28700000000001</c:v>
                </c:pt>
                <c:pt idx="10787">
                  <c:v>238.85400000000001</c:v>
                </c:pt>
                <c:pt idx="10788">
                  <c:v>238.41800000000001</c:v>
                </c:pt>
                <c:pt idx="10789">
                  <c:v>237.977</c:v>
                </c:pt>
                <c:pt idx="10790">
                  <c:v>237.53399999999999</c:v>
                </c:pt>
                <c:pt idx="10791">
                  <c:v>237.08600000000001</c:v>
                </c:pt>
                <c:pt idx="10792">
                  <c:v>236.63399999999999</c:v>
                </c:pt>
                <c:pt idx="10793">
                  <c:v>236.17899999999997</c:v>
                </c:pt>
                <c:pt idx="10794">
                  <c:v>235.72</c:v>
                </c:pt>
                <c:pt idx="10795">
                  <c:v>235.25700000000001</c:v>
                </c:pt>
                <c:pt idx="10796">
                  <c:v>234.79</c:v>
                </c:pt>
                <c:pt idx="10797">
                  <c:v>234.31900000000002</c:v>
                </c:pt>
                <c:pt idx="10798">
                  <c:v>233.845</c:v>
                </c:pt>
                <c:pt idx="10799">
                  <c:v>233.36600000000001</c:v>
                </c:pt>
                <c:pt idx="10800">
                  <c:v>232.88300000000001</c:v>
                </c:pt>
                <c:pt idx="10801">
                  <c:v>232.39600000000004</c:v>
                </c:pt>
                <c:pt idx="10802">
                  <c:v>231.904</c:v>
                </c:pt>
                <c:pt idx="10803">
                  <c:v>231.40900000000002</c:v>
                </c:pt>
                <c:pt idx="10804">
                  <c:v>230.91</c:v>
                </c:pt>
                <c:pt idx="10805">
                  <c:v>230.40600000000001</c:v>
                </c:pt>
                <c:pt idx="10806">
                  <c:v>229.89800000000011</c:v>
                </c:pt>
                <c:pt idx="10807">
                  <c:v>229.3850000000001</c:v>
                </c:pt>
                <c:pt idx="10808">
                  <c:v>228.86800000000011</c:v>
                </c:pt>
                <c:pt idx="10809">
                  <c:v>228.34700000000001</c:v>
                </c:pt>
                <c:pt idx="10810">
                  <c:v>227.82200000000012</c:v>
                </c:pt>
                <c:pt idx="10811">
                  <c:v>227.292</c:v>
                </c:pt>
                <c:pt idx="10812">
                  <c:v>226.75700000000001</c:v>
                </c:pt>
                <c:pt idx="10813">
                  <c:v>226.21799999999999</c:v>
                </c:pt>
                <c:pt idx="10814">
                  <c:v>225.67499999999998</c:v>
                </c:pt>
                <c:pt idx="10815">
                  <c:v>225.12700000000001</c:v>
                </c:pt>
                <c:pt idx="10816">
                  <c:v>224.57399999999998</c:v>
                </c:pt>
                <c:pt idx="10817">
                  <c:v>224.017</c:v>
                </c:pt>
                <c:pt idx="10818">
                  <c:v>223.45500000000001</c:v>
                </c:pt>
                <c:pt idx="10819">
                  <c:v>222.88800000000012</c:v>
                </c:pt>
                <c:pt idx="10820">
                  <c:v>222.31700000000001</c:v>
                </c:pt>
                <c:pt idx="10821">
                  <c:v>221.74099999999999</c:v>
                </c:pt>
                <c:pt idx="10822">
                  <c:v>221.16</c:v>
                </c:pt>
                <c:pt idx="10823">
                  <c:v>220.57499999999999</c:v>
                </c:pt>
                <c:pt idx="10824">
                  <c:v>219.98400000000001</c:v>
                </c:pt>
                <c:pt idx="10825">
                  <c:v>219.38900000000001</c:v>
                </c:pt>
                <c:pt idx="10826">
                  <c:v>218.78900000000002</c:v>
                </c:pt>
                <c:pt idx="10827">
                  <c:v>218.185</c:v>
                </c:pt>
                <c:pt idx="10828">
                  <c:v>217.57499999999999</c:v>
                </c:pt>
                <c:pt idx="10829">
                  <c:v>216.96</c:v>
                </c:pt>
                <c:pt idx="10830">
                  <c:v>216.34100000000001</c:v>
                </c:pt>
                <c:pt idx="10831">
                  <c:v>215.71599999999998</c:v>
                </c:pt>
                <c:pt idx="10832">
                  <c:v>215.08700000000007</c:v>
                </c:pt>
                <c:pt idx="10833">
                  <c:v>214.45200000000011</c:v>
                </c:pt>
                <c:pt idx="10834">
                  <c:v>213.81300000000002</c:v>
                </c:pt>
                <c:pt idx="10835">
                  <c:v>213.16900000000001</c:v>
                </c:pt>
                <c:pt idx="10836">
                  <c:v>212.51900000000001</c:v>
                </c:pt>
                <c:pt idx="10837">
                  <c:v>211.86500000000001</c:v>
                </c:pt>
                <c:pt idx="10838">
                  <c:v>211.20499999999998</c:v>
                </c:pt>
                <c:pt idx="10839">
                  <c:v>210.541</c:v>
                </c:pt>
                <c:pt idx="10840">
                  <c:v>209.87100000000001</c:v>
                </c:pt>
                <c:pt idx="10841">
                  <c:v>209.196</c:v>
                </c:pt>
                <c:pt idx="10842">
                  <c:v>208.517</c:v>
                </c:pt>
                <c:pt idx="10843">
                  <c:v>207.83200000000011</c:v>
                </c:pt>
                <c:pt idx="10844">
                  <c:v>207.142</c:v>
                </c:pt>
                <c:pt idx="10845">
                  <c:v>206.447</c:v>
                </c:pt>
                <c:pt idx="10846">
                  <c:v>205.74699999999999</c:v>
                </c:pt>
                <c:pt idx="10847">
                  <c:v>205.042</c:v>
                </c:pt>
                <c:pt idx="10848">
                  <c:v>204.33200000000011</c:v>
                </c:pt>
                <c:pt idx="10849">
                  <c:v>203.61599999999999</c:v>
                </c:pt>
                <c:pt idx="10850">
                  <c:v>202.89600000000004</c:v>
                </c:pt>
                <c:pt idx="10851">
                  <c:v>202.17</c:v>
                </c:pt>
                <c:pt idx="10852">
                  <c:v>201.44</c:v>
                </c:pt>
                <c:pt idx="10853">
                  <c:v>200.70399999999998</c:v>
                </c:pt>
                <c:pt idx="10854">
                  <c:v>199.96300000000002</c:v>
                </c:pt>
                <c:pt idx="10855">
                  <c:v>199.21699999999998</c:v>
                </c:pt>
                <c:pt idx="10856">
                  <c:v>198.46600000000001</c:v>
                </c:pt>
                <c:pt idx="10857">
                  <c:v>197.70999999999998</c:v>
                </c:pt>
                <c:pt idx="10858">
                  <c:v>196.94900000000001</c:v>
                </c:pt>
                <c:pt idx="10859">
                  <c:v>196.18300000000002</c:v>
                </c:pt>
                <c:pt idx="10860">
                  <c:v>195.41200000000001</c:v>
                </c:pt>
                <c:pt idx="10861">
                  <c:v>194.636</c:v>
                </c:pt>
                <c:pt idx="10862">
                  <c:v>193.85400000000001</c:v>
                </c:pt>
                <c:pt idx="10863">
                  <c:v>193.06800000000001</c:v>
                </c:pt>
                <c:pt idx="10864">
                  <c:v>192.27699999999999</c:v>
                </c:pt>
                <c:pt idx="10865">
                  <c:v>191.48100000000011</c:v>
                </c:pt>
                <c:pt idx="10866">
                  <c:v>190.68</c:v>
                </c:pt>
                <c:pt idx="10867">
                  <c:v>189.874</c:v>
                </c:pt>
                <c:pt idx="10868">
                  <c:v>189.06300000000002</c:v>
                </c:pt>
                <c:pt idx="10869">
                  <c:v>188.24699999999999</c:v>
                </c:pt>
                <c:pt idx="10870">
                  <c:v>187.42700000000011</c:v>
                </c:pt>
                <c:pt idx="10871">
                  <c:v>186.602</c:v>
                </c:pt>
                <c:pt idx="10872">
                  <c:v>185.77099999999999</c:v>
                </c:pt>
                <c:pt idx="10873">
                  <c:v>184.93600000000001</c:v>
                </c:pt>
                <c:pt idx="10874">
                  <c:v>184.09700000000001</c:v>
                </c:pt>
                <c:pt idx="10875">
                  <c:v>183.25200000000001</c:v>
                </c:pt>
                <c:pt idx="10876">
                  <c:v>182.40300000000002</c:v>
                </c:pt>
                <c:pt idx="10877">
                  <c:v>181.54900000000001</c:v>
                </c:pt>
                <c:pt idx="10878">
                  <c:v>180.691</c:v>
                </c:pt>
                <c:pt idx="10879">
                  <c:v>179.82800000000012</c:v>
                </c:pt>
                <c:pt idx="10880">
                  <c:v>178.96</c:v>
                </c:pt>
                <c:pt idx="10881">
                  <c:v>178.08800000000011</c:v>
                </c:pt>
                <c:pt idx="10882">
                  <c:v>177.21199999999999</c:v>
                </c:pt>
                <c:pt idx="10883">
                  <c:v>176.33100000000007</c:v>
                </c:pt>
                <c:pt idx="10884">
                  <c:v>175.446</c:v>
                </c:pt>
                <c:pt idx="10885">
                  <c:v>174.55600000000001</c:v>
                </c:pt>
                <c:pt idx="10886">
                  <c:v>173.66200000000001</c:v>
                </c:pt>
                <c:pt idx="10887">
                  <c:v>172.76399999999998</c:v>
                </c:pt>
                <c:pt idx="10888">
                  <c:v>171.86200000000011</c:v>
                </c:pt>
                <c:pt idx="10889">
                  <c:v>170.95500000000001</c:v>
                </c:pt>
                <c:pt idx="10890">
                  <c:v>170.04499999999999</c:v>
                </c:pt>
                <c:pt idx="10891">
                  <c:v>169.13</c:v>
                </c:pt>
                <c:pt idx="10892">
                  <c:v>168.21099999999998</c:v>
                </c:pt>
                <c:pt idx="10893">
                  <c:v>167.28800000000001</c:v>
                </c:pt>
                <c:pt idx="10894">
                  <c:v>166.36200000000011</c:v>
                </c:pt>
                <c:pt idx="10895">
                  <c:v>165.43100000000001</c:v>
                </c:pt>
                <c:pt idx="10896">
                  <c:v>164.49700000000001</c:v>
                </c:pt>
                <c:pt idx="10897">
                  <c:v>163.559</c:v>
                </c:pt>
                <c:pt idx="10898">
                  <c:v>162.61799999999999</c:v>
                </c:pt>
                <c:pt idx="10899">
                  <c:v>161.672</c:v>
                </c:pt>
                <c:pt idx="10900">
                  <c:v>160.72399999999999</c:v>
                </c:pt>
                <c:pt idx="10901">
                  <c:v>159.77099999999999</c:v>
                </c:pt>
                <c:pt idx="10902">
                  <c:v>158.816</c:v>
                </c:pt>
                <c:pt idx="10903">
                  <c:v>157.85600000000011</c:v>
                </c:pt>
                <c:pt idx="10904">
                  <c:v>156.89400000000001</c:v>
                </c:pt>
                <c:pt idx="10905">
                  <c:v>155.92800000000011</c:v>
                </c:pt>
                <c:pt idx="10906">
                  <c:v>154.96</c:v>
                </c:pt>
                <c:pt idx="10907">
                  <c:v>153.98800000000011</c:v>
                </c:pt>
                <c:pt idx="10908">
                  <c:v>153.01300000000001</c:v>
                </c:pt>
                <c:pt idx="10909">
                  <c:v>152.035</c:v>
                </c:pt>
                <c:pt idx="10910">
                  <c:v>151.05500000000001</c:v>
                </c:pt>
                <c:pt idx="10911">
                  <c:v>150.071</c:v>
                </c:pt>
                <c:pt idx="10912">
                  <c:v>149.08500000000001</c:v>
                </c:pt>
                <c:pt idx="10913">
                  <c:v>148.096</c:v>
                </c:pt>
                <c:pt idx="10914">
                  <c:v>147.10499999999999</c:v>
                </c:pt>
                <c:pt idx="10915">
                  <c:v>146.11099999999999</c:v>
                </c:pt>
                <c:pt idx="10916">
                  <c:v>145.11499999999998</c:v>
                </c:pt>
                <c:pt idx="10917">
                  <c:v>144.11599999999999</c:v>
                </c:pt>
                <c:pt idx="10918">
                  <c:v>143.11499999999998</c:v>
                </c:pt>
                <c:pt idx="10919">
                  <c:v>142.11199999999999</c:v>
                </c:pt>
                <c:pt idx="10920">
                  <c:v>141.107</c:v>
                </c:pt>
                <c:pt idx="10921">
                  <c:v>140.1</c:v>
                </c:pt>
                <c:pt idx="10922">
                  <c:v>139.09100000000001</c:v>
                </c:pt>
                <c:pt idx="10923">
                  <c:v>138.08000000000001</c:v>
                </c:pt>
                <c:pt idx="10924">
                  <c:v>137.06800000000001</c:v>
                </c:pt>
                <c:pt idx="10925">
                  <c:v>136.054</c:v>
                </c:pt>
                <c:pt idx="10926">
                  <c:v>135.03800000000001</c:v>
                </c:pt>
                <c:pt idx="10927">
                  <c:v>134.02100000000004</c:v>
                </c:pt>
                <c:pt idx="10928">
                  <c:v>133.00299999999999</c:v>
                </c:pt>
                <c:pt idx="10929">
                  <c:v>131.983</c:v>
                </c:pt>
                <c:pt idx="10930">
                  <c:v>130.96200000000007</c:v>
                </c:pt>
                <c:pt idx="10931">
                  <c:v>129.94</c:v>
                </c:pt>
                <c:pt idx="10932">
                  <c:v>128.917</c:v>
                </c:pt>
                <c:pt idx="10933">
                  <c:v>127.89400000000002</c:v>
                </c:pt>
                <c:pt idx="10934">
                  <c:v>126.869</c:v>
                </c:pt>
                <c:pt idx="10935">
                  <c:v>125.84399999999999</c:v>
                </c:pt>
                <c:pt idx="10936">
                  <c:v>124.818</c:v>
                </c:pt>
                <c:pt idx="10937">
                  <c:v>123.792</c:v>
                </c:pt>
                <c:pt idx="10938">
                  <c:v>122.765</c:v>
                </c:pt>
                <c:pt idx="10939">
                  <c:v>121.739</c:v>
                </c:pt>
                <c:pt idx="10940">
                  <c:v>120.712</c:v>
                </c:pt>
                <c:pt idx="10941">
                  <c:v>119.68499999999999</c:v>
                </c:pt>
                <c:pt idx="10942">
                  <c:v>118.65799999999999</c:v>
                </c:pt>
                <c:pt idx="10943">
                  <c:v>117.631</c:v>
                </c:pt>
                <c:pt idx="10944">
                  <c:v>116.604</c:v>
                </c:pt>
                <c:pt idx="10945">
                  <c:v>115.57799999999999</c:v>
                </c:pt>
                <c:pt idx="10946">
                  <c:v>114.55200000000001</c:v>
                </c:pt>
                <c:pt idx="10947">
                  <c:v>113.527</c:v>
                </c:pt>
                <c:pt idx="10948">
                  <c:v>112.503</c:v>
                </c:pt>
                <c:pt idx="10949">
                  <c:v>111.479</c:v>
                </c:pt>
                <c:pt idx="10950">
                  <c:v>110.456</c:v>
                </c:pt>
                <c:pt idx="10951">
                  <c:v>109.435</c:v>
                </c:pt>
                <c:pt idx="10952">
                  <c:v>108.41400000000006</c:v>
                </c:pt>
                <c:pt idx="10953">
                  <c:v>107.395</c:v>
                </c:pt>
                <c:pt idx="10954">
                  <c:v>106.377</c:v>
                </c:pt>
                <c:pt idx="10955">
                  <c:v>105.361</c:v>
                </c:pt>
                <c:pt idx="10956">
                  <c:v>104.346</c:v>
                </c:pt>
                <c:pt idx="10957">
                  <c:v>103.333</c:v>
                </c:pt>
                <c:pt idx="10958">
                  <c:v>102.32199999999999</c:v>
                </c:pt>
                <c:pt idx="10959">
                  <c:v>101.313</c:v>
                </c:pt>
                <c:pt idx="10960">
                  <c:v>100.306</c:v>
                </c:pt>
                <c:pt idx="10961">
                  <c:v>99.300799999999981</c:v>
                </c:pt>
                <c:pt idx="10962">
                  <c:v>98.298199999999994</c:v>
                </c:pt>
                <c:pt idx="10963">
                  <c:v>97.298000000000002</c:v>
                </c:pt>
                <c:pt idx="10964">
                  <c:v>96.300399999999982</c:v>
                </c:pt>
                <c:pt idx="10965">
                  <c:v>95.305300000000003</c:v>
                </c:pt>
                <c:pt idx="10966">
                  <c:v>94.313100000000006</c:v>
                </c:pt>
                <c:pt idx="10967">
                  <c:v>93.323799999999949</c:v>
                </c:pt>
                <c:pt idx="10968">
                  <c:v>92.337599999999995</c:v>
                </c:pt>
                <c:pt idx="10969">
                  <c:v>91.354399999999998</c:v>
                </c:pt>
                <c:pt idx="10970">
                  <c:v>90.374499999999998</c:v>
                </c:pt>
                <c:pt idx="10971">
                  <c:v>89.397999999999996</c:v>
                </c:pt>
                <c:pt idx="10972">
                  <c:v>88.424999999999997</c:v>
                </c:pt>
                <c:pt idx="10973">
                  <c:v>87.455600000000004</c:v>
                </c:pt>
                <c:pt idx="10974">
                  <c:v>86.490000000000023</c:v>
                </c:pt>
                <c:pt idx="10975">
                  <c:v>85.528299999999987</c:v>
                </c:pt>
                <c:pt idx="10976">
                  <c:v>84.570599999999999</c:v>
                </c:pt>
                <c:pt idx="10977">
                  <c:v>83.616799999999998</c:v>
                </c:pt>
                <c:pt idx="10978">
                  <c:v>82.667400000000001</c:v>
                </c:pt>
                <c:pt idx="10979">
                  <c:v>81.722399999999979</c:v>
                </c:pt>
                <c:pt idx="10980">
                  <c:v>80.781700000000001</c:v>
                </c:pt>
                <c:pt idx="10981">
                  <c:v>79.845699999999994</c:v>
                </c:pt>
                <c:pt idx="10982">
                  <c:v>78.914400000000057</c:v>
                </c:pt>
                <c:pt idx="10983">
                  <c:v>77.988</c:v>
                </c:pt>
                <c:pt idx="10984">
                  <c:v>77.066500000000005</c:v>
                </c:pt>
                <c:pt idx="10985">
                  <c:v>76.149999999999991</c:v>
                </c:pt>
                <c:pt idx="10986">
                  <c:v>75.238799999999998</c:v>
                </c:pt>
                <c:pt idx="10987">
                  <c:v>74.332899999999981</c:v>
                </c:pt>
                <c:pt idx="10988">
                  <c:v>73.432400000000001</c:v>
                </c:pt>
                <c:pt idx="10989">
                  <c:v>72.537499999999994</c:v>
                </c:pt>
                <c:pt idx="10990">
                  <c:v>71.648299999999992</c:v>
                </c:pt>
                <c:pt idx="10991">
                  <c:v>70.764799999999994</c:v>
                </c:pt>
                <c:pt idx="10992">
                  <c:v>69.887299999999996</c:v>
                </c:pt>
                <c:pt idx="10993">
                  <c:v>69.015799999999999</c:v>
                </c:pt>
                <c:pt idx="10994">
                  <c:v>68.15049999999998</c:v>
                </c:pt>
                <c:pt idx="10995">
                  <c:v>67.291399999999996</c:v>
                </c:pt>
                <c:pt idx="10996">
                  <c:v>66.438800000000001</c:v>
                </c:pt>
                <c:pt idx="10997">
                  <c:v>65.592600000000004</c:v>
                </c:pt>
                <c:pt idx="10998">
                  <c:v>64.753100000000003</c:v>
                </c:pt>
                <c:pt idx="10999">
                  <c:v>63.920300000000012</c:v>
                </c:pt>
                <c:pt idx="11000">
                  <c:v>63.094300000000011</c:v>
                </c:pt>
                <c:pt idx="11001">
                  <c:v>62.275400000000012</c:v>
                </c:pt>
                <c:pt idx="11002">
                  <c:v>61.4636</c:v>
                </c:pt>
                <c:pt idx="11003">
                  <c:v>60.659000000000006</c:v>
                </c:pt>
                <c:pt idx="11004">
                  <c:v>59.861600000000003</c:v>
                </c:pt>
                <c:pt idx="11005">
                  <c:v>59.0717</c:v>
                </c:pt>
                <c:pt idx="11006">
                  <c:v>58.289400000000001</c:v>
                </c:pt>
                <c:pt idx="11007">
                  <c:v>57.514600000000002</c:v>
                </c:pt>
                <c:pt idx="11008">
                  <c:v>56.747700000000002</c:v>
                </c:pt>
                <c:pt idx="11009">
                  <c:v>55.988700000000001</c:v>
                </c:pt>
                <c:pt idx="11010">
                  <c:v>55.237700000000011</c:v>
                </c:pt>
                <c:pt idx="11011">
                  <c:v>54.494700000000002</c:v>
                </c:pt>
                <c:pt idx="11012">
                  <c:v>53.760000000000012</c:v>
                </c:pt>
                <c:pt idx="11013">
                  <c:v>53.033500000000011</c:v>
                </c:pt>
                <c:pt idx="11014">
                  <c:v>52.3155</c:v>
                </c:pt>
                <c:pt idx="11015">
                  <c:v>51.606100000000012</c:v>
                </c:pt>
                <c:pt idx="11016">
                  <c:v>50.905200000000001</c:v>
                </c:pt>
                <c:pt idx="11017">
                  <c:v>50.213100000000011</c:v>
                </c:pt>
                <c:pt idx="11018">
                  <c:v>49.529900000000012</c:v>
                </c:pt>
                <c:pt idx="11019">
                  <c:v>48.855499999999999</c:v>
                </c:pt>
                <c:pt idx="11020">
                  <c:v>48.190400000000011</c:v>
                </c:pt>
                <c:pt idx="11021">
                  <c:v>47.534200000000006</c:v>
                </c:pt>
                <c:pt idx="11022">
                  <c:v>46.887399999999992</c:v>
                </c:pt>
                <c:pt idx="11023">
                  <c:v>46.249900000000011</c:v>
                </c:pt>
                <c:pt idx="11024">
                  <c:v>45.6218</c:v>
                </c:pt>
                <c:pt idx="11025">
                  <c:v>45.003300000000003</c:v>
                </c:pt>
                <c:pt idx="11026">
                  <c:v>44.394400000000005</c:v>
                </c:pt>
                <c:pt idx="11027">
                  <c:v>43.79530000000004</c:v>
                </c:pt>
                <c:pt idx="11028">
                  <c:v>43.205900000000028</c:v>
                </c:pt>
                <c:pt idx="11029">
                  <c:v>42.626600000000003</c:v>
                </c:pt>
                <c:pt idx="11030">
                  <c:v>42.057099999999998</c:v>
                </c:pt>
                <c:pt idx="11031">
                  <c:v>41.497900000000001</c:v>
                </c:pt>
                <c:pt idx="11032">
                  <c:v>40.948800000000006</c:v>
                </c:pt>
                <c:pt idx="11033">
                  <c:v>40.410000000000004</c:v>
                </c:pt>
                <c:pt idx="11034">
                  <c:v>39.881499999999996</c:v>
                </c:pt>
                <c:pt idx="11035">
                  <c:v>39.363600000000005</c:v>
                </c:pt>
                <c:pt idx="11036">
                  <c:v>38.856099999999998</c:v>
                </c:pt>
                <c:pt idx="11037">
                  <c:v>38.359200000000001</c:v>
                </c:pt>
                <c:pt idx="11038">
                  <c:v>37.873100000000001</c:v>
                </c:pt>
                <c:pt idx="11039">
                  <c:v>37.3977</c:v>
                </c:pt>
                <c:pt idx="11040">
                  <c:v>36.933200000000006</c:v>
                </c:pt>
                <c:pt idx="11041">
                  <c:v>36.479700000000001</c:v>
                </c:pt>
                <c:pt idx="11042">
                  <c:v>36.037000000000006</c:v>
                </c:pt>
                <c:pt idx="11043">
                  <c:v>35.605600000000003</c:v>
                </c:pt>
                <c:pt idx="11044">
                  <c:v>35.185300000000012</c:v>
                </c:pt>
                <c:pt idx="11045">
                  <c:v>34.776200000000003</c:v>
                </c:pt>
                <c:pt idx="11046">
                  <c:v>34.378500000000003</c:v>
                </c:pt>
                <c:pt idx="11047">
                  <c:v>33.992100000000029</c:v>
                </c:pt>
                <c:pt idx="11048">
                  <c:v>33.617100000000001</c:v>
                </c:pt>
                <c:pt idx="11049">
                  <c:v>33.253600000000006</c:v>
                </c:pt>
                <c:pt idx="11050">
                  <c:v>32.901699999999998</c:v>
                </c:pt>
                <c:pt idx="11051">
                  <c:v>32.561500000000002</c:v>
                </c:pt>
                <c:pt idx="11052">
                  <c:v>32.233000000000011</c:v>
                </c:pt>
                <c:pt idx="11053">
                  <c:v>31.9162</c:v>
                </c:pt>
                <c:pt idx="11054">
                  <c:v>31.611200000000014</c:v>
                </c:pt>
                <c:pt idx="11055">
                  <c:v>31.318100000000001</c:v>
                </c:pt>
                <c:pt idx="11056">
                  <c:v>31.036899999999999</c:v>
                </c:pt>
                <c:pt idx="11057">
                  <c:v>30.76769999999998</c:v>
                </c:pt>
                <c:pt idx="11058">
                  <c:v>30.5106</c:v>
                </c:pt>
                <c:pt idx="11059">
                  <c:v>30.265499999999971</c:v>
                </c:pt>
                <c:pt idx="11060">
                  <c:v>30.032599999999981</c:v>
                </c:pt>
                <c:pt idx="11061">
                  <c:v>29.81180000000003</c:v>
                </c:pt>
                <c:pt idx="11062">
                  <c:v>29.603400000000001</c:v>
                </c:pt>
                <c:pt idx="11063">
                  <c:v>29.4071</c:v>
                </c:pt>
                <c:pt idx="11064">
                  <c:v>29.223099999999981</c:v>
                </c:pt>
                <c:pt idx="11065">
                  <c:v>29.051500000000001</c:v>
                </c:pt>
                <c:pt idx="11066">
                  <c:v>28.892399999999981</c:v>
                </c:pt>
                <c:pt idx="11067">
                  <c:v>28.745599999999978</c:v>
                </c:pt>
                <c:pt idx="11068">
                  <c:v>28.611400000000014</c:v>
                </c:pt>
                <c:pt idx="11069">
                  <c:v>28.489599999999971</c:v>
                </c:pt>
                <c:pt idx="11070">
                  <c:v>28.380400000000002</c:v>
                </c:pt>
                <c:pt idx="11071">
                  <c:v>28.283699999999978</c:v>
                </c:pt>
                <c:pt idx="11072">
                  <c:v>28.1996</c:v>
                </c:pt>
                <c:pt idx="11073">
                  <c:v>28.1282</c:v>
                </c:pt>
                <c:pt idx="11074">
                  <c:v>28.069400000000002</c:v>
                </c:pt>
                <c:pt idx="11075">
                  <c:v>28.023199999999989</c:v>
                </c:pt>
                <c:pt idx="11076">
                  <c:v>27.98979999999997</c:v>
                </c:pt>
                <c:pt idx="11077">
                  <c:v>27.96909999999998</c:v>
                </c:pt>
                <c:pt idx="11078">
                  <c:v>27.961099999999977</c:v>
                </c:pt>
                <c:pt idx="11079">
                  <c:v>27.96589999999998</c:v>
                </c:pt>
                <c:pt idx="11080">
                  <c:v>27.983399999999978</c:v>
                </c:pt>
                <c:pt idx="11081">
                  <c:v>28.0137</c:v>
                </c:pt>
                <c:pt idx="11082">
                  <c:v>28.056799999999985</c:v>
                </c:pt>
                <c:pt idx="11083">
                  <c:v>28.1127</c:v>
                </c:pt>
                <c:pt idx="11084">
                  <c:v>28.1814</c:v>
                </c:pt>
                <c:pt idx="11085">
                  <c:v>28.262899999999977</c:v>
                </c:pt>
                <c:pt idx="11086">
                  <c:v>28.357299999999999</c:v>
                </c:pt>
                <c:pt idx="11087">
                  <c:v>28.46439999999998</c:v>
                </c:pt>
                <c:pt idx="11088">
                  <c:v>28.584399999999981</c:v>
                </c:pt>
                <c:pt idx="11089">
                  <c:v>28.717199999999988</c:v>
                </c:pt>
                <c:pt idx="11090">
                  <c:v>28.8628</c:v>
                </c:pt>
                <c:pt idx="11091">
                  <c:v>29.0213</c:v>
                </c:pt>
                <c:pt idx="11092">
                  <c:v>29.192499999999981</c:v>
                </c:pt>
                <c:pt idx="11093">
                  <c:v>29.3765</c:v>
                </c:pt>
                <c:pt idx="11094">
                  <c:v>29.573399999999989</c:v>
                </c:pt>
                <c:pt idx="11095">
                  <c:v>29.78299999999998</c:v>
                </c:pt>
                <c:pt idx="11096">
                  <c:v>30.005299999999977</c:v>
                </c:pt>
                <c:pt idx="11097">
                  <c:v>30.24039999999998</c:v>
                </c:pt>
                <c:pt idx="11098">
                  <c:v>30.48829999999997</c:v>
                </c:pt>
                <c:pt idx="11099">
                  <c:v>30.748799999999971</c:v>
                </c:pt>
                <c:pt idx="11100">
                  <c:v>31.022099999999977</c:v>
                </c:pt>
                <c:pt idx="11101">
                  <c:v>31.308</c:v>
                </c:pt>
                <c:pt idx="11102">
                  <c:v>31.6065</c:v>
                </c:pt>
                <c:pt idx="11103">
                  <c:v>31.9177</c:v>
                </c:pt>
                <c:pt idx="11104">
                  <c:v>32.241400000000006</c:v>
                </c:pt>
                <c:pt idx="11105">
                  <c:v>32.5777</c:v>
                </c:pt>
                <c:pt idx="11106">
                  <c:v>32.926500000000011</c:v>
                </c:pt>
                <c:pt idx="11107">
                  <c:v>33.2879</c:v>
                </c:pt>
                <c:pt idx="11108">
                  <c:v>33.661700000000003</c:v>
                </c:pt>
                <c:pt idx="11109">
                  <c:v>34.047899999999998</c:v>
                </c:pt>
                <c:pt idx="11110">
                  <c:v>34.4465</c:v>
                </c:pt>
                <c:pt idx="11111">
                  <c:v>34.857499999999995</c:v>
                </c:pt>
                <c:pt idx="11112">
                  <c:v>35.280700000000003</c:v>
                </c:pt>
                <c:pt idx="11113">
                  <c:v>35.716200000000001</c:v>
                </c:pt>
                <c:pt idx="11114">
                  <c:v>36.163900000000012</c:v>
                </c:pt>
                <c:pt idx="11115">
                  <c:v>36.623800000000003</c:v>
                </c:pt>
                <c:pt idx="11116">
                  <c:v>37.095800000000011</c:v>
                </c:pt>
                <c:pt idx="11117">
                  <c:v>37.579900000000002</c:v>
                </c:pt>
                <c:pt idx="11118">
                  <c:v>38.076000000000001</c:v>
                </c:pt>
                <c:pt idx="11119">
                  <c:v>38.584000000000003</c:v>
                </c:pt>
                <c:pt idx="11120">
                  <c:v>39.104000000000006</c:v>
                </c:pt>
                <c:pt idx="11121">
                  <c:v>39.635800000000003</c:v>
                </c:pt>
                <c:pt idx="11122">
                  <c:v>40.179400000000001</c:v>
                </c:pt>
                <c:pt idx="11123">
                  <c:v>40.734700000000011</c:v>
                </c:pt>
                <c:pt idx="11124">
                  <c:v>41.301699999999997</c:v>
                </c:pt>
                <c:pt idx="11125">
                  <c:v>41.880400000000002</c:v>
                </c:pt>
                <c:pt idx="11126">
                  <c:v>42.470500000000001</c:v>
                </c:pt>
                <c:pt idx="11127">
                  <c:v>43.072100000000013</c:v>
                </c:pt>
                <c:pt idx="11128">
                  <c:v>43.685200000000002</c:v>
                </c:pt>
                <c:pt idx="11129">
                  <c:v>44.309600000000003</c:v>
                </c:pt>
                <c:pt idx="11130">
                  <c:v>44.9452</c:v>
                </c:pt>
                <c:pt idx="11131">
                  <c:v>45.592000000000013</c:v>
                </c:pt>
                <c:pt idx="11132">
                  <c:v>46.25</c:v>
                </c:pt>
                <c:pt idx="11133">
                  <c:v>46.919000000000004</c:v>
                </c:pt>
                <c:pt idx="11134">
                  <c:v>47.599000000000011</c:v>
                </c:pt>
                <c:pt idx="11135">
                  <c:v>48.2898</c:v>
                </c:pt>
                <c:pt idx="11136">
                  <c:v>48.991600000000005</c:v>
                </c:pt>
                <c:pt idx="11137">
                  <c:v>49.704000000000001</c:v>
                </c:pt>
                <c:pt idx="11138">
                  <c:v>50.427100000000003</c:v>
                </c:pt>
                <c:pt idx="11139">
                  <c:v>51.160700000000013</c:v>
                </c:pt>
                <c:pt idx="11140">
                  <c:v>51.904800000000002</c:v>
                </c:pt>
                <c:pt idx="11141">
                  <c:v>52.659300000000002</c:v>
                </c:pt>
                <c:pt idx="11142">
                  <c:v>53.424100000000003</c:v>
                </c:pt>
                <c:pt idx="11143">
                  <c:v>54.19910000000003</c:v>
                </c:pt>
                <c:pt idx="11144">
                  <c:v>54.984200000000001</c:v>
                </c:pt>
                <c:pt idx="11145">
                  <c:v>55.779400000000003</c:v>
                </c:pt>
                <c:pt idx="11146">
                  <c:v>56.584499999999998</c:v>
                </c:pt>
                <c:pt idx="11147">
                  <c:v>57.3994</c:v>
                </c:pt>
                <c:pt idx="11148">
                  <c:v>58.224200000000003</c:v>
                </c:pt>
                <c:pt idx="11149">
                  <c:v>59.058600000000006</c:v>
                </c:pt>
                <c:pt idx="11150">
                  <c:v>59.902500000000003</c:v>
                </c:pt>
                <c:pt idx="11151">
                  <c:v>60.755900000000011</c:v>
                </c:pt>
                <c:pt idx="11152">
                  <c:v>61.618600000000001</c:v>
                </c:pt>
                <c:pt idx="11153">
                  <c:v>62.490600000000001</c:v>
                </c:pt>
                <c:pt idx="11154">
                  <c:v>63.371699999999997</c:v>
                </c:pt>
                <c:pt idx="11155">
                  <c:v>64.262</c:v>
                </c:pt>
                <c:pt idx="11156">
                  <c:v>65.161000000000001</c:v>
                </c:pt>
                <c:pt idx="11157">
                  <c:v>66.069100000000006</c:v>
                </c:pt>
                <c:pt idx="11158">
                  <c:v>66.985799999999998</c:v>
                </c:pt>
                <c:pt idx="11159">
                  <c:v>67.911100000000076</c:v>
                </c:pt>
                <c:pt idx="11160">
                  <c:v>68.845000000000013</c:v>
                </c:pt>
                <c:pt idx="11161">
                  <c:v>69.787200000000027</c:v>
                </c:pt>
                <c:pt idx="11162">
                  <c:v>70.737799999999993</c:v>
                </c:pt>
                <c:pt idx="11163">
                  <c:v>71.696600000000004</c:v>
                </c:pt>
                <c:pt idx="11164">
                  <c:v>72.663399999999982</c:v>
                </c:pt>
                <c:pt idx="11165">
                  <c:v>73.638199999999998</c:v>
                </c:pt>
                <c:pt idx="11166">
                  <c:v>74.620899999999978</c:v>
                </c:pt>
                <c:pt idx="11167">
                  <c:v>75.611199999999997</c:v>
                </c:pt>
                <c:pt idx="11168">
                  <c:v>76.60929999999999</c:v>
                </c:pt>
                <c:pt idx="11169">
                  <c:v>77.614700000000013</c:v>
                </c:pt>
                <c:pt idx="11170">
                  <c:v>78.627600000000001</c:v>
                </c:pt>
                <c:pt idx="11171">
                  <c:v>79.647800000000004</c:v>
                </c:pt>
                <c:pt idx="11172">
                  <c:v>80.675099999999958</c:v>
                </c:pt>
                <c:pt idx="11173">
                  <c:v>81.709400000000002</c:v>
                </c:pt>
                <c:pt idx="11174">
                  <c:v>82.750699999999995</c:v>
                </c:pt>
                <c:pt idx="11175">
                  <c:v>83.798699999999997</c:v>
                </c:pt>
                <c:pt idx="11176">
                  <c:v>84.853499999999983</c:v>
                </c:pt>
                <c:pt idx="11177">
                  <c:v>85.914700000000025</c:v>
                </c:pt>
                <c:pt idx="11178">
                  <c:v>86.982399999999998</c:v>
                </c:pt>
                <c:pt idx="11179">
                  <c:v>88.056399999999982</c:v>
                </c:pt>
                <c:pt idx="11180">
                  <c:v>89.136600000000001</c:v>
                </c:pt>
                <c:pt idx="11181">
                  <c:v>90.222799999999978</c:v>
                </c:pt>
                <c:pt idx="11182">
                  <c:v>91.315000000000012</c:v>
                </c:pt>
                <c:pt idx="11183">
                  <c:v>92.412999999999997</c:v>
                </c:pt>
                <c:pt idx="11184">
                  <c:v>93.5167</c:v>
                </c:pt>
                <c:pt idx="11185">
                  <c:v>94.625999999999948</c:v>
                </c:pt>
                <c:pt idx="11186">
                  <c:v>95.740600000000057</c:v>
                </c:pt>
                <c:pt idx="11187">
                  <c:v>96.860600000000005</c:v>
                </c:pt>
                <c:pt idx="11188">
                  <c:v>97.985799999999998</c:v>
                </c:pt>
                <c:pt idx="11189">
                  <c:v>99.116</c:v>
                </c:pt>
                <c:pt idx="11190">
                  <c:v>100.251</c:v>
                </c:pt>
                <c:pt idx="11191">
                  <c:v>101.39100000000002</c:v>
                </c:pt>
                <c:pt idx="11192">
                  <c:v>102.536</c:v>
                </c:pt>
                <c:pt idx="11193">
                  <c:v>103.68499999999999</c:v>
                </c:pt>
                <c:pt idx="11194">
                  <c:v>104.839</c:v>
                </c:pt>
                <c:pt idx="11195">
                  <c:v>105.99600000000002</c:v>
                </c:pt>
                <c:pt idx="11196">
                  <c:v>107.15799999999999</c:v>
                </c:pt>
                <c:pt idx="11197">
                  <c:v>108.32499999999999</c:v>
                </c:pt>
                <c:pt idx="11198">
                  <c:v>109.495</c:v>
                </c:pt>
                <c:pt idx="11199">
                  <c:v>110.66800000000001</c:v>
                </c:pt>
                <c:pt idx="11200">
                  <c:v>111.846</c:v>
                </c:pt>
                <c:pt idx="11201">
                  <c:v>113.027</c:v>
                </c:pt>
                <c:pt idx="11202">
                  <c:v>114.21100000000006</c:v>
                </c:pt>
                <c:pt idx="11203">
                  <c:v>115.399</c:v>
                </c:pt>
                <c:pt idx="11204">
                  <c:v>116.59</c:v>
                </c:pt>
                <c:pt idx="11205">
                  <c:v>117.78400000000002</c:v>
                </c:pt>
                <c:pt idx="11206">
                  <c:v>118.98</c:v>
                </c:pt>
                <c:pt idx="11207">
                  <c:v>120.17999999999998</c:v>
                </c:pt>
                <c:pt idx="11208">
                  <c:v>121.38200000000001</c:v>
                </c:pt>
                <c:pt idx="11209">
                  <c:v>122.587</c:v>
                </c:pt>
                <c:pt idx="11210">
                  <c:v>123.79400000000005</c:v>
                </c:pt>
                <c:pt idx="11211">
                  <c:v>125.003</c:v>
                </c:pt>
                <c:pt idx="11212">
                  <c:v>126.21400000000006</c:v>
                </c:pt>
                <c:pt idx="11213">
                  <c:v>127.428</c:v>
                </c:pt>
                <c:pt idx="11214">
                  <c:v>128.64299999999997</c:v>
                </c:pt>
                <c:pt idx="11215">
                  <c:v>129.86000000000001</c:v>
                </c:pt>
                <c:pt idx="11216">
                  <c:v>131.07900000000001</c:v>
                </c:pt>
                <c:pt idx="11217">
                  <c:v>132.29900000000001</c:v>
                </c:pt>
                <c:pt idx="11218">
                  <c:v>133.52000000000001</c:v>
                </c:pt>
                <c:pt idx="11219">
                  <c:v>134.74299999999999</c:v>
                </c:pt>
                <c:pt idx="11220">
                  <c:v>135.96700000000001</c:v>
                </c:pt>
                <c:pt idx="11221">
                  <c:v>137.19200000000001</c:v>
                </c:pt>
                <c:pt idx="11222">
                  <c:v>138.41800000000001</c:v>
                </c:pt>
                <c:pt idx="11223">
                  <c:v>139.64499999999998</c:v>
                </c:pt>
                <c:pt idx="11224">
                  <c:v>140.87200000000001</c:v>
                </c:pt>
                <c:pt idx="11225">
                  <c:v>142.1</c:v>
                </c:pt>
                <c:pt idx="11226">
                  <c:v>143.32800000000012</c:v>
                </c:pt>
                <c:pt idx="11227">
                  <c:v>144.55600000000001</c:v>
                </c:pt>
                <c:pt idx="11228">
                  <c:v>145.785</c:v>
                </c:pt>
                <c:pt idx="11229">
                  <c:v>147.01300000000001</c:v>
                </c:pt>
                <c:pt idx="11230">
                  <c:v>148.24199999999999</c:v>
                </c:pt>
                <c:pt idx="11231">
                  <c:v>149.471</c:v>
                </c:pt>
                <c:pt idx="11232">
                  <c:v>150.69900000000001</c:v>
                </c:pt>
                <c:pt idx="11233">
                  <c:v>151.92600000000004</c:v>
                </c:pt>
                <c:pt idx="11234">
                  <c:v>153.154</c:v>
                </c:pt>
                <c:pt idx="11235">
                  <c:v>154.38000000000011</c:v>
                </c:pt>
                <c:pt idx="11236">
                  <c:v>155.60599999999999</c:v>
                </c:pt>
                <c:pt idx="11237">
                  <c:v>156.83100000000007</c:v>
                </c:pt>
                <c:pt idx="11238">
                  <c:v>158.05500000000001</c:v>
                </c:pt>
                <c:pt idx="11239">
                  <c:v>159.27699999999999</c:v>
                </c:pt>
                <c:pt idx="11240">
                  <c:v>160.499</c:v>
                </c:pt>
                <c:pt idx="11241">
                  <c:v>161.71899999999999</c:v>
                </c:pt>
                <c:pt idx="11242">
                  <c:v>162.93800000000007</c:v>
                </c:pt>
                <c:pt idx="11243">
                  <c:v>164.15600000000001</c:v>
                </c:pt>
                <c:pt idx="11244">
                  <c:v>165.37100000000001</c:v>
                </c:pt>
                <c:pt idx="11245">
                  <c:v>166.58500000000001</c:v>
                </c:pt>
                <c:pt idx="11246">
                  <c:v>167.797</c:v>
                </c:pt>
                <c:pt idx="11247">
                  <c:v>169.00800000000001</c:v>
                </c:pt>
                <c:pt idx="11248">
                  <c:v>170.21599999999998</c:v>
                </c:pt>
                <c:pt idx="11249">
                  <c:v>171.42200000000011</c:v>
                </c:pt>
                <c:pt idx="11250">
                  <c:v>172.625</c:v>
                </c:pt>
                <c:pt idx="11251">
                  <c:v>173.82700000000011</c:v>
                </c:pt>
                <c:pt idx="11252">
                  <c:v>175.02600000000001</c:v>
                </c:pt>
                <c:pt idx="11253">
                  <c:v>176.22200000000001</c:v>
                </c:pt>
                <c:pt idx="11254">
                  <c:v>177.416</c:v>
                </c:pt>
                <c:pt idx="11255">
                  <c:v>178.607</c:v>
                </c:pt>
                <c:pt idx="11256">
                  <c:v>179.79499999999999</c:v>
                </c:pt>
                <c:pt idx="11257">
                  <c:v>180.9800000000001</c:v>
                </c:pt>
                <c:pt idx="11258">
                  <c:v>182.16300000000001</c:v>
                </c:pt>
                <c:pt idx="11259">
                  <c:v>183.34200000000001</c:v>
                </c:pt>
                <c:pt idx="11260">
                  <c:v>184.518</c:v>
                </c:pt>
                <c:pt idx="11261">
                  <c:v>185.69</c:v>
                </c:pt>
                <c:pt idx="11262">
                  <c:v>186.85900000000001</c:v>
                </c:pt>
                <c:pt idx="11263">
                  <c:v>188.02500000000001</c:v>
                </c:pt>
                <c:pt idx="11264">
                  <c:v>189.18700000000001</c:v>
                </c:pt>
                <c:pt idx="11265">
                  <c:v>190.346</c:v>
                </c:pt>
                <c:pt idx="11266">
                  <c:v>191.501</c:v>
                </c:pt>
                <c:pt idx="11267">
                  <c:v>192.65200000000004</c:v>
                </c:pt>
                <c:pt idx="11268">
                  <c:v>193.79900000000001</c:v>
                </c:pt>
                <c:pt idx="11269">
                  <c:v>194.94200000000001</c:v>
                </c:pt>
                <c:pt idx="11270">
                  <c:v>196.08200000000011</c:v>
                </c:pt>
                <c:pt idx="11271">
                  <c:v>197.21699999999998</c:v>
                </c:pt>
                <c:pt idx="11272">
                  <c:v>198.34800000000001</c:v>
                </c:pt>
                <c:pt idx="11273">
                  <c:v>199.47399999999999</c:v>
                </c:pt>
                <c:pt idx="11274">
                  <c:v>200.59700000000001</c:v>
                </c:pt>
                <c:pt idx="11275">
                  <c:v>201.71499999999995</c:v>
                </c:pt>
                <c:pt idx="11276">
                  <c:v>202.82800000000012</c:v>
                </c:pt>
                <c:pt idx="11277">
                  <c:v>203.93700000000001</c:v>
                </c:pt>
                <c:pt idx="11278">
                  <c:v>205.041</c:v>
                </c:pt>
                <c:pt idx="11279">
                  <c:v>206.14099999999999</c:v>
                </c:pt>
                <c:pt idx="11280">
                  <c:v>207.23599999999999</c:v>
                </c:pt>
                <c:pt idx="11281">
                  <c:v>208.32600000000011</c:v>
                </c:pt>
                <c:pt idx="11282">
                  <c:v>209.411</c:v>
                </c:pt>
                <c:pt idx="11283">
                  <c:v>210.4920000000001</c:v>
                </c:pt>
                <c:pt idx="11284">
                  <c:v>211.56700000000001</c:v>
                </c:pt>
                <c:pt idx="11285">
                  <c:v>212.637</c:v>
                </c:pt>
                <c:pt idx="11286">
                  <c:v>213.702</c:v>
                </c:pt>
                <c:pt idx="11287">
                  <c:v>214.762</c:v>
                </c:pt>
                <c:pt idx="11288">
                  <c:v>215.81700000000001</c:v>
                </c:pt>
                <c:pt idx="11289">
                  <c:v>216.8670000000001</c:v>
                </c:pt>
                <c:pt idx="11290">
                  <c:v>217.911</c:v>
                </c:pt>
                <c:pt idx="11291">
                  <c:v>218.95000000000007</c:v>
                </c:pt>
                <c:pt idx="11292">
                  <c:v>219.983</c:v>
                </c:pt>
                <c:pt idx="11293">
                  <c:v>221.011</c:v>
                </c:pt>
                <c:pt idx="11294">
                  <c:v>222.03399999999999</c:v>
                </c:pt>
                <c:pt idx="11295">
                  <c:v>223.05</c:v>
                </c:pt>
                <c:pt idx="11296">
                  <c:v>224.06200000000001</c:v>
                </c:pt>
                <c:pt idx="11297">
                  <c:v>225.06700000000001</c:v>
                </c:pt>
                <c:pt idx="11298">
                  <c:v>226.06700000000001</c:v>
                </c:pt>
                <c:pt idx="11299">
                  <c:v>227.06100000000001</c:v>
                </c:pt>
                <c:pt idx="11300">
                  <c:v>228.05</c:v>
                </c:pt>
                <c:pt idx="11301">
                  <c:v>229.03300000000002</c:v>
                </c:pt>
                <c:pt idx="11302">
                  <c:v>230.00899999999999</c:v>
                </c:pt>
                <c:pt idx="11303">
                  <c:v>230.9800000000001</c:v>
                </c:pt>
                <c:pt idx="11304">
                  <c:v>231.94499999999999</c:v>
                </c:pt>
                <c:pt idx="11305">
                  <c:v>232.904</c:v>
                </c:pt>
                <c:pt idx="11306">
                  <c:v>233.85700000000011</c:v>
                </c:pt>
                <c:pt idx="11307">
                  <c:v>234.804</c:v>
                </c:pt>
                <c:pt idx="11308">
                  <c:v>235.74499999999998</c:v>
                </c:pt>
                <c:pt idx="11309">
                  <c:v>236.68</c:v>
                </c:pt>
                <c:pt idx="11310">
                  <c:v>237.60900000000001</c:v>
                </c:pt>
                <c:pt idx="11311">
                  <c:v>238.53200000000001</c:v>
                </c:pt>
                <c:pt idx="11312">
                  <c:v>239.44900000000001</c:v>
                </c:pt>
                <c:pt idx="11313">
                  <c:v>240.35900000000001</c:v>
                </c:pt>
                <c:pt idx="11314">
                  <c:v>241.26399999999998</c:v>
                </c:pt>
                <c:pt idx="11315">
                  <c:v>242.16200000000001</c:v>
                </c:pt>
                <c:pt idx="11316">
                  <c:v>243.054</c:v>
                </c:pt>
                <c:pt idx="11317">
                  <c:v>243.93900000000002</c:v>
                </c:pt>
                <c:pt idx="11318">
                  <c:v>244.81900000000002</c:v>
                </c:pt>
                <c:pt idx="11319">
                  <c:v>245.69200000000001</c:v>
                </c:pt>
                <c:pt idx="11320">
                  <c:v>246.559</c:v>
                </c:pt>
                <c:pt idx="11321">
                  <c:v>247.41900000000001</c:v>
                </c:pt>
                <c:pt idx="11322">
                  <c:v>248.27399999999992</c:v>
                </c:pt>
                <c:pt idx="11323">
                  <c:v>249.12200000000001</c:v>
                </c:pt>
                <c:pt idx="11324">
                  <c:v>249.96300000000002</c:v>
                </c:pt>
                <c:pt idx="11325">
                  <c:v>250.79900000000001</c:v>
                </c:pt>
                <c:pt idx="11326">
                  <c:v>251.62800000000001</c:v>
                </c:pt>
                <c:pt idx="11327">
                  <c:v>252.45000000000007</c:v>
                </c:pt>
                <c:pt idx="11328">
                  <c:v>253.267</c:v>
                </c:pt>
                <c:pt idx="11329">
                  <c:v>254.07599999999999</c:v>
                </c:pt>
                <c:pt idx="11330">
                  <c:v>254.88000000000011</c:v>
                </c:pt>
                <c:pt idx="11331">
                  <c:v>255.67699999999999</c:v>
                </c:pt>
                <c:pt idx="11332">
                  <c:v>256.46799999999979</c:v>
                </c:pt>
                <c:pt idx="11333">
                  <c:v>257.25299999999999</c:v>
                </c:pt>
                <c:pt idx="11334">
                  <c:v>258.03099999999978</c:v>
                </c:pt>
                <c:pt idx="11335">
                  <c:v>258.803</c:v>
                </c:pt>
                <c:pt idx="11336">
                  <c:v>259.56799999999993</c:v>
                </c:pt>
                <c:pt idx="11337">
                  <c:v>260.32799999999975</c:v>
                </c:pt>
                <c:pt idx="11338">
                  <c:v>261.08</c:v>
                </c:pt>
                <c:pt idx="11339">
                  <c:v>261.827</c:v>
                </c:pt>
                <c:pt idx="11340">
                  <c:v>262.56700000000001</c:v>
                </c:pt>
                <c:pt idx="11341">
                  <c:v>263.30099999999999</c:v>
                </c:pt>
                <c:pt idx="11342">
                  <c:v>264.029</c:v>
                </c:pt>
                <c:pt idx="11343">
                  <c:v>264.75</c:v>
                </c:pt>
                <c:pt idx="11344">
                  <c:v>265.46499999999975</c:v>
                </c:pt>
                <c:pt idx="11345">
                  <c:v>266.17399999999975</c:v>
                </c:pt>
                <c:pt idx="11346">
                  <c:v>266.87599999999975</c:v>
                </c:pt>
                <c:pt idx="11347">
                  <c:v>267.572</c:v>
                </c:pt>
                <c:pt idx="11348">
                  <c:v>268.262</c:v>
                </c:pt>
                <c:pt idx="11349">
                  <c:v>268.94600000000003</c:v>
                </c:pt>
                <c:pt idx="11350">
                  <c:v>269.62400000000002</c:v>
                </c:pt>
                <c:pt idx="11351">
                  <c:v>270.29499999999979</c:v>
                </c:pt>
                <c:pt idx="11352">
                  <c:v>270.96099999999979</c:v>
                </c:pt>
                <c:pt idx="11353">
                  <c:v>271.62</c:v>
                </c:pt>
                <c:pt idx="11354">
                  <c:v>272.2729999999998</c:v>
                </c:pt>
                <c:pt idx="11355">
                  <c:v>272.91999999999979</c:v>
                </c:pt>
                <c:pt idx="11356">
                  <c:v>273.56099999999975</c:v>
                </c:pt>
                <c:pt idx="11357">
                  <c:v>274.19499999999999</c:v>
                </c:pt>
                <c:pt idx="11358">
                  <c:v>274.82400000000001</c:v>
                </c:pt>
                <c:pt idx="11359">
                  <c:v>275.447</c:v>
                </c:pt>
                <c:pt idx="11360">
                  <c:v>276.06400000000002</c:v>
                </c:pt>
                <c:pt idx="11361">
                  <c:v>276.67500000000001</c:v>
                </c:pt>
                <c:pt idx="11362">
                  <c:v>277.279</c:v>
                </c:pt>
                <c:pt idx="11363">
                  <c:v>277.87799999999999</c:v>
                </c:pt>
                <c:pt idx="11364">
                  <c:v>278.47099999999978</c:v>
                </c:pt>
                <c:pt idx="11365">
                  <c:v>279.05900000000008</c:v>
                </c:pt>
                <c:pt idx="11366">
                  <c:v>279.64000000000021</c:v>
                </c:pt>
                <c:pt idx="11367">
                  <c:v>280.21499999999975</c:v>
                </c:pt>
                <c:pt idx="11368">
                  <c:v>280.78500000000003</c:v>
                </c:pt>
                <c:pt idx="11369">
                  <c:v>281.34899999999999</c:v>
                </c:pt>
                <c:pt idx="11370">
                  <c:v>281.90799999999979</c:v>
                </c:pt>
                <c:pt idx="11371">
                  <c:v>282.45999999999975</c:v>
                </c:pt>
                <c:pt idx="11372">
                  <c:v>283.00700000000001</c:v>
                </c:pt>
                <c:pt idx="11373">
                  <c:v>283.548</c:v>
                </c:pt>
                <c:pt idx="11374">
                  <c:v>284.084</c:v>
                </c:pt>
                <c:pt idx="11375">
                  <c:v>284.61399999999975</c:v>
                </c:pt>
                <c:pt idx="11376">
                  <c:v>285.13900000000001</c:v>
                </c:pt>
                <c:pt idx="11377">
                  <c:v>285.65800000000002</c:v>
                </c:pt>
                <c:pt idx="11378">
                  <c:v>286.17099999999999</c:v>
                </c:pt>
                <c:pt idx="11379">
                  <c:v>286.67899999999975</c:v>
                </c:pt>
                <c:pt idx="11380">
                  <c:v>287.18200000000002</c:v>
                </c:pt>
                <c:pt idx="11381">
                  <c:v>287.68</c:v>
                </c:pt>
                <c:pt idx="11382">
                  <c:v>288.17200000000008</c:v>
                </c:pt>
                <c:pt idx="11383">
                  <c:v>288.65800000000002</c:v>
                </c:pt>
                <c:pt idx="11384">
                  <c:v>289.14000000000021</c:v>
                </c:pt>
                <c:pt idx="11385">
                  <c:v>289.61599999999999</c:v>
                </c:pt>
                <c:pt idx="11386">
                  <c:v>290.08699999999965</c:v>
                </c:pt>
                <c:pt idx="11387">
                  <c:v>290.55200000000002</c:v>
                </c:pt>
                <c:pt idx="11388">
                  <c:v>291.01299999999975</c:v>
                </c:pt>
                <c:pt idx="11389">
                  <c:v>291.46799999999979</c:v>
                </c:pt>
                <c:pt idx="11390">
                  <c:v>291.91899999999958</c:v>
                </c:pt>
                <c:pt idx="11391">
                  <c:v>292.36399999999975</c:v>
                </c:pt>
                <c:pt idx="11392">
                  <c:v>292.80399999999975</c:v>
                </c:pt>
                <c:pt idx="11393">
                  <c:v>293.23899999999958</c:v>
                </c:pt>
                <c:pt idx="11394">
                  <c:v>293.67</c:v>
                </c:pt>
                <c:pt idx="11395">
                  <c:v>294.09500000000003</c:v>
                </c:pt>
                <c:pt idx="11396">
                  <c:v>294.51599999999979</c:v>
                </c:pt>
                <c:pt idx="11397">
                  <c:v>294.93099999999959</c:v>
                </c:pt>
                <c:pt idx="11398">
                  <c:v>295.34199999999993</c:v>
                </c:pt>
                <c:pt idx="11399">
                  <c:v>295.74799999999999</c:v>
                </c:pt>
                <c:pt idx="11400">
                  <c:v>296.14999999999998</c:v>
                </c:pt>
                <c:pt idx="11401">
                  <c:v>296.54599999999999</c:v>
                </c:pt>
                <c:pt idx="11402">
                  <c:v>296.93799999999965</c:v>
                </c:pt>
                <c:pt idx="11403">
                  <c:v>297.32599999999979</c:v>
                </c:pt>
                <c:pt idx="11404">
                  <c:v>297.70800000000003</c:v>
                </c:pt>
                <c:pt idx="11405">
                  <c:v>298.08599999999979</c:v>
                </c:pt>
                <c:pt idx="11406">
                  <c:v>298.45999999999975</c:v>
                </c:pt>
                <c:pt idx="11407">
                  <c:v>298.82900000000001</c:v>
                </c:pt>
                <c:pt idx="11408">
                  <c:v>299.19299999999993</c:v>
                </c:pt>
                <c:pt idx="11409">
                  <c:v>299.553</c:v>
                </c:pt>
                <c:pt idx="11410">
                  <c:v>299.90899999999965</c:v>
                </c:pt>
                <c:pt idx="11411">
                  <c:v>300.26</c:v>
                </c:pt>
                <c:pt idx="11412">
                  <c:v>300.60700000000008</c:v>
                </c:pt>
                <c:pt idx="11413">
                  <c:v>300.95</c:v>
                </c:pt>
                <c:pt idx="11414">
                  <c:v>301.28799999999978</c:v>
                </c:pt>
                <c:pt idx="11415">
                  <c:v>301.62200000000001</c:v>
                </c:pt>
                <c:pt idx="11416">
                  <c:v>301.95099999999979</c:v>
                </c:pt>
                <c:pt idx="11417">
                  <c:v>302.27699999999965</c:v>
                </c:pt>
                <c:pt idx="11418">
                  <c:v>302.59799999999979</c:v>
                </c:pt>
                <c:pt idx="11419">
                  <c:v>302.91499999999979</c:v>
                </c:pt>
                <c:pt idx="11420">
                  <c:v>303.22799999999978</c:v>
                </c:pt>
                <c:pt idx="11421">
                  <c:v>303.53699999999958</c:v>
                </c:pt>
                <c:pt idx="11422">
                  <c:v>303.84199999999993</c:v>
                </c:pt>
                <c:pt idx="11423">
                  <c:v>304.14299999999997</c:v>
                </c:pt>
                <c:pt idx="11424">
                  <c:v>304.44</c:v>
                </c:pt>
                <c:pt idx="11425">
                  <c:v>304.73200000000003</c:v>
                </c:pt>
                <c:pt idx="11426">
                  <c:v>305.02099999999979</c:v>
                </c:pt>
                <c:pt idx="11427">
                  <c:v>305.30599999999993</c:v>
                </c:pt>
                <c:pt idx="11428">
                  <c:v>305.58699999999965</c:v>
                </c:pt>
                <c:pt idx="11429">
                  <c:v>305.86399999999975</c:v>
                </c:pt>
                <c:pt idx="11430">
                  <c:v>306.137</c:v>
                </c:pt>
                <c:pt idx="11431">
                  <c:v>306.40599999999978</c:v>
                </c:pt>
                <c:pt idx="11432">
                  <c:v>306.67200000000008</c:v>
                </c:pt>
                <c:pt idx="11433">
                  <c:v>306.93299999999965</c:v>
                </c:pt>
                <c:pt idx="11434">
                  <c:v>307.19099999999975</c:v>
                </c:pt>
                <c:pt idx="11435">
                  <c:v>307.44499999999999</c:v>
                </c:pt>
                <c:pt idx="11436">
                  <c:v>307.69499999999999</c:v>
                </c:pt>
                <c:pt idx="11437">
                  <c:v>307.94200000000001</c:v>
                </c:pt>
                <c:pt idx="11438">
                  <c:v>308.18400000000008</c:v>
                </c:pt>
                <c:pt idx="11439">
                  <c:v>308.42299999999977</c:v>
                </c:pt>
                <c:pt idx="11440">
                  <c:v>308.65899999999999</c:v>
                </c:pt>
                <c:pt idx="11441">
                  <c:v>308.89</c:v>
                </c:pt>
                <c:pt idx="11442">
                  <c:v>309.11799999999999</c:v>
                </c:pt>
                <c:pt idx="11443">
                  <c:v>309.34300000000002</c:v>
                </c:pt>
                <c:pt idx="11444">
                  <c:v>309.56400000000002</c:v>
                </c:pt>
                <c:pt idx="11445">
                  <c:v>309.78099999999978</c:v>
                </c:pt>
                <c:pt idx="11446">
                  <c:v>309.99400000000003</c:v>
                </c:pt>
                <c:pt idx="11447">
                  <c:v>310.20400000000001</c:v>
                </c:pt>
                <c:pt idx="11448">
                  <c:v>310.41099999999977</c:v>
                </c:pt>
                <c:pt idx="11449">
                  <c:v>310.61399999999975</c:v>
                </c:pt>
                <c:pt idx="11450">
                  <c:v>310.81299999999999</c:v>
                </c:pt>
                <c:pt idx="11451">
                  <c:v>311.00799999999975</c:v>
                </c:pt>
                <c:pt idx="11452">
                  <c:v>311.20099999999979</c:v>
                </c:pt>
                <c:pt idx="11453">
                  <c:v>311.38900000000001</c:v>
                </c:pt>
                <c:pt idx="11454">
                  <c:v>311.57400000000001</c:v>
                </c:pt>
                <c:pt idx="11455">
                  <c:v>311.75599999999974</c:v>
                </c:pt>
                <c:pt idx="11456">
                  <c:v>311.93400000000003</c:v>
                </c:pt>
                <c:pt idx="11457">
                  <c:v>312.108</c:v>
                </c:pt>
                <c:pt idx="11458">
                  <c:v>312.279</c:v>
                </c:pt>
                <c:pt idx="11459">
                  <c:v>312.447</c:v>
                </c:pt>
                <c:pt idx="11460">
                  <c:v>312.61099999999999</c:v>
                </c:pt>
                <c:pt idx="11461">
                  <c:v>312.77099999999979</c:v>
                </c:pt>
                <c:pt idx="11462">
                  <c:v>312.92799999999966</c:v>
                </c:pt>
                <c:pt idx="11463">
                  <c:v>313.08099999999979</c:v>
                </c:pt>
                <c:pt idx="11464">
                  <c:v>313.23099999999965</c:v>
                </c:pt>
                <c:pt idx="11465">
                  <c:v>313.37799999999999</c:v>
                </c:pt>
                <c:pt idx="11466">
                  <c:v>313.52</c:v>
                </c:pt>
                <c:pt idx="11467">
                  <c:v>313.66000000000008</c:v>
                </c:pt>
                <c:pt idx="11468">
                  <c:v>313.79599999999965</c:v>
                </c:pt>
                <c:pt idx="11469">
                  <c:v>313.92799999999966</c:v>
                </c:pt>
                <c:pt idx="11470">
                  <c:v>314.05599999999993</c:v>
                </c:pt>
                <c:pt idx="11471">
                  <c:v>314.18200000000002</c:v>
                </c:pt>
                <c:pt idx="11472">
                  <c:v>314.303</c:v>
                </c:pt>
                <c:pt idx="11473">
                  <c:v>314.42099999999965</c:v>
                </c:pt>
                <c:pt idx="11474">
                  <c:v>314.53599999999977</c:v>
                </c:pt>
                <c:pt idx="11475">
                  <c:v>314.64699999999999</c:v>
                </c:pt>
                <c:pt idx="11476">
                  <c:v>314.75400000000002</c:v>
                </c:pt>
                <c:pt idx="11477">
                  <c:v>314.858</c:v>
                </c:pt>
                <c:pt idx="11478">
                  <c:v>314.95800000000003</c:v>
                </c:pt>
                <c:pt idx="11479">
                  <c:v>315.05399999999975</c:v>
                </c:pt>
                <c:pt idx="11480">
                  <c:v>315.14699999999999</c:v>
                </c:pt>
                <c:pt idx="11481">
                  <c:v>315.23599999999965</c:v>
                </c:pt>
                <c:pt idx="11482">
                  <c:v>315.32100000000003</c:v>
                </c:pt>
                <c:pt idx="11483">
                  <c:v>315.40299999999979</c:v>
                </c:pt>
                <c:pt idx="11484">
                  <c:v>315.48099999999965</c:v>
                </c:pt>
                <c:pt idx="11485">
                  <c:v>315.55500000000001</c:v>
                </c:pt>
                <c:pt idx="11486">
                  <c:v>315.62599999999975</c:v>
                </c:pt>
                <c:pt idx="11487">
                  <c:v>315.69200000000001</c:v>
                </c:pt>
                <c:pt idx="11488">
                  <c:v>315.755</c:v>
                </c:pt>
                <c:pt idx="11489">
                  <c:v>315.81400000000002</c:v>
                </c:pt>
                <c:pt idx="11490">
                  <c:v>315.87</c:v>
                </c:pt>
                <c:pt idx="11491">
                  <c:v>315.92099999999965</c:v>
                </c:pt>
                <c:pt idx="11492">
                  <c:v>315.96899999999965</c:v>
                </c:pt>
                <c:pt idx="11493">
                  <c:v>316.012</c:v>
                </c:pt>
                <c:pt idx="11494">
                  <c:v>316.05200000000002</c:v>
                </c:pt>
                <c:pt idx="11495">
                  <c:v>316.08799999999979</c:v>
                </c:pt>
                <c:pt idx="11496">
                  <c:v>316.12</c:v>
                </c:pt>
                <c:pt idx="11497">
                  <c:v>316.14699999999999</c:v>
                </c:pt>
                <c:pt idx="11498">
                  <c:v>316.17099999999999</c:v>
                </c:pt>
                <c:pt idx="11499">
                  <c:v>316.19099999999975</c:v>
                </c:pt>
                <c:pt idx="11500">
                  <c:v>316.20599999999979</c:v>
                </c:pt>
                <c:pt idx="11501">
                  <c:v>316.21799999999979</c:v>
                </c:pt>
                <c:pt idx="11502">
                  <c:v>316.2249999999998</c:v>
                </c:pt>
                <c:pt idx="11503">
                  <c:v>316.22799999999978</c:v>
                </c:pt>
                <c:pt idx="11504">
                  <c:v>316.22699999999958</c:v>
                </c:pt>
                <c:pt idx="11505">
                  <c:v>316.22099999999978</c:v>
                </c:pt>
                <c:pt idx="11506">
                  <c:v>316.21199999999965</c:v>
                </c:pt>
                <c:pt idx="11507">
                  <c:v>316.19799999999975</c:v>
                </c:pt>
                <c:pt idx="11508">
                  <c:v>316.17899999999975</c:v>
                </c:pt>
                <c:pt idx="11509">
                  <c:v>316.15600000000001</c:v>
                </c:pt>
                <c:pt idx="11510">
                  <c:v>316.12900000000002</c:v>
                </c:pt>
                <c:pt idx="11511">
                  <c:v>316.09799999999979</c:v>
                </c:pt>
                <c:pt idx="11512">
                  <c:v>316.06099999999975</c:v>
                </c:pt>
                <c:pt idx="11513">
                  <c:v>316.02099999999979</c:v>
                </c:pt>
                <c:pt idx="11514">
                  <c:v>315.97599999999977</c:v>
                </c:pt>
                <c:pt idx="11515">
                  <c:v>315.92599999999965</c:v>
                </c:pt>
                <c:pt idx="11516">
                  <c:v>315.87099999999975</c:v>
                </c:pt>
                <c:pt idx="11517">
                  <c:v>315.81200000000001</c:v>
                </c:pt>
                <c:pt idx="11518">
                  <c:v>315.74799999999999</c:v>
                </c:pt>
                <c:pt idx="11519">
                  <c:v>315.68</c:v>
                </c:pt>
                <c:pt idx="11520">
                  <c:v>315.60599999999999</c:v>
                </c:pt>
                <c:pt idx="11521">
                  <c:v>315.52799999999979</c:v>
                </c:pt>
                <c:pt idx="11522">
                  <c:v>315.44499999999999</c:v>
                </c:pt>
                <c:pt idx="11523">
                  <c:v>315.35700000000008</c:v>
                </c:pt>
                <c:pt idx="11524">
                  <c:v>315.26299999999975</c:v>
                </c:pt>
                <c:pt idx="11525">
                  <c:v>315.16500000000002</c:v>
                </c:pt>
                <c:pt idx="11526">
                  <c:v>315.06200000000001</c:v>
                </c:pt>
                <c:pt idx="11527">
                  <c:v>314.95400000000001</c:v>
                </c:pt>
                <c:pt idx="11528">
                  <c:v>314.84100000000001</c:v>
                </c:pt>
                <c:pt idx="11529">
                  <c:v>314.72199999999958</c:v>
                </c:pt>
                <c:pt idx="11530">
                  <c:v>314.59799999999979</c:v>
                </c:pt>
                <c:pt idx="11531">
                  <c:v>314.46899999999965</c:v>
                </c:pt>
                <c:pt idx="11532">
                  <c:v>314.33499999999975</c:v>
                </c:pt>
                <c:pt idx="11533">
                  <c:v>314.19499999999999</c:v>
                </c:pt>
                <c:pt idx="11534">
                  <c:v>314.05</c:v>
                </c:pt>
                <c:pt idx="11535">
                  <c:v>313.89999999999975</c:v>
                </c:pt>
                <c:pt idx="11536">
                  <c:v>313.74400000000026</c:v>
                </c:pt>
                <c:pt idx="11537">
                  <c:v>313.58199999999965</c:v>
                </c:pt>
                <c:pt idx="11538">
                  <c:v>313.41499999999979</c:v>
                </c:pt>
                <c:pt idx="11539">
                  <c:v>313.24299999999999</c:v>
                </c:pt>
                <c:pt idx="11540">
                  <c:v>313.06400000000002</c:v>
                </c:pt>
                <c:pt idx="11541">
                  <c:v>312.88</c:v>
                </c:pt>
                <c:pt idx="11542">
                  <c:v>312.69</c:v>
                </c:pt>
                <c:pt idx="11543">
                  <c:v>312.49499999999978</c:v>
                </c:pt>
                <c:pt idx="11544">
                  <c:v>312.29299999999978</c:v>
                </c:pt>
                <c:pt idx="11545">
                  <c:v>312.08599999999979</c:v>
                </c:pt>
                <c:pt idx="11546">
                  <c:v>311.87200000000001</c:v>
                </c:pt>
                <c:pt idx="11547">
                  <c:v>311.65300000000002</c:v>
                </c:pt>
                <c:pt idx="11548">
                  <c:v>311.42799999999966</c:v>
                </c:pt>
                <c:pt idx="11549">
                  <c:v>311.19600000000003</c:v>
                </c:pt>
                <c:pt idx="11550">
                  <c:v>310.959</c:v>
                </c:pt>
                <c:pt idx="11551">
                  <c:v>310.71499999999975</c:v>
                </c:pt>
                <c:pt idx="11552">
                  <c:v>310.46499999999975</c:v>
                </c:pt>
                <c:pt idx="11553">
                  <c:v>310.209</c:v>
                </c:pt>
                <c:pt idx="11554">
                  <c:v>309.947</c:v>
                </c:pt>
                <c:pt idx="11555">
                  <c:v>309.678</c:v>
                </c:pt>
                <c:pt idx="11556">
                  <c:v>309.40299999999979</c:v>
                </c:pt>
                <c:pt idx="11557">
                  <c:v>309.12099999999975</c:v>
                </c:pt>
                <c:pt idx="11558">
                  <c:v>308.83300000000003</c:v>
                </c:pt>
                <c:pt idx="11559">
                  <c:v>308.53799999999978</c:v>
                </c:pt>
                <c:pt idx="11560">
                  <c:v>308.23699999999963</c:v>
                </c:pt>
                <c:pt idx="11561">
                  <c:v>307.92999999999978</c:v>
                </c:pt>
                <c:pt idx="11562">
                  <c:v>307.61500000000001</c:v>
                </c:pt>
                <c:pt idx="11563">
                  <c:v>307.29399999999958</c:v>
                </c:pt>
                <c:pt idx="11564">
                  <c:v>306.96599999999978</c:v>
                </c:pt>
                <c:pt idx="11565">
                  <c:v>306.63200000000001</c:v>
                </c:pt>
                <c:pt idx="11566">
                  <c:v>306.28999999999979</c:v>
                </c:pt>
                <c:pt idx="11567">
                  <c:v>305.94200000000001</c:v>
                </c:pt>
                <c:pt idx="11568">
                  <c:v>305.58699999999965</c:v>
                </c:pt>
                <c:pt idx="11569">
                  <c:v>305.2249999999998</c:v>
                </c:pt>
                <c:pt idx="11570">
                  <c:v>304.85599999999999</c:v>
                </c:pt>
                <c:pt idx="11571">
                  <c:v>304.47999999999979</c:v>
                </c:pt>
                <c:pt idx="11572">
                  <c:v>304.09699999999958</c:v>
                </c:pt>
                <c:pt idx="11573">
                  <c:v>303.70599999999979</c:v>
                </c:pt>
                <c:pt idx="11574">
                  <c:v>303.30900000000008</c:v>
                </c:pt>
                <c:pt idx="11575">
                  <c:v>302.904</c:v>
                </c:pt>
                <c:pt idx="11576">
                  <c:v>302.49299999999965</c:v>
                </c:pt>
                <c:pt idx="11577">
                  <c:v>302.07400000000001</c:v>
                </c:pt>
                <c:pt idx="11578">
                  <c:v>301.64800000000002</c:v>
                </c:pt>
                <c:pt idx="11579">
                  <c:v>301.214</c:v>
                </c:pt>
                <c:pt idx="11580">
                  <c:v>300.7729999999998</c:v>
                </c:pt>
                <c:pt idx="11581">
                  <c:v>300.32499999999999</c:v>
                </c:pt>
                <c:pt idx="11582">
                  <c:v>299.86900000000026</c:v>
                </c:pt>
                <c:pt idx="11583">
                  <c:v>299.40599999999978</c:v>
                </c:pt>
                <c:pt idx="11584">
                  <c:v>298.93599999999958</c:v>
                </c:pt>
                <c:pt idx="11585">
                  <c:v>298.45800000000003</c:v>
                </c:pt>
                <c:pt idx="11586">
                  <c:v>297.97199999999958</c:v>
                </c:pt>
                <c:pt idx="11587">
                  <c:v>297.47899999999959</c:v>
                </c:pt>
                <c:pt idx="11588">
                  <c:v>296.97799999999978</c:v>
                </c:pt>
                <c:pt idx="11589">
                  <c:v>296.47000000000003</c:v>
                </c:pt>
                <c:pt idx="11590">
                  <c:v>295.95400000000001</c:v>
                </c:pt>
                <c:pt idx="11591">
                  <c:v>295.42999999999978</c:v>
                </c:pt>
                <c:pt idx="11592">
                  <c:v>294.899</c:v>
                </c:pt>
                <c:pt idx="11593">
                  <c:v>294.36</c:v>
                </c:pt>
                <c:pt idx="11594">
                  <c:v>293.81299999999999</c:v>
                </c:pt>
                <c:pt idx="11595">
                  <c:v>293.25799999999975</c:v>
                </c:pt>
                <c:pt idx="11596">
                  <c:v>292.69600000000003</c:v>
                </c:pt>
                <c:pt idx="11597">
                  <c:v>292.125</c:v>
                </c:pt>
                <c:pt idx="11598">
                  <c:v>291.54700000000008</c:v>
                </c:pt>
                <c:pt idx="11599">
                  <c:v>290.96099999999979</c:v>
                </c:pt>
                <c:pt idx="11600">
                  <c:v>290.36799999999999</c:v>
                </c:pt>
                <c:pt idx="11601">
                  <c:v>289.76599999999979</c:v>
                </c:pt>
                <c:pt idx="11602">
                  <c:v>289.15699999999993</c:v>
                </c:pt>
                <c:pt idx="11603">
                  <c:v>288.53899999999965</c:v>
                </c:pt>
                <c:pt idx="11604">
                  <c:v>287.91399999999965</c:v>
                </c:pt>
                <c:pt idx="11605">
                  <c:v>287.27999999999975</c:v>
                </c:pt>
                <c:pt idx="11606">
                  <c:v>286.63900000000001</c:v>
                </c:pt>
                <c:pt idx="11607">
                  <c:v>285.98999999999978</c:v>
                </c:pt>
                <c:pt idx="11608">
                  <c:v>285.33199999999965</c:v>
                </c:pt>
                <c:pt idx="11609">
                  <c:v>284.66699999999975</c:v>
                </c:pt>
                <c:pt idx="11610">
                  <c:v>283.99400000000003</c:v>
                </c:pt>
                <c:pt idx="11611">
                  <c:v>283.31299999999999</c:v>
                </c:pt>
                <c:pt idx="11612">
                  <c:v>282.62400000000002</c:v>
                </c:pt>
                <c:pt idx="11613">
                  <c:v>281.92599999999965</c:v>
                </c:pt>
                <c:pt idx="11614">
                  <c:v>281.22099999999978</c:v>
                </c:pt>
                <c:pt idx="11615">
                  <c:v>280.50799999999975</c:v>
                </c:pt>
                <c:pt idx="11616">
                  <c:v>279.78599999999977</c:v>
                </c:pt>
                <c:pt idx="11617">
                  <c:v>279.05700000000002</c:v>
                </c:pt>
                <c:pt idx="11618">
                  <c:v>278.32</c:v>
                </c:pt>
                <c:pt idx="11619">
                  <c:v>277.57400000000001</c:v>
                </c:pt>
                <c:pt idx="11620">
                  <c:v>276.82100000000003</c:v>
                </c:pt>
                <c:pt idx="11621">
                  <c:v>276.06</c:v>
                </c:pt>
                <c:pt idx="11622">
                  <c:v>275.28999999999979</c:v>
                </c:pt>
                <c:pt idx="11623">
                  <c:v>274.51299999999975</c:v>
                </c:pt>
                <c:pt idx="11624">
                  <c:v>273.72799999999978</c:v>
                </c:pt>
                <c:pt idx="11625">
                  <c:v>272.93400000000003</c:v>
                </c:pt>
                <c:pt idx="11626">
                  <c:v>272.13299999999975</c:v>
                </c:pt>
                <c:pt idx="11627">
                  <c:v>271.32400000000001</c:v>
                </c:pt>
                <c:pt idx="11628">
                  <c:v>270.50700000000001</c:v>
                </c:pt>
                <c:pt idx="11629">
                  <c:v>269.68099999999993</c:v>
                </c:pt>
                <c:pt idx="11630">
                  <c:v>268.84800000000001</c:v>
                </c:pt>
                <c:pt idx="11631">
                  <c:v>268.00700000000001</c:v>
                </c:pt>
                <c:pt idx="11632">
                  <c:v>267.15899999999999</c:v>
                </c:pt>
                <c:pt idx="11633">
                  <c:v>266.30200000000002</c:v>
                </c:pt>
                <c:pt idx="11634">
                  <c:v>265.43699999999961</c:v>
                </c:pt>
                <c:pt idx="11635">
                  <c:v>264.565</c:v>
                </c:pt>
                <c:pt idx="11636">
                  <c:v>263.685</c:v>
                </c:pt>
                <c:pt idx="11637">
                  <c:v>262.79700000000003</c:v>
                </c:pt>
                <c:pt idx="11638">
                  <c:v>261.90099999999978</c:v>
                </c:pt>
                <c:pt idx="11639">
                  <c:v>260.99799999999965</c:v>
                </c:pt>
                <c:pt idx="11640">
                  <c:v>260.08699999999965</c:v>
                </c:pt>
                <c:pt idx="11641">
                  <c:v>259.16800000000001</c:v>
                </c:pt>
                <c:pt idx="11642">
                  <c:v>258.24200000000002</c:v>
                </c:pt>
                <c:pt idx="11643">
                  <c:v>257.30799999999999</c:v>
                </c:pt>
                <c:pt idx="11644">
                  <c:v>256.36700000000002</c:v>
                </c:pt>
                <c:pt idx="11645">
                  <c:v>255.41800000000001</c:v>
                </c:pt>
                <c:pt idx="11646">
                  <c:v>254.46100000000001</c:v>
                </c:pt>
                <c:pt idx="11647">
                  <c:v>253.49700000000001</c:v>
                </c:pt>
                <c:pt idx="11648">
                  <c:v>252.52600000000001</c:v>
                </c:pt>
                <c:pt idx="11649">
                  <c:v>251.547</c:v>
                </c:pt>
                <c:pt idx="11650">
                  <c:v>250.56100000000001</c:v>
                </c:pt>
                <c:pt idx="11651">
                  <c:v>249.56800000000001</c:v>
                </c:pt>
                <c:pt idx="11652">
                  <c:v>248.56700000000001</c:v>
                </c:pt>
                <c:pt idx="11653">
                  <c:v>247.559</c:v>
                </c:pt>
                <c:pt idx="11654">
                  <c:v>246.54399999999998</c:v>
                </c:pt>
                <c:pt idx="11655">
                  <c:v>245.52200000000011</c:v>
                </c:pt>
                <c:pt idx="11656">
                  <c:v>244.49300000000002</c:v>
                </c:pt>
                <c:pt idx="11657">
                  <c:v>243.45700000000011</c:v>
                </c:pt>
                <c:pt idx="11658">
                  <c:v>242.41399999999999</c:v>
                </c:pt>
                <c:pt idx="11659">
                  <c:v>241.364</c:v>
                </c:pt>
                <c:pt idx="11660">
                  <c:v>240.30700000000004</c:v>
                </c:pt>
                <c:pt idx="11661">
                  <c:v>239.24399999999989</c:v>
                </c:pt>
                <c:pt idx="11662">
                  <c:v>238.17399999999998</c:v>
                </c:pt>
                <c:pt idx="11663">
                  <c:v>237.09700000000001</c:v>
                </c:pt>
                <c:pt idx="11664">
                  <c:v>236.01300000000001</c:v>
                </c:pt>
                <c:pt idx="11665">
                  <c:v>234.923</c:v>
                </c:pt>
                <c:pt idx="11666">
                  <c:v>233.82600000000011</c:v>
                </c:pt>
                <c:pt idx="11667">
                  <c:v>232.72300000000001</c:v>
                </c:pt>
                <c:pt idx="11668">
                  <c:v>231.61399999999998</c:v>
                </c:pt>
                <c:pt idx="11669">
                  <c:v>230.4980000000001</c:v>
                </c:pt>
                <c:pt idx="11670">
                  <c:v>229.376</c:v>
                </c:pt>
                <c:pt idx="11671">
                  <c:v>228.24799999999999</c:v>
                </c:pt>
                <c:pt idx="11672">
                  <c:v>227.11399999999998</c:v>
                </c:pt>
                <c:pt idx="11673">
                  <c:v>225.97300000000001</c:v>
                </c:pt>
                <c:pt idx="11674">
                  <c:v>224.82700000000011</c:v>
                </c:pt>
                <c:pt idx="11675">
                  <c:v>223.67499999999998</c:v>
                </c:pt>
                <c:pt idx="11676">
                  <c:v>222.517</c:v>
                </c:pt>
                <c:pt idx="11677">
                  <c:v>221.35400000000001</c:v>
                </c:pt>
                <c:pt idx="11678">
                  <c:v>220.184</c:v>
                </c:pt>
                <c:pt idx="11679">
                  <c:v>219.01</c:v>
                </c:pt>
                <c:pt idx="11680">
                  <c:v>217.82900000000001</c:v>
                </c:pt>
                <c:pt idx="11681">
                  <c:v>216.64299999999997</c:v>
                </c:pt>
                <c:pt idx="11682">
                  <c:v>215.45200000000011</c:v>
                </c:pt>
                <c:pt idx="11683">
                  <c:v>214.256</c:v>
                </c:pt>
                <c:pt idx="11684">
                  <c:v>213.05500000000001</c:v>
                </c:pt>
                <c:pt idx="11685">
                  <c:v>211.84800000000001</c:v>
                </c:pt>
                <c:pt idx="11686">
                  <c:v>210.636</c:v>
                </c:pt>
                <c:pt idx="11687">
                  <c:v>209.42000000000004</c:v>
                </c:pt>
                <c:pt idx="11688">
                  <c:v>208.19900000000001</c:v>
                </c:pt>
                <c:pt idx="11689">
                  <c:v>206.97200000000001</c:v>
                </c:pt>
                <c:pt idx="11690">
                  <c:v>205.74199999999999</c:v>
                </c:pt>
                <c:pt idx="11691">
                  <c:v>204.50700000000001</c:v>
                </c:pt>
                <c:pt idx="11692">
                  <c:v>203.267</c:v>
                </c:pt>
                <c:pt idx="11693">
                  <c:v>202.023</c:v>
                </c:pt>
                <c:pt idx="11694">
                  <c:v>200.77399999999992</c:v>
                </c:pt>
                <c:pt idx="11695">
                  <c:v>199.52200000000011</c:v>
                </c:pt>
                <c:pt idx="11696">
                  <c:v>198.26499999999999</c:v>
                </c:pt>
                <c:pt idx="11697">
                  <c:v>197.00399999999999</c:v>
                </c:pt>
                <c:pt idx="11698">
                  <c:v>195.73999999999998</c:v>
                </c:pt>
                <c:pt idx="11699">
                  <c:v>194.471</c:v>
                </c:pt>
                <c:pt idx="11700">
                  <c:v>193.19900000000001</c:v>
                </c:pt>
                <c:pt idx="11701">
                  <c:v>191.92400000000001</c:v>
                </c:pt>
                <c:pt idx="11702">
                  <c:v>190.64499999999998</c:v>
                </c:pt>
                <c:pt idx="11703">
                  <c:v>189.36200000000011</c:v>
                </c:pt>
                <c:pt idx="11704">
                  <c:v>188.07599999999999</c:v>
                </c:pt>
                <c:pt idx="11705">
                  <c:v>186.78700000000001</c:v>
                </c:pt>
                <c:pt idx="11706">
                  <c:v>185.495</c:v>
                </c:pt>
                <c:pt idx="11707">
                  <c:v>184.2</c:v>
                </c:pt>
                <c:pt idx="11708">
                  <c:v>182.90200000000004</c:v>
                </c:pt>
                <c:pt idx="11709">
                  <c:v>181.601</c:v>
                </c:pt>
                <c:pt idx="11710">
                  <c:v>180.298</c:v>
                </c:pt>
                <c:pt idx="11711">
                  <c:v>178.99100000000001</c:v>
                </c:pt>
                <c:pt idx="11712">
                  <c:v>177.68300000000002</c:v>
                </c:pt>
                <c:pt idx="11713">
                  <c:v>176.37200000000001</c:v>
                </c:pt>
                <c:pt idx="11714">
                  <c:v>175.059</c:v>
                </c:pt>
                <c:pt idx="11715">
                  <c:v>173.74399999999989</c:v>
                </c:pt>
                <c:pt idx="11716">
                  <c:v>172.42700000000011</c:v>
                </c:pt>
                <c:pt idx="11717">
                  <c:v>171.108</c:v>
                </c:pt>
                <c:pt idx="11718">
                  <c:v>169.78700000000001</c:v>
                </c:pt>
                <c:pt idx="11719">
                  <c:v>168.464</c:v>
                </c:pt>
                <c:pt idx="11720">
                  <c:v>167.14</c:v>
                </c:pt>
                <c:pt idx="11721">
                  <c:v>165.81399999999999</c:v>
                </c:pt>
                <c:pt idx="11722">
                  <c:v>164.48700000000011</c:v>
                </c:pt>
                <c:pt idx="11723">
                  <c:v>163.15900000000002</c:v>
                </c:pt>
                <c:pt idx="11724">
                  <c:v>161.83000000000001</c:v>
                </c:pt>
                <c:pt idx="11725">
                  <c:v>160.499</c:v>
                </c:pt>
                <c:pt idx="11726">
                  <c:v>159.16800000000001</c:v>
                </c:pt>
                <c:pt idx="11727">
                  <c:v>157.83600000000001</c:v>
                </c:pt>
                <c:pt idx="11728">
                  <c:v>156.50399999999999</c:v>
                </c:pt>
                <c:pt idx="11729">
                  <c:v>155.16999999999999</c:v>
                </c:pt>
                <c:pt idx="11730">
                  <c:v>153.83700000000007</c:v>
                </c:pt>
                <c:pt idx="11731">
                  <c:v>152.50299999999999</c:v>
                </c:pt>
                <c:pt idx="11732">
                  <c:v>151.16900000000001</c:v>
                </c:pt>
                <c:pt idx="11733">
                  <c:v>149.83500000000001</c:v>
                </c:pt>
                <c:pt idx="11734">
                  <c:v>148.5</c:v>
                </c:pt>
                <c:pt idx="11735">
                  <c:v>147.166</c:v>
                </c:pt>
                <c:pt idx="11736">
                  <c:v>145.833</c:v>
                </c:pt>
                <c:pt idx="11737">
                  <c:v>144.499</c:v>
                </c:pt>
                <c:pt idx="11738">
                  <c:v>143.167</c:v>
                </c:pt>
                <c:pt idx="11739">
                  <c:v>141.83500000000001</c:v>
                </c:pt>
                <c:pt idx="11740">
                  <c:v>140.50299999999999</c:v>
                </c:pt>
                <c:pt idx="11741">
                  <c:v>139.17299999999997</c:v>
                </c:pt>
                <c:pt idx="11742">
                  <c:v>137.84300000000002</c:v>
                </c:pt>
                <c:pt idx="11743">
                  <c:v>136.51499999999999</c:v>
                </c:pt>
                <c:pt idx="11744">
                  <c:v>135.18700000000001</c:v>
                </c:pt>
                <c:pt idx="11745">
                  <c:v>133.8610000000001</c:v>
                </c:pt>
                <c:pt idx="11746">
                  <c:v>132.53700000000001</c:v>
                </c:pt>
                <c:pt idx="11747">
                  <c:v>131.21399999999988</c:v>
                </c:pt>
                <c:pt idx="11748">
                  <c:v>129.893</c:v>
                </c:pt>
                <c:pt idx="11749">
                  <c:v>128.57399999999998</c:v>
                </c:pt>
                <c:pt idx="11750">
                  <c:v>127.256</c:v>
                </c:pt>
                <c:pt idx="11751">
                  <c:v>125.94100000000007</c:v>
                </c:pt>
                <c:pt idx="11752">
                  <c:v>124.627</c:v>
                </c:pt>
                <c:pt idx="11753">
                  <c:v>123.316</c:v>
                </c:pt>
                <c:pt idx="11754">
                  <c:v>122.008</c:v>
                </c:pt>
                <c:pt idx="11755">
                  <c:v>120.702</c:v>
                </c:pt>
                <c:pt idx="11756">
                  <c:v>119.398</c:v>
                </c:pt>
                <c:pt idx="11757">
                  <c:v>118.098</c:v>
                </c:pt>
                <c:pt idx="11758">
                  <c:v>116.8</c:v>
                </c:pt>
                <c:pt idx="11759">
                  <c:v>115.505</c:v>
                </c:pt>
                <c:pt idx="11760">
                  <c:v>114.21299999999999</c:v>
                </c:pt>
                <c:pt idx="11761">
                  <c:v>112.925</c:v>
                </c:pt>
                <c:pt idx="11762">
                  <c:v>111.639</c:v>
                </c:pt>
                <c:pt idx="11763">
                  <c:v>110.357</c:v>
                </c:pt>
                <c:pt idx="11764">
                  <c:v>109.07899999999998</c:v>
                </c:pt>
                <c:pt idx="11765">
                  <c:v>107.80500000000001</c:v>
                </c:pt>
                <c:pt idx="11766">
                  <c:v>106.53400000000002</c:v>
                </c:pt>
                <c:pt idx="11767">
                  <c:v>105.26700000000002</c:v>
                </c:pt>
                <c:pt idx="11768">
                  <c:v>104.004</c:v>
                </c:pt>
                <c:pt idx="11769">
                  <c:v>102.745</c:v>
                </c:pt>
                <c:pt idx="11770">
                  <c:v>101.49000000000002</c:v>
                </c:pt>
                <c:pt idx="11771">
                  <c:v>100.24000000000002</c:v>
                </c:pt>
                <c:pt idx="11772">
                  <c:v>98.993700000000004</c:v>
                </c:pt>
                <c:pt idx="11773">
                  <c:v>97.752200000000002</c:v>
                </c:pt>
                <c:pt idx="11774">
                  <c:v>96.515500000000003</c:v>
                </c:pt>
                <c:pt idx="11775">
                  <c:v>95.2834</c:v>
                </c:pt>
                <c:pt idx="11776">
                  <c:v>94.056399999999982</c:v>
                </c:pt>
                <c:pt idx="11777">
                  <c:v>92.834100000000007</c:v>
                </c:pt>
                <c:pt idx="11778">
                  <c:v>91.616900000000001</c:v>
                </c:pt>
                <c:pt idx="11779">
                  <c:v>90.405000000000001</c:v>
                </c:pt>
                <c:pt idx="11780">
                  <c:v>89.198300000000003</c:v>
                </c:pt>
                <c:pt idx="11781">
                  <c:v>87.996899999999997</c:v>
                </c:pt>
                <c:pt idx="11782">
                  <c:v>86.801100000000005</c:v>
                </c:pt>
                <c:pt idx="11783">
                  <c:v>85.610900000000001</c:v>
                </c:pt>
                <c:pt idx="11784">
                  <c:v>84.426199999999994</c:v>
                </c:pt>
                <c:pt idx="11785">
                  <c:v>83.247400000000027</c:v>
                </c:pt>
                <c:pt idx="11786">
                  <c:v>82.0745</c:v>
                </c:pt>
                <c:pt idx="11787">
                  <c:v>80.907500000000027</c:v>
                </c:pt>
                <c:pt idx="11788">
                  <c:v>79.746499999999997</c:v>
                </c:pt>
                <c:pt idx="11789">
                  <c:v>78.591899999999995</c:v>
                </c:pt>
                <c:pt idx="11790">
                  <c:v>77.443300000000022</c:v>
                </c:pt>
                <c:pt idx="11791">
                  <c:v>76.301100000000005</c:v>
                </c:pt>
                <c:pt idx="11792">
                  <c:v>75.16549999999998</c:v>
                </c:pt>
                <c:pt idx="11793">
                  <c:v>74.036299999999997</c:v>
                </c:pt>
                <c:pt idx="11794">
                  <c:v>72.913700000000006</c:v>
                </c:pt>
                <c:pt idx="11795">
                  <c:v>71.797900000000027</c:v>
                </c:pt>
                <c:pt idx="11796">
                  <c:v>70.688899999999947</c:v>
                </c:pt>
                <c:pt idx="11797">
                  <c:v>69.586799999999982</c:v>
                </c:pt>
                <c:pt idx="11798">
                  <c:v>68.491600000000076</c:v>
                </c:pt>
                <c:pt idx="11799">
                  <c:v>67.403499999999994</c:v>
                </c:pt>
                <c:pt idx="11800">
                  <c:v>66.322499999999948</c:v>
                </c:pt>
                <c:pt idx="11801">
                  <c:v>65.248800000000003</c:v>
                </c:pt>
                <c:pt idx="11802">
                  <c:v>64.182399999999959</c:v>
                </c:pt>
                <c:pt idx="11803">
                  <c:v>63.123400000000011</c:v>
                </c:pt>
                <c:pt idx="11804">
                  <c:v>62.071800000000003</c:v>
                </c:pt>
                <c:pt idx="11805">
                  <c:v>61.027800000000006</c:v>
                </c:pt>
                <c:pt idx="11806">
                  <c:v>59.991400000000006</c:v>
                </c:pt>
                <c:pt idx="11807">
                  <c:v>58.962700000000012</c:v>
                </c:pt>
                <c:pt idx="11808">
                  <c:v>57.941800000000001</c:v>
                </c:pt>
                <c:pt idx="11809">
                  <c:v>56.928700000000013</c:v>
                </c:pt>
                <c:pt idx="11810">
                  <c:v>55.923500000000011</c:v>
                </c:pt>
                <c:pt idx="11811">
                  <c:v>54.926400000000001</c:v>
                </c:pt>
                <c:pt idx="11812">
                  <c:v>53.9373</c:v>
                </c:pt>
                <c:pt idx="11813">
                  <c:v>52.956299999999999</c:v>
                </c:pt>
                <c:pt idx="11814">
                  <c:v>51.983499999999999</c:v>
                </c:pt>
                <c:pt idx="11815">
                  <c:v>51.019000000000005</c:v>
                </c:pt>
                <c:pt idx="11816">
                  <c:v>50.062800000000003</c:v>
                </c:pt>
                <c:pt idx="11817">
                  <c:v>49.115000000000002</c:v>
                </c:pt>
                <c:pt idx="11818">
                  <c:v>48.175600000000003</c:v>
                </c:pt>
                <c:pt idx="11819">
                  <c:v>47.244800000000005</c:v>
                </c:pt>
                <c:pt idx="11820">
                  <c:v>46.322600000000001</c:v>
                </c:pt>
                <c:pt idx="11821">
                  <c:v>45.409000000000006</c:v>
                </c:pt>
                <c:pt idx="11822">
                  <c:v>44.504000000000005</c:v>
                </c:pt>
                <c:pt idx="11823">
                  <c:v>43.607800000000005</c:v>
                </c:pt>
                <c:pt idx="11824">
                  <c:v>42.720400000000012</c:v>
                </c:pt>
                <c:pt idx="11825">
                  <c:v>41.841899999999995</c:v>
                </c:pt>
                <c:pt idx="11826">
                  <c:v>40.972200000000001</c:v>
                </c:pt>
                <c:pt idx="11827">
                  <c:v>40.111499999999999</c:v>
                </c:pt>
                <c:pt idx="11828">
                  <c:v>39.259800000000006</c:v>
                </c:pt>
                <c:pt idx="11829">
                  <c:v>38.417200000000001</c:v>
                </c:pt>
                <c:pt idx="11830">
                  <c:v>37.583500000000001</c:v>
                </c:pt>
                <c:pt idx="11831">
                  <c:v>36.759100000000011</c:v>
                </c:pt>
                <c:pt idx="11832">
                  <c:v>35.943899999999999</c:v>
                </c:pt>
                <c:pt idx="11833">
                  <c:v>35.137800000000006</c:v>
                </c:pt>
                <c:pt idx="11834">
                  <c:v>34.341099999999997</c:v>
                </c:pt>
                <c:pt idx="11835">
                  <c:v>33.553600000000003</c:v>
                </c:pt>
                <c:pt idx="11836">
                  <c:v>32.775500000000029</c:v>
                </c:pt>
                <c:pt idx="11837">
                  <c:v>32.006700000000002</c:v>
                </c:pt>
                <c:pt idx="11838">
                  <c:v>31.247299999999989</c:v>
                </c:pt>
                <c:pt idx="11839">
                  <c:v>30.497399999999981</c:v>
                </c:pt>
                <c:pt idx="11840">
                  <c:v>29.756900000000005</c:v>
                </c:pt>
                <c:pt idx="11841">
                  <c:v>29.026</c:v>
                </c:pt>
                <c:pt idx="11842">
                  <c:v>28.304600000000001</c:v>
                </c:pt>
                <c:pt idx="11843">
                  <c:v>27.5928</c:v>
                </c:pt>
                <c:pt idx="11844">
                  <c:v>26.8904</c:v>
                </c:pt>
                <c:pt idx="11845">
                  <c:v>26.197800000000019</c:v>
                </c:pt>
                <c:pt idx="11846">
                  <c:v>25.514800000000019</c:v>
                </c:pt>
                <c:pt idx="11847">
                  <c:v>24.8414</c:v>
                </c:pt>
                <c:pt idx="11848">
                  <c:v>24.177600000000005</c:v>
                </c:pt>
                <c:pt idx="11849">
                  <c:v>23.523599999999977</c:v>
                </c:pt>
                <c:pt idx="11850">
                  <c:v>22.879300000000001</c:v>
                </c:pt>
                <c:pt idx="11851">
                  <c:v>22.244700000000002</c:v>
                </c:pt>
                <c:pt idx="11852">
                  <c:v>21.619900000000019</c:v>
                </c:pt>
                <c:pt idx="11853">
                  <c:v>21.004799999999989</c:v>
                </c:pt>
                <c:pt idx="11854">
                  <c:v>20.3994</c:v>
                </c:pt>
                <c:pt idx="11855">
                  <c:v>19.803899999999999</c:v>
                </c:pt>
                <c:pt idx="11856">
                  <c:v>19.2182</c:v>
                </c:pt>
                <c:pt idx="11857">
                  <c:v>18.642199999999981</c:v>
                </c:pt>
                <c:pt idx="11858">
                  <c:v>18.076000000000001</c:v>
                </c:pt>
                <c:pt idx="11859">
                  <c:v>17.519600000000001</c:v>
                </c:pt>
                <c:pt idx="11860">
                  <c:v>16.973099999999981</c:v>
                </c:pt>
                <c:pt idx="11861">
                  <c:v>16.436299999999989</c:v>
                </c:pt>
                <c:pt idx="11862">
                  <c:v>15.9093</c:v>
                </c:pt>
                <c:pt idx="11863">
                  <c:v>15.392200000000004</c:v>
                </c:pt>
                <c:pt idx="11864">
                  <c:v>14.8849</c:v>
                </c:pt>
                <c:pt idx="11865">
                  <c:v>14.387400000000007</c:v>
                </c:pt>
                <c:pt idx="11866">
                  <c:v>13.899600000000007</c:v>
                </c:pt>
                <c:pt idx="11867">
                  <c:v>13.4217</c:v>
                </c:pt>
                <c:pt idx="11868">
                  <c:v>12.953600000000007</c:v>
                </c:pt>
                <c:pt idx="11869">
                  <c:v>12.495200000000002</c:v>
                </c:pt>
                <c:pt idx="11870">
                  <c:v>12.0466</c:v>
                </c:pt>
                <c:pt idx="11871">
                  <c:v>11.607800000000001</c:v>
                </c:pt>
                <c:pt idx="11872">
                  <c:v>11.178700000000001</c:v>
                </c:pt>
                <c:pt idx="11873">
                  <c:v>10.7593</c:v>
                </c:pt>
                <c:pt idx="11874">
                  <c:v>10.3497</c:v>
                </c:pt>
                <c:pt idx="11875">
                  <c:v>9.9497500000000034</c:v>
                </c:pt>
                <c:pt idx="11876">
                  <c:v>9.5594800000000077</c:v>
                </c:pt>
                <c:pt idx="11877">
                  <c:v>9.1788900000000009</c:v>
                </c:pt>
                <c:pt idx="11878">
                  <c:v>8.8079000000000001</c:v>
                </c:pt>
                <c:pt idx="11879">
                  <c:v>8.4465800000000026</c:v>
                </c:pt>
                <c:pt idx="11880">
                  <c:v>8.0948900000000013</c:v>
                </c:pt>
                <c:pt idx="11881">
                  <c:v>7.7527200000000001</c:v>
                </c:pt>
                <c:pt idx="11882">
                  <c:v>7.4200900000000001</c:v>
                </c:pt>
                <c:pt idx="11883">
                  <c:v>7.0970799999999965</c:v>
                </c:pt>
                <c:pt idx="11884">
                  <c:v>6.78348</c:v>
                </c:pt>
                <c:pt idx="11885">
                  <c:v>6.4793800000000035</c:v>
                </c:pt>
                <c:pt idx="11886">
                  <c:v>6.1847299999999965</c:v>
                </c:pt>
                <c:pt idx="11887">
                  <c:v>5.8995099999999985</c:v>
                </c:pt>
                <c:pt idx="11888">
                  <c:v>5.6236600000000001</c:v>
                </c:pt>
                <c:pt idx="11889">
                  <c:v>5.3571999999999962</c:v>
                </c:pt>
                <c:pt idx="11890">
                  <c:v>5.0999299999999996</c:v>
                </c:pt>
                <c:pt idx="11891">
                  <c:v>4.8520799999999964</c:v>
                </c:pt>
                <c:pt idx="11892">
                  <c:v>4.6133999999999995</c:v>
                </c:pt>
                <c:pt idx="11893">
                  <c:v>4.3839099999999975</c:v>
                </c:pt>
                <c:pt idx="11894">
                  <c:v>4.1636899999999963</c:v>
                </c:pt>
                <c:pt idx="11895">
                  <c:v>3.9525599999999979</c:v>
                </c:pt>
                <c:pt idx="11896">
                  <c:v>3.7505000000000002</c:v>
                </c:pt>
                <c:pt idx="11897">
                  <c:v>3.5575199999999998</c:v>
                </c:pt>
                <c:pt idx="11898">
                  <c:v>3.37351</c:v>
                </c:pt>
                <c:pt idx="11899">
                  <c:v>3.1985399999999999</c:v>
                </c:pt>
                <c:pt idx="11900">
                  <c:v>3.0324499999999963</c:v>
                </c:pt>
                <c:pt idx="11901">
                  <c:v>2.8752699999999973</c:v>
                </c:pt>
                <c:pt idx="11902">
                  <c:v>2.7268499999999984</c:v>
                </c:pt>
                <c:pt idx="11903">
                  <c:v>2.5872899999999999</c:v>
                </c:pt>
                <c:pt idx="11904">
                  <c:v>2.4564899999999978</c:v>
                </c:pt>
                <c:pt idx="11905">
                  <c:v>2.3344199999999984</c:v>
                </c:pt>
                <c:pt idx="11906">
                  <c:v>2.2209699999999999</c:v>
                </c:pt>
                <c:pt idx="11907">
                  <c:v>2.1160499999999973</c:v>
                </c:pt>
                <c:pt idx="11908">
                  <c:v>2.0197399999999988</c:v>
                </c:pt>
                <c:pt idx="11909">
                  <c:v>1.93191</c:v>
                </c:pt>
                <c:pt idx="11910">
                  <c:v>1.85256</c:v>
                </c:pt>
                <c:pt idx="11911">
                  <c:v>1.7816199999999998</c:v>
                </c:pt>
                <c:pt idx="11912">
                  <c:v>1.7189599999999998</c:v>
                </c:pt>
                <c:pt idx="11913">
                  <c:v>1.6646500000000009</c:v>
                </c:pt>
                <c:pt idx="11914">
                  <c:v>1.61853</c:v>
                </c:pt>
                <c:pt idx="11915">
                  <c:v>1.58063</c:v>
                </c:pt>
                <c:pt idx="11916">
                  <c:v>1.5508599999999999</c:v>
                </c:pt>
                <c:pt idx="11917">
                  <c:v>1.529199999999999</c:v>
                </c:pt>
                <c:pt idx="11918">
                  <c:v>1.5154999999999992</c:v>
                </c:pt>
                <c:pt idx="11919">
                  <c:v>1.5097399999999992</c:v>
                </c:pt>
                <c:pt idx="11920">
                  <c:v>1.511849999999999</c:v>
                </c:pt>
                <c:pt idx="11921">
                  <c:v>1.5219099999999992</c:v>
                </c:pt>
                <c:pt idx="11922">
                  <c:v>1.5397299999999992</c:v>
                </c:pt>
                <c:pt idx="11923">
                  <c:v>1.565199999999999</c:v>
                </c:pt>
                <c:pt idx="11924">
                  <c:v>1.5983799999999999</c:v>
                </c:pt>
                <c:pt idx="11925">
                  <c:v>1.6392199999999999</c:v>
                </c:pt>
                <c:pt idx="11926">
                  <c:v>1.68757</c:v>
                </c:pt>
                <c:pt idx="11927">
                  <c:v>1.743379999999999</c:v>
                </c:pt>
                <c:pt idx="11928">
                  <c:v>1.80661</c:v>
                </c:pt>
                <c:pt idx="11929">
                  <c:v>1.87724</c:v>
                </c:pt>
                <c:pt idx="11930">
                  <c:v>1.9551700000000001</c:v>
                </c:pt>
                <c:pt idx="11931">
                  <c:v>2.0403500000000001</c:v>
                </c:pt>
                <c:pt idx="11932">
                  <c:v>2.1326599999999973</c:v>
                </c:pt>
                <c:pt idx="11933">
                  <c:v>2.2320799999999981</c:v>
                </c:pt>
                <c:pt idx="11934">
                  <c:v>2.3385899999999982</c:v>
                </c:pt>
                <c:pt idx="11935">
                  <c:v>2.4520799999999978</c:v>
                </c:pt>
                <c:pt idx="11936">
                  <c:v>2.57253</c:v>
                </c:pt>
                <c:pt idx="11937">
                  <c:v>2.6997300000000002</c:v>
                </c:pt>
                <c:pt idx="11938">
                  <c:v>2.8338099999999984</c:v>
                </c:pt>
                <c:pt idx="11939">
                  <c:v>2.9745900000000001</c:v>
                </c:pt>
                <c:pt idx="11940">
                  <c:v>3.1220499999999984</c:v>
                </c:pt>
                <c:pt idx="11941">
                  <c:v>3.27616</c:v>
                </c:pt>
                <c:pt idx="11942">
                  <c:v>3.4367299999999981</c:v>
                </c:pt>
                <c:pt idx="11943">
                  <c:v>3.6038299999999999</c:v>
                </c:pt>
                <c:pt idx="11944">
                  <c:v>3.7772899999999998</c:v>
                </c:pt>
                <c:pt idx="11945">
                  <c:v>3.9571999999999998</c:v>
                </c:pt>
                <c:pt idx="11946">
                  <c:v>4.1433</c:v>
                </c:pt>
                <c:pt idx="11947">
                  <c:v>4.3356500000000002</c:v>
                </c:pt>
                <c:pt idx="11948">
                  <c:v>4.5340699999999998</c:v>
                </c:pt>
                <c:pt idx="11949">
                  <c:v>4.7386700000000035</c:v>
                </c:pt>
                <c:pt idx="11950">
                  <c:v>4.9492600000000042</c:v>
                </c:pt>
                <c:pt idx="11951">
                  <c:v>5.1658199999999947</c:v>
                </c:pt>
                <c:pt idx="11952">
                  <c:v>5.3883000000000001</c:v>
                </c:pt>
                <c:pt idx="11953">
                  <c:v>5.6165199999999968</c:v>
                </c:pt>
                <c:pt idx="11954">
                  <c:v>5.8505899999999968</c:v>
                </c:pt>
                <c:pt idx="11955">
                  <c:v>6.0903499999999999</c:v>
                </c:pt>
                <c:pt idx="11956">
                  <c:v>6.33575</c:v>
                </c:pt>
                <c:pt idx="11957">
                  <c:v>6.5866700000000034</c:v>
                </c:pt>
                <c:pt idx="11958">
                  <c:v>6.8431699999999998</c:v>
                </c:pt>
                <c:pt idx="11959">
                  <c:v>7.1050499999999985</c:v>
                </c:pt>
                <c:pt idx="11960">
                  <c:v>7.3723799999999997</c:v>
                </c:pt>
                <c:pt idx="11961">
                  <c:v>7.6449899999999946</c:v>
                </c:pt>
                <c:pt idx="11962">
                  <c:v>7.9228799999999975</c:v>
                </c:pt>
                <c:pt idx="11963">
                  <c:v>8.2060000000000013</c:v>
                </c:pt>
                <c:pt idx="11964">
                  <c:v>8.4941900000000015</c:v>
                </c:pt>
                <c:pt idx="11965">
                  <c:v>8.78749</c:v>
                </c:pt>
                <c:pt idx="11966">
                  <c:v>9.0858100000000004</c:v>
                </c:pt>
                <c:pt idx="11967">
                  <c:v>9.3890500000000028</c:v>
                </c:pt>
                <c:pt idx="11968">
                  <c:v>9.6972199999999997</c:v>
                </c:pt>
                <c:pt idx="11969">
                  <c:v>10.010200000000001</c:v>
                </c:pt>
                <c:pt idx="11970">
                  <c:v>10.3279</c:v>
                </c:pt>
                <c:pt idx="11971">
                  <c:v>10.650400000000007</c:v>
                </c:pt>
                <c:pt idx="11972">
                  <c:v>10.977600000000002</c:v>
                </c:pt>
                <c:pt idx="11973">
                  <c:v>11.309200000000002</c:v>
                </c:pt>
                <c:pt idx="11974">
                  <c:v>11.6455</c:v>
                </c:pt>
                <c:pt idx="11975">
                  <c:v>11.9862</c:v>
                </c:pt>
                <c:pt idx="11976">
                  <c:v>12.3314</c:v>
                </c:pt>
                <c:pt idx="11977">
                  <c:v>12.681000000000001</c:v>
                </c:pt>
                <c:pt idx="11978">
                  <c:v>13.034800000000001</c:v>
                </c:pt>
                <c:pt idx="11979">
                  <c:v>13.392900000000004</c:v>
                </c:pt>
                <c:pt idx="11980">
                  <c:v>13.7552</c:v>
                </c:pt>
                <c:pt idx="11981">
                  <c:v>14.121700000000001</c:v>
                </c:pt>
                <c:pt idx="11982">
                  <c:v>14.4922</c:v>
                </c:pt>
                <c:pt idx="11983">
                  <c:v>14.866900000000006</c:v>
                </c:pt>
                <c:pt idx="11984">
                  <c:v>15.2454</c:v>
                </c:pt>
                <c:pt idx="11985">
                  <c:v>15.6279</c:v>
                </c:pt>
                <c:pt idx="11986">
                  <c:v>16.014299999999999</c:v>
                </c:pt>
                <c:pt idx="11987">
                  <c:v>16.404599999999981</c:v>
                </c:pt>
                <c:pt idx="11988">
                  <c:v>16.798599999999979</c:v>
                </c:pt>
                <c:pt idx="11989">
                  <c:v>17.196400000000001</c:v>
                </c:pt>
                <c:pt idx="11990">
                  <c:v>17.597899999999999</c:v>
                </c:pt>
                <c:pt idx="11991">
                  <c:v>18.003</c:v>
                </c:pt>
                <c:pt idx="11992">
                  <c:v>18.4117</c:v>
                </c:pt>
                <c:pt idx="11993">
                  <c:v>18.824000000000005</c:v>
                </c:pt>
                <c:pt idx="11994">
                  <c:v>19.239799999999981</c:v>
                </c:pt>
                <c:pt idx="11995">
                  <c:v>19.658999999999999</c:v>
                </c:pt>
                <c:pt idx="11996">
                  <c:v>20.08169999999998</c:v>
                </c:pt>
                <c:pt idx="11997">
                  <c:v>20.5077</c:v>
                </c:pt>
                <c:pt idx="11998">
                  <c:v>20.937100000000001</c:v>
                </c:pt>
                <c:pt idx="11999">
                  <c:v>21.369700000000002</c:v>
                </c:pt>
                <c:pt idx="12000">
                  <c:v>21.805599999999977</c:v>
                </c:pt>
                <c:pt idx="12001">
                  <c:v>22.244700000000002</c:v>
                </c:pt>
                <c:pt idx="12002">
                  <c:v>22.687100000000001</c:v>
                </c:pt>
                <c:pt idx="12003">
                  <c:v>23.132400000000001</c:v>
                </c:pt>
                <c:pt idx="12004">
                  <c:v>23.581</c:v>
                </c:pt>
                <c:pt idx="12005">
                  <c:v>24.032599999999981</c:v>
                </c:pt>
                <c:pt idx="12006">
                  <c:v>24.48719999999998</c:v>
                </c:pt>
                <c:pt idx="12007">
                  <c:v>24.944800000000001</c:v>
                </c:pt>
                <c:pt idx="12008">
                  <c:v>25.405299999999979</c:v>
                </c:pt>
                <c:pt idx="12009">
                  <c:v>25.8688</c:v>
                </c:pt>
                <c:pt idx="12010">
                  <c:v>26.3352</c:v>
                </c:pt>
                <c:pt idx="12011">
                  <c:v>26.804400000000001</c:v>
                </c:pt>
                <c:pt idx="12012">
                  <c:v>27.276499999999981</c:v>
                </c:pt>
                <c:pt idx="12013">
                  <c:v>27.7514</c:v>
                </c:pt>
                <c:pt idx="12014">
                  <c:v>28.228999999999989</c:v>
                </c:pt>
                <c:pt idx="12015">
                  <c:v>28.709499999999977</c:v>
                </c:pt>
                <c:pt idx="12016">
                  <c:v>29.192599999999981</c:v>
                </c:pt>
                <c:pt idx="12017">
                  <c:v>29.6783</c:v>
                </c:pt>
                <c:pt idx="12018">
                  <c:v>30.166799999999981</c:v>
                </c:pt>
                <c:pt idx="12019">
                  <c:v>30.657900000000023</c:v>
                </c:pt>
                <c:pt idx="12020">
                  <c:v>31.151700000000005</c:v>
                </c:pt>
                <c:pt idx="12021">
                  <c:v>31.648</c:v>
                </c:pt>
                <c:pt idx="12022">
                  <c:v>32.146900000000002</c:v>
                </c:pt>
                <c:pt idx="12023">
                  <c:v>32.648500000000013</c:v>
                </c:pt>
                <c:pt idx="12024">
                  <c:v>33.1524</c:v>
                </c:pt>
                <c:pt idx="12025">
                  <c:v>33.658900000000003</c:v>
                </c:pt>
                <c:pt idx="12026">
                  <c:v>34.168000000000013</c:v>
                </c:pt>
                <c:pt idx="12027">
                  <c:v>34.679500000000012</c:v>
                </c:pt>
                <c:pt idx="12028">
                  <c:v>35.193500000000029</c:v>
                </c:pt>
                <c:pt idx="12029">
                  <c:v>35.709900000000012</c:v>
                </c:pt>
                <c:pt idx="12030">
                  <c:v>36.228800000000028</c:v>
                </c:pt>
                <c:pt idx="12031">
                  <c:v>36.750100000000003</c:v>
                </c:pt>
                <c:pt idx="12032">
                  <c:v>37.273900000000012</c:v>
                </c:pt>
                <c:pt idx="12033">
                  <c:v>37.800000000000004</c:v>
                </c:pt>
                <c:pt idx="12034">
                  <c:v>38.328600000000002</c:v>
                </c:pt>
                <c:pt idx="12035">
                  <c:v>38.859400000000001</c:v>
                </c:pt>
                <c:pt idx="12036">
                  <c:v>39.392700000000012</c:v>
                </c:pt>
                <c:pt idx="12037">
                  <c:v>39.928400000000003</c:v>
                </c:pt>
                <c:pt idx="12038">
                  <c:v>40.466500000000003</c:v>
                </c:pt>
                <c:pt idx="12039">
                  <c:v>41.006900000000002</c:v>
                </c:pt>
                <c:pt idx="12040">
                  <c:v>41.549600000000005</c:v>
                </c:pt>
                <c:pt idx="12041">
                  <c:v>42.094800000000006</c:v>
                </c:pt>
                <c:pt idx="12042">
                  <c:v>42.642200000000003</c:v>
                </c:pt>
                <c:pt idx="12043">
                  <c:v>43.192000000000029</c:v>
                </c:pt>
                <c:pt idx="12044">
                  <c:v>43.744100000000003</c:v>
                </c:pt>
                <c:pt idx="12045">
                  <c:v>44.298600000000029</c:v>
                </c:pt>
                <c:pt idx="12046">
                  <c:v>44.855400000000003</c:v>
                </c:pt>
                <c:pt idx="12047">
                  <c:v>45.414699999999996</c:v>
                </c:pt>
                <c:pt idx="12048">
                  <c:v>45.976200000000006</c:v>
                </c:pt>
                <c:pt idx="12049">
                  <c:v>46.540100000000002</c:v>
                </c:pt>
                <c:pt idx="12050">
                  <c:v>47.106300000000012</c:v>
                </c:pt>
                <c:pt idx="12051">
                  <c:v>47.674900000000001</c:v>
                </c:pt>
                <c:pt idx="12052">
                  <c:v>48.245900000000013</c:v>
                </c:pt>
                <c:pt idx="12053">
                  <c:v>48.819299999999998</c:v>
                </c:pt>
                <c:pt idx="12054">
                  <c:v>49.395000000000003</c:v>
                </c:pt>
                <c:pt idx="12055">
                  <c:v>49.973200000000006</c:v>
                </c:pt>
                <c:pt idx="12056">
                  <c:v>50.553699999999999</c:v>
                </c:pt>
                <c:pt idx="12057">
                  <c:v>51.136700000000012</c:v>
                </c:pt>
                <c:pt idx="12058">
                  <c:v>51.72210000000004</c:v>
                </c:pt>
                <c:pt idx="12059">
                  <c:v>52.309800000000003</c:v>
                </c:pt>
                <c:pt idx="12060">
                  <c:v>52.900100000000002</c:v>
                </c:pt>
                <c:pt idx="12061">
                  <c:v>53.492900000000013</c:v>
                </c:pt>
                <c:pt idx="12062">
                  <c:v>54.088000000000001</c:v>
                </c:pt>
                <c:pt idx="12063">
                  <c:v>54.685700000000011</c:v>
                </c:pt>
                <c:pt idx="12064">
                  <c:v>55.285900000000012</c:v>
                </c:pt>
                <c:pt idx="12065">
                  <c:v>55.888600000000004</c:v>
                </c:pt>
                <c:pt idx="12066">
                  <c:v>56.4938</c:v>
                </c:pt>
                <c:pt idx="12067">
                  <c:v>57.101500000000001</c:v>
                </c:pt>
                <c:pt idx="12068">
                  <c:v>57.7119</c:v>
                </c:pt>
                <c:pt idx="12069">
                  <c:v>58.324800000000003</c:v>
                </c:pt>
                <c:pt idx="12070">
                  <c:v>58.940400000000004</c:v>
                </c:pt>
                <c:pt idx="12071">
                  <c:v>59.558500000000002</c:v>
                </c:pt>
                <c:pt idx="12072">
                  <c:v>60.179400000000001</c:v>
                </c:pt>
                <c:pt idx="12073">
                  <c:v>60.802800000000005</c:v>
                </c:pt>
                <c:pt idx="12074">
                  <c:v>61.429100000000012</c:v>
                </c:pt>
                <c:pt idx="12075">
                  <c:v>62.057899999999997</c:v>
                </c:pt>
                <c:pt idx="12076">
                  <c:v>62.689600000000006</c:v>
                </c:pt>
                <c:pt idx="12077">
                  <c:v>63.323900000000002</c:v>
                </c:pt>
                <c:pt idx="12078">
                  <c:v>63.961100000000002</c:v>
                </c:pt>
                <c:pt idx="12079">
                  <c:v>64.601100000000002</c:v>
                </c:pt>
                <c:pt idx="12080">
                  <c:v>65.243899999999996</c:v>
                </c:pt>
                <c:pt idx="12081">
                  <c:v>65.889499999999998</c:v>
                </c:pt>
                <c:pt idx="12082">
                  <c:v>66.5381</c:v>
                </c:pt>
                <c:pt idx="12083">
                  <c:v>67.189499999999981</c:v>
                </c:pt>
                <c:pt idx="12084">
                  <c:v>67.843900000000005</c:v>
                </c:pt>
                <c:pt idx="12085">
                  <c:v>68.501300000000001</c:v>
                </c:pt>
                <c:pt idx="12086">
                  <c:v>69.161699999999996</c:v>
                </c:pt>
                <c:pt idx="12087">
                  <c:v>69.825099999999978</c:v>
                </c:pt>
                <c:pt idx="12088">
                  <c:v>70.491500000000059</c:v>
                </c:pt>
                <c:pt idx="12089">
                  <c:v>71.160899999999998</c:v>
                </c:pt>
                <c:pt idx="12090">
                  <c:v>71.833600000000004</c:v>
                </c:pt>
                <c:pt idx="12091">
                  <c:v>72.509299999999996</c:v>
                </c:pt>
                <c:pt idx="12092">
                  <c:v>73.188299999999998</c:v>
                </c:pt>
                <c:pt idx="12093">
                  <c:v>73.870399999999989</c:v>
                </c:pt>
                <c:pt idx="12094">
                  <c:v>74.555699999999987</c:v>
                </c:pt>
                <c:pt idx="12095">
                  <c:v>75.244300000000024</c:v>
                </c:pt>
                <c:pt idx="12096">
                  <c:v>75.936200000000056</c:v>
                </c:pt>
                <c:pt idx="12097">
                  <c:v>76.631399999999999</c:v>
                </c:pt>
                <c:pt idx="12098">
                  <c:v>77.329899999999981</c:v>
                </c:pt>
                <c:pt idx="12099">
                  <c:v>78.031800000000004</c:v>
                </c:pt>
                <c:pt idx="12100">
                  <c:v>78.737200000000058</c:v>
                </c:pt>
                <c:pt idx="12101">
                  <c:v>79.446000000000026</c:v>
                </c:pt>
                <c:pt idx="12102">
                  <c:v>80.158299999999983</c:v>
                </c:pt>
                <c:pt idx="12103">
                  <c:v>80.874099999999999</c:v>
                </c:pt>
                <c:pt idx="12104">
                  <c:v>81.593400000000003</c:v>
                </c:pt>
                <c:pt idx="12105">
                  <c:v>82.316300000000012</c:v>
                </c:pt>
                <c:pt idx="12106">
                  <c:v>83.0428</c:v>
                </c:pt>
                <c:pt idx="12107">
                  <c:v>83.772999999999982</c:v>
                </c:pt>
                <c:pt idx="12108">
                  <c:v>84.506699999999995</c:v>
                </c:pt>
                <c:pt idx="12109">
                  <c:v>85.244300000000024</c:v>
                </c:pt>
                <c:pt idx="12110">
                  <c:v>85.985600000000005</c:v>
                </c:pt>
                <c:pt idx="12111">
                  <c:v>86.730599999999995</c:v>
                </c:pt>
                <c:pt idx="12112">
                  <c:v>87.479500000000002</c:v>
                </c:pt>
                <c:pt idx="12113">
                  <c:v>88.232100000000003</c:v>
                </c:pt>
                <c:pt idx="12114">
                  <c:v>88.988600000000005</c:v>
                </c:pt>
                <c:pt idx="12115">
                  <c:v>89.749100000000027</c:v>
                </c:pt>
                <c:pt idx="12116">
                  <c:v>90.513400000000004</c:v>
                </c:pt>
                <c:pt idx="12117">
                  <c:v>91.281800000000004</c:v>
                </c:pt>
                <c:pt idx="12118">
                  <c:v>92.054100000000005</c:v>
                </c:pt>
                <c:pt idx="12119">
                  <c:v>92.830399999999983</c:v>
                </c:pt>
                <c:pt idx="12120">
                  <c:v>93.610900000000001</c:v>
                </c:pt>
                <c:pt idx="12121">
                  <c:v>94.395299999999992</c:v>
                </c:pt>
                <c:pt idx="12122">
                  <c:v>95.183999999999983</c:v>
                </c:pt>
                <c:pt idx="12123">
                  <c:v>95.976799999999983</c:v>
                </c:pt>
                <c:pt idx="12124">
                  <c:v>96.773699999999991</c:v>
                </c:pt>
                <c:pt idx="12125">
                  <c:v>97.574799999999982</c:v>
                </c:pt>
                <c:pt idx="12126">
                  <c:v>98.380200000000002</c:v>
                </c:pt>
                <c:pt idx="12127">
                  <c:v>99.18989999999998</c:v>
                </c:pt>
                <c:pt idx="12128">
                  <c:v>100.004</c:v>
                </c:pt>
                <c:pt idx="12129">
                  <c:v>100.82199999999999</c:v>
                </c:pt>
                <c:pt idx="12130">
                  <c:v>101.645</c:v>
                </c:pt>
                <c:pt idx="12131">
                  <c:v>102.47199999999999</c:v>
                </c:pt>
                <c:pt idx="12132">
                  <c:v>103.303</c:v>
                </c:pt>
                <c:pt idx="12133">
                  <c:v>104.139</c:v>
                </c:pt>
                <c:pt idx="12134">
                  <c:v>104.979</c:v>
                </c:pt>
                <c:pt idx="12135">
                  <c:v>105.824</c:v>
                </c:pt>
                <c:pt idx="12136">
                  <c:v>106.67400000000001</c:v>
                </c:pt>
                <c:pt idx="12137">
                  <c:v>107.52800000000001</c:v>
                </c:pt>
                <c:pt idx="12138">
                  <c:v>108.386</c:v>
                </c:pt>
                <c:pt idx="12139">
                  <c:v>109.24900000000002</c:v>
                </c:pt>
                <c:pt idx="12140">
                  <c:v>110.117</c:v>
                </c:pt>
                <c:pt idx="12141">
                  <c:v>110.989</c:v>
                </c:pt>
                <c:pt idx="12142">
                  <c:v>111.866</c:v>
                </c:pt>
                <c:pt idx="12143">
                  <c:v>112.748</c:v>
                </c:pt>
                <c:pt idx="12144">
                  <c:v>113.634</c:v>
                </c:pt>
                <c:pt idx="12145">
                  <c:v>114.52500000000001</c:v>
                </c:pt>
                <c:pt idx="12146">
                  <c:v>115.42100000000002</c:v>
                </c:pt>
                <c:pt idx="12147">
                  <c:v>116.321</c:v>
                </c:pt>
                <c:pt idx="12148">
                  <c:v>117.227</c:v>
                </c:pt>
                <c:pt idx="12149">
                  <c:v>118.137</c:v>
                </c:pt>
                <c:pt idx="12150">
                  <c:v>119.05200000000001</c:v>
                </c:pt>
                <c:pt idx="12151">
                  <c:v>119.971</c:v>
                </c:pt>
                <c:pt idx="12152">
                  <c:v>120.896</c:v>
                </c:pt>
                <c:pt idx="12153">
                  <c:v>121.82599999999998</c:v>
                </c:pt>
                <c:pt idx="12154">
                  <c:v>122.76</c:v>
                </c:pt>
                <c:pt idx="12155">
                  <c:v>123.699</c:v>
                </c:pt>
                <c:pt idx="12156">
                  <c:v>124.643</c:v>
                </c:pt>
                <c:pt idx="12157">
                  <c:v>125.592</c:v>
                </c:pt>
                <c:pt idx="12158">
                  <c:v>126.54600000000002</c:v>
                </c:pt>
                <c:pt idx="12159">
                  <c:v>127.505</c:v>
                </c:pt>
                <c:pt idx="12160">
                  <c:v>128.46900000000002</c:v>
                </c:pt>
                <c:pt idx="12161">
                  <c:v>129.43800000000007</c:v>
                </c:pt>
                <c:pt idx="12162">
                  <c:v>130.41200000000001</c:v>
                </c:pt>
                <c:pt idx="12163">
                  <c:v>131.39000000000001</c:v>
                </c:pt>
                <c:pt idx="12164">
                  <c:v>132.374</c:v>
                </c:pt>
                <c:pt idx="12165">
                  <c:v>133.36200000000011</c:v>
                </c:pt>
                <c:pt idx="12166">
                  <c:v>134.35600000000011</c:v>
                </c:pt>
                <c:pt idx="12167">
                  <c:v>135.3550000000001</c:v>
                </c:pt>
                <c:pt idx="12168">
                  <c:v>136.35800000000012</c:v>
                </c:pt>
                <c:pt idx="12169">
                  <c:v>137.36600000000001</c:v>
                </c:pt>
                <c:pt idx="12170">
                  <c:v>138.38000000000011</c:v>
                </c:pt>
                <c:pt idx="12171">
                  <c:v>139.39800000000011</c:v>
                </c:pt>
                <c:pt idx="12172">
                  <c:v>140.42200000000011</c:v>
                </c:pt>
                <c:pt idx="12173">
                  <c:v>141.44999999999999</c:v>
                </c:pt>
                <c:pt idx="12174">
                  <c:v>142.483</c:v>
                </c:pt>
                <c:pt idx="12175">
                  <c:v>143.52200000000011</c:v>
                </c:pt>
                <c:pt idx="12176">
                  <c:v>144.565</c:v>
                </c:pt>
                <c:pt idx="12177">
                  <c:v>145.61299999999997</c:v>
                </c:pt>
                <c:pt idx="12178">
                  <c:v>146.666</c:v>
                </c:pt>
                <c:pt idx="12179">
                  <c:v>147.72399999999999</c:v>
                </c:pt>
                <c:pt idx="12180">
                  <c:v>148.78700000000001</c:v>
                </c:pt>
                <c:pt idx="12181">
                  <c:v>149.8550000000001</c:v>
                </c:pt>
                <c:pt idx="12182">
                  <c:v>150.92700000000011</c:v>
                </c:pt>
                <c:pt idx="12183">
                  <c:v>152.005</c:v>
                </c:pt>
                <c:pt idx="12184">
                  <c:v>153.08700000000007</c:v>
                </c:pt>
                <c:pt idx="12185">
                  <c:v>154.17399999999998</c:v>
                </c:pt>
                <c:pt idx="12186">
                  <c:v>155.26599999999999</c:v>
                </c:pt>
                <c:pt idx="12187">
                  <c:v>156.363</c:v>
                </c:pt>
                <c:pt idx="12188">
                  <c:v>157.465</c:v>
                </c:pt>
                <c:pt idx="12189">
                  <c:v>158.571</c:v>
                </c:pt>
                <c:pt idx="12190">
                  <c:v>159.68200000000004</c:v>
                </c:pt>
                <c:pt idx="12191">
                  <c:v>160.798</c:v>
                </c:pt>
                <c:pt idx="12192">
                  <c:v>161.91800000000001</c:v>
                </c:pt>
                <c:pt idx="12193">
                  <c:v>163.04300000000001</c:v>
                </c:pt>
                <c:pt idx="12194">
                  <c:v>164.17299999999997</c:v>
                </c:pt>
                <c:pt idx="12195">
                  <c:v>165.30700000000004</c:v>
                </c:pt>
                <c:pt idx="12196">
                  <c:v>166.446</c:v>
                </c:pt>
                <c:pt idx="12197">
                  <c:v>167.589</c:v>
                </c:pt>
                <c:pt idx="12198">
                  <c:v>168.73699999999999</c:v>
                </c:pt>
                <c:pt idx="12199">
                  <c:v>169.88900000000001</c:v>
                </c:pt>
                <c:pt idx="12200">
                  <c:v>171.04599999999999</c:v>
                </c:pt>
                <c:pt idx="12201">
                  <c:v>172.20699999999999</c:v>
                </c:pt>
                <c:pt idx="12202">
                  <c:v>173.37200000000001</c:v>
                </c:pt>
                <c:pt idx="12203">
                  <c:v>174.542</c:v>
                </c:pt>
                <c:pt idx="12204">
                  <c:v>175.71599999999998</c:v>
                </c:pt>
                <c:pt idx="12205">
                  <c:v>176.89400000000001</c:v>
                </c:pt>
                <c:pt idx="12206">
                  <c:v>178.07599999999999</c:v>
                </c:pt>
                <c:pt idx="12207">
                  <c:v>179.26300000000001</c:v>
                </c:pt>
                <c:pt idx="12208">
                  <c:v>180.453</c:v>
                </c:pt>
                <c:pt idx="12209">
                  <c:v>181.648</c:v>
                </c:pt>
                <c:pt idx="12210">
                  <c:v>182.84700000000001</c:v>
                </c:pt>
                <c:pt idx="12211">
                  <c:v>184.04900000000001</c:v>
                </c:pt>
                <c:pt idx="12212">
                  <c:v>185.256</c:v>
                </c:pt>
                <c:pt idx="12213">
                  <c:v>186.46600000000001</c:v>
                </c:pt>
                <c:pt idx="12214">
                  <c:v>187.68</c:v>
                </c:pt>
                <c:pt idx="12215">
                  <c:v>188.89800000000011</c:v>
                </c:pt>
                <c:pt idx="12216">
                  <c:v>190.12</c:v>
                </c:pt>
                <c:pt idx="12217">
                  <c:v>191.345</c:v>
                </c:pt>
                <c:pt idx="12218">
                  <c:v>192.57399999999998</c:v>
                </c:pt>
                <c:pt idx="12219">
                  <c:v>193.80600000000001</c:v>
                </c:pt>
                <c:pt idx="12220">
                  <c:v>195.042</c:v>
                </c:pt>
                <c:pt idx="12221">
                  <c:v>196.28100000000001</c:v>
                </c:pt>
                <c:pt idx="12222">
                  <c:v>197.523</c:v>
                </c:pt>
                <c:pt idx="12223">
                  <c:v>198.76900000000001</c:v>
                </c:pt>
                <c:pt idx="12224">
                  <c:v>200.018</c:v>
                </c:pt>
                <c:pt idx="12225">
                  <c:v>201.26999999999998</c:v>
                </c:pt>
                <c:pt idx="12226">
                  <c:v>202.52500000000001</c:v>
                </c:pt>
                <c:pt idx="12227">
                  <c:v>203.78300000000002</c:v>
                </c:pt>
                <c:pt idx="12228">
                  <c:v>205.04399999999998</c:v>
                </c:pt>
                <c:pt idx="12229">
                  <c:v>206.30800000000011</c:v>
                </c:pt>
                <c:pt idx="12230">
                  <c:v>207.57399999999998</c:v>
                </c:pt>
                <c:pt idx="12231">
                  <c:v>208.84399999999999</c:v>
                </c:pt>
                <c:pt idx="12232">
                  <c:v>210.11599999999999</c:v>
                </c:pt>
                <c:pt idx="12233">
                  <c:v>211.39000000000001</c:v>
                </c:pt>
                <c:pt idx="12234">
                  <c:v>212.667</c:v>
                </c:pt>
                <c:pt idx="12235">
                  <c:v>213.947</c:v>
                </c:pt>
                <c:pt idx="12236">
                  <c:v>215.22800000000001</c:v>
                </c:pt>
                <c:pt idx="12237">
                  <c:v>216.512</c:v>
                </c:pt>
                <c:pt idx="12238">
                  <c:v>217.798</c:v>
                </c:pt>
                <c:pt idx="12239">
                  <c:v>219.08700000000007</c:v>
                </c:pt>
                <c:pt idx="12240">
                  <c:v>220.37700000000001</c:v>
                </c:pt>
                <c:pt idx="12241">
                  <c:v>221.66900000000001</c:v>
                </c:pt>
                <c:pt idx="12242">
                  <c:v>222.96300000000002</c:v>
                </c:pt>
                <c:pt idx="12243">
                  <c:v>224.25899999999999</c:v>
                </c:pt>
                <c:pt idx="12244">
                  <c:v>225.55600000000001</c:v>
                </c:pt>
                <c:pt idx="12245">
                  <c:v>226.8550000000001</c:v>
                </c:pt>
                <c:pt idx="12246">
                  <c:v>228.15600000000001</c:v>
                </c:pt>
                <c:pt idx="12247">
                  <c:v>229.45700000000011</c:v>
                </c:pt>
                <c:pt idx="12248">
                  <c:v>230.76</c:v>
                </c:pt>
                <c:pt idx="12249">
                  <c:v>232.065</c:v>
                </c:pt>
                <c:pt idx="12250">
                  <c:v>233.37</c:v>
                </c:pt>
                <c:pt idx="12251">
                  <c:v>234.67699999999999</c:v>
                </c:pt>
                <c:pt idx="12252">
                  <c:v>235.98400000000001</c:v>
                </c:pt>
                <c:pt idx="12253">
                  <c:v>237.292</c:v>
                </c:pt>
                <c:pt idx="12254">
                  <c:v>238.601</c:v>
                </c:pt>
                <c:pt idx="12255">
                  <c:v>239.911</c:v>
                </c:pt>
                <c:pt idx="12256">
                  <c:v>241.221</c:v>
                </c:pt>
                <c:pt idx="12257">
                  <c:v>242.53100000000001</c:v>
                </c:pt>
                <c:pt idx="12258">
                  <c:v>243.84200000000001</c:v>
                </c:pt>
                <c:pt idx="12259">
                  <c:v>245.15300000000002</c:v>
                </c:pt>
                <c:pt idx="12260">
                  <c:v>246.465</c:v>
                </c:pt>
                <c:pt idx="12261">
                  <c:v>247.77599999999998</c:v>
                </c:pt>
                <c:pt idx="12262">
                  <c:v>249.08700000000007</c:v>
                </c:pt>
                <c:pt idx="12263">
                  <c:v>250.39800000000011</c:v>
                </c:pt>
                <c:pt idx="12264">
                  <c:v>251.70899999999997</c:v>
                </c:pt>
                <c:pt idx="12265">
                  <c:v>253.01900000000001</c:v>
                </c:pt>
                <c:pt idx="12266">
                  <c:v>254.32900000000001</c:v>
                </c:pt>
                <c:pt idx="12267">
                  <c:v>255.63800000000001</c:v>
                </c:pt>
                <c:pt idx="12268">
                  <c:v>256.947</c:v>
                </c:pt>
                <c:pt idx="12269">
                  <c:v>258.255</c:v>
                </c:pt>
                <c:pt idx="12270">
                  <c:v>259.56099999999975</c:v>
                </c:pt>
                <c:pt idx="12271">
                  <c:v>260.86700000000002</c:v>
                </c:pt>
                <c:pt idx="12272">
                  <c:v>262.17200000000008</c:v>
                </c:pt>
                <c:pt idx="12273">
                  <c:v>263.4749999999998</c:v>
                </c:pt>
                <c:pt idx="12274">
                  <c:v>264.77699999999965</c:v>
                </c:pt>
                <c:pt idx="12275">
                  <c:v>266.07799999999975</c:v>
                </c:pt>
                <c:pt idx="12276">
                  <c:v>267.37700000000001</c:v>
                </c:pt>
                <c:pt idx="12277">
                  <c:v>268.67399999999975</c:v>
                </c:pt>
                <c:pt idx="12278">
                  <c:v>269.97000000000003</c:v>
                </c:pt>
                <c:pt idx="12279">
                  <c:v>271.26299999999975</c:v>
                </c:pt>
                <c:pt idx="12280">
                  <c:v>272.55500000000001</c:v>
                </c:pt>
                <c:pt idx="12281">
                  <c:v>273.84399999999999</c:v>
                </c:pt>
                <c:pt idx="12282">
                  <c:v>275.13099999999974</c:v>
                </c:pt>
                <c:pt idx="12283">
                  <c:v>276.41599999999966</c:v>
                </c:pt>
                <c:pt idx="12284">
                  <c:v>277.69799999999975</c:v>
                </c:pt>
                <c:pt idx="12285">
                  <c:v>278.97799999999978</c:v>
                </c:pt>
                <c:pt idx="12286">
                  <c:v>280.255</c:v>
                </c:pt>
                <c:pt idx="12287">
                  <c:v>281.529</c:v>
                </c:pt>
                <c:pt idx="12288">
                  <c:v>282.8</c:v>
                </c:pt>
                <c:pt idx="12289">
                  <c:v>284.06799999999993</c:v>
                </c:pt>
                <c:pt idx="12290">
                  <c:v>285.33300000000003</c:v>
                </c:pt>
                <c:pt idx="12291">
                  <c:v>286.59399999999965</c:v>
                </c:pt>
                <c:pt idx="12292">
                  <c:v>287.85199999999975</c:v>
                </c:pt>
                <c:pt idx="12293">
                  <c:v>289.10700000000008</c:v>
                </c:pt>
                <c:pt idx="12294">
                  <c:v>290.358</c:v>
                </c:pt>
                <c:pt idx="12295">
                  <c:v>291.60500000000002</c:v>
                </c:pt>
                <c:pt idx="12296">
                  <c:v>292.84800000000001</c:v>
                </c:pt>
                <c:pt idx="12297">
                  <c:v>294.08799999999979</c:v>
                </c:pt>
                <c:pt idx="12298">
                  <c:v>295.32299999999975</c:v>
                </c:pt>
                <c:pt idx="12299">
                  <c:v>296.55399999999975</c:v>
                </c:pt>
                <c:pt idx="12300">
                  <c:v>297.77999999999975</c:v>
                </c:pt>
                <c:pt idx="12301">
                  <c:v>299.00200000000001</c:v>
                </c:pt>
                <c:pt idx="12302">
                  <c:v>300.22000000000003</c:v>
                </c:pt>
                <c:pt idx="12303">
                  <c:v>301.43299999999965</c:v>
                </c:pt>
                <c:pt idx="12304">
                  <c:v>302.64000000000021</c:v>
                </c:pt>
                <c:pt idx="12305">
                  <c:v>303.84300000000002</c:v>
                </c:pt>
                <c:pt idx="12306">
                  <c:v>305.041</c:v>
                </c:pt>
                <c:pt idx="12307">
                  <c:v>306.23399999999958</c:v>
                </c:pt>
                <c:pt idx="12308">
                  <c:v>307.42200000000003</c:v>
                </c:pt>
                <c:pt idx="12309">
                  <c:v>308.60399999999993</c:v>
                </c:pt>
                <c:pt idx="12310">
                  <c:v>309.77999999999975</c:v>
                </c:pt>
                <c:pt idx="12311">
                  <c:v>310.95099999999979</c:v>
                </c:pt>
                <c:pt idx="12312">
                  <c:v>312.11599999999999</c:v>
                </c:pt>
                <c:pt idx="12313">
                  <c:v>313.27499999999975</c:v>
                </c:pt>
                <c:pt idx="12314">
                  <c:v>314.42899999999958</c:v>
                </c:pt>
                <c:pt idx="12315">
                  <c:v>315.57599999999979</c:v>
                </c:pt>
                <c:pt idx="12316">
                  <c:v>316.71699999999959</c:v>
                </c:pt>
                <c:pt idx="12317">
                  <c:v>317.85199999999975</c:v>
                </c:pt>
                <c:pt idx="12318">
                  <c:v>318.97999999999979</c:v>
                </c:pt>
                <c:pt idx="12319">
                  <c:v>320.101</c:v>
                </c:pt>
                <c:pt idx="12320">
                  <c:v>321.21599999999978</c:v>
                </c:pt>
                <c:pt idx="12321">
                  <c:v>322.32499999999999</c:v>
                </c:pt>
                <c:pt idx="12322">
                  <c:v>323.42599999999965</c:v>
                </c:pt>
                <c:pt idx="12323">
                  <c:v>324.52</c:v>
                </c:pt>
                <c:pt idx="12324">
                  <c:v>325.608</c:v>
                </c:pt>
                <c:pt idx="12325">
                  <c:v>326.68700000000001</c:v>
                </c:pt>
                <c:pt idx="12326">
                  <c:v>327.76</c:v>
                </c:pt>
                <c:pt idx="12327">
                  <c:v>328.82499999999999</c:v>
                </c:pt>
                <c:pt idx="12328">
                  <c:v>329.88299999999975</c:v>
                </c:pt>
                <c:pt idx="12329">
                  <c:v>330.93299999999965</c:v>
                </c:pt>
                <c:pt idx="12330">
                  <c:v>331.9749999999998</c:v>
                </c:pt>
                <c:pt idx="12331">
                  <c:v>333.01</c:v>
                </c:pt>
                <c:pt idx="12332">
                  <c:v>334.03599999999977</c:v>
                </c:pt>
                <c:pt idx="12333">
                  <c:v>335.05500000000001</c:v>
                </c:pt>
                <c:pt idx="12334">
                  <c:v>336.065</c:v>
                </c:pt>
                <c:pt idx="12335">
                  <c:v>337.06700000000001</c:v>
                </c:pt>
                <c:pt idx="12336">
                  <c:v>338.06099999999975</c:v>
                </c:pt>
                <c:pt idx="12337">
                  <c:v>339.04599999999999</c:v>
                </c:pt>
                <c:pt idx="12338">
                  <c:v>340.02199999999965</c:v>
                </c:pt>
                <c:pt idx="12339">
                  <c:v>340.98999999999978</c:v>
                </c:pt>
                <c:pt idx="12340">
                  <c:v>341.94900000000001</c:v>
                </c:pt>
                <c:pt idx="12341">
                  <c:v>342.899</c:v>
                </c:pt>
                <c:pt idx="12342">
                  <c:v>343.84100000000001</c:v>
                </c:pt>
                <c:pt idx="12343">
                  <c:v>344.7729999999998</c:v>
                </c:pt>
                <c:pt idx="12344">
                  <c:v>345.69600000000003</c:v>
                </c:pt>
                <c:pt idx="12345">
                  <c:v>346.60899999999975</c:v>
                </c:pt>
                <c:pt idx="12346">
                  <c:v>347.51400000000001</c:v>
                </c:pt>
                <c:pt idx="12347">
                  <c:v>348.40899999999965</c:v>
                </c:pt>
                <c:pt idx="12348">
                  <c:v>349.29399999999958</c:v>
                </c:pt>
                <c:pt idx="12349">
                  <c:v>350.17</c:v>
                </c:pt>
                <c:pt idx="12350">
                  <c:v>351.03599999999977</c:v>
                </c:pt>
                <c:pt idx="12351">
                  <c:v>351.892</c:v>
                </c:pt>
                <c:pt idx="12352">
                  <c:v>352.73899999999958</c:v>
                </c:pt>
                <c:pt idx="12353">
                  <c:v>353.57499999999999</c:v>
                </c:pt>
                <c:pt idx="12354">
                  <c:v>354.40199999999965</c:v>
                </c:pt>
                <c:pt idx="12355">
                  <c:v>355.21799999999979</c:v>
                </c:pt>
                <c:pt idx="12356">
                  <c:v>356.024</c:v>
                </c:pt>
                <c:pt idx="12357">
                  <c:v>356.82</c:v>
                </c:pt>
                <c:pt idx="12358">
                  <c:v>357.60500000000002</c:v>
                </c:pt>
                <c:pt idx="12359">
                  <c:v>358.38</c:v>
                </c:pt>
                <c:pt idx="12360">
                  <c:v>359.14400000000023</c:v>
                </c:pt>
                <c:pt idx="12361">
                  <c:v>359.8979999999998</c:v>
                </c:pt>
                <c:pt idx="12362">
                  <c:v>360.64100000000002</c:v>
                </c:pt>
                <c:pt idx="12363">
                  <c:v>361.37400000000002</c:v>
                </c:pt>
                <c:pt idx="12364">
                  <c:v>362.09500000000003</c:v>
                </c:pt>
                <c:pt idx="12365">
                  <c:v>362.80599999999993</c:v>
                </c:pt>
                <c:pt idx="12366">
                  <c:v>363.50599999999974</c:v>
                </c:pt>
                <c:pt idx="12367">
                  <c:v>364.19400000000002</c:v>
                </c:pt>
                <c:pt idx="12368">
                  <c:v>364.87200000000001</c:v>
                </c:pt>
                <c:pt idx="12369">
                  <c:v>365.53799999999978</c:v>
                </c:pt>
                <c:pt idx="12370">
                  <c:v>366.19299999999993</c:v>
                </c:pt>
                <c:pt idx="12371">
                  <c:v>366.83699999999965</c:v>
                </c:pt>
                <c:pt idx="12372">
                  <c:v>367.4699999999998</c:v>
                </c:pt>
                <c:pt idx="12373">
                  <c:v>368.09099999999978</c:v>
                </c:pt>
                <c:pt idx="12374">
                  <c:v>368.7</c:v>
                </c:pt>
                <c:pt idx="12375">
                  <c:v>369.29799999999977</c:v>
                </c:pt>
                <c:pt idx="12376">
                  <c:v>369.88499999999999</c:v>
                </c:pt>
                <c:pt idx="12377">
                  <c:v>370.46</c:v>
                </c:pt>
                <c:pt idx="12378">
                  <c:v>371.0229999999998</c:v>
                </c:pt>
                <c:pt idx="12379">
                  <c:v>371.57400000000001</c:v>
                </c:pt>
                <c:pt idx="12380">
                  <c:v>372.11399999999975</c:v>
                </c:pt>
                <c:pt idx="12381">
                  <c:v>372.64100000000002</c:v>
                </c:pt>
                <c:pt idx="12382">
                  <c:v>373.15699999999993</c:v>
                </c:pt>
                <c:pt idx="12383">
                  <c:v>373.661</c:v>
                </c:pt>
                <c:pt idx="12384">
                  <c:v>374.15300000000002</c:v>
                </c:pt>
                <c:pt idx="12385">
                  <c:v>374.63299999999975</c:v>
                </c:pt>
                <c:pt idx="12386">
                  <c:v>375.101</c:v>
                </c:pt>
                <c:pt idx="12387">
                  <c:v>375.55700000000002</c:v>
                </c:pt>
                <c:pt idx="12388">
                  <c:v>376</c:v>
                </c:pt>
                <c:pt idx="12389">
                  <c:v>376.43199999999962</c:v>
                </c:pt>
                <c:pt idx="12390">
                  <c:v>376.851</c:v>
                </c:pt>
                <c:pt idx="12391">
                  <c:v>377.25799999999975</c:v>
                </c:pt>
                <c:pt idx="12392">
                  <c:v>377.65300000000002</c:v>
                </c:pt>
                <c:pt idx="12393">
                  <c:v>378.03500000000003</c:v>
                </c:pt>
                <c:pt idx="12394">
                  <c:v>378.40499999999975</c:v>
                </c:pt>
                <c:pt idx="12395">
                  <c:v>378.76299999999975</c:v>
                </c:pt>
                <c:pt idx="12396">
                  <c:v>379.108</c:v>
                </c:pt>
                <c:pt idx="12397">
                  <c:v>379.44099999999975</c:v>
                </c:pt>
                <c:pt idx="12398">
                  <c:v>379.7609999999998</c:v>
                </c:pt>
                <c:pt idx="12399">
                  <c:v>380.06900000000002</c:v>
                </c:pt>
                <c:pt idx="12400">
                  <c:v>380.36500000000001</c:v>
                </c:pt>
                <c:pt idx="12401">
                  <c:v>380.64800000000002</c:v>
                </c:pt>
                <c:pt idx="12402">
                  <c:v>380.91799999999978</c:v>
                </c:pt>
                <c:pt idx="12403">
                  <c:v>381.17599999999999</c:v>
                </c:pt>
                <c:pt idx="12404">
                  <c:v>381.42200000000003</c:v>
                </c:pt>
                <c:pt idx="12405">
                  <c:v>381.65499999999997</c:v>
                </c:pt>
                <c:pt idx="12406">
                  <c:v>381.875</c:v>
                </c:pt>
                <c:pt idx="12407">
                  <c:v>382.08300000000003</c:v>
                </c:pt>
                <c:pt idx="12408">
                  <c:v>382.27799999999979</c:v>
                </c:pt>
                <c:pt idx="12409">
                  <c:v>382.46</c:v>
                </c:pt>
                <c:pt idx="12410">
                  <c:v>382.63</c:v>
                </c:pt>
                <c:pt idx="12411">
                  <c:v>382.78799999999978</c:v>
                </c:pt>
                <c:pt idx="12412">
                  <c:v>382.93299999999965</c:v>
                </c:pt>
                <c:pt idx="12413">
                  <c:v>383.065</c:v>
                </c:pt>
                <c:pt idx="12414">
                  <c:v>383.185</c:v>
                </c:pt>
                <c:pt idx="12415">
                  <c:v>383.29199999999958</c:v>
                </c:pt>
                <c:pt idx="12416">
                  <c:v>383.3859999999998</c:v>
                </c:pt>
                <c:pt idx="12417">
                  <c:v>383.46799999999979</c:v>
                </c:pt>
                <c:pt idx="12418">
                  <c:v>383.53799999999978</c:v>
                </c:pt>
                <c:pt idx="12419">
                  <c:v>383.59500000000003</c:v>
                </c:pt>
                <c:pt idx="12420">
                  <c:v>383.63900000000001</c:v>
                </c:pt>
                <c:pt idx="12421">
                  <c:v>383.67099999999999</c:v>
                </c:pt>
                <c:pt idx="12422">
                  <c:v>383.69</c:v>
                </c:pt>
                <c:pt idx="12423">
                  <c:v>383.697</c:v>
                </c:pt>
                <c:pt idx="12424">
                  <c:v>383.69099999999975</c:v>
                </c:pt>
                <c:pt idx="12425">
                  <c:v>383.673</c:v>
                </c:pt>
                <c:pt idx="12426">
                  <c:v>383.64299999999997</c:v>
                </c:pt>
                <c:pt idx="12427">
                  <c:v>383.6</c:v>
                </c:pt>
                <c:pt idx="12428">
                  <c:v>383.54399999999993</c:v>
                </c:pt>
                <c:pt idx="12429">
                  <c:v>383.47699999999958</c:v>
                </c:pt>
                <c:pt idx="12430">
                  <c:v>383.39699999999965</c:v>
                </c:pt>
                <c:pt idx="12431">
                  <c:v>383.30399999999975</c:v>
                </c:pt>
                <c:pt idx="12432">
                  <c:v>383.2</c:v>
                </c:pt>
                <c:pt idx="12433">
                  <c:v>383.08300000000003</c:v>
                </c:pt>
                <c:pt idx="12434">
                  <c:v>382.95400000000001</c:v>
                </c:pt>
                <c:pt idx="12435">
                  <c:v>382.81299999999999</c:v>
                </c:pt>
                <c:pt idx="12436">
                  <c:v>382.65899999999999</c:v>
                </c:pt>
                <c:pt idx="12437">
                  <c:v>382.49400000000003</c:v>
                </c:pt>
                <c:pt idx="12438">
                  <c:v>382.31599999999975</c:v>
                </c:pt>
                <c:pt idx="12439">
                  <c:v>382.12700000000001</c:v>
                </c:pt>
                <c:pt idx="12440">
                  <c:v>381.92499999999978</c:v>
                </c:pt>
                <c:pt idx="12441">
                  <c:v>381.71199999999965</c:v>
                </c:pt>
                <c:pt idx="12442">
                  <c:v>381.48699999999963</c:v>
                </c:pt>
                <c:pt idx="12443">
                  <c:v>381.24900000000002</c:v>
                </c:pt>
                <c:pt idx="12444">
                  <c:v>381</c:v>
                </c:pt>
                <c:pt idx="12445">
                  <c:v>380.74</c:v>
                </c:pt>
                <c:pt idx="12446">
                  <c:v>380.46699999999959</c:v>
                </c:pt>
                <c:pt idx="12447">
                  <c:v>380.18299999999999</c:v>
                </c:pt>
                <c:pt idx="12448">
                  <c:v>379.88799999999975</c:v>
                </c:pt>
                <c:pt idx="12449">
                  <c:v>379.58</c:v>
                </c:pt>
                <c:pt idx="12450">
                  <c:v>379.262</c:v>
                </c:pt>
                <c:pt idx="12451">
                  <c:v>378.93199999999962</c:v>
                </c:pt>
                <c:pt idx="12452">
                  <c:v>378.59</c:v>
                </c:pt>
                <c:pt idx="12453">
                  <c:v>378.23699999999963</c:v>
                </c:pt>
                <c:pt idx="12454">
                  <c:v>377.87299999999999</c:v>
                </c:pt>
                <c:pt idx="12455">
                  <c:v>377.49799999999965</c:v>
                </c:pt>
                <c:pt idx="12456">
                  <c:v>377.11200000000002</c:v>
                </c:pt>
                <c:pt idx="12457">
                  <c:v>376.714</c:v>
                </c:pt>
                <c:pt idx="12458">
                  <c:v>376.30599999999993</c:v>
                </c:pt>
                <c:pt idx="12459">
                  <c:v>375.8859999999998</c:v>
                </c:pt>
                <c:pt idx="12460">
                  <c:v>375.45599999999979</c:v>
                </c:pt>
                <c:pt idx="12461">
                  <c:v>375.01499999999999</c:v>
                </c:pt>
                <c:pt idx="12462">
                  <c:v>374.56299999999999</c:v>
                </c:pt>
                <c:pt idx="12463">
                  <c:v>374.1</c:v>
                </c:pt>
                <c:pt idx="12464">
                  <c:v>373.62700000000001</c:v>
                </c:pt>
                <c:pt idx="12465">
                  <c:v>373.14400000000023</c:v>
                </c:pt>
                <c:pt idx="12466">
                  <c:v>372.6500000000002</c:v>
                </c:pt>
                <c:pt idx="12467">
                  <c:v>372.14499999999998</c:v>
                </c:pt>
                <c:pt idx="12468">
                  <c:v>371.63099999999974</c:v>
                </c:pt>
                <c:pt idx="12469">
                  <c:v>371.10599999999999</c:v>
                </c:pt>
                <c:pt idx="12470">
                  <c:v>370.57100000000003</c:v>
                </c:pt>
                <c:pt idx="12471">
                  <c:v>370.02499999999975</c:v>
                </c:pt>
                <c:pt idx="12472">
                  <c:v>369.4699999999998</c:v>
                </c:pt>
                <c:pt idx="12473">
                  <c:v>368.90499999999975</c:v>
                </c:pt>
                <c:pt idx="12474">
                  <c:v>368.33</c:v>
                </c:pt>
                <c:pt idx="12475">
                  <c:v>367.74599999999975</c:v>
                </c:pt>
                <c:pt idx="12476">
                  <c:v>367.15100000000001</c:v>
                </c:pt>
                <c:pt idx="12477">
                  <c:v>366.54700000000008</c:v>
                </c:pt>
                <c:pt idx="12478">
                  <c:v>365.93400000000003</c:v>
                </c:pt>
                <c:pt idx="12479">
                  <c:v>365.31099999999975</c:v>
                </c:pt>
                <c:pt idx="12480">
                  <c:v>364.67899999999975</c:v>
                </c:pt>
                <c:pt idx="12481">
                  <c:v>364.03799999999978</c:v>
                </c:pt>
                <c:pt idx="12482">
                  <c:v>363.387</c:v>
                </c:pt>
                <c:pt idx="12483">
                  <c:v>362.72799999999978</c:v>
                </c:pt>
                <c:pt idx="12484">
                  <c:v>362.05900000000008</c:v>
                </c:pt>
                <c:pt idx="12485">
                  <c:v>361.38200000000001</c:v>
                </c:pt>
                <c:pt idx="12486">
                  <c:v>360.69600000000003</c:v>
                </c:pt>
                <c:pt idx="12487">
                  <c:v>360.00099999999975</c:v>
                </c:pt>
                <c:pt idx="12488">
                  <c:v>359.29700000000003</c:v>
                </c:pt>
                <c:pt idx="12489">
                  <c:v>358.58499999999975</c:v>
                </c:pt>
                <c:pt idx="12490">
                  <c:v>357.86500000000001</c:v>
                </c:pt>
                <c:pt idx="12491">
                  <c:v>357.1359999999998</c:v>
                </c:pt>
                <c:pt idx="12492">
                  <c:v>356.399</c:v>
                </c:pt>
                <c:pt idx="12493">
                  <c:v>355.65400000000022</c:v>
                </c:pt>
                <c:pt idx="12494">
                  <c:v>354.90099999999978</c:v>
                </c:pt>
                <c:pt idx="12495">
                  <c:v>354.14000000000021</c:v>
                </c:pt>
                <c:pt idx="12496">
                  <c:v>353.37099999999975</c:v>
                </c:pt>
                <c:pt idx="12497">
                  <c:v>352.59399999999965</c:v>
                </c:pt>
                <c:pt idx="12498">
                  <c:v>351.81</c:v>
                </c:pt>
                <c:pt idx="12499">
                  <c:v>351.01799999999974</c:v>
                </c:pt>
                <c:pt idx="12500">
                  <c:v>350.21799999999979</c:v>
                </c:pt>
                <c:pt idx="12501">
                  <c:v>349.41199999999958</c:v>
                </c:pt>
                <c:pt idx="12502">
                  <c:v>348.59799999999979</c:v>
                </c:pt>
                <c:pt idx="12503">
                  <c:v>347.77599999999978</c:v>
                </c:pt>
                <c:pt idx="12504">
                  <c:v>346.94799999999975</c:v>
                </c:pt>
                <c:pt idx="12505">
                  <c:v>346.113</c:v>
                </c:pt>
                <c:pt idx="12506">
                  <c:v>345.27099999999979</c:v>
                </c:pt>
                <c:pt idx="12507">
                  <c:v>344.42200000000003</c:v>
                </c:pt>
                <c:pt idx="12508">
                  <c:v>343.56599999999975</c:v>
                </c:pt>
                <c:pt idx="12509">
                  <c:v>342.70400000000001</c:v>
                </c:pt>
                <c:pt idx="12510">
                  <c:v>341.83599999999979</c:v>
                </c:pt>
                <c:pt idx="12511">
                  <c:v>340.96099999999979</c:v>
                </c:pt>
                <c:pt idx="12512">
                  <c:v>340.08</c:v>
                </c:pt>
                <c:pt idx="12513">
                  <c:v>339.19200000000001</c:v>
                </c:pt>
                <c:pt idx="12514">
                  <c:v>338.29899999999958</c:v>
                </c:pt>
                <c:pt idx="12515">
                  <c:v>337.399</c:v>
                </c:pt>
                <c:pt idx="12516">
                  <c:v>336.49400000000003</c:v>
                </c:pt>
                <c:pt idx="12517">
                  <c:v>335.58300000000003</c:v>
                </c:pt>
                <c:pt idx="12518">
                  <c:v>334.66699999999975</c:v>
                </c:pt>
                <c:pt idx="12519">
                  <c:v>333.74400000000026</c:v>
                </c:pt>
                <c:pt idx="12520">
                  <c:v>332.81700000000001</c:v>
                </c:pt>
                <c:pt idx="12521">
                  <c:v>331.88400000000001</c:v>
                </c:pt>
                <c:pt idx="12522">
                  <c:v>330.94600000000003</c:v>
                </c:pt>
                <c:pt idx="12523">
                  <c:v>330.00200000000001</c:v>
                </c:pt>
                <c:pt idx="12524">
                  <c:v>329.05399999999975</c:v>
                </c:pt>
                <c:pt idx="12525">
                  <c:v>328.101</c:v>
                </c:pt>
                <c:pt idx="12526">
                  <c:v>327.14299999999997</c:v>
                </c:pt>
                <c:pt idx="12527">
                  <c:v>326.18</c:v>
                </c:pt>
                <c:pt idx="12528">
                  <c:v>325.21199999999965</c:v>
                </c:pt>
                <c:pt idx="12529">
                  <c:v>324.24</c:v>
                </c:pt>
                <c:pt idx="12530">
                  <c:v>323.26400000000001</c:v>
                </c:pt>
                <c:pt idx="12531">
                  <c:v>322.28299999999979</c:v>
                </c:pt>
                <c:pt idx="12532">
                  <c:v>321.29799999999977</c:v>
                </c:pt>
                <c:pt idx="12533">
                  <c:v>320.30900000000008</c:v>
                </c:pt>
                <c:pt idx="12534">
                  <c:v>319.31599999999975</c:v>
                </c:pt>
                <c:pt idx="12535">
                  <c:v>318.31900000000002</c:v>
                </c:pt>
                <c:pt idx="12536">
                  <c:v>317.31799999999993</c:v>
                </c:pt>
                <c:pt idx="12537">
                  <c:v>316.31400000000002</c:v>
                </c:pt>
                <c:pt idx="12538">
                  <c:v>315.30599999999993</c:v>
                </c:pt>
                <c:pt idx="12539">
                  <c:v>314.29399999999958</c:v>
                </c:pt>
                <c:pt idx="12540">
                  <c:v>313.279</c:v>
                </c:pt>
                <c:pt idx="12541">
                  <c:v>312.26</c:v>
                </c:pt>
                <c:pt idx="12542">
                  <c:v>311.23899999999958</c:v>
                </c:pt>
                <c:pt idx="12543">
                  <c:v>310.214</c:v>
                </c:pt>
                <c:pt idx="12544">
                  <c:v>309.18599999999975</c:v>
                </c:pt>
                <c:pt idx="12545">
                  <c:v>308.15600000000001</c:v>
                </c:pt>
                <c:pt idx="12546">
                  <c:v>307.12200000000001</c:v>
                </c:pt>
                <c:pt idx="12547">
                  <c:v>306.08599999999979</c:v>
                </c:pt>
                <c:pt idx="12548">
                  <c:v>305.04700000000008</c:v>
                </c:pt>
                <c:pt idx="12549">
                  <c:v>304.00599999999974</c:v>
                </c:pt>
                <c:pt idx="12550">
                  <c:v>302.96199999999965</c:v>
                </c:pt>
                <c:pt idx="12551">
                  <c:v>301.91599999999966</c:v>
                </c:pt>
                <c:pt idx="12552">
                  <c:v>300.86700000000002</c:v>
                </c:pt>
                <c:pt idx="12553">
                  <c:v>299.81700000000001</c:v>
                </c:pt>
                <c:pt idx="12554">
                  <c:v>298.76400000000001</c:v>
                </c:pt>
                <c:pt idx="12555">
                  <c:v>297.709</c:v>
                </c:pt>
                <c:pt idx="12556">
                  <c:v>296.65300000000002</c:v>
                </c:pt>
                <c:pt idx="12557">
                  <c:v>295.59500000000003</c:v>
                </c:pt>
                <c:pt idx="12558">
                  <c:v>294.53500000000003</c:v>
                </c:pt>
                <c:pt idx="12559">
                  <c:v>293.47299999999979</c:v>
                </c:pt>
                <c:pt idx="12560">
                  <c:v>292.41000000000003</c:v>
                </c:pt>
                <c:pt idx="12561">
                  <c:v>291.346</c:v>
                </c:pt>
                <c:pt idx="12562">
                  <c:v>290.27999999999975</c:v>
                </c:pt>
                <c:pt idx="12563">
                  <c:v>289.21299999999979</c:v>
                </c:pt>
                <c:pt idx="12564">
                  <c:v>288.14499999999998</c:v>
                </c:pt>
                <c:pt idx="12565">
                  <c:v>287.07499999999999</c:v>
                </c:pt>
                <c:pt idx="12566">
                  <c:v>286.005</c:v>
                </c:pt>
                <c:pt idx="12567">
                  <c:v>284.93400000000003</c:v>
                </c:pt>
                <c:pt idx="12568">
                  <c:v>283.86200000000002</c:v>
                </c:pt>
                <c:pt idx="12569">
                  <c:v>282.78899999999965</c:v>
                </c:pt>
                <c:pt idx="12570">
                  <c:v>281.71599999999978</c:v>
                </c:pt>
                <c:pt idx="12571">
                  <c:v>280.64200000000022</c:v>
                </c:pt>
                <c:pt idx="12572">
                  <c:v>279.56799999999993</c:v>
                </c:pt>
                <c:pt idx="12573">
                  <c:v>278.49299999999965</c:v>
                </c:pt>
                <c:pt idx="12574">
                  <c:v>277.41799999999978</c:v>
                </c:pt>
                <c:pt idx="12575">
                  <c:v>276.34300000000002</c:v>
                </c:pt>
                <c:pt idx="12576">
                  <c:v>275.267</c:v>
                </c:pt>
                <c:pt idx="12577">
                  <c:v>274.19200000000001</c:v>
                </c:pt>
                <c:pt idx="12578">
                  <c:v>273.11599999999999</c:v>
                </c:pt>
                <c:pt idx="12579">
                  <c:v>272.041</c:v>
                </c:pt>
                <c:pt idx="12580">
                  <c:v>270.96599999999978</c:v>
                </c:pt>
                <c:pt idx="12581">
                  <c:v>269.89099999999979</c:v>
                </c:pt>
                <c:pt idx="12582">
                  <c:v>268.81599999999975</c:v>
                </c:pt>
                <c:pt idx="12583">
                  <c:v>267.74200000000002</c:v>
                </c:pt>
                <c:pt idx="12584">
                  <c:v>266.66800000000001</c:v>
                </c:pt>
                <c:pt idx="12585">
                  <c:v>265.59500000000003</c:v>
                </c:pt>
                <c:pt idx="12586">
                  <c:v>264.52199999999965</c:v>
                </c:pt>
                <c:pt idx="12587">
                  <c:v>263.45099999999979</c:v>
                </c:pt>
                <c:pt idx="12588">
                  <c:v>262.37900000000002</c:v>
                </c:pt>
                <c:pt idx="12589">
                  <c:v>261.30900000000008</c:v>
                </c:pt>
                <c:pt idx="12590">
                  <c:v>260.24</c:v>
                </c:pt>
                <c:pt idx="12591">
                  <c:v>259.17099999999999</c:v>
                </c:pt>
                <c:pt idx="12592">
                  <c:v>258.10399999999993</c:v>
                </c:pt>
                <c:pt idx="12593">
                  <c:v>257.03799999999978</c:v>
                </c:pt>
                <c:pt idx="12594">
                  <c:v>255.97200000000001</c:v>
                </c:pt>
                <c:pt idx="12595">
                  <c:v>254.90900000000002</c:v>
                </c:pt>
                <c:pt idx="12596">
                  <c:v>253.846</c:v>
                </c:pt>
                <c:pt idx="12597">
                  <c:v>252.785</c:v>
                </c:pt>
                <c:pt idx="12598">
                  <c:v>251.72499999999999</c:v>
                </c:pt>
                <c:pt idx="12599">
                  <c:v>250.667</c:v>
                </c:pt>
                <c:pt idx="12600">
                  <c:v>249.60999999999999</c:v>
                </c:pt>
                <c:pt idx="12601">
                  <c:v>248.55500000000001</c:v>
                </c:pt>
                <c:pt idx="12602">
                  <c:v>247.501</c:v>
                </c:pt>
                <c:pt idx="12603">
                  <c:v>246.45000000000007</c:v>
                </c:pt>
                <c:pt idx="12604">
                  <c:v>245.4</c:v>
                </c:pt>
                <c:pt idx="12605">
                  <c:v>244.35200000000012</c:v>
                </c:pt>
                <c:pt idx="12606">
                  <c:v>243.30500000000001</c:v>
                </c:pt>
                <c:pt idx="12607">
                  <c:v>242.261</c:v>
                </c:pt>
                <c:pt idx="12608">
                  <c:v>241.21899999999999</c:v>
                </c:pt>
                <c:pt idx="12609">
                  <c:v>240.17899999999997</c:v>
                </c:pt>
                <c:pt idx="12610">
                  <c:v>239.14099999999999</c:v>
                </c:pt>
                <c:pt idx="12611">
                  <c:v>238.10499999999999</c:v>
                </c:pt>
                <c:pt idx="12612">
                  <c:v>237.071</c:v>
                </c:pt>
                <c:pt idx="12613">
                  <c:v>236.04</c:v>
                </c:pt>
                <c:pt idx="12614">
                  <c:v>235.011</c:v>
                </c:pt>
                <c:pt idx="12615">
                  <c:v>233.98500000000001</c:v>
                </c:pt>
                <c:pt idx="12616">
                  <c:v>232.96</c:v>
                </c:pt>
                <c:pt idx="12617">
                  <c:v>231.93900000000002</c:v>
                </c:pt>
                <c:pt idx="12618">
                  <c:v>230.92000000000004</c:v>
                </c:pt>
                <c:pt idx="12619">
                  <c:v>229.90300000000002</c:v>
                </c:pt>
                <c:pt idx="12620">
                  <c:v>228.88900000000001</c:v>
                </c:pt>
                <c:pt idx="12621">
                  <c:v>227.87800000000001</c:v>
                </c:pt>
                <c:pt idx="12622">
                  <c:v>226.869</c:v>
                </c:pt>
                <c:pt idx="12623">
                  <c:v>225.863</c:v>
                </c:pt>
                <c:pt idx="12624">
                  <c:v>224.86</c:v>
                </c:pt>
                <c:pt idx="12625">
                  <c:v>223.86</c:v>
                </c:pt>
                <c:pt idx="12626">
                  <c:v>222.863</c:v>
                </c:pt>
                <c:pt idx="12627">
                  <c:v>221.86800000000011</c:v>
                </c:pt>
                <c:pt idx="12628">
                  <c:v>220.87700000000001</c:v>
                </c:pt>
                <c:pt idx="12629">
                  <c:v>219.88800000000012</c:v>
                </c:pt>
                <c:pt idx="12630">
                  <c:v>218.90300000000002</c:v>
                </c:pt>
                <c:pt idx="12631">
                  <c:v>217.92100000000011</c:v>
                </c:pt>
                <c:pt idx="12632">
                  <c:v>216.941</c:v>
                </c:pt>
                <c:pt idx="12633">
                  <c:v>215.965</c:v>
                </c:pt>
                <c:pt idx="12634">
                  <c:v>214.9920000000001</c:v>
                </c:pt>
                <c:pt idx="12635">
                  <c:v>214.023</c:v>
                </c:pt>
                <c:pt idx="12636">
                  <c:v>213.05600000000001</c:v>
                </c:pt>
                <c:pt idx="12637">
                  <c:v>212.09300000000002</c:v>
                </c:pt>
                <c:pt idx="12638">
                  <c:v>211.13300000000001</c:v>
                </c:pt>
                <c:pt idx="12639">
                  <c:v>210.17699999999999</c:v>
                </c:pt>
                <c:pt idx="12640">
                  <c:v>209.22399999999999</c:v>
                </c:pt>
                <c:pt idx="12641">
                  <c:v>208.27399999999992</c:v>
                </c:pt>
                <c:pt idx="12642">
                  <c:v>207.32800000000012</c:v>
                </c:pt>
                <c:pt idx="12643">
                  <c:v>206.3850000000001</c:v>
                </c:pt>
                <c:pt idx="12644">
                  <c:v>205.446</c:v>
                </c:pt>
                <c:pt idx="12645">
                  <c:v>204.51</c:v>
                </c:pt>
                <c:pt idx="12646">
                  <c:v>203.578</c:v>
                </c:pt>
                <c:pt idx="12647">
                  <c:v>202.64899999999997</c:v>
                </c:pt>
                <c:pt idx="12648">
                  <c:v>201.72399999999999</c:v>
                </c:pt>
                <c:pt idx="12649">
                  <c:v>200.803</c:v>
                </c:pt>
                <c:pt idx="12650">
                  <c:v>199.8850000000001</c:v>
                </c:pt>
                <c:pt idx="12651">
                  <c:v>198.971</c:v>
                </c:pt>
                <c:pt idx="12652">
                  <c:v>198.06100000000001</c:v>
                </c:pt>
                <c:pt idx="12653">
                  <c:v>197.154</c:v>
                </c:pt>
                <c:pt idx="12654">
                  <c:v>196.25200000000001</c:v>
                </c:pt>
                <c:pt idx="12655">
                  <c:v>195.35300000000001</c:v>
                </c:pt>
                <c:pt idx="12656">
                  <c:v>194.45700000000011</c:v>
                </c:pt>
                <c:pt idx="12657">
                  <c:v>193.566</c:v>
                </c:pt>
                <c:pt idx="12658">
                  <c:v>192.678</c:v>
                </c:pt>
                <c:pt idx="12659">
                  <c:v>191.79499999999999</c:v>
                </c:pt>
                <c:pt idx="12660">
                  <c:v>190.91499999999999</c:v>
                </c:pt>
                <c:pt idx="12661">
                  <c:v>190.03900000000002</c:v>
                </c:pt>
                <c:pt idx="12662">
                  <c:v>189.167</c:v>
                </c:pt>
                <c:pt idx="12663">
                  <c:v>188.29900000000001</c:v>
                </c:pt>
                <c:pt idx="12664">
                  <c:v>187.435</c:v>
                </c:pt>
                <c:pt idx="12665">
                  <c:v>186.57499999999999</c:v>
                </c:pt>
                <c:pt idx="12666">
                  <c:v>185.71899999999999</c:v>
                </c:pt>
                <c:pt idx="12667">
                  <c:v>184.8670000000001</c:v>
                </c:pt>
                <c:pt idx="12668">
                  <c:v>184.01900000000001</c:v>
                </c:pt>
                <c:pt idx="12669">
                  <c:v>183.17499999999998</c:v>
                </c:pt>
                <c:pt idx="12670">
                  <c:v>182.33500000000001</c:v>
                </c:pt>
                <c:pt idx="12671">
                  <c:v>181.499</c:v>
                </c:pt>
                <c:pt idx="12672">
                  <c:v>180.66800000000001</c:v>
                </c:pt>
                <c:pt idx="12673">
                  <c:v>179.84</c:v>
                </c:pt>
                <c:pt idx="12674">
                  <c:v>179.017</c:v>
                </c:pt>
                <c:pt idx="12675">
                  <c:v>178.197</c:v>
                </c:pt>
                <c:pt idx="12676">
                  <c:v>177.38200000000012</c:v>
                </c:pt>
                <c:pt idx="12677">
                  <c:v>176.571</c:v>
                </c:pt>
                <c:pt idx="12678">
                  <c:v>175.76399999999998</c:v>
                </c:pt>
                <c:pt idx="12679">
                  <c:v>174.96200000000007</c:v>
                </c:pt>
                <c:pt idx="12680">
                  <c:v>174.16300000000001</c:v>
                </c:pt>
                <c:pt idx="12681">
                  <c:v>173.369</c:v>
                </c:pt>
                <c:pt idx="12682">
                  <c:v>172.57900000000001</c:v>
                </c:pt>
                <c:pt idx="12683">
                  <c:v>171.79399999999998</c:v>
                </c:pt>
                <c:pt idx="12684">
                  <c:v>171.012</c:v>
                </c:pt>
                <c:pt idx="12685">
                  <c:v>170.23499999999999</c:v>
                </c:pt>
                <c:pt idx="12686">
                  <c:v>169.46200000000007</c:v>
                </c:pt>
                <c:pt idx="12687">
                  <c:v>168.69399999999999</c:v>
                </c:pt>
                <c:pt idx="12688">
                  <c:v>167.929</c:v>
                </c:pt>
                <c:pt idx="12689">
                  <c:v>167.17</c:v>
                </c:pt>
                <c:pt idx="12690">
                  <c:v>166.41399999999999</c:v>
                </c:pt>
                <c:pt idx="12691">
                  <c:v>165.66300000000001</c:v>
                </c:pt>
                <c:pt idx="12692">
                  <c:v>164.916</c:v>
                </c:pt>
                <c:pt idx="12693">
                  <c:v>164.17299999999997</c:v>
                </c:pt>
                <c:pt idx="12694">
                  <c:v>163.435</c:v>
                </c:pt>
                <c:pt idx="12695">
                  <c:v>162.70099999999999</c:v>
                </c:pt>
                <c:pt idx="12696">
                  <c:v>161.97200000000001</c:v>
                </c:pt>
                <c:pt idx="12697">
                  <c:v>161.24699999999999</c:v>
                </c:pt>
                <c:pt idx="12698">
                  <c:v>160.52600000000001</c:v>
                </c:pt>
                <c:pt idx="12699">
                  <c:v>159.81</c:v>
                </c:pt>
                <c:pt idx="12700">
                  <c:v>159.09900000000002</c:v>
                </c:pt>
                <c:pt idx="12701">
                  <c:v>158.3910000000001</c:v>
                </c:pt>
                <c:pt idx="12702">
                  <c:v>157.68900000000002</c:v>
                </c:pt>
                <c:pt idx="12703">
                  <c:v>156.99</c:v>
                </c:pt>
                <c:pt idx="12704">
                  <c:v>156.297</c:v>
                </c:pt>
                <c:pt idx="12705">
                  <c:v>155.607</c:v>
                </c:pt>
                <c:pt idx="12706">
                  <c:v>154.92200000000011</c:v>
                </c:pt>
                <c:pt idx="12707">
                  <c:v>154.24199999999999</c:v>
                </c:pt>
                <c:pt idx="12708">
                  <c:v>153.566</c:v>
                </c:pt>
                <c:pt idx="12709">
                  <c:v>152.89500000000001</c:v>
                </c:pt>
                <c:pt idx="12710">
                  <c:v>152.22800000000001</c:v>
                </c:pt>
                <c:pt idx="12711">
                  <c:v>151.566</c:v>
                </c:pt>
                <c:pt idx="12712">
                  <c:v>150.90800000000004</c:v>
                </c:pt>
                <c:pt idx="12713">
                  <c:v>150.255</c:v>
                </c:pt>
                <c:pt idx="12714">
                  <c:v>149.607</c:v>
                </c:pt>
                <c:pt idx="12715">
                  <c:v>148.96300000000002</c:v>
                </c:pt>
                <c:pt idx="12716">
                  <c:v>148.32400000000001</c:v>
                </c:pt>
                <c:pt idx="12717">
                  <c:v>147.68900000000002</c:v>
                </c:pt>
                <c:pt idx="12718">
                  <c:v>147.059</c:v>
                </c:pt>
                <c:pt idx="12719">
                  <c:v>146.43300000000002</c:v>
                </c:pt>
                <c:pt idx="12720">
                  <c:v>145.81300000000002</c:v>
                </c:pt>
                <c:pt idx="12721">
                  <c:v>145.196</c:v>
                </c:pt>
                <c:pt idx="12722">
                  <c:v>144.58500000000001</c:v>
                </c:pt>
                <c:pt idx="12723">
                  <c:v>143.97800000000001</c:v>
                </c:pt>
                <c:pt idx="12724">
                  <c:v>143.376</c:v>
                </c:pt>
                <c:pt idx="12725">
                  <c:v>142.77899999999997</c:v>
                </c:pt>
                <c:pt idx="12726">
                  <c:v>142.18600000000001</c:v>
                </c:pt>
                <c:pt idx="12727">
                  <c:v>141.59800000000001</c:v>
                </c:pt>
                <c:pt idx="12728">
                  <c:v>141.01499999999999</c:v>
                </c:pt>
                <c:pt idx="12729">
                  <c:v>140.43600000000001</c:v>
                </c:pt>
                <c:pt idx="12730">
                  <c:v>139.863</c:v>
                </c:pt>
                <c:pt idx="12731">
                  <c:v>139.29399999999998</c:v>
                </c:pt>
                <c:pt idx="12732">
                  <c:v>138.72900000000001</c:v>
                </c:pt>
                <c:pt idx="12733">
                  <c:v>138.16999999999999</c:v>
                </c:pt>
                <c:pt idx="12734">
                  <c:v>137.61599999999999</c:v>
                </c:pt>
                <c:pt idx="12735">
                  <c:v>137.066</c:v>
                </c:pt>
                <c:pt idx="12736">
                  <c:v>136.52100000000004</c:v>
                </c:pt>
                <c:pt idx="12737">
                  <c:v>135.98100000000011</c:v>
                </c:pt>
                <c:pt idx="12738">
                  <c:v>135.446</c:v>
                </c:pt>
                <c:pt idx="12739">
                  <c:v>134.916</c:v>
                </c:pt>
                <c:pt idx="12740">
                  <c:v>134.39000000000001</c:v>
                </c:pt>
                <c:pt idx="12741">
                  <c:v>133.87</c:v>
                </c:pt>
                <c:pt idx="12742">
                  <c:v>133.35400000000001</c:v>
                </c:pt>
                <c:pt idx="12743">
                  <c:v>132.84399999999999</c:v>
                </c:pt>
                <c:pt idx="12744">
                  <c:v>132.33800000000011</c:v>
                </c:pt>
                <c:pt idx="12745">
                  <c:v>131.83700000000007</c:v>
                </c:pt>
                <c:pt idx="12746">
                  <c:v>131.34200000000001</c:v>
                </c:pt>
                <c:pt idx="12747">
                  <c:v>130.85100000000011</c:v>
                </c:pt>
                <c:pt idx="12748">
                  <c:v>130.36500000000001</c:v>
                </c:pt>
                <c:pt idx="12749">
                  <c:v>129.8850000000001</c:v>
                </c:pt>
                <c:pt idx="12750">
                  <c:v>129.40900000000002</c:v>
                </c:pt>
                <c:pt idx="12751">
                  <c:v>128.93900000000002</c:v>
                </c:pt>
                <c:pt idx="12752">
                  <c:v>128.47300000000001</c:v>
                </c:pt>
                <c:pt idx="12753">
                  <c:v>128.01300000000001</c:v>
                </c:pt>
                <c:pt idx="12754">
                  <c:v>127.55800000000001</c:v>
                </c:pt>
                <c:pt idx="12755">
                  <c:v>127.10799999999999</c:v>
                </c:pt>
                <c:pt idx="12756">
                  <c:v>126.663</c:v>
                </c:pt>
                <c:pt idx="12757">
                  <c:v>126.223</c:v>
                </c:pt>
                <c:pt idx="12758">
                  <c:v>125.789</c:v>
                </c:pt>
                <c:pt idx="12759">
                  <c:v>125.36</c:v>
                </c:pt>
                <c:pt idx="12760">
                  <c:v>124.93600000000002</c:v>
                </c:pt>
                <c:pt idx="12761">
                  <c:v>124.51700000000002</c:v>
                </c:pt>
                <c:pt idx="12762">
                  <c:v>124.104</c:v>
                </c:pt>
                <c:pt idx="12763">
                  <c:v>123.69499999999999</c:v>
                </c:pt>
                <c:pt idx="12764">
                  <c:v>123.292</c:v>
                </c:pt>
                <c:pt idx="12765">
                  <c:v>122.895</c:v>
                </c:pt>
                <c:pt idx="12766">
                  <c:v>122.503</c:v>
                </c:pt>
                <c:pt idx="12767">
                  <c:v>122.116</c:v>
                </c:pt>
                <c:pt idx="12768">
                  <c:v>121.735</c:v>
                </c:pt>
                <c:pt idx="12769">
                  <c:v>121.35899999999998</c:v>
                </c:pt>
                <c:pt idx="12770">
                  <c:v>120.988</c:v>
                </c:pt>
                <c:pt idx="12771">
                  <c:v>120.62299999999998</c:v>
                </c:pt>
                <c:pt idx="12772">
                  <c:v>120.26300000000002</c:v>
                </c:pt>
                <c:pt idx="12773">
                  <c:v>119.90900000000002</c:v>
                </c:pt>
                <c:pt idx="12774">
                  <c:v>119.56100000000002</c:v>
                </c:pt>
                <c:pt idx="12775">
                  <c:v>119.218</c:v>
                </c:pt>
                <c:pt idx="12776">
                  <c:v>118.88</c:v>
                </c:pt>
                <c:pt idx="12777">
                  <c:v>118.54900000000002</c:v>
                </c:pt>
                <c:pt idx="12778">
                  <c:v>118.22199999999999</c:v>
                </c:pt>
                <c:pt idx="12779">
                  <c:v>117.902</c:v>
                </c:pt>
                <c:pt idx="12780">
                  <c:v>117.587</c:v>
                </c:pt>
                <c:pt idx="12781">
                  <c:v>117.27800000000001</c:v>
                </c:pt>
                <c:pt idx="12782">
                  <c:v>116.974</c:v>
                </c:pt>
                <c:pt idx="12783">
                  <c:v>116.67599999999995</c:v>
                </c:pt>
                <c:pt idx="12784">
                  <c:v>116.38500000000001</c:v>
                </c:pt>
                <c:pt idx="12785">
                  <c:v>116.098</c:v>
                </c:pt>
                <c:pt idx="12786">
                  <c:v>115.818</c:v>
                </c:pt>
                <c:pt idx="12787">
                  <c:v>115.54300000000002</c:v>
                </c:pt>
                <c:pt idx="12788">
                  <c:v>115.27500000000001</c:v>
                </c:pt>
                <c:pt idx="12789">
                  <c:v>115.012</c:v>
                </c:pt>
                <c:pt idx="12790">
                  <c:v>114.755</c:v>
                </c:pt>
                <c:pt idx="12791">
                  <c:v>114.504</c:v>
                </c:pt>
                <c:pt idx="12792">
                  <c:v>114.259</c:v>
                </c:pt>
                <c:pt idx="12793">
                  <c:v>114.02</c:v>
                </c:pt>
                <c:pt idx="12794">
                  <c:v>113.78700000000002</c:v>
                </c:pt>
                <c:pt idx="12795">
                  <c:v>113.56</c:v>
                </c:pt>
                <c:pt idx="12796">
                  <c:v>113.339</c:v>
                </c:pt>
                <c:pt idx="12797">
                  <c:v>113.12499999999999</c:v>
                </c:pt>
                <c:pt idx="12798">
                  <c:v>112.91600000000005</c:v>
                </c:pt>
                <c:pt idx="12799">
                  <c:v>112.71299999999999</c:v>
                </c:pt>
                <c:pt idx="12800">
                  <c:v>112.51700000000002</c:v>
                </c:pt>
                <c:pt idx="12801">
                  <c:v>112.327</c:v>
                </c:pt>
                <c:pt idx="12802">
                  <c:v>112.143</c:v>
                </c:pt>
                <c:pt idx="12803">
                  <c:v>111.965</c:v>
                </c:pt>
                <c:pt idx="12804">
                  <c:v>111.79400000000005</c:v>
                </c:pt>
                <c:pt idx="12805">
                  <c:v>111.62899999999998</c:v>
                </c:pt>
                <c:pt idx="12806">
                  <c:v>111.47</c:v>
                </c:pt>
                <c:pt idx="12807">
                  <c:v>111.31699999999999</c:v>
                </c:pt>
                <c:pt idx="12808">
                  <c:v>111.17100000000001</c:v>
                </c:pt>
                <c:pt idx="12809">
                  <c:v>111.03100000000002</c:v>
                </c:pt>
                <c:pt idx="12810">
                  <c:v>110.898</c:v>
                </c:pt>
                <c:pt idx="12811">
                  <c:v>110.771</c:v>
                </c:pt>
                <c:pt idx="12812">
                  <c:v>110.651</c:v>
                </c:pt>
                <c:pt idx="12813">
                  <c:v>110.53700000000002</c:v>
                </c:pt>
                <c:pt idx="12814">
                  <c:v>110.429</c:v>
                </c:pt>
                <c:pt idx="12815">
                  <c:v>110.32799999999999</c:v>
                </c:pt>
                <c:pt idx="12816">
                  <c:v>110.23399999999999</c:v>
                </c:pt>
                <c:pt idx="12817">
                  <c:v>110.146</c:v>
                </c:pt>
                <c:pt idx="12818">
                  <c:v>110.065</c:v>
                </c:pt>
                <c:pt idx="12819">
                  <c:v>109.99100000000006</c:v>
                </c:pt>
                <c:pt idx="12820">
                  <c:v>109.923</c:v>
                </c:pt>
                <c:pt idx="12821">
                  <c:v>109.86199999999999</c:v>
                </c:pt>
                <c:pt idx="12822">
                  <c:v>109.80800000000001</c:v>
                </c:pt>
                <c:pt idx="12823">
                  <c:v>109.76</c:v>
                </c:pt>
                <c:pt idx="12824">
                  <c:v>109.71899999999999</c:v>
                </c:pt>
                <c:pt idx="12825">
                  <c:v>109.68499999999999</c:v>
                </c:pt>
                <c:pt idx="12826">
                  <c:v>109.65799999999999</c:v>
                </c:pt>
                <c:pt idx="12827">
                  <c:v>109.637</c:v>
                </c:pt>
                <c:pt idx="12828">
                  <c:v>109.624</c:v>
                </c:pt>
                <c:pt idx="12829">
                  <c:v>109.617</c:v>
                </c:pt>
                <c:pt idx="12830">
                  <c:v>109.617</c:v>
                </c:pt>
                <c:pt idx="12831">
                  <c:v>109.624</c:v>
                </c:pt>
                <c:pt idx="12832">
                  <c:v>109.63800000000001</c:v>
                </c:pt>
                <c:pt idx="12833">
                  <c:v>109.65900000000001</c:v>
                </c:pt>
                <c:pt idx="12834">
                  <c:v>109.687</c:v>
                </c:pt>
                <c:pt idx="12835">
                  <c:v>109.72199999999999</c:v>
                </c:pt>
                <c:pt idx="12836">
                  <c:v>109.76400000000002</c:v>
                </c:pt>
                <c:pt idx="12837">
                  <c:v>109.813</c:v>
                </c:pt>
                <c:pt idx="12838">
                  <c:v>109.869</c:v>
                </c:pt>
                <c:pt idx="12839">
                  <c:v>109.932</c:v>
                </c:pt>
                <c:pt idx="12840">
                  <c:v>110.002</c:v>
                </c:pt>
                <c:pt idx="12841">
                  <c:v>110.07899999999998</c:v>
                </c:pt>
                <c:pt idx="12842">
                  <c:v>110.164</c:v>
                </c:pt>
                <c:pt idx="12843">
                  <c:v>110.255</c:v>
                </c:pt>
                <c:pt idx="12844">
                  <c:v>110.354</c:v>
                </c:pt>
                <c:pt idx="12845">
                  <c:v>110.46000000000002</c:v>
                </c:pt>
                <c:pt idx="12846">
                  <c:v>110.57299999999998</c:v>
                </c:pt>
                <c:pt idx="12847">
                  <c:v>110.693</c:v>
                </c:pt>
                <c:pt idx="12848">
                  <c:v>110.82</c:v>
                </c:pt>
                <c:pt idx="12849">
                  <c:v>110.955</c:v>
                </c:pt>
                <c:pt idx="12850">
                  <c:v>111.09699999999999</c:v>
                </c:pt>
                <c:pt idx="12851">
                  <c:v>111.24600000000002</c:v>
                </c:pt>
                <c:pt idx="12852">
                  <c:v>111.402</c:v>
                </c:pt>
                <c:pt idx="12853">
                  <c:v>111.566</c:v>
                </c:pt>
                <c:pt idx="12854">
                  <c:v>111.73699999999999</c:v>
                </c:pt>
                <c:pt idx="12855">
                  <c:v>111.91500000000002</c:v>
                </c:pt>
                <c:pt idx="12856">
                  <c:v>112.101</c:v>
                </c:pt>
                <c:pt idx="12857">
                  <c:v>112.29400000000005</c:v>
                </c:pt>
                <c:pt idx="12858">
                  <c:v>112.49400000000006</c:v>
                </c:pt>
                <c:pt idx="12859">
                  <c:v>112.702</c:v>
                </c:pt>
                <c:pt idx="12860">
                  <c:v>112.91600000000005</c:v>
                </c:pt>
                <c:pt idx="12861">
                  <c:v>113.139</c:v>
                </c:pt>
                <c:pt idx="12862">
                  <c:v>113.36799999999999</c:v>
                </c:pt>
                <c:pt idx="12863">
                  <c:v>113.60499999999999</c:v>
                </c:pt>
                <c:pt idx="12864">
                  <c:v>113.849</c:v>
                </c:pt>
                <c:pt idx="12865">
                  <c:v>114.101</c:v>
                </c:pt>
                <c:pt idx="12866">
                  <c:v>114.36</c:v>
                </c:pt>
                <c:pt idx="12867">
                  <c:v>114.62599999999998</c:v>
                </c:pt>
                <c:pt idx="12868">
                  <c:v>114.9</c:v>
                </c:pt>
                <c:pt idx="12869">
                  <c:v>115.181</c:v>
                </c:pt>
                <c:pt idx="12870">
                  <c:v>115.46899999999999</c:v>
                </c:pt>
                <c:pt idx="12871">
                  <c:v>115.765</c:v>
                </c:pt>
                <c:pt idx="12872">
                  <c:v>116.068</c:v>
                </c:pt>
                <c:pt idx="12873">
                  <c:v>116.37899999999998</c:v>
                </c:pt>
                <c:pt idx="12874">
                  <c:v>116.697</c:v>
                </c:pt>
                <c:pt idx="12875">
                  <c:v>117.02200000000001</c:v>
                </c:pt>
                <c:pt idx="12876">
                  <c:v>117.354</c:v>
                </c:pt>
                <c:pt idx="12877">
                  <c:v>117.694</c:v>
                </c:pt>
                <c:pt idx="12878">
                  <c:v>118.042</c:v>
                </c:pt>
                <c:pt idx="12879">
                  <c:v>118.396</c:v>
                </c:pt>
                <c:pt idx="12880">
                  <c:v>118.758</c:v>
                </c:pt>
                <c:pt idx="12881">
                  <c:v>119.127</c:v>
                </c:pt>
                <c:pt idx="12882">
                  <c:v>119.503</c:v>
                </c:pt>
                <c:pt idx="12883">
                  <c:v>119.887</c:v>
                </c:pt>
                <c:pt idx="12884">
                  <c:v>120.27800000000001</c:v>
                </c:pt>
                <c:pt idx="12885">
                  <c:v>120.67599999999995</c:v>
                </c:pt>
                <c:pt idx="12886">
                  <c:v>121.08199999999999</c:v>
                </c:pt>
                <c:pt idx="12887">
                  <c:v>121.495</c:v>
                </c:pt>
                <c:pt idx="12888">
                  <c:v>121.91400000000006</c:v>
                </c:pt>
                <c:pt idx="12889">
                  <c:v>122.342</c:v>
                </c:pt>
                <c:pt idx="12890">
                  <c:v>122.776</c:v>
                </c:pt>
                <c:pt idx="12891">
                  <c:v>123.21700000000006</c:v>
                </c:pt>
                <c:pt idx="12892">
                  <c:v>123.666</c:v>
                </c:pt>
                <c:pt idx="12893">
                  <c:v>124.121</c:v>
                </c:pt>
                <c:pt idx="12894">
                  <c:v>124.584</c:v>
                </c:pt>
                <c:pt idx="12895">
                  <c:v>125.054</c:v>
                </c:pt>
                <c:pt idx="12896">
                  <c:v>125.53100000000002</c:v>
                </c:pt>
                <c:pt idx="12897">
                  <c:v>126.015</c:v>
                </c:pt>
                <c:pt idx="12898">
                  <c:v>126.506</c:v>
                </c:pt>
                <c:pt idx="12899">
                  <c:v>127.004</c:v>
                </c:pt>
                <c:pt idx="12900">
                  <c:v>127.508</c:v>
                </c:pt>
                <c:pt idx="12901">
                  <c:v>128.02000000000001</c:v>
                </c:pt>
                <c:pt idx="12902">
                  <c:v>128.53900000000002</c:v>
                </c:pt>
                <c:pt idx="12903">
                  <c:v>129.06399999999999</c:v>
                </c:pt>
                <c:pt idx="12904">
                  <c:v>129.596</c:v>
                </c:pt>
                <c:pt idx="12905">
                  <c:v>130.13499999999999</c:v>
                </c:pt>
                <c:pt idx="12906">
                  <c:v>130.68100000000001</c:v>
                </c:pt>
                <c:pt idx="12907">
                  <c:v>131.23399999999998</c:v>
                </c:pt>
                <c:pt idx="12908">
                  <c:v>131.79300000000001</c:v>
                </c:pt>
                <c:pt idx="12909">
                  <c:v>132.35900000000001</c:v>
                </c:pt>
                <c:pt idx="12910">
                  <c:v>132.93100000000001</c:v>
                </c:pt>
                <c:pt idx="12911">
                  <c:v>133.51</c:v>
                </c:pt>
                <c:pt idx="12912">
                  <c:v>134.096</c:v>
                </c:pt>
                <c:pt idx="12913">
                  <c:v>134.68800000000007</c:v>
                </c:pt>
                <c:pt idx="12914">
                  <c:v>135.286</c:v>
                </c:pt>
                <c:pt idx="12915">
                  <c:v>135.8910000000001</c:v>
                </c:pt>
                <c:pt idx="12916">
                  <c:v>136.50200000000001</c:v>
                </c:pt>
                <c:pt idx="12917">
                  <c:v>137.12</c:v>
                </c:pt>
                <c:pt idx="12918">
                  <c:v>137.74399999999989</c:v>
                </c:pt>
                <c:pt idx="12919">
                  <c:v>138.374</c:v>
                </c:pt>
                <c:pt idx="12920">
                  <c:v>139.01</c:v>
                </c:pt>
                <c:pt idx="12921">
                  <c:v>139.65200000000004</c:v>
                </c:pt>
                <c:pt idx="12922">
                  <c:v>140.30000000000001</c:v>
                </c:pt>
                <c:pt idx="12923">
                  <c:v>140.95500000000001</c:v>
                </c:pt>
                <c:pt idx="12924">
                  <c:v>141.61499999999998</c:v>
                </c:pt>
                <c:pt idx="12925">
                  <c:v>142.28100000000001</c:v>
                </c:pt>
                <c:pt idx="12926">
                  <c:v>142.953</c:v>
                </c:pt>
                <c:pt idx="12927">
                  <c:v>143.631</c:v>
                </c:pt>
                <c:pt idx="12928">
                  <c:v>144.315</c:v>
                </c:pt>
                <c:pt idx="12929">
                  <c:v>145.00399999999999</c:v>
                </c:pt>
                <c:pt idx="12930">
                  <c:v>145.69900000000001</c:v>
                </c:pt>
                <c:pt idx="12931">
                  <c:v>146.4</c:v>
                </c:pt>
                <c:pt idx="12932">
                  <c:v>147.10599999999999</c:v>
                </c:pt>
                <c:pt idx="12933">
                  <c:v>147.81700000000001</c:v>
                </c:pt>
                <c:pt idx="12934">
                  <c:v>148.53399999999999</c:v>
                </c:pt>
                <c:pt idx="12935">
                  <c:v>149.256</c:v>
                </c:pt>
                <c:pt idx="12936">
                  <c:v>149.98400000000001</c:v>
                </c:pt>
                <c:pt idx="12937">
                  <c:v>150.71599999999998</c:v>
                </c:pt>
                <c:pt idx="12938">
                  <c:v>151.45400000000001</c:v>
                </c:pt>
                <c:pt idx="12939">
                  <c:v>152.197</c:v>
                </c:pt>
                <c:pt idx="12940">
                  <c:v>152.94399999999999</c:v>
                </c:pt>
                <c:pt idx="12941">
                  <c:v>153.697</c:v>
                </c:pt>
                <c:pt idx="12942">
                  <c:v>154.45400000000001</c:v>
                </c:pt>
                <c:pt idx="12943">
                  <c:v>155.21699999999998</c:v>
                </c:pt>
                <c:pt idx="12944">
                  <c:v>155.983</c:v>
                </c:pt>
                <c:pt idx="12945">
                  <c:v>156.755</c:v>
                </c:pt>
                <c:pt idx="12946">
                  <c:v>157.53100000000001</c:v>
                </c:pt>
                <c:pt idx="12947">
                  <c:v>158.31200000000001</c:v>
                </c:pt>
                <c:pt idx="12948">
                  <c:v>159.09700000000001</c:v>
                </c:pt>
                <c:pt idx="12949">
                  <c:v>159.88600000000011</c:v>
                </c:pt>
                <c:pt idx="12950">
                  <c:v>160.67899999999997</c:v>
                </c:pt>
                <c:pt idx="12951">
                  <c:v>161.477</c:v>
                </c:pt>
                <c:pt idx="12952">
                  <c:v>162.27899999999997</c:v>
                </c:pt>
                <c:pt idx="12953">
                  <c:v>163.084</c:v>
                </c:pt>
                <c:pt idx="12954">
                  <c:v>163.89400000000001</c:v>
                </c:pt>
                <c:pt idx="12955">
                  <c:v>164.708</c:v>
                </c:pt>
                <c:pt idx="12956">
                  <c:v>165.52500000000001</c:v>
                </c:pt>
                <c:pt idx="12957">
                  <c:v>166.346</c:v>
                </c:pt>
                <c:pt idx="12958">
                  <c:v>167.17</c:v>
                </c:pt>
                <c:pt idx="12959">
                  <c:v>167.9980000000001</c:v>
                </c:pt>
                <c:pt idx="12960">
                  <c:v>168.83</c:v>
                </c:pt>
                <c:pt idx="12961">
                  <c:v>169.66399999999999</c:v>
                </c:pt>
                <c:pt idx="12962">
                  <c:v>170.50200000000001</c:v>
                </c:pt>
                <c:pt idx="12963">
                  <c:v>171.34300000000002</c:v>
                </c:pt>
                <c:pt idx="12964">
                  <c:v>172.18700000000001</c:v>
                </c:pt>
                <c:pt idx="12965">
                  <c:v>173.035</c:v>
                </c:pt>
                <c:pt idx="12966">
                  <c:v>173.88400000000001</c:v>
                </c:pt>
                <c:pt idx="12967">
                  <c:v>174.73699999999999</c:v>
                </c:pt>
                <c:pt idx="12968">
                  <c:v>175.59300000000002</c:v>
                </c:pt>
                <c:pt idx="12969">
                  <c:v>176.45100000000011</c:v>
                </c:pt>
                <c:pt idx="12970">
                  <c:v>177.31100000000001</c:v>
                </c:pt>
                <c:pt idx="12971">
                  <c:v>178.17399999999998</c:v>
                </c:pt>
                <c:pt idx="12972">
                  <c:v>179.03900000000002</c:v>
                </c:pt>
                <c:pt idx="12973">
                  <c:v>179.90700000000001</c:v>
                </c:pt>
                <c:pt idx="12974">
                  <c:v>180.77599999999998</c:v>
                </c:pt>
                <c:pt idx="12975">
                  <c:v>181.648</c:v>
                </c:pt>
                <c:pt idx="12976">
                  <c:v>182.52200000000011</c:v>
                </c:pt>
                <c:pt idx="12977">
                  <c:v>183.39700000000011</c:v>
                </c:pt>
                <c:pt idx="12978">
                  <c:v>184.27399999999992</c:v>
                </c:pt>
                <c:pt idx="12979">
                  <c:v>185.15300000000002</c:v>
                </c:pt>
                <c:pt idx="12980">
                  <c:v>186.03300000000002</c:v>
                </c:pt>
                <c:pt idx="12981">
                  <c:v>186.91499999999999</c:v>
                </c:pt>
                <c:pt idx="12982">
                  <c:v>187.798</c:v>
                </c:pt>
                <c:pt idx="12983">
                  <c:v>188.68200000000004</c:v>
                </c:pt>
                <c:pt idx="12984">
                  <c:v>189.56700000000001</c:v>
                </c:pt>
                <c:pt idx="12985">
                  <c:v>190.453</c:v>
                </c:pt>
                <c:pt idx="12986">
                  <c:v>191.34100000000001</c:v>
                </c:pt>
                <c:pt idx="12987">
                  <c:v>192.22900000000001</c:v>
                </c:pt>
                <c:pt idx="12988">
                  <c:v>193.11799999999999</c:v>
                </c:pt>
                <c:pt idx="12989">
                  <c:v>194.00700000000001</c:v>
                </c:pt>
                <c:pt idx="12990">
                  <c:v>194.89700000000011</c:v>
                </c:pt>
                <c:pt idx="12991">
                  <c:v>195.78700000000001</c:v>
                </c:pt>
                <c:pt idx="12992">
                  <c:v>196.678</c:v>
                </c:pt>
                <c:pt idx="12993">
                  <c:v>197.56900000000002</c:v>
                </c:pt>
                <c:pt idx="12994">
                  <c:v>198.46</c:v>
                </c:pt>
                <c:pt idx="12995">
                  <c:v>199.35100000000011</c:v>
                </c:pt>
                <c:pt idx="12996">
                  <c:v>200.24099999999999</c:v>
                </c:pt>
                <c:pt idx="12997">
                  <c:v>201.13200000000001</c:v>
                </c:pt>
                <c:pt idx="12998">
                  <c:v>202.02200000000011</c:v>
                </c:pt>
                <c:pt idx="12999">
                  <c:v>202.91200000000001</c:v>
                </c:pt>
                <c:pt idx="13000">
                  <c:v>203.80100000000004</c:v>
                </c:pt>
                <c:pt idx="13001">
                  <c:v>204.69</c:v>
                </c:pt>
                <c:pt idx="13002">
                  <c:v>205.578</c:v>
                </c:pt>
                <c:pt idx="13003">
                  <c:v>206.464</c:v>
                </c:pt>
                <c:pt idx="13004">
                  <c:v>207.35000000000011</c:v>
                </c:pt>
                <c:pt idx="13005">
                  <c:v>208.23499999999999</c:v>
                </c:pt>
                <c:pt idx="13006">
                  <c:v>209.11899999999997</c:v>
                </c:pt>
                <c:pt idx="13007">
                  <c:v>210.00200000000001</c:v>
                </c:pt>
                <c:pt idx="13008">
                  <c:v>210.88300000000001</c:v>
                </c:pt>
                <c:pt idx="13009">
                  <c:v>211.762</c:v>
                </c:pt>
                <c:pt idx="13010">
                  <c:v>212.64</c:v>
                </c:pt>
                <c:pt idx="13011">
                  <c:v>213.51599999999999</c:v>
                </c:pt>
                <c:pt idx="13012">
                  <c:v>214.3910000000001</c:v>
                </c:pt>
                <c:pt idx="13013">
                  <c:v>215.26300000000001</c:v>
                </c:pt>
                <c:pt idx="13014">
                  <c:v>216.13399999999999</c:v>
                </c:pt>
                <c:pt idx="13015">
                  <c:v>217.00200000000001</c:v>
                </c:pt>
                <c:pt idx="13016">
                  <c:v>217.86800000000011</c:v>
                </c:pt>
                <c:pt idx="13017">
                  <c:v>218.732</c:v>
                </c:pt>
                <c:pt idx="13018">
                  <c:v>219.59300000000002</c:v>
                </c:pt>
                <c:pt idx="13019">
                  <c:v>220.45200000000011</c:v>
                </c:pt>
                <c:pt idx="13020">
                  <c:v>221.30800000000011</c:v>
                </c:pt>
                <c:pt idx="13021">
                  <c:v>222.161</c:v>
                </c:pt>
                <c:pt idx="13022">
                  <c:v>223.012</c:v>
                </c:pt>
                <c:pt idx="13023">
                  <c:v>223.85900000000001</c:v>
                </c:pt>
                <c:pt idx="13024">
                  <c:v>224.70399999999998</c:v>
                </c:pt>
                <c:pt idx="13025">
                  <c:v>225.54499999999999</c:v>
                </c:pt>
                <c:pt idx="13026">
                  <c:v>226.38300000000001</c:v>
                </c:pt>
                <c:pt idx="13027">
                  <c:v>227.21699999999998</c:v>
                </c:pt>
                <c:pt idx="13028">
                  <c:v>228.048</c:v>
                </c:pt>
                <c:pt idx="13029">
                  <c:v>228.876</c:v>
                </c:pt>
                <c:pt idx="13030">
                  <c:v>229.7</c:v>
                </c:pt>
                <c:pt idx="13031">
                  <c:v>230.52</c:v>
                </c:pt>
                <c:pt idx="13032">
                  <c:v>231.33600000000001</c:v>
                </c:pt>
                <c:pt idx="13033">
                  <c:v>232.148</c:v>
                </c:pt>
                <c:pt idx="13034">
                  <c:v>232.95600000000007</c:v>
                </c:pt>
                <c:pt idx="13035">
                  <c:v>233.76</c:v>
                </c:pt>
                <c:pt idx="13036">
                  <c:v>234.559</c:v>
                </c:pt>
                <c:pt idx="13037">
                  <c:v>235.35400000000001</c:v>
                </c:pt>
                <c:pt idx="13038">
                  <c:v>236.14499999999998</c:v>
                </c:pt>
                <c:pt idx="13039">
                  <c:v>236.93100000000001</c:v>
                </c:pt>
                <c:pt idx="13040">
                  <c:v>237.71299999999999</c:v>
                </c:pt>
                <c:pt idx="13041">
                  <c:v>238.489</c:v>
                </c:pt>
                <c:pt idx="13042">
                  <c:v>239.261</c:v>
                </c:pt>
                <c:pt idx="13043">
                  <c:v>240.02800000000011</c:v>
                </c:pt>
                <c:pt idx="13044">
                  <c:v>240.79</c:v>
                </c:pt>
                <c:pt idx="13045">
                  <c:v>241.547</c:v>
                </c:pt>
                <c:pt idx="13046">
                  <c:v>242.298</c:v>
                </c:pt>
                <c:pt idx="13047">
                  <c:v>243.04499999999999</c:v>
                </c:pt>
                <c:pt idx="13048">
                  <c:v>243.786</c:v>
                </c:pt>
                <c:pt idx="13049">
                  <c:v>244.52100000000004</c:v>
                </c:pt>
                <c:pt idx="13050">
                  <c:v>245.251</c:v>
                </c:pt>
                <c:pt idx="13051">
                  <c:v>245.97499999999999</c:v>
                </c:pt>
                <c:pt idx="13052">
                  <c:v>246.69300000000001</c:v>
                </c:pt>
                <c:pt idx="13053">
                  <c:v>247.40600000000001</c:v>
                </c:pt>
                <c:pt idx="13054">
                  <c:v>248.11199999999999</c:v>
                </c:pt>
                <c:pt idx="13055">
                  <c:v>248.81300000000002</c:v>
                </c:pt>
                <c:pt idx="13056">
                  <c:v>249.50800000000001</c:v>
                </c:pt>
                <c:pt idx="13057">
                  <c:v>250.196</c:v>
                </c:pt>
                <c:pt idx="13058">
                  <c:v>250.87800000000001</c:v>
                </c:pt>
                <c:pt idx="13059">
                  <c:v>251.554</c:v>
                </c:pt>
                <c:pt idx="13060">
                  <c:v>252.22399999999999</c:v>
                </c:pt>
                <c:pt idx="13061">
                  <c:v>252.88700000000011</c:v>
                </c:pt>
                <c:pt idx="13062">
                  <c:v>253.54300000000001</c:v>
                </c:pt>
                <c:pt idx="13063">
                  <c:v>254.19300000000001</c:v>
                </c:pt>
                <c:pt idx="13064">
                  <c:v>254.83600000000001</c:v>
                </c:pt>
                <c:pt idx="13065">
                  <c:v>255.47300000000001</c:v>
                </c:pt>
                <c:pt idx="13066">
                  <c:v>256.10300000000001</c:v>
                </c:pt>
                <c:pt idx="13067">
                  <c:v>256.7249999999998</c:v>
                </c:pt>
                <c:pt idx="13068">
                  <c:v>257.34100000000001</c:v>
                </c:pt>
                <c:pt idx="13069">
                  <c:v>257.95</c:v>
                </c:pt>
                <c:pt idx="13070">
                  <c:v>258.55200000000002</c:v>
                </c:pt>
                <c:pt idx="13071">
                  <c:v>259.14600000000002</c:v>
                </c:pt>
                <c:pt idx="13072">
                  <c:v>259.73299999999978</c:v>
                </c:pt>
                <c:pt idx="13073">
                  <c:v>260.31299999999999</c:v>
                </c:pt>
                <c:pt idx="13074">
                  <c:v>260.8859999999998</c:v>
                </c:pt>
                <c:pt idx="13075">
                  <c:v>261.45099999999979</c:v>
                </c:pt>
                <c:pt idx="13076">
                  <c:v>262.00900000000001</c:v>
                </c:pt>
                <c:pt idx="13077">
                  <c:v>262.55900000000008</c:v>
                </c:pt>
                <c:pt idx="13078">
                  <c:v>263.10199999999975</c:v>
                </c:pt>
                <c:pt idx="13079">
                  <c:v>263.637</c:v>
                </c:pt>
                <c:pt idx="13080">
                  <c:v>264.16399999999999</c:v>
                </c:pt>
                <c:pt idx="13081">
                  <c:v>264.68299999999999</c:v>
                </c:pt>
                <c:pt idx="13082">
                  <c:v>265.19499999999999</c:v>
                </c:pt>
                <c:pt idx="13083">
                  <c:v>265.69900000000001</c:v>
                </c:pt>
                <c:pt idx="13084">
                  <c:v>266.19499999999999</c:v>
                </c:pt>
                <c:pt idx="13085">
                  <c:v>266.68299999999999</c:v>
                </c:pt>
                <c:pt idx="13086">
                  <c:v>267.16300000000001</c:v>
                </c:pt>
                <c:pt idx="13087">
                  <c:v>267.6359999999998</c:v>
                </c:pt>
                <c:pt idx="13088">
                  <c:v>268.10000000000002</c:v>
                </c:pt>
                <c:pt idx="13089">
                  <c:v>268.55599999999993</c:v>
                </c:pt>
                <c:pt idx="13090">
                  <c:v>269.00299999999999</c:v>
                </c:pt>
                <c:pt idx="13091">
                  <c:v>269.44299999999993</c:v>
                </c:pt>
                <c:pt idx="13092">
                  <c:v>269.87400000000002</c:v>
                </c:pt>
                <c:pt idx="13093">
                  <c:v>270.29799999999977</c:v>
                </c:pt>
                <c:pt idx="13094">
                  <c:v>270.71199999999965</c:v>
                </c:pt>
                <c:pt idx="13095">
                  <c:v>271.11900000000026</c:v>
                </c:pt>
                <c:pt idx="13096">
                  <c:v>271.517</c:v>
                </c:pt>
                <c:pt idx="13097">
                  <c:v>271.90699999999958</c:v>
                </c:pt>
                <c:pt idx="13098">
                  <c:v>272.28899999999965</c:v>
                </c:pt>
                <c:pt idx="13099">
                  <c:v>272.66199999999975</c:v>
                </c:pt>
                <c:pt idx="13100">
                  <c:v>273.02599999999978</c:v>
                </c:pt>
                <c:pt idx="13101">
                  <c:v>273.38200000000001</c:v>
                </c:pt>
                <c:pt idx="13102">
                  <c:v>273.72999999999979</c:v>
                </c:pt>
                <c:pt idx="13103">
                  <c:v>274.06900000000002</c:v>
                </c:pt>
                <c:pt idx="13104">
                  <c:v>274.399</c:v>
                </c:pt>
                <c:pt idx="13105">
                  <c:v>274.72099999999978</c:v>
                </c:pt>
                <c:pt idx="13106">
                  <c:v>275.03500000000003</c:v>
                </c:pt>
                <c:pt idx="13107">
                  <c:v>275.33999999999975</c:v>
                </c:pt>
                <c:pt idx="13108">
                  <c:v>275.6359999999998</c:v>
                </c:pt>
                <c:pt idx="13109">
                  <c:v>275.92299999999977</c:v>
                </c:pt>
                <c:pt idx="13110">
                  <c:v>276.202</c:v>
                </c:pt>
                <c:pt idx="13111">
                  <c:v>276.47299999999979</c:v>
                </c:pt>
                <c:pt idx="13112">
                  <c:v>276.73399999999958</c:v>
                </c:pt>
                <c:pt idx="13113">
                  <c:v>276.98799999999977</c:v>
                </c:pt>
                <c:pt idx="13114">
                  <c:v>277.23200000000003</c:v>
                </c:pt>
                <c:pt idx="13115">
                  <c:v>277.46799999999979</c:v>
                </c:pt>
                <c:pt idx="13116">
                  <c:v>277.69499999999999</c:v>
                </c:pt>
                <c:pt idx="13117">
                  <c:v>277.91399999999965</c:v>
                </c:pt>
                <c:pt idx="13118">
                  <c:v>278.12400000000002</c:v>
                </c:pt>
                <c:pt idx="13119">
                  <c:v>278.32499999999999</c:v>
                </c:pt>
                <c:pt idx="13120">
                  <c:v>278.517</c:v>
                </c:pt>
                <c:pt idx="13121">
                  <c:v>278.702</c:v>
                </c:pt>
                <c:pt idx="13122">
                  <c:v>278.87700000000001</c:v>
                </c:pt>
                <c:pt idx="13123">
                  <c:v>279.04399999999993</c:v>
                </c:pt>
                <c:pt idx="13124">
                  <c:v>279.202</c:v>
                </c:pt>
                <c:pt idx="13125">
                  <c:v>279.35199999999975</c:v>
                </c:pt>
                <c:pt idx="13126">
                  <c:v>279.49299999999965</c:v>
                </c:pt>
                <c:pt idx="13127">
                  <c:v>279.625</c:v>
                </c:pt>
                <c:pt idx="13128">
                  <c:v>279.75</c:v>
                </c:pt>
                <c:pt idx="13129">
                  <c:v>279.86500000000001</c:v>
                </c:pt>
                <c:pt idx="13130">
                  <c:v>279.97199999999958</c:v>
                </c:pt>
                <c:pt idx="13131">
                  <c:v>280.07100000000003</c:v>
                </c:pt>
                <c:pt idx="13132">
                  <c:v>280.161</c:v>
                </c:pt>
                <c:pt idx="13133">
                  <c:v>280.24299999999999</c:v>
                </c:pt>
                <c:pt idx="13134">
                  <c:v>280.31599999999975</c:v>
                </c:pt>
                <c:pt idx="13135">
                  <c:v>280.38099999999974</c:v>
                </c:pt>
                <c:pt idx="13136">
                  <c:v>280.43799999999965</c:v>
                </c:pt>
                <c:pt idx="13137">
                  <c:v>280.48699999999963</c:v>
                </c:pt>
                <c:pt idx="13138">
                  <c:v>280.52699999999965</c:v>
                </c:pt>
                <c:pt idx="13139">
                  <c:v>280.55900000000008</c:v>
                </c:pt>
                <c:pt idx="13140">
                  <c:v>280.58300000000003</c:v>
                </c:pt>
                <c:pt idx="13141">
                  <c:v>280.59799999999979</c:v>
                </c:pt>
                <c:pt idx="13142">
                  <c:v>280.60599999999999</c:v>
                </c:pt>
                <c:pt idx="13143">
                  <c:v>280.60500000000002</c:v>
                </c:pt>
                <c:pt idx="13144">
                  <c:v>280.59699999999958</c:v>
                </c:pt>
                <c:pt idx="13145">
                  <c:v>280.58</c:v>
                </c:pt>
                <c:pt idx="13146">
                  <c:v>280.55599999999993</c:v>
                </c:pt>
                <c:pt idx="13147">
                  <c:v>280.5229999999998</c:v>
                </c:pt>
                <c:pt idx="13148">
                  <c:v>280.48299999999978</c:v>
                </c:pt>
                <c:pt idx="13149">
                  <c:v>280.43499999999977</c:v>
                </c:pt>
                <c:pt idx="13150">
                  <c:v>280.37900000000002</c:v>
                </c:pt>
                <c:pt idx="13151">
                  <c:v>280.31599999999975</c:v>
                </c:pt>
                <c:pt idx="13152">
                  <c:v>280.245</c:v>
                </c:pt>
                <c:pt idx="13153">
                  <c:v>280.166</c:v>
                </c:pt>
                <c:pt idx="13154">
                  <c:v>280.08</c:v>
                </c:pt>
                <c:pt idx="13155">
                  <c:v>279.98599999999965</c:v>
                </c:pt>
                <c:pt idx="13156">
                  <c:v>279.88499999999999</c:v>
                </c:pt>
                <c:pt idx="13157">
                  <c:v>279.77599999999978</c:v>
                </c:pt>
                <c:pt idx="13158">
                  <c:v>279.66000000000008</c:v>
                </c:pt>
                <c:pt idx="13159">
                  <c:v>279.53699999999958</c:v>
                </c:pt>
                <c:pt idx="13160">
                  <c:v>279.40699999999958</c:v>
                </c:pt>
                <c:pt idx="13161">
                  <c:v>279.27</c:v>
                </c:pt>
                <c:pt idx="13162">
                  <c:v>279.125</c:v>
                </c:pt>
                <c:pt idx="13163">
                  <c:v>278.97399999999965</c:v>
                </c:pt>
                <c:pt idx="13164">
                  <c:v>278.815</c:v>
                </c:pt>
                <c:pt idx="13165">
                  <c:v>278.64999999999998</c:v>
                </c:pt>
                <c:pt idx="13166">
                  <c:v>278.47799999999978</c:v>
                </c:pt>
                <c:pt idx="13167">
                  <c:v>278.29899999999958</c:v>
                </c:pt>
                <c:pt idx="13168">
                  <c:v>278.11399999999975</c:v>
                </c:pt>
                <c:pt idx="13169">
                  <c:v>277.92200000000003</c:v>
                </c:pt>
                <c:pt idx="13170">
                  <c:v>277.72299999999979</c:v>
                </c:pt>
                <c:pt idx="13171">
                  <c:v>277.51799999999974</c:v>
                </c:pt>
                <c:pt idx="13172">
                  <c:v>277.30700000000002</c:v>
                </c:pt>
                <c:pt idx="13173">
                  <c:v>277.089</c:v>
                </c:pt>
                <c:pt idx="13174">
                  <c:v>276.86500000000001</c:v>
                </c:pt>
                <c:pt idx="13175">
                  <c:v>276.63499999999999</c:v>
                </c:pt>
                <c:pt idx="13176">
                  <c:v>276.399</c:v>
                </c:pt>
                <c:pt idx="13177">
                  <c:v>276.15699999999993</c:v>
                </c:pt>
                <c:pt idx="13178">
                  <c:v>275.90899999999965</c:v>
                </c:pt>
                <c:pt idx="13179">
                  <c:v>275.65499999999997</c:v>
                </c:pt>
                <c:pt idx="13180">
                  <c:v>275.39599999999979</c:v>
                </c:pt>
                <c:pt idx="13181">
                  <c:v>275.13</c:v>
                </c:pt>
                <c:pt idx="13182">
                  <c:v>274.86</c:v>
                </c:pt>
                <c:pt idx="13183">
                  <c:v>274.58300000000003</c:v>
                </c:pt>
                <c:pt idx="13184">
                  <c:v>274.30200000000002</c:v>
                </c:pt>
                <c:pt idx="13185">
                  <c:v>274.01499999999999</c:v>
                </c:pt>
                <c:pt idx="13186">
                  <c:v>273.72299999999979</c:v>
                </c:pt>
                <c:pt idx="13187">
                  <c:v>273.42499999999978</c:v>
                </c:pt>
                <c:pt idx="13188">
                  <c:v>273.12299999999999</c:v>
                </c:pt>
                <c:pt idx="13189">
                  <c:v>272.815</c:v>
                </c:pt>
                <c:pt idx="13190">
                  <c:v>272.50299999999999</c:v>
                </c:pt>
                <c:pt idx="13191">
                  <c:v>272.18599999999975</c:v>
                </c:pt>
                <c:pt idx="13192">
                  <c:v>271.86399999999975</c:v>
                </c:pt>
                <c:pt idx="13193">
                  <c:v>271.53799999999978</c:v>
                </c:pt>
                <c:pt idx="13194">
                  <c:v>271.20699999999965</c:v>
                </c:pt>
                <c:pt idx="13195">
                  <c:v>270.87099999999975</c:v>
                </c:pt>
                <c:pt idx="13196">
                  <c:v>270.53099999999978</c:v>
                </c:pt>
                <c:pt idx="13197">
                  <c:v>270.18700000000001</c:v>
                </c:pt>
                <c:pt idx="13198">
                  <c:v>269.839</c:v>
                </c:pt>
                <c:pt idx="13199">
                  <c:v>269.48699999999963</c:v>
                </c:pt>
                <c:pt idx="13200">
                  <c:v>269.13099999999974</c:v>
                </c:pt>
                <c:pt idx="13201">
                  <c:v>268.77099999999979</c:v>
                </c:pt>
                <c:pt idx="13202">
                  <c:v>268.40699999999958</c:v>
                </c:pt>
                <c:pt idx="13203">
                  <c:v>268.03899999999965</c:v>
                </c:pt>
                <c:pt idx="13204">
                  <c:v>267.66800000000001</c:v>
                </c:pt>
                <c:pt idx="13205">
                  <c:v>267.29299999999978</c:v>
                </c:pt>
                <c:pt idx="13206">
                  <c:v>266.91499999999979</c:v>
                </c:pt>
                <c:pt idx="13207">
                  <c:v>266.53299999999979</c:v>
                </c:pt>
                <c:pt idx="13208">
                  <c:v>266.14800000000002</c:v>
                </c:pt>
                <c:pt idx="13209">
                  <c:v>265.7609999999998</c:v>
                </c:pt>
                <c:pt idx="13210">
                  <c:v>265.37</c:v>
                </c:pt>
                <c:pt idx="13211">
                  <c:v>264.97599999999977</c:v>
                </c:pt>
                <c:pt idx="13212">
                  <c:v>264.57900000000001</c:v>
                </c:pt>
                <c:pt idx="13213">
                  <c:v>264.17899999999975</c:v>
                </c:pt>
                <c:pt idx="13214">
                  <c:v>263.77699999999965</c:v>
                </c:pt>
                <c:pt idx="13215">
                  <c:v>263.37200000000001</c:v>
                </c:pt>
                <c:pt idx="13216">
                  <c:v>262.96499999999975</c:v>
                </c:pt>
                <c:pt idx="13217">
                  <c:v>262.55599999999993</c:v>
                </c:pt>
                <c:pt idx="13218">
                  <c:v>262.14400000000023</c:v>
                </c:pt>
                <c:pt idx="13219">
                  <c:v>261.72999999999979</c:v>
                </c:pt>
                <c:pt idx="13220">
                  <c:v>261.31400000000002</c:v>
                </c:pt>
                <c:pt idx="13221">
                  <c:v>260.89499999999975</c:v>
                </c:pt>
                <c:pt idx="13222">
                  <c:v>260.4749999999998</c:v>
                </c:pt>
                <c:pt idx="13223">
                  <c:v>260.053</c:v>
                </c:pt>
                <c:pt idx="13224">
                  <c:v>259.63</c:v>
                </c:pt>
                <c:pt idx="13225">
                  <c:v>259.20400000000001</c:v>
                </c:pt>
                <c:pt idx="13226">
                  <c:v>258.77799999999979</c:v>
                </c:pt>
                <c:pt idx="13227">
                  <c:v>258.34899999999999</c:v>
                </c:pt>
                <c:pt idx="13228">
                  <c:v>257.91999999999979</c:v>
                </c:pt>
                <c:pt idx="13229">
                  <c:v>257.48899999999958</c:v>
                </c:pt>
                <c:pt idx="13230">
                  <c:v>257.05700000000002</c:v>
                </c:pt>
                <c:pt idx="13231">
                  <c:v>256.62400000000002</c:v>
                </c:pt>
                <c:pt idx="13232">
                  <c:v>256.19</c:v>
                </c:pt>
                <c:pt idx="13233">
                  <c:v>255.755</c:v>
                </c:pt>
                <c:pt idx="13234">
                  <c:v>255.31900000000002</c:v>
                </c:pt>
                <c:pt idx="13235">
                  <c:v>254.88200000000012</c:v>
                </c:pt>
                <c:pt idx="13236">
                  <c:v>254.44499999999999</c:v>
                </c:pt>
                <c:pt idx="13237">
                  <c:v>254.00800000000001</c:v>
                </c:pt>
                <c:pt idx="13238">
                  <c:v>253.56900000000002</c:v>
                </c:pt>
                <c:pt idx="13239">
                  <c:v>253.131</c:v>
                </c:pt>
                <c:pt idx="13240">
                  <c:v>252.69200000000001</c:v>
                </c:pt>
                <c:pt idx="13241">
                  <c:v>252.25299999999999</c:v>
                </c:pt>
                <c:pt idx="13242">
                  <c:v>251.81399999999999</c:v>
                </c:pt>
                <c:pt idx="13243">
                  <c:v>251.375</c:v>
                </c:pt>
                <c:pt idx="13244">
                  <c:v>250.93600000000001</c:v>
                </c:pt>
                <c:pt idx="13245">
                  <c:v>250.49700000000001</c:v>
                </c:pt>
                <c:pt idx="13246">
                  <c:v>250.059</c:v>
                </c:pt>
                <c:pt idx="13247">
                  <c:v>249.62</c:v>
                </c:pt>
                <c:pt idx="13248">
                  <c:v>249.18300000000002</c:v>
                </c:pt>
                <c:pt idx="13249">
                  <c:v>248.74499999999998</c:v>
                </c:pt>
                <c:pt idx="13250">
                  <c:v>248.30800000000011</c:v>
                </c:pt>
                <c:pt idx="13251">
                  <c:v>247.87200000000001</c:v>
                </c:pt>
                <c:pt idx="13252">
                  <c:v>247.43600000000001</c:v>
                </c:pt>
                <c:pt idx="13253">
                  <c:v>247.00200000000001</c:v>
                </c:pt>
                <c:pt idx="13254">
                  <c:v>246.56800000000001</c:v>
                </c:pt>
                <c:pt idx="13255">
                  <c:v>246.13499999999999</c:v>
                </c:pt>
                <c:pt idx="13256">
                  <c:v>245.70299999999997</c:v>
                </c:pt>
                <c:pt idx="13257">
                  <c:v>245.27199999999999</c:v>
                </c:pt>
                <c:pt idx="13258">
                  <c:v>244.84300000000002</c:v>
                </c:pt>
                <c:pt idx="13259">
                  <c:v>244.41399999999999</c:v>
                </c:pt>
                <c:pt idx="13260">
                  <c:v>243.98700000000011</c:v>
                </c:pt>
                <c:pt idx="13261">
                  <c:v>243.56200000000001</c:v>
                </c:pt>
                <c:pt idx="13262">
                  <c:v>243.137</c:v>
                </c:pt>
                <c:pt idx="13263">
                  <c:v>242.71499999999995</c:v>
                </c:pt>
                <c:pt idx="13264">
                  <c:v>242.29300000000001</c:v>
                </c:pt>
                <c:pt idx="13265">
                  <c:v>241.874</c:v>
                </c:pt>
                <c:pt idx="13266">
                  <c:v>241.45600000000007</c:v>
                </c:pt>
                <c:pt idx="13267">
                  <c:v>241.04</c:v>
                </c:pt>
                <c:pt idx="13268">
                  <c:v>240.626</c:v>
                </c:pt>
                <c:pt idx="13269">
                  <c:v>240.21399999999988</c:v>
                </c:pt>
                <c:pt idx="13270">
                  <c:v>239.803</c:v>
                </c:pt>
                <c:pt idx="13271">
                  <c:v>239.39500000000001</c:v>
                </c:pt>
                <c:pt idx="13272">
                  <c:v>238.989</c:v>
                </c:pt>
                <c:pt idx="13273">
                  <c:v>238.58500000000001</c:v>
                </c:pt>
                <c:pt idx="13274">
                  <c:v>238.18300000000002</c:v>
                </c:pt>
                <c:pt idx="13275">
                  <c:v>237.78300000000002</c:v>
                </c:pt>
                <c:pt idx="13276">
                  <c:v>237.38600000000011</c:v>
                </c:pt>
                <c:pt idx="13277">
                  <c:v>236.99</c:v>
                </c:pt>
                <c:pt idx="13278">
                  <c:v>236.59800000000001</c:v>
                </c:pt>
                <c:pt idx="13279">
                  <c:v>236.208</c:v>
                </c:pt>
                <c:pt idx="13280">
                  <c:v>235.82000000000011</c:v>
                </c:pt>
                <c:pt idx="13281">
                  <c:v>235.435</c:v>
                </c:pt>
                <c:pt idx="13282">
                  <c:v>235.05200000000011</c:v>
                </c:pt>
                <c:pt idx="13283">
                  <c:v>234.672</c:v>
                </c:pt>
                <c:pt idx="13284">
                  <c:v>234.29499999999999</c:v>
                </c:pt>
                <c:pt idx="13285">
                  <c:v>233.92000000000004</c:v>
                </c:pt>
                <c:pt idx="13286">
                  <c:v>233.54900000000001</c:v>
                </c:pt>
                <c:pt idx="13287">
                  <c:v>233.18</c:v>
                </c:pt>
                <c:pt idx="13288">
                  <c:v>232.81300000000002</c:v>
                </c:pt>
                <c:pt idx="13289">
                  <c:v>232.45000000000007</c:v>
                </c:pt>
                <c:pt idx="13290">
                  <c:v>232.09</c:v>
                </c:pt>
                <c:pt idx="13291">
                  <c:v>231.732</c:v>
                </c:pt>
                <c:pt idx="13292">
                  <c:v>231.37800000000001</c:v>
                </c:pt>
                <c:pt idx="13293">
                  <c:v>231.02600000000001</c:v>
                </c:pt>
                <c:pt idx="13294">
                  <c:v>230.678</c:v>
                </c:pt>
                <c:pt idx="13295">
                  <c:v>230.33200000000011</c:v>
                </c:pt>
                <c:pt idx="13296">
                  <c:v>229.99</c:v>
                </c:pt>
                <c:pt idx="13297">
                  <c:v>229.65100000000001</c:v>
                </c:pt>
                <c:pt idx="13298">
                  <c:v>229.315</c:v>
                </c:pt>
                <c:pt idx="13299">
                  <c:v>228.98200000000011</c:v>
                </c:pt>
                <c:pt idx="13300">
                  <c:v>228.65200000000004</c:v>
                </c:pt>
                <c:pt idx="13301">
                  <c:v>228.32500000000007</c:v>
                </c:pt>
                <c:pt idx="13302">
                  <c:v>228.00200000000001</c:v>
                </c:pt>
                <c:pt idx="13303">
                  <c:v>227.68200000000004</c:v>
                </c:pt>
                <c:pt idx="13304">
                  <c:v>227.36500000000001</c:v>
                </c:pt>
                <c:pt idx="13305">
                  <c:v>227.05100000000004</c:v>
                </c:pt>
                <c:pt idx="13306">
                  <c:v>226.74099999999999</c:v>
                </c:pt>
                <c:pt idx="13307">
                  <c:v>226.434</c:v>
                </c:pt>
                <c:pt idx="13308">
                  <c:v>226.13</c:v>
                </c:pt>
                <c:pt idx="13309">
                  <c:v>225.83</c:v>
                </c:pt>
                <c:pt idx="13310">
                  <c:v>225.53300000000002</c:v>
                </c:pt>
                <c:pt idx="13311">
                  <c:v>225.239</c:v>
                </c:pt>
                <c:pt idx="13312">
                  <c:v>224.94800000000001</c:v>
                </c:pt>
                <c:pt idx="13313">
                  <c:v>224.661</c:v>
                </c:pt>
                <c:pt idx="13314">
                  <c:v>224.37700000000001</c:v>
                </c:pt>
                <c:pt idx="13315">
                  <c:v>224.096</c:v>
                </c:pt>
                <c:pt idx="13316">
                  <c:v>223.81900000000002</c:v>
                </c:pt>
                <c:pt idx="13317">
                  <c:v>223.54499999999999</c:v>
                </c:pt>
                <c:pt idx="13318">
                  <c:v>223.27499999999998</c:v>
                </c:pt>
                <c:pt idx="13319">
                  <c:v>223.00700000000001</c:v>
                </c:pt>
                <c:pt idx="13320">
                  <c:v>222.74299999999999</c:v>
                </c:pt>
                <c:pt idx="13321">
                  <c:v>222.483</c:v>
                </c:pt>
                <c:pt idx="13322">
                  <c:v>222.22499999999999</c:v>
                </c:pt>
                <c:pt idx="13323">
                  <c:v>221.971</c:v>
                </c:pt>
                <c:pt idx="13324">
                  <c:v>221.72</c:v>
                </c:pt>
                <c:pt idx="13325">
                  <c:v>221.47200000000001</c:v>
                </c:pt>
                <c:pt idx="13326">
                  <c:v>221.22800000000001</c:v>
                </c:pt>
                <c:pt idx="13327">
                  <c:v>220.98700000000011</c:v>
                </c:pt>
                <c:pt idx="13328">
                  <c:v>220.74899999999997</c:v>
                </c:pt>
                <c:pt idx="13329">
                  <c:v>220.51399999999998</c:v>
                </c:pt>
                <c:pt idx="13330">
                  <c:v>220.28200000000001</c:v>
                </c:pt>
                <c:pt idx="13331">
                  <c:v>220.053</c:v>
                </c:pt>
                <c:pt idx="13332">
                  <c:v>219.82800000000012</c:v>
                </c:pt>
                <c:pt idx="13333">
                  <c:v>219.60499999999999</c:v>
                </c:pt>
                <c:pt idx="13334">
                  <c:v>219.38600000000011</c:v>
                </c:pt>
                <c:pt idx="13335">
                  <c:v>219.17</c:v>
                </c:pt>
                <c:pt idx="13336">
                  <c:v>218.95600000000007</c:v>
                </c:pt>
                <c:pt idx="13337">
                  <c:v>218.74599999999998</c:v>
                </c:pt>
                <c:pt idx="13338">
                  <c:v>218.53900000000002</c:v>
                </c:pt>
                <c:pt idx="13339">
                  <c:v>218.334</c:v>
                </c:pt>
                <c:pt idx="13340">
                  <c:v>218.13200000000001</c:v>
                </c:pt>
                <c:pt idx="13341">
                  <c:v>217.934</c:v>
                </c:pt>
                <c:pt idx="13342">
                  <c:v>217.738</c:v>
                </c:pt>
                <c:pt idx="13343">
                  <c:v>217.54399999999998</c:v>
                </c:pt>
                <c:pt idx="13344">
                  <c:v>217.35400000000001</c:v>
                </c:pt>
                <c:pt idx="13345">
                  <c:v>217.166</c:v>
                </c:pt>
                <c:pt idx="13346">
                  <c:v>216.98100000000011</c:v>
                </c:pt>
                <c:pt idx="13347">
                  <c:v>216.798</c:v>
                </c:pt>
                <c:pt idx="13348">
                  <c:v>216.61799999999999</c:v>
                </c:pt>
                <c:pt idx="13349">
                  <c:v>216.441</c:v>
                </c:pt>
                <c:pt idx="13350">
                  <c:v>216.26599999999999</c:v>
                </c:pt>
                <c:pt idx="13351">
                  <c:v>216.09300000000002</c:v>
                </c:pt>
                <c:pt idx="13352">
                  <c:v>215.923</c:v>
                </c:pt>
                <c:pt idx="13353">
                  <c:v>215.755</c:v>
                </c:pt>
                <c:pt idx="13354">
                  <c:v>215.589</c:v>
                </c:pt>
                <c:pt idx="13355">
                  <c:v>215.42600000000004</c:v>
                </c:pt>
                <c:pt idx="13356">
                  <c:v>215.26499999999999</c:v>
                </c:pt>
                <c:pt idx="13357">
                  <c:v>215.10599999999999</c:v>
                </c:pt>
                <c:pt idx="13358">
                  <c:v>214.94900000000001</c:v>
                </c:pt>
                <c:pt idx="13359">
                  <c:v>214.79399999999998</c:v>
                </c:pt>
                <c:pt idx="13360">
                  <c:v>214.64099999999999</c:v>
                </c:pt>
                <c:pt idx="13361">
                  <c:v>214.49</c:v>
                </c:pt>
                <c:pt idx="13362">
                  <c:v>214.34100000000001</c:v>
                </c:pt>
                <c:pt idx="13363">
                  <c:v>214.19399999999999</c:v>
                </c:pt>
                <c:pt idx="13364">
                  <c:v>214.048</c:v>
                </c:pt>
                <c:pt idx="13365">
                  <c:v>213.904</c:v>
                </c:pt>
                <c:pt idx="13366">
                  <c:v>213.762</c:v>
                </c:pt>
                <c:pt idx="13367">
                  <c:v>213.62100000000001</c:v>
                </c:pt>
                <c:pt idx="13368">
                  <c:v>213.48200000000011</c:v>
                </c:pt>
                <c:pt idx="13369">
                  <c:v>213.34399999999999</c:v>
                </c:pt>
                <c:pt idx="13370">
                  <c:v>213.208</c:v>
                </c:pt>
                <c:pt idx="13371">
                  <c:v>213.072</c:v>
                </c:pt>
                <c:pt idx="13372">
                  <c:v>212.93900000000002</c:v>
                </c:pt>
                <c:pt idx="13373">
                  <c:v>212.80600000000001</c:v>
                </c:pt>
                <c:pt idx="13374">
                  <c:v>212.67399999999998</c:v>
                </c:pt>
                <c:pt idx="13375">
                  <c:v>212.54399999999998</c:v>
                </c:pt>
                <c:pt idx="13376">
                  <c:v>212.41499999999999</c:v>
                </c:pt>
                <c:pt idx="13377">
                  <c:v>212.286</c:v>
                </c:pt>
                <c:pt idx="13378">
                  <c:v>212.15800000000004</c:v>
                </c:pt>
                <c:pt idx="13379">
                  <c:v>212.03100000000001</c:v>
                </c:pt>
                <c:pt idx="13380">
                  <c:v>211.905</c:v>
                </c:pt>
                <c:pt idx="13381">
                  <c:v>211.78</c:v>
                </c:pt>
                <c:pt idx="13382">
                  <c:v>211.655</c:v>
                </c:pt>
                <c:pt idx="13383">
                  <c:v>211.53</c:v>
                </c:pt>
                <c:pt idx="13384">
                  <c:v>211.40600000000001</c:v>
                </c:pt>
                <c:pt idx="13385">
                  <c:v>211.28300000000002</c:v>
                </c:pt>
                <c:pt idx="13386">
                  <c:v>211.16</c:v>
                </c:pt>
                <c:pt idx="13387">
                  <c:v>211.036</c:v>
                </c:pt>
                <c:pt idx="13388">
                  <c:v>210.91399999999999</c:v>
                </c:pt>
                <c:pt idx="13389">
                  <c:v>210.791</c:v>
                </c:pt>
                <c:pt idx="13390">
                  <c:v>210.66800000000001</c:v>
                </c:pt>
                <c:pt idx="13391">
                  <c:v>210.54499999999999</c:v>
                </c:pt>
                <c:pt idx="13392">
                  <c:v>210.42200000000011</c:v>
                </c:pt>
                <c:pt idx="13393">
                  <c:v>210.29900000000001</c:v>
                </c:pt>
                <c:pt idx="13394">
                  <c:v>210.17499999999998</c:v>
                </c:pt>
                <c:pt idx="13395">
                  <c:v>210.05200000000011</c:v>
                </c:pt>
                <c:pt idx="13396">
                  <c:v>209.92700000000011</c:v>
                </c:pt>
                <c:pt idx="13397">
                  <c:v>209.803</c:v>
                </c:pt>
                <c:pt idx="13398">
                  <c:v>209.67699999999999</c:v>
                </c:pt>
                <c:pt idx="13399">
                  <c:v>209.55200000000011</c:v>
                </c:pt>
                <c:pt idx="13400">
                  <c:v>209.42500000000001</c:v>
                </c:pt>
                <c:pt idx="13401">
                  <c:v>209.298</c:v>
                </c:pt>
                <c:pt idx="13402">
                  <c:v>209.16900000000001</c:v>
                </c:pt>
                <c:pt idx="13403">
                  <c:v>209.04</c:v>
                </c:pt>
                <c:pt idx="13404">
                  <c:v>208.91</c:v>
                </c:pt>
                <c:pt idx="13405">
                  <c:v>208.77899999999997</c:v>
                </c:pt>
                <c:pt idx="13406">
                  <c:v>208.64599999999999</c:v>
                </c:pt>
                <c:pt idx="13407">
                  <c:v>208.51300000000001</c:v>
                </c:pt>
                <c:pt idx="13408">
                  <c:v>208.37800000000001</c:v>
                </c:pt>
                <c:pt idx="13409">
                  <c:v>208.24199999999999</c:v>
                </c:pt>
                <c:pt idx="13410">
                  <c:v>208.10399999999998</c:v>
                </c:pt>
                <c:pt idx="13411">
                  <c:v>207.965</c:v>
                </c:pt>
                <c:pt idx="13412">
                  <c:v>207.82400000000001</c:v>
                </c:pt>
                <c:pt idx="13413">
                  <c:v>207.68200000000004</c:v>
                </c:pt>
                <c:pt idx="13414">
                  <c:v>207.53800000000001</c:v>
                </c:pt>
                <c:pt idx="13415">
                  <c:v>207.39200000000011</c:v>
                </c:pt>
                <c:pt idx="13416">
                  <c:v>207.24399999999989</c:v>
                </c:pt>
                <c:pt idx="13417">
                  <c:v>207.09399999999999</c:v>
                </c:pt>
                <c:pt idx="13418">
                  <c:v>206.94300000000001</c:v>
                </c:pt>
                <c:pt idx="13419">
                  <c:v>206.78900000000002</c:v>
                </c:pt>
                <c:pt idx="13420">
                  <c:v>206.63300000000001</c:v>
                </c:pt>
                <c:pt idx="13421">
                  <c:v>206.47499999999999</c:v>
                </c:pt>
                <c:pt idx="13422">
                  <c:v>206.315</c:v>
                </c:pt>
                <c:pt idx="13423">
                  <c:v>206.15200000000004</c:v>
                </c:pt>
                <c:pt idx="13424">
                  <c:v>205.98700000000011</c:v>
                </c:pt>
                <c:pt idx="13425">
                  <c:v>205.82000000000011</c:v>
                </c:pt>
                <c:pt idx="13426">
                  <c:v>205.65</c:v>
                </c:pt>
                <c:pt idx="13427">
                  <c:v>205.477</c:v>
                </c:pt>
                <c:pt idx="13428">
                  <c:v>205.30200000000011</c:v>
                </c:pt>
                <c:pt idx="13429">
                  <c:v>205.124</c:v>
                </c:pt>
                <c:pt idx="13430">
                  <c:v>204.94300000000001</c:v>
                </c:pt>
                <c:pt idx="13431">
                  <c:v>204.76</c:v>
                </c:pt>
                <c:pt idx="13432">
                  <c:v>204.57300000000001</c:v>
                </c:pt>
                <c:pt idx="13433">
                  <c:v>204.38400000000001</c:v>
                </c:pt>
                <c:pt idx="13434">
                  <c:v>204.191</c:v>
                </c:pt>
                <c:pt idx="13435">
                  <c:v>203.99600000000001</c:v>
                </c:pt>
                <c:pt idx="13436">
                  <c:v>203.797</c:v>
                </c:pt>
                <c:pt idx="13437">
                  <c:v>203.596</c:v>
                </c:pt>
                <c:pt idx="13438">
                  <c:v>203.3910000000001</c:v>
                </c:pt>
                <c:pt idx="13439">
                  <c:v>203.18300000000002</c:v>
                </c:pt>
                <c:pt idx="13440">
                  <c:v>202.971</c:v>
                </c:pt>
                <c:pt idx="13441">
                  <c:v>202.756</c:v>
                </c:pt>
                <c:pt idx="13442">
                  <c:v>202.53800000000001</c:v>
                </c:pt>
                <c:pt idx="13443">
                  <c:v>202.316</c:v>
                </c:pt>
                <c:pt idx="13444">
                  <c:v>202.09</c:v>
                </c:pt>
                <c:pt idx="13445">
                  <c:v>201.8610000000001</c:v>
                </c:pt>
                <c:pt idx="13446">
                  <c:v>201.62800000000001</c:v>
                </c:pt>
                <c:pt idx="13447">
                  <c:v>201.39200000000011</c:v>
                </c:pt>
                <c:pt idx="13448">
                  <c:v>201.15200000000004</c:v>
                </c:pt>
                <c:pt idx="13449">
                  <c:v>200.90800000000004</c:v>
                </c:pt>
                <c:pt idx="13450">
                  <c:v>200.661</c:v>
                </c:pt>
                <c:pt idx="13451">
                  <c:v>200.40900000000002</c:v>
                </c:pt>
                <c:pt idx="13452">
                  <c:v>200.154</c:v>
                </c:pt>
                <c:pt idx="13453">
                  <c:v>199.89400000000001</c:v>
                </c:pt>
                <c:pt idx="13454">
                  <c:v>199.631</c:v>
                </c:pt>
                <c:pt idx="13455">
                  <c:v>199.364</c:v>
                </c:pt>
                <c:pt idx="13456">
                  <c:v>199.09300000000002</c:v>
                </c:pt>
                <c:pt idx="13457">
                  <c:v>198.81700000000001</c:v>
                </c:pt>
                <c:pt idx="13458">
                  <c:v>198.53800000000001</c:v>
                </c:pt>
                <c:pt idx="13459">
                  <c:v>198.25399999999999</c:v>
                </c:pt>
                <c:pt idx="13460">
                  <c:v>197.96600000000001</c:v>
                </c:pt>
                <c:pt idx="13461">
                  <c:v>197.67399999999998</c:v>
                </c:pt>
                <c:pt idx="13462">
                  <c:v>197.37800000000001</c:v>
                </c:pt>
                <c:pt idx="13463">
                  <c:v>197.078</c:v>
                </c:pt>
                <c:pt idx="13464">
                  <c:v>196.77299999999997</c:v>
                </c:pt>
                <c:pt idx="13465">
                  <c:v>196.464</c:v>
                </c:pt>
                <c:pt idx="13466">
                  <c:v>196.15100000000001</c:v>
                </c:pt>
                <c:pt idx="13467">
                  <c:v>195.833</c:v>
                </c:pt>
                <c:pt idx="13468">
                  <c:v>195.511</c:v>
                </c:pt>
                <c:pt idx="13469">
                  <c:v>195.184</c:v>
                </c:pt>
                <c:pt idx="13470">
                  <c:v>194.85400000000001</c:v>
                </c:pt>
                <c:pt idx="13471">
                  <c:v>194.518</c:v>
                </c:pt>
                <c:pt idx="13472">
                  <c:v>194.17899999999997</c:v>
                </c:pt>
                <c:pt idx="13473">
                  <c:v>193.83500000000001</c:v>
                </c:pt>
                <c:pt idx="13474">
                  <c:v>193.4860000000001</c:v>
                </c:pt>
                <c:pt idx="13475">
                  <c:v>193.13300000000001</c:v>
                </c:pt>
                <c:pt idx="13476">
                  <c:v>192.77599999999998</c:v>
                </c:pt>
                <c:pt idx="13477">
                  <c:v>192.41399999999999</c:v>
                </c:pt>
                <c:pt idx="13478">
                  <c:v>192.048</c:v>
                </c:pt>
                <c:pt idx="13479">
                  <c:v>191.67699999999999</c:v>
                </c:pt>
                <c:pt idx="13480">
                  <c:v>191.30200000000011</c:v>
                </c:pt>
                <c:pt idx="13481">
                  <c:v>190.92200000000011</c:v>
                </c:pt>
                <c:pt idx="13482">
                  <c:v>190.53800000000001</c:v>
                </c:pt>
                <c:pt idx="13483">
                  <c:v>190.14899999999997</c:v>
                </c:pt>
                <c:pt idx="13484">
                  <c:v>189.756</c:v>
                </c:pt>
                <c:pt idx="13485">
                  <c:v>189.35900000000001</c:v>
                </c:pt>
                <c:pt idx="13486">
                  <c:v>188.95700000000011</c:v>
                </c:pt>
                <c:pt idx="13487">
                  <c:v>188.55</c:v>
                </c:pt>
                <c:pt idx="13488">
                  <c:v>188.13900000000001</c:v>
                </c:pt>
                <c:pt idx="13489">
                  <c:v>187.72399999999999</c:v>
                </c:pt>
                <c:pt idx="13490">
                  <c:v>187.304</c:v>
                </c:pt>
                <c:pt idx="13491">
                  <c:v>186.88000000000011</c:v>
                </c:pt>
                <c:pt idx="13492">
                  <c:v>186.45200000000011</c:v>
                </c:pt>
                <c:pt idx="13493">
                  <c:v>186.01900000000001</c:v>
                </c:pt>
                <c:pt idx="13494">
                  <c:v>185.58200000000011</c:v>
                </c:pt>
                <c:pt idx="13495">
                  <c:v>185.14</c:v>
                </c:pt>
                <c:pt idx="13496">
                  <c:v>184.69499999999999</c:v>
                </c:pt>
                <c:pt idx="13497">
                  <c:v>184.24499999999998</c:v>
                </c:pt>
                <c:pt idx="13498">
                  <c:v>183.791</c:v>
                </c:pt>
                <c:pt idx="13499">
                  <c:v>183.33200000000011</c:v>
                </c:pt>
                <c:pt idx="13500">
                  <c:v>182.87</c:v>
                </c:pt>
                <c:pt idx="13501">
                  <c:v>182.40300000000002</c:v>
                </c:pt>
                <c:pt idx="13502">
                  <c:v>181.93200000000004</c:v>
                </c:pt>
                <c:pt idx="13503">
                  <c:v>181.45800000000011</c:v>
                </c:pt>
                <c:pt idx="13504">
                  <c:v>180.97900000000001</c:v>
                </c:pt>
                <c:pt idx="13505">
                  <c:v>180.49600000000001</c:v>
                </c:pt>
                <c:pt idx="13506">
                  <c:v>180.00899999999999</c:v>
                </c:pt>
                <c:pt idx="13507">
                  <c:v>179.518</c:v>
                </c:pt>
                <c:pt idx="13508">
                  <c:v>179.024</c:v>
                </c:pt>
                <c:pt idx="13509">
                  <c:v>178.52500000000001</c:v>
                </c:pt>
                <c:pt idx="13510">
                  <c:v>178.023</c:v>
                </c:pt>
                <c:pt idx="13511">
                  <c:v>177.517</c:v>
                </c:pt>
                <c:pt idx="13512">
                  <c:v>177.00700000000001</c:v>
                </c:pt>
                <c:pt idx="13513">
                  <c:v>176.494</c:v>
                </c:pt>
                <c:pt idx="13514">
                  <c:v>175.977</c:v>
                </c:pt>
                <c:pt idx="13515">
                  <c:v>175.45700000000011</c:v>
                </c:pt>
                <c:pt idx="13516">
                  <c:v>174.93300000000002</c:v>
                </c:pt>
                <c:pt idx="13517">
                  <c:v>174.40600000000001</c:v>
                </c:pt>
                <c:pt idx="13518">
                  <c:v>173.875</c:v>
                </c:pt>
                <c:pt idx="13519">
                  <c:v>173.34100000000001</c:v>
                </c:pt>
                <c:pt idx="13520">
                  <c:v>172.804</c:v>
                </c:pt>
                <c:pt idx="13521">
                  <c:v>172.26300000000001</c:v>
                </c:pt>
                <c:pt idx="13522">
                  <c:v>171.72</c:v>
                </c:pt>
                <c:pt idx="13523">
                  <c:v>171.17299999999997</c:v>
                </c:pt>
                <c:pt idx="13524">
                  <c:v>170.624</c:v>
                </c:pt>
                <c:pt idx="13525">
                  <c:v>170.071</c:v>
                </c:pt>
                <c:pt idx="13526">
                  <c:v>169.51599999999999</c:v>
                </c:pt>
                <c:pt idx="13527">
                  <c:v>168.95800000000011</c:v>
                </c:pt>
                <c:pt idx="13528">
                  <c:v>168.39700000000011</c:v>
                </c:pt>
                <c:pt idx="13529">
                  <c:v>167.834</c:v>
                </c:pt>
                <c:pt idx="13530">
                  <c:v>167.268</c:v>
                </c:pt>
                <c:pt idx="13531">
                  <c:v>166.69900000000001</c:v>
                </c:pt>
                <c:pt idx="13532">
                  <c:v>166.12800000000001</c:v>
                </c:pt>
                <c:pt idx="13533">
                  <c:v>165.55500000000001</c:v>
                </c:pt>
                <c:pt idx="13534">
                  <c:v>164.9800000000001</c:v>
                </c:pt>
                <c:pt idx="13535">
                  <c:v>164.40200000000004</c:v>
                </c:pt>
                <c:pt idx="13536">
                  <c:v>163.82300000000001</c:v>
                </c:pt>
                <c:pt idx="13537">
                  <c:v>163.24099999999999</c:v>
                </c:pt>
                <c:pt idx="13538">
                  <c:v>162.65700000000001</c:v>
                </c:pt>
                <c:pt idx="13539">
                  <c:v>162.072</c:v>
                </c:pt>
                <c:pt idx="13540">
                  <c:v>161.48500000000001</c:v>
                </c:pt>
                <c:pt idx="13541">
                  <c:v>160.89600000000004</c:v>
                </c:pt>
                <c:pt idx="13542">
                  <c:v>160.30600000000001</c:v>
                </c:pt>
                <c:pt idx="13543">
                  <c:v>159.71399999999988</c:v>
                </c:pt>
                <c:pt idx="13544">
                  <c:v>159.12100000000001</c:v>
                </c:pt>
                <c:pt idx="13545">
                  <c:v>158.52600000000001</c:v>
                </c:pt>
                <c:pt idx="13546">
                  <c:v>157.93100000000001</c:v>
                </c:pt>
                <c:pt idx="13547">
                  <c:v>157.334</c:v>
                </c:pt>
                <c:pt idx="13548">
                  <c:v>156.73599999999999</c:v>
                </c:pt>
                <c:pt idx="13549">
                  <c:v>156.137</c:v>
                </c:pt>
                <c:pt idx="13550">
                  <c:v>155.53800000000001</c:v>
                </c:pt>
                <c:pt idx="13551">
                  <c:v>154.93800000000007</c:v>
                </c:pt>
                <c:pt idx="13552">
                  <c:v>154.33700000000007</c:v>
                </c:pt>
                <c:pt idx="13553">
                  <c:v>153.73599999999999</c:v>
                </c:pt>
                <c:pt idx="13554">
                  <c:v>153.13399999999999</c:v>
                </c:pt>
                <c:pt idx="13555">
                  <c:v>152.53200000000001</c:v>
                </c:pt>
                <c:pt idx="13556">
                  <c:v>151.93</c:v>
                </c:pt>
                <c:pt idx="13557">
                  <c:v>151.32800000000012</c:v>
                </c:pt>
                <c:pt idx="13558">
                  <c:v>150.726</c:v>
                </c:pt>
                <c:pt idx="13559">
                  <c:v>150.124</c:v>
                </c:pt>
                <c:pt idx="13560">
                  <c:v>149.52200000000011</c:v>
                </c:pt>
                <c:pt idx="13561">
                  <c:v>148.91999999999999</c:v>
                </c:pt>
                <c:pt idx="13562">
                  <c:v>148.31900000000002</c:v>
                </c:pt>
                <c:pt idx="13563">
                  <c:v>147.71899999999999</c:v>
                </c:pt>
                <c:pt idx="13564">
                  <c:v>147.11899999999997</c:v>
                </c:pt>
                <c:pt idx="13565">
                  <c:v>146.52000000000001</c:v>
                </c:pt>
                <c:pt idx="13566">
                  <c:v>145.92200000000011</c:v>
                </c:pt>
                <c:pt idx="13567">
                  <c:v>145.32500000000007</c:v>
                </c:pt>
                <c:pt idx="13568">
                  <c:v>144.72900000000001</c:v>
                </c:pt>
                <c:pt idx="13569">
                  <c:v>144.13399999999999</c:v>
                </c:pt>
                <c:pt idx="13570">
                  <c:v>143.541</c:v>
                </c:pt>
                <c:pt idx="13571">
                  <c:v>142.94900000000001</c:v>
                </c:pt>
                <c:pt idx="13572">
                  <c:v>142.35800000000012</c:v>
                </c:pt>
                <c:pt idx="13573">
                  <c:v>141.76999999999998</c:v>
                </c:pt>
                <c:pt idx="13574">
                  <c:v>141.18300000000002</c:v>
                </c:pt>
                <c:pt idx="13575">
                  <c:v>140.59800000000001</c:v>
                </c:pt>
                <c:pt idx="13576">
                  <c:v>140.01499999999999</c:v>
                </c:pt>
                <c:pt idx="13577">
                  <c:v>139.434</c:v>
                </c:pt>
                <c:pt idx="13578">
                  <c:v>138.85600000000011</c:v>
                </c:pt>
                <c:pt idx="13579">
                  <c:v>138.27899999999997</c:v>
                </c:pt>
                <c:pt idx="13580">
                  <c:v>137.70599999999999</c:v>
                </c:pt>
                <c:pt idx="13581">
                  <c:v>137.13499999999999</c:v>
                </c:pt>
                <c:pt idx="13582">
                  <c:v>136.56700000000001</c:v>
                </c:pt>
                <c:pt idx="13583">
                  <c:v>136.001</c:v>
                </c:pt>
                <c:pt idx="13584">
                  <c:v>135.43900000000002</c:v>
                </c:pt>
                <c:pt idx="13585">
                  <c:v>134.88000000000011</c:v>
                </c:pt>
                <c:pt idx="13586">
                  <c:v>134.32300000000001</c:v>
                </c:pt>
                <c:pt idx="13587">
                  <c:v>133.77099999999999</c:v>
                </c:pt>
                <c:pt idx="13588">
                  <c:v>133.221</c:v>
                </c:pt>
                <c:pt idx="13589">
                  <c:v>132.67599999999999</c:v>
                </c:pt>
                <c:pt idx="13590">
                  <c:v>132.13399999999999</c:v>
                </c:pt>
                <c:pt idx="13591">
                  <c:v>131.596</c:v>
                </c:pt>
                <c:pt idx="13592">
                  <c:v>131.06100000000001</c:v>
                </c:pt>
                <c:pt idx="13593">
                  <c:v>130.53100000000001</c:v>
                </c:pt>
                <c:pt idx="13594">
                  <c:v>130.005</c:v>
                </c:pt>
                <c:pt idx="13595">
                  <c:v>129.483</c:v>
                </c:pt>
                <c:pt idx="13596">
                  <c:v>128.96600000000001</c:v>
                </c:pt>
                <c:pt idx="13597">
                  <c:v>128.453</c:v>
                </c:pt>
                <c:pt idx="13598">
                  <c:v>127.94500000000002</c:v>
                </c:pt>
                <c:pt idx="13599">
                  <c:v>127.44200000000002</c:v>
                </c:pt>
                <c:pt idx="13600">
                  <c:v>126.94300000000005</c:v>
                </c:pt>
                <c:pt idx="13601">
                  <c:v>126.45</c:v>
                </c:pt>
                <c:pt idx="13602">
                  <c:v>125.96100000000006</c:v>
                </c:pt>
                <c:pt idx="13603">
                  <c:v>125.47799999999999</c:v>
                </c:pt>
                <c:pt idx="13604">
                  <c:v>125</c:v>
                </c:pt>
                <c:pt idx="13605">
                  <c:v>124.52800000000001</c:v>
                </c:pt>
                <c:pt idx="13606">
                  <c:v>124.06100000000002</c:v>
                </c:pt>
                <c:pt idx="13607">
                  <c:v>123.6</c:v>
                </c:pt>
                <c:pt idx="13608">
                  <c:v>123.145</c:v>
                </c:pt>
                <c:pt idx="13609">
                  <c:v>122.69499999999999</c:v>
                </c:pt>
                <c:pt idx="13610">
                  <c:v>122.252</c:v>
                </c:pt>
                <c:pt idx="13611">
                  <c:v>121.815</c:v>
                </c:pt>
                <c:pt idx="13612">
                  <c:v>121.384</c:v>
                </c:pt>
                <c:pt idx="13613">
                  <c:v>120.959</c:v>
                </c:pt>
                <c:pt idx="13614">
                  <c:v>120.54100000000005</c:v>
                </c:pt>
                <c:pt idx="13615">
                  <c:v>120.13</c:v>
                </c:pt>
                <c:pt idx="13616">
                  <c:v>119.72499999999999</c:v>
                </c:pt>
                <c:pt idx="13617">
                  <c:v>119.327</c:v>
                </c:pt>
                <c:pt idx="13618">
                  <c:v>118.93600000000002</c:v>
                </c:pt>
                <c:pt idx="13619">
                  <c:v>118.55200000000001</c:v>
                </c:pt>
                <c:pt idx="13620">
                  <c:v>118.17499999999998</c:v>
                </c:pt>
                <c:pt idx="13621">
                  <c:v>117.80500000000001</c:v>
                </c:pt>
                <c:pt idx="13622">
                  <c:v>117.44300000000005</c:v>
                </c:pt>
                <c:pt idx="13623">
                  <c:v>117.08799999999999</c:v>
                </c:pt>
                <c:pt idx="13624">
                  <c:v>116.74100000000006</c:v>
                </c:pt>
                <c:pt idx="13625">
                  <c:v>116.40100000000002</c:v>
                </c:pt>
                <c:pt idx="13626">
                  <c:v>116.069</c:v>
                </c:pt>
                <c:pt idx="13627">
                  <c:v>115.745</c:v>
                </c:pt>
                <c:pt idx="13628">
                  <c:v>115.429</c:v>
                </c:pt>
                <c:pt idx="13629">
                  <c:v>115.121</c:v>
                </c:pt>
                <c:pt idx="13630">
                  <c:v>114.821</c:v>
                </c:pt>
                <c:pt idx="13631">
                  <c:v>114.53</c:v>
                </c:pt>
                <c:pt idx="13632">
                  <c:v>114.24600000000002</c:v>
                </c:pt>
                <c:pt idx="13633">
                  <c:v>113.97199999999999</c:v>
                </c:pt>
                <c:pt idx="13634">
                  <c:v>113.705</c:v>
                </c:pt>
                <c:pt idx="13635">
                  <c:v>113.44800000000002</c:v>
                </c:pt>
                <c:pt idx="13636">
                  <c:v>113.199</c:v>
                </c:pt>
                <c:pt idx="13637">
                  <c:v>112.958</c:v>
                </c:pt>
                <c:pt idx="13638">
                  <c:v>112.727</c:v>
                </c:pt>
                <c:pt idx="13639">
                  <c:v>112.505</c:v>
                </c:pt>
                <c:pt idx="13640">
                  <c:v>112.29100000000005</c:v>
                </c:pt>
                <c:pt idx="13641">
                  <c:v>112.087</c:v>
                </c:pt>
                <c:pt idx="13642">
                  <c:v>111.892</c:v>
                </c:pt>
                <c:pt idx="13643">
                  <c:v>111.706</c:v>
                </c:pt>
                <c:pt idx="13644">
                  <c:v>111.53</c:v>
                </c:pt>
                <c:pt idx="13645">
                  <c:v>111.363</c:v>
                </c:pt>
                <c:pt idx="13646">
                  <c:v>111.206</c:v>
                </c:pt>
                <c:pt idx="13647">
                  <c:v>111.05800000000001</c:v>
                </c:pt>
                <c:pt idx="13648">
                  <c:v>110.92</c:v>
                </c:pt>
                <c:pt idx="13649">
                  <c:v>110.792</c:v>
                </c:pt>
                <c:pt idx="13650">
                  <c:v>110.67400000000001</c:v>
                </c:pt>
                <c:pt idx="13651">
                  <c:v>110.565</c:v>
                </c:pt>
                <c:pt idx="13652">
                  <c:v>110.46700000000006</c:v>
                </c:pt>
                <c:pt idx="13653">
                  <c:v>110.37799999999999</c:v>
                </c:pt>
                <c:pt idx="13654">
                  <c:v>110.3</c:v>
                </c:pt>
                <c:pt idx="13655">
                  <c:v>110.232</c:v>
                </c:pt>
                <c:pt idx="13656">
                  <c:v>110.17400000000001</c:v>
                </c:pt>
                <c:pt idx="13657">
                  <c:v>110.12599999999998</c:v>
                </c:pt>
                <c:pt idx="13658">
                  <c:v>110.089</c:v>
                </c:pt>
                <c:pt idx="13659">
                  <c:v>110.062</c:v>
                </c:pt>
                <c:pt idx="13660">
                  <c:v>110.045</c:v>
                </c:pt>
                <c:pt idx="13661">
                  <c:v>110.039</c:v>
                </c:pt>
                <c:pt idx="13662">
                  <c:v>110.04400000000005</c:v>
                </c:pt>
                <c:pt idx="13663">
                  <c:v>110.059</c:v>
                </c:pt>
                <c:pt idx="13664">
                  <c:v>110.08499999999999</c:v>
                </c:pt>
                <c:pt idx="13665">
                  <c:v>110.121</c:v>
                </c:pt>
                <c:pt idx="13666">
                  <c:v>110.16800000000001</c:v>
                </c:pt>
                <c:pt idx="13667">
                  <c:v>110.227</c:v>
                </c:pt>
                <c:pt idx="13668">
                  <c:v>110.295</c:v>
                </c:pt>
                <c:pt idx="13669">
                  <c:v>110.37499999999999</c:v>
                </c:pt>
                <c:pt idx="13670">
                  <c:v>110.46599999999999</c:v>
                </c:pt>
                <c:pt idx="13671">
                  <c:v>110.568</c:v>
                </c:pt>
                <c:pt idx="13672">
                  <c:v>110.67999999999998</c:v>
                </c:pt>
                <c:pt idx="13673">
                  <c:v>110.804</c:v>
                </c:pt>
                <c:pt idx="13674">
                  <c:v>110.93899999999999</c:v>
                </c:pt>
                <c:pt idx="13675">
                  <c:v>111.084</c:v>
                </c:pt>
                <c:pt idx="13676">
                  <c:v>111.24100000000006</c:v>
                </c:pt>
                <c:pt idx="13677">
                  <c:v>111.40900000000002</c:v>
                </c:pt>
                <c:pt idx="13678">
                  <c:v>111.58799999999999</c:v>
                </c:pt>
                <c:pt idx="13679">
                  <c:v>111.779</c:v>
                </c:pt>
                <c:pt idx="13680">
                  <c:v>111.98</c:v>
                </c:pt>
                <c:pt idx="13681">
                  <c:v>112.193</c:v>
                </c:pt>
                <c:pt idx="13682">
                  <c:v>112.41700000000006</c:v>
                </c:pt>
                <c:pt idx="13683">
                  <c:v>112.65199999999999</c:v>
                </c:pt>
                <c:pt idx="13684">
                  <c:v>112.899</c:v>
                </c:pt>
                <c:pt idx="13685">
                  <c:v>113.157</c:v>
                </c:pt>
                <c:pt idx="13686">
                  <c:v>113.426</c:v>
                </c:pt>
                <c:pt idx="13687">
                  <c:v>113.706</c:v>
                </c:pt>
                <c:pt idx="13688">
                  <c:v>113.998</c:v>
                </c:pt>
                <c:pt idx="13689">
                  <c:v>114.301</c:v>
                </c:pt>
                <c:pt idx="13690">
                  <c:v>114.61499999999999</c:v>
                </c:pt>
                <c:pt idx="13691">
                  <c:v>114.94000000000005</c:v>
                </c:pt>
                <c:pt idx="13692">
                  <c:v>115.277</c:v>
                </c:pt>
                <c:pt idx="13693">
                  <c:v>115.62499999999999</c:v>
                </c:pt>
                <c:pt idx="13694">
                  <c:v>115.98399999999999</c:v>
                </c:pt>
                <c:pt idx="13695">
                  <c:v>116.35499999999999</c:v>
                </c:pt>
                <c:pt idx="13696">
                  <c:v>116.73699999999999</c:v>
                </c:pt>
                <c:pt idx="13697">
                  <c:v>117.13</c:v>
                </c:pt>
                <c:pt idx="13698">
                  <c:v>117.53400000000002</c:v>
                </c:pt>
                <c:pt idx="13699">
                  <c:v>117.95</c:v>
                </c:pt>
                <c:pt idx="13700">
                  <c:v>118.377</c:v>
                </c:pt>
                <c:pt idx="13701">
                  <c:v>118.815</c:v>
                </c:pt>
                <c:pt idx="13702">
                  <c:v>119.26400000000002</c:v>
                </c:pt>
                <c:pt idx="13703">
                  <c:v>119.724</c:v>
                </c:pt>
                <c:pt idx="13704">
                  <c:v>120.19499999999999</c:v>
                </c:pt>
                <c:pt idx="13705">
                  <c:v>120.67799999999998</c:v>
                </c:pt>
                <c:pt idx="13706">
                  <c:v>121.17100000000001</c:v>
                </c:pt>
                <c:pt idx="13707">
                  <c:v>121.67599999999995</c:v>
                </c:pt>
                <c:pt idx="13708">
                  <c:v>122.191</c:v>
                </c:pt>
                <c:pt idx="13709">
                  <c:v>122.718</c:v>
                </c:pt>
                <c:pt idx="13710">
                  <c:v>123.255</c:v>
                </c:pt>
                <c:pt idx="13711">
                  <c:v>123.803</c:v>
                </c:pt>
                <c:pt idx="13712">
                  <c:v>124.36199999999999</c:v>
                </c:pt>
                <c:pt idx="13713">
                  <c:v>124.932</c:v>
                </c:pt>
                <c:pt idx="13714">
                  <c:v>125.51300000000002</c:v>
                </c:pt>
                <c:pt idx="13715">
                  <c:v>126.104</c:v>
                </c:pt>
                <c:pt idx="13716">
                  <c:v>126.706</c:v>
                </c:pt>
                <c:pt idx="13717">
                  <c:v>127.319</c:v>
                </c:pt>
                <c:pt idx="13718">
                  <c:v>127.94200000000002</c:v>
                </c:pt>
                <c:pt idx="13719">
                  <c:v>128.57499999999999</c:v>
                </c:pt>
                <c:pt idx="13720">
                  <c:v>129.22</c:v>
                </c:pt>
                <c:pt idx="13721">
                  <c:v>129.874</c:v>
                </c:pt>
                <c:pt idx="13722">
                  <c:v>130.53900000000002</c:v>
                </c:pt>
                <c:pt idx="13723">
                  <c:v>131.21399999999988</c:v>
                </c:pt>
                <c:pt idx="13724">
                  <c:v>131.899</c:v>
                </c:pt>
                <c:pt idx="13725">
                  <c:v>132.595</c:v>
                </c:pt>
                <c:pt idx="13726">
                  <c:v>133.30000000000001</c:v>
                </c:pt>
                <c:pt idx="13727">
                  <c:v>134.01599999999999</c:v>
                </c:pt>
                <c:pt idx="13728">
                  <c:v>134.74099999999999</c:v>
                </c:pt>
                <c:pt idx="13729">
                  <c:v>135.477</c:v>
                </c:pt>
                <c:pt idx="13730">
                  <c:v>136.22200000000001</c:v>
                </c:pt>
                <c:pt idx="13731">
                  <c:v>136.977</c:v>
                </c:pt>
                <c:pt idx="13732">
                  <c:v>137.74099999999999</c:v>
                </c:pt>
                <c:pt idx="13733">
                  <c:v>138.51499999999999</c:v>
                </c:pt>
                <c:pt idx="13734">
                  <c:v>139.29900000000001</c:v>
                </c:pt>
                <c:pt idx="13735">
                  <c:v>140.09200000000001</c:v>
                </c:pt>
                <c:pt idx="13736">
                  <c:v>140.89500000000001</c:v>
                </c:pt>
                <c:pt idx="13737">
                  <c:v>141.70599999999999</c:v>
                </c:pt>
                <c:pt idx="13738">
                  <c:v>142.52700000000004</c:v>
                </c:pt>
                <c:pt idx="13739">
                  <c:v>143.35700000000011</c:v>
                </c:pt>
                <c:pt idx="13740">
                  <c:v>144.196</c:v>
                </c:pt>
                <c:pt idx="13741">
                  <c:v>145.04399999999998</c:v>
                </c:pt>
                <c:pt idx="13742">
                  <c:v>145.9</c:v>
                </c:pt>
                <c:pt idx="13743">
                  <c:v>146.76599999999999</c:v>
                </c:pt>
                <c:pt idx="13744">
                  <c:v>147.63999999999999</c:v>
                </c:pt>
                <c:pt idx="13745">
                  <c:v>148.52200000000011</c:v>
                </c:pt>
                <c:pt idx="13746">
                  <c:v>149.41300000000001</c:v>
                </c:pt>
                <c:pt idx="13747">
                  <c:v>150.31300000000002</c:v>
                </c:pt>
                <c:pt idx="13748">
                  <c:v>151.22</c:v>
                </c:pt>
                <c:pt idx="13749">
                  <c:v>152.136</c:v>
                </c:pt>
                <c:pt idx="13750">
                  <c:v>153.06</c:v>
                </c:pt>
                <c:pt idx="13751">
                  <c:v>153.9920000000001</c:v>
                </c:pt>
                <c:pt idx="13752">
                  <c:v>154.93100000000001</c:v>
                </c:pt>
                <c:pt idx="13753">
                  <c:v>155.87900000000002</c:v>
                </c:pt>
                <c:pt idx="13754">
                  <c:v>156.834</c:v>
                </c:pt>
                <c:pt idx="13755">
                  <c:v>157.79599999999999</c:v>
                </c:pt>
                <c:pt idx="13756">
                  <c:v>158.76599999999999</c:v>
                </c:pt>
                <c:pt idx="13757">
                  <c:v>159.74399999999989</c:v>
                </c:pt>
                <c:pt idx="13758">
                  <c:v>160.72800000000001</c:v>
                </c:pt>
                <c:pt idx="13759">
                  <c:v>161.72</c:v>
                </c:pt>
                <c:pt idx="13760">
                  <c:v>162.71799999999999</c:v>
                </c:pt>
                <c:pt idx="13761">
                  <c:v>163.72399999999999</c:v>
                </c:pt>
                <c:pt idx="13762">
                  <c:v>164.73599999999999</c:v>
                </c:pt>
                <c:pt idx="13763">
                  <c:v>165.755</c:v>
                </c:pt>
                <c:pt idx="13764">
                  <c:v>166.78</c:v>
                </c:pt>
                <c:pt idx="13765">
                  <c:v>167.81200000000001</c:v>
                </c:pt>
                <c:pt idx="13766">
                  <c:v>168.85000000000011</c:v>
                </c:pt>
                <c:pt idx="13767">
                  <c:v>169.89400000000001</c:v>
                </c:pt>
                <c:pt idx="13768">
                  <c:v>170.94399999999999</c:v>
                </c:pt>
                <c:pt idx="13769">
                  <c:v>172</c:v>
                </c:pt>
                <c:pt idx="13770">
                  <c:v>173.06200000000001</c:v>
                </c:pt>
                <c:pt idx="13771">
                  <c:v>174.13</c:v>
                </c:pt>
                <c:pt idx="13772">
                  <c:v>175.20299999999997</c:v>
                </c:pt>
                <c:pt idx="13773">
                  <c:v>176.28100000000001</c:v>
                </c:pt>
                <c:pt idx="13774">
                  <c:v>177.36500000000001</c:v>
                </c:pt>
                <c:pt idx="13775">
                  <c:v>178.45400000000001</c:v>
                </c:pt>
                <c:pt idx="13776">
                  <c:v>179.54900000000001</c:v>
                </c:pt>
                <c:pt idx="13777">
                  <c:v>180.648</c:v>
                </c:pt>
                <c:pt idx="13778">
                  <c:v>181.75200000000001</c:v>
                </c:pt>
                <c:pt idx="13779">
                  <c:v>182.86</c:v>
                </c:pt>
                <c:pt idx="13780">
                  <c:v>183.97300000000001</c:v>
                </c:pt>
                <c:pt idx="13781">
                  <c:v>185.09100000000001</c:v>
                </c:pt>
                <c:pt idx="13782">
                  <c:v>186.21299999999999</c:v>
                </c:pt>
                <c:pt idx="13783">
                  <c:v>187.339</c:v>
                </c:pt>
                <c:pt idx="13784">
                  <c:v>188.46900000000002</c:v>
                </c:pt>
                <c:pt idx="13785">
                  <c:v>189.602</c:v>
                </c:pt>
                <c:pt idx="13786">
                  <c:v>190.73999999999998</c:v>
                </c:pt>
                <c:pt idx="13787">
                  <c:v>191.88100000000011</c:v>
                </c:pt>
                <c:pt idx="13788">
                  <c:v>193.02600000000001</c:v>
                </c:pt>
                <c:pt idx="13789">
                  <c:v>194.17399999999998</c:v>
                </c:pt>
                <c:pt idx="13790">
                  <c:v>195.32600000000011</c:v>
                </c:pt>
                <c:pt idx="13791">
                  <c:v>196.4800000000001</c:v>
                </c:pt>
                <c:pt idx="13792">
                  <c:v>197.63800000000001</c:v>
                </c:pt>
                <c:pt idx="13793">
                  <c:v>198.798</c:v>
                </c:pt>
                <c:pt idx="13794">
                  <c:v>199.96100000000001</c:v>
                </c:pt>
                <c:pt idx="13795">
                  <c:v>201.12700000000001</c:v>
                </c:pt>
                <c:pt idx="13796">
                  <c:v>202.29499999999999</c:v>
                </c:pt>
                <c:pt idx="13797">
                  <c:v>203.46600000000001</c:v>
                </c:pt>
                <c:pt idx="13798">
                  <c:v>204.63800000000001</c:v>
                </c:pt>
                <c:pt idx="13799">
                  <c:v>205.81300000000002</c:v>
                </c:pt>
                <c:pt idx="13800">
                  <c:v>206.989</c:v>
                </c:pt>
                <c:pt idx="13801">
                  <c:v>208.16800000000001</c:v>
                </c:pt>
                <c:pt idx="13802">
                  <c:v>209.34800000000001</c:v>
                </c:pt>
                <c:pt idx="13803">
                  <c:v>210.529</c:v>
                </c:pt>
                <c:pt idx="13804">
                  <c:v>211.71199999999999</c:v>
                </c:pt>
                <c:pt idx="13805">
                  <c:v>212.89600000000004</c:v>
                </c:pt>
                <c:pt idx="13806">
                  <c:v>214.08100000000007</c:v>
                </c:pt>
                <c:pt idx="13807">
                  <c:v>215.268</c:v>
                </c:pt>
                <c:pt idx="13808">
                  <c:v>216.45500000000001</c:v>
                </c:pt>
                <c:pt idx="13809">
                  <c:v>217.642</c:v>
                </c:pt>
                <c:pt idx="13810">
                  <c:v>218.83100000000007</c:v>
                </c:pt>
                <c:pt idx="13811">
                  <c:v>220.02</c:v>
                </c:pt>
                <c:pt idx="13812">
                  <c:v>221.20899999999997</c:v>
                </c:pt>
                <c:pt idx="13813">
                  <c:v>222.39800000000011</c:v>
                </c:pt>
                <c:pt idx="13814">
                  <c:v>223.58700000000007</c:v>
                </c:pt>
                <c:pt idx="13815">
                  <c:v>224.77699999999999</c:v>
                </c:pt>
                <c:pt idx="13816">
                  <c:v>225.96600000000001</c:v>
                </c:pt>
                <c:pt idx="13817">
                  <c:v>227.155</c:v>
                </c:pt>
                <c:pt idx="13818">
                  <c:v>228.34300000000002</c:v>
                </c:pt>
                <c:pt idx="13819">
                  <c:v>229.53100000000001</c:v>
                </c:pt>
                <c:pt idx="13820">
                  <c:v>230.71799999999999</c:v>
                </c:pt>
                <c:pt idx="13821">
                  <c:v>231.904</c:v>
                </c:pt>
                <c:pt idx="13822">
                  <c:v>233.089</c:v>
                </c:pt>
                <c:pt idx="13823">
                  <c:v>234.27299999999997</c:v>
                </c:pt>
                <c:pt idx="13824">
                  <c:v>235.45600000000007</c:v>
                </c:pt>
                <c:pt idx="13825">
                  <c:v>236.63800000000001</c:v>
                </c:pt>
                <c:pt idx="13826">
                  <c:v>237.81800000000001</c:v>
                </c:pt>
                <c:pt idx="13827">
                  <c:v>238.99600000000001</c:v>
                </c:pt>
                <c:pt idx="13828">
                  <c:v>240.17299999999997</c:v>
                </c:pt>
                <c:pt idx="13829">
                  <c:v>241.34800000000001</c:v>
                </c:pt>
                <c:pt idx="13830">
                  <c:v>242.52100000000004</c:v>
                </c:pt>
                <c:pt idx="13831">
                  <c:v>243.69200000000001</c:v>
                </c:pt>
                <c:pt idx="13832">
                  <c:v>244.86</c:v>
                </c:pt>
                <c:pt idx="13833">
                  <c:v>246.02600000000001</c:v>
                </c:pt>
                <c:pt idx="13834">
                  <c:v>247.19</c:v>
                </c:pt>
                <c:pt idx="13835">
                  <c:v>248.35200000000012</c:v>
                </c:pt>
                <c:pt idx="13836">
                  <c:v>249.51</c:v>
                </c:pt>
                <c:pt idx="13837">
                  <c:v>250.666</c:v>
                </c:pt>
                <c:pt idx="13838">
                  <c:v>251.81900000000002</c:v>
                </c:pt>
                <c:pt idx="13839">
                  <c:v>252.96900000000002</c:v>
                </c:pt>
                <c:pt idx="13840">
                  <c:v>254.11599999999999</c:v>
                </c:pt>
                <c:pt idx="13841">
                  <c:v>255.26</c:v>
                </c:pt>
                <c:pt idx="13842">
                  <c:v>256.39999999999975</c:v>
                </c:pt>
                <c:pt idx="13843">
                  <c:v>257.53699999999958</c:v>
                </c:pt>
                <c:pt idx="13844">
                  <c:v>258.67</c:v>
                </c:pt>
                <c:pt idx="13845">
                  <c:v>259.8</c:v>
                </c:pt>
                <c:pt idx="13846">
                  <c:v>260.92499999999978</c:v>
                </c:pt>
                <c:pt idx="13847">
                  <c:v>262.04700000000008</c:v>
                </c:pt>
                <c:pt idx="13848">
                  <c:v>263.16500000000002</c:v>
                </c:pt>
                <c:pt idx="13849">
                  <c:v>264.279</c:v>
                </c:pt>
                <c:pt idx="13850">
                  <c:v>265.38799999999975</c:v>
                </c:pt>
                <c:pt idx="13851">
                  <c:v>266.49400000000003</c:v>
                </c:pt>
                <c:pt idx="13852">
                  <c:v>267.59399999999965</c:v>
                </c:pt>
                <c:pt idx="13853">
                  <c:v>268.69099999999975</c:v>
                </c:pt>
                <c:pt idx="13854">
                  <c:v>269.78299999999979</c:v>
                </c:pt>
                <c:pt idx="13855">
                  <c:v>270.87</c:v>
                </c:pt>
                <c:pt idx="13856">
                  <c:v>271.952</c:v>
                </c:pt>
                <c:pt idx="13857">
                  <c:v>273.029</c:v>
                </c:pt>
                <c:pt idx="13858">
                  <c:v>274.10199999999975</c:v>
                </c:pt>
                <c:pt idx="13859">
                  <c:v>275.16899999999993</c:v>
                </c:pt>
                <c:pt idx="13860">
                  <c:v>276.23099999999965</c:v>
                </c:pt>
                <c:pt idx="13861">
                  <c:v>277.28799999999978</c:v>
                </c:pt>
                <c:pt idx="13862">
                  <c:v>278.33999999999975</c:v>
                </c:pt>
                <c:pt idx="13863">
                  <c:v>279.3859999999998</c:v>
                </c:pt>
                <c:pt idx="13864">
                  <c:v>280.42699999999962</c:v>
                </c:pt>
                <c:pt idx="13865">
                  <c:v>281.46199999999965</c:v>
                </c:pt>
                <c:pt idx="13866">
                  <c:v>282.49099999999964</c:v>
                </c:pt>
                <c:pt idx="13867">
                  <c:v>283.51499999999999</c:v>
                </c:pt>
                <c:pt idx="13868">
                  <c:v>284.53299999999979</c:v>
                </c:pt>
                <c:pt idx="13869">
                  <c:v>285.54500000000002</c:v>
                </c:pt>
                <c:pt idx="13870">
                  <c:v>286.55099999999999</c:v>
                </c:pt>
                <c:pt idx="13871">
                  <c:v>287.55099999999999</c:v>
                </c:pt>
                <c:pt idx="13872">
                  <c:v>288.54500000000002</c:v>
                </c:pt>
                <c:pt idx="13873">
                  <c:v>289.53199999999958</c:v>
                </c:pt>
                <c:pt idx="13874">
                  <c:v>290.51299999999975</c:v>
                </c:pt>
                <c:pt idx="13875">
                  <c:v>291.48799999999977</c:v>
                </c:pt>
                <c:pt idx="13876">
                  <c:v>292.45699999999965</c:v>
                </c:pt>
                <c:pt idx="13877">
                  <c:v>293.41899999999958</c:v>
                </c:pt>
                <c:pt idx="13878">
                  <c:v>294.375</c:v>
                </c:pt>
                <c:pt idx="13879">
                  <c:v>295.32400000000001</c:v>
                </c:pt>
                <c:pt idx="13880">
                  <c:v>296.26599999999979</c:v>
                </c:pt>
                <c:pt idx="13881">
                  <c:v>297.202</c:v>
                </c:pt>
                <c:pt idx="13882">
                  <c:v>298.13</c:v>
                </c:pt>
                <c:pt idx="13883">
                  <c:v>299.05200000000002</c:v>
                </c:pt>
                <c:pt idx="13884">
                  <c:v>299.96699999999959</c:v>
                </c:pt>
                <c:pt idx="13885">
                  <c:v>300.87599999999975</c:v>
                </c:pt>
                <c:pt idx="13886">
                  <c:v>301.77699999999965</c:v>
                </c:pt>
                <c:pt idx="13887">
                  <c:v>302.67099999999999</c:v>
                </c:pt>
                <c:pt idx="13888">
                  <c:v>303.55799999999999</c:v>
                </c:pt>
                <c:pt idx="13889">
                  <c:v>304.43699999999961</c:v>
                </c:pt>
                <c:pt idx="13890">
                  <c:v>305.31</c:v>
                </c:pt>
                <c:pt idx="13891">
                  <c:v>306.17500000000001</c:v>
                </c:pt>
                <c:pt idx="13892">
                  <c:v>307.03399999999965</c:v>
                </c:pt>
                <c:pt idx="13893">
                  <c:v>307.88400000000001</c:v>
                </c:pt>
                <c:pt idx="13894">
                  <c:v>308.72799999999978</c:v>
                </c:pt>
                <c:pt idx="13895">
                  <c:v>309.56400000000002</c:v>
                </c:pt>
                <c:pt idx="13896">
                  <c:v>310.392</c:v>
                </c:pt>
                <c:pt idx="13897">
                  <c:v>311.21299999999979</c:v>
                </c:pt>
                <c:pt idx="13898">
                  <c:v>312.02699999999965</c:v>
                </c:pt>
                <c:pt idx="13899">
                  <c:v>312.83300000000003</c:v>
                </c:pt>
                <c:pt idx="13900">
                  <c:v>313.63099999999974</c:v>
                </c:pt>
                <c:pt idx="13901">
                  <c:v>314.42200000000003</c:v>
                </c:pt>
                <c:pt idx="13902">
                  <c:v>315.20499999999993</c:v>
                </c:pt>
                <c:pt idx="13903">
                  <c:v>315.97999999999979</c:v>
                </c:pt>
                <c:pt idx="13904">
                  <c:v>316.74799999999999</c:v>
                </c:pt>
                <c:pt idx="13905">
                  <c:v>317.50799999999975</c:v>
                </c:pt>
                <c:pt idx="13906">
                  <c:v>318.2609999999998</c:v>
                </c:pt>
                <c:pt idx="13907">
                  <c:v>319.005</c:v>
                </c:pt>
                <c:pt idx="13908">
                  <c:v>319.74200000000002</c:v>
                </c:pt>
                <c:pt idx="13909">
                  <c:v>320.47099999999978</c:v>
                </c:pt>
                <c:pt idx="13910">
                  <c:v>321.19200000000001</c:v>
                </c:pt>
                <c:pt idx="13911">
                  <c:v>321.90599999999978</c:v>
                </c:pt>
                <c:pt idx="13912">
                  <c:v>322.61099999999999</c:v>
                </c:pt>
                <c:pt idx="13913">
                  <c:v>323.30900000000008</c:v>
                </c:pt>
                <c:pt idx="13914">
                  <c:v>323.99899999999963</c:v>
                </c:pt>
                <c:pt idx="13915">
                  <c:v>324.68099999999993</c:v>
                </c:pt>
                <c:pt idx="13916">
                  <c:v>325.35500000000002</c:v>
                </c:pt>
                <c:pt idx="13917">
                  <c:v>326.02099999999979</c:v>
                </c:pt>
                <c:pt idx="13918">
                  <c:v>326.67899999999975</c:v>
                </c:pt>
                <c:pt idx="13919">
                  <c:v>327.32900000000001</c:v>
                </c:pt>
                <c:pt idx="13920">
                  <c:v>327.97199999999958</c:v>
                </c:pt>
                <c:pt idx="13921">
                  <c:v>328.60700000000008</c:v>
                </c:pt>
                <c:pt idx="13922">
                  <c:v>329.23299999999978</c:v>
                </c:pt>
                <c:pt idx="13923">
                  <c:v>329.85199999999975</c:v>
                </c:pt>
                <c:pt idx="13924">
                  <c:v>330.46299999999979</c:v>
                </c:pt>
                <c:pt idx="13925">
                  <c:v>331.06599999999975</c:v>
                </c:pt>
                <c:pt idx="13926">
                  <c:v>331.661</c:v>
                </c:pt>
                <c:pt idx="13927">
                  <c:v>332.24799999999999</c:v>
                </c:pt>
                <c:pt idx="13928">
                  <c:v>332.82799999999975</c:v>
                </c:pt>
                <c:pt idx="13929">
                  <c:v>333.399</c:v>
                </c:pt>
                <c:pt idx="13930">
                  <c:v>333.96299999999979</c:v>
                </c:pt>
                <c:pt idx="13931">
                  <c:v>334.51900000000001</c:v>
                </c:pt>
                <c:pt idx="13932">
                  <c:v>335.06700000000001</c:v>
                </c:pt>
                <c:pt idx="13933">
                  <c:v>335.60700000000008</c:v>
                </c:pt>
                <c:pt idx="13934">
                  <c:v>336.14000000000021</c:v>
                </c:pt>
                <c:pt idx="13935">
                  <c:v>336.66500000000002</c:v>
                </c:pt>
                <c:pt idx="13936">
                  <c:v>337.18200000000002</c:v>
                </c:pt>
                <c:pt idx="13937">
                  <c:v>337.69099999999975</c:v>
                </c:pt>
                <c:pt idx="13938">
                  <c:v>338.19200000000001</c:v>
                </c:pt>
                <c:pt idx="13939">
                  <c:v>338.68599999999975</c:v>
                </c:pt>
                <c:pt idx="13940">
                  <c:v>339.173</c:v>
                </c:pt>
                <c:pt idx="13941">
                  <c:v>339.65100000000001</c:v>
                </c:pt>
                <c:pt idx="13942">
                  <c:v>340.12200000000001</c:v>
                </c:pt>
                <c:pt idx="13943">
                  <c:v>340.58599999999979</c:v>
                </c:pt>
                <c:pt idx="13944">
                  <c:v>341.041</c:v>
                </c:pt>
                <c:pt idx="13945">
                  <c:v>341.48999999999978</c:v>
                </c:pt>
                <c:pt idx="13946">
                  <c:v>341.93099999999959</c:v>
                </c:pt>
                <c:pt idx="13947">
                  <c:v>342.36399999999975</c:v>
                </c:pt>
                <c:pt idx="13948">
                  <c:v>342.78999999999979</c:v>
                </c:pt>
                <c:pt idx="13949">
                  <c:v>343.20800000000003</c:v>
                </c:pt>
                <c:pt idx="13950">
                  <c:v>343.62</c:v>
                </c:pt>
                <c:pt idx="13951">
                  <c:v>344.024</c:v>
                </c:pt>
                <c:pt idx="13952">
                  <c:v>344.41999999999979</c:v>
                </c:pt>
                <c:pt idx="13953">
                  <c:v>344.80900000000008</c:v>
                </c:pt>
                <c:pt idx="13954">
                  <c:v>345.19200000000001</c:v>
                </c:pt>
                <c:pt idx="13955">
                  <c:v>345.56700000000001</c:v>
                </c:pt>
                <c:pt idx="13956">
                  <c:v>345.93400000000003</c:v>
                </c:pt>
                <c:pt idx="13957">
                  <c:v>346.29499999999979</c:v>
                </c:pt>
                <c:pt idx="13958">
                  <c:v>346.64900000000023</c:v>
                </c:pt>
                <c:pt idx="13959">
                  <c:v>346.99499999999978</c:v>
                </c:pt>
                <c:pt idx="13960">
                  <c:v>347.33499999999975</c:v>
                </c:pt>
                <c:pt idx="13961">
                  <c:v>347.66800000000001</c:v>
                </c:pt>
                <c:pt idx="13962">
                  <c:v>347.99400000000003</c:v>
                </c:pt>
                <c:pt idx="13963">
                  <c:v>348.31299999999999</c:v>
                </c:pt>
                <c:pt idx="13964">
                  <c:v>348.625</c:v>
                </c:pt>
                <c:pt idx="13965">
                  <c:v>348.93099999999959</c:v>
                </c:pt>
                <c:pt idx="13966">
                  <c:v>349.22899999999959</c:v>
                </c:pt>
                <c:pt idx="13967">
                  <c:v>349.52199999999965</c:v>
                </c:pt>
                <c:pt idx="13968">
                  <c:v>349.80700000000002</c:v>
                </c:pt>
                <c:pt idx="13969">
                  <c:v>350.08599999999979</c:v>
                </c:pt>
                <c:pt idx="13970">
                  <c:v>350.35899999999975</c:v>
                </c:pt>
                <c:pt idx="13971">
                  <c:v>350.625</c:v>
                </c:pt>
                <c:pt idx="13972">
                  <c:v>350.88499999999999</c:v>
                </c:pt>
                <c:pt idx="13973">
                  <c:v>351.13799999999975</c:v>
                </c:pt>
                <c:pt idx="13974">
                  <c:v>351.38499999999999</c:v>
                </c:pt>
                <c:pt idx="13975">
                  <c:v>351.62599999999975</c:v>
                </c:pt>
                <c:pt idx="13976">
                  <c:v>351.86099999999999</c:v>
                </c:pt>
                <c:pt idx="13977">
                  <c:v>352.089</c:v>
                </c:pt>
                <c:pt idx="13978">
                  <c:v>352.31200000000001</c:v>
                </c:pt>
                <c:pt idx="13979">
                  <c:v>352.52799999999979</c:v>
                </c:pt>
                <c:pt idx="13980">
                  <c:v>352.73899999999958</c:v>
                </c:pt>
                <c:pt idx="13981">
                  <c:v>352.94400000000002</c:v>
                </c:pt>
                <c:pt idx="13982">
                  <c:v>353.14200000000022</c:v>
                </c:pt>
                <c:pt idx="13983">
                  <c:v>353.33499999999975</c:v>
                </c:pt>
                <c:pt idx="13984">
                  <c:v>353.5229999999998</c:v>
                </c:pt>
                <c:pt idx="13985">
                  <c:v>353.70400000000001</c:v>
                </c:pt>
                <c:pt idx="13986">
                  <c:v>353.88</c:v>
                </c:pt>
                <c:pt idx="13987">
                  <c:v>354.05</c:v>
                </c:pt>
                <c:pt idx="13988">
                  <c:v>354.21499999999975</c:v>
                </c:pt>
                <c:pt idx="13989">
                  <c:v>354.375</c:v>
                </c:pt>
                <c:pt idx="13990">
                  <c:v>354.529</c:v>
                </c:pt>
                <c:pt idx="13991">
                  <c:v>354.67700000000002</c:v>
                </c:pt>
                <c:pt idx="13992">
                  <c:v>354.82100000000003</c:v>
                </c:pt>
                <c:pt idx="13993">
                  <c:v>354.959</c:v>
                </c:pt>
                <c:pt idx="13994">
                  <c:v>355.09199999999959</c:v>
                </c:pt>
                <c:pt idx="13995">
                  <c:v>355.2199999999998</c:v>
                </c:pt>
                <c:pt idx="13996">
                  <c:v>355.34300000000002</c:v>
                </c:pt>
                <c:pt idx="13997">
                  <c:v>355.46099999999979</c:v>
                </c:pt>
                <c:pt idx="13998">
                  <c:v>355.57400000000001</c:v>
                </c:pt>
                <c:pt idx="13999">
                  <c:v>355.68200000000002</c:v>
                </c:pt>
                <c:pt idx="14000">
                  <c:v>355.78599999999977</c:v>
                </c:pt>
                <c:pt idx="14001">
                  <c:v>355.88400000000001</c:v>
                </c:pt>
                <c:pt idx="14002">
                  <c:v>355.97799999999978</c:v>
                </c:pt>
                <c:pt idx="14003">
                  <c:v>356.06700000000001</c:v>
                </c:pt>
                <c:pt idx="14004">
                  <c:v>356.15199999999999</c:v>
                </c:pt>
                <c:pt idx="14005">
                  <c:v>356.23200000000003</c:v>
                </c:pt>
                <c:pt idx="14006">
                  <c:v>356.30799999999999</c:v>
                </c:pt>
                <c:pt idx="14007">
                  <c:v>356.37900000000002</c:v>
                </c:pt>
                <c:pt idx="14008">
                  <c:v>356.447</c:v>
                </c:pt>
                <c:pt idx="14009">
                  <c:v>356.50900000000001</c:v>
                </c:pt>
                <c:pt idx="14010">
                  <c:v>356.56799999999993</c:v>
                </c:pt>
                <c:pt idx="14011">
                  <c:v>356.62200000000001</c:v>
                </c:pt>
                <c:pt idx="14012">
                  <c:v>356.673</c:v>
                </c:pt>
                <c:pt idx="14013">
                  <c:v>356.71899999999965</c:v>
                </c:pt>
                <c:pt idx="14014">
                  <c:v>356.7609999999998</c:v>
                </c:pt>
                <c:pt idx="14015">
                  <c:v>356.79899999999958</c:v>
                </c:pt>
                <c:pt idx="14016">
                  <c:v>356.834</c:v>
                </c:pt>
                <c:pt idx="14017">
                  <c:v>356.86500000000001</c:v>
                </c:pt>
                <c:pt idx="14018">
                  <c:v>356.89099999999979</c:v>
                </c:pt>
                <c:pt idx="14019">
                  <c:v>356.91499999999979</c:v>
                </c:pt>
                <c:pt idx="14020">
                  <c:v>356.93400000000003</c:v>
                </c:pt>
                <c:pt idx="14021">
                  <c:v>356.95</c:v>
                </c:pt>
                <c:pt idx="14022">
                  <c:v>356.96199999999965</c:v>
                </c:pt>
                <c:pt idx="14023">
                  <c:v>356.97099999999978</c:v>
                </c:pt>
                <c:pt idx="14024">
                  <c:v>356.97699999999958</c:v>
                </c:pt>
                <c:pt idx="14025">
                  <c:v>356.97899999999959</c:v>
                </c:pt>
                <c:pt idx="14026">
                  <c:v>356.97799999999978</c:v>
                </c:pt>
                <c:pt idx="14027">
                  <c:v>356.97299999999979</c:v>
                </c:pt>
                <c:pt idx="14028">
                  <c:v>356.96499999999975</c:v>
                </c:pt>
                <c:pt idx="14029">
                  <c:v>356.95400000000001</c:v>
                </c:pt>
                <c:pt idx="14030">
                  <c:v>356.94</c:v>
                </c:pt>
                <c:pt idx="14031">
                  <c:v>356.92299999999977</c:v>
                </c:pt>
                <c:pt idx="14032">
                  <c:v>356.90299999999979</c:v>
                </c:pt>
                <c:pt idx="14033">
                  <c:v>356.88</c:v>
                </c:pt>
                <c:pt idx="14034">
                  <c:v>356.85399999999993</c:v>
                </c:pt>
                <c:pt idx="14035">
                  <c:v>356.82499999999999</c:v>
                </c:pt>
                <c:pt idx="14036">
                  <c:v>356.79299999999978</c:v>
                </c:pt>
                <c:pt idx="14037">
                  <c:v>356.75799999999975</c:v>
                </c:pt>
                <c:pt idx="14038">
                  <c:v>356.72099999999978</c:v>
                </c:pt>
                <c:pt idx="14039">
                  <c:v>356.68099999999993</c:v>
                </c:pt>
                <c:pt idx="14040">
                  <c:v>356.63799999999975</c:v>
                </c:pt>
                <c:pt idx="14041">
                  <c:v>356.59299999999979</c:v>
                </c:pt>
                <c:pt idx="14042">
                  <c:v>356.54500000000002</c:v>
                </c:pt>
                <c:pt idx="14043">
                  <c:v>356.49400000000003</c:v>
                </c:pt>
                <c:pt idx="14044">
                  <c:v>356.44099999999975</c:v>
                </c:pt>
                <c:pt idx="14045">
                  <c:v>356.3859999999998</c:v>
                </c:pt>
                <c:pt idx="14046">
                  <c:v>356.32799999999975</c:v>
                </c:pt>
                <c:pt idx="14047">
                  <c:v>356.26799999999974</c:v>
                </c:pt>
                <c:pt idx="14048">
                  <c:v>356.20599999999979</c:v>
                </c:pt>
                <c:pt idx="14049">
                  <c:v>356.14100000000002</c:v>
                </c:pt>
                <c:pt idx="14050">
                  <c:v>356.07400000000001</c:v>
                </c:pt>
                <c:pt idx="14051">
                  <c:v>356.005</c:v>
                </c:pt>
                <c:pt idx="14052">
                  <c:v>355.93299999999965</c:v>
                </c:pt>
                <c:pt idx="14053">
                  <c:v>355.86</c:v>
                </c:pt>
                <c:pt idx="14054">
                  <c:v>355.78399999999965</c:v>
                </c:pt>
                <c:pt idx="14055">
                  <c:v>355.70599999999979</c:v>
                </c:pt>
                <c:pt idx="14056">
                  <c:v>355.62599999999975</c:v>
                </c:pt>
                <c:pt idx="14057">
                  <c:v>355.54399999999993</c:v>
                </c:pt>
                <c:pt idx="14058">
                  <c:v>355.46</c:v>
                </c:pt>
                <c:pt idx="14059">
                  <c:v>355.375</c:v>
                </c:pt>
                <c:pt idx="14060">
                  <c:v>355.28699999999958</c:v>
                </c:pt>
                <c:pt idx="14061">
                  <c:v>355.197</c:v>
                </c:pt>
                <c:pt idx="14062">
                  <c:v>355.10599999999999</c:v>
                </c:pt>
                <c:pt idx="14063">
                  <c:v>355.012</c:v>
                </c:pt>
                <c:pt idx="14064">
                  <c:v>354.91699999999958</c:v>
                </c:pt>
                <c:pt idx="14065">
                  <c:v>354.82</c:v>
                </c:pt>
                <c:pt idx="14066">
                  <c:v>354.72099999999978</c:v>
                </c:pt>
                <c:pt idx="14067">
                  <c:v>354.62</c:v>
                </c:pt>
                <c:pt idx="14068">
                  <c:v>354.51799999999974</c:v>
                </c:pt>
                <c:pt idx="14069">
                  <c:v>354.41399999999965</c:v>
                </c:pt>
                <c:pt idx="14070">
                  <c:v>354.30799999999999</c:v>
                </c:pt>
                <c:pt idx="14071">
                  <c:v>354.20099999999979</c:v>
                </c:pt>
                <c:pt idx="14072">
                  <c:v>354.09199999999959</c:v>
                </c:pt>
                <c:pt idx="14073">
                  <c:v>353.98099999999965</c:v>
                </c:pt>
                <c:pt idx="14074">
                  <c:v>353.86799999999999</c:v>
                </c:pt>
                <c:pt idx="14075">
                  <c:v>353.75400000000002</c:v>
                </c:pt>
                <c:pt idx="14076">
                  <c:v>353.63900000000001</c:v>
                </c:pt>
                <c:pt idx="14077">
                  <c:v>353.52199999999965</c:v>
                </c:pt>
                <c:pt idx="14078">
                  <c:v>353.40299999999979</c:v>
                </c:pt>
                <c:pt idx="14079">
                  <c:v>353.28199999999958</c:v>
                </c:pt>
                <c:pt idx="14080">
                  <c:v>353.16</c:v>
                </c:pt>
                <c:pt idx="14081">
                  <c:v>353.03699999999958</c:v>
                </c:pt>
                <c:pt idx="14082">
                  <c:v>352.91199999999958</c:v>
                </c:pt>
                <c:pt idx="14083">
                  <c:v>352.78500000000003</c:v>
                </c:pt>
                <c:pt idx="14084">
                  <c:v>352.65699999999993</c:v>
                </c:pt>
                <c:pt idx="14085">
                  <c:v>352.52799999999979</c:v>
                </c:pt>
                <c:pt idx="14086">
                  <c:v>352.39699999999965</c:v>
                </c:pt>
                <c:pt idx="14087">
                  <c:v>352.26400000000001</c:v>
                </c:pt>
                <c:pt idx="14088">
                  <c:v>352.13</c:v>
                </c:pt>
                <c:pt idx="14089">
                  <c:v>351.99499999999978</c:v>
                </c:pt>
                <c:pt idx="14090">
                  <c:v>351.85700000000008</c:v>
                </c:pt>
                <c:pt idx="14091">
                  <c:v>351.71899999999965</c:v>
                </c:pt>
                <c:pt idx="14092">
                  <c:v>351.57900000000001</c:v>
                </c:pt>
                <c:pt idx="14093">
                  <c:v>351.43699999999961</c:v>
                </c:pt>
                <c:pt idx="14094">
                  <c:v>351.29399999999958</c:v>
                </c:pt>
                <c:pt idx="14095">
                  <c:v>351.14900000000023</c:v>
                </c:pt>
                <c:pt idx="14096">
                  <c:v>351.00299999999999</c:v>
                </c:pt>
                <c:pt idx="14097">
                  <c:v>350.85599999999999</c:v>
                </c:pt>
                <c:pt idx="14098">
                  <c:v>350.70599999999979</c:v>
                </c:pt>
                <c:pt idx="14099">
                  <c:v>350.55599999999993</c:v>
                </c:pt>
                <c:pt idx="14100">
                  <c:v>350.40299999999979</c:v>
                </c:pt>
                <c:pt idx="14101">
                  <c:v>350.24900000000002</c:v>
                </c:pt>
                <c:pt idx="14102">
                  <c:v>350.09399999999965</c:v>
                </c:pt>
                <c:pt idx="14103">
                  <c:v>349.93699999999961</c:v>
                </c:pt>
                <c:pt idx="14104">
                  <c:v>349.779</c:v>
                </c:pt>
                <c:pt idx="14105">
                  <c:v>349.61799999999999</c:v>
                </c:pt>
                <c:pt idx="14106">
                  <c:v>349.45699999999965</c:v>
                </c:pt>
                <c:pt idx="14107">
                  <c:v>349.29299999999978</c:v>
                </c:pt>
                <c:pt idx="14108">
                  <c:v>349.12799999999999</c:v>
                </c:pt>
                <c:pt idx="14109">
                  <c:v>348.96199999999965</c:v>
                </c:pt>
                <c:pt idx="14110">
                  <c:v>348.79399999999958</c:v>
                </c:pt>
                <c:pt idx="14111">
                  <c:v>348.62400000000002</c:v>
                </c:pt>
                <c:pt idx="14112">
                  <c:v>348.452</c:v>
                </c:pt>
                <c:pt idx="14113">
                  <c:v>348.279</c:v>
                </c:pt>
                <c:pt idx="14114">
                  <c:v>348.10300000000001</c:v>
                </c:pt>
                <c:pt idx="14115">
                  <c:v>347.92699999999962</c:v>
                </c:pt>
                <c:pt idx="14116">
                  <c:v>347.74799999999999</c:v>
                </c:pt>
                <c:pt idx="14117">
                  <c:v>347.56700000000001</c:v>
                </c:pt>
                <c:pt idx="14118">
                  <c:v>347.38499999999999</c:v>
                </c:pt>
                <c:pt idx="14119">
                  <c:v>347.20099999999979</c:v>
                </c:pt>
                <c:pt idx="14120">
                  <c:v>347.01499999999999</c:v>
                </c:pt>
                <c:pt idx="14121">
                  <c:v>346.827</c:v>
                </c:pt>
                <c:pt idx="14122">
                  <c:v>346.63799999999975</c:v>
                </c:pt>
                <c:pt idx="14123">
                  <c:v>346.44600000000003</c:v>
                </c:pt>
                <c:pt idx="14124">
                  <c:v>346.25200000000001</c:v>
                </c:pt>
                <c:pt idx="14125">
                  <c:v>346.05700000000002</c:v>
                </c:pt>
                <c:pt idx="14126">
                  <c:v>345.85899999999975</c:v>
                </c:pt>
                <c:pt idx="14127">
                  <c:v>345.65899999999999</c:v>
                </c:pt>
                <c:pt idx="14128">
                  <c:v>345.45800000000003</c:v>
                </c:pt>
                <c:pt idx="14129">
                  <c:v>345.25400000000002</c:v>
                </c:pt>
                <c:pt idx="14130">
                  <c:v>345.048</c:v>
                </c:pt>
                <c:pt idx="14131">
                  <c:v>344.8400000000002</c:v>
                </c:pt>
                <c:pt idx="14132">
                  <c:v>344.62900000000002</c:v>
                </c:pt>
                <c:pt idx="14133">
                  <c:v>344.41699999999958</c:v>
                </c:pt>
                <c:pt idx="14134">
                  <c:v>344.202</c:v>
                </c:pt>
                <c:pt idx="14135">
                  <c:v>343.98499999999979</c:v>
                </c:pt>
                <c:pt idx="14136">
                  <c:v>343.76499999999999</c:v>
                </c:pt>
                <c:pt idx="14137">
                  <c:v>343.54399999999993</c:v>
                </c:pt>
                <c:pt idx="14138">
                  <c:v>343.32</c:v>
                </c:pt>
                <c:pt idx="14139">
                  <c:v>343.09299999999979</c:v>
                </c:pt>
                <c:pt idx="14140">
                  <c:v>342.86399999999975</c:v>
                </c:pt>
                <c:pt idx="14141">
                  <c:v>342.63299999999975</c:v>
                </c:pt>
                <c:pt idx="14142">
                  <c:v>342.399</c:v>
                </c:pt>
                <c:pt idx="14143">
                  <c:v>342.16199999999975</c:v>
                </c:pt>
                <c:pt idx="14144">
                  <c:v>341.92299999999977</c:v>
                </c:pt>
                <c:pt idx="14145">
                  <c:v>341.68099999999993</c:v>
                </c:pt>
                <c:pt idx="14146">
                  <c:v>341.43699999999961</c:v>
                </c:pt>
                <c:pt idx="14147">
                  <c:v>341.19</c:v>
                </c:pt>
                <c:pt idx="14148">
                  <c:v>340.94</c:v>
                </c:pt>
                <c:pt idx="14149">
                  <c:v>340.68799999999999</c:v>
                </c:pt>
                <c:pt idx="14150">
                  <c:v>340.43199999999962</c:v>
                </c:pt>
                <c:pt idx="14151">
                  <c:v>340.17399999999975</c:v>
                </c:pt>
                <c:pt idx="14152">
                  <c:v>339.91299999999978</c:v>
                </c:pt>
                <c:pt idx="14153">
                  <c:v>339.64900000000023</c:v>
                </c:pt>
                <c:pt idx="14154">
                  <c:v>339.38200000000001</c:v>
                </c:pt>
                <c:pt idx="14155">
                  <c:v>339.11200000000002</c:v>
                </c:pt>
                <c:pt idx="14156">
                  <c:v>338.839</c:v>
                </c:pt>
                <c:pt idx="14157">
                  <c:v>338.56299999999999</c:v>
                </c:pt>
                <c:pt idx="14158">
                  <c:v>338.28399999999965</c:v>
                </c:pt>
                <c:pt idx="14159">
                  <c:v>338.00099999999975</c:v>
                </c:pt>
                <c:pt idx="14160">
                  <c:v>337.71599999999978</c:v>
                </c:pt>
                <c:pt idx="14161">
                  <c:v>337.42699999999962</c:v>
                </c:pt>
                <c:pt idx="14162">
                  <c:v>337.13499999999999</c:v>
                </c:pt>
                <c:pt idx="14163">
                  <c:v>336.8400000000002</c:v>
                </c:pt>
                <c:pt idx="14164">
                  <c:v>336.541</c:v>
                </c:pt>
                <c:pt idx="14165">
                  <c:v>336.23899999999958</c:v>
                </c:pt>
                <c:pt idx="14166">
                  <c:v>335.93400000000003</c:v>
                </c:pt>
                <c:pt idx="14167">
                  <c:v>335.625</c:v>
                </c:pt>
                <c:pt idx="14168">
                  <c:v>335.31299999999999</c:v>
                </c:pt>
                <c:pt idx="14169">
                  <c:v>334.99699999999962</c:v>
                </c:pt>
                <c:pt idx="14170">
                  <c:v>334.67700000000002</c:v>
                </c:pt>
                <c:pt idx="14171">
                  <c:v>334.35399999999993</c:v>
                </c:pt>
                <c:pt idx="14172">
                  <c:v>334.02699999999965</c:v>
                </c:pt>
                <c:pt idx="14173">
                  <c:v>333.697</c:v>
                </c:pt>
                <c:pt idx="14174">
                  <c:v>333.363</c:v>
                </c:pt>
                <c:pt idx="14175">
                  <c:v>333.02499999999975</c:v>
                </c:pt>
                <c:pt idx="14176">
                  <c:v>332.68299999999999</c:v>
                </c:pt>
                <c:pt idx="14177">
                  <c:v>332.33799999999979</c:v>
                </c:pt>
                <c:pt idx="14178">
                  <c:v>331.98799999999977</c:v>
                </c:pt>
                <c:pt idx="14179">
                  <c:v>331.63499999999999</c:v>
                </c:pt>
                <c:pt idx="14180">
                  <c:v>331.27699999999965</c:v>
                </c:pt>
                <c:pt idx="14181">
                  <c:v>330.91599999999966</c:v>
                </c:pt>
                <c:pt idx="14182">
                  <c:v>330.55099999999999</c:v>
                </c:pt>
                <c:pt idx="14183">
                  <c:v>330.18099999999993</c:v>
                </c:pt>
                <c:pt idx="14184">
                  <c:v>329.80799999999999</c:v>
                </c:pt>
                <c:pt idx="14185">
                  <c:v>329.42999999999978</c:v>
                </c:pt>
                <c:pt idx="14186">
                  <c:v>329.04899999999975</c:v>
                </c:pt>
                <c:pt idx="14187">
                  <c:v>328.66300000000001</c:v>
                </c:pt>
                <c:pt idx="14188">
                  <c:v>328.27199999999965</c:v>
                </c:pt>
                <c:pt idx="14189">
                  <c:v>327.87799999999999</c:v>
                </c:pt>
                <c:pt idx="14190">
                  <c:v>327.47899999999959</c:v>
                </c:pt>
                <c:pt idx="14191">
                  <c:v>327.07599999999979</c:v>
                </c:pt>
                <c:pt idx="14192">
                  <c:v>326.66899999999993</c:v>
                </c:pt>
                <c:pt idx="14193">
                  <c:v>326.25700000000001</c:v>
                </c:pt>
                <c:pt idx="14194">
                  <c:v>325.83999999999975</c:v>
                </c:pt>
                <c:pt idx="14195">
                  <c:v>325.41999999999979</c:v>
                </c:pt>
                <c:pt idx="14196">
                  <c:v>324.99400000000003</c:v>
                </c:pt>
                <c:pt idx="14197">
                  <c:v>324.565</c:v>
                </c:pt>
                <c:pt idx="14198">
                  <c:v>324.13</c:v>
                </c:pt>
                <c:pt idx="14199">
                  <c:v>323.69099999999975</c:v>
                </c:pt>
                <c:pt idx="14200">
                  <c:v>323.24799999999999</c:v>
                </c:pt>
                <c:pt idx="14201">
                  <c:v>322.79899999999958</c:v>
                </c:pt>
                <c:pt idx="14202">
                  <c:v>322.34699999999975</c:v>
                </c:pt>
                <c:pt idx="14203">
                  <c:v>321.88900000000001</c:v>
                </c:pt>
                <c:pt idx="14204">
                  <c:v>321.42699999999962</c:v>
                </c:pt>
                <c:pt idx="14205">
                  <c:v>320.95999999999975</c:v>
                </c:pt>
                <c:pt idx="14206">
                  <c:v>320.48799999999977</c:v>
                </c:pt>
                <c:pt idx="14207">
                  <c:v>320.0109999999998</c:v>
                </c:pt>
                <c:pt idx="14208">
                  <c:v>319.52999999999975</c:v>
                </c:pt>
                <c:pt idx="14209">
                  <c:v>319.04399999999993</c:v>
                </c:pt>
                <c:pt idx="14210">
                  <c:v>318.553</c:v>
                </c:pt>
                <c:pt idx="14211">
                  <c:v>318.05599999999993</c:v>
                </c:pt>
                <c:pt idx="14212">
                  <c:v>317.55599999999993</c:v>
                </c:pt>
                <c:pt idx="14213">
                  <c:v>317.05</c:v>
                </c:pt>
                <c:pt idx="14214">
                  <c:v>316.53899999999965</c:v>
                </c:pt>
                <c:pt idx="14215">
                  <c:v>316.0229999999998</c:v>
                </c:pt>
                <c:pt idx="14216">
                  <c:v>315.50200000000001</c:v>
                </c:pt>
                <c:pt idx="14217">
                  <c:v>314.97699999999958</c:v>
                </c:pt>
                <c:pt idx="14218">
                  <c:v>314.44600000000003</c:v>
                </c:pt>
                <c:pt idx="14219">
                  <c:v>313.91000000000003</c:v>
                </c:pt>
                <c:pt idx="14220">
                  <c:v>313.36900000000026</c:v>
                </c:pt>
                <c:pt idx="14221">
                  <c:v>312.82299999999975</c:v>
                </c:pt>
                <c:pt idx="14222">
                  <c:v>312.27199999999965</c:v>
                </c:pt>
                <c:pt idx="14223">
                  <c:v>311.71599999999978</c:v>
                </c:pt>
                <c:pt idx="14224">
                  <c:v>311.15499999999997</c:v>
                </c:pt>
                <c:pt idx="14225">
                  <c:v>310.589</c:v>
                </c:pt>
                <c:pt idx="14226">
                  <c:v>310.017</c:v>
                </c:pt>
                <c:pt idx="14227">
                  <c:v>309.44099999999975</c:v>
                </c:pt>
                <c:pt idx="14228">
                  <c:v>308.85899999999975</c:v>
                </c:pt>
                <c:pt idx="14229">
                  <c:v>308.27199999999965</c:v>
                </c:pt>
                <c:pt idx="14230">
                  <c:v>307.68</c:v>
                </c:pt>
                <c:pt idx="14231">
                  <c:v>307.08300000000003</c:v>
                </c:pt>
                <c:pt idx="14232">
                  <c:v>306.48099999999965</c:v>
                </c:pt>
                <c:pt idx="14233">
                  <c:v>305.87299999999999</c:v>
                </c:pt>
                <c:pt idx="14234">
                  <c:v>305.2609999999998</c:v>
                </c:pt>
                <c:pt idx="14235">
                  <c:v>304.64299999999997</c:v>
                </c:pt>
                <c:pt idx="14236">
                  <c:v>304.02</c:v>
                </c:pt>
                <c:pt idx="14237">
                  <c:v>303.392</c:v>
                </c:pt>
                <c:pt idx="14238">
                  <c:v>302.75799999999975</c:v>
                </c:pt>
                <c:pt idx="14239">
                  <c:v>302.12</c:v>
                </c:pt>
                <c:pt idx="14240">
                  <c:v>301.47599999999977</c:v>
                </c:pt>
                <c:pt idx="14241">
                  <c:v>300.827</c:v>
                </c:pt>
                <c:pt idx="14242">
                  <c:v>300.173</c:v>
                </c:pt>
                <c:pt idx="14243">
                  <c:v>299.51400000000001</c:v>
                </c:pt>
                <c:pt idx="14244">
                  <c:v>298.85000000000002</c:v>
                </c:pt>
                <c:pt idx="14245">
                  <c:v>298.18099999999993</c:v>
                </c:pt>
                <c:pt idx="14246">
                  <c:v>297.50599999999974</c:v>
                </c:pt>
                <c:pt idx="14247">
                  <c:v>296.82599999999979</c:v>
                </c:pt>
                <c:pt idx="14248">
                  <c:v>296.14100000000002</c:v>
                </c:pt>
                <c:pt idx="14249">
                  <c:v>295.45099999999979</c:v>
                </c:pt>
                <c:pt idx="14250">
                  <c:v>294.75599999999974</c:v>
                </c:pt>
                <c:pt idx="14251">
                  <c:v>294.05599999999993</c:v>
                </c:pt>
                <c:pt idx="14252">
                  <c:v>293.351</c:v>
                </c:pt>
                <c:pt idx="14253">
                  <c:v>292.64100000000002</c:v>
                </c:pt>
                <c:pt idx="14254">
                  <c:v>291.92599999999965</c:v>
                </c:pt>
                <c:pt idx="14255">
                  <c:v>291.20599999999979</c:v>
                </c:pt>
                <c:pt idx="14256">
                  <c:v>290.47999999999979</c:v>
                </c:pt>
                <c:pt idx="14257">
                  <c:v>289.75</c:v>
                </c:pt>
                <c:pt idx="14258">
                  <c:v>289.01499999999999</c:v>
                </c:pt>
                <c:pt idx="14259">
                  <c:v>288.27499999999975</c:v>
                </c:pt>
                <c:pt idx="14260">
                  <c:v>287.52999999999975</c:v>
                </c:pt>
                <c:pt idx="14261">
                  <c:v>286.77999999999975</c:v>
                </c:pt>
                <c:pt idx="14262">
                  <c:v>286.02499999999975</c:v>
                </c:pt>
                <c:pt idx="14263">
                  <c:v>285.26599999999979</c:v>
                </c:pt>
                <c:pt idx="14264">
                  <c:v>284.50099999999975</c:v>
                </c:pt>
                <c:pt idx="14265">
                  <c:v>283.73200000000003</c:v>
                </c:pt>
                <c:pt idx="14266">
                  <c:v>282.95800000000003</c:v>
                </c:pt>
                <c:pt idx="14267">
                  <c:v>282.17899999999975</c:v>
                </c:pt>
                <c:pt idx="14268">
                  <c:v>281.39599999999979</c:v>
                </c:pt>
                <c:pt idx="14269">
                  <c:v>280.608</c:v>
                </c:pt>
                <c:pt idx="14270">
                  <c:v>279.815</c:v>
                </c:pt>
                <c:pt idx="14271">
                  <c:v>279.01799999999974</c:v>
                </c:pt>
                <c:pt idx="14272">
                  <c:v>278.21599999999978</c:v>
                </c:pt>
                <c:pt idx="14273">
                  <c:v>277.40899999999965</c:v>
                </c:pt>
                <c:pt idx="14274">
                  <c:v>276.59799999999979</c:v>
                </c:pt>
                <c:pt idx="14275">
                  <c:v>275.78299999999979</c:v>
                </c:pt>
                <c:pt idx="14276">
                  <c:v>274.96299999999979</c:v>
                </c:pt>
                <c:pt idx="14277">
                  <c:v>274.13900000000001</c:v>
                </c:pt>
                <c:pt idx="14278">
                  <c:v>273.31</c:v>
                </c:pt>
                <c:pt idx="14279">
                  <c:v>272.47699999999958</c:v>
                </c:pt>
                <c:pt idx="14280">
                  <c:v>271.64000000000021</c:v>
                </c:pt>
                <c:pt idx="14281">
                  <c:v>270.79799999999977</c:v>
                </c:pt>
                <c:pt idx="14282">
                  <c:v>269.95299999999975</c:v>
                </c:pt>
                <c:pt idx="14283">
                  <c:v>269.10300000000001</c:v>
                </c:pt>
                <c:pt idx="14284">
                  <c:v>268.24900000000002</c:v>
                </c:pt>
                <c:pt idx="14285">
                  <c:v>267.39099999999979</c:v>
                </c:pt>
                <c:pt idx="14286">
                  <c:v>266.529</c:v>
                </c:pt>
                <c:pt idx="14287">
                  <c:v>265.66300000000001</c:v>
                </c:pt>
                <c:pt idx="14288">
                  <c:v>264.79299999999978</c:v>
                </c:pt>
                <c:pt idx="14289">
                  <c:v>263.91999999999979</c:v>
                </c:pt>
                <c:pt idx="14290">
                  <c:v>263.04199999999975</c:v>
                </c:pt>
                <c:pt idx="14291">
                  <c:v>262.161</c:v>
                </c:pt>
                <c:pt idx="14292">
                  <c:v>261.27599999999978</c:v>
                </c:pt>
                <c:pt idx="14293">
                  <c:v>260.387</c:v>
                </c:pt>
                <c:pt idx="14294">
                  <c:v>259.49499999999978</c:v>
                </c:pt>
                <c:pt idx="14295">
                  <c:v>258.59899999999965</c:v>
                </c:pt>
                <c:pt idx="14296">
                  <c:v>257.7</c:v>
                </c:pt>
                <c:pt idx="14297">
                  <c:v>256.79700000000003</c:v>
                </c:pt>
                <c:pt idx="14298">
                  <c:v>255.8910000000001</c:v>
                </c:pt>
                <c:pt idx="14299">
                  <c:v>254.98100000000011</c:v>
                </c:pt>
                <c:pt idx="14300">
                  <c:v>254.06800000000001</c:v>
                </c:pt>
                <c:pt idx="14301">
                  <c:v>253.15200000000004</c:v>
                </c:pt>
                <c:pt idx="14302">
                  <c:v>252.233</c:v>
                </c:pt>
                <c:pt idx="14303">
                  <c:v>251.31</c:v>
                </c:pt>
                <c:pt idx="14304">
                  <c:v>250.3850000000001</c:v>
                </c:pt>
                <c:pt idx="14305">
                  <c:v>249.45700000000011</c:v>
                </c:pt>
                <c:pt idx="14306">
                  <c:v>248.52500000000001</c:v>
                </c:pt>
                <c:pt idx="14307">
                  <c:v>247.59100000000001</c:v>
                </c:pt>
                <c:pt idx="14308">
                  <c:v>246.654</c:v>
                </c:pt>
                <c:pt idx="14309">
                  <c:v>245.71399999999988</c:v>
                </c:pt>
                <c:pt idx="14310">
                  <c:v>244.77199999999999</c:v>
                </c:pt>
                <c:pt idx="14311">
                  <c:v>243.82700000000011</c:v>
                </c:pt>
                <c:pt idx="14312">
                  <c:v>242.87900000000002</c:v>
                </c:pt>
                <c:pt idx="14313">
                  <c:v>241.929</c:v>
                </c:pt>
                <c:pt idx="14314">
                  <c:v>240.977</c:v>
                </c:pt>
                <c:pt idx="14315">
                  <c:v>240.02200000000011</c:v>
                </c:pt>
                <c:pt idx="14316">
                  <c:v>239.065</c:v>
                </c:pt>
                <c:pt idx="14317">
                  <c:v>238.10499999999999</c:v>
                </c:pt>
                <c:pt idx="14318">
                  <c:v>237.14399999999998</c:v>
                </c:pt>
                <c:pt idx="14319">
                  <c:v>236.18</c:v>
                </c:pt>
                <c:pt idx="14320">
                  <c:v>235.21399999999988</c:v>
                </c:pt>
                <c:pt idx="14321">
                  <c:v>234.24699999999999</c:v>
                </c:pt>
                <c:pt idx="14322">
                  <c:v>233.27699999999999</c:v>
                </c:pt>
                <c:pt idx="14323">
                  <c:v>232.30600000000001</c:v>
                </c:pt>
                <c:pt idx="14324">
                  <c:v>231.333</c:v>
                </c:pt>
                <c:pt idx="14325">
                  <c:v>230.35800000000012</c:v>
                </c:pt>
                <c:pt idx="14326">
                  <c:v>229.38200000000012</c:v>
                </c:pt>
                <c:pt idx="14327">
                  <c:v>228.404</c:v>
                </c:pt>
                <c:pt idx="14328">
                  <c:v>227.42500000000001</c:v>
                </c:pt>
                <c:pt idx="14329">
                  <c:v>226.44399999999999</c:v>
                </c:pt>
                <c:pt idx="14330">
                  <c:v>225.46300000000002</c:v>
                </c:pt>
                <c:pt idx="14331">
                  <c:v>224.47900000000001</c:v>
                </c:pt>
                <c:pt idx="14332">
                  <c:v>223.495</c:v>
                </c:pt>
                <c:pt idx="14333">
                  <c:v>222.51</c:v>
                </c:pt>
                <c:pt idx="14334">
                  <c:v>221.523</c:v>
                </c:pt>
                <c:pt idx="14335">
                  <c:v>220.536</c:v>
                </c:pt>
                <c:pt idx="14336">
                  <c:v>219.547</c:v>
                </c:pt>
                <c:pt idx="14337">
                  <c:v>218.55800000000011</c:v>
                </c:pt>
                <c:pt idx="14338">
                  <c:v>217.56900000000002</c:v>
                </c:pt>
                <c:pt idx="14339">
                  <c:v>216.578</c:v>
                </c:pt>
                <c:pt idx="14340">
                  <c:v>215.58700000000007</c:v>
                </c:pt>
                <c:pt idx="14341">
                  <c:v>214.596</c:v>
                </c:pt>
                <c:pt idx="14342">
                  <c:v>213.60399999999998</c:v>
                </c:pt>
                <c:pt idx="14343">
                  <c:v>212.61099999999999</c:v>
                </c:pt>
                <c:pt idx="14344">
                  <c:v>211.61899999999997</c:v>
                </c:pt>
                <c:pt idx="14345">
                  <c:v>210.626</c:v>
                </c:pt>
                <c:pt idx="14346">
                  <c:v>209.63300000000001</c:v>
                </c:pt>
                <c:pt idx="14347">
                  <c:v>208.64</c:v>
                </c:pt>
                <c:pt idx="14348">
                  <c:v>207.64699999999999</c:v>
                </c:pt>
                <c:pt idx="14349">
                  <c:v>206.654</c:v>
                </c:pt>
                <c:pt idx="14350">
                  <c:v>205.66200000000001</c:v>
                </c:pt>
                <c:pt idx="14351">
                  <c:v>204.66900000000001</c:v>
                </c:pt>
                <c:pt idx="14352">
                  <c:v>203.67699999999999</c:v>
                </c:pt>
                <c:pt idx="14353">
                  <c:v>202.68600000000001</c:v>
                </c:pt>
                <c:pt idx="14354">
                  <c:v>201.69399999999999</c:v>
                </c:pt>
                <c:pt idx="14355">
                  <c:v>200.70399999999998</c:v>
                </c:pt>
                <c:pt idx="14356">
                  <c:v>199.71399999999988</c:v>
                </c:pt>
                <c:pt idx="14357">
                  <c:v>198.72399999999999</c:v>
                </c:pt>
                <c:pt idx="14358">
                  <c:v>197.73599999999999</c:v>
                </c:pt>
                <c:pt idx="14359">
                  <c:v>196.74799999999999</c:v>
                </c:pt>
                <c:pt idx="14360">
                  <c:v>195.761</c:v>
                </c:pt>
                <c:pt idx="14361">
                  <c:v>194.77499999999998</c:v>
                </c:pt>
                <c:pt idx="14362">
                  <c:v>193.791</c:v>
                </c:pt>
                <c:pt idx="14363">
                  <c:v>192.80700000000004</c:v>
                </c:pt>
                <c:pt idx="14364">
                  <c:v>191.82500000000007</c:v>
                </c:pt>
                <c:pt idx="14365">
                  <c:v>190.84399999999999</c:v>
                </c:pt>
                <c:pt idx="14366">
                  <c:v>189.864</c:v>
                </c:pt>
                <c:pt idx="14367">
                  <c:v>188.88600000000011</c:v>
                </c:pt>
                <c:pt idx="14368">
                  <c:v>187.90900000000002</c:v>
                </c:pt>
                <c:pt idx="14369">
                  <c:v>186.93300000000002</c:v>
                </c:pt>
                <c:pt idx="14370">
                  <c:v>185.96</c:v>
                </c:pt>
                <c:pt idx="14371">
                  <c:v>184.98800000000011</c:v>
                </c:pt>
                <c:pt idx="14372">
                  <c:v>184.018</c:v>
                </c:pt>
                <c:pt idx="14373">
                  <c:v>183.05</c:v>
                </c:pt>
                <c:pt idx="14374">
                  <c:v>182.083</c:v>
                </c:pt>
                <c:pt idx="14375">
                  <c:v>181.11899999999997</c:v>
                </c:pt>
                <c:pt idx="14376">
                  <c:v>180.15700000000001</c:v>
                </c:pt>
                <c:pt idx="14377">
                  <c:v>179.197</c:v>
                </c:pt>
                <c:pt idx="14378">
                  <c:v>178.239</c:v>
                </c:pt>
                <c:pt idx="14379">
                  <c:v>177.28300000000002</c:v>
                </c:pt>
                <c:pt idx="14380">
                  <c:v>176.33</c:v>
                </c:pt>
                <c:pt idx="14381">
                  <c:v>175.37900000000002</c:v>
                </c:pt>
                <c:pt idx="14382">
                  <c:v>174.43</c:v>
                </c:pt>
                <c:pt idx="14383">
                  <c:v>173.48400000000001</c:v>
                </c:pt>
                <c:pt idx="14384">
                  <c:v>172.541</c:v>
                </c:pt>
                <c:pt idx="14385">
                  <c:v>171.601</c:v>
                </c:pt>
                <c:pt idx="14386">
                  <c:v>170.66300000000001</c:v>
                </c:pt>
                <c:pt idx="14387">
                  <c:v>169.72800000000001</c:v>
                </c:pt>
                <c:pt idx="14388">
                  <c:v>168.79499999999999</c:v>
                </c:pt>
                <c:pt idx="14389">
                  <c:v>167.86600000000001</c:v>
                </c:pt>
                <c:pt idx="14390">
                  <c:v>166.94</c:v>
                </c:pt>
                <c:pt idx="14391">
                  <c:v>166.01599999999999</c:v>
                </c:pt>
                <c:pt idx="14392">
                  <c:v>165.096</c:v>
                </c:pt>
                <c:pt idx="14393">
                  <c:v>164.17899999999997</c:v>
                </c:pt>
                <c:pt idx="14394">
                  <c:v>163.26499999999999</c:v>
                </c:pt>
                <c:pt idx="14395">
                  <c:v>162.3550000000001</c:v>
                </c:pt>
                <c:pt idx="14396">
                  <c:v>161.44800000000001</c:v>
                </c:pt>
                <c:pt idx="14397">
                  <c:v>160.54399999999998</c:v>
                </c:pt>
                <c:pt idx="14398">
                  <c:v>159.64299999999997</c:v>
                </c:pt>
                <c:pt idx="14399">
                  <c:v>158.74699999999999</c:v>
                </c:pt>
                <c:pt idx="14400">
                  <c:v>157.85300000000001</c:v>
                </c:pt>
                <c:pt idx="14401">
                  <c:v>156.964</c:v>
                </c:pt>
                <c:pt idx="14402">
                  <c:v>156.078</c:v>
                </c:pt>
                <c:pt idx="14403">
                  <c:v>155.196</c:v>
                </c:pt>
                <c:pt idx="14404">
                  <c:v>154.31700000000001</c:v>
                </c:pt>
                <c:pt idx="14405">
                  <c:v>153.44300000000001</c:v>
                </c:pt>
                <c:pt idx="14406">
                  <c:v>152.572</c:v>
                </c:pt>
                <c:pt idx="14407">
                  <c:v>151.70499999999998</c:v>
                </c:pt>
                <c:pt idx="14408">
                  <c:v>150.84200000000001</c:v>
                </c:pt>
                <c:pt idx="14409">
                  <c:v>149.98400000000001</c:v>
                </c:pt>
                <c:pt idx="14410">
                  <c:v>149.12900000000002</c:v>
                </c:pt>
                <c:pt idx="14411">
                  <c:v>148.27799999999999</c:v>
                </c:pt>
                <c:pt idx="14412">
                  <c:v>147.43200000000004</c:v>
                </c:pt>
                <c:pt idx="14413">
                  <c:v>146.59</c:v>
                </c:pt>
                <c:pt idx="14414">
                  <c:v>145.75200000000001</c:v>
                </c:pt>
                <c:pt idx="14415">
                  <c:v>144.91800000000001</c:v>
                </c:pt>
                <c:pt idx="14416">
                  <c:v>144.089</c:v>
                </c:pt>
                <c:pt idx="14417">
                  <c:v>143.26399999999998</c:v>
                </c:pt>
                <c:pt idx="14418">
                  <c:v>142.44399999999999</c:v>
                </c:pt>
                <c:pt idx="14419">
                  <c:v>141.62800000000001</c:v>
                </c:pt>
                <c:pt idx="14420">
                  <c:v>140.81700000000001</c:v>
                </c:pt>
                <c:pt idx="14421">
                  <c:v>140.01</c:v>
                </c:pt>
                <c:pt idx="14422">
                  <c:v>139.208</c:v>
                </c:pt>
                <c:pt idx="14423">
                  <c:v>138.41</c:v>
                </c:pt>
                <c:pt idx="14424">
                  <c:v>137.61699999999999</c:v>
                </c:pt>
                <c:pt idx="14425">
                  <c:v>136.82900000000001</c:v>
                </c:pt>
                <c:pt idx="14426">
                  <c:v>136.04599999999999</c:v>
                </c:pt>
                <c:pt idx="14427">
                  <c:v>135.267</c:v>
                </c:pt>
                <c:pt idx="14428">
                  <c:v>134.49300000000002</c:v>
                </c:pt>
                <c:pt idx="14429">
                  <c:v>133.72399999999999</c:v>
                </c:pt>
                <c:pt idx="14430">
                  <c:v>132.96</c:v>
                </c:pt>
                <c:pt idx="14431">
                  <c:v>132.20099999999999</c:v>
                </c:pt>
                <c:pt idx="14432">
                  <c:v>131.446</c:v>
                </c:pt>
                <c:pt idx="14433">
                  <c:v>130.697</c:v>
                </c:pt>
                <c:pt idx="14434">
                  <c:v>129.953</c:v>
                </c:pt>
                <c:pt idx="14435">
                  <c:v>129.21299999999999</c:v>
                </c:pt>
                <c:pt idx="14436">
                  <c:v>128.47900000000001</c:v>
                </c:pt>
                <c:pt idx="14437">
                  <c:v>127.75</c:v>
                </c:pt>
                <c:pt idx="14438">
                  <c:v>127.026</c:v>
                </c:pt>
                <c:pt idx="14439">
                  <c:v>126.307</c:v>
                </c:pt>
                <c:pt idx="14440">
                  <c:v>125.593</c:v>
                </c:pt>
                <c:pt idx="14441">
                  <c:v>124.884</c:v>
                </c:pt>
                <c:pt idx="14442">
                  <c:v>124.181</c:v>
                </c:pt>
                <c:pt idx="14443">
                  <c:v>123.482</c:v>
                </c:pt>
                <c:pt idx="14444">
                  <c:v>122.789</c:v>
                </c:pt>
                <c:pt idx="14445">
                  <c:v>122.101</c:v>
                </c:pt>
                <c:pt idx="14446">
                  <c:v>121.41900000000005</c:v>
                </c:pt>
                <c:pt idx="14447">
                  <c:v>120.74100000000006</c:v>
                </c:pt>
                <c:pt idx="14448">
                  <c:v>120.069</c:v>
                </c:pt>
                <c:pt idx="14449">
                  <c:v>119.40300000000002</c:v>
                </c:pt>
                <c:pt idx="14450">
                  <c:v>118.74100000000006</c:v>
                </c:pt>
                <c:pt idx="14451">
                  <c:v>118.08499999999999</c:v>
                </c:pt>
                <c:pt idx="14452">
                  <c:v>117.43400000000005</c:v>
                </c:pt>
                <c:pt idx="14453">
                  <c:v>116.789</c:v>
                </c:pt>
                <c:pt idx="14454">
                  <c:v>116.149</c:v>
                </c:pt>
                <c:pt idx="14455">
                  <c:v>115.51400000000002</c:v>
                </c:pt>
                <c:pt idx="14456">
                  <c:v>114.88500000000001</c:v>
                </c:pt>
                <c:pt idx="14457">
                  <c:v>114.26100000000002</c:v>
                </c:pt>
                <c:pt idx="14458">
                  <c:v>113.643</c:v>
                </c:pt>
                <c:pt idx="14459">
                  <c:v>113.03</c:v>
                </c:pt>
                <c:pt idx="14460">
                  <c:v>112.423</c:v>
                </c:pt>
                <c:pt idx="14461">
                  <c:v>111.82</c:v>
                </c:pt>
                <c:pt idx="14462">
                  <c:v>111.224</c:v>
                </c:pt>
                <c:pt idx="14463">
                  <c:v>110.63200000000001</c:v>
                </c:pt>
                <c:pt idx="14464">
                  <c:v>110.04600000000002</c:v>
                </c:pt>
                <c:pt idx="14465">
                  <c:v>109.46599999999999</c:v>
                </c:pt>
                <c:pt idx="14466">
                  <c:v>108.89100000000002</c:v>
                </c:pt>
                <c:pt idx="14467">
                  <c:v>108.321</c:v>
                </c:pt>
                <c:pt idx="14468">
                  <c:v>107.75700000000002</c:v>
                </c:pt>
                <c:pt idx="14469">
                  <c:v>107.199</c:v>
                </c:pt>
                <c:pt idx="14470">
                  <c:v>106.645</c:v>
                </c:pt>
                <c:pt idx="14471">
                  <c:v>106.098</c:v>
                </c:pt>
                <c:pt idx="14472">
                  <c:v>105.55500000000001</c:v>
                </c:pt>
                <c:pt idx="14473">
                  <c:v>105.018</c:v>
                </c:pt>
                <c:pt idx="14474">
                  <c:v>104.48699999999999</c:v>
                </c:pt>
                <c:pt idx="14475">
                  <c:v>103.96000000000002</c:v>
                </c:pt>
                <c:pt idx="14476">
                  <c:v>103.44000000000005</c:v>
                </c:pt>
                <c:pt idx="14477">
                  <c:v>102.92400000000002</c:v>
                </c:pt>
                <c:pt idx="14478">
                  <c:v>102.41400000000006</c:v>
                </c:pt>
                <c:pt idx="14479">
                  <c:v>101.91000000000005</c:v>
                </c:pt>
                <c:pt idx="14480">
                  <c:v>101.41100000000006</c:v>
                </c:pt>
                <c:pt idx="14481">
                  <c:v>100.91700000000006</c:v>
                </c:pt>
                <c:pt idx="14482">
                  <c:v>100.428</c:v>
                </c:pt>
                <c:pt idx="14483">
                  <c:v>99.945300000000003</c:v>
                </c:pt>
                <c:pt idx="14484">
                  <c:v>99.467600000000076</c:v>
                </c:pt>
                <c:pt idx="14485">
                  <c:v>98.995099999999994</c:v>
                </c:pt>
                <c:pt idx="14486">
                  <c:v>98.527999999999992</c:v>
                </c:pt>
                <c:pt idx="14487">
                  <c:v>98.066100000000006</c:v>
                </c:pt>
                <c:pt idx="14488">
                  <c:v>97.6096</c:v>
                </c:pt>
                <c:pt idx="14489">
                  <c:v>97.158299999999983</c:v>
                </c:pt>
                <c:pt idx="14490">
                  <c:v>96.712300000000013</c:v>
                </c:pt>
                <c:pt idx="14491">
                  <c:v>96.271500000000003</c:v>
                </c:pt>
                <c:pt idx="14492">
                  <c:v>95.835999999999999</c:v>
                </c:pt>
                <c:pt idx="14493">
                  <c:v>95.405600000000007</c:v>
                </c:pt>
                <c:pt idx="14494">
                  <c:v>94.980500000000006</c:v>
                </c:pt>
                <c:pt idx="14495">
                  <c:v>94.560500000000005</c:v>
                </c:pt>
                <c:pt idx="14496">
                  <c:v>94.145699999999991</c:v>
                </c:pt>
                <c:pt idx="14497">
                  <c:v>93.736099999999993</c:v>
                </c:pt>
                <c:pt idx="14498">
                  <c:v>93.331500000000005</c:v>
                </c:pt>
                <c:pt idx="14499">
                  <c:v>92.932100000000005</c:v>
                </c:pt>
                <c:pt idx="14500">
                  <c:v>92.537700000000001</c:v>
                </c:pt>
                <c:pt idx="14501">
                  <c:v>92.148399999999981</c:v>
                </c:pt>
                <c:pt idx="14502">
                  <c:v>91.764200000000059</c:v>
                </c:pt>
                <c:pt idx="14503">
                  <c:v>91.384900000000002</c:v>
                </c:pt>
                <c:pt idx="14504">
                  <c:v>91.0107</c:v>
                </c:pt>
                <c:pt idx="14505">
                  <c:v>90.641499999999994</c:v>
                </c:pt>
                <c:pt idx="14506">
                  <c:v>90.277299999999997</c:v>
                </c:pt>
                <c:pt idx="14507">
                  <c:v>89.918000000000006</c:v>
                </c:pt>
                <c:pt idx="14508">
                  <c:v>89.563500000000005</c:v>
                </c:pt>
                <c:pt idx="14509">
                  <c:v>89.214000000000027</c:v>
                </c:pt>
                <c:pt idx="14510">
                  <c:v>88.869399999999999</c:v>
                </c:pt>
                <c:pt idx="14511">
                  <c:v>88.529600000000002</c:v>
                </c:pt>
                <c:pt idx="14512">
                  <c:v>88.194699999999997</c:v>
                </c:pt>
                <c:pt idx="14513">
                  <c:v>87.864500000000007</c:v>
                </c:pt>
                <c:pt idx="14514">
                  <c:v>87.539199999999994</c:v>
                </c:pt>
                <c:pt idx="14515">
                  <c:v>87.218500000000006</c:v>
                </c:pt>
                <c:pt idx="14516">
                  <c:v>86.902699999999996</c:v>
                </c:pt>
                <c:pt idx="14517">
                  <c:v>86.591499999999996</c:v>
                </c:pt>
                <c:pt idx="14518">
                  <c:v>86.284999999999997</c:v>
                </c:pt>
                <c:pt idx="14519">
                  <c:v>85.983199999999997</c:v>
                </c:pt>
                <c:pt idx="14520">
                  <c:v>85.686099999999982</c:v>
                </c:pt>
                <c:pt idx="14521">
                  <c:v>85.3934</c:v>
                </c:pt>
                <c:pt idx="14522">
                  <c:v>85.105499999999978</c:v>
                </c:pt>
                <c:pt idx="14523">
                  <c:v>84.822000000000003</c:v>
                </c:pt>
                <c:pt idx="14524">
                  <c:v>84.543200000000027</c:v>
                </c:pt>
                <c:pt idx="14525">
                  <c:v>84.268799999999999</c:v>
                </c:pt>
                <c:pt idx="14526">
                  <c:v>83.998900000000006</c:v>
                </c:pt>
                <c:pt idx="14527">
                  <c:v>83.733500000000006</c:v>
                </c:pt>
                <c:pt idx="14528">
                  <c:v>83.472499999999982</c:v>
                </c:pt>
                <c:pt idx="14529">
                  <c:v>83.215900000000005</c:v>
                </c:pt>
                <c:pt idx="14530">
                  <c:v>82.963700000000003</c:v>
                </c:pt>
                <c:pt idx="14531">
                  <c:v>82.715900000000005</c:v>
                </c:pt>
                <c:pt idx="14532">
                  <c:v>82.472499999999982</c:v>
                </c:pt>
                <c:pt idx="14533">
                  <c:v>82.233199999999997</c:v>
                </c:pt>
                <c:pt idx="14534">
                  <c:v>81.998400000000004</c:v>
                </c:pt>
                <c:pt idx="14535">
                  <c:v>81.767799999999994</c:v>
                </c:pt>
                <c:pt idx="14536">
                  <c:v>81.541300000000007</c:v>
                </c:pt>
                <c:pt idx="14537">
                  <c:v>81.319199999999995</c:v>
                </c:pt>
                <c:pt idx="14538">
                  <c:v>81.101200000000006</c:v>
                </c:pt>
                <c:pt idx="14539">
                  <c:v>80.887299999999996</c:v>
                </c:pt>
                <c:pt idx="14540">
                  <c:v>80.677699999999987</c:v>
                </c:pt>
                <c:pt idx="14541">
                  <c:v>80.472099999999998</c:v>
                </c:pt>
                <c:pt idx="14542">
                  <c:v>80.270600000000002</c:v>
                </c:pt>
                <c:pt idx="14543">
                  <c:v>80.073099999999982</c:v>
                </c:pt>
                <c:pt idx="14544">
                  <c:v>79.879799999999989</c:v>
                </c:pt>
                <c:pt idx="14545">
                  <c:v>79.6905</c:v>
                </c:pt>
                <c:pt idx="14546">
                  <c:v>79.505099999999999</c:v>
                </c:pt>
                <c:pt idx="14547">
                  <c:v>79.323700000000002</c:v>
                </c:pt>
                <c:pt idx="14548">
                  <c:v>79.146199999999993</c:v>
                </c:pt>
                <c:pt idx="14549">
                  <c:v>78.972700000000003</c:v>
                </c:pt>
                <c:pt idx="14550">
                  <c:v>78.803100000000001</c:v>
                </c:pt>
                <c:pt idx="14551">
                  <c:v>78.6374</c:v>
                </c:pt>
                <c:pt idx="14552">
                  <c:v>78.475499999999982</c:v>
                </c:pt>
                <c:pt idx="14553">
                  <c:v>78.317499999999995</c:v>
                </c:pt>
                <c:pt idx="14554">
                  <c:v>78.163299999999992</c:v>
                </c:pt>
                <c:pt idx="14555">
                  <c:v>78.012900000000002</c:v>
                </c:pt>
                <c:pt idx="14556">
                  <c:v>77.866200000000006</c:v>
                </c:pt>
                <c:pt idx="14557">
                  <c:v>77.723399999999998</c:v>
                </c:pt>
                <c:pt idx="14558">
                  <c:v>77.584199999999996</c:v>
                </c:pt>
                <c:pt idx="14559">
                  <c:v>77.448800000000006</c:v>
                </c:pt>
                <c:pt idx="14560">
                  <c:v>77.317099999999996</c:v>
                </c:pt>
                <c:pt idx="14561">
                  <c:v>77.188999999999979</c:v>
                </c:pt>
                <c:pt idx="14562">
                  <c:v>77.064700000000002</c:v>
                </c:pt>
                <c:pt idx="14563">
                  <c:v>76.943900000000056</c:v>
                </c:pt>
                <c:pt idx="14564">
                  <c:v>76.826899999999981</c:v>
                </c:pt>
                <c:pt idx="14565">
                  <c:v>76.713399999999993</c:v>
                </c:pt>
                <c:pt idx="14566">
                  <c:v>76.603499999999983</c:v>
                </c:pt>
                <c:pt idx="14567">
                  <c:v>76.49710000000006</c:v>
                </c:pt>
                <c:pt idx="14568">
                  <c:v>76.394400000000005</c:v>
                </c:pt>
                <c:pt idx="14569">
                  <c:v>76.295199999999994</c:v>
                </c:pt>
                <c:pt idx="14570">
                  <c:v>76.199600000000004</c:v>
                </c:pt>
                <c:pt idx="14571">
                  <c:v>76.107299999999995</c:v>
                </c:pt>
                <c:pt idx="14572">
                  <c:v>76.018699999999995</c:v>
                </c:pt>
                <c:pt idx="14573">
                  <c:v>75.933600000000027</c:v>
                </c:pt>
                <c:pt idx="14574">
                  <c:v>75.85199999999999</c:v>
                </c:pt>
                <c:pt idx="14575">
                  <c:v>75.773699999999991</c:v>
                </c:pt>
                <c:pt idx="14576">
                  <c:v>75.698999999999998</c:v>
                </c:pt>
                <c:pt idx="14577">
                  <c:v>75.62769999999999</c:v>
                </c:pt>
                <c:pt idx="14578">
                  <c:v>75.559799999999981</c:v>
                </c:pt>
                <c:pt idx="14579">
                  <c:v>75.495400000000004</c:v>
                </c:pt>
                <c:pt idx="14580">
                  <c:v>75.434399999999997</c:v>
                </c:pt>
                <c:pt idx="14581">
                  <c:v>75.376699999999985</c:v>
                </c:pt>
                <c:pt idx="14582">
                  <c:v>75.32259999999998</c:v>
                </c:pt>
                <c:pt idx="14583">
                  <c:v>75.271699999999996</c:v>
                </c:pt>
                <c:pt idx="14584">
                  <c:v>75.224300000000014</c:v>
                </c:pt>
                <c:pt idx="14585">
                  <c:v>75.180199999999999</c:v>
                </c:pt>
                <c:pt idx="14586">
                  <c:v>75.139499999999998</c:v>
                </c:pt>
                <c:pt idx="14587">
                  <c:v>75.102199999999982</c:v>
                </c:pt>
                <c:pt idx="14588">
                  <c:v>75.068299999999994</c:v>
                </c:pt>
                <c:pt idx="14589">
                  <c:v>75.037600000000026</c:v>
                </c:pt>
                <c:pt idx="14590">
                  <c:v>75.010400000000004</c:v>
                </c:pt>
                <c:pt idx="14591">
                  <c:v>74.986500000000007</c:v>
                </c:pt>
                <c:pt idx="14592">
                  <c:v>74.965999999999994</c:v>
                </c:pt>
                <c:pt idx="14593">
                  <c:v>74.948800000000006</c:v>
                </c:pt>
                <c:pt idx="14594">
                  <c:v>74.935000000000002</c:v>
                </c:pt>
                <c:pt idx="14595">
                  <c:v>74.924400000000006</c:v>
                </c:pt>
                <c:pt idx="14596">
                  <c:v>74.917300000000026</c:v>
                </c:pt>
                <c:pt idx="14597">
                  <c:v>74.913500000000056</c:v>
                </c:pt>
                <c:pt idx="14598">
                  <c:v>74.912999999999997</c:v>
                </c:pt>
                <c:pt idx="14599">
                  <c:v>74.915999999999997</c:v>
                </c:pt>
                <c:pt idx="14600">
                  <c:v>74.922200000000004</c:v>
                </c:pt>
                <c:pt idx="14601">
                  <c:v>74.931799999999996</c:v>
                </c:pt>
                <c:pt idx="14602">
                  <c:v>74.944800000000058</c:v>
                </c:pt>
                <c:pt idx="14603">
                  <c:v>74.96120000000009</c:v>
                </c:pt>
                <c:pt idx="14604">
                  <c:v>74.980900000000005</c:v>
                </c:pt>
                <c:pt idx="14605">
                  <c:v>75.004000000000005</c:v>
                </c:pt>
                <c:pt idx="14606">
                  <c:v>75.030500000000004</c:v>
                </c:pt>
                <c:pt idx="14607">
                  <c:v>75.060400000000001</c:v>
                </c:pt>
                <c:pt idx="14608">
                  <c:v>75.093700000000013</c:v>
                </c:pt>
                <c:pt idx="14609">
                  <c:v>75.13039999999998</c:v>
                </c:pt>
                <c:pt idx="14610">
                  <c:v>75.170499999999947</c:v>
                </c:pt>
                <c:pt idx="14611">
                  <c:v>75.214100000000059</c:v>
                </c:pt>
                <c:pt idx="14612">
                  <c:v>75.261100000000027</c:v>
                </c:pt>
                <c:pt idx="14613">
                  <c:v>75.311600000000027</c:v>
                </c:pt>
                <c:pt idx="14614">
                  <c:v>75.365499999999983</c:v>
                </c:pt>
                <c:pt idx="14615">
                  <c:v>75.422899999999998</c:v>
                </c:pt>
                <c:pt idx="14616">
                  <c:v>75.483800000000002</c:v>
                </c:pt>
                <c:pt idx="14617">
                  <c:v>75.548199999999994</c:v>
                </c:pt>
                <c:pt idx="14618">
                  <c:v>75.616100000000003</c:v>
                </c:pt>
                <c:pt idx="14619">
                  <c:v>75.687600000000003</c:v>
                </c:pt>
                <c:pt idx="14620">
                  <c:v>75.762600000000006</c:v>
                </c:pt>
                <c:pt idx="14621">
                  <c:v>75.841099999999997</c:v>
                </c:pt>
                <c:pt idx="14622">
                  <c:v>75.923300000000012</c:v>
                </c:pt>
                <c:pt idx="14623">
                  <c:v>76.009</c:v>
                </c:pt>
                <c:pt idx="14624">
                  <c:v>76.098399999999998</c:v>
                </c:pt>
                <c:pt idx="14625">
                  <c:v>76.191400000000002</c:v>
                </c:pt>
                <c:pt idx="14626">
                  <c:v>76.2881</c:v>
                </c:pt>
                <c:pt idx="14627">
                  <c:v>76.388399999999947</c:v>
                </c:pt>
                <c:pt idx="14628">
                  <c:v>76.492500000000007</c:v>
                </c:pt>
                <c:pt idx="14629">
                  <c:v>76.60029999999999</c:v>
                </c:pt>
                <c:pt idx="14630">
                  <c:v>76.711799999999997</c:v>
                </c:pt>
                <c:pt idx="14631">
                  <c:v>76.826999999999998</c:v>
                </c:pt>
                <c:pt idx="14632">
                  <c:v>76.946100000000058</c:v>
                </c:pt>
                <c:pt idx="14633">
                  <c:v>77.069000000000003</c:v>
                </c:pt>
                <c:pt idx="14634">
                  <c:v>77.195599999999999</c:v>
                </c:pt>
                <c:pt idx="14635">
                  <c:v>77.3262</c:v>
                </c:pt>
                <c:pt idx="14636">
                  <c:v>77.460700000000003</c:v>
                </c:pt>
                <c:pt idx="14637">
                  <c:v>77.599000000000004</c:v>
                </c:pt>
                <c:pt idx="14638">
                  <c:v>77.741300000000024</c:v>
                </c:pt>
                <c:pt idx="14639">
                  <c:v>77.887600000000006</c:v>
                </c:pt>
                <c:pt idx="14640">
                  <c:v>78.037800000000004</c:v>
                </c:pt>
                <c:pt idx="14641">
                  <c:v>78.192099999999982</c:v>
                </c:pt>
                <c:pt idx="14642">
                  <c:v>78.350399999999979</c:v>
                </c:pt>
                <c:pt idx="14643">
                  <c:v>78.512799999999999</c:v>
                </c:pt>
                <c:pt idx="14644">
                  <c:v>78.67919999999998</c:v>
                </c:pt>
                <c:pt idx="14645">
                  <c:v>78.849900000000005</c:v>
                </c:pt>
                <c:pt idx="14646">
                  <c:v>79.024600000000007</c:v>
                </c:pt>
                <c:pt idx="14647">
                  <c:v>79.203599999999994</c:v>
                </c:pt>
                <c:pt idx="14648">
                  <c:v>79.38679999999998</c:v>
                </c:pt>
                <c:pt idx="14649">
                  <c:v>79.574200000000005</c:v>
                </c:pt>
                <c:pt idx="14650">
                  <c:v>79.766000000000005</c:v>
                </c:pt>
                <c:pt idx="14651">
                  <c:v>79.962000000000003</c:v>
                </c:pt>
                <c:pt idx="14652">
                  <c:v>80.162399999999948</c:v>
                </c:pt>
                <c:pt idx="14653">
                  <c:v>80.367199999999997</c:v>
                </c:pt>
                <c:pt idx="14654">
                  <c:v>80.576300000000003</c:v>
                </c:pt>
                <c:pt idx="14655">
                  <c:v>80.790000000000006</c:v>
                </c:pt>
                <c:pt idx="14656">
                  <c:v>81.008099999999999</c:v>
                </c:pt>
                <c:pt idx="14657">
                  <c:v>81.230700000000013</c:v>
                </c:pt>
                <c:pt idx="14658">
                  <c:v>81.457899999999995</c:v>
                </c:pt>
                <c:pt idx="14659">
                  <c:v>81.689599999999999</c:v>
                </c:pt>
                <c:pt idx="14660">
                  <c:v>81.926000000000002</c:v>
                </c:pt>
                <c:pt idx="14661">
                  <c:v>82.167100000000005</c:v>
                </c:pt>
                <c:pt idx="14662">
                  <c:v>82.412800000000004</c:v>
                </c:pt>
                <c:pt idx="14663">
                  <c:v>82.663200000000003</c:v>
                </c:pt>
                <c:pt idx="14664">
                  <c:v>82.918400000000005</c:v>
                </c:pt>
                <c:pt idx="14665">
                  <c:v>83.178399999999925</c:v>
                </c:pt>
                <c:pt idx="14666">
                  <c:v>83.443200000000076</c:v>
                </c:pt>
                <c:pt idx="14667">
                  <c:v>83.712900000000005</c:v>
                </c:pt>
                <c:pt idx="14668">
                  <c:v>83.987499999999997</c:v>
                </c:pt>
                <c:pt idx="14669">
                  <c:v>84.266999999999996</c:v>
                </c:pt>
                <c:pt idx="14670">
                  <c:v>84.551599999999993</c:v>
                </c:pt>
                <c:pt idx="14671">
                  <c:v>84.841099999999997</c:v>
                </c:pt>
                <c:pt idx="14672">
                  <c:v>85.135699999999986</c:v>
                </c:pt>
                <c:pt idx="14673">
                  <c:v>85.435400000000001</c:v>
                </c:pt>
                <c:pt idx="14674">
                  <c:v>85.740200000000058</c:v>
                </c:pt>
                <c:pt idx="14675">
                  <c:v>86.0501</c:v>
                </c:pt>
                <c:pt idx="14676">
                  <c:v>86.365299999999991</c:v>
                </c:pt>
                <c:pt idx="14677">
                  <c:v>86.685699999999983</c:v>
                </c:pt>
                <c:pt idx="14678">
                  <c:v>87.011300000000006</c:v>
                </c:pt>
                <c:pt idx="14679">
                  <c:v>87.342299999999994</c:v>
                </c:pt>
                <c:pt idx="14680">
                  <c:v>87.678599999999989</c:v>
                </c:pt>
                <c:pt idx="14681">
                  <c:v>88.020299999999992</c:v>
                </c:pt>
                <c:pt idx="14682">
                  <c:v>88.367500000000007</c:v>
                </c:pt>
                <c:pt idx="14683">
                  <c:v>88.72</c:v>
                </c:pt>
                <c:pt idx="14684">
                  <c:v>89.078099999999978</c:v>
                </c:pt>
                <c:pt idx="14685">
                  <c:v>89.441700000000026</c:v>
                </c:pt>
                <c:pt idx="14686">
                  <c:v>89.810900000000004</c:v>
                </c:pt>
                <c:pt idx="14687">
                  <c:v>90.185699999999983</c:v>
                </c:pt>
                <c:pt idx="14688">
                  <c:v>90.566100000000006</c:v>
                </c:pt>
                <c:pt idx="14689">
                  <c:v>90.952200000000005</c:v>
                </c:pt>
                <c:pt idx="14690">
                  <c:v>91.344099999999997</c:v>
                </c:pt>
                <c:pt idx="14691">
                  <c:v>91.741600000000076</c:v>
                </c:pt>
                <c:pt idx="14692">
                  <c:v>92.144999999999996</c:v>
                </c:pt>
                <c:pt idx="14693">
                  <c:v>92.554100000000005</c:v>
                </c:pt>
                <c:pt idx="14694">
                  <c:v>92.969200000000058</c:v>
                </c:pt>
                <c:pt idx="14695">
                  <c:v>93.390100000000004</c:v>
                </c:pt>
                <c:pt idx="14696">
                  <c:v>93.816999999999993</c:v>
                </c:pt>
                <c:pt idx="14697">
                  <c:v>94.249799999999993</c:v>
                </c:pt>
                <c:pt idx="14698">
                  <c:v>94.68859999999998</c:v>
                </c:pt>
                <c:pt idx="14699">
                  <c:v>95.13339999999998</c:v>
                </c:pt>
                <c:pt idx="14700">
                  <c:v>95.584300000000013</c:v>
                </c:pt>
                <c:pt idx="14701">
                  <c:v>96.041300000000007</c:v>
                </c:pt>
                <c:pt idx="14702">
                  <c:v>96.504300000000001</c:v>
                </c:pt>
                <c:pt idx="14703">
                  <c:v>96.973600000000005</c:v>
                </c:pt>
                <c:pt idx="14704">
                  <c:v>97.449100000000058</c:v>
                </c:pt>
                <c:pt idx="14705">
                  <c:v>97.930700000000002</c:v>
                </c:pt>
                <c:pt idx="14706">
                  <c:v>98.418700000000001</c:v>
                </c:pt>
                <c:pt idx="14707">
                  <c:v>98.912899999999993</c:v>
                </c:pt>
                <c:pt idx="14708">
                  <c:v>99.413399999999996</c:v>
                </c:pt>
                <c:pt idx="14709">
                  <c:v>99.920199999999994</c:v>
                </c:pt>
                <c:pt idx="14710">
                  <c:v>100.43300000000002</c:v>
                </c:pt>
                <c:pt idx="14711">
                  <c:v>100.953</c:v>
                </c:pt>
                <c:pt idx="14712">
                  <c:v>101.479</c:v>
                </c:pt>
                <c:pt idx="14713">
                  <c:v>102.012</c:v>
                </c:pt>
                <c:pt idx="14714">
                  <c:v>102.551</c:v>
                </c:pt>
                <c:pt idx="14715">
                  <c:v>103.096</c:v>
                </c:pt>
                <c:pt idx="14716">
                  <c:v>103.648</c:v>
                </c:pt>
                <c:pt idx="14717">
                  <c:v>104.20699999999999</c:v>
                </c:pt>
                <c:pt idx="14718">
                  <c:v>104.77200000000001</c:v>
                </c:pt>
                <c:pt idx="14719">
                  <c:v>105.34399999999999</c:v>
                </c:pt>
                <c:pt idx="14720">
                  <c:v>105.922</c:v>
                </c:pt>
                <c:pt idx="14721">
                  <c:v>106.50700000000002</c:v>
                </c:pt>
                <c:pt idx="14722">
                  <c:v>107.099</c:v>
                </c:pt>
                <c:pt idx="14723">
                  <c:v>107.697</c:v>
                </c:pt>
                <c:pt idx="14724">
                  <c:v>108.30200000000001</c:v>
                </c:pt>
                <c:pt idx="14725">
                  <c:v>108.91400000000006</c:v>
                </c:pt>
                <c:pt idx="14726">
                  <c:v>109.532</c:v>
                </c:pt>
                <c:pt idx="14727">
                  <c:v>110.15799999999999</c:v>
                </c:pt>
                <c:pt idx="14728">
                  <c:v>110.79</c:v>
                </c:pt>
                <c:pt idx="14729">
                  <c:v>111.429</c:v>
                </c:pt>
                <c:pt idx="14730">
                  <c:v>112.074</c:v>
                </c:pt>
                <c:pt idx="14731">
                  <c:v>112.727</c:v>
                </c:pt>
                <c:pt idx="14732">
                  <c:v>113.386</c:v>
                </c:pt>
                <c:pt idx="14733">
                  <c:v>114.05200000000001</c:v>
                </c:pt>
                <c:pt idx="14734">
                  <c:v>114.726</c:v>
                </c:pt>
                <c:pt idx="14735">
                  <c:v>115.405</c:v>
                </c:pt>
                <c:pt idx="14736">
                  <c:v>116.092</c:v>
                </c:pt>
                <c:pt idx="14737">
                  <c:v>116.786</c:v>
                </c:pt>
                <c:pt idx="14738">
                  <c:v>117.48699999999999</c:v>
                </c:pt>
                <c:pt idx="14739">
                  <c:v>118.194</c:v>
                </c:pt>
                <c:pt idx="14740">
                  <c:v>118.90900000000002</c:v>
                </c:pt>
                <c:pt idx="14741">
                  <c:v>119.63</c:v>
                </c:pt>
                <c:pt idx="14742">
                  <c:v>120.35799999999999</c:v>
                </c:pt>
                <c:pt idx="14743">
                  <c:v>121.093</c:v>
                </c:pt>
                <c:pt idx="14744">
                  <c:v>121.836</c:v>
                </c:pt>
                <c:pt idx="14745">
                  <c:v>122.58499999999999</c:v>
                </c:pt>
                <c:pt idx="14746">
                  <c:v>123.34099999999999</c:v>
                </c:pt>
                <c:pt idx="14747">
                  <c:v>124.10299999999998</c:v>
                </c:pt>
                <c:pt idx="14748">
                  <c:v>124.87299999999998</c:v>
                </c:pt>
                <c:pt idx="14749">
                  <c:v>125.64999999999999</c:v>
                </c:pt>
                <c:pt idx="14750">
                  <c:v>126.43400000000005</c:v>
                </c:pt>
                <c:pt idx="14751">
                  <c:v>127.224</c:v>
                </c:pt>
                <c:pt idx="14752">
                  <c:v>128.02200000000011</c:v>
                </c:pt>
                <c:pt idx="14753">
                  <c:v>128.82600000000011</c:v>
                </c:pt>
                <c:pt idx="14754">
                  <c:v>129.637</c:v>
                </c:pt>
                <c:pt idx="14755">
                  <c:v>130.45500000000001</c:v>
                </c:pt>
                <c:pt idx="14756">
                  <c:v>131.28</c:v>
                </c:pt>
                <c:pt idx="14757">
                  <c:v>132.11199999999999</c:v>
                </c:pt>
                <c:pt idx="14758">
                  <c:v>132.95100000000011</c:v>
                </c:pt>
                <c:pt idx="14759">
                  <c:v>133.797</c:v>
                </c:pt>
                <c:pt idx="14760">
                  <c:v>134.64899999999997</c:v>
                </c:pt>
                <c:pt idx="14761">
                  <c:v>135.50800000000001</c:v>
                </c:pt>
                <c:pt idx="14762">
                  <c:v>136.374</c:v>
                </c:pt>
                <c:pt idx="14763">
                  <c:v>137.24699999999999</c:v>
                </c:pt>
                <c:pt idx="14764">
                  <c:v>138.126</c:v>
                </c:pt>
                <c:pt idx="14765">
                  <c:v>139.012</c:v>
                </c:pt>
                <c:pt idx="14766">
                  <c:v>139.905</c:v>
                </c:pt>
                <c:pt idx="14767">
                  <c:v>140.804</c:v>
                </c:pt>
                <c:pt idx="14768">
                  <c:v>141.70999999999998</c:v>
                </c:pt>
                <c:pt idx="14769">
                  <c:v>142.62300000000002</c:v>
                </c:pt>
                <c:pt idx="14770">
                  <c:v>143.54300000000001</c:v>
                </c:pt>
                <c:pt idx="14771">
                  <c:v>144.46800000000007</c:v>
                </c:pt>
                <c:pt idx="14772">
                  <c:v>145.40100000000001</c:v>
                </c:pt>
                <c:pt idx="14773">
                  <c:v>146.34</c:v>
                </c:pt>
                <c:pt idx="14774">
                  <c:v>147.285</c:v>
                </c:pt>
                <c:pt idx="14775">
                  <c:v>148.23699999999999</c:v>
                </c:pt>
                <c:pt idx="14776">
                  <c:v>149.19499999999999</c:v>
                </c:pt>
                <c:pt idx="14777">
                  <c:v>150.16</c:v>
                </c:pt>
                <c:pt idx="14778">
                  <c:v>151.131</c:v>
                </c:pt>
                <c:pt idx="14779">
                  <c:v>152.108</c:v>
                </c:pt>
                <c:pt idx="14780">
                  <c:v>153.09100000000001</c:v>
                </c:pt>
                <c:pt idx="14781">
                  <c:v>154.08100000000007</c:v>
                </c:pt>
                <c:pt idx="14782">
                  <c:v>155.077</c:v>
                </c:pt>
                <c:pt idx="14783">
                  <c:v>156.07900000000001</c:v>
                </c:pt>
                <c:pt idx="14784">
                  <c:v>157.08700000000007</c:v>
                </c:pt>
                <c:pt idx="14785">
                  <c:v>158.101</c:v>
                </c:pt>
                <c:pt idx="14786">
                  <c:v>159.12100000000001</c:v>
                </c:pt>
                <c:pt idx="14787">
                  <c:v>160.14699999999999</c:v>
                </c:pt>
                <c:pt idx="14788">
                  <c:v>161.178</c:v>
                </c:pt>
                <c:pt idx="14789">
                  <c:v>162.21599999999998</c:v>
                </c:pt>
                <c:pt idx="14790">
                  <c:v>163.25899999999999</c:v>
                </c:pt>
                <c:pt idx="14791">
                  <c:v>164.30800000000011</c:v>
                </c:pt>
                <c:pt idx="14792">
                  <c:v>165.363</c:v>
                </c:pt>
                <c:pt idx="14793">
                  <c:v>166.42400000000001</c:v>
                </c:pt>
                <c:pt idx="14794">
                  <c:v>167.49</c:v>
                </c:pt>
                <c:pt idx="14795">
                  <c:v>168.56100000000001</c:v>
                </c:pt>
                <c:pt idx="14796">
                  <c:v>169.63800000000001</c:v>
                </c:pt>
                <c:pt idx="14797">
                  <c:v>170.72</c:v>
                </c:pt>
                <c:pt idx="14798">
                  <c:v>171.80800000000011</c:v>
                </c:pt>
                <c:pt idx="14799">
                  <c:v>172.90100000000001</c:v>
                </c:pt>
                <c:pt idx="14800">
                  <c:v>173.999</c:v>
                </c:pt>
                <c:pt idx="14801">
                  <c:v>175.102</c:v>
                </c:pt>
                <c:pt idx="14802">
                  <c:v>176.20999999999998</c:v>
                </c:pt>
                <c:pt idx="14803">
                  <c:v>177.32300000000001</c:v>
                </c:pt>
                <c:pt idx="14804">
                  <c:v>178.441</c:v>
                </c:pt>
                <c:pt idx="14805">
                  <c:v>179.56399999999999</c:v>
                </c:pt>
                <c:pt idx="14806">
                  <c:v>180.691</c:v>
                </c:pt>
                <c:pt idx="14807">
                  <c:v>181.82400000000001</c:v>
                </c:pt>
                <c:pt idx="14808">
                  <c:v>182.96100000000001</c:v>
                </c:pt>
                <c:pt idx="14809">
                  <c:v>184.102</c:v>
                </c:pt>
                <c:pt idx="14810">
                  <c:v>185.24799999999999</c:v>
                </c:pt>
                <c:pt idx="14811">
                  <c:v>186.39800000000011</c:v>
                </c:pt>
                <c:pt idx="14812">
                  <c:v>187.553</c:v>
                </c:pt>
                <c:pt idx="14813">
                  <c:v>188.71199999999999</c:v>
                </c:pt>
                <c:pt idx="14814">
                  <c:v>189.875</c:v>
                </c:pt>
                <c:pt idx="14815">
                  <c:v>191.042</c:v>
                </c:pt>
                <c:pt idx="14816">
                  <c:v>192.21299999999999</c:v>
                </c:pt>
                <c:pt idx="14817">
                  <c:v>193.38800000000012</c:v>
                </c:pt>
                <c:pt idx="14818">
                  <c:v>194.566</c:v>
                </c:pt>
                <c:pt idx="14819">
                  <c:v>195.74899999999997</c:v>
                </c:pt>
                <c:pt idx="14820">
                  <c:v>196.935</c:v>
                </c:pt>
                <c:pt idx="14821">
                  <c:v>198.125</c:v>
                </c:pt>
                <c:pt idx="14822">
                  <c:v>199.31800000000001</c:v>
                </c:pt>
                <c:pt idx="14823">
                  <c:v>200.51399999999998</c:v>
                </c:pt>
                <c:pt idx="14824">
                  <c:v>201.71399999999988</c:v>
                </c:pt>
                <c:pt idx="14825">
                  <c:v>202.917</c:v>
                </c:pt>
                <c:pt idx="14826">
                  <c:v>204.12300000000002</c:v>
                </c:pt>
                <c:pt idx="14827">
                  <c:v>205.33200000000011</c:v>
                </c:pt>
                <c:pt idx="14828">
                  <c:v>206.54300000000001</c:v>
                </c:pt>
                <c:pt idx="14829">
                  <c:v>207.75800000000001</c:v>
                </c:pt>
                <c:pt idx="14830">
                  <c:v>208.97499999999999</c:v>
                </c:pt>
                <c:pt idx="14831">
                  <c:v>210.19499999999999</c:v>
                </c:pt>
                <c:pt idx="14832">
                  <c:v>211.41800000000001</c:v>
                </c:pt>
                <c:pt idx="14833">
                  <c:v>212.642</c:v>
                </c:pt>
                <c:pt idx="14834">
                  <c:v>213.869</c:v>
                </c:pt>
                <c:pt idx="14835">
                  <c:v>215.09900000000002</c:v>
                </c:pt>
                <c:pt idx="14836">
                  <c:v>216.33</c:v>
                </c:pt>
                <c:pt idx="14837">
                  <c:v>217.56300000000002</c:v>
                </c:pt>
                <c:pt idx="14838">
                  <c:v>218.79900000000001</c:v>
                </c:pt>
                <c:pt idx="14839">
                  <c:v>220.036</c:v>
                </c:pt>
                <c:pt idx="14840">
                  <c:v>221.27399999999992</c:v>
                </c:pt>
                <c:pt idx="14841">
                  <c:v>222.51499999999999</c:v>
                </c:pt>
                <c:pt idx="14842">
                  <c:v>223.756</c:v>
                </c:pt>
                <c:pt idx="14843">
                  <c:v>224.999</c:v>
                </c:pt>
                <c:pt idx="14844">
                  <c:v>226.24399999999989</c:v>
                </c:pt>
                <c:pt idx="14845">
                  <c:v>227.489</c:v>
                </c:pt>
                <c:pt idx="14846">
                  <c:v>228.73499999999999</c:v>
                </c:pt>
                <c:pt idx="14847">
                  <c:v>229.983</c:v>
                </c:pt>
                <c:pt idx="14848">
                  <c:v>231.23099999999999</c:v>
                </c:pt>
                <c:pt idx="14849">
                  <c:v>232.47900000000001</c:v>
                </c:pt>
                <c:pt idx="14850">
                  <c:v>233.72900000000001</c:v>
                </c:pt>
                <c:pt idx="14851">
                  <c:v>234.97900000000001</c:v>
                </c:pt>
                <c:pt idx="14852">
                  <c:v>236.22900000000001</c:v>
                </c:pt>
                <c:pt idx="14853">
                  <c:v>237.47900000000001</c:v>
                </c:pt>
                <c:pt idx="14854">
                  <c:v>238.72900000000001</c:v>
                </c:pt>
                <c:pt idx="14855">
                  <c:v>239.9800000000001</c:v>
                </c:pt>
                <c:pt idx="14856">
                  <c:v>241.23</c:v>
                </c:pt>
                <c:pt idx="14857">
                  <c:v>242.4800000000001</c:v>
                </c:pt>
                <c:pt idx="14858">
                  <c:v>243.73</c:v>
                </c:pt>
                <c:pt idx="14859">
                  <c:v>244.97900000000001</c:v>
                </c:pt>
                <c:pt idx="14860">
                  <c:v>246.22800000000001</c:v>
                </c:pt>
                <c:pt idx="14861">
                  <c:v>247.47499999999999</c:v>
                </c:pt>
                <c:pt idx="14862">
                  <c:v>248.72300000000001</c:v>
                </c:pt>
                <c:pt idx="14863">
                  <c:v>249.96900000000002</c:v>
                </c:pt>
                <c:pt idx="14864">
                  <c:v>251.21399999999988</c:v>
                </c:pt>
                <c:pt idx="14865">
                  <c:v>252.45700000000011</c:v>
                </c:pt>
                <c:pt idx="14866">
                  <c:v>253.7</c:v>
                </c:pt>
                <c:pt idx="14867">
                  <c:v>254.941</c:v>
                </c:pt>
                <c:pt idx="14868">
                  <c:v>256.18099999999993</c:v>
                </c:pt>
                <c:pt idx="14869">
                  <c:v>257.41899999999958</c:v>
                </c:pt>
                <c:pt idx="14870">
                  <c:v>258.65499999999997</c:v>
                </c:pt>
                <c:pt idx="14871">
                  <c:v>259.88900000000001</c:v>
                </c:pt>
                <c:pt idx="14872">
                  <c:v>261.12099999999975</c:v>
                </c:pt>
                <c:pt idx="14873">
                  <c:v>262.351</c:v>
                </c:pt>
                <c:pt idx="14874">
                  <c:v>263.57799999999975</c:v>
                </c:pt>
                <c:pt idx="14875">
                  <c:v>264.80399999999975</c:v>
                </c:pt>
                <c:pt idx="14876">
                  <c:v>266.02599999999978</c:v>
                </c:pt>
                <c:pt idx="14877">
                  <c:v>267.24700000000001</c:v>
                </c:pt>
                <c:pt idx="14878">
                  <c:v>268.464</c:v>
                </c:pt>
                <c:pt idx="14879">
                  <c:v>269.678</c:v>
                </c:pt>
                <c:pt idx="14880">
                  <c:v>270.89</c:v>
                </c:pt>
                <c:pt idx="14881">
                  <c:v>272.09799999999979</c:v>
                </c:pt>
                <c:pt idx="14882">
                  <c:v>273.303</c:v>
                </c:pt>
                <c:pt idx="14883">
                  <c:v>274.505</c:v>
                </c:pt>
                <c:pt idx="14884">
                  <c:v>275.70299999999975</c:v>
                </c:pt>
                <c:pt idx="14885">
                  <c:v>276.8979999999998</c:v>
                </c:pt>
                <c:pt idx="14886">
                  <c:v>278.08799999999979</c:v>
                </c:pt>
                <c:pt idx="14887">
                  <c:v>279.27499999999975</c:v>
                </c:pt>
                <c:pt idx="14888">
                  <c:v>280.45800000000003</c:v>
                </c:pt>
                <c:pt idx="14889">
                  <c:v>281.637</c:v>
                </c:pt>
                <c:pt idx="14890">
                  <c:v>282.81200000000001</c:v>
                </c:pt>
                <c:pt idx="14891">
                  <c:v>283.98200000000003</c:v>
                </c:pt>
                <c:pt idx="14892">
                  <c:v>285.14800000000002</c:v>
                </c:pt>
                <c:pt idx="14893">
                  <c:v>286.31</c:v>
                </c:pt>
                <c:pt idx="14894">
                  <c:v>287.46599999999978</c:v>
                </c:pt>
                <c:pt idx="14895">
                  <c:v>288.61799999999999</c:v>
                </c:pt>
                <c:pt idx="14896">
                  <c:v>289.76499999999999</c:v>
                </c:pt>
                <c:pt idx="14897">
                  <c:v>290.90699999999958</c:v>
                </c:pt>
                <c:pt idx="14898">
                  <c:v>292.04300000000001</c:v>
                </c:pt>
                <c:pt idx="14899">
                  <c:v>293.17500000000001</c:v>
                </c:pt>
                <c:pt idx="14900">
                  <c:v>294.30099999999999</c:v>
                </c:pt>
                <c:pt idx="14901">
                  <c:v>295.42099999999965</c:v>
                </c:pt>
                <c:pt idx="14902">
                  <c:v>296.53599999999977</c:v>
                </c:pt>
                <c:pt idx="14903">
                  <c:v>297.64499999999998</c:v>
                </c:pt>
                <c:pt idx="14904">
                  <c:v>298.74900000000002</c:v>
                </c:pt>
                <c:pt idx="14905">
                  <c:v>299.846</c:v>
                </c:pt>
                <c:pt idx="14906">
                  <c:v>300.93699999999961</c:v>
                </c:pt>
                <c:pt idx="14907">
                  <c:v>302.02199999999965</c:v>
                </c:pt>
                <c:pt idx="14908">
                  <c:v>303.101</c:v>
                </c:pt>
                <c:pt idx="14909">
                  <c:v>304.173</c:v>
                </c:pt>
                <c:pt idx="14910">
                  <c:v>305.23899999999958</c:v>
                </c:pt>
                <c:pt idx="14911">
                  <c:v>306.29799999999977</c:v>
                </c:pt>
                <c:pt idx="14912">
                  <c:v>307.351</c:v>
                </c:pt>
                <c:pt idx="14913">
                  <c:v>308.39599999999979</c:v>
                </c:pt>
                <c:pt idx="14914">
                  <c:v>309.43499999999977</c:v>
                </c:pt>
                <c:pt idx="14915">
                  <c:v>310.46699999999959</c:v>
                </c:pt>
                <c:pt idx="14916">
                  <c:v>311.49099999999964</c:v>
                </c:pt>
                <c:pt idx="14917">
                  <c:v>312.50799999999975</c:v>
                </c:pt>
                <c:pt idx="14918">
                  <c:v>313.51799999999974</c:v>
                </c:pt>
                <c:pt idx="14919">
                  <c:v>314.52</c:v>
                </c:pt>
                <c:pt idx="14920">
                  <c:v>315.51499999999999</c:v>
                </c:pt>
                <c:pt idx="14921">
                  <c:v>316.50200000000001</c:v>
                </c:pt>
                <c:pt idx="14922">
                  <c:v>317.48099999999965</c:v>
                </c:pt>
                <c:pt idx="14923">
                  <c:v>318.45299999999975</c:v>
                </c:pt>
                <c:pt idx="14924">
                  <c:v>319.41599999999966</c:v>
                </c:pt>
                <c:pt idx="14925">
                  <c:v>320.37200000000001</c:v>
                </c:pt>
                <c:pt idx="14926">
                  <c:v>321.31900000000002</c:v>
                </c:pt>
                <c:pt idx="14927">
                  <c:v>322.25799999999975</c:v>
                </c:pt>
                <c:pt idx="14928">
                  <c:v>323.18900000000002</c:v>
                </c:pt>
                <c:pt idx="14929">
                  <c:v>324.11099999999999</c:v>
                </c:pt>
                <c:pt idx="14930">
                  <c:v>325.024</c:v>
                </c:pt>
                <c:pt idx="14931">
                  <c:v>325.92999999999978</c:v>
                </c:pt>
                <c:pt idx="14932">
                  <c:v>326.82599999999979</c:v>
                </c:pt>
                <c:pt idx="14933">
                  <c:v>327.71299999999979</c:v>
                </c:pt>
                <c:pt idx="14934">
                  <c:v>328.59199999999959</c:v>
                </c:pt>
                <c:pt idx="14935">
                  <c:v>329.46199999999965</c:v>
                </c:pt>
                <c:pt idx="14936">
                  <c:v>330.322</c:v>
                </c:pt>
                <c:pt idx="14937">
                  <c:v>331.17399999999975</c:v>
                </c:pt>
                <c:pt idx="14938">
                  <c:v>332.01599999999979</c:v>
                </c:pt>
                <c:pt idx="14939">
                  <c:v>332.84899999999999</c:v>
                </c:pt>
                <c:pt idx="14940">
                  <c:v>333.673</c:v>
                </c:pt>
                <c:pt idx="14941">
                  <c:v>334.48699999999963</c:v>
                </c:pt>
                <c:pt idx="14942">
                  <c:v>335.29099999999966</c:v>
                </c:pt>
                <c:pt idx="14943">
                  <c:v>336.08599999999979</c:v>
                </c:pt>
                <c:pt idx="14944">
                  <c:v>336.87200000000001</c:v>
                </c:pt>
                <c:pt idx="14945">
                  <c:v>337.64699999999999</c:v>
                </c:pt>
                <c:pt idx="14946">
                  <c:v>338.41299999999978</c:v>
                </c:pt>
                <c:pt idx="14947">
                  <c:v>339.16899999999993</c:v>
                </c:pt>
                <c:pt idx="14948">
                  <c:v>339.91499999999979</c:v>
                </c:pt>
                <c:pt idx="14949">
                  <c:v>340.65100000000001</c:v>
                </c:pt>
                <c:pt idx="14950">
                  <c:v>341.37599999999975</c:v>
                </c:pt>
                <c:pt idx="14951">
                  <c:v>342.09199999999959</c:v>
                </c:pt>
                <c:pt idx="14952">
                  <c:v>342.79700000000003</c:v>
                </c:pt>
                <c:pt idx="14953">
                  <c:v>343.49299999999965</c:v>
                </c:pt>
                <c:pt idx="14954">
                  <c:v>344.17700000000002</c:v>
                </c:pt>
                <c:pt idx="14955">
                  <c:v>344.85199999999975</c:v>
                </c:pt>
                <c:pt idx="14956">
                  <c:v>345.51599999999979</c:v>
                </c:pt>
                <c:pt idx="14957">
                  <c:v>346.16899999999993</c:v>
                </c:pt>
                <c:pt idx="14958">
                  <c:v>346.81200000000001</c:v>
                </c:pt>
                <c:pt idx="14959">
                  <c:v>347.44400000000002</c:v>
                </c:pt>
                <c:pt idx="14960">
                  <c:v>348.06599999999975</c:v>
                </c:pt>
                <c:pt idx="14961">
                  <c:v>348.67599999999999</c:v>
                </c:pt>
                <c:pt idx="14962">
                  <c:v>349.27599999999978</c:v>
                </c:pt>
                <c:pt idx="14963">
                  <c:v>349.86599999999999</c:v>
                </c:pt>
                <c:pt idx="14964">
                  <c:v>350.44400000000002</c:v>
                </c:pt>
                <c:pt idx="14965">
                  <c:v>351.012</c:v>
                </c:pt>
                <c:pt idx="14966">
                  <c:v>351.56799999999993</c:v>
                </c:pt>
                <c:pt idx="14967">
                  <c:v>352.11399999999975</c:v>
                </c:pt>
                <c:pt idx="14968">
                  <c:v>352.64800000000002</c:v>
                </c:pt>
                <c:pt idx="14969">
                  <c:v>353.17200000000008</c:v>
                </c:pt>
                <c:pt idx="14970">
                  <c:v>353.68400000000008</c:v>
                </c:pt>
                <c:pt idx="14971">
                  <c:v>354.18599999999975</c:v>
                </c:pt>
                <c:pt idx="14972">
                  <c:v>354.67599999999999</c:v>
                </c:pt>
                <c:pt idx="14973">
                  <c:v>355.15499999999997</c:v>
                </c:pt>
                <c:pt idx="14974">
                  <c:v>355.62200000000001</c:v>
                </c:pt>
                <c:pt idx="14975">
                  <c:v>356.07900000000001</c:v>
                </c:pt>
                <c:pt idx="14976">
                  <c:v>356.524</c:v>
                </c:pt>
                <c:pt idx="14977">
                  <c:v>356.95800000000003</c:v>
                </c:pt>
                <c:pt idx="14978">
                  <c:v>357.38099999999974</c:v>
                </c:pt>
                <c:pt idx="14979">
                  <c:v>357.79199999999958</c:v>
                </c:pt>
                <c:pt idx="14980">
                  <c:v>358.19200000000001</c:v>
                </c:pt>
                <c:pt idx="14981">
                  <c:v>358.58099999999979</c:v>
                </c:pt>
                <c:pt idx="14982">
                  <c:v>358.95800000000003</c:v>
                </c:pt>
                <c:pt idx="14983">
                  <c:v>359.32400000000001</c:v>
                </c:pt>
                <c:pt idx="14984">
                  <c:v>359.678</c:v>
                </c:pt>
                <c:pt idx="14985">
                  <c:v>360.02099999999979</c:v>
                </c:pt>
                <c:pt idx="14986">
                  <c:v>360.35199999999975</c:v>
                </c:pt>
                <c:pt idx="14987">
                  <c:v>360.67200000000008</c:v>
                </c:pt>
                <c:pt idx="14988">
                  <c:v>360.98099999999965</c:v>
                </c:pt>
                <c:pt idx="14989">
                  <c:v>361.27799999999979</c:v>
                </c:pt>
                <c:pt idx="14990">
                  <c:v>361.56400000000002</c:v>
                </c:pt>
                <c:pt idx="14991">
                  <c:v>361.83799999999979</c:v>
                </c:pt>
                <c:pt idx="14992">
                  <c:v>362.101</c:v>
                </c:pt>
                <c:pt idx="14993">
                  <c:v>362.35199999999975</c:v>
                </c:pt>
                <c:pt idx="14994">
                  <c:v>362.59199999999959</c:v>
                </c:pt>
                <c:pt idx="14995">
                  <c:v>362.82100000000003</c:v>
                </c:pt>
                <c:pt idx="14996">
                  <c:v>363.03799999999978</c:v>
                </c:pt>
                <c:pt idx="14997">
                  <c:v>363.24400000000026</c:v>
                </c:pt>
                <c:pt idx="14998">
                  <c:v>363.43799999999965</c:v>
                </c:pt>
                <c:pt idx="14999">
                  <c:v>363.62099999999975</c:v>
                </c:pt>
                <c:pt idx="15000">
                  <c:v>363.79199999999958</c:v>
                </c:pt>
                <c:pt idx="15001">
                  <c:v>363.952</c:v>
                </c:pt>
                <c:pt idx="15002">
                  <c:v>364.101</c:v>
                </c:pt>
                <c:pt idx="15003">
                  <c:v>364.23799999999977</c:v>
                </c:pt>
                <c:pt idx="15004">
                  <c:v>364.36399999999975</c:v>
                </c:pt>
                <c:pt idx="15005">
                  <c:v>364.47899999999959</c:v>
                </c:pt>
                <c:pt idx="15006">
                  <c:v>364.58199999999965</c:v>
                </c:pt>
                <c:pt idx="15007">
                  <c:v>364.67399999999975</c:v>
                </c:pt>
                <c:pt idx="15008">
                  <c:v>364.75599999999974</c:v>
                </c:pt>
                <c:pt idx="15009">
                  <c:v>364.82499999999999</c:v>
                </c:pt>
                <c:pt idx="15010">
                  <c:v>364.88400000000001</c:v>
                </c:pt>
                <c:pt idx="15011">
                  <c:v>364.93099999999959</c:v>
                </c:pt>
                <c:pt idx="15012">
                  <c:v>364.96799999999979</c:v>
                </c:pt>
                <c:pt idx="15013">
                  <c:v>364.99299999999965</c:v>
                </c:pt>
                <c:pt idx="15014">
                  <c:v>365.00700000000001</c:v>
                </c:pt>
                <c:pt idx="15015">
                  <c:v>365.0109999999998</c:v>
                </c:pt>
                <c:pt idx="15016">
                  <c:v>365.00299999999999</c:v>
                </c:pt>
                <c:pt idx="15017">
                  <c:v>364.98499999999979</c:v>
                </c:pt>
                <c:pt idx="15018">
                  <c:v>364.95499999999993</c:v>
                </c:pt>
                <c:pt idx="15019">
                  <c:v>364.91499999999979</c:v>
                </c:pt>
                <c:pt idx="15020">
                  <c:v>364.86399999999975</c:v>
                </c:pt>
                <c:pt idx="15021">
                  <c:v>364.80200000000002</c:v>
                </c:pt>
                <c:pt idx="15022">
                  <c:v>364.72899999999959</c:v>
                </c:pt>
                <c:pt idx="15023">
                  <c:v>364.64600000000002</c:v>
                </c:pt>
                <c:pt idx="15024">
                  <c:v>364.55200000000002</c:v>
                </c:pt>
                <c:pt idx="15025">
                  <c:v>364.44799999999975</c:v>
                </c:pt>
                <c:pt idx="15026">
                  <c:v>364.33300000000003</c:v>
                </c:pt>
                <c:pt idx="15027">
                  <c:v>364.20800000000003</c:v>
                </c:pt>
                <c:pt idx="15028">
                  <c:v>364.072</c:v>
                </c:pt>
                <c:pt idx="15029">
                  <c:v>363.92599999999965</c:v>
                </c:pt>
                <c:pt idx="15030">
                  <c:v>363.77</c:v>
                </c:pt>
                <c:pt idx="15031">
                  <c:v>363.60300000000001</c:v>
                </c:pt>
                <c:pt idx="15032">
                  <c:v>363.42599999999965</c:v>
                </c:pt>
                <c:pt idx="15033">
                  <c:v>363.23899999999958</c:v>
                </c:pt>
                <c:pt idx="15034">
                  <c:v>363.04300000000001</c:v>
                </c:pt>
                <c:pt idx="15035">
                  <c:v>362.83599999999979</c:v>
                </c:pt>
                <c:pt idx="15036">
                  <c:v>362.61900000000026</c:v>
                </c:pt>
                <c:pt idx="15037">
                  <c:v>362.39299999999974</c:v>
                </c:pt>
                <c:pt idx="15038">
                  <c:v>362.15600000000001</c:v>
                </c:pt>
                <c:pt idx="15039">
                  <c:v>361.9099999999998</c:v>
                </c:pt>
                <c:pt idx="15040">
                  <c:v>361.65400000000022</c:v>
                </c:pt>
                <c:pt idx="15041">
                  <c:v>361.38900000000001</c:v>
                </c:pt>
                <c:pt idx="15042">
                  <c:v>361.11399999999975</c:v>
                </c:pt>
                <c:pt idx="15043">
                  <c:v>360.83</c:v>
                </c:pt>
                <c:pt idx="15044">
                  <c:v>360.53699999999958</c:v>
                </c:pt>
                <c:pt idx="15045">
                  <c:v>360.23399999999958</c:v>
                </c:pt>
                <c:pt idx="15046">
                  <c:v>359.92200000000003</c:v>
                </c:pt>
                <c:pt idx="15047">
                  <c:v>359.601</c:v>
                </c:pt>
                <c:pt idx="15048">
                  <c:v>359.27099999999979</c:v>
                </c:pt>
                <c:pt idx="15049">
                  <c:v>358.93099999999959</c:v>
                </c:pt>
                <c:pt idx="15050">
                  <c:v>358.58300000000003</c:v>
                </c:pt>
                <c:pt idx="15051">
                  <c:v>358.22699999999958</c:v>
                </c:pt>
                <c:pt idx="15052">
                  <c:v>357.86099999999999</c:v>
                </c:pt>
                <c:pt idx="15053">
                  <c:v>357.48699999999963</c:v>
                </c:pt>
                <c:pt idx="15054">
                  <c:v>357.10399999999993</c:v>
                </c:pt>
                <c:pt idx="15055">
                  <c:v>356.71299999999979</c:v>
                </c:pt>
                <c:pt idx="15056">
                  <c:v>356.31299999999999</c:v>
                </c:pt>
                <c:pt idx="15057">
                  <c:v>355.90499999999975</c:v>
                </c:pt>
                <c:pt idx="15058">
                  <c:v>355.48899999999958</c:v>
                </c:pt>
                <c:pt idx="15059">
                  <c:v>355.065</c:v>
                </c:pt>
                <c:pt idx="15060">
                  <c:v>354.63200000000001</c:v>
                </c:pt>
                <c:pt idx="15061">
                  <c:v>354.19200000000001</c:v>
                </c:pt>
                <c:pt idx="15062">
                  <c:v>353.74400000000026</c:v>
                </c:pt>
                <c:pt idx="15063">
                  <c:v>353.28799999999978</c:v>
                </c:pt>
                <c:pt idx="15064">
                  <c:v>352.82400000000001</c:v>
                </c:pt>
                <c:pt idx="15065">
                  <c:v>352.35300000000001</c:v>
                </c:pt>
                <c:pt idx="15066">
                  <c:v>351.87400000000002</c:v>
                </c:pt>
                <c:pt idx="15067">
                  <c:v>351.38799999999975</c:v>
                </c:pt>
                <c:pt idx="15068">
                  <c:v>350.89499999999975</c:v>
                </c:pt>
                <c:pt idx="15069">
                  <c:v>350.39400000000001</c:v>
                </c:pt>
                <c:pt idx="15070">
                  <c:v>349.8859999999998</c:v>
                </c:pt>
                <c:pt idx="15071">
                  <c:v>349.37099999999975</c:v>
                </c:pt>
                <c:pt idx="15072">
                  <c:v>348.85</c:v>
                </c:pt>
                <c:pt idx="15073">
                  <c:v>348.32100000000003</c:v>
                </c:pt>
                <c:pt idx="15074">
                  <c:v>347.78599999999977</c:v>
                </c:pt>
                <c:pt idx="15075">
                  <c:v>347.24400000000026</c:v>
                </c:pt>
                <c:pt idx="15076">
                  <c:v>346.69499999999999</c:v>
                </c:pt>
                <c:pt idx="15077">
                  <c:v>346.14000000000021</c:v>
                </c:pt>
                <c:pt idx="15078">
                  <c:v>345.57900000000001</c:v>
                </c:pt>
                <c:pt idx="15079">
                  <c:v>345.0109999999998</c:v>
                </c:pt>
                <c:pt idx="15080">
                  <c:v>344.43699999999961</c:v>
                </c:pt>
                <c:pt idx="15081">
                  <c:v>343.85700000000008</c:v>
                </c:pt>
                <c:pt idx="15082">
                  <c:v>343.27099999999979</c:v>
                </c:pt>
                <c:pt idx="15083">
                  <c:v>342.68</c:v>
                </c:pt>
                <c:pt idx="15084">
                  <c:v>342.08199999999965</c:v>
                </c:pt>
                <c:pt idx="15085">
                  <c:v>341.47899999999959</c:v>
                </c:pt>
                <c:pt idx="15086">
                  <c:v>340.87</c:v>
                </c:pt>
                <c:pt idx="15087">
                  <c:v>340.25599999999974</c:v>
                </c:pt>
                <c:pt idx="15088">
                  <c:v>339.6359999999998</c:v>
                </c:pt>
                <c:pt idx="15089">
                  <c:v>339.0109999999998</c:v>
                </c:pt>
                <c:pt idx="15090">
                  <c:v>338.38099999999974</c:v>
                </c:pt>
                <c:pt idx="15091">
                  <c:v>337.74599999999975</c:v>
                </c:pt>
                <c:pt idx="15092">
                  <c:v>337.10599999999999</c:v>
                </c:pt>
                <c:pt idx="15093">
                  <c:v>336.46099999999979</c:v>
                </c:pt>
                <c:pt idx="15094">
                  <c:v>335.81099999999975</c:v>
                </c:pt>
                <c:pt idx="15095">
                  <c:v>335.15699999999993</c:v>
                </c:pt>
                <c:pt idx="15096">
                  <c:v>334.49799999999965</c:v>
                </c:pt>
                <c:pt idx="15097">
                  <c:v>333.834</c:v>
                </c:pt>
                <c:pt idx="15098">
                  <c:v>333.16699999999975</c:v>
                </c:pt>
                <c:pt idx="15099">
                  <c:v>332.49400000000003</c:v>
                </c:pt>
                <c:pt idx="15100">
                  <c:v>331.81799999999993</c:v>
                </c:pt>
                <c:pt idx="15101">
                  <c:v>331.13799999999975</c:v>
                </c:pt>
                <c:pt idx="15102">
                  <c:v>330.45299999999975</c:v>
                </c:pt>
                <c:pt idx="15103">
                  <c:v>329.76499999999999</c:v>
                </c:pt>
                <c:pt idx="15104">
                  <c:v>329.07299999999975</c:v>
                </c:pt>
                <c:pt idx="15105">
                  <c:v>328.37700000000001</c:v>
                </c:pt>
                <c:pt idx="15106">
                  <c:v>327.678</c:v>
                </c:pt>
                <c:pt idx="15107">
                  <c:v>326.9749999999998</c:v>
                </c:pt>
                <c:pt idx="15108">
                  <c:v>326.26900000000001</c:v>
                </c:pt>
                <c:pt idx="15109">
                  <c:v>325.56</c:v>
                </c:pt>
                <c:pt idx="15110">
                  <c:v>324.84699999999975</c:v>
                </c:pt>
                <c:pt idx="15111">
                  <c:v>324.13099999999974</c:v>
                </c:pt>
                <c:pt idx="15112">
                  <c:v>323.41199999999958</c:v>
                </c:pt>
                <c:pt idx="15113">
                  <c:v>322.69099999999975</c:v>
                </c:pt>
                <c:pt idx="15114">
                  <c:v>321.96599999999978</c:v>
                </c:pt>
                <c:pt idx="15115">
                  <c:v>321.23899999999958</c:v>
                </c:pt>
                <c:pt idx="15116">
                  <c:v>320.50900000000001</c:v>
                </c:pt>
                <c:pt idx="15117">
                  <c:v>319.77699999999965</c:v>
                </c:pt>
                <c:pt idx="15118">
                  <c:v>319.04199999999975</c:v>
                </c:pt>
                <c:pt idx="15119">
                  <c:v>318.30500000000001</c:v>
                </c:pt>
                <c:pt idx="15120">
                  <c:v>317.565</c:v>
                </c:pt>
                <c:pt idx="15121">
                  <c:v>316.82299999999975</c:v>
                </c:pt>
                <c:pt idx="15122">
                  <c:v>316.08</c:v>
                </c:pt>
                <c:pt idx="15123">
                  <c:v>315.334</c:v>
                </c:pt>
                <c:pt idx="15124">
                  <c:v>314.58699999999965</c:v>
                </c:pt>
                <c:pt idx="15125">
                  <c:v>313.83699999999965</c:v>
                </c:pt>
                <c:pt idx="15126">
                  <c:v>313.08599999999979</c:v>
                </c:pt>
                <c:pt idx="15127">
                  <c:v>312.334</c:v>
                </c:pt>
                <c:pt idx="15128">
                  <c:v>311.57900000000001</c:v>
                </c:pt>
                <c:pt idx="15129">
                  <c:v>310.82400000000001</c:v>
                </c:pt>
                <c:pt idx="15130">
                  <c:v>310.06700000000001</c:v>
                </c:pt>
                <c:pt idx="15131">
                  <c:v>309.30799999999999</c:v>
                </c:pt>
                <c:pt idx="15132">
                  <c:v>308.54899999999975</c:v>
                </c:pt>
                <c:pt idx="15133">
                  <c:v>307.78799999999978</c:v>
                </c:pt>
                <c:pt idx="15134">
                  <c:v>307.02599999999978</c:v>
                </c:pt>
                <c:pt idx="15135">
                  <c:v>306.26400000000001</c:v>
                </c:pt>
                <c:pt idx="15136">
                  <c:v>305.5</c:v>
                </c:pt>
                <c:pt idx="15137">
                  <c:v>304.73599999999965</c:v>
                </c:pt>
                <c:pt idx="15138">
                  <c:v>303.97099999999978</c:v>
                </c:pt>
                <c:pt idx="15139">
                  <c:v>303.20499999999993</c:v>
                </c:pt>
                <c:pt idx="15140">
                  <c:v>302.43899999999962</c:v>
                </c:pt>
                <c:pt idx="15141">
                  <c:v>301.67200000000008</c:v>
                </c:pt>
                <c:pt idx="15142">
                  <c:v>300.90499999999975</c:v>
                </c:pt>
                <c:pt idx="15143">
                  <c:v>300.13799999999975</c:v>
                </c:pt>
                <c:pt idx="15144">
                  <c:v>299.37</c:v>
                </c:pt>
                <c:pt idx="15145">
                  <c:v>298.60199999999975</c:v>
                </c:pt>
                <c:pt idx="15146">
                  <c:v>297.83499999999975</c:v>
                </c:pt>
                <c:pt idx="15147">
                  <c:v>297.06700000000001</c:v>
                </c:pt>
                <c:pt idx="15148">
                  <c:v>296.29899999999958</c:v>
                </c:pt>
                <c:pt idx="15149">
                  <c:v>295.53099999999978</c:v>
                </c:pt>
                <c:pt idx="15150">
                  <c:v>294.76299999999975</c:v>
                </c:pt>
                <c:pt idx="15151">
                  <c:v>293.99599999999958</c:v>
                </c:pt>
                <c:pt idx="15152">
                  <c:v>293.22899999999959</c:v>
                </c:pt>
                <c:pt idx="15153">
                  <c:v>292.46199999999965</c:v>
                </c:pt>
                <c:pt idx="15154">
                  <c:v>291.69600000000003</c:v>
                </c:pt>
                <c:pt idx="15155">
                  <c:v>290.92999999999978</c:v>
                </c:pt>
                <c:pt idx="15156">
                  <c:v>290.16500000000002</c:v>
                </c:pt>
                <c:pt idx="15157">
                  <c:v>289.39999999999975</c:v>
                </c:pt>
                <c:pt idx="15158">
                  <c:v>288.6359999999998</c:v>
                </c:pt>
                <c:pt idx="15159">
                  <c:v>287.87299999999999</c:v>
                </c:pt>
                <c:pt idx="15160">
                  <c:v>287.11</c:v>
                </c:pt>
                <c:pt idx="15161">
                  <c:v>286.34899999999999</c:v>
                </c:pt>
                <c:pt idx="15162">
                  <c:v>285.58799999999979</c:v>
                </c:pt>
                <c:pt idx="15163">
                  <c:v>284.82900000000001</c:v>
                </c:pt>
                <c:pt idx="15164">
                  <c:v>284.07</c:v>
                </c:pt>
                <c:pt idx="15165">
                  <c:v>283.31200000000001</c:v>
                </c:pt>
                <c:pt idx="15166">
                  <c:v>282.55599999999993</c:v>
                </c:pt>
                <c:pt idx="15167">
                  <c:v>281.8</c:v>
                </c:pt>
                <c:pt idx="15168">
                  <c:v>281.04599999999999</c:v>
                </c:pt>
                <c:pt idx="15169">
                  <c:v>280.29399999999958</c:v>
                </c:pt>
                <c:pt idx="15170">
                  <c:v>279.54199999999975</c:v>
                </c:pt>
                <c:pt idx="15171">
                  <c:v>278.79199999999958</c:v>
                </c:pt>
                <c:pt idx="15172">
                  <c:v>278.04300000000001</c:v>
                </c:pt>
                <c:pt idx="15173">
                  <c:v>277.29599999999965</c:v>
                </c:pt>
                <c:pt idx="15174">
                  <c:v>276.55</c:v>
                </c:pt>
                <c:pt idx="15175">
                  <c:v>275.80599999999993</c:v>
                </c:pt>
                <c:pt idx="15176">
                  <c:v>275.06400000000002</c:v>
                </c:pt>
                <c:pt idx="15177">
                  <c:v>274.322</c:v>
                </c:pt>
                <c:pt idx="15178">
                  <c:v>273.58300000000003</c:v>
                </c:pt>
                <c:pt idx="15179">
                  <c:v>272.84500000000008</c:v>
                </c:pt>
                <c:pt idx="15180">
                  <c:v>272.10899999999975</c:v>
                </c:pt>
                <c:pt idx="15181">
                  <c:v>271.375</c:v>
                </c:pt>
                <c:pt idx="15182">
                  <c:v>270.64299999999997</c:v>
                </c:pt>
                <c:pt idx="15183">
                  <c:v>269.91199999999958</c:v>
                </c:pt>
                <c:pt idx="15184">
                  <c:v>269.18299999999999</c:v>
                </c:pt>
                <c:pt idx="15185">
                  <c:v>268.45699999999965</c:v>
                </c:pt>
                <c:pt idx="15186">
                  <c:v>267.73200000000003</c:v>
                </c:pt>
                <c:pt idx="15187">
                  <c:v>267.00900000000001</c:v>
                </c:pt>
                <c:pt idx="15188">
                  <c:v>266.28799999999978</c:v>
                </c:pt>
                <c:pt idx="15189">
                  <c:v>265.56799999999993</c:v>
                </c:pt>
                <c:pt idx="15190">
                  <c:v>264.851</c:v>
                </c:pt>
                <c:pt idx="15191">
                  <c:v>264.1359999999998</c:v>
                </c:pt>
                <c:pt idx="15192">
                  <c:v>263.42299999999977</c:v>
                </c:pt>
                <c:pt idx="15193">
                  <c:v>262.71299999999979</c:v>
                </c:pt>
                <c:pt idx="15194">
                  <c:v>262.00400000000002</c:v>
                </c:pt>
                <c:pt idx="15195">
                  <c:v>261.29700000000003</c:v>
                </c:pt>
                <c:pt idx="15196">
                  <c:v>260.59299999999979</c:v>
                </c:pt>
                <c:pt idx="15197">
                  <c:v>259.89</c:v>
                </c:pt>
                <c:pt idx="15198">
                  <c:v>259.19</c:v>
                </c:pt>
                <c:pt idx="15199">
                  <c:v>258.49199999999962</c:v>
                </c:pt>
                <c:pt idx="15200">
                  <c:v>257.79599999999965</c:v>
                </c:pt>
                <c:pt idx="15201">
                  <c:v>257.10300000000001</c:v>
                </c:pt>
                <c:pt idx="15202">
                  <c:v>256.41099999999977</c:v>
                </c:pt>
                <c:pt idx="15203">
                  <c:v>255.72200000000001</c:v>
                </c:pt>
                <c:pt idx="15204">
                  <c:v>255.035</c:v>
                </c:pt>
                <c:pt idx="15205">
                  <c:v>254.35100000000011</c:v>
                </c:pt>
                <c:pt idx="15206">
                  <c:v>253.66800000000001</c:v>
                </c:pt>
                <c:pt idx="15207">
                  <c:v>252.98800000000011</c:v>
                </c:pt>
                <c:pt idx="15208">
                  <c:v>252.31</c:v>
                </c:pt>
                <c:pt idx="15209">
                  <c:v>251.63399999999999</c:v>
                </c:pt>
                <c:pt idx="15210">
                  <c:v>250.96100000000001</c:v>
                </c:pt>
                <c:pt idx="15211">
                  <c:v>250.29</c:v>
                </c:pt>
                <c:pt idx="15212">
                  <c:v>249.62100000000001</c:v>
                </c:pt>
                <c:pt idx="15213">
                  <c:v>248.95400000000001</c:v>
                </c:pt>
                <c:pt idx="15214">
                  <c:v>248.29</c:v>
                </c:pt>
                <c:pt idx="15215">
                  <c:v>247.62800000000001</c:v>
                </c:pt>
                <c:pt idx="15216">
                  <c:v>246.96800000000007</c:v>
                </c:pt>
                <c:pt idx="15217">
                  <c:v>246.31100000000001</c:v>
                </c:pt>
                <c:pt idx="15218">
                  <c:v>245.655</c:v>
                </c:pt>
                <c:pt idx="15219">
                  <c:v>245.00200000000001</c:v>
                </c:pt>
                <c:pt idx="15220">
                  <c:v>244.35100000000011</c:v>
                </c:pt>
                <c:pt idx="15221">
                  <c:v>243.70299999999997</c:v>
                </c:pt>
                <c:pt idx="15222">
                  <c:v>243.05600000000001</c:v>
                </c:pt>
                <c:pt idx="15223">
                  <c:v>242.41200000000001</c:v>
                </c:pt>
                <c:pt idx="15224">
                  <c:v>241.76999999999998</c:v>
                </c:pt>
                <c:pt idx="15225">
                  <c:v>241.13</c:v>
                </c:pt>
                <c:pt idx="15226">
                  <c:v>240.49300000000002</c:v>
                </c:pt>
                <c:pt idx="15227">
                  <c:v>239.85700000000011</c:v>
                </c:pt>
                <c:pt idx="15228">
                  <c:v>239.22399999999999</c:v>
                </c:pt>
                <c:pt idx="15229">
                  <c:v>238.59200000000001</c:v>
                </c:pt>
                <c:pt idx="15230">
                  <c:v>237.96300000000002</c:v>
                </c:pt>
                <c:pt idx="15231">
                  <c:v>237.33600000000001</c:v>
                </c:pt>
                <c:pt idx="15232">
                  <c:v>236.71099999999998</c:v>
                </c:pt>
                <c:pt idx="15233">
                  <c:v>236.089</c:v>
                </c:pt>
                <c:pt idx="15234">
                  <c:v>235.46800000000007</c:v>
                </c:pt>
                <c:pt idx="15235">
                  <c:v>234.84900000000002</c:v>
                </c:pt>
                <c:pt idx="15236">
                  <c:v>234.232</c:v>
                </c:pt>
                <c:pt idx="15237">
                  <c:v>233.61699999999999</c:v>
                </c:pt>
                <c:pt idx="15238">
                  <c:v>233.00399999999999</c:v>
                </c:pt>
                <c:pt idx="15239">
                  <c:v>232.39400000000001</c:v>
                </c:pt>
                <c:pt idx="15240">
                  <c:v>231.785</c:v>
                </c:pt>
                <c:pt idx="15241">
                  <c:v>231.17699999999999</c:v>
                </c:pt>
                <c:pt idx="15242">
                  <c:v>230.572</c:v>
                </c:pt>
                <c:pt idx="15243">
                  <c:v>229.96900000000002</c:v>
                </c:pt>
                <c:pt idx="15244">
                  <c:v>229.3670000000001</c:v>
                </c:pt>
                <c:pt idx="15245">
                  <c:v>228.767</c:v>
                </c:pt>
                <c:pt idx="15246">
                  <c:v>228.16900000000001</c:v>
                </c:pt>
                <c:pt idx="15247">
                  <c:v>227.57300000000001</c:v>
                </c:pt>
                <c:pt idx="15248">
                  <c:v>226.97900000000001</c:v>
                </c:pt>
                <c:pt idx="15249">
                  <c:v>226.38600000000011</c:v>
                </c:pt>
                <c:pt idx="15250">
                  <c:v>225.79399999999998</c:v>
                </c:pt>
                <c:pt idx="15251">
                  <c:v>225.20499999999998</c:v>
                </c:pt>
                <c:pt idx="15252">
                  <c:v>224.61699999999999</c:v>
                </c:pt>
                <c:pt idx="15253">
                  <c:v>224.03</c:v>
                </c:pt>
                <c:pt idx="15254">
                  <c:v>223.446</c:v>
                </c:pt>
                <c:pt idx="15255">
                  <c:v>222.86200000000011</c:v>
                </c:pt>
                <c:pt idx="15256">
                  <c:v>222.28</c:v>
                </c:pt>
                <c:pt idx="15257">
                  <c:v>221.7</c:v>
                </c:pt>
                <c:pt idx="15258">
                  <c:v>221.12100000000001</c:v>
                </c:pt>
                <c:pt idx="15259">
                  <c:v>220.54300000000001</c:v>
                </c:pt>
                <c:pt idx="15260">
                  <c:v>219.96700000000001</c:v>
                </c:pt>
                <c:pt idx="15261">
                  <c:v>219.39200000000011</c:v>
                </c:pt>
                <c:pt idx="15262">
                  <c:v>218.81800000000001</c:v>
                </c:pt>
                <c:pt idx="15263">
                  <c:v>218.24599999999998</c:v>
                </c:pt>
                <c:pt idx="15264">
                  <c:v>217.67499999999998</c:v>
                </c:pt>
                <c:pt idx="15265">
                  <c:v>217.10499999999999</c:v>
                </c:pt>
                <c:pt idx="15266">
                  <c:v>216.536</c:v>
                </c:pt>
                <c:pt idx="15267">
                  <c:v>215.96800000000007</c:v>
                </c:pt>
                <c:pt idx="15268">
                  <c:v>215.40200000000004</c:v>
                </c:pt>
                <c:pt idx="15269">
                  <c:v>214.83600000000001</c:v>
                </c:pt>
                <c:pt idx="15270">
                  <c:v>214.27099999999999</c:v>
                </c:pt>
                <c:pt idx="15271">
                  <c:v>213.708</c:v>
                </c:pt>
                <c:pt idx="15272">
                  <c:v>213.14499999999998</c:v>
                </c:pt>
                <c:pt idx="15273">
                  <c:v>212.584</c:v>
                </c:pt>
                <c:pt idx="15274">
                  <c:v>212.023</c:v>
                </c:pt>
                <c:pt idx="15275">
                  <c:v>211.46300000000002</c:v>
                </c:pt>
                <c:pt idx="15276">
                  <c:v>210.904</c:v>
                </c:pt>
                <c:pt idx="15277">
                  <c:v>210.345</c:v>
                </c:pt>
                <c:pt idx="15278">
                  <c:v>209.78800000000001</c:v>
                </c:pt>
                <c:pt idx="15279">
                  <c:v>209.23099999999999</c:v>
                </c:pt>
                <c:pt idx="15280">
                  <c:v>208.67499999999998</c:v>
                </c:pt>
                <c:pt idx="15281">
                  <c:v>208.11899999999997</c:v>
                </c:pt>
                <c:pt idx="15282">
                  <c:v>207.56399999999999</c:v>
                </c:pt>
                <c:pt idx="15283">
                  <c:v>207.01</c:v>
                </c:pt>
                <c:pt idx="15284">
                  <c:v>206.45600000000007</c:v>
                </c:pt>
                <c:pt idx="15285">
                  <c:v>205.90300000000002</c:v>
                </c:pt>
                <c:pt idx="15286">
                  <c:v>205.35000000000011</c:v>
                </c:pt>
                <c:pt idx="15287">
                  <c:v>204.798</c:v>
                </c:pt>
                <c:pt idx="15288">
                  <c:v>204.24599999999998</c:v>
                </c:pt>
                <c:pt idx="15289">
                  <c:v>203.69399999999999</c:v>
                </c:pt>
                <c:pt idx="15290">
                  <c:v>203.14299999999997</c:v>
                </c:pt>
                <c:pt idx="15291">
                  <c:v>202.59200000000001</c:v>
                </c:pt>
                <c:pt idx="15292">
                  <c:v>202.041</c:v>
                </c:pt>
                <c:pt idx="15293">
                  <c:v>201.49100000000001</c:v>
                </c:pt>
                <c:pt idx="15294">
                  <c:v>200.941</c:v>
                </c:pt>
                <c:pt idx="15295">
                  <c:v>200.3910000000001</c:v>
                </c:pt>
                <c:pt idx="15296">
                  <c:v>199.84100000000001</c:v>
                </c:pt>
                <c:pt idx="15297">
                  <c:v>199.291</c:v>
                </c:pt>
                <c:pt idx="15298">
                  <c:v>198.74199999999999</c:v>
                </c:pt>
                <c:pt idx="15299">
                  <c:v>198.19200000000001</c:v>
                </c:pt>
                <c:pt idx="15300">
                  <c:v>197.64299999999997</c:v>
                </c:pt>
                <c:pt idx="15301">
                  <c:v>197.09300000000002</c:v>
                </c:pt>
                <c:pt idx="15302">
                  <c:v>196.54399999999998</c:v>
                </c:pt>
                <c:pt idx="15303">
                  <c:v>195.994</c:v>
                </c:pt>
                <c:pt idx="15304">
                  <c:v>195.44499999999999</c:v>
                </c:pt>
                <c:pt idx="15305">
                  <c:v>194.89500000000001</c:v>
                </c:pt>
                <c:pt idx="15306">
                  <c:v>194.345</c:v>
                </c:pt>
                <c:pt idx="15307">
                  <c:v>193.79499999999999</c:v>
                </c:pt>
                <c:pt idx="15308">
                  <c:v>193.24499999999998</c:v>
                </c:pt>
                <c:pt idx="15309">
                  <c:v>192.69499999999999</c:v>
                </c:pt>
                <c:pt idx="15310">
                  <c:v>192.14399999999998</c:v>
                </c:pt>
                <c:pt idx="15311">
                  <c:v>191.59300000000002</c:v>
                </c:pt>
                <c:pt idx="15312">
                  <c:v>191.042</c:v>
                </c:pt>
                <c:pt idx="15313">
                  <c:v>190.49100000000001</c:v>
                </c:pt>
                <c:pt idx="15314">
                  <c:v>189.93900000000002</c:v>
                </c:pt>
                <c:pt idx="15315">
                  <c:v>189.38700000000011</c:v>
                </c:pt>
                <c:pt idx="15316">
                  <c:v>188.83500000000001</c:v>
                </c:pt>
                <c:pt idx="15317">
                  <c:v>188.28200000000001</c:v>
                </c:pt>
                <c:pt idx="15318">
                  <c:v>187.72900000000001</c:v>
                </c:pt>
                <c:pt idx="15319">
                  <c:v>187.17499999999998</c:v>
                </c:pt>
                <c:pt idx="15320">
                  <c:v>186.62100000000001</c:v>
                </c:pt>
                <c:pt idx="15321">
                  <c:v>186.06700000000001</c:v>
                </c:pt>
                <c:pt idx="15322">
                  <c:v>185.512</c:v>
                </c:pt>
                <c:pt idx="15323">
                  <c:v>184.95700000000011</c:v>
                </c:pt>
                <c:pt idx="15324">
                  <c:v>184.40100000000001</c:v>
                </c:pt>
                <c:pt idx="15325">
                  <c:v>183.84399999999999</c:v>
                </c:pt>
                <c:pt idx="15326">
                  <c:v>183.28700000000001</c:v>
                </c:pt>
                <c:pt idx="15327">
                  <c:v>182.73</c:v>
                </c:pt>
                <c:pt idx="15328">
                  <c:v>182.172</c:v>
                </c:pt>
                <c:pt idx="15329">
                  <c:v>181.61299999999997</c:v>
                </c:pt>
                <c:pt idx="15330">
                  <c:v>181.054</c:v>
                </c:pt>
                <c:pt idx="15331">
                  <c:v>180.494</c:v>
                </c:pt>
                <c:pt idx="15332">
                  <c:v>179.934</c:v>
                </c:pt>
                <c:pt idx="15333">
                  <c:v>179.37300000000002</c:v>
                </c:pt>
                <c:pt idx="15334">
                  <c:v>178.81100000000001</c:v>
                </c:pt>
                <c:pt idx="15335">
                  <c:v>178.24899999999997</c:v>
                </c:pt>
                <c:pt idx="15336">
                  <c:v>177.68600000000001</c:v>
                </c:pt>
                <c:pt idx="15337">
                  <c:v>177.12300000000002</c:v>
                </c:pt>
                <c:pt idx="15338">
                  <c:v>176.55800000000011</c:v>
                </c:pt>
                <c:pt idx="15339">
                  <c:v>175.994</c:v>
                </c:pt>
                <c:pt idx="15340">
                  <c:v>175.42800000000011</c:v>
                </c:pt>
                <c:pt idx="15341">
                  <c:v>174.86200000000011</c:v>
                </c:pt>
                <c:pt idx="15342">
                  <c:v>174.29599999999999</c:v>
                </c:pt>
                <c:pt idx="15343">
                  <c:v>173.72800000000001</c:v>
                </c:pt>
                <c:pt idx="15344">
                  <c:v>173.16</c:v>
                </c:pt>
                <c:pt idx="15345">
                  <c:v>172.59200000000001</c:v>
                </c:pt>
                <c:pt idx="15346">
                  <c:v>172.02200000000011</c:v>
                </c:pt>
                <c:pt idx="15347">
                  <c:v>171.453</c:v>
                </c:pt>
                <c:pt idx="15348">
                  <c:v>170.88200000000012</c:v>
                </c:pt>
                <c:pt idx="15349">
                  <c:v>170.31100000000001</c:v>
                </c:pt>
                <c:pt idx="15350">
                  <c:v>169.739</c:v>
                </c:pt>
                <c:pt idx="15351">
                  <c:v>169.167</c:v>
                </c:pt>
                <c:pt idx="15352">
                  <c:v>168.59399999999999</c:v>
                </c:pt>
                <c:pt idx="15353">
                  <c:v>168.02</c:v>
                </c:pt>
                <c:pt idx="15354">
                  <c:v>167.446</c:v>
                </c:pt>
                <c:pt idx="15355">
                  <c:v>166.87100000000001</c:v>
                </c:pt>
                <c:pt idx="15356">
                  <c:v>166.29599999999999</c:v>
                </c:pt>
                <c:pt idx="15357">
                  <c:v>165.72</c:v>
                </c:pt>
                <c:pt idx="15358">
                  <c:v>165.14399999999998</c:v>
                </c:pt>
                <c:pt idx="15359">
                  <c:v>164.56700000000001</c:v>
                </c:pt>
                <c:pt idx="15360">
                  <c:v>163.99</c:v>
                </c:pt>
                <c:pt idx="15361">
                  <c:v>163.41200000000001</c:v>
                </c:pt>
                <c:pt idx="15362">
                  <c:v>162.833</c:v>
                </c:pt>
                <c:pt idx="15363">
                  <c:v>162.255</c:v>
                </c:pt>
                <c:pt idx="15364">
                  <c:v>161.67499999999998</c:v>
                </c:pt>
                <c:pt idx="15365">
                  <c:v>161.096</c:v>
                </c:pt>
                <c:pt idx="15366">
                  <c:v>160.51599999999999</c:v>
                </c:pt>
                <c:pt idx="15367">
                  <c:v>159.935</c:v>
                </c:pt>
                <c:pt idx="15368">
                  <c:v>159.35400000000001</c:v>
                </c:pt>
                <c:pt idx="15369">
                  <c:v>158.77299999999997</c:v>
                </c:pt>
                <c:pt idx="15370">
                  <c:v>158.19200000000001</c:v>
                </c:pt>
                <c:pt idx="15371">
                  <c:v>157.60999999999999</c:v>
                </c:pt>
                <c:pt idx="15372">
                  <c:v>157.02800000000011</c:v>
                </c:pt>
                <c:pt idx="15373">
                  <c:v>156.446</c:v>
                </c:pt>
                <c:pt idx="15374">
                  <c:v>155.863</c:v>
                </c:pt>
                <c:pt idx="15375">
                  <c:v>155.28100000000001</c:v>
                </c:pt>
                <c:pt idx="15376">
                  <c:v>154.69800000000001</c:v>
                </c:pt>
                <c:pt idx="15377">
                  <c:v>154.11499999999998</c:v>
                </c:pt>
                <c:pt idx="15378">
                  <c:v>153.53200000000001</c:v>
                </c:pt>
                <c:pt idx="15379">
                  <c:v>152.94900000000001</c:v>
                </c:pt>
                <c:pt idx="15380">
                  <c:v>152.36600000000001</c:v>
                </c:pt>
                <c:pt idx="15381">
                  <c:v>151.78300000000002</c:v>
                </c:pt>
                <c:pt idx="15382">
                  <c:v>151.19999999999999</c:v>
                </c:pt>
                <c:pt idx="15383">
                  <c:v>150.61799999999999</c:v>
                </c:pt>
                <c:pt idx="15384">
                  <c:v>150.035</c:v>
                </c:pt>
                <c:pt idx="15385">
                  <c:v>149.45200000000011</c:v>
                </c:pt>
                <c:pt idx="15386">
                  <c:v>148.87</c:v>
                </c:pt>
                <c:pt idx="15387">
                  <c:v>148.28800000000001</c:v>
                </c:pt>
                <c:pt idx="15388">
                  <c:v>147.70599999999999</c:v>
                </c:pt>
                <c:pt idx="15389">
                  <c:v>147.124</c:v>
                </c:pt>
                <c:pt idx="15390">
                  <c:v>146.54300000000001</c:v>
                </c:pt>
                <c:pt idx="15391">
                  <c:v>145.96300000000002</c:v>
                </c:pt>
                <c:pt idx="15392">
                  <c:v>145.38200000000012</c:v>
                </c:pt>
                <c:pt idx="15393">
                  <c:v>144.80200000000011</c:v>
                </c:pt>
                <c:pt idx="15394">
                  <c:v>144.22300000000001</c:v>
                </c:pt>
                <c:pt idx="15395">
                  <c:v>143.64399999999998</c:v>
                </c:pt>
                <c:pt idx="15396">
                  <c:v>143.066</c:v>
                </c:pt>
                <c:pt idx="15397">
                  <c:v>142.489</c:v>
                </c:pt>
                <c:pt idx="15398">
                  <c:v>141.91200000000001</c:v>
                </c:pt>
                <c:pt idx="15399">
                  <c:v>141.33600000000001</c:v>
                </c:pt>
                <c:pt idx="15400">
                  <c:v>140.761</c:v>
                </c:pt>
                <c:pt idx="15401">
                  <c:v>140.18600000000001</c:v>
                </c:pt>
                <c:pt idx="15402">
                  <c:v>139.61299999999997</c:v>
                </c:pt>
                <c:pt idx="15403">
                  <c:v>139.04</c:v>
                </c:pt>
                <c:pt idx="15404">
                  <c:v>138.46900000000002</c:v>
                </c:pt>
                <c:pt idx="15405">
                  <c:v>137.89800000000011</c:v>
                </c:pt>
                <c:pt idx="15406">
                  <c:v>137.32900000000001</c:v>
                </c:pt>
                <c:pt idx="15407">
                  <c:v>136.761</c:v>
                </c:pt>
                <c:pt idx="15408">
                  <c:v>136.19399999999999</c:v>
                </c:pt>
                <c:pt idx="15409">
                  <c:v>135.62800000000001</c:v>
                </c:pt>
                <c:pt idx="15410">
                  <c:v>135.06399999999999</c:v>
                </c:pt>
                <c:pt idx="15411">
                  <c:v>134.501</c:v>
                </c:pt>
                <c:pt idx="15412">
                  <c:v>133.93900000000002</c:v>
                </c:pt>
                <c:pt idx="15413">
                  <c:v>133.37900000000002</c:v>
                </c:pt>
                <c:pt idx="15414">
                  <c:v>132.82100000000011</c:v>
                </c:pt>
                <c:pt idx="15415">
                  <c:v>132.26399999999998</c:v>
                </c:pt>
                <c:pt idx="15416">
                  <c:v>131.708</c:v>
                </c:pt>
                <c:pt idx="15417">
                  <c:v>131.155</c:v>
                </c:pt>
                <c:pt idx="15418">
                  <c:v>130.60300000000001</c:v>
                </c:pt>
                <c:pt idx="15419">
                  <c:v>130.053</c:v>
                </c:pt>
                <c:pt idx="15420">
                  <c:v>129.50399999999999</c:v>
                </c:pt>
                <c:pt idx="15421">
                  <c:v>128.95800000000011</c:v>
                </c:pt>
                <c:pt idx="15422">
                  <c:v>128.41399999999999</c:v>
                </c:pt>
                <c:pt idx="15423">
                  <c:v>127.87199999999999</c:v>
                </c:pt>
                <c:pt idx="15424">
                  <c:v>127.33199999999999</c:v>
                </c:pt>
                <c:pt idx="15425">
                  <c:v>126.79400000000005</c:v>
                </c:pt>
                <c:pt idx="15426">
                  <c:v>126.258</c:v>
                </c:pt>
                <c:pt idx="15427">
                  <c:v>125.72499999999999</c:v>
                </c:pt>
                <c:pt idx="15428">
                  <c:v>125.194</c:v>
                </c:pt>
                <c:pt idx="15429">
                  <c:v>124.66500000000001</c:v>
                </c:pt>
                <c:pt idx="15430">
                  <c:v>124.139</c:v>
                </c:pt>
                <c:pt idx="15431">
                  <c:v>123.616</c:v>
                </c:pt>
                <c:pt idx="15432">
                  <c:v>123.095</c:v>
                </c:pt>
                <c:pt idx="15433">
                  <c:v>122.57599999999998</c:v>
                </c:pt>
                <c:pt idx="15434">
                  <c:v>122.06100000000002</c:v>
                </c:pt>
                <c:pt idx="15435">
                  <c:v>121.548</c:v>
                </c:pt>
                <c:pt idx="15436">
                  <c:v>121.038</c:v>
                </c:pt>
                <c:pt idx="15437">
                  <c:v>120.53100000000002</c:v>
                </c:pt>
                <c:pt idx="15438">
                  <c:v>120.027</c:v>
                </c:pt>
                <c:pt idx="15439">
                  <c:v>119.526</c:v>
                </c:pt>
                <c:pt idx="15440">
                  <c:v>119.02800000000001</c:v>
                </c:pt>
                <c:pt idx="15441">
                  <c:v>118.533</c:v>
                </c:pt>
                <c:pt idx="15442">
                  <c:v>118.042</c:v>
                </c:pt>
                <c:pt idx="15443">
                  <c:v>117.553</c:v>
                </c:pt>
                <c:pt idx="15444">
                  <c:v>117.069</c:v>
                </c:pt>
                <c:pt idx="15445">
                  <c:v>116.587</c:v>
                </c:pt>
                <c:pt idx="15446">
                  <c:v>116.10899999999998</c:v>
                </c:pt>
                <c:pt idx="15447">
                  <c:v>115.634</c:v>
                </c:pt>
                <c:pt idx="15448">
                  <c:v>115.164</c:v>
                </c:pt>
                <c:pt idx="15449">
                  <c:v>114.696</c:v>
                </c:pt>
                <c:pt idx="15450">
                  <c:v>114.233</c:v>
                </c:pt>
                <c:pt idx="15451">
                  <c:v>113.773</c:v>
                </c:pt>
                <c:pt idx="15452">
                  <c:v>113.31699999999999</c:v>
                </c:pt>
                <c:pt idx="15453">
                  <c:v>112.86499999999999</c:v>
                </c:pt>
                <c:pt idx="15454">
                  <c:v>112.41700000000006</c:v>
                </c:pt>
                <c:pt idx="15455">
                  <c:v>111.973</c:v>
                </c:pt>
                <c:pt idx="15456">
                  <c:v>111.533</c:v>
                </c:pt>
                <c:pt idx="15457">
                  <c:v>111.09699999999999</c:v>
                </c:pt>
                <c:pt idx="15458">
                  <c:v>110.666</c:v>
                </c:pt>
                <c:pt idx="15459">
                  <c:v>110.238</c:v>
                </c:pt>
                <c:pt idx="15460">
                  <c:v>109.815</c:v>
                </c:pt>
                <c:pt idx="15461">
                  <c:v>109.39700000000002</c:v>
                </c:pt>
                <c:pt idx="15462">
                  <c:v>108.982</c:v>
                </c:pt>
                <c:pt idx="15463">
                  <c:v>108.57299999999998</c:v>
                </c:pt>
                <c:pt idx="15464">
                  <c:v>108.167</c:v>
                </c:pt>
                <c:pt idx="15465">
                  <c:v>107.76700000000002</c:v>
                </c:pt>
                <c:pt idx="15466">
                  <c:v>107.371</c:v>
                </c:pt>
                <c:pt idx="15467">
                  <c:v>106.98</c:v>
                </c:pt>
                <c:pt idx="15468">
                  <c:v>106.593</c:v>
                </c:pt>
                <c:pt idx="15469">
                  <c:v>106.212</c:v>
                </c:pt>
                <c:pt idx="15470">
                  <c:v>105.83499999999999</c:v>
                </c:pt>
                <c:pt idx="15471">
                  <c:v>105.46299999999999</c:v>
                </c:pt>
                <c:pt idx="15472">
                  <c:v>105.09699999999999</c:v>
                </c:pt>
                <c:pt idx="15473">
                  <c:v>104.735</c:v>
                </c:pt>
                <c:pt idx="15474">
                  <c:v>104.37799999999999</c:v>
                </c:pt>
                <c:pt idx="15475">
                  <c:v>104.027</c:v>
                </c:pt>
                <c:pt idx="15476">
                  <c:v>103.681</c:v>
                </c:pt>
                <c:pt idx="15477">
                  <c:v>103.34</c:v>
                </c:pt>
                <c:pt idx="15478">
                  <c:v>103.004</c:v>
                </c:pt>
                <c:pt idx="15479">
                  <c:v>102.67400000000001</c:v>
                </c:pt>
                <c:pt idx="15480">
                  <c:v>102.349</c:v>
                </c:pt>
                <c:pt idx="15481">
                  <c:v>102.029</c:v>
                </c:pt>
                <c:pt idx="15482">
                  <c:v>101.715</c:v>
                </c:pt>
                <c:pt idx="15483">
                  <c:v>101.40700000000002</c:v>
                </c:pt>
                <c:pt idx="15484">
                  <c:v>101.104</c:v>
                </c:pt>
                <c:pt idx="15485">
                  <c:v>100.807</c:v>
                </c:pt>
                <c:pt idx="15486">
                  <c:v>100.515</c:v>
                </c:pt>
                <c:pt idx="15487">
                  <c:v>100.229</c:v>
                </c:pt>
                <c:pt idx="15488">
                  <c:v>99.949100000000058</c:v>
                </c:pt>
                <c:pt idx="15489">
                  <c:v>99.674799999999948</c:v>
                </c:pt>
                <c:pt idx="15490">
                  <c:v>99.406400000000005</c:v>
                </c:pt>
                <c:pt idx="15491">
                  <c:v>99.143799999999999</c:v>
                </c:pt>
                <c:pt idx="15492">
                  <c:v>98.887200000000007</c:v>
                </c:pt>
                <c:pt idx="15493">
                  <c:v>98.636499999999998</c:v>
                </c:pt>
                <c:pt idx="15494">
                  <c:v>98.391800000000003</c:v>
                </c:pt>
                <c:pt idx="15495">
                  <c:v>98.153199999999998</c:v>
                </c:pt>
                <c:pt idx="15496">
                  <c:v>97.920599999999993</c:v>
                </c:pt>
                <c:pt idx="15497">
                  <c:v>97.694199999999995</c:v>
                </c:pt>
                <c:pt idx="15498">
                  <c:v>97.4739</c:v>
                </c:pt>
                <c:pt idx="15499">
                  <c:v>97.259699999999995</c:v>
                </c:pt>
                <c:pt idx="15500">
                  <c:v>97.0518</c:v>
                </c:pt>
                <c:pt idx="15501">
                  <c:v>96.850099999999998</c:v>
                </c:pt>
                <c:pt idx="15502">
                  <c:v>96.654699999999991</c:v>
                </c:pt>
                <c:pt idx="15503">
                  <c:v>96.465500000000006</c:v>
                </c:pt>
                <c:pt idx="15504">
                  <c:v>96.282699999999991</c:v>
                </c:pt>
                <c:pt idx="15505">
                  <c:v>96.106200000000001</c:v>
                </c:pt>
                <c:pt idx="15506">
                  <c:v>95.936099999999996</c:v>
                </c:pt>
                <c:pt idx="15507">
                  <c:v>95.772399999999948</c:v>
                </c:pt>
                <c:pt idx="15508">
                  <c:v>95.615099999999998</c:v>
                </c:pt>
                <c:pt idx="15509">
                  <c:v>95.464200000000091</c:v>
                </c:pt>
                <c:pt idx="15510">
                  <c:v>95.319900000000004</c:v>
                </c:pt>
                <c:pt idx="15511">
                  <c:v>95.182000000000002</c:v>
                </c:pt>
                <c:pt idx="15512">
                  <c:v>95.050600000000003</c:v>
                </c:pt>
                <c:pt idx="15513">
                  <c:v>94.925699999999992</c:v>
                </c:pt>
                <c:pt idx="15514">
                  <c:v>94.807400000000001</c:v>
                </c:pt>
                <c:pt idx="15515">
                  <c:v>94.695499999999981</c:v>
                </c:pt>
                <c:pt idx="15516">
                  <c:v>94.590300000000013</c:v>
                </c:pt>
                <c:pt idx="15517">
                  <c:v>94.491700000000023</c:v>
                </c:pt>
                <c:pt idx="15518">
                  <c:v>94.399699999999996</c:v>
                </c:pt>
                <c:pt idx="15519">
                  <c:v>94.314200000000056</c:v>
                </c:pt>
                <c:pt idx="15520">
                  <c:v>94.235399999999998</c:v>
                </c:pt>
                <c:pt idx="15521">
                  <c:v>94.163200000000003</c:v>
                </c:pt>
                <c:pt idx="15522">
                  <c:v>94.097700000000003</c:v>
                </c:pt>
                <c:pt idx="15523">
                  <c:v>94.038699999999992</c:v>
                </c:pt>
                <c:pt idx="15524">
                  <c:v>93.986400000000003</c:v>
                </c:pt>
                <c:pt idx="15525">
                  <c:v>93.940799999999996</c:v>
                </c:pt>
                <c:pt idx="15526">
                  <c:v>93.901900000000026</c:v>
                </c:pt>
                <c:pt idx="15527">
                  <c:v>93.869500000000002</c:v>
                </c:pt>
                <c:pt idx="15528">
                  <c:v>93.843800000000002</c:v>
                </c:pt>
                <c:pt idx="15529">
                  <c:v>93.824799999999982</c:v>
                </c:pt>
                <c:pt idx="15530">
                  <c:v>93.812399999999982</c:v>
                </c:pt>
                <c:pt idx="15531">
                  <c:v>93.806699999999992</c:v>
                </c:pt>
                <c:pt idx="15532">
                  <c:v>93.807599999999994</c:v>
                </c:pt>
                <c:pt idx="15533">
                  <c:v>93.815100000000001</c:v>
                </c:pt>
                <c:pt idx="15534">
                  <c:v>93.829300000000003</c:v>
                </c:pt>
                <c:pt idx="15535">
                  <c:v>93.850099999999998</c:v>
                </c:pt>
                <c:pt idx="15536">
                  <c:v>93.877600000000001</c:v>
                </c:pt>
                <c:pt idx="15537">
                  <c:v>93.911500000000075</c:v>
                </c:pt>
                <c:pt idx="15538">
                  <c:v>93.952200000000005</c:v>
                </c:pt>
                <c:pt idx="15539">
                  <c:v>93.999399999999994</c:v>
                </c:pt>
                <c:pt idx="15540">
                  <c:v>94.053100000000001</c:v>
                </c:pt>
                <c:pt idx="15541">
                  <c:v>94.113399999999999</c:v>
                </c:pt>
                <c:pt idx="15542">
                  <c:v>94.180199999999999</c:v>
                </c:pt>
                <c:pt idx="15543">
                  <c:v>94.253500000000003</c:v>
                </c:pt>
                <c:pt idx="15544">
                  <c:v>94.333299999999994</c:v>
                </c:pt>
                <c:pt idx="15545">
                  <c:v>94.419700000000006</c:v>
                </c:pt>
                <c:pt idx="15546">
                  <c:v>94.5124</c:v>
                </c:pt>
                <c:pt idx="15547">
                  <c:v>94.611500000000007</c:v>
                </c:pt>
                <c:pt idx="15548">
                  <c:v>94.717200000000076</c:v>
                </c:pt>
                <c:pt idx="15549">
                  <c:v>94.829099999999983</c:v>
                </c:pt>
                <c:pt idx="15550">
                  <c:v>94.94750000000009</c:v>
                </c:pt>
                <c:pt idx="15551">
                  <c:v>95.072099999999978</c:v>
                </c:pt>
                <c:pt idx="15552">
                  <c:v>95.203000000000003</c:v>
                </c:pt>
                <c:pt idx="15553">
                  <c:v>95.340199999999996</c:v>
                </c:pt>
                <c:pt idx="15554">
                  <c:v>95.483700000000013</c:v>
                </c:pt>
                <c:pt idx="15555">
                  <c:v>95.633299999999991</c:v>
                </c:pt>
                <c:pt idx="15556">
                  <c:v>95.789100000000005</c:v>
                </c:pt>
                <c:pt idx="15557">
                  <c:v>95.950999999999993</c:v>
                </c:pt>
                <c:pt idx="15558">
                  <c:v>96.119</c:v>
                </c:pt>
                <c:pt idx="15559">
                  <c:v>96.293099999999995</c:v>
                </c:pt>
                <c:pt idx="15560">
                  <c:v>96.473200000000006</c:v>
                </c:pt>
                <c:pt idx="15561">
                  <c:v>96.659199999999998</c:v>
                </c:pt>
                <c:pt idx="15562">
                  <c:v>96.851200000000006</c:v>
                </c:pt>
                <c:pt idx="15563">
                  <c:v>97.049200000000027</c:v>
                </c:pt>
                <c:pt idx="15564">
                  <c:v>97.252899999999983</c:v>
                </c:pt>
                <c:pt idx="15565">
                  <c:v>97.462500000000006</c:v>
                </c:pt>
                <c:pt idx="15566">
                  <c:v>97.677799999999948</c:v>
                </c:pt>
                <c:pt idx="15567">
                  <c:v>97.89879999999998</c:v>
                </c:pt>
                <c:pt idx="15568">
                  <c:v>98.125499999999988</c:v>
                </c:pt>
                <c:pt idx="15569">
                  <c:v>98.357900000000001</c:v>
                </c:pt>
                <c:pt idx="15570">
                  <c:v>98.595799999999983</c:v>
                </c:pt>
                <c:pt idx="15571">
                  <c:v>98.839200000000005</c:v>
                </c:pt>
                <c:pt idx="15572">
                  <c:v>99.088099999999983</c:v>
                </c:pt>
                <c:pt idx="15573">
                  <c:v>99.342399999999998</c:v>
                </c:pt>
                <c:pt idx="15574">
                  <c:v>99.602099999999979</c:v>
                </c:pt>
                <c:pt idx="15575">
                  <c:v>99.867000000000004</c:v>
                </c:pt>
                <c:pt idx="15576">
                  <c:v>100.137</c:v>
                </c:pt>
                <c:pt idx="15577">
                  <c:v>100.41300000000005</c:v>
                </c:pt>
                <c:pt idx="15578">
                  <c:v>100.693</c:v>
                </c:pt>
                <c:pt idx="15579">
                  <c:v>100.979</c:v>
                </c:pt>
                <c:pt idx="15580">
                  <c:v>101.26900000000002</c:v>
                </c:pt>
                <c:pt idx="15581">
                  <c:v>101.565</c:v>
                </c:pt>
                <c:pt idx="15582">
                  <c:v>101.86499999999999</c:v>
                </c:pt>
                <c:pt idx="15583">
                  <c:v>102.16999999999999</c:v>
                </c:pt>
                <c:pt idx="15584">
                  <c:v>102.48</c:v>
                </c:pt>
                <c:pt idx="15585">
                  <c:v>102.795</c:v>
                </c:pt>
                <c:pt idx="15586">
                  <c:v>103.114</c:v>
                </c:pt>
                <c:pt idx="15587">
                  <c:v>103.438</c:v>
                </c:pt>
                <c:pt idx="15588">
                  <c:v>103.76700000000002</c:v>
                </c:pt>
                <c:pt idx="15589">
                  <c:v>104.1</c:v>
                </c:pt>
                <c:pt idx="15590">
                  <c:v>104.43700000000005</c:v>
                </c:pt>
                <c:pt idx="15591">
                  <c:v>104.77800000000001</c:v>
                </c:pt>
                <c:pt idx="15592">
                  <c:v>105.124</c:v>
                </c:pt>
                <c:pt idx="15593">
                  <c:v>105.473</c:v>
                </c:pt>
                <c:pt idx="15594">
                  <c:v>105.827</c:v>
                </c:pt>
                <c:pt idx="15595">
                  <c:v>106.18499999999999</c:v>
                </c:pt>
                <c:pt idx="15596">
                  <c:v>106.54700000000005</c:v>
                </c:pt>
                <c:pt idx="15597">
                  <c:v>106.91200000000002</c:v>
                </c:pt>
                <c:pt idx="15598">
                  <c:v>107.282</c:v>
                </c:pt>
                <c:pt idx="15599">
                  <c:v>107.65499999999999</c:v>
                </c:pt>
                <c:pt idx="15600">
                  <c:v>108.032</c:v>
                </c:pt>
                <c:pt idx="15601">
                  <c:v>108.41200000000002</c:v>
                </c:pt>
                <c:pt idx="15602">
                  <c:v>108.795</c:v>
                </c:pt>
                <c:pt idx="15603">
                  <c:v>109.18199999999999</c:v>
                </c:pt>
                <c:pt idx="15604">
                  <c:v>109.57299999999998</c:v>
                </c:pt>
                <c:pt idx="15605">
                  <c:v>109.96599999999999</c:v>
                </c:pt>
                <c:pt idx="15606">
                  <c:v>110.363</c:v>
                </c:pt>
                <c:pt idx="15607">
                  <c:v>110.762</c:v>
                </c:pt>
                <c:pt idx="15608">
                  <c:v>111.16500000000001</c:v>
                </c:pt>
                <c:pt idx="15609">
                  <c:v>111.571</c:v>
                </c:pt>
                <c:pt idx="15610">
                  <c:v>111.979</c:v>
                </c:pt>
                <c:pt idx="15611">
                  <c:v>112.39</c:v>
                </c:pt>
                <c:pt idx="15612">
                  <c:v>112.804</c:v>
                </c:pt>
                <c:pt idx="15613">
                  <c:v>113.22</c:v>
                </c:pt>
                <c:pt idx="15614">
                  <c:v>113.639</c:v>
                </c:pt>
                <c:pt idx="15615">
                  <c:v>114.06</c:v>
                </c:pt>
                <c:pt idx="15616">
                  <c:v>114.483</c:v>
                </c:pt>
                <c:pt idx="15617">
                  <c:v>114.90900000000002</c:v>
                </c:pt>
                <c:pt idx="15618">
                  <c:v>115.336</c:v>
                </c:pt>
                <c:pt idx="15619">
                  <c:v>115.76600000000002</c:v>
                </c:pt>
                <c:pt idx="15620">
                  <c:v>116.19799999999999</c:v>
                </c:pt>
                <c:pt idx="15621">
                  <c:v>116.631</c:v>
                </c:pt>
                <c:pt idx="15622">
                  <c:v>117.066</c:v>
                </c:pt>
                <c:pt idx="15623">
                  <c:v>117.503</c:v>
                </c:pt>
                <c:pt idx="15624">
                  <c:v>117.94200000000002</c:v>
                </c:pt>
                <c:pt idx="15625">
                  <c:v>118.38200000000001</c:v>
                </c:pt>
                <c:pt idx="15626">
                  <c:v>118.82299999999998</c:v>
                </c:pt>
                <c:pt idx="15627">
                  <c:v>119.26600000000002</c:v>
                </c:pt>
                <c:pt idx="15628">
                  <c:v>119.71000000000002</c:v>
                </c:pt>
                <c:pt idx="15629">
                  <c:v>120.15499999999999</c:v>
                </c:pt>
                <c:pt idx="15630">
                  <c:v>120.60199999999999</c:v>
                </c:pt>
                <c:pt idx="15631">
                  <c:v>121.04900000000002</c:v>
                </c:pt>
                <c:pt idx="15632">
                  <c:v>121.49700000000006</c:v>
                </c:pt>
                <c:pt idx="15633">
                  <c:v>121.94500000000002</c:v>
                </c:pt>
                <c:pt idx="15634">
                  <c:v>122.395</c:v>
                </c:pt>
                <c:pt idx="15635">
                  <c:v>122.845</c:v>
                </c:pt>
                <c:pt idx="15636">
                  <c:v>123.29600000000002</c:v>
                </c:pt>
                <c:pt idx="15637">
                  <c:v>123.74700000000006</c:v>
                </c:pt>
                <c:pt idx="15638">
                  <c:v>124.19799999999999</c:v>
                </c:pt>
                <c:pt idx="15639">
                  <c:v>124.64999999999999</c:v>
                </c:pt>
                <c:pt idx="15640">
                  <c:v>125.101</c:v>
                </c:pt>
                <c:pt idx="15641">
                  <c:v>125.553</c:v>
                </c:pt>
                <c:pt idx="15642">
                  <c:v>126.005</c:v>
                </c:pt>
                <c:pt idx="15643">
                  <c:v>126.45699999999999</c:v>
                </c:pt>
                <c:pt idx="15644">
                  <c:v>126.908</c:v>
                </c:pt>
                <c:pt idx="15645">
                  <c:v>127.35899999999998</c:v>
                </c:pt>
                <c:pt idx="15646">
                  <c:v>127.81</c:v>
                </c:pt>
                <c:pt idx="15647">
                  <c:v>128.26</c:v>
                </c:pt>
                <c:pt idx="15648">
                  <c:v>128.70999999999998</c:v>
                </c:pt>
                <c:pt idx="15649">
                  <c:v>129.15900000000002</c:v>
                </c:pt>
                <c:pt idx="15650">
                  <c:v>129.607</c:v>
                </c:pt>
                <c:pt idx="15651">
                  <c:v>130.05500000000001</c:v>
                </c:pt>
                <c:pt idx="15652">
                  <c:v>130.50200000000001</c:v>
                </c:pt>
                <c:pt idx="15653">
                  <c:v>130.947</c:v>
                </c:pt>
                <c:pt idx="15654">
                  <c:v>131.39200000000011</c:v>
                </c:pt>
                <c:pt idx="15655">
                  <c:v>131.83500000000001</c:v>
                </c:pt>
                <c:pt idx="15656">
                  <c:v>132.27699999999999</c:v>
                </c:pt>
                <c:pt idx="15657">
                  <c:v>132.71799999999999</c:v>
                </c:pt>
                <c:pt idx="15658">
                  <c:v>133.15700000000001</c:v>
                </c:pt>
                <c:pt idx="15659">
                  <c:v>133.595</c:v>
                </c:pt>
                <c:pt idx="15660">
                  <c:v>134.03100000000001</c:v>
                </c:pt>
                <c:pt idx="15661">
                  <c:v>134.46600000000001</c:v>
                </c:pt>
                <c:pt idx="15662">
                  <c:v>134.899</c:v>
                </c:pt>
                <c:pt idx="15663">
                  <c:v>135.33000000000001</c:v>
                </c:pt>
                <c:pt idx="15664">
                  <c:v>135.75899999999999</c:v>
                </c:pt>
                <c:pt idx="15665">
                  <c:v>136.18600000000001</c:v>
                </c:pt>
                <c:pt idx="15666">
                  <c:v>136.61099999999999</c:v>
                </c:pt>
                <c:pt idx="15667">
                  <c:v>137.03300000000002</c:v>
                </c:pt>
                <c:pt idx="15668">
                  <c:v>137.45400000000001</c:v>
                </c:pt>
                <c:pt idx="15669">
                  <c:v>137.87200000000001</c:v>
                </c:pt>
                <c:pt idx="15670">
                  <c:v>138.28800000000001</c:v>
                </c:pt>
                <c:pt idx="15671">
                  <c:v>138.70099999999999</c:v>
                </c:pt>
                <c:pt idx="15672">
                  <c:v>139.11199999999999</c:v>
                </c:pt>
                <c:pt idx="15673">
                  <c:v>139.52000000000001</c:v>
                </c:pt>
                <c:pt idx="15674">
                  <c:v>139.92600000000004</c:v>
                </c:pt>
                <c:pt idx="15675">
                  <c:v>140.32800000000012</c:v>
                </c:pt>
                <c:pt idx="15676">
                  <c:v>140.72800000000001</c:v>
                </c:pt>
                <c:pt idx="15677">
                  <c:v>141.125</c:v>
                </c:pt>
                <c:pt idx="15678">
                  <c:v>141.51900000000001</c:v>
                </c:pt>
                <c:pt idx="15679">
                  <c:v>141.91</c:v>
                </c:pt>
                <c:pt idx="15680">
                  <c:v>142.298</c:v>
                </c:pt>
                <c:pt idx="15681">
                  <c:v>142.68200000000004</c:v>
                </c:pt>
                <c:pt idx="15682">
                  <c:v>143.06399999999999</c:v>
                </c:pt>
                <c:pt idx="15683">
                  <c:v>143.441</c:v>
                </c:pt>
                <c:pt idx="15684">
                  <c:v>143.816</c:v>
                </c:pt>
                <c:pt idx="15685">
                  <c:v>144.18700000000001</c:v>
                </c:pt>
                <c:pt idx="15686">
                  <c:v>144.55500000000001</c:v>
                </c:pt>
                <c:pt idx="15687">
                  <c:v>144.91800000000001</c:v>
                </c:pt>
                <c:pt idx="15688">
                  <c:v>145.27899999999997</c:v>
                </c:pt>
                <c:pt idx="15689">
                  <c:v>145.63499999999999</c:v>
                </c:pt>
                <c:pt idx="15690">
                  <c:v>145.98800000000011</c:v>
                </c:pt>
                <c:pt idx="15691">
                  <c:v>146.33700000000007</c:v>
                </c:pt>
                <c:pt idx="15692">
                  <c:v>146.68200000000004</c:v>
                </c:pt>
                <c:pt idx="15693">
                  <c:v>147.023</c:v>
                </c:pt>
                <c:pt idx="15694">
                  <c:v>147.3610000000001</c:v>
                </c:pt>
                <c:pt idx="15695">
                  <c:v>147.69399999999999</c:v>
                </c:pt>
                <c:pt idx="15696">
                  <c:v>148.023</c:v>
                </c:pt>
                <c:pt idx="15697">
                  <c:v>148.34800000000001</c:v>
                </c:pt>
                <c:pt idx="15698">
                  <c:v>148.66800000000001</c:v>
                </c:pt>
                <c:pt idx="15699">
                  <c:v>148.98400000000001</c:v>
                </c:pt>
                <c:pt idx="15700">
                  <c:v>149.29599999999999</c:v>
                </c:pt>
                <c:pt idx="15701">
                  <c:v>149.60399999999998</c:v>
                </c:pt>
                <c:pt idx="15702">
                  <c:v>149.90700000000001</c:v>
                </c:pt>
                <c:pt idx="15703">
                  <c:v>150.20599999999999</c:v>
                </c:pt>
                <c:pt idx="15704">
                  <c:v>150.5</c:v>
                </c:pt>
                <c:pt idx="15705">
                  <c:v>150.79</c:v>
                </c:pt>
                <c:pt idx="15706">
                  <c:v>151.07499999999999</c:v>
                </c:pt>
                <c:pt idx="15707">
                  <c:v>151.35600000000011</c:v>
                </c:pt>
                <c:pt idx="15708">
                  <c:v>151.63200000000001</c:v>
                </c:pt>
                <c:pt idx="15709">
                  <c:v>151.90300000000002</c:v>
                </c:pt>
                <c:pt idx="15710">
                  <c:v>152.16900000000001</c:v>
                </c:pt>
                <c:pt idx="15711">
                  <c:v>152.43100000000001</c:v>
                </c:pt>
                <c:pt idx="15712">
                  <c:v>152.68800000000007</c:v>
                </c:pt>
                <c:pt idx="15713">
                  <c:v>152.94</c:v>
                </c:pt>
                <c:pt idx="15714">
                  <c:v>153.18700000000001</c:v>
                </c:pt>
                <c:pt idx="15715">
                  <c:v>153.429</c:v>
                </c:pt>
                <c:pt idx="15716">
                  <c:v>153.666</c:v>
                </c:pt>
                <c:pt idx="15717">
                  <c:v>153.899</c:v>
                </c:pt>
                <c:pt idx="15718">
                  <c:v>154.126</c:v>
                </c:pt>
                <c:pt idx="15719">
                  <c:v>154.34800000000001</c:v>
                </c:pt>
                <c:pt idx="15720">
                  <c:v>154.566</c:v>
                </c:pt>
                <c:pt idx="15721">
                  <c:v>154.77799999999999</c:v>
                </c:pt>
                <c:pt idx="15722">
                  <c:v>154.98500000000001</c:v>
                </c:pt>
                <c:pt idx="15723">
                  <c:v>155.18700000000001</c:v>
                </c:pt>
                <c:pt idx="15724">
                  <c:v>155.38400000000001</c:v>
                </c:pt>
                <c:pt idx="15725">
                  <c:v>155.57599999999999</c:v>
                </c:pt>
                <c:pt idx="15726">
                  <c:v>155.76300000000001</c:v>
                </c:pt>
                <c:pt idx="15727">
                  <c:v>155.94399999999999</c:v>
                </c:pt>
                <c:pt idx="15728">
                  <c:v>156.12</c:v>
                </c:pt>
                <c:pt idx="15729">
                  <c:v>156.291</c:v>
                </c:pt>
                <c:pt idx="15730">
                  <c:v>156.45700000000011</c:v>
                </c:pt>
                <c:pt idx="15731">
                  <c:v>156.61799999999999</c:v>
                </c:pt>
                <c:pt idx="15732">
                  <c:v>156.77399999999992</c:v>
                </c:pt>
                <c:pt idx="15733">
                  <c:v>156.92400000000001</c:v>
                </c:pt>
                <c:pt idx="15734">
                  <c:v>157.06900000000002</c:v>
                </c:pt>
                <c:pt idx="15735">
                  <c:v>157.208</c:v>
                </c:pt>
                <c:pt idx="15736">
                  <c:v>157.34300000000002</c:v>
                </c:pt>
                <c:pt idx="15737">
                  <c:v>157.47200000000001</c:v>
                </c:pt>
                <c:pt idx="15738">
                  <c:v>157.596</c:v>
                </c:pt>
                <c:pt idx="15739">
                  <c:v>157.71499999999995</c:v>
                </c:pt>
                <c:pt idx="15740">
                  <c:v>157.82900000000001</c:v>
                </c:pt>
                <c:pt idx="15741">
                  <c:v>157.93700000000001</c:v>
                </c:pt>
                <c:pt idx="15742">
                  <c:v>158.04</c:v>
                </c:pt>
                <c:pt idx="15743">
                  <c:v>158.13800000000001</c:v>
                </c:pt>
                <c:pt idx="15744">
                  <c:v>158.23099999999999</c:v>
                </c:pt>
                <c:pt idx="15745">
                  <c:v>158.31800000000001</c:v>
                </c:pt>
                <c:pt idx="15746">
                  <c:v>158.40100000000001</c:v>
                </c:pt>
                <c:pt idx="15747">
                  <c:v>158.47800000000001</c:v>
                </c:pt>
                <c:pt idx="15748">
                  <c:v>158.55000000000001</c:v>
                </c:pt>
                <c:pt idx="15749">
                  <c:v>158.61599999999999</c:v>
                </c:pt>
                <c:pt idx="15750">
                  <c:v>158.678</c:v>
                </c:pt>
                <c:pt idx="15751">
                  <c:v>158.73499999999999</c:v>
                </c:pt>
                <c:pt idx="15752">
                  <c:v>158.786</c:v>
                </c:pt>
                <c:pt idx="15753">
                  <c:v>158.833</c:v>
                </c:pt>
                <c:pt idx="15754">
                  <c:v>158.874</c:v>
                </c:pt>
                <c:pt idx="15755">
                  <c:v>158.91</c:v>
                </c:pt>
                <c:pt idx="15756">
                  <c:v>158.941</c:v>
                </c:pt>
                <c:pt idx="15757">
                  <c:v>158.96800000000007</c:v>
                </c:pt>
                <c:pt idx="15758">
                  <c:v>158.989</c:v>
                </c:pt>
                <c:pt idx="15759">
                  <c:v>159.006</c:v>
                </c:pt>
                <c:pt idx="15760">
                  <c:v>159.017</c:v>
                </c:pt>
                <c:pt idx="15761">
                  <c:v>159.024</c:v>
                </c:pt>
                <c:pt idx="15762">
                  <c:v>159.02600000000001</c:v>
                </c:pt>
                <c:pt idx="15763">
                  <c:v>159.023</c:v>
                </c:pt>
                <c:pt idx="15764">
                  <c:v>159.01499999999999</c:v>
                </c:pt>
                <c:pt idx="15765">
                  <c:v>159.00200000000001</c:v>
                </c:pt>
                <c:pt idx="15766">
                  <c:v>158.98500000000001</c:v>
                </c:pt>
                <c:pt idx="15767">
                  <c:v>158.96300000000002</c:v>
                </c:pt>
                <c:pt idx="15768">
                  <c:v>158.93700000000001</c:v>
                </c:pt>
                <c:pt idx="15769">
                  <c:v>158.90600000000001</c:v>
                </c:pt>
                <c:pt idx="15770">
                  <c:v>158.87</c:v>
                </c:pt>
                <c:pt idx="15771">
                  <c:v>158.83000000000001</c:v>
                </c:pt>
                <c:pt idx="15772">
                  <c:v>158.786</c:v>
                </c:pt>
                <c:pt idx="15773">
                  <c:v>158.73699999999999</c:v>
                </c:pt>
                <c:pt idx="15774">
                  <c:v>158.68300000000002</c:v>
                </c:pt>
                <c:pt idx="15775">
                  <c:v>158.626</c:v>
                </c:pt>
                <c:pt idx="15776">
                  <c:v>158.56399999999999</c:v>
                </c:pt>
                <c:pt idx="15777">
                  <c:v>158.49700000000001</c:v>
                </c:pt>
                <c:pt idx="15778">
                  <c:v>158.42700000000011</c:v>
                </c:pt>
                <c:pt idx="15779">
                  <c:v>158.35300000000001</c:v>
                </c:pt>
                <c:pt idx="15780">
                  <c:v>158.27399999999992</c:v>
                </c:pt>
                <c:pt idx="15781">
                  <c:v>158.19200000000001</c:v>
                </c:pt>
                <c:pt idx="15782">
                  <c:v>158.10499999999999</c:v>
                </c:pt>
                <c:pt idx="15783">
                  <c:v>158.01499999999999</c:v>
                </c:pt>
                <c:pt idx="15784">
                  <c:v>157.91999999999999</c:v>
                </c:pt>
                <c:pt idx="15785">
                  <c:v>157.82200000000012</c:v>
                </c:pt>
                <c:pt idx="15786">
                  <c:v>157.721</c:v>
                </c:pt>
                <c:pt idx="15787">
                  <c:v>157.61499999999998</c:v>
                </c:pt>
                <c:pt idx="15788">
                  <c:v>157.506</c:v>
                </c:pt>
                <c:pt idx="15789">
                  <c:v>157.393</c:v>
                </c:pt>
                <c:pt idx="15790">
                  <c:v>157.27699999999999</c:v>
                </c:pt>
                <c:pt idx="15791">
                  <c:v>157.15700000000001</c:v>
                </c:pt>
                <c:pt idx="15792">
                  <c:v>157.03399999999999</c:v>
                </c:pt>
                <c:pt idx="15793">
                  <c:v>156.90800000000004</c:v>
                </c:pt>
                <c:pt idx="15794">
                  <c:v>156.77899999999997</c:v>
                </c:pt>
                <c:pt idx="15795">
                  <c:v>156.64599999999999</c:v>
                </c:pt>
                <c:pt idx="15796">
                  <c:v>156.51</c:v>
                </c:pt>
                <c:pt idx="15797">
                  <c:v>156.37100000000001</c:v>
                </c:pt>
                <c:pt idx="15798">
                  <c:v>156.22900000000001</c:v>
                </c:pt>
                <c:pt idx="15799">
                  <c:v>156.084</c:v>
                </c:pt>
                <c:pt idx="15800">
                  <c:v>155.93700000000001</c:v>
                </c:pt>
                <c:pt idx="15801">
                  <c:v>155.786</c:v>
                </c:pt>
                <c:pt idx="15802">
                  <c:v>155.63300000000001</c:v>
                </c:pt>
                <c:pt idx="15803">
                  <c:v>155.477</c:v>
                </c:pt>
                <c:pt idx="15804">
                  <c:v>155.31900000000002</c:v>
                </c:pt>
                <c:pt idx="15805">
                  <c:v>155.15800000000004</c:v>
                </c:pt>
                <c:pt idx="15806">
                  <c:v>154.995</c:v>
                </c:pt>
                <c:pt idx="15807">
                  <c:v>154.82900000000001</c:v>
                </c:pt>
                <c:pt idx="15808">
                  <c:v>154.661</c:v>
                </c:pt>
                <c:pt idx="15809">
                  <c:v>154.49100000000001</c:v>
                </c:pt>
                <c:pt idx="15810">
                  <c:v>154.31900000000002</c:v>
                </c:pt>
                <c:pt idx="15811">
                  <c:v>154.14399999999998</c:v>
                </c:pt>
                <c:pt idx="15812">
                  <c:v>153.96800000000007</c:v>
                </c:pt>
                <c:pt idx="15813">
                  <c:v>153.79</c:v>
                </c:pt>
                <c:pt idx="15814">
                  <c:v>153.60999999999999</c:v>
                </c:pt>
                <c:pt idx="15815">
                  <c:v>153.42800000000011</c:v>
                </c:pt>
                <c:pt idx="15816">
                  <c:v>153.24499999999998</c:v>
                </c:pt>
                <c:pt idx="15817">
                  <c:v>153.06</c:v>
                </c:pt>
                <c:pt idx="15818">
                  <c:v>152.87300000000002</c:v>
                </c:pt>
                <c:pt idx="15819">
                  <c:v>152.685</c:v>
                </c:pt>
                <c:pt idx="15820">
                  <c:v>152.49600000000001</c:v>
                </c:pt>
                <c:pt idx="15821">
                  <c:v>152.30500000000001</c:v>
                </c:pt>
                <c:pt idx="15822">
                  <c:v>152.11299999999997</c:v>
                </c:pt>
                <c:pt idx="15823">
                  <c:v>151.92100000000011</c:v>
                </c:pt>
                <c:pt idx="15824">
                  <c:v>151.727</c:v>
                </c:pt>
                <c:pt idx="15825">
                  <c:v>151.53200000000001</c:v>
                </c:pt>
                <c:pt idx="15826">
                  <c:v>151.33600000000001</c:v>
                </c:pt>
                <c:pt idx="15827">
                  <c:v>151.13900000000001</c:v>
                </c:pt>
                <c:pt idx="15828">
                  <c:v>150.94200000000001</c:v>
                </c:pt>
                <c:pt idx="15829">
                  <c:v>150.74399999999989</c:v>
                </c:pt>
                <c:pt idx="15830">
                  <c:v>150.54499999999999</c:v>
                </c:pt>
                <c:pt idx="15831">
                  <c:v>150.346</c:v>
                </c:pt>
                <c:pt idx="15832">
                  <c:v>150.14599999999999</c:v>
                </c:pt>
                <c:pt idx="15833">
                  <c:v>149.947</c:v>
                </c:pt>
                <c:pt idx="15834">
                  <c:v>149.74699999999999</c:v>
                </c:pt>
                <c:pt idx="15835">
                  <c:v>149.54599999999999</c:v>
                </c:pt>
                <c:pt idx="15836">
                  <c:v>149.346</c:v>
                </c:pt>
                <c:pt idx="15837">
                  <c:v>149.14599999999999</c:v>
                </c:pt>
                <c:pt idx="15838">
                  <c:v>148.94499999999999</c:v>
                </c:pt>
                <c:pt idx="15839">
                  <c:v>148.74499999999998</c:v>
                </c:pt>
                <c:pt idx="15840">
                  <c:v>148.54499999999999</c:v>
                </c:pt>
                <c:pt idx="15841">
                  <c:v>148.346</c:v>
                </c:pt>
                <c:pt idx="15842">
                  <c:v>148.14699999999999</c:v>
                </c:pt>
                <c:pt idx="15843">
                  <c:v>147.94800000000001</c:v>
                </c:pt>
                <c:pt idx="15844">
                  <c:v>147.75</c:v>
                </c:pt>
                <c:pt idx="15845">
                  <c:v>147.55200000000011</c:v>
                </c:pt>
                <c:pt idx="15846">
                  <c:v>147.3550000000001</c:v>
                </c:pt>
                <c:pt idx="15847">
                  <c:v>147.15900000000002</c:v>
                </c:pt>
                <c:pt idx="15848">
                  <c:v>146.964</c:v>
                </c:pt>
                <c:pt idx="15849">
                  <c:v>146.76999999999998</c:v>
                </c:pt>
                <c:pt idx="15850">
                  <c:v>146.57599999999999</c:v>
                </c:pt>
                <c:pt idx="15851">
                  <c:v>146.38400000000001</c:v>
                </c:pt>
                <c:pt idx="15852">
                  <c:v>146.19300000000001</c:v>
                </c:pt>
                <c:pt idx="15853">
                  <c:v>146.00299999999999</c:v>
                </c:pt>
                <c:pt idx="15854">
                  <c:v>145.815</c:v>
                </c:pt>
                <c:pt idx="15855">
                  <c:v>145.62800000000001</c:v>
                </c:pt>
                <c:pt idx="15856">
                  <c:v>145.44200000000001</c:v>
                </c:pt>
                <c:pt idx="15857">
                  <c:v>145.25800000000001</c:v>
                </c:pt>
                <c:pt idx="15858">
                  <c:v>145.07599999999999</c:v>
                </c:pt>
                <c:pt idx="15859">
                  <c:v>144.89500000000001</c:v>
                </c:pt>
                <c:pt idx="15860">
                  <c:v>144.71599999999998</c:v>
                </c:pt>
                <c:pt idx="15861">
                  <c:v>144.53900000000002</c:v>
                </c:pt>
                <c:pt idx="15862">
                  <c:v>144.364</c:v>
                </c:pt>
                <c:pt idx="15863">
                  <c:v>144.19</c:v>
                </c:pt>
                <c:pt idx="15864">
                  <c:v>144.01900000000001</c:v>
                </c:pt>
                <c:pt idx="15865">
                  <c:v>143.85000000000011</c:v>
                </c:pt>
                <c:pt idx="15866">
                  <c:v>143.68300000000002</c:v>
                </c:pt>
                <c:pt idx="15867">
                  <c:v>143.518</c:v>
                </c:pt>
                <c:pt idx="15868">
                  <c:v>143.35600000000011</c:v>
                </c:pt>
                <c:pt idx="15869">
                  <c:v>143.196</c:v>
                </c:pt>
                <c:pt idx="15870">
                  <c:v>143.03800000000001</c:v>
                </c:pt>
                <c:pt idx="15871">
                  <c:v>142.88300000000001</c:v>
                </c:pt>
                <c:pt idx="15872">
                  <c:v>142.73099999999999</c:v>
                </c:pt>
                <c:pt idx="15873">
                  <c:v>142.58100000000007</c:v>
                </c:pt>
                <c:pt idx="15874">
                  <c:v>142.434</c:v>
                </c:pt>
                <c:pt idx="15875">
                  <c:v>142.29</c:v>
                </c:pt>
                <c:pt idx="15876">
                  <c:v>142.148</c:v>
                </c:pt>
                <c:pt idx="15877">
                  <c:v>142.01</c:v>
                </c:pt>
                <c:pt idx="15878">
                  <c:v>141.874</c:v>
                </c:pt>
                <c:pt idx="15879">
                  <c:v>141.74099999999999</c:v>
                </c:pt>
                <c:pt idx="15880">
                  <c:v>141.61199999999999</c:v>
                </c:pt>
                <c:pt idx="15881">
                  <c:v>141.48500000000001</c:v>
                </c:pt>
                <c:pt idx="15882">
                  <c:v>141.36200000000011</c:v>
                </c:pt>
                <c:pt idx="15883">
                  <c:v>141.24199999999999</c:v>
                </c:pt>
                <c:pt idx="15884">
                  <c:v>141.125</c:v>
                </c:pt>
                <c:pt idx="15885">
                  <c:v>141.011</c:v>
                </c:pt>
                <c:pt idx="15886">
                  <c:v>140.90100000000001</c:v>
                </c:pt>
                <c:pt idx="15887">
                  <c:v>140.79499999999999</c:v>
                </c:pt>
                <c:pt idx="15888">
                  <c:v>140.69200000000001</c:v>
                </c:pt>
                <c:pt idx="15889">
                  <c:v>140.59200000000001</c:v>
                </c:pt>
                <c:pt idx="15890">
                  <c:v>140.49600000000001</c:v>
                </c:pt>
                <c:pt idx="15891">
                  <c:v>140.404</c:v>
                </c:pt>
                <c:pt idx="15892">
                  <c:v>140.315</c:v>
                </c:pt>
                <c:pt idx="15893">
                  <c:v>140.22999999999999</c:v>
                </c:pt>
                <c:pt idx="15894">
                  <c:v>140.14899999999997</c:v>
                </c:pt>
                <c:pt idx="15895">
                  <c:v>140.072</c:v>
                </c:pt>
                <c:pt idx="15896">
                  <c:v>139.9980000000001</c:v>
                </c:pt>
                <c:pt idx="15897">
                  <c:v>139.929</c:v>
                </c:pt>
                <c:pt idx="15898">
                  <c:v>139.863</c:v>
                </c:pt>
                <c:pt idx="15899">
                  <c:v>139.80100000000004</c:v>
                </c:pt>
                <c:pt idx="15900">
                  <c:v>139.74399999999989</c:v>
                </c:pt>
                <c:pt idx="15901">
                  <c:v>139.69</c:v>
                </c:pt>
                <c:pt idx="15902">
                  <c:v>139.64099999999999</c:v>
                </c:pt>
                <c:pt idx="15903">
                  <c:v>139.595</c:v>
                </c:pt>
                <c:pt idx="15904">
                  <c:v>139.554</c:v>
                </c:pt>
                <c:pt idx="15905">
                  <c:v>139.517</c:v>
                </c:pt>
                <c:pt idx="15906">
                  <c:v>139.48400000000001</c:v>
                </c:pt>
                <c:pt idx="15907">
                  <c:v>139.45500000000001</c:v>
                </c:pt>
                <c:pt idx="15908">
                  <c:v>139.43100000000001</c:v>
                </c:pt>
                <c:pt idx="15909">
                  <c:v>139.411</c:v>
                </c:pt>
                <c:pt idx="15910">
                  <c:v>139.39500000000001</c:v>
                </c:pt>
                <c:pt idx="15911">
                  <c:v>139.38400000000001</c:v>
                </c:pt>
                <c:pt idx="15912">
                  <c:v>139.37700000000001</c:v>
                </c:pt>
                <c:pt idx="15913">
                  <c:v>139.374</c:v>
                </c:pt>
                <c:pt idx="15914">
                  <c:v>139.376</c:v>
                </c:pt>
                <c:pt idx="15915">
                  <c:v>139.38200000000012</c:v>
                </c:pt>
                <c:pt idx="15916">
                  <c:v>139.393</c:v>
                </c:pt>
                <c:pt idx="15917">
                  <c:v>139.40800000000004</c:v>
                </c:pt>
                <c:pt idx="15918">
                  <c:v>139.42800000000011</c:v>
                </c:pt>
                <c:pt idx="15919">
                  <c:v>139.45200000000011</c:v>
                </c:pt>
                <c:pt idx="15920">
                  <c:v>139.47999999999999</c:v>
                </c:pt>
                <c:pt idx="15921">
                  <c:v>139.51399999999998</c:v>
                </c:pt>
                <c:pt idx="15922">
                  <c:v>139.55100000000004</c:v>
                </c:pt>
                <c:pt idx="15923">
                  <c:v>139.59399999999999</c:v>
                </c:pt>
                <c:pt idx="15924">
                  <c:v>139.63999999999999</c:v>
                </c:pt>
                <c:pt idx="15925">
                  <c:v>139.69200000000001</c:v>
                </c:pt>
                <c:pt idx="15926">
                  <c:v>139.74799999999999</c:v>
                </c:pt>
                <c:pt idx="15927">
                  <c:v>139.80800000000011</c:v>
                </c:pt>
                <c:pt idx="15928">
                  <c:v>139.87300000000002</c:v>
                </c:pt>
                <c:pt idx="15929">
                  <c:v>139.94300000000001</c:v>
                </c:pt>
                <c:pt idx="15930">
                  <c:v>140.017</c:v>
                </c:pt>
                <c:pt idx="15931">
                  <c:v>140.096</c:v>
                </c:pt>
                <c:pt idx="15932">
                  <c:v>140.17899999999997</c:v>
                </c:pt>
                <c:pt idx="15933">
                  <c:v>140.267</c:v>
                </c:pt>
                <c:pt idx="15934">
                  <c:v>140.35900000000001</c:v>
                </c:pt>
                <c:pt idx="15935">
                  <c:v>140.45600000000007</c:v>
                </c:pt>
                <c:pt idx="15936">
                  <c:v>140.55800000000011</c:v>
                </c:pt>
                <c:pt idx="15937">
                  <c:v>140.66399999999999</c:v>
                </c:pt>
                <c:pt idx="15938">
                  <c:v>140.77499999999998</c:v>
                </c:pt>
                <c:pt idx="15939">
                  <c:v>140.89000000000001</c:v>
                </c:pt>
                <c:pt idx="15940">
                  <c:v>141.00899999999999</c:v>
                </c:pt>
                <c:pt idx="15941">
                  <c:v>141.13300000000001</c:v>
                </c:pt>
                <c:pt idx="15942">
                  <c:v>141.262</c:v>
                </c:pt>
                <c:pt idx="15943">
                  <c:v>141.39500000000001</c:v>
                </c:pt>
                <c:pt idx="15944">
                  <c:v>141.53300000000002</c:v>
                </c:pt>
                <c:pt idx="15945">
                  <c:v>141.67499999999998</c:v>
                </c:pt>
                <c:pt idx="15946">
                  <c:v>141.82100000000011</c:v>
                </c:pt>
                <c:pt idx="15947">
                  <c:v>141.97200000000001</c:v>
                </c:pt>
                <c:pt idx="15948">
                  <c:v>142.12700000000001</c:v>
                </c:pt>
                <c:pt idx="15949">
                  <c:v>142.286</c:v>
                </c:pt>
                <c:pt idx="15950">
                  <c:v>142.44999999999999</c:v>
                </c:pt>
                <c:pt idx="15951">
                  <c:v>142.61799999999999</c:v>
                </c:pt>
                <c:pt idx="15952">
                  <c:v>142.79</c:v>
                </c:pt>
                <c:pt idx="15953">
                  <c:v>142.96700000000001</c:v>
                </c:pt>
                <c:pt idx="15954">
                  <c:v>143.14699999999999</c:v>
                </c:pt>
                <c:pt idx="15955">
                  <c:v>143.33200000000011</c:v>
                </c:pt>
                <c:pt idx="15956">
                  <c:v>143.52100000000004</c:v>
                </c:pt>
                <c:pt idx="15957">
                  <c:v>143.71399999999988</c:v>
                </c:pt>
                <c:pt idx="15958">
                  <c:v>143.91200000000001</c:v>
                </c:pt>
                <c:pt idx="15959">
                  <c:v>144.11299999999997</c:v>
                </c:pt>
                <c:pt idx="15960">
                  <c:v>144.31800000000001</c:v>
                </c:pt>
                <c:pt idx="15961">
                  <c:v>144.52800000000011</c:v>
                </c:pt>
                <c:pt idx="15962">
                  <c:v>144.74099999999999</c:v>
                </c:pt>
                <c:pt idx="15963">
                  <c:v>144.95800000000011</c:v>
                </c:pt>
                <c:pt idx="15964">
                  <c:v>145.17899999999997</c:v>
                </c:pt>
                <c:pt idx="15965">
                  <c:v>145.40300000000002</c:v>
                </c:pt>
                <c:pt idx="15966">
                  <c:v>145.63200000000001</c:v>
                </c:pt>
                <c:pt idx="15967">
                  <c:v>145.864</c:v>
                </c:pt>
                <c:pt idx="15968">
                  <c:v>146.1</c:v>
                </c:pt>
                <c:pt idx="15969">
                  <c:v>146.339</c:v>
                </c:pt>
                <c:pt idx="15970">
                  <c:v>146.58200000000011</c:v>
                </c:pt>
                <c:pt idx="15971">
                  <c:v>146.82900000000001</c:v>
                </c:pt>
                <c:pt idx="15972">
                  <c:v>147.07900000000001</c:v>
                </c:pt>
                <c:pt idx="15973">
                  <c:v>147.333</c:v>
                </c:pt>
                <c:pt idx="15974">
                  <c:v>147.59</c:v>
                </c:pt>
                <c:pt idx="15975">
                  <c:v>147.85000000000011</c:v>
                </c:pt>
                <c:pt idx="15976">
                  <c:v>148.11299999999997</c:v>
                </c:pt>
                <c:pt idx="15977">
                  <c:v>148.38000000000011</c:v>
                </c:pt>
                <c:pt idx="15978">
                  <c:v>148.65</c:v>
                </c:pt>
                <c:pt idx="15979">
                  <c:v>148.923</c:v>
                </c:pt>
                <c:pt idx="15980">
                  <c:v>149.19900000000001</c:v>
                </c:pt>
                <c:pt idx="15981">
                  <c:v>149.47800000000001</c:v>
                </c:pt>
                <c:pt idx="15982">
                  <c:v>149.76</c:v>
                </c:pt>
                <c:pt idx="15983">
                  <c:v>150.04499999999999</c:v>
                </c:pt>
                <c:pt idx="15984">
                  <c:v>150.333</c:v>
                </c:pt>
                <c:pt idx="15985">
                  <c:v>150.624</c:v>
                </c:pt>
                <c:pt idx="15986">
                  <c:v>150.917</c:v>
                </c:pt>
                <c:pt idx="15987">
                  <c:v>151.21299999999999</c:v>
                </c:pt>
                <c:pt idx="15988">
                  <c:v>151.511</c:v>
                </c:pt>
                <c:pt idx="15989">
                  <c:v>151.81200000000001</c:v>
                </c:pt>
                <c:pt idx="15990">
                  <c:v>152.11499999999998</c:v>
                </c:pt>
                <c:pt idx="15991">
                  <c:v>152.42100000000011</c:v>
                </c:pt>
                <c:pt idx="15992">
                  <c:v>152.72900000000001</c:v>
                </c:pt>
                <c:pt idx="15993">
                  <c:v>153.04</c:v>
                </c:pt>
                <c:pt idx="15994">
                  <c:v>153.35200000000012</c:v>
                </c:pt>
                <c:pt idx="15995">
                  <c:v>153.667</c:v>
                </c:pt>
                <c:pt idx="15996">
                  <c:v>153.98400000000001</c:v>
                </c:pt>
                <c:pt idx="15997">
                  <c:v>154.303</c:v>
                </c:pt>
                <c:pt idx="15998">
                  <c:v>154.62300000000002</c:v>
                </c:pt>
                <c:pt idx="15999">
                  <c:v>154.946</c:v>
                </c:pt>
                <c:pt idx="16000">
                  <c:v>155.26999999999998</c:v>
                </c:pt>
                <c:pt idx="16001">
                  <c:v>155.596</c:v>
                </c:pt>
                <c:pt idx="16002">
                  <c:v>155.92400000000001</c:v>
                </c:pt>
                <c:pt idx="16003">
                  <c:v>156.25299999999999</c:v>
                </c:pt>
                <c:pt idx="16004">
                  <c:v>156.583</c:v>
                </c:pt>
                <c:pt idx="16005">
                  <c:v>156.91499999999999</c:v>
                </c:pt>
                <c:pt idx="16006">
                  <c:v>157.24899999999997</c:v>
                </c:pt>
                <c:pt idx="16007">
                  <c:v>157.583</c:v>
                </c:pt>
                <c:pt idx="16008">
                  <c:v>157.91900000000001</c:v>
                </c:pt>
                <c:pt idx="16009">
                  <c:v>158.256</c:v>
                </c:pt>
                <c:pt idx="16010">
                  <c:v>158.59399999999999</c:v>
                </c:pt>
                <c:pt idx="16011">
                  <c:v>158.93300000000002</c:v>
                </c:pt>
                <c:pt idx="16012">
                  <c:v>159.27299999999997</c:v>
                </c:pt>
                <c:pt idx="16013">
                  <c:v>159.61399999999998</c:v>
                </c:pt>
                <c:pt idx="16014">
                  <c:v>159.95500000000001</c:v>
                </c:pt>
                <c:pt idx="16015">
                  <c:v>160.298</c:v>
                </c:pt>
                <c:pt idx="16016">
                  <c:v>160.63999999999999</c:v>
                </c:pt>
                <c:pt idx="16017">
                  <c:v>160.983</c:v>
                </c:pt>
                <c:pt idx="16018">
                  <c:v>161.32700000000011</c:v>
                </c:pt>
                <c:pt idx="16019">
                  <c:v>161.67099999999999</c:v>
                </c:pt>
                <c:pt idx="16020">
                  <c:v>162.01499999999999</c:v>
                </c:pt>
                <c:pt idx="16021">
                  <c:v>162.36000000000001</c:v>
                </c:pt>
                <c:pt idx="16022">
                  <c:v>162.70399999999998</c:v>
                </c:pt>
                <c:pt idx="16023">
                  <c:v>163.04900000000001</c:v>
                </c:pt>
                <c:pt idx="16024">
                  <c:v>163.39400000000001</c:v>
                </c:pt>
                <c:pt idx="16025">
                  <c:v>163.738</c:v>
                </c:pt>
                <c:pt idx="16026">
                  <c:v>164.08200000000011</c:v>
                </c:pt>
                <c:pt idx="16027">
                  <c:v>164.42700000000011</c:v>
                </c:pt>
                <c:pt idx="16028">
                  <c:v>164.76999999999998</c:v>
                </c:pt>
                <c:pt idx="16029">
                  <c:v>165.11399999999998</c:v>
                </c:pt>
                <c:pt idx="16030">
                  <c:v>165.45600000000007</c:v>
                </c:pt>
                <c:pt idx="16031">
                  <c:v>165.79900000000001</c:v>
                </c:pt>
                <c:pt idx="16032">
                  <c:v>166.14</c:v>
                </c:pt>
                <c:pt idx="16033">
                  <c:v>166.48100000000011</c:v>
                </c:pt>
                <c:pt idx="16034">
                  <c:v>166.82100000000011</c:v>
                </c:pt>
                <c:pt idx="16035">
                  <c:v>167.16</c:v>
                </c:pt>
                <c:pt idx="16036">
                  <c:v>167.4980000000001</c:v>
                </c:pt>
                <c:pt idx="16037">
                  <c:v>167.83500000000001</c:v>
                </c:pt>
                <c:pt idx="16038">
                  <c:v>168.17099999999999</c:v>
                </c:pt>
                <c:pt idx="16039">
                  <c:v>168.506</c:v>
                </c:pt>
                <c:pt idx="16040">
                  <c:v>168.84</c:v>
                </c:pt>
                <c:pt idx="16041">
                  <c:v>169.172</c:v>
                </c:pt>
                <c:pt idx="16042">
                  <c:v>169.50299999999999</c:v>
                </c:pt>
                <c:pt idx="16043">
                  <c:v>169.83200000000011</c:v>
                </c:pt>
                <c:pt idx="16044">
                  <c:v>170.15900000000002</c:v>
                </c:pt>
                <c:pt idx="16045">
                  <c:v>170.48500000000001</c:v>
                </c:pt>
                <c:pt idx="16046">
                  <c:v>170.81</c:v>
                </c:pt>
                <c:pt idx="16047">
                  <c:v>171.13200000000001</c:v>
                </c:pt>
                <c:pt idx="16048">
                  <c:v>171.453</c:v>
                </c:pt>
                <c:pt idx="16049">
                  <c:v>171.77099999999999</c:v>
                </c:pt>
                <c:pt idx="16050">
                  <c:v>172.08800000000011</c:v>
                </c:pt>
                <c:pt idx="16051">
                  <c:v>172.40300000000002</c:v>
                </c:pt>
                <c:pt idx="16052">
                  <c:v>172.71499999999995</c:v>
                </c:pt>
                <c:pt idx="16053">
                  <c:v>173.02500000000001</c:v>
                </c:pt>
                <c:pt idx="16054">
                  <c:v>173.333</c:v>
                </c:pt>
                <c:pt idx="16055">
                  <c:v>173.63800000000001</c:v>
                </c:pt>
                <c:pt idx="16056">
                  <c:v>173.941</c:v>
                </c:pt>
                <c:pt idx="16057">
                  <c:v>174.24199999999999</c:v>
                </c:pt>
                <c:pt idx="16058">
                  <c:v>174.53900000000002</c:v>
                </c:pt>
                <c:pt idx="16059">
                  <c:v>174.83500000000001</c:v>
                </c:pt>
                <c:pt idx="16060">
                  <c:v>175.12700000000001</c:v>
                </c:pt>
                <c:pt idx="16061">
                  <c:v>175.417</c:v>
                </c:pt>
                <c:pt idx="16062">
                  <c:v>175.70399999999998</c:v>
                </c:pt>
                <c:pt idx="16063">
                  <c:v>175.98700000000011</c:v>
                </c:pt>
                <c:pt idx="16064">
                  <c:v>176.268</c:v>
                </c:pt>
                <c:pt idx="16065">
                  <c:v>176.54599999999999</c:v>
                </c:pt>
                <c:pt idx="16066">
                  <c:v>176.82100000000011</c:v>
                </c:pt>
                <c:pt idx="16067">
                  <c:v>177.09200000000001</c:v>
                </c:pt>
                <c:pt idx="16068">
                  <c:v>177.36</c:v>
                </c:pt>
                <c:pt idx="16069">
                  <c:v>177.625</c:v>
                </c:pt>
                <c:pt idx="16070">
                  <c:v>177.88700000000011</c:v>
                </c:pt>
                <c:pt idx="16071">
                  <c:v>178.14499999999998</c:v>
                </c:pt>
                <c:pt idx="16072">
                  <c:v>178.4</c:v>
                </c:pt>
                <c:pt idx="16073">
                  <c:v>178.65100000000001</c:v>
                </c:pt>
                <c:pt idx="16074">
                  <c:v>178.89800000000011</c:v>
                </c:pt>
                <c:pt idx="16075">
                  <c:v>179.142</c:v>
                </c:pt>
                <c:pt idx="16076">
                  <c:v>179.38200000000012</c:v>
                </c:pt>
                <c:pt idx="16077">
                  <c:v>179.61799999999999</c:v>
                </c:pt>
                <c:pt idx="16078">
                  <c:v>179.85000000000011</c:v>
                </c:pt>
                <c:pt idx="16079">
                  <c:v>180.07900000000001</c:v>
                </c:pt>
                <c:pt idx="16080">
                  <c:v>180.303</c:v>
                </c:pt>
                <c:pt idx="16081">
                  <c:v>180.524</c:v>
                </c:pt>
                <c:pt idx="16082">
                  <c:v>180.73999999999998</c:v>
                </c:pt>
                <c:pt idx="16083">
                  <c:v>180.953</c:v>
                </c:pt>
                <c:pt idx="16084">
                  <c:v>181.161</c:v>
                </c:pt>
                <c:pt idx="16085">
                  <c:v>181.36500000000001</c:v>
                </c:pt>
                <c:pt idx="16086">
                  <c:v>181.565</c:v>
                </c:pt>
                <c:pt idx="16087">
                  <c:v>181.76</c:v>
                </c:pt>
                <c:pt idx="16088">
                  <c:v>181.95100000000011</c:v>
                </c:pt>
                <c:pt idx="16089">
                  <c:v>182.13800000000001</c:v>
                </c:pt>
                <c:pt idx="16090">
                  <c:v>182.32000000000011</c:v>
                </c:pt>
                <c:pt idx="16091">
                  <c:v>182.4980000000001</c:v>
                </c:pt>
                <c:pt idx="16092">
                  <c:v>182.672</c:v>
                </c:pt>
                <c:pt idx="16093">
                  <c:v>182.84</c:v>
                </c:pt>
                <c:pt idx="16094">
                  <c:v>183.005</c:v>
                </c:pt>
                <c:pt idx="16095">
                  <c:v>183.16399999999999</c:v>
                </c:pt>
                <c:pt idx="16096">
                  <c:v>183.31900000000002</c:v>
                </c:pt>
                <c:pt idx="16097">
                  <c:v>183.46900000000002</c:v>
                </c:pt>
                <c:pt idx="16098">
                  <c:v>183.61399999999998</c:v>
                </c:pt>
                <c:pt idx="16099">
                  <c:v>183.755</c:v>
                </c:pt>
                <c:pt idx="16100">
                  <c:v>183.8910000000001</c:v>
                </c:pt>
                <c:pt idx="16101">
                  <c:v>184.02200000000011</c:v>
                </c:pt>
                <c:pt idx="16102">
                  <c:v>184.148</c:v>
                </c:pt>
                <c:pt idx="16103">
                  <c:v>184.26900000000001</c:v>
                </c:pt>
                <c:pt idx="16104">
                  <c:v>184.3850000000001</c:v>
                </c:pt>
                <c:pt idx="16105">
                  <c:v>184.49700000000001</c:v>
                </c:pt>
                <c:pt idx="16106">
                  <c:v>184.60300000000001</c:v>
                </c:pt>
                <c:pt idx="16107">
                  <c:v>184.70399999999998</c:v>
                </c:pt>
                <c:pt idx="16108">
                  <c:v>184.8</c:v>
                </c:pt>
                <c:pt idx="16109">
                  <c:v>184.8910000000001</c:v>
                </c:pt>
                <c:pt idx="16110">
                  <c:v>184.977</c:v>
                </c:pt>
                <c:pt idx="16111">
                  <c:v>185.05800000000011</c:v>
                </c:pt>
                <c:pt idx="16112">
                  <c:v>185.13399999999999</c:v>
                </c:pt>
                <c:pt idx="16113">
                  <c:v>185.20499999999998</c:v>
                </c:pt>
                <c:pt idx="16114">
                  <c:v>185.26999999999998</c:v>
                </c:pt>
                <c:pt idx="16115">
                  <c:v>185.33100000000007</c:v>
                </c:pt>
                <c:pt idx="16116">
                  <c:v>185.38600000000011</c:v>
                </c:pt>
                <c:pt idx="16117">
                  <c:v>185.43600000000001</c:v>
                </c:pt>
                <c:pt idx="16118">
                  <c:v>185.4800000000001</c:v>
                </c:pt>
                <c:pt idx="16119">
                  <c:v>185.52</c:v>
                </c:pt>
                <c:pt idx="16120">
                  <c:v>185.554</c:v>
                </c:pt>
                <c:pt idx="16121">
                  <c:v>185.583</c:v>
                </c:pt>
                <c:pt idx="16122">
                  <c:v>185.60599999999999</c:v>
                </c:pt>
                <c:pt idx="16123">
                  <c:v>185.625</c:v>
                </c:pt>
                <c:pt idx="16124">
                  <c:v>185.63800000000001</c:v>
                </c:pt>
                <c:pt idx="16125">
                  <c:v>185.64599999999999</c:v>
                </c:pt>
                <c:pt idx="16126">
                  <c:v>185.648</c:v>
                </c:pt>
                <c:pt idx="16127">
                  <c:v>185.64499999999998</c:v>
                </c:pt>
                <c:pt idx="16128">
                  <c:v>185.637</c:v>
                </c:pt>
                <c:pt idx="16129">
                  <c:v>185.624</c:v>
                </c:pt>
                <c:pt idx="16130">
                  <c:v>185.60499999999999</c:v>
                </c:pt>
                <c:pt idx="16131">
                  <c:v>185.58100000000007</c:v>
                </c:pt>
                <c:pt idx="16132">
                  <c:v>185.55200000000011</c:v>
                </c:pt>
                <c:pt idx="16133">
                  <c:v>185.517</c:v>
                </c:pt>
                <c:pt idx="16134">
                  <c:v>185.477</c:v>
                </c:pt>
                <c:pt idx="16135">
                  <c:v>185.43200000000004</c:v>
                </c:pt>
                <c:pt idx="16136">
                  <c:v>185.38200000000012</c:v>
                </c:pt>
                <c:pt idx="16137">
                  <c:v>185.32600000000011</c:v>
                </c:pt>
                <c:pt idx="16138">
                  <c:v>185.26499999999999</c:v>
                </c:pt>
                <c:pt idx="16139">
                  <c:v>185.19900000000001</c:v>
                </c:pt>
                <c:pt idx="16140">
                  <c:v>185.12800000000001</c:v>
                </c:pt>
                <c:pt idx="16141">
                  <c:v>185.05100000000004</c:v>
                </c:pt>
                <c:pt idx="16142">
                  <c:v>184.96900000000002</c:v>
                </c:pt>
                <c:pt idx="16143">
                  <c:v>184.88200000000012</c:v>
                </c:pt>
                <c:pt idx="16144">
                  <c:v>184.79</c:v>
                </c:pt>
                <c:pt idx="16145">
                  <c:v>184.69300000000001</c:v>
                </c:pt>
                <c:pt idx="16146">
                  <c:v>184.59</c:v>
                </c:pt>
                <c:pt idx="16147">
                  <c:v>184.48200000000011</c:v>
                </c:pt>
                <c:pt idx="16148">
                  <c:v>184.37</c:v>
                </c:pt>
                <c:pt idx="16149">
                  <c:v>184.25200000000001</c:v>
                </c:pt>
                <c:pt idx="16150">
                  <c:v>184.12900000000002</c:v>
                </c:pt>
                <c:pt idx="16151">
                  <c:v>184.001</c:v>
                </c:pt>
                <c:pt idx="16152">
                  <c:v>183.869</c:v>
                </c:pt>
                <c:pt idx="16153">
                  <c:v>183.73099999999999</c:v>
                </c:pt>
                <c:pt idx="16154">
                  <c:v>183.58800000000011</c:v>
                </c:pt>
                <c:pt idx="16155">
                  <c:v>183.441</c:v>
                </c:pt>
                <c:pt idx="16156">
                  <c:v>183.28800000000001</c:v>
                </c:pt>
                <c:pt idx="16157">
                  <c:v>183.131</c:v>
                </c:pt>
                <c:pt idx="16158">
                  <c:v>182.96800000000007</c:v>
                </c:pt>
                <c:pt idx="16159">
                  <c:v>182.80100000000004</c:v>
                </c:pt>
                <c:pt idx="16160">
                  <c:v>182.63</c:v>
                </c:pt>
                <c:pt idx="16161">
                  <c:v>182.453</c:v>
                </c:pt>
                <c:pt idx="16162">
                  <c:v>182.27199999999999</c:v>
                </c:pt>
                <c:pt idx="16163">
                  <c:v>182.08600000000001</c:v>
                </c:pt>
                <c:pt idx="16164">
                  <c:v>181.89600000000004</c:v>
                </c:pt>
                <c:pt idx="16165">
                  <c:v>181.70099999999999</c:v>
                </c:pt>
                <c:pt idx="16166">
                  <c:v>181.501</c:v>
                </c:pt>
                <c:pt idx="16167">
                  <c:v>181.297</c:v>
                </c:pt>
                <c:pt idx="16168">
                  <c:v>181.08800000000011</c:v>
                </c:pt>
                <c:pt idx="16169">
                  <c:v>180.875</c:v>
                </c:pt>
                <c:pt idx="16170">
                  <c:v>180.65800000000004</c:v>
                </c:pt>
                <c:pt idx="16171">
                  <c:v>180.43600000000001</c:v>
                </c:pt>
                <c:pt idx="16172">
                  <c:v>180.20999999999998</c:v>
                </c:pt>
                <c:pt idx="16173">
                  <c:v>179.9800000000001</c:v>
                </c:pt>
                <c:pt idx="16174">
                  <c:v>179.74599999999998</c:v>
                </c:pt>
                <c:pt idx="16175">
                  <c:v>179.50700000000001</c:v>
                </c:pt>
                <c:pt idx="16176">
                  <c:v>179.26399999999998</c:v>
                </c:pt>
                <c:pt idx="16177">
                  <c:v>179.018</c:v>
                </c:pt>
                <c:pt idx="16178">
                  <c:v>178.767</c:v>
                </c:pt>
                <c:pt idx="16179">
                  <c:v>178.512</c:v>
                </c:pt>
                <c:pt idx="16180">
                  <c:v>178.25399999999999</c:v>
                </c:pt>
                <c:pt idx="16181">
                  <c:v>177.99100000000001</c:v>
                </c:pt>
                <c:pt idx="16182">
                  <c:v>177.72499999999999</c:v>
                </c:pt>
                <c:pt idx="16183">
                  <c:v>177.45500000000001</c:v>
                </c:pt>
                <c:pt idx="16184">
                  <c:v>177.18100000000001</c:v>
                </c:pt>
                <c:pt idx="16185">
                  <c:v>176.904</c:v>
                </c:pt>
                <c:pt idx="16186">
                  <c:v>176.62300000000002</c:v>
                </c:pt>
                <c:pt idx="16187">
                  <c:v>176.33800000000011</c:v>
                </c:pt>
                <c:pt idx="16188">
                  <c:v>176.05</c:v>
                </c:pt>
                <c:pt idx="16189">
                  <c:v>175.75899999999999</c:v>
                </c:pt>
                <c:pt idx="16190">
                  <c:v>175.464</c:v>
                </c:pt>
                <c:pt idx="16191">
                  <c:v>175.166</c:v>
                </c:pt>
                <c:pt idx="16192">
                  <c:v>174.86500000000001</c:v>
                </c:pt>
                <c:pt idx="16193">
                  <c:v>174.56</c:v>
                </c:pt>
                <c:pt idx="16194">
                  <c:v>174.25200000000001</c:v>
                </c:pt>
                <c:pt idx="16195">
                  <c:v>173.94200000000001</c:v>
                </c:pt>
                <c:pt idx="16196">
                  <c:v>173.62800000000001</c:v>
                </c:pt>
                <c:pt idx="16197">
                  <c:v>173.31100000000001</c:v>
                </c:pt>
                <c:pt idx="16198">
                  <c:v>172.9920000000001</c:v>
                </c:pt>
                <c:pt idx="16199">
                  <c:v>172.66900000000001</c:v>
                </c:pt>
                <c:pt idx="16200">
                  <c:v>172.34399999999999</c:v>
                </c:pt>
                <c:pt idx="16201">
                  <c:v>172.01599999999999</c:v>
                </c:pt>
                <c:pt idx="16202">
                  <c:v>171.68600000000001</c:v>
                </c:pt>
                <c:pt idx="16203">
                  <c:v>171.35300000000001</c:v>
                </c:pt>
                <c:pt idx="16204">
                  <c:v>171.017</c:v>
                </c:pt>
                <c:pt idx="16205">
                  <c:v>170.67899999999997</c:v>
                </c:pt>
                <c:pt idx="16206">
                  <c:v>170.339</c:v>
                </c:pt>
                <c:pt idx="16207">
                  <c:v>169.99600000000001</c:v>
                </c:pt>
                <c:pt idx="16208">
                  <c:v>169.65100000000001</c:v>
                </c:pt>
                <c:pt idx="16209">
                  <c:v>169.304</c:v>
                </c:pt>
                <c:pt idx="16210">
                  <c:v>168.95400000000001</c:v>
                </c:pt>
                <c:pt idx="16211">
                  <c:v>168.60300000000001</c:v>
                </c:pt>
                <c:pt idx="16212">
                  <c:v>168.25</c:v>
                </c:pt>
                <c:pt idx="16213">
                  <c:v>167.89400000000001</c:v>
                </c:pt>
                <c:pt idx="16214">
                  <c:v>167.53700000000001</c:v>
                </c:pt>
                <c:pt idx="16215">
                  <c:v>167.178</c:v>
                </c:pt>
                <c:pt idx="16216">
                  <c:v>166.81800000000001</c:v>
                </c:pt>
                <c:pt idx="16217">
                  <c:v>166.45500000000001</c:v>
                </c:pt>
                <c:pt idx="16218">
                  <c:v>166.09200000000001</c:v>
                </c:pt>
                <c:pt idx="16219">
                  <c:v>165.726</c:v>
                </c:pt>
                <c:pt idx="16220">
                  <c:v>165.35900000000001</c:v>
                </c:pt>
                <c:pt idx="16221">
                  <c:v>164.99100000000001</c:v>
                </c:pt>
                <c:pt idx="16222">
                  <c:v>164.62100000000001</c:v>
                </c:pt>
                <c:pt idx="16223">
                  <c:v>164.251</c:v>
                </c:pt>
                <c:pt idx="16224">
                  <c:v>163.87900000000002</c:v>
                </c:pt>
                <c:pt idx="16225">
                  <c:v>163.506</c:v>
                </c:pt>
                <c:pt idx="16226">
                  <c:v>163.13200000000001</c:v>
                </c:pt>
                <c:pt idx="16227">
                  <c:v>162.756</c:v>
                </c:pt>
                <c:pt idx="16228">
                  <c:v>162.38000000000011</c:v>
                </c:pt>
                <c:pt idx="16229">
                  <c:v>162.00399999999999</c:v>
                </c:pt>
                <c:pt idx="16230">
                  <c:v>161.626</c:v>
                </c:pt>
                <c:pt idx="16231">
                  <c:v>161.24799999999999</c:v>
                </c:pt>
                <c:pt idx="16232">
                  <c:v>160.869</c:v>
                </c:pt>
                <c:pt idx="16233">
                  <c:v>160.489</c:v>
                </c:pt>
                <c:pt idx="16234">
                  <c:v>160.10900000000001</c:v>
                </c:pt>
                <c:pt idx="16235">
                  <c:v>159.72900000000001</c:v>
                </c:pt>
                <c:pt idx="16236">
                  <c:v>159.34800000000001</c:v>
                </c:pt>
                <c:pt idx="16237">
                  <c:v>158.96700000000001</c:v>
                </c:pt>
                <c:pt idx="16238">
                  <c:v>158.58600000000001</c:v>
                </c:pt>
                <c:pt idx="16239">
                  <c:v>158.20399999999998</c:v>
                </c:pt>
                <c:pt idx="16240">
                  <c:v>157.82300000000001</c:v>
                </c:pt>
                <c:pt idx="16241">
                  <c:v>157.441</c:v>
                </c:pt>
                <c:pt idx="16242">
                  <c:v>157.059</c:v>
                </c:pt>
                <c:pt idx="16243">
                  <c:v>156.678</c:v>
                </c:pt>
                <c:pt idx="16244">
                  <c:v>156.297</c:v>
                </c:pt>
                <c:pt idx="16245">
                  <c:v>155.91499999999999</c:v>
                </c:pt>
                <c:pt idx="16246">
                  <c:v>155.535</c:v>
                </c:pt>
                <c:pt idx="16247">
                  <c:v>155.154</c:v>
                </c:pt>
                <c:pt idx="16248">
                  <c:v>154.77399999999992</c:v>
                </c:pt>
                <c:pt idx="16249">
                  <c:v>154.39500000000001</c:v>
                </c:pt>
                <c:pt idx="16250">
                  <c:v>154.01599999999999</c:v>
                </c:pt>
                <c:pt idx="16251">
                  <c:v>153.637</c:v>
                </c:pt>
                <c:pt idx="16252">
                  <c:v>153.26</c:v>
                </c:pt>
                <c:pt idx="16253">
                  <c:v>152.88300000000001</c:v>
                </c:pt>
                <c:pt idx="16254">
                  <c:v>152.50700000000001</c:v>
                </c:pt>
                <c:pt idx="16255">
                  <c:v>152.13200000000001</c:v>
                </c:pt>
                <c:pt idx="16256">
                  <c:v>151.75700000000001</c:v>
                </c:pt>
                <c:pt idx="16257">
                  <c:v>151.38400000000001</c:v>
                </c:pt>
                <c:pt idx="16258">
                  <c:v>151.012</c:v>
                </c:pt>
                <c:pt idx="16259">
                  <c:v>150.64099999999999</c:v>
                </c:pt>
                <c:pt idx="16260">
                  <c:v>150.27099999999999</c:v>
                </c:pt>
                <c:pt idx="16261">
                  <c:v>149.90200000000004</c:v>
                </c:pt>
                <c:pt idx="16262">
                  <c:v>149.53399999999999</c:v>
                </c:pt>
                <c:pt idx="16263">
                  <c:v>149.16800000000001</c:v>
                </c:pt>
                <c:pt idx="16264">
                  <c:v>148.804</c:v>
                </c:pt>
                <c:pt idx="16265">
                  <c:v>148.44</c:v>
                </c:pt>
                <c:pt idx="16266">
                  <c:v>148.07900000000001</c:v>
                </c:pt>
                <c:pt idx="16267">
                  <c:v>147.71799999999999</c:v>
                </c:pt>
                <c:pt idx="16268">
                  <c:v>147.36000000000001</c:v>
                </c:pt>
                <c:pt idx="16269">
                  <c:v>147.00299999999999</c:v>
                </c:pt>
                <c:pt idx="16270">
                  <c:v>146.648</c:v>
                </c:pt>
                <c:pt idx="16271">
                  <c:v>146.29399999999998</c:v>
                </c:pt>
                <c:pt idx="16272">
                  <c:v>145.94300000000001</c:v>
                </c:pt>
                <c:pt idx="16273">
                  <c:v>145.59300000000002</c:v>
                </c:pt>
                <c:pt idx="16274">
                  <c:v>145.24599999999998</c:v>
                </c:pt>
                <c:pt idx="16275">
                  <c:v>144.9</c:v>
                </c:pt>
                <c:pt idx="16276">
                  <c:v>144.55600000000001</c:v>
                </c:pt>
                <c:pt idx="16277">
                  <c:v>144.21499999999995</c:v>
                </c:pt>
                <c:pt idx="16278">
                  <c:v>143.875</c:v>
                </c:pt>
                <c:pt idx="16279">
                  <c:v>143.53800000000001</c:v>
                </c:pt>
                <c:pt idx="16280">
                  <c:v>143.20299999999997</c:v>
                </c:pt>
                <c:pt idx="16281">
                  <c:v>142.87</c:v>
                </c:pt>
                <c:pt idx="16282">
                  <c:v>142.54</c:v>
                </c:pt>
                <c:pt idx="16283">
                  <c:v>142.21199999999999</c:v>
                </c:pt>
                <c:pt idx="16284">
                  <c:v>141.88600000000011</c:v>
                </c:pt>
                <c:pt idx="16285">
                  <c:v>141.56300000000002</c:v>
                </c:pt>
                <c:pt idx="16286">
                  <c:v>141.24199999999999</c:v>
                </c:pt>
                <c:pt idx="16287">
                  <c:v>140.92400000000001</c:v>
                </c:pt>
                <c:pt idx="16288">
                  <c:v>140.60900000000001</c:v>
                </c:pt>
                <c:pt idx="16289">
                  <c:v>140.29599999999999</c:v>
                </c:pt>
                <c:pt idx="16290">
                  <c:v>139.98500000000001</c:v>
                </c:pt>
                <c:pt idx="16291">
                  <c:v>139.678</c:v>
                </c:pt>
                <c:pt idx="16292">
                  <c:v>139.37300000000002</c:v>
                </c:pt>
                <c:pt idx="16293">
                  <c:v>139.071</c:v>
                </c:pt>
                <c:pt idx="16294">
                  <c:v>138.77199999999999</c:v>
                </c:pt>
                <c:pt idx="16295">
                  <c:v>138.47499999999999</c:v>
                </c:pt>
                <c:pt idx="16296">
                  <c:v>138.18200000000004</c:v>
                </c:pt>
                <c:pt idx="16297">
                  <c:v>137.8910000000001</c:v>
                </c:pt>
                <c:pt idx="16298">
                  <c:v>137.60399999999998</c:v>
                </c:pt>
                <c:pt idx="16299">
                  <c:v>137.31900000000002</c:v>
                </c:pt>
                <c:pt idx="16300">
                  <c:v>137.03700000000001</c:v>
                </c:pt>
                <c:pt idx="16301">
                  <c:v>136.75899999999999</c:v>
                </c:pt>
                <c:pt idx="16302">
                  <c:v>136.483</c:v>
                </c:pt>
                <c:pt idx="16303">
                  <c:v>136.21099999999998</c:v>
                </c:pt>
                <c:pt idx="16304">
                  <c:v>135.941</c:v>
                </c:pt>
                <c:pt idx="16305">
                  <c:v>135.67499999999998</c:v>
                </c:pt>
                <c:pt idx="16306">
                  <c:v>135.41200000000001</c:v>
                </c:pt>
                <c:pt idx="16307">
                  <c:v>135.15200000000004</c:v>
                </c:pt>
                <c:pt idx="16308">
                  <c:v>134.89600000000004</c:v>
                </c:pt>
                <c:pt idx="16309">
                  <c:v>134.64299999999997</c:v>
                </c:pt>
                <c:pt idx="16310">
                  <c:v>134.39200000000011</c:v>
                </c:pt>
                <c:pt idx="16311">
                  <c:v>134.14599999999999</c:v>
                </c:pt>
                <c:pt idx="16312">
                  <c:v>133.90200000000004</c:v>
                </c:pt>
                <c:pt idx="16313">
                  <c:v>133.66200000000001</c:v>
                </c:pt>
                <c:pt idx="16314">
                  <c:v>133.42500000000001</c:v>
                </c:pt>
                <c:pt idx="16315">
                  <c:v>133.19200000000001</c:v>
                </c:pt>
                <c:pt idx="16316">
                  <c:v>132.96200000000007</c:v>
                </c:pt>
                <c:pt idx="16317">
                  <c:v>132.73599999999999</c:v>
                </c:pt>
                <c:pt idx="16318">
                  <c:v>132.512</c:v>
                </c:pt>
                <c:pt idx="16319">
                  <c:v>132.29300000000001</c:v>
                </c:pt>
                <c:pt idx="16320">
                  <c:v>132.07599999999999</c:v>
                </c:pt>
                <c:pt idx="16321">
                  <c:v>131.864</c:v>
                </c:pt>
                <c:pt idx="16322">
                  <c:v>131.654</c:v>
                </c:pt>
                <c:pt idx="16323">
                  <c:v>131.44800000000001</c:v>
                </c:pt>
                <c:pt idx="16324">
                  <c:v>131.24599999999998</c:v>
                </c:pt>
                <c:pt idx="16325">
                  <c:v>131.047</c:v>
                </c:pt>
                <c:pt idx="16326">
                  <c:v>130.85200000000012</c:v>
                </c:pt>
                <c:pt idx="16327">
                  <c:v>130.66</c:v>
                </c:pt>
                <c:pt idx="16328">
                  <c:v>130.47200000000001</c:v>
                </c:pt>
                <c:pt idx="16329">
                  <c:v>130.28700000000001</c:v>
                </c:pt>
                <c:pt idx="16330">
                  <c:v>130.10599999999999</c:v>
                </c:pt>
                <c:pt idx="16331">
                  <c:v>129.92800000000011</c:v>
                </c:pt>
                <c:pt idx="16332">
                  <c:v>129.75399999999999</c:v>
                </c:pt>
                <c:pt idx="16333">
                  <c:v>129.583</c:v>
                </c:pt>
                <c:pt idx="16334">
                  <c:v>129.416</c:v>
                </c:pt>
                <c:pt idx="16335">
                  <c:v>129.25200000000001</c:v>
                </c:pt>
                <c:pt idx="16336">
                  <c:v>129.09300000000002</c:v>
                </c:pt>
                <c:pt idx="16337">
                  <c:v>128.93600000000001</c:v>
                </c:pt>
                <c:pt idx="16338">
                  <c:v>128.78300000000002</c:v>
                </c:pt>
                <c:pt idx="16339">
                  <c:v>128.63399999999999</c:v>
                </c:pt>
                <c:pt idx="16340">
                  <c:v>128.48800000000011</c:v>
                </c:pt>
                <c:pt idx="16341">
                  <c:v>128.346</c:v>
                </c:pt>
                <c:pt idx="16342">
                  <c:v>128.20699999999999</c:v>
                </c:pt>
                <c:pt idx="16343">
                  <c:v>128.072</c:v>
                </c:pt>
                <c:pt idx="16344">
                  <c:v>127.94000000000005</c:v>
                </c:pt>
                <c:pt idx="16345">
                  <c:v>127.812</c:v>
                </c:pt>
                <c:pt idx="16346">
                  <c:v>127.687</c:v>
                </c:pt>
                <c:pt idx="16347">
                  <c:v>127.566</c:v>
                </c:pt>
                <c:pt idx="16348">
                  <c:v>127.44800000000002</c:v>
                </c:pt>
                <c:pt idx="16349">
                  <c:v>127.334</c:v>
                </c:pt>
                <c:pt idx="16350">
                  <c:v>127.223</c:v>
                </c:pt>
                <c:pt idx="16351">
                  <c:v>127.11499999999999</c:v>
                </c:pt>
                <c:pt idx="16352">
                  <c:v>127.01100000000002</c:v>
                </c:pt>
                <c:pt idx="16353">
                  <c:v>126.91100000000006</c:v>
                </c:pt>
                <c:pt idx="16354">
                  <c:v>126.813</c:v>
                </c:pt>
                <c:pt idx="16355">
                  <c:v>126.72</c:v>
                </c:pt>
                <c:pt idx="16356">
                  <c:v>126.62899999999998</c:v>
                </c:pt>
                <c:pt idx="16357">
                  <c:v>126.542</c:v>
                </c:pt>
                <c:pt idx="16358">
                  <c:v>126.458</c:v>
                </c:pt>
                <c:pt idx="16359">
                  <c:v>126.37799999999999</c:v>
                </c:pt>
                <c:pt idx="16360">
                  <c:v>126.301</c:v>
                </c:pt>
                <c:pt idx="16361">
                  <c:v>126.227</c:v>
                </c:pt>
                <c:pt idx="16362">
                  <c:v>126.15600000000001</c:v>
                </c:pt>
                <c:pt idx="16363">
                  <c:v>126.089</c:v>
                </c:pt>
                <c:pt idx="16364">
                  <c:v>126.02500000000001</c:v>
                </c:pt>
                <c:pt idx="16365">
                  <c:v>125.96400000000006</c:v>
                </c:pt>
                <c:pt idx="16366">
                  <c:v>125.90600000000002</c:v>
                </c:pt>
                <c:pt idx="16367">
                  <c:v>125.851</c:v>
                </c:pt>
                <c:pt idx="16368">
                  <c:v>125.8</c:v>
                </c:pt>
                <c:pt idx="16369">
                  <c:v>125.751</c:v>
                </c:pt>
                <c:pt idx="16370">
                  <c:v>125.706</c:v>
                </c:pt>
                <c:pt idx="16371">
                  <c:v>125.663</c:v>
                </c:pt>
                <c:pt idx="16372">
                  <c:v>125.624</c:v>
                </c:pt>
                <c:pt idx="16373">
                  <c:v>125.58799999999999</c:v>
                </c:pt>
                <c:pt idx="16374">
                  <c:v>125.554</c:v>
                </c:pt>
                <c:pt idx="16375">
                  <c:v>125.524</c:v>
                </c:pt>
                <c:pt idx="16376">
                  <c:v>125.49600000000002</c:v>
                </c:pt>
                <c:pt idx="16377">
                  <c:v>125.471</c:v>
                </c:pt>
                <c:pt idx="16378">
                  <c:v>125.45</c:v>
                </c:pt>
                <c:pt idx="16379">
                  <c:v>125.43100000000005</c:v>
                </c:pt>
                <c:pt idx="16380">
                  <c:v>125.41400000000006</c:v>
                </c:pt>
                <c:pt idx="16381">
                  <c:v>125.40100000000002</c:v>
                </c:pt>
                <c:pt idx="16382">
                  <c:v>125.39</c:v>
                </c:pt>
                <c:pt idx="16383">
                  <c:v>125.38200000000001</c:v>
                </c:pt>
                <c:pt idx="16384">
                  <c:v>125.37599999999998</c:v>
                </c:pt>
                <c:pt idx="16385">
                  <c:v>125.374</c:v>
                </c:pt>
                <c:pt idx="16386">
                  <c:v>125.37299999999998</c:v>
                </c:pt>
                <c:pt idx="16387">
                  <c:v>125.37599999999998</c:v>
                </c:pt>
                <c:pt idx="16388">
                  <c:v>125.38</c:v>
                </c:pt>
                <c:pt idx="16389">
                  <c:v>125.38800000000001</c:v>
                </c:pt>
                <c:pt idx="16390">
                  <c:v>125.398</c:v>
                </c:pt>
                <c:pt idx="16391">
                  <c:v>125.41000000000005</c:v>
                </c:pt>
                <c:pt idx="16392">
                  <c:v>125.42400000000002</c:v>
                </c:pt>
                <c:pt idx="16393">
                  <c:v>125.44100000000007</c:v>
                </c:pt>
                <c:pt idx="16394">
                  <c:v>125.46000000000002</c:v>
                </c:pt>
                <c:pt idx="16395">
                  <c:v>125.482</c:v>
                </c:pt>
                <c:pt idx="16396">
                  <c:v>125.506</c:v>
                </c:pt>
                <c:pt idx="16397">
                  <c:v>125.53100000000002</c:v>
                </c:pt>
                <c:pt idx="16398">
                  <c:v>125.56</c:v>
                </c:pt>
                <c:pt idx="16399">
                  <c:v>125.59</c:v>
                </c:pt>
                <c:pt idx="16400">
                  <c:v>125.62199999999999</c:v>
                </c:pt>
                <c:pt idx="16401">
                  <c:v>125.65600000000001</c:v>
                </c:pt>
                <c:pt idx="16402">
                  <c:v>125.693</c:v>
                </c:pt>
                <c:pt idx="16403">
                  <c:v>125.73099999999999</c:v>
                </c:pt>
                <c:pt idx="16404">
                  <c:v>125.771</c:v>
                </c:pt>
                <c:pt idx="16405">
                  <c:v>125.813</c:v>
                </c:pt>
                <c:pt idx="16406">
                  <c:v>125.857</c:v>
                </c:pt>
                <c:pt idx="16407">
                  <c:v>125.90300000000002</c:v>
                </c:pt>
                <c:pt idx="16408">
                  <c:v>125.95</c:v>
                </c:pt>
                <c:pt idx="16409">
                  <c:v>126</c:v>
                </c:pt>
                <c:pt idx="16410">
                  <c:v>126.051</c:v>
                </c:pt>
                <c:pt idx="16411">
                  <c:v>126.10299999999998</c:v>
                </c:pt>
                <c:pt idx="16412">
                  <c:v>126.157</c:v>
                </c:pt>
                <c:pt idx="16413">
                  <c:v>126.21299999999999</c:v>
                </c:pt>
                <c:pt idx="16414">
                  <c:v>126.27</c:v>
                </c:pt>
                <c:pt idx="16415">
                  <c:v>126.32899999999998</c:v>
                </c:pt>
                <c:pt idx="16416">
                  <c:v>126.389</c:v>
                </c:pt>
                <c:pt idx="16417">
                  <c:v>126.45099999999999</c:v>
                </c:pt>
                <c:pt idx="16418">
                  <c:v>126.51400000000002</c:v>
                </c:pt>
                <c:pt idx="16419">
                  <c:v>126.57799999999999</c:v>
                </c:pt>
                <c:pt idx="16420">
                  <c:v>126.64400000000002</c:v>
                </c:pt>
                <c:pt idx="16421">
                  <c:v>126.71100000000006</c:v>
                </c:pt>
                <c:pt idx="16422">
                  <c:v>126.779</c:v>
                </c:pt>
                <c:pt idx="16423">
                  <c:v>126.848</c:v>
                </c:pt>
                <c:pt idx="16424">
                  <c:v>126.91900000000005</c:v>
                </c:pt>
                <c:pt idx="16425">
                  <c:v>126.99000000000002</c:v>
                </c:pt>
                <c:pt idx="16426">
                  <c:v>127.063</c:v>
                </c:pt>
                <c:pt idx="16427">
                  <c:v>127.136</c:v>
                </c:pt>
                <c:pt idx="16428">
                  <c:v>127.21100000000006</c:v>
                </c:pt>
                <c:pt idx="16429">
                  <c:v>127.286</c:v>
                </c:pt>
                <c:pt idx="16430">
                  <c:v>127.363</c:v>
                </c:pt>
                <c:pt idx="16431">
                  <c:v>127.44000000000005</c:v>
                </c:pt>
                <c:pt idx="16432">
                  <c:v>127.518</c:v>
                </c:pt>
                <c:pt idx="16433">
                  <c:v>127.596</c:v>
                </c:pt>
                <c:pt idx="16434">
                  <c:v>127.67599999999995</c:v>
                </c:pt>
                <c:pt idx="16435">
                  <c:v>127.756</c:v>
                </c:pt>
                <c:pt idx="16436">
                  <c:v>127.837</c:v>
                </c:pt>
                <c:pt idx="16437">
                  <c:v>127.91800000000002</c:v>
                </c:pt>
                <c:pt idx="16438">
                  <c:v>128</c:v>
                </c:pt>
                <c:pt idx="16439">
                  <c:v>128.083</c:v>
                </c:pt>
                <c:pt idx="16440">
                  <c:v>128.166</c:v>
                </c:pt>
                <c:pt idx="16441">
                  <c:v>128.24899999999997</c:v>
                </c:pt>
                <c:pt idx="16442">
                  <c:v>128.333</c:v>
                </c:pt>
                <c:pt idx="16443">
                  <c:v>128.41800000000001</c:v>
                </c:pt>
                <c:pt idx="16444">
                  <c:v>128.50200000000001</c:v>
                </c:pt>
                <c:pt idx="16445">
                  <c:v>128.58700000000007</c:v>
                </c:pt>
                <c:pt idx="16446">
                  <c:v>128.67299999999997</c:v>
                </c:pt>
                <c:pt idx="16447">
                  <c:v>128.75800000000001</c:v>
                </c:pt>
                <c:pt idx="16448">
                  <c:v>128.84399999999999</c:v>
                </c:pt>
                <c:pt idx="16449">
                  <c:v>128.93</c:v>
                </c:pt>
                <c:pt idx="16450">
                  <c:v>129.01599999999999</c:v>
                </c:pt>
                <c:pt idx="16451">
                  <c:v>129.102</c:v>
                </c:pt>
                <c:pt idx="16452">
                  <c:v>129.18800000000007</c:v>
                </c:pt>
                <c:pt idx="16453">
                  <c:v>129.27499999999998</c:v>
                </c:pt>
                <c:pt idx="16454">
                  <c:v>129.3610000000001</c:v>
                </c:pt>
                <c:pt idx="16455">
                  <c:v>129.447</c:v>
                </c:pt>
                <c:pt idx="16456">
                  <c:v>129.53300000000002</c:v>
                </c:pt>
                <c:pt idx="16457">
                  <c:v>129.61899999999997</c:v>
                </c:pt>
                <c:pt idx="16458">
                  <c:v>129.70499999999998</c:v>
                </c:pt>
                <c:pt idx="16459">
                  <c:v>129.791</c:v>
                </c:pt>
                <c:pt idx="16460">
                  <c:v>129.87700000000001</c:v>
                </c:pt>
                <c:pt idx="16461">
                  <c:v>129.96200000000007</c:v>
                </c:pt>
                <c:pt idx="16462">
                  <c:v>130.047</c:v>
                </c:pt>
                <c:pt idx="16463">
                  <c:v>130.13200000000001</c:v>
                </c:pt>
                <c:pt idx="16464">
                  <c:v>130.21699999999998</c:v>
                </c:pt>
                <c:pt idx="16465">
                  <c:v>130.30100000000004</c:v>
                </c:pt>
                <c:pt idx="16466">
                  <c:v>130.3850000000001</c:v>
                </c:pt>
                <c:pt idx="16467">
                  <c:v>130.46800000000007</c:v>
                </c:pt>
                <c:pt idx="16468">
                  <c:v>130.55100000000004</c:v>
                </c:pt>
                <c:pt idx="16469">
                  <c:v>130.63399999999999</c:v>
                </c:pt>
                <c:pt idx="16470">
                  <c:v>130.71599999999998</c:v>
                </c:pt>
                <c:pt idx="16471">
                  <c:v>130.798</c:v>
                </c:pt>
                <c:pt idx="16472">
                  <c:v>130.87900000000002</c:v>
                </c:pt>
                <c:pt idx="16473">
                  <c:v>130.959</c:v>
                </c:pt>
                <c:pt idx="16474">
                  <c:v>131.03900000000002</c:v>
                </c:pt>
                <c:pt idx="16475">
                  <c:v>131.11899999999997</c:v>
                </c:pt>
                <c:pt idx="16476">
                  <c:v>131.197</c:v>
                </c:pt>
                <c:pt idx="16477">
                  <c:v>131.27599999999998</c:v>
                </c:pt>
                <c:pt idx="16478">
                  <c:v>131.35300000000001</c:v>
                </c:pt>
                <c:pt idx="16479">
                  <c:v>131.43</c:v>
                </c:pt>
                <c:pt idx="16480">
                  <c:v>131.506</c:v>
                </c:pt>
                <c:pt idx="16481">
                  <c:v>131.58100000000007</c:v>
                </c:pt>
                <c:pt idx="16482">
                  <c:v>131.65600000000001</c:v>
                </c:pt>
                <c:pt idx="16483">
                  <c:v>131.72999999999999</c:v>
                </c:pt>
                <c:pt idx="16484">
                  <c:v>131.803</c:v>
                </c:pt>
                <c:pt idx="16485">
                  <c:v>131.875</c:v>
                </c:pt>
                <c:pt idx="16486">
                  <c:v>131.946</c:v>
                </c:pt>
                <c:pt idx="16487">
                  <c:v>132.017</c:v>
                </c:pt>
                <c:pt idx="16488">
                  <c:v>132.08700000000007</c:v>
                </c:pt>
                <c:pt idx="16489">
                  <c:v>132.155</c:v>
                </c:pt>
                <c:pt idx="16490">
                  <c:v>132.22300000000001</c:v>
                </c:pt>
                <c:pt idx="16491">
                  <c:v>132.29</c:v>
                </c:pt>
                <c:pt idx="16492">
                  <c:v>132.35700000000011</c:v>
                </c:pt>
                <c:pt idx="16493">
                  <c:v>132.42200000000011</c:v>
                </c:pt>
                <c:pt idx="16494">
                  <c:v>132.4860000000001</c:v>
                </c:pt>
                <c:pt idx="16495">
                  <c:v>132.54900000000001</c:v>
                </c:pt>
                <c:pt idx="16496">
                  <c:v>132.61199999999999</c:v>
                </c:pt>
                <c:pt idx="16497">
                  <c:v>132.67299999999997</c:v>
                </c:pt>
                <c:pt idx="16498">
                  <c:v>132.733</c:v>
                </c:pt>
                <c:pt idx="16499">
                  <c:v>132.79300000000001</c:v>
                </c:pt>
                <c:pt idx="16500">
                  <c:v>132.85100000000011</c:v>
                </c:pt>
                <c:pt idx="16501">
                  <c:v>132.90800000000004</c:v>
                </c:pt>
                <c:pt idx="16502">
                  <c:v>132.965</c:v>
                </c:pt>
                <c:pt idx="16503">
                  <c:v>133.02000000000001</c:v>
                </c:pt>
                <c:pt idx="16504">
                  <c:v>133.07399999999998</c:v>
                </c:pt>
                <c:pt idx="16505">
                  <c:v>133.12700000000001</c:v>
                </c:pt>
                <c:pt idx="16506">
                  <c:v>133.18</c:v>
                </c:pt>
                <c:pt idx="16507">
                  <c:v>133.23099999999999</c:v>
                </c:pt>
                <c:pt idx="16508">
                  <c:v>133.28100000000001</c:v>
                </c:pt>
                <c:pt idx="16509">
                  <c:v>133.32900000000001</c:v>
                </c:pt>
                <c:pt idx="16510">
                  <c:v>133.37700000000001</c:v>
                </c:pt>
                <c:pt idx="16511">
                  <c:v>133.42400000000001</c:v>
                </c:pt>
                <c:pt idx="16512">
                  <c:v>133.47</c:v>
                </c:pt>
                <c:pt idx="16513">
                  <c:v>133.51499999999999</c:v>
                </c:pt>
                <c:pt idx="16514">
                  <c:v>133.55800000000011</c:v>
                </c:pt>
                <c:pt idx="16515">
                  <c:v>133.601</c:v>
                </c:pt>
                <c:pt idx="16516">
                  <c:v>133.642</c:v>
                </c:pt>
                <c:pt idx="16517">
                  <c:v>133.68200000000004</c:v>
                </c:pt>
                <c:pt idx="16518">
                  <c:v>133.72200000000001</c:v>
                </c:pt>
                <c:pt idx="16519">
                  <c:v>133.76</c:v>
                </c:pt>
                <c:pt idx="16520">
                  <c:v>133.797</c:v>
                </c:pt>
                <c:pt idx="16521">
                  <c:v>133.833</c:v>
                </c:pt>
                <c:pt idx="16522">
                  <c:v>133.86800000000011</c:v>
                </c:pt>
                <c:pt idx="16523">
                  <c:v>133.90200000000004</c:v>
                </c:pt>
                <c:pt idx="16524">
                  <c:v>133.935</c:v>
                </c:pt>
                <c:pt idx="16525">
                  <c:v>133.96600000000001</c:v>
                </c:pt>
                <c:pt idx="16526">
                  <c:v>133.99700000000001</c:v>
                </c:pt>
                <c:pt idx="16527">
                  <c:v>134.02700000000004</c:v>
                </c:pt>
                <c:pt idx="16528">
                  <c:v>134.05500000000001</c:v>
                </c:pt>
                <c:pt idx="16529">
                  <c:v>134.083</c:v>
                </c:pt>
                <c:pt idx="16530">
                  <c:v>134.10999999999999</c:v>
                </c:pt>
                <c:pt idx="16531">
                  <c:v>134.13499999999999</c:v>
                </c:pt>
                <c:pt idx="16532">
                  <c:v>134.16</c:v>
                </c:pt>
                <c:pt idx="16533">
                  <c:v>134.18300000000002</c:v>
                </c:pt>
                <c:pt idx="16534">
                  <c:v>134.20599999999999</c:v>
                </c:pt>
                <c:pt idx="16535">
                  <c:v>134.22800000000001</c:v>
                </c:pt>
                <c:pt idx="16536">
                  <c:v>134.24799999999999</c:v>
                </c:pt>
                <c:pt idx="16537">
                  <c:v>134.268</c:v>
                </c:pt>
                <c:pt idx="16538">
                  <c:v>134.28700000000001</c:v>
                </c:pt>
                <c:pt idx="16539">
                  <c:v>134.30500000000001</c:v>
                </c:pt>
                <c:pt idx="16540">
                  <c:v>134.32200000000012</c:v>
                </c:pt>
                <c:pt idx="16541">
                  <c:v>134.33800000000011</c:v>
                </c:pt>
                <c:pt idx="16542">
                  <c:v>134.35300000000001</c:v>
                </c:pt>
                <c:pt idx="16543">
                  <c:v>134.3670000000001</c:v>
                </c:pt>
                <c:pt idx="16544">
                  <c:v>134.38100000000011</c:v>
                </c:pt>
                <c:pt idx="16545">
                  <c:v>134.393</c:v>
                </c:pt>
                <c:pt idx="16546">
                  <c:v>134.405</c:v>
                </c:pt>
                <c:pt idx="16547">
                  <c:v>134.416</c:v>
                </c:pt>
                <c:pt idx="16548">
                  <c:v>134.42600000000004</c:v>
                </c:pt>
                <c:pt idx="16549">
                  <c:v>134.43600000000001</c:v>
                </c:pt>
                <c:pt idx="16550">
                  <c:v>134.44499999999999</c:v>
                </c:pt>
                <c:pt idx="16551">
                  <c:v>134.45200000000011</c:v>
                </c:pt>
                <c:pt idx="16552">
                  <c:v>134.46</c:v>
                </c:pt>
                <c:pt idx="16553">
                  <c:v>134.46600000000001</c:v>
                </c:pt>
                <c:pt idx="16554">
                  <c:v>134.47200000000001</c:v>
                </c:pt>
                <c:pt idx="16555">
                  <c:v>134.477</c:v>
                </c:pt>
                <c:pt idx="16556">
                  <c:v>134.48200000000011</c:v>
                </c:pt>
                <c:pt idx="16557">
                  <c:v>134.48500000000001</c:v>
                </c:pt>
                <c:pt idx="16558">
                  <c:v>134.489</c:v>
                </c:pt>
                <c:pt idx="16559">
                  <c:v>134.49100000000001</c:v>
                </c:pt>
                <c:pt idx="16560">
                  <c:v>134.494</c:v>
                </c:pt>
                <c:pt idx="16561">
                  <c:v>134.495</c:v>
                </c:pt>
                <c:pt idx="16562">
                  <c:v>134.49600000000001</c:v>
                </c:pt>
                <c:pt idx="16563">
                  <c:v>134.49700000000001</c:v>
                </c:pt>
                <c:pt idx="16564">
                  <c:v>134.49700000000001</c:v>
                </c:pt>
                <c:pt idx="16565">
                  <c:v>134.49600000000001</c:v>
                </c:pt>
                <c:pt idx="16566">
                  <c:v>134.49600000000001</c:v>
                </c:pt>
                <c:pt idx="16567">
                  <c:v>134.494</c:v>
                </c:pt>
                <c:pt idx="16568">
                  <c:v>134.49300000000002</c:v>
                </c:pt>
                <c:pt idx="16569">
                  <c:v>134.49100000000001</c:v>
                </c:pt>
                <c:pt idx="16570">
                  <c:v>134.489</c:v>
                </c:pt>
                <c:pt idx="16571">
                  <c:v>134.4860000000001</c:v>
                </c:pt>
                <c:pt idx="16572">
                  <c:v>134.483</c:v>
                </c:pt>
                <c:pt idx="16573">
                  <c:v>134.47999999999999</c:v>
                </c:pt>
                <c:pt idx="16574">
                  <c:v>134.477</c:v>
                </c:pt>
                <c:pt idx="16575">
                  <c:v>134.47300000000001</c:v>
                </c:pt>
                <c:pt idx="16576">
                  <c:v>134.47</c:v>
                </c:pt>
                <c:pt idx="16577">
                  <c:v>134.46600000000001</c:v>
                </c:pt>
                <c:pt idx="16578">
                  <c:v>134.46200000000007</c:v>
                </c:pt>
                <c:pt idx="16579">
                  <c:v>134.45700000000011</c:v>
                </c:pt>
                <c:pt idx="16580">
                  <c:v>134.453</c:v>
                </c:pt>
                <c:pt idx="16581">
                  <c:v>134.44900000000001</c:v>
                </c:pt>
                <c:pt idx="16582">
                  <c:v>134.44499999999999</c:v>
                </c:pt>
                <c:pt idx="16583">
                  <c:v>134.44</c:v>
                </c:pt>
                <c:pt idx="16584">
                  <c:v>134.43600000000001</c:v>
                </c:pt>
                <c:pt idx="16585">
                  <c:v>134.43200000000004</c:v>
                </c:pt>
                <c:pt idx="16586">
                  <c:v>134.42700000000011</c:v>
                </c:pt>
                <c:pt idx="16587">
                  <c:v>134.423</c:v>
                </c:pt>
                <c:pt idx="16588">
                  <c:v>134.41900000000001</c:v>
                </c:pt>
                <c:pt idx="16589">
                  <c:v>134.416</c:v>
                </c:pt>
                <c:pt idx="16590">
                  <c:v>134.41200000000001</c:v>
                </c:pt>
                <c:pt idx="16591">
                  <c:v>134.40900000000002</c:v>
                </c:pt>
                <c:pt idx="16592">
                  <c:v>134.405</c:v>
                </c:pt>
                <c:pt idx="16593">
                  <c:v>134.40300000000002</c:v>
                </c:pt>
                <c:pt idx="16594">
                  <c:v>134.4</c:v>
                </c:pt>
                <c:pt idx="16595">
                  <c:v>134.39800000000011</c:v>
                </c:pt>
                <c:pt idx="16596">
                  <c:v>134.39600000000004</c:v>
                </c:pt>
                <c:pt idx="16597">
                  <c:v>134.39400000000001</c:v>
                </c:pt>
                <c:pt idx="16598">
                  <c:v>134.393</c:v>
                </c:pt>
                <c:pt idx="16599">
                  <c:v>134.39200000000011</c:v>
                </c:pt>
                <c:pt idx="16600">
                  <c:v>134.39200000000011</c:v>
                </c:pt>
                <c:pt idx="16601">
                  <c:v>134.39200000000011</c:v>
                </c:pt>
                <c:pt idx="16602">
                  <c:v>134.393</c:v>
                </c:pt>
                <c:pt idx="16603">
                  <c:v>134.39400000000001</c:v>
                </c:pt>
                <c:pt idx="16604">
                  <c:v>134.39600000000004</c:v>
                </c:pt>
                <c:pt idx="16605">
                  <c:v>134.399</c:v>
                </c:pt>
                <c:pt idx="16606">
                  <c:v>134.40200000000004</c:v>
                </c:pt>
                <c:pt idx="16607">
                  <c:v>134.405</c:v>
                </c:pt>
                <c:pt idx="16608">
                  <c:v>134.41</c:v>
                </c:pt>
                <c:pt idx="16609">
                  <c:v>134.41499999999999</c:v>
                </c:pt>
                <c:pt idx="16610">
                  <c:v>134.41999999999999</c:v>
                </c:pt>
                <c:pt idx="16611">
                  <c:v>134.42700000000011</c:v>
                </c:pt>
                <c:pt idx="16612">
                  <c:v>134.434</c:v>
                </c:pt>
                <c:pt idx="16613">
                  <c:v>134.44200000000001</c:v>
                </c:pt>
                <c:pt idx="16614">
                  <c:v>134.45100000000011</c:v>
                </c:pt>
                <c:pt idx="16615">
                  <c:v>134.46100000000001</c:v>
                </c:pt>
                <c:pt idx="16616">
                  <c:v>134.47200000000001</c:v>
                </c:pt>
                <c:pt idx="16617">
                  <c:v>134.483</c:v>
                </c:pt>
                <c:pt idx="16618">
                  <c:v>134.49600000000001</c:v>
                </c:pt>
                <c:pt idx="16619">
                  <c:v>134.50899999999999</c:v>
                </c:pt>
                <c:pt idx="16620">
                  <c:v>134.524</c:v>
                </c:pt>
                <c:pt idx="16621">
                  <c:v>134.53900000000002</c:v>
                </c:pt>
                <c:pt idx="16622">
                  <c:v>134.55500000000001</c:v>
                </c:pt>
                <c:pt idx="16623">
                  <c:v>134.57300000000001</c:v>
                </c:pt>
                <c:pt idx="16624">
                  <c:v>134.59200000000001</c:v>
                </c:pt>
                <c:pt idx="16625">
                  <c:v>134.61099999999999</c:v>
                </c:pt>
                <c:pt idx="16626">
                  <c:v>134.63200000000001</c:v>
                </c:pt>
                <c:pt idx="16627">
                  <c:v>134.654</c:v>
                </c:pt>
                <c:pt idx="16628">
                  <c:v>134.67699999999999</c:v>
                </c:pt>
                <c:pt idx="16629">
                  <c:v>134.70099999999999</c:v>
                </c:pt>
                <c:pt idx="16630">
                  <c:v>134.727</c:v>
                </c:pt>
                <c:pt idx="16631">
                  <c:v>134.75299999999999</c:v>
                </c:pt>
                <c:pt idx="16632">
                  <c:v>134.78100000000001</c:v>
                </c:pt>
                <c:pt idx="16633">
                  <c:v>134.81</c:v>
                </c:pt>
                <c:pt idx="16634">
                  <c:v>134.84100000000001</c:v>
                </c:pt>
                <c:pt idx="16635">
                  <c:v>134.87300000000002</c:v>
                </c:pt>
                <c:pt idx="16636">
                  <c:v>134.90600000000001</c:v>
                </c:pt>
                <c:pt idx="16637">
                  <c:v>134.941</c:v>
                </c:pt>
                <c:pt idx="16638">
                  <c:v>134.976</c:v>
                </c:pt>
                <c:pt idx="16639">
                  <c:v>135.01399999999998</c:v>
                </c:pt>
                <c:pt idx="16640">
                  <c:v>135.05200000000011</c:v>
                </c:pt>
                <c:pt idx="16641">
                  <c:v>135.09200000000001</c:v>
                </c:pt>
                <c:pt idx="16642">
                  <c:v>135.13399999999999</c:v>
                </c:pt>
                <c:pt idx="16643">
                  <c:v>135.17699999999999</c:v>
                </c:pt>
                <c:pt idx="16644">
                  <c:v>135.221</c:v>
                </c:pt>
                <c:pt idx="16645">
                  <c:v>135.267</c:v>
                </c:pt>
                <c:pt idx="16646">
                  <c:v>135.315</c:v>
                </c:pt>
                <c:pt idx="16647">
                  <c:v>135.364</c:v>
                </c:pt>
                <c:pt idx="16648">
                  <c:v>135.41499999999999</c:v>
                </c:pt>
                <c:pt idx="16649">
                  <c:v>135.46700000000001</c:v>
                </c:pt>
                <c:pt idx="16650">
                  <c:v>135.52000000000001</c:v>
                </c:pt>
                <c:pt idx="16651">
                  <c:v>135.57599999999999</c:v>
                </c:pt>
                <c:pt idx="16652">
                  <c:v>135.63200000000001</c:v>
                </c:pt>
                <c:pt idx="16653">
                  <c:v>135.691</c:v>
                </c:pt>
                <c:pt idx="16654">
                  <c:v>135.751</c:v>
                </c:pt>
                <c:pt idx="16655">
                  <c:v>135.81300000000002</c:v>
                </c:pt>
                <c:pt idx="16656">
                  <c:v>135.876</c:v>
                </c:pt>
                <c:pt idx="16657">
                  <c:v>135.941</c:v>
                </c:pt>
                <c:pt idx="16658">
                  <c:v>136.00800000000001</c:v>
                </c:pt>
                <c:pt idx="16659">
                  <c:v>136.07599999999999</c:v>
                </c:pt>
                <c:pt idx="16660">
                  <c:v>136.14599999999999</c:v>
                </c:pt>
                <c:pt idx="16661">
                  <c:v>136.21799999999999</c:v>
                </c:pt>
                <c:pt idx="16662">
                  <c:v>136.292</c:v>
                </c:pt>
                <c:pt idx="16663">
                  <c:v>136.3670000000001</c:v>
                </c:pt>
                <c:pt idx="16664">
                  <c:v>136.44399999999999</c:v>
                </c:pt>
                <c:pt idx="16665">
                  <c:v>136.523</c:v>
                </c:pt>
                <c:pt idx="16666">
                  <c:v>136.60300000000001</c:v>
                </c:pt>
                <c:pt idx="16667">
                  <c:v>136.685</c:v>
                </c:pt>
                <c:pt idx="16668">
                  <c:v>136.76900000000001</c:v>
                </c:pt>
                <c:pt idx="16669">
                  <c:v>136.8550000000001</c:v>
                </c:pt>
                <c:pt idx="16670">
                  <c:v>136.94200000000001</c:v>
                </c:pt>
                <c:pt idx="16671">
                  <c:v>137.03100000000001</c:v>
                </c:pt>
                <c:pt idx="16672">
                  <c:v>137.12200000000001</c:v>
                </c:pt>
                <c:pt idx="16673">
                  <c:v>137.21499999999995</c:v>
                </c:pt>
                <c:pt idx="16674">
                  <c:v>137.31</c:v>
                </c:pt>
                <c:pt idx="16675">
                  <c:v>137.40600000000001</c:v>
                </c:pt>
                <c:pt idx="16676">
                  <c:v>137.50399999999999</c:v>
                </c:pt>
                <c:pt idx="16677">
                  <c:v>137.60399999999998</c:v>
                </c:pt>
                <c:pt idx="16678">
                  <c:v>137.70599999999999</c:v>
                </c:pt>
                <c:pt idx="16679">
                  <c:v>137.809</c:v>
                </c:pt>
                <c:pt idx="16680">
                  <c:v>137.91499999999999</c:v>
                </c:pt>
                <c:pt idx="16681">
                  <c:v>138.02200000000011</c:v>
                </c:pt>
                <c:pt idx="16682">
                  <c:v>138.131</c:v>
                </c:pt>
                <c:pt idx="16683">
                  <c:v>138.24099999999999</c:v>
                </c:pt>
                <c:pt idx="16684">
                  <c:v>138.35400000000001</c:v>
                </c:pt>
                <c:pt idx="16685">
                  <c:v>138.46800000000007</c:v>
                </c:pt>
                <c:pt idx="16686">
                  <c:v>138.584</c:v>
                </c:pt>
                <c:pt idx="16687">
                  <c:v>138.70099999999999</c:v>
                </c:pt>
                <c:pt idx="16688">
                  <c:v>138.82100000000011</c:v>
                </c:pt>
                <c:pt idx="16689">
                  <c:v>138.94200000000001</c:v>
                </c:pt>
                <c:pt idx="16690">
                  <c:v>139.065</c:v>
                </c:pt>
                <c:pt idx="16691">
                  <c:v>139.19</c:v>
                </c:pt>
                <c:pt idx="16692">
                  <c:v>139.31700000000001</c:v>
                </c:pt>
                <c:pt idx="16693">
                  <c:v>139.44499999999999</c:v>
                </c:pt>
                <c:pt idx="16694">
                  <c:v>139.57499999999999</c:v>
                </c:pt>
                <c:pt idx="16695">
                  <c:v>139.70699999999999</c:v>
                </c:pt>
                <c:pt idx="16696">
                  <c:v>139.84</c:v>
                </c:pt>
                <c:pt idx="16697">
                  <c:v>139.97499999999999</c:v>
                </c:pt>
                <c:pt idx="16698">
                  <c:v>140.11199999999999</c:v>
                </c:pt>
                <c:pt idx="16699">
                  <c:v>140.251</c:v>
                </c:pt>
                <c:pt idx="16700">
                  <c:v>140.3910000000001</c:v>
                </c:pt>
                <c:pt idx="16701">
                  <c:v>140.53300000000002</c:v>
                </c:pt>
                <c:pt idx="16702">
                  <c:v>140.67599999999999</c:v>
                </c:pt>
                <c:pt idx="16703">
                  <c:v>140.82100000000011</c:v>
                </c:pt>
                <c:pt idx="16704">
                  <c:v>140.96800000000007</c:v>
                </c:pt>
                <c:pt idx="16705">
                  <c:v>141.11699999999999</c:v>
                </c:pt>
                <c:pt idx="16706">
                  <c:v>141.267</c:v>
                </c:pt>
                <c:pt idx="16707">
                  <c:v>141.41800000000001</c:v>
                </c:pt>
                <c:pt idx="16708">
                  <c:v>141.571</c:v>
                </c:pt>
                <c:pt idx="16709">
                  <c:v>141.726</c:v>
                </c:pt>
                <c:pt idx="16710">
                  <c:v>141.88300000000001</c:v>
                </c:pt>
                <c:pt idx="16711">
                  <c:v>142.04</c:v>
                </c:pt>
                <c:pt idx="16712">
                  <c:v>142.19999999999999</c:v>
                </c:pt>
                <c:pt idx="16713">
                  <c:v>142.3610000000001</c:v>
                </c:pt>
                <c:pt idx="16714">
                  <c:v>142.523</c:v>
                </c:pt>
                <c:pt idx="16715">
                  <c:v>142.68700000000001</c:v>
                </c:pt>
                <c:pt idx="16716">
                  <c:v>142.85200000000012</c:v>
                </c:pt>
                <c:pt idx="16717">
                  <c:v>143.01900000000001</c:v>
                </c:pt>
                <c:pt idx="16718">
                  <c:v>143.18700000000001</c:v>
                </c:pt>
                <c:pt idx="16719">
                  <c:v>143.35600000000011</c:v>
                </c:pt>
                <c:pt idx="16720">
                  <c:v>143.52700000000004</c:v>
                </c:pt>
                <c:pt idx="16721">
                  <c:v>143.69900000000001</c:v>
                </c:pt>
                <c:pt idx="16722">
                  <c:v>143.87300000000002</c:v>
                </c:pt>
                <c:pt idx="16723">
                  <c:v>144.048</c:v>
                </c:pt>
                <c:pt idx="16724">
                  <c:v>144.22399999999999</c:v>
                </c:pt>
                <c:pt idx="16725">
                  <c:v>144.40100000000001</c:v>
                </c:pt>
                <c:pt idx="16726">
                  <c:v>144.58000000000001</c:v>
                </c:pt>
                <c:pt idx="16727">
                  <c:v>144.76</c:v>
                </c:pt>
                <c:pt idx="16728">
                  <c:v>144.941</c:v>
                </c:pt>
                <c:pt idx="16729">
                  <c:v>145.12300000000002</c:v>
                </c:pt>
                <c:pt idx="16730">
                  <c:v>145.30600000000001</c:v>
                </c:pt>
                <c:pt idx="16731">
                  <c:v>145.49100000000001</c:v>
                </c:pt>
                <c:pt idx="16732">
                  <c:v>145.67599999999999</c:v>
                </c:pt>
                <c:pt idx="16733">
                  <c:v>145.863</c:v>
                </c:pt>
                <c:pt idx="16734">
                  <c:v>146.05000000000001</c:v>
                </c:pt>
                <c:pt idx="16735">
                  <c:v>146.239</c:v>
                </c:pt>
                <c:pt idx="16736">
                  <c:v>146.429</c:v>
                </c:pt>
                <c:pt idx="16737">
                  <c:v>146.61899999999997</c:v>
                </c:pt>
                <c:pt idx="16738">
                  <c:v>146.81100000000001</c:v>
                </c:pt>
                <c:pt idx="16739">
                  <c:v>147.00399999999999</c:v>
                </c:pt>
                <c:pt idx="16740">
                  <c:v>147.197</c:v>
                </c:pt>
                <c:pt idx="16741">
                  <c:v>147.3910000000001</c:v>
                </c:pt>
                <c:pt idx="16742">
                  <c:v>147.58600000000001</c:v>
                </c:pt>
                <c:pt idx="16743">
                  <c:v>147.78200000000001</c:v>
                </c:pt>
                <c:pt idx="16744">
                  <c:v>147.97900000000001</c:v>
                </c:pt>
                <c:pt idx="16745">
                  <c:v>148.17599999999999</c:v>
                </c:pt>
                <c:pt idx="16746">
                  <c:v>148.374</c:v>
                </c:pt>
                <c:pt idx="16747">
                  <c:v>148.57300000000001</c:v>
                </c:pt>
                <c:pt idx="16748">
                  <c:v>148.77199999999999</c:v>
                </c:pt>
                <c:pt idx="16749">
                  <c:v>148.97300000000001</c:v>
                </c:pt>
                <c:pt idx="16750">
                  <c:v>149.17299999999997</c:v>
                </c:pt>
                <c:pt idx="16751">
                  <c:v>149.374</c:v>
                </c:pt>
                <c:pt idx="16752">
                  <c:v>149.57599999999999</c:v>
                </c:pt>
                <c:pt idx="16753">
                  <c:v>149.77799999999999</c:v>
                </c:pt>
                <c:pt idx="16754">
                  <c:v>149.98100000000011</c:v>
                </c:pt>
                <c:pt idx="16755">
                  <c:v>150.184</c:v>
                </c:pt>
                <c:pt idx="16756">
                  <c:v>150.38800000000012</c:v>
                </c:pt>
                <c:pt idx="16757">
                  <c:v>150.59200000000001</c:v>
                </c:pt>
                <c:pt idx="16758">
                  <c:v>150.79599999999999</c:v>
                </c:pt>
                <c:pt idx="16759">
                  <c:v>151</c:v>
                </c:pt>
                <c:pt idx="16760">
                  <c:v>151.20499999999998</c:v>
                </c:pt>
                <c:pt idx="16761">
                  <c:v>151.41</c:v>
                </c:pt>
                <c:pt idx="16762">
                  <c:v>151.61599999999999</c:v>
                </c:pt>
                <c:pt idx="16763">
                  <c:v>151.82100000000011</c:v>
                </c:pt>
                <c:pt idx="16764">
                  <c:v>152.02700000000004</c:v>
                </c:pt>
                <c:pt idx="16765">
                  <c:v>152.232</c:v>
                </c:pt>
                <c:pt idx="16766">
                  <c:v>152.43800000000007</c:v>
                </c:pt>
                <c:pt idx="16767">
                  <c:v>152.64399999999998</c:v>
                </c:pt>
                <c:pt idx="16768">
                  <c:v>152.85000000000011</c:v>
                </c:pt>
                <c:pt idx="16769">
                  <c:v>153.05500000000001</c:v>
                </c:pt>
                <c:pt idx="16770">
                  <c:v>153.261</c:v>
                </c:pt>
                <c:pt idx="16771">
                  <c:v>153.46600000000001</c:v>
                </c:pt>
                <c:pt idx="16772">
                  <c:v>153.672</c:v>
                </c:pt>
                <c:pt idx="16773">
                  <c:v>153.87700000000001</c:v>
                </c:pt>
                <c:pt idx="16774">
                  <c:v>154.08200000000011</c:v>
                </c:pt>
                <c:pt idx="16775">
                  <c:v>154.28700000000001</c:v>
                </c:pt>
                <c:pt idx="16776">
                  <c:v>154.4920000000001</c:v>
                </c:pt>
                <c:pt idx="16777">
                  <c:v>154.696</c:v>
                </c:pt>
                <c:pt idx="16778">
                  <c:v>154.9</c:v>
                </c:pt>
                <c:pt idx="16779">
                  <c:v>155.10300000000001</c:v>
                </c:pt>
                <c:pt idx="16780">
                  <c:v>155.30600000000001</c:v>
                </c:pt>
                <c:pt idx="16781">
                  <c:v>155.50899999999999</c:v>
                </c:pt>
                <c:pt idx="16782">
                  <c:v>155.71099999999998</c:v>
                </c:pt>
                <c:pt idx="16783">
                  <c:v>155.91200000000001</c:v>
                </c:pt>
                <c:pt idx="16784">
                  <c:v>156.11299999999997</c:v>
                </c:pt>
                <c:pt idx="16785">
                  <c:v>156.31399999999999</c:v>
                </c:pt>
                <c:pt idx="16786">
                  <c:v>156.51399999999998</c:v>
                </c:pt>
                <c:pt idx="16787">
                  <c:v>156.71299999999999</c:v>
                </c:pt>
                <c:pt idx="16788">
                  <c:v>156.911</c:v>
                </c:pt>
                <c:pt idx="16789">
                  <c:v>157.10900000000001</c:v>
                </c:pt>
                <c:pt idx="16790">
                  <c:v>157.30600000000001</c:v>
                </c:pt>
                <c:pt idx="16791">
                  <c:v>157.50200000000001</c:v>
                </c:pt>
                <c:pt idx="16792">
                  <c:v>157.697</c:v>
                </c:pt>
                <c:pt idx="16793">
                  <c:v>157.8910000000001</c:v>
                </c:pt>
                <c:pt idx="16794">
                  <c:v>158.08500000000001</c:v>
                </c:pt>
                <c:pt idx="16795">
                  <c:v>158.27699999999999</c:v>
                </c:pt>
                <c:pt idx="16796">
                  <c:v>158.46900000000002</c:v>
                </c:pt>
                <c:pt idx="16797">
                  <c:v>158.65900000000002</c:v>
                </c:pt>
                <c:pt idx="16798">
                  <c:v>158.84900000000002</c:v>
                </c:pt>
                <c:pt idx="16799">
                  <c:v>159.03700000000001</c:v>
                </c:pt>
                <c:pt idx="16800">
                  <c:v>159.22399999999999</c:v>
                </c:pt>
                <c:pt idx="16801">
                  <c:v>159.41</c:v>
                </c:pt>
                <c:pt idx="16802">
                  <c:v>159.595</c:v>
                </c:pt>
                <c:pt idx="16803">
                  <c:v>159.77899999999997</c:v>
                </c:pt>
                <c:pt idx="16804">
                  <c:v>159.96100000000001</c:v>
                </c:pt>
                <c:pt idx="16805">
                  <c:v>160.142</c:v>
                </c:pt>
                <c:pt idx="16806">
                  <c:v>160.32200000000012</c:v>
                </c:pt>
                <c:pt idx="16807">
                  <c:v>160.5</c:v>
                </c:pt>
                <c:pt idx="16808">
                  <c:v>160.67699999999999</c:v>
                </c:pt>
                <c:pt idx="16809">
                  <c:v>160.85300000000001</c:v>
                </c:pt>
                <c:pt idx="16810">
                  <c:v>161.02700000000004</c:v>
                </c:pt>
                <c:pt idx="16811">
                  <c:v>161.19900000000001</c:v>
                </c:pt>
                <c:pt idx="16812">
                  <c:v>161.37</c:v>
                </c:pt>
                <c:pt idx="16813">
                  <c:v>161.53900000000002</c:v>
                </c:pt>
                <c:pt idx="16814">
                  <c:v>161.70699999999999</c:v>
                </c:pt>
                <c:pt idx="16815">
                  <c:v>161.87300000000002</c:v>
                </c:pt>
                <c:pt idx="16816">
                  <c:v>162.03800000000001</c:v>
                </c:pt>
                <c:pt idx="16817">
                  <c:v>162.20099999999999</c:v>
                </c:pt>
                <c:pt idx="16818">
                  <c:v>162.36200000000011</c:v>
                </c:pt>
                <c:pt idx="16819">
                  <c:v>162.52100000000004</c:v>
                </c:pt>
                <c:pt idx="16820">
                  <c:v>162.67899999999997</c:v>
                </c:pt>
                <c:pt idx="16821">
                  <c:v>162.834</c:v>
                </c:pt>
                <c:pt idx="16822">
                  <c:v>162.98800000000011</c:v>
                </c:pt>
                <c:pt idx="16823">
                  <c:v>163.13999999999999</c:v>
                </c:pt>
                <c:pt idx="16824">
                  <c:v>163.29</c:v>
                </c:pt>
                <c:pt idx="16825">
                  <c:v>163.43800000000007</c:v>
                </c:pt>
                <c:pt idx="16826">
                  <c:v>163.584</c:v>
                </c:pt>
                <c:pt idx="16827">
                  <c:v>163.72800000000001</c:v>
                </c:pt>
                <c:pt idx="16828">
                  <c:v>163.87</c:v>
                </c:pt>
                <c:pt idx="16829">
                  <c:v>164.01</c:v>
                </c:pt>
                <c:pt idx="16830">
                  <c:v>164.148</c:v>
                </c:pt>
                <c:pt idx="16831">
                  <c:v>164.28300000000002</c:v>
                </c:pt>
                <c:pt idx="16832">
                  <c:v>164.417</c:v>
                </c:pt>
                <c:pt idx="16833">
                  <c:v>164.548</c:v>
                </c:pt>
                <c:pt idx="16834">
                  <c:v>164.67699999999999</c:v>
                </c:pt>
                <c:pt idx="16835">
                  <c:v>164.804</c:v>
                </c:pt>
                <c:pt idx="16836">
                  <c:v>164.929</c:v>
                </c:pt>
                <c:pt idx="16837">
                  <c:v>165.05100000000004</c:v>
                </c:pt>
                <c:pt idx="16838">
                  <c:v>165.17099999999999</c:v>
                </c:pt>
                <c:pt idx="16839">
                  <c:v>165.28900000000002</c:v>
                </c:pt>
                <c:pt idx="16840">
                  <c:v>165.404</c:v>
                </c:pt>
                <c:pt idx="16841">
                  <c:v>165.517</c:v>
                </c:pt>
                <c:pt idx="16842">
                  <c:v>165.62700000000001</c:v>
                </c:pt>
                <c:pt idx="16843">
                  <c:v>165.73499999999999</c:v>
                </c:pt>
                <c:pt idx="16844">
                  <c:v>165.84</c:v>
                </c:pt>
                <c:pt idx="16845">
                  <c:v>165.94300000000001</c:v>
                </c:pt>
                <c:pt idx="16846">
                  <c:v>166.04399999999998</c:v>
                </c:pt>
                <c:pt idx="16847">
                  <c:v>166.142</c:v>
                </c:pt>
                <c:pt idx="16848">
                  <c:v>166.23699999999999</c:v>
                </c:pt>
                <c:pt idx="16849">
                  <c:v>166.32900000000001</c:v>
                </c:pt>
                <c:pt idx="16850">
                  <c:v>166.41900000000001</c:v>
                </c:pt>
                <c:pt idx="16851">
                  <c:v>166.50700000000001</c:v>
                </c:pt>
                <c:pt idx="16852">
                  <c:v>166.59200000000001</c:v>
                </c:pt>
                <c:pt idx="16853">
                  <c:v>166.67399999999998</c:v>
                </c:pt>
                <c:pt idx="16854">
                  <c:v>166.75299999999999</c:v>
                </c:pt>
                <c:pt idx="16855">
                  <c:v>166.82900000000001</c:v>
                </c:pt>
                <c:pt idx="16856">
                  <c:v>166.90300000000002</c:v>
                </c:pt>
                <c:pt idx="16857">
                  <c:v>166.97399999999999</c:v>
                </c:pt>
                <c:pt idx="16858">
                  <c:v>167.042</c:v>
                </c:pt>
                <c:pt idx="16859">
                  <c:v>167.108</c:v>
                </c:pt>
                <c:pt idx="16860">
                  <c:v>167.17</c:v>
                </c:pt>
                <c:pt idx="16861">
                  <c:v>167.23</c:v>
                </c:pt>
                <c:pt idx="16862">
                  <c:v>167.28700000000001</c:v>
                </c:pt>
                <c:pt idx="16863">
                  <c:v>167.34</c:v>
                </c:pt>
                <c:pt idx="16864">
                  <c:v>167.3910000000001</c:v>
                </c:pt>
                <c:pt idx="16865">
                  <c:v>167.43900000000002</c:v>
                </c:pt>
                <c:pt idx="16866">
                  <c:v>167.48400000000001</c:v>
                </c:pt>
                <c:pt idx="16867">
                  <c:v>167.52600000000001</c:v>
                </c:pt>
                <c:pt idx="16868">
                  <c:v>167.566</c:v>
                </c:pt>
                <c:pt idx="16869">
                  <c:v>167.602</c:v>
                </c:pt>
                <c:pt idx="16870">
                  <c:v>167.63499999999999</c:v>
                </c:pt>
                <c:pt idx="16871">
                  <c:v>167.66499999999999</c:v>
                </c:pt>
                <c:pt idx="16872">
                  <c:v>167.69200000000001</c:v>
                </c:pt>
                <c:pt idx="16873">
                  <c:v>167.71599999999998</c:v>
                </c:pt>
                <c:pt idx="16874">
                  <c:v>167.73699999999999</c:v>
                </c:pt>
                <c:pt idx="16875">
                  <c:v>167.75399999999999</c:v>
                </c:pt>
                <c:pt idx="16876">
                  <c:v>167.76900000000001</c:v>
                </c:pt>
                <c:pt idx="16877">
                  <c:v>167.78</c:v>
                </c:pt>
                <c:pt idx="16878">
                  <c:v>167.78900000000002</c:v>
                </c:pt>
                <c:pt idx="16879">
                  <c:v>167.79399999999998</c:v>
                </c:pt>
                <c:pt idx="16880">
                  <c:v>167.79599999999999</c:v>
                </c:pt>
                <c:pt idx="16881">
                  <c:v>167.79499999999999</c:v>
                </c:pt>
                <c:pt idx="16882">
                  <c:v>167.79</c:v>
                </c:pt>
                <c:pt idx="16883">
                  <c:v>167.78300000000002</c:v>
                </c:pt>
                <c:pt idx="16884">
                  <c:v>167.77199999999999</c:v>
                </c:pt>
                <c:pt idx="16885">
                  <c:v>167.75800000000001</c:v>
                </c:pt>
                <c:pt idx="16886">
                  <c:v>167.74099999999999</c:v>
                </c:pt>
                <c:pt idx="16887">
                  <c:v>167.721</c:v>
                </c:pt>
                <c:pt idx="16888">
                  <c:v>167.697</c:v>
                </c:pt>
                <c:pt idx="16889">
                  <c:v>167.67</c:v>
                </c:pt>
                <c:pt idx="16890">
                  <c:v>167.64</c:v>
                </c:pt>
                <c:pt idx="16891">
                  <c:v>167.607</c:v>
                </c:pt>
                <c:pt idx="16892">
                  <c:v>167.57</c:v>
                </c:pt>
                <c:pt idx="16893">
                  <c:v>167.53</c:v>
                </c:pt>
                <c:pt idx="16894">
                  <c:v>167.4860000000001</c:v>
                </c:pt>
                <c:pt idx="16895">
                  <c:v>167.44</c:v>
                </c:pt>
                <c:pt idx="16896">
                  <c:v>167.39000000000001</c:v>
                </c:pt>
                <c:pt idx="16897">
                  <c:v>167.33700000000007</c:v>
                </c:pt>
                <c:pt idx="16898">
                  <c:v>167.28</c:v>
                </c:pt>
                <c:pt idx="16899">
                  <c:v>167.22</c:v>
                </c:pt>
                <c:pt idx="16900">
                  <c:v>167.15700000000001</c:v>
                </c:pt>
                <c:pt idx="16901">
                  <c:v>167.09</c:v>
                </c:pt>
                <c:pt idx="16902">
                  <c:v>167.02</c:v>
                </c:pt>
                <c:pt idx="16903">
                  <c:v>166.947</c:v>
                </c:pt>
                <c:pt idx="16904">
                  <c:v>166.87</c:v>
                </c:pt>
                <c:pt idx="16905">
                  <c:v>166.79</c:v>
                </c:pt>
                <c:pt idx="16906">
                  <c:v>166.70699999999999</c:v>
                </c:pt>
                <c:pt idx="16907">
                  <c:v>166.62</c:v>
                </c:pt>
                <c:pt idx="16908">
                  <c:v>166.53</c:v>
                </c:pt>
                <c:pt idx="16909">
                  <c:v>166.43700000000001</c:v>
                </c:pt>
                <c:pt idx="16910">
                  <c:v>166.34</c:v>
                </c:pt>
                <c:pt idx="16911">
                  <c:v>166.23999999999998</c:v>
                </c:pt>
                <c:pt idx="16912">
                  <c:v>166.136</c:v>
                </c:pt>
                <c:pt idx="16913">
                  <c:v>166.029</c:v>
                </c:pt>
                <c:pt idx="16914">
                  <c:v>165.91900000000001</c:v>
                </c:pt>
                <c:pt idx="16915">
                  <c:v>165.80500000000001</c:v>
                </c:pt>
                <c:pt idx="16916">
                  <c:v>165.68800000000007</c:v>
                </c:pt>
                <c:pt idx="16917">
                  <c:v>165.56800000000001</c:v>
                </c:pt>
                <c:pt idx="16918">
                  <c:v>165.44399999999999</c:v>
                </c:pt>
                <c:pt idx="16919">
                  <c:v>165.31700000000001</c:v>
                </c:pt>
                <c:pt idx="16920">
                  <c:v>165.18700000000001</c:v>
                </c:pt>
                <c:pt idx="16921">
                  <c:v>165.053</c:v>
                </c:pt>
                <c:pt idx="16922">
                  <c:v>164.916</c:v>
                </c:pt>
                <c:pt idx="16923">
                  <c:v>164.77499999999998</c:v>
                </c:pt>
                <c:pt idx="16924">
                  <c:v>164.631</c:v>
                </c:pt>
                <c:pt idx="16925">
                  <c:v>164.48400000000001</c:v>
                </c:pt>
                <c:pt idx="16926">
                  <c:v>164.333</c:v>
                </c:pt>
                <c:pt idx="16927">
                  <c:v>164.17899999999997</c:v>
                </c:pt>
                <c:pt idx="16928">
                  <c:v>164.02200000000011</c:v>
                </c:pt>
                <c:pt idx="16929">
                  <c:v>163.8610000000001</c:v>
                </c:pt>
                <c:pt idx="16930">
                  <c:v>163.697</c:v>
                </c:pt>
                <c:pt idx="16931">
                  <c:v>163.53</c:v>
                </c:pt>
                <c:pt idx="16932">
                  <c:v>163.35900000000001</c:v>
                </c:pt>
                <c:pt idx="16933">
                  <c:v>163.185</c:v>
                </c:pt>
                <c:pt idx="16934">
                  <c:v>163.00800000000001</c:v>
                </c:pt>
                <c:pt idx="16935">
                  <c:v>162.82700000000011</c:v>
                </c:pt>
                <c:pt idx="16936">
                  <c:v>162.64299999999997</c:v>
                </c:pt>
                <c:pt idx="16937">
                  <c:v>162.45600000000007</c:v>
                </c:pt>
                <c:pt idx="16938">
                  <c:v>162.26499999999999</c:v>
                </c:pt>
                <c:pt idx="16939">
                  <c:v>162.072</c:v>
                </c:pt>
                <c:pt idx="16940">
                  <c:v>161.875</c:v>
                </c:pt>
                <c:pt idx="16941">
                  <c:v>161.67399999999998</c:v>
                </c:pt>
                <c:pt idx="16942">
                  <c:v>161.471</c:v>
                </c:pt>
                <c:pt idx="16943">
                  <c:v>161.26399999999998</c:v>
                </c:pt>
                <c:pt idx="16944">
                  <c:v>161.054</c:v>
                </c:pt>
                <c:pt idx="16945">
                  <c:v>160.84</c:v>
                </c:pt>
                <c:pt idx="16946">
                  <c:v>160.624</c:v>
                </c:pt>
                <c:pt idx="16947">
                  <c:v>160.404</c:v>
                </c:pt>
                <c:pt idx="16948">
                  <c:v>160.18100000000001</c:v>
                </c:pt>
                <c:pt idx="16949">
                  <c:v>159.95500000000001</c:v>
                </c:pt>
                <c:pt idx="16950">
                  <c:v>159.72499999999999</c:v>
                </c:pt>
                <c:pt idx="16951">
                  <c:v>159.49300000000002</c:v>
                </c:pt>
                <c:pt idx="16952">
                  <c:v>159.25700000000001</c:v>
                </c:pt>
                <c:pt idx="16953">
                  <c:v>159.018</c:v>
                </c:pt>
                <c:pt idx="16954">
                  <c:v>158.77599999999998</c:v>
                </c:pt>
                <c:pt idx="16955">
                  <c:v>158.53100000000001</c:v>
                </c:pt>
                <c:pt idx="16956">
                  <c:v>158.28200000000001</c:v>
                </c:pt>
                <c:pt idx="16957">
                  <c:v>158.03100000000001</c:v>
                </c:pt>
                <c:pt idx="16958">
                  <c:v>157.77599999999998</c:v>
                </c:pt>
                <c:pt idx="16959">
                  <c:v>157.518</c:v>
                </c:pt>
                <c:pt idx="16960">
                  <c:v>157.25700000000001</c:v>
                </c:pt>
                <c:pt idx="16961">
                  <c:v>156.994</c:v>
                </c:pt>
                <c:pt idx="16962">
                  <c:v>156.727</c:v>
                </c:pt>
                <c:pt idx="16963">
                  <c:v>156.45700000000011</c:v>
                </c:pt>
                <c:pt idx="16964">
                  <c:v>156.18300000000002</c:v>
                </c:pt>
                <c:pt idx="16965">
                  <c:v>155.90700000000001</c:v>
                </c:pt>
                <c:pt idx="16966">
                  <c:v>155.62800000000001</c:v>
                </c:pt>
                <c:pt idx="16967">
                  <c:v>155.346</c:v>
                </c:pt>
                <c:pt idx="16968">
                  <c:v>155.06100000000001</c:v>
                </c:pt>
                <c:pt idx="16969">
                  <c:v>154.77299999999997</c:v>
                </c:pt>
                <c:pt idx="16970">
                  <c:v>154.48200000000011</c:v>
                </c:pt>
                <c:pt idx="16971">
                  <c:v>154.18800000000007</c:v>
                </c:pt>
                <c:pt idx="16972">
                  <c:v>153.8910000000001</c:v>
                </c:pt>
                <c:pt idx="16973">
                  <c:v>153.59100000000001</c:v>
                </c:pt>
                <c:pt idx="16974">
                  <c:v>153.28800000000001</c:v>
                </c:pt>
                <c:pt idx="16975">
                  <c:v>152.98200000000011</c:v>
                </c:pt>
                <c:pt idx="16976">
                  <c:v>152.67399999999998</c:v>
                </c:pt>
                <c:pt idx="16977">
                  <c:v>152.36200000000011</c:v>
                </c:pt>
                <c:pt idx="16978">
                  <c:v>152.048</c:v>
                </c:pt>
                <c:pt idx="16979">
                  <c:v>151.72999999999999</c:v>
                </c:pt>
                <c:pt idx="16980">
                  <c:v>151.41</c:v>
                </c:pt>
                <c:pt idx="16981">
                  <c:v>151.08700000000007</c:v>
                </c:pt>
                <c:pt idx="16982">
                  <c:v>150.762</c:v>
                </c:pt>
                <c:pt idx="16983">
                  <c:v>150.43300000000002</c:v>
                </c:pt>
                <c:pt idx="16984">
                  <c:v>150.102</c:v>
                </c:pt>
                <c:pt idx="16985">
                  <c:v>149.768</c:v>
                </c:pt>
                <c:pt idx="16986">
                  <c:v>149.43100000000001</c:v>
                </c:pt>
                <c:pt idx="16987">
                  <c:v>149.09200000000001</c:v>
                </c:pt>
                <c:pt idx="16988">
                  <c:v>148.75</c:v>
                </c:pt>
                <c:pt idx="16989">
                  <c:v>148.405</c:v>
                </c:pt>
                <c:pt idx="16990">
                  <c:v>148.05700000000004</c:v>
                </c:pt>
                <c:pt idx="16991">
                  <c:v>147.70699999999999</c:v>
                </c:pt>
                <c:pt idx="16992">
                  <c:v>147.35400000000001</c:v>
                </c:pt>
                <c:pt idx="16993">
                  <c:v>146.9980000000001</c:v>
                </c:pt>
                <c:pt idx="16994">
                  <c:v>146.63999999999999</c:v>
                </c:pt>
                <c:pt idx="16995">
                  <c:v>146.27899999999997</c:v>
                </c:pt>
                <c:pt idx="16996">
                  <c:v>145.916</c:v>
                </c:pt>
                <c:pt idx="16997">
                  <c:v>145.55000000000001</c:v>
                </c:pt>
                <c:pt idx="16998">
                  <c:v>145.18100000000001</c:v>
                </c:pt>
                <c:pt idx="16999">
                  <c:v>144.81</c:v>
                </c:pt>
                <c:pt idx="17000">
                  <c:v>144.43700000000001</c:v>
                </c:pt>
                <c:pt idx="17001">
                  <c:v>144.06100000000001</c:v>
                </c:pt>
                <c:pt idx="17002">
                  <c:v>143.68200000000004</c:v>
                </c:pt>
                <c:pt idx="17003">
                  <c:v>143.30100000000004</c:v>
                </c:pt>
                <c:pt idx="17004">
                  <c:v>142.917</c:v>
                </c:pt>
                <c:pt idx="17005">
                  <c:v>142.53100000000001</c:v>
                </c:pt>
                <c:pt idx="17006">
                  <c:v>142.14299999999997</c:v>
                </c:pt>
                <c:pt idx="17007">
                  <c:v>141.75200000000001</c:v>
                </c:pt>
                <c:pt idx="17008">
                  <c:v>141.35900000000001</c:v>
                </c:pt>
                <c:pt idx="17009">
                  <c:v>140.96300000000002</c:v>
                </c:pt>
                <c:pt idx="17010">
                  <c:v>140.565</c:v>
                </c:pt>
                <c:pt idx="17011">
                  <c:v>140.16499999999999</c:v>
                </c:pt>
                <c:pt idx="17012">
                  <c:v>139.762</c:v>
                </c:pt>
                <c:pt idx="17013">
                  <c:v>139.35700000000011</c:v>
                </c:pt>
                <c:pt idx="17014">
                  <c:v>138.94999999999999</c:v>
                </c:pt>
                <c:pt idx="17015">
                  <c:v>138.541</c:v>
                </c:pt>
                <c:pt idx="17016">
                  <c:v>138.12900000000002</c:v>
                </c:pt>
                <c:pt idx="17017">
                  <c:v>137.71499999999995</c:v>
                </c:pt>
                <c:pt idx="17018">
                  <c:v>137.298</c:v>
                </c:pt>
                <c:pt idx="17019">
                  <c:v>136.88000000000011</c:v>
                </c:pt>
                <c:pt idx="17020">
                  <c:v>136.459</c:v>
                </c:pt>
                <c:pt idx="17021">
                  <c:v>136.03700000000001</c:v>
                </c:pt>
                <c:pt idx="17022">
                  <c:v>135.61199999999999</c:v>
                </c:pt>
                <c:pt idx="17023">
                  <c:v>135.185</c:v>
                </c:pt>
                <c:pt idx="17024">
                  <c:v>134.755</c:v>
                </c:pt>
                <c:pt idx="17025">
                  <c:v>134.32400000000001</c:v>
                </c:pt>
                <c:pt idx="17026">
                  <c:v>133.8910000000001</c:v>
                </c:pt>
                <c:pt idx="17027">
                  <c:v>133.45500000000001</c:v>
                </c:pt>
                <c:pt idx="17028">
                  <c:v>133.018</c:v>
                </c:pt>
                <c:pt idx="17029">
                  <c:v>132.578</c:v>
                </c:pt>
                <c:pt idx="17030">
                  <c:v>132.137</c:v>
                </c:pt>
                <c:pt idx="17031">
                  <c:v>131.69300000000001</c:v>
                </c:pt>
                <c:pt idx="17032">
                  <c:v>131.24799999999999</c:v>
                </c:pt>
                <c:pt idx="17033">
                  <c:v>130.80000000000001</c:v>
                </c:pt>
                <c:pt idx="17034">
                  <c:v>130.35100000000011</c:v>
                </c:pt>
                <c:pt idx="17035">
                  <c:v>129.899</c:v>
                </c:pt>
                <c:pt idx="17036">
                  <c:v>129.446</c:v>
                </c:pt>
                <c:pt idx="17037">
                  <c:v>128.99100000000001</c:v>
                </c:pt>
                <c:pt idx="17038">
                  <c:v>128.53399999999999</c:v>
                </c:pt>
                <c:pt idx="17039">
                  <c:v>128.07499999999999</c:v>
                </c:pt>
                <c:pt idx="17040">
                  <c:v>127.61499999999999</c:v>
                </c:pt>
                <c:pt idx="17041">
                  <c:v>127.15199999999999</c:v>
                </c:pt>
                <c:pt idx="17042">
                  <c:v>126.68799999999999</c:v>
                </c:pt>
                <c:pt idx="17043">
                  <c:v>126.22199999999999</c:v>
                </c:pt>
                <c:pt idx="17044">
                  <c:v>125.755</c:v>
                </c:pt>
                <c:pt idx="17045">
                  <c:v>125.285</c:v>
                </c:pt>
                <c:pt idx="17046">
                  <c:v>124.81399999999999</c:v>
                </c:pt>
                <c:pt idx="17047">
                  <c:v>124.34099999999999</c:v>
                </c:pt>
                <c:pt idx="17048">
                  <c:v>123.867</c:v>
                </c:pt>
                <c:pt idx="17049">
                  <c:v>123.39100000000002</c:v>
                </c:pt>
                <c:pt idx="17050">
                  <c:v>122.91300000000005</c:v>
                </c:pt>
                <c:pt idx="17051">
                  <c:v>122.43400000000005</c:v>
                </c:pt>
                <c:pt idx="17052">
                  <c:v>121.953</c:v>
                </c:pt>
                <c:pt idx="17053">
                  <c:v>121.47</c:v>
                </c:pt>
                <c:pt idx="17054">
                  <c:v>120.986</c:v>
                </c:pt>
                <c:pt idx="17055">
                  <c:v>120.501</c:v>
                </c:pt>
                <c:pt idx="17056">
                  <c:v>120.01400000000002</c:v>
                </c:pt>
                <c:pt idx="17057">
                  <c:v>119.52500000000001</c:v>
                </c:pt>
                <c:pt idx="17058">
                  <c:v>119.035</c:v>
                </c:pt>
                <c:pt idx="17059">
                  <c:v>118.54300000000002</c:v>
                </c:pt>
                <c:pt idx="17060">
                  <c:v>118.051</c:v>
                </c:pt>
                <c:pt idx="17061">
                  <c:v>117.556</c:v>
                </c:pt>
                <c:pt idx="17062">
                  <c:v>117.06</c:v>
                </c:pt>
                <c:pt idx="17063">
                  <c:v>116.563</c:v>
                </c:pt>
                <c:pt idx="17064">
                  <c:v>116.065</c:v>
                </c:pt>
                <c:pt idx="17065">
                  <c:v>115.565</c:v>
                </c:pt>
                <c:pt idx="17066">
                  <c:v>115.06399999999999</c:v>
                </c:pt>
                <c:pt idx="17067">
                  <c:v>114.562</c:v>
                </c:pt>
                <c:pt idx="17068">
                  <c:v>114.05800000000001</c:v>
                </c:pt>
                <c:pt idx="17069">
                  <c:v>113.553</c:v>
                </c:pt>
                <c:pt idx="17070">
                  <c:v>113.04700000000005</c:v>
                </c:pt>
                <c:pt idx="17071">
                  <c:v>112.54</c:v>
                </c:pt>
                <c:pt idx="17072">
                  <c:v>112.032</c:v>
                </c:pt>
                <c:pt idx="17073">
                  <c:v>111.52200000000001</c:v>
                </c:pt>
                <c:pt idx="17074">
                  <c:v>111.01100000000002</c:v>
                </c:pt>
                <c:pt idx="17075">
                  <c:v>110.5</c:v>
                </c:pt>
                <c:pt idx="17076">
                  <c:v>109.98699999999999</c:v>
                </c:pt>
                <c:pt idx="17077">
                  <c:v>109.473</c:v>
                </c:pt>
                <c:pt idx="17078">
                  <c:v>108.958</c:v>
                </c:pt>
                <c:pt idx="17079">
                  <c:v>108.44200000000002</c:v>
                </c:pt>
                <c:pt idx="17080">
                  <c:v>107.925</c:v>
                </c:pt>
                <c:pt idx="17081">
                  <c:v>107.40700000000002</c:v>
                </c:pt>
                <c:pt idx="17082">
                  <c:v>106.88800000000001</c:v>
                </c:pt>
                <c:pt idx="17083">
                  <c:v>106.36799999999999</c:v>
                </c:pt>
                <c:pt idx="17084">
                  <c:v>105.84699999999999</c:v>
                </c:pt>
                <c:pt idx="17085">
                  <c:v>105.32499999999999</c:v>
                </c:pt>
                <c:pt idx="17086">
                  <c:v>104.803</c:v>
                </c:pt>
                <c:pt idx="17087">
                  <c:v>104.279</c:v>
                </c:pt>
                <c:pt idx="17088">
                  <c:v>103.755</c:v>
                </c:pt>
                <c:pt idx="17089">
                  <c:v>103.23</c:v>
                </c:pt>
                <c:pt idx="17090">
                  <c:v>102.70399999999999</c:v>
                </c:pt>
                <c:pt idx="17091">
                  <c:v>102.17799999999998</c:v>
                </c:pt>
                <c:pt idx="17092">
                  <c:v>101.651</c:v>
                </c:pt>
                <c:pt idx="17093">
                  <c:v>101.12299999999998</c:v>
                </c:pt>
                <c:pt idx="17094">
                  <c:v>100.59399999999999</c:v>
                </c:pt>
                <c:pt idx="17095">
                  <c:v>100.065</c:v>
                </c:pt>
                <c:pt idx="17096">
                  <c:v>99.535200000000003</c:v>
                </c:pt>
                <c:pt idx="17097">
                  <c:v>99.0047</c:v>
                </c:pt>
                <c:pt idx="17098">
                  <c:v>98.473600000000005</c:v>
                </c:pt>
                <c:pt idx="17099">
                  <c:v>97.942099999999996</c:v>
                </c:pt>
                <c:pt idx="17100">
                  <c:v>97.410000000000025</c:v>
                </c:pt>
                <c:pt idx="17101">
                  <c:v>96.877299999999991</c:v>
                </c:pt>
                <c:pt idx="17102">
                  <c:v>96.344300000000004</c:v>
                </c:pt>
                <c:pt idx="17103">
                  <c:v>95.8108</c:v>
                </c:pt>
                <c:pt idx="17104">
                  <c:v>95.27679999999998</c:v>
                </c:pt>
                <c:pt idx="17105">
                  <c:v>94.742500000000007</c:v>
                </c:pt>
                <c:pt idx="17106">
                  <c:v>94.207800000000006</c:v>
                </c:pt>
                <c:pt idx="17107">
                  <c:v>93.672699999999978</c:v>
                </c:pt>
                <c:pt idx="17108">
                  <c:v>93.1374</c:v>
                </c:pt>
                <c:pt idx="17109">
                  <c:v>92.601699999999994</c:v>
                </c:pt>
                <c:pt idx="17110">
                  <c:v>92.065699999999993</c:v>
                </c:pt>
                <c:pt idx="17111">
                  <c:v>91.529600000000002</c:v>
                </c:pt>
                <c:pt idx="17112">
                  <c:v>90.993200000000058</c:v>
                </c:pt>
                <c:pt idx="17113">
                  <c:v>90.456599999999995</c:v>
                </c:pt>
                <c:pt idx="17114">
                  <c:v>89.919900000000027</c:v>
                </c:pt>
                <c:pt idx="17115">
                  <c:v>89.383099999999999</c:v>
                </c:pt>
                <c:pt idx="17116">
                  <c:v>88.846100000000007</c:v>
                </c:pt>
                <c:pt idx="17117">
                  <c:v>88.309100000000001</c:v>
                </c:pt>
                <c:pt idx="17118">
                  <c:v>87.771999999999991</c:v>
                </c:pt>
                <c:pt idx="17119">
                  <c:v>87.234800000000007</c:v>
                </c:pt>
                <c:pt idx="17120">
                  <c:v>86.697700000000012</c:v>
                </c:pt>
                <c:pt idx="17121">
                  <c:v>86.160699999999991</c:v>
                </c:pt>
                <c:pt idx="17122">
                  <c:v>85.623699999999999</c:v>
                </c:pt>
                <c:pt idx="17123">
                  <c:v>85.086799999999982</c:v>
                </c:pt>
                <c:pt idx="17124">
                  <c:v>84.55</c:v>
                </c:pt>
                <c:pt idx="17125">
                  <c:v>84.013400000000004</c:v>
                </c:pt>
                <c:pt idx="17126">
                  <c:v>83.476900000000001</c:v>
                </c:pt>
                <c:pt idx="17127">
                  <c:v>82.940700000000007</c:v>
                </c:pt>
                <c:pt idx="17128">
                  <c:v>82.404700000000005</c:v>
                </c:pt>
                <c:pt idx="17129">
                  <c:v>81.868899999999982</c:v>
                </c:pt>
                <c:pt idx="17130">
                  <c:v>81.333500000000001</c:v>
                </c:pt>
                <c:pt idx="17131">
                  <c:v>80.798400000000001</c:v>
                </c:pt>
                <c:pt idx="17132">
                  <c:v>80.263599999999997</c:v>
                </c:pt>
                <c:pt idx="17133">
                  <c:v>79.729200000000006</c:v>
                </c:pt>
                <c:pt idx="17134">
                  <c:v>79.195300000000003</c:v>
                </c:pt>
                <c:pt idx="17135">
                  <c:v>78.661799999999999</c:v>
                </c:pt>
                <c:pt idx="17136">
                  <c:v>78.128699999999981</c:v>
                </c:pt>
                <c:pt idx="17137">
                  <c:v>77.596300000000014</c:v>
                </c:pt>
                <c:pt idx="17138">
                  <c:v>77.064300000000003</c:v>
                </c:pt>
                <c:pt idx="17139">
                  <c:v>76.532899999999998</c:v>
                </c:pt>
                <c:pt idx="17140">
                  <c:v>76.001999999999995</c:v>
                </c:pt>
                <c:pt idx="17141">
                  <c:v>75.471900000000005</c:v>
                </c:pt>
                <c:pt idx="17142">
                  <c:v>74.942400000000006</c:v>
                </c:pt>
                <c:pt idx="17143">
                  <c:v>74.413600000000059</c:v>
                </c:pt>
                <c:pt idx="17144">
                  <c:v>73.885499999999979</c:v>
                </c:pt>
                <c:pt idx="17145">
                  <c:v>73.358199999999982</c:v>
                </c:pt>
                <c:pt idx="17146">
                  <c:v>72.831599999999995</c:v>
                </c:pt>
                <c:pt idx="17147">
                  <c:v>72.30589999999998</c:v>
                </c:pt>
                <c:pt idx="17148">
                  <c:v>71.781099999999995</c:v>
                </c:pt>
                <c:pt idx="17149">
                  <c:v>71.257099999999994</c:v>
                </c:pt>
                <c:pt idx="17150">
                  <c:v>70.734100000000026</c:v>
                </c:pt>
                <c:pt idx="17151">
                  <c:v>70.212000000000003</c:v>
                </c:pt>
                <c:pt idx="17152">
                  <c:v>69.690899999999999</c:v>
                </c:pt>
                <c:pt idx="17153">
                  <c:v>69.170799999999943</c:v>
                </c:pt>
                <c:pt idx="17154">
                  <c:v>68.65179999999998</c:v>
                </c:pt>
                <c:pt idx="17155">
                  <c:v>68.134</c:v>
                </c:pt>
                <c:pt idx="17156">
                  <c:v>67.617099999999994</c:v>
                </c:pt>
                <c:pt idx="17157">
                  <c:v>67.101500000000001</c:v>
                </c:pt>
                <c:pt idx="17158">
                  <c:v>66.587100000000007</c:v>
                </c:pt>
                <c:pt idx="17159">
                  <c:v>66.073799999999949</c:v>
                </c:pt>
                <c:pt idx="17160">
                  <c:v>65.561899999999994</c:v>
                </c:pt>
                <c:pt idx="17161">
                  <c:v>65.051100000000005</c:v>
                </c:pt>
                <c:pt idx="17162">
                  <c:v>64.541799999999995</c:v>
                </c:pt>
                <c:pt idx="17163">
                  <c:v>64.033799999999999</c:v>
                </c:pt>
                <c:pt idx="17164">
                  <c:v>63.527200000000001</c:v>
                </c:pt>
                <c:pt idx="17165">
                  <c:v>63.02210000000003</c:v>
                </c:pt>
                <c:pt idx="17166">
                  <c:v>62.5184</c:v>
                </c:pt>
                <c:pt idx="17167">
                  <c:v>62.016200000000005</c:v>
                </c:pt>
                <c:pt idx="17168">
                  <c:v>61.515500000000003</c:v>
                </c:pt>
                <c:pt idx="17169">
                  <c:v>61.016400000000004</c:v>
                </c:pt>
                <c:pt idx="17170">
                  <c:v>60.518900000000002</c:v>
                </c:pt>
                <c:pt idx="17171">
                  <c:v>60.023000000000003</c:v>
                </c:pt>
                <c:pt idx="17172">
                  <c:v>59.528800000000011</c:v>
                </c:pt>
                <c:pt idx="17173">
                  <c:v>59.036300000000011</c:v>
                </c:pt>
                <c:pt idx="17174">
                  <c:v>58.5456</c:v>
                </c:pt>
                <c:pt idx="17175">
                  <c:v>58.056699999999999</c:v>
                </c:pt>
                <c:pt idx="17176">
                  <c:v>57.569500000000012</c:v>
                </c:pt>
                <c:pt idx="17177">
                  <c:v>57.084299999999999</c:v>
                </c:pt>
                <c:pt idx="17178">
                  <c:v>56.600900000000003</c:v>
                </c:pt>
                <c:pt idx="17179">
                  <c:v>56.119400000000006</c:v>
                </c:pt>
                <c:pt idx="17180">
                  <c:v>55.639900000000011</c:v>
                </c:pt>
                <c:pt idx="17181">
                  <c:v>55.162400000000012</c:v>
                </c:pt>
                <c:pt idx="17182">
                  <c:v>54.686900000000001</c:v>
                </c:pt>
                <c:pt idx="17183">
                  <c:v>54.2136</c:v>
                </c:pt>
                <c:pt idx="17184">
                  <c:v>53.742300000000029</c:v>
                </c:pt>
                <c:pt idx="17185">
                  <c:v>53.273100000000028</c:v>
                </c:pt>
                <c:pt idx="17186">
                  <c:v>52.806100000000001</c:v>
                </c:pt>
                <c:pt idx="17187">
                  <c:v>52.341399999999993</c:v>
                </c:pt>
                <c:pt idx="17188">
                  <c:v>51.878800000000005</c:v>
                </c:pt>
                <c:pt idx="17189">
                  <c:v>51.418600000000005</c:v>
                </c:pt>
                <c:pt idx="17190">
                  <c:v>50.960600000000007</c:v>
                </c:pt>
                <c:pt idx="17191">
                  <c:v>50.505100000000013</c:v>
                </c:pt>
                <c:pt idx="17192">
                  <c:v>50.051899999999996</c:v>
                </c:pt>
                <c:pt idx="17193">
                  <c:v>49.601200000000006</c:v>
                </c:pt>
                <c:pt idx="17194">
                  <c:v>49.153000000000006</c:v>
                </c:pt>
                <c:pt idx="17195">
                  <c:v>48.7072</c:v>
                </c:pt>
                <c:pt idx="17196">
                  <c:v>48.263900000000028</c:v>
                </c:pt>
                <c:pt idx="17197">
                  <c:v>47.823300000000003</c:v>
                </c:pt>
                <c:pt idx="17198">
                  <c:v>47.385200000000005</c:v>
                </c:pt>
                <c:pt idx="17199">
                  <c:v>46.9499</c:v>
                </c:pt>
                <c:pt idx="17200">
                  <c:v>46.517200000000003</c:v>
                </c:pt>
                <c:pt idx="17201">
                  <c:v>46.087200000000003</c:v>
                </c:pt>
                <c:pt idx="17202">
                  <c:v>45.6599</c:v>
                </c:pt>
                <c:pt idx="17203">
                  <c:v>45.23550000000003</c:v>
                </c:pt>
                <c:pt idx="17204">
                  <c:v>44.813899999999997</c:v>
                </c:pt>
                <c:pt idx="17205">
                  <c:v>44.395100000000028</c:v>
                </c:pt>
                <c:pt idx="17206">
                  <c:v>43.979300000000002</c:v>
                </c:pt>
                <c:pt idx="17207">
                  <c:v>43.566400000000002</c:v>
                </c:pt>
                <c:pt idx="17208">
                  <c:v>43.156400000000005</c:v>
                </c:pt>
                <c:pt idx="17209">
                  <c:v>42.749500000000012</c:v>
                </c:pt>
                <c:pt idx="17210">
                  <c:v>42.345600000000005</c:v>
                </c:pt>
                <c:pt idx="17211">
                  <c:v>41.944800000000001</c:v>
                </c:pt>
                <c:pt idx="17212">
                  <c:v>41.5471</c:v>
                </c:pt>
                <c:pt idx="17213">
                  <c:v>41.1526</c:v>
                </c:pt>
                <c:pt idx="17214">
                  <c:v>40.761200000000002</c:v>
                </c:pt>
                <c:pt idx="17215">
                  <c:v>40.373000000000005</c:v>
                </c:pt>
                <c:pt idx="17216">
                  <c:v>39.988100000000003</c:v>
                </c:pt>
                <c:pt idx="17217">
                  <c:v>39.606500000000011</c:v>
                </c:pt>
                <c:pt idx="17218">
                  <c:v>39.228200000000029</c:v>
                </c:pt>
                <c:pt idx="17219">
                  <c:v>38.853299999999997</c:v>
                </c:pt>
                <c:pt idx="17220">
                  <c:v>38.481699999999996</c:v>
                </c:pt>
                <c:pt idx="17221">
                  <c:v>38.113600000000005</c:v>
                </c:pt>
                <c:pt idx="17222">
                  <c:v>37.748900000000013</c:v>
                </c:pt>
                <c:pt idx="17223">
                  <c:v>37.387699999999995</c:v>
                </c:pt>
                <c:pt idx="17224">
                  <c:v>37.030100000000012</c:v>
                </c:pt>
                <c:pt idx="17225">
                  <c:v>36.676000000000002</c:v>
                </c:pt>
                <c:pt idx="17226">
                  <c:v>36.325500000000012</c:v>
                </c:pt>
                <c:pt idx="17227">
                  <c:v>35.9786</c:v>
                </c:pt>
                <c:pt idx="17228">
                  <c:v>35.635500000000029</c:v>
                </c:pt>
                <c:pt idx="17229">
                  <c:v>35.295900000000039</c:v>
                </c:pt>
                <c:pt idx="17230">
                  <c:v>34.960100000000011</c:v>
                </c:pt>
                <c:pt idx="17231">
                  <c:v>34.628100000000039</c:v>
                </c:pt>
                <c:pt idx="17232">
                  <c:v>34.299900000000029</c:v>
                </c:pt>
                <c:pt idx="17233">
                  <c:v>33.9754</c:v>
                </c:pt>
                <c:pt idx="17234">
                  <c:v>33.654800000000002</c:v>
                </c:pt>
                <c:pt idx="17235">
                  <c:v>33.338100000000011</c:v>
                </c:pt>
                <c:pt idx="17236">
                  <c:v>33.02530000000003</c:v>
                </c:pt>
                <c:pt idx="17237">
                  <c:v>32.716500000000003</c:v>
                </c:pt>
                <c:pt idx="17238">
                  <c:v>32.411599999999993</c:v>
                </c:pt>
                <c:pt idx="17239">
                  <c:v>32.110800000000005</c:v>
                </c:pt>
                <c:pt idx="17240">
                  <c:v>31.813900000000015</c:v>
                </c:pt>
                <c:pt idx="17241">
                  <c:v>31.5212</c:v>
                </c:pt>
                <c:pt idx="17242">
                  <c:v>31.232500000000002</c:v>
                </c:pt>
                <c:pt idx="17243">
                  <c:v>30.947900000000001</c:v>
                </c:pt>
                <c:pt idx="17244">
                  <c:v>30.6675</c:v>
                </c:pt>
                <c:pt idx="17245">
                  <c:v>30.391300000000001</c:v>
                </c:pt>
                <c:pt idx="17246">
                  <c:v>30.119299999999999</c:v>
                </c:pt>
                <c:pt idx="17247">
                  <c:v>29.851500000000001</c:v>
                </c:pt>
                <c:pt idx="17248">
                  <c:v>29.587999999999987</c:v>
                </c:pt>
                <c:pt idx="17249">
                  <c:v>29.32869999999998</c:v>
                </c:pt>
                <c:pt idx="17250">
                  <c:v>29.073799999999981</c:v>
                </c:pt>
                <c:pt idx="17251">
                  <c:v>28.8232</c:v>
                </c:pt>
                <c:pt idx="17252">
                  <c:v>28.577000000000005</c:v>
                </c:pt>
                <c:pt idx="17253">
                  <c:v>28.3352</c:v>
                </c:pt>
                <c:pt idx="17254">
                  <c:v>28.097799999999989</c:v>
                </c:pt>
                <c:pt idx="17255">
                  <c:v>27.864799999999981</c:v>
                </c:pt>
                <c:pt idx="17256">
                  <c:v>27.636399999999988</c:v>
                </c:pt>
                <c:pt idx="17257">
                  <c:v>27.412400000000002</c:v>
                </c:pt>
                <c:pt idx="17258">
                  <c:v>27.192900000000005</c:v>
                </c:pt>
                <c:pt idx="17259">
                  <c:v>26.978000000000002</c:v>
                </c:pt>
                <c:pt idx="17260">
                  <c:v>26.767499999999977</c:v>
                </c:pt>
                <c:pt idx="17261">
                  <c:v>26.561699999999977</c:v>
                </c:pt>
                <c:pt idx="17262">
                  <c:v>26.360499999999977</c:v>
                </c:pt>
                <c:pt idx="17263">
                  <c:v>26.164000000000001</c:v>
                </c:pt>
                <c:pt idx="17264">
                  <c:v>25.97209999999998</c:v>
                </c:pt>
                <c:pt idx="17265">
                  <c:v>25.7849</c:v>
                </c:pt>
                <c:pt idx="17266">
                  <c:v>25.6023</c:v>
                </c:pt>
                <c:pt idx="17267">
                  <c:v>25.424399999999981</c:v>
                </c:pt>
                <c:pt idx="17268">
                  <c:v>25.251300000000001</c:v>
                </c:pt>
                <c:pt idx="17269">
                  <c:v>25.082999999999977</c:v>
                </c:pt>
                <c:pt idx="17270">
                  <c:v>24.9194</c:v>
                </c:pt>
                <c:pt idx="17271">
                  <c:v>24.760499999999979</c:v>
                </c:pt>
                <c:pt idx="17272">
                  <c:v>24.6066</c:v>
                </c:pt>
                <c:pt idx="17273">
                  <c:v>24.4573</c:v>
                </c:pt>
                <c:pt idx="17274">
                  <c:v>24.312999999999999</c:v>
                </c:pt>
                <c:pt idx="17275">
                  <c:v>24.173500000000001</c:v>
                </c:pt>
                <c:pt idx="17276">
                  <c:v>24.038900000000005</c:v>
                </c:pt>
                <c:pt idx="17277">
                  <c:v>23.909099999999981</c:v>
                </c:pt>
                <c:pt idx="17278">
                  <c:v>23.784199999999977</c:v>
                </c:pt>
                <c:pt idx="17279">
                  <c:v>23.664300000000001</c:v>
                </c:pt>
                <c:pt idx="17280">
                  <c:v>23.549199999999981</c:v>
                </c:pt>
                <c:pt idx="17281">
                  <c:v>23.4391</c:v>
                </c:pt>
                <c:pt idx="17282">
                  <c:v>23.334000000000014</c:v>
                </c:pt>
                <c:pt idx="17283">
                  <c:v>23.233799999999981</c:v>
                </c:pt>
                <c:pt idx="17284">
                  <c:v>23.1386</c:v>
                </c:pt>
                <c:pt idx="17285">
                  <c:v>23.04839999999998</c:v>
                </c:pt>
                <c:pt idx="17286">
                  <c:v>22.963199999999979</c:v>
                </c:pt>
                <c:pt idx="17287">
                  <c:v>22.882999999999985</c:v>
                </c:pt>
                <c:pt idx="17288">
                  <c:v>22.807700000000001</c:v>
                </c:pt>
                <c:pt idx="17289">
                  <c:v>22.737500000000001</c:v>
                </c:pt>
                <c:pt idx="17290">
                  <c:v>22.6724</c:v>
                </c:pt>
                <c:pt idx="17291">
                  <c:v>22.612300000000001</c:v>
                </c:pt>
                <c:pt idx="17292">
                  <c:v>22.557200000000005</c:v>
                </c:pt>
                <c:pt idx="17293">
                  <c:v>22.507200000000001</c:v>
                </c:pt>
                <c:pt idx="17294">
                  <c:v>22.462199999999971</c:v>
                </c:pt>
                <c:pt idx="17295">
                  <c:v>22.422299999999982</c:v>
                </c:pt>
                <c:pt idx="17296">
                  <c:v>22.387499999999989</c:v>
                </c:pt>
                <c:pt idx="17297">
                  <c:v>22.357700000000001</c:v>
                </c:pt>
                <c:pt idx="17298">
                  <c:v>22.332999999999988</c:v>
                </c:pt>
                <c:pt idx="17299">
                  <c:v>22.313400000000001</c:v>
                </c:pt>
                <c:pt idx="17300">
                  <c:v>22.2988</c:v>
                </c:pt>
                <c:pt idx="17301">
                  <c:v>22.289399999999979</c:v>
                </c:pt>
                <c:pt idx="17302">
                  <c:v>22.284999999999989</c:v>
                </c:pt>
                <c:pt idx="17303">
                  <c:v>22.285699999999967</c:v>
                </c:pt>
                <c:pt idx="17304">
                  <c:v>22.291499999999989</c:v>
                </c:pt>
                <c:pt idx="17305">
                  <c:v>22.302299999999981</c:v>
                </c:pt>
                <c:pt idx="17306">
                  <c:v>22.318300000000001</c:v>
                </c:pt>
                <c:pt idx="17307">
                  <c:v>22.339300000000001</c:v>
                </c:pt>
                <c:pt idx="17308">
                  <c:v>22.36539999999998</c:v>
                </c:pt>
                <c:pt idx="17309">
                  <c:v>22.396599999999989</c:v>
                </c:pt>
                <c:pt idx="17310">
                  <c:v>22.4328</c:v>
                </c:pt>
                <c:pt idx="17311">
                  <c:v>22.4741</c:v>
                </c:pt>
                <c:pt idx="17312">
                  <c:v>22.520499999999977</c:v>
                </c:pt>
                <c:pt idx="17313">
                  <c:v>22.571899999999999</c:v>
                </c:pt>
                <c:pt idx="17314">
                  <c:v>22.628399999999989</c:v>
                </c:pt>
                <c:pt idx="17315">
                  <c:v>22.689900000000005</c:v>
                </c:pt>
                <c:pt idx="17316">
                  <c:v>22.756399999999989</c:v>
                </c:pt>
                <c:pt idx="17317">
                  <c:v>22.827900000000014</c:v>
                </c:pt>
                <c:pt idx="17318">
                  <c:v>22.904599999999981</c:v>
                </c:pt>
                <c:pt idx="17319">
                  <c:v>22.986199999999979</c:v>
                </c:pt>
                <c:pt idx="17320">
                  <c:v>23.07269999999998</c:v>
                </c:pt>
                <c:pt idx="17321">
                  <c:v>23.164300000000001</c:v>
                </c:pt>
                <c:pt idx="17322">
                  <c:v>23.2608</c:v>
                </c:pt>
                <c:pt idx="17323">
                  <c:v>23.36229999999998</c:v>
                </c:pt>
                <c:pt idx="17324">
                  <c:v>23.468800000000002</c:v>
                </c:pt>
                <c:pt idx="17325">
                  <c:v>23.58019999999998</c:v>
                </c:pt>
                <c:pt idx="17326">
                  <c:v>23.6965</c:v>
                </c:pt>
                <c:pt idx="17327">
                  <c:v>23.817699999999999</c:v>
                </c:pt>
                <c:pt idx="17328">
                  <c:v>23.943899999999989</c:v>
                </c:pt>
                <c:pt idx="17329">
                  <c:v>24.074800000000014</c:v>
                </c:pt>
                <c:pt idx="17330">
                  <c:v>24.210599999999989</c:v>
                </c:pt>
                <c:pt idx="17331">
                  <c:v>24.351400000000005</c:v>
                </c:pt>
                <c:pt idx="17332">
                  <c:v>24.4969</c:v>
                </c:pt>
                <c:pt idx="17333">
                  <c:v>24.647300000000001</c:v>
                </c:pt>
                <c:pt idx="17334">
                  <c:v>24.802399999999981</c:v>
                </c:pt>
                <c:pt idx="17335">
                  <c:v>24.962299999999971</c:v>
                </c:pt>
                <c:pt idx="17336">
                  <c:v>25.126999999999999</c:v>
                </c:pt>
                <c:pt idx="17337">
                  <c:v>25.296299999999981</c:v>
                </c:pt>
                <c:pt idx="17338">
                  <c:v>25.47049999999998</c:v>
                </c:pt>
                <c:pt idx="17339">
                  <c:v>25.6493</c:v>
                </c:pt>
                <c:pt idx="17340">
                  <c:v>25.832699999999985</c:v>
                </c:pt>
                <c:pt idx="17341">
                  <c:v>26.020800000000001</c:v>
                </c:pt>
                <c:pt idx="17342">
                  <c:v>26.2135</c:v>
                </c:pt>
                <c:pt idx="17343">
                  <c:v>26.410900000000005</c:v>
                </c:pt>
                <c:pt idx="17344">
                  <c:v>26.612800000000014</c:v>
                </c:pt>
                <c:pt idx="17345">
                  <c:v>26.819199999999999</c:v>
                </c:pt>
                <c:pt idx="17346">
                  <c:v>27.030100000000001</c:v>
                </c:pt>
                <c:pt idx="17347">
                  <c:v>27.245599999999978</c:v>
                </c:pt>
                <c:pt idx="17348">
                  <c:v>27.46549999999997</c:v>
                </c:pt>
                <c:pt idx="17349">
                  <c:v>27.689900000000005</c:v>
                </c:pt>
                <c:pt idx="17350">
                  <c:v>27.91869999999998</c:v>
                </c:pt>
                <c:pt idx="17351">
                  <c:v>28.151900000000019</c:v>
                </c:pt>
                <c:pt idx="17352">
                  <c:v>28.389399999999977</c:v>
                </c:pt>
                <c:pt idx="17353">
                  <c:v>28.631200000000014</c:v>
                </c:pt>
                <c:pt idx="17354">
                  <c:v>28.877300000000005</c:v>
                </c:pt>
                <c:pt idx="17355">
                  <c:v>29.127700000000001</c:v>
                </c:pt>
                <c:pt idx="17356">
                  <c:v>29.382299999999979</c:v>
                </c:pt>
                <c:pt idx="17357">
                  <c:v>29.641200000000001</c:v>
                </c:pt>
                <c:pt idx="17358">
                  <c:v>29.904199999999989</c:v>
                </c:pt>
                <c:pt idx="17359">
                  <c:v>30.171299999999999</c:v>
                </c:pt>
                <c:pt idx="17360">
                  <c:v>30.44259999999997</c:v>
                </c:pt>
                <c:pt idx="17361">
                  <c:v>30.717800000000015</c:v>
                </c:pt>
                <c:pt idx="17362">
                  <c:v>30.997199999999989</c:v>
                </c:pt>
                <c:pt idx="17363">
                  <c:v>31.280499999999982</c:v>
                </c:pt>
                <c:pt idx="17364">
                  <c:v>31.567799999999977</c:v>
                </c:pt>
                <c:pt idx="17365">
                  <c:v>31.859000000000005</c:v>
                </c:pt>
                <c:pt idx="17366">
                  <c:v>32.154200000000003</c:v>
                </c:pt>
                <c:pt idx="17367">
                  <c:v>32.453200000000002</c:v>
                </c:pt>
                <c:pt idx="17368">
                  <c:v>32.756</c:v>
                </c:pt>
                <c:pt idx="17369">
                  <c:v>33.062500000000028</c:v>
                </c:pt>
                <c:pt idx="17370">
                  <c:v>33.372900000000001</c:v>
                </c:pt>
                <c:pt idx="17371">
                  <c:v>33.686900000000001</c:v>
                </c:pt>
                <c:pt idx="17372">
                  <c:v>34.004600000000003</c:v>
                </c:pt>
                <c:pt idx="17373">
                  <c:v>34.325900000000011</c:v>
                </c:pt>
                <c:pt idx="17374">
                  <c:v>34.650700000000001</c:v>
                </c:pt>
                <c:pt idx="17375">
                  <c:v>34.979200000000006</c:v>
                </c:pt>
                <c:pt idx="17376">
                  <c:v>35.311199999999999</c:v>
                </c:pt>
                <c:pt idx="17377">
                  <c:v>35.646500000000003</c:v>
                </c:pt>
                <c:pt idx="17378">
                  <c:v>35.985400000000006</c:v>
                </c:pt>
                <c:pt idx="17379">
                  <c:v>36.327600000000004</c:v>
                </c:pt>
                <c:pt idx="17380">
                  <c:v>36.673100000000012</c:v>
                </c:pt>
                <c:pt idx="17381">
                  <c:v>37.022000000000013</c:v>
                </c:pt>
                <c:pt idx="17382">
                  <c:v>37.374099999999999</c:v>
                </c:pt>
                <c:pt idx="17383">
                  <c:v>37.729400000000012</c:v>
                </c:pt>
                <c:pt idx="17384">
                  <c:v>38.087800000000001</c:v>
                </c:pt>
                <c:pt idx="17385">
                  <c:v>38.449400000000004</c:v>
                </c:pt>
                <c:pt idx="17386">
                  <c:v>38.814099999999996</c:v>
                </c:pt>
                <c:pt idx="17387">
                  <c:v>39.181699999999999</c:v>
                </c:pt>
                <c:pt idx="17388">
                  <c:v>39.552500000000002</c:v>
                </c:pt>
                <c:pt idx="17389">
                  <c:v>39.926100000000012</c:v>
                </c:pt>
                <c:pt idx="17390">
                  <c:v>40.302600000000005</c:v>
                </c:pt>
                <c:pt idx="17391">
                  <c:v>40.681899999999999</c:v>
                </c:pt>
                <c:pt idx="17392">
                  <c:v>41.064100000000003</c:v>
                </c:pt>
                <c:pt idx="17393">
                  <c:v>41.449000000000005</c:v>
                </c:pt>
                <c:pt idx="17394">
                  <c:v>41.8367</c:v>
                </c:pt>
                <c:pt idx="17395">
                  <c:v>42.227000000000011</c:v>
                </c:pt>
                <c:pt idx="17396">
                  <c:v>42.620000000000012</c:v>
                </c:pt>
                <c:pt idx="17397">
                  <c:v>43.0154</c:v>
                </c:pt>
                <c:pt idx="17398">
                  <c:v>43.413400000000003</c:v>
                </c:pt>
                <c:pt idx="17399">
                  <c:v>43.813899999999997</c:v>
                </c:pt>
                <c:pt idx="17400">
                  <c:v>44.216900000000003</c:v>
                </c:pt>
                <c:pt idx="17401">
                  <c:v>44.622200000000035</c:v>
                </c:pt>
                <c:pt idx="17402">
                  <c:v>45.029800000000002</c:v>
                </c:pt>
                <c:pt idx="17403">
                  <c:v>45.439700000000002</c:v>
                </c:pt>
                <c:pt idx="17404">
                  <c:v>45.851899999999972</c:v>
                </c:pt>
                <c:pt idx="17405">
                  <c:v>46.266200000000012</c:v>
                </c:pt>
                <c:pt idx="17406">
                  <c:v>46.682700000000011</c:v>
                </c:pt>
                <c:pt idx="17407">
                  <c:v>47.101200000000006</c:v>
                </c:pt>
                <c:pt idx="17408">
                  <c:v>47.521900000000002</c:v>
                </c:pt>
                <c:pt idx="17409">
                  <c:v>47.944499999999998</c:v>
                </c:pt>
                <c:pt idx="17410">
                  <c:v>48.369</c:v>
                </c:pt>
                <c:pt idx="17411">
                  <c:v>48.795400000000029</c:v>
                </c:pt>
                <c:pt idx="17412">
                  <c:v>49.223700000000029</c:v>
                </c:pt>
                <c:pt idx="17413">
                  <c:v>49.653800000000004</c:v>
                </c:pt>
                <c:pt idx="17414">
                  <c:v>50.085600000000007</c:v>
                </c:pt>
                <c:pt idx="17415">
                  <c:v>50.519100000000002</c:v>
                </c:pt>
                <c:pt idx="17416">
                  <c:v>50.954199999999993</c:v>
                </c:pt>
                <c:pt idx="17417">
                  <c:v>51.391000000000005</c:v>
                </c:pt>
                <c:pt idx="17418">
                  <c:v>51.829300000000003</c:v>
                </c:pt>
                <c:pt idx="17419">
                  <c:v>52.26910000000003</c:v>
                </c:pt>
                <c:pt idx="17420">
                  <c:v>52.710300000000011</c:v>
                </c:pt>
                <c:pt idx="17421">
                  <c:v>53.152900000000002</c:v>
                </c:pt>
                <c:pt idx="17422">
                  <c:v>53.596900000000012</c:v>
                </c:pt>
                <c:pt idx="17423">
                  <c:v>54.042200000000001</c:v>
                </c:pt>
                <c:pt idx="17424">
                  <c:v>54.488700000000001</c:v>
                </c:pt>
                <c:pt idx="17425">
                  <c:v>54.936500000000002</c:v>
                </c:pt>
                <c:pt idx="17426">
                  <c:v>55.385300000000001</c:v>
                </c:pt>
                <c:pt idx="17427">
                  <c:v>55.835300000000011</c:v>
                </c:pt>
                <c:pt idx="17428">
                  <c:v>56.2864</c:v>
                </c:pt>
                <c:pt idx="17429">
                  <c:v>56.738400000000013</c:v>
                </c:pt>
                <c:pt idx="17430">
                  <c:v>57.191400000000002</c:v>
                </c:pt>
                <c:pt idx="17431">
                  <c:v>57.645300000000013</c:v>
                </c:pt>
                <c:pt idx="17432">
                  <c:v>58.100100000000012</c:v>
                </c:pt>
                <c:pt idx="17433">
                  <c:v>58.555700000000002</c:v>
                </c:pt>
                <c:pt idx="17434">
                  <c:v>59.012</c:v>
                </c:pt>
                <c:pt idx="17435">
                  <c:v>59.469000000000001</c:v>
                </c:pt>
                <c:pt idx="17436">
                  <c:v>59.9268</c:v>
                </c:pt>
                <c:pt idx="17437">
                  <c:v>60.385100000000001</c:v>
                </c:pt>
                <c:pt idx="17438">
                  <c:v>60.844000000000001</c:v>
                </c:pt>
                <c:pt idx="17439">
                  <c:v>61.3035</c:v>
                </c:pt>
                <c:pt idx="17440">
                  <c:v>61.763400000000011</c:v>
                </c:pt>
                <c:pt idx="17441">
                  <c:v>62.223700000000029</c:v>
                </c:pt>
                <c:pt idx="17442">
                  <c:v>62.6845</c:v>
                </c:pt>
                <c:pt idx="17443">
                  <c:v>63.145500000000013</c:v>
                </c:pt>
                <c:pt idx="17444">
                  <c:v>63.606900000000003</c:v>
                </c:pt>
                <c:pt idx="17445">
                  <c:v>64.0685</c:v>
                </c:pt>
                <c:pt idx="17446">
                  <c:v>64.530299999999997</c:v>
                </c:pt>
                <c:pt idx="17447">
                  <c:v>64.9923</c:v>
                </c:pt>
                <c:pt idx="17448">
                  <c:v>65.454400000000007</c:v>
                </c:pt>
                <c:pt idx="17449">
                  <c:v>65.916500000000056</c:v>
                </c:pt>
                <c:pt idx="17450">
                  <c:v>66.378699999999981</c:v>
                </c:pt>
                <c:pt idx="17451">
                  <c:v>66.840900000000005</c:v>
                </c:pt>
                <c:pt idx="17452">
                  <c:v>67.302999999999983</c:v>
                </c:pt>
                <c:pt idx="17453">
                  <c:v>67.765000000000001</c:v>
                </c:pt>
                <c:pt idx="17454">
                  <c:v>68.226799999999983</c:v>
                </c:pt>
                <c:pt idx="17455">
                  <c:v>68.688399999999959</c:v>
                </c:pt>
                <c:pt idx="17456">
                  <c:v>69.149900000000002</c:v>
                </c:pt>
                <c:pt idx="17457">
                  <c:v>69.611099999999993</c:v>
                </c:pt>
                <c:pt idx="17458">
                  <c:v>70.071899999999999</c:v>
                </c:pt>
                <c:pt idx="17459">
                  <c:v>70.532299999999992</c:v>
                </c:pt>
                <c:pt idx="17460">
                  <c:v>70.992400000000004</c:v>
                </c:pt>
                <c:pt idx="17461">
                  <c:v>71.452100000000002</c:v>
                </c:pt>
                <c:pt idx="17462">
                  <c:v>71.911200000000079</c:v>
                </c:pt>
                <c:pt idx="17463">
                  <c:v>72.369900000000001</c:v>
                </c:pt>
                <c:pt idx="17464">
                  <c:v>72.828099999999978</c:v>
                </c:pt>
                <c:pt idx="17465">
                  <c:v>73.285600000000002</c:v>
                </c:pt>
                <c:pt idx="17466">
                  <c:v>73.742500000000007</c:v>
                </c:pt>
                <c:pt idx="17467">
                  <c:v>74.198700000000002</c:v>
                </c:pt>
                <c:pt idx="17468">
                  <c:v>74.654200000000003</c:v>
                </c:pt>
                <c:pt idx="17469">
                  <c:v>75.10899999999998</c:v>
                </c:pt>
                <c:pt idx="17470">
                  <c:v>75.563000000000002</c:v>
                </c:pt>
                <c:pt idx="17471">
                  <c:v>76.016300000000001</c:v>
                </c:pt>
                <c:pt idx="17472">
                  <c:v>76.468700000000013</c:v>
                </c:pt>
                <c:pt idx="17473">
                  <c:v>76.920199999999994</c:v>
                </c:pt>
                <c:pt idx="17474">
                  <c:v>77.370799999999988</c:v>
                </c:pt>
                <c:pt idx="17475">
                  <c:v>77.820499999999981</c:v>
                </c:pt>
                <c:pt idx="17476">
                  <c:v>78.269200000000026</c:v>
                </c:pt>
                <c:pt idx="17477">
                  <c:v>78.716899999999995</c:v>
                </c:pt>
                <c:pt idx="17478">
                  <c:v>79.163600000000002</c:v>
                </c:pt>
                <c:pt idx="17479">
                  <c:v>79.609099999999998</c:v>
                </c:pt>
                <c:pt idx="17480">
                  <c:v>80.053600000000003</c:v>
                </c:pt>
                <c:pt idx="17481">
                  <c:v>80.497000000000057</c:v>
                </c:pt>
                <c:pt idx="17482">
                  <c:v>80.939300000000003</c:v>
                </c:pt>
                <c:pt idx="17483">
                  <c:v>81.380299999999991</c:v>
                </c:pt>
                <c:pt idx="17484">
                  <c:v>81.820099999999982</c:v>
                </c:pt>
                <c:pt idx="17485">
                  <c:v>82.258799999999979</c:v>
                </c:pt>
                <c:pt idx="17486">
                  <c:v>82.696100000000001</c:v>
                </c:pt>
                <c:pt idx="17487">
                  <c:v>83.13209999999998</c:v>
                </c:pt>
                <c:pt idx="17488">
                  <c:v>83.566900000000004</c:v>
                </c:pt>
                <c:pt idx="17489">
                  <c:v>84.000299999999996</c:v>
                </c:pt>
                <c:pt idx="17490">
                  <c:v>84.432300000000012</c:v>
                </c:pt>
                <c:pt idx="17491">
                  <c:v>84.863</c:v>
                </c:pt>
                <c:pt idx="17492">
                  <c:v>85.292299999999997</c:v>
                </c:pt>
                <c:pt idx="17493">
                  <c:v>85.720100000000002</c:v>
                </c:pt>
                <c:pt idx="17494">
                  <c:v>86.146500000000003</c:v>
                </c:pt>
                <c:pt idx="17495">
                  <c:v>86.571399999999983</c:v>
                </c:pt>
                <c:pt idx="17496">
                  <c:v>86.994900000000058</c:v>
                </c:pt>
                <c:pt idx="17497">
                  <c:v>87.416799999999995</c:v>
                </c:pt>
                <c:pt idx="17498">
                  <c:v>87.837199999999996</c:v>
                </c:pt>
                <c:pt idx="17499">
                  <c:v>88.256100000000004</c:v>
                </c:pt>
                <c:pt idx="17500">
                  <c:v>88.673399999999958</c:v>
                </c:pt>
                <c:pt idx="17501">
                  <c:v>89.089100000000002</c:v>
                </c:pt>
                <c:pt idx="17502">
                  <c:v>89.503299999999996</c:v>
                </c:pt>
                <c:pt idx="17503">
                  <c:v>89.915800000000004</c:v>
                </c:pt>
                <c:pt idx="17504">
                  <c:v>90.326700000000002</c:v>
                </c:pt>
                <c:pt idx="17505">
                  <c:v>90.736000000000004</c:v>
                </c:pt>
                <c:pt idx="17506">
                  <c:v>91.143600000000006</c:v>
                </c:pt>
                <c:pt idx="17507">
                  <c:v>91.549600000000027</c:v>
                </c:pt>
                <c:pt idx="17508">
                  <c:v>91.953900000000004</c:v>
                </c:pt>
                <c:pt idx="17509">
                  <c:v>92.3566</c:v>
                </c:pt>
                <c:pt idx="17510">
                  <c:v>92.757400000000004</c:v>
                </c:pt>
                <c:pt idx="17511">
                  <c:v>93.156699999999987</c:v>
                </c:pt>
                <c:pt idx="17512">
                  <c:v>93.554199999999994</c:v>
                </c:pt>
                <c:pt idx="17513">
                  <c:v>93.95</c:v>
                </c:pt>
                <c:pt idx="17514">
                  <c:v>94.344099999999997</c:v>
                </c:pt>
                <c:pt idx="17515">
                  <c:v>94.736500000000007</c:v>
                </c:pt>
                <c:pt idx="17516">
                  <c:v>95.127099999999999</c:v>
                </c:pt>
                <c:pt idx="17517">
                  <c:v>95.516000000000005</c:v>
                </c:pt>
                <c:pt idx="17518">
                  <c:v>95.903200000000027</c:v>
                </c:pt>
                <c:pt idx="17519">
                  <c:v>96.288499999999999</c:v>
                </c:pt>
                <c:pt idx="17520">
                  <c:v>96.672099999999958</c:v>
                </c:pt>
                <c:pt idx="17521">
                  <c:v>97.054000000000002</c:v>
                </c:pt>
                <c:pt idx="17522">
                  <c:v>97.434200000000075</c:v>
                </c:pt>
                <c:pt idx="17523">
                  <c:v>97.8125</c:v>
                </c:pt>
                <c:pt idx="17524">
                  <c:v>98.189099999999982</c:v>
                </c:pt>
                <c:pt idx="17525">
                  <c:v>98.563900000000004</c:v>
                </c:pt>
                <c:pt idx="17526">
                  <c:v>98.937100000000058</c:v>
                </c:pt>
                <c:pt idx="17527">
                  <c:v>99.308399999999978</c:v>
                </c:pt>
                <c:pt idx="17528">
                  <c:v>99.677999999999983</c:v>
                </c:pt>
                <c:pt idx="17529">
                  <c:v>100.04600000000002</c:v>
                </c:pt>
                <c:pt idx="17530">
                  <c:v>100.41200000000002</c:v>
                </c:pt>
                <c:pt idx="17531">
                  <c:v>100.776</c:v>
                </c:pt>
                <c:pt idx="17532">
                  <c:v>101.139</c:v>
                </c:pt>
                <c:pt idx="17533">
                  <c:v>101.5</c:v>
                </c:pt>
                <c:pt idx="17534">
                  <c:v>101.85899999999998</c:v>
                </c:pt>
                <c:pt idx="17535">
                  <c:v>102.21700000000006</c:v>
                </c:pt>
                <c:pt idx="17536">
                  <c:v>102.57199999999999</c:v>
                </c:pt>
                <c:pt idx="17537">
                  <c:v>102.926</c:v>
                </c:pt>
                <c:pt idx="17538">
                  <c:v>103.279</c:v>
                </c:pt>
                <c:pt idx="17539">
                  <c:v>103.62899999999998</c:v>
                </c:pt>
                <c:pt idx="17540">
                  <c:v>103.979</c:v>
                </c:pt>
                <c:pt idx="17541">
                  <c:v>104.32599999999998</c:v>
                </c:pt>
                <c:pt idx="17542">
                  <c:v>104.67199999999998</c:v>
                </c:pt>
                <c:pt idx="17543">
                  <c:v>105.01600000000002</c:v>
                </c:pt>
                <c:pt idx="17544">
                  <c:v>105.35799999999999</c:v>
                </c:pt>
                <c:pt idx="17545">
                  <c:v>105.699</c:v>
                </c:pt>
                <c:pt idx="17546">
                  <c:v>106.039</c:v>
                </c:pt>
                <c:pt idx="17547">
                  <c:v>106.37599999999998</c:v>
                </c:pt>
                <c:pt idx="17548">
                  <c:v>106.71299999999999</c:v>
                </c:pt>
                <c:pt idx="17549">
                  <c:v>107.04700000000005</c:v>
                </c:pt>
                <c:pt idx="17550">
                  <c:v>107.38</c:v>
                </c:pt>
                <c:pt idx="17551">
                  <c:v>107.712</c:v>
                </c:pt>
                <c:pt idx="17552">
                  <c:v>108.042</c:v>
                </c:pt>
                <c:pt idx="17553">
                  <c:v>108.371</c:v>
                </c:pt>
                <c:pt idx="17554">
                  <c:v>108.69799999999999</c:v>
                </c:pt>
                <c:pt idx="17555">
                  <c:v>109.024</c:v>
                </c:pt>
                <c:pt idx="17556">
                  <c:v>109.348</c:v>
                </c:pt>
                <c:pt idx="17557">
                  <c:v>109.67100000000001</c:v>
                </c:pt>
                <c:pt idx="17558">
                  <c:v>109.99299999999999</c:v>
                </c:pt>
                <c:pt idx="17559">
                  <c:v>110.313</c:v>
                </c:pt>
                <c:pt idx="17560">
                  <c:v>110.63200000000001</c:v>
                </c:pt>
                <c:pt idx="17561">
                  <c:v>110.95</c:v>
                </c:pt>
                <c:pt idx="17562">
                  <c:v>111.26600000000002</c:v>
                </c:pt>
                <c:pt idx="17563">
                  <c:v>111.581</c:v>
                </c:pt>
                <c:pt idx="17564">
                  <c:v>111.895</c:v>
                </c:pt>
                <c:pt idx="17565">
                  <c:v>112.208</c:v>
                </c:pt>
                <c:pt idx="17566">
                  <c:v>112.52</c:v>
                </c:pt>
                <c:pt idx="17567">
                  <c:v>112.83</c:v>
                </c:pt>
                <c:pt idx="17568">
                  <c:v>113.139</c:v>
                </c:pt>
                <c:pt idx="17569">
                  <c:v>113.44800000000002</c:v>
                </c:pt>
                <c:pt idx="17570">
                  <c:v>113.755</c:v>
                </c:pt>
                <c:pt idx="17571">
                  <c:v>114.06100000000002</c:v>
                </c:pt>
                <c:pt idx="17572">
                  <c:v>114.366</c:v>
                </c:pt>
                <c:pt idx="17573">
                  <c:v>114.66999999999999</c:v>
                </c:pt>
                <c:pt idx="17574">
                  <c:v>114.973</c:v>
                </c:pt>
                <c:pt idx="17575">
                  <c:v>115.27500000000001</c:v>
                </c:pt>
                <c:pt idx="17576">
                  <c:v>115.577</c:v>
                </c:pt>
                <c:pt idx="17577">
                  <c:v>115.877</c:v>
                </c:pt>
                <c:pt idx="17578">
                  <c:v>116.17700000000001</c:v>
                </c:pt>
                <c:pt idx="17579">
                  <c:v>116.476</c:v>
                </c:pt>
                <c:pt idx="17580">
                  <c:v>116.774</c:v>
                </c:pt>
                <c:pt idx="17581">
                  <c:v>117.071</c:v>
                </c:pt>
                <c:pt idx="17582">
                  <c:v>117.36799999999999</c:v>
                </c:pt>
                <c:pt idx="17583">
                  <c:v>117.664</c:v>
                </c:pt>
                <c:pt idx="17584">
                  <c:v>117.959</c:v>
                </c:pt>
                <c:pt idx="17585">
                  <c:v>118.254</c:v>
                </c:pt>
                <c:pt idx="17586">
                  <c:v>118.548</c:v>
                </c:pt>
                <c:pt idx="17587">
                  <c:v>118.84099999999999</c:v>
                </c:pt>
                <c:pt idx="17588">
                  <c:v>119.134</c:v>
                </c:pt>
                <c:pt idx="17589">
                  <c:v>119.42700000000002</c:v>
                </c:pt>
                <c:pt idx="17590">
                  <c:v>119.71899999999999</c:v>
                </c:pt>
                <c:pt idx="17591">
                  <c:v>120.01100000000002</c:v>
                </c:pt>
                <c:pt idx="17592">
                  <c:v>120.30200000000001</c:v>
                </c:pt>
                <c:pt idx="17593">
                  <c:v>120.593</c:v>
                </c:pt>
                <c:pt idx="17594">
                  <c:v>120.884</c:v>
                </c:pt>
                <c:pt idx="17595">
                  <c:v>121.17400000000001</c:v>
                </c:pt>
                <c:pt idx="17596">
                  <c:v>121.465</c:v>
                </c:pt>
                <c:pt idx="17597">
                  <c:v>121.755</c:v>
                </c:pt>
                <c:pt idx="17598">
                  <c:v>122.04400000000005</c:v>
                </c:pt>
                <c:pt idx="17599">
                  <c:v>122.334</c:v>
                </c:pt>
                <c:pt idx="17600">
                  <c:v>122.624</c:v>
                </c:pt>
                <c:pt idx="17601">
                  <c:v>122.91300000000005</c:v>
                </c:pt>
                <c:pt idx="17602">
                  <c:v>123.203</c:v>
                </c:pt>
                <c:pt idx="17603">
                  <c:v>123.492</c:v>
                </c:pt>
                <c:pt idx="17604">
                  <c:v>123.782</c:v>
                </c:pt>
                <c:pt idx="17605">
                  <c:v>124.07199999999999</c:v>
                </c:pt>
                <c:pt idx="17606">
                  <c:v>124.361</c:v>
                </c:pt>
                <c:pt idx="17607">
                  <c:v>124.651</c:v>
                </c:pt>
                <c:pt idx="17608">
                  <c:v>124.94200000000002</c:v>
                </c:pt>
                <c:pt idx="17609">
                  <c:v>125.232</c:v>
                </c:pt>
                <c:pt idx="17610">
                  <c:v>125.523</c:v>
                </c:pt>
                <c:pt idx="17611">
                  <c:v>125.81399999999999</c:v>
                </c:pt>
                <c:pt idx="17612">
                  <c:v>126.10499999999999</c:v>
                </c:pt>
                <c:pt idx="17613">
                  <c:v>126.396</c:v>
                </c:pt>
                <c:pt idx="17614">
                  <c:v>126.68799999999999</c:v>
                </c:pt>
                <c:pt idx="17615">
                  <c:v>126.98099999999999</c:v>
                </c:pt>
                <c:pt idx="17616">
                  <c:v>127.274</c:v>
                </c:pt>
                <c:pt idx="17617">
                  <c:v>127.56699999999999</c:v>
                </c:pt>
                <c:pt idx="17618">
                  <c:v>127.861</c:v>
                </c:pt>
                <c:pt idx="17619">
                  <c:v>128.15600000000001</c:v>
                </c:pt>
                <c:pt idx="17620">
                  <c:v>128.45100000000011</c:v>
                </c:pt>
                <c:pt idx="17621">
                  <c:v>128.74699999999999</c:v>
                </c:pt>
                <c:pt idx="17622">
                  <c:v>129.04300000000001</c:v>
                </c:pt>
                <c:pt idx="17623">
                  <c:v>129.34100000000001</c:v>
                </c:pt>
                <c:pt idx="17624">
                  <c:v>129.63900000000001</c:v>
                </c:pt>
                <c:pt idx="17625">
                  <c:v>129.93700000000001</c:v>
                </c:pt>
                <c:pt idx="17626">
                  <c:v>130.23699999999999</c:v>
                </c:pt>
                <c:pt idx="17627">
                  <c:v>130.53700000000001</c:v>
                </c:pt>
                <c:pt idx="17628">
                  <c:v>130.839</c:v>
                </c:pt>
                <c:pt idx="17629">
                  <c:v>131.14099999999999</c:v>
                </c:pt>
                <c:pt idx="17630">
                  <c:v>131.44399999999999</c:v>
                </c:pt>
                <c:pt idx="17631">
                  <c:v>131.74799999999999</c:v>
                </c:pt>
                <c:pt idx="17632">
                  <c:v>132.053</c:v>
                </c:pt>
                <c:pt idx="17633">
                  <c:v>132.36000000000001</c:v>
                </c:pt>
                <c:pt idx="17634">
                  <c:v>132.667</c:v>
                </c:pt>
                <c:pt idx="17635">
                  <c:v>132.97499999999999</c:v>
                </c:pt>
                <c:pt idx="17636">
                  <c:v>133.285</c:v>
                </c:pt>
                <c:pt idx="17637">
                  <c:v>133.595</c:v>
                </c:pt>
                <c:pt idx="17638">
                  <c:v>133.90700000000001</c:v>
                </c:pt>
                <c:pt idx="17639">
                  <c:v>134.22</c:v>
                </c:pt>
                <c:pt idx="17640">
                  <c:v>134.535</c:v>
                </c:pt>
                <c:pt idx="17641">
                  <c:v>134.85000000000011</c:v>
                </c:pt>
                <c:pt idx="17642">
                  <c:v>135.167</c:v>
                </c:pt>
                <c:pt idx="17643">
                  <c:v>135.48500000000001</c:v>
                </c:pt>
                <c:pt idx="17644">
                  <c:v>135.80500000000001</c:v>
                </c:pt>
                <c:pt idx="17645">
                  <c:v>136.126</c:v>
                </c:pt>
                <c:pt idx="17646">
                  <c:v>136.44800000000001</c:v>
                </c:pt>
                <c:pt idx="17647">
                  <c:v>136.77199999999999</c:v>
                </c:pt>
                <c:pt idx="17648">
                  <c:v>137.09700000000001</c:v>
                </c:pt>
                <c:pt idx="17649">
                  <c:v>137.42400000000001</c:v>
                </c:pt>
                <c:pt idx="17650">
                  <c:v>137.75200000000001</c:v>
                </c:pt>
                <c:pt idx="17651">
                  <c:v>138.08200000000011</c:v>
                </c:pt>
                <c:pt idx="17652">
                  <c:v>138.41300000000001</c:v>
                </c:pt>
                <c:pt idx="17653">
                  <c:v>138.74599999999998</c:v>
                </c:pt>
                <c:pt idx="17654">
                  <c:v>139.08100000000007</c:v>
                </c:pt>
                <c:pt idx="17655">
                  <c:v>139.417</c:v>
                </c:pt>
                <c:pt idx="17656">
                  <c:v>139.755</c:v>
                </c:pt>
                <c:pt idx="17657">
                  <c:v>140.09399999999999</c:v>
                </c:pt>
                <c:pt idx="17658">
                  <c:v>140.435</c:v>
                </c:pt>
                <c:pt idx="17659">
                  <c:v>140.77799999999999</c:v>
                </c:pt>
                <c:pt idx="17660">
                  <c:v>141.12200000000001</c:v>
                </c:pt>
                <c:pt idx="17661">
                  <c:v>141.46800000000007</c:v>
                </c:pt>
                <c:pt idx="17662">
                  <c:v>141.816</c:v>
                </c:pt>
                <c:pt idx="17663">
                  <c:v>142.166</c:v>
                </c:pt>
                <c:pt idx="17664">
                  <c:v>142.518</c:v>
                </c:pt>
                <c:pt idx="17665">
                  <c:v>142.87100000000001</c:v>
                </c:pt>
                <c:pt idx="17666">
                  <c:v>143.226</c:v>
                </c:pt>
                <c:pt idx="17667">
                  <c:v>143.583</c:v>
                </c:pt>
                <c:pt idx="17668">
                  <c:v>143.941</c:v>
                </c:pt>
                <c:pt idx="17669">
                  <c:v>144.30200000000011</c:v>
                </c:pt>
                <c:pt idx="17670">
                  <c:v>144.66399999999999</c:v>
                </c:pt>
                <c:pt idx="17671">
                  <c:v>145.029</c:v>
                </c:pt>
                <c:pt idx="17672">
                  <c:v>145.39500000000001</c:v>
                </c:pt>
                <c:pt idx="17673">
                  <c:v>145.76300000000001</c:v>
                </c:pt>
                <c:pt idx="17674">
                  <c:v>146.13300000000001</c:v>
                </c:pt>
                <c:pt idx="17675">
                  <c:v>146.50399999999999</c:v>
                </c:pt>
                <c:pt idx="17676">
                  <c:v>146.87800000000001</c:v>
                </c:pt>
                <c:pt idx="17677">
                  <c:v>147.25399999999999</c:v>
                </c:pt>
                <c:pt idx="17678">
                  <c:v>147.631</c:v>
                </c:pt>
                <c:pt idx="17679">
                  <c:v>148.01</c:v>
                </c:pt>
                <c:pt idx="17680">
                  <c:v>148.39200000000011</c:v>
                </c:pt>
                <c:pt idx="17681">
                  <c:v>148.77499999999998</c:v>
                </c:pt>
                <c:pt idx="17682">
                  <c:v>149.16</c:v>
                </c:pt>
                <c:pt idx="17683">
                  <c:v>149.547</c:v>
                </c:pt>
                <c:pt idx="17684">
                  <c:v>149.93600000000001</c:v>
                </c:pt>
                <c:pt idx="17685">
                  <c:v>150.32700000000011</c:v>
                </c:pt>
                <c:pt idx="17686">
                  <c:v>150.72</c:v>
                </c:pt>
                <c:pt idx="17687">
                  <c:v>151.11399999999998</c:v>
                </c:pt>
                <c:pt idx="17688">
                  <c:v>151.511</c:v>
                </c:pt>
                <c:pt idx="17689">
                  <c:v>151.90900000000002</c:v>
                </c:pt>
                <c:pt idx="17690">
                  <c:v>152.31</c:v>
                </c:pt>
                <c:pt idx="17691">
                  <c:v>152.71199999999999</c:v>
                </c:pt>
                <c:pt idx="17692">
                  <c:v>153.11599999999999</c:v>
                </c:pt>
                <c:pt idx="17693">
                  <c:v>153.52200000000011</c:v>
                </c:pt>
                <c:pt idx="17694">
                  <c:v>153.93</c:v>
                </c:pt>
                <c:pt idx="17695">
                  <c:v>154.34</c:v>
                </c:pt>
                <c:pt idx="17696">
                  <c:v>154.75200000000001</c:v>
                </c:pt>
                <c:pt idx="17697">
                  <c:v>155.16499999999999</c:v>
                </c:pt>
                <c:pt idx="17698">
                  <c:v>155.58100000000007</c:v>
                </c:pt>
                <c:pt idx="17699">
                  <c:v>155.9980000000001</c:v>
                </c:pt>
                <c:pt idx="17700">
                  <c:v>156.417</c:v>
                </c:pt>
                <c:pt idx="17701">
                  <c:v>156.83700000000007</c:v>
                </c:pt>
                <c:pt idx="17702">
                  <c:v>157.26</c:v>
                </c:pt>
                <c:pt idx="17703">
                  <c:v>157.684</c:v>
                </c:pt>
                <c:pt idx="17704">
                  <c:v>158.10999999999999</c:v>
                </c:pt>
                <c:pt idx="17705">
                  <c:v>158.53800000000001</c:v>
                </c:pt>
                <c:pt idx="17706">
                  <c:v>158.96700000000001</c:v>
                </c:pt>
                <c:pt idx="17707">
                  <c:v>159.39800000000011</c:v>
                </c:pt>
                <c:pt idx="17708">
                  <c:v>159.83100000000007</c:v>
                </c:pt>
                <c:pt idx="17709">
                  <c:v>160.26499999999999</c:v>
                </c:pt>
                <c:pt idx="17710">
                  <c:v>160.70099999999999</c:v>
                </c:pt>
                <c:pt idx="17711">
                  <c:v>161.13900000000001</c:v>
                </c:pt>
                <c:pt idx="17712">
                  <c:v>161.578</c:v>
                </c:pt>
                <c:pt idx="17713">
                  <c:v>162.01900000000001</c:v>
                </c:pt>
                <c:pt idx="17714">
                  <c:v>162.46100000000001</c:v>
                </c:pt>
                <c:pt idx="17715">
                  <c:v>162.905</c:v>
                </c:pt>
                <c:pt idx="17716">
                  <c:v>163.35000000000011</c:v>
                </c:pt>
                <c:pt idx="17717">
                  <c:v>163.79599999999999</c:v>
                </c:pt>
                <c:pt idx="17718">
                  <c:v>164.24399999999989</c:v>
                </c:pt>
                <c:pt idx="17719">
                  <c:v>164.69399999999999</c:v>
                </c:pt>
                <c:pt idx="17720">
                  <c:v>165.14499999999998</c:v>
                </c:pt>
                <c:pt idx="17721">
                  <c:v>165.59700000000001</c:v>
                </c:pt>
                <c:pt idx="17722">
                  <c:v>166.05</c:v>
                </c:pt>
                <c:pt idx="17723">
                  <c:v>166.50399999999999</c:v>
                </c:pt>
                <c:pt idx="17724">
                  <c:v>166.96</c:v>
                </c:pt>
                <c:pt idx="17725">
                  <c:v>167.417</c:v>
                </c:pt>
                <c:pt idx="17726">
                  <c:v>167.875</c:v>
                </c:pt>
                <c:pt idx="17727">
                  <c:v>168.334</c:v>
                </c:pt>
                <c:pt idx="17728">
                  <c:v>168.79499999999999</c:v>
                </c:pt>
                <c:pt idx="17729">
                  <c:v>169.256</c:v>
                </c:pt>
                <c:pt idx="17730">
                  <c:v>169.71799999999999</c:v>
                </c:pt>
                <c:pt idx="17731">
                  <c:v>170.18200000000004</c:v>
                </c:pt>
                <c:pt idx="17732">
                  <c:v>170.64599999999999</c:v>
                </c:pt>
                <c:pt idx="17733">
                  <c:v>171.11099999999999</c:v>
                </c:pt>
                <c:pt idx="17734">
                  <c:v>171.57599999999999</c:v>
                </c:pt>
                <c:pt idx="17735">
                  <c:v>172.04300000000001</c:v>
                </c:pt>
                <c:pt idx="17736">
                  <c:v>172.51</c:v>
                </c:pt>
                <c:pt idx="17737">
                  <c:v>172.97800000000001</c:v>
                </c:pt>
                <c:pt idx="17738">
                  <c:v>173.447</c:v>
                </c:pt>
                <c:pt idx="17739">
                  <c:v>173.916</c:v>
                </c:pt>
                <c:pt idx="17740">
                  <c:v>174.38600000000011</c:v>
                </c:pt>
                <c:pt idx="17741">
                  <c:v>174.85600000000011</c:v>
                </c:pt>
                <c:pt idx="17742">
                  <c:v>175.32700000000011</c:v>
                </c:pt>
                <c:pt idx="17743">
                  <c:v>175.79900000000001</c:v>
                </c:pt>
                <c:pt idx="17744">
                  <c:v>176.26999999999998</c:v>
                </c:pt>
                <c:pt idx="17745">
                  <c:v>176.74199999999999</c:v>
                </c:pt>
                <c:pt idx="17746">
                  <c:v>177.21399999999988</c:v>
                </c:pt>
                <c:pt idx="17747">
                  <c:v>177.68600000000001</c:v>
                </c:pt>
                <c:pt idx="17748">
                  <c:v>178.15900000000002</c:v>
                </c:pt>
                <c:pt idx="17749">
                  <c:v>178.631</c:v>
                </c:pt>
                <c:pt idx="17750">
                  <c:v>179.10399999999998</c:v>
                </c:pt>
                <c:pt idx="17751">
                  <c:v>179.577</c:v>
                </c:pt>
                <c:pt idx="17752">
                  <c:v>180.04900000000001</c:v>
                </c:pt>
                <c:pt idx="17753">
                  <c:v>180.52200000000011</c:v>
                </c:pt>
                <c:pt idx="17754">
                  <c:v>180.994</c:v>
                </c:pt>
                <c:pt idx="17755">
                  <c:v>181.46600000000001</c:v>
                </c:pt>
                <c:pt idx="17756">
                  <c:v>181.93800000000007</c:v>
                </c:pt>
                <c:pt idx="17757">
                  <c:v>182.40900000000002</c:v>
                </c:pt>
                <c:pt idx="17758">
                  <c:v>182.88000000000011</c:v>
                </c:pt>
                <c:pt idx="17759">
                  <c:v>183.35100000000011</c:v>
                </c:pt>
                <c:pt idx="17760">
                  <c:v>183.82100000000011</c:v>
                </c:pt>
                <c:pt idx="17761">
                  <c:v>184.29</c:v>
                </c:pt>
                <c:pt idx="17762">
                  <c:v>184.75899999999999</c:v>
                </c:pt>
                <c:pt idx="17763">
                  <c:v>185.227</c:v>
                </c:pt>
                <c:pt idx="17764">
                  <c:v>185.69399999999999</c:v>
                </c:pt>
                <c:pt idx="17765">
                  <c:v>186.161</c:v>
                </c:pt>
                <c:pt idx="17766">
                  <c:v>186.626</c:v>
                </c:pt>
                <c:pt idx="17767">
                  <c:v>187.09100000000001</c:v>
                </c:pt>
                <c:pt idx="17768">
                  <c:v>187.55500000000001</c:v>
                </c:pt>
                <c:pt idx="17769">
                  <c:v>188.017</c:v>
                </c:pt>
                <c:pt idx="17770">
                  <c:v>188.47900000000001</c:v>
                </c:pt>
                <c:pt idx="17771">
                  <c:v>188.93900000000002</c:v>
                </c:pt>
                <c:pt idx="17772">
                  <c:v>189.39800000000011</c:v>
                </c:pt>
                <c:pt idx="17773">
                  <c:v>189.8550000000001</c:v>
                </c:pt>
                <c:pt idx="17774">
                  <c:v>190.31200000000001</c:v>
                </c:pt>
                <c:pt idx="17775">
                  <c:v>190.76599999999999</c:v>
                </c:pt>
                <c:pt idx="17776">
                  <c:v>191.22</c:v>
                </c:pt>
                <c:pt idx="17777">
                  <c:v>191.67099999999999</c:v>
                </c:pt>
                <c:pt idx="17778">
                  <c:v>192.12100000000001</c:v>
                </c:pt>
                <c:pt idx="17779">
                  <c:v>192.56900000000002</c:v>
                </c:pt>
                <c:pt idx="17780">
                  <c:v>193.01599999999999</c:v>
                </c:pt>
                <c:pt idx="17781">
                  <c:v>193.46</c:v>
                </c:pt>
                <c:pt idx="17782">
                  <c:v>193.90300000000002</c:v>
                </c:pt>
                <c:pt idx="17783">
                  <c:v>194.34399999999999</c:v>
                </c:pt>
                <c:pt idx="17784">
                  <c:v>194.78200000000001</c:v>
                </c:pt>
                <c:pt idx="17785">
                  <c:v>195.21899999999999</c:v>
                </c:pt>
                <c:pt idx="17786">
                  <c:v>195.65300000000002</c:v>
                </c:pt>
                <c:pt idx="17787">
                  <c:v>196.08500000000001</c:v>
                </c:pt>
                <c:pt idx="17788">
                  <c:v>196.51399999999998</c:v>
                </c:pt>
                <c:pt idx="17789">
                  <c:v>196.941</c:v>
                </c:pt>
                <c:pt idx="17790">
                  <c:v>197.36600000000001</c:v>
                </c:pt>
                <c:pt idx="17791">
                  <c:v>197.78800000000001</c:v>
                </c:pt>
                <c:pt idx="17792">
                  <c:v>198.208</c:v>
                </c:pt>
                <c:pt idx="17793">
                  <c:v>198.625</c:v>
                </c:pt>
                <c:pt idx="17794">
                  <c:v>199.03900000000002</c:v>
                </c:pt>
                <c:pt idx="17795">
                  <c:v>199.45000000000007</c:v>
                </c:pt>
                <c:pt idx="17796">
                  <c:v>199.85800000000012</c:v>
                </c:pt>
                <c:pt idx="17797">
                  <c:v>200.26399999999998</c:v>
                </c:pt>
                <c:pt idx="17798">
                  <c:v>200.666</c:v>
                </c:pt>
                <c:pt idx="17799">
                  <c:v>201.066</c:v>
                </c:pt>
                <c:pt idx="17800">
                  <c:v>201.46200000000007</c:v>
                </c:pt>
                <c:pt idx="17801">
                  <c:v>201.8550000000001</c:v>
                </c:pt>
                <c:pt idx="17802">
                  <c:v>202.24399999999989</c:v>
                </c:pt>
                <c:pt idx="17803">
                  <c:v>202.63</c:v>
                </c:pt>
                <c:pt idx="17804">
                  <c:v>203.01300000000001</c:v>
                </c:pt>
                <c:pt idx="17805">
                  <c:v>203.39200000000011</c:v>
                </c:pt>
                <c:pt idx="17806">
                  <c:v>203.768</c:v>
                </c:pt>
                <c:pt idx="17807">
                  <c:v>204.14</c:v>
                </c:pt>
                <c:pt idx="17808">
                  <c:v>204.50800000000001</c:v>
                </c:pt>
                <c:pt idx="17809">
                  <c:v>204.87300000000002</c:v>
                </c:pt>
                <c:pt idx="17810">
                  <c:v>205.23399999999998</c:v>
                </c:pt>
                <c:pt idx="17811">
                  <c:v>205.59</c:v>
                </c:pt>
                <c:pt idx="17812">
                  <c:v>205.94300000000001</c:v>
                </c:pt>
                <c:pt idx="17813">
                  <c:v>206.292</c:v>
                </c:pt>
                <c:pt idx="17814">
                  <c:v>206.637</c:v>
                </c:pt>
                <c:pt idx="17815">
                  <c:v>206.977</c:v>
                </c:pt>
                <c:pt idx="17816">
                  <c:v>207.31300000000002</c:v>
                </c:pt>
                <c:pt idx="17817">
                  <c:v>207.64499999999998</c:v>
                </c:pt>
                <c:pt idx="17818">
                  <c:v>207.97300000000001</c:v>
                </c:pt>
                <c:pt idx="17819">
                  <c:v>208.29599999999999</c:v>
                </c:pt>
                <c:pt idx="17820">
                  <c:v>208.61499999999998</c:v>
                </c:pt>
                <c:pt idx="17821">
                  <c:v>208.929</c:v>
                </c:pt>
                <c:pt idx="17822">
                  <c:v>209.238</c:v>
                </c:pt>
                <c:pt idx="17823">
                  <c:v>209.54300000000001</c:v>
                </c:pt>
                <c:pt idx="17824">
                  <c:v>209.84300000000002</c:v>
                </c:pt>
                <c:pt idx="17825">
                  <c:v>210.13800000000001</c:v>
                </c:pt>
                <c:pt idx="17826">
                  <c:v>210.42800000000011</c:v>
                </c:pt>
                <c:pt idx="17827">
                  <c:v>210.71299999999999</c:v>
                </c:pt>
                <c:pt idx="17828">
                  <c:v>210.994</c:v>
                </c:pt>
                <c:pt idx="17829">
                  <c:v>211.26900000000001</c:v>
                </c:pt>
                <c:pt idx="17830">
                  <c:v>211.53900000000002</c:v>
                </c:pt>
                <c:pt idx="17831">
                  <c:v>211.804</c:v>
                </c:pt>
                <c:pt idx="17832">
                  <c:v>212.06399999999999</c:v>
                </c:pt>
                <c:pt idx="17833">
                  <c:v>212.31900000000002</c:v>
                </c:pt>
                <c:pt idx="17834">
                  <c:v>212.56800000000001</c:v>
                </c:pt>
                <c:pt idx="17835">
                  <c:v>212.81200000000001</c:v>
                </c:pt>
                <c:pt idx="17836">
                  <c:v>213.05</c:v>
                </c:pt>
                <c:pt idx="17837">
                  <c:v>213.28300000000002</c:v>
                </c:pt>
                <c:pt idx="17838">
                  <c:v>213.51</c:v>
                </c:pt>
                <c:pt idx="17839">
                  <c:v>213.73099999999999</c:v>
                </c:pt>
                <c:pt idx="17840">
                  <c:v>213.947</c:v>
                </c:pt>
                <c:pt idx="17841">
                  <c:v>214.15800000000004</c:v>
                </c:pt>
                <c:pt idx="17842">
                  <c:v>214.36200000000011</c:v>
                </c:pt>
                <c:pt idx="17843">
                  <c:v>214.56100000000001</c:v>
                </c:pt>
                <c:pt idx="17844">
                  <c:v>214.75299999999999</c:v>
                </c:pt>
                <c:pt idx="17845">
                  <c:v>214.94</c:v>
                </c:pt>
                <c:pt idx="17846">
                  <c:v>215.12100000000001</c:v>
                </c:pt>
                <c:pt idx="17847">
                  <c:v>215.29599999999999</c:v>
                </c:pt>
                <c:pt idx="17848">
                  <c:v>215.465</c:v>
                </c:pt>
                <c:pt idx="17849">
                  <c:v>215.62700000000001</c:v>
                </c:pt>
                <c:pt idx="17850">
                  <c:v>215.78399999999999</c:v>
                </c:pt>
                <c:pt idx="17851">
                  <c:v>215.934</c:v>
                </c:pt>
                <c:pt idx="17852">
                  <c:v>216.078</c:v>
                </c:pt>
                <c:pt idx="17853">
                  <c:v>216.21599999999998</c:v>
                </c:pt>
                <c:pt idx="17854">
                  <c:v>216.34800000000001</c:v>
                </c:pt>
                <c:pt idx="17855">
                  <c:v>216.47300000000001</c:v>
                </c:pt>
                <c:pt idx="17856">
                  <c:v>216.59100000000001</c:v>
                </c:pt>
                <c:pt idx="17857">
                  <c:v>216.70399999999998</c:v>
                </c:pt>
                <c:pt idx="17858">
                  <c:v>216.809</c:v>
                </c:pt>
                <c:pt idx="17859">
                  <c:v>216.90900000000002</c:v>
                </c:pt>
                <c:pt idx="17860">
                  <c:v>217.001</c:v>
                </c:pt>
                <c:pt idx="17861">
                  <c:v>217.08800000000011</c:v>
                </c:pt>
                <c:pt idx="17862">
                  <c:v>217.167</c:v>
                </c:pt>
                <c:pt idx="17863">
                  <c:v>217.23999999999998</c:v>
                </c:pt>
                <c:pt idx="17864">
                  <c:v>217.30600000000001</c:v>
                </c:pt>
                <c:pt idx="17865">
                  <c:v>217.36600000000001</c:v>
                </c:pt>
                <c:pt idx="17866">
                  <c:v>217.41800000000001</c:v>
                </c:pt>
                <c:pt idx="17867">
                  <c:v>217.464</c:v>
                </c:pt>
                <c:pt idx="17868">
                  <c:v>217.50299999999999</c:v>
                </c:pt>
                <c:pt idx="17869">
                  <c:v>217.536</c:v>
                </c:pt>
                <c:pt idx="17870">
                  <c:v>217.56100000000001</c:v>
                </c:pt>
                <c:pt idx="17871">
                  <c:v>217.58</c:v>
                </c:pt>
                <c:pt idx="17872">
                  <c:v>217.59100000000001</c:v>
                </c:pt>
                <c:pt idx="17873">
                  <c:v>217.596</c:v>
                </c:pt>
                <c:pt idx="17874">
                  <c:v>217.59399999999999</c:v>
                </c:pt>
                <c:pt idx="17875">
                  <c:v>217.584</c:v>
                </c:pt>
                <c:pt idx="17876">
                  <c:v>217.56800000000001</c:v>
                </c:pt>
                <c:pt idx="17877">
                  <c:v>217.54499999999999</c:v>
                </c:pt>
                <c:pt idx="17878">
                  <c:v>217.51499999999999</c:v>
                </c:pt>
                <c:pt idx="17879">
                  <c:v>217.47800000000001</c:v>
                </c:pt>
                <c:pt idx="17880">
                  <c:v>217.43300000000002</c:v>
                </c:pt>
                <c:pt idx="17881">
                  <c:v>217.38200000000012</c:v>
                </c:pt>
                <c:pt idx="17882">
                  <c:v>217.32400000000001</c:v>
                </c:pt>
                <c:pt idx="17883">
                  <c:v>217.25800000000001</c:v>
                </c:pt>
                <c:pt idx="17884">
                  <c:v>217.185</c:v>
                </c:pt>
                <c:pt idx="17885">
                  <c:v>217.10599999999999</c:v>
                </c:pt>
                <c:pt idx="17886">
                  <c:v>217.01900000000001</c:v>
                </c:pt>
                <c:pt idx="17887">
                  <c:v>216.92500000000001</c:v>
                </c:pt>
                <c:pt idx="17888">
                  <c:v>216.82400000000001</c:v>
                </c:pt>
                <c:pt idx="17889">
                  <c:v>216.71499999999995</c:v>
                </c:pt>
                <c:pt idx="17890">
                  <c:v>216.6</c:v>
                </c:pt>
                <c:pt idx="17891">
                  <c:v>216.47800000000001</c:v>
                </c:pt>
                <c:pt idx="17892">
                  <c:v>216.34800000000001</c:v>
                </c:pt>
                <c:pt idx="17893">
                  <c:v>216.21099999999998</c:v>
                </c:pt>
                <c:pt idx="17894">
                  <c:v>216.06700000000001</c:v>
                </c:pt>
                <c:pt idx="17895">
                  <c:v>215.916</c:v>
                </c:pt>
                <c:pt idx="17896">
                  <c:v>215.75800000000001</c:v>
                </c:pt>
                <c:pt idx="17897">
                  <c:v>215.59200000000001</c:v>
                </c:pt>
                <c:pt idx="17898">
                  <c:v>215.42000000000004</c:v>
                </c:pt>
                <c:pt idx="17899">
                  <c:v>215.23999999999998</c:v>
                </c:pt>
                <c:pt idx="17900">
                  <c:v>215.054</c:v>
                </c:pt>
                <c:pt idx="17901">
                  <c:v>214.86</c:v>
                </c:pt>
                <c:pt idx="17902">
                  <c:v>214.65900000000002</c:v>
                </c:pt>
                <c:pt idx="17903">
                  <c:v>214.45100000000011</c:v>
                </c:pt>
                <c:pt idx="17904">
                  <c:v>214.23599999999999</c:v>
                </c:pt>
                <c:pt idx="17905">
                  <c:v>214.01399999999998</c:v>
                </c:pt>
                <c:pt idx="17906">
                  <c:v>213.785</c:v>
                </c:pt>
                <c:pt idx="17907">
                  <c:v>213.54900000000001</c:v>
                </c:pt>
                <c:pt idx="17908">
                  <c:v>213.30600000000001</c:v>
                </c:pt>
                <c:pt idx="17909">
                  <c:v>213.05600000000001</c:v>
                </c:pt>
                <c:pt idx="17910">
                  <c:v>212.79900000000001</c:v>
                </c:pt>
                <c:pt idx="17911">
                  <c:v>212.535</c:v>
                </c:pt>
                <c:pt idx="17912">
                  <c:v>212.26399999999998</c:v>
                </c:pt>
                <c:pt idx="17913">
                  <c:v>211.9860000000001</c:v>
                </c:pt>
                <c:pt idx="17914">
                  <c:v>211.70099999999999</c:v>
                </c:pt>
                <c:pt idx="17915">
                  <c:v>211.41</c:v>
                </c:pt>
                <c:pt idx="17916">
                  <c:v>211.11199999999999</c:v>
                </c:pt>
                <c:pt idx="17917">
                  <c:v>210.80600000000001</c:v>
                </c:pt>
                <c:pt idx="17918">
                  <c:v>210.495</c:v>
                </c:pt>
                <c:pt idx="17919">
                  <c:v>210.17599999999999</c:v>
                </c:pt>
                <c:pt idx="17920">
                  <c:v>209.85100000000011</c:v>
                </c:pt>
                <c:pt idx="17921">
                  <c:v>209.51900000000001</c:v>
                </c:pt>
                <c:pt idx="17922">
                  <c:v>209.18</c:v>
                </c:pt>
                <c:pt idx="17923">
                  <c:v>208.83500000000001</c:v>
                </c:pt>
                <c:pt idx="17924">
                  <c:v>208.48400000000001</c:v>
                </c:pt>
                <c:pt idx="17925">
                  <c:v>208.125</c:v>
                </c:pt>
                <c:pt idx="17926">
                  <c:v>207.761</c:v>
                </c:pt>
                <c:pt idx="17927">
                  <c:v>207.39000000000001</c:v>
                </c:pt>
                <c:pt idx="17928">
                  <c:v>207.012</c:v>
                </c:pt>
                <c:pt idx="17929">
                  <c:v>206.62800000000001</c:v>
                </c:pt>
                <c:pt idx="17930">
                  <c:v>206.238</c:v>
                </c:pt>
                <c:pt idx="17931">
                  <c:v>205.84200000000001</c:v>
                </c:pt>
                <c:pt idx="17932">
                  <c:v>205.43900000000002</c:v>
                </c:pt>
                <c:pt idx="17933">
                  <c:v>205.03</c:v>
                </c:pt>
                <c:pt idx="17934">
                  <c:v>204.61499999999998</c:v>
                </c:pt>
                <c:pt idx="17935">
                  <c:v>204.19399999999999</c:v>
                </c:pt>
                <c:pt idx="17936">
                  <c:v>203.767</c:v>
                </c:pt>
                <c:pt idx="17937">
                  <c:v>203.334</c:v>
                </c:pt>
                <c:pt idx="17938">
                  <c:v>202.89500000000001</c:v>
                </c:pt>
                <c:pt idx="17939">
                  <c:v>202.45000000000007</c:v>
                </c:pt>
                <c:pt idx="17940">
                  <c:v>202</c:v>
                </c:pt>
                <c:pt idx="17941">
                  <c:v>201.54300000000001</c:v>
                </c:pt>
                <c:pt idx="17942">
                  <c:v>201.08100000000007</c:v>
                </c:pt>
                <c:pt idx="17943">
                  <c:v>200.61299999999997</c:v>
                </c:pt>
                <c:pt idx="17944">
                  <c:v>200.14</c:v>
                </c:pt>
                <c:pt idx="17945">
                  <c:v>199.66</c:v>
                </c:pt>
                <c:pt idx="17946">
                  <c:v>199.17599999999999</c:v>
                </c:pt>
                <c:pt idx="17947">
                  <c:v>198.68600000000001</c:v>
                </c:pt>
                <c:pt idx="17948">
                  <c:v>198.191</c:v>
                </c:pt>
                <c:pt idx="17949">
                  <c:v>197.69</c:v>
                </c:pt>
                <c:pt idx="17950">
                  <c:v>197.184</c:v>
                </c:pt>
                <c:pt idx="17951">
                  <c:v>196.67299999999997</c:v>
                </c:pt>
                <c:pt idx="17952">
                  <c:v>196.15700000000001</c:v>
                </c:pt>
                <c:pt idx="17953">
                  <c:v>195.636</c:v>
                </c:pt>
                <c:pt idx="17954">
                  <c:v>195.10999999999999</c:v>
                </c:pt>
                <c:pt idx="17955">
                  <c:v>194.578</c:v>
                </c:pt>
                <c:pt idx="17956">
                  <c:v>194.042</c:v>
                </c:pt>
                <c:pt idx="17957">
                  <c:v>193.50200000000001</c:v>
                </c:pt>
                <c:pt idx="17958">
                  <c:v>192.95600000000007</c:v>
                </c:pt>
                <c:pt idx="17959">
                  <c:v>192.40600000000001</c:v>
                </c:pt>
                <c:pt idx="17960">
                  <c:v>191.85100000000011</c:v>
                </c:pt>
                <c:pt idx="17961">
                  <c:v>191.292</c:v>
                </c:pt>
                <c:pt idx="17962">
                  <c:v>190.72800000000001</c:v>
                </c:pt>
                <c:pt idx="17963">
                  <c:v>190.16</c:v>
                </c:pt>
                <c:pt idx="17964">
                  <c:v>189.58800000000011</c:v>
                </c:pt>
                <c:pt idx="17965">
                  <c:v>189.011</c:v>
                </c:pt>
                <c:pt idx="17966">
                  <c:v>188.43</c:v>
                </c:pt>
                <c:pt idx="17967">
                  <c:v>187.845</c:v>
                </c:pt>
                <c:pt idx="17968">
                  <c:v>187.25700000000001</c:v>
                </c:pt>
                <c:pt idx="17969">
                  <c:v>186.66399999999999</c:v>
                </c:pt>
                <c:pt idx="17970">
                  <c:v>186.06700000000001</c:v>
                </c:pt>
                <c:pt idx="17971">
                  <c:v>185.46700000000001</c:v>
                </c:pt>
                <c:pt idx="17972">
                  <c:v>184.863</c:v>
                </c:pt>
                <c:pt idx="17973">
                  <c:v>184.255</c:v>
                </c:pt>
                <c:pt idx="17974">
                  <c:v>183.64399999999998</c:v>
                </c:pt>
                <c:pt idx="17975">
                  <c:v>183.029</c:v>
                </c:pt>
                <c:pt idx="17976">
                  <c:v>182.411</c:v>
                </c:pt>
                <c:pt idx="17977">
                  <c:v>181.79</c:v>
                </c:pt>
                <c:pt idx="17978">
                  <c:v>181.16499999999999</c:v>
                </c:pt>
                <c:pt idx="17979">
                  <c:v>180.53700000000001</c:v>
                </c:pt>
                <c:pt idx="17980">
                  <c:v>179.90700000000001</c:v>
                </c:pt>
                <c:pt idx="17981">
                  <c:v>179.27299999999997</c:v>
                </c:pt>
                <c:pt idx="17982">
                  <c:v>178.636</c:v>
                </c:pt>
                <c:pt idx="17983">
                  <c:v>177.99700000000001</c:v>
                </c:pt>
                <c:pt idx="17984">
                  <c:v>177.35400000000001</c:v>
                </c:pt>
                <c:pt idx="17985">
                  <c:v>176.70999999999998</c:v>
                </c:pt>
                <c:pt idx="17986">
                  <c:v>176.06200000000001</c:v>
                </c:pt>
                <c:pt idx="17987">
                  <c:v>175.41200000000001</c:v>
                </c:pt>
                <c:pt idx="17988">
                  <c:v>174.76</c:v>
                </c:pt>
                <c:pt idx="17989">
                  <c:v>174.10499999999999</c:v>
                </c:pt>
                <c:pt idx="17990">
                  <c:v>173.44800000000001</c:v>
                </c:pt>
                <c:pt idx="17991">
                  <c:v>172.78900000000002</c:v>
                </c:pt>
                <c:pt idx="17992">
                  <c:v>172.12800000000001</c:v>
                </c:pt>
                <c:pt idx="17993">
                  <c:v>171.465</c:v>
                </c:pt>
                <c:pt idx="17994">
                  <c:v>170.8</c:v>
                </c:pt>
                <c:pt idx="17995">
                  <c:v>170.13300000000001</c:v>
                </c:pt>
                <c:pt idx="17996">
                  <c:v>169.465</c:v>
                </c:pt>
                <c:pt idx="17997">
                  <c:v>168.79499999999999</c:v>
                </c:pt>
                <c:pt idx="17998">
                  <c:v>168.12300000000002</c:v>
                </c:pt>
                <c:pt idx="17999">
                  <c:v>167.45000000000007</c:v>
                </c:pt>
                <c:pt idx="18000">
                  <c:v>166.77499999999998</c:v>
                </c:pt>
                <c:pt idx="18001">
                  <c:v>166.09900000000002</c:v>
                </c:pt>
                <c:pt idx="18002">
                  <c:v>165.42200000000011</c:v>
                </c:pt>
                <c:pt idx="18003">
                  <c:v>164.74399999999989</c:v>
                </c:pt>
                <c:pt idx="18004">
                  <c:v>164.065</c:v>
                </c:pt>
                <c:pt idx="18005">
                  <c:v>163.3850000000001</c:v>
                </c:pt>
                <c:pt idx="18006">
                  <c:v>162.70299999999997</c:v>
                </c:pt>
                <c:pt idx="18007">
                  <c:v>162.02100000000004</c:v>
                </c:pt>
                <c:pt idx="18008">
                  <c:v>161.339</c:v>
                </c:pt>
                <c:pt idx="18009">
                  <c:v>160.65600000000001</c:v>
                </c:pt>
                <c:pt idx="18010">
                  <c:v>159.97200000000001</c:v>
                </c:pt>
                <c:pt idx="18011">
                  <c:v>159.28700000000001</c:v>
                </c:pt>
                <c:pt idx="18012">
                  <c:v>158.60300000000001</c:v>
                </c:pt>
                <c:pt idx="18013">
                  <c:v>157.91800000000001</c:v>
                </c:pt>
                <c:pt idx="18014">
                  <c:v>157.233</c:v>
                </c:pt>
                <c:pt idx="18015">
                  <c:v>156.548</c:v>
                </c:pt>
                <c:pt idx="18016">
                  <c:v>155.86200000000011</c:v>
                </c:pt>
                <c:pt idx="18017">
                  <c:v>155.17699999999999</c:v>
                </c:pt>
                <c:pt idx="18018">
                  <c:v>154.4920000000001</c:v>
                </c:pt>
                <c:pt idx="18019">
                  <c:v>153.80700000000004</c:v>
                </c:pt>
                <c:pt idx="18020">
                  <c:v>153.12200000000001</c:v>
                </c:pt>
                <c:pt idx="18021">
                  <c:v>152.43800000000007</c:v>
                </c:pt>
                <c:pt idx="18022">
                  <c:v>151.75399999999999</c:v>
                </c:pt>
                <c:pt idx="18023">
                  <c:v>151.07</c:v>
                </c:pt>
                <c:pt idx="18024">
                  <c:v>150.38800000000012</c:v>
                </c:pt>
                <c:pt idx="18025">
                  <c:v>149.70599999999999</c:v>
                </c:pt>
                <c:pt idx="18026">
                  <c:v>149.024</c:v>
                </c:pt>
                <c:pt idx="18027">
                  <c:v>148.34399999999999</c:v>
                </c:pt>
                <c:pt idx="18028">
                  <c:v>147.66399999999999</c:v>
                </c:pt>
                <c:pt idx="18029">
                  <c:v>146.9860000000001</c:v>
                </c:pt>
                <c:pt idx="18030">
                  <c:v>146.30800000000011</c:v>
                </c:pt>
                <c:pt idx="18031">
                  <c:v>145.63200000000001</c:v>
                </c:pt>
                <c:pt idx="18032">
                  <c:v>144.95700000000011</c:v>
                </c:pt>
                <c:pt idx="18033">
                  <c:v>144.28300000000002</c:v>
                </c:pt>
                <c:pt idx="18034">
                  <c:v>143.60999999999999</c:v>
                </c:pt>
                <c:pt idx="18035">
                  <c:v>142.93900000000002</c:v>
                </c:pt>
                <c:pt idx="18036">
                  <c:v>142.26999999999998</c:v>
                </c:pt>
                <c:pt idx="18037">
                  <c:v>141.602</c:v>
                </c:pt>
                <c:pt idx="18038">
                  <c:v>140.93600000000001</c:v>
                </c:pt>
                <c:pt idx="18039">
                  <c:v>140.27099999999999</c:v>
                </c:pt>
                <c:pt idx="18040">
                  <c:v>139.60900000000001</c:v>
                </c:pt>
                <c:pt idx="18041">
                  <c:v>138.94800000000001</c:v>
                </c:pt>
                <c:pt idx="18042">
                  <c:v>138.28900000000002</c:v>
                </c:pt>
                <c:pt idx="18043">
                  <c:v>137.63200000000001</c:v>
                </c:pt>
                <c:pt idx="18044">
                  <c:v>136.977</c:v>
                </c:pt>
                <c:pt idx="18045">
                  <c:v>136.32500000000007</c:v>
                </c:pt>
                <c:pt idx="18046">
                  <c:v>135.67399999999998</c:v>
                </c:pt>
                <c:pt idx="18047">
                  <c:v>135.02600000000001</c:v>
                </c:pt>
                <c:pt idx="18048">
                  <c:v>134.38000000000011</c:v>
                </c:pt>
                <c:pt idx="18049">
                  <c:v>133.73699999999999</c:v>
                </c:pt>
                <c:pt idx="18050">
                  <c:v>133.096</c:v>
                </c:pt>
                <c:pt idx="18051">
                  <c:v>132.45800000000011</c:v>
                </c:pt>
                <c:pt idx="18052">
                  <c:v>131.82200000000012</c:v>
                </c:pt>
                <c:pt idx="18053">
                  <c:v>131.18900000000002</c:v>
                </c:pt>
                <c:pt idx="18054">
                  <c:v>130.55800000000011</c:v>
                </c:pt>
                <c:pt idx="18055">
                  <c:v>129.93100000000001</c:v>
                </c:pt>
                <c:pt idx="18056">
                  <c:v>129.30600000000001</c:v>
                </c:pt>
                <c:pt idx="18057">
                  <c:v>128.684</c:v>
                </c:pt>
                <c:pt idx="18058">
                  <c:v>128.065</c:v>
                </c:pt>
                <c:pt idx="18059">
                  <c:v>127.44900000000005</c:v>
                </c:pt>
                <c:pt idx="18060">
                  <c:v>126.836</c:v>
                </c:pt>
                <c:pt idx="18061">
                  <c:v>126.226</c:v>
                </c:pt>
                <c:pt idx="18062">
                  <c:v>125.61999999999999</c:v>
                </c:pt>
                <c:pt idx="18063">
                  <c:v>125.01600000000002</c:v>
                </c:pt>
                <c:pt idx="18064">
                  <c:v>124.41600000000005</c:v>
                </c:pt>
                <c:pt idx="18065">
                  <c:v>123.819</c:v>
                </c:pt>
                <c:pt idx="18066">
                  <c:v>123.226</c:v>
                </c:pt>
                <c:pt idx="18067">
                  <c:v>122.63500000000001</c:v>
                </c:pt>
                <c:pt idx="18068">
                  <c:v>122.04900000000002</c:v>
                </c:pt>
                <c:pt idx="18069">
                  <c:v>121.46599999999999</c:v>
                </c:pt>
                <c:pt idx="18070">
                  <c:v>120.886</c:v>
                </c:pt>
                <c:pt idx="18071">
                  <c:v>120.31</c:v>
                </c:pt>
                <c:pt idx="18072">
                  <c:v>119.73699999999999</c:v>
                </c:pt>
                <c:pt idx="18073">
                  <c:v>119.169</c:v>
                </c:pt>
                <c:pt idx="18074">
                  <c:v>118.60299999999998</c:v>
                </c:pt>
                <c:pt idx="18075">
                  <c:v>118.042</c:v>
                </c:pt>
                <c:pt idx="18076">
                  <c:v>117.48399999999999</c:v>
                </c:pt>
                <c:pt idx="18077">
                  <c:v>116.93100000000005</c:v>
                </c:pt>
                <c:pt idx="18078">
                  <c:v>116.381</c:v>
                </c:pt>
                <c:pt idx="18079">
                  <c:v>115.83499999999999</c:v>
                </c:pt>
                <c:pt idx="18080">
                  <c:v>115.292</c:v>
                </c:pt>
                <c:pt idx="18081">
                  <c:v>114.754</c:v>
                </c:pt>
                <c:pt idx="18082">
                  <c:v>114.22</c:v>
                </c:pt>
                <c:pt idx="18083">
                  <c:v>113.69</c:v>
                </c:pt>
                <c:pt idx="18084">
                  <c:v>113.163</c:v>
                </c:pt>
                <c:pt idx="18085">
                  <c:v>112.64100000000002</c:v>
                </c:pt>
                <c:pt idx="18086">
                  <c:v>112.12299999999998</c:v>
                </c:pt>
                <c:pt idx="18087">
                  <c:v>111.60899999999998</c:v>
                </c:pt>
                <c:pt idx="18088">
                  <c:v>111.099</c:v>
                </c:pt>
                <c:pt idx="18089">
                  <c:v>110.593</c:v>
                </c:pt>
                <c:pt idx="18090">
                  <c:v>110.092</c:v>
                </c:pt>
                <c:pt idx="18091">
                  <c:v>109.595</c:v>
                </c:pt>
                <c:pt idx="18092">
                  <c:v>109.101</c:v>
                </c:pt>
                <c:pt idx="18093">
                  <c:v>108.613</c:v>
                </c:pt>
                <c:pt idx="18094">
                  <c:v>108.12799999999999</c:v>
                </c:pt>
                <c:pt idx="18095">
                  <c:v>107.64700000000002</c:v>
                </c:pt>
                <c:pt idx="18096">
                  <c:v>107.17100000000001</c:v>
                </c:pt>
                <c:pt idx="18097">
                  <c:v>106.699</c:v>
                </c:pt>
                <c:pt idx="18098">
                  <c:v>106.232</c:v>
                </c:pt>
                <c:pt idx="18099">
                  <c:v>105.76900000000002</c:v>
                </c:pt>
                <c:pt idx="18100">
                  <c:v>105.31</c:v>
                </c:pt>
                <c:pt idx="18101">
                  <c:v>104.85499999999999</c:v>
                </c:pt>
                <c:pt idx="18102">
                  <c:v>104.405</c:v>
                </c:pt>
                <c:pt idx="18103">
                  <c:v>103.959</c:v>
                </c:pt>
                <c:pt idx="18104">
                  <c:v>103.51700000000002</c:v>
                </c:pt>
                <c:pt idx="18105">
                  <c:v>103.08</c:v>
                </c:pt>
                <c:pt idx="18106">
                  <c:v>102.64700000000002</c:v>
                </c:pt>
                <c:pt idx="18107">
                  <c:v>102.21899999999999</c:v>
                </c:pt>
                <c:pt idx="18108">
                  <c:v>101.79400000000005</c:v>
                </c:pt>
                <c:pt idx="18109">
                  <c:v>101.374</c:v>
                </c:pt>
                <c:pt idx="18110">
                  <c:v>100.959</c:v>
                </c:pt>
                <c:pt idx="18111">
                  <c:v>100.548</c:v>
                </c:pt>
                <c:pt idx="18112">
                  <c:v>100.14100000000002</c:v>
                </c:pt>
                <c:pt idx="18113">
                  <c:v>99.738299999999995</c:v>
                </c:pt>
                <c:pt idx="18114">
                  <c:v>99.340100000000007</c:v>
                </c:pt>
                <c:pt idx="18115">
                  <c:v>98.946100000000058</c:v>
                </c:pt>
                <c:pt idx="18116">
                  <c:v>98.556399999999982</c:v>
                </c:pt>
                <c:pt idx="18117">
                  <c:v>98.171099999999981</c:v>
                </c:pt>
                <c:pt idx="18118">
                  <c:v>97.79</c:v>
                </c:pt>
                <c:pt idx="18119">
                  <c:v>97.413200000000074</c:v>
                </c:pt>
                <c:pt idx="18120">
                  <c:v>97.040700000000001</c:v>
                </c:pt>
                <c:pt idx="18121">
                  <c:v>96.672299999999979</c:v>
                </c:pt>
                <c:pt idx="18122">
                  <c:v>96.308199999999999</c:v>
                </c:pt>
                <c:pt idx="18123">
                  <c:v>95.948300000000003</c:v>
                </c:pt>
                <c:pt idx="18124">
                  <c:v>95.592600000000004</c:v>
                </c:pt>
                <c:pt idx="18125">
                  <c:v>95.241000000000057</c:v>
                </c:pt>
                <c:pt idx="18126">
                  <c:v>94.893500000000003</c:v>
                </c:pt>
                <c:pt idx="18127">
                  <c:v>94.550200000000004</c:v>
                </c:pt>
                <c:pt idx="18128">
                  <c:v>94.210899999999995</c:v>
                </c:pt>
                <c:pt idx="18129">
                  <c:v>93.875699999999981</c:v>
                </c:pt>
                <c:pt idx="18130">
                  <c:v>93.544500000000056</c:v>
                </c:pt>
                <c:pt idx="18131">
                  <c:v>93.217400000000026</c:v>
                </c:pt>
                <c:pt idx="18132">
                  <c:v>92.894300000000001</c:v>
                </c:pt>
                <c:pt idx="18133">
                  <c:v>92.575099999999978</c:v>
                </c:pt>
                <c:pt idx="18134">
                  <c:v>92.259799999999998</c:v>
                </c:pt>
                <c:pt idx="18135">
                  <c:v>91.948400000000007</c:v>
                </c:pt>
                <c:pt idx="18136">
                  <c:v>91.640900000000002</c:v>
                </c:pt>
                <c:pt idx="18137">
                  <c:v>91.337199999999996</c:v>
                </c:pt>
                <c:pt idx="18138">
                  <c:v>91.037400000000005</c:v>
                </c:pt>
                <c:pt idx="18139">
                  <c:v>90.741300000000024</c:v>
                </c:pt>
                <c:pt idx="18140">
                  <c:v>90.448899999999995</c:v>
                </c:pt>
                <c:pt idx="18141">
                  <c:v>90.160200000000003</c:v>
                </c:pt>
                <c:pt idx="18142">
                  <c:v>89.875199999999978</c:v>
                </c:pt>
                <c:pt idx="18143">
                  <c:v>89.593700000000013</c:v>
                </c:pt>
                <c:pt idx="18144">
                  <c:v>89.315899999999999</c:v>
                </c:pt>
                <c:pt idx="18145">
                  <c:v>89.041600000000059</c:v>
                </c:pt>
                <c:pt idx="18146">
                  <c:v>88.77079999999998</c:v>
                </c:pt>
                <c:pt idx="18147">
                  <c:v>88.503299999999996</c:v>
                </c:pt>
                <c:pt idx="18148">
                  <c:v>88.239400000000003</c:v>
                </c:pt>
                <c:pt idx="18149">
                  <c:v>87.978799999999978</c:v>
                </c:pt>
                <c:pt idx="18150">
                  <c:v>87.721500000000006</c:v>
                </c:pt>
                <c:pt idx="18151">
                  <c:v>87.467500000000058</c:v>
                </c:pt>
                <c:pt idx="18152">
                  <c:v>87.216700000000003</c:v>
                </c:pt>
                <c:pt idx="18153">
                  <c:v>86.969099999999997</c:v>
                </c:pt>
                <c:pt idx="18154">
                  <c:v>86.724700000000013</c:v>
                </c:pt>
                <c:pt idx="18155">
                  <c:v>86.4833</c:v>
                </c:pt>
                <c:pt idx="18156">
                  <c:v>86.245000000000005</c:v>
                </c:pt>
                <c:pt idx="18157">
                  <c:v>86.009600000000006</c:v>
                </c:pt>
                <c:pt idx="18158">
                  <c:v>85.777199999999993</c:v>
                </c:pt>
                <c:pt idx="18159">
                  <c:v>85.547700000000006</c:v>
                </c:pt>
                <c:pt idx="18160">
                  <c:v>85.32089999999998</c:v>
                </c:pt>
                <c:pt idx="18161">
                  <c:v>85.096999999999994</c:v>
                </c:pt>
                <c:pt idx="18162">
                  <c:v>84.875799999999941</c:v>
                </c:pt>
                <c:pt idx="18163">
                  <c:v>84.657200000000003</c:v>
                </c:pt>
                <c:pt idx="18164">
                  <c:v>84.441300000000027</c:v>
                </c:pt>
                <c:pt idx="18165">
                  <c:v>84.227999999999994</c:v>
                </c:pt>
                <c:pt idx="18166">
                  <c:v>84.017100000000056</c:v>
                </c:pt>
                <c:pt idx="18167">
                  <c:v>83.808599999999998</c:v>
                </c:pt>
                <c:pt idx="18168">
                  <c:v>83.602599999999981</c:v>
                </c:pt>
                <c:pt idx="18169">
                  <c:v>83.398899999999998</c:v>
                </c:pt>
                <c:pt idx="18170">
                  <c:v>83.197500000000005</c:v>
                </c:pt>
                <c:pt idx="18171">
                  <c:v>82.9983</c:v>
                </c:pt>
                <c:pt idx="18172">
                  <c:v>82.801199999999994</c:v>
                </c:pt>
                <c:pt idx="18173">
                  <c:v>82.606200000000001</c:v>
                </c:pt>
                <c:pt idx="18174">
                  <c:v>82.413300000000007</c:v>
                </c:pt>
                <c:pt idx="18175">
                  <c:v>82.22229999999999</c:v>
                </c:pt>
                <c:pt idx="18176">
                  <c:v>82.033199999999994</c:v>
                </c:pt>
                <c:pt idx="18177">
                  <c:v>81.846000000000004</c:v>
                </c:pt>
                <c:pt idx="18178">
                  <c:v>81.660600000000002</c:v>
                </c:pt>
                <c:pt idx="18179">
                  <c:v>81.476900000000001</c:v>
                </c:pt>
                <c:pt idx="18180">
                  <c:v>81.294900000000027</c:v>
                </c:pt>
                <c:pt idx="18181">
                  <c:v>81.114500000000007</c:v>
                </c:pt>
                <c:pt idx="18182">
                  <c:v>80.935599999999994</c:v>
                </c:pt>
                <c:pt idx="18183">
                  <c:v>80.758099999999999</c:v>
                </c:pt>
                <c:pt idx="18184">
                  <c:v>80.5822</c:v>
                </c:pt>
                <c:pt idx="18185">
                  <c:v>80.407500000000027</c:v>
                </c:pt>
                <c:pt idx="18186">
                  <c:v>80.234100000000026</c:v>
                </c:pt>
                <c:pt idx="18187">
                  <c:v>80.062000000000012</c:v>
                </c:pt>
                <c:pt idx="18188">
                  <c:v>79.890900000000002</c:v>
                </c:pt>
                <c:pt idx="18189">
                  <c:v>79.721000000000004</c:v>
                </c:pt>
                <c:pt idx="18190">
                  <c:v>79.551999999999992</c:v>
                </c:pt>
                <c:pt idx="18191">
                  <c:v>79.384100000000004</c:v>
                </c:pt>
                <c:pt idx="18192">
                  <c:v>79.217000000000027</c:v>
                </c:pt>
                <c:pt idx="18193">
                  <c:v>79.050699999999992</c:v>
                </c:pt>
                <c:pt idx="18194">
                  <c:v>78.885299999999987</c:v>
                </c:pt>
                <c:pt idx="18195">
                  <c:v>78.720399999999998</c:v>
                </c:pt>
                <c:pt idx="18196">
                  <c:v>78.556299999999993</c:v>
                </c:pt>
                <c:pt idx="18197">
                  <c:v>78.392699999999991</c:v>
                </c:pt>
                <c:pt idx="18198">
                  <c:v>78.229500000000002</c:v>
                </c:pt>
                <c:pt idx="18199">
                  <c:v>78.066800000000001</c:v>
                </c:pt>
                <c:pt idx="18200">
                  <c:v>77.904399999999995</c:v>
                </c:pt>
                <c:pt idx="18201">
                  <c:v>77.742400000000004</c:v>
                </c:pt>
                <c:pt idx="18202">
                  <c:v>77.580600000000004</c:v>
                </c:pt>
                <c:pt idx="18203">
                  <c:v>77.418999999999997</c:v>
                </c:pt>
                <c:pt idx="18204">
                  <c:v>77.257400000000004</c:v>
                </c:pt>
                <c:pt idx="18205">
                  <c:v>77.0959</c:v>
                </c:pt>
                <c:pt idx="18206">
                  <c:v>76.934300000000007</c:v>
                </c:pt>
                <c:pt idx="18207">
                  <c:v>76.772699999999986</c:v>
                </c:pt>
                <c:pt idx="18208">
                  <c:v>76.610900000000001</c:v>
                </c:pt>
                <c:pt idx="18209">
                  <c:v>76.448800000000006</c:v>
                </c:pt>
                <c:pt idx="18210">
                  <c:v>76.286500000000004</c:v>
                </c:pt>
                <c:pt idx="18211">
                  <c:v>76.123799999999989</c:v>
                </c:pt>
                <c:pt idx="18212">
                  <c:v>75.960700000000003</c:v>
                </c:pt>
                <c:pt idx="18213">
                  <c:v>75.797100000000057</c:v>
                </c:pt>
                <c:pt idx="18214">
                  <c:v>75.632899999999978</c:v>
                </c:pt>
                <c:pt idx="18215">
                  <c:v>75.468199999999996</c:v>
                </c:pt>
                <c:pt idx="18216">
                  <c:v>75.302799999999948</c:v>
                </c:pt>
                <c:pt idx="18217">
                  <c:v>75.136600000000001</c:v>
                </c:pt>
                <c:pt idx="18218">
                  <c:v>74.969600000000057</c:v>
                </c:pt>
                <c:pt idx="18219">
                  <c:v>74.8018</c:v>
                </c:pt>
                <c:pt idx="18220">
                  <c:v>74.632999999999981</c:v>
                </c:pt>
                <c:pt idx="18221">
                  <c:v>74.463300000000004</c:v>
                </c:pt>
                <c:pt idx="18222">
                  <c:v>74.292400000000001</c:v>
                </c:pt>
                <c:pt idx="18223">
                  <c:v>74.120599999999982</c:v>
                </c:pt>
                <c:pt idx="18224">
                  <c:v>73.94750000000009</c:v>
                </c:pt>
                <c:pt idx="18225">
                  <c:v>73.773200000000003</c:v>
                </c:pt>
                <c:pt idx="18226">
                  <c:v>73.597600000000057</c:v>
                </c:pt>
                <c:pt idx="18227">
                  <c:v>73.420699999999997</c:v>
                </c:pt>
                <c:pt idx="18228">
                  <c:v>73.242400000000004</c:v>
                </c:pt>
                <c:pt idx="18229">
                  <c:v>73.062600000000003</c:v>
                </c:pt>
                <c:pt idx="18230">
                  <c:v>72.881299999999996</c:v>
                </c:pt>
                <c:pt idx="18231">
                  <c:v>72.698499999999981</c:v>
                </c:pt>
                <c:pt idx="18232">
                  <c:v>72.513999999999996</c:v>
                </c:pt>
                <c:pt idx="18233">
                  <c:v>72.327799999999982</c:v>
                </c:pt>
                <c:pt idx="18234">
                  <c:v>72.139899999999983</c:v>
                </c:pt>
                <c:pt idx="18235">
                  <c:v>71.950199999999995</c:v>
                </c:pt>
                <c:pt idx="18236">
                  <c:v>71.758600000000001</c:v>
                </c:pt>
                <c:pt idx="18237">
                  <c:v>71.565200000000004</c:v>
                </c:pt>
                <c:pt idx="18238">
                  <c:v>71.369799999999998</c:v>
                </c:pt>
                <c:pt idx="18239">
                  <c:v>71.172399999999925</c:v>
                </c:pt>
                <c:pt idx="18240">
                  <c:v>70.972999999999999</c:v>
                </c:pt>
                <c:pt idx="18241">
                  <c:v>70.771500000000003</c:v>
                </c:pt>
                <c:pt idx="18242">
                  <c:v>70.567899999999995</c:v>
                </c:pt>
                <c:pt idx="18243">
                  <c:v>70.361999999999995</c:v>
                </c:pt>
                <c:pt idx="18244">
                  <c:v>70.153899999999979</c:v>
                </c:pt>
                <c:pt idx="18245">
                  <c:v>69.943500000000057</c:v>
                </c:pt>
                <c:pt idx="18246">
                  <c:v>69.730800000000002</c:v>
                </c:pt>
                <c:pt idx="18247">
                  <c:v>69.515699999999995</c:v>
                </c:pt>
                <c:pt idx="18248">
                  <c:v>69.298300000000012</c:v>
                </c:pt>
                <c:pt idx="18249">
                  <c:v>69.078199999999981</c:v>
                </c:pt>
                <c:pt idx="18250">
                  <c:v>68.855799999999988</c:v>
                </c:pt>
                <c:pt idx="18251">
                  <c:v>68.630799999999979</c:v>
                </c:pt>
                <c:pt idx="18252">
                  <c:v>68.403200000000027</c:v>
                </c:pt>
                <c:pt idx="18253">
                  <c:v>68.172899999999942</c:v>
                </c:pt>
                <c:pt idx="18254">
                  <c:v>67.940000000000026</c:v>
                </c:pt>
                <c:pt idx="18255">
                  <c:v>67.704400000000007</c:v>
                </c:pt>
                <c:pt idx="18256">
                  <c:v>67.466099999999997</c:v>
                </c:pt>
                <c:pt idx="18257">
                  <c:v>67.225099999999998</c:v>
                </c:pt>
                <c:pt idx="18258">
                  <c:v>66.981100000000026</c:v>
                </c:pt>
                <c:pt idx="18259">
                  <c:v>66.734399999999994</c:v>
                </c:pt>
                <c:pt idx="18260">
                  <c:v>66.484700000000004</c:v>
                </c:pt>
                <c:pt idx="18261">
                  <c:v>66.232200000000006</c:v>
                </c:pt>
                <c:pt idx="18262">
                  <c:v>65.976699999999994</c:v>
                </c:pt>
                <c:pt idx="18263">
                  <c:v>65.718300000000013</c:v>
                </c:pt>
                <c:pt idx="18264">
                  <c:v>65.456900000000005</c:v>
                </c:pt>
                <c:pt idx="18265">
                  <c:v>65.192399999999978</c:v>
                </c:pt>
                <c:pt idx="18266">
                  <c:v>64.924899999999994</c:v>
                </c:pt>
                <c:pt idx="18267">
                  <c:v>64.654399999999981</c:v>
                </c:pt>
                <c:pt idx="18268">
                  <c:v>64.380600000000001</c:v>
                </c:pt>
                <c:pt idx="18269">
                  <c:v>64.103899999999982</c:v>
                </c:pt>
                <c:pt idx="18270">
                  <c:v>63.824000000000005</c:v>
                </c:pt>
                <c:pt idx="18271">
                  <c:v>63.540800000000004</c:v>
                </c:pt>
                <c:pt idx="18272">
                  <c:v>63.254600000000003</c:v>
                </c:pt>
                <c:pt idx="18273">
                  <c:v>62.965000000000003</c:v>
                </c:pt>
                <c:pt idx="18274">
                  <c:v>62.672300000000028</c:v>
                </c:pt>
                <c:pt idx="18275">
                  <c:v>62.376400000000004</c:v>
                </c:pt>
                <c:pt idx="18276">
                  <c:v>62.077100000000002</c:v>
                </c:pt>
                <c:pt idx="18277">
                  <c:v>61.774700000000003</c:v>
                </c:pt>
                <c:pt idx="18278">
                  <c:v>61.468900000000012</c:v>
                </c:pt>
                <c:pt idx="18279">
                  <c:v>61.1599</c:v>
                </c:pt>
                <c:pt idx="18280">
                  <c:v>60.847499999999997</c:v>
                </c:pt>
                <c:pt idx="18281">
                  <c:v>60.5319</c:v>
                </c:pt>
                <c:pt idx="18282">
                  <c:v>60.212800000000001</c:v>
                </c:pt>
                <c:pt idx="18283">
                  <c:v>59.890500000000003</c:v>
                </c:pt>
                <c:pt idx="18284">
                  <c:v>59.564900000000002</c:v>
                </c:pt>
                <c:pt idx="18285">
                  <c:v>59.235900000000029</c:v>
                </c:pt>
                <c:pt idx="18286">
                  <c:v>58.903500000000001</c:v>
                </c:pt>
                <c:pt idx="18287">
                  <c:v>58.567800000000005</c:v>
                </c:pt>
                <c:pt idx="18288">
                  <c:v>58.228800000000028</c:v>
                </c:pt>
                <c:pt idx="18289">
                  <c:v>57.886400000000002</c:v>
                </c:pt>
                <c:pt idx="18290">
                  <c:v>57.540700000000001</c:v>
                </c:pt>
                <c:pt idx="18291">
                  <c:v>57.191600000000001</c:v>
                </c:pt>
                <c:pt idx="18292">
                  <c:v>56.839100000000002</c:v>
                </c:pt>
                <c:pt idx="18293">
                  <c:v>56.4833</c:v>
                </c:pt>
                <c:pt idx="18294">
                  <c:v>56.124200000000002</c:v>
                </c:pt>
                <c:pt idx="18295">
                  <c:v>55.761800000000001</c:v>
                </c:pt>
                <c:pt idx="18296">
                  <c:v>55.396000000000001</c:v>
                </c:pt>
                <c:pt idx="18297">
                  <c:v>55.026900000000012</c:v>
                </c:pt>
                <c:pt idx="18298">
                  <c:v>54.654600000000002</c:v>
                </c:pt>
                <c:pt idx="18299">
                  <c:v>54.278900000000029</c:v>
                </c:pt>
                <c:pt idx="18300">
                  <c:v>53.9</c:v>
                </c:pt>
                <c:pt idx="18301">
                  <c:v>53.517800000000001</c:v>
                </c:pt>
                <c:pt idx="18302">
                  <c:v>53.132300000000029</c:v>
                </c:pt>
                <c:pt idx="18303">
                  <c:v>52.743700000000011</c:v>
                </c:pt>
                <c:pt idx="18304">
                  <c:v>52.351799999999997</c:v>
                </c:pt>
                <c:pt idx="18305">
                  <c:v>51.956800000000001</c:v>
                </c:pt>
                <c:pt idx="18306">
                  <c:v>51.558500000000002</c:v>
                </c:pt>
                <c:pt idx="18307">
                  <c:v>51.1571</c:v>
                </c:pt>
                <c:pt idx="18308">
                  <c:v>50.752500000000012</c:v>
                </c:pt>
                <c:pt idx="18309">
                  <c:v>50.344899999999996</c:v>
                </c:pt>
                <c:pt idx="18310">
                  <c:v>49.9343</c:v>
                </c:pt>
                <c:pt idx="18311">
                  <c:v>49.520500000000013</c:v>
                </c:pt>
                <c:pt idx="18312">
                  <c:v>49.1036</c:v>
                </c:pt>
                <c:pt idx="18313">
                  <c:v>48.683900000000001</c:v>
                </c:pt>
                <c:pt idx="18314">
                  <c:v>48.261100000000013</c:v>
                </c:pt>
                <c:pt idx="18315">
                  <c:v>47.8354</c:v>
                </c:pt>
                <c:pt idx="18316">
                  <c:v>47.406700000000001</c:v>
                </c:pt>
                <c:pt idx="18317">
                  <c:v>46.975300000000011</c:v>
                </c:pt>
                <c:pt idx="18318">
                  <c:v>46.541000000000004</c:v>
                </c:pt>
                <c:pt idx="18319">
                  <c:v>46.1038</c:v>
                </c:pt>
                <c:pt idx="18320">
                  <c:v>45.663900000000012</c:v>
                </c:pt>
                <c:pt idx="18321">
                  <c:v>45.221300000000028</c:v>
                </c:pt>
                <c:pt idx="18322">
                  <c:v>44.776000000000003</c:v>
                </c:pt>
                <c:pt idx="18323">
                  <c:v>44.328000000000003</c:v>
                </c:pt>
                <c:pt idx="18324">
                  <c:v>43.877299999999998</c:v>
                </c:pt>
                <c:pt idx="18325">
                  <c:v>43.424200000000006</c:v>
                </c:pt>
                <c:pt idx="18326">
                  <c:v>42.968600000000002</c:v>
                </c:pt>
                <c:pt idx="18327">
                  <c:v>42.510300000000001</c:v>
                </c:pt>
                <c:pt idx="18328">
                  <c:v>42.049700000000001</c:v>
                </c:pt>
                <c:pt idx="18329">
                  <c:v>41.586800000000004</c:v>
                </c:pt>
                <c:pt idx="18330">
                  <c:v>41.121400000000001</c:v>
                </c:pt>
                <c:pt idx="18331">
                  <c:v>40.653800000000004</c:v>
                </c:pt>
                <c:pt idx="18332">
                  <c:v>40.183900000000001</c:v>
                </c:pt>
                <c:pt idx="18333">
                  <c:v>39.711800000000004</c:v>
                </c:pt>
                <c:pt idx="18334">
                  <c:v>39.2376</c:v>
                </c:pt>
                <c:pt idx="18335">
                  <c:v>38.761300000000013</c:v>
                </c:pt>
                <c:pt idx="18336">
                  <c:v>38.283000000000001</c:v>
                </c:pt>
                <c:pt idx="18337">
                  <c:v>37.802600000000005</c:v>
                </c:pt>
                <c:pt idx="18338">
                  <c:v>37.320400000000006</c:v>
                </c:pt>
                <c:pt idx="18339">
                  <c:v>36.836300000000001</c:v>
                </c:pt>
                <c:pt idx="18340">
                  <c:v>36.350299999999997</c:v>
                </c:pt>
                <c:pt idx="18341">
                  <c:v>35.8626</c:v>
                </c:pt>
                <c:pt idx="18342">
                  <c:v>35.373200000000004</c:v>
                </c:pt>
                <c:pt idx="18343">
                  <c:v>34.882200000000005</c:v>
                </c:pt>
                <c:pt idx="18344">
                  <c:v>34.389600000000002</c:v>
                </c:pt>
                <c:pt idx="18345">
                  <c:v>33.895500000000013</c:v>
                </c:pt>
                <c:pt idx="18346">
                  <c:v>33.399900000000002</c:v>
                </c:pt>
                <c:pt idx="18347">
                  <c:v>32.903000000000006</c:v>
                </c:pt>
                <c:pt idx="18348">
                  <c:v>32.404699999999998</c:v>
                </c:pt>
                <c:pt idx="18349">
                  <c:v>31.905199999999979</c:v>
                </c:pt>
                <c:pt idx="18350">
                  <c:v>31.404399999999981</c:v>
                </c:pt>
                <c:pt idx="18351">
                  <c:v>30.902599999999978</c:v>
                </c:pt>
                <c:pt idx="18352">
                  <c:v>30.399699999999989</c:v>
                </c:pt>
                <c:pt idx="18353">
                  <c:v>29.895800000000001</c:v>
                </c:pt>
                <c:pt idx="18354">
                  <c:v>29.390999999999988</c:v>
                </c:pt>
                <c:pt idx="18355">
                  <c:v>28.885399999999979</c:v>
                </c:pt>
                <c:pt idx="18356">
                  <c:v>28.379000000000001</c:v>
                </c:pt>
                <c:pt idx="18357">
                  <c:v>27.871900000000014</c:v>
                </c:pt>
                <c:pt idx="18358">
                  <c:v>27.364100000000001</c:v>
                </c:pt>
                <c:pt idx="18359">
                  <c:v>26.855899999999988</c:v>
                </c:pt>
                <c:pt idx="18360">
                  <c:v>26.347000000000001</c:v>
                </c:pt>
                <c:pt idx="18361">
                  <c:v>25.837900000000019</c:v>
                </c:pt>
                <c:pt idx="18362">
                  <c:v>25.328299999999981</c:v>
                </c:pt>
                <c:pt idx="18363">
                  <c:v>24.8186</c:v>
                </c:pt>
                <c:pt idx="18364">
                  <c:v>24.308700000000002</c:v>
                </c:pt>
                <c:pt idx="18365">
                  <c:v>23.798499999999979</c:v>
                </c:pt>
                <c:pt idx="18366">
                  <c:v>23.288499999999971</c:v>
                </c:pt>
                <c:pt idx="18367">
                  <c:v>22.77839999999998</c:v>
                </c:pt>
                <c:pt idx="18368">
                  <c:v>22.268599999999971</c:v>
                </c:pt>
                <c:pt idx="18369">
                  <c:v>21.758800000000001</c:v>
                </c:pt>
                <c:pt idx="18370">
                  <c:v>21.24949999999998</c:v>
                </c:pt>
                <c:pt idx="18371">
                  <c:v>20.74049999999998</c:v>
                </c:pt>
                <c:pt idx="18372">
                  <c:v>20.231900000000014</c:v>
                </c:pt>
                <c:pt idx="18373">
                  <c:v>19.723800000000001</c:v>
                </c:pt>
                <c:pt idx="18374">
                  <c:v>19.2164</c:v>
                </c:pt>
                <c:pt idx="18375">
                  <c:v>18.709700000000002</c:v>
                </c:pt>
                <c:pt idx="18376">
                  <c:v>18.203800000000001</c:v>
                </c:pt>
                <c:pt idx="18377">
                  <c:v>17.698699999999981</c:v>
                </c:pt>
                <c:pt idx="18378">
                  <c:v>17.194500000000001</c:v>
                </c:pt>
                <c:pt idx="18379">
                  <c:v>16.691400000000005</c:v>
                </c:pt>
                <c:pt idx="18380">
                  <c:v>16.189499999999981</c:v>
                </c:pt>
                <c:pt idx="18381">
                  <c:v>15.688700000000001</c:v>
                </c:pt>
                <c:pt idx="18382">
                  <c:v>15.1892</c:v>
                </c:pt>
                <c:pt idx="18383">
                  <c:v>14.6911</c:v>
                </c:pt>
                <c:pt idx="18384">
                  <c:v>14.1945</c:v>
                </c:pt>
                <c:pt idx="18385">
                  <c:v>13.699300000000001</c:v>
                </c:pt>
                <c:pt idx="18386">
                  <c:v>13.2058</c:v>
                </c:pt>
                <c:pt idx="18387">
                  <c:v>12.714</c:v>
                </c:pt>
                <c:pt idx="18388">
                  <c:v>12.2241</c:v>
                </c:pt>
                <c:pt idx="18389">
                  <c:v>11.736000000000001</c:v>
                </c:pt>
                <c:pt idx="18390">
                  <c:v>11.2499</c:v>
                </c:pt>
                <c:pt idx="18391">
                  <c:v>10.7658</c:v>
                </c:pt>
                <c:pt idx="18392">
                  <c:v>10.283900000000001</c:v>
                </c:pt>
                <c:pt idx="18393">
                  <c:v>9.8042900000000035</c:v>
                </c:pt>
                <c:pt idx="18394">
                  <c:v>9.3269300000000008</c:v>
                </c:pt>
                <c:pt idx="18395">
                  <c:v>8.8520200000000067</c:v>
                </c:pt>
                <c:pt idx="18396">
                  <c:v>8.3795600000000068</c:v>
                </c:pt>
                <c:pt idx="18397">
                  <c:v>7.9097300000000024</c:v>
                </c:pt>
                <c:pt idx="18398">
                  <c:v>7.44259</c:v>
                </c:pt>
                <c:pt idx="18399">
                  <c:v>6.9782100000000034</c:v>
                </c:pt>
                <c:pt idx="18400">
                  <c:v>6.5166399999999998</c:v>
                </c:pt>
                <c:pt idx="18401">
                  <c:v>6.0580299999999996</c:v>
                </c:pt>
                <c:pt idx="18402">
                  <c:v>5.6024499999999975</c:v>
                </c:pt>
                <c:pt idx="18403">
                  <c:v>5.1499299999999995</c:v>
                </c:pt>
                <c:pt idx="18404">
                  <c:v>4.7006300000000003</c:v>
                </c:pt>
                <c:pt idx="18405">
                  <c:v>4.2546799999999996</c:v>
                </c:pt>
                <c:pt idx="18406">
                  <c:v>3.8121199999999984</c:v>
                </c:pt>
                <c:pt idx="18407">
                  <c:v>3.3729199999999984</c:v>
                </c:pt>
                <c:pt idx="18408">
                  <c:v>2.9373300000000002</c:v>
                </c:pt>
                <c:pt idx="18409">
                  <c:v>2.50535</c:v>
                </c:pt>
                <c:pt idx="18410">
                  <c:v>2.0771299999999999</c:v>
                </c:pt>
                <c:pt idx="18411">
                  <c:v>1.6526400000000001</c:v>
                </c:pt>
                <c:pt idx="18412">
                  <c:v>1.2320899999999999</c:v>
                </c:pt>
                <c:pt idx="18413">
                  <c:v>0.81552999999999998</c:v>
                </c:pt>
                <c:pt idx="18414">
                  <c:v>0.40302800000000022</c:v>
                </c:pt>
                <c:pt idx="18415">
                  <c:v>-5.3298800000000004E-3</c:v>
                </c:pt>
                <c:pt idx="18416">
                  <c:v>-0.4093960000000002</c:v>
                </c:pt>
                <c:pt idx="18417">
                  <c:v>-0.80923199999999951</c:v>
                </c:pt>
                <c:pt idx="18418">
                  <c:v>-1.20465</c:v>
                </c:pt>
                <c:pt idx="18419">
                  <c:v>-1.5955599999999999</c:v>
                </c:pt>
                <c:pt idx="18420">
                  <c:v>-1.98186</c:v>
                </c:pt>
                <c:pt idx="18421">
                  <c:v>-2.36355</c:v>
                </c:pt>
                <c:pt idx="18422">
                  <c:v>-2.7404700000000002</c:v>
                </c:pt>
                <c:pt idx="18423">
                  <c:v>-3.11259</c:v>
                </c:pt>
                <c:pt idx="18424">
                  <c:v>-3.4797599999999984</c:v>
                </c:pt>
                <c:pt idx="18425">
                  <c:v>-3.8420199999999984</c:v>
                </c:pt>
                <c:pt idx="18426">
                  <c:v>-4.1993099999999997</c:v>
                </c:pt>
                <c:pt idx="18427">
                  <c:v>-4.5512600000000036</c:v>
                </c:pt>
                <c:pt idx="18428">
                  <c:v>-4.8980199999999963</c:v>
                </c:pt>
                <c:pt idx="18429">
                  <c:v>-5.2395800000000001</c:v>
                </c:pt>
                <c:pt idx="18430">
                  <c:v>-5.5756500000000004</c:v>
                </c:pt>
                <c:pt idx="18431">
                  <c:v>-5.9063100000000004</c:v>
                </c:pt>
                <c:pt idx="18432">
                  <c:v>-6.2313900000000038</c:v>
                </c:pt>
                <c:pt idx="18433">
                  <c:v>-6.5508600000000001</c:v>
                </c:pt>
                <c:pt idx="18434">
                  <c:v>-6.8646799999999963</c:v>
                </c:pt>
                <c:pt idx="18435">
                  <c:v>-7.1727600000000002</c:v>
                </c:pt>
                <c:pt idx="18436">
                  <c:v>-7.47492</c:v>
                </c:pt>
                <c:pt idx="18437">
                  <c:v>-7.7711600000000036</c:v>
                </c:pt>
                <c:pt idx="18438">
                  <c:v>-8.0614400000000028</c:v>
                </c:pt>
                <c:pt idx="18439">
                  <c:v>-8.3456500000000027</c:v>
                </c:pt>
                <c:pt idx="18440">
                  <c:v>-8.6237100000000009</c:v>
                </c:pt>
                <c:pt idx="18441">
                  <c:v>-8.8955700000000046</c:v>
                </c:pt>
                <c:pt idx="18442">
                  <c:v>-9.1611400000000014</c:v>
                </c:pt>
                <c:pt idx="18443">
                  <c:v>-9.4203799999999998</c:v>
                </c:pt>
                <c:pt idx="18444">
                  <c:v>-9.6731800000000003</c:v>
                </c:pt>
                <c:pt idx="18445">
                  <c:v>-9.9195300000000071</c:v>
                </c:pt>
                <c:pt idx="18446">
                  <c:v>-10.1593</c:v>
                </c:pt>
                <c:pt idx="18447">
                  <c:v>-10.392400000000007</c:v>
                </c:pt>
                <c:pt idx="18448">
                  <c:v>-10.6188</c:v>
                </c:pt>
                <c:pt idx="18449">
                  <c:v>-10.8385</c:v>
                </c:pt>
                <c:pt idx="18450">
                  <c:v>-11.051300000000001</c:v>
                </c:pt>
                <c:pt idx="18451">
                  <c:v>-11.257300000000001</c:v>
                </c:pt>
                <c:pt idx="18452">
                  <c:v>-11.456300000000002</c:v>
                </c:pt>
                <c:pt idx="18453">
                  <c:v>-11.648299999999999</c:v>
                </c:pt>
                <c:pt idx="18454">
                  <c:v>-11.833300000000001</c:v>
                </c:pt>
                <c:pt idx="18455">
                  <c:v>-12.011100000000001</c:v>
                </c:pt>
                <c:pt idx="18456">
                  <c:v>-12.181700000000001</c:v>
                </c:pt>
                <c:pt idx="18457">
                  <c:v>-12.345000000000002</c:v>
                </c:pt>
                <c:pt idx="18458">
                  <c:v>-12.501100000000001</c:v>
                </c:pt>
                <c:pt idx="18459">
                  <c:v>-12.649700000000001</c:v>
                </c:pt>
                <c:pt idx="18460">
                  <c:v>-12.791</c:v>
                </c:pt>
                <c:pt idx="18461">
                  <c:v>-12.924800000000001</c:v>
                </c:pt>
                <c:pt idx="18462">
                  <c:v>-13.051</c:v>
                </c:pt>
                <c:pt idx="18463">
                  <c:v>-13.169700000000002</c:v>
                </c:pt>
                <c:pt idx="18464">
                  <c:v>-13.2807</c:v>
                </c:pt>
                <c:pt idx="18465">
                  <c:v>-13.3841</c:v>
                </c:pt>
                <c:pt idx="18466">
                  <c:v>-13.479700000000006</c:v>
                </c:pt>
                <c:pt idx="18467">
                  <c:v>-13.567500000000004</c:v>
                </c:pt>
                <c:pt idx="18468">
                  <c:v>-13.647500000000001</c:v>
                </c:pt>
                <c:pt idx="18469">
                  <c:v>-13.7197</c:v>
                </c:pt>
                <c:pt idx="18470">
                  <c:v>-13.783900000000001</c:v>
                </c:pt>
                <c:pt idx="18471">
                  <c:v>-13.8401</c:v>
                </c:pt>
                <c:pt idx="18472">
                  <c:v>-13.888300000000001</c:v>
                </c:pt>
                <c:pt idx="18473">
                  <c:v>-13.9284</c:v>
                </c:pt>
                <c:pt idx="18474">
                  <c:v>-13.960600000000008</c:v>
                </c:pt>
                <c:pt idx="18475">
                  <c:v>-13.984500000000002</c:v>
                </c:pt>
                <c:pt idx="18476">
                  <c:v>-14.000300000000001</c:v>
                </c:pt>
                <c:pt idx="18477">
                  <c:v>-14.007900000000001</c:v>
                </c:pt>
                <c:pt idx="18478">
                  <c:v>-14.007200000000001</c:v>
                </c:pt>
                <c:pt idx="18479">
                  <c:v>-13.998200000000001</c:v>
                </c:pt>
                <c:pt idx="18480">
                  <c:v>-13.9809</c:v>
                </c:pt>
                <c:pt idx="18481">
                  <c:v>-13.955300000000006</c:v>
                </c:pt>
                <c:pt idx="18482">
                  <c:v>-13.9213</c:v>
                </c:pt>
                <c:pt idx="18483">
                  <c:v>-13.8789</c:v>
                </c:pt>
                <c:pt idx="18484">
                  <c:v>-13.828000000000001</c:v>
                </c:pt>
                <c:pt idx="18485">
                  <c:v>-13.768700000000001</c:v>
                </c:pt>
                <c:pt idx="18486">
                  <c:v>-13.700800000000001</c:v>
                </c:pt>
                <c:pt idx="18487">
                  <c:v>-13.6244</c:v>
                </c:pt>
                <c:pt idx="18488">
                  <c:v>-13.5396</c:v>
                </c:pt>
                <c:pt idx="18489">
                  <c:v>-13.446100000000001</c:v>
                </c:pt>
                <c:pt idx="18490">
                  <c:v>-13.344000000000001</c:v>
                </c:pt>
                <c:pt idx="18491">
                  <c:v>-13.2333</c:v>
                </c:pt>
                <c:pt idx="18492">
                  <c:v>-13.114000000000001</c:v>
                </c:pt>
                <c:pt idx="18493">
                  <c:v>-12.985900000000004</c:v>
                </c:pt>
                <c:pt idx="18494">
                  <c:v>-12.849300000000001</c:v>
                </c:pt>
                <c:pt idx="18495">
                  <c:v>-12.704000000000001</c:v>
                </c:pt>
                <c:pt idx="18496">
                  <c:v>-12.549900000000001</c:v>
                </c:pt>
                <c:pt idx="18497">
                  <c:v>-12.3872</c:v>
                </c:pt>
                <c:pt idx="18498">
                  <c:v>-12.2156</c:v>
                </c:pt>
                <c:pt idx="18499">
                  <c:v>-12.035400000000006</c:v>
                </c:pt>
                <c:pt idx="18500">
                  <c:v>-11.846400000000004</c:v>
                </c:pt>
                <c:pt idx="18501">
                  <c:v>-11.6486</c:v>
                </c:pt>
                <c:pt idx="18502">
                  <c:v>-11.4421</c:v>
                </c:pt>
                <c:pt idx="18503">
                  <c:v>-11.226800000000001</c:v>
                </c:pt>
                <c:pt idx="18504">
                  <c:v>-11.002600000000006</c:v>
                </c:pt>
                <c:pt idx="18505">
                  <c:v>-10.7698</c:v>
                </c:pt>
                <c:pt idx="18506">
                  <c:v>-10.5281</c:v>
                </c:pt>
                <c:pt idx="18507">
                  <c:v>-10.277700000000001</c:v>
                </c:pt>
                <c:pt idx="18508">
                  <c:v>-10.0184</c:v>
                </c:pt>
                <c:pt idx="18509">
                  <c:v>-9.7502900000000015</c:v>
                </c:pt>
                <c:pt idx="18510">
                  <c:v>-9.4734700000000007</c:v>
                </c:pt>
                <c:pt idx="18511">
                  <c:v>-9.1878200000000003</c:v>
                </c:pt>
                <c:pt idx="18512">
                  <c:v>-8.8934300000000093</c:v>
                </c:pt>
                <c:pt idx="18513">
                  <c:v>-8.5901900000000015</c:v>
                </c:pt>
                <c:pt idx="18514">
                  <c:v>-8.2782300000000006</c:v>
                </c:pt>
                <c:pt idx="18515">
                  <c:v>-7.9575199999999962</c:v>
                </c:pt>
                <c:pt idx="18516">
                  <c:v>-7.6280099999999962</c:v>
                </c:pt>
                <c:pt idx="18517">
                  <c:v>-7.2897700000000034</c:v>
                </c:pt>
                <c:pt idx="18518">
                  <c:v>-6.9428400000000003</c:v>
                </c:pt>
                <c:pt idx="18519">
                  <c:v>-6.5871499999999985</c:v>
                </c:pt>
                <c:pt idx="18520">
                  <c:v>-6.2227799999999975</c:v>
                </c:pt>
                <c:pt idx="18521">
                  <c:v>-5.8497399999999997</c:v>
                </c:pt>
                <c:pt idx="18522">
                  <c:v>-5.467939999999996</c:v>
                </c:pt>
                <c:pt idx="18523">
                  <c:v>-5.0775600000000001</c:v>
                </c:pt>
                <c:pt idx="18524">
                  <c:v>-4.6784999999999997</c:v>
                </c:pt>
                <c:pt idx="18525">
                  <c:v>-4.2708300000000001</c:v>
                </c:pt>
                <c:pt idx="18526">
                  <c:v>-3.8545799999999981</c:v>
                </c:pt>
                <c:pt idx="18527">
                  <c:v>-3.4297900000000001</c:v>
                </c:pt>
                <c:pt idx="18528">
                  <c:v>-2.9963899999999981</c:v>
                </c:pt>
                <c:pt idx="18529">
                  <c:v>-2.5545399999999998</c:v>
                </c:pt>
                <c:pt idx="18530">
                  <c:v>-2.1041400000000001</c:v>
                </c:pt>
                <c:pt idx="18531">
                  <c:v>-1.64523</c:v>
                </c:pt>
                <c:pt idx="18532">
                  <c:v>-1.17794</c:v>
                </c:pt>
                <c:pt idx="18533">
                  <c:v>-0.70226100000000002</c:v>
                </c:pt>
                <c:pt idx="18534">
                  <c:v>-0.21812200000000001</c:v>
                </c:pt>
                <c:pt idx="18535">
                  <c:v>0.27434000000000008</c:v>
                </c:pt>
                <c:pt idx="18536">
                  <c:v>0.77506500000000045</c:v>
                </c:pt>
                <c:pt idx="18537">
                  <c:v>1.28416</c:v>
                </c:pt>
                <c:pt idx="18538">
                  <c:v>1.80145</c:v>
                </c:pt>
                <c:pt idx="18539">
                  <c:v>2.3270200000000001</c:v>
                </c:pt>
                <c:pt idx="18540">
                  <c:v>2.86069</c:v>
                </c:pt>
                <c:pt idx="18541">
                  <c:v>3.4025399999999997</c:v>
                </c:pt>
                <c:pt idx="18542">
                  <c:v>3.9524899999999978</c:v>
                </c:pt>
                <c:pt idx="18543">
                  <c:v>4.5104699999999998</c:v>
                </c:pt>
                <c:pt idx="18544">
                  <c:v>5.0765000000000002</c:v>
                </c:pt>
                <c:pt idx="18545">
                  <c:v>5.6504699999999985</c:v>
                </c:pt>
                <c:pt idx="18546">
                  <c:v>6.2323700000000004</c:v>
                </c:pt>
                <c:pt idx="18547">
                  <c:v>6.8221699999999963</c:v>
                </c:pt>
                <c:pt idx="18548">
                  <c:v>7.4198399999999998</c:v>
                </c:pt>
                <c:pt idx="18549">
                  <c:v>8.0252500000000015</c:v>
                </c:pt>
                <c:pt idx="18550">
                  <c:v>8.638440000000001</c:v>
                </c:pt>
                <c:pt idx="18551">
                  <c:v>9.2593199999999989</c:v>
                </c:pt>
                <c:pt idx="18552">
                  <c:v>9.8878200000000014</c:v>
                </c:pt>
                <c:pt idx="18553">
                  <c:v>10.523900000000001</c:v>
                </c:pt>
                <c:pt idx="18554">
                  <c:v>11.1676</c:v>
                </c:pt>
                <c:pt idx="18555">
                  <c:v>11.8188</c:v>
                </c:pt>
                <c:pt idx="18556">
                  <c:v>12.4773</c:v>
                </c:pt>
                <c:pt idx="18557">
                  <c:v>13.1434</c:v>
                </c:pt>
                <c:pt idx="18558">
                  <c:v>13.816700000000004</c:v>
                </c:pt>
                <c:pt idx="18559">
                  <c:v>14.497300000000001</c:v>
                </c:pt>
                <c:pt idx="18560">
                  <c:v>15.1851</c:v>
                </c:pt>
                <c:pt idx="18561">
                  <c:v>15.88</c:v>
                </c:pt>
                <c:pt idx="18562">
                  <c:v>16.581999999999987</c:v>
                </c:pt>
                <c:pt idx="18563">
                  <c:v>17.2911</c:v>
                </c:pt>
                <c:pt idx="18564">
                  <c:v>18.007200000000001</c:v>
                </c:pt>
                <c:pt idx="18565">
                  <c:v>18.7302</c:v>
                </c:pt>
                <c:pt idx="18566">
                  <c:v>19.459999999999987</c:v>
                </c:pt>
                <c:pt idx="18567">
                  <c:v>20.1966</c:v>
                </c:pt>
                <c:pt idx="18568">
                  <c:v>20.939999999999987</c:v>
                </c:pt>
                <c:pt idx="18569">
                  <c:v>21.69</c:v>
                </c:pt>
                <c:pt idx="18570">
                  <c:v>22.446599999999982</c:v>
                </c:pt>
                <c:pt idx="18571">
                  <c:v>23.209700000000002</c:v>
                </c:pt>
                <c:pt idx="18572">
                  <c:v>23.979299999999981</c:v>
                </c:pt>
                <c:pt idx="18573">
                  <c:v>24.755199999999981</c:v>
                </c:pt>
                <c:pt idx="18574">
                  <c:v>25.537500000000001</c:v>
                </c:pt>
                <c:pt idx="18575">
                  <c:v>26.3261</c:v>
                </c:pt>
                <c:pt idx="18576">
                  <c:v>27.120799999999985</c:v>
                </c:pt>
                <c:pt idx="18577">
                  <c:v>27.921600000000002</c:v>
                </c:pt>
                <c:pt idx="18578">
                  <c:v>28.728499999999979</c:v>
                </c:pt>
                <c:pt idx="18579">
                  <c:v>29.5413</c:v>
                </c:pt>
                <c:pt idx="18580">
                  <c:v>30.360099999999989</c:v>
                </c:pt>
                <c:pt idx="18581">
                  <c:v>31.184699999999989</c:v>
                </c:pt>
                <c:pt idx="18582">
                  <c:v>32.014899999999997</c:v>
                </c:pt>
                <c:pt idx="18583">
                  <c:v>32.850899999999996</c:v>
                </c:pt>
                <c:pt idx="18584">
                  <c:v>33.692500000000038</c:v>
                </c:pt>
                <c:pt idx="18585">
                  <c:v>34.539500000000011</c:v>
                </c:pt>
                <c:pt idx="18586">
                  <c:v>35.392100000000013</c:v>
                </c:pt>
                <c:pt idx="18587">
                  <c:v>36.249900000000011</c:v>
                </c:pt>
                <c:pt idx="18588">
                  <c:v>37.113100000000003</c:v>
                </c:pt>
                <c:pt idx="18589">
                  <c:v>37.981499999999997</c:v>
                </c:pt>
                <c:pt idx="18590">
                  <c:v>38.854999999999997</c:v>
                </c:pt>
                <c:pt idx="18591">
                  <c:v>39.733600000000003</c:v>
                </c:pt>
                <c:pt idx="18592">
                  <c:v>40.617100000000001</c:v>
                </c:pt>
                <c:pt idx="18593">
                  <c:v>41.505400000000002</c:v>
                </c:pt>
                <c:pt idx="18594">
                  <c:v>42.398700000000012</c:v>
                </c:pt>
                <c:pt idx="18595">
                  <c:v>43.296600000000012</c:v>
                </c:pt>
                <c:pt idx="18596">
                  <c:v>44.199200000000012</c:v>
                </c:pt>
                <c:pt idx="18597">
                  <c:v>45.106300000000012</c:v>
                </c:pt>
                <c:pt idx="18598">
                  <c:v>46.018000000000001</c:v>
                </c:pt>
                <c:pt idx="18599">
                  <c:v>46.933900000000001</c:v>
                </c:pt>
                <c:pt idx="18600">
                  <c:v>47.854199999999999</c:v>
                </c:pt>
                <c:pt idx="18601">
                  <c:v>48.778800000000011</c:v>
                </c:pt>
                <c:pt idx="18602">
                  <c:v>49.707500000000003</c:v>
                </c:pt>
                <c:pt idx="18603">
                  <c:v>50.6402</c:v>
                </c:pt>
                <c:pt idx="18604">
                  <c:v>51.576900000000002</c:v>
                </c:pt>
                <c:pt idx="18605">
                  <c:v>52.517499999999998</c:v>
                </c:pt>
                <c:pt idx="18606">
                  <c:v>53.461800000000004</c:v>
                </c:pt>
                <c:pt idx="18607">
                  <c:v>54.4099</c:v>
                </c:pt>
                <c:pt idx="18608">
                  <c:v>55.361600000000003</c:v>
                </c:pt>
                <c:pt idx="18609">
                  <c:v>56.316899999999997</c:v>
                </c:pt>
                <c:pt idx="18610">
                  <c:v>57.275600000000011</c:v>
                </c:pt>
                <c:pt idx="18611">
                  <c:v>58.237700000000011</c:v>
                </c:pt>
                <c:pt idx="18612">
                  <c:v>59.203000000000003</c:v>
                </c:pt>
                <c:pt idx="18613">
                  <c:v>60.171500000000002</c:v>
                </c:pt>
                <c:pt idx="18614">
                  <c:v>61.143100000000011</c:v>
                </c:pt>
                <c:pt idx="18615">
                  <c:v>62.117699999999999</c:v>
                </c:pt>
                <c:pt idx="18616">
                  <c:v>63.09530000000003</c:v>
                </c:pt>
                <c:pt idx="18617">
                  <c:v>64.075699999999998</c:v>
                </c:pt>
                <c:pt idx="18618">
                  <c:v>65.058799999999948</c:v>
                </c:pt>
                <c:pt idx="18619">
                  <c:v>66.044600000000059</c:v>
                </c:pt>
                <c:pt idx="18620">
                  <c:v>67.033000000000001</c:v>
                </c:pt>
                <c:pt idx="18621">
                  <c:v>68.02379999999998</c:v>
                </c:pt>
                <c:pt idx="18622">
                  <c:v>69.016999999999996</c:v>
                </c:pt>
                <c:pt idx="18623">
                  <c:v>70.012500000000003</c:v>
                </c:pt>
                <c:pt idx="18624">
                  <c:v>71.010300000000001</c:v>
                </c:pt>
                <c:pt idx="18625">
                  <c:v>72.010099999999994</c:v>
                </c:pt>
                <c:pt idx="18626">
                  <c:v>73.012</c:v>
                </c:pt>
                <c:pt idx="18627">
                  <c:v>74.015699999999995</c:v>
                </c:pt>
                <c:pt idx="18628">
                  <c:v>75.0214</c:v>
                </c:pt>
                <c:pt idx="18629">
                  <c:v>76.028799999999947</c:v>
                </c:pt>
                <c:pt idx="18630">
                  <c:v>77.037999999999997</c:v>
                </c:pt>
                <c:pt idx="18631">
                  <c:v>78.048699999999997</c:v>
                </c:pt>
                <c:pt idx="18632">
                  <c:v>79.060699999999997</c:v>
                </c:pt>
                <c:pt idx="18633">
                  <c:v>80.074299999999994</c:v>
                </c:pt>
                <c:pt idx="18634">
                  <c:v>81.089100000000002</c:v>
                </c:pt>
                <c:pt idx="18635">
                  <c:v>82.105199999999982</c:v>
                </c:pt>
                <c:pt idx="18636">
                  <c:v>83.122499999999988</c:v>
                </c:pt>
                <c:pt idx="18637">
                  <c:v>84.140699999999995</c:v>
                </c:pt>
                <c:pt idx="18638">
                  <c:v>85.16</c:v>
                </c:pt>
                <c:pt idx="18639">
                  <c:v>86.179999999999978</c:v>
                </c:pt>
                <c:pt idx="18640">
                  <c:v>87.200900000000004</c:v>
                </c:pt>
                <c:pt idx="18641">
                  <c:v>88.222499999999982</c:v>
                </c:pt>
                <c:pt idx="18642">
                  <c:v>89.244500000000059</c:v>
                </c:pt>
                <c:pt idx="18643">
                  <c:v>90.267100000000056</c:v>
                </c:pt>
                <c:pt idx="18644">
                  <c:v>91.290200000000027</c:v>
                </c:pt>
                <c:pt idx="18645">
                  <c:v>92.313599999999994</c:v>
                </c:pt>
                <c:pt idx="18646">
                  <c:v>93.337199999999996</c:v>
                </c:pt>
                <c:pt idx="18647">
                  <c:v>94.361000000000004</c:v>
                </c:pt>
                <c:pt idx="18648">
                  <c:v>95.384799999999998</c:v>
                </c:pt>
                <c:pt idx="18649">
                  <c:v>96.408600000000007</c:v>
                </c:pt>
                <c:pt idx="18650">
                  <c:v>97.432400000000001</c:v>
                </c:pt>
                <c:pt idx="18651">
                  <c:v>98.4559</c:v>
                </c:pt>
                <c:pt idx="18652">
                  <c:v>99.479100000000003</c:v>
                </c:pt>
                <c:pt idx="18653">
                  <c:v>100.502</c:v>
                </c:pt>
                <c:pt idx="18654">
                  <c:v>101.524</c:v>
                </c:pt>
                <c:pt idx="18655">
                  <c:v>102.54600000000002</c:v>
                </c:pt>
                <c:pt idx="18656">
                  <c:v>103.56699999999999</c:v>
                </c:pt>
                <c:pt idx="18657">
                  <c:v>104.58799999999999</c:v>
                </c:pt>
                <c:pt idx="18658">
                  <c:v>105.60799999999999</c:v>
                </c:pt>
                <c:pt idx="18659">
                  <c:v>106.62599999999998</c:v>
                </c:pt>
                <c:pt idx="18660">
                  <c:v>107.64400000000002</c:v>
                </c:pt>
                <c:pt idx="18661">
                  <c:v>108.661</c:v>
                </c:pt>
                <c:pt idx="18662">
                  <c:v>109.67700000000001</c:v>
                </c:pt>
                <c:pt idx="18663">
                  <c:v>110.691</c:v>
                </c:pt>
                <c:pt idx="18664">
                  <c:v>111.70399999999999</c:v>
                </c:pt>
                <c:pt idx="18665">
                  <c:v>112.71599999999999</c:v>
                </c:pt>
                <c:pt idx="18666">
                  <c:v>113.726</c:v>
                </c:pt>
                <c:pt idx="18667">
                  <c:v>114.735</c:v>
                </c:pt>
                <c:pt idx="18668">
                  <c:v>115.742</c:v>
                </c:pt>
                <c:pt idx="18669">
                  <c:v>116.74700000000006</c:v>
                </c:pt>
                <c:pt idx="18670">
                  <c:v>117.751</c:v>
                </c:pt>
                <c:pt idx="18671">
                  <c:v>118.753</c:v>
                </c:pt>
                <c:pt idx="18672">
                  <c:v>119.752</c:v>
                </c:pt>
                <c:pt idx="18673">
                  <c:v>120.75</c:v>
                </c:pt>
                <c:pt idx="18674">
                  <c:v>121.74600000000002</c:v>
                </c:pt>
                <c:pt idx="18675">
                  <c:v>122.739</c:v>
                </c:pt>
                <c:pt idx="18676">
                  <c:v>123.73</c:v>
                </c:pt>
                <c:pt idx="18677">
                  <c:v>124.71899999999999</c:v>
                </c:pt>
                <c:pt idx="18678">
                  <c:v>125.705</c:v>
                </c:pt>
                <c:pt idx="18679">
                  <c:v>126.68899999999998</c:v>
                </c:pt>
                <c:pt idx="18680">
                  <c:v>127.66999999999999</c:v>
                </c:pt>
                <c:pt idx="18681">
                  <c:v>128.64899999999997</c:v>
                </c:pt>
                <c:pt idx="18682">
                  <c:v>129.625</c:v>
                </c:pt>
                <c:pt idx="18683">
                  <c:v>130.59800000000001</c:v>
                </c:pt>
                <c:pt idx="18684">
                  <c:v>131.56800000000001</c:v>
                </c:pt>
                <c:pt idx="18685">
                  <c:v>132.535</c:v>
                </c:pt>
                <c:pt idx="18686">
                  <c:v>133.499</c:v>
                </c:pt>
                <c:pt idx="18687">
                  <c:v>134.46</c:v>
                </c:pt>
                <c:pt idx="18688">
                  <c:v>135.41800000000001</c:v>
                </c:pt>
                <c:pt idx="18689">
                  <c:v>136.37300000000002</c:v>
                </c:pt>
                <c:pt idx="18690">
                  <c:v>137.32400000000001</c:v>
                </c:pt>
                <c:pt idx="18691">
                  <c:v>138.27199999999999</c:v>
                </c:pt>
                <c:pt idx="18692">
                  <c:v>139.21599999999998</c:v>
                </c:pt>
                <c:pt idx="18693">
                  <c:v>140.15700000000001</c:v>
                </c:pt>
                <c:pt idx="18694">
                  <c:v>141.09399999999999</c:v>
                </c:pt>
                <c:pt idx="18695">
                  <c:v>142.02800000000011</c:v>
                </c:pt>
                <c:pt idx="18696">
                  <c:v>142.95800000000011</c:v>
                </c:pt>
                <c:pt idx="18697">
                  <c:v>143.88400000000001</c:v>
                </c:pt>
                <c:pt idx="18698">
                  <c:v>144.80600000000001</c:v>
                </c:pt>
                <c:pt idx="18699">
                  <c:v>145.72499999999999</c:v>
                </c:pt>
                <c:pt idx="18700">
                  <c:v>146.63900000000001</c:v>
                </c:pt>
                <c:pt idx="18701">
                  <c:v>147.54900000000001</c:v>
                </c:pt>
                <c:pt idx="18702">
                  <c:v>148.45500000000001</c:v>
                </c:pt>
                <c:pt idx="18703">
                  <c:v>149.35700000000011</c:v>
                </c:pt>
                <c:pt idx="18704">
                  <c:v>150.255</c:v>
                </c:pt>
                <c:pt idx="18705">
                  <c:v>151.148</c:v>
                </c:pt>
                <c:pt idx="18706">
                  <c:v>152.03700000000001</c:v>
                </c:pt>
                <c:pt idx="18707">
                  <c:v>152.92100000000011</c:v>
                </c:pt>
                <c:pt idx="18708">
                  <c:v>153.80100000000004</c:v>
                </c:pt>
                <c:pt idx="18709">
                  <c:v>154.67699999999999</c:v>
                </c:pt>
                <c:pt idx="18710">
                  <c:v>155.548</c:v>
                </c:pt>
                <c:pt idx="18711">
                  <c:v>156.41399999999999</c:v>
                </c:pt>
                <c:pt idx="18712">
                  <c:v>157.27499999999998</c:v>
                </c:pt>
                <c:pt idx="18713">
                  <c:v>158.13200000000001</c:v>
                </c:pt>
                <c:pt idx="18714">
                  <c:v>158.983</c:v>
                </c:pt>
                <c:pt idx="18715">
                  <c:v>159.83000000000001</c:v>
                </c:pt>
                <c:pt idx="18716">
                  <c:v>160.672</c:v>
                </c:pt>
                <c:pt idx="18717">
                  <c:v>161.50899999999999</c:v>
                </c:pt>
                <c:pt idx="18718">
                  <c:v>162.34</c:v>
                </c:pt>
                <c:pt idx="18719">
                  <c:v>163.167</c:v>
                </c:pt>
                <c:pt idx="18720">
                  <c:v>163.98800000000011</c:v>
                </c:pt>
                <c:pt idx="18721">
                  <c:v>164.80500000000001</c:v>
                </c:pt>
                <c:pt idx="18722">
                  <c:v>165.61499999999998</c:v>
                </c:pt>
                <c:pt idx="18723">
                  <c:v>166.42100000000011</c:v>
                </c:pt>
                <c:pt idx="18724">
                  <c:v>167.221</c:v>
                </c:pt>
                <c:pt idx="18725">
                  <c:v>168.01599999999999</c:v>
                </c:pt>
                <c:pt idx="18726">
                  <c:v>168.80500000000001</c:v>
                </c:pt>
                <c:pt idx="18727">
                  <c:v>169.589</c:v>
                </c:pt>
                <c:pt idx="18728">
                  <c:v>170.3670000000001</c:v>
                </c:pt>
                <c:pt idx="18729">
                  <c:v>171.13900000000001</c:v>
                </c:pt>
                <c:pt idx="18730">
                  <c:v>171.90600000000001</c:v>
                </c:pt>
                <c:pt idx="18731">
                  <c:v>172.667</c:v>
                </c:pt>
                <c:pt idx="18732">
                  <c:v>173.42200000000011</c:v>
                </c:pt>
                <c:pt idx="18733">
                  <c:v>174.17099999999999</c:v>
                </c:pt>
                <c:pt idx="18734">
                  <c:v>174.91499999999999</c:v>
                </c:pt>
                <c:pt idx="18735">
                  <c:v>175.65200000000004</c:v>
                </c:pt>
                <c:pt idx="18736">
                  <c:v>176.38400000000001</c:v>
                </c:pt>
                <c:pt idx="18737">
                  <c:v>177.10999999999999</c:v>
                </c:pt>
                <c:pt idx="18738">
                  <c:v>177.82900000000001</c:v>
                </c:pt>
                <c:pt idx="18739">
                  <c:v>178.54300000000001</c:v>
                </c:pt>
                <c:pt idx="18740">
                  <c:v>179.25</c:v>
                </c:pt>
                <c:pt idx="18741">
                  <c:v>179.95100000000011</c:v>
                </c:pt>
                <c:pt idx="18742">
                  <c:v>180.64599999999999</c:v>
                </c:pt>
                <c:pt idx="18743">
                  <c:v>181.33500000000001</c:v>
                </c:pt>
                <c:pt idx="18744">
                  <c:v>182.018</c:v>
                </c:pt>
                <c:pt idx="18745">
                  <c:v>182.69399999999999</c:v>
                </c:pt>
                <c:pt idx="18746">
                  <c:v>183.364</c:v>
                </c:pt>
                <c:pt idx="18747">
                  <c:v>184.02700000000004</c:v>
                </c:pt>
                <c:pt idx="18748">
                  <c:v>184.684</c:v>
                </c:pt>
                <c:pt idx="18749">
                  <c:v>185.33500000000001</c:v>
                </c:pt>
                <c:pt idx="18750">
                  <c:v>185.97900000000001</c:v>
                </c:pt>
                <c:pt idx="18751">
                  <c:v>186.61699999999999</c:v>
                </c:pt>
                <c:pt idx="18752">
                  <c:v>187.24799999999999</c:v>
                </c:pt>
                <c:pt idx="18753">
                  <c:v>187.87200000000001</c:v>
                </c:pt>
                <c:pt idx="18754">
                  <c:v>188.49</c:v>
                </c:pt>
                <c:pt idx="18755">
                  <c:v>189.101</c:v>
                </c:pt>
                <c:pt idx="18756">
                  <c:v>189.70599999999999</c:v>
                </c:pt>
                <c:pt idx="18757">
                  <c:v>190.303</c:v>
                </c:pt>
                <c:pt idx="18758">
                  <c:v>190.89400000000001</c:v>
                </c:pt>
                <c:pt idx="18759">
                  <c:v>191.47900000000001</c:v>
                </c:pt>
                <c:pt idx="18760">
                  <c:v>192.05600000000001</c:v>
                </c:pt>
                <c:pt idx="18761">
                  <c:v>192.62700000000001</c:v>
                </c:pt>
                <c:pt idx="18762">
                  <c:v>193.19</c:v>
                </c:pt>
                <c:pt idx="18763">
                  <c:v>193.74699999999999</c:v>
                </c:pt>
                <c:pt idx="18764">
                  <c:v>194.297</c:v>
                </c:pt>
                <c:pt idx="18765">
                  <c:v>194.84</c:v>
                </c:pt>
                <c:pt idx="18766">
                  <c:v>195.376</c:v>
                </c:pt>
                <c:pt idx="18767">
                  <c:v>195.905</c:v>
                </c:pt>
                <c:pt idx="18768">
                  <c:v>196.42700000000011</c:v>
                </c:pt>
                <c:pt idx="18769">
                  <c:v>196.94200000000001</c:v>
                </c:pt>
                <c:pt idx="18770">
                  <c:v>197.45100000000011</c:v>
                </c:pt>
                <c:pt idx="18771">
                  <c:v>197.95100000000011</c:v>
                </c:pt>
                <c:pt idx="18772">
                  <c:v>198.44499999999999</c:v>
                </c:pt>
                <c:pt idx="18773">
                  <c:v>198.93200000000004</c:v>
                </c:pt>
                <c:pt idx="18774">
                  <c:v>199.41200000000001</c:v>
                </c:pt>
                <c:pt idx="18775">
                  <c:v>199.88400000000001</c:v>
                </c:pt>
                <c:pt idx="18776">
                  <c:v>200.34900000000002</c:v>
                </c:pt>
                <c:pt idx="18777">
                  <c:v>200.80700000000004</c:v>
                </c:pt>
                <c:pt idx="18778">
                  <c:v>201.25800000000001</c:v>
                </c:pt>
                <c:pt idx="18779">
                  <c:v>201.702</c:v>
                </c:pt>
                <c:pt idx="18780">
                  <c:v>202.13800000000001</c:v>
                </c:pt>
                <c:pt idx="18781">
                  <c:v>202.56700000000001</c:v>
                </c:pt>
                <c:pt idx="18782">
                  <c:v>202.989</c:v>
                </c:pt>
                <c:pt idx="18783">
                  <c:v>203.404</c:v>
                </c:pt>
                <c:pt idx="18784">
                  <c:v>203.81100000000001</c:v>
                </c:pt>
                <c:pt idx="18785">
                  <c:v>204.21099999999998</c:v>
                </c:pt>
                <c:pt idx="18786">
                  <c:v>204.60399999999998</c:v>
                </c:pt>
                <c:pt idx="18787">
                  <c:v>204.989</c:v>
                </c:pt>
                <c:pt idx="18788">
                  <c:v>205.3670000000001</c:v>
                </c:pt>
                <c:pt idx="18789">
                  <c:v>205.73699999999999</c:v>
                </c:pt>
                <c:pt idx="18790">
                  <c:v>206.1</c:v>
                </c:pt>
                <c:pt idx="18791">
                  <c:v>206.45600000000007</c:v>
                </c:pt>
                <c:pt idx="18792">
                  <c:v>206.80500000000001</c:v>
                </c:pt>
                <c:pt idx="18793">
                  <c:v>207.14599999999999</c:v>
                </c:pt>
                <c:pt idx="18794">
                  <c:v>207.47900000000001</c:v>
                </c:pt>
                <c:pt idx="18795">
                  <c:v>207.80500000000001</c:v>
                </c:pt>
                <c:pt idx="18796">
                  <c:v>208.124</c:v>
                </c:pt>
                <c:pt idx="18797">
                  <c:v>208.435</c:v>
                </c:pt>
                <c:pt idx="18798">
                  <c:v>208.739</c:v>
                </c:pt>
                <c:pt idx="18799">
                  <c:v>209.035</c:v>
                </c:pt>
                <c:pt idx="18800">
                  <c:v>209.32400000000001</c:v>
                </c:pt>
                <c:pt idx="18801">
                  <c:v>209.60499999999999</c:v>
                </c:pt>
                <c:pt idx="18802">
                  <c:v>209.87900000000002</c:v>
                </c:pt>
                <c:pt idx="18803">
                  <c:v>210.14599999999999</c:v>
                </c:pt>
                <c:pt idx="18804">
                  <c:v>210.404</c:v>
                </c:pt>
                <c:pt idx="18805">
                  <c:v>210.65600000000001</c:v>
                </c:pt>
                <c:pt idx="18806">
                  <c:v>210.9</c:v>
                </c:pt>
                <c:pt idx="18807">
                  <c:v>211.136</c:v>
                </c:pt>
                <c:pt idx="18808">
                  <c:v>211.36500000000001</c:v>
                </c:pt>
                <c:pt idx="18809">
                  <c:v>211.58700000000007</c:v>
                </c:pt>
                <c:pt idx="18810">
                  <c:v>211.80100000000004</c:v>
                </c:pt>
                <c:pt idx="18811">
                  <c:v>212.00700000000001</c:v>
                </c:pt>
                <c:pt idx="18812">
                  <c:v>212.20599999999999</c:v>
                </c:pt>
                <c:pt idx="18813">
                  <c:v>212.39700000000011</c:v>
                </c:pt>
                <c:pt idx="18814">
                  <c:v>212.58100000000007</c:v>
                </c:pt>
                <c:pt idx="18815">
                  <c:v>212.75800000000001</c:v>
                </c:pt>
                <c:pt idx="18816">
                  <c:v>212.92600000000004</c:v>
                </c:pt>
                <c:pt idx="18817">
                  <c:v>213.08800000000011</c:v>
                </c:pt>
                <c:pt idx="18818">
                  <c:v>213.24199999999999</c:v>
                </c:pt>
                <c:pt idx="18819">
                  <c:v>213.38800000000012</c:v>
                </c:pt>
                <c:pt idx="18820">
                  <c:v>213.52700000000004</c:v>
                </c:pt>
                <c:pt idx="18821">
                  <c:v>213.65800000000004</c:v>
                </c:pt>
                <c:pt idx="18822">
                  <c:v>213.78200000000001</c:v>
                </c:pt>
                <c:pt idx="18823">
                  <c:v>213.899</c:v>
                </c:pt>
                <c:pt idx="18824">
                  <c:v>214.00800000000001</c:v>
                </c:pt>
                <c:pt idx="18825">
                  <c:v>214.10900000000001</c:v>
                </c:pt>
                <c:pt idx="18826">
                  <c:v>214.20299999999997</c:v>
                </c:pt>
                <c:pt idx="18827">
                  <c:v>214.29</c:v>
                </c:pt>
                <c:pt idx="18828">
                  <c:v>214.369</c:v>
                </c:pt>
                <c:pt idx="18829">
                  <c:v>214.44</c:v>
                </c:pt>
                <c:pt idx="18830">
                  <c:v>214.50399999999999</c:v>
                </c:pt>
                <c:pt idx="18831">
                  <c:v>214.56100000000001</c:v>
                </c:pt>
                <c:pt idx="18832">
                  <c:v>214.60999999999999</c:v>
                </c:pt>
                <c:pt idx="18833">
                  <c:v>214.65200000000004</c:v>
                </c:pt>
                <c:pt idx="18834">
                  <c:v>214.68700000000001</c:v>
                </c:pt>
                <c:pt idx="18835">
                  <c:v>214.71399999999988</c:v>
                </c:pt>
                <c:pt idx="18836">
                  <c:v>214.733</c:v>
                </c:pt>
                <c:pt idx="18837">
                  <c:v>214.74599999999998</c:v>
                </c:pt>
                <c:pt idx="18838">
                  <c:v>214.751</c:v>
                </c:pt>
                <c:pt idx="18839">
                  <c:v>214.74799999999999</c:v>
                </c:pt>
                <c:pt idx="18840">
                  <c:v>214.738</c:v>
                </c:pt>
                <c:pt idx="18841">
                  <c:v>214.721</c:v>
                </c:pt>
                <c:pt idx="18842">
                  <c:v>214.697</c:v>
                </c:pt>
                <c:pt idx="18843">
                  <c:v>214.66499999999999</c:v>
                </c:pt>
                <c:pt idx="18844">
                  <c:v>214.626</c:v>
                </c:pt>
                <c:pt idx="18845">
                  <c:v>214.57900000000001</c:v>
                </c:pt>
                <c:pt idx="18846">
                  <c:v>214.52600000000001</c:v>
                </c:pt>
                <c:pt idx="18847">
                  <c:v>214.465</c:v>
                </c:pt>
                <c:pt idx="18848">
                  <c:v>214.39600000000004</c:v>
                </c:pt>
                <c:pt idx="18849">
                  <c:v>214.32100000000011</c:v>
                </c:pt>
                <c:pt idx="18850">
                  <c:v>214.238</c:v>
                </c:pt>
                <c:pt idx="18851">
                  <c:v>214.148</c:v>
                </c:pt>
                <c:pt idx="18852">
                  <c:v>214.05100000000004</c:v>
                </c:pt>
                <c:pt idx="18853">
                  <c:v>213.947</c:v>
                </c:pt>
                <c:pt idx="18854">
                  <c:v>213.83600000000001</c:v>
                </c:pt>
                <c:pt idx="18855">
                  <c:v>213.71699999999998</c:v>
                </c:pt>
                <c:pt idx="18856">
                  <c:v>213.59100000000001</c:v>
                </c:pt>
                <c:pt idx="18857">
                  <c:v>213.459</c:v>
                </c:pt>
                <c:pt idx="18858">
                  <c:v>213.31900000000002</c:v>
                </c:pt>
                <c:pt idx="18859">
                  <c:v>213.172</c:v>
                </c:pt>
                <c:pt idx="18860">
                  <c:v>213.018</c:v>
                </c:pt>
                <c:pt idx="18861">
                  <c:v>212.85700000000011</c:v>
                </c:pt>
                <c:pt idx="18862">
                  <c:v>212.68900000000002</c:v>
                </c:pt>
                <c:pt idx="18863">
                  <c:v>212.51399999999998</c:v>
                </c:pt>
                <c:pt idx="18864">
                  <c:v>212.33200000000011</c:v>
                </c:pt>
                <c:pt idx="18865">
                  <c:v>212.14299999999997</c:v>
                </c:pt>
                <c:pt idx="18866">
                  <c:v>211.947</c:v>
                </c:pt>
                <c:pt idx="18867">
                  <c:v>211.74399999999989</c:v>
                </c:pt>
                <c:pt idx="18868">
                  <c:v>211.53399999999999</c:v>
                </c:pt>
                <c:pt idx="18869">
                  <c:v>211.31800000000001</c:v>
                </c:pt>
                <c:pt idx="18870">
                  <c:v>211.09399999999999</c:v>
                </c:pt>
                <c:pt idx="18871">
                  <c:v>210.864</c:v>
                </c:pt>
                <c:pt idx="18872">
                  <c:v>210.62700000000001</c:v>
                </c:pt>
                <c:pt idx="18873">
                  <c:v>210.38300000000001</c:v>
                </c:pt>
                <c:pt idx="18874">
                  <c:v>210.13200000000001</c:v>
                </c:pt>
                <c:pt idx="18875">
                  <c:v>209.875</c:v>
                </c:pt>
                <c:pt idx="18876">
                  <c:v>209.61099999999999</c:v>
                </c:pt>
                <c:pt idx="18877">
                  <c:v>209.34</c:v>
                </c:pt>
                <c:pt idx="18878">
                  <c:v>209.06300000000002</c:v>
                </c:pt>
                <c:pt idx="18879">
                  <c:v>208.77899999999997</c:v>
                </c:pt>
                <c:pt idx="18880">
                  <c:v>208.48800000000011</c:v>
                </c:pt>
                <c:pt idx="18881">
                  <c:v>208.191</c:v>
                </c:pt>
                <c:pt idx="18882">
                  <c:v>207.88800000000012</c:v>
                </c:pt>
                <c:pt idx="18883">
                  <c:v>207.577</c:v>
                </c:pt>
                <c:pt idx="18884">
                  <c:v>207.261</c:v>
                </c:pt>
                <c:pt idx="18885">
                  <c:v>206.93700000000001</c:v>
                </c:pt>
                <c:pt idx="18886">
                  <c:v>206.608</c:v>
                </c:pt>
                <c:pt idx="18887">
                  <c:v>206.27199999999999</c:v>
                </c:pt>
                <c:pt idx="18888">
                  <c:v>205.929</c:v>
                </c:pt>
                <c:pt idx="18889">
                  <c:v>205.58</c:v>
                </c:pt>
                <c:pt idx="18890">
                  <c:v>205.22499999999999</c:v>
                </c:pt>
                <c:pt idx="18891">
                  <c:v>204.864</c:v>
                </c:pt>
                <c:pt idx="18892">
                  <c:v>204.49600000000001</c:v>
                </c:pt>
                <c:pt idx="18893">
                  <c:v>204.12200000000001</c:v>
                </c:pt>
                <c:pt idx="18894">
                  <c:v>203.74199999999999</c:v>
                </c:pt>
                <c:pt idx="18895">
                  <c:v>203.35600000000011</c:v>
                </c:pt>
                <c:pt idx="18896">
                  <c:v>202.96300000000002</c:v>
                </c:pt>
                <c:pt idx="18897">
                  <c:v>202.565</c:v>
                </c:pt>
                <c:pt idx="18898">
                  <c:v>202.16</c:v>
                </c:pt>
                <c:pt idx="18899">
                  <c:v>201.75</c:v>
                </c:pt>
                <c:pt idx="18900">
                  <c:v>201.333</c:v>
                </c:pt>
                <c:pt idx="18901">
                  <c:v>200.91</c:v>
                </c:pt>
                <c:pt idx="18902">
                  <c:v>200.48200000000011</c:v>
                </c:pt>
                <c:pt idx="18903">
                  <c:v>200.047</c:v>
                </c:pt>
                <c:pt idx="18904">
                  <c:v>199.607</c:v>
                </c:pt>
                <c:pt idx="18905">
                  <c:v>199.161</c:v>
                </c:pt>
                <c:pt idx="18906">
                  <c:v>198.70899999999997</c:v>
                </c:pt>
                <c:pt idx="18907">
                  <c:v>198.251</c:v>
                </c:pt>
                <c:pt idx="18908">
                  <c:v>197.78800000000001</c:v>
                </c:pt>
                <c:pt idx="18909">
                  <c:v>197.31800000000001</c:v>
                </c:pt>
                <c:pt idx="18910">
                  <c:v>196.84399999999999</c:v>
                </c:pt>
                <c:pt idx="18911">
                  <c:v>196.363</c:v>
                </c:pt>
                <c:pt idx="18912">
                  <c:v>195.87700000000001</c:v>
                </c:pt>
                <c:pt idx="18913">
                  <c:v>195.38600000000011</c:v>
                </c:pt>
                <c:pt idx="18914">
                  <c:v>194.88800000000012</c:v>
                </c:pt>
                <c:pt idx="18915">
                  <c:v>194.38600000000011</c:v>
                </c:pt>
                <c:pt idx="18916">
                  <c:v>193.87800000000001</c:v>
                </c:pt>
                <c:pt idx="18917">
                  <c:v>193.36500000000001</c:v>
                </c:pt>
                <c:pt idx="18918">
                  <c:v>192.846</c:v>
                </c:pt>
                <c:pt idx="18919">
                  <c:v>192.32200000000012</c:v>
                </c:pt>
                <c:pt idx="18920">
                  <c:v>191.79300000000001</c:v>
                </c:pt>
                <c:pt idx="18921">
                  <c:v>191.25800000000001</c:v>
                </c:pt>
                <c:pt idx="18922">
                  <c:v>190.71799999999999</c:v>
                </c:pt>
                <c:pt idx="18923">
                  <c:v>190.17399999999998</c:v>
                </c:pt>
                <c:pt idx="18924">
                  <c:v>189.624</c:v>
                </c:pt>
                <c:pt idx="18925">
                  <c:v>189.06900000000002</c:v>
                </c:pt>
                <c:pt idx="18926">
                  <c:v>188.50899999999999</c:v>
                </c:pt>
                <c:pt idx="18927">
                  <c:v>187.94399999999999</c:v>
                </c:pt>
                <c:pt idx="18928">
                  <c:v>187.374</c:v>
                </c:pt>
                <c:pt idx="18929">
                  <c:v>186.79900000000001</c:v>
                </c:pt>
                <c:pt idx="18930">
                  <c:v>186.21899999999999</c:v>
                </c:pt>
                <c:pt idx="18931">
                  <c:v>185.63499999999999</c:v>
                </c:pt>
                <c:pt idx="18932">
                  <c:v>185.04599999999999</c:v>
                </c:pt>
                <c:pt idx="18933">
                  <c:v>184.45200000000011</c:v>
                </c:pt>
                <c:pt idx="18934">
                  <c:v>183.85400000000001</c:v>
                </c:pt>
                <c:pt idx="18935">
                  <c:v>183.25</c:v>
                </c:pt>
                <c:pt idx="18936">
                  <c:v>182.64299999999997</c:v>
                </c:pt>
                <c:pt idx="18937">
                  <c:v>182.03100000000001</c:v>
                </c:pt>
                <c:pt idx="18938">
                  <c:v>181.41399999999999</c:v>
                </c:pt>
                <c:pt idx="18939">
                  <c:v>180.79300000000001</c:v>
                </c:pt>
                <c:pt idx="18940">
                  <c:v>180.167</c:v>
                </c:pt>
                <c:pt idx="18941">
                  <c:v>179.53800000000001</c:v>
                </c:pt>
                <c:pt idx="18942">
                  <c:v>178.904</c:v>
                </c:pt>
                <c:pt idx="18943">
                  <c:v>178.26499999999999</c:v>
                </c:pt>
                <c:pt idx="18944">
                  <c:v>177.62300000000002</c:v>
                </c:pt>
                <c:pt idx="18945">
                  <c:v>176.976</c:v>
                </c:pt>
                <c:pt idx="18946">
                  <c:v>176.32500000000007</c:v>
                </c:pt>
                <c:pt idx="18947">
                  <c:v>175.67099999999999</c:v>
                </c:pt>
                <c:pt idx="18948">
                  <c:v>175.012</c:v>
                </c:pt>
                <c:pt idx="18949">
                  <c:v>174.34900000000002</c:v>
                </c:pt>
                <c:pt idx="18950">
                  <c:v>173.68300000000002</c:v>
                </c:pt>
                <c:pt idx="18951">
                  <c:v>173.01300000000001</c:v>
                </c:pt>
                <c:pt idx="18952">
                  <c:v>172.339</c:v>
                </c:pt>
                <c:pt idx="18953">
                  <c:v>171.661</c:v>
                </c:pt>
                <c:pt idx="18954">
                  <c:v>170.97900000000001</c:v>
                </c:pt>
                <c:pt idx="18955">
                  <c:v>170.29399999999998</c:v>
                </c:pt>
                <c:pt idx="18956">
                  <c:v>169.60599999999999</c:v>
                </c:pt>
                <c:pt idx="18957">
                  <c:v>168.91300000000001</c:v>
                </c:pt>
                <c:pt idx="18958">
                  <c:v>168.21799999999999</c:v>
                </c:pt>
                <c:pt idx="18959">
                  <c:v>167.51900000000001</c:v>
                </c:pt>
                <c:pt idx="18960">
                  <c:v>166.81700000000001</c:v>
                </c:pt>
                <c:pt idx="18961">
                  <c:v>166.11099999999999</c:v>
                </c:pt>
                <c:pt idx="18962">
                  <c:v>165.40200000000004</c:v>
                </c:pt>
                <c:pt idx="18963">
                  <c:v>164.69</c:v>
                </c:pt>
                <c:pt idx="18964">
                  <c:v>163.97499999999999</c:v>
                </c:pt>
                <c:pt idx="18965">
                  <c:v>163.25700000000001</c:v>
                </c:pt>
                <c:pt idx="18966">
                  <c:v>162.535</c:v>
                </c:pt>
                <c:pt idx="18967">
                  <c:v>161.81100000000001</c:v>
                </c:pt>
                <c:pt idx="18968">
                  <c:v>161.084</c:v>
                </c:pt>
                <c:pt idx="18969">
                  <c:v>160.3550000000001</c:v>
                </c:pt>
                <c:pt idx="18970">
                  <c:v>159.62200000000001</c:v>
                </c:pt>
                <c:pt idx="18971">
                  <c:v>158.88700000000011</c:v>
                </c:pt>
                <c:pt idx="18972">
                  <c:v>158.148</c:v>
                </c:pt>
                <c:pt idx="18973">
                  <c:v>157.40800000000004</c:v>
                </c:pt>
                <c:pt idx="18974">
                  <c:v>156.66499999999999</c:v>
                </c:pt>
                <c:pt idx="18975">
                  <c:v>155.91900000000001</c:v>
                </c:pt>
                <c:pt idx="18976">
                  <c:v>155.17099999999999</c:v>
                </c:pt>
                <c:pt idx="18977">
                  <c:v>154.42100000000011</c:v>
                </c:pt>
                <c:pt idx="18978">
                  <c:v>153.66800000000001</c:v>
                </c:pt>
                <c:pt idx="18979">
                  <c:v>152.91300000000001</c:v>
                </c:pt>
                <c:pt idx="18980">
                  <c:v>152.15600000000001</c:v>
                </c:pt>
                <c:pt idx="18981">
                  <c:v>151.39700000000011</c:v>
                </c:pt>
                <c:pt idx="18982">
                  <c:v>150.63499999999999</c:v>
                </c:pt>
                <c:pt idx="18983">
                  <c:v>149.87200000000001</c:v>
                </c:pt>
                <c:pt idx="18984">
                  <c:v>149.107</c:v>
                </c:pt>
                <c:pt idx="18985">
                  <c:v>148.34</c:v>
                </c:pt>
                <c:pt idx="18986">
                  <c:v>147.571</c:v>
                </c:pt>
                <c:pt idx="18987">
                  <c:v>146.80000000000001</c:v>
                </c:pt>
                <c:pt idx="18988">
                  <c:v>146.02800000000011</c:v>
                </c:pt>
                <c:pt idx="18989">
                  <c:v>145.25399999999999</c:v>
                </c:pt>
                <c:pt idx="18990">
                  <c:v>144.47900000000001</c:v>
                </c:pt>
                <c:pt idx="18991">
                  <c:v>143.702</c:v>
                </c:pt>
                <c:pt idx="18992">
                  <c:v>142.923</c:v>
                </c:pt>
                <c:pt idx="18993">
                  <c:v>142.14399999999998</c:v>
                </c:pt>
                <c:pt idx="18994">
                  <c:v>141.363</c:v>
                </c:pt>
                <c:pt idx="18995">
                  <c:v>140.58000000000001</c:v>
                </c:pt>
                <c:pt idx="18996">
                  <c:v>139.797</c:v>
                </c:pt>
                <c:pt idx="18997">
                  <c:v>139.012</c:v>
                </c:pt>
                <c:pt idx="18998">
                  <c:v>138.227</c:v>
                </c:pt>
                <c:pt idx="18999">
                  <c:v>137.44</c:v>
                </c:pt>
                <c:pt idx="19000">
                  <c:v>136.65300000000002</c:v>
                </c:pt>
                <c:pt idx="19001">
                  <c:v>135.864</c:v>
                </c:pt>
                <c:pt idx="19002">
                  <c:v>135.07499999999999</c:v>
                </c:pt>
                <c:pt idx="19003">
                  <c:v>134.286</c:v>
                </c:pt>
                <c:pt idx="19004">
                  <c:v>133.495</c:v>
                </c:pt>
                <c:pt idx="19005">
                  <c:v>132.70399999999998</c:v>
                </c:pt>
                <c:pt idx="19006">
                  <c:v>131.91300000000001</c:v>
                </c:pt>
                <c:pt idx="19007">
                  <c:v>131.12100000000001</c:v>
                </c:pt>
                <c:pt idx="19008">
                  <c:v>130.32800000000012</c:v>
                </c:pt>
                <c:pt idx="19009">
                  <c:v>129.536</c:v>
                </c:pt>
                <c:pt idx="19010">
                  <c:v>128.74299999999999</c:v>
                </c:pt>
                <c:pt idx="19011">
                  <c:v>127.95</c:v>
                </c:pt>
                <c:pt idx="19012">
                  <c:v>127.15600000000001</c:v>
                </c:pt>
                <c:pt idx="19013">
                  <c:v>126.363</c:v>
                </c:pt>
                <c:pt idx="19014">
                  <c:v>125.57</c:v>
                </c:pt>
                <c:pt idx="19015">
                  <c:v>124.777</c:v>
                </c:pt>
                <c:pt idx="19016">
                  <c:v>123.98399999999999</c:v>
                </c:pt>
                <c:pt idx="19017">
                  <c:v>123.191</c:v>
                </c:pt>
                <c:pt idx="19018">
                  <c:v>122.398</c:v>
                </c:pt>
                <c:pt idx="19019">
                  <c:v>121.60599999999998</c:v>
                </c:pt>
                <c:pt idx="19020">
                  <c:v>120.81399999999999</c:v>
                </c:pt>
                <c:pt idx="19021">
                  <c:v>120.023</c:v>
                </c:pt>
                <c:pt idx="19022">
                  <c:v>119.232</c:v>
                </c:pt>
                <c:pt idx="19023">
                  <c:v>118.44200000000002</c:v>
                </c:pt>
                <c:pt idx="19024">
                  <c:v>117.65300000000001</c:v>
                </c:pt>
                <c:pt idx="19025">
                  <c:v>116.864</c:v>
                </c:pt>
                <c:pt idx="19026">
                  <c:v>116.077</c:v>
                </c:pt>
                <c:pt idx="19027">
                  <c:v>115.29</c:v>
                </c:pt>
                <c:pt idx="19028">
                  <c:v>114.504</c:v>
                </c:pt>
                <c:pt idx="19029">
                  <c:v>113.71899999999999</c:v>
                </c:pt>
                <c:pt idx="19030">
                  <c:v>112.935</c:v>
                </c:pt>
                <c:pt idx="19031">
                  <c:v>112.15199999999999</c:v>
                </c:pt>
                <c:pt idx="19032">
                  <c:v>111.371</c:v>
                </c:pt>
                <c:pt idx="19033">
                  <c:v>110.59099999999999</c:v>
                </c:pt>
                <c:pt idx="19034">
                  <c:v>109.812</c:v>
                </c:pt>
                <c:pt idx="19035">
                  <c:v>109.035</c:v>
                </c:pt>
                <c:pt idx="19036">
                  <c:v>108.259</c:v>
                </c:pt>
                <c:pt idx="19037">
                  <c:v>107.485</c:v>
                </c:pt>
                <c:pt idx="19038">
                  <c:v>106.712</c:v>
                </c:pt>
                <c:pt idx="19039">
                  <c:v>105.94100000000007</c:v>
                </c:pt>
                <c:pt idx="19040">
                  <c:v>105.17199999999998</c:v>
                </c:pt>
                <c:pt idx="19041">
                  <c:v>104.405</c:v>
                </c:pt>
                <c:pt idx="19042">
                  <c:v>103.639</c:v>
                </c:pt>
                <c:pt idx="19043">
                  <c:v>102.87599999999998</c:v>
                </c:pt>
                <c:pt idx="19044">
                  <c:v>102.114</c:v>
                </c:pt>
                <c:pt idx="19045">
                  <c:v>101.35499999999999</c:v>
                </c:pt>
                <c:pt idx="19046">
                  <c:v>100.598</c:v>
                </c:pt>
                <c:pt idx="19047">
                  <c:v>99.842600000000004</c:v>
                </c:pt>
                <c:pt idx="19048">
                  <c:v>99.0899</c:v>
                </c:pt>
                <c:pt idx="19049">
                  <c:v>98.339600000000004</c:v>
                </c:pt>
                <c:pt idx="19050">
                  <c:v>97.591600000000057</c:v>
                </c:pt>
                <c:pt idx="19051">
                  <c:v>96.846100000000007</c:v>
                </c:pt>
                <c:pt idx="19052">
                  <c:v>96.103200000000001</c:v>
                </c:pt>
                <c:pt idx="19053">
                  <c:v>95.362899999999982</c:v>
                </c:pt>
                <c:pt idx="19054">
                  <c:v>94.625299999999982</c:v>
                </c:pt>
                <c:pt idx="19055">
                  <c:v>93.8904</c:v>
                </c:pt>
                <c:pt idx="19056">
                  <c:v>93.158199999999979</c:v>
                </c:pt>
                <c:pt idx="19057">
                  <c:v>92.429000000000002</c:v>
                </c:pt>
                <c:pt idx="19058">
                  <c:v>91.702699999999993</c:v>
                </c:pt>
                <c:pt idx="19059">
                  <c:v>90.979299999999995</c:v>
                </c:pt>
                <c:pt idx="19060">
                  <c:v>90.259100000000004</c:v>
                </c:pt>
                <c:pt idx="19061">
                  <c:v>89.541799999999995</c:v>
                </c:pt>
                <c:pt idx="19062">
                  <c:v>88.827799999999982</c:v>
                </c:pt>
                <c:pt idx="19063">
                  <c:v>88.117000000000004</c:v>
                </c:pt>
                <c:pt idx="19064">
                  <c:v>87.409499999999994</c:v>
                </c:pt>
                <c:pt idx="19065">
                  <c:v>86.705299999999994</c:v>
                </c:pt>
                <c:pt idx="19066">
                  <c:v>86.004599999999996</c:v>
                </c:pt>
                <c:pt idx="19067">
                  <c:v>85.307300000000012</c:v>
                </c:pt>
                <c:pt idx="19068">
                  <c:v>84.613600000000005</c:v>
                </c:pt>
                <c:pt idx="19069">
                  <c:v>83.923400000000001</c:v>
                </c:pt>
                <c:pt idx="19070">
                  <c:v>83.236999999999995</c:v>
                </c:pt>
                <c:pt idx="19071">
                  <c:v>82.554100000000005</c:v>
                </c:pt>
                <c:pt idx="19072">
                  <c:v>81.874999999999986</c:v>
                </c:pt>
                <c:pt idx="19073">
                  <c:v>81.199799999999982</c:v>
                </c:pt>
                <c:pt idx="19074">
                  <c:v>80.52849999999998</c:v>
                </c:pt>
                <c:pt idx="19075">
                  <c:v>79.861099999999993</c:v>
                </c:pt>
                <c:pt idx="19076">
                  <c:v>79.197599999999994</c:v>
                </c:pt>
                <c:pt idx="19077">
                  <c:v>78.538299999999992</c:v>
                </c:pt>
                <c:pt idx="19078">
                  <c:v>77.882999999999981</c:v>
                </c:pt>
                <c:pt idx="19079">
                  <c:v>77.231800000000007</c:v>
                </c:pt>
                <c:pt idx="19080">
                  <c:v>76.584800000000001</c:v>
                </c:pt>
                <c:pt idx="19081">
                  <c:v>75.942099999999996</c:v>
                </c:pt>
                <c:pt idx="19082">
                  <c:v>75.303799999999981</c:v>
                </c:pt>
                <c:pt idx="19083">
                  <c:v>74.669799999999981</c:v>
                </c:pt>
                <c:pt idx="19084">
                  <c:v>74.040200000000027</c:v>
                </c:pt>
                <c:pt idx="19085">
                  <c:v>73.415000000000006</c:v>
                </c:pt>
                <c:pt idx="19086">
                  <c:v>72.794399999999996</c:v>
                </c:pt>
                <c:pt idx="19087">
                  <c:v>72.178399999999925</c:v>
                </c:pt>
                <c:pt idx="19088">
                  <c:v>71.566900000000004</c:v>
                </c:pt>
                <c:pt idx="19089">
                  <c:v>70.960099999999997</c:v>
                </c:pt>
                <c:pt idx="19090">
                  <c:v>70.358099999999979</c:v>
                </c:pt>
                <c:pt idx="19091">
                  <c:v>69.7607</c:v>
                </c:pt>
                <c:pt idx="19092">
                  <c:v>69.168199999999999</c:v>
                </c:pt>
                <c:pt idx="19093">
                  <c:v>68.580600000000004</c:v>
                </c:pt>
                <c:pt idx="19094">
                  <c:v>67.997800000000026</c:v>
                </c:pt>
                <c:pt idx="19095">
                  <c:v>67.42</c:v>
                </c:pt>
                <c:pt idx="19096">
                  <c:v>66.847200000000058</c:v>
                </c:pt>
                <c:pt idx="19097">
                  <c:v>66.279499999999999</c:v>
                </c:pt>
                <c:pt idx="19098">
                  <c:v>65.716800000000006</c:v>
                </c:pt>
                <c:pt idx="19099">
                  <c:v>65.159199999999998</c:v>
                </c:pt>
                <c:pt idx="19100">
                  <c:v>64.606799999999978</c:v>
                </c:pt>
                <c:pt idx="19101">
                  <c:v>64.059600000000003</c:v>
                </c:pt>
                <c:pt idx="19102">
                  <c:v>63.517600000000002</c:v>
                </c:pt>
                <c:pt idx="19103">
                  <c:v>62.981000000000002</c:v>
                </c:pt>
                <c:pt idx="19104">
                  <c:v>62.4497</c:v>
                </c:pt>
                <c:pt idx="19105">
                  <c:v>61.923700000000011</c:v>
                </c:pt>
                <c:pt idx="19106">
                  <c:v>61.403100000000002</c:v>
                </c:pt>
                <c:pt idx="19107">
                  <c:v>60.887999999999998</c:v>
                </c:pt>
                <c:pt idx="19108">
                  <c:v>60.378300000000003</c:v>
                </c:pt>
                <c:pt idx="19109">
                  <c:v>59.874200000000002</c:v>
                </c:pt>
                <c:pt idx="19110">
                  <c:v>59.375600000000006</c:v>
                </c:pt>
                <c:pt idx="19111">
                  <c:v>58.882600000000004</c:v>
                </c:pt>
                <c:pt idx="19112">
                  <c:v>58.395200000000003</c:v>
                </c:pt>
                <c:pt idx="19113">
                  <c:v>57.913499999999999</c:v>
                </c:pt>
                <c:pt idx="19114">
                  <c:v>57.437400000000004</c:v>
                </c:pt>
                <c:pt idx="19115">
                  <c:v>56.967100000000002</c:v>
                </c:pt>
                <c:pt idx="19116">
                  <c:v>56.502500000000012</c:v>
                </c:pt>
                <c:pt idx="19117">
                  <c:v>56.043700000000001</c:v>
                </c:pt>
                <c:pt idx="19118">
                  <c:v>55.590700000000012</c:v>
                </c:pt>
                <c:pt idx="19119">
                  <c:v>55.143600000000006</c:v>
                </c:pt>
                <c:pt idx="19120">
                  <c:v>54.702200000000012</c:v>
                </c:pt>
                <c:pt idx="19121">
                  <c:v>54.266900000000028</c:v>
                </c:pt>
                <c:pt idx="19122">
                  <c:v>53.837400000000002</c:v>
                </c:pt>
                <c:pt idx="19123">
                  <c:v>53.413800000000002</c:v>
                </c:pt>
                <c:pt idx="19124">
                  <c:v>52.996300000000012</c:v>
                </c:pt>
                <c:pt idx="19125">
                  <c:v>52.584699999999998</c:v>
                </c:pt>
                <c:pt idx="19126">
                  <c:v>52.179100000000012</c:v>
                </c:pt>
                <c:pt idx="19127">
                  <c:v>51.779600000000002</c:v>
                </c:pt>
                <c:pt idx="19128">
                  <c:v>51.386099999999999</c:v>
                </c:pt>
                <c:pt idx="19129">
                  <c:v>50.998700000000028</c:v>
                </c:pt>
                <c:pt idx="19130">
                  <c:v>50.6175</c:v>
                </c:pt>
                <c:pt idx="19131">
                  <c:v>50.242300000000029</c:v>
                </c:pt>
                <c:pt idx="19132">
                  <c:v>49.873200000000004</c:v>
                </c:pt>
                <c:pt idx="19133">
                  <c:v>49.510400000000004</c:v>
                </c:pt>
                <c:pt idx="19134">
                  <c:v>49.153700000000001</c:v>
                </c:pt>
                <c:pt idx="19135">
                  <c:v>48.803200000000004</c:v>
                </c:pt>
                <c:pt idx="19136">
                  <c:v>48.4589</c:v>
                </c:pt>
                <c:pt idx="19137">
                  <c:v>48.120800000000003</c:v>
                </c:pt>
                <c:pt idx="19138">
                  <c:v>47.789000000000001</c:v>
                </c:pt>
                <c:pt idx="19139">
                  <c:v>47.4634</c:v>
                </c:pt>
                <c:pt idx="19140">
                  <c:v>47.144000000000005</c:v>
                </c:pt>
                <c:pt idx="19141">
                  <c:v>46.831000000000003</c:v>
                </c:pt>
                <c:pt idx="19142">
                  <c:v>46.5242</c:v>
                </c:pt>
                <c:pt idx="19143">
                  <c:v>46.223700000000029</c:v>
                </c:pt>
                <c:pt idx="19144">
                  <c:v>45.929500000000012</c:v>
                </c:pt>
                <c:pt idx="19145">
                  <c:v>45.641600000000004</c:v>
                </c:pt>
                <c:pt idx="19146">
                  <c:v>45.36</c:v>
                </c:pt>
                <c:pt idx="19147">
                  <c:v>45.084699999999998</c:v>
                </c:pt>
                <c:pt idx="19148">
                  <c:v>44.815800000000003</c:v>
                </c:pt>
                <c:pt idx="19149">
                  <c:v>44.553200000000004</c:v>
                </c:pt>
                <c:pt idx="19150">
                  <c:v>44.296900000000029</c:v>
                </c:pt>
                <c:pt idx="19151">
                  <c:v>44.046900000000001</c:v>
                </c:pt>
                <c:pt idx="19152">
                  <c:v>43.8033</c:v>
                </c:pt>
                <c:pt idx="19153">
                  <c:v>43.566000000000003</c:v>
                </c:pt>
                <c:pt idx="19154">
                  <c:v>43.335100000000011</c:v>
                </c:pt>
                <c:pt idx="19155">
                  <c:v>43.110500000000002</c:v>
                </c:pt>
                <c:pt idx="19156">
                  <c:v>42.892200000000003</c:v>
                </c:pt>
                <c:pt idx="19157">
                  <c:v>42.680300000000003</c:v>
                </c:pt>
                <c:pt idx="19158">
                  <c:v>42.474699999999999</c:v>
                </c:pt>
                <c:pt idx="19159">
                  <c:v>42.275400000000012</c:v>
                </c:pt>
                <c:pt idx="19160">
                  <c:v>42.0824</c:v>
                </c:pt>
                <c:pt idx="19161">
                  <c:v>41.895800000000001</c:v>
                </c:pt>
                <c:pt idx="19162">
                  <c:v>41.715400000000002</c:v>
                </c:pt>
                <c:pt idx="19163">
                  <c:v>41.541400000000003</c:v>
                </c:pt>
                <c:pt idx="19164">
                  <c:v>41.373600000000003</c:v>
                </c:pt>
                <c:pt idx="19165">
                  <c:v>41.212100000000028</c:v>
                </c:pt>
                <c:pt idx="19166">
                  <c:v>41.056899999999999</c:v>
                </c:pt>
                <c:pt idx="19167">
                  <c:v>40.908000000000001</c:v>
                </c:pt>
                <c:pt idx="19168">
                  <c:v>40.765300000000039</c:v>
                </c:pt>
                <c:pt idx="19169">
                  <c:v>40.62890000000003</c:v>
                </c:pt>
                <c:pt idx="19170">
                  <c:v>40.498600000000003</c:v>
                </c:pt>
                <c:pt idx="19171">
                  <c:v>40.374699999999997</c:v>
                </c:pt>
                <c:pt idx="19172">
                  <c:v>40.256800000000005</c:v>
                </c:pt>
                <c:pt idx="19173">
                  <c:v>40.145200000000003</c:v>
                </c:pt>
                <c:pt idx="19174">
                  <c:v>40.039700000000003</c:v>
                </c:pt>
                <c:pt idx="19175">
                  <c:v>39.940400000000004</c:v>
                </c:pt>
                <c:pt idx="19176">
                  <c:v>39.847299999999997</c:v>
                </c:pt>
                <c:pt idx="19177">
                  <c:v>39.760200000000012</c:v>
                </c:pt>
                <c:pt idx="19178">
                  <c:v>39.679100000000012</c:v>
                </c:pt>
                <c:pt idx="19179">
                  <c:v>39.604300000000002</c:v>
                </c:pt>
                <c:pt idx="19180">
                  <c:v>39.535400000000003</c:v>
                </c:pt>
                <c:pt idx="19181">
                  <c:v>39.4726</c:v>
                </c:pt>
                <c:pt idx="19182">
                  <c:v>39.415800000000004</c:v>
                </c:pt>
                <c:pt idx="19183">
                  <c:v>39.364899999999999</c:v>
                </c:pt>
                <c:pt idx="19184">
                  <c:v>39.320100000000011</c:v>
                </c:pt>
                <c:pt idx="19185">
                  <c:v>39.281200000000005</c:v>
                </c:pt>
                <c:pt idx="19186">
                  <c:v>39.248200000000011</c:v>
                </c:pt>
                <c:pt idx="19187">
                  <c:v>39.220900000000029</c:v>
                </c:pt>
                <c:pt idx="19188">
                  <c:v>39.199700000000028</c:v>
                </c:pt>
                <c:pt idx="19189">
                  <c:v>39.184200000000004</c:v>
                </c:pt>
                <c:pt idx="19190">
                  <c:v>39.174600000000005</c:v>
                </c:pt>
                <c:pt idx="19191">
                  <c:v>39.170700000000011</c:v>
                </c:pt>
                <c:pt idx="19192">
                  <c:v>39.172600000000003</c:v>
                </c:pt>
                <c:pt idx="19193">
                  <c:v>39.180200000000006</c:v>
                </c:pt>
                <c:pt idx="19194">
                  <c:v>39.193400000000011</c:v>
                </c:pt>
                <c:pt idx="19195">
                  <c:v>39.212300000000013</c:v>
                </c:pt>
                <c:pt idx="19196">
                  <c:v>39.236800000000002</c:v>
                </c:pt>
                <c:pt idx="19197">
                  <c:v>39.267000000000003</c:v>
                </c:pt>
                <c:pt idx="19198">
                  <c:v>39.302600000000005</c:v>
                </c:pt>
                <c:pt idx="19199">
                  <c:v>39.343800000000002</c:v>
                </c:pt>
                <c:pt idx="19200">
                  <c:v>39.390500000000003</c:v>
                </c:pt>
                <c:pt idx="19201">
                  <c:v>39.442600000000006</c:v>
                </c:pt>
                <c:pt idx="19202">
                  <c:v>39.500100000000003</c:v>
                </c:pt>
                <c:pt idx="19203">
                  <c:v>39.563000000000002</c:v>
                </c:pt>
                <c:pt idx="19204">
                  <c:v>39.6312</c:v>
                </c:pt>
                <c:pt idx="19205">
                  <c:v>39.704800000000006</c:v>
                </c:pt>
                <c:pt idx="19206">
                  <c:v>39.783500000000011</c:v>
                </c:pt>
                <c:pt idx="19207">
                  <c:v>39.867600000000003</c:v>
                </c:pt>
                <c:pt idx="19208">
                  <c:v>39.956800000000001</c:v>
                </c:pt>
                <c:pt idx="19209">
                  <c:v>40.051099999999998</c:v>
                </c:pt>
                <c:pt idx="19210">
                  <c:v>40.150600000000004</c:v>
                </c:pt>
                <c:pt idx="19211">
                  <c:v>40.255000000000003</c:v>
                </c:pt>
                <c:pt idx="19212">
                  <c:v>40.364600000000003</c:v>
                </c:pt>
                <c:pt idx="19213">
                  <c:v>40.479000000000006</c:v>
                </c:pt>
                <c:pt idx="19214">
                  <c:v>40.59850000000003</c:v>
                </c:pt>
                <c:pt idx="19215">
                  <c:v>40.722900000000038</c:v>
                </c:pt>
                <c:pt idx="19216">
                  <c:v>40.851999999999997</c:v>
                </c:pt>
                <c:pt idx="19217">
                  <c:v>40.986000000000004</c:v>
                </c:pt>
                <c:pt idx="19218">
                  <c:v>41.124700000000011</c:v>
                </c:pt>
                <c:pt idx="19219">
                  <c:v>41.26810000000004</c:v>
                </c:pt>
                <c:pt idx="19220">
                  <c:v>41.4163</c:v>
                </c:pt>
                <c:pt idx="19221">
                  <c:v>41.569000000000003</c:v>
                </c:pt>
                <c:pt idx="19222">
                  <c:v>41.726400000000012</c:v>
                </c:pt>
                <c:pt idx="19223">
                  <c:v>41.888200000000005</c:v>
                </c:pt>
                <c:pt idx="19224">
                  <c:v>42.054600000000001</c:v>
                </c:pt>
                <c:pt idx="19225">
                  <c:v>42.22530000000004</c:v>
                </c:pt>
                <c:pt idx="19226">
                  <c:v>42.400500000000001</c:v>
                </c:pt>
                <c:pt idx="19227">
                  <c:v>42.58</c:v>
                </c:pt>
                <c:pt idx="19228">
                  <c:v>42.763700000000028</c:v>
                </c:pt>
                <c:pt idx="19229">
                  <c:v>42.951899999999995</c:v>
                </c:pt>
                <c:pt idx="19230">
                  <c:v>43.144000000000005</c:v>
                </c:pt>
                <c:pt idx="19231">
                  <c:v>43.340499999999999</c:v>
                </c:pt>
                <c:pt idx="19232">
                  <c:v>43.540900000000001</c:v>
                </c:pt>
                <c:pt idx="19233">
                  <c:v>43.745500000000028</c:v>
                </c:pt>
                <c:pt idx="19234">
                  <c:v>43.954000000000001</c:v>
                </c:pt>
                <c:pt idx="19235">
                  <c:v>44.166400000000003</c:v>
                </c:pt>
                <c:pt idx="19236">
                  <c:v>44.382899999999999</c:v>
                </c:pt>
                <c:pt idx="19237">
                  <c:v>44.603100000000012</c:v>
                </c:pt>
                <c:pt idx="19238">
                  <c:v>44.827100000000002</c:v>
                </c:pt>
                <c:pt idx="19239">
                  <c:v>45.054900000000004</c:v>
                </c:pt>
                <c:pt idx="19240">
                  <c:v>45.286300000000011</c:v>
                </c:pt>
                <c:pt idx="19241">
                  <c:v>45.5214</c:v>
                </c:pt>
                <c:pt idx="19242">
                  <c:v>45.76010000000003</c:v>
                </c:pt>
                <c:pt idx="19243">
                  <c:v>46.002200000000002</c:v>
                </c:pt>
                <c:pt idx="19244">
                  <c:v>46.248000000000012</c:v>
                </c:pt>
                <c:pt idx="19245">
                  <c:v>46.497100000000003</c:v>
                </c:pt>
                <c:pt idx="19246">
                  <c:v>46.749600000000001</c:v>
                </c:pt>
                <c:pt idx="19247">
                  <c:v>47.005400000000002</c:v>
                </c:pt>
                <c:pt idx="19248">
                  <c:v>47.264600000000002</c:v>
                </c:pt>
                <c:pt idx="19249">
                  <c:v>47.526900000000012</c:v>
                </c:pt>
                <c:pt idx="19250">
                  <c:v>47.792400000000029</c:v>
                </c:pt>
                <c:pt idx="19251">
                  <c:v>48.061100000000003</c:v>
                </c:pt>
                <c:pt idx="19252">
                  <c:v>48.332800000000006</c:v>
                </c:pt>
                <c:pt idx="19253">
                  <c:v>48.607500000000002</c:v>
                </c:pt>
                <c:pt idx="19254">
                  <c:v>48.885100000000001</c:v>
                </c:pt>
                <c:pt idx="19255">
                  <c:v>49.165700000000029</c:v>
                </c:pt>
                <c:pt idx="19256">
                  <c:v>49.449100000000001</c:v>
                </c:pt>
                <c:pt idx="19257">
                  <c:v>49.735400000000013</c:v>
                </c:pt>
                <c:pt idx="19258">
                  <c:v>50.024300000000011</c:v>
                </c:pt>
                <c:pt idx="19259">
                  <c:v>50.316099999999999</c:v>
                </c:pt>
                <c:pt idx="19260">
                  <c:v>50.610400000000006</c:v>
                </c:pt>
                <c:pt idx="19261">
                  <c:v>50.907299999999999</c:v>
                </c:pt>
                <c:pt idx="19262">
                  <c:v>51.206700000000012</c:v>
                </c:pt>
                <c:pt idx="19263">
                  <c:v>51.508700000000012</c:v>
                </c:pt>
                <c:pt idx="19264">
                  <c:v>51.813200000000002</c:v>
                </c:pt>
                <c:pt idx="19265">
                  <c:v>52.119900000000001</c:v>
                </c:pt>
                <c:pt idx="19266">
                  <c:v>52.429000000000002</c:v>
                </c:pt>
                <c:pt idx="19267">
                  <c:v>52.740400000000001</c:v>
                </c:pt>
                <c:pt idx="19268">
                  <c:v>53.054000000000002</c:v>
                </c:pt>
                <c:pt idx="19269">
                  <c:v>53.369800000000005</c:v>
                </c:pt>
                <c:pt idx="19270">
                  <c:v>53.6877</c:v>
                </c:pt>
                <c:pt idx="19271">
                  <c:v>54.0077</c:v>
                </c:pt>
                <c:pt idx="19272">
                  <c:v>54.329800000000006</c:v>
                </c:pt>
                <c:pt idx="19273">
                  <c:v>54.653700000000001</c:v>
                </c:pt>
                <c:pt idx="19274">
                  <c:v>54.979700000000001</c:v>
                </c:pt>
                <c:pt idx="19275">
                  <c:v>55.307499999999997</c:v>
                </c:pt>
                <c:pt idx="19276">
                  <c:v>55.637100000000011</c:v>
                </c:pt>
                <c:pt idx="19277">
                  <c:v>55.968500000000013</c:v>
                </c:pt>
                <c:pt idx="19278">
                  <c:v>56.301699999999997</c:v>
                </c:pt>
                <c:pt idx="19279">
                  <c:v>56.636400000000002</c:v>
                </c:pt>
                <c:pt idx="19280">
                  <c:v>56.972900000000003</c:v>
                </c:pt>
                <c:pt idx="19281">
                  <c:v>57.310899999999997</c:v>
                </c:pt>
                <c:pt idx="19282">
                  <c:v>57.650500000000001</c:v>
                </c:pt>
                <c:pt idx="19283">
                  <c:v>57.991500000000002</c:v>
                </c:pt>
                <c:pt idx="19284">
                  <c:v>58.334000000000003</c:v>
                </c:pt>
                <c:pt idx="19285">
                  <c:v>58.677900000000001</c:v>
                </c:pt>
                <c:pt idx="19286">
                  <c:v>59.023100000000028</c:v>
                </c:pt>
                <c:pt idx="19287">
                  <c:v>59.369600000000005</c:v>
                </c:pt>
                <c:pt idx="19288">
                  <c:v>59.717400000000005</c:v>
                </c:pt>
                <c:pt idx="19289">
                  <c:v>60.066300000000012</c:v>
                </c:pt>
                <c:pt idx="19290">
                  <c:v>60.416499999999999</c:v>
                </c:pt>
                <c:pt idx="19291">
                  <c:v>60.767800000000001</c:v>
                </c:pt>
                <c:pt idx="19292">
                  <c:v>61.120100000000029</c:v>
                </c:pt>
                <c:pt idx="19293">
                  <c:v>61.473400000000005</c:v>
                </c:pt>
                <c:pt idx="19294">
                  <c:v>61.827800000000003</c:v>
                </c:pt>
                <c:pt idx="19295">
                  <c:v>62.183100000000003</c:v>
                </c:pt>
                <c:pt idx="19296">
                  <c:v>62.539300000000011</c:v>
                </c:pt>
                <c:pt idx="19297">
                  <c:v>62.8964</c:v>
                </c:pt>
                <c:pt idx="19298">
                  <c:v>63.254300000000001</c:v>
                </c:pt>
                <c:pt idx="19299">
                  <c:v>63.613</c:v>
                </c:pt>
                <c:pt idx="19300">
                  <c:v>63.972500000000011</c:v>
                </c:pt>
                <c:pt idx="19301">
                  <c:v>64.332599999999999</c:v>
                </c:pt>
                <c:pt idx="19302">
                  <c:v>64.693399999999983</c:v>
                </c:pt>
                <c:pt idx="19303">
                  <c:v>65.054699999999997</c:v>
                </c:pt>
                <c:pt idx="19304">
                  <c:v>65.416799999999995</c:v>
                </c:pt>
                <c:pt idx="19305">
                  <c:v>65.779299999999992</c:v>
                </c:pt>
                <c:pt idx="19306">
                  <c:v>66.142299999999992</c:v>
                </c:pt>
                <c:pt idx="19307">
                  <c:v>66.505899999999983</c:v>
                </c:pt>
                <c:pt idx="19308">
                  <c:v>66.869900000000001</c:v>
                </c:pt>
                <c:pt idx="19309">
                  <c:v>67.234300000000005</c:v>
                </c:pt>
                <c:pt idx="19310">
                  <c:v>67.599000000000004</c:v>
                </c:pt>
                <c:pt idx="19311">
                  <c:v>67.964100000000059</c:v>
                </c:pt>
                <c:pt idx="19312">
                  <c:v>68.329399999999978</c:v>
                </c:pt>
                <c:pt idx="19313">
                  <c:v>68.695099999999982</c:v>
                </c:pt>
                <c:pt idx="19314">
                  <c:v>69.061099999999996</c:v>
                </c:pt>
                <c:pt idx="19315">
                  <c:v>69.427200000000056</c:v>
                </c:pt>
                <c:pt idx="19316">
                  <c:v>69.793499999999995</c:v>
                </c:pt>
                <c:pt idx="19317">
                  <c:v>70.159799999999947</c:v>
                </c:pt>
                <c:pt idx="19318">
                  <c:v>70.526399999999981</c:v>
                </c:pt>
                <c:pt idx="19319">
                  <c:v>70.893100000000004</c:v>
                </c:pt>
                <c:pt idx="19320">
                  <c:v>71.259699999999995</c:v>
                </c:pt>
                <c:pt idx="19321">
                  <c:v>71.626499999999979</c:v>
                </c:pt>
                <c:pt idx="19322">
                  <c:v>71.993200000000058</c:v>
                </c:pt>
                <c:pt idx="19323">
                  <c:v>72.359899999999982</c:v>
                </c:pt>
                <c:pt idx="19324">
                  <c:v>72.726600000000005</c:v>
                </c:pt>
                <c:pt idx="19325">
                  <c:v>73.093199999999996</c:v>
                </c:pt>
                <c:pt idx="19326">
                  <c:v>73.459800000000001</c:v>
                </c:pt>
                <c:pt idx="19327">
                  <c:v>73.826099999999983</c:v>
                </c:pt>
                <c:pt idx="19328">
                  <c:v>74.192399999999978</c:v>
                </c:pt>
                <c:pt idx="19329">
                  <c:v>74.558499999999981</c:v>
                </c:pt>
                <c:pt idx="19330">
                  <c:v>74.924400000000006</c:v>
                </c:pt>
                <c:pt idx="19331">
                  <c:v>75.290099999999995</c:v>
                </c:pt>
                <c:pt idx="19332">
                  <c:v>75.655599999999978</c:v>
                </c:pt>
                <c:pt idx="19333">
                  <c:v>76.02079999999998</c:v>
                </c:pt>
                <c:pt idx="19334">
                  <c:v>76.385799999999989</c:v>
                </c:pt>
                <c:pt idx="19335">
                  <c:v>76.750500000000002</c:v>
                </c:pt>
                <c:pt idx="19336">
                  <c:v>77.114900000000006</c:v>
                </c:pt>
                <c:pt idx="19337">
                  <c:v>77.478999999999999</c:v>
                </c:pt>
                <c:pt idx="19338">
                  <c:v>77.842799999999983</c:v>
                </c:pt>
                <c:pt idx="19339">
                  <c:v>78.206199999999995</c:v>
                </c:pt>
                <c:pt idx="19340">
                  <c:v>78.569300000000013</c:v>
                </c:pt>
                <c:pt idx="19341">
                  <c:v>78.931900000000027</c:v>
                </c:pt>
                <c:pt idx="19342">
                  <c:v>79.294300000000007</c:v>
                </c:pt>
                <c:pt idx="19343">
                  <c:v>79.656199999999998</c:v>
                </c:pt>
                <c:pt idx="19344">
                  <c:v>80.017700000000005</c:v>
                </c:pt>
                <c:pt idx="19345">
                  <c:v>80.378799999999941</c:v>
                </c:pt>
                <c:pt idx="19346">
                  <c:v>80.739400000000003</c:v>
                </c:pt>
                <c:pt idx="19347">
                  <c:v>81.099599999999995</c:v>
                </c:pt>
                <c:pt idx="19348">
                  <c:v>81.459500000000006</c:v>
                </c:pt>
                <c:pt idx="19349">
                  <c:v>81.818799999999982</c:v>
                </c:pt>
                <c:pt idx="19350">
                  <c:v>82.177699999999987</c:v>
                </c:pt>
                <c:pt idx="19351">
                  <c:v>82.536100000000005</c:v>
                </c:pt>
                <c:pt idx="19352">
                  <c:v>82.894099999999995</c:v>
                </c:pt>
                <c:pt idx="19353">
                  <c:v>83.251499999999993</c:v>
                </c:pt>
                <c:pt idx="19354">
                  <c:v>83.608499999999978</c:v>
                </c:pt>
                <c:pt idx="19355">
                  <c:v>83.965000000000003</c:v>
                </c:pt>
                <c:pt idx="19356">
                  <c:v>84.320999999999998</c:v>
                </c:pt>
                <c:pt idx="19357">
                  <c:v>84.676599999999979</c:v>
                </c:pt>
                <c:pt idx="19358">
                  <c:v>85.031599999999997</c:v>
                </c:pt>
                <c:pt idx="19359">
                  <c:v>85.386200000000002</c:v>
                </c:pt>
                <c:pt idx="19360">
                  <c:v>85.740200000000058</c:v>
                </c:pt>
                <c:pt idx="19361">
                  <c:v>86.093900000000005</c:v>
                </c:pt>
                <c:pt idx="19362">
                  <c:v>86.44700000000006</c:v>
                </c:pt>
                <c:pt idx="19363">
                  <c:v>86.799600000000027</c:v>
                </c:pt>
                <c:pt idx="19364">
                  <c:v>87.151699999999991</c:v>
                </c:pt>
                <c:pt idx="19365">
                  <c:v>87.503399999999999</c:v>
                </c:pt>
                <c:pt idx="19366">
                  <c:v>87.854600000000005</c:v>
                </c:pt>
                <c:pt idx="19367">
                  <c:v>88.205299999999994</c:v>
                </c:pt>
                <c:pt idx="19368">
                  <c:v>88.555599999999998</c:v>
                </c:pt>
                <c:pt idx="19369">
                  <c:v>88.9054</c:v>
                </c:pt>
                <c:pt idx="19370">
                  <c:v>89.254800000000003</c:v>
                </c:pt>
                <c:pt idx="19371">
                  <c:v>89.603700000000003</c:v>
                </c:pt>
                <c:pt idx="19372">
                  <c:v>89.952200000000005</c:v>
                </c:pt>
                <c:pt idx="19373">
                  <c:v>90.300299999999993</c:v>
                </c:pt>
                <c:pt idx="19374">
                  <c:v>90.647900000000007</c:v>
                </c:pt>
                <c:pt idx="19375">
                  <c:v>90.995099999999994</c:v>
                </c:pt>
                <c:pt idx="19376">
                  <c:v>91.342000000000013</c:v>
                </c:pt>
                <c:pt idx="19377">
                  <c:v>91.688499999999948</c:v>
                </c:pt>
                <c:pt idx="19378">
                  <c:v>92.034600000000026</c:v>
                </c:pt>
                <c:pt idx="19379">
                  <c:v>92.380299999999991</c:v>
                </c:pt>
                <c:pt idx="19380">
                  <c:v>92.725799999999978</c:v>
                </c:pt>
                <c:pt idx="19381">
                  <c:v>93.070799999999949</c:v>
                </c:pt>
                <c:pt idx="19382">
                  <c:v>93.415600000000026</c:v>
                </c:pt>
                <c:pt idx="19383">
                  <c:v>93.76</c:v>
                </c:pt>
                <c:pt idx="19384">
                  <c:v>94.104200000000006</c:v>
                </c:pt>
                <c:pt idx="19385">
                  <c:v>94.448099999999997</c:v>
                </c:pt>
                <c:pt idx="19386">
                  <c:v>94.791700000000006</c:v>
                </c:pt>
                <c:pt idx="19387">
                  <c:v>95.135199999999998</c:v>
                </c:pt>
                <c:pt idx="19388">
                  <c:v>95.47829999999999</c:v>
                </c:pt>
                <c:pt idx="19389">
                  <c:v>95.821299999999994</c:v>
                </c:pt>
                <c:pt idx="19390">
                  <c:v>96.164100000000005</c:v>
                </c:pt>
                <c:pt idx="19391">
                  <c:v>96.506799999999998</c:v>
                </c:pt>
                <c:pt idx="19392">
                  <c:v>96.849300000000014</c:v>
                </c:pt>
                <c:pt idx="19393">
                  <c:v>97.191599999999994</c:v>
                </c:pt>
                <c:pt idx="19394">
                  <c:v>97.534000000000006</c:v>
                </c:pt>
                <c:pt idx="19395">
                  <c:v>97.87609999999998</c:v>
                </c:pt>
                <c:pt idx="19396">
                  <c:v>98.218199999999996</c:v>
                </c:pt>
                <c:pt idx="19397">
                  <c:v>98.560199999999995</c:v>
                </c:pt>
                <c:pt idx="19398">
                  <c:v>98.902299999999997</c:v>
                </c:pt>
                <c:pt idx="19399">
                  <c:v>99.244400000000027</c:v>
                </c:pt>
                <c:pt idx="19400">
                  <c:v>99.586500000000001</c:v>
                </c:pt>
                <c:pt idx="19401">
                  <c:v>99.928600000000003</c:v>
                </c:pt>
                <c:pt idx="19402">
                  <c:v>100.271</c:v>
                </c:pt>
                <c:pt idx="19403">
                  <c:v>100.613</c:v>
                </c:pt>
                <c:pt idx="19404">
                  <c:v>100.956</c:v>
                </c:pt>
                <c:pt idx="19405">
                  <c:v>101.298</c:v>
                </c:pt>
                <c:pt idx="19406">
                  <c:v>101.64100000000002</c:v>
                </c:pt>
                <c:pt idx="19407">
                  <c:v>101.98399999999999</c:v>
                </c:pt>
                <c:pt idx="19408">
                  <c:v>102.327</c:v>
                </c:pt>
                <c:pt idx="19409">
                  <c:v>102.66999999999999</c:v>
                </c:pt>
                <c:pt idx="19410">
                  <c:v>103.01400000000002</c:v>
                </c:pt>
                <c:pt idx="19411">
                  <c:v>103.35799999999999</c:v>
                </c:pt>
                <c:pt idx="19412">
                  <c:v>103.702</c:v>
                </c:pt>
                <c:pt idx="19413">
                  <c:v>104.04700000000005</c:v>
                </c:pt>
                <c:pt idx="19414">
                  <c:v>104.392</c:v>
                </c:pt>
                <c:pt idx="19415">
                  <c:v>104.73699999999999</c:v>
                </c:pt>
                <c:pt idx="19416">
                  <c:v>105.083</c:v>
                </c:pt>
                <c:pt idx="19417">
                  <c:v>105.429</c:v>
                </c:pt>
                <c:pt idx="19418">
                  <c:v>105.776</c:v>
                </c:pt>
                <c:pt idx="19419">
                  <c:v>106.12299999999998</c:v>
                </c:pt>
                <c:pt idx="19420">
                  <c:v>106.471</c:v>
                </c:pt>
                <c:pt idx="19421">
                  <c:v>106.82</c:v>
                </c:pt>
                <c:pt idx="19422">
                  <c:v>107.169</c:v>
                </c:pt>
                <c:pt idx="19423">
                  <c:v>107.518</c:v>
                </c:pt>
                <c:pt idx="19424">
                  <c:v>107.869</c:v>
                </c:pt>
                <c:pt idx="19425">
                  <c:v>108.22</c:v>
                </c:pt>
                <c:pt idx="19426">
                  <c:v>108.571</c:v>
                </c:pt>
                <c:pt idx="19427">
                  <c:v>108.92400000000002</c:v>
                </c:pt>
                <c:pt idx="19428">
                  <c:v>109.277</c:v>
                </c:pt>
                <c:pt idx="19429">
                  <c:v>109.631</c:v>
                </c:pt>
                <c:pt idx="19430">
                  <c:v>109.986</c:v>
                </c:pt>
                <c:pt idx="19431">
                  <c:v>110.34099999999999</c:v>
                </c:pt>
                <c:pt idx="19432">
                  <c:v>110.69799999999999</c:v>
                </c:pt>
                <c:pt idx="19433">
                  <c:v>111.05500000000001</c:v>
                </c:pt>
                <c:pt idx="19434">
                  <c:v>111.41400000000006</c:v>
                </c:pt>
                <c:pt idx="19435">
                  <c:v>111.773</c:v>
                </c:pt>
                <c:pt idx="19436">
                  <c:v>112.134</c:v>
                </c:pt>
                <c:pt idx="19437">
                  <c:v>112.495</c:v>
                </c:pt>
                <c:pt idx="19438">
                  <c:v>112.857</c:v>
                </c:pt>
                <c:pt idx="19439">
                  <c:v>113.221</c:v>
                </c:pt>
                <c:pt idx="19440">
                  <c:v>113.586</c:v>
                </c:pt>
                <c:pt idx="19441">
                  <c:v>113.95099999999999</c:v>
                </c:pt>
                <c:pt idx="19442">
                  <c:v>114.318</c:v>
                </c:pt>
                <c:pt idx="19443">
                  <c:v>114.68600000000001</c:v>
                </c:pt>
                <c:pt idx="19444">
                  <c:v>115.056</c:v>
                </c:pt>
                <c:pt idx="19445">
                  <c:v>115.426</c:v>
                </c:pt>
                <c:pt idx="19446">
                  <c:v>115.798</c:v>
                </c:pt>
                <c:pt idx="19447">
                  <c:v>116.17100000000001</c:v>
                </c:pt>
                <c:pt idx="19448">
                  <c:v>116.545</c:v>
                </c:pt>
                <c:pt idx="19449">
                  <c:v>116.92100000000002</c:v>
                </c:pt>
                <c:pt idx="19450">
                  <c:v>117.298</c:v>
                </c:pt>
                <c:pt idx="19451">
                  <c:v>117.67700000000001</c:v>
                </c:pt>
                <c:pt idx="19452">
                  <c:v>118.057</c:v>
                </c:pt>
                <c:pt idx="19453">
                  <c:v>118.438</c:v>
                </c:pt>
                <c:pt idx="19454">
                  <c:v>118.821</c:v>
                </c:pt>
                <c:pt idx="19455">
                  <c:v>119.205</c:v>
                </c:pt>
                <c:pt idx="19456">
                  <c:v>119.59099999999999</c:v>
                </c:pt>
                <c:pt idx="19457">
                  <c:v>119.97799999999999</c:v>
                </c:pt>
                <c:pt idx="19458">
                  <c:v>120.367</c:v>
                </c:pt>
                <c:pt idx="19459">
                  <c:v>120.758</c:v>
                </c:pt>
                <c:pt idx="19460">
                  <c:v>121.14999999999999</c:v>
                </c:pt>
                <c:pt idx="19461">
                  <c:v>121.54300000000002</c:v>
                </c:pt>
                <c:pt idx="19462">
                  <c:v>121.93899999999999</c:v>
                </c:pt>
                <c:pt idx="19463">
                  <c:v>122.336</c:v>
                </c:pt>
                <c:pt idx="19464">
                  <c:v>122.73399999999999</c:v>
                </c:pt>
                <c:pt idx="19465">
                  <c:v>123.13500000000001</c:v>
                </c:pt>
                <c:pt idx="19466">
                  <c:v>123.53700000000002</c:v>
                </c:pt>
                <c:pt idx="19467">
                  <c:v>123.94100000000007</c:v>
                </c:pt>
                <c:pt idx="19468">
                  <c:v>124.346</c:v>
                </c:pt>
                <c:pt idx="19469">
                  <c:v>124.753</c:v>
                </c:pt>
                <c:pt idx="19470">
                  <c:v>125.163</c:v>
                </c:pt>
                <c:pt idx="19471">
                  <c:v>125.57299999999998</c:v>
                </c:pt>
                <c:pt idx="19472">
                  <c:v>125.986</c:v>
                </c:pt>
                <c:pt idx="19473">
                  <c:v>126.40100000000002</c:v>
                </c:pt>
                <c:pt idx="19474">
                  <c:v>126.81699999999999</c:v>
                </c:pt>
                <c:pt idx="19475">
                  <c:v>127.235</c:v>
                </c:pt>
                <c:pt idx="19476">
                  <c:v>127.65499999999999</c:v>
                </c:pt>
                <c:pt idx="19477">
                  <c:v>128.077</c:v>
                </c:pt>
                <c:pt idx="19478">
                  <c:v>128.501</c:v>
                </c:pt>
                <c:pt idx="19479">
                  <c:v>128.92700000000011</c:v>
                </c:pt>
                <c:pt idx="19480">
                  <c:v>129.3550000000001</c:v>
                </c:pt>
                <c:pt idx="19481">
                  <c:v>129.78399999999999</c:v>
                </c:pt>
                <c:pt idx="19482">
                  <c:v>130.21599999999998</c:v>
                </c:pt>
                <c:pt idx="19483">
                  <c:v>130.64899999999997</c:v>
                </c:pt>
                <c:pt idx="19484">
                  <c:v>131.08500000000001</c:v>
                </c:pt>
                <c:pt idx="19485">
                  <c:v>131.52200000000011</c:v>
                </c:pt>
                <c:pt idx="19486">
                  <c:v>131.96100000000001</c:v>
                </c:pt>
                <c:pt idx="19487">
                  <c:v>132.40200000000004</c:v>
                </c:pt>
                <c:pt idx="19488">
                  <c:v>132.846</c:v>
                </c:pt>
                <c:pt idx="19489">
                  <c:v>133.291</c:v>
                </c:pt>
                <c:pt idx="19490">
                  <c:v>133.738</c:v>
                </c:pt>
                <c:pt idx="19491">
                  <c:v>134.18700000000001</c:v>
                </c:pt>
                <c:pt idx="19492">
                  <c:v>134.63800000000001</c:v>
                </c:pt>
                <c:pt idx="19493">
                  <c:v>135.09100000000001</c:v>
                </c:pt>
                <c:pt idx="19494">
                  <c:v>135.54599999999999</c:v>
                </c:pt>
                <c:pt idx="19495">
                  <c:v>136.00299999999999</c:v>
                </c:pt>
                <c:pt idx="19496">
                  <c:v>136.46200000000007</c:v>
                </c:pt>
                <c:pt idx="19497">
                  <c:v>136.923</c:v>
                </c:pt>
                <c:pt idx="19498">
                  <c:v>137.38600000000011</c:v>
                </c:pt>
                <c:pt idx="19499">
                  <c:v>137.85000000000011</c:v>
                </c:pt>
                <c:pt idx="19500">
                  <c:v>138.31700000000001</c:v>
                </c:pt>
                <c:pt idx="19501">
                  <c:v>138.786</c:v>
                </c:pt>
                <c:pt idx="19502">
                  <c:v>139.256</c:v>
                </c:pt>
                <c:pt idx="19503">
                  <c:v>139.72900000000001</c:v>
                </c:pt>
                <c:pt idx="19504">
                  <c:v>140.20299999999997</c:v>
                </c:pt>
                <c:pt idx="19505">
                  <c:v>140.68</c:v>
                </c:pt>
                <c:pt idx="19506">
                  <c:v>141.15800000000004</c:v>
                </c:pt>
                <c:pt idx="19507">
                  <c:v>141.63800000000001</c:v>
                </c:pt>
                <c:pt idx="19508">
                  <c:v>142.12</c:v>
                </c:pt>
                <c:pt idx="19509">
                  <c:v>142.60399999999998</c:v>
                </c:pt>
                <c:pt idx="19510">
                  <c:v>143.089</c:v>
                </c:pt>
                <c:pt idx="19511">
                  <c:v>143.577</c:v>
                </c:pt>
                <c:pt idx="19512">
                  <c:v>144.066</c:v>
                </c:pt>
                <c:pt idx="19513">
                  <c:v>144.55700000000004</c:v>
                </c:pt>
                <c:pt idx="19514">
                  <c:v>145.05000000000001</c:v>
                </c:pt>
                <c:pt idx="19515">
                  <c:v>145.54399999999998</c:v>
                </c:pt>
                <c:pt idx="19516">
                  <c:v>146.04</c:v>
                </c:pt>
                <c:pt idx="19517">
                  <c:v>146.53800000000001</c:v>
                </c:pt>
                <c:pt idx="19518">
                  <c:v>147.03800000000001</c:v>
                </c:pt>
                <c:pt idx="19519">
                  <c:v>147.53900000000002</c:v>
                </c:pt>
                <c:pt idx="19520">
                  <c:v>148.042</c:v>
                </c:pt>
                <c:pt idx="19521">
                  <c:v>148.54599999999999</c:v>
                </c:pt>
                <c:pt idx="19522">
                  <c:v>149.05200000000011</c:v>
                </c:pt>
                <c:pt idx="19523">
                  <c:v>149.56</c:v>
                </c:pt>
                <c:pt idx="19524">
                  <c:v>150.06900000000002</c:v>
                </c:pt>
                <c:pt idx="19525">
                  <c:v>150.58000000000001</c:v>
                </c:pt>
                <c:pt idx="19526">
                  <c:v>151.09200000000001</c:v>
                </c:pt>
                <c:pt idx="19527">
                  <c:v>151.60499999999999</c:v>
                </c:pt>
                <c:pt idx="19528">
                  <c:v>152.12</c:v>
                </c:pt>
                <c:pt idx="19529">
                  <c:v>152.636</c:v>
                </c:pt>
                <c:pt idx="19530">
                  <c:v>153.154</c:v>
                </c:pt>
                <c:pt idx="19531">
                  <c:v>153.67299999999997</c:v>
                </c:pt>
                <c:pt idx="19532">
                  <c:v>154.19300000000001</c:v>
                </c:pt>
                <c:pt idx="19533">
                  <c:v>154.71399999999988</c:v>
                </c:pt>
                <c:pt idx="19534">
                  <c:v>155.23699999999999</c:v>
                </c:pt>
                <c:pt idx="19535">
                  <c:v>155.76</c:v>
                </c:pt>
                <c:pt idx="19536">
                  <c:v>156.285</c:v>
                </c:pt>
                <c:pt idx="19537">
                  <c:v>156.81100000000001</c:v>
                </c:pt>
                <c:pt idx="19538">
                  <c:v>157.33800000000011</c:v>
                </c:pt>
                <c:pt idx="19539">
                  <c:v>157.86600000000001</c:v>
                </c:pt>
                <c:pt idx="19540">
                  <c:v>158.39400000000001</c:v>
                </c:pt>
                <c:pt idx="19541">
                  <c:v>158.92400000000001</c:v>
                </c:pt>
                <c:pt idx="19542">
                  <c:v>159.45400000000001</c:v>
                </c:pt>
                <c:pt idx="19543">
                  <c:v>159.9860000000001</c:v>
                </c:pt>
                <c:pt idx="19544">
                  <c:v>160.518</c:v>
                </c:pt>
                <c:pt idx="19545">
                  <c:v>161.05000000000001</c:v>
                </c:pt>
                <c:pt idx="19546">
                  <c:v>161.584</c:v>
                </c:pt>
                <c:pt idx="19547">
                  <c:v>162.11799999999999</c:v>
                </c:pt>
                <c:pt idx="19548">
                  <c:v>162.65200000000004</c:v>
                </c:pt>
                <c:pt idx="19549">
                  <c:v>163.18700000000001</c:v>
                </c:pt>
                <c:pt idx="19550">
                  <c:v>163.72300000000001</c:v>
                </c:pt>
                <c:pt idx="19551">
                  <c:v>164.25800000000001</c:v>
                </c:pt>
                <c:pt idx="19552">
                  <c:v>164.79499999999999</c:v>
                </c:pt>
                <c:pt idx="19553">
                  <c:v>165.33100000000007</c:v>
                </c:pt>
                <c:pt idx="19554">
                  <c:v>165.86800000000011</c:v>
                </c:pt>
                <c:pt idx="19555">
                  <c:v>166.405</c:v>
                </c:pt>
                <c:pt idx="19556">
                  <c:v>166.941</c:v>
                </c:pt>
                <c:pt idx="19557">
                  <c:v>167.47800000000001</c:v>
                </c:pt>
                <c:pt idx="19558">
                  <c:v>168.01499999999999</c:v>
                </c:pt>
                <c:pt idx="19559">
                  <c:v>168.55200000000011</c:v>
                </c:pt>
                <c:pt idx="19560">
                  <c:v>169.089</c:v>
                </c:pt>
                <c:pt idx="19561">
                  <c:v>169.626</c:v>
                </c:pt>
                <c:pt idx="19562">
                  <c:v>170.16200000000001</c:v>
                </c:pt>
                <c:pt idx="19563">
                  <c:v>170.69800000000001</c:v>
                </c:pt>
                <c:pt idx="19564">
                  <c:v>171.23399999999998</c:v>
                </c:pt>
                <c:pt idx="19565">
                  <c:v>171.76900000000001</c:v>
                </c:pt>
                <c:pt idx="19566">
                  <c:v>172.304</c:v>
                </c:pt>
                <c:pt idx="19567">
                  <c:v>172.83800000000011</c:v>
                </c:pt>
                <c:pt idx="19568">
                  <c:v>173.37100000000001</c:v>
                </c:pt>
                <c:pt idx="19569">
                  <c:v>173.904</c:v>
                </c:pt>
                <c:pt idx="19570">
                  <c:v>174.43600000000001</c:v>
                </c:pt>
                <c:pt idx="19571">
                  <c:v>174.96700000000001</c:v>
                </c:pt>
                <c:pt idx="19572">
                  <c:v>175.49700000000001</c:v>
                </c:pt>
                <c:pt idx="19573">
                  <c:v>176.02600000000001</c:v>
                </c:pt>
                <c:pt idx="19574">
                  <c:v>176.554</c:v>
                </c:pt>
                <c:pt idx="19575">
                  <c:v>177.08100000000007</c:v>
                </c:pt>
                <c:pt idx="19576">
                  <c:v>177.607</c:v>
                </c:pt>
                <c:pt idx="19577">
                  <c:v>178.13200000000001</c:v>
                </c:pt>
                <c:pt idx="19578">
                  <c:v>178.655</c:v>
                </c:pt>
                <c:pt idx="19579">
                  <c:v>179.17599999999999</c:v>
                </c:pt>
                <c:pt idx="19580">
                  <c:v>179.697</c:v>
                </c:pt>
                <c:pt idx="19581">
                  <c:v>180.21499999999995</c:v>
                </c:pt>
                <c:pt idx="19582">
                  <c:v>180.732</c:v>
                </c:pt>
                <c:pt idx="19583">
                  <c:v>181.24699999999999</c:v>
                </c:pt>
                <c:pt idx="19584">
                  <c:v>181.761</c:v>
                </c:pt>
                <c:pt idx="19585">
                  <c:v>182.27199999999999</c:v>
                </c:pt>
                <c:pt idx="19586">
                  <c:v>182.78200000000001</c:v>
                </c:pt>
                <c:pt idx="19587">
                  <c:v>183.28900000000002</c:v>
                </c:pt>
                <c:pt idx="19588">
                  <c:v>183.79499999999999</c:v>
                </c:pt>
                <c:pt idx="19589">
                  <c:v>184.298</c:v>
                </c:pt>
                <c:pt idx="19590">
                  <c:v>184.79900000000001</c:v>
                </c:pt>
                <c:pt idx="19591">
                  <c:v>185.298</c:v>
                </c:pt>
                <c:pt idx="19592">
                  <c:v>185.79399999999998</c:v>
                </c:pt>
                <c:pt idx="19593">
                  <c:v>186.28700000000001</c:v>
                </c:pt>
                <c:pt idx="19594">
                  <c:v>186.77899999999997</c:v>
                </c:pt>
                <c:pt idx="19595">
                  <c:v>187.267</c:v>
                </c:pt>
                <c:pt idx="19596">
                  <c:v>187.75299999999999</c:v>
                </c:pt>
                <c:pt idx="19597">
                  <c:v>188.23499999999999</c:v>
                </c:pt>
                <c:pt idx="19598">
                  <c:v>188.71499999999995</c:v>
                </c:pt>
                <c:pt idx="19599">
                  <c:v>189.19200000000001</c:v>
                </c:pt>
                <c:pt idx="19600">
                  <c:v>189.666</c:v>
                </c:pt>
                <c:pt idx="19601">
                  <c:v>190.136</c:v>
                </c:pt>
                <c:pt idx="19602">
                  <c:v>190.60399999999998</c:v>
                </c:pt>
                <c:pt idx="19603">
                  <c:v>191.06800000000001</c:v>
                </c:pt>
                <c:pt idx="19604">
                  <c:v>191.52800000000011</c:v>
                </c:pt>
                <c:pt idx="19605">
                  <c:v>191.98500000000001</c:v>
                </c:pt>
                <c:pt idx="19606">
                  <c:v>192.43900000000002</c:v>
                </c:pt>
                <c:pt idx="19607">
                  <c:v>192.88900000000001</c:v>
                </c:pt>
                <c:pt idx="19608">
                  <c:v>193.33500000000001</c:v>
                </c:pt>
                <c:pt idx="19609">
                  <c:v>193.77699999999999</c:v>
                </c:pt>
                <c:pt idx="19610">
                  <c:v>194.21499999999995</c:v>
                </c:pt>
                <c:pt idx="19611">
                  <c:v>194.65</c:v>
                </c:pt>
                <c:pt idx="19612">
                  <c:v>195.08</c:v>
                </c:pt>
                <c:pt idx="19613">
                  <c:v>195.506</c:v>
                </c:pt>
                <c:pt idx="19614">
                  <c:v>195.92800000000011</c:v>
                </c:pt>
                <c:pt idx="19615">
                  <c:v>196.346</c:v>
                </c:pt>
                <c:pt idx="19616">
                  <c:v>196.75899999999999</c:v>
                </c:pt>
                <c:pt idx="19617">
                  <c:v>197.167</c:v>
                </c:pt>
                <c:pt idx="19618">
                  <c:v>197.572</c:v>
                </c:pt>
                <c:pt idx="19619">
                  <c:v>197.971</c:v>
                </c:pt>
                <c:pt idx="19620">
                  <c:v>198.36600000000001</c:v>
                </c:pt>
                <c:pt idx="19621">
                  <c:v>198.755</c:v>
                </c:pt>
                <c:pt idx="19622">
                  <c:v>199.14</c:v>
                </c:pt>
                <c:pt idx="19623">
                  <c:v>199.52</c:v>
                </c:pt>
                <c:pt idx="19624">
                  <c:v>199.89500000000001</c:v>
                </c:pt>
                <c:pt idx="19625">
                  <c:v>200.26499999999999</c:v>
                </c:pt>
                <c:pt idx="19626">
                  <c:v>200.62900000000002</c:v>
                </c:pt>
                <c:pt idx="19627">
                  <c:v>200.989</c:v>
                </c:pt>
                <c:pt idx="19628">
                  <c:v>201.34200000000001</c:v>
                </c:pt>
                <c:pt idx="19629">
                  <c:v>201.691</c:v>
                </c:pt>
                <c:pt idx="19630">
                  <c:v>202.03300000000002</c:v>
                </c:pt>
                <c:pt idx="19631">
                  <c:v>202.37100000000001</c:v>
                </c:pt>
                <c:pt idx="19632">
                  <c:v>202.702</c:v>
                </c:pt>
                <c:pt idx="19633">
                  <c:v>203.02800000000011</c:v>
                </c:pt>
                <c:pt idx="19634">
                  <c:v>203.34700000000001</c:v>
                </c:pt>
                <c:pt idx="19635">
                  <c:v>203.661</c:v>
                </c:pt>
                <c:pt idx="19636">
                  <c:v>203.96900000000002</c:v>
                </c:pt>
                <c:pt idx="19637">
                  <c:v>204.27099999999999</c:v>
                </c:pt>
                <c:pt idx="19638">
                  <c:v>204.566</c:v>
                </c:pt>
                <c:pt idx="19639">
                  <c:v>204.85600000000011</c:v>
                </c:pt>
                <c:pt idx="19640">
                  <c:v>205.13900000000001</c:v>
                </c:pt>
                <c:pt idx="19641">
                  <c:v>205.41499999999999</c:v>
                </c:pt>
                <c:pt idx="19642">
                  <c:v>205.68600000000001</c:v>
                </c:pt>
                <c:pt idx="19643">
                  <c:v>205.94900000000001</c:v>
                </c:pt>
                <c:pt idx="19644">
                  <c:v>206.20599999999999</c:v>
                </c:pt>
                <c:pt idx="19645">
                  <c:v>206.45700000000011</c:v>
                </c:pt>
                <c:pt idx="19646">
                  <c:v>206.7</c:v>
                </c:pt>
                <c:pt idx="19647">
                  <c:v>206.93700000000001</c:v>
                </c:pt>
                <c:pt idx="19648">
                  <c:v>207.167</c:v>
                </c:pt>
                <c:pt idx="19649">
                  <c:v>207.39000000000001</c:v>
                </c:pt>
                <c:pt idx="19650">
                  <c:v>207.60499999999999</c:v>
                </c:pt>
                <c:pt idx="19651">
                  <c:v>207.81399999999999</c:v>
                </c:pt>
                <c:pt idx="19652">
                  <c:v>208.01599999999999</c:v>
                </c:pt>
                <c:pt idx="19653">
                  <c:v>208.20999999999998</c:v>
                </c:pt>
                <c:pt idx="19654">
                  <c:v>208.39800000000011</c:v>
                </c:pt>
                <c:pt idx="19655">
                  <c:v>208.577</c:v>
                </c:pt>
                <c:pt idx="19656">
                  <c:v>208.75</c:v>
                </c:pt>
                <c:pt idx="19657">
                  <c:v>208.91499999999999</c:v>
                </c:pt>
                <c:pt idx="19658">
                  <c:v>209.072</c:v>
                </c:pt>
                <c:pt idx="19659">
                  <c:v>209.22200000000001</c:v>
                </c:pt>
                <c:pt idx="19660">
                  <c:v>209.364</c:v>
                </c:pt>
                <c:pt idx="19661">
                  <c:v>209.4980000000001</c:v>
                </c:pt>
                <c:pt idx="19662">
                  <c:v>209.625</c:v>
                </c:pt>
                <c:pt idx="19663">
                  <c:v>209.74399999999989</c:v>
                </c:pt>
                <c:pt idx="19664">
                  <c:v>209.8550000000001</c:v>
                </c:pt>
                <c:pt idx="19665">
                  <c:v>209.95800000000011</c:v>
                </c:pt>
                <c:pt idx="19666">
                  <c:v>210.053</c:v>
                </c:pt>
                <c:pt idx="19667">
                  <c:v>210.14</c:v>
                </c:pt>
                <c:pt idx="19668">
                  <c:v>210.21899999999999</c:v>
                </c:pt>
                <c:pt idx="19669">
                  <c:v>210.29</c:v>
                </c:pt>
                <c:pt idx="19670">
                  <c:v>210.35200000000012</c:v>
                </c:pt>
                <c:pt idx="19671">
                  <c:v>210.40700000000001</c:v>
                </c:pt>
                <c:pt idx="19672">
                  <c:v>210.453</c:v>
                </c:pt>
                <c:pt idx="19673">
                  <c:v>210.49100000000001</c:v>
                </c:pt>
                <c:pt idx="19674">
                  <c:v>210.52</c:v>
                </c:pt>
                <c:pt idx="19675">
                  <c:v>210.541</c:v>
                </c:pt>
                <c:pt idx="19676">
                  <c:v>210.554</c:v>
                </c:pt>
                <c:pt idx="19677">
                  <c:v>210.55800000000011</c:v>
                </c:pt>
                <c:pt idx="19678">
                  <c:v>210.554</c:v>
                </c:pt>
                <c:pt idx="19679">
                  <c:v>210.541</c:v>
                </c:pt>
                <c:pt idx="19680">
                  <c:v>210.52</c:v>
                </c:pt>
                <c:pt idx="19681">
                  <c:v>210.49</c:v>
                </c:pt>
                <c:pt idx="19682">
                  <c:v>210.45100000000011</c:v>
                </c:pt>
                <c:pt idx="19683">
                  <c:v>210.40300000000002</c:v>
                </c:pt>
                <c:pt idx="19684">
                  <c:v>210.34700000000001</c:v>
                </c:pt>
                <c:pt idx="19685">
                  <c:v>210.28200000000001</c:v>
                </c:pt>
                <c:pt idx="19686">
                  <c:v>210.20899999999997</c:v>
                </c:pt>
                <c:pt idx="19687">
                  <c:v>210.126</c:v>
                </c:pt>
                <c:pt idx="19688">
                  <c:v>210.035</c:v>
                </c:pt>
                <c:pt idx="19689">
                  <c:v>209.935</c:v>
                </c:pt>
                <c:pt idx="19690">
                  <c:v>209.82600000000011</c:v>
                </c:pt>
                <c:pt idx="19691">
                  <c:v>209.708</c:v>
                </c:pt>
                <c:pt idx="19692">
                  <c:v>209.58100000000007</c:v>
                </c:pt>
                <c:pt idx="19693">
                  <c:v>209.44499999999999</c:v>
                </c:pt>
                <c:pt idx="19694">
                  <c:v>209.30100000000004</c:v>
                </c:pt>
                <c:pt idx="19695">
                  <c:v>209.14699999999999</c:v>
                </c:pt>
                <c:pt idx="19696">
                  <c:v>208.98500000000001</c:v>
                </c:pt>
                <c:pt idx="19697">
                  <c:v>208.81300000000002</c:v>
                </c:pt>
                <c:pt idx="19698">
                  <c:v>208.63200000000001</c:v>
                </c:pt>
                <c:pt idx="19699">
                  <c:v>208.44300000000001</c:v>
                </c:pt>
                <c:pt idx="19700">
                  <c:v>208.24399999999989</c:v>
                </c:pt>
                <c:pt idx="19701">
                  <c:v>208.03700000000001</c:v>
                </c:pt>
                <c:pt idx="19702">
                  <c:v>207.82000000000011</c:v>
                </c:pt>
                <c:pt idx="19703">
                  <c:v>207.595</c:v>
                </c:pt>
                <c:pt idx="19704">
                  <c:v>207.36</c:v>
                </c:pt>
                <c:pt idx="19705">
                  <c:v>207.11599999999999</c:v>
                </c:pt>
                <c:pt idx="19706">
                  <c:v>206.864</c:v>
                </c:pt>
                <c:pt idx="19707">
                  <c:v>206.602</c:v>
                </c:pt>
                <c:pt idx="19708">
                  <c:v>206.33100000000007</c:v>
                </c:pt>
                <c:pt idx="19709">
                  <c:v>206.05200000000011</c:v>
                </c:pt>
                <c:pt idx="19710">
                  <c:v>205.76300000000001</c:v>
                </c:pt>
                <c:pt idx="19711">
                  <c:v>205.465</c:v>
                </c:pt>
                <c:pt idx="19712">
                  <c:v>205.15900000000002</c:v>
                </c:pt>
                <c:pt idx="19713">
                  <c:v>204.84300000000002</c:v>
                </c:pt>
                <c:pt idx="19714">
                  <c:v>204.51900000000001</c:v>
                </c:pt>
                <c:pt idx="19715">
                  <c:v>204.185</c:v>
                </c:pt>
                <c:pt idx="19716">
                  <c:v>203.84300000000002</c:v>
                </c:pt>
                <c:pt idx="19717">
                  <c:v>203.4920000000001</c:v>
                </c:pt>
                <c:pt idx="19718">
                  <c:v>203.131</c:v>
                </c:pt>
                <c:pt idx="19719">
                  <c:v>202.762</c:v>
                </c:pt>
                <c:pt idx="19720">
                  <c:v>202.3850000000001</c:v>
                </c:pt>
                <c:pt idx="19721">
                  <c:v>201.9980000000001</c:v>
                </c:pt>
                <c:pt idx="19722">
                  <c:v>201.60300000000001</c:v>
                </c:pt>
                <c:pt idx="19723">
                  <c:v>201.19900000000001</c:v>
                </c:pt>
                <c:pt idx="19724">
                  <c:v>200.786</c:v>
                </c:pt>
                <c:pt idx="19725">
                  <c:v>200.364</c:v>
                </c:pt>
                <c:pt idx="19726">
                  <c:v>199.934</c:v>
                </c:pt>
                <c:pt idx="19727">
                  <c:v>199.495</c:v>
                </c:pt>
                <c:pt idx="19728">
                  <c:v>199.048</c:v>
                </c:pt>
                <c:pt idx="19729">
                  <c:v>198.59200000000001</c:v>
                </c:pt>
                <c:pt idx="19730">
                  <c:v>198.12800000000001</c:v>
                </c:pt>
                <c:pt idx="19731">
                  <c:v>197.655</c:v>
                </c:pt>
                <c:pt idx="19732">
                  <c:v>197.17399999999998</c:v>
                </c:pt>
                <c:pt idx="19733">
                  <c:v>196.684</c:v>
                </c:pt>
                <c:pt idx="19734">
                  <c:v>196.18600000000001</c:v>
                </c:pt>
                <c:pt idx="19735">
                  <c:v>195.68</c:v>
                </c:pt>
                <c:pt idx="19736">
                  <c:v>195.166</c:v>
                </c:pt>
                <c:pt idx="19737">
                  <c:v>194.64299999999997</c:v>
                </c:pt>
                <c:pt idx="19738">
                  <c:v>194.11199999999999</c:v>
                </c:pt>
                <c:pt idx="19739">
                  <c:v>193.57399999999998</c:v>
                </c:pt>
                <c:pt idx="19740">
                  <c:v>193.02700000000004</c:v>
                </c:pt>
                <c:pt idx="19741">
                  <c:v>192.47200000000001</c:v>
                </c:pt>
                <c:pt idx="19742">
                  <c:v>191.90900000000002</c:v>
                </c:pt>
                <c:pt idx="19743">
                  <c:v>191.339</c:v>
                </c:pt>
                <c:pt idx="19744">
                  <c:v>190.761</c:v>
                </c:pt>
                <c:pt idx="19745">
                  <c:v>190.17499999999998</c:v>
                </c:pt>
                <c:pt idx="19746">
                  <c:v>189.58100000000007</c:v>
                </c:pt>
                <c:pt idx="19747">
                  <c:v>188.9800000000001</c:v>
                </c:pt>
                <c:pt idx="19748">
                  <c:v>188.37100000000001</c:v>
                </c:pt>
                <c:pt idx="19749">
                  <c:v>187.755</c:v>
                </c:pt>
                <c:pt idx="19750">
                  <c:v>187.13200000000001</c:v>
                </c:pt>
                <c:pt idx="19751">
                  <c:v>186.501</c:v>
                </c:pt>
                <c:pt idx="19752">
                  <c:v>185.863</c:v>
                </c:pt>
                <c:pt idx="19753">
                  <c:v>185.21799999999999</c:v>
                </c:pt>
                <c:pt idx="19754">
                  <c:v>184.566</c:v>
                </c:pt>
                <c:pt idx="19755">
                  <c:v>183.90600000000001</c:v>
                </c:pt>
                <c:pt idx="19756">
                  <c:v>183.23999999999998</c:v>
                </c:pt>
                <c:pt idx="19757">
                  <c:v>182.56700000000001</c:v>
                </c:pt>
                <c:pt idx="19758">
                  <c:v>181.88700000000011</c:v>
                </c:pt>
                <c:pt idx="19759">
                  <c:v>181.20099999999999</c:v>
                </c:pt>
                <c:pt idx="19760">
                  <c:v>180.50800000000001</c:v>
                </c:pt>
                <c:pt idx="19761">
                  <c:v>179.80800000000011</c:v>
                </c:pt>
                <c:pt idx="19762">
                  <c:v>179.102</c:v>
                </c:pt>
                <c:pt idx="19763">
                  <c:v>178.39000000000001</c:v>
                </c:pt>
                <c:pt idx="19764">
                  <c:v>177.67099999999999</c:v>
                </c:pt>
                <c:pt idx="19765">
                  <c:v>176.947</c:v>
                </c:pt>
                <c:pt idx="19766">
                  <c:v>176.21599999999998</c:v>
                </c:pt>
                <c:pt idx="19767">
                  <c:v>175.47900000000001</c:v>
                </c:pt>
                <c:pt idx="19768">
                  <c:v>174.73699999999999</c:v>
                </c:pt>
                <c:pt idx="19769">
                  <c:v>173.98800000000011</c:v>
                </c:pt>
                <c:pt idx="19770">
                  <c:v>173.23399999999998</c:v>
                </c:pt>
                <c:pt idx="19771">
                  <c:v>172.47499999999999</c:v>
                </c:pt>
                <c:pt idx="19772">
                  <c:v>171.70899999999997</c:v>
                </c:pt>
                <c:pt idx="19773">
                  <c:v>170.93900000000002</c:v>
                </c:pt>
                <c:pt idx="19774">
                  <c:v>170.16300000000001</c:v>
                </c:pt>
                <c:pt idx="19775">
                  <c:v>169.38200000000012</c:v>
                </c:pt>
                <c:pt idx="19776">
                  <c:v>168.596</c:v>
                </c:pt>
                <c:pt idx="19777">
                  <c:v>167.80500000000001</c:v>
                </c:pt>
                <c:pt idx="19778">
                  <c:v>167.00899999999999</c:v>
                </c:pt>
                <c:pt idx="19779">
                  <c:v>166.208</c:v>
                </c:pt>
                <c:pt idx="19780">
                  <c:v>165.40300000000002</c:v>
                </c:pt>
                <c:pt idx="19781">
                  <c:v>164.59300000000002</c:v>
                </c:pt>
                <c:pt idx="19782">
                  <c:v>163.77899999999997</c:v>
                </c:pt>
                <c:pt idx="19783">
                  <c:v>162.96</c:v>
                </c:pt>
                <c:pt idx="19784">
                  <c:v>162.137</c:v>
                </c:pt>
                <c:pt idx="19785">
                  <c:v>161.31</c:v>
                </c:pt>
                <c:pt idx="19786">
                  <c:v>160.47900000000001</c:v>
                </c:pt>
                <c:pt idx="19787">
                  <c:v>159.64399999999998</c:v>
                </c:pt>
                <c:pt idx="19788">
                  <c:v>158.80600000000001</c:v>
                </c:pt>
                <c:pt idx="19789">
                  <c:v>157.964</c:v>
                </c:pt>
                <c:pt idx="19790">
                  <c:v>157.11799999999999</c:v>
                </c:pt>
                <c:pt idx="19791">
                  <c:v>156.26900000000001</c:v>
                </c:pt>
                <c:pt idx="19792">
                  <c:v>155.416</c:v>
                </c:pt>
                <c:pt idx="19793">
                  <c:v>154.56</c:v>
                </c:pt>
                <c:pt idx="19794">
                  <c:v>153.70099999999999</c:v>
                </c:pt>
                <c:pt idx="19795">
                  <c:v>152.84</c:v>
                </c:pt>
                <c:pt idx="19796">
                  <c:v>151.97499999999999</c:v>
                </c:pt>
                <c:pt idx="19797">
                  <c:v>151.108</c:v>
                </c:pt>
                <c:pt idx="19798">
                  <c:v>150.238</c:v>
                </c:pt>
                <c:pt idx="19799">
                  <c:v>149.36600000000001</c:v>
                </c:pt>
                <c:pt idx="19800">
                  <c:v>148.49100000000001</c:v>
                </c:pt>
                <c:pt idx="19801">
                  <c:v>147.61399999999998</c:v>
                </c:pt>
                <c:pt idx="19802">
                  <c:v>146.73499999999999</c:v>
                </c:pt>
                <c:pt idx="19803">
                  <c:v>145.85400000000001</c:v>
                </c:pt>
                <c:pt idx="19804">
                  <c:v>144.97200000000001</c:v>
                </c:pt>
                <c:pt idx="19805">
                  <c:v>144.08700000000007</c:v>
                </c:pt>
                <c:pt idx="19806">
                  <c:v>143.20099999999999</c:v>
                </c:pt>
                <c:pt idx="19807">
                  <c:v>142.31399999999999</c:v>
                </c:pt>
                <c:pt idx="19808">
                  <c:v>141.42500000000001</c:v>
                </c:pt>
                <c:pt idx="19809">
                  <c:v>140.535</c:v>
                </c:pt>
                <c:pt idx="19810">
                  <c:v>139.64299999999997</c:v>
                </c:pt>
                <c:pt idx="19811">
                  <c:v>138.751</c:v>
                </c:pt>
                <c:pt idx="19812">
                  <c:v>137.85800000000012</c:v>
                </c:pt>
                <c:pt idx="19813">
                  <c:v>136.965</c:v>
                </c:pt>
                <c:pt idx="19814">
                  <c:v>136.07</c:v>
                </c:pt>
                <c:pt idx="19815">
                  <c:v>135.17599999999999</c:v>
                </c:pt>
                <c:pt idx="19816">
                  <c:v>134.28100000000001</c:v>
                </c:pt>
                <c:pt idx="19817">
                  <c:v>133.3850000000001</c:v>
                </c:pt>
                <c:pt idx="19818">
                  <c:v>132.49</c:v>
                </c:pt>
                <c:pt idx="19819">
                  <c:v>131.595</c:v>
                </c:pt>
                <c:pt idx="19820">
                  <c:v>130.69900000000001</c:v>
                </c:pt>
                <c:pt idx="19821">
                  <c:v>129.80500000000001</c:v>
                </c:pt>
                <c:pt idx="19822">
                  <c:v>128.91</c:v>
                </c:pt>
                <c:pt idx="19823">
                  <c:v>128.017</c:v>
                </c:pt>
                <c:pt idx="19824">
                  <c:v>127.124</c:v>
                </c:pt>
                <c:pt idx="19825">
                  <c:v>126.23099999999999</c:v>
                </c:pt>
                <c:pt idx="19826">
                  <c:v>125.34</c:v>
                </c:pt>
                <c:pt idx="19827">
                  <c:v>124.45</c:v>
                </c:pt>
                <c:pt idx="19828">
                  <c:v>123.56100000000002</c:v>
                </c:pt>
                <c:pt idx="19829">
                  <c:v>122.67299999999994</c:v>
                </c:pt>
                <c:pt idx="19830">
                  <c:v>121.78700000000002</c:v>
                </c:pt>
                <c:pt idx="19831">
                  <c:v>120.902</c:v>
                </c:pt>
                <c:pt idx="19832">
                  <c:v>120.01900000000002</c:v>
                </c:pt>
                <c:pt idx="19833">
                  <c:v>119.13800000000001</c:v>
                </c:pt>
                <c:pt idx="19834">
                  <c:v>118.259</c:v>
                </c:pt>
                <c:pt idx="19835">
                  <c:v>117.38200000000001</c:v>
                </c:pt>
                <c:pt idx="19836">
                  <c:v>116.50700000000002</c:v>
                </c:pt>
                <c:pt idx="19837">
                  <c:v>115.63500000000001</c:v>
                </c:pt>
                <c:pt idx="19838">
                  <c:v>114.765</c:v>
                </c:pt>
                <c:pt idx="19839">
                  <c:v>113.89700000000002</c:v>
                </c:pt>
                <c:pt idx="19840">
                  <c:v>113.033</c:v>
                </c:pt>
                <c:pt idx="19841">
                  <c:v>112.17100000000001</c:v>
                </c:pt>
                <c:pt idx="19842">
                  <c:v>111.312</c:v>
                </c:pt>
                <c:pt idx="19843">
                  <c:v>110.456</c:v>
                </c:pt>
                <c:pt idx="19844">
                  <c:v>109.60299999999998</c:v>
                </c:pt>
                <c:pt idx="19845">
                  <c:v>108.754</c:v>
                </c:pt>
                <c:pt idx="19846">
                  <c:v>107.908</c:v>
                </c:pt>
                <c:pt idx="19847">
                  <c:v>107.066</c:v>
                </c:pt>
                <c:pt idx="19848">
                  <c:v>106.227</c:v>
                </c:pt>
                <c:pt idx="19849">
                  <c:v>105.393</c:v>
                </c:pt>
                <c:pt idx="19850">
                  <c:v>104.562</c:v>
                </c:pt>
                <c:pt idx="19851">
                  <c:v>103.735</c:v>
                </c:pt>
                <c:pt idx="19852">
                  <c:v>102.91200000000002</c:v>
                </c:pt>
                <c:pt idx="19853">
                  <c:v>102.093</c:v>
                </c:pt>
                <c:pt idx="19854">
                  <c:v>101.279</c:v>
                </c:pt>
                <c:pt idx="19855">
                  <c:v>100.47</c:v>
                </c:pt>
                <c:pt idx="19856">
                  <c:v>99.664699999999996</c:v>
                </c:pt>
                <c:pt idx="19857">
                  <c:v>98.864500000000007</c:v>
                </c:pt>
                <c:pt idx="19858">
                  <c:v>98.069000000000003</c:v>
                </c:pt>
                <c:pt idx="19859">
                  <c:v>97.27849999999998</c:v>
                </c:pt>
                <c:pt idx="19860">
                  <c:v>96.492999999999995</c:v>
                </c:pt>
                <c:pt idx="19861">
                  <c:v>95.712599999999995</c:v>
                </c:pt>
                <c:pt idx="19862">
                  <c:v>94.937500000000057</c:v>
                </c:pt>
                <c:pt idx="19863">
                  <c:v>94.1678</c:v>
                </c:pt>
                <c:pt idx="19864">
                  <c:v>93.403599999999997</c:v>
                </c:pt>
                <c:pt idx="19865">
                  <c:v>92.644800000000004</c:v>
                </c:pt>
                <c:pt idx="19866">
                  <c:v>91.891900000000007</c:v>
                </c:pt>
                <c:pt idx="19867">
                  <c:v>91.144599999999997</c:v>
                </c:pt>
                <c:pt idx="19868">
                  <c:v>90.403200000000027</c:v>
                </c:pt>
                <c:pt idx="19869">
                  <c:v>89.6678</c:v>
                </c:pt>
                <c:pt idx="19870">
                  <c:v>88.938500000000005</c:v>
                </c:pt>
                <c:pt idx="19871">
                  <c:v>88.215300000000013</c:v>
                </c:pt>
                <c:pt idx="19872">
                  <c:v>87.498400000000004</c:v>
                </c:pt>
                <c:pt idx="19873">
                  <c:v>86.787800000000004</c:v>
                </c:pt>
                <c:pt idx="19874">
                  <c:v>86.083699999999993</c:v>
                </c:pt>
                <c:pt idx="19875">
                  <c:v>85.386200000000002</c:v>
                </c:pt>
                <c:pt idx="19876">
                  <c:v>84.695300000000003</c:v>
                </c:pt>
                <c:pt idx="19877">
                  <c:v>84.011100000000027</c:v>
                </c:pt>
                <c:pt idx="19878">
                  <c:v>83.333600000000004</c:v>
                </c:pt>
                <c:pt idx="19879">
                  <c:v>82.6631</c:v>
                </c:pt>
                <c:pt idx="19880">
                  <c:v>81.999600000000058</c:v>
                </c:pt>
                <c:pt idx="19881">
                  <c:v>81.343199999999996</c:v>
                </c:pt>
                <c:pt idx="19882">
                  <c:v>80.693799999999982</c:v>
                </c:pt>
                <c:pt idx="19883">
                  <c:v>80.051699999999997</c:v>
                </c:pt>
                <c:pt idx="19884">
                  <c:v>79.416900000000027</c:v>
                </c:pt>
                <c:pt idx="19885">
                  <c:v>78.789500000000004</c:v>
                </c:pt>
                <c:pt idx="19886">
                  <c:v>78.169499999999999</c:v>
                </c:pt>
                <c:pt idx="19887">
                  <c:v>77.557199999999995</c:v>
                </c:pt>
                <c:pt idx="19888">
                  <c:v>76.952399999999983</c:v>
                </c:pt>
                <c:pt idx="19889">
                  <c:v>76.355199999999982</c:v>
                </c:pt>
                <c:pt idx="19890">
                  <c:v>75.765799999999999</c:v>
                </c:pt>
                <c:pt idx="19891">
                  <c:v>75.184299999999993</c:v>
                </c:pt>
                <c:pt idx="19892">
                  <c:v>74.610600000000005</c:v>
                </c:pt>
                <c:pt idx="19893">
                  <c:v>74.044900000000027</c:v>
                </c:pt>
                <c:pt idx="19894">
                  <c:v>73.487200000000058</c:v>
                </c:pt>
                <c:pt idx="19895">
                  <c:v>72.937500000000057</c:v>
                </c:pt>
                <c:pt idx="19896">
                  <c:v>72.396000000000001</c:v>
                </c:pt>
                <c:pt idx="19897">
                  <c:v>71.86269999999999</c:v>
                </c:pt>
                <c:pt idx="19898">
                  <c:v>71.337700000000012</c:v>
                </c:pt>
                <c:pt idx="19899">
                  <c:v>70.820999999999998</c:v>
                </c:pt>
                <c:pt idx="19900">
                  <c:v>70.312699999999992</c:v>
                </c:pt>
                <c:pt idx="19901">
                  <c:v>69.812699999999992</c:v>
                </c:pt>
                <c:pt idx="19902">
                  <c:v>69.321299999999994</c:v>
                </c:pt>
                <c:pt idx="19903">
                  <c:v>68.83829999999999</c:v>
                </c:pt>
                <c:pt idx="19904">
                  <c:v>68.364000000000004</c:v>
                </c:pt>
                <c:pt idx="19905">
                  <c:v>67.898200000000003</c:v>
                </c:pt>
                <c:pt idx="19906">
                  <c:v>67.44120000000008</c:v>
                </c:pt>
                <c:pt idx="19907">
                  <c:v>66.992800000000003</c:v>
                </c:pt>
                <c:pt idx="19908">
                  <c:v>66.553100000000001</c:v>
                </c:pt>
                <c:pt idx="19909">
                  <c:v>66.122199999999978</c:v>
                </c:pt>
                <c:pt idx="19910">
                  <c:v>65.700199999999995</c:v>
                </c:pt>
                <c:pt idx="19911">
                  <c:v>65.287000000000006</c:v>
                </c:pt>
                <c:pt idx="19912">
                  <c:v>64.882699999999986</c:v>
                </c:pt>
                <c:pt idx="19913">
                  <c:v>64.487300000000005</c:v>
                </c:pt>
                <c:pt idx="19914">
                  <c:v>64.100999999999999</c:v>
                </c:pt>
                <c:pt idx="19915">
                  <c:v>63.72350000000003</c:v>
                </c:pt>
                <c:pt idx="19916">
                  <c:v>63.3551</c:v>
                </c:pt>
                <c:pt idx="19917">
                  <c:v>62.995700000000028</c:v>
                </c:pt>
                <c:pt idx="19918">
                  <c:v>62.645400000000002</c:v>
                </c:pt>
                <c:pt idx="19919">
                  <c:v>62.304099999999998</c:v>
                </c:pt>
                <c:pt idx="19920">
                  <c:v>61.971899999999998</c:v>
                </c:pt>
                <c:pt idx="19921">
                  <c:v>61.648900000000012</c:v>
                </c:pt>
                <c:pt idx="19922">
                  <c:v>61.335000000000001</c:v>
                </c:pt>
                <c:pt idx="19923">
                  <c:v>61.030200000000001</c:v>
                </c:pt>
                <c:pt idx="19924">
                  <c:v>60.7346</c:v>
                </c:pt>
                <c:pt idx="19925">
                  <c:v>60.4482</c:v>
                </c:pt>
                <c:pt idx="19926">
                  <c:v>60.171000000000006</c:v>
                </c:pt>
                <c:pt idx="19927">
                  <c:v>59.902900000000002</c:v>
                </c:pt>
                <c:pt idx="19928">
                  <c:v>59.644100000000002</c:v>
                </c:pt>
                <c:pt idx="19929">
                  <c:v>59.394400000000005</c:v>
                </c:pt>
                <c:pt idx="19930">
                  <c:v>59.1539</c:v>
                </c:pt>
                <c:pt idx="19931">
                  <c:v>58.922700000000013</c:v>
                </c:pt>
                <c:pt idx="19932">
                  <c:v>58.700600000000001</c:v>
                </c:pt>
                <c:pt idx="19933">
                  <c:v>58.487799999999993</c:v>
                </c:pt>
                <c:pt idx="19934">
                  <c:v>58.284100000000002</c:v>
                </c:pt>
                <c:pt idx="19935">
                  <c:v>58.089600000000004</c:v>
                </c:pt>
                <c:pt idx="19936">
                  <c:v>57.904400000000003</c:v>
                </c:pt>
                <c:pt idx="19937">
                  <c:v>57.728200000000029</c:v>
                </c:pt>
                <c:pt idx="19938">
                  <c:v>57.561200000000007</c:v>
                </c:pt>
                <c:pt idx="19939">
                  <c:v>57.403400000000005</c:v>
                </c:pt>
                <c:pt idx="19940">
                  <c:v>57.2547</c:v>
                </c:pt>
                <c:pt idx="19941">
                  <c:v>57.115000000000002</c:v>
                </c:pt>
                <c:pt idx="19942">
                  <c:v>56.984499999999997</c:v>
                </c:pt>
                <c:pt idx="19943">
                  <c:v>56.863100000000003</c:v>
                </c:pt>
                <c:pt idx="19944">
                  <c:v>56.750600000000006</c:v>
                </c:pt>
                <c:pt idx="19945">
                  <c:v>56.647300000000001</c:v>
                </c:pt>
                <c:pt idx="19946">
                  <c:v>56.552800000000005</c:v>
                </c:pt>
                <c:pt idx="19947">
                  <c:v>56.467500000000001</c:v>
                </c:pt>
                <c:pt idx="19948">
                  <c:v>56.390900000000002</c:v>
                </c:pt>
                <c:pt idx="19949">
                  <c:v>56.323400000000007</c:v>
                </c:pt>
                <c:pt idx="19950">
                  <c:v>56.264700000000012</c:v>
                </c:pt>
                <c:pt idx="19951">
                  <c:v>56.214800000000004</c:v>
                </c:pt>
                <c:pt idx="19952">
                  <c:v>56.1738</c:v>
                </c:pt>
                <c:pt idx="19953">
                  <c:v>56.141400000000004</c:v>
                </c:pt>
                <c:pt idx="19954">
                  <c:v>56.117899999999999</c:v>
                </c:pt>
                <c:pt idx="19955">
                  <c:v>56.103000000000002</c:v>
                </c:pt>
                <c:pt idx="19956">
                  <c:v>56.096800000000002</c:v>
                </c:pt>
                <c:pt idx="19957">
                  <c:v>56.099100000000028</c:v>
                </c:pt>
                <c:pt idx="19958">
                  <c:v>56.11</c:v>
                </c:pt>
                <c:pt idx="19959">
                  <c:v>56.129500000000029</c:v>
                </c:pt>
                <c:pt idx="19960">
                  <c:v>56.157400000000003</c:v>
                </c:pt>
                <c:pt idx="19961">
                  <c:v>56.193700000000028</c:v>
                </c:pt>
                <c:pt idx="19962">
                  <c:v>56.238300000000038</c:v>
                </c:pt>
                <c:pt idx="19963">
                  <c:v>56.291300000000028</c:v>
                </c:pt>
                <c:pt idx="19964">
                  <c:v>56.352499999999999</c:v>
                </c:pt>
                <c:pt idx="19965">
                  <c:v>56.421900000000001</c:v>
                </c:pt>
                <c:pt idx="19966">
                  <c:v>56.499500000000012</c:v>
                </c:pt>
                <c:pt idx="19967">
                  <c:v>56.585100000000011</c:v>
                </c:pt>
                <c:pt idx="19968">
                  <c:v>56.678700000000013</c:v>
                </c:pt>
                <c:pt idx="19969">
                  <c:v>56.780300000000011</c:v>
                </c:pt>
                <c:pt idx="19970">
                  <c:v>56.889800000000001</c:v>
                </c:pt>
                <c:pt idx="19971">
                  <c:v>57.007100000000001</c:v>
                </c:pt>
                <c:pt idx="19972">
                  <c:v>57.13210000000003</c:v>
                </c:pt>
                <c:pt idx="19973">
                  <c:v>57.264900000000011</c:v>
                </c:pt>
                <c:pt idx="19974">
                  <c:v>57.405300000000011</c:v>
                </c:pt>
                <c:pt idx="19975">
                  <c:v>57.553200000000004</c:v>
                </c:pt>
                <c:pt idx="19976">
                  <c:v>57.708600000000011</c:v>
                </c:pt>
                <c:pt idx="19977">
                  <c:v>57.871499999999997</c:v>
                </c:pt>
                <c:pt idx="19978">
                  <c:v>58.041600000000003</c:v>
                </c:pt>
                <c:pt idx="19979">
                  <c:v>58.219000000000001</c:v>
                </c:pt>
                <c:pt idx="19980">
                  <c:v>58.403600000000004</c:v>
                </c:pt>
                <c:pt idx="19981">
                  <c:v>58.59530000000003</c:v>
                </c:pt>
                <c:pt idx="19982">
                  <c:v>58.794000000000011</c:v>
                </c:pt>
                <c:pt idx="19983">
                  <c:v>58.999700000000011</c:v>
                </c:pt>
                <c:pt idx="19984">
                  <c:v>59.212200000000003</c:v>
                </c:pt>
                <c:pt idx="19985">
                  <c:v>59.4315</c:v>
                </c:pt>
                <c:pt idx="19986">
                  <c:v>59.657600000000002</c:v>
                </c:pt>
                <c:pt idx="19987">
                  <c:v>59.8902</c:v>
                </c:pt>
                <c:pt idx="19988">
                  <c:v>60.129300000000029</c:v>
                </c:pt>
                <c:pt idx="19989">
                  <c:v>60.375</c:v>
                </c:pt>
                <c:pt idx="19990">
                  <c:v>60.626900000000013</c:v>
                </c:pt>
                <c:pt idx="19991">
                  <c:v>60.885100000000001</c:v>
                </c:pt>
                <c:pt idx="19992">
                  <c:v>61.149500000000003</c:v>
                </c:pt>
                <c:pt idx="19993">
                  <c:v>61.42</c:v>
                </c:pt>
                <c:pt idx="19994">
                  <c:v>61.696500000000029</c:v>
                </c:pt>
                <c:pt idx="19995">
                  <c:v>61.9788</c:v>
                </c:pt>
                <c:pt idx="19996">
                  <c:v>62.267000000000003</c:v>
                </c:pt>
                <c:pt idx="19997">
                  <c:v>62.561</c:v>
                </c:pt>
                <c:pt idx="19998">
                  <c:v>62.860500000000002</c:v>
                </c:pt>
                <c:pt idx="19999">
                  <c:v>63.165600000000012</c:v>
                </c:pt>
                <c:pt idx="20000">
                  <c:v>63.476000000000006</c:v>
                </c:pt>
                <c:pt idx="20001">
                  <c:v>63.791800000000002</c:v>
                </c:pt>
                <c:pt idx="20002">
                  <c:v>64.112899999999982</c:v>
                </c:pt>
                <c:pt idx="20003">
                  <c:v>64.439099999999996</c:v>
                </c:pt>
                <c:pt idx="20004">
                  <c:v>64.770299999999992</c:v>
                </c:pt>
                <c:pt idx="20005">
                  <c:v>65.106499999999983</c:v>
                </c:pt>
                <c:pt idx="20006">
                  <c:v>65.44750000000009</c:v>
                </c:pt>
                <c:pt idx="20007">
                  <c:v>65.793200000000027</c:v>
                </c:pt>
                <c:pt idx="20008">
                  <c:v>66.143500000000003</c:v>
                </c:pt>
                <c:pt idx="20009">
                  <c:v>66.498400000000004</c:v>
                </c:pt>
                <c:pt idx="20010">
                  <c:v>66.857699999999994</c:v>
                </c:pt>
                <c:pt idx="20011">
                  <c:v>67.221300000000014</c:v>
                </c:pt>
                <c:pt idx="20012">
                  <c:v>67.589200000000005</c:v>
                </c:pt>
                <c:pt idx="20013">
                  <c:v>67.96120000000009</c:v>
                </c:pt>
                <c:pt idx="20014">
                  <c:v>68.337100000000007</c:v>
                </c:pt>
                <c:pt idx="20015">
                  <c:v>68.717000000000027</c:v>
                </c:pt>
                <c:pt idx="20016">
                  <c:v>69.100700000000003</c:v>
                </c:pt>
                <c:pt idx="20017">
                  <c:v>69.488100000000003</c:v>
                </c:pt>
                <c:pt idx="20018">
                  <c:v>69.87909999999998</c:v>
                </c:pt>
                <c:pt idx="20019">
                  <c:v>70.273499999999999</c:v>
                </c:pt>
                <c:pt idx="20020">
                  <c:v>70.671399999999949</c:v>
                </c:pt>
                <c:pt idx="20021">
                  <c:v>71.072399999999988</c:v>
                </c:pt>
                <c:pt idx="20022">
                  <c:v>71.476699999999994</c:v>
                </c:pt>
                <c:pt idx="20023">
                  <c:v>71.884</c:v>
                </c:pt>
                <c:pt idx="20024">
                  <c:v>72.294300000000007</c:v>
                </c:pt>
                <c:pt idx="20025">
                  <c:v>72.707300000000004</c:v>
                </c:pt>
                <c:pt idx="20026">
                  <c:v>73.123199999999983</c:v>
                </c:pt>
                <c:pt idx="20027">
                  <c:v>73.541600000000059</c:v>
                </c:pt>
                <c:pt idx="20028">
                  <c:v>73.962500000000006</c:v>
                </c:pt>
                <c:pt idx="20029">
                  <c:v>74.385899999999978</c:v>
                </c:pt>
                <c:pt idx="20030">
                  <c:v>74.811600000000027</c:v>
                </c:pt>
                <c:pt idx="20031">
                  <c:v>75.239400000000003</c:v>
                </c:pt>
                <c:pt idx="20032">
                  <c:v>75.669399999999982</c:v>
                </c:pt>
                <c:pt idx="20033">
                  <c:v>76.101299999999995</c:v>
                </c:pt>
                <c:pt idx="20034">
                  <c:v>76.5351</c:v>
                </c:pt>
                <c:pt idx="20035">
                  <c:v>76.970600000000005</c:v>
                </c:pt>
                <c:pt idx="20036">
                  <c:v>77.407799999999995</c:v>
                </c:pt>
                <c:pt idx="20037">
                  <c:v>77.846500000000006</c:v>
                </c:pt>
                <c:pt idx="20038">
                  <c:v>78.286699999999996</c:v>
                </c:pt>
                <c:pt idx="20039">
                  <c:v>78.728200000000001</c:v>
                </c:pt>
                <c:pt idx="20040">
                  <c:v>79.170899999999989</c:v>
                </c:pt>
                <c:pt idx="20041">
                  <c:v>79.614800000000002</c:v>
                </c:pt>
                <c:pt idx="20042">
                  <c:v>80.059600000000003</c:v>
                </c:pt>
                <c:pt idx="20043">
                  <c:v>80.505299999999991</c:v>
                </c:pt>
                <c:pt idx="20044">
                  <c:v>80.951899999999995</c:v>
                </c:pt>
                <c:pt idx="20045">
                  <c:v>81.399199999999993</c:v>
                </c:pt>
                <c:pt idx="20046">
                  <c:v>81.846999999999994</c:v>
                </c:pt>
                <c:pt idx="20047">
                  <c:v>82.295299999999997</c:v>
                </c:pt>
                <c:pt idx="20048">
                  <c:v>82.744000000000057</c:v>
                </c:pt>
                <c:pt idx="20049">
                  <c:v>83.192999999999998</c:v>
                </c:pt>
                <c:pt idx="20050">
                  <c:v>83.642200000000003</c:v>
                </c:pt>
                <c:pt idx="20051">
                  <c:v>84.091399999999993</c:v>
                </c:pt>
                <c:pt idx="20052">
                  <c:v>84.540600000000026</c:v>
                </c:pt>
                <c:pt idx="20053">
                  <c:v>84.989700000000013</c:v>
                </c:pt>
                <c:pt idx="20054">
                  <c:v>85.438599999999994</c:v>
                </c:pt>
                <c:pt idx="20055">
                  <c:v>85.887</c:v>
                </c:pt>
                <c:pt idx="20056">
                  <c:v>86.335099999999983</c:v>
                </c:pt>
                <c:pt idx="20057">
                  <c:v>86.782699999999991</c:v>
                </c:pt>
                <c:pt idx="20058">
                  <c:v>87.229699999999994</c:v>
                </c:pt>
                <c:pt idx="20059">
                  <c:v>87.675799999999896</c:v>
                </c:pt>
                <c:pt idx="20060">
                  <c:v>88.121200000000002</c:v>
                </c:pt>
                <c:pt idx="20061">
                  <c:v>88.565699999999993</c:v>
                </c:pt>
                <c:pt idx="20062">
                  <c:v>89.009200000000007</c:v>
                </c:pt>
                <c:pt idx="20063">
                  <c:v>89.451600000000056</c:v>
                </c:pt>
                <c:pt idx="20064">
                  <c:v>89.892699999999991</c:v>
                </c:pt>
                <c:pt idx="20065">
                  <c:v>90.332599999999999</c:v>
                </c:pt>
                <c:pt idx="20066">
                  <c:v>90.771100000000004</c:v>
                </c:pt>
                <c:pt idx="20067">
                  <c:v>91.208100000000002</c:v>
                </c:pt>
                <c:pt idx="20068">
                  <c:v>91.643600000000006</c:v>
                </c:pt>
                <c:pt idx="20069">
                  <c:v>92.077399999999983</c:v>
                </c:pt>
                <c:pt idx="20070">
                  <c:v>92.509500000000003</c:v>
                </c:pt>
                <c:pt idx="20071">
                  <c:v>92.939800000000005</c:v>
                </c:pt>
                <c:pt idx="20072">
                  <c:v>93.368099999999998</c:v>
                </c:pt>
                <c:pt idx="20073">
                  <c:v>93.794399999999996</c:v>
                </c:pt>
                <c:pt idx="20074">
                  <c:v>94.218700000000013</c:v>
                </c:pt>
                <c:pt idx="20075">
                  <c:v>94.640699999999995</c:v>
                </c:pt>
                <c:pt idx="20076">
                  <c:v>95.060599999999994</c:v>
                </c:pt>
                <c:pt idx="20077">
                  <c:v>95.478099999999998</c:v>
                </c:pt>
                <c:pt idx="20078">
                  <c:v>95.893199999999993</c:v>
                </c:pt>
                <c:pt idx="20079">
                  <c:v>96.30589999999998</c:v>
                </c:pt>
                <c:pt idx="20080">
                  <c:v>96.715999999999994</c:v>
                </c:pt>
                <c:pt idx="20081">
                  <c:v>97.123499999999979</c:v>
                </c:pt>
                <c:pt idx="20082">
                  <c:v>97.528099999999981</c:v>
                </c:pt>
                <c:pt idx="20083">
                  <c:v>97.930099999999996</c:v>
                </c:pt>
                <c:pt idx="20084">
                  <c:v>98.3292</c:v>
                </c:pt>
                <c:pt idx="20085">
                  <c:v>98.72529999999999</c:v>
                </c:pt>
                <c:pt idx="20086">
                  <c:v>99.118499999999983</c:v>
                </c:pt>
                <c:pt idx="20087">
                  <c:v>99.508499999999998</c:v>
                </c:pt>
                <c:pt idx="20088">
                  <c:v>99.895499999999998</c:v>
                </c:pt>
                <c:pt idx="20089">
                  <c:v>100.279</c:v>
                </c:pt>
                <c:pt idx="20090">
                  <c:v>100.66</c:v>
                </c:pt>
                <c:pt idx="20091">
                  <c:v>101.03700000000002</c:v>
                </c:pt>
                <c:pt idx="20092">
                  <c:v>101.41100000000006</c:v>
                </c:pt>
                <c:pt idx="20093">
                  <c:v>101.78100000000002</c:v>
                </c:pt>
                <c:pt idx="20094">
                  <c:v>102.148</c:v>
                </c:pt>
                <c:pt idx="20095">
                  <c:v>102.51100000000002</c:v>
                </c:pt>
                <c:pt idx="20096">
                  <c:v>102.86999999999999</c:v>
                </c:pt>
                <c:pt idx="20097">
                  <c:v>103.226</c:v>
                </c:pt>
                <c:pt idx="20098">
                  <c:v>103.57799999999999</c:v>
                </c:pt>
                <c:pt idx="20099">
                  <c:v>103.92700000000002</c:v>
                </c:pt>
                <c:pt idx="20100">
                  <c:v>104.271</c:v>
                </c:pt>
                <c:pt idx="20101">
                  <c:v>104.61199999999999</c:v>
                </c:pt>
                <c:pt idx="20102">
                  <c:v>104.94800000000002</c:v>
                </c:pt>
                <c:pt idx="20103">
                  <c:v>105.28100000000002</c:v>
                </c:pt>
                <c:pt idx="20104">
                  <c:v>105.61</c:v>
                </c:pt>
                <c:pt idx="20105">
                  <c:v>105.93400000000005</c:v>
                </c:pt>
                <c:pt idx="20106">
                  <c:v>106.255</c:v>
                </c:pt>
                <c:pt idx="20107">
                  <c:v>106.571</c:v>
                </c:pt>
                <c:pt idx="20108">
                  <c:v>106.883</c:v>
                </c:pt>
                <c:pt idx="20109">
                  <c:v>107.191</c:v>
                </c:pt>
                <c:pt idx="20110">
                  <c:v>107.49400000000006</c:v>
                </c:pt>
                <c:pt idx="20111">
                  <c:v>107.79400000000005</c:v>
                </c:pt>
                <c:pt idx="20112">
                  <c:v>108.08799999999999</c:v>
                </c:pt>
                <c:pt idx="20113">
                  <c:v>108.37899999999998</c:v>
                </c:pt>
                <c:pt idx="20114">
                  <c:v>108.66500000000001</c:v>
                </c:pt>
                <c:pt idx="20115">
                  <c:v>108.94700000000007</c:v>
                </c:pt>
                <c:pt idx="20116">
                  <c:v>109.224</c:v>
                </c:pt>
                <c:pt idx="20117">
                  <c:v>109.49600000000002</c:v>
                </c:pt>
                <c:pt idx="20118">
                  <c:v>109.76400000000002</c:v>
                </c:pt>
                <c:pt idx="20119">
                  <c:v>110.02800000000001</c:v>
                </c:pt>
                <c:pt idx="20120">
                  <c:v>110.28700000000002</c:v>
                </c:pt>
                <c:pt idx="20121">
                  <c:v>110.542</c:v>
                </c:pt>
                <c:pt idx="20122">
                  <c:v>110.79100000000005</c:v>
                </c:pt>
                <c:pt idx="20123">
                  <c:v>111.03700000000002</c:v>
                </c:pt>
                <c:pt idx="20124">
                  <c:v>111.277</c:v>
                </c:pt>
                <c:pt idx="20125">
                  <c:v>111.51300000000002</c:v>
                </c:pt>
                <c:pt idx="20126">
                  <c:v>111.74400000000006</c:v>
                </c:pt>
                <c:pt idx="20127">
                  <c:v>111.971</c:v>
                </c:pt>
                <c:pt idx="20128">
                  <c:v>112.193</c:v>
                </c:pt>
                <c:pt idx="20129">
                  <c:v>112.41000000000005</c:v>
                </c:pt>
                <c:pt idx="20130">
                  <c:v>112.62299999999998</c:v>
                </c:pt>
                <c:pt idx="20131">
                  <c:v>112.83</c:v>
                </c:pt>
                <c:pt idx="20132">
                  <c:v>113.03400000000002</c:v>
                </c:pt>
                <c:pt idx="20133">
                  <c:v>113.232</c:v>
                </c:pt>
                <c:pt idx="20134">
                  <c:v>113.426</c:v>
                </c:pt>
                <c:pt idx="20135">
                  <c:v>113.61499999999999</c:v>
                </c:pt>
                <c:pt idx="20136">
                  <c:v>113.79900000000002</c:v>
                </c:pt>
                <c:pt idx="20137">
                  <c:v>113.979</c:v>
                </c:pt>
                <c:pt idx="20138">
                  <c:v>114.15300000000001</c:v>
                </c:pt>
                <c:pt idx="20139">
                  <c:v>114.324</c:v>
                </c:pt>
                <c:pt idx="20140">
                  <c:v>114.489</c:v>
                </c:pt>
                <c:pt idx="20141">
                  <c:v>114.64999999999999</c:v>
                </c:pt>
                <c:pt idx="20142">
                  <c:v>114.807</c:v>
                </c:pt>
                <c:pt idx="20143">
                  <c:v>114.958</c:v>
                </c:pt>
                <c:pt idx="20144">
                  <c:v>115.10499999999999</c:v>
                </c:pt>
                <c:pt idx="20145">
                  <c:v>115.248</c:v>
                </c:pt>
                <c:pt idx="20146">
                  <c:v>115.38500000000001</c:v>
                </c:pt>
                <c:pt idx="20147">
                  <c:v>115.51900000000002</c:v>
                </c:pt>
                <c:pt idx="20148">
                  <c:v>115.64700000000002</c:v>
                </c:pt>
                <c:pt idx="20149">
                  <c:v>115.77200000000001</c:v>
                </c:pt>
                <c:pt idx="20150">
                  <c:v>115.89100000000002</c:v>
                </c:pt>
                <c:pt idx="20151">
                  <c:v>116.00700000000002</c:v>
                </c:pt>
                <c:pt idx="20152">
                  <c:v>116.117</c:v>
                </c:pt>
                <c:pt idx="20153">
                  <c:v>116.224</c:v>
                </c:pt>
                <c:pt idx="20154">
                  <c:v>116.32599999999998</c:v>
                </c:pt>
                <c:pt idx="20155">
                  <c:v>116.423</c:v>
                </c:pt>
                <c:pt idx="20156">
                  <c:v>116.51700000000002</c:v>
                </c:pt>
                <c:pt idx="20157">
                  <c:v>116.60599999999998</c:v>
                </c:pt>
                <c:pt idx="20158">
                  <c:v>116.691</c:v>
                </c:pt>
                <c:pt idx="20159">
                  <c:v>116.771</c:v>
                </c:pt>
                <c:pt idx="20160">
                  <c:v>116.848</c:v>
                </c:pt>
                <c:pt idx="20161">
                  <c:v>116.92</c:v>
                </c:pt>
                <c:pt idx="20162">
                  <c:v>116.988</c:v>
                </c:pt>
                <c:pt idx="20163">
                  <c:v>117.05200000000001</c:v>
                </c:pt>
                <c:pt idx="20164">
                  <c:v>117.11199999999999</c:v>
                </c:pt>
                <c:pt idx="20165">
                  <c:v>117.16800000000001</c:v>
                </c:pt>
                <c:pt idx="20166">
                  <c:v>117.22</c:v>
                </c:pt>
                <c:pt idx="20167">
                  <c:v>117.26900000000002</c:v>
                </c:pt>
                <c:pt idx="20168">
                  <c:v>117.313</c:v>
                </c:pt>
                <c:pt idx="20169">
                  <c:v>117.354</c:v>
                </c:pt>
                <c:pt idx="20170">
                  <c:v>117.39100000000002</c:v>
                </c:pt>
                <c:pt idx="20171">
                  <c:v>117.42400000000002</c:v>
                </c:pt>
                <c:pt idx="20172">
                  <c:v>117.45399999999999</c:v>
                </c:pt>
                <c:pt idx="20173">
                  <c:v>117.48</c:v>
                </c:pt>
                <c:pt idx="20174">
                  <c:v>117.503</c:v>
                </c:pt>
                <c:pt idx="20175">
                  <c:v>117.52200000000001</c:v>
                </c:pt>
                <c:pt idx="20176">
                  <c:v>117.538</c:v>
                </c:pt>
                <c:pt idx="20177">
                  <c:v>117.55</c:v>
                </c:pt>
                <c:pt idx="20178">
                  <c:v>117.559</c:v>
                </c:pt>
                <c:pt idx="20179">
                  <c:v>117.565</c:v>
                </c:pt>
                <c:pt idx="20180">
                  <c:v>117.568</c:v>
                </c:pt>
                <c:pt idx="20181">
                  <c:v>117.568</c:v>
                </c:pt>
                <c:pt idx="20182">
                  <c:v>117.56399999999999</c:v>
                </c:pt>
                <c:pt idx="20183">
                  <c:v>117.55800000000001</c:v>
                </c:pt>
                <c:pt idx="20184">
                  <c:v>117.54900000000002</c:v>
                </c:pt>
                <c:pt idx="20185">
                  <c:v>117.53700000000002</c:v>
                </c:pt>
                <c:pt idx="20186">
                  <c:v>117.52200000000001</c:v>
                </c:pt>
                <c:pt idx="20187">
                  <c:v>117.504</c:v>
                </c:pt>
                <c:pt idx="20188">
                  <c:v>117.48399999999999</c:v>
                </c:pt>
                <c:pt idx="20189">
                  <c:v>117.46100000000006</c:v>
                </c:pt>
                <c:pt idx="20190">
                  <c:v>117.43600000000002</c:v>
                </c:pt>
                <c:pt idx="20191">
                  <c:v>117.40900000000002</c:v>
                </c:pt>
                <c:pt idx="20192">
                  <c:v>117.37899999999998</c:v>
                </c:pt>
                <c:pt idx="20193">
                  <c:v>117.346</c:v>
                </c:pt>
                <c:pt idx="20194">
                  <c:v>117.312</c:v>
                </c:pt>
                <c:pt idx="20195">
                  <c:v>117.27500000000001</c:v>
                </c:pt>
                <c:pt idx="20196">
                  <c:v>117.23699999999999</c:v>
                </c:pt>
                <c:pt idx="20197">
                  <c:v>117.196</c:v>
                </c:pt>
                <c:pt idx="20198">
                  <c:v>117.154</c:v>
                </c:pt>
                <c:pt idx="20199">
                  <c:v>117.10899999999998</c:v>
                </c:pt>
                <c:pt idx="20200">
                  <c:v>117.063</c:v>
                </c:pt>
                <c:pt idx="20201">
                  <c:v>117.015</c:v>
                </c:pt>
                <c:pt idx="20202">
                  <c:v>116.96599999999999</c:v>
                </c:pt>
                <c:pt idx="20203">
                  <c:v>116.91500000000002</c:v>
                </c:pt>
                <c:pt idx="20204">
                  <c:v>116.863</c:v>
                </c:pt>
                <c:pt idx="20205">
                  <c:v>116.81</c:v>
                </c:pt>
                <c:pt idx="20206">
                  <c:v>116.755</c:v>
                </c:pt>
                <c:pt idx="20207">
                  <c:v>116.699</c:v>
                </c:pt>
                <c:pt idx="20208">
                  <c:v>116.64100000000002</c:v>
                </c:pt>
                <c:pt idx="20209">
                  <c:v>116.583</c:v>
                </c:pt>
                <c:pt idx="20210">
                  <c:v>116.524</c:v>
                </c:pt>
                <c:pt idx="20211">
                  <c:v>116.46400000000006</c:v>
                </c:pt>
                <c:pt idx="20212">
                  <c:v>116.40400000000002</c:v>
                </c:pt>
                <c:pt idx="20213">
                  <c:v>116.342</c:v>
                </c:pt>
                <c:pt idx="20214">
                  <c:v>116.28</c:v>
                </c:pt>
                <c:pt idx="20215">
                  <c:v>116.218</c:v>
                </c:pt>
                <c:pt idx="20216">
                  <c:v>116.15499999999999</c:v>
                </c:pt>
                <c:pt idx="20217">
                  <c:v>116.09099999999999</c:v>
                </c:pt>
                <c:pt idx="20218">
                  <c:v>116.02800000000001</c:v>
                </c:pt>
                <c:pt idx="20219">
                  <c:v>115.96400000000006</c:v>
                </c:pt>
                <c:pt idx="20220">
                  <c:v>115.9</c:v>
                </c:pt>
                <c:pt idx="20221">
                  <c:v>115.836</c:v>
                </c:pt>
                <c:pt idx="20222">
                  <c:v>115.773</c:v>
                </c:pt>
                <c:pt idx="20223">
                  <c:v>115.709</c:v>
                </c:pt>
                <c:pt idx="20224">
                  <c:v>115.646</c:v>
                </c:pt>
                <c:pt idx="20225">
                  <c:v>115.583</c:v>
                </c:pt>
                <c:pt idx="20226">
                  <c:v>115.52</c:v>
                </c:pt>
                <c:pt idx="20227">
                  <c:v>115.458</c:v>
                </c:pt>
                <c:pt idx="20228">
                  <c:v>115.39700000000002</c:v>
                </c:pt>
                <c:pt idx="20229">
                  <c:v>115.336</c:v>
                </c:pt>
                <c:pt idx="20230">
                  <c:v>115.276</c:v>
                </c:pt>
                <c:pt idx="20231">
                  <c:v>115.21599999999999</c:v>
                </c:pt>
                <c:pt idx="20232">
                  <c:v>115.15799999999999</c:v>
                </c:pt>
                <c:pt idx="20233">
                  <c:v>115.101</c:v>
                </c:pt>
                <c:pt idx="20234">
                  <c:v>115.045</c:v>
                </c:pt>
                <c:pt idx="20235">
                  <c:v>114.99000000000002</c:v>
                </c:pt>
                <c:pt idx="20236">
                  <c:v>114.93600000000002</c:v>
                </c:pt>
                <c:pt idx="20237">
                  <c:v>114.884</c:v>
                </c:pt>
                <c:pt idx="20238">
                  <c:v>114.833</c:v>
                </c:pt>
                <c:pt idx="20239">
                  <c:v>114.783</c:v>
                </c:pt>
                <c:pt idx="20240">
                  <c:v>114.736</c:v>
                </c:pt>
                <c:pt idx="20241">
                  <c:v>114.69</c:v>
                </c:pt>
                <c:pt idx="20242">
                  <c:v>114.645</c:v>
                </c:pt>
                <c:pt idx="20243">
                  <c:v>114.60299999999998</c:v>
                </c:pt>
                <c:pt idx="20244">
                  <c:v>114.562</c:v>
                </c:pt>
                <c:pt idx="20245">
                  <c:v>114.524</c:v>
                </c:pt>
                <c:pt idx="20246">
                  <c:v>114.48699999999999</c:v>
                </c:pt>
                <c:pt idx="20247">
                  <c:v>114.453</c:v>
                </c:pt>
                <c:pt idx="20248">
                  <c:v>114.42100000000002</c:v>
                </c:pt>
                <c:pt idx="20249">
                  <c:v>114.39100000000002</c:v>
                </c:pt>
                <c:pt idx="20250">
                  <c:v>114.364</c:v>
                </c:pt>
                <c:pt idx="20251">
                  <c:v>114.34</c:v>
                </c:pt>
                <c:pt idx="20252">
                  <c:v>114.31699999999999</c:v>
                </c:pt>
                <c:pt idx="20253">
                  <c:v>114.298</c:v>
                </c:pt>
                <c:pt idx="20254">
                  <c:v>114.28100000000002</c:v>
                </c:pt>
                <c:pt idx="20255">
                  <c:v>114.26700000000002</c:v>
                </c:pt>
                <c:pt idx="20256">
                  <c:v>114.256</c:v>
                </c:pt>
                <c:pt idx="20257">
                  <c:v>114.248</c:v>
                </c:pt>
                <c:pt idx="20258">
                  <c:v>114.24299999999999</c:v>
                </c:pt>
                <c:pt idx="20259">
                  <c:v>114.24000000000002</c:v>
                </c:pt>
                <c:pt idx="20260">
                  <c:v>114.242</c:v>
                </c:pt>
                <c:pt idx="20261">
                  <c:v>114.24600000000002</c:v>
                </c:pt>
                <c:pt idx="20262">
                  <c:v>114.253</c:v>
                </c:pt>
                <c:pt idx="20263">
                  <c:v>114.265</c:v>
                </c:pt>
                <c:pt idx="20264">
                  <c:v>114.279</c:v>
                </c:pt>
                <c:pt idx="20265">
                  <c:v>114.29700000000005</c:v>
                </c:pt>
                <c:pt idx="20266">
                  <c:v>114.319</c:v>
                </c:pt>
                <c:pt idx="20267">
                  <c:v>114.34399999999999</c:v>
                </c:pt>
                <c:pt idx="20268">
                  <c:v>114.37299999999998</c:v>
                </c:pt>
                <c:pt idx="20269">
                  <c:v>114.405</c:v>
                </c:pt>
                <c:pt idx="20270">
                  <c:v>114.44200000000002</c:v>
                </c:pt>
                <c:pt idx="20271">
                  <c:v>114.482</c:v>
                </c:pt>
                <c:pt idx="20272">
                  <c:v>114.527</c:v>
                </c:pt>
                <c:pt idx="20273">
                  <c:v>114.57499999999999</c:v>
                </c:pt>
                <c:pt idx="20274">
                  <c:v>114.62799999999999</c:v>
                </c:pt>
                <c:pt idx="20275">
                  <c:v>114.68499999999999</c:v>
                </c:pt>
                <c:pt idx="20276">
                  <c:v>114.745</c:v>
                </c:pt>
                <c:pt idx="20277">
                  <c:v>114.81100000000002</c:v>
                </c:pt>
                <c:pt idx="20278">
                  <c:v>114.88</c:v>
                </c:pt>
                <c:pt idx="20279">
                  <c:v>114.95399999999999</c:v>
                </c:pt>
                <c:pt idx="20280">
                  <c:v>115.032</c:v>
                </c:pt>
                <c:pt idx="20281">
                  <c:v>115.11499999999999</c:v>
                </c:pt>
                <c:pt idx="20282">
                  <c:v>115.202</c:v>
                </c:pt>
                <c:pt idx="20283">
                  <c:v>115.29400000000005</c:v>
                </c:pt>
                <c:pt idx="20284">
                  <c:v>115.39</c:v>
                </c:pt>
                <c:pt idx="20285">
                  <c:v>115.492</c:v>
                </c:pt>
                <c:pt idx="20286">
                  <c:v>115.59699999999999</c:v>
                </c:pt>
                <c:pt idx="20287">
                  <c:v>115.708</c:v>
                </c:pt>
                <c:pt idx="20288">
                  <c:v>115.82299999999998</c:v>
                </c:pt>
                <c:pt idx="20289">
                  <c:v>115.94400000000007</c:v>
                </c:pt>
                <c:pt idx="20290">
                  <c:v>116.069</c:v>
                </c:pt>
                <c:pt idx="20291">
                  <c:v>116.199</c:v>
                </c:pt>
                <c:pt idx="20292">
                  <c:v>116.334</c:v>
                </c:pt>
                <c:pt idx="20293">
                  <c:v>116.474</c:v>
                </c:pt>
                <c:pt idx="20294">
                  <c:v>116.619</c:v>
                </c:pt>
                <c:pt idx="20295">
                  <c:v>116.76900000000002</c:v>
                </c:pt>
                <c:pt idx="20296">
                  <c:v>116.925</c:v>
                </c:pt>
                <c:pt idx="20297">
                  <c:v>117.08499999999999</c:v>
                </c:pt>
                <c:pt idx="20298">
                  <c:v>117.251</c:v>
                </c:pt>
                <c:pt idx="20299">
                  <c:v>117.422</c:v>
                </c:pt>
                <c:pt idx="20300">
                  <c:v>117.598</c:v>
                </c:pt>
                <c:pt idx="20301">
                  <c:v>117.779</c:v>
                </c:pt>
                <c:pt idx="20302">
                  <c:v>117.96599999999999</c:v>
                </c:pt>
                <c:pt idx="20303">
                  <c:v>118.15799999999999</c:v>
                </c:pt>
                <c:pt idx="20304">
                  <c:v>118.35499999999999</c:v>
                </c:pt>
                <c:pt idx="20305">
                  <c:v>118.55800000000001</c:v>
                </c:pt>
                <c:pt idx="20306">
                  <c:v>118.76600000000002</c:v>
                </c:pt>
                <c:pt idx="20307">
                  <c:v>118.98</c:v>
                </c:pt>
                <c:pt idx="20308">
                  <c:v>119.199</c:v>
                </c:pt>
                <c:pt idx="20309">
                  <c:v>119.423</c:v>
                </c:pt>
                <c:pt idx="20310">
                  <c:v>119.65300000000001</c:v>
                </c:pt>
                <c:pt idx="20311">
                  <c:v>119.88800000000001</c:v>
                </c:pt>
                <c:pt idx="20312">
                  <c:v>120.12899999999998</c:v>
                </c:pt>
                <c:pt idx="20313">
                  <c:v>120.37499999999999</c:v>
                </c:pt>
                <c:pt idx="20314">
                  <c:v>120.627</c:v>
                </c:pt>
                <c:pt idx="20315">
                  <c:v>120.884</c:v>
                </c:pt>
                <c:pt idx="20316">
                  <c:v>121.14700000000002</c:v>
                </c:pt>
                <c:pt idx="20317">
                  <c:v>121.41600000000005</c:v>
                </c:pt>
                <c:pt idx="20318">
                  <c:v>121.68899999999998</c:v>
                </c:pt>
                <c:pt idx="20319">
                  <c:v>121.96899999999999</c:v>
                </c:pt>
                <c:pt idx="20320">
                  <c:v>122.254</c:v>
                </c:pt>
                <c:pt idx="20321">
                  <c:v>122.54400000000005</c:v>
                </c:pt>
                <c:pt idx="20322">
                  <c:v>122.84</c:v>
                </c:pt>
                <c:pt idx="20323">
                  <c:v>123.142</c:v>
                </c:pt>
                <c:pt idx="20324">
                  <c:v>123.44900000000005</c:v>
                </c:pt>
                <c:pt idx="20325">
                  <c:v>123.762</c:v>
                </c:pt>
                <c:pt idx="20326">
                  <c:v>124.08</c:v>
                </c:pt>
                <c:pt idx="20327">
                  <c:v>124.40300000000002</c:v>
                </c:pt>
                <c:pt idx="20328">
                  <c:v>124.733</c:v>
                </c:pt>
                <c:pt idx="20329">
                  <c:v>125.06699999999999</c:v>
                </c:pt>
                <c:pt idx="20330">
                  <c:v>125.40700000000002</c:v>
                </c:pt>
                <c:pt idx="20331">
                  <c:v>125.753</c:v>
                </c:pt>
                <c:pt idx="20332">
                  <c:v>126.104</c:v>
                </c:pt>
                <c:pt idx="20333">
                  <c:v>126.46000000000002</c:v>
                </c:pt>
                <c:pt idx="20334">
                  <c:v>126.82199999999999</c:v>
                </c:pt>
                <c:pt idx="20335">
                  <c:v>127.19</c:v>
                </c:pt>
                <c:pt idx="20336">
                  <c:v>127.562</c:v>
                </c:pt>
                <c:pt idx="20337">
                  <c:v>127.94000000000005</c:v>
                </c:pt>
                <c:pt idx="20338">
                  <c:v>128.32400000000001</c:v>
                </c:pt>
                <c:pt idx="20339">
                  <c:v>128.71199999999999</c:v>
                </c:pt>
                <c:pt idx="20340">
                  <c:v>129.10599999999999</c:v>
                </c:pt>
                <c:pt idx="20341">
                  <c:v>129.505</c:v>
                </c:pt>
                <c:pt idx="20342">
                  <c:v>129.91</c:v>
                </c:pt>
                <c:pt idx="20343">
                  <c:v>130.31900000000002</c:v>
                </c:pt>
                <c:pt idx="20344">
                  <c:v>130.73399999999998</c:v>
                </c:pt>
                <c:pt idx="20345">
                  <c:v>131.154</c:v>
                </c:pt>
                <c:pt idx="20346">
                  <c:v>131.57900000000001</c:v>
                </c:pt>
                <c:pt idx="20347">
                  <c:v>132.00899999999999</c:v>
                </c:pt>
                <c:pt idx="20348">
                  <c:v>132.44399999999999</c:v>
                </c:pt>
                <c:pt idx="20349">
                  <c:v>132.88400000000001</c:v>
                </c:pt>
                <c:pt idx="20350">
                  <c:v>133.32900000000001</c:v>
                </c:pt>
                <c:pt idx="20351">
                  <c:v>133.77899999999997</c:v>
                </c:pt>
                <c:pt idx="20352">
                  <c:v>134.23399999999998</c:v>
                </c:pt>
                <c:pt idx="20353">
                  <c:v>134.69300000000001</c:v>
                </c:pt>
                <c:pt idx="20354">
                  <c:v>135.15800000000004</c:v>
                </c:pt>
                <c:pt idx="20355">
                  <c:v>135.62700000000001</c:v>
                </c:pt>
                <c:pt idx="20356">
                  <c:v>136.101</c:v>
                </c:pt>
                <c:pt idx="20357">
                  <c:v>136.57900000000001</c:v>
                </c:pt>
                <c:pt idx="20358">
                  <c:v>137.06200000000001</c:v>
                </c:pt>
                <c:pt idx="20359">
                  <c:v>137.55000000000001</c:v>
                </c:pt>
                <c:pt idx="20360">
                  <c:v>138.042</c:v>
                </c:pt>
                <c:pt idx="20361">
                  <c:v>138.53800000000001</c:v>
                </c:pt>
                <c:pt idx="20362">
                  <c:v>139.03900000000002</c:v>
                </c:pt>
                <c:pt idx="20363">
                  <c:v>139.54499999999999</c:v>
                </c:pt>
                <c:pt idx="20364">
                  <c:v>140.054</c:v>
                </c:pt>
                <c:pt idx="20365">
                  <c:v>140.56800000000001</c:v>
                </c:pt>
                <c:pt idx="20366">
                  <c:v>141.08600000000001</c:v>
                </c:pt>
                <c:pt idx="20367">
                  <c:v>141.608</c:v>
                </c:pt>
                <c:pt idx="20368">
                  <c:v>142.13399999999999</c:v>
                </c:pt>
                <c:pt idx="20369">
                  <c:v>142.66399999999999</c:v>
                </c:pt>
                <c:pt idx="20370">
                  <c:v>143.19800000000001</c:v>
                </c:pt>
                <c:pt idx="20371">
                  <c:v>143.73599999999999</c:v>
                </c:pt>
                <c:pt idx="20372">
                  <c:v>144.27799999999999</c:v>
                </c:pt>
                <c:pt idx="20373">
                  <c:v>144.82300000000001</c:v>
                </c:pt>
                <c:pt idx="20374">
                  <c:v>145.37200000000001</c:v>
                </c:pt>
                <c:pt idx="20375">
                  <c:v>145.92500000000001</c:v>
                </c:pt>
                <c:pt idx="20376">
                  <c:v>146.48100000000011</c:v>
                </c:pt>
                <c:pt idx="20377">
                  <c:v>147.041</c:v>
                </c:pt>
                <c:pt idx="20378">
                  <c:v>147.60399999999998</c:v>
                </c:pt>
                <c:pt idx="20379">
                  <c:v>148.16999999999999</c:v>
                </c:pt>
                <c:pt idx="20380">
                  <c:v>148.73999999999998</c:v>
                </c:pt>
                <c:pt idx="20381">
                  <c:v>149.31300000000002</c:v>
                </c:pt>
                <c:pt idx="20382">
                  <c:v>149.88900000000001</c:v>
                </c:pt>
                <c:pt idx="20383">
                  <c:v>150.46800000000007</c:v>
                </c:pt>
                <c:pt idx="20384">
                  <c:v>151.05000000000001</c:v>
                </c:pt>
                <c:pt idx="20385">
                  <c:v>151.63499999999999</c:v>
                </c:pt>
                <c:pt idx="20386">
                  <c:v>152.22300000000001</c:v>
                </c:pt>
                <c:pt idx="20387">
                  <c:v>152.81300000000002</c:v>
                </c:pt>
                <c:pt idx="20388">
                  <c:v>153.40600000000001</c:v>
                </c:pt>
                <c:pt idx="20389">
                  <c:v>154.00200000000001</c:v>
                </c:pt>
                <c:pt idx="20390">
                  <c:v>154.6</c:v>
                </c:pt>
                <c:pt idx="20391">
                  <c:v>155.20099999999999</c:v>
                </c:pt>
                <c:pt idx="20392">
                  <c:v>155.804</c:v>
                </c:pt>
                <c:pt idx="20393">
                  <c:v>156.40900000000002</c:v>
                </c:pt>
                <c:pt idx="20394">
                  <c:v>157.017</c:v>
                </c:pt>
                <c:pt idx="20395">
                  <c:v>157.62700000000001</c:v>
                </c:pt>
                <c:pt idx="20396">
                  <c:v>158.238</c:v>
                </c:pt>
                <c:pt idx="20397">
                  <c:v>158.85200000000012</c:v>
                </c:pt>
                <c:pt idx="20398">
                  <c:v>159.46700000000001</c:v>
                </c:pt>
                <c:pt idx="20399">
                  <c:v>160.08500000000001</c:v>
                </c:pt>
                <c:pt idx="20400">
                  <c:v>160.70399999999998</c:v>
                </c:pt>
                <c:pt idx="20401">
                  <c:v>161.32400000000001</c:v>
                </c:pt>
                <c:pt idx="20402">
                  <c:v>161.946</c:v>
                </c:pt>
                <c:pt idx="20403">
                  <c:v>162.57</c:v>
                </c:pt>
                <c:pt idx="20404">
                  <c:v>163.19499999999999</c:v>
                </c:pt>
                <c:pt idx="20405">
                  <c:v>163.82100000000011</c:v>
                </c:pt>
                <c:pt idx="20406">
                  <c:v>164.44900000000001</c:v>
                </c:pt>
                <c:pt idx="20407">
                  <c:v>165.077</c:v>
                </c:pt>
                <c:pt idx="20408">
                  <c:v>165.70699999999999</c:v>
                </c:pt>
                <c:pt idx="20409">
                  <c:v>166.33700000000007</c:v>
                </c:pt>
                <c:pt idx="20410">
                  <c:v>166.96900000000002</c:v>
                </c:pt>
                <c:pt idx="20411">
                  <c:v>167.601</c:v>
                </c:pt>
                <c:pt idx="20412">
                  <c:v>168.233</c:v>
                </c:pt>
                <c:pt idx="20413">
                  <c:v>168.8670000000001</c:v>
                </c:pt>
                <c:pt idx="20414">
                  <c:v>169.501</c:v>
                </c:pt>
                <c:pt idx="20415">
                  <c:v>170.13499999999999</c:v>
                </c:pt>
                <c:pt idx="20416">
                  <c:v>170.76999999999998</c:v>
                </c:pt>
                <c:pt idx="20417">
                  <c:v>171.404</c:v>
                </c:pt>
                <c:pt idx="20418">
                  <c:v>172.03900000000002</c:v>
                </c:pt>
                <c:pt idx="20419">
                  <c:v>172.67399999999998</c:v>
                </c:pt>
                <c:pt idx="20420">
                  <c:v>173.309</c:v>
                </c:pt>
                <c:pt idx="20421">
                  <c:v>173.94399999999999</c:v>
                </c:pt>
                <c:pt idx="20422">
                  <c:v>174.57900000000001</c:v>
                </c:pt>
                <c:pt idx="20423">
                  <c:v>175.21299999999999</c:v>
                </c:pt>
                <c:pt idx="20424">
                  <c:v>175.84700000000001</c:v>
                </c:pt>
                <c:pt idx="20425">
                  <c:v>176.48100000000011</c:v>
                </c:pt>
                <c:pt idx="20426">
                  <c:v>177.11399999999998</c:v>
                </c:pt>
                <c:pt idx="20427">
                  <c:v>177.74599999999998</c:v>
                </c:pt>
                <c:pt idx="20428">
                  <c:v>178.37800000000001</c:v>
                </c:pt>
                <c:pt idx="20429">
                  <c:v>179.00800000000001</c:v>
                </c:pt>
                <c:pt idx="20430">
                  <c:v>179.63800000000001</c:v>
                </c:pt>
                <c:pt idx="20431">
                  <c:v>180.267</c:v>
                </c:pt>
                <c:pt idx="20432">
                  <c:v>180.89500000000001</c:v>
                </c:pt>
                <c:pt idx="20433">
                  <c:v>181.52100000000004</c:v>
                </c:pt>
                <c:pt idx="20434">
                  <c:v>182.14599999999999</c:v>
                </c:pt>
                <c:pt idx="20435">
                  <c:v>182.76999999999998</c:v>
                </c:pt>
                <c:pt idx="20436">
                  <c:v>183.393</c:v>
                </c:pt>
                <c:pt idx="20437">
                  <c:v>184.01399999999998</c:v>
                </c:pt>
                <c:pt idx="20438">
                  <c:v>184.63300000000001</c:v>
                </c:pt>
                <c:pt idx="20439">
                  <c:v>185.251</c:v>
                </c:pt>
                <c:pt idx="20440">
                  <c:v>185.8670000000001</c:v>
                </c:pt>
                <c:pt idx="20441">
                  <c:v>186.48100000000011</c:v>
                </c:pt>
                <c:pt idx="20442">
                  <c:v>187.09300000000002</c:v>
                </c:pt>
                <c:pt idx="20443">
                  <c:v>187.70299999999997</c:v>
                </c:pt>
                <c:pt idx="20444">
                  <c:v>188.31100000000001</c:v>
                </c:pt>
                <c:pt idx="20445">
                  <c:v>188.916</c:v>
                </c:pt>
                <c:pt idx="20446">
                  <c:v>189.52</c:v>
                </c:pt>
                <c:pt idx="20447">
                  <c:v>190.12100000000001</c:v>
                </c:pt>
                <c:pt idx="20448">
                  <c:v>190.71899999999999</c:v>
                </c:pt>
                <c:pt idx="20449">
                  <c:v>191.315</c:v>
                </c:pt>
                <c:pt idx="20450">
                  <c:v>191.90900000000002</c:v>
                </c:pt>
                <c:pt idx="20451">
                  <c:v>192.499</c:v>
                </c:pt>
                <c:pt idx="20452">
                  <c:v>193.08700000000007</c:v>
                </c:pt>
                <c:pt idx="20453">
                  <c:v>193.67299999999997</c:v>
                </c:pt>
                <c:pt idx="20454">
                  <c:v>194.255</c:v>
                </c:pt>
                <c:pt idx="20455">
                  <c:v>194.834</c:v>
                </c:pt>
                <c:pt idx="20456">
                  <c:v>195.41</c:v>
                </c:pt>
                <c:pt idx="20457">
                  <c:v>195.983</c:v>
                </c:pt>
                <c:pt idx="20458">
                  <c:v>196.553</c:v>
                </c:pt>
                <c:pt idx="20459">
                  <c:v>197.11899999999997</c:v>
                </c:pt>
                <c:pt idx="20460">
                  <c:v>197.68200000000004</c:v>
                </c:pt>
                <c:pt idx="20461">
                  <c:v>198.24199999999999</c:v>
                </c:pt>
                <c:pt idx="20462">
                  <c:v>198.798</c:v>
                </c:pt>
                <c:pt idx="20463">
                  <c:v>199.35000000000011</c:v>
                </c:pt>
                <c:pt idx="20464">
                  <c:v>199.899</c:v>
                </c:pt>
                <c:pt idx="20465">
                  <c:v>200.44399999999999</c:v>
                </c:pt>
                <c:pt idx="20466">
                  <c:v>200.98500000000001</c:v>
                </c:pt>
                <c:pt idx="20467">
                  <c:v>201.52200000000011</c:v>
                </c:pt>
                <c:pt idx="20468">
                  <c:v>202.05500000000001</c:v>
                </c:pt>
                <c:pt idx="20469">
                  <c:v>202.58500000000001</c:v>
                </c:pt>
                <c:pt idx="20470">
                  <c:v>203.10999999999999</c:v>
                </c:pt>
                <c:pt idx="20471">
                  <c:v>203.631</c:v>
                </c:pt>
                <c:pt idx="20472">
                  <c:v>204.148</c:v>
                </c:pt>
                <c:pt idx="20473">
                  <c:v>204.66</c:v>
                </c:pt>
                <c:pt idx="20474">
                  <c:v>205.16900000000001</c:v>
                </c:pt>
                <c:pt idx="20475">
                  <c:v>205.672</c:v>
                </c:pt>
                <c:pt idx="20476">
                  <c:v>206.172</c:v>
                </c:pt>
                <c:pt idx="20477">
                  <c:v>206.666</c:v>
                </c:pt>
                <c:pt idx="20478">
                  <c:v>207.15600000000001</c:v>
                </c:pt>
                <c:pt idx="20479">
                  <c:v>207.642</c:v>
                </c:pt>
                <c:pt idx="20480">
                  <c:v>208.12300000000002</c:v>
                </c:pt>
                <c:pt idx="20481">
                  <c:v>208.59900000000002</c:v>
                </c:pt>
                <c:pt idx="20482">
                  <c:v>209.07</c:v>
                </c:pt>
                <c:pt idx="20483">
                  <c:v>209.536</c:v>
                </c:pt>
                <c:pt idx="20484">
                  <c:v>209.9980000000001</c:v>
                </c:pt>
                <c:pt idx="20485">
                  <c:v>210.45400000000001</c:v>
                </c:pt>
                <c:pt idx="20486">
                  <c:v>210.905</c:v>
                </c:pt>
                <c:pt idx="20487">
                  <c:v>211.35200000000012</c:v>
                </c:pt>
                <c:pt idx="20488">
                  <c:v>211.79300000000001</c:v>
                </c:pt>
                <c:pt idx="20489">
                  <c:v>212.22900000000001</c:v>
                </c:pt>
                <c:pt idx="20490">
                  <c:v>212.65900000000002</c:v>
                </c:pt>
                <c:pt idx="20491">
                  <c:v>213.08500000000001</c:v>
                </c:pt>
                <c:pt idx="20492">
                  <c:v>213.505</c:v>
                </c:pt>
                <c:pt idx="20493">
                  <c:v>213.91900000000001</c:v>
                </c:pt>
                <c:pt idx="20494">
                  <c:v>214.32900000000001</c:v>
                </c:pt>
                <c:pt idx="20495">
                  <c:v>214.732</c:v>
                </c:pt>
                <c:pt idx="20496">
                  <c:v>215.131</c:v>
                </c:pt>
                <c:pt idx="20497">
                  <c:v>215.523</c:v>
                </c:pt>
                <c:pt idx="20498">
                  <c:v>215.911</c:v>
                </c:pt>
                <c:pt idx="20499">
                  <c:v>216.292</c:v>
                </c:pt>
                <c:pt idx="20500">
                  <c:v>216.66800000000001</c:v>
                </c:pt>
                <c:pt idx="20501">
                  <c:v>217.03800000000001</c:v>
                </c:pt>
                <c:pt idx="20502">
                  <c:v>217.40300000000002</c:v>
                </c:pt>
                <c:pt idx="20503">
                  <c:v>217.761</c:v>
                </c:pt>
                <c:pt idx="20504">
                  <c:v>218.11399999999998</c:v>
                </c:pt>
                <c:pt idx="20505">
                  <c:v>218.46100000000001</c:v>
                </c:pt>
                <c:pt idx="20506">
                  <c:v>218.803</c:v>
                </c:pt>
                <c:pt idx="20507">
                  <c:v>219.13800000000001</c:v>
                </c:pt>
                <c:pt idx="20508">
                  <c:v>219.46700000000001</c:v>
                </c:pt>
                <c:pt idx="20509">
                  <c:v>219.791</c:v>
                </c:pt>
                <c:pt idx="20510">
                  <c:v>220.108</c:v>
                </c:pt>
                <c:pt idx="20511">
                  <c:v>220.42000000000004</c:v>
                </c:pt>
                <c:pt idx="20512">
                  <c:v>220.726</c:v>
                </c:pt>
                <c:pt idx="20513">
                  <c:v>221.02500000000001</c:v>
                </c:pt>
                <c:pt idx="20514">
                  <c:v>221.31800000000001</c:v>
                </c:pt>
                <c:pt idx="20515">
                  <c:v>221.60599999999999</c:v>
                </c:pt>
                <c:pt idx="20516">
                  <c:v>221.88700000000011</c:v>
                </c:pt>
                <c:pt idx="20517">
                  <c:v>222.16200000000001</c:v>
                </c:pt>
                <c:pt idx="20518">
                  <c:v>222.43100000000001</c:v>
                </c:pt>
                <c:pt idx="20519">
                  <c:v>222.69399999999999</c:v>
                </c:pt>
                <c:pt idx="20520">
                  <c:v>222.95100000000011</c:v>
                </c:pt>
                <c:pt idx="20521">
                  <c:v>223.20099999999999</c:v>
                </c:pt>
                <c:pt idx="20522">
                  <c:v>223.44499999999999</c:v>
                </c:pt>
                <c:pt idx="20523">
                  <c:v>223.684</c:v>
                </c:pt>
                <c:pt idx="20524">
                  <c:v>223.91499999999999</c:v>
                </c:pt>
                <c:pt idx="20525">
                  <c:v>224.14099999999999</c:v>
                </c:pt>
                <c:pt idx="20526">
                  <c:v>224.36</c:v>
                </c:pt>
                <c:pt idx="20527">
                  <c:v>224.57399999999998</c:v>
                </c:pt>
                <c:pt idx="20528">
                  <c:v>224.78100000000001</c:v>
                </c:pt>
                <c:pt idx="20529">
                  <c:v>224.98100000000011</c:v>
                </c:pt>
                <c:pt idx="20530">
                  <c:v>225.17599999999999</c:v>
                </c:pt>
                <c:pt idx="20531">
                  <c:v>225.364</c:v>
                </c:pt>
                <c:pt idx="20532">
                  <c:v>225.54599999999999</c:v>
                </c:pt>
                <c:pt idx="20533">
                  <c:v>225.72200000000001</c:v>
                </c:pt>
                <c:pt idx="20534">
                  <c:v>225.8910000000001</c:v>
                </c:pt>
                <c:pt idx="20535">
                  <c:v>226.054</c:v>
                </c:pt>
                <c:pt idx="20536">
                  <c:v>226.21099999999998</c:v>
                </c:pt>
                <c:pt idx="20537">
                  <c:v>226.36200000000011</c:v>
                </c:pt>
                <c:pt idx="20538">
                  <c:v>226.50700000000001</c:v>
                </c:pt>
                <c:pt idx="20539">
                  <c:v>226.64499999999998</c:v>
                </c:pt>
                <c:pt idx="20540">
                  <c:v>226.77699999999999</c:v>
                </c:pt>
                <c:pt idx="20541">
                  <c:v>226.90300000000002</c:v>
                </c:pt>
                <c:pt idx="20542">
                  <c:v>227.023</c:v>
                </c:pt>
                <c:pt idx="20543">
                  <c:v>227.136</c:v>
                </c:pt>
                <c:pt idx="20544">
                  <c:v>227.24299999999999</c:v>
                </c:pt>
                <c:pt idx="20545">
                  <c:v>227.34399999999999</c:v>
                </c:pt>
                <c:pt idx="20546">
                  <c:v>227.43900000000002</c:v>
                </c:pt>
                <c:pt idx="20547">
                  <c:v>227.52800000000011</c:v>
                </c:pt>
                <c:pt idx="20548">
                  <c:v>227.61099999999999</c:v>
                </c:pt>
                <c:pt idx="20549">
                  <c:v>227.68700000000001</c:v>
                </c:pt>
                <c:pt idx="20550">
                  <c:v>227.75800000000001</c:v>
                </c:pt>
                <c:pt idx="20551">
                  <c:v>227.82200000000012</c:v>
                </c:pt>
                <c:pt idx="20552">
                  <c:v>227.88100000000011</c:v>
                </c:pt>
                <c:pt idx="20553">
                  <c:v>227.93300000000002</c:v>
                </c:pt>
                <c:pt idx="20554">
                  <c:v>227.97900000000001</c:v>
                </c:pt>
                <c:pt idx="20555">
                  <c:v>228.02</c:v>
                </c:pt>
                <c:pt idx="20556">
                  <c:v>228.054</c:v>
                </c:pt>
                <c:pt idx="20557">
                  <c:v>228.08200000000011</c:v>
                </c:pt>
                <c:pt idx="20558">
                  <c:v>228.10499999999999</c:v>
                </c:pt>
                <c:pt idx="20559">
                  <c:v>228.12100000000001</c:v>
                </c:pt>
                <c:pt idx="20560">
                  <c:v>228.13200000000001</c:v>
                </c:pt>
                <c:pt idx="20561">
                  <c:v>228.137</c:v>
                </c:pt>
                <c:pt idx="20562">
                  <c:v>228.136</c:v>
                </c:pt>
                <c:pt idx="20563">
                  <c:v>228.13</c:v>
                </c:pt>
                <c:pt idx="20564">
                  <c:v>228.11699999999999</c:v>
                </c:pt>
                <c:pt idx="20565">
                  <c:v>228.09900000000002</c:v>
                </c:pt>
                <c:pt idx="20566">
                  <c:v>228.07499999999999</c:v>
                </c:pt>
                <c:pt idx="20567">
                  <c:v>228.04599999999999</c:v>
                </c:pt>
                <c:pt idx="20568">
                  <c:v>228.01</c:v>
                </c:pt>
                <c:pt idx="20569">
                  <c:v>227.97</c:v>
                </c:pt>
                <c:pt idx="20570">
                  <c:v>227.923</c:v>
                </c:pt>
                <c:pt idx="20571">
                  <c:v>227.87200000000001</c:v>
                </c:pt>
                <c:pt idx="20572">
                  <c:v>227.81399999999999</c:v>
                </c:pt>
                <c:pt idx="20573">
                  <c:v>227.75200000000001</c:v>
                </c:pt>
                <c:pt idx="20574">
                  <c:v>227.68300000000002</c:v>
                </c:pt>
                <c:pt idx="20575">
                  <c:v>227.60999999999999</c:v>
                </c:pt>
                <c:pt idx="20576">
                  <c:v>227.53100000000001</c:v>
                </c:pt>
                <c:pt idx="20577">
                  <c:v>227.447</c:v>
                </c:pt>
                <c:pt idx="20578">
                  <c:v>227.35800000000012</c:v>
                </c:pt>
                <c:pt idx="20579">
                  <c:v>227.26300000000001</c:v>
                </c:pt>
                <c:pt idx="20580">
                  <c:v>227.16300000000001</c:v>
                </c:pt>
                <c:pt idx="20581">
                  <c:v>227.05800000000011</c:v>
                </c:pt>
                <c:pt idx="20582">
                  <c:v>226.94800000000001</c:v>
                </c:pt>
                <c:pt idx="20583">
                  <c:v>226.833</c:v>
                </c:pt>
                <c:pt idx="20584">
                  <c:v>226.71299999999999</c:v>
                </c:pt>
                <c:pt idx="20585">
                  <c:v>226.58800000000011</c:v>
                </c:pt>
                <c:pt idx="20586">
                  <c:v>226.45800000000011</c:v>
                </c:pt>
                <c:pt idx="20587">
                  <c:v>226.32300000000001</c:v>
                </c:pt>
                <c:pt idx="20588">
                  <c:v>226.18300000000002</c:v>
                </c:pt>
                <c:pt idx="20589">
                  <c:v>226.03900000000002</c:v>
                </c:pt>
                <c:pt idx="20590">
                  <c:v>225.89000000000001</c:v>
                </c:pt>
                <c:pt idx="20591">
                  <c:v>225.73599999999999</c:v>
                </c:pt>
                <c:pt idx="20592">
                  <c:v>225.577</c:v>
                </c:pt>
                <c:pt idx="20593">
                  <c:v>225.41399999999999</c:v>
                </c:pt>
                <c:pt idx="20594">
                  <c:v>225.24699999999999</c:v>
                </c:pt>
                <c:pt idx="20595">
                  <c:v>225.07399999999998</c:v>
                </c:pt>
                <c:pt idx="20596">
                  <c:v>224.89800000000011</c:v>
                </c:pt>
                <c:pt idx="20597">
                  <c:v>224.71699999999998</c:v>
                </c:pt>
                <c:pt idx="20598">
                  <c:v>224.53100000000001</c:v>
                </c:pt>
                <c:pt idx="20599">
                  <c:v>224.34200000000001</c:v>
                </c:pt>
                <c:pt idx="20600">
                  <c:v>224.148</c:v>
                </c:pt>
                <c:pt idx="20601">
                  <c:v>223.95000000000007</c:v>
                </c:pt>
                <c:pt idx="20602">
                  <c:v>223.74699999999999</c:v>
                </c:pt>
                <c:pt idx="20603">
                  <c:v>223.541</c:v>
                </c:pt>
                <c:pt idx="20604">
                  <c:v>223.33</c:v>
                </c:pt>
                <c:pt idx="20605">
                  <c:v>223.11599999999999</c:v>
                </c:pt>
                <c:pt idx="20606">
                  <c:v>222.89700000000011</c:v>
                </c:pt>
                <c:pt idx="20607">
                  <c:v>222.67499999999998</c:v>
                </c:pt>
                <c:pt idx="20608">
                  <c:v>222.44900000000001</c:v>
                </c:pt>
                <c:pt idx="20609">
                  <c:v>222.21899999999999</c:v>
                </c:pt>
                <c:pt idx="20610">
                  <c:v>221.98500000000001</c:v>
                </c:pt>
                <c:pt idx="20611">
                  <c:v>221.74799999999999</c:v>
                </c:pt>
                <c:pt idx="20612">
                  <c:v>221.506</c:v>
                </c:pt>
                <c:pt idx="20613">
                  <c:v>221.262</c:v>
                </c:pt>
                <c:pt idx="20614">
                  <c:v>221.01399999999998</c:v>
                </c:pt>
                <c:pt idx="20615">
                  <c:v>220.762</c:v>
                </c:pt>
                <c:pt idx="20616">
                  <c:v>220.50700000000001</c:v>
                </c:pt>
                <c:pt idx="20617">
                  <c:v>220.24799999999999</c:v>
                </c:pt>
                <c:pt idx="20618">
                  <c:v>219.9860000000001</c:v>
                </c:pt>
                <c:pt idx="20619">
                  <c:v>219.721</c:v>
                </c:pt>
                <c:pt idx="20620">
                  <c:v>219.453</c:v>
                </c:pt>
                <c:pt idx="20621">
                  <c:v>219.18100000000001</c:v>
                </c:pt>
                <c:pt idx="20622">
                  <c:v>218.90600000000001</c:v>
                </c:pt>
                <c:pt idx="20623">
                  <c:v>218.62800000000001</c:v>
                </c:pt>
                <c:pt idx="20624">
                  <c:v>218.34800000000001</c:v>
                </c:pt>
                <c:pt idx="20625">
                  <c:v>218.06399999999999</c:v>
                </c:pt>
                <c:pt idx="20626">
                  <c:v>217.77699999999999</c:v>
                </c:pt>
                <c:pt idx="20627">
                  <c:v>217.48700000000011</c:v>
                </c:pt>
                <c:pt idx="20628">
                  <c:v>217.19499999999999</c:v>
                </c:pt>
                <c:pt idx="20629">
                  <c:v>216.9</c:v>
                </c:pt>
                <c:pt idx="20630">
                  <c:v>216.602</c:v>
                </c:pt>
                <c:pt idx="20631">
                  <c:v>216.30100000000004</c:v>
                </c:pt>
                <c:pt idx="20632">
                  <c:v>215.9980000000001</c:v>
                </c:pt>
                <c:pt idx="20633">
                  <c:v>215.69200000000001</c:v>
                </c:pt>
                <c:pt idx="20634">
                  <c:v>215.38400000000001</c:v>
                </c:pt>
                <c:pt idx="20635">
                  <c:v>215.07300000000001</c:v>
                </c:pt>
                <c:pt idx="20636">
                  <c:v>214.76</c:v>
                </c:pt>
                <c:pt idx="20637">
                  <c:v>214.44399999999999</c:v>
                </c:pt>
                <c:pt idx="20638">
                  <c:v>214.12700000000001</c:v>
                </c:pt>
                <c:pt idx="20639">
                  <c:v>213.80600000000001</c:v>
                </c:pt>
                <c:pt idx="20640">
                  <c:v>213.48400000000001</c:v>
                </c:pt>
                <c:pt idx="20641">
                  <c:v>213.15900000000002</c:v>
                </c:pt>
                <c:pt idx="20642">
                  <c:v>212.833</c:v>
                </c:pt>
                <c:pt idx="20643">
                  <c:v>212.50399999999999</c:v>
                </c:pt>
                <c:pt idx="20644">
                  <c:v>212.17299999999997</c:v>
                </c:pt>
                <c:pt idx="20645">
                  <c:v>211.84</c:v>
                </c:pt>
                <c:pt idx="20646">
                  <c:v>211.505</c:v>
                </c:pt>
                <c:pt idx="20647">
                  <c:v>211.16900000000001</c:v>
                </c:pt>
                <c:pt idx="20648">
                  <c:v>210.83</c:v>
                </c:pt>
                <c:pt idx="20649">
                  <c:v>210.49</c:v>
                </c:pt>
                <c:pt idx="20650">
                  <c:v>210.148</c:v>
                </c:pt>
                <c:pt idx="20651">
                  <c:v>209.804</c:v>
                </c:pt>
                <c:pt idx="20652">
                  <c:v>209.45800000000011</c:v>
                </c:pt>
                <c:pt idx="20653">
                  <c:v>209.11099999999999</c:v>
                </c:pt>
                <c:pt idx="20654">
                  <c:v>208.762</c:v>
                </c:pt>
                <c:pt idx="20655">
                  <c:v>208.41200000000001</c:v>
                </c:pt>
                <c:pt idx="20656">
                  <c:v>208.06</c:v>
                </c:pt>
                <c:pt idx="20657">
                  <c:v>207.70599999999999</c:v>
                </c:pt>
                <c:pt idx="20658">
                  <c:v>207.35200000000012</c:v>
                </c:pt>
                <c:pt idx="20659">
                  <c:v>206.99600000000001</c:v>
                </c:pt>
                <c:pt idx="20660">
                  <c:v>206.63800000000001</c:v>
                </c:pt>
                <c:pt idx="20661">
                  <c:v>206.27899999999997</c:v>
                </c:pt>
                <c:pt idx="20662">
                  <c:v>205.91900000000001</c:v>
                </c:pt>
                <c:pt idx="20663">
                  <c:v>205.55800000000011</c:v>
                </c:pt>
                <c:pt idx="20664">
                  <c:v>205.19499999999999</c:v>
                </c:pt>
                <c:pt idx="20665">
                  <c:v>204.83100000000007</c:v>
                </c:pt>
                <c:pt idx="20666">
                  <c:v>204.46600000000001</c:v>
                </c:pt>
                <c:pt idx="20667">
                  <c:v>204.101</c:v>
                </c:pt>
                <c:pt idx="20668">
                  <c:v>203.733</c:v>
                </c:pt>
                <c:pt idx="20669">
                  <c:v>203.36500000000001</c:v>
                </c:pt>
                <c:pt idx="20670">
                  <c:v>202.99600000000001</c:v>
                </c:pt>
                <c:pt idx="20671">
                  <c:v>202.626</c:v>
                </c:pt>
                <c:pt idx="20672">
                  <c:v>202.255</c:v>
                </c:pt>
                <c:pt idx="20673">
                  <c:v>201.88300000000001</c:v>
                </c:pt>
                <c:pt idx="20674">
                  <c:v>201.511</c:v>
                </c:pt>
                <c:pt idx="20675">
                  <c:v>201.137</c:v>
                </c:pt>
                <c:pt idx="20676">
                  <c:v>200.76300000000001</c:v>
                </c:pt>
                <c:pt idx="20677">
                  <c:v>200.38800000000012</c:v>
                </c:pt>
                <c:pt idx="20678">
                  <c:v>200.012</c:v>
                </c:pt>
                <c:pt idx="20679">
                  <c:v>199.63499999999999</c:v>
                </c:pt>
                <c:pt idx="20680">
                  <c:v>199.25800000000001</c:v>
                </c:pt>
                <c:pt idx="20681">
                  <c:v>198.88000000000011</c:v>
                </c:pt>
                <c:pt idx="20682">
                  <c:v>198.501</c:v>
                </c:pt>
                <c:pt idx="20683">
                  <c:v>198.12200000000001</c:v>
                </c:pt>
                <c:pt idx="20684">
                  <c:v>197.74199999999999</c:v>
                </c:pt>
                <c:pt idx="20685">
                  <c:v>197.3610000000001</c:v>
                </c:pt>
                <c:pt idx="20686">
                  <c:v>196.9800000000001</c:v>
                </c:pt>
                <c:pt idx="20687">
                  <c:v>196.59800000000001</c:v>
                </c:pt>
                <c:pt idx="20688">
                  <c:v>196.21599999999998</c:v>
                </c:pt>
                <c:pt idx="20689">
                  <c:v>195.834</c:v>
                </c:pt>
                <c:pt idx="20690">
                  <c:v>195.45100000000011</c:v>
                </c:pt>
                <c:pt idx="20691">
                  <c:v>195.06700000000001</c:v>
                </c:pt>
                <c:pt idx="20692">
                  <c:v>194.68300000000002</c:v>
                </c:pt>
                <c:pt idx="20693">
                  <c:v>194.29900000000001</c:v>
                </c:pt>
                <c:pt idx="20694">
                  <c:v>193.91399999999999</c:v>
                </c:pt>
                <c:pt idx="20695">
                  <c:v>193.529</c:v>
                </c:pt>
                <c:pt idx="20696">
                  <c:v>193.14299999999997</c:v>
                </c:pt>
                <c:pt idx="20697">
                  <c:v>192.75700000000001</c:v>
                </c:pt>
                <c:pt idx="20698">
                  <c:v>192.37100000000001</c:v>
                </c:pt>
                <c:pt idx="20699">
                  <c:v>191.98500000000001</c:v>
                </c:pt>
                <c:pt idx="20700">
                  <c:v>191.59800000000001</c:v>
                </c:pt>
                <c:pt idx="20701">
                  <c:v>191.20999999999998</c:v>
                </c:pt>
                <c:pt idx="20702">
                  <c:v>190.82300000000001</c:v>
                </c:pt>
                <c:pt idx="20703">
                  <c:v>190.435</c:v>
                </c:pt>
                <c:pt idx="20704">
                  <c:v>190.047</c:v>
                </c:pt>
                <c:pt idx="20705">
                  <c:v>189.65900000000002</c:v>
                </c:pt>
                <c:pt idx="20706">
                  <c:v>189.26999999999998</c:v>
                </c:pt>
                <c:pt idx="20707">
                  <c:v>188.88100000000011</c:v>
                </c:pt>
                <c:pt idx="20708">
                  <c:v>188.4920000000001</c:v>
                </c:pt>
                <c:pt idx="20709">
                  <c:v>188.10300000000001</c:v>
                </c:pt>
                <c:pt idx="20710">
                  <c:v>187.71299999999999</c:v>
                </c:pt>
                <c:pt idx="20711">
                  <c:v>187.32400000000001</c:v>
                </c:pt>
                <c:pt idx="20712">
                  <c:v>186.934</c:v>
                </c:pt>
                <c:pt idx="20713">
                  <c:v>186.54300000000001</c:v>
                </c:pt>
                <c:pt idx="20714">
                  <c:v>186.15300000000002</c:v>
                </c:pt>
                <c:pt idx="20715">
                  <c:v>185.762</c:v>
                </c:pt>
                <c:pt idx="20716">
                  <c:v>185.37100000000001</c:v>
                </c:pt>
                <c:pt idx="20717">
                  <c:v>184.9800000000001</c:v>
                </c:pt>
                <c:pt idx="20718">
                  <c:v>184.589</c:v>
                </c:pt>
                <c:pt idx="20719">
                  <c:v>184.197</c:v>
                </c:pt>
                <c:pt idx="20720">
                  <c:v>183.80600000000001</c:v>
                </c:pt>
                <c:pt idx="20721">
                  <c:v>183.41399999999999</c:v>
                </c:pt>
                <c:pt idx="20722">
                  <c:v>183.02200000000011</c:v>
                </c:pt>
                <c:pt idx="20723">
                  <c:v>182.62900000000002</c:v>
                </c:pt>
                <c:pt idx="20724">
                  <c:v>182.23599999999999</c:v>
                </c:pt>
                <c:pt idx="20725">
                  <c:v>181.84399999999999</c:v>
                </c:pt>
                <c:pt idx="20726">
                  <c:v>181.45000000000007</c:v>
                </c:pt>
                <c:pt idx="20727">
                  <c:v>181.05700000000004</c:v>
                </c:pt>
                <c:pt idx="20728">
                  <c:v>180.66300000000001</c:v>
                </c:pt>
                <c:pt idx="20729">
                  <c:v>180.26900000000001</c:v>
                </c:pt>
                <c:pt idx="20730">
                  <c:v>179.875</c:v>
                </c:pt>
                <c:pt idx="20731">
                  <c:v>179.48100000000011</c:v>
                </c:pt>
                <c:pt idx="20732">
                  <c:v>179.08600000000001</c:v>
                </c:pt>
                <c:pt idx="20733">
                  <c:v>178.691</c:v>
                </c:pt>
                <c:pt idx="20734">
                  <c:v>178.29599999999999</c:v>
                </c:pt>
                <c:pt idx="20735">
                  <c:v>177.9</c:v>
                </c:pt>
                <c:pt idx="20736">
                  <c:v>177.50399999999999</c:v>
                </c:pt>
                <c:pt idx="20737">
                  <c:v>177.108</c:v>
                </c:pt>
                <c:pt idx="20738">
                  <c:v>176.71099999999998</c:v>
                </c:pt>
                <c:pt idx="20739">
                  <c:v>176.31399999999999</c:v>
                </c:pt>
                <c:pt idx="20740">
                  <c:v>175.917</c:v>
                </c:pt>
                <c:pt idx="20741">
                  <c:v>175.51900000000001</c:v>
                </c:pt>
                <c:pt idx="20742">
                  <c:v>175.12</c:v>
                </c:pt>
                <c:pt idx="20743">
                  <c:v>174.72200000000001</c:v>
                </c:pt>
                <c:pt idx="20744">
                  <c:v>174.32300000000001</c:v>
                </c:pt>
                <c:pt idx="20745">
                  <c:v>173.923</c:v>
                </c:pt>
                <c:pt idx="20746">
                  <c:v>173.523</c:v>
                </c:pt>
                <c:pt idx="20747">
                  <c:v>173.12300000000002</c:v>
                </c:pt>
                <c:pt idx="20748">
                  <c:v>172.721</c:v>
                </c:pt>
                <c:pt idx="20749">
                  <c:v>172.32000000000011</c:v>
                </c:pt>
                <c:pt idx="20750">
                  <c:v>171.91800000000001</c:v>
                </c:pt>
                <c:pt idx="20751">
                  <c:v>171.51499999999999</c:v>
                </c:pt>
                <c:pt idx="20752">
                  <c:v>171.11199999999999</c:v>
                </c:pt>
                <c:pt idx="20753">
                  <c:v>170.708</c:v>
                </c:pt>
                <c:pt idx="20754">
                  <c:v>170.304</c:v>
                </c:pt>
                <c:pt idx="20755">
                  <c:v>169.899</c:v>
                </c:pt>
                <c:pt idx="20756">
                  <c:v>169.49300000000002</c:v>
                </c:pt>
                <c:pt idx="20757">
                  <c:v>169.08700000000007</c:v>
                </c:pt>
                <c:pt idx="20758">
                  <c:v>168.67899999999997</c:v>
                </c:pt>
                <c:pt idx="20759">
                  <c:v>168.27199999999999</c:v>
                </c:pt>
                <c:pt idx="20760">
                  <c:v>167.863</c:v>
                </c:pt>
                <c:pt idx="20761">
                  <c:v>167.45400000000001</c:v>
                </c:pt>
                <c:pt idx="20762">
                  <c:v>167.04399999999998</c:v>
                </c:pt>
                <c:pt idx="20763">
                  <c:v>166.63300000000001</c:v>
                </c:pt>
                <c:pt idx="20764">
                  <c:v>166.221</c:v>
                </c:pt>
                <c:pt idx="20765">
                  <c:v>165.80800000000011</c:v>
                </c:pt>
                <c:pt idx="20766">
                  <c:v>165.39500000000001</c:v>
                </c:pt>
                <c:pt idx="20767">
                  <c:v>164.9800000000001</c:v>
                </c:pt>
                <c:pt idx="20768">
                  <c:v>164.565</c:v>
                </c:pt>
                <c:pt idx="20769">
                  <c:v>164.14899999999997</c:v>
                </c:pt>
                <c:pt idx="20770">
                  <c:v>163.732</c:v>
                </c:pt>
                <c:pt idx="20771">
                  <c:v>163.31300000000002</c:v>
                </c:pt>
                <c:pt idx="20772">
                  <c:v>162.89400000000001</c:v>
                </c:pt>
                <c:pt idx="20773">
                  <c:v>162.47399999999999</c:v>
                </c:pt>
                <c:pt idx="20774">
                  <c:v>162.053</c:v>
                </c:pt>
                <c:pt idx="20775">
                  <c:v>161.63</c:v>
                </c:pt>
                <c:pt idx="20776">
                  <c:v>161.20699999999999</c:v>
                </c:pt>
                <c:pt idx="20777">
                  <c:v>160.78200000000001</c:v>
                </c:pt>
                <c:pt idx="20778">
                  <c:v>160.35600000000011</c:v>
                </c:pt>
                <c:pt idx="20779">
                  <c:v>159.929</c:v>
                </c:pt>
                <c:pt idx="20780">
                  <c:v>159.501</c:v>
                </c:pt>
                <c:pt idx="20781">
                  <c:v>159.071</c:v>
                </c:pt>
                <c:pt idx="20782">
                  <c:v>158.63999999999999</c:v>
                </c:pt>
                <c:pt idx="20783">
                  <c:v>158.208</c:v>
                </c:pt>
                <c:pt idx="20784">
                  <c:v>157.77499999999998</c:v>
                </c:pt>
                <c:pt idx="20785">
                  <c:v>157.34</c:v>
                </c:pt>
                <c:pt idx="20786">
                  <c:v>156.904</c:v>
                </c:pt>
                <c:pt idx="20787">
                  <c:v>156.46700000000001</c:v>
                </c:pt>
                <c:pt idx="20788">
                  <c:v>156.02800000000011</c:v>
                </c:pt>
                <c:pt idx="20789">
                  <c:v>155.58700000000007</c:v>
                </c:pt>
                <c:pt idx="20790">
                  <c:v>155.14499999999998</c:v>
                </c:pt>
                <c:pt idx="20791">
                  <c:v>154.702</c:v>
                </c:pt>
                <c:pt idx="20792">
                  <c:v>154.25700000000001</c:v>
                </c:pt>
                <c:pt idx="20793">
                  <c:v>153.81100000000001</c:v>
                </c:pt>
                <c:pt idx="20794">
                  <c:v>153.363</c:v>
                </c:pt>
                <c:pt idx="20795">
                  <c:v>152.91300000000001</c:v>
                </c:pt>
                <c:pt idx="20796">
                  <c:v>152.46200000000007</c:v>
                </c:pt>
                <c:pt idx="20797">
                  <c:v>152.01</c:v>
                </c:pt>
                <c:pt idx="20798">
                  <c:v>151.55500000000001</c:v>
                </c:pt>
                <c:pt idx="20799">
                  <c:v>151.09900000000002</c:v>
                </c:pt>
                <c:pt idx="20800">
                  <c:v>150.64099999999999</c:v>
                </c:pt>
                <c:pt idx="20801">
                  <c:v>150.18200000000004</c:v>
                </c:pt>
                <c:pt idx="20802">
                  <c:v>149.72</c:v>
                </c:pt>
                <c:pt idx="20803">
                  <c:v>149.25700000000001</c:v>
                </c:pt>
                <c:pt idx="20804">
                  <c:v>148.792</c:v>
                </c:pt>
                <c:pt idx="20805">
                  <c:v>148.32600000000011</c:v>
                </c:pt>
                <c:pt idx="20806">
                  <c:v>147.85700000000011</c:v>
                </c:pt>
                <c:pt idx="20807">
                  <c:v>147.38700000000011</c:v>
                </c:pt>
                <c:pt idx="20808">
                  <c:v>146.91499999999999</c:v>
                </c:pt>
                <c:pt idx="20809">
                  <c:v>146.44</c:v>
                </c:pt>
                <c:pt idx="20810">
                  <c:v>145.964</c:v>
                </c:pt>
                <c:pt idx="20811">
                  <c:v>145.4860000000001</c:v>
                </c:pt>
                <c:pt idx="20812">
                  <c:v>145.006</c:v>
                </c:pt>
                <c:pt idx="20813">
                  <c:v>144.524</c:v>
                </c:pt>
                <c:pt idx="20814">
                  <c:v>144.04</c:v>
                </c:pt>
                <c:pt idx="20815">
                  <c:v>143.554</c:v>
                </c:pt>
                <c:pt idx="20816">
                  <c:v>143.066</c:v>
                </c:pt>
                <c:pt idx="20817">
                  <c:v>142.57599999999999</c:v>
                </c:pt>
                <c:pt idx="20818">
                  <c:v>142.084</c:v>
                </c:pt>
                <c:pt idx="20819">
                  <c:v>141.59</c:v>
                </c:pt>
                <c:pt idx="20820">
                  <c:v>141.09399999999999</c:v>
                </c:pt>
                <c:pt idx="20821">
                  <c:v>140.595</c:v>
                </c:pt>
                <c:pt idx="20822">
                  <c:v>140.09399999999999</c:v>
                </c:pt>
                <c:pt idx="20823">
                  <c:v>139.59200000000001</c:v>
                </c:pt>
                <c:pt idx="20824">
                  <c:v>139.08700000000007</c:v>
                </c:pt>
                <c:pt idx="20825">
                  <c:v>138.58000000000001</c:v>
                </c:pt>
                <c:pt idx="20826">
                  <c:v>138.07</c:v>
                </c:pt>
                <c:pt idx="20827">
                  <c:v>137.559</c:v>
                </c:pt>
                <c:pt idx="20828">
                  <c:v>137.04499999999999</c:v>
                </c:pt>
                <c:pt idx="20829">
                  <c:v>136.529</c:v>
                </c:pt>
                <c:pt idx="20830">
                  <c:v>136.011</c:v>
                </c:pt>
                <c:pt idx="20831">
                  <c:v>135.49100000000001</c:v>
                </c:pt>
                <c:pt idx="20832">
                  <c:v>134.96800000000007</c:v>
                </c:pt>
                <c:pt idx="20833">
                  <c:v>134.44300000000001</c:v>
                </c:pt>
                <c:pt idx="20834">
                  <c:v>133.916</c:v>
                </c:pt>
                <c:pt idx="20835">
                  <c:v>133.38600000000011</c:v>
                </c:pt>
                <c:pt idx="20836">
                  <c:v>132.85400000000001</c:v>
                </c:pt>
                <c:pt idx="20837">
                  <c:v>132.32000000000011</c:v>
                </c:pt>
                <c:pt idx="20838">
                  <c:v>131.78399999999999</c:v>
                </c:pt>
                <c:pt idx="20839">
                  <c:v>131.24499999999998</c:v>
                </c:pt>
                <c:pt idx="20840">
                  <c:v>130.70399999999998</c:v>
                </c:pt>
                <c:pt idx="20841">
                  <c:v>130.16</c:v>
                </c:pt>
                <c:pt idx="20842">
                  <c:v>129.61499999999998</c:v>
                </c:pt>
                <c:pt idx="20843">
                  <c:v>129.06700000000001</c:v>
                </c:pt>
                <c:pt idx="20844">
                  <c:v>128.51599999999999</c:v>
                </c:pt>
                <c:pt idx="20845">
                  <c:v>127.96299999999999</c:v>
                </c:pt>
                <c:pt idx="20846">
                  <c:v>127.408</c:v>
                </c:pt>
                <c:pt idx="20847">
                  <c:v>126.851</c:v>
                </c:pt>
                <c:pt idx="20848">
                  <c:v>126.29100000000005</c:v>
                </c:pt>
                <c:pt idx="20849">
                  <c:v>125.729</c:v>
                </c:pt>
                <c:pt idx="20850">
                  <c:v>125.16500000000001</c:v>
                </c:pt>
                <c:pt idx="20851">
                  <c:v>124.598</c:v>
                </c:pt>
                <c:pt idx="20852">
                  <c:v>124.029</c:v>
                </c:pt>
                <c:pt idx="20853">
                  <c:v>123.45699999999999</c:v>
                </c:pt>
                <c:pt idx="20854">
                  <c:v>122.884</c:v>
                </c:pt>
                <c:pt idx="20855">
                  <c:v>122.30800000000001</c:v>
                </c:pt>
                <c:pt idx="20856">
                  <c:v>121.729</c:v>
                </c:pt>
                <c:pt idx="20857">
                  <c:v>121.148</c:v>
                </c:pt>
                <c:pt idx="20858">
                  <c:v>120.566</c:v>
                </c:pt>
                <c:pt idx="20859">
                  <c:v>119.98</c:v>
                </c:pt>
                <c:pt idx="20860">
                  <c:v>119.393</c:v>
                </c:pt>
                <c:pt idx="20861">
                  <c:v>118.803</c:v>
                </c:pt>
                <c:pt idx="20862">
                  <c:v>118.21100000000006</c:v>
                </c:pt>
                <c:pt idx="20863">
                  <c:v>117.616</c:v>
                </c:pt>
                <c:pt idx="20864">
                  <c:v>117.02</c:v>
                </c:pt>
                <c:pt idx="20865">
                  <c:v>116.42100000000002</c:v>
                </c:pt>
                <c:pt idx="20866">
                  <c:v>115.82</c:v>
                </c:pt>
                <c:pt idx="20867">
                  <c:v>115.21700000000006</c:v>
                </c:pt>
                <c:pt idx="20868">
                  <c:v>114.61199999999999</c:v>
                </c:pt>
                <c:pt idx="20869">
                  <c:v>114.004</c:v>
                </c:pt>
                <c:pt idx="20870">
                  <c:v>113.39400000000002</c:v>
                </c:pt>
                <c:pt idx="20871">
                  <c:v>112.782</c:v>
                </c:pt>
                <c:pt idx="20872">
                  <c:v>112.169</c:v>
                </c:pt>
                <c:pt idx="20873">
                  <c:v>111.55200000000001</c:v>
                </c:pt>
                <c:pt idx="20874">
                  <c:v>110.93400000000005</c:v>
                </c:pt>
                <c:pt idx="20875">
                  <c:v>110.31399999999999</c:v>
                </c:pt>
                <c:pt idx="20876">
                  <c:v>109.69199999999999</c:v>
                </c:pt>
                <c:pt idx="20877">
                  <c:v>109.068</c:v>
                </c:pt>
                <c:pt idx="20878">
                  <c:v>108.44200000000002</c:v>
                </c:pt>
                <c:pt idx="20879">
                  <c:v>107.813</c:v>
                </c:pt>
                <c:pt idx="20880">
                  <c:v>107.18300000000001</c:v>
                </c:pt>
                <c:pt idx="20881">
                  <c:v>106.551</c:v>
                </c:pt>
                <c:pt idx="20882">
                  <c:v>105.91700000000006</c:v>
                </c:pt>
                <c:pt idx="20883">
                  <c:v>105.282</c:v>
                </c:pt>
                <c:pt idx="20884">
                  <c:v>104.64400000000002</c:v>
                </c:pt>
                <c:pt idx="20885">
                  <c:v>104.004</c:v>
                </c:pt>
                <c:pt idx="20886">
                  <c:v>103.363</c:v>
                </c:pt>
                <c:pt idx="20887">
                  <c:v>102.72</c:v>
                </c:pt>
                <c:pt idx="20888">
                  <c:v>102.07599999999998</c:v>
                </c:pt>
                <c:pt idx="20889">
                  <c:v>101.429</c:v>
                </c:pt>
                <c:pt idx="20890">
                  <c:v>100.78100000000002</c:v>
                </c:pt>
                <c:pt idx="20891">
                  <c:v>100.13200000000001</c:v>
                </c:pt>
                <c:pt idx="20892">
                  <c:v>99.480500000000006</c:v>
                </c:pt>
                <c:pt idx="20893">
                  <c:v>98.827699999999993</c:v>
                </c:pt>
                <c:pt idx="20894">
                  <c:v>98.173299999999998</c:v>
                </c:pt>
                <c:pt idx="20895">
                  <c:v>97.517500000000027</c:v>
                </c:pt>
                <c:pt idx="20896">
                  <c:v>96.860299999999995</c:v>
                </c:pt>
                <c:pt idx="20897">
                  <c:v>96.201700000000002</c:v>
                </c:pt>
                <c:pt idx="20898">
                  <c:v>95.541700000000006</c:v>
                </c:pt>
                <c:pt idx="20899">
                  <c:v>94.880299999999991</c:v>
                </c:pt>
                <c:pt idx="20900">
                  <c:v>94.217700000000022</c:v>
                </c:pt>
                <c:pt idx="20901">
                  <c:v>93.553799999999981</c:v>
                </c:pt>
                <c:pt idx="20902">
                  <c:v>92.888699999999986</c:v>
                </c:pt>
                <c:pt idx="20903">
                  <c:v>92.222499999999982</c:v>
                </c:pt>
                <c:pt idx="20904">
                  <c:v>91.554999999999993</c:v>
                </c:pt>
                <c:pt idx="20905">
                  <c:v>90.886499999999998</c:v>
                </c:pt>
                <c:pt idx="20906">
                  <c:v>90.217000000000027</c:v>
                </c:pt>
                <c:pt idx="20907">
                  <c:v>89.546499999999995</c:v>
                </c:pt>
                <c:pt idx="20908">
                  <c:v>88.874999999999986</c:v>
                </c:pt>
                <c:pt idx="20909">
                  <c:v>88.202600000000004</c:v>
                </c:pt>
                <c:pt idx="20910">
                  <c:v>87.529399999999981</c:v>
                </c:pt>
                <c:pt idx="20911">
                  <c:v>86.855299999999986</c:v>
                </c:pt>
                <c:pt idx="20912">
                  <c:v>86.180499999999981</c:v>
                </c:pt>
                <c:pt idx="20913">
                  <c:v>85.504900000000006</c:v>
                </c:pt>
                <c:pt idx="20914">
                  <c:v>84.828699999999998</c:v>
                </c:pt>
                <c:pt idx="20915">
                  <c:v>84.15179999999998</c:v>
                </c:pt>
                <c:pt idx="20916">
                  <c:v>83.474400000000003</c:v>
                </c:pt>
                <c:pt idx="20917">
                  <c:v>82.796499999999995</c:v>
                </c:pt>
                <c:pt idx="20918">
                  <c:v>82.118200000000002</c:v>
                </c:pt>
                <c:pt idx="20919">
                  <c:v>81.439300000000003</c:v>
                </c:pt>
                <c:pt idx="20920">
                  <c:v>80.760200000000026</c:v>
                </c:pt>
                <c:pt idx="20921">
                  <c:v>80.080699999999993</c:v>
                </c:pt>
                <c:pt idx="20922">
                  <c:v>79.400999999999996</c:v>
                </c:pt>
                <c:pt idx="20923">
                  <c:v>78.721100000000007</c:v>
                </c:pt>
                <c:pt idx="20924">
                  <c:v>78.040999999999997</c:v>
                </c:pt>
                <c:pt idx="20925">
                  <c:v>77.360900000000001</c:v>
                </c:pt>
                <c:pt idx="20926">
                  <c:v>76.680699999999987</c:v>
                </c:pt>
                <c:pt idx="20927">
                  <c:v>76.000500000000002</c:v>
                </c:pt>
                <c:pt idx="20928">
                  <c:v>75.320399999999978</c:v>
                </c:pt>
                <c:pt idx="20929">
                  <c:v>74.6404</c:v>
                </c:pt>
                <c:pt idx="20930">
                  <c:v>73.960600000000056</c:v>
                </c:pt>
                <c:pt idx="20931">
                  <c:v>73.281099999999995</c:v>
                </c:pt>
                <c:pt idx="20932">
                  <c:v>72.601900000000001</c:v>
                </c:pt>
                <c:pt idx="20933">
                  <c:v>71.923100000000005</c:v>
                </c:pt>
                <c:pt idx="20934">
                  <c:v>71.244600000000077</c:v>
                </c:pt>
                <c:pt idx="20935">
                  <c:v>70.566699999999997</c:v>
                </c:pt>
                <c:pt idx="20936">
                  <c:v>69.889399999999981</c:v>
                </c:pt>
                <c:pt idx="20937">
                  <c:v>69.212599999999995</c:v>
                </c:pt>
                <c:pt idx="20938">
                  <c:v>68.536500000000004</c:v>
                </c:pt>
                <c:pt idx="20939">
                  <c:v>67.861199999999997</c:v>
                </c:pt>
                <c:pt idx="20940">
                  <c:v>67.186700000000002</c:v>
                </c:pt>
                <c:pt idx="20941">
                  <c:v>66.513000000000005</c:v>
                </c:pt>
                <c:pt idx="20942">
                  <c:v>65.840199999999996</c:v>
                </c:pt>
                <c:pt idx="20943">
                  <c:v>65.168399999999949</c:v>
                </c:pt>
                <c:pt idx="20944">
                  <c:v>64.497700000000023</c:v>
                </c:pt>
                <c:pt idx="20945">
                  <c:v>63.828000000000003</c:v>
                </c:pt>
                <c:pt idx="20946">
                  <c:v>63.159600000000005</c:v>
                </c:pt>
                <c:pt idx="20947">
                  <c:v>62.492400000000011</c:v>
                </c:pt>
                <c:pt idx="20948">
                  <c:v>61.826600000000006</c:v>
                </c:pt>
                <c:pt idx="20949">
                  <c:v>61.162100000000038</c:v>
                </c:pt>
                <c:pt idx="20950">
                  <c:v>60.499000000000002</c:v>
                </c:pt>
                <c:pt idx="20951">
                  <c:v>59.837400000000002</c:v>
                </c:pt>
                <c:pt idx="20952">
                  <c:v>59.177400000000006</c:v>
                </c:pt>
                <c:pt idx="20953">
                  <c:v>58.519000000000005</c:v>
                </c:pt>
                <c:pt idx="20954">
                  <c:v>57.862400000000001</c:v>
                </c:pt>
                <c:pt idx="20955">
                  <c:v>57.207500000000003</c:v>
                </c:pt>
                <c:pt idx="20956">
                  <c:v>56.554400000000001</c:v>
                </c:pt>
                <c:pt idx="20957">
                  <c:v>55.903300000000002</c:v>
                </c:pt>
                <c:pt idx="20958">
                  <c:v>55.254100000000001</c:v>
                </c:pt>
                <c:pt idx="20959">
                  <c:v>54.606900000000003</c:v>
                </c:pt>
                <c:pt idx="20960">
                  <c:v>53.9619</c:v>
                </c:pt>
                <c:pt idx="20961">
                  <c:v>53.319000000000003</c:v>
                </c:pt>
                <c:pt idx="20962">
                  <c:v>52.678400000000003</c:v>
                </c:pt>
                <c:pt idx="20963">
                  <c:v>52.04</c:v>
                </c:pt>
                <c:pt idx="20964">
                  <c:v>51.4041</c:v>
                </c:pt>
                <c:pt idx="20965">
                  <c:v>50.770600000000002</c:v>
                </c:pt>
                <c:pt idx="20966">
                  <c:v>50.139600000000002</c:v>
                </c:pt>
                <c:pt idx="20967">
                  <c:v>49.511299999999999</c:v>
                </c:pt>
                <c:pt idx="20968">
                  <c:v>48.8855</c:v>
                </c:pt>
                <c:pt idx="20969">
                  <c:v>48.262400000000028</c:v>
                </c:pt>
                <c:pt idx="20970">
                  <c:v>47.642100000000013</c:v>
                </c:pt>
                <c:pt idx="20971">
                  <c:v>47.024800000000006</c:v>
                </c:pt>
                <c:pt idx="20972">
                  <c:v>46.410299999999999</c:v>
                </c:pt>
                <c:pt idx="20973">
                  <c:v>45.798800000000028</c:v>
                </c:pt>
                <c:pt idx="20974">
                  <c:v>45.190300000000029</c:v>
                </c:pt>
                <c:pt idx="20975">
                  <c:v>44.585000000000001</c:v>
                </c:pt>
                <c:pt idx="20976">
                  <c:v>43.982900000000001</c:v>
                </c:pt>
                <c:pt idx="20977">
                  <c:v>43.383999999999993</c:v>
                </c:pt>
                <c:pt idx="20978">
                  <c:v>42.788500000000013</c:v>
                </c:pt>
                <c:pt idx="20979">
                  <c:v>42.196300000000029</c:v>
                </c:pt>
                <c:pt idx="20980">
                  <c:v>41.607700000000001</c:v>
                </c:pt>
                <c:pt idx="20981">
                  <c:v>41.022600000000011</c:v>
                </c:pt>
                <c:pt idx="20982">
                  <c:v>40.441000000000003</c:v>
                </c:pt>
                <c:pt idx="20983">
                  <c:v>39.863200000000006</c:v>
                </c:pt>
                <c:pt idx="20984">
                  <c:v>39.289000000000001</c:v>
                </c:pt>
                <c:pt idx="20985">
                  <c:v>38.718700000000013</c:v>
                </c:pt>
                <c:pt idx="20986">
                  <c:v>38.152300000000011</c:v>
                </c:pt>
                <c:pt idx="20987">
                  <c:v>37.589700000000001</c:v>
                </c:pt>
                <c:pt idx="20988">
                  <c:v>37.031200000000005</c:v>
                </c:pt>
                <c:pt idx="20989">
                  <c:v>36.476800000000004</c:v>
                </c:pt>
                <c:pt idx="20990">
                  <c:v>35.926500000000011</c:v>
                </c:pt>
                <c:pt idx="20991">
                  <c:v>35.380299999999998</c:v>
                </c:pt>
                <c:pt idx="20992">
                  <c:v>34.838500000000003</c:v>
                </c:pt>
                <c:pt idx="20993">
                  <c:v>34.301000000000002</c:v>
                </c:pt>
                <c:pt idx="20994">
                  <c:v>33.767900000000012</c:v>
                </c:pt>
                <c:pt idx="20995">
                  <c:v>33.239200000000011</c:v>
                </c:pt>
                <c:pt idx="20996">
                  <c:v>32.715000000000003</c:v>
                </c:pt>
                <c:pt idx="20997">
                  <c:v>32.195500000000038</c:v>
                </c:pt>
                <c:pt idx="20998">
                  <c:v>31.680700000000002</c:v>
                </c:pt>
                <c:pt idx="20999">
                  <c:v>31.170500000000001</c:v>
                </c:pt>
                <c:pt idx="21000">
                  <c:v>30.665099999999981</c:v>
                </c:pt>
                <c:pt idx="21001">
                  <c:v>30.1646</c:v>
                </c:pt>
                <c:pt idx="21002">
                  <c:v>29.668900000000001</c:v>
                </c:pt>
                <c:pt idx="21003">
                  <c:v>29.1782</c:v>
                </c:pt>
                <c:pt idx="21004">
                  <c:v>28.692599999999981</c:v>
                </c:pt>
                <c:pt idx="21005">
                  <c:v>28.212</c:v>
                </c:pt>
                <c:pt idx="21006">
                  <c:v>27.736599999999989</c:v>
                </c:pt>
                <c:pt idx="21007">
                  <c:v>27.266499999999979</c:v>
                </c:pt>
                <c:pt idx="21008">
                  <c:v>26.801500000000001</c:v>
                </c:pt>
                <c:pt idx="21009">
                  <c:v>26.341899999999999</c:v>
                </c:pt>
                <c:pt idx="21010">
                  <c:v>25.887799999999981</c:v>
                </c:pt>
                <c:pt idx="21011">
                  <c:v>25.439</c:v>
                </c:pt>
                <c:pt idx="21012">
                  <c:v>24.995799999999971</c:v>
                </c:pt>
                <c:pt idx="21013">
                  <c:v>24.5581</c:v>
                </c:pt>
                <c:pt idx="21014">
                  <c:v>24.126100000000001</c:v>
                </c:pt>
                <c:pt idx="21015">
                  <c:v>23.6997</c:v>
                </c:pt>
                <c:pt idx="21016">
                  <c:v>23.2791</c:v>
                </c:pt>
                <c:pt idx="21017">
                  <c:v>22.8643</c:v>
                </c:pt>
                <c:pt idx="21018">
                  <c:v>22.45529999999998</c:v>
                </c:pt>
                <c:pt idx="21019">
                  <c:v>22.052199999999985</c:v>
                </c:pt>
                <c:pt idx="21020">
                  <c:v>21.655100000000001</c:v>
                </c:pt>
                <c:pt idx="21021">
                  <c:v>21.264099999999985</c:v>
                </c:pt>
                <c:pt idx="21022">
                  <c:v>20.879000000000001</c:v>
                </c:pt>
                <c:pt idx="21023">
                  <c:v>20.5</c:v>
                </c:pt>
                <c:pt idx="21024">
                  <c:v>20.127300000000005</c:v>
                </c:pt>
                <c:pt idx="21025">
                  <c:v>19.7608</c:v>
                </c:pt>
                <c:pt idx="21026">
                  <c:v>19.40049999999998</c:v>
                </c:pt>
                <c:pt idx="21027">
                  <c:v>19.046500000000002</c:v>
                </c:pt>
                <c:pt idx="21028">
                  <c:v>18.699000000000005</c:v>
                </c:pt>
                <c:pt idx="21029">
                  <c:v>18.357900000000015</c:v>
                </c:pt>
                <c:pt idx="21030">
                  <c:v>18.023199999999989</c:v>
                </c:pt>
                <c:pt idx="21031">
                  <c:v>17.695</c:v>
                </c:pt>
                <c:pt idx="21032">
                  <c:v>17.3734</c:v>
                </c:pt>
                <c:pt idx="21033">
                  <c:v>17.058499999999981</c:v>
                </c:pt>
                <c:pt idx="21034">
                  <c:v>16.7502</c:v>
                </c:pt>
                <c:pt idx="21035">
                  <c:v>16.448499999999971</c:v>
                </c:pt>
                <c:pt idx="21036">
                  <c:v>16.153600000000001</c:v>
                </c:pt>
                <c:pt idx="21037">
                  <c:v>15.865600000000011</c:v>
                </c:pt>
                <c:pt idx="21038">
                  <c:v>15.584300000000001</c:v>
                </c:pt>
                <c:pt idx="21039">
                  <c:v>15.31</c:v>
                </c:pt>
                <c:pt idx="21040">
                  <c:v>15.0426</c:v>
                </c:pt>
                <c:pt idx="21041">
                  <c:v>14.7821</c:v>
                </c:pt>
                <c:pt idx="21042">
                  <c:v>14.528600000000001</c:v>
                </c:pt>
                <c:pt idx="21043">
                  <c:v>14.2822</c:v>
                </c:pt>
                <c:pt idx="21044">
                  <c:v>14.0428</c:v>
                </c:pt>
                <c:pt idx="21045">
                  <c:v>13.810600000000004</c:v>
                </c:pt>
                <c:pt idx="21046">
                  <c:v>13.585500000000007</c:v>
                </c:pt>
                <c:pt idx="21047">
                  <c:v>13.367600000000008</c:v>
                </c:pt>
                <c:pt idx="21048">
                  <c:v>13.157</c:v>
                </c:pt>
                <c:pt idx="21049">
                  <c:v>12.953600000000007</c:v>
                </c:pt>
                <c:pt idx="21050">
                  <c:v>12.7576</c:v>
                </c:pt>
                <c:pt idx="21051">
                  <c:v>12.5688</c:v>
                </c:pt>
                <c:pt idx="21052">
                  <c:v>12.387500000000006</c:v>
                </c:pt>
                <c:pt idx="21053">
                  <c:v>12.2135</c:v>
                </c:pt>
                <c:pt idx="21054">
                  <c:v>12.047000000000001</c:v>
                </c:pt>
                <c:pt idx="21055">
                  <c:v>11.8879</c:v>
                </c:pt>
                <c:pt idx="21056">
                  <c:v>11.7364</c:v>
                </c:pt>
                <c:pt idx="21057">
                  <c:v>11.592400000000007</c:v>
                </c:pt>
                <c:pt idx="21058">
                  <c:v>11.455900000000007</c:v>
                </c:pt>
                <c:pt idx="21059">
                  <c:v>11.3271</c:v>
                </c:pt>
                <c:pt idx="21060">
                  <c:v>11.2058</c:v>
                </c:pt>
                <c:pt idx="21061">
                  <c:v>11.0922</c:v>
                </c:pt>
                <c:pt idx="21062">
                  <c:v>10.9863</c:v>
                </c:pt>
                <c:pt idx="21063">
                  <c:v>10.888</c:v>
                </c:pt>
                <c:pt idx="21064">
                  <c:v>10.7974</c:v>
                </c:pt>
                <c:pt idx="21065">
                  <c:v>10.714600000000001</c:v>
                </c:pt>
                <c:pt idx="21066">
                  <c:v>10.6396</c:v>
                </c:pt>
                <c:pt idx="21067">
                  <c:v>10.572400000000007</c:v>
                </c:pt>
                <c:pt idx="21068">
                  <c:v>10.5129</c:v>
                </c:pt>
                <c:pt idx="21069">
                  <c:v>10.4613</c:v>
                </c:pt>
                <c:pt idx="21070">
                  <c:v>10.4175</c:v>
                </c:pt>
                <c:pt idx="21071">
                  <c:v>10.3817</c:v>
                </c:pt>
                <c:pt idx="21072">
                  <c:v>10.353700000000007</c:v>
                </c:pt>
                <c:pt idx="21073">
                  <c:v>10.3337</c:v>
                </c:pt>
                <c:pt idx="21074">
                  <c:v>10.3215</c:v>
                </c:pt>
                <c:pt idx="21075">
                  <c:v>10.317300000000001</c:v>
                </c:pt>
                <c:pt idx="21076">
                  <c:v>10.321</c:v>
                </c:pt>
                <c:pt idx="21077">
                  <c:v>10.332700000000004</c:v>
                </c:pt>
                <c:pt idx="21078">
                  <c:v>10.352400000000012</c:v>
                </c:pt>
                <c:pt idx="21079">
                  <c:v>10.380100000000002</c:v>
                </c:pt>
                <c:pt idx="21080">
                  <c:v>10.415800000000004</c:v>
                </c:pt>
                <c:pt idx="21081">
                  <c:v>10.459600000000007</c:v>
                </c:pt>
                <c:pt idx="21082">
                  <c:v>10.5114</c:v>
                </c:pt>
                <c:pt idx="21083">
                  <c:v>10.571200000000001</c:v>
                </c:pt>
                <c:pt idx="21084">
                  <c:v>10.639100000000001</c:v>
                </c:pt>
                <c:pt idx="21085">
                  <c:v>10.715</c:v>
                </c:pt>
                <c:pt idx="21086">
                  <c:v>10.798999999999999</c:v>
                </c:pt>
                <c:pt idx="21087">
                  <c:v>10.8912</c:v>
                </c:pt>
                <c:pt idx="21088">
                  <c:v>10.991300000000001</c:v>
                </c:pt>
                <c:pt idx="21089">
                  <c:v>11.099600000000002</c:v>
                </c:pt>
                <c:pt idx="21090">
                  <c:v>11.216000000000001</c:v>
                </c:pt>
                <c:pt idx="21091">
                  <c:v>11.3405</c:v>
                </c:pt>
                <c:pt idx="21092">
                  <c:v>11.473100000000002</c:v>
                </c:pt>
                <c:pt idx="21093">
                  <c:v>11.613800000000001</c:v>
                </c:pt>
                <c:pt idx="21094">
                  <c:v>11.762600000000004</c:v>
                </c:pt>
                <c:pt idx="21095">
                  <c:v>11.919500000000006</c:v>
                </c:pt>
                <c:pt idx="21096">
                  <c:v>12.0846</c:v>
                </c:pt>
                <c:pt idx="21097">
                  <c:v>12.2578</c:v>
                </c:pt>
                <c:pt idx="21098">
                  <c:v>12.439</c:v>
                </c:pt>
                <c:pt idx="21099">
                  <c:v>12.628500000000001</c:v>
                </c:pt>
                <c:pt idx="21100">
                  <c:v>12.826000000000002</c:v>
                </c:pt>
                <c:pt idx="21101">
                  <c:v>13.031600000000001</c:v>
                </c:pt>
                <c:pt idx="21102">
                  <c:v>13.2453</c:v>
                </c:pt>
                <c:pt idx="21103">
                  <c:v>13.4671</c:v>
                </c:pt>
                <c:pt idx="21104">
                  <c:v>13.697100000000001</c:v>
                </c:pt>
                <c:pt idx="21105">
                  <c:v>13.9351</c:v>
                </c:pt>
                <c:pt idx="21106">
                  <c:v>14.1812</c:v>
                </c:pt>
                <c:pt idx="21107">
                  <c:v>14.435400000000007</c:v>
                </c:pt>
                <c:pt idx="21108">
                  <c:v>14.697700000000001</c:v>
                </c:pt>
                <c:pt idx="21109">
                  <c:v>14.968</c:v>
                </c:pt>
                <c:pt idx="21110">
                  <c:v>15.2464</c:v>
                </c:pt>
                <c:pt idx="21111">
                  <c:v>15.5329</c:v>
                </c:pt>
                <c:pt idx="21112">
                  <c:v>15.827400000000004</c:v>
                </c:pt>
                <c:pt idx="21113">
                  <c:v>16.129899999999999</c:v>
                </c:pt>
                <c:pt idx="21114">
                  <c:v>16.440399999999979</c:v>
                </c:pt>
                <c:pt idx="21115">
                  <c:v>16.759</c:v>
                </c:pt>
                <c:pt idx="21116">
                  <c:v>17.085499999999978</c:v>
                </c:pt>
                <c:pt idx="21117">
                  <c:v>17.420000000000002</c:v>
                </c:pt>
                <c:pt idx="21118">
                  <c:v>17.762499999999971</c:v>
                </c:pt>
                <c:pt idx="21119">
                  <c:v>18.113000000000014</c:v>
                </c:pt>
                <c:pt idx="21120">
                  <c:v>18.471299999999989</c:v>
                </c:pt>
                <c:pt idx="21121">
                  <c:v>18.837700000000005</c:v>
                </c:pt>
                <c:pt idx="21122">
                  <c:v>19.211800000000014</c:v>
                </c:pt>
                <c:pt idx="21123">
                  <c:v>19.593900000000001</c:v>
                </c:pt>
                <c:pt idx="21124">
                  <c:v>19.983899999999977</c:v>
                </c:pt>
                <c:pt idx="21125">
                  <c:v>20.381799999999977</c:v>
                </c:pt>
                <c:pt idx="21126">
                  <c:v>20.78749999999998</c:v>
                </c:pt>
                <c:pt idx="21127">
                  <c:v>21.200900000000001</c:v>
                </c:pt>
                <c:pt idx="21128">
                  <c:v>21.622199999999989</c:v>
                </c:pt>
                <c:pt idx="21129">
                  <c:v>22.051300000000001</c:v>
                </c:pt>
                <c:pt idx="21130">
                  <c:v>22.488099999999971</c:v>
                </c:pt>
                <c:pt idx="21131">
                  <c:v>22.932699999999979</c:v>
                </c:pt>
                <c:pt idx="21132">
                  <c:v>23.385000000000002</c:v>
                </c:pt>
                <c:pt idx="21133">
                  <c:v>23.844999999999999</c:v>
                </c:pt>
                <c:pt idx="21134">
                  <c:v>24.3127</c:v>
                </c:pt>
                <c:pt idx="21135">
                  <c:v>24.787999999999986</c:v>
                </c:pt>
                <c:pt idx="21136">
                  <c:v>25.271000000000001</c:v>
                </c:pt>
                <c:pt idx="21137">
                  <c:v>25.761500000000002</c:v>
                </c:pt>
                <c:pt idx="21138">
                  <c:v>26.259599999999981</c:v>
                </c:pt>
                <c:pt idx="21139">
                  <c:v>26.765399999999978</c:v>
                </c:pt>
                <c:pt idx="21140">
                  <c:v>27.27859999999998</c:v>
                </c:pt>
                <c:pt idx="21141">
                  <c:v>27.799299999999981</c:v>
                </c:pt>
                <c:pt idx="21142">
                  <c:v>28.327500000000001</c:v>
                </c:pt>
                <c:pt idx="21143">
                  <c:v>28.863099999999989</c:v>
                </c:pt>
                <c:pt idx="21144">
                  <c:v>29.406199999999977</c:v>
                </c:pt>
                <c:pt idx="21145">
                  <c:v>29.95669999999998</c:v>
                </c:pt>
                <c:pt idx="21146">
                  <c:v>30.514600000000005</c:v>
                </c:pt>
                <c:pt idx="21147">
                  <c:v>31.079799999999981</c:v>
                </c:pt>
                <c:pt idx="21148">
                  <c:v>31.652200000000001</c:v>
                </c:pt>
                <c:pt idx="21149">
                  <c:v>32.232100000000038</c:v>
                </c:pt>
                <c:pt idx="21150">
                  <c:v>32.819099999999999</c:v>
                </c:pt>
                <c:pt idx="21151">
                  <c:v>33.413400000000003</c:v>
                </c:pt>
                <c:pt idx="21152">
                  <c:v>34.014899999999997</c:v>
                </c:pt>
                <c:pt idx="21153">
                  <c:v>34.623500000000028</c:v>
                </c:pt>
                <c:pt idx="21154">
                  <c:v>35.239200000000011</c:v>
                </c:pt>
                <c:pt idx="21155">
                  <c:v>35.862000000000002</c:v>
                </c:pt>
                <c:pt idx="21156">
                  <c:v>36.491900000000001</c:v>
                </c:pt>
                <c:pt idx="21157">
                  <c:v>37.12890000000003</c:v>
                </c:pt>
                <c:pt idx="21158">
                  <c:v>37.772900000000028</c:v>
                </c:pt>
                <c:pt idx="21159">
                  <c:v>38.4238</c:v>
                </c:pt>
                <c:pt idx="21160">
                  <c:v>39.081600000000002</c:v>
                </c:pt>
                <c:pt idx="21161">
                  <c:v>39.746400000000001</c:v>
                </c:pt>
                <c:pt idx="21162">
                  <c:v>40.418100000000003</c:v>
                </c:pt>
                <c:pt idx="21163">
                  <c:v>41.096600000000002</c:v>
                </c:pt>
                <c:pt idx="21164">
                  <c:v>41.781800000000004</c:v>
                </c:pt>
                <c:pt idx="21165">
                  <c:v>42.473800000000004</c:v>
                </c:pt>
                <c:pt idx="21166">
                  <c:v>43.172600000000003</c:v>
                </c:pt>
                <c:pt idx="21167">
                  <c:v>43.878100000000003</c:v>
                </c:pt>
                <c:pt idx="21168">
                  <c:v>44.590200000000003</c:v>
                </c:pt>
                <c:pt idx="21169">
                  <c:v>45.309000000000005</c:v>
                </c:pt>
                <c:pt idx="21170">
                  <c:v>46.034300000000002</c:v>
                </c:pt>
                <c:pt idx="21171">
                  <c:v>46.766200000000012</c:v>
                </c:pt>
                <c:pt idx="21172">
                  <c:v>47.504600000000003</c:v>
                </c:pt>
                <c:pt idx="21173">
                  <c:v>48.249400000000001</c:v>
                </c:pt>
                <c:pt idx="21174">
                  <c:v>49.000800000000005</c:v>
                </c:pt>
                <c:pt idx="21175">
                  <c:v>49.758500000000012</c:v>
                </c:pt>
                <c:pt idx="21176">
                  <c:v>50.522600000000011</c:v>
                </c:pt>
                <c:pt idx="21177">
                  <c:v>51.293000000000013</c:v>
                </c:pt>
                <c:pt idx="21178">
                  <c:v>52.069700000000012</c:v>
                </c:pt>
                <c:pt idx="21179">
                  <c:v>52.852699999999999</c:v>
                </c:pt>
                <c:pt idx="21180">
                  <c:v>53.641800000000003</c:v>
                </c:pt>
                <c:pt idx="21181">
                  <c:v>54.437100000000001</c:v>
                </c:pt>
                <c:pt idx="21182">
                  <c:v>55.238600000000012</c:v>
                </c:pt>
                <c:pt idx="21183">
                  <c:v>56.046100000000003</c:v>
                </c:pt>
                <c:pt idx="21184">
                  <c:v>56.859799999999993</c:v>
                </c:pt>
                <c:pt idx="21185">
                  <c:v>57.679300000000012</c:v>
                </c:pt>
                <c:pt idx="21186">
                  <c:v>58.505000000000003</c:v>
                </c:pt>
                <c:pt idx="21187">
                  <c:v>59.336500000000001</c:v>
                </c:pt>
                <c:pt idx="21188">
                  <c:v>60.173900000000003</c:v>
                </c:pt>
                <c:pt idx="21189">
                  <c:v>61.017200000000003</c:v>
                </c:pt>
                <c:pt idx="21190">
                  <c:v>61.866300000000003</c:v>
                </c:pt>
                <c:pt idx="21191">
                  <c:v>62.721100000000028</c:v>
                </c:pt>
                <c:pt idx="21192">
                  <c:v>63.581699999999998</c:v>
                </c:pt>
                <c:pt idx="21193">
                  <c:v>64.448000000000022</c:v>
                </c:pt>
                <c:pt idx="21194">
                  <c:v>65.319900000000004</c:v>
                </c:pt>
                <c:pt idx="21195">
                  <c:v>66.197400000000002</c:v>
                </c:pt>
                <c:pt idx="21196">
                  <c:v>67.080500000000001</c:v>
                </c:pt>
                <c:pt idx="21197">
                  <c:v>67.969099999999997</c:v>
                </c:pt>
                <c:pt idx="21198">
                  <c:v>68.863200000000006</c:v>
                </c:pt>
                <c:pt idx="21199">
                  <c:v>69.762699999999995</c:v>
                </c:pt>
                <c:pt idx="21200">
                  <c:v>70.667599999999993</c:v>
                </c:pt>
                <c:pt idx="21201">
                  <c:v>71.5779</c:v>
                </c:pt>
                <c:pt idx="21202">
                  <c:v>72.493499999999997</c:v>
                </c:pt>
                <c:pt idx="21203">
                  <c:v>73.414300000000026</c:v>
                </c:pt>
                <c:pt idx="21204">
                  <c:v>74.340400000000002</c:v>
                </c:pt>
                <c:pt idx="21205">
                  <c:v>75.271699999999996</c:v>
                </c:pt>
                <c:pt idx="21206">
                  <c:v>76.208100000000002</c:v>
                </c:pt>
                <c:pt idx="21207">
                  <c:v>77.149600000000007</c:v>
                </c:pt>
                <c:pt idx="21208">
                  <c:v>78.096100000000007</c:v>
                </c:pt>
                <c:pt idx="21209">
                  <c:v>79.04760000000006</c:v>
                </c:pt>
                <c:pt idx="21210">
                  <c:v>80.004199999999997</c:v>
                </c:pt>
                <c:pt idx="21211">
                  <c:v>80.965500000000006</c:v>
                </c:pt>
                <c:pt idx="21212">
                  <c:v>81.931799999999996</c:v>
                </c:pt>
                <c:pt idx="21213">
                  <c:v>82.903000000000006</c:v>
                </c:pt>
                <c:pt idx="21214">
                  <c:v>83.878899999999959</c:v>
                </c:pt>
                <c:pt idx="21215">
                  <c:v>84.8596</c:v>
                </c:pt>
                <c:pt idx="21216">
                  <c:v>85.845000000000013</c:v>
                </c:pt>
                <c:pt idx="21217">
                  <c:v>86.835099999999983</c:v>
                </c:pt>
                <c:pt idx="21218">
                  <c:v>87.829700000000003</c:v>
                </c:pt>
                <c:pt idx="21219">
                  <c:v>88.828899999999948</c:v>
                </c:pt>
                <c:pt idx="21220">
                  <c:v>89.832700000000003</c:v>
                </c:pt>
                <c:pt idx="21221">
                  <c:v>90.840900000000005</c:v>
                </c:pt>
                <c:pt idx="21222">
                  <c:v>91.8536</c:v>
                </c:pt>
                <c:pt idx="21223">
                  <c:v>92.870599999999982</c:v>
                </c:pt>
                <c:pt idx="21224">
                  <c:v>93.891999999999996</c:v>
                </c:pt>
                <c:pt idx="21225">
                  <c:v>94.917700000000025</c:v>
                </c:pt>
                <c:pt idx="21226">
                  <c:v>95.947600000000079</c:v>
                </c:pt>
                <c:pt idx="21227">
                  <c:v>96.981700000000004</c:v>
                </c:pt>
                <c:pt idx="21228">
                  <c:v>98.02</c:v>
                </c:pt>
                <c:pt idx="21229">
                  <c:v>99.0625</c:v>
                </c:pt>
                <c:pt idx="21230">
                  <c:v>100.10899999999998</c:v>
                </c:pt>
                <c:pt idx="21231">
                  <c:v>101.16</c:v>
                </c:pt>
                <c:pt idx="21232">
                  <c:v>102.21400000000006</c:v>
                </c:pt>
                <c:pt idx="21233">
                  <c:v>103.27200000000001</c:v>
                </c:pt>
                <c:pt idx="21234">
                  <c:v>104.33499999999999</c:v>
                </c:pt>
                <c:pt idx="21235">
                  <c:v>105.40100000000002</c:v>
                </c:pt>
                <c:pt idx="21236">
                  <c:v>106.471</c:v>
                </c:pt>
                <c:pt idx="21237">
                  <c:v>107.545</c:v>
                </c:pt>
                <c:pt idx="21238">
                  <c:v>108.62199999999999</c:v>
                </c:pt>
                <c:pt idx="21239">
                  <c:v>109.703</c:v>
                </c:pt>
                <c:pt idx="21240">
                  <c:v>110.788</c:v>
                </c:pt>
                <c:pt idx="21241">
                  <c:v>111.87599999999998</c:v>
                </c:pt>
                <c:pt idx="21242">
                  <c:v>112.968</c:v>
                </c:pt>
                <c:pt idx="21243">
                  <c:v>114.063</c:v>
                </c:pt>
                <c:pt idx="21244">
                  <c:v>115.16200000000001</c:v>
                </c:pt>
                <c:pt idx="21245">
                  <c:v>116.26400000000002</c:v>
                </c:pt>
                <c:pt idx="21246">
                  <c:v>117.369</c:v>
                </c:pt>
                <c:pt idx="21247">
                  <c:v>118.47799999999999</c:v>
                </c:pt>
                <c:pt idx="21248">
                  <c:v>119.589</c:v>
                </c:pt>
                <c:pt idx="21249">
                  <c:v>120.70399999999999</c:v>
                </c:pt>
                <c:pt idx="21250">
                  <c:v>121.82299999999998</c:v>
                </c:pt>
                <c:pt idx="21251">
                  <c:v>122.94400000000007</c:v>
                </c:pt>
                <c:pt idx="21252">
                  <c:v>124.068</c:v>
                </c:pt>
                <c:pt idx="21253">
                  <c:v>125.196</c:v>
                </c:pt>
                <c:pt idx="21254">
                  <c:v>126.32599999999998</c:v>
                </c:pt>
                <c:pt idx="21255">
                  <c:v>127.459</c:v>
                </c:pt>
                <c:pt idx="21256">
                  <c:v>128.595</c:v>
                </c:pt>
                <c:pt idx="21257">
                  <c:v>129.73399999999998</c:v>
                </c:pt>
                <c:pt idx="21258">
                  <c:v>130.875</c:v>
                </c:pt>
                <c:pt idx="21259">
                  <c:v>132.01900000000001</c:v>
                </c:pt>
                <c:pt idx="21260">
                  <c:v>133.166</c:v>
                </c:pt>
                <c:pt idx="21261">
                  <c:v>134.316</c:v>
                </c:pt>
                <c:pt idx="21262">
                  <c:v>135.46800000000007</c:v>
                </c:pt>
                <c:pt idx="21263">
                  <c:v>136.62200000000001</c:v>
                </c:pt>
                <c:pt idx="21264">
                  <c:v>137.77899999999997</c:v>
                </c:pt>
                <c:pt idx="21265">
                  <c:v>138.93900000000002</c:v>
                </c:pt>
                <c:pt idx="21266">
                  <c:v>140.101</c:v>
                </c:pt>
                <c:pt idx="21267">
                  <c:v>141.26499999999999</c:v>
                </c:pt>
                <c:pt idx="21268">
                  <c:v>142.43100000000001</c:v>
                </c:pt>
                <c:pt idx="21269">
                  <c:v>143.59900000000002</c:v>
                </c:pt>
                <c:pt idx="21270">
                  <c:v>144.76999999999998</c:v>
                </c:pt>
                <c:pt idx="21271">
                  <c:v>145.94300000000001</c:v>
                </c:pt>
                <c:pt idx="21272">
                  <c:v>147.11799999999999</c:v>
                </c:pt>
                <c:pt idx="21273">
                  <c:v>148.29399999999998</c:v>
                </c:pt>
                <c:pt idx="21274">
                  <c:v>149.47300000000001</c:v>
                </c:pt>
                <c:pt idx="21275">
                  <c:v>150.654</c:v>
                </c:pt>
                <c:pt idx="21276">
                  <c:v>151.83600000000001</c:v>
                </c:pt>
                <c:pt idx="21277">
                  <c:v>153.02000000000001</c:v>
                </c:pt>
                <c:pt idx="21278">
                  <c:v>154.20599999999999</c:v>
                </c:pt>
                <c:pt idx="21279">
                  <c:v>155.39400000000001</c:v>
                </c:pt>
                <c:pt idx="21280">
                  <c:v>156.583</c:v>
                </c:pt>
                <c:pt idx="21281">
                  <c:v>157.77399999999992</c:v>
                </c:pt>
                <c:pt idx="21282">
                  <c:v>158.96700000000001</c:v>
                </c:pt>
                <c:pt idx="21283">
                  <c:v>160.161</c:v>
                </c:pt>
                <c:pt idx="21284">
                  <c:v>161.35600000000011</c:v>
                </c:pt>
                <c:pt idx="21285">
                  <c:v>162.553</c:v>
                </c:pt>
                <c:pt idx="21286">
                  <c:v>163.751</c:v>
                </c:pt>
                <c:pt idx="21287">
                  <c:v>164.95000000000007</c:v>
                </c:pt>
                <c:pt idx="21288">
                  <c:v>166.15</c:v>
                </c:pt>
                <c:pt idx="21289">
                  <c:v>167.35200000000012</c:v>
                </c:pt>
                <c:pt idx="21290">
                  <c:v>168.554</c:v>
                </c:pt>
                <c:pt idx="21291">
                  <c:v>169.75800000000001</c:v>
                </c:pt>
                <c:pt idx="21292">
                  <c:v>170.96300000000002</c:v>
                </c:pt>
                <c:pt idx="21293">
                  <c:v>172.16800000000001</c:v>
                </c:pt>
                <c:pt idx="21294">
                  <c:v>173.375</c:v>
                </c:pt>
                <c:pt idx="21295">
                  <c:v>174.58200000000011</c:v>
                </c:pt>
                <c:pt idx="21296">
                  <c:v>175.79</c:v>
                </c:pt>
                <c:pt idx="21297">
                  <c:v>176.999</c:v>
                </c:pt>
                <c:pt idx="21298">
                  <c:v>178.208</c:v>
                </c:pt>
                <c:pt idx="21299">
                  <c:v>179.41800000000001</c:v>
                </c:pt>
                <c:pt idx="21300">
                  <c:v>180.62900000000002</c:v>
                </c:pt>
                <c:pt idx="21301">
                  <c:v>181.839</c:v>
                </c:pt>
                <c:pt idx="21302">
                  <c:v>183.05100000000004</c:v>
                </c:pt>
                <c:pt idx="21303">
                  <c:v>184.262</c:v>
                </c:pt>
                <c:pt idx="21304">
                  <c:v>185.47399999999999</c:v>
                </c:pt>
                <c:pt idx="21305">
                  <c:v>186.68600000000001</c:v>
                </c:pt>
                <c:pt idx="21306">
                  <c:v>187.899</c:v>
                </c:pt>
                <c:pt idx="21307">
                  <c:v>189.11099999999999</c:v>
                </c:pt>
                <c:pt idx="21308">
                  <c:v>190.32400000000001</c:v>
                </c:pt>
                <c:pt idx="21309">
                  <c:v>191.536</c:v>
                </c:pt>
                <c:pt idx="21310">
                  <c:v>192.74899999999997</c:v>
                </c:pt>
                <c:pt idx="21311">
                  <c:v>193.96100000000001</c:v>
                </c:pt>
                <c:pt idx="21312">
                  <c:v>195.17299999999997</c:v>
                </c:pt>
                <c:pt idx="21313">
                  <c:v>196.3850000000001</c:v>
                </c:pt>
                <c:pt idx="21314">
                  <c:v>197.596</c:v>
                </c:pt>
                <c:pt idx="21315">
                  <c:v>198.80700000000004</c:v>
                </c:pt>
                <c:pt idx="21316">
                  <c:v>200.018</c:v>
                </c:pt>
                <c:pt idx="21317">
                  <c:v>201.22800000000001</c:v>
                </c:pt>
                <c:pt idx="21318">
                  <c:v>202.43700000000001</c:v>
                </c:pt>
                <c:pt idx="21319">
                  <c:v>203.64599999999999</c:v>
                </c:pt>
                <c:pt idx="21320">
                  <c:v>204.85400000000001</c:v>
                </c:pt>
                <c:pt idx="21321">
                  <c:v>206.06200000000001</c:v>
                </c:pt>
                <c:pt idx="21322">
                  <c:v>207.268</c:v>
                </c:pt>
                <c:pt idx="21323">
                  <c:v>208.47399999999999</c:v>
                </c:pt>
                <c:pt idx="21324">
                  <c:v>209.67899999999997</c:v>
                </c:pt>
                <c:pt idx="21325">
                  <c:v>210.88200000000012</c:v>
                </c:pt>
                <c:pt idx="21326">
                  <c:v>212.08500000000001</c:v>
                </c:pt>
                <c:pt idx="21327">
                  <c:v>213.286</c:v>
                </c:pt>
                <c:pt idx="21328">
                  <c:v>214.48700000000011</c:v>
                </c:pt>
                <c:pt idx="21329">
                  <c:v>215.685</c:v>
                </c:pt>
                <c:pt idx="21330">
                  <c:v>216.88300000000001</c:v>
                </c:pt>
                <c:pt idx="21331">
                  <c:v>218.07900000000001</c:v>
                </c:pt>
                <c:pt idx="21332">
                  <c:v>219.27299999999997</c:v>
                </c:pt>
                <c:pt idx="21333">
                  <c:v>220.46600000000001</c:v>
                </c:pt>
                <c:pt idx="21334">
                  <c:v>221.65800000000004</c:v>
                </c:pt>
                <c:pt idx="21335">
                  <c:v>222.84700000000001</c:v>
                </c:pt>
                <c:pt idx="21336">
                  <c:v>224.035</c:v>
                </c:pt>
                <c:pt idx="21337">
                  <c:v>225.221</c:v>
                </c:pt>
                <c:pt idx="21338">
                  <c:v>226.405</c:v>
                </c:pt>
                <c:pt idx="21339">
                  <c:v>227.58700000000007</c:v>
                </c:pt>
                <c:pt idx="21340">
                  <c:v>228.767</c:v>
                </c:pt>
                <c:pt idx="21341">
                  <c:v>229.94399999999999</c:v>
                </c:pt>
                <c:pt idx="21342">
                  <c:v>231.12</c:v>
                </c:pt>
                <c:pt idx="21343">
                  <c:v>232.29300000000001</c:v>
                </c:pt>
                <c:pt idx="21344">
                  <c:v>233.464</c:v>
                </c:pt>
                <c:pt idx="21345">
                  <c:v>234.63200000000001</c:v>
                </c:pt>
                <c:pt idx="21346">
                  <c:v>235.798</c:v>
                </c:pt>
                <c:pt idx="21347">
                  <c:v>236.96200000000007</c:v>
                </c:pt>
                <c:pt idx="21348">
                  <c:v>238.12200000000001</c:v>
                </c:pt>
                <c:pt idx="21349">
                  <c:v>239.28</c:v>
                </c:pt>
                <c:pt idx="21350">
                  <c:v>240.435</c:v>
                </c:pt>
                <c:pt idx="21351">
                  <c:v>241.58800000000011</c:v>
                </c:pt>
                <c:pt idx="21352">
                  <c:v>242.73699999999999</c:v>
                </c:pt>
                <c:pt idx="21353">
                  <c:v>243.88300000000001</c:v>
                </c:pt>
                <c:pt idx="21354">
                  <c:v>245.02600000000001</c:v>
                </c:pt>
                <c:pt idx="21355">
                  <c:v>246.166</c:v>
                </c:pt>
                <c:pt idx="21356">
                  <c:v>247.303</c:v>
                </c:pt>
                <c:pt idx="21357">
                  <c:v>248.43600000000001</c:v>
                </c:pt>
                <c:pt idx="21358">
                  <c:v>249.566</c:v>
                </c:pt>
                <c:pt idx="21359">
                  <c:v>250.69200000000001</c:v>
                </c:pt>
                <c:pt idx="21360">
                  <c:v>251.815</c:v>
                </c:pt>
                <c:pt idx="21361">
                  <c:v>252.934</c:v>
                </c:pt>
                <c:pt idx="21362">
                  <c:v>254.04900000000001</c:v>
                </c:pt>
                <c:pt idx="21363">
                  <c:v>255.161</c:v>
                </c:pt>
                <c:pt idx="21364">
                  <c:v>256.26799999999974</c:v>
                </c:pt>
                <c:pt idx="21365">
                  <c:v>257.37200000000001</c:v>
                </c:pt>
                <c:pt idx="21366">
                  <c:v>258.47199999999958</c:v>
                </c:pt>
                <c:pt idx="21367">
                  <c:v>259.56700000000001</c:v>
                </c:pt>
                <c:pt idx="21368">
                  <c:v>260.65800000000002</c:v>
                </c:pt>
                <c:pt idx="21369">
                  <c:v>261.745</c:v>
                </c:pt>
                <c:pt idx="21370">
                  <c:v>262.827</c:v>
                </c:pt>
                <c:pt idx="21371">
                  <c:v>263.90499999999975</c:v>
                </c:pt>
                <c:pt idx="21372">
                  <c:v>264.97899999999959</c:v>
                </c:pt>
                <c:pt idx="21373">
                  <c:v>266.04700000000008</c:v>
                </c:pt>
                <c:pt idx="21374">
                  <c:v>267.11099999999999</c:v>
                </c:pt>
                <c:pt idx="21375">
                  <c:v>268.17099999999999</c:v>
                </c:pt>
                <c:pt idx="21376">
                  <c:v>269.2249999999998</c:v>
                </c:pt>
                <c:pt idx="21377">
                  <c:v>270.274</c:v>
                </c:pt>
                <c:pt idx="21378">
                  <c:v>271.31900000000002</c:v>
                </c:pt>
                <c:pt idx="21379">
                  <c:v>272.358</c:v>
                </c:pt>
                <c:pt idx="21380">
                  <c:v>273.392</c:v>
                </c:pt>
                <c:pt idx="21381">
                  <c:v>274.41999999999979</c:v>
                </c:pt>
                <c:pt idx="21382">
                  <c:v>275.44299999999993</c:v>
                </c:pt>
                <c:pt idx="21383">
                  <c:v>276.46099999999979</c:v>
                </c:pt>
                <c:pt idx="21384">
                  <c:v>277.47299999999979</c:v>
                </c:pt>
                <c:pt idx="21385">
                  <c:v>278.47999999999979</c:v>
                </c:pt>
                <c:pt idx="21386">
                  <c:v>279.47999999999979</c:v>
                </c:pt>
                <c:pt idx="21387">
                  <c:v>280.4749999999998</c:v>
                </c:pt>
                <c:pt idx="21388">
                  <c:v>281.464</c:v>
                </c:pt>
                <c:pt idx="21389">
                  <c:v>282.447</c:v>
                </c:pt>
                <c:pt idx="21390">
                  <c:v>283.42399999999958</c:v>
                </c:pt>
                <c:pt idx="21391">
                  <c:v>284.39499999999975</c:v>
                </c:pt>
                <c:pt idx="21392">
                  <c:v>285.35899999999975</c:v>
                </c:pt>
                <c:pt idx="21393">
                  <c:v>286.31700000000001</c:v>
                </c:pt>
                <c:pt idx="21394">
                  <c:v>287.26900000000001</c:v>
                </c:pt>
                <c:pt idx="21395">
                  <c:v>288.214</c:v>
                </c:pt>
                <c:pt idx="21396">
                  <c:v>289.15300000000002</c:v>
                </c:pt>
                <c:pt idx="21397">
                  <c:v>290.08499999999975</c:v>
                </c:pt>
                <c:pt idx="21398">
                  <c:v>291.01</c:v>
                </c:pt>
                <c:pt idx="21399">
                  <c:v>291.92799999999966</c:v>
                </c:pt>
                <c:pt idx="21400">
                  <c:v>292.839</c:v>
                </c:pt>
                <c:pt idx="21401">
                  <c:v>293.74400000000026</c:v>
                </c:pt>
                <c:pt idx="21402">
                  <c:v>294.64100000000002</c:v>
                </c:pt>
                <c:pt idx="21403">
                  <c:v>295.52999999999975</c:v>
                </c:pt>
                <c:pt idx="21404">
                  <c:v>296.41299999999978</c:v>
                </c:pt>
                <c:pt idx="21405">
                  <c:v>297.28799999999978</c:v>
                </c:pt>
                <c:pt idx="21406">
                  <c:v>298.15600000000001</c:v>
                </c:pt>
                <c:pt idx="21407">
                  <c:v>299.01599999999979</c:v>
                </c:pt>
                <c:pt idx="21408">
                  <c:v>299.86900000000026</c:v>
                </c:pt>
                <c:pt idx="21409">
                  <c:v>300.71299999999979</c:v>
                </c:pt>
                <c:pt idx="21410">
                  <c:v>301.55</c:v>
                </c:pt>
                <c:pt idx="21411">
                  <c:v>302.37900000000002</c:v>
                </c:pt>
                <c:pt idx="21412">
                  <c:v>303.2</c:v>
                </c:pt>
                <c:pt idx="21413">
                  <c:v>304.01299999999975</c:v>
                </c:pt>
                <c:pt idx="21414">
                  <c:v>304.81799999999993</c:v>
                </c:pt>
                <c:pt idx="21415">
                  <c:v>305.61399999999975</c:v>
                </c:pt>
                <c:pt idx="21416">
                  <c:v>306.40199999999965</c:v>
                </c:pt>
                <c:pt idx="21417">
                  <c:v>307.18200000000002</c:v>
                </c:pt>
                <c:pt idx="21418">
                  <c:v>307.95299999999975</c:v>
                </c:pt>
                <c:pt idx="21419">
                  <c:v>308.71599999999978</c:v>
                </c:pt>
                <c:pt idx="21420">
                  <c:v>309.47000000000003</c:v>
                </c:pt>
                <c:pt idx="21421">
                  <c:v>310.21499999999975</c:v>
                </c:pt>
                <c:pt idx="21422">
                  <c:v>310.95099999999979</c:v>
                </c:pt>
                <c:pt idx="21423">
                  <c:v>311.678</c:v>
                </c:pt>
                <c:pt idx="21424">
                  <c:v>312.39599999999979</c:v>
                </c:pt>
                <c:pt idx="21425">
                  <c:v>313.10599999999999</c:v>
                </c:pt>
                <c:pt idx="21426">
                  <c:v>313.80599999999993</c:v>
                </c:pt>
                <c:pt idx="21427">
                  <c:v>314.49599999999958</c:v>
                </c:pt>
                <c:pt idx="21428">
                  <c:v>315.17700000000002</c:v>
                </c:pt>
                <c:pt idx="21429">
                  <c:v>315.84899999999999</c:v>
                </c:pt>
                <c:pt idx="21430">
                  <c:v>316.512</c:v>
                </c:pt>
                <c:pt idx="21431">
                  <c:v>317.16399999999999</c:v>
                </c:pt>
                <c:pt idx="21432">
                  <c:v>317.80700000000002</c:v>
                </c:pt>
                <c:pt idx="21433">
                  <c:v>318.44099999999975</c:v>
                </c:pt>
                <c:pt idx="21434">
                  <c:v>319.06400000000002</c:v>
                </c:pt>
                <c:pt idx="21435">
                  <c:v>319.67700000000002</c:v>
                </c:pt>
                <c:pt idx="21436">
                  <c:v>320.28099999999978</c:v>
                </c:pt>
                <c:pt idx="21437">
                  <c:v>320.87400000000002</c:v>
                </c:pt>
                <c:pt idx="21438">
                  <c:v>321.45699999999965</c:v>
                </c:pt>
                <c:pt idx="21439">
                  <c:v>322.02999999999975</c:v>
                </c:pt>
                <c:pt idx="21440">
                  <c:v>322.59299999999979</c:v>
                </c:pt>
                <c:pt idx="21441">
                  <c:v>323.14499999999998</c:v>
                </c:pt>
                <c:pt idx="21442">
                  <c:v>323.68599999999975</c:v>
                </c:pt>
                <c:pt idx="21443">
                  <c:v>324.21799999999979</c:v>
                </c:pt>
                <c:pt idx="21444">
                  <c:v>324.73799999999977</c:v>
                </c:pt>
                <c:pt idx="21445">
                  <c:v>325.24799999999999</c:v>
                </c:pt>
                <c:pt idx="21446">
                  <c:v>325.74700000000001</c:v>
                </c:pt>
                <c:pt idx="21447">
                  <c:v>326.23499999999979</c:v>
                </c:pt>
                <c:pt idx="21448">
                  <c:v>326.71199999999965</c:v>
                </c:pt>
                <c:pt idx="21449">
                  <c:v>327.178</c:v>
                </c:pt>
                <c:pt idx="21450">
                  <c:v>327.63299999999975</c:v>
                </c:pt>
                <c:pt idx="21451">
                  <c:v>328.077</c:v>
                </c:pt>
                <c:pt idx="21452">
                  <c:v>328.51</c:v>
                </c:pt>
                <c:pt idx="21453">
                  <c:v>328.93099999999959</c:v>
                </c:pt>
                <c:pt idx="21454">
                  <c:v>329.34100000000001</c:v>
                </c:pt>
                <c:pt idx="21455">
                  <c:v>329.73899999999958</c:v>
                </c:pt>
                <c:pt idx="21456">
                  <c:v>330.12599999999975</c:v>
                </c:pt>
                <c:pt idx="21457">
                  <c:v>330.50200000000001</c:v>
                </c:pt>
                <c:pt idx="21458">
                  <c:v>330.86599999999999</c:v>
                </c:pt>
                <c:pt idx="21459">
                  <c:v>331.21799999999979</c:v>
                </c:pt>
                <c:pt idx="21460">
                  <c:v>331.55799999999999</c:v>
                </c:pt>
                <c:pt idx="21461">
                  <c:v>331.887</c:v>
                </c:pt>
                <c:pt idx="21462">
                  <c:v>332.20299999999975</c:v>
                </c:pt>
                <c:pt idx="21463">
                  <c:v>332.50799999999975</c:v>
                </c:pt>
                <c:pt idx="21464">
                  <c:v>332.80099999999999</c:v>
                </c:pt>
                <c:pt idx="21465">
                  <c:v>333.08099999999979</c:v>
                </c:pt>
                <c:pt idx="21466">
                  <c:v>333.35</c:v>
                </c:pt>
                <c:pt idx="21467">
                  <c:v>333.60599999999999</c:v>
                </c:pt>
                <c:pt idx="21468">
                  <c:v>333.85</c:v>
                </c:pt>
                <c:pt idx="21469">
                  <c:v>334.08199999999965</c:v>
                </c:pt>
                <c:pt idx="21470">
                  <c:v>334.30099999999999</c:v>
                </c:pt>
                <c:pt idx="21471">
                  <c:v>334.50799999999975</c:v>
                </c:pt>
                <c:pt idx="21472">
                  <c:v>334.702</c:v>
                </c:pt>
                <c:pt idx="21473">
                  <c:v>334.88400000000001</c:v>
                </c:pt>
                <c:pt idx="21474">
                  <c:v>335.053</c:v>
                </c:pt>
                <c:pt idx="21475">
                  <c:v>335.21</c:v>
                </c:pt>
                <c:pt idx="21476">
                  <c:v>335.35399999999993</c:v>
                </c:pt>
                <c:pt idx="21477">
                  <c:v>335.48499999999979</c:v>
                </c:pt>
                <c:pt idx="21478">
                  <c:v>335.60399999999993</c:v>
                </c:pt>
                <c:pt idx="21479">
                  <c:v>335.709</c:v>
                </c:pt>
                <c:pt idx="21480">
                  <c:v>335.80200000000002</c:v>
                </c:pt>
                <c:pt idx="21481">
                  <c:v>335.88200000000001</c:v>
                </c:pt>
                <c:pt idx="21482">
                  <c:v>335.94900000000001</c:v>
                </c:pt>
                <c:pt idx="21483">
                  <c:v>336.00299999999999</c:v>
                </c:pt>
                <c:pt idx="21484">
                  <c:v>336.04399999999993</c:v>
                </c:pt>
                <c:pt idx="21485">
                  <c:v>336.072</c:v>
                </c:pt>
                <c:pt idx="21486">
                  <c:v>336.08599999999979</c:v>
                </c:pt>
                <c:pt idx="21487">
                  <c:v>336.08799999999979</c:v>
                </c:pt>
                <c:pt idx="21488">
                  <c:v>336.07599999999979</c:v>
                </c:pt>
                <c:pt idx="21489">
                  <c:v>336.05099999999999</c:v>
                </c:pt>
                <c:pt idx="21490">
                  <c:v>336.01299999999975</c:v>
                </c:pt>
                <c:pt idx="21491">
                  <c:v>335.96199999999965</c:v>
                </c:pt>
                <c:pt idx="21492">
                  <c:v>335.89699999999965</c:v>
                </c:pt>
                <c:pt idx="21493">
                  <c:v>335.81900000000002</c:v>
                </c:pt>
                <c:pt idx="21494">
                  <c:v>335.72799999999978</c:v>
                </c:pt>
                <c:pt idx="21495">
                  <c:v>335.62299999999999</c:v>
                </c:pt>
                <c:pt idx="21496">
                  <c:v>335.505</c:v>
                </c:pt>
                <c:pt idx="21497">
                  <c:v>335.37299999999999</c:v>
                </c:pt>
                <c:pt idx="21498">
                  <c:v>335.22799999999978</c:v>
                </c:pt>
                <c:pt idx="21499">
                  <c:v>335.07</c:v>
                </c:pt>
                <c:pt idx="21500">
                  <c:v>334.8979999999998</c:v>
                </c:pt>
                <c:pt idx="21501">
                  <c:v>334.71199999999965</c:v>
                </c:pt>
                <c:pt idx="21502">
                  <c:v>334.51299999999975</c:v>
                </c:pt>
                <c:pt idx="21503">
                  <c:v>334.3</c:v>
                </c:pt>
                <c:pt idx="21504">
                  <c:v>334.07400000000001</c:v>
                </c:pt>
                <c:pt idx="21505">
                  <c:v>333.834</c:v>
                </c:pt>
                <c:pt idx="21506">
                  <c:v>333.58</c:v>
                </c:pt>
                <c:pt idx="21507">
                  <c:v>333.31299999999999</c:v>
                </c:pt>
                <c:pt idx="21508">
                  <c:v>333.03299999999979</c:v>
                </c:pt>
                <c:pt idx="21509">
                  <c:v>332.73799999999977</c:v>
                </c:pt>
                <c:pt idx="21510">
                  <c:v>332.43099999999959</c:v>
                </c:pt>
                <c:pt idx="21511">
                  <c:v>332.10899999999975</c:v>
                </c:pt>
                <c:pt idx="21512">
                  <c:v>331.774</c:v>
                </c:pt>
                <c:pt idx="21513">
                  <c:v>331.42499999999978</c:v>
                </c:pt>
                <c:pt idx="21514">
                  <c:v>331.06299999999999</c:v>
                </c:pt>
                <c:pt idx="21515">
                  <c:v>330.68700000000001</c:v>
                </c:pt>
                <c:pt idx="21516">
                  <c:v>330.29700000000003</c:v>
                </c:pt>
                <c:pt idx="21517">
                  <c:v>329.89400000000001</c:v>
                </c:pt>
                <c:pt idx="21518">
                  <c:v>329.47699999999958</c:v>
                </c:pt>
                <c:pt idx="21519">
                  <c:v>329.04700000000008</c:v>
                </c:pt>
                <c:pt idx="21520">
                  <c:v>328.60300000000001</c:v>
                </c:pt>
                <c:pt idx="21521">
                  <c:v>328.14499999999998</c:v>
                </c:pt>
                <c:pt idx="21522">
                  <c:v>327.67399999999975</c:v>
                </c:pt>
                <c:pt idx="21523">
                  <c:v>327.18900000000002</c:v>
                </c:pt>
                <c:pt idx="21524">
                  <c:v>326.69099999999975</c:v>
                </c:pt>
                <c:pt idx="21525">
                  <c:v>326.18</c:v>
                </c:pt>
                <c:pt idx="21526">
                  <c:v>325.65400000000022</c:v>
                </c:pt>
                <c:pt idx="21527">
                  <c:v>325.11599999999999</c:v>
                </c:pt>
                <c:pt idx="21528">
                  <c:v>324.56400000000002</c:v>
                </c:pt>
                <c:pt idx="21529">
                  <c:v>323.99799999999965</c:v>
                </c:pt>
                <c:pt idx="21530">
                  <c:v>323.41899999999958</c:v>
                </c:pt>
                <c:pt idx="21531">
                  <c:v>322.827</c:v>
                </c:pt>
                <c:pt idx="21532">
                  <c:v>322.22199999999958</c:v>
                </c:pt>
                <c:pt idx="21533">
                  <c:v>321.60300000000001</c:v>
                </c:pt>
                <c:pt idx="21534">
                  <c:v>320.97099999999978</c:v>
                </c:pt>
                <c:pt idx="21535">
                  <c:v>320.32599999999979</c:v>
                </c:pt>
                <c:pt idx="21536">
                  <c:v>319.66699999999975</c:v>
                </c:pt>
                <c:pt idx="21537">
                  <c:v>318.99599999999958</c:v>
                </c:pt>
                <c:pt idx="21538">
                  <c:v>318.31099999999975</c:v>
                </c:pt>
                <c:pt idx="21539">
                  <c:v>317.613</c:v>
                </c:pt>
                <c:pt idx="21540">
                  <c:v>316.90199999999965</c:v>
                </c:pt>
                <c:pt idx="21541">
                  <c:v>316.178</c:v>
                </c:pt>
                <c:pt idx="21542">
                  <c:v>315.44200000000001</c:v>
                </c:pt>
                <c:pt idx="21543">
                  <c:v>314.69200000000001</c:v>
                </c:pt>
                <c:pt idx="21544">
                  <c:v>313.92999999999978</c:v>
                </c:pt>
                <c:pt idx="21545">
                  <c:v>313.15400000000022</c:v>
                </c:pt>
                <c:pt idx="21546">
                  <c:v>312.36700000000002</c:v>
                </c:pt>
                <c:pt idx="21547">
                  <c:v>311.56599999999975</c:v>
                </c:pt>
                <c:pt idx="21548">
                  <c:v>310.75299999999999</c:v>
                </c:pt>
                <c:pt idx="21549">
                  <c:v>309.92699999999962</c:v>
                </c:pt>
                <c:pt idx="21550">
                  <c:v>309.089</c:v>
                </c:pt>
                <c:pt idx="21551">
                  <c:v>308.23799999999977</c:v>
                </c:pt>
                <c:pt idx="21552">
                  <c:v>307.375</c:v>
                </c:pt>
                <c:pt idx="21553">
                  <c:v>306.5</c:v>
                </c:pt>
                <c:pt idx="21554">
                  <c:v>305.61200000000002</c:v>
                </c:pt>
                <c:pt idx="21555">
                  <c:v>304.71199999999965</c:v>
                </c:pt>
                <c:pt idx="21556">
                  <c:v>303.80099999999999</c:v>
                </c:pt>
                <c:pt idx="21557">
                  <c:v>302.87700000000001</c:v>
                </c:pt>
                <c:pt idx="21558">
                  <c:v>301.94099999999975</c:v>
                </c:pt>
                <c:pt idx="21559">
                  <c:v>300.99299999999965</c:v>
                </c:pt>
                <c:pt idx="21560">
                  <c:v>300.03399999999965</c:v>
                </c:pt>
                <c:pt idx="21561">
                  <c:v>299.06200000000001</c:v>
                </c:pt>
                <c:pt idx="21562">
                  <c:v>298.08</c:v>
                </c:pt>
                <c:pt idx="21563">
                  <c:v>297.08499999999975</c:v>
                </c:pt>
                <c:pt idx="21564">
                  <c:v>296.07900000000001</c:v>
                </c:pt>
                <c:pt idx="21565">
                  <c:v>295.06200000000001</c:v>
                </c:pt>
                <c:pt idx="21566">
                  <c:v>294.03399999999965</c:v>
                </c:pt>
                <c:pt idx="21567">
                  <c:v>292.99400000000003</c:v>
                </c:pt>
                <c:pt idx="21568">
                  <c:v>291.94299999999993</c:v>
                </c:pt>
                <c:pt idx="21569">
                  <c:v>290.88099999999974</c:v>
                </c:pt>
                <c:pt idx="21570">
                  <c:v>289.80799999999999</c:v>
                </c:pt>
                <c:pt idx="21571">
                  <c:v>288.72399999999965</c:v>
                </c:pt>
                <c:pt idx="21572">
                  <c:v>287.63</c:v>
                </c:pt>
                <c:pt idx="21573">
                  <c:v>286.52499999999975</c:v>
                </c:pt>
                <c:pt idx="21574">
                  <c:v>285.40899999999965</c:v>
                </c:pt>
                <c:pt idx="21575">
                  <c:v>284.28299999999979</c:v>
                </c:pt>
                <c:pt idx="21576">
                  <c:v>283.14600000000002</c:v>
                </c:pt>
                <c:pt idx="21577">
                  <c:v>281.99899999999963</c:v>
                </c:pt>
                <c:pt idx="21578">
                  <c:v>280.84199999999993</c:v>
                </c:pt>
                <c:pt idx="21579">
                  <c:v>279.67500000000001</c:v>
                </c:pt>
                <c:pt idx="21580">
                  <c:v>278.49899999999963</c:v>
                </c:pt>
                <c:pt idx="21581">
                  <c:v>277.31200000000001</c:v>
                </c:pt>
                <c:pt idx="21582">
                  <c:v>276.11500000000001</c:v>
                </c:pt>
                <c:pt idx="21583">
                  <c:v>274.90899999999965</c:v>
                </c:pt>
                <c:pt idx="21584">
                  <c:v>273.69400000000002</c:v>
                </c:pt>
                <c:pt idx="21585">
                  <c:v>272.46899999999965</c:v>
                </c:pt>
                <c:pt idx="21586">
                  <c:v>271.23499999999979</c:v>
                </c:pt>
                <c:pt idx="21587">
                  <c:v>269.99099999999964</c:v>
                </c:pt>
                <c:pt idx="21588">
                  <c:v>268.73899999999958</c:v>
                </c:pt>
                <c:pt idx="21589">
                  <c:v>267.47799999999978</c:v>
                </c:pt>
                <c:pt idx="21590">
                  <c:v>266.20699999999965</c:v>
                </c:pt>
                <c:pt idx="21591">
                  <c:v>264.92899999999958</c:v>
                </c:pt>
                <c:pt idx="21592">
                  <c:v>263.64200000000022</c:v>
                </c:pt>
                <c:pt idx="21593">
                  <c:v>262.346</c:v>
                </c:pt>
                <c:pt idx="21594">
                  <c:v>261.04199999999975</c:v>
                </c:pt>
                <c:pt idx="21595">
                  <c:v>259.72999999999979</c:v>
                </c:pt>
                <c:pt idx="21596">
                  <c:v>258.41000000000003</c:v>
                </c:pt>
                <c:pt idx="21597">
                  <c:v>257.08099999999979</c:v>
                </c:pt>
                <c:pt idx="21598">
                  <c:v>255.74599999999998</c:v>
                </c:pt>
                <c:pt idx="21599">
                  <c:v>254.40200000000004</c:v>
                </c:pt>
                <c:pt idx="21600">
                  <c:v>253.05100000000004</c:v>
                </c:pt>
                <c:pt idx="21601">
                  <c:v>251.69300000000001</c:v>
                </c:pt>
                <c:pt idx="21602">
                  <c:v>250.32700000000011</c:v>
                </c:pt>
                <c:pt idx="21603">
                  <c:v>248.95400000000001</c:v>
                </c:pt>
                <c:pt idx="21604">
                  <c:v>247.57499999999999</c:v>
                </c:pt>
                <c:pt idx="21605">
                  <c:v>246.18800000000007</c:v>
                </c:pt>
                <c:pt idx="21606">
                  <c:v>244.79499999999999</c:v>
                </c:pt>
                <c:pt idx="21607">
                  <c:v>243.39500000000001</c:v>
                </c:pt>
                <c:pt idx="21608">
                  <c:v>241.989</c:v>
                </c:pt>
                <c:pt idx="21609">
                  <c:v>240.57599999999999</c:v>
                </c:pt>
                <c:pt idx="21610">
                  <c:v>239.15800000000004</c:v>
                </c:pt>
                <c:pt idx="21611">
                  <c:v>237.733</c:v>
                </c:pt>
                <c:pt idx="21612">
                  <c:v>236.303</c:v>
                </c:pt>
                <c:pt idx="21613">
                  <c:v>234.8670000000001</c:v>
                </c:pt>
                <c:pt idx="21614">
                  <c:v>233.42500000000001</c:v>
                </c:pt>
                <c:pt idx="21615">
                  <c:v>231.97800000000001</c:v>
                </c:pt>
                <c:pt idx="21616">
                  <c:v>230.52600000000001</c:v>
                </c:pt>
                <c:pt idx="21617">
                  <c:v>229.06800000000001</c:v>
                </c:pt>
                <c:pt idx="21618">
                  <c:v>227.60599999999999</c:v>
                </c:pt>
                <c:pt idx="21619">
                  <c:v>226.13900000000001</c:v>
                </c:pt>
                <c:pt idx="21620">
                  <c:v>224.667</c:v>
                </c:pt>
                <c:pt idx="21621">
                  <c:v>223.191</c:v>
                </c:pt>
                <c:pt idx="21622">
                  <c:v>221.70999999999998</c:v>
                </c:pt>
                <c:pt idx="21623">
                  <c:v>220.22499999999999</c:v>
                </c:pt>
                <c:pt idx="21624">
                  <c:v>218.73599999999999</c:v>
                </c:pt>
                <c:pt idx="21625">
                  <c:v>217.24299999999999</c:v>
                </c:pt>
                <c:pt idx="21626">
                  <c:v>215.74699999999999</c:v>
                </c:pt>
                <c:pt idx="21627">
                  <c:v>214.24699999999999</c:v>
                </c:pt>
                <c:pt idx="21628">
                  <c:v>212.74299999999999</c:v>
                </c:pt>
                <c:pt idx="21629">
                  <c:v>211.23599999999999</c:v>
                </c:pt>
                <c:pt idx="21630">
                  <c:v>209.727</c:v>
                </c:pt>
                <c:pt idx="21631">
                  <c:v>208.21399999999988</c:v>
                </c:pt>
                <c:pt idx="21632">
                  <c:v>206.69800000000001</c:v>
                </c:pt>
                <c:pt idx="21633">
                  <c:v>205.18</c:v>
                </c:pt>
                <c:pt idx="21634">
                  <c:v>203.65900000000002</c:v>
                </c:pt>
                <c:pt idx="21635">
                  <c:v>202.136</c:v>
                </c:pt>
                <c:pt idx="21636">
                  <c:v>200.60999999999999</c:v>
                </c:pt>
                <c:pt idx="21637">
                  <c:v>199.083</c:v>
                </c:pt>
                <c:pt idx="21638">
                  <c:v>197.554</c:v>
                </c:pt>
                <c:pt idx="21639">
                  <c:v>196.023</c:v>
                </c:pt>
                <c:pt idx="21640">
                  <c:v>194.49</c:v>
                </c:pt>
                <c:pt idx="21641">
                  <c:v>192.95700000000011</c:v>
                </c:pt>
                <c:pt idx="21642">
                  <c:v>191.42200000000011</c:v>
                </c:pt>
                <c:pt idx="21643">
                  <c:v>189.88600000000011</c:v>
                </c:pt>
                <c:pt idx="21644">
                  <c:v>188.34900000000002</c:v>
                </c:pt>
                <c:pt idx="21645">
                  <c:v>186.81100000000001</c:v>
                </c:pt>
                <c:pt idx="21646">
                  <c:v>185.27299999999997</c:v>
                </c:pt>
                <c:pt idx="21647">
                  <c:v>183.73399999999998</c:v>
                </c:pt>
                <c:pt idx="21648">
                  <c:v>182.19499999999999</c:v>
                </c:pt>
                <c:pt idx="21649">
                  <c:v>180.65600000000001</c:v>
                </c:pt>
                <c:pt idx="21650">
                  <c:v>179.11699999999999</c:v>
                </c:pt>
                <c:pt idx="21651">
                  <c:v>177.578</c:v>
                </c:pt>
                <c:pt idx="21652">
                  <c:v>176.04</c:v>
                </c:pt>
                <c:pt idx="21653">
                  <c:v>174.50200000000001</c:v>
                </c:pt>
                <c:pt idx="21654">
                  <c:v>172.965</c:v>
                </c:pt>
                <c:pt idx="21655">
                  <c:v>171.42800000000011</c:v>
                </c:pt>
                <c:pt idx="21656">
                  <c:v>169.893</c:v>
                </c:pt>
                <c:pt idx="21657">
                  <c:v>168.35900000000001</c:v>
                </c:pt>
                <c:pt idx="21658">
                  <c:v>166.82600000000011</c:v>
                </c:pt>
                <c:pt idx="21659">
                  <c:v>165.29499999999999</c:v>
                </c:pt>
                <c:pt idx="21660">
                  <c:v>163.76499999999999</c:v>
                </c:pt>
                <c:pt idx="21661">
                  <c:v>162.23699999999999</c:v>
                </c:pt>
                <c:pt idx="21662">
                  <c:v>160.71099999999998</c:v>
                </c:pt>
                <c:pt idx="21663">
                  <c:v>159.18700000000001</c:v>
                </c:pt>
                <c:pt idx="21664">
                  <c:v>157.666</c:v>
                </c:pt>
                <c:pt idx="21665">
                  <c:v>156.14699999999999</c:v>
                </c:pt>
                <c:pt idx="21666">
                  <c:v>154.63</c:v>
                </c:pt>
                <c:pt idx="21667">
                  <c:v>153.11599999999999</c:v>
                </c:pt>
                <c:pt idx="21668">
                  <c:v>151.60499999999999</c:v>
                </c:pt>
                <c:pt idx="21669">
                  <c:v>150.09700000000001</c:v>
                </c:pt>
                <c:pt idx="21670">
                  <c:v>148.59300000000002</c:v>
                </c:pt>
                <c:pt idx="21671">
                  <c:v>147.09100000000001</c:v>
                </c:pt>
                <c:pt idx="21672">
                  <c:v>145.59300000000002</c:v>
                </c:pt>
                <c:pt idx="21673">
                  <c:v>144.09900000000002</c:v>
                </c:pt>
                <c:pt idx="21674">
                  <c:v>142.608</c:v>
                </c:pt>
                <c:pt idx="21675">
                  <c:v>141.12200000000001</c:v>
                </c:pt>
                <c:pt idx="21676">
                  <c:v>139.63900000000001</c:v>
                </c:pt>
                <c:pt idx="21677">
                  <c:v>138.161</c:v>
                </c:pt>
                <c:pt idx="21678">
                  <c:v>136.68700000000001</c:v>
                </c:pt>
                <c:pt idx="21679">
                  <c:v>135.21799999999999</c:v>
                </c:pt>
                <c:pt idx="21680">
                  <c:v>133.75299999999999</c:v>
                </c:pt>
                <c:pt idx="21681">
                  <c:v>132.29300000000001</c:v>
                </c:pt>
                <c:pt idx="21682">
                  <c:v>130.83800000000011</c:v>
                </c:pt>
                <c:pt idx="21683">
                  <c:v>129.38800000000012</c:v>
                </c:pt>
                <c:pt idx="21684">
                  <c:v>127.94300000000005</c:v>
                </c:pt>
                <c:pt idx="21685">
                  <c:v>126.504</c:v>
                </c:pt>
                <c:pt idx="21686">
                  <c:v>125.07</c:v>
                </c:pt>
                <c:pt idx="21687">
                  <c:v>123.642</c:v>
                </c:pt>
                <c:pt idx="21688">
                  <c:v>122.22</c:v>
                </c:pt>
                <c:pt idx="21689">
                  <c:v>120.803</c:v>
                </c:pt>
                <c:pt idx="21690">
                  <c:v>119.393</c:v>
                </c:pt>
                <c:pt idx="21691">
                  <c:v>117.989</c:v>
                </c:pt>
                <c:pt idx="21692">
                  <c:v>116.59099999999999</c:v>
                </c:pt>
                <c:pt idx="21693">
                  <c:v>115.199</c:v>
                </c:pt>
                <c:pt idx="21694">
                  <c:v>113.81399999999999</c:v>
                </c:pt>
                <c:pt idx="21695">
                  <c:v>112.43600000000002</c:v>
                </c:pt>
                <c:pt idx="21696">
                  <c:v>111.06399999999999</c:v>
                </c:pt>
                <c:pt idx="21697">
                  <c:v>109.7</c:v>
                </c:pt>
                <c:pt idx="21698">
                  <c:v>108.342</c:v>
                </c:pt>
                <c:pt idx="21699">
                  <c:v>106.992</c:v>
                </c:pt>
                <c:pt idx="21700">
                  <c:v>105.649</c:v>
                </c:pt>
                <c:pt idx="21701">
                  <c:v>104.31399999999999</c:v>
                </c:pt>
                <c:pt idx="21702">
                  <c:v>102.986</c:v>
                </c:pt>
                <c:pt idx="21703">
                  <c:v>101.666</c:v>
                </c:pt>
                <c:pt idx="21704">
                  <c:v>100.35299999999998</c:v>
                </c:pt>
                <c:pt idx="21705">
                  <c:v>99.048400000000001</c:v>
                </c:pt>
                <c:pt idx="21706">
                  <c:v>97.751800000000003</c:v>
                </c:pt>
                <c:pt idx="21707">
                  <c:v>96.463300000000004</c:v>
                </c:pt>
                <c:pt idx="21708">
                  <c:v>95.182999999999979</c:v>
                </c:pt>
                <c:pt idx="21709">
                  <c:v>93.911000000000058</c:v>
                </c:pt>
                <c:pt idx="21710">
                  <c:v>92.647599999999997</c:v>
                </c:pt>
                <c:pt idx="21711">
                  <c:v>91.392600000000002</c:v>
                </c:pt>
                <c:pt idx="21712">
                  <c:v>90.146299999999997</c:v>
                </c:pt>
                <c:pt idx="21713">
                  <c:v>88.908799999999999</c:v>
                </c:pt>
                <c:pt idx="21714">
                  <c:v>87.680099999999982</c:v>
                </c:pt>
                <c:pt idx="21715">
                  <c:v>86.460300000000004</c:v>
                </c:pt>
                <c:pt idx="21716">
                  <c:v>85.249600000000058</c:v>
                </c:pt>
                <c:pt idx="21717">
                  <c:v>84.048000000000002</c:v>
                </c:pt>
                <c:pt idx="21718">
                  <c:v>82.855599999999981</c:v>
                </c:pt>
                <c:pt idx="21719">
                  <c:v>81.672599999999989</c:v>
                </c:pt>
                <c:pt idx="21720">
                  <c:v>80.498999999999995</c:v>
                </c:pt>
                <c:pt idx="21721">
                  <c:v>79.334900000000005</c:v>
                </c:pt>
                <c:pt idx="21722">
                  <c:v>78.180399999999949</c:v>
                </c:pt>
                <c:pt idx="21723">
                  <c:v>77.035499999999999</c:v>
                </c:pt>
                <c:pt idx="21724">
                  <c:v>75.900499999999994</c:v>
                </c:pt>
                <c:pt idx="21725">
                  <c:v>74.775199999999998</c:v>
                </c:pt>
                <c:pt idx="21726">
                  <c:v>73.659799999999947</c:v>
                </c:pt>
                <c:pt idx="21727">
                  <c:v>72.554400000000001</c:v>
                </c:pt>
                <c:pt idx="21728">
                  <c:v>71.459100000000007</c:v>
                </c:pt>
                <c:pt idx="21729">
                  <c:v>70.373999999999981</c:v>
                </c:pt>
                <c:pt idx="21730">
                  <c:v>69.299000000000007</c:v>
                </c:pt>
                <c:pt idx="21731">
                  <c:v>68.234399999999994</c:v>
                </c:pt>
                <c:pt idx="21732">
                  <c:v>67.179999999999978</c:v>
                </c:pt>
                <c:pt idx="21733">
                  <c:v>66.136099999999999</c:v>
                </c:pt>
                <c:pt idx="21734">
                  <c:v>65.102699999999999</c:v>
                </c:pt>
                <c:pt idx="21735">
                  <c:v>64.079799999999949</c:v>
                </c:pt>
                <c:pt idx="21736">
                  <c:v>63.067600000000006</c:v>
                </c:pt>
                <c:pt idx="21737">
                  <c:v>62.065900000000013</c:v>
                </c:pt>
                <c:pt idx="21738">
                  <c:v>61.075000000000003</c:v>
                </c:pt>
                <c:pt idx="21739">
                  <c:v>60.094800000000006</c:v>
                </c:pt>
                <c:pt idx="21740">
                  <c:v>59.125500000000038</c:v>
                </c:pt>
                <c:pt idx="21741">
                  <c:v>58.167100000000012</c:v>
                </c:pt>
                <c:pt idx="21742">
                  <c:v>57.2196</c:v>
                </c:pt>
                <c:pt idx="21743">
                  <c:v>56.283000000000001</c:v>
                </c:pt>
                <c:pt idx="21744">
                  <c:v>55.357499999999995</c:v>
                </c:pt>
                <c:pt idx="21745">
                  <c:v>54.443100000000001</c:v>
                </c:pt>
                <c:pt idx="21746">
                  <c:v>53.539700000000003</c:v>
                </c:pt>
                <c:pt idx="21747">
                  <c:v>52.647500000000001</c:v>
                </c:pt>
                <c:pt idx="21748">
                  <c:v>51.766400000000012</c:v>
                </c:pt>
                <c:pt idx="21749">
                  <c:v>50.896600000000007</c:v>
                </c:pt>
                <c:pt idx="21750">
                  <c:v>50.0379</c:v>
                </c:pt>
                <c:pt idx="21751">
                  <c:v>49.190600000000003</c:v>
                </c:pt>
                <c:pt idx="21752">
                  <c:v>48.354599999999998</c:v>
                </c:pt>
                <c:pt idx="21753">
                  <c:v>47.529900000000012</c:v>
                </c:pt>
                <c:pt idx="21754">
                  <c:v>46.7166</c:v>
                </c:pt>
                <c:pt idx="21755">
                  <c:v>45.914599999999993</c:v>
                </c:pt>
                <c:pt idx="21756">
                  <c:v>45.124100000000013</c:v>
                </c:pt>
                <c:pt idx="21757">
                  <c:v>44.344899999999996</c:v>
                </c:pt>
                <c:pt idx="21758">
                  <c:v>43.577200000000005</c:v>
                </c:pt>
                <c:pt idx="21759">
                  <c:v>42.821000000000005</c:v>
                </c:pt>
                <c:pt idx="21760">
                  <c:v>42.0762</c:v>
                </c:pt>
                <c:pt idx="21761">
                  <c:v>41.3429</c:v>
                </c:pt>
                <c:pt idx="21762">
                  <c:v>40.621100000000013</c:v>
                </c:pt>
                <c:pt idx="21763">
                  <c:v>39.910800000000002</c:v>
                </c:pt>
                <c:pt idx="21764">
                  <c:v>39.212000000000003</c:v>
                </c:pt>
                <c:pt idx="21765">
                  <c:v>38.5246</c:v>
                </c:pt>
                <c:pt idx="21766">
                  <c:v>37.848800000000004</c:v>
                </c:pt>
                <c:pt idx="21767">
                  <c:v>37.1845</c:v>
                </c:pt>
                <c:pt idx="21768">
                  <c:v>36.531800000000004</c:v>
                </c:pt>
                <c:pt idx="21769">
                  <c:v>35.8904</c:v>
                </c:pt>
                <c:pt idx="21770">
                  <c:v>35.260600000000011</c:v>
                </c:pt>
                <c:pt idx="21771">
                  <c:v>34.642300000000013</c:v>
                </c:pt>
                <c:pt idx="21772">
                  <c:v>34.035400000000003</c:v>
                </c:pt>
                <c:pt idx="21773">
                  <c:v>33.44</c:v>
                </c:pt>
                <c:pt idx="21774">
                  <c:v>32.856099999999998</c:v>
                </c:pt>
                <c:pt idx="21775">
                  <c:v>32.2836</c:v>
                </c:pt>
                <c:pt idx="21776">
                  <c:v>31.722499999999982</c:v>
                </c:pt>
                <c:pt idx="21777">
                  <c:v>31.172799999999981</c:v>
                </c:pt>
                <c:pt idx="21778">
                  <c:v>30.634399999999999</c:v>
                </c:pt>
                <c:pt idx="21779">
                  <c:v>30.107500000000005</c:v>
                </c:pt>
                <c:pt idx="21780">
                  <c:v>29.591899999999999</c:v>
                </c:pt>
                <c:pt idx="21781">
                  <c:v>29.087499999999981</c:v>
                </c:pt>
                <c:pt idx="21782">
                  <c:v>28.5944</c:v>
                </c:pt>
                <c:pt idx="21783">
                  <c:v>28.1126</c:v>
                </c:pt>
                <c:pt idx="21784">
                  <c:v>27.641900000000014</c:v>
                </c:pt>
                <c:pt idx="21785">
                  <c:v>27.18239999999998</c:v>
                </c:pt>
                <c:pt idx="21786">
                  <c:v>26.734100000000005</c:v>
                </c:pt>
                <c:pt idx="21787">
                  <c:v>26.296900000000001</c:v>
                </c:pt>
                <c:pt idx="21788">
                  <c:v>25.870799999999985</c:v>
                </c:pt>
                <c:pt idx="21789">
                  <c:v>25.455599999999979</c:v>
                </c:pt>
                <c:pt idx="21790">
                  <c:v>25.051400000000001</c:v>
                </c:pt>
                <c:pt idx="21791">
                  <c:v>24.658200000000001</c:v>
                </c:pt>
                <c:pt idx="21792">
                  <c:v>24.2758</c:v>
                </c:pt>
                <c:pt idx="21793">
                  <c:v>23.904299999999989</c:v>
                </c:pt>
                <c:pt idx="21794">
                  <c:v>23.54359999999998</c:v>
                </c:pt>
                <c:pt idx="21795">
                  <c:v>23.1936</c:v>
                </c:pt>
                <c:pt idx="21796">
                  <c:v>22.854299999999999</c:v>
                </c:pt>
                <c:pt idx="21797">
                  <c:v>22.525699999999979</c:v>
                </c:pt>
                <c:pt idx="21798">
                  <c:v>22.2075</c:v>
                </c:pt>
                <c:pt idx="21799">
                  <c:v>21.9</c:v>
                </c:pt>
                <c:pt idx="21800">
                  <c:v>21.602799999999977</c:v>
                </c:pt>
                <c:pt idx="21801">
                  <c:v>21.316099999999999</c:v>
                </c:pt>
                <c:pt idx="21802">
                  <c:v>21.0397</c:v>
                </c:pt>
                <c:pt idx="21803">
                  <c:v>20.773499999999981</c:v>
                </c:pt>
                <c:pt idx="21804">
                  <c:v>20.517700000000001</c:v>
                </c:pt>
                <c:pt idx="21805">
                  <c:v>20.271899999999999</c:v>
                </c:pt>
                <c:pt idx="21806">
                  <c:v>20.036200000000001</c:v>
                </c:pt>
                <c:pt idx="21807">
                  <c:v>19.810500000000001</c:v>
                </c:pt>
                <c:pt idx="21808">
                  <c:v>19.5947</c:v>
                </c:pt>
                <c:pt idx="21809">
                  <c:v>19.3888</c:v>
                </c:pt>
                <c:pt idx="21810">
                  <c:v>19.192599999999981</c:v>
                </c:pt>
                <c:pt idx="21811">
                  <c:v>19.0063</c:v>
                </c:pt>
                <c:pt idx="21812">
                  <c:v>18.829499999999989</c:v>
                </c:pt>
                <c:pt idx="21813">
                  <c:v>18.662199999999981</c:v>
                </c:pt>
                <c:pt idx="21814">
                  <c:v>18.5046</c:v>
                </c:pt>
                <c:pt idx="21815">
                  <c:v>18.356200000000001</c:v>
                </c:pt>
                <c:pt idx="21816">
                  <c:v>18.217199999999988</c:v>
                </c:pt>
                <c:pt idx="21817">
                  <c:v>18.087499999999981</c:v>
                </c:pt>
                <c:pt idx="21818">
                  <c:v>17.966799999999971</c:v>
                </c:pt>
                <c:pt idx="21819">
                  <c:v>17.8553</c:v>
                </c:pt>
                <c:pt idx="21820">
                  <c:v>17.752699999999979</c:v>
                </c:pt>
                <c:pt idx="21821">
                  <c:v>17.659099999999999</c:v>
                </c:pt>
                <c:pt idx="21822">
                  <c:v>17.574200000000001</c:v>
                </c:pt>
                <c:pt idx="21823">
                  <c:v>17.49809999999998</c:v>
                </c:pt>
                <c:pt idx="21824">
                  <c:v>17.430599999999977</c:v>
                </c:pt>
                <c:pt idx="21825">
                  <c:v>17.371600000000001</c:v>
                </c:pt>
                <c:pt idx="21826">
                  <c:v>17.321100000000001</c:v>
                </c:pt>
                <c:pt idx="21827">
                  <c:v>17.279</c:v>
                </c:pt>
                <c:pt idx="21828">
                  <c:v>17.245099999999979</c:v>
                </c:pt>
                <c:pt idx="21829">
                  <c:v>17.2194</c:v>
                </c:pt>
                <c:pt idx="21830">
                  <c:v>17.201699999999981</c:v>
                </c:pt>
                <c:pt idx="21831">
                  <c:v>17.192</c:v>
                </c:pt>
                <c:pt idx="21832">
                  <c:v>17.190300000000001</c:v>
                </c:pt>
                <c:pt idx="21833">
                  <c:v>17.196200000000001</c:v>
                </c:pt>
                <c:pt idx="21834">
                  <c:v>17.209900000000001</c:v>
                </c:pt>
                <c:pt idx="21835">
                  <c:v>17.231200000000001</c:v>
                </c:pt>
                <c:pt idx="21836">
                  <c:v>17.260000000000002</c:v>
                </c:pt>
                <c:pt idx="21837">
                  <c:v>17.296099999999985</c:v>
                </c:pt>
                <c:pt idx="21838">
                  <c:v>17.339600000000001</c:v>
                </c:pt>
                <c:pt idx="21839">
                  <c:v>17.3901</c:v>
                </c:pt>
                <c:pt idx="21840">
                  <c:v>17.447800000000001</c:v>
                </c:pt>
                <c:pt idx="21841">
                  <c:v>17.512499999999989</c:v>
                </c:pt>
                <c:pt idx="21842">
                  <c:v>17.584</c:v>
                </c:pt>
                <c:pt idx="21843">
                  <c:v>17.662400000000002</c:v>
                </c:pt>
                <c:pt idx="21844">
                  <c:v>17.747299999999989</c:v>
                </c:pt>
                <c:pt idx="21845">
                  <c:v>17.838899999999999</c:v>
                </c:pt>
                <c:pt idx="21846">
                  <c:v>17.936900000000001</c:v>
                </c:pt>
                <c:pt idx="21847">
                  <c:v>18.0412</c:v>
                </c:pt>
                <c:pt idx="21848">
                  <c:v>18.151900000000019</c:v>
                </c:pt>
                <c:pt idx="21849">
                  <c:v>18.268599999999971</c:v>
                </c:pt>
                <c:pt idx="21850">
                  <c:v>18.391400000000001</c:v>
                </c:pt>
                <c:pt idx="21851">
                  <c:v>18.520099999999989</c:v>
                </c:pt>
                <c:pt idx="21852">
                  <c:v>18.654599999999999</c:v>
                </c:pt>
                <c:pt idx="21853">
                  <c:v>18.794899999999988</c:v>
                </c:pt>
                <c:pt idx="21854">
                  <c:v>18.940699999999978</c:v>
                </c:pt>
                <c:pt idx="21855">
                  <c:v>19.092099999999981</c:v>
                </c:pt>
                <c:pt idx="21856">
                  <c:v>19.248799999999971</c:v>
                </c:pt>
                <c:pt idx="21857">
                  <c:v>19.410799999999977</c:v>
                </c:pt>
                <c:pt idx="21858">
                  <c:v>19.577999999999999</c:v>
                </c:pt>
                <c:pt idx="21859">
                  <c:v>19.7502</c:v>
                </c:pt>
                <c:pt idx="21860">
                  <c:v>19.927499999999977</c:v>
                </c:pt>
                <c:pt idx="21861">
                  <c:v>20.109500000000001</c:v>
                </c:pt>
                <c:pt idx="21862">
                  <c:v>20.296299999999981</c:v>
                </c:pt>
                <c:pt idx="21863">
                  <c:v>20.4878</c:v>
                </c:pt>
                <c:pt idx="21864">
                  <c:v>20.683700000000002</c:v>
                </c:pt>
                <c:pt idx="21865">
                  <c:v>20.8841</c:v>
                </c:pt>
                <c:pt idx="21866">
                  <c:v>21.088899999999981</c:v>
                </c:pt>
                <c:pt idx="21867">
                  <c:v>21.297799999999981</c:v>
                </c:pt>
                <c:pt idx="21868">
                  <c:v>21.510800000000014</c:v>
                </c:pt>
                <c:pt idx="21869">
                  <c:v>21.727799999999977</c:v>
                </c:pt>
                <c:pt idx="21870">
                  <c:v>21.948799999999967</c:v>
                </c:pt>
                <c:pt idx="21871">
                  <c:v>22.173400000000001</c:v>
                </c:pt>
                <c:pt idx="21872">
                  <c:v>22.401800000000001</c:v>
                </c:pt>
                <c:pt idx="21873">
                  <c:v>22.633700000000001</c:v>
                </c:pt>
                <c:pt idx="21874">
                  <c:v>22.8691</c:v>
                </c:pt>
                <c:pt idx="21875">
                  <c:v>23.107900000000015</c:v>
                </c:pt>
                <c:pt idx="21876">
                  <c:v>23.349900000000005</c:v>
                </c:pt>
                <c:pt idx="21877">
                  <c:v>23.594999999999999</c:v>
                </c:pt>
                <c:pt idx="21878">
                  <c:v>23.843299999999989</c:v>
                </c:pt>
                <c:pt idx="21879">
                  <c:v>24.0945</c:v>
                </c:pt>
                <c:pt idx="21880">
                  <c:v>24.34849999999998</c:v>
                </c:pt>
                <c:pt idx="21881">
                  <c:v>24.6052</c:v>
                </c:pt>
                <c:pt idx="21882">
                  <c:v>24.864699999999985</c:v>
                </c:pt>
                <c:pt idx="21883">
                  <c:v>25.1266</c:v>
                </c:pt>
                <c:pt idx="21884">
                  <c:v>25.390999999999988</c:v>
                </c:pt>
                <c:pt idx="21885">
                  <c:v>25.65780000000003</c:v>
                </c:pt>
                <c:pt idx="21886">
                  <c:v>25.9268</c:v>
                </c:pt>
                <c:pt idx="21887">
                  <c:v>26.197900000000015</c:v>
                </c:pt>
                <c:pt idx="21888">
                  <c:v>26.4712</c:v>
                </c:pt>
                <c:pt idx="21889">
                  <c:v>26.746300000000002</c:v>
                </c:pt>
                <c:pt idx="21890">
                  <c:v>27.023399999999981</c:v>
                </c:pt>
                <c:pt idx="21891">
                  <c:v>27.302199999999985</c:v>
                </c:pt>
                <c:pt idx="21892">
                  <c:v>27.582599999999971</c:v>
                </c:pt>
                <c:pt idx="21893">
                  <c:v>27.864699999999985</c:v>
                </c:pt>
                <c:pt idx="21894">
                  <c:v>28.148199999999989</c:v>
                </c:pt>
                <c:pt idx="21895">
                  <c:v>28.433299999999985</c:v>
                </c:pt>
                <c:pt idx="21896">
                  <c:v>28.7195</c:v>
                </c:pt>
                <c:pt idx="21897">
                  <c:v>29.007000000000001</c:v>
                </c:pt>
                <c:pt idx="21898">
                  <c:v>29.295599999999979</c:v>
                </c:pt>
                <c:pt idx="21899">
                  <c:v>29.585299999999982</c:v>
                </c:pt>
                <c:pt idx="21900">
                  <c:v>29.876000000000001</c:v>
                </c:pt>
                <c:pt idx="21901">
                  <c:v>30.1675</c:v>
                </c:pt>
                <c:pt idx="21902">
                  <c:v>30.459900000000001</c:v>
                </c:pt>
                <c:pt idx="21903">
                  <c:v>30.753</c:v>
                </c:pt>
                <c:pt idx="21904">
                  <c:v>31.046600000000002</c:v>
                </c:pt>
                <c:pt idx="21905">
                  <c:v>31.340900000000001</c:v>
                </c:pt>
                <c:pt idx="21906">
                  <c:v>31.6356</c:v>
                </c:pt>
                <c:pt idx="21907">
                  <c:v>31.930700000000002</c:v>
                </c:pt>
                <c:pt idx="21908">
                  <c:v>32.226100000000038</c:v>
                </c:pt>
                <c:pt idx="21909">
                  <c:v>32.521800000000006</c:v>
                </c:pt>
                <c:pt idx="21910">
                  <c:v>32.817699999999995</c:v>
                </c:pt>
                <c:pt idx="21911">
                  <c:v>33.113700000000001</c:v>
                </c:pt>
                <c:pt idx="21912">
                  <c:v>33.409600000000005</c:v>
                </c:pt>
                <c:pt idx="21913">
                  <c:v>33.705500000000029</c:v>
                </c:pt>
                <c:pt idx="21914">
                  <c:v>34.001400000000004</c:v>
                </c:pt>
                <c:pt idx="21915">
                  <c:v>34.297100000000029</c:v>
                </c:pt>
                <c:pt idx="21916">
                  <c:v>34.59250000000003</c:v>
                </c:pt>
                <c:pt idx="21917">
                  <c:v>34.887599999999999</c:v>
                </c:pt>
                <c:pt idx="21918">
                  <c:v>35.182300000000012</c:v>
                </c:pt>
                <c:pt idx="21919">
                  <c:v>35.476600000000005</c:v>
                </c:pt>
                <c:pt idx="21920">
                  <c:v>35.770400000000002</c:v>
                </c:pt>
                <c:pt idx="21921">
                  <c:v>36.063700000000011</c:v>
                </c:pt>
                <c:pt idx="21922">
                  <c:v>36.356299999999997</c:v>
                </c:pt>
                <c:pt idx="21923">
                  <c:v>36.648300000000013</c:v>
                </c:pt>
                <c:pt idx="21924">
                  <c:v>36.939500000000002</c:v>
                </c:pt>
                <c:pt idx="21925">
                  <c:v>37.230000000000011</c:v>
                </c:pt>
                <c:pt idx="21926">
                  <c:v>37.5197</c:v>
                </c:pt>
                <c:pt idx="21927">
                  <c:v>37.808400000000006</c:v>
                </c:pt>
                <c:pt idx="21928">
                  <c:v>38.096200000000003</c:v>
                </c:pt>
                <c:pt idx="21929">
                  <c:v>38.383099999999999</c:v>
                </c:pt>
                <c:pt idx="21930">
                  <c:v>38.668900000000029</c:v>
                </c:pt>
                <c:pt idx="21931">
                  <c:v>38.953699999999998</c:v>
                </c:pt>
                <c:pt idx="21932">
                  <c:v>39.237400000000001</c:v>
                </c:pt>
                <c:pt idx="21933">
                  <c:v>39.5199</c:v>
                </c:pt>
                <c:pt idx="21934">
                  <c:v>39.801200000000001</c:v>
                </c:pt>
                <c:pt idx="21935">
                  <c:v>40.081400000000002</c:v>
                </c:pt>
                <c:pt idx="21936">
                  <c:v>40.360200000000006</c:v>
                </c:pt>
                <c:pt idx="21937">
                  <c:v>40.637700000000002</c:v>
                </c:pt>
                <c:pt idx="21938">
                  <c:v>40.913899999999998</c:v>
                </c:pt>
                <c:pt idx="21939">
                  <c:v>41.188800000000001</c:v>
                </c:pt>
                <c:pt idx="21940">
                  <c:v>41.462300000000013</c:v>
                </c:pt>
                <c:pt idx="21941">
                  <c:v>41.734400000000001</c:v>
                </c:pt>
                <c:pt idx="21942">
                  <c:v>42.004899999999999</c:v>
                </c:pt>
                <c:pt idx="21943">
                  <c:v>42.274100000000011</c:v>
                </c:pt>
                <c:pt idx="21944">
                  <c:v>42.541699999999999</c:v>
                </c:pt>
                <c:pt idx="21945">
                  <c:v>42.807799999999993</c:v>
                </c:pt>
                <c:pt idx="21946">
                  <c:v>43.072400000000002</c:v>
                </c:pt>
                <c:pt idx="21947">
                  <c:v>43.3354</c:v>
                </c:pt>
                <c:pt idx="21948">
                  <c:v>43.596800000000002</c:v>
                </c:pt>
                <c:pt idx="21949">
                  <c:v>43.856699999999996</c:v>
                </c:pt>
                <c:pt idx="21950">
                  <c:v>44.114899999999999</c:v>
                </c:pt>
                <c:pt idx="21951">
                  <c:v>44.371600000000001</c:v>
                </c:pt>
                <c:pt idx="21952">
                  <c:v>44.626600000000003</c:v>
                </c:pt>
                <c:pt idx="21953">
                  <c:v>44.879899999999999</c:v>
                </c:pt>
                <c:pt idx="21954">
                  <c:v>45.131700000000002</c:v>
                </c:pt>
                <c:pt idx="21955">
                  <c:v>45.381699999999995</c:v>
                </c:pt>
                <c:pt idx="21956">
                  <c:v>45.630200000000002</c:v>
                </c:pt>
                <c:pt idx="21957">
                  <c:v>45.877000000000002</c:v>
                </c:pt>
                <c:pt idx="21958">
                  <c:v>46.122100000000039</c:v>
                </c:pt>
                <c:pt idx="21959">
                  <c:v>46.365600000000001</c:v>
                </c:pt>
                <c:pt idx="21960">
                  <c:v>46.607400000000005</c:v>
                </c:pt>
                <c:pt idx="21961">
                  <c:v>46.847499999999997</c:v>
                </c:pt>
                <c:pt idx="21962">
                  <c:v>47.086100000000002</c:v>
                </c:pt>
                <c:pt idx="21963">
                  <c:v>47.323</c:v>
                </c:pt>
                <c:pt idx="21964">
                  <c:v>47.558300000000003</c:v>
                </c:pt>
                <c:pt idx="21965">
                  <c:v>47.791900000000012</c:v>
                </c:pt>
                <c:pt idx="21966">
                  <c:v>48.024000000000001</c:v>
                </c:pt>
                <c:pt idx="21967">
                  <c:v>48.2545</c:v>
                </c:pt>
                <c:pt idx="21968">
                  <c:v>48.483400000000003</c:v>
                </c:pt>
                <c:pt idx="21969">
                  <c:v>48.710700000000003</c:v>
                </c:pt>
                <c:pt idx="21970">
                  <c:v>48.936600000000006</c:v>
                </c:pt>
                <c:pt idx="21971">
                  <c:v>49.160800000000002</c:v>
                </c:pt>
                <c:pt idx="21972">
                  <c:v>49.383699999999997</c:v>
                </c:pt>
                <c:pt idx="21973">
                  <c:v>49.605100000000029</c:v>
                </c:pt>
                <c:pt idx="21974">
                  <c:v>49.825000000000003</c:v>
                </c:pt>
                <c:pt idx="21975">
                  <c:v>50.043400000000005</c:v>
                </c:pt>
                <c:pt idx="21976">
                  <c:v>50.260500000000029</c:v>
                </c:pt>
                <c:pt idx="21977">
                  <c:v>50.476200000000006</c:v>
                </c:pt>
                <c:pt idx="21978">
                  <c:v>50.690600000000003</c:v>
                </c:pt>
                <c:pt idx="21979">
                  <c:v>50.903700000000001</c:v>
                </c:pt>
                <c:pt idx="21980">
                  <c:v>51.115500000000011</c:v>
                </c:pt>
                <c:pt idx="21981">
                  <c:v>51.326100000000011</c:v>
                </c:pt>
                <c:pt idx="21982">
                  <c:v>51.535500000000013</c:v>
                </c:pt>
                <c:pt idx="21983">
                  <c:v>51.7438</c:v>
                </c:pt>
                <c:pt idx="21984">
                  <c:v>51.950999999999993</c:v>
                </c:pt>
                <c:pt idx="21985">
                  <c:v>52.157000000000004</c:v>
                </c:pt>
                <c:pt idx="21986">
                  <c:v>52.362000000000002</c:v>
                </c:pt>
                <c:pt idx="21987">
                  <c:v>52.566100000000013</c:v>
                </c:pt>
                <c:pt idx="21988">
                  <c:v>52.76910000000003</c:v>
                </c:pt>
                <c:pt idx="21989">
                  <c:v>52.971299999999999</c:v>
                </c:pt>
                <c:pt idx="21990">
                  <c:v>53.172800000000002</c:v>
                </c:pt>
                <c:pt idx="21991">
                  <c:v>53.373200000000004</c:v>
                </c:pt>
                <c:pt idx="21992">
                  <c:v>53.573</c:v>
                </c:pt>
                <c:pt idx="21993">
                  <c:v>53.772200000000012</c:v>
                </c:pt>
                <c:pt idx="21994">
                  <c:v>53.970600000000005</c:v>
                </c:pt>
                <c:pt idx="21995">
                  <c:v>54.16850000000003</c:v>
                </c:pt>
                <c:pt idx="21996">
                  <c:v>54.3658</c:v>
                </c:pt>
                <c:pt idx="21997">
                  <c:v>54.562600000000003</c:v>
                </c:pt>
                <c:pt idx="21998">
                  <c:v>54.759</c:v>
                </c:pt>
                <c:pt idx="21999">
                  <c:v>54.955100000000002</c:v>
                </c:pt>
                <c:pt idx="22000">
                  <c:v>55.150800000000004</c:v>
                </c:pt>
                <c:pt idx="22001">
                  <c:v>55.346299999999999</c:v>
                </c:pt>
                <c:pt idx="22002">
                  <c:v>55.541600000000003</c:v>
                </c:pt>
                <c:pt idx="22003">
                  <c:v>55.736800000000002</c:v>
                </c:pt>
                <c:pt idx="22004">
                  <c:v>55.931899999999999</c:v>
                </c:pt>
                <c:pt idx="22005">
                  <c:v>56.127000000000002</c:v>
                </c:pt>
                <c:pt idx="22006">
                  <c:v>56.322200000000002</c:v>
                </c:pt>
                <c:pt idx="22007">
                  <c:v>56.517600000000002</c:v>
                </c:pt>
                <c:pt idx="22008">
                  <c:v>56.713100000000011</c:v>
                </c:pt>
                <c:pt idx="22009">
                  <c:v>56.909000000000006</c:v>
                </c:pt>
                <c:pt idx="22010">
                  <c:v>57.105200000000011</c:v>
                </c:pt>
                <c:pt idx="22011">
                  <c:v>57.301699999999997</c:v>
                </c:pt>
                <c:pt idx="22012">
                  <c:v>57.498900000000013</c:v>
                </c:pt>
                <c:pt idx="22013">
                  <c:v>57.696500000000029</c:v>
                </c:pt>
                <c:pt idx="22014">
                  <c:v>57.894800000000004</c:v>
                </c:pt>
                <c:pt idx="22015">
                  <c:v>58.093800000000002</c:v>
                </c:pt>
                <c:pt idx="22016">
                  <c:v>58.293600000000012</c:v>
                </c:pt>
                <c:pt idx="22017">
                  <c:v>58.494200000000006</c:v>
                </c:pt>
                <c:pt idx="22018">
                  <c:v>58.695700000000038</c:v>
                </c:pt>
                <c:pt idx="22019">
                  <c:v>58.898300000000013</c:v>
                </c:pt>
                <c:pt idx="22020">
                  <c:v>59.102000000000011</c:v>
                </c:pt>
                <c:pt idx="22021">
                  <c:v>59.306800000000003</c:v>
                </c:pt>
                <c:pt idx="22022">
                  <c:v>59.512900000000002</c:v>
                </c:pt>
                <c:pt idx="22023">
                  <c:v>59.72030000000003</c:v>
                </c:pt>
                <c:pt idx="22024">
                  <c:v>59.929100000000012</c:v>
                </c:pt>
                <c:pt idx="22025">
                  <c:v>60.139400000000002</c:v>
                </c:pt>
                <c:pt idx="22026">
                  <c:v>60.351199999999999</c:v>
                </c:pt>
                <c:pt idx="22027">
                  <c:v>60.564700000000002</c:v>
                </c:pt>
                <c:pt idx="22028">
                  <c:v>60.779900000000012</c:v>
                </c:pt>
                <c:pt idx="22029">
                  <c:v>60.996900000000011</c:v>
                </c:pt>
                <c:pt idx="22030">
                  <c:v>61.215900000000012</c:v>
                </c:pt>
                <c:pt idx="22031">
                  <c:v>61.436700000000002</c:v>
                </c:pt>
                <c:pt idx="22032">
                  <c:v>61.659600000000005</c:v>
                </c:pt>
                <c:pt idx="22033">
                  <c:v>61.884699999999995</c:v>
                </c:pt>
                <c:pt idx="22034">
                  <c:v>62.112000000000002</c:v>
                </c:pt>
                <c:pt idx="22035">
                  <c:v>62.341699999999996</c:v>
                </c:pt>
                <c:pt idx="22036">
                  <c:v>62.573600000000006</c:v>
                </c:pt>
                <c:pt idx="22037">
                  <c:v>62.808100000000003</c:v>
                </c:pt>
                <c:pt idx="22038">
                  <c:v>63.045100000000012</c:v>
                </c:pt>
                <c:pt idx="22039">
                  <c:v>63.284800000000004</c:v>
                </c:pt>
                <c:pt idx="22040">
                  <c:v>63.527200000000001</c:v>
                </c:pt>
                <c:pt idx="22041">
                  <c:v>63.772400000000012</c:v>
                </c:pt>
                <c:pt idx="22042">
                  <c:v>64.020499999999998</c:v>
                </c:pt>
                <c:pt idx="22043">
                  <c:v>64.271600000000007</c:v>
                </c:pt>
                <c:pt idx="22044">
                  <c:v>64.525699999999986</c:v>
                </c:pt>
                <c:pt idx="22045">
                  <c:v>64.783000000000001</c:v>
                </c:pt>
                <c:pt idx="22046">
                  <c:v>65.043600000000026</c:v>
                </c:pt>
                <c:pt idx="22047">
                  <c:v>65.307400000000001</c:v>
                </c:pt>
                <c:pt idx="22048">
                  <c:v>65.574699999999993</c:v>
                </c:pt>
                <c:pt idx="22049">
                  <c:v>65.845399999999998</c:v>
                </c:pt>
                <c:pt idx="22050">
                  <c:v>66.119699999999995</c:v>
                </c:pt>
                <c:pt idx="22051">
                  <c:v>66.3977</c:v>
                </c:pt>
                <c:pt idx="22052">
                  <c:v>66.679399999999958</c:v>
                </c:pt>
                <c:pt idx="22053">
                  <c:v>66.964900000000057</c:v>
                </c:pt>
                <c:pt idx="22054">
                  <c:v>67.254300000000001</c:v>
                </c:pt>
                <c:pt idx="22055">
                  <c:v>67.547700000000006</c:v>
                </c:pt>
                <c:pt idx="22056">
                  <c:v>67.845100000000002</c:v>
                </c:pt>
                <c:pt idx="22057">
                  <c:v>68.146799999999999</c:v>
                </c:pt>
                <c:pt idx="22058">
                  <c:v>68.452600000000004</c:v>
                </c:pt>
                <c:pt idx="22059">
                  <c:v>68.762799999999999</c:v>
                </c:pt>
                <c:pt idx="22060">
                  <c:v>69.077200000000005</c:v>
                </c:pt>
                <c:pt idx="22061">
                  <c:v>69.396299999999997</c:v>
                </c:pt>
                <c:pt idx="22062">
                  <c:v>69.719800000000006</c:v>
                </c:pt>
                <c:pt idx="22063">
                  <c:v>70.048000000000002</c:v>
                </c:pt>
                <c:pt idx="22064">
                  <c:v>70.380899999999983</c:v>
                </c:pt>
                <c:pt idx="22065">
                  <c:v>70.718500000000006</c:v>
                </c:pt>
                <c:pt idx="22066">
                  <c:v>71.061000000000007</c:v>
                </c:pt>
                <c:pt idx="22067">
                  <c:v>71.408500000000004</c:v>
                </c:pt>
                <c:pt idx="22068">
                  <c:v>71.760900000000007</c:v>
                </c:pt>
                <c:pt idx="22069">
                  <c:v>72.11839999999998</c:v>
                </c:pt>
                <c:pt idx="22070">
                  <c:v>72.481100000000026</c:v>
                </c:pt>
                <c:pt idx="22071">
                  <c:v>72.849000000000004</c:v>
                </c:pt>
                <c:pt idx="22072">
                  <c:v>73.222200000000001</c:v>
                </c:pt>
                <c:pt idx="22073">
                  <c:v>73.600799999999978</c:v>
                </c:pt>
                <c:pt idx="22074">
                  <c:v>73.984800000000007</c:v>
                </c:pt>
                <c:pt idx="22075">
                  <c:v>74.374299999999991</c:v>
                </c:pt>
                <c:pt idx="22076">
                  <c:v>74.769400000000005</c:v>
                </c:pt>
                <c:pt idx="22077">
                  <c:v>75.170099999999948</c:v>
                </c:pt>
                <c:pt idx="22078">
                  <c:v>75.576499999999982</c:v>
                </c:pt>
                <c:pt idx="22079">
                  <c:v>75.988699999999994</c:v>
                </c:pt>
                <c:pt idx="22080">
                  <c:v>76.406800000000004</c:v>
                </c:pt>
                <c:pt idx="22081">
                  <c:v>76.830699999999993</c:v>
                </c:pt>
                <c:pt idx="22082">
                  <c:v>77.260599999999997</c:v>
                </c:pt>
                <c:pt idx="22083">
                  <c:v>77.6965</c:v>
                </c:pt>
                <c:pt idx="22084">
                  <c:v>78.138599999999983</c:v>
                </c:pt>
                <c:pt idx="22085">
                  <c:v>78.586699999999993</c:v>
                </c:pt>
                <c:pt idx="22086">
                  <c:v>79.041100000000057</c:v>
                </c:pt>
                <c:pt idx="22087">
                  <c:v>79.5017</c:v>
                </c:pt>
                <c:pt idx="22088">
                  <c:v>79.968500000000006</c:v>
                </c:pt>
                <c:pt idx="22089">
                  <c:v>80.441800000000057</c:v>
                </c:pt>
                <c:pt idx="22090">
                  <c:v>80.921400000000006</c:v>
                </c:pt>
                <c:pt idx="22091">
                  <c:v>81.407700000000006</c:v>
                </c:pt>
                <c:pt idx="22092">
                  <c:v>81.900300000000001</c:v>
                </c:pt>
                <c:pt idx="22093">
                  <c:v>82.399500000000003</c:v>
                </c:pt>
                <c:pt idx="22094">
                  <c:v>82.9054</c:v>
                </c:pt>
                <c:pt idx="22095">
                  <c:v>83.417800000000057</c:v>
                </c:pt>
                <c:pt idx="22096">
                  <c:v>83.937000000000026</c:v>
                </c:pt>
                <c:pt idx="22097">
                  <c:v>84.462900000000005</c:v>
                </c:pt>
                <c:pt idx="22098">
                  <c:v>84.995599999999996</c:v>
                </c:pt>
                <c:pt idx="22099">
                  <c:v>85.5351</c:v>
                </c:pt>
                <c:pt idx="22100">
                  <c:v>86.081500000000005</c:v>
                </c:pt>
                <c:pt idx="22101">
                  <c:v>86.634699999999995</c:v>
                </c:pt>
                <c:pt idx="22102">
                  <c:v>87.194900000000004</c:v>
                </c:pt>
                <c:pt idx="22103">
                  <c:v>87.762100000000004</c:v>
                </c:pt>
                <c:pt idx="22104">
                  <c:v>88.336200000000005</c:v>
                </c:pt>
                <c:pt idx="22105">
                  <c:v>88.917300000000026</c:v>
                </c:pt>
                <c:pt idx="22106">
                  <c:v>89.505499999999998</c:v>
                </c:pt>
                <c:pt idx="22107">
                  <c:v>90.100799999999978</c:v>
                </c:pt>
                <c:pt idx="22108">
                  <c:v>90.703199999999995</c:v>
                </c:pt>
                <c:pt idx="22109">
                  <c:v>91.312699999999992</c:v>
                </c:pt>
                <c:pt idx="22110">
                  <c:v>91.929400000000001</c:v>
                </c:pt>
                <c:pt idx="22111">
                  <c:v>92.553200000000004</c:v>
                </c:pt>
                <c:pt idx="22112">
                  <c:v>93.184200000000004</c:v>
                </c:pt>
                <c:pt idx="22113">
                  <c:v>93.822399999999988</c:v>
                </c:pt>
                <c:pt idx="22114">
                  <c:v>94.467799999999997</c:v>
                </c:pt>
                <c:pt idx="22115">
                  <c:v>95.120499999999979</c:v>
                </c:pt>
                <c:pt idx="22116">
                  <c:v>95.7804</c:v>
                </c:pt>
                <c:pt idx="22117">
                  <c:v>96.44750000000009</c:v>
                </c:pt>
                <c:pt idx="22118">
                  <c:v>97.121899999999982</c:v>
                </c:pt>
                <c:pt idx="22119">
                  <c:v>97.803600000000003</c:v>
                </c:pt>
                <c:pt idx="22120">
                  <c:v>98.492500000000007</c:v>
                </c:pt>
                <c:pt idx="22121">
                  <c:v>99.188699999999983</c:v>
                </c:pt>
                <c:pt idx="22122">
                  <c:v>99.892200000000003</c:v>
                </c:pt>
                <c:pt idx="22123">
                  <c:v>100.60299999999998</c:v>
                </c:pt>
                <c:pt idx="22124">
                  <c:v>101.321</c:v>
                </c:pt>
                <c:pt idx="22125">
                  <c:v>102.04600000000002</c:v>
                </c:pt>
                <c:pt idx="22126">
                  <c:v>102.779</c:v>
                </c:pt>
                <c:pt idx="22127">
                  <c:v>103.518</c:v>
                </c:pt>
                <c:pt idx="22128">
                  <c:v>104.265</c:v>
                </c:pt>
                <c:pt idx="22129">
                  <c:v>105.02</c:v>
                </c:pt>
                <c:pt idx="22130">
                  <c:v>105.78100000000002</c:v>
                </c:pt>
                <c:pt idx="22131">
                  <c:v>106.55</c:v>
                </c:pt>
                <c:pt idx="22132">
                  <c:v>107.32499999999999</c:v>
                </c:pt>
                <c:pt idx="22133">
                  <c:v>108.10799999999999</c:v>
                </c:pt>
                <c:pt idx="22134">
                  <c:v>108.898</c:v>
                </c:pt>
                <c:pt idx="22135">
                  <c:v>109.696</c:v>
                </c:pt>
                <c:pt idx="22136">
                  <c:v>110.5</c:v>
                </c:pt>
                <c:pt idx="22137">
                  <c:v>111.31100000000002</c:v>
                </c:pt>
                <c:pt idx="22138">
                  <c:v>112.12899999999998</c:v>
                </c:pt>
                <c:pt idx="22139">
                  <c:v>112.955</c:v>
                </c:pt>
                <c:pt idx="22140">
                  <c:v>113.78700000000002</c:v>
                </c:pt>
                <c:pt idx="22141">
                  <c:v>114.62599999999998</c:v>
                </c:pt>
                <c:pt idx="22142">
                  <c:v>115.47199999999999</c:v>
                </c:pt>
                <c:pt idx="22143">
                  <c:v>116.32499999999999</c:v>
                </c:pt>
                <c:pt idx="22144">
                  <c:v>117.184</c:v>
                </c:pt>
                <c:pt idx="22145">
                  <c:v>118.051</c:v>
                </c:pt>
                <c:pt idx="22146">
                  <c:v>118.92400000000002</c:v>
                </c:pt>
                <c:pt idx="22147">
                  <c:v>119.804</c:v>
                </c:pt>
                <c:pt idx="22148">
                  <c:v>120.69</c:v>
                </c:pt>
                <c:pt idx="22149">
                  <c:v>121.583</c:v>
                </c:pt>
                <c:pt idx="22150">
                  <c:v>122.482</c:v>
                </c:pt>
                <c:pt idx="22151">
                  <c:v>123.38800000000001</c:v>
                </c:pt>
                <c:pt idx="22152">
                  <c:v>124.3</c:v>
                </c:pt>
                <c:pt idx="22153">
                  <c:v>125.21899999999999</c:v>
                </c:pt>
                <c:pt idx="22154">
                  <c:v>126.14400000000002</c:v>
                </c:pt>
                <c:pt idx="22155">
                  <c:v>127.07499999999999</c:v>
                </c:pt>
                <c:pt idx="22156">
                  <c:v>128.012</c:v>
                </c:pt>
                <c:pt idx="22157">
                  <c:v>128.95500000000001</c:v>
                </c:pt>
                <c:pt idx="22158">
                  <c:v>129.904</c:v>
                </c:pt>
                <c:pt idx="22159">
                  <c:v>130.85900000000001</c:v>
                </c:pt>
                <c:pt idx="22160">
                  <c:v>131.82000000000011</c:v>
                </c:pt>
                <c:pt idx="22161">
                  <c:v>132.78700000000001</c:v>
                </c:pt>
                <c:pt idx="22162">
                  <c:v>133.76</c:v>
                </c:pt>
                <c:pt idx="22163">
                  <c:v>134.738</c:v>
                </c:pt>
                <c:pt idx="22164">
                  <c:v>135.72200000000001</c:v>
                </c:pt>
                <c:pt idx="22165">
                  <c:v>136.71099999999998</c:v>
                </c:pt>
                <c:pt idx="22166">
                  <c:v>137.70499999999998</c:v>
                </c:pt>
                <c:pt idx="22167">
                  <c:v>138.70499999999998</c:v>
                </c:pt>
                <c:pt idx="22168">
                  <c:v>139.70999999999998</c:v>
                </c:pt>
                <c:pt idx="22169">
                  <c:v>140.72</c:v>
                </c:pt>
                <c:pt idx="22170">
                  <c:v>141.73599999999999</c:v>
                </c:pt>
                <c:pt idx="22171">
                  <c:v>142.756</c:v>
                </c:pt>
                <c:pt idx="22172">
                  <c:v>143.78100000000001</c:v>
                </c:pt>
                <c:pt idx="22173">
                  <c:v>144.81100000000001</c:v>
                </c:pt>
                <c:pt idx="22174">
                  <c:v>145.845</c:v>
                </c:pt>
                <c:pt idx="22175">
                  <c:v>146.88400000000001</c:v>
                </c:pt>
                <c:pt idx="22176">
                  <c:v>147.92700000000011</c:v>
                </c:pt>
                <c:pt idx="22177">
                  <c:v>148.97499999999999</c:v>
                </c:pt>
                <c:pt idx="22178">
                  <c:v>150.02700000000004</c:v>
                </c:pt>
                <c:pt idx="22179">
                  <c:v>151.083</c:v>
                </c:pt>
                <c:pt idx="22180">
                  <c:v>152.14299999999997</c:v>
                </c:pt>
                <c:pt idx="22181">
                  <c:v>153.20699999999999</c:v>
                </c:pt>
                <c:pt idx="22182">
                  <c:v>154.27499999999998</c:v>
                </c:pt>
                <c:pt idx="22183">
                  <c:v>155.34700000000001</c:v>
                </c:pt>
                <c:pt idx="22184">
                  <c:v>156.42200000000011</c:v>
                </c:pt>
                <c:pt idx="22185">
                  <c:v>157.501</c:v>
                </c:pt>
                <c:pt idx="22186">
                  <c:v>158.583</c:v>
                </c:pt>
                <c:pt idx="22187">
                  <c:v>159.66800000000001</c:v>
                </c:pt>
                <c:pt idx="22188">
                  <c:v>160.756</c:v>
                </c:pt>
                <c:pt idx="22189">
                  <c:v>161.84700000000001</c:v>
                </c:pt>
                <c:pt idx="22190">
                  <c:v>162.94200000000001</c:v>
                </c:pt>
                <c:pt idx="22191">
                  <c:v>164.03800000000001</c:v>
                </c:pt>
                <c:pt idx="22192">
                  <c:v>165.13800000000001</c:v>
                </c:pt>
                <c:pt idx="22193">
                  <c:v>166.23999999999998</c:v>
                </c:pt>
                <c:pt idx="22194">
                  <c:v>167.34399999999999</c:v>
                </c:pt>
                <c:pt idx="22195">
                  <c:v>168.45100000000011</c:v>
                </c:pt>
                <c:pt idx="22196">
                  <c:v>169.56</c:v>
                </c:pt>
                <c:pt idx="22197">
                  <c:v>170.67099999999999</c:v>
                </c:pt>
                <c:pt idx="22198">
                  <c:v>171.78300000000002</c:v>
                </c:pt>
                <c:pt idx="22199">
                  <c:v>172.89800000000011</c:v>
                </c:pt>
                <c:pt idx="22200">
                  <c:v>174.01300000000001</c:v>
                </c:pt>
                <c:pt idx="22201">
                  <c:v>175.131</c:v>
                </c:pt>
                <c:pt idx="22202">
                  <c:v>176.24899999999997</c:v>
                </c:pt>
                <c:pt idx="22203">
                  <c:v>177.369</c:v>
                </c:pt>
                <c:pt idx="22204">
                  <c:v>178.49</c:v>
                </c:pt>
                <c:pt idx="22205">
                  <c:v>179.61099999999999</c:v>
                </c:pt>
                <c:pt idx="22206">
                  <c:v>180.73399999999998</c:v>
                </c:pt>
                <c:pt idx="22207">
                  <c:v>181.85700000000011</c:v>
                </c:pt>
                <c:pt idx="22208">
                  <c:v>182.9800000000001</c:v>
                </c:pt>
                <c:pt idx="22209">
                  <c:v>184.10399999999998</c:v>
                </c:pt>
                <c:pt idx="22210">
                  <c:v>185.22800000000001</c:v>
                </c:pt>
                <c:pt idx="22211">
                  <c:v>186.35200000000012</c:v>
                </c:pt>
                <c:pt idx="22212">
                  <c:v>187.476</c:v>
                </c:pt>
                <c:pt idx="22213">
                  <c:v>188.6</c:v>
                </c:pt>
                <c:pt idx="22214">
                  <c:v>189.72300000000001</c:v>
                </c:pt>
                <c:pt idx="22215">
                  <c:v>190.845</c:v>
                </c:pt>
                <c:pt idx="22216">
                  <c:v>191.96700000000001</c:v>
                </c:pt>
                <c:pt idx="22217">
                  <c:v>193.08800000000011</c:v>
                </c:pt>
                <c:pt idx="22218">
                  <c:v>194.208</c:v>
                </c:pt>
                <c:pt idx="22219">
                  <c:v>195.32700000000011</c:v>
                </c:pt>
                <c:pt idx="22220">
                  <c:v>196.44499999999999</c:v>
                </c:pt>
                <c:pt idx="22221">
                  <c:v>197.56100000000001</c:v>
                </c:pt>
                <c:pt idx="22222">
                  <c:v>198.67499999999998</c:v>
                </c:pt>
                <c:pt idx="22223">
                  <c:v>199.78800000000001</c:v>
                </c:pt>
                <c:pt idx="22224">
                  <c:v>200.89800000000011</c:v>
                </c:pt>
                <c:pt idx="22225">
                  <c:v>202.00700000000001</c:v>
                </c:pt>
                <c:pt idx="22226">
                  <c:v>203.11399999999998</c:v>
                </c:pt>
                <c:pt idx="22227">
                  <c:v>204.21699999999998</c:v>
                </c:pt>
                <c:pt idx="22228">
                  <c:v>205.31900000000002</c:v>
                </c:pt>
                <c:pt idx="22229">
                  <c:v>206.41800000000001</c:v>
                </c:pt>
                <c:pt idx="22230">
                  <c:v>207.51399999999998</c:v>
                </c:pt>
                <c:pt idx="22231">
                  <c:v>208.60599999999999</c:v>
                </c:pt>
                <c:pt idx="22232">
                  <c:v>209.696</c:v>
                </c:pt>
                <c:pt idx="22233">
                  <c:v>210.78200000000001</c:v>
                </c:pt>
                <c:pt idx="22234">
                  <c:v>211.86500000000001</c:v>
                </c:pt>
                <c:pt idx="22235">
                  <c:v>212.94499999999999</c:v>
                </c:pt>
                <c:pt idx="22236">
                  <c:v>214.02</c:v>
                </c:pt>
                <c:pt idx="22237">
                  <c:v>215.09200000000001</c:v>
                </c:pt>
                <c:pt idx="22238">
                  <c:v>216.15900000000002</c:v>
                </c:pt>
                <c:pt idx="22239">
                  <c:v>217.22200000000001</c:v>
                </c:pt>
                <c:pt idx="22240">
                  <c:v>218.28100000000001</c:v>
                </c:pt>
                <c:pt idx="22241">
                  <c:v>219.33500000000001</c:v>
                </c:pt>
                <c:pt idx="22242">
                  <c:v>220.38400000000001</c:v>
                </c:pt>
                <c:pt idx="22243">
                  <c:v>221.429</c:v>
                </c:pt>
                <c:pt idx="22244">
                  <c:v>222.46800000000007</c:v>
                </c:pt>
                <c:pt idx="22245">
                  <c:v>223.50299999999999</c:v>
                </c:pt>
                <c:pt idx="22246">
                  <c:v>224.53200000000001</c:v>
                </c:pt>
                <c:pt idx="22247">
                  <c:v>225.55500000000001</c:v>
                </c:pt>
                <c:pt idx="22248">
                  <c:v>226.57300000000001</c:v>
                </c:pt>
                <c:pt idx="22249">
                  <c:v>227.58500000000001</c:v>
                </c:pt>
                <c:pt idx="22250">
                  <c:v>228.59100000000001</c:v>
                </c:pt>
                <c:pt idx="22251">
                  <c:v>229.59100000000001</c:v>
                </c:pt>
                <c:pt idx="22252">
                  <c:v>230.58500000000001</c:v>
                </c:pt>
                <c:pt idx="22253">
                  <c:v>231.572</c:v>
                </c:pt>
                <c:pt idx="22254">
                  <c:v>232.55200000000011</c:v>
                </c:pt>
                <c:pt idx="22255">
                  <c:v>233.52600000000001</c:v>
                </c:pt>
                <c:pt idx="22256">
                  <c:v>234.494</c:v>
                </c:pt>
                <c:pt idx="22257">
                  <c:v>235.45400000000001</c:v>
                </c:pt>
                <c:pt idx="22258">
                  <c:v>236.40700000000001</c:v>
                </c:pt>
                <c:pt idx="22259">
                  <c:v>237.35200000000012</c:v>
                </c:pt>
                <c:pt idx="22260">
                  <c:v>238.29</c:v>
                </c:pt>
                <c:pt idx="22261">
                  <c:v>239.221</c:v>
                </c:pt>
                <c:pt idx="22262">
                  <c:v>240.14399999999998</c:v>
                </c:pt>
                <c:pt idx="22263">
                  <c:v>241.059</c:v>
                </c:pt>
                <c:pt idx="22264">
                  <c:v>241.96600000000001</c:v>
                </c:pt>
                <c:pt idx="22265">
                  <c:v>242.864</c:v>
                </c:pt>
                <c:pt idx="22266">
                  <c:v>243.755</c:v>
                </c:pt>
                <c:pt idx="22267">
                  <c:v>244.637</c:v>
                </c:pt>
                <c:pt idx="22268">
                  <c:v>245.51</c:v>
                </c:pt>
                <c:pt idx="22269">
                  <c:v>246.375</c:v>
                </c:pt>
                <c:pt idx="22270">
                  <c:v>247.23099999999999</c:v>
                </c:pt>
                <c:pt idx="22271">
                  <c:v>248.078</c:v>
                </c:pt>
                <c:pt idx="22272">
                  <c:v>248.91499999999999</c:v>
                </c:pt>
                <c:pt idx="22273">
                  <c:v>249.74399999999989</c:v>
                </c:pt>
                <c:pt idx="22274">
                  <c:v>250.56300000000002</c:v>
                </c:pt>
                <c:pt idx="22275">
                  <c:v>251.37200000000001</c:v>
                </c:pt>
                <c:pt idx="22276">
                  <c:v>252.172</c:v>
                </c:pt>
                <c:pt idx="22277">
                  <c:v>252.96200000000007</c:v>
                </c:pt>
                <c:pt idx="22278">
                  <c:v>253.74299999999999</c:v>
                </c:pt>
                <c:pt idx="22279">
                  <c:v>254.51300000000001</c:v>
                </c:pt>
                <c:pt idx="22280">
                  <c:v>255.27299999999997</c:v>
                </c:pt>
                <c:pt idx="22281">
                  <c:v>256.0229999999998</c:v>
                </c:pt>
                <c:pt idx="22282">
                  <c:v>256.762</c:v>
                </c:pt>
                <c:pt idx="22283">
                  <c:v>257.49099999999964</c:v>
                </c:pt>
                <c:pt idx="22284">
                  <c:v>258.209</c:v>
                </c:pt>
                <c:pt idx="22285">
                  <c:v>258.91699999999958</c:v>
                </c:pt>
                <c:pt idx="22286">
                  <c:v>259.613</c:v>
                </c:pt>
                <c:pt idx="22287">
                  <c:v>260.29899999999958</c:v>
                </c:pt>
                <c:pt idx="22288">
                  <c:v>260.97399999999965</c:v>
                </c:pt>
                <c:pt idx="22289">
                  <c:v>261.637</c:v>
                </c:pt>
                <c:pt idx="22290">
                  <c:v>262.28899999999965</c:v>
                </c:pt>
                <c:pt idx="22291">
                  <c:v>262.92999999999978</c:v>
                </c:pt>
                <c:pt idx="22292">
                  <c:v>263.55900000000008</c:v>
                </c:pt>
                <c:pt idx="22293">
                  <c:v>264.17700000000002</c:v>
                </c:pt>
                <c:pt idx="22294">
                  <c:v>264.78299999999979</c:v>
                </c:pt>
                <c:pt idx="22295">
                  <c:v>265.37700000000001</c:v>
                </c:pt>
                <c:pt idx="22296">
                  <c:v>265.959</c:v>
                </c:pt>
                <c:pt idx="22297">
                  <c:v>266.52999999999975</c:v>
                </c:pt>
                <c:pt idx="22298">
                  <c:v>267.08799999999979</c:v>
                </c:pt>
                <c:pt idx="22299">
                  <c:v>267.63400000000001</c:v>
                </c:pt>
                <c:pt idx="22300">
                  <c:v>268.16800000000001</c:v>
                </c:pt>
                <c:pt idx="22301">
                  <c:v>268.68900000000002</c:v>
                </c:pt>
                <c:pt idx="22302">
                  <c:v>269.19799999999975</c:v>
                </c:pt>
                <c:pt idx="22303">
                  <c:v>269.69499999999999</c:v>
                </c:pt>
                <c:pt idx="22304">
                  <c:v>270.178</c:v>
                </c:pt>
                <c:pt idx="22305">
                  <c:v>270.64999999999998</c:v>
                </c:pt>
                <c:pt idx="22306">
                  <c:v>271.108</c:v>
                </c:pt>
                <c:pt idx="22307">
                  <c:v>271.55399999999975</c:v>
                </c:pt>
                <c:pt idx="22308">
                  <c:v>271.98699999999963</c:v>
                </c:pt>
                <c:pt idx="22309">
                  <c:v>272.40599999999978</c:v>
                </c:pt>
                <c:pt idx="22310">
                  <c:v>272.81299999999999</c:v>
                </c:pt>
                <c:pt idx="22311">
                  <c:v>273.20699999999965</c:v>
                </c:pt>
                <c:pt idx="22312">
                  <c:v>273.58699999999965</c:v>
                </c:pt>
                <c:pt idx="22313">
                  <c:v>273.95499999999993</c:v>
                </c:pt>
                <c:pt idx="22314">
                  <c:v>274.30900000000008</c:v>
                </c:pt>
                <c:pt idx="22315">
                  <c:v>274.64999999999998</c:v>
                </c:pt>
                <c:pt idx="22316">
                  <c:v>274.97699999999958</c:v>
                </c:pt>
                <c:pt idx="22317">
                  <c:v>275.29099999999966</c:v>
                </c:pt>
                <c:pt idx="22318">
                  <c:v>275.59099999999978</c:v>
                </c:pt>
                <c:pt idx="22319">
                  <c:v>275.87799999999999</c:v>
                </c:pt>
                <c:pt idx="22320">
                  <c:v>276.15100000000001</c:v>
                </c:pt>
                <c:pt idx="22321">
                  <c:v>276.41099999999977</c:v>
                </c:pt>
                <c:pt idx="22322">
                  <c:v>276.65699999999993</c:v>
                </c:pt>
                <c:pt idx="22323">
                  <c:v>276.88900000000001</c:v>
                </c:pt>
                <c:pt idx="22324">
                  <c:v>277.108</c:v>
                </c:pt>
                <c:pt idx="22325">
                  <c:v>277.31299999999999</c:v>
                </c:pt>
                <c:pt idx="22326">
                  <c:v>277.50400000000002</c:v>
                </c:pt>
                <c:pt idx="22327">
                  <c:v>277.68099999999993</c:v>
                </c:pt>
                <c:pt idx="22328">
                  <c:v>277.84399999999999</c:v>
                </c:pt>
                <c:pt idx="22329">
                  <c:v>277.99400000000003</c:v>
                </c:pt>
                <c:pt idx="22330">
                  <c:v>278.12900000000002</c:v>
                </c:pt>
                <c:pt idx="22331">
                  <c:v>278.25099999999975</c:v>
                </c:pt>
                <c:pt idx="22332">
                  <c:v>278.35899999999975</c:v>
                </c:pt>
                <c:pt idx="22333">
                  <c:v>278.45299999999975</c:v>
                </c:pt>
                <c:pt idx="22334">
                  <c:v>278.53299999999979</c:v>
                </c:pt>
                <c:pt idx="22335">
                  <c:v>278.59799999999979</c:v>
                </c:pt>
                <c:pt idx="22336">
                  <c:v>278.64999999999998</c:v>
                </c:pt>
                <c:pt idx="22337">
                  <c:v>278.68799999999999</c:v>
                </c:pt>
                <c:pt idx="22338">
                  <c:v>278.71199999999965</c:v>
                </c:pt>
                <c:pt idx="22339">
                  <c:v>278.72199999999958</c:v>
                </c:pt>
                <c:pt idx="22340">
                  <c:v>278.71799999999979</c:v>
                </c:pt>
                <c:pt idx="22341">
                  <c:v>278.70099999999979</c:v>
                </c:pt>
                <c:pt idx="22342">
                  <c:v>278.66899999999993</c:v>
                </c:pt>
                <c:pt idx="22343">
                  <c:v>278.62299999999999</c:v>
                </c:pt>
                <c:pt idx="22344">
                  <c:v>278.56299999999999</c:v>
                </c:pt>
                <c:pt idx="22345">
                  <c:v>278.48899999999958</c:v>
                </c:pt>
                <c:pt idx="22346">
                  <c:v>278.40199999999965</c:v>
                </c:pt>
                <c:pt idx="22347">
                  <c:v>278.3</c:v>
                </c:pt>
                <c:pt idx="22348">
                  <c:v>278.185</c:v>
                </c:pt>
                <c:pt idx="22349">
                  <c:v>278.05599999999993</c:v>
                </c:pt>
                <c:pt idx="22350">
                  <c:v>277.91299999999978</c:v>
                </c:pt>
                <c:pt idx="22351">
                  <c:v>277.75700000000001</c:v>
                </c:pt>
                <c:pt idx="22352">
                  <c:v>277.58599999999979</c:v>
                </c:pt>
                <c:pt idx="22353">
                  <c:v>277.40199999999965</c:v>
                </c:pt>
                <c:pt idx="22354">
                  <c:v>277.20400000000001</c:v>
                </c:pt>
                <c:pt idx="22355">
                  <c:v>276.99299999999965</c:v>
                </c:pt>
                <c:pt idx="22356">
                  <c:v>276.76799999999974</c:v>
                </c:pt>
                <c:pt idx="22357">
                  <c:v>276.52999999999975</c:v>
                </c:pt>
                <c:pt idx="22358">
                  <c:v>276.27799999999979</c:v>
                </c:pt>
                <c:pt idx="22359">
                  <c:v>276.01299999999975</c:v>
                </c:pt>
                <c:pt idx="22360">
                  <c:v>275.73399999999958</c:v>
                </c:pt>
                <c:pt idx="22361">
                  <c:v>275.44200000000001</c:v>
                </c:pt>
                <c:pt idx="22362">
                  <c:v>275.1359999999998</c:v>
                </c:pt>
                <c:pt idx="22363">
                  <c:v>274.81799999999993</c:v>
                </c:pt>
                <c:pt idx="22364">
                  <c:v>274.48599999999965</c:v>
                </c:pt>
                <c:pt idx="22365">
                  <c:v>274.14200000000022</c:v>
                </c:pt>
                <c:pt idx="22366">
                  <c:v>273.78399999999965</c:v>
                </c:pt>
                <c:pt idx="22367">
                  <c:v>273.41299999999978</c:v>
                </c:pt>
                <c:pt idx="22368">
                  <c:v>273.02999999999975</c:v>
                </c:pt>
                <c:pt idx="22369">
                  <c:v>272.63299999999975</c:v>
                </c:pt>
                <c:pt idx="22370">
                  <c:v>272.22399999999965</c:v>
                </c:pt>
                <c:pt idx="22371">
                  <c:v>271.803</c:v>
                </c:pt>
                <c:pt idx="22372">
                  <c:v>271.36799999999999</c:v>
                </c:pt>
                <c:pt idx="22373">
                  <c:v>270.92200000000003</c:v>
                </c:pt>
                <c:pt idx="22374">
                  <c:v>270.46299999999979</c:v>
                </c:pt>
                <c:pt idx="22375">
                  <c:v>269.99099999999964</c:v>
                </c:pt>
                <c:pt idx="22376">
                  <c:v>269.50700000000001</c:v>
                </c:pt>
                <c:pt idx="22377">
                  <c:v>269.012</c:v>
                </c:pt>
                <c:pt idx="22378">
                  <c:v>268.50400000000002</c:v>
                </c:pt>
                <c:pt idx="22379">
                  <c:v>267.98399999999958</c:v>
                </c:pt>
                <c:pt idx="22380">
                  <c:v>267.45299999999975</c:v>
                </c:pt>
                <c:pt idx="22381">
                  <c:v>266.91000000000003</c:v>
                </c:pt>
                <c:pt idx="22382">
                  <c:v>266.35500000000002</c:v>
                </c:pt>
                <c:pt idx="22383">
                  <c:v>265.78799999999978</c:v>
                </c:pt>
                <c:pt idx="22384">
                  <c:v>265.21099999999979</c:v>
                </c:pt>
                <c:pt idx="22385">
                  <c:v>264.62099999999975</c:v>
                </c:pt>
                <c:pt idx="22386">
                  <c:v>264.02099999999979</c:v>
                </c:pt>
                <c:pt idx="22387">
                  <c:v>263.41000000000003</c:v>
                </c:pt>
                <c:pt idx="22388">
                  <c:v>262.78699999999958</c:v>
                </c:pt>
                <c:pt idx="22389">
                  <c:v>262.15400000000022</c:v>
                </c:pt>
                <c:pt idx="22390">
                  <c:v>261.51</c:v>
                </c:pt>
                <c:pt idx="22391">
                  <c:v>260.85599999999999</c:v>
                </c:pt>
                <c:pt idx="22392">
                  <c:v>260.19</c:v>
                </c:pt>
                <c:pt idx="22393">
                  <c:v>259.51499999999999</c:v>
                </c:pt>
                <c:pt idx="22394">
                  <c:v>258.82900000000001</c:v>
                </c:pt>
                <c:pt idx="22395">
                  <c:v>258.13400000000001</c:v>
                </c:pt>
                <c:pt idx="22396">
                  <c:v>257.42799999999966</c:v>
                </c:pt>
                <c:pt idx="22397">
                  <c:v>256.71199999999965</c:v>
                </c:pt>
                <c:pt idx="22398">
                  <c:v>255.98700000000011</c:v>
                </c:pt>
                <c:pt idx="22399">
                  <c:v>255.25200000000001</c:v>
                </c:pt>
                <c:pt idx="22400">
                  <c:v>254.50800000000001</c:v>
                </c:pt>
                <c:pt idx="22401">
                  <c:v>253.75399999999999</c:v>
                </c:pt>
                <c:pt idx="22402">
                  <c:v>252.99100000000001</c:v>
                </c:pt>
                <c:pt idx="22403">
                  <c:v>252.21899999999999</c:v>
                </c:pt>
                <c:pt idx="22404">
                  <c:v>251.43800000000007</c:v>
                </c:pt>
                <c:pt idx="22405">
                  <c:v>250.64899999999997</c:v>
                </c:pt>
                <c:pt idx="22406">
                  <c:v>249.85100000000011</c:v>
                </c:pt>
                <c:pt idx="22407">
                  <c:v>249.04399999999998</c:v>
                </c:pt>
                <c:pt idx="22408">
                  <c:v>248.22900000000001</c:v>
                </c:pt>
                <c:pt idx="22409">
                  <c:v>247.40600000000001</c:v>
                </c:pt>
                <c:pt idx="22410">
                  <c:v>246.57499999999999</c:v>
                </c:pt>
                <c:pt idx="22411">
                  <c:v>245.73599999999999</c:v>
                </c:pt>
                <c:pt idx="22412">
                  <c:v>244.89000000000001</c:v>
                </c:pt>
                <c:pt idx="22413">
                  <c:v>244.035</c:v>
                </c:pt>
                <c:pt idx="22414">
                  <c:v>243.17399999999998</c:v>
                </c:pt>
                <c:pt idx="22415">
                  <c:v>242.30500000000001</c:v>
                </c:pt>
                <c:pt idx="22416">
                  <c:v>241.429</c:v>
                </c:pt>
                <c:pt idx="22417">
                  <c:v>240.547</c:v>
                </c:pt>
                <c:pt idx="22418">
                  <c:v>239.65700000000001</c:v>
                </c:pt>
                <c:pt idx="22419">
                  <c:v>238.761</c:v>
                </c:pt>
                <c:pt idx="22420">
                  <c:v>237.85800000000012</c:v>
                </c:pt>
                <c:pt idx="22421">
                  <c:v>236.95000000000007</c:v>
                </c:pt>
                <c:pt idx="22422">
                  <c:v>236.035</c:v>
                </c:pt>
                <c:pt idx="22423">
                  <c:v>235.11399999999998</c:v>
                </c:pt>
                <c:pt idx="22424">
                  <c:v>234.18800000000007</c:v>
                </c:pt>
                <c:pt idx="22425">
                  <c:v>233.255</c:v>
                </c:pt>
                <c:pt idx="22426">
                  <c:v>232.31800000000001</c:v>
                </c:pt>
                <c:pt idx="22427">
                  <c:v>231.375</c:v>
                </c:pt>
                <c:pt idx="22428">
                  <c:v>230.42700000000011</c:v>
                </c:pt>
                <c:pt idx="22429">
                  <c:v>229.47399999999999</c:v>
                </c:pt>
                <c:pt idx="22430">
                  <c:v>228.517</c:v>
                </c:pt>
                <c:pt idx="22431">
                  <c:v>227.554</c:v>
                </c:pt>
                <c:pt idx="22432">
                  <c:v>226.58800000000011</c:v>
                </c:pt>
                <c:pt idx="22433">
                  <c:v>225.61699999999999</c:v>
                </c:pt>
                <c:pt idx="22434">
                  <c:v>224.642</c:v>
                </c:pt>
                <c:pt idx="22435">
                  <c:v>223.66300000000001</c:v>
                </c:pt>
                <c:pt idx="22436">
                  <c:v>222.68100000000001</c:v>
                </c:pt>
                <c:pt idx="22437">
                  <c:v>221.69499999999999</c:v>
                </c:pt>
                <c:pt idx="22438">
                  <c:v>220.70599999999999</c:v>
                </c:pt>
                <c:pt idx="22439">
                  <c:v>219.71299999999999</c:v>
                </c:pt>
                <c:pt idx="22440">
                  <c:v>218.71799999999999</c:v>
                </c:pt>
                <c:pt idx="22441">
                  <c:v>217.71899999999999</c:v>
                </c:pt>
                <c:pt idx="22442">
                  <c:v>216.71799999999999</c:v>
                </c:pt>
                <c:pt idx="22443">
                  <c:v>215.71499999999995</c:v>
                </c:pt>
                <c:pt idx="22444">
                  <c:v>214.70899999999997</c:v>
                </c:pt>
                <c:pt idx="22445">
                  <c:v>213.70099999999999</c:v>
                </c:pt>
                <c:pt idx="22446">
                  <c:v>212.691</c:v>
                </c:pt>
                <c:pt idx="22447">
                  <c:v>211.68</c:v>
                </c:pt>
                <c:pt idx="22448">
                  <c:v>210.667</c:v>
                </c:pt>
                <c:pt idx="22449">
                  <c:v>209.65200000000004</c:v>
                </c:pt>
                <c:pt idx="22450">
                  <c:v>208.636</c:v>
                </c:pt>
                <c:pt idx="22451">
                  <c:v>207.62</c:v>
                </c:pt>
                <c:pt idx="22452">
                  <c:v>206.602</c:v>
                </c:pt>
                <c:pt idx="22453">
                  <c:v>205.583</c:v>
                </c:pt>
                <c:pt idx="22454">
                  <c:v>204.56399999999999</c:v>
                </c:pt>
                <c:pt idx="22455">
                  <c:v>203.54499999999999</c:v>
                </c:pt>
                <c:pt idx="22456">
                  <c:v>202.52600000000001</c:v>
                </c:pt>
                <c:pt idx="22457">
                  <c:v>201.506</c:v>
                </c:pt>
                <c:pt idx="22458">
                  <c:v>200.48700000000011</c:v>
                </c:pt>
                <c:pt idx="22459">
                  <c:v>199.46800000000007</c:v>
                </c:pt>
                <c:pt idx="22460">
                  <c:v>198.45000000000007</c:v>
                </c:pt>
                <c:pt idx="22461">
                  <c:v>197.43200000000004</c:v>
                </c:pt>
                <c:pt idx="22462">
                  <c:v>196.41499999999999</c:v>
                </c:pt>
                <c:pt idx="22463">
                  <c:v>195.4</c:v>
                </c:pt>
                <c:pt idx="22464">
                  <c:v>194.3850000000001</c:v>
                </c:pt>
                <c:pt idx="22465">
                  <c:v>193.37200000000001</c:v>
                </c:pt>
                <c:pt idx="22466">
                  <c:v>192.3610000000001</c:v>
                </c:pt>
                <c:pt idx="22467">
                  <c:v>191.35100000000011</c:v>
                </c:pt>
                <c:pt idx="22468">
                  <c:v>190.34300000000002</c:v>
                </c:pt>
                <c:pt idx="22469">
                  <c:v>189.33700000000007</c:v>
                </c:pt>
                <c:pt idx="22470">
                  <c:v>188.334</c:v>
                </c:pt>
                <c:pt idx="22471">
                  <c:v>187.333</c:v>
                </c:pt>
                <c:pt idx="22472">
                  <c:v>186.33500000000001</c:v>
                </c:pt>
                <c:pt idx="22473">
                  <c:v>185.339</c:v>
                </c:pt>
                <c:pt idx="22474">
                  <c:v>184.346</c:v>
                </c:pt>
                <c:pt idx="22475">
                  <c:v>183.35600000000011</c:v>
                </c:pt>
                <c:pt idx="22476">
                  <c:v>182.37</c:v>
                </c:pt>
                <c:pt idx="22477">
                  <c:v>181.38700000000011</c:v>
                </c:pt>
                <c:pt idx="22478">
                  <c:v>180.40800000000004</c:v>
                </c:pt>
                <c:pt idx="22479">
                  <c:v>179.43200000000004</c:v>
                </c:pt>
                <c:pt idx="22480">
                  <c:v>178.46</c:v>
                </c:pt>
                <c:pt idx="22481">
                  <c:v>177.4920000000001</c:v>
                </c:pt>
                <c:pt idx="22482">
                  <c:v>176.529</c:v>
                </c:pt>
                <c:pt idx="22483">
                  <c:v>175.57</c:v>
                </c:pt>
                <c:pt idx="22484">
                  <c:v>174.61499999999998</c:v>
                </c:pt>
                <c:pt idx="22485">
                  <c:v>173.66499999999999</c:v>
                </c:pt>
                <c:pt idx="22486">
                  <c:v>172.72</c:v>
                </c:pt>
                <c:pt idx="22487">
                  <c:v>171.78</c:v>
                </c:pt>
                <c:pt idx="22488">
                  <c:v>170.845</c:v>
                </c:pt>
                <c:pt idx="22489">
                  <c:v>169.916</c:v>
                </c:pt>
                <c:pt idx="22490">
                  <c:v>168.9920000000001</c:v>
                </c:pt>
                <c:pt idx="22491">
                  <c:v>168.07300000000001</c:v>
                </c:pt>
                <c:pt idx="22492">
                  <c:v>167.16</c:v>
                </c:pt>
                <c:pt idx="22493">
                  <c:v>166.25299999999999</c:v>
                </c:pt>
                <c:pt idx="22494">
                  <c:v>165.35200000000012</c:v>
                </c:pt>
                <c:pt idx="22495">
                  <c:v>164.45700000000011</c:v>
                </c:pt>
                <c:pt idx="22496">
                  <c:v>163.56900000000002</c:v>
                </c:pt>
                <c:pt idx="22497">
                  <c:v>162.68700000000001</c:v>
                </c:pt>
                <c:pt idx="22498">
                  <c:v>161.81100000000001</c:v>
                </c:pt>
                <c:pt idx="22499">
                  <c:v>160.94200000000001</c:v>
                </c:pt>
                <c:pt idx="22500">
                  <c:v>160.08000000000001</c:v>
                </c:pt>
                <c:pt idx="22501">
                  <c:v>159.22499999999999</c:v>
                </c:pt>
                <c:pt idx="22502">
                  <c:v>158.37700000000001</c:v>
                </c:pt>
                <c:pt idx="22503">
                  <c:v>157.536</c:v>
                </c:pt>
                <c:pt idx="22504">
                  <c:v>156.70299999999997</c:v>
                </c:pt>
                <c:pt idx="22505">
                  <c:v>155.87700000000001</c:v>
                </c:pt>
                <c:pt idx="22506">
                  <c:v>155.05800000000011</c:v>
                </c:pt>
                <c:pt idx="22507">
                  <c:v>154.24799999999999</c:v>
                </c:pt>
                <c:pt idx="22508">
                  <c:v>153.44499999999999</c:v>
                </c:pt>
                <c:pt idx="22509">
                  <c:v>152.65</c:v>
                </c:pt>
                <c:pt idx="22510">
                  <c:v>151.863</c:v>
                </c:pt>
                <c:pt idx="22511">
                  <c:v>151.084</c:v>
                </c:pt>
                <c:pt idx="22512">
                  <c:v>150.31399999999999</c:v>
                </c:pt>
                <c:pt idx="22513">
                  <c:v>149.55200000000011</c:v>
                </c:pt>
                <c:pt idx="22514">
                  <c:v>148.798</c:v>
                </c:pt>
                <c:pt idx="22515">
                  <c:v>148.053</c:v>
                </c:pt>
                <c:pt idx="22516">
                  <c:v>147.31700000000001</c:v>
                </c:pt>
                <c:pt idx="22517">
                  <c:v>146.589</c:v>
                </c:pt>
                <c:pt idx="22518">
                  <c:v>145.87100000000001</c:v>
                </c:pt>
                <c:pt idx="22519">
                  <c:v>145.161</c:v>
                </c:pt>
                <c:pt idx="22520">
                  <c:v>144.46100000000001</c:v>
                </c:pt>
                <c:pt idx="22521">
                  <c:v>143.76900000000001</c:v>
                </c:pt>
                <c:pt idx="22522">
                  <c:v>143.08700000000007</c:v>
                </c:pt>
                <c:pt idx="22523">
                  <c:v>142.41499999999999</c:v>
                </c:pt>
                <c:pt idx="22524">
                  <c:v>141.751</c:v>
                </c:pt>
                <c:pt idx="22525">
                  <c:v>141.09700000000001</c:v>
                </c:pt>
                <c:pt idx="22526">
                  <c:v>140.453</c:v>
                </c:pt>
                <c:pt idx="22527">
                  <c:v>139.81900000000002</c:v>
                </c:pt>
                <c:pt idx="22528">
                  <c:v>139.19399999999999</c:v>
                </c:pt>
                <c:pt idx="22529">
                  <c:v>138.57900000000001</c:v>
                </c:pt>
                <c:pt idx="22530">
                  <c:v>137.97399999999999</c:v>
                </c:pt>
                <c:pt idx="22531">
                  <c:v>137.37900000000002</c:v>
                </c:pt>
                <c:pt idx="22532">
                  <c:v>136.79499999999999</c:v>
                </c:pt>
                <c:pt idx="22533">
                  <c:v>136.22</c:v>
                </c:pt>
                <c:pt idx="22534">
                  <c:v>135.655</c:v>
                </c:pt>
                <c:pt idx="22535">
                  <c:v>135.101</c:v>
                </c:pt>
                <c:pt idx="22536">
                  <c:v>134.55700000000004</c:v>
                </c:pt>
                <c:pt idx="22537">
                  <c:v>134.023</c:v>
                </c:pt>
                <c:pt idx="22538">
                  <c:v>133.5</c:v>
                </c:pt>
                <c:pt idx="22539">
                  <c:v>132.98700000000011</c:v>
                </c:pt>
                <c:pt idx="22540">
                  <c:v>132.48400000000001</c:v>
                </c:pt>
                <c:pt idx="22541">
                  <c:v>131.9920000000001</c:v>
                </c:pt>
                <c:pt idx="22542">
                  <c:v>131.511</c:v>
                </c:pt>
                <c:pt idx="22543">
                  <c:v>131.041</c:v>
                </c:pt>
                <c:pt idx="22544">
                  <c:v>130.58100000000007</c:v>
                </c:pt>
                <c:pt idx="22545">
                  <c:v>130.13200000000001</c:v>
                </c:pt>
                <c:pt idx="22546">
                  <c:v>129.69300000000001</c:v>
                </c:pt>
                <c:pt idx="22547">
                  <c:v>129.26599999999999</c:v>
                </c:pt>
                <c:pt idx="22548">
                  <c:v>128.84900000000002</c:v>
                </c:pt>
                <c:pt idx="22549">
                  <c:v>128.44300000000001</c:v>
                </c:pt>
                <c:pt idx="22550">
                  <c:v>128.048</c:v>
                </c:pt>
                <c:pt idx="22551">
                  <c:v>127.664</c:v>
                </c:pt>
                <c:pt idx="22552">
                  <c:v>127.29100000000005</c:v>
                </c:pt>
                <c:pt idx="22553">
                  <c:v>126.929</c:v>
                </c:pt>
                <c:pt idx="22554">
                  <c:v>126.57799999999999</c:v>
                </c:pt>
                <c:pt idx="22555">
                  <c:v>126.23699999999999</c:v>
                </c:pt>
                <c:pt idx="22556">
                  <c:v>125.908</c:v>
                </c:pt>
                <c:pt idx="22557">
                  <c:v>125.59</c:v>
                </c:pt>
                <c:pt idx="22558">
                  <c:v>125.283</c:v>
                </c:pt>
                <c:pt idx="22559">
                  <c:v>124.986</c:v>
                </c:pt>
                <c:pt idx="22560">
                  <c:v>124.70099999999999</c:v>
                </c:pt>
                <c:pt idx="22561">
                  <c:v>124.42700000000002</c:v>
                </c:pt>
                <c:pt idx="22562">
                  <c:v>124.164</c:v>
                </c:pt>
                <c:pt idx="22563">
                  <c:v>123.91200000000002</c:v>
                </c:pt>
                <c:pt idx="22564">
                  <c:v>123.66999999999999</c:v>
                </c:pt>
                <c:pt idx="22565">
                  <c:v>123.44000000000005</c:v>
                </c:pt>
                <c:pt idx="22566">
                  <c:v>123.221</c:v>
                </c:pt>
                <c:pt idx="22567">
                  <c:v>123.01300000000002</c:v>
                </c:pt>
                <c:pt idx="22568">
                  <c:v>122.816</c:v>
                </c:pt>
                <c:pt idx="22569">
                  <c:v>122.63</c:v>
                </c:pt>
                <c:pt idx="22570">
                  <c:v>122.45399999999999</c:v>
                </c:pt>
                <c:pt idx="22571">
                  <c:v>122.29</c:v>
                </c:pt>
                <c:pt idx="22572">
                  <c:v>122.136</c:v>
                </c:pt>
                <c:pt idx="22573">
                  <c:v>121.99400000000006</c:v>
                </c:pt>
                <c:pt idx="22574">
                  <c:v>121.86199999999999</c:v>
                </c:pt>
                <c:pt idx="22575">
                  <c:v>121.74100000000006</c:v>
                </c:pt>
                <c:pt idx="22576">
                  <c:v>121.631</c:v>
                </c:pt>
                <c:pt idx="22577">
                  <c:v>121.53100000000002</c:v>
                </c:pt>
                <c:pt idx="22578">
                  <c:v>121.44200000000002</c:v>
                </c:pt>
                <c:pt idx="22579">
                  <c:v>121.364</c:v>
                </c:pt>
                <c:pt idx="22580">
                  <c:v>121.29600000000002</c:v>
                </c:pt>
                <c:pt idx="22581">
                  <c:v>121.239</c:v>
                </c:pt>
                <c:pt idx="22582">
                  <c:v>121.193</c:v>
                </c:pt>
                <c:pt idx="22583">
                  <c:v>121.157</c:v>
                </c:pt>
                <c:pt idx="22584">
                  <c:v>121.131</c:v>
                </c:pt>
                <c:pt idx="22585">
                  <c:v>121.116</c:v>
                </c:pt>
                <c:pt idx="22586">
                  <c:v>121.111</c:v>
                </c:pt>
                <c:pt idx="22587">
                  <c:v>121.116</c:v>
                </c:pt>
                <c:pt idx="22588">
                  <c:v>121.13200000000001</c:v>
                </c:pt>
                <c:pt idx="22589">
                  <c:v>121.15799999999999</c:v>
                </c:pt>
                <c:pt idx="22590">
                  <c:v>121.194</c:v>
                </c:pt>
                <c:pt idx="22591">
                  <c:v>121.239</c:v>
                </c:pt>
                <c:pt idx="22592">
                  <c:v>121.295</c:v>
                </c:pt>
                <c:pt idx="22593">
                  <c:v>121.361</c:v>
                </c:pt>
                <c:pt idx="22594">
                  <c:v>121.43600000000002</c:v>
                </c:pt>
                <c:pt idx="22595">
                  <c:v>121.52200000000001</c:v>
                </c:pt>
                <c:pt idx="22596">
                  <c:v>121.616</c:v>
                </c:pt>
                <c:pt idx="22597">
                  <c:v>121.721</c:v>
                </c:pt>
                <c:pt idx="22598">
                  <c:v>121.83499999999999</c:v>
                </c:pt>
                <c:pt idx="22599">
                  <c:v>121.958</c:v>
                </c:pt>
                <c:pt idx="22600">
                  <c:v>122.09099999999999</c:v>
                </c:pt>
                <c:pt idx="22601">
                  <c:v>122.233</c:v>
                </c:pt>
                <c:pt idx="22602">
                  <c:v>122.384</c:v>
                </c:pt>
                <c:pt idx="22603">
                  <c:v>122.545</c:v>
                </c:pt>
                <c:pt idx="22604">
                  <c:v>122.71400000000006</c:v>
                </c:pt>
                <c:pt idx="22605">
                  <c:v>122.893</c:v>
                </c:pt>
                <c:pt idx="22606">
                  <c:v>123.08</c:v>
                </c:pt>
                <c:pt idx="22607">
                  <c:v>123.276</c:v>
                </c:pt>
                <c:pt idx="22608">
                  <c:v>123.48</c:v>
                </c:pt>
                <c:pt idx="22609">
                  <c:v>123.693</c:v>
                </c:pt>
                <c:pt idx="22610">
                  <c:v>123.91500000000002</c:v>
                </c:pt>
                <c:pt idx="22611">
                  <c:v>124.145</c:v>
                </c:pt>
                <c:pt idx="22612">
                  <c:v>124.383</c:v>
                </c:pt>
                <c:pt idx="22613">
                  <c:v>124.62899999999998</c:v>
                </c:pt>
                <c:pt idx="22614">
                  <c:v>124.884</c:v>
                </c:pt>
                <c:pt idx="22615">
                  <c:v>125.146</c:v>
                </c:pt>
                <c:pt idx="22616">
                  <c:v>125.41700000000006</c:v>
                </c:pt>
                <c:pt idx="22617">
                  <c:v>125.69499999999999</c:v>
                </c:pt>
                <c:pt idx="22618">
                  <c:v>125.98</c:v>
                </c:pt>
                <c:pt idx="22619">
                  <c:v>126.273</c:v>
                </c:pt>
                <c:pt idx="22620">
                  <c:v>126.574</c:v>
                </c:pt>
                <c:pt idx="22621">
                  <c:v>126.88200000000001</c:v>
                </c:pt>
                <c:pt idx="22622">
                  <c:v>127.197</c:v>
                </c:pt>
                <c:pt idx="22623">
                  <c:v>127.51900000000002</c:v>
                </c:pt>
                <c:pt idx="22624">
                  <c:v>127.848</c:v>
                </c:pt>
                <c:pt idx="22625">
                  <c:v>128.184</c:v>
                </c:pt>
                <c:pt idx="22626">
                  <c:v>128.52700000000004</c:v>
                </c:pt>
                <c:pt idx="22627">
                  <c:v>128.876</c:v>
                </c:pt>
                <c:pt idx="22628">
                  <c:v>129.232</c:v>
                </c:pt>
                <c:pt idx="22629">
                  <c:v>129.59399999999999</c:v>
                </c:pt>
                <c:pt idx="22630">
                  <c:v>129.96200000000007</c:v>
                </c:pt>
                <c:pt idx="22631">
                  <c:v>130.33700000000007</c:v>
                </c:pt>
                <c:pt idx="22632">
                  <c:v>130.71699999999998</c:v>
                </c:pt>
                <c:pt idx="22633">
                  <c:v>131.10300000000001</c:v>
                </c:pt>
                <c:pt idx="22634">
                  <c:v>131.49600000000001</c:v>
                </c:pt>
                <c:pt idx="22635">
                  <c:v>131.893</c:v>
                </c:pt>
                <c:pt idx="22636">
                  <c:v>132.297</c:v>
                </c:pt>
                <c:pt idx="22637">
                  <c:v>132.70499999999998</c:v>
                </c:pt>
                <c:pt idx="22638">
                  <c:v>133.11899999999997</c:v>
                </c:pt>
                <c:pt idx="22639">
                  <c:v>133.53800000000001</c:v>
                </c:pt>
                <c:pt idx="22640">
                  <c:v>133.96200000000007</c:v>
                </c:pt>
                <c:pt idx="22641">
                  <c:v>134.3910000000001</c:v>
                </c:pt>
                <c:pt idx="22642">
                  <c:v>134.82400000000001</c:v>
                </c:pt>
                <c:pt idx="22643">
                  <c:v>135.262</c:v>
                </c:pt>
                <c:pt idx="22644">
                  <c:v>135.70499999999998</c:v>
                </c:pt>
                <c:pt idx="22645">
                  <c:v>136.15200000000004</c:v>
                </c:pt>
                <c:pt idx="22646">
                  <c:v>136.60300000000001</c:v>
                </c:pt>
                <c:pt idx="22647">
                  <c:v>137.05800000000011</c:v>
                </c:pt>
                <c:pt idx="22648">
                  <c:v>137.517</c:v>
                </c:pt>
                <c:pt idx="22649">
                  <c:v>137.97999999999999</c:v>
                </c:pt>
                <c:pt idx="22650">
                  <c:v>138.446</c:v>
                </c:pt>
                <c:pt idx="22651">
                  <c:v>138.916</c:v>
                </c:pt>
                <c:pt idx="22652">
                  <c:v>139.38900000000001</c:v>
                </c:pt>
                <c:pt idx="22653">
                  <c:v>139.86600000000001</c:v>
                </c:pt>
                <c:pt idx="22654">
                  <c:v>140.346</c:v>
                </c:pt>
                <c:pt idx="22655">
                  <c:v>140.82800000000012</c:v>
                </c:pt>
                <c:pt idx="22656">
                  <c:v>141.31399999999999</c:v>
                </c:pt>
                <c:pt idx="22657">
                  <c:v>141.80200000000011</c:v>
                </c:pt>
                <c:pt idx="22658">
                  <c:v>142.29300000000001</c:v>
                </c:pt>
                <c:pt idx="22659">
                  <c:v>142.786</c:v>
                </c:pt>
                <c:pt idx="22660">
                  <c:v>143.28200000000001</c:v>
                </c:pt>
                <c:pt idx="22661">
                  <c:v>143.78</c:v>
                </c:pt>
                <c:pt idx="22662">
                  <c:v>144.27899999999997</c:v>
                </c:pt>
                <c:pt idx="22663">
                  <c:v>144.78100000000001</c:v>
                </c:pt>
                <c:pt idx="22664">
                  <c:v>145.285</c:v>
                </c:pt>
                <c:pt idx="22665">
                  <c:v>145.79</c:v>
                </c:pt>
                <c:pt idx="22666">
                  <c:v>146.29599999999999</c:v>
                </c:pt>
                <c:pt idx="22667">
                  <c:v>146.804</c:v>
                </c:pt>
                <c:pt idx="22668">
                  <c:v>147.31300000000002</c:v>
                </c:pt>
                <c:pt idx="22669">
                  <c:v>147.82300000000001</c:v>
                </c:pt>
                <c:pt idx="22670">
                  <c:v>148.334</c:v>
                </c:pt>
                <c:pt idx="22671">
                  <c:v>148.846</c:v>
                </c:pt>
                <c:pt idx="22672">
                  <c:v>149.35800000000012</c:v>
                </c:pt>
                <c:pt idx="22673">
                  <c:v>149.87200000000001</c:v>
                </c:pt>
                <c:pt idx="22674">
                  <c:v>150.3850000000001</c:v>
                </c:pt>
                <c:pt idx="22675">
                  <c:v>150.899</c:v>
                </c:pt>
                <c:pt idx="22676">
                  <c:v>151.41300000000001</c:v>
                </c:pt>
                <c:pt idx="22677">
                  <c:v>151.92700000000011</c:v>
                </c:pt>
                <c:pt idx="22678">
                  <c:v>152.44</c:v>
                </c:pt>
                <c:pt idx="22679">
                  <c:v>152.95400000000001</c:v>
                </c:pt>
                <c:pt idx="22680">
                  <c:v>153.46700000000001</c:v>
                </c:pt>
                <c:pt idx="22681">
                  <c:v>153.97999999999999</c:v>
                </c:pt>
                <c:pt idx="22682">
                  <c:v>154.4920000000001</c:v>
                </c:pt>
                <c:pt idx="22683">
                  <c:v>155.00299999999999</c:v>
                </c:pt>
                <c:pt idx="22684">
                  <c:v>155.51300000000001</c:v>
                </c:pt>
                <c:pt idx="22685">
                  <c:v>156.023</c:v>
                </c:pt>
                <c:pt idx="22686">
                  <c:v>156.53100000000001</c:v>
                </c:pt>
                <c:pt idx="22687">
                  <c:v>157.03800000000001</c:v>
                </c:pt>
                <c:pt idx="22688">
                  <c:v>157.54300000000001</c:v>
                </c:pt>
                <c:pt idx="22689">
                  <c:v>158.047</c:v>
                </c:pt>
                <c:pt idx="22690">
                  <c:v>158.54900000000001</c:v>
                </c:pt>
                <c:pt idx="22691">
                  <c:v>159.05000000000001</c:v>
                </c:pt>
                <c:pt idx="22692">
                  <c:v>159.548</c:v>
                </c:pt>
                <c:pt idx="22693">
                  <c:v>160.04499999999999</c:v>
                </c:pt>
                <c:pt idx="22694">
                  <c:v>160.53900000000002</c:v>
                </c:pt>
                <c:pt idx="22695">
                  <c:v>161.03200000000001</c:v>
                </c:pt>
                <c:pt idx="22696">
                  <c:v>161.52100000000004</c:v>
                </c:pt>
                <c:pt idx="22697">
                  <c:v>162.00899999999999</c:v>
                </c:pt>
                <c:pt idx="22698">
                  <c:v>162.494</c:v>
                </c:pt>
                <c:pt idx="22699">
                  <c:v>162.976</c:v>
                </c:pt>
                <c:pt idx="22700">
                  <c:v>163.45500000000001</c:v>
                </c:pt>
                <c:pt idx="22701">
                  <c:v>163.93100000000001</c:v>
                </c:pt>
                <c:pt idx="22702">
                  <c:v>164.404</c:v>
                </c:pt>
                <c:pt idx="22703">
                  <c:v>164.875</c:v>
                </c:pt>
                <c:pt idx="22704">
                  <c:v>165.34100000000001</c:v>
                </c:pt>
                <c:pt idx="22705">
                  <c:v>165.80500000000001</c:v>
                </c:pt>
                <c:pt idx="22706">
                  <c:v>166.26499999999999</c:v>
                </c:pt>
                <c:pt idx="22707">
                  <c:v>166.721</c:v>
                </c:pt>
                <c:pt idx="22708">
                  <c:v>167.17399999999998</c:v>
                </c:pt>
                <c:pt idx="22709">
                  <c:v>167.62300000000002</c:v>
                </c:pt>
                <c:pt idx="22710">
                  <c:v>168.06800000000001</c:v>
                </c:pt>
                <c:pt idx="22711">
                  <c:v>168.50899999999999</c:v>
                </c:pt>
                <c:pt idx="22712">
                  <c:v>168.946</c:v>
                </c:pt>
                <c:pt idx="22713">
                  <c:v>169.37800000000001</c:v>
                </c:pt>
                <c:pt idx="22714">
                  <c:v>169.80700000000004</c:v>
                </c:pt>
                <c:pt idx="22715">
                  <c:v>170.23099999999999</c:v>
                </c:pt>
                <c:pt idx="22716">
                  <c:v>170.65</c:v>
                </c:pt>
                <c:pt idx="22717">
                  <c:v>171.065</c:v>
                </c:pt>
                <c:pt idx="22718">
                  <c:v>171.476</c:v>
                </c:pt>
                <c:pt idx="22719">
                  <c:v>171.88100000000011</c:v>
                </c:pt>
                <c:pt idx="22720">
                  <c:v>172.28200000000001</c:v>
                </c:pt>
                <c:pt idx="22721">
                  <c:v>172.678</c:v>
                </c:pt>
                <c:pt idx="22722">
                  <c:v>173.06900000000002</c:v>
                </c:pt>
                <c:pt idx="22723">
                  <c:v>173.45500000000001</c:v>
                </c:pt>
                <c:pt idx="22724">
                  <c:v>173.83500000000001</c:v>
                </c:pt>
                <c:pt idx="22725">
                  <c:v>174.21099999999998</c:v>
                </c:pt>
                <c:pt idx="22726">
                  <c:v>174.58100000000007</c:v>
                </c:pt>
                <c:pt idx="22727">
                  <c:v>174.946</c:v>
                </c:pt>
                <c:pt idx="22728">
                  <c:v>175.30500000000001</c:v>
                </c:pt>
                <c:pt idx="22729">
                  <c:v>175.65900000000002</c:v>
                </c:pt>
                <c:pt idx="22730">
                  <c:v>176.00700000000001</c:v>
                </c:pt>
                <c:pt idx="22731">
                  <c:v>176.34900000000002</c:v>
                </c:pt>
                <c:pt idx="22732">
                  <c:v>176.68600000000001</c:v>
                </c:pt>
                <c:pt idx="22733">
                  <c:v>177.017</c:v>
                </c:pt>
                <c:pt idx="22734">
                  <c:v>177.34200000000001</c:v>
                </c:pt>
                <c:pt idx="22735">
                  <c:v>177.661</c:v>
                </c:pt>
                <c:pt idx="22736">
                  <c:v>177.97399999999999</c:v>
                </c:pt>
                <c:pt idx="22737">
                  <c:v>178.28100000000001</c:v>
                </c:pt>
                <c:pt idx="22738">
                  <c:v>178.58200000000011</c:v>
                </c:pt>
                <c:pt idx="22739">
                  <c:v>178.87700000000001</c:v>
                </c:pt>
                <c:pt idx="22740">
                  <c:v>179.16499999999999</c:v>
                </c:pt>
                <c:pt idx="22741">
                  <c:v>179.447</c:v>
                </c:pt>
                <c:pt idx="22742">
                  <c:v>179.72300000000001</c:v>
                </c:pt>
                <c:pt idx="22743">
                  <c:v>179.99300000000002</c:v>
                </c:pt>
                <c:pt idx="22744">
                  <c:v>180.256</c:v>
                </c:pt>
                <c:pt idx="22745">
                  <c:v>180.51300000000001</c:v>
                </c:pt>
                <c:pt idx="22746">
                  <c:v>180.76300000000001</c:v>
                </c:pt>
                <c:pt idx="22747">
                  <c:v>181.006</c:v>
                </c:pt>
                <c:pt idx="22748">
                  <c:v>181.24299999999999</c:v>
                </c:pt>
                <c:pt idx="22749">
                  <c:v>181.47399999999999</c:v>
                </c:pt>
                <c:pt idx="22750">
                  <c:v>181.697</c:v>
                </c:pt>
                <c:pt idx="22751">
                  <c:v>181.91399999999999</c:v>
                </c:pt>
                <c:pt idx="22752">
                  <c:v>182.125</c:v>
                </c:pt>
                <c:pt idx="22753">
                  <c:v>182.32800000000012</c:v>
                </c:pt>
                <c:pt idx="22754">
                  <c:v>182.52500000000001</c:v>
                </c:pt>
                <c:pt idx="22755">
                  <c:v>182.71499999999995</c:v>
                </c:pt>
                <c:pt idx="22756">
                  <c:v>182.89800000000011</c:v>
                </c:pt>
                <c:pt idx="22757">
                  <c:v>183.07399999999998</c:v>
                </c:pt>
                <c:pt idx="22758">
                  <c:v>183.24299999999999</c:v>
                </c:pt>
                <c:pt idx="22759">
                  <c:v>183.405</c:v>
                </c:pt>
                <c:pt idx="22760">
                  <c:v>183.56100000000001</c:v>
                </c:pt>
                <c:pt idx="22761">
                  <c:v>183.70899999999997</c:v>
                </c:pt>
                <c:pt idx="22762">
                  <c:v>183.85100000000011</c:v>
                </c:pt>
                <c:pt idx="22763">
                  <c:v>183.98500000000001</c:v>
                </c:pt>
                <c:pt idx="22764">
                  <c:v>184.11299999999997</c:v>
                </c:pt>
                <c:pt idx="22765">
                  <c:v>184.233</c:v>
                </c:pt>
                <c:pt idx="22766">
                  <c:v>184.34700000000001</c:v>
                </c:pt>
                <c:pt idx="22767">
                  <c:v>184.453</c:v>
                </c:pt>
                <c:pt idx="22768">
                  <c:v>184.553</c:v>
                </c:pt>
                <c:pt idx="22769">
                  <c:v>184.64499999999998</c:v>
                </c:pt>
                <c:pt idx="22770">
                  <c:v>184.73099999999999</c:v>
                </c:pt>
                <c:pt idx="22771">
                  <c:v>184.809</c:v>
                </c:pt>
                <c:pt idx="22772">
                  <c:v>184.88000000000011</c:v>
                </c:pt>
                <c:pt idx="22773">
                  <c:v>184.94499999999999</c:v>
                </c:pt>
                <c:pt idx="22774">
                  <c:v>185.00200000000001</c:v>
                </c:pt>
                <c:pt idx="22775">
                  <c:v>185.053</c:v>
                </c:pt>
                <c:pt idx="22776">
                  <c:v>185.096</c:v>
                </c:pt>
                <c:pt idx="22777">
                  <c:v>185.13300000000001</c:v>
                </c:pt>
                <c:pt idx="22778">
                  <c:v>185.16200000000001</c:v>
                </c:pt>
                <c:pt idx="22779">
                  <c:v>185.185</c:v>
                </c:pt>
                <c:pt idx="22780">
                  <c:v>185.2</c:v>
                </c:pt>
                <c:pt idx="22781">
                  <c:v>185.20899999999997</c:v>
                </c:pt>
                <c:pt idx="22782">
                  <c:v>185.21099999999998</c:v>
                </c:pt>
                <c:pt idx="22783">
                  <c:v>185.20599999999999</c:v>
                </c:pt>
                <c:pt idx="22784">
                  <c:v>185.19399999999999</c:v>
                </c:pt>
                <c:pt idx="22785">
                  <c:v>185.17499999999998</c:v>
                </c:pt>
                <c:pt idx="22786">
                  <c:v>185.15</c:v>
                </c:pt>
                <c:pt idx="22787">
                  <c:v>185.11699999999999</c:v>
                </c:pt>
                <c:pt idx="22788">
                  <c:v>185.07900000000001</c:v>
                </c:pt>
                <c:pt idx="22789">
                  <c:v>185.03300000000002</c:v>
                </c:pt>
                <c:pt idx="22790">
                  <c:v>184.98100000000011</c:v>
                </c:pt>
                <c:pt idx="22791">
                  <c:v>184.92200000000011</c:v>
                </c:pt>
                <c:pt idx="22792">
                  <c:v>184.85600000000011</c:v>
                </c:pt>
                <c:pt idx="22793">
                  <c:v>184.78399999999999</c:v>
                </c:pt>
                <c:pt idx="22794">
                  <c:v>184.70499999999998</c:v>
                </c:pt>
                <c:pt idx="22795">
                  <c:v>184.62</c:v>
                </c:pt>
                <c:pt idx="22796">
                  <c:v>184.529</c:v>
                </c:pt>
                <c:pt idx="22797">
                  <c:v>184.43100000000001</c:v>
                </c:pt>
                <c:pt idx="22798">
                  <c:v>184.32600000000011</c:v>
                </c:pt>
                <c:pt idx="22799">
                  <c:v>184.21599999999998</c:v>
                </c:pt>
                <c:pt idx="22800">
                  <c:v>184.09900000000002</c:v>
                </c:pt>
                <c:pt idx="22801">
                  <c:v>183.976</c:v>
                </c:pt>
                <c:pt idx="22802">
                  <c:v>183.84700000000001</c:v>
                </c:pt>
                <c:pt idx="22803">
                  <c:v>183.71199999999999</c:v>
                </c:pt>
                <c:pt idx="22804">
                  <c:v>183.57</c:v>
                </c:pt>
                <c:pt idx="22805">
                  <c:v>183.423</c:v>
                </c:pt>
                <c:pt idx="22806">
                  <c:v>183.26999999999998</c:v>
                </c:pt>
                <c:pt idx="22807">
                  <c:v>183.11099999999999</c:v>
                </c:pt>
                <c:pt idx="22808">
                  <c:v>182.946</c:v>
                </c:pt>
                <c:pt idx="22809">
                  <c:v>182.77599999999998</c:v>
                </c:pt>
                <c:pt idx="22810">
                  <c:v>182.59900000000002</c:v>
                </c:pt>
                <c:pt idx="22811">
                  <c:v>182.417</c:v>
                </c:pt>
                <c:pt idx="22812">
                  <c:v>182.23</c:v>
                </c:pt>
                <c:pt idx="22813">
                  <c:v>182.03700000000001</c:v>
                </c:pt>
                <c:pt idx="22814">
                  <c:v>181.839</c:v>
                </c:pt>
                <c:pt idx="22815">
                  <c:v>181.63499999999999</c:v>
                </c:pt>
                <c:pt idx="22816">
                  <c:v>181.42600000000004</c:v>
                </c:pt>
                <c:pt idx="22817">
                  <c:v>181.21199999999999</c:v>
                </c:pt>
                <c:pt idx="22818">
                  <c:v>180.99300000000002</c:v>
                </c:pt>
                <c:pt idx="22819">
                  <c:v>180.768</c:v>
                </c:pt>
                <c:pt idx="22820">
                  <c:v>180.53900000000002</c:v>
                </c:pt>
                <c:pt idx="22821">
                  <c:v>180.304</c:v>
                </c:pt>
                <c:pt idx="22822">
                  <c:v>180.065</c:v>
                </c:pt>
                <c:pt idx="22823">
                  <c:v>179.82100000000011</c:v>
                </c:pt>
                <c:pt idx="22824">
                  <c:v>179.57300000000001</c:v>
                </c:pt>
                <c:pt idx="22825">
                  <c:v>179.32000000000011</c:v>
                </c:pt>
                <c:pt idx="22826">
                  <c:v>179.06200000000001</c:v>
                </c:pt>
                <c:pt idx="22827">
                  <c:v>178.8</c:v>
                </c:pt>
                <c:pt idx="22828">
                  <c:v>178.53300000000002</c:v>
                </c:pt>
                <c:pt idx="22829">
                  <c:v>178.262</c:v>
                </c:pt>
                <c:pt idx="22830">
                  <c:v>177.98700000000011</c:v>
                </c:pt>
                <c:pt idx="22831">
                  <c:v>177.708</c:v>
                </c:pt>
                <c:pt idx="22832">
                  <c:v>177.42500000000001</c:v>
                </c:pt>
                <c:pt idx="22833">
                  <c:v>177.13800000000001</c:v>
                </c:pt>
                <c:pt idx="22834">
                  <c:v>176.84700000000001</c:v>
                </c:pt>
                <c:pt idx="22835">
                  <c:v>176.55200000000011</c:v>
                </c:pt>
                <c:pt idx="22836">
                  <c:v>176.25399999999999</c:v>
                </c:pt>
                <c:pt idx="22837">
                  <c:v>175.95200000000011</c:v>
                </c:pt>
                <c:pt idx="22838">
                  <c:v>175.64699999999999</c:v>
                </c:pt>
                <c:pt idx="22839">
                  <c:v>175.33800000000011</c:v>
                </c:pt>
                <c:pt idx="22840">
                  <c:v>175.02600000000001</c:v>
                </c:pt>
                <c:pt idx="22841">
                  <c:v>174.70999999999998</c:v>
                </c:pt>
                <c:pt idx="22842">
                  <c:v>174.39200000000011</c:v>
                </c:pt>
                <c:pt idx="22843">
                  <c:v>174.07</c:v>
                </c:pt>
                <c:pt idx="22844">
                  <c:v>173.74599999999998</c:v>
                </c:pt>
                <c:pt idx="22845">
                  <c:v>173.41900000000001</c:v>
                </c:pt>
                <c:pt idx="22846">
                  <c:v>173.089</c:v>
                </c:pt>
                <c:pt idx="22847">
                  <c:v>172.756</c:v>
                </c:pt>
                <c:pt idx="22848">
                  <c:v>172.42100000000011</c:v>
                </c:pt>
                <c:pt idx="22849">
                  <c:v>172.083</c:v>
                </c:pt>
                <c:pt idx="22850">
                  <c:v>171.74299999999999</c:v>
                </c:pt>
                <c:pt idx="22851">
                  <c:v>171.4</c:v>
                </c:pt>
                <c:pt idx="22852">
                  <c:v>171.05600000000001</c:v>
                </c:pt>
                <c:pt idx="22853">
                  <c:v>170.70899999999997</c:v>
                </c:pt>
                <c:pt idx="22854">
                  <c:v>170.3610000000001</c:v>
                </c:pt>
                <c:pt idx="22855">
                  <c:v>170.01</c:v>
                </c:pt>
                <c:pt idx="22856">
                  <c:v>169.65800000000004</c:v>
                </c:pt>
                <c:pt idx="22857">
                  <c:v>169.304</c:v>
                </c:pt>
                <c:pt idx="22858">
                  <c:v>168.94900000000001</c:v>
                </c:pt>
                <c:pt idx="22859">
                  <c:v>168.59200000000001</c:v>
                </c:pt>
                <c:pt idx="22860">
                  <c:v>168.233</c:v>
                </c:pt>
                <c:pt idx="22861">
                  <c:v>167.874</c:v>
                </c:pt>
                <c:pt idx="22862">
                  <c:v>167.51300000000001</c:v>
                </c:pt>
                <c:pt idx="22863">
                  <c:v>167.15100000000001</c:v>
                </c:pt>
                <c:pt idx="22864">
                  <c:v>166.78800000000001</c:v>
                </c:pt>
                <c:pt idx="22865">
                  <c:v>166.42400000000001</c:v>
                </c:pt>
                <c:pt idx="22866">
                  <c:v>166.06</c:v>
                </c:pt>
                <c:pt idx="22867">
                  <c:v>165.69499999999999</c:v>
                </c:pt>
                <c:pt idx="22868">
                  <c:v>165.32900000000001</c:v>
                </c:pt>
                <c:pt idx="22869">
                  <c:v>164.96300000000002</c:v>
                </c:pt>
                <c:pt idx="22870">
                  <c:v>164.596</c:v>
                </c:pt>
                <c:pt idx="22871">
                  <c:v>164.22900000000001</c:v>
                </c:pt>
                <c:pt idx="22872">
                  <c:v>163.86200000000011</c:v>
                </c:pt>
                <c:pt idx="22873">
                  <c:v>163.495</c:v>
                </c:pt>
                <c:pt idx="22874">
                  <c:v>163.12800000000001</c:v>
                </c:pt>
                <c:pt idx="22875">
                  <c:v>162.761</c:v>
                </c:pt>
                <c:pt idx="22876">
                  <c:v>162.39400000000001</c:v>
                </c:pt>
                <c:pt idx="22877">
                  <c:v>162.02800000000011</c:v>
                </c:pt>
                <c:pt idx="22878">
                  <c:v>161.66200000000001</c:v>
                </c:pt>
                <c:pt idx="22879">
                  <c:v>161.29599999999999</c:v>
                </c:pt>
                <c:pt idx="22880">
                  <c:v>160.93200000000004</c:v>
                </c:pt>
                <c:pt idx="22881">
                  <c:v>160.56800000000001</c:v>
                </c:pt>
                <c:pt idx="22882">
                  <c:v>160.20399999999998</c:v>
                </c:pt>
                <c:pt idx="22883">
                  <c:v>159.84200000000001</c:v>
                </c:pt>
                <c:pt idx="22884">
                  <c:v>159.47999999999999</c:v>
                </c:pt>
                <c:pt idx="22885">
                  <c:v>159.12</c:v>
                </c:pt>
                <c:pt idx="22886">
                  <c:v>158.761</c:v>
                </c:pt>
                <c:pt idx="22887">
                  <c:v>158.40300000000002</c:v>
                </c:pt>
                <c:pt idx="22888">
                  <c:v>158.047</c:v>
                </c:pt>
                <c:pt idx="22889">
                  <c:v>157.69200000000001</c:v>
                </c:pt>
                <c:pt idx="22890">
                  <c:v>157.339</c:v>
                </c:pt>
                <c:pt idx="22891">
                  <c:v>156.98700000000011</c:v>
                </c:pt>
                <c:pt idx="22892">
                  <c:v>156.637</c:v>
                </c:pt>
                <c:pt idx="22893">
                  <c:v>156.28900000000002</c:v>
                </c:pt>
                <c:pt idx="22894">
                  <c:v>155.94300000000001</c:v>
                </c:pt>
                <c:pt idx="22895">
                  <c:v>155.59900000000002</c:v>
                </c:pt>
                <c:pt idx="22896">
                  <c:v>155.25700000000001</c:v>
                </c:pt>
                <c:pt idx="22897">
                  <c:v>154.91800000000001</c:v>
                </c:pt>
                <c:pt idx="22898">
                  <c:v>154.58100000000007</c:v>
                </c:pt>
                <c:pt idx="22899">
                  <c:v>154.24599999999998</c:v>
                </c:pt>
                <c:pt idx="22900">
                  <c:v>153.91300000000001</c:v>
                </c:pt>
                <c:pt idx="22901">
                  <c:v>153.584</c:v>
                </c:pt>
                <c:pt idx="22902">
                  <c:v>153.25700000000001</c:v>
                </c:pt>
                <c:pt idx="22903">
                  <c:v>152.93200000000004</c:v>
                </c:pt>
                <c:pt idx="22904">
                  <c:v>152.61099999999999</c:v>
                </c:pt>
                <c:pt idx="22905">
                  <c:v>152.292</c:v>
                </c:pt>
                <c:pt idx="22906">
                  <c:v>151.977</c:v>
                </c:pt>
                <c:pt idx="22907">
                  <c:v>151.66499999999999</c:v>
                </c:pt>
                <c:pt idx="22908">
                  <c:v>151.3550000000001</c:v>
                </c:pt>
                <c:pt idx="22909">
                  <c:v>151.05000000000001</c:v>
                </c:pt>
                <c:pt idx="22910">
                  <c:v>150.74699999999999</c:v>
                </c:pt>
                <c:pt idx="22911">
                  <c:v>150.44800000000001</c:v>
                </c:pt>
                <c:pt idx="22912">
                  <c:v>150.15200000000004</c:v>
                </c:pt>
                <c:pt idx="22913">
                  <c:v>149.86000000000001</c:v>
                </c:pt>
                <c:pt idx="22914">
                  <c:v>149.572</c:v>
                </c:pt>
                <c:pt idx="22915">
                  <c:v>149.28700000000001</c:v>
                </c:pt>
                <c:pt idx="22916">
                  <c:v>149.00700000000001</c:v>
                </c:pt>
                <c:pt idx="22917">
                  <c:v>148.72999999999999</c:v>
                </c:pt>
                <c:pt idx="22918">
                  <c:v>148.45700000000011</c:v>
                </c:pt>
                <c:pt idx="22919">
                  <c:v>148.18800000000007</c:v>
                </c:pt>
                <c:pt idx="22920">
                  <c:v>147.923</c:v>
                </c:pt>
                <c:pt idx="22921">
                  <c:v>147.66300000000001</c:v>
                </c:pt>
                <c:pt idx="22922">
                  <c:v>147.40600000000001</c:v>
                </c:pt>
                <c:pt idx="22923">
                  <c:v>147.154</c:v>
                </c:pt>
                <c:pt idx="22924">
                  <c:v>146.90700000000001</c:v>
                </c:pt>
                <c:pt idx="22925">
                  <c:v>146.66399999999999</c:v>
                </c:pt>
                <c:pt idx="22926">
                  <c:v>146.42500000000001</c:v>
                </c:pt>
                <c:pt idx="22927">
                  <c:v>146.191</c:v>
                </c:pt>
                <c:pt idx="22928">
                  <c:v>145.96200000000007</c:v>
                </c:pt>
                <c:pt idx="22929">
                  <c:v>145.73699999999999</c:v>
                </c:pt>
                <c:pt idx="22930">
                  <c:v>145.517</c:v>
                </c:pt>
                <c:pt idx="22931">
                  <c:v>145.303</c:v>
                </c:pt>
                <c:pt idx="22932">
                  <c:v>145.09200000000001</c:v>
                </c:pt>
                <c:pt idx="22933">
                  <c:v>144.88700000000011</c:v>
                </c:pt>
                <c:pt idx="22934">
                  <c:v>144.68700000000001</c:v>
                </c:pt>
                <c:pt idx="22935">
                  <c:v>144.4920000000001</c:v>
                </c:pt>
                <c:pt idx="22936">
                  <c:v>144.30200000000011</c:v>
                </c:pt>
                <c:pt idx="22937">
                  <c:v>144.11799999999999</c:v>
                </c:pt>
                <c:pt idx="22938">
                  <c:v>143.93800000000007</c:v>
                </c:pt>
                <c:pt idx="22939">
                  <c:v>143.76399999999998</c:v>
                </c:pt>
                <c:pt idx="22940">
                  <c:v>143.595</c:v>
                </c:pt>
                <c:pt idx="22941">
                  <c:v>143.43200000000004</c:v>
                </c:pt>
                <c:pt idx="22942">
                  <c:v>143.27399999999992</c:v>
                </c:pt>
                <c:pt idx="22943">
                  <c:v>143.12100000000001</c:v>
                </c:pt>
                <c:pt idx="22944">
                  <c:v>142.97399999999999</c:v>
                </c:pt>
                <c:pt idx="22945">
                  <c:v>142.833</c:v>
                </c:pt>
                <c:pt idx="22946">
                  <c:v>142.697</c:v>
                </c:pt>
                <c:pt idx="22947">
                  <c:v>142.566</c:v>
                </c:pt>
                <c:pt idx="22948">
                  <c:v>142.44200000000001</c:v>
                </c:pt>
                <c:pt idx="22949">
                  <c:v>142.32300000000001</c:v>
                </c:pt>
                <c:pt idx="22950">
                  <c:v>142.20999999999998</c:v>
                </c:pt>
                <c:pt idx="22951">
                  <c:v>142.10300000000001</c:v>
                </c:pt>
                <c:pt idx="22952">
                  <c:v>142.00200000000001</c:v>
                </c:pt>
                <c:pt idx="22953">
                  <c:v>141.90600000000001</c:v>
                </c:pt>
                <c:pt idx="22954">
                  <c:v>141.81700000000001</c:v>
                </c:pt>
                <c:pt idx="22955">
                  <c:v>141.733</c:v>
                </c:pt>
                <c:pt idx="22956">
                  <c:v>141.65600000000001</c:v>
                </c:pt>
                <c:pt idx="22957">
                  <c:v>141.584</c:v>
                </c:pt>
                <c:pt idx="22958">
                  <c:v>141.518</c:v>
                </c:pt>
                <c:pt idx="22959">
                  <c:v>141.459</c:v>
                </c:pt>
                <c:pt idx="22960">
                  <c:v>141.405</c:v>
                </c:pt>
                <c:pt idx="22961">
                  <c:v>141.35800000000012</c:v>
                </c:pt>
                <c:pt idx="22962">
                  <c:v>141.31700000000001</c:v>
                </c:pt>
                <c:pt idx="22963">
                  <c:v>141.28200000000001</c:v>
                </c:pt>
                <c:pt idx="22964">
                  <c:v>141.25299999999999</c:v>
                </c:pt>
                <c:pt idx="22965">
                  <c:v>141.22999999999999</c:v>
                </c:pt>
                <c:pt idx="22966">
                  <c:v>141.21399999999988</c:v>
                </c:pt>
                <c:pt idx="22967">
                  <c:v>141.20299999999997</c:v>
                </c:pt>
                <c:pt idx="22968">
                  <c:v>141.19900000000001</c:v>
                </c:pt>
                <c:pt idx="22969">
                  <c:v>141.202</c:v>
                </c:pt>
                <c:pt idx="22970">
                  <c:v>141.20999999999998</c:v>
                </c:pt>
                <c:pt idx="22971">
                  <c:v>141.22499999999999</c:v>
                </c:pt>
                <c:pt idx="22972">
                  <c:v>141.24599999999998</c:v>
                </c:pt>
                <c:pt idx="22973">
                  <c:v>141.27299999999997</c:v>
                </c:pt>
                <c:pt idx="22974">
                  <c:v>141.30700000000004</c:v>
                </c:pt>
                <c:pt idx="22975">
                  <c:v>141.34700000000001</c:v>
                </c:pt>
                <c:pt idx="22976">
                  <c:v>141.393</c:v>
                </c:pt>
                <c:pt idx="22977">
                  <c:v>141.446</c:v>
                </c:pt>
                <c:pt idx="22978">
                  <c:v>141.505</c:v>
                </c:pt>
                <c:pt idx="22979">
                  <c:v>141.57</c:v>
                </c:pt>
                <c:pt idx="22980">
                  <c:v>141.642</c:v>
                </c:pt>
                <c:pt idx="22981">
                  <c:v>141.72</c:v>
                </c:pt>
                <c:pt idx="22982">
                  <c:v>141.804</c:v>
                </c:pt>
                <c:pt idx="22983">
                  <c:v>141.89500000000001</c:v>
                </c:pt>
                <c:pt idx="22984">
                  <c:v>141.99100000000001</c:v>
                </c:pt>
                <c:pt idx="22985">
                  <c:v>142.095</c:v>
                </c:pt>
                <c:pt idx="22986">
                  <c:v>142.20399999999998</c:v>
                </c:pt>
                <c:pt idx="22987">
                  <c:v>142.32000000000011</c:v>
                </c:pt>
                <c:pt idx="22988">
                  <c:v>142.44200000000001</c:v>
                </c:pt>
                <c:pt idx="22989">
                  <c:v>142.57</c:v>
                </c:pt>
                <c:pt idx="22990">
                  <c:v>142.70499999999998</c:v>
                </c:pt>
                <c:pt idx="22991">
                  <c:v>142.846</c:v>
                </c:pt>
                <c:pt idx="22992">
                  <c:v>142.99300000000002</c:v>
                </c:pt>
                <c:pt idx="22993">
                  <c:v>143.14599999999999</c:v>
                </c:pt>
                <c:pt idx="22994">
                  <c:v>143.30600000000001</c:v>
                </c:pt>
                <c:pt idx="22995">
                  <c:v>143.47200000000001</c:v>
                </c:pt>
                <c:pt idx="22996">
                  <c:v>143.64399999999998</c:v>
                </c:pt>
                <c:pt idx="22997">
                  <c:v>143.82200000000012</c:v>
                </c:pt>
                <c:pt idx="22998">
                  <c:v>144.006</c:v>
                </c:pt>
                <c:pt idx="22999">
                  <c:v>144.196</c:v>
                </c:pt>
                <c:pt idx="23000">
                  <c:v>144.39200000000011</c:v>
                </c:pt>
                <c:pt idx="23001">
                  <c:v>144.595</c:v>
                </c:pt>
                <c:pt idx="23002">
                  <c:v>144.803</c:v>
                </c:pt>
                <c:pt idx="23003">
                  <c:v>145.018</c:v>
                </c:pt>
                <c:pt idx="23004">
                  <c:v>145.238</c:v>
                </c:pt>
                <c:pt idx="23005">
                  <c:v>145.464</c:v>
                </c:pt>
                <c:pt idx="23006">
                  <c:v>145.697</c:v>
                </c:pt>
                <c:pt idx="23007">
                  <c:v>145.935</c:v>
                </c:pt>
                <c:pt idx="23008">
                  <c:v>146.17899999999997</c:v>
                </c:pt>
                <c:pt idx="23009">
                  <c:v>146.429</c:v>
                </c:pt>
                <c:pt idx="23010">
                  <c:v>146.684</c:v>
                </c:pt>
                <c:pt idx="23011">
                  <c:v>146.946</c:v>
                </c:pt>
                <c:pt idx="23012">
                  <c:v>147.21299999999999</c:v>
                </c:pt>
                <c:pt idx="23013">
                  <c:v>147.4860000000001</c:v>
                </c:pt>
                <c:pt idx="23014">
                  <c:v>147.76399999999998</c:v>
                </c:pt>
                <c:pt idx="23015">
                  <c:v>148.048</c:v>
                </c:pt>
                <c:pt idx="23016">
                  <c:v>148.33800000000011</c:v>
                </c:pt>
                <c:pt idx="23017">
                  <c:v>148.63300000000001</c:v>
                </c:pt>
                <c:pt idx="23018">
                  <c:v>148.934</c:v>
                </c:pt>
                <c:pt idx="23019">
                  <c:v>149.23999999999998</c:v>
                </c:pt>
                <c:pt idx="23020">
                  <c:v>149.55100000000004</c:v>
                </c:pt>
                <c:pt idx="23021">
                  <c:v>149.86800000000011</c:v>
                </c:pt>
                <c:pt idx="23022">
                  <c:v>150.19</c:v>
                </c:pt>
                <c:pt idx="23023">
                  <c:v>150.518</c:v>
                </c:pt>
                <c:pt idx="23024">
                  <c:v>150.85000000000011</c:v>
                </c:pt>
                <c:pt idx="23025">
                  <c:v>151.18800000000007</c:v>
                </c:pt>
                <c:pt idx="23026">
                  <c:v>151.53100000000001</c:v>
                </c:pt>
                <c:pt idx="23027">
                  <c:v>151.87900000000002</c:v>
                </c:pt>
                <c:pt idx="23028">
                  <c:v>152.232</c:v>
                </c:pt>
                <c:pt idx="23029">
                  <c:v>152.59</c:v>
                </c:pt>
                <c:pt idx="23030">
                  <c:v>152.953</c:v>
                </c:pt>
                <c:pt idx="23031">
                  <c:v>153.32100000000011</c:v>
                </c:pt>
                <c:pt idx="23032">
                  <c:v>153.69300000000001</c:v>
                </c:pt>
                <c:pt idx="23033">
                  <c:v>154.071</c:v>
                </c:pt>
                <c:pt idx="23034">
                  <c:v>154.453</c:v>
                </c:pt>
                <c:pt idx="23035">
                  <c:v>154.839</c:v>
                </c:pt>
                <c:pt idx="23036">
                  <c:v>155.23099999999999</c:v>
                </c:pt>
                <c:pt idx="23037">
                  <c:v>155.62700000000001</c:v>
                </c:pt>
                <c:pt idx="23038">
                  <c:v>156.02700000000004</c:v>
                </c:pt>
                <c:pt idx="23039">
                  <c:v>156.43200000000004</c:v>
                </c:pt>
                <c:pt idx="23040">
                  <c:v>156.84100000000001</c:v>
                </c:pt>
                <c:pt idx="23041">
                  <c:v>157.25399999999999</c:v>
                </c:pt>
                <c:pt idx="23042">
                  <c:v>157.672</c:v>
                </c:pt>
                <c:pt idx="23043">
                  <c:v>158.09399999999999</c:v>
                </c:pt>
                <c:pt idx="23044">
                  <c:v>158.52000000000001</c:v>
                </c:pt>
                <c:pt idx="23045">
                  <c:v>158.94999999999999</c:v>
                </c:pt>
                <c:pt idx="23046">
                  <c:v>159.38400000000001</c:v>
                </c:pt>
                <c:pt idx="23047">
                  <c:v>159.82200000000012</c:v>
                </c:pt>
                <c:pt idx="23048">
                  <c:v>160.26399999999998</c:v>
                </c:pt>
                <c:pt idx="23049">
                  <c:v>160.70899999999997</c:v>
                </c:pt>
                <c:pt idx="23050">
                  <c:v>161.15900000000002</c:v>
                </c:pt>
                <c:pt idx="23051">
                  <c:v>161.61199999999999</c:v>
                </c:pt>
                <c:pt idx="23052">
                  <c:v>162.06900000000002</c:v>
                </c:pt>
                <c:pt idx="23053">
                  <c:v>162.529</c:v>
                </c:pt>
                <c:pt idx="23054">
                  <c:v>162.99300000000002</c:v>
                </c:pt>
                <c:pt idx="23055">
                  <c:v>163.46</c:v>
                </c:pt>
                <c:pt idx="23056">
                  <c:v>163.93100000000001</c:v>
                </c:pt>
                <c:pt idx="23057">
                  <c:v>164.404</c:v>
                </c:pt>
                <c:pt idx="23058">
                  <c:v>164.88200000000012</c:v>
                </c:pt>
                <c:pt idx="23059">
                  <c:v>165.36200000000011</c:v>
                </c:pt>
                <c:pt idx="23060">
                  <c:v>165.845</c:v>
                </c:pt>
                <c:pt idx="23061">
                  <c:v>166.33100000000007</c:v>
                </c:pt>
                <c:pt idx="23062">
                  <c:v>166.82100000000011</c:v>
                </c:pt>
                <c:pt idx="23063">
                  <c:v>167.31300000000002</c:v>
                </c:pt>
                <c:pt idx="23064">
                  <c:v>167.80800000000011</c:v>
                </c:pt>
                <c:pt idx="23065">
                  <c:v>168.30500000000001</c:v>
                </c:pt>
                <c:pt idx="23066">
                  <c:v>168.80600000000001</c:v>
                </c:pt>
                <c:pt idx="23067">
                  <c:v>169.309</c:v>
                </c:pt>
                <c:pt idx="23068">
                  <c:v>169.81399999999999</c:v>
                </c:pt>
                <c:pt idx="23069">
                  <c:v>170.32200000000012</c:v>
                </c:pt>
                <c:pt idx="23070">
                  <c:v>170.833</c:v>
                </c:pt>
                <c:pt idx="23071">
                  <c:v>171.345</c:v>
                </c:pt>
                <c:pt idx="23072">
                  <c:v>171.86</c:v>
                </c:pt>
                <c:pt idx="23073">
                  <c:v>172.37700000000001</c:v>
                </c:pt>
                <c:pt idx="23074">
                  <c:v>172.89600000000004</c:v>
                </c:pt>
                <c:pt idx="23075">
                  <c:v>173.41800000000001</c:v>
                </c:pt>
                <c:pt idx="23076">
                  <c:v>173.941</c:v>
                </c:pt>
                <c:pt idx="23077">
                  <c:v>174.46600000000001</c:v>
                </c:pt>
                <c:pt idx="23078">
                  <c:v>174.99300000000002</c:v>
                </c:pt>
                <c:pt idx="23079">
                  <c:v>175.52100000000004</c:v>
                </c:pt>
                <c:pt idx="23080">
                  <c:v>176.05200000000011</c:v>
                </c:pt>
                <c:pt idx="23081">
                  <c:v>176.584</c:v>
                </c:pt>
                <c:pt idx="23082">
                  <c:v>177.11699999999999</c:v>
                </c:pt>
                <c:pt idx="23083">
                  <c:v>177.65200000000004</c:v>
                </c:pt>
                <c:pt idx="23084">
                  <c:v>178.18800000000007</c:v>
                </c:pt>
                <c:pt idx="23085">
                  <c:v>178.726</c:v>
                </c:pt>
                <c:pt idx="23086">
                  <c:v>179.26399999999998</c:v>
                </c:pt>
                <c:pt idx="23087">
                  <c:v>179.804</c:v>
                </c:pt>
                <c:pt idx="23088">
                  <c:v>180.345</c:v>
                </c:pt>
                <c:pt idx="23089">
                  <c:v>180.88700000000011</c:v>
                </c:pt>
                <c:pt idx="23090">
                  <c:v>181.43</c:v>
                </c:pt>
                <c:pt idx="23091">
                  <c:v>181.97399999999999</c:v>
                </c:pt>
                <c:pt idx="23092">
                  <c:v>182.51900000000001</c:v>
                </c:pt>
                <c:pt idx="23093">
                  <c:v>183.06399999999999</c:v>
                </c:pt>
                <c:pt idx="23094">
                  <c:v>183.60999999999999</c:v>
                </c:pt>
                <c:pt idx="23095">
                  <c:v>184.15700000000001</c:v>
                </c:pt>
                <c:pt idx="23096">
                  <c:v>184.70399999999998</c:v>
                </c:pt>
                <c:pt idx="23097">
                  <c:v>185.25200000000001</c:v>
                </c:pt>
                <c:pt idx="23098">
                  <c:v>185.8</c:v>
                </c:pt>
                <c:pt idx="23099">
                  <c:v>186.34800000000001</c:v>
                </c:pt>
                <c:pt idx="23100">
                  <c:v>186.89600000000004</c:v>
                </c:pt>
                <c:pt idx="23101">
                  <c:v>187.44499999999999</c:v>
                </c:pt>
                <c:pt idx="23102">
                  <c:v>187.994</c:v>
                </c:pt>
                <c:pt idx="23103">
                  <c:v>188.542</c:v>
                </c:pt>
                <c:pt idx="23104">
                  <c:v>189.09100000000001</c:v>
                </c:pt>
                <c:pt idx="23105">
                  <c:v>189.64</c:v>
                </c:pt>
                <c:pt idx="23106">
                  <c:v>190.18800000000007</c:v>
                </c:pt>
                <c:pt idx="23107">
                  <c:v>190.73599999999999</c:v>
                </c:pt>
                <c:pt idx="23108">
                  <c:v>191.28399999999999</c:v>
                </c:pt>
                <c:pt idx="23109">
                  <c:v>191.83100000000007</c:v>
                </c:pt>
                <c:pt idx="23110">
                  <c:v>192.37800000000001</c:v>
                </c:pt>
                <c:pt idx="23111">
                  <c:v>192.92400000000001</c:v>
                </c:pt>
                <c:pt idx="23112">
                  <c:v>193.47</c:v>
                </c:pt>
                <c:pt idx="23113">
                  <c:v>194.01499999999999</c:v>
                </c:pt>
                <c:pt idx="23114">
                  <c:v>194.56</c:v>
                </c:pt>
                <c:pt idx="23115">
                  <c:v>195.10300000000001</c:v>
                </c:pt>
                <c:pt idx="23116">
                  <c:v>195.64599999999999</c:v>
                </c:pt>
                <c:pt idx="23117">
                  <c:v>196.18700000000001</c:v>
                </c:pt>
                <c:pt idx="23118">
                  <c:v>196.72800000000001</c:v>
                </c:pt>
                <c:pt idx="23119">
                  <c:v>197.268</c:v>
                </c:pt>
                <c:pt idx="23120">
                  <c:v>197.80600000000001</c:v>
                </c:pt>
                <c:pt idx="23121">
                  <c:v>198.34300000000002</c:v>
                </c:pt>
                <c:pt idx="23122">
                  <c:v>198.87900000000002</c:v>
                </c:pt>
                <c:pt idx="23123">
                  <c:v>199.41399999999999</c:v>
                </c:pt>
                <c:pt idx="23124">
                  <c:v>199.947</c:v>
                </c:pt>
                <c:pt idx="23125">
                  <c:v>200.47900000000001</c:v>
                </c:pt>
                <c:pt idx="23126">
                  <c:v>201.00899999999999</c:v>
                </c:pt>
                <c:pt idx="23127">
                  <c:v>201.53800000000001</c:v>
                </c:pt>
                <c:pt idx="23128">
                  <c:v>202.065</c:v>
                </c:pt>
                <c:pt idx="23129">
                  <c:v>202.59</c:v>
                </c:pt>
                <c:pt idx="23130">
                  <c:v>203.11399999999998</c:v>
                </c:pt>
                <c:pt idx="23131">
                  <c:v>203.63499999999999</c:v>
                </c:pt>
                <c:pt idx="23132">
                  <c:v>204.155</c:v>
                </c:pt>
                <c:pt idx="23133">
                  <c:v>204.67299999999997</c:v>
                </c:pt>
                <c:pt idx="23134">
                  <c:v>205.18800000000007</c:v>
                </c:pt>
                <c:pt idx="23135">
                  <c:v>205.702</c:v>
                </c:pt>
                <c:pt idx="23136">
                  <c:v>206.21399999999988</c:v>
                </c:pt>
                <c:pt idx="23137">
                  <c:v>206.72300000000001</c:v>
                </c:pt>
                <c:pt idx="23138">
                  <c:v>207.23</c:v>
                </c:pt>
                <c:pt idx="23139">
                  <c:v>207.73499999999999</c:v>
                </c:pt>
                <c:pt idx="23140">
                  <c:v>208.238</c:v>
                </c:pt>
                <c:pt idx="23141">
                  <c:v>208.738</c:v>
                </c:pt>
                <c:pt idx="23142">
                  <c:v>209.23499999999999</c:v>
                </c:pt>
                <c:pt idx="23143">
                  <c:v>209.73</c:v>
                </c:pt>
                <c:pt idx="23144">
                  <c:v>210.22300000000001</c:v>
                </c:pt>
                <c:pt idx="23145">
                  <c:v>210.71199999999999</c:v>
                </c:pt>
                <c:pt idx="23146">
                  <c:v>211.19900000000001</c:v>
                </c:pt>
                <c:pt idx="23147">
                  <c:v>211.684</c:v>
                </c:pt>
                <c:pt idx="23148">
                  <c:v>212.16499999999999</c:v>
                </c:pt>
                <c:pt idx="23149">
                  <c:v>212.64399999999998</c:v>
                </c:pt>
                <c:pt idx="23150">
                  <c:v>213.12</c:v>
                </c:pt>
                <c:pt idx="23151">
                  <c:v>213.59300000000002</c:v>
                </c:pt>
                <c:pt idx="23152">
                  <c:v>214.06300000000002</c:v>
                </c:pt>
                <c:pt idx="23153">
                  <c:v>214.53</c:v>
                </c:pt>
                <c:pt idx="23154">
                  <c:v>214.99300000000002</c:v>
                </c:pt>
                <c:pt idx="23155">
                  <c:v>215.45400000000001</c:v>
                </c:pt>
                <c:pt idx="23156">
                  <c:v>215.911</c:v>
                </c:pt>
                <c:pt idx="23157">
                  <c:v>216.36500000000001</c:v>
                </c:pt>
                <c:pt idx="23158">
                  <c:v>216.816</c:v>
                </c:pt>
                <c:pt idx="23159">
                  <c:v>217.26399999999998</c:v>
                </c:pt>
                <c:pt idx="23160">
                  <c:v>217.708</c:v>
                </c:pt>
                <c:pt idx="23161">
                  <c:v>218.148</c:v>
                </c:pt>
                <c:pt idx="23162">
                  <c:v>218.58600000000001</c:v>
                </c:pt>
                <c:pt idx="23163">
                  <c:v>219.01900000000001</c:v>
                </c:pt>
                <c:pt idx="23164">
                  <c:v>219.44900000000001</c:v>
                </c:pt>
                <c:pt idx="23165">
                  <c:v>219.876</c:v>
                </c:pt>
                <c:pt idx="23166">
                  <c:v>220.29900000000001</c:v>
                </c:pt>
                <c:pt idx="23167">
                  <c:v>220.71799999999999</c:v>
                </c:pt>
                <c:pt idx="23168">
                  <c:v>221.13399999999999</c:v>
                </c:pt>
                <c:pt idx="23169">
                  <c:v>221.54499999999999</c:v>
                </c:pt>
                <c:pt idx="23170">
                  <c:v>221.953</c:v>
                </c:pt>
                <c:pt idx="23171">
                  <c:v>222.35800000000012</c:v>
                </c:pt>
                <c:pt idx="23172">
                  <c:v>222.75800000000001</c:v>
                </c:pt>
                <c:pt idx="23173">
                  <c:v>223.154</c:v>
                </c:pt>
                <c:pt idx="23174">
                  <c:v>223.547</c:v>
                </c:pt>
                <c:pt idx="23175">
                  <c:v>223.935</c:v>
                </c:pt>
                <c:pt idx="23176">
                  <c:v>224.31900000000002</c:v>
                </c:pt>
                <c:pt idx="23177">
                  <c:v>224.7</c:v>
                </c:pt>
                <c:pt idx="23178">
                  <c:v>225.07599999999999</c:v>
                </c:pt>
                <c:pt idx="23179">
                  <c:v>225.44800000000001</c:v>
                </c:pt>
                <c:pt idx="23180">
                  <c:v>225.816</c:v>
                </c:pt>
                <c:pt idx="23181">
                  <c:v>226.18</c:v>
                </c:pt>
                <c:pt idx="23182">
                  <c:v>226.53900000000002</c:v>
                </c:pt>
                <c:pt idx="23183">
                  <c:v>226.89400000000001</c:v>
                </c:pt>
                <c:pt idx="23184">
                  <c:v>227.24499999999998</c:v>
                </c:pt>
                <c:pt idx="23185">
                  <c:v>227.59200000000001</c:v>
                </c:pt>
                <c:pt idx="23186">
                  <c:v>227.934</c:v>
                </c:pt>
                <c:pt idx="23187">
                  <c:v>228.27199999999999</c:v>
                </c:pt>
                <c:pt idx="23188">
                  <c:v>228.60599999999999</c:v>
                </c:pt>
                <c:pt idx="23189">
                  <c:v>228.935</c:v>
                </c:pt>
                <c:pt idx="23190">
                  <c:v>229.26</c:v>
                </c:pt>
                <c:pt idx="23191">
                  <c:v>229.58</c:v>
                </c:pt>
                <c:pt idx="23192">
                  <c:v>229.89500000000001</c:v>
                </c:pt>
                <c:pt idx="23193">
                  <c:v>230.20699999999999</c:v>
                </c:pt>
                <c:pt idx="23194">
                  <c:v>230.51300000000001</c:v>
                </c:pt>
                <c:pt idx="23195">
                  <c:v>230.815</c:v>
                </c:pt>
                <c:pt idx="23196">
                  <c:v>231.11299999999997</c:v>
                </c:pt>
                <c:pt idx="23197">
                  <c:v>231.405</c:v>
                </c:pt>
                <c:pt idx="23198">
                  <c:v>231.69399999999999</c:v>
                </c:pt>
                <c:pt idx="23199">
                  <c:v>231.977</c:v>
                </c:pt>
                <c:pt idx="23200">
                  <c:v>232.256</c:v>
                </c:pt>
                <c:pt idx="23201">
                  <c:v>232.53</c:v>
                </c:pt>
                <c:pt idx="23202">
                  <c:v>232.79900000000001</c:v>
                </c:pt>
                <c:pt idx="23203">
                  <c:v>233.06399999999999</c:v>
                </c:pt>
                <c:pt idx="23204">
                  <c:v>233.32400000000001</c:v>
                </c:pt>
                <c:pt idx="23205">
                  <c:v>233.57900000000001</c:v>
                </c:pt>
                <c:pt idx="23206">
                  <c:v>233.82900000000001</c:v>
                </c:pt>
                <c:pt idx="23207">
                  <c:v>234.07399999999998</c:v>
                </c:pt>
                <c:pt idx="23208">
                  <c:v>234.315</c:v>
                </c:pt>
                <c:pt idx="23209">
                  <c:v>234.55100000000004</c:v>
                </c:pt>
                <c:pt idx="23210">
                  <c:v>234.78200000000001</c:v>
                </c:pt>
                <c:pt idx="23211">
                  <c:v>235.00800000000001</c:v>
                </c:pt>
                <c:pt idx="23212">
                  <c:v>235.22900000000001</c:v>
                </c:pt>
                <c:pt idx="23213">
                  <c:v>235.44499999999999</c:v>
                </c:pt>
                <c:pt idx="23214">
                  <c:v>235.65600000000001</c:v>
                </c:pt>
                <c:pt idx="23215">
                  <c:v>235.863</c:v>
                </c:pt>
                <c:pt idx="23216">
                  <c:v>236.06399999999999</c:v>
                </c:pt>
                <c:pt idx="23217">
                  <c:v>236.261</c:v>
                </c:pt>
                <c:pt idx="23218">
                  <c:v>236.45200000000011</c:v>
                </c:pt>
                <c:pt idx="23219">
                  <c:v>236.63900000000001</c:v>
                </c:pt>
                <c:pt idx="23220">
                  <c:v>236.82000000000011</c:v>
                </c:pt>
                <c:pt idx="23221">
                  <c:v>236.99700000000001</c:v>
                </c:pt>
                <c:pt idx="23222">
                  <c:v>237.16900000000001</c:v>
                </c:pt>
                <c:pt idx="23223">
                  <c:v>237.33500000000001</c:v>
                </c:pt>
                <c:pt idx="23224">
                  <c:v>237.49700000000001</c:v>
                </c:pt>
                <c:pt idx="23225">
                  <c:v>237.65300000000002</c:v>
                </c:pt>
                <c:pt idx="23226">
                  <c:v>237.80500000000001</c:v>
                </c:pt>
                <c:pt idx="23227">
                  <c:v>237.95200000000011</c:v>
                </c:pt>
                <c:pt idx="23228">
                  <c:v>238.09300000000002</c:v>
                </c:pt>
                <c:pt idx="23229">
                  <c:v>238.23</c:v>
                </c:pt>
                <c:pt idx="23230">
                  <c:v>238.3610000000001</c:v>
                </c:pt>
                <c:pt idx="23231">
                  <c:v>238.48800000000011</c:v>
                </c:pt>
                <c:pt idx="23232">
                  <c:v>238.60900000000001</c:v>
                </c:pt>
                <c:pt idx="23233">
                  <c:v>238.72499999999999</c:v>
                </c:pt>
                <c:pt idx="23234">
                  <c:v>238.83700000000007</c:v>
                </c:pt>
                <c:pt idx="23235">
                  <c:v>238.94300000000001</c:v>
                </c:pt>
                <c:pt idx="23236">
                  <c:v>239.04399999999998</c:v>
                </c:pt>
                <c:pt idx="23237">
                  <c:v>239.14</c:v>
                </c:pt>
                <c:pt idx="23238">
                  <c:v>239.23099999999999</c:v>
                </c:pt>
                <c:pt idx="23239">
                  <c:v>239.31700000000001</c:v>
                </c:pt>
                <c:pt idx="23240">
                  <c:v>239.39800000000011</c:v>
                </c:pt>
                <c:pt idx="23241">
                  <c:v>239.47399999999999</c:v>
                </c:pt>
                <c:pt idx="23242">
                  <c:v>239.54499999999999</c:v>
                </c:pt>
                <c:pt idx="23243">
                  <c:v>239.61099999999999</c:v>
                </c:pt>
                <c:pt idx="23244">
                  <c:v>239.672</c:v>
                </c:pt>
                <c:pt idx="23245">
                  <c:v>239.72800000000001</c:v>
                </c:pt>
                <c:pt idx="23246">
                  <c:v>239.77899999999997</c:v>
                </c:pt>
                <c:pt idx="23247">
                  <c:v>239.82500000000007</c:v>
                </c:pt>
                <c:pt idx="23248">
                  <c:v>239.86500000000001</c:v>
                </c:pt>
                <c:pt idx="23249">
                  <c:v>239.90100000000001</c:v>
                </c:pt>
                <c:pt idx="23250">
                  <c:v>239.93200000000004</c:v>
                </c:pt>
                <c:pt idx="23251">
                  <c:v>239.95800000000011</c:v>
                </c:pt>
                <c:pt idx="23252">
                  <c:v>239.97900000000001</c:v>
                </c:pt>
                <c:pt idx="23253">
                  <c:v>239.994</c:v>
                </c:pt>
                <c:pt idx="23254">
                  <c:v>240.005</c:v>
                </c:pt>
                <c:pt idx="23255">
                  <c:v>240.011</c:v>
                </c:pt>
                <c:pt idx="23256">
                  <c:v>240.012</c:v>
                </c:pt>
                <c:pt idx="23257">
                  <c:v>240.00800000000001</c:v>
                </c:pt>
                <c:pt idx="23258">
                  <c:v>239.999</c:v>
                </c:pt>
                <c:pt idx="23259">
                  <c:v>239.98500000000001</c:v>
                </c:pt>
                <c:pt idx="23260">
                  <c:v>239.96600000000001</c:v>
                </c:pt>
                <c:pt idx="23261">
                  <c:v>239.94300000000001</c:v>
                </c:pt>
                <c:pt idx="23262">
                  <c:v>239.91399999999999</c:v>
                </c:pt>
                <c:pt idx="23263">
                  <c:v>239.88100000000011</c:v>
                </c:pt>
                <c:pt idx="23264">
                  <c:v>239.84200000000001</c:v>
                </c:pt>
                <c:pt idx="23265">
                  <c:v>239.79900000000001</c:v>
                </c:pt>
                <c:pt idx="23266">
                  <c:v>239.751</c:v>
                </c:pt>
                <c:pt idx="23267">
                  <c:v>239.69800000000001</c:v>
                </c:pt>
                <c:pt idx="23268">
                  <c:v>239.64099999999999</c:v>
                </c:pt>
                <c:pt idx="23269">
                  <c:v>239.578</c:v>
                </c:pt>
                <c:pt idx="23270">
                  <c:v>239.511</c:v>
                </c:pt>
                <c:pt idx="23271">
                  <c:v>239.43900000000002</c:v>
                </c:pt>
                <c:pt idx="23272">
                  <c:v>239.36200000000011</c:v>
                </c:pt>
                <c:pt idx="23273">
                  <c:v>239.28100000000001</c:v>
                </c:pt>
                <c:pt idx="23274">
                  <c:v>239.19499999999999</c:v>
                </c:pt>
                <c:pt idx="23275">
                  <c:v>239.10399999999998</c:v>
                </c:pt>
                <c:pt idx="23276">
                  <c:v>239.00800000000001</c:v>
                </c:pt>
                <c:pt idx="23277">
                  <c:v>238.90800000000004</c:v>
                </c:pt>
                <c:pt idx="23278">
                  <c:v>238.803</c:v>
                </c:pt>
                <c:pt idx="23279">
                  <c:v>238.69300000000001</c:v>
                </c:pt>
                <c:pt idx="23280">
                  <c:v>238.57900000000001</c:v>
                </c:pt>
                <c:pt idx="23281">
                  <c:v>238.46</c:v>
                </c:pt>
                <c:pt idx="23282">
                  <c:v>238.33700000000007</c:v>
                </c:pt>
                <c:pt idx="23283">
                  <c:v>238.20899999999997</c:v>
                </c:pt>
                <c:pt idx="23284">
                  <c:v>238.07599999999999</c:v>
                </c:pt>
                <c:pt idx="23285">
                  <c:v>237.93900000000002</c:v>
                </c:pt>
                <c:pt idx="23286">
                  <c:v>237.798</c:v>
                </c:pt>
                <c:pt idx="23287">
                  <c:v>237.65200000000004</c:v>
                </c:pt>
                <c:pt idx="23288">
                  <c:v>237.501</c:v>
                </c:pt>
                <c:pt idx="23289">
                  <c:v>237.34700000000001</c:v>
                </c:pt>
                <c:pt idx="23290">
                  <c:v>237.18700000000001</c:v>
                </c:pt>
                <c:pt idx="23291">
                  <c:v>237.024</c:v>
                </c:pt>
                <c:pt idx="23292">
                  <c:v>236.8550000000001</c:v>
                </c:pt>
                <c:pt idx="23293">
                  <c:v>236.68300000000002</c:v>
                </c:pt>
                <c:pt idx="23294">
                  <c:v>236.506</c:v>
                </c:pt>
                <c:pt idx="23295">
                  <c:v>236.32500000000007</c:v>
                </c:pt>
                <c:pt idx="23296">
                  <c:v>236.14</c:v>
                </c:pt>
                <c:pt idx="23297">
                  <c:v>235.95000000000007</c:v>
                </c:pt>
                <c:pt idx="23298">
                  <c:v>235.756</c:v>
                </c:pt>
                <c:pt idx="23299">
                  <c:v>235.55800000000011</c:v>
                </c:pt>
                <c:pt idx="23300">
                  <c:v>235.35600000000011</c:v>
                </c:pt>
                <c:pt idx="23301">
                  <c:v>235.15</c:v>
                </c:pt>
                <c:pt idx="23302">
                  <c:v>234.93900000000002</c:v>
                </c:pt>
                <c:pt idx="23303">
                  <c:v>234.72499999999999</c:v>
                </c:pt>
                <c:pt idx="23304">
                  <c:v>234.506</c:v>
                </c:pt>
                <c:pt idx="23305">
                  <c:v>234.28300000000002</c:v>
                </c:pt>
                <c:pt idx="23306">
                  <c:v>234.05600000000001</c:v>
                </c:pt>
                <c:pt idx="23307">
                  <c:v>233.82500000000007</c:v>
                </c:pt>
                <c:pt idx="23308">
                  <c:v>233.59100000000001</c:v>
                </c:pt>
                <c:pt idx="23309">
                  <c:v>233.35200000000012</c:v>
                </c:pt>
                <c:pt idx="23310">
                  <c:v>233.10900000000001</c:v>
                </c:pt>
                <c:pt idx="23311">
                  <c:v>232.863</c:v>
                </c:pt>
                <c:pt idx="23312">
                  <c:v>232.61199999999999</c:v>
                </c:pt>
                <c:pt idx="23313">
                  <c:v>232.35800000000012</c:v>
                </c:pt>
                <c:pt idx="23314">
                  <c:v>232.1</c:v>
                </c:pt>
                <c:pt idx="23315">
                  <c:v>231.83800000000011</c:v>
                </c:pt>
                <c:pt idx="23316">
                  <c:v>231.572</c:v>
                </c:pt>
                <c:pt idx="23317">
                  <c:v>231.303</c:v>
                </c:pt>
                <c:pt idx="23318">
                  <c:v>231.03</c:v>
                </c:pt>
                <c:pt idx="23319">
                  <c:v>230.75299999999999</c:v>
                </c:pt>
                <c:pt idx="23320">
                  <c:v>230.47200000000001</c:v>
                </c:pt>
                <c:pt idx="23321">
                  <c:v>230.18800000000007</c:v>
                </c:pt>
                <c:pt idx="23322">
                  <c:v>229.90100000000001</c:v>
                </c:pt>
                <c:pt idx="23323">
                  <c:v>229.60999999999999</c:v>
                </c:pt>
                <c:pt idx="23324">
                  <c:v>229.315</c:v>
                </c:pt>
                <c:pt idx="23325">
                  <c:v>229.017</c:v>
                </c:pt>
                <c:pt idx="23326">
                  <c:v>228.71499999999995</c:v>
                </c:pt>
                <c:pt idx="23327">
                  <c:v>228.41</c:v>
                </c:pt>
                <c:pt idx="23328">
                  <c:v>228.102</c:v>
                </c:pt>
                <c:pt idx="23329">
                  <c:v>227.79</c:v>
                </c:pt>
                <c:pt idx="23330">
                  <c:v>227.47499999999999</c:v>
                </c:pt>
                <c:pt idx="23331">
                  <c:v>227.15600000000001</c:v>
                </c:pt>
                <c:pt idx="23332">
                  <c:v>226.834</c:v>
                </c:pt>
                <c:pt idx="23333">
                  <c:v>226.50899999999999</c:v>
                </c:pt>
                <c:pt idx="23334">
                  <c:v>226.18100000000001</c:v>
                </c:pt>
                <c:pt idx="23335">
                  <c:v>225.85000000000011</c:v>
                </c:pt>
                <c:pt idx="23336">
                  <c:v>225.51499999999999</c:v>
                </c:pt>
                <c:pt idx="23337">
                  <c:v>225.178</c:v>
                </c:pt>
                <c:pt idx="23338">
                  <c:v>224.83700000000007</c:v>
                </c:pt>
                <c:pt idx="23339">
                  <c:v>224.49300000000002</c:v>
                </c:pt>
                <c:pt idx="23340">
                  <c:v>224.14699999999999</c:v>
                </c:pt>
                <c:pt idx="23341">
                  <c:v>223.797</c:v>
                </c:pt>
                <c:pt idx="23342">
                  <c:v>223.44399999999999</c:v>
                </c:pt>
                <c:pt idx="23343">
                  <c:v>223.089</c:v>
                </c:pt>
                <c:pt idx="23344">
                  <c:v>222.73</c:v>
                </c:pt>
                <c:pt idx="23345">
                  <c:v>222.369</c:v>
                </c:pt>
                <c:pt idx="23346">
                  <c:v>222.005</c:v>
                </c:pt>
                <c:pt idx="23347">
                  <c:v>221.63800000000001</c:v>
                </c:pt>
                <c:pt idx="23348">
                  <c:v>221.26900000000001</c:v>
                </c:pt>
                <c:pt idx="23349">
                  <c:v>220.89600000000004</c:v>
                </c:pt>
                <c:pt idx="23350">
                  <c:v>220.52200000000011</c:v>
                </c:pt>
                <c:pt idx="23351">
                  <c:v>220.14399999999998</c:v>
                </c:pt>
                <c:pt idx="23352">
                  <c:v>219.76399999999998</c:v>
                </c:pt>
                <c:pt idx="23353">
                  <c:v>219.38100000000011</c:v>
                </c:pt>
                <c:pt idx="23354">
                  <c:v>218.99600000000001</c:v>
                </c:pt>
                <c:pt idx="23355">
                  <c:v>218.608</c:v>
                </c:pt>
                <c:pt idx="23356">
                  <c:v>218.21799999999999</c:v>
                </c:pt>
                <c:pt idx="23357">
                  <c:v>217.82500000000007</c:v>
                </c:pt>
                <c:pt idx="23358">
                  <c:v>217.43100000000001</c:v>
                </c:pt>
                <c:pt idx="23359">
                  <c:v>217.03300000000002</c:v>
                </c:pt>
                <c:pt idx="23360">
                  <c:v>216.63399999999999</c:v>
                </c:pt>
                <c:pt idx="23361">
                  <c:v>216.232</c:v>
                </c:pt>
                <c:pt idx="23362">
                  <c:v>215.82800000000012</c:v>
                </c:pt>
                <c:pt idx="23363">
                  <c:v>215.42100000000011</c:v>
                </c:pt>
                <c:pt idx="23364">
                  <c:v>215.01300000000001</c:v>
                </c:pt>
                <c:pt idx="23365">
                  <c:v>214.602</c:v>
                </c:pt>
                <c:pt idx="23366">
                  <c:v>214.19</c:v>
                </c:pt>
                <c:pt idx="23367">
                  <c:v>213.77499999999998</c:v>
                </c:pt>
                <c:pt idx="23368">
                  <c:v>213.35800000000012</c:v>
                </c:pt>
                <c:pt idx="23369">
                  <c:v>212.94</c:v>
                </c:pt>
                <c:pt idx="23370">
                  <c:v>212.51900000000001</c:v>
                </c:pt>
                <c:pt idx="23371">
                  <c:v>212.09700000000001</c:v>
                </c:pt>
                <c:pt idx="23372">
                  <c:v>211.672</c:v>
                </c:pt>
                <c:pt idx="23373">
                  <c:v>211.24599999999998</c:v>
                </c:pt>
                <c:pt idx="23374">
                  <c:v>210.81800000000001</c:v>
                </c:pt>
                <c:pt idx="23375">
                  <c:v>210.38900000000001</c:v>
                </c:pt>
                <c:pt idx="23376">
                  <c:v>209.95700000000011</c:v>
                </c:pt>
                <c:pt idx="23377">
                  <c:v>209.524</c:v>
                </c:pt>
                <c:pt idx="23378">
                  <c:v>209.089</c:v>
                </c:pt>
                <c:pt idx="23379">
                  <c:v>208.65300000000002</c:v>
                </c:pt>
                <c:pt idx="23380">
                  <c:v>208.21499999999995</c:v>
                </c:pt>
                <c:pt idx="23381">
                  <c:v>207.77599999999998</c:v>
                </c:pt>
                <c:pt idx="23382">
                  <c:v>207.33500000000001</c:v>
                </c:pt>
                <c:pt idx="23383">
                  <c:v>206.893</c:v>
                </c:pt>
                <c:pt idx="23384">
                  <c:v>206.44900000000001</c:v>
                </c:pt>
                <c:pt idx="23385">
                  <c:v>206.00399999999999</c:v>
                </c:pt>
                <c:pt idx="23386">
                  <c:v>205.55800000000011</c:v>
                </c:pt>
                <c:pt idx="23387">
                  <c:v>205.10999999999999</c:v>
                </c:pt>
                <c:pt idx="23388">
                  <c:v>204.66200000000001</c:v>
                </c:pt>
                <c:pt idx="23389">
                  <c:v>204.21199999999999</c:v>
                </c:pt>
                <c:pt idx="23390">
                  <c:v>203.76</c:v>
                </c:pt>
                <c:pt idx="23391">
                  <c:v>203.30800000000011</c:v>
                </c:pt>
                <c:pt idx="23392">
                  <c:v>202.8550000000001</c:v>
                </c:pt>
                <c:pt idx="23393">
                  <c:v>202.4</c:v>
                </c:pt>
                <c:pt idx="23394">
                  <c:v>201.94499999999999</c:v>
                </c:pt>
                <c:pt idx="23395">
                  <c:v>201.48800000000011</c:v>
                </c:pt>
                <c:pt idx="23396">
                  <c:v>201.03100000000001</c:v>
                </c:pt>
                <c:pt idx="23397">
                  <c:v>200.57300000000001</c:v>
                </c:pt>
                <c:pt idx="23398">
                  <c:v>200.11399999999998</c:v>
                </c:pt>
                <c:pt idx="23399">
                  <c:v>199.654</c:v>
                </c:pt>
                <c:pt idx="23400">
                  <c:v>199.19300000000001</c:v>
                </c:pt>
                <c:pt idx="23401">
                  <c:v>198.732</c:v>
                </c:pt>
                <c:pt idx="23402">
                  <c:v>198.26999999999998</c:v>
                </c:pt>
                <c:pt idx="23403">
                  <c:v>197.80700000000004</c:v>
                </c:pt>
                <c:pt idx="23404">
                  <c:v>197.34399999999999</c:v>
                </c:pt>
                <c:pt idx="23405">
                  <c:v>196.88000000000011</c:v>
                </c:pt>
                <c:pt idx="23406">
                  <c:v>196.416</c:v>
                </c:pt>
                <c:pt idx="23407">
                  <c:v>195.95100000000011</c:v>
                </c:pt>
                <c:pt idx="23408">
                  <c:v>195.4860000000001</c:v>
                </c:pt>
                <c:pt idx="23409">
                  <c:v>195.02</c:v>
                </c:pt>
                <c:pt idx="23410">
                  <c:v>194.554</c:v>
                </c:pt>
                <c:pt idx="23411">
                  <c:v>194.08700000000007</c:v>
                </c:pt>
                <c:pt idx="23412">
                  <c:v>193.62</c:v>
                </c:pt>
                <c:pt idx="23413">
                  <c:v>193.15300000000002</c:v>
                </c:pt>
                <c:pt idx="23414">
                  <c:v>192.68600000000001</c:v>
                </c:pt>
                <c:pt idx="23415">
                  <c:v>192.21899999999999</c:v>
                </c:pt>
                <c:pt idx="23416">
                  <c:v>191.751</c:v>
                </c:pt>
                <c:pt idx="23417">
                  <c:v>191.28399999999999</c:v>
                </c:pt>
                <c:pt idx="23418">
                  <c:v>190.816</c:v>
                </c:pt>
                <c:pt idx="23419">
                  <c:v>190.34800000000001</c:v>
                </c:pt>
                <c:pt idx="23420">
                  <c:v>189.88000000000011</c:v>
                </c:pt>
                <c:pt idx="23421">
                  <c:v>189.41300000000001</c:v>
                </c:pt>
                <c:pt idx="23422">
                  <c:v>188.94499999999999</c:v>
                </c:pt>
                <c:pt idx="23423">
                  <c:v>188.47800000000001</c:v>
                </c:pt>
                <c:pt idx="23424">
                  <c:v>188.011</c:v>
                </c:pt>
                <c:pt idx="23425">
                  <c:v>187.54300000000001</c:v>
                </c:pt>
                <c:pt idx="23426">
                  <c:v>187.077</c:v>
                </c:pt>
                <c:pt idx="23427">
                  <c:v>186.60999999999999</c:v>
                </c:pt>
                <c:pt idx="23428">
                  <c:v>186.14399999999998</c:v>
                </c:pt>
                <c:pt idx="23429">
                  <c:v>185.678</c:v>
                </c:pt>
                <c:pt idx="23430">
                  <c:v>185.21299999999999</c:v>
                </c:pt>
                <c:pt idx="23431">
                  <c:v>184.74799999999999</c:v>
                </c:pt>
                <c:pt idx="23432">
                  <c:v>184.28300000000002</c:v>
                </c:pt>
                <c:pt idx="23433">
                  <c:v>183.81900000000002</c:v>
                </c:pt>
                <c:pt idx="23434">
                  <c:v>183.35600000000011</c:v>
                </c:pt>
                <c:pt idx="23435">
                  <c:v>182.893</c:v>
                </c:pt>
                <c:pt idx="23436">
                  <c:v>182.43100000000001</c:v>
                </c:pt>
                <c:pt idx="23437">
                  <c:v>181.96900000000002</c:v>
                </c:pt>
                <c:pt idx="23438">
                  <c:v>181.50899999999999</c:v>
                </c:pt>
                <c:pt idx="23439">
                  <c:v>181.04900000000001</c:v>
                </c:pt>
                <c:pt idx="23440">
                  <c:v>180.589</c:v>
                </c:pt>
                <c:pt idx="23441">
                  <c:v>180.131</c:v>
                </c:pt>
                <c:pt idx="23442">
                  <c:v>179.67299999999997</c:v>
                </c:pt>
                <c:pt idx="23443">
                  <c:v>179.21599999999998</c:v>
                </c:pt>
                <c:pt idx="23444">
                  <c:v>178.761</c:v>
                </c:pt>
                <c:pt idx="23445">
                  <c:v>178.30600000000001</c:v>
                </c:pt>
                <c:pt idx="23446">
                  <c:v>177.85200000000012</c:v>
                </c:pt>
                <c:pt idx="23447">
                  <c:v>177.399</c:v>
                </c:pt>
                <c:pt idx="23448">
                  <c:v>176.947</c:v>
                </c:pt>
                <c:pt idx="23449">
                  <c:v>176.49600000000001</c:v>
                </c:pt>
                <c:pt idx="23450">
                  <c:v>176.047</c:v>
                </c:pt>
                <c:pt idx="23451">
                  <c:v>175.59800000000001</c:v>
                </c:pt>
                <c:pt idx="23452">
                  <c:v>175.15100000000001</c:v>
                </c:pt>
                <c:pt idx="23453">
                  <c:v>174.70499999999998</c:v>
                </c:pt>
                <c:pt idx="23454">
                  <c:v>174.26</c:v>
                </c:pt>
                <c:pt idx="23455">
                  <c:v>173.81700000000001</c:v>
                </c:pt>
                <c:pt idx="23456">
                  <c:v>173.375</c:v>
                </c:pt>
                <c:pt idx="23457">
                  <c:v>172.934</c:v>
                </c:pt>
                <c:pt idx="23458">
                  <c:v>172.495</c:v>
                </c:pt>
                <c:pt idx="23459">
                  <c:v>172.05700000000004</c:v>
                </c:pt>
                <c:pt idx="23460">
                  <c:v>171.62100000000001</c:v>
                </c:pt>
                <c:pt idx="23461">
                  <c:v>171.18600000000001</c:v>
                </c:pt>
                <c:pt idx="23462">
                  <c:v>170.75200000000001</c:v>
                </c:pt>
                <c:pt idx="23463">
                  <c:v>170.32100000000011</c:v>
                </c:pt>
                <c:pt idx="23464">
                  <c:v>169.8910000000001</c:v>
                </c:pt>
                <c:pt idx="23465">
                  <c:v>169.46200000000007</c:v>
                </c:pt>
                <c:pt idx="23466">
                  <c:v>169.035</c:v>
                </c:pt>
                <c:pt idx="23467">
                  <c:v>168.60999999999999</c:v>
                </c:pt>
                <c:pt idx="23468">
                  <c:v>168.18600000000001</c:v>
                </c:pt>
                <c:pt idx="23469">
                  <c:v>167.76499999999999</c:v>
                </c:pt>
                <c:pt idx="23470">
                  <c:v>167.345</c:v>
                </c:pt>
                <c:pt idx="23471">
                  <c:v>166.92600000000004</c:v>
                </c:pt>
                <c:pt idx="23472">
                  <c:v>166.51</c:v>
                </c:pt>
                <c:pt idx="23473">
                  <c:v>166.096</c:v>
                </c:pt>
                <c:pt idx="23474">
                  <c:v>165.68300000000002</c:v>
                </c:pt>
                <c:pt idx="23475">
                  <c:v>165.27299999999997</c:v>
                </c:pt>
                <c:pt idx="23476">
                  <c:v>164.864</c:v>
                </c:pt>
                <c:pt idx="23477">
                  <c:v>164.45700000000011</c:v>
                </c:pt>
                <c:pt idx="23478">
                  <c:v>164.05200000000011</c:v>
                </c:pt>
                <c:pt idx="23479">
                  <c:v>163.65</c:v>
                </c:pt>
                <c:pt idx="23480">
                  <c:v>163.24899999999997</c:v>
                </c:pt>
                <c:pt idx="23481">
                  <c:v>162.85100000000011</c:v>
                </c:pt>
                <c:pt idx="23482">
                  <c:v>162.45400000000001</c:v>
                </c:pt>
                <c:pt idx="23483">
                  <c:v>162.06</c:v>
                </c:pt>
                <c:pt idx="23484">
                  <c:v>161.66800000000001</c:v>
                </c:pt>
                <c:pt idx="23485">
                  <c:v>161.27799999999999</c:v>
                </c:pt>
                <c:pt idx="23486">
                  <c:v>160.89000000000001</c:v>
                </c:pt>
                <c:pt idx="23487">
                  <c:v>160.505</c:v>
                </c:pt>
                <c:pt idx="23488">
                  <c:v>160.12100000000001</c:v>
                </c:pt>
                <c:pt idx="23489">
                  <c:v>159.74099999999999</c:v>
                </c:pt>
                <c:pt idx="23490">
                  <c:v>159.36200000000011</c:v>
                </c:pt>
                <c:pt idx="23491">
                  <c:v>158.9860000000001</c:v>
                </c:pt>
                <c:pt idx="23492">
                  <c:v>158.61199999999999</c:v>
                </c:pt>
                <c:pt idx="23493">
                  <c:v>158.23999999999998</c:v>
                </c:pt>
                <c:pt idx="23494">
                  <c:v>157.87100000000001</c:v>
                </c:pt>
                <c:pt idx="23495">
                  <c:v>157.50399999999999</c:v>
                </c:pt>
                <c:pt idx="23496">
                  <c:v>157.13999999999999</c:v>
                </c:pt>
                <c:pt idx="23497">
                  <c:v>156.77799999999999</c:v>
                </c:pt>
                <c:pt idx="23498">
                  <c:v>156.41800000000001</c:v>
                </c:pt>
                <c:pt idx="23499">
                  <c:v>156.06100000000001</c:v>
                </c:pt>
                <c:pt idx="23500">
                  <c:v>155.70699999999999</c:v>
                </c:pt>
                <c:pt idx="23501">
                  <c:v>155.3550000000001</c:v>
                </c:pt>
                <c:pt idx="23502">
                  <c:v>155.006</c:v>
                </c:pt>
                <c:pt idx="23503">
                  <c:v>154.65900000000002</c:v>
                </c:pt>
                <c:pt idx="23504">
                  <c:v>154.315</c:v>
                </c:pt>
                <c:pt idx="23505">
                  <c:v>153.97300000000001</c:v>
                </c:pt>
                <c:pt idx="23506">
                  <c:v>153.63399999999999</c:v>
                </c:pt>
                <c:pt idx="23507">
                  <c:v>153.298</c:v>
                </c:pt>
                <c:pt idx="23508">
                  <c:v>152.964</c:v>
                </c:pt>
                <c:pt idx="23509">
                  <c:v>152.63300000000001</c:v>
                </c:pt>
                <c:pt idx="23510">
                  <c:v>152.304</c:v>
                </c:pt>
                <c:pt idx="23511">
                  <c:v>151.97900000000001</c:v>
                </c:pt>
                <c:pt idx="23512">
                  <c:v>151.655</c:v>
                </c:pt>
                <c:pt idx="23513">
                  <c:v>151.33500000000001</c:v>
                </c:pt>
                <c:pt idx="23514">
                  <c:v>151.017</c:v>
                </c:pt>
                <c:pt idx="23515">
                  <c:v>150.70299999999997</c:v>
                </c:pt>
                <c:pt idx="23516">
                  <c:v>150.39000000000001</c:v>
                </c:pt>
                <c:pt idx="23517">
                  <c:v>150.08100000000007</c:v>
                </c:pt>
                <c:pt idx="23518">
                  <c:v>149.77399999999992</c:v>
                </c:pt>
                <c:pt idx="23519">
                  <c:v>149.471</c:v>
                </c:pt>
                <c:pt idx="23520">
                  <c:v>149.16900000000001</c:v>
                </c:pt>
                <c:pt idx="23521">
                  <c:v>148.87100000000001</c:v>
                </c:pt>
                <c:pt idx="23522">
                  <c:v>148.57599999999999</c:v>
                </c:pt>
                <c:pt idx="23523">
                  <c:v>148.28300000000002</c:v>
                </c:pt>
                <c:pt idx="23524">
                  <c:v>147.99300000000002</c:v>
                </c:pt>
                <c:pt idx="23525">
                  <c:v>147.70599999999999</c:v>
                </c:pt>
                <c:pt idx="23526">
                  <c:v>147.42200000000011</c:v>
                </c:pt>
                <c:pt idx="23527">
                  <c:v>147.14099999999999</c:v>
                </c:pt>
                <c:pt idx="23528">
                  <c:v>146.86200000000011</c:v>
                </c:pt>
                <c:pt idx="23529">
                  <c:v>146.58600000000001</c:v>
                </c:pt>
                <c:pt idx="23530">
                  <c:v>146.31399999999999</c:v>
                </c:pt>
                <c:pt idx="23531">
                  <c:v>146.04399999999998</c:v>
                </c:pt>
                <c:pt idx="23532">
                  <c:v>145.77599999999998</c:v>
                </c:pt>
                <c:pt idx="23533">
                  <c:v>145.512</c:v>
                </c:pt>
                <c:pt idx="23534">
                  <c:v>145.251</c:v>
                </c:pt>
                <c:pt idx="23535">
                  <c:v>144.9920000000001</c:v>
                </c:pt>
                <c:pt idx="23536">
                  <c:v>144.73699999999999</c:v>
                </c:pt>
                <c:pt idx="23537">
                  <c:v>144.48400000000001</c:v>
                </c:pt>
                <c:pt idx="23538">
                  <c:v>144.23399999999998</c:v>
                </c:pt>
                <c:pt idx="23539">
                  <c:v>143.98700000000011</c:v>
                </c:pt>
                <c:pt idx="23540">
                  <c:v>143.74299999999999</c:v>
                </c:pt>
                <c:pt idx="23541">
                  <c:v>143.501</c:v>
                </c:pt>
                <c:pt idx="23542">
                  <c:v>143.26300000000001</c:v>
                </c:pt>
                <c:pt idx="23543">
                  <c:v>143.02700000000004</c:v>
                </c:pt>
                <c:pt idx="23544">
                  <c:v>142.79399999999998</c:v>
                </c:pt>
                <c:pt idx="23545">
                  <c:v>142.56399999999999</c:v>
                </c:pt>
                <c:pt idx="23546">
                  <c:v>142.33700000000007</c:v>
                </c:pt>
                <c:pt idx="23547">
                  <c:v>142.11299999999997</c:v>
                </c:pt>
                <c:pt idx="23548">
                  <c:v>141.8910000000001</c:v>
                </c:pt>
                <c:pt idx="23549">
                  <c:v>141.67299999999997</c:v>
                </c:pt>
                <c:pt idx="23550">
                  <c:v>141.45700000000011</c:v>
                </c:pt>
                <c:pt idx="23551">
                  <c:v>141.24399999999989</c:v>
                </c:pt>
                <c:pt idx="23552">
                  <c:v>141.03399999999999</c:v>
                </c:pt>
                <c:pt idx="23553">
                  <c:v>140.82700000000011</c:v>
                </c:pt>
                <c:pt idx="23554">
                  <c:v>140.62200000000001</c:v>
                </c:pt>
                <c:pt idx="23555">
                  <c:v>140.41999999999999</c:v>
                </c:pt>
                <c:pt idx="23556">
                  <c:v>140.221</c:v>
                </c:pt>
                <c:pt idx="23557">
                  <c:v>140.02500000000001</c:v>
                </c:pt>
                <c:pt idx="23558">
                  <c:v>139.83200000000011</c:v>
                </c:pt>
                <c:pt idx="23559">
                  <c:v>139.64099999999999</c:v>
                </c:pt>
                <c:pt idx="23560">
                  <c:v>139.453</c:v>
                </c:pt>
                <c:pt idx="23561">
                  <c:v>139.268</c:v>
                </c:pt>
                <c:pt idx="23562">
                  <c:v>139.08600000000001</c:v>
                </c:pt>
                <c:pt idx="23563">
                  <c:v>138.90600000000001</c:v>
                </c:pt>
                <c:pt idx="23564">
                  <c:v>138.72900000000001</c:v>
                </c:pt>
                <c:pt idx="23565">
                  <c:v>138.554</c:v>
                </c:pt>
                <c:pt idx="23566">
                  <c:v>138.38200000000012</c:v>
                </c:pt>
                <c:pt idx="23567">
                  <c:v>138.21299999999999</c:v>
                </c:pt>
                <c:pt idx="23568">
                  <c:v>138.047</c:v>
                </c:pt>
                <c:pt idx="23569">
                  <c:v>137.88300000000001</c:v>
                </c:pt>
                <c:pt idx="23570">
                  <c:v>137.72200000000001</c:v>
                </c:pt>
                <c:pt idx="23571">
                  <c:v>137.56300000000002</c:v>
                </c:pt>
                <c:pt idx="23572">
                  <c:v>137.40700000000001</c:v>
                </c:pt>
                <c:pt idx="23573">
                  <c:v>137.25299999999999</c:v>
                </c:pt>
                <c:pt idx="23574">
                  <c:v>137.102</c:v>
                </c:pt>
                <c:pt idx="23575">
                  <c:v>136.95400000000001</c:v>
                </c:pt>
                <c:pt idx="23576">
                  <c:v>136.80800000000011</c:v>
                </c:pt>
                <c:pt idx="23577">
                  <c:v>136.66399999999999</c:v>
                </c:pt>
                <c:pt idx="23578">
                  <c:v>136.523</c:v>
                </c:pt>
                <c:pt idx="23579">
                  <c:v>136.3850000000001</c:v>
                </c:pt>
                <c:pt idx="23580">
                  <c:v>136.24899999999997</c:v>
                </c:pt>
                <c:pt idx="23581">
                  <c:v>136.11499999999998</c:v>
                </c:pt>
                <c:pt idx="23582">
                  <c:v>135.98400000000001</c:v>
                </c:pt>
                <c:pt idx="23583">
                  <c:v>135.8550000000001</c:v>
                </c:pt>
                <c:pt idx="23584">
                  <c:v>135.72800000000001</c:v>
                </c:pt>
                <c:pt idx="23585">
                  <c:v>135.60399999999998</c:v>
                </c:pt>
                <c:pt idx="23586">
                  <c:v>135.48200000000011</c:v>
                </c:pt>
                <c:pt idx="23587">
                  <c:v>135.36200000000011</c:v>
                </c:pt>
                <c:pt idx="23588">
                  <c:v>135.24399999999989</c:v>
                </c:pt>
                <c:pt idx="23589">
                  <c:v>135.12900000000002</c:v>
                </c:pt>
                <c:pt idx="23590">
                  <c:v>135.01599999999999</c:v>
                </c:pt>
                <c:pt idx="23591">
                  <c:v>134.905</c:v>
                </c:pt>
                <c:pt idx="23592">
                  <c:v>134.79599999999999</c:v>
                </c:pt>
                <c:pt idx="23593">
                  <c:v>134.69</c:v>
                </c:pt>
                <c:pt idx="23594">
                  <c:v>134.58500000000001</c:v>
                </c:pt>
                <c:pt idx="23595">
                  <c:v>134.483</c:v>
                </c:pt>
                <c:pt idx="23596">
                  <c:v>134.38300000000001</c:v>
                </c:pt>
                <c:pt idx="23597">
                  <c:v>134.28399999999999</c:v>
                </c:pt>
                <c:pt idx="23598">
                  <c:v>134.18800000000007</c:v>
                </c:pt>
                <c:pt idx="23599">
                  <c:v>134.09399999999999</c:v>
                </c:pt>
                <c:pt idx="23600">
                  <c:v>134.00200000000001</c:v>
                </c:pt>
                <c:pt idx="23601">
                  <c:v>133.911</c:v>
                </c:pt>
                <c:pt idx="23602">
                  <c:v>133.82300000000001</c:v>
                </c:pt>
                <c:pt idx="23603">
                  <c:v>133.73599999999999</c:v>
                </c:pt>
                <c:pt idx="23604">
                  <c:v>133.65100000000001</c:v>
                </c:pt>
                <c:pt idx="23605">
                  <c:v>133.56800000000001</c:v>
                </c:pt>
                <c:pt idx="23606">
                  <c:v>133.48700000000011</c:v>
                </c:pt>
                <c:pt idx="23607">
                  <c:v>133.40800000000004</c:v>
                </c:pt>
                <c:pt idx="23608">
                  <c:v>133.33000000000001</c:v>
                </c:pt>
                <c:pt idx="23609">
                  <c:v>133.25399999999999</c:v>
                </c:pt>
                <c:pt idx="23610">
                  <c:v>133.18</c:v>
                </c:pt>
                <c:pt idx="23611">
                  <c:v>133.107</c:v>
                </c:pt>
                <c:pt idx="23612">
                  <c:v>133.036</c:v>
                </c:pt>
                <c:pt idx="23613">
                  <c:v>132.96700000000001</c:v>
                </c:pt>
                <c:pt idx="23614">
                  <c:v>132.899</c:v>
                </c:pt>
                <c:pt idx="23615">
                  <c:v>132.833</c:v>
                </c:pt>
                <c:pt idx="23616">
                  <c:v>132.768</c:v>
                </c:pt>
                <c:pt idx="23617">
                  <c:v>132.70499999999998</c:v>
                </c:pt>
                <c:pt idx="23618">
                  <c:v>132.64299999999997</c:v>
                </c:pt>
                <c:pt idx="23619">
                  <c:v>132.583</c:v>
                </c:pt>
                <c:pt idx="23620">
                  <c:v>132.524</c:v>
                </c:pt>
                <c:pt idx="23621">
                  <c:v>132.46600000000001</c:v>
                </c:pt>
                <c:pt idx="23622">
                  <c:v>132.41</c:v>
                </c:pt>
                <c:pt idx="23623">
                  <c:v>132.3550000000001</c:v>
                </c:pt>
                <c:pt idx="23624">
                  <c:v>132.30100000000004</c:v>
                </c:pt>
                <c:pt idx="23625">
                  <c:v>132.24899999999997</c:v>
                </c:pt>
                <c:pt idx="23626">
                  <c:v>132.197</c:v>
                </c:pt>
                <c:pt idx="23627">
                  <c:v>132.14699999999999</c:v>
                </c:pt>
                <c:pt idx="23628">
                  <c:v>132.09900000000002</c:v>
                </c:pt>
                <c:pt idx="23629">
                  <c:v>132.05100000000004</c:v>
                </c:pt>
                <c:pt idx="23630">
                  <c:v>132.00399999999999</c:v>
                </c:pt>
                <c:pt idx="23631">
                  <c:v>131.95800000000011</c:v>
                </c:pt>
                <c:pt idx="23632">
                  <c:v>131.91399999999999</c:v>
                </c:pt>
                <c:pt idx="23633">
                  <c:v>131.87</c:v>
                </c:pt>
                <c:pt idx="23634">
                  <c:v>131.82800000000012</c:v>
                </c:pt>
                <c:pt idx="23635">
                  <c:v>131.786</c:v>
                </c:pt>
                <c:pt idx="23636">
                  <c:v>131.74499999999998</c:v>
                </c:pt>
                <c:pt idx="23637">
                  <c:v>131.70499999999998</c:v>
                </c:pt>
                <c:pt idx="23638">
                  <c:v>131.667</c:v>
                </c:pt>
                <c:pt idx="23639">
                  <c:v>131.62800000000001</c:v>
                </c:pt>
                <c:pt idx="23640">
                  <c:v>131.59100000000001</c:v>
                </c:pt>
                <c:pt idx="23641">
                  <c:v>131.55500000000001</c:v>
                </c:pt>
                <c:pt idx="23642">
                  <c:v>131.51900000000001</c:v>
                </c:pt>
                <c:pt idx="23643">
                  <c:v>131.48400000000001</c:v>
                </c:pt>
                <c:pt idx="23644">
                  <c:v>131.44900000000001</c:v>
                </c:pt>
                <c:pt idx="23645">
                  <c:v>131.41499999999999</c:v>
                </c:pt>
                <c:pt idx="23646">
                  <c:v>131.38200000000012</c:v>
                </c:pt>
                <c:pt idx="23647">
                  <c:v>131.35000000000011</c:v>
                </c:pt>
                <c:pt idx="23648">
                  <c:v>131.31800000000001</c:v>
                </c:pt>
                <c:pt idx="23649">
                  <c:v>131.28700000000001</c:v>
                </c:pt>
                <c:pt idx="23650">
                  <c:v>131.256</c:v>
                </c:pt>
                <c:pt idx="23651">
                  <c:v>131.226</c:v>
                </c:pt>
                <c:pt idx="23652">
                  <c:v>131.196</c:v>
                </c:pt>
                <c:pt idx="23653">
                  <c:v>131.166</c:v>
                </c:pt>
                <c:pt idx="23654">
                  <c:v>131.137</c:v>
                </c:pt>
                <c:pt idx="23655">
                  <c:v>131.10900000000001</c:v>
                </c:pt>
                <c:pt idx="23656">
                  <c:v>131.08100000000007</c:v>
                </c:pt>
                <c:pt idx="23657">
                  <c:v>131.053</c:v>
                </c:pt>
                <c:pt idx="23658">
                  <c:v>131.02500000000001</c:v>
                </c:pt>
                <c:pt idx="23659">
                  <c:v>130.9980000000001</c:v>
                </c:pt>
                <c:pt idx="23660">
                  <c:v>130.971</c:v>
                </c:pt>
                <c:pt idx="23661">
                  <c:v>130.94399999999999</c:v>
                </c:pt>
                <c:pt idx="23662">
                  <c:v>130.91800000000001</c:v>
                </c:pt>
                <c:pt idx="23663">
                  <c:v>130.89200000000011</c:v>
                </c:pt>
                <c:pt idx="23664">
                  <c:v>130.86600000000001</c:v>
                </c:pt>
                <c:pt idx="23665">
                  <c:v>130.84</c:v>
                </c:pt>
                <c:pt idx="23666">
                  <c:v>130.81399999999999</c:v>
                </c:pt>
                <c:pt idx="23667">
                  <c:v>130.78900000000002</c:v>
                </c:pt>
                <c:pt idx="23668">
                  <c:v>130.76300000000001</c:v>
                </c:pt>
                <c:pt idx="23669">
                  <c:v>130.738</c:v>
                </c:pt>
                <c:pt idx="23670">
                  <c:v>130.71199999999999</c:v>
                </c:pt>
                <c:pt idx="23671">
                  <c:v>130.68700000000001</c:v>
                </c:pt>
                <c:pt idx="23672">
                  <c:v>130.66200000000001</c:v>
                </c:pt>
                <c:pt idx="23673">
                  <c:v>130.637</c:v>
                </c:pt>
                <c:pt idx="23674">
                  <c:v>130.61099999999999</c:v>
                </c:pt>
                <c:pt idx="23675">
                  <c:v>130.58600000000001</c:v>
                </c:pt>
                <c:pt idx="23676">
                  <c:v>130.56100000000001</c:v>
                </c:pt>
                <c:pt idx="23677">
                  <c:v>130.536</c:v>
                </c:pt>
                <c:pt idx="23678">
                  <c:v>130.51</c:v>
                </c:pt>
                <c:pt idx="23679">
                  <c:v>130.48500000000001</c:v>
                </c:pt>
                <c:pt idx="23680">
                  <c:v>130.459</c:v>
                </c:pt>
                <c:pt idx="23681">
                  <c:v>130.434</c:v>
                </c:pt>
                <c:pt idx="23682">
                  <c:v>130.40800000000004</c:v>
                </c:pt>
                <c:pt idx="23683">
                  <c:v>130.38200000000012</c:v>
                </c:pt>
                <c:pt idx="23684">
                  <c:v>130.35600000000011</c:v>
                </c:pt>
                <c:pt idx="23685">
                  <c:v>130.33000000000001</c:v>
                </c:pt>
                <c:pt idx="23686">
                  <c:v>130.303</c:v>
                </c:pt>
                <c:pt idx="23687">
                  <c:v>130.27699999999999</c:v>
                </c:pt>
                <c:pt idx="23688">
                  <c:v>130.25</c:v>
                </c:pt>
                <c:pt idx="23689">
                  <c:v>130.22300000000001</c:v>
                </c:pt>
                <c:pt idx="23690">
                  <c:v>130.196</c:v>
                </c:pt>
                <c:pt idx="23691">
                  <c:v>130.16900000000001</c:v>
                </c:pt>
                <c:pt idx="23692">
                  <c:v>130.14099999999999</c:v>
                </c:pt>
                <c:pt idx="23693">
                  <c:v>130.11399999999998</c:v>
                </c:pt>
                <c:pt idx="23694">
                  <c:v>130.08600000000001</c:v>
                </c:pt>
                <c:pt idx="23695">
                  <c:v>130.05800000000011</c:v>
                </c:pt>
                <c:pt idx="23696">
                  <c:v>130.029</c:v>
                </c:pt>
                <c:pt idx="23697">
                  <c:v>130.001</c:v>
                </c:pt>
                <c:pt idx="23698">
                  <c:v>129.97200000000001</c:v>
                </c:pt>
                <c:pt idx="23699">
                  <c:v>129.94300000000001</c:v>
                </c:pt>
                <c:pt idx="23700">
                  <c:v>129.91300000000001</c:v>
                </c:pt>
                <c:pt idx="23701">
                  <c:v>129.88400000000001</c:v>
                </c:pt>
                <c:pt idx="23702">
                  <c:v>129.85400000000001</c:v>
                </c:pt>
                <c:pt idx="23703">
                  <c:v>129.82400000000001</c:v>
                </c:pt>
                <c:pt idx="23704">
                  <c:v>129.79399999999998</c:v>
                </c:pt>
                <c:pt idx="23705">
                  <c:v>129.76399999999998</c:v>
                </c:pt>
                <c:pt idx="23706">
                  <c:v>129.733</c:v>
                </c:pt>
                <c:pt idx="23707">
                  <c:v>129.702</c:v>
                </c:pt>
                <c:pt idx="23708">
                  <c:v>129.67099999999999</c:v>
                </c:pt>
                <c:pt idx="23709">
                  <c:v>129.63999999999999</c:v>
                </c:pt>
                <c:pt idx="23710">
                  <c:v>129.60900000000001</c:v>
                </c:pt>
                <c:pt idx="23711">
                  <c:v>129.577</c:v>
                </c:pt>
                <c:pt idx="23712">
                  <c:v>129.54499999999999</c:v>
                </c:pt>
                <c:pt idx="23713">
                  <c:v>129.51300000000001</c:v>
                </c:pt>
                <c:pt idx="23714">
                  <c:v>129.48100000000011</c:v>
                </c:pt>
                <c:pt idx="23715">
                  <c:v>129.44900000000001</c:v>
                </c:pt>
                <c:pt idx="23716">
                  <c:v>129.417</c:v>
                </c:pt>
                <c:pt idx="23717">
                  <c:v>129.38400000000001</c:v>
                </c:pt>
                <c:pt idx="23718">
                  <c:v>129.35200000000012</c:v>
                </c:pt>
                <c:pt idx="23719">
                  <c:v>129.31900000000002</c:v>
                </c:pt>
                <c:pt idx="23720">
                  <c:v>129.286</c:v>
                </c:pt>
                <c:pt idx="23721">
                  <c:v>129.25399999999999</c:v>
                </c:pt>
                <c:pt idx="23722">
                  <c:v>129.221</c:v>
                </c:pt>
                <c:pt idx="23723">
                  <c:v>129.18800000000007</c:v>
                </c:pt>
                <c:pt idx="23724">
                  <c:v>129.155</c:v>
                </c:pt>
                <c:pt idx="23725">
                  <c:v>129.12300000000002</c:v>
                </c:pt>
                <c:pt idx="23726">
                  <c:v>129.09</c:v>
                </c:pt>
                <c:pt idx="23727">
                  <c:v>129.05700000000004</c:v>
                </c:pt>
                <c:pt idx="23728">
                  <c:v>129.02500000000001</c:v>
                </c:pt>
                <c:pt idx="23729">
                  <c:v>128.9920000000001</c:v>
                </c:pt>
                <c:pt idx="23730">
                  <c:v>128.96</c:v>
                </c:pt>
                <c:pt idx="23731">
                  <c:v>128.92800000000011</c:v>
                </c:pt>
                <c:pt idx="23732">
                  <c:v>128.89600000000004</c:v>
                </c:pt>
                <c:pt idx="23733">
                  <c:v>128.864</c:v>
                </c:pt>
                <c:pt idx="23734">
                  <c:v>128.833</c:v>
                </c:pt>
                <c:pt idx="23735">
                  <c:v>128.80100000000004</c:v>
                </c:pt>
                <c:pt idx="23736">
                  <c:v>128.77099999999999</c:v>
                </c:pt>
                <c:pt idx="23737">
                  <c:v>128.73999999999998</c:v>
                </c:pt>
                <c:pt idx="23738">
                  <c:v>128.70999999999998</c:v>
                </c:pt>
                <c:pt idx="23739">
                  <c:v>128.68</c:v>
                </c:pt>
                <c:pt idx="23740">
                  <c:v>128.65100000000001</c:v>
                </c:pt>
                <c:pt idx="23741">
                  <c:v>128.62200000000001</c:v>
                </c:pt>
                <c:pt idx="23742">
                  <c:v>128.59300000000002</c:v>
                </c:pt>
                <c:pt idx="23743">
                  <c:v>128.565</c:v>
                </c:pt>
                <c:pt idx="23744">
                  <c:v>128.53800000000001</c:v>
                </c:pt>
                <c:pt idx="23745">
                  <c:v>128.511</c:v>
                </c:pt>
                <c:pt idx="23746">
                  <c:v>128.48500000000001</c:v>
                </c:pt>
                <c:pt idx="23747">
                  <c:v>128.46</c:v>
                </c:pt>
                <c:pt idx="23748">
                  <c:v>128.435</c:v>
                </c:pt>
                <c:pt idx="23749">
                  <c:v>128.411</c:v>
                </c:pt>
                <c:pt idx="23750">
                  <c:v>128.38800000000012</c:v>
                </c:pt>
                <c:pt idx="23751">
                  <c:v>128.36600000000001</c:v>
                </c:pt>
                <c:pt idx="23752">
                  <c:v>128.345</c:v>
                </c:pt>
                <c:pt idx="23753">
                  <c:v>128.32400000000001</c:v>
                </c:pt>
                <c:pt idx="23754">
                  <c:v>128.30500000000001</c:v>
                </c:pt>
                <c:pt idx="23755">
                  <c:v>128.28700000000001</c:v>
                </c:pt>
                <c:pt idx="23756">
                  <c:v>128.26900000000001</c:v>
                </c:pt>
                <c:pt idx="23757">
                  <c:v>128.25299999999999</c:v>
                </c:pt>
                <c:pt idx="23758">
                  <c:v>128.238</c:v>
                </c:pt>
                <c:pt idx="23759">
                  <c:v>128.22399999999999</c:v>
                </c:pt>
                <c:pt idx="23760">
                  <c:v>128.21199999999999</c:v>
                </c:pt>
                <c:pt idx="23761">
                  <c:v>128.19999999999999</c:v>
                </c:pt>
                <c:pt idx="23762">
                  <c:v>128.19</c:v>
                </c:pt>
                <c:pt idx="23763">
                  <c:v>128.18200000000004</c:v>
                </c:pt>
                <c:pt idx="23764">
                  <c:v>128.17499999999998</c:v>
                </c:pt>
                <c:pt idx="23765">
                  <c:v>128.16900000000001</c:v>
                </c:pt>
                <c:pt idx="23766">
                  <c:v>128.16499999999999</c:v>
                </c:pt>
                <c:pt idx="23767">
                  <c:v>128.16300000000001</c:v>
                </c:pt>
                <c:pt idx="23768">
                  <c:v>128.16200000000001</c:v>
                </c:pt>
                <c:pt idx="23769">
                  <c:v>128.16300000000001</c:v>
                </c:pt>
                <c:pt idx="23770">
                  <c:v>128.166</c:v>
                </c:pt>
                <c:pt idx="23771">
                  <c:v>128.17099999999999</c:v>
                </c:pt>
                <c:pt idx="23772">
                  <c:v>128.178</c:v>
                </c:pt>
                <c:pt idx="23773">
                  <c:v>128.18600000000001</c:v>
                </c:pt>
                <c:pt idx="23774">
                  <c:v>128.197</c:v>
                </c:pt>
                <c:pt idx="23775">
                  <c:v>128.20899999999997</c:v>
                </c:pt>
                <c:pt idx="23776">
                  <c:v>128.22399999999999</c:v>
                </c:pt>
                <c:pt idx="23777">
                  <c:v>128.24099999999999</c:v>
                </c:pt>
                <c:pt idx="23778">
                  <c:v>128.26</c:v>
                </c:pt>
                <c:pt idx="23779">
                  <c:v>128.28200000000001</c:v>
                </c:pt>
                <c:pt idx="23780">
                  <c:v>128.30600000000001</c:v>
                </c:pt>
                <c:pt idx="23781">
                  <c:v>128.33200000000011</c:v>
                </c:pt>
                <c:pt idx="23782">
                  <c:v>128.3610000000001</c:v>
                </c:pt>
                <c:pt idx="23783">
                  <c:v>128.393</c:v>
                </c:pt>
                <c:pt idx="23784">
                  <c:v>128.42700000000011</c:v>
                </c:pt>
                <c:pt idx="23785">
                  <c:v>128.464</c:v>
                </c:pt>
                <c:pt idx="23786">
                  <c:v>128.50299999999999</c:v>
                </c:pt>
                <c:pt idx="23787">
                  <c:v>128.54599999999999</c:v>
                </c:pt>
                <c:pt idx="23788">
                  <c:v>128.59100000000001</c:v>
                </c:pt>
                <c:pt idx="23789">
                  <c:v>128.63900000000001</c:v>
                </c:pt>
                <c:pt idx="23790">
                  <c:v>128.691</c:v>
                </c:pt>
                <c:pt idx="23791">
                  <c:v>128.74499999999998</c:v>
                </c:pt>
                <c:pt idx="23792">
                  <c:v>128.803</c:v>
                </c:pt>
                <c:pt idx="23793">
                  <c:v>128.863</c:v>
                </c:pt>
                <c:pt idx="23794">
                  <c:v>128.92700000000011</c:v>
                </c:pt>
                <c:pt idx="23795">
                  <c:v>128.995</c:v>
                </c:pt>
                <c:pt idx="23796">
                  <c:v>129.066</c:v>
                </c:pt>
                <c:pt idx="23797">
                  <c:v>129.13999999999999</c:v>
                </c:pt>
                <c:pt idx="23798">
                  <c:v>129.21799999999999</c:v>
                </c:pt>
                <c:pt idx="23799">
                  <c:v>129.29900000000001</c:v>
                </c:pt>
                <c:pt idx="23800">
                  <c:v>129.3850000000001</c:v>
                </c:pt>
                <c:pt idx="23801">
                  <c:v>129.47399999999999</c:v>
                </c:pt>
                <c:pt idx="23802">
                  <c:v>129.56700000000001</c:v>
                </c:pt>
                <c:pt idx="23803">
                  <c:v>129.66399999999999</c:v>
                </c:pt>
                <c:pt idx="23804">
                  <c:v>129.76399999999998</c:v>
                </c:pt>
                <c:pt idx="23805">
                  <c:v>129.869</c:v>
                </c:pt>
                <c:pt idx="23806">
                  <c:v>129.97800000000001</c:v>
                </c:pt>
                <c:pt idx="23807">
                  <c:v>130.09100000000001</c:v>
                </c:pt>
                <c:pt idx="23808">
                  <c:v>130.20899999999997</c:v>
                </c:pt>
                <c:pt idx="23809">
                  <c:v>130.33100000000007</c:v>
                </c:pt>
                <c:pt idx="23810">
                  <c:v>130.45700000000011</c:v>
                </c:pt>
                <c:pt idx="23811">
                  <c:v>130.58700000000007</c:v>
                </c:pt>
                <c:pt idx="23812">
                  <c:v>130.72300000000001</c:v>
                </c:pt>
                <c:pt idx="23813">
                  <c:v>130.863</c:v>
                </c:pt>
                <c:pt idx="23814">
                  <c:v>131.00700000000001</c:v>
                </c:pt>
                <c:pt idx="23815">
                  <c:v>131.15700000000001</c:v>
                </c:pt>
                <c:pt idx="23816">
                  <c:v>131.31100000000001</c:v>
                </c:pt>
                <c:pt idx="23817">
                  <c:v>131.47</c:v>
                </c:pt>
                <c:pt idx="23818">
                  <c:v>131.63399999999999</c:v>
                </c:pt>
                <c:pt idx="23819">
                  <c:v>131.803</c:v>
                </c:pt>
                <c:pt idx="23820">
                  <c:v>131.977</c:v>
                </c:pt>
                <c:pt idx="23821">
                  <c:v>132.15700000000001</c:v>
                </c:pt>
                <c:pt idx="23822">
                  <c:v>132.34100000000001</c:v>
                </c:pt>
                <c:pt idx="23823">
                  <c:v>132.53100000000001</c:v>
                </c:pt>
                <c:pt idx="23824">
                  <c:v>132.727</c:v>
                </c:pt>
                <c:pt idx="23825">
                  <c:v>132.92700000000011</c:v>
                </c:pt>
                <c:pt idx="23826">
                  <c:v>133.13399999999999</c:v>
                </c:pt>
                <c:pt idx="23827">
                  <c:v>133.346</c:v>
                </c:pt>
                <c:pt idx="23828">
                  <c:v>133.56300000000002</c:v>
                </c:pt>
                <c:pt idx="23829">
                  <c:v>133.78700000000001</c:v>
                </c:pt>
                <c:pt idx="23830">
                  <c:v>134.01599999999999</c:v>
                </c:pt>
                <c:pt idx="23831">
                  <c:v>134.251</c:v>
                </c:pt>
                <c:pt idx="23832">
                  <c:v>134.4920000000001</c:v>
                </c:pt>
                <c:pt idx="23833">
                  <c:v>134.739</c:v>
                </c:pt>
                <c:pt idx="23834">
                  <c:v>134.9920000000001</c:v>
                </c:pt>
                <c:pt idx="23835">
                  <c:v>135.251</c:v>
                </c:pt>
                <c:pt idx="23836">
                  <c:v>135.517</c:v>
                </c:pt>
                <c:pt idx="23837">
                  <c:v>135.78900000000002</c:v>
                </c:pt>
                <c:pt idx="23838">
                  <c:v>136.06700000000001</c:v>
                </c:pt>
                <c:pt idx="23839">
                  <c:v>136.35100000000011</c:v>
                </c:pt>
                <c:pt idx="23840">
                  <c:v>136.642</c:v>
                </c:pt>
                <c:pt idx="23841">
                  <c:v>136.93900000000002</c:v>
                </c:pt>
                <c:pt idx="23842">
                  <c:v>137.24299999999999</c:v>
                </c:pt>
                <c:pt idx="23843">
                  <c:v>137.554</c:v>
                </c:pt>
                <c:pt idx="23844">
                  <c:v>137.87100000000001</c:v>
                </c:pt>
                <c:pt idx="23845">
                  <c:v>138.196</c:v>
                </c:pt>
                <c:pt idx="23846">
                  <c:v>138.52700000000004</c:v>
                </c:pt>
                <c:pt idx="23847">
                  <c:v>138.864</c:v>
                </c:pt>
                <c:pt idx="23848">
                  <c:v>139.20899999999997</c:v>
                </c:pt>
                <c:pt idx="23849">
                  <c:v>139.56100000000001</c:v>
                </c:pt>
                <c:pt idx="23850">
                  <c:v>139.91999999999999</c:v>
                </c:pt>
                <c:pt idx="23851">
                  <c:v>140.286</c:v>
                </c:pt>
                <c:pt idx="23852">
                  <c:v>140.65900000000002</c:v>
                </c:pt>
                <c:pt idx="23853">
                  <c:v>141.03900000000002</c:v>
                </c:pt>
                <c:pt idx="23854">
                  <c:v>141.42600000000004</c:v>
                </c:pt>
                <c:pt idx="23855">
                  <c:v>141.82100000000011</c:v>
                </c:pt>
                <c:pt idx="23856">
                  <c:v>142.22399999999999</c:v>
                </c:pt>
                <c:pt idx="23857">
                  <c:v>142.63300000000001</c:v>
                </c:pt>
                <c:pt idx="23858">
                  <c:v>143.05000000000001</c:v>
                </c:pt>
                <c:pt idx="23859">
                  <c:v>143.47499999999999</c:v>
                </c:pt>
                <c:pt idx="23860">
                  <c:v>143.90700000000001</c:v>
                </c:pt>
                <c:pt idx="23861">
                  <c:v>144.34700000000001</c:v>
                </c:pt>
                <c:pt idx="23862">
                  <c:v>144.79499999999999</c:v>
                </c:pt>
                <c:pt idx="23863">
                  <c:v>145.25</c:v>
                </c:pt>
                <c:pt idx="23864">
                  <c:v>145.71299999999999</c:v>
                </c:pt>
                <c:pt idx="23865">
                  <c:v>146.18300000000002</c:v>
                </c:pt>
                <c:pt idx="23866">
                  <c:v>146.66200000000001</c:v>
                </c:pt>
                <c:pt idx="23867">
                  <c:v>147.148</c:v>
                </c:pt>
                <c:pt idx="23868">
                  <c:v>147.64299999999997</c:v>
                </c:pt>
                <c:pt idx="23869">
                  <c:v>148.14499999999998</c:v>
                </c:pt>
                <c:pt idx="23870">
                  <c:v>148.655</c:v>
                </c:pt>
                <c:pt idx="23871">
                  <c:v>149.17299999999997</c:v>
                </c:pt>
                <c:pt idx="23872">
                  <c:v>149.69900000000001</c:v>
                </c:pt>
                <c:pt idx="23873">
                  <c:v>150.23399999999998</c:v>
                </c:pt>
                <c:pt idx="23874">
                  <c:v>150.77599999999998</c:v>
                </c:pt>
                <c:pt idx="23875">
                  <c:v>151.32700000000011</c:v>
                </c:pt>
                <c:pt idx="23876">
                  <c:v>151.88600000000011</c:v>
                </c:pt>
                <c:pt idx="23877">
                  <c:v>152.45200000000011</c:v>
                </c:pt>
                <c:pt idx="23878">
                  <c:v>153.02800000000011</c:v>
                </c:pt>
                <c:pt idx="23879">
                  <c:v>153.61099999999999</c:v>
                </c:pt>
                <c:pt idx="23880">
                  <c:v>154.20299999999997</c:v>
                </c:pt>
                <c:pt idx="23881">
                  <c:v>154.803</c:v>
                </c:pt>
                <c:pt idx="23882">
                  <c:v>155.411</c:v>
                </c:pt>
                <c:pt idx="23883">
                  <c:v>156.02800000000011</c:v>
                </c:pt>
                <c:pt idx="23884">
                  <c:v>156.65200000000004</c:v>
                </c:pt>
                <c:pt idx="23885">
                  <c:v>157.286</c:v>
                </c:pt>
                <c:pt idx="23886">
                  <c:v>157.92700000000011</c:v>
                </c:pt>
                <c:pt idx="23887">
                  <c:v>158.577</c:v>
                </c:pt>
                <c:pt idx="23888">
                  <c:v>159.23599999999999</c:v>
                </c:pt>
                <c:pt idx="23889">
                  <c:v>159.90300000000002</c:v>
                </c:pt>
                <c:pt idx="23890">
                  <c:v>160.578</c:v>
                </c:pt>
                <c:pt idx="23891">
                  <c:v>161.262</c:v>
                </c:pt>
                <c:pt idx="23892">
                  <c:v>161.95400000000001</c:v>
                </c:pt>
                <c:pt idx="23893">
                  <c:v>162.654</c:v>
                </c:pt>
                <c:pt idx="23894">
                  <c:v>163.363</c:v>
                </c:pt>
                <c:pt idx="23895">
                  <c:v>164.08100000000007</c:v>
                </c:pt>
                <c:pt idx="23896">
                  <c:v>164.80700000000004</c:v>
                </c:pt>
                <c:pt idx="23897">
                  <c:v>165.541</c:v>
                </c:pt>
                <c:pt idx="23898">
                  <c:v>166.28399999999999</c:v>
                </c:pt>
                <c:pt idx="23899">
                  <c:v>167.035</c:v>
                </c:pt>
                <c:pt idx="23900">
                  <c:v>167.79399999999998</c:v>
                </c:pt>
                <c:pt idx="23901">
                  <c:v>168.56200000000001</c:v>
                </c:pt>
                <c:pt idx="23902">
                  <c:v>169.339</c:v>
                </c:pt>
                <c:pt idx="23903">
                  <c:v>170.124</c:v>
                </c:pt>
                <c:pt idx="23904">
                  <c:v>170.917</c:v>
                </c:pt>
                <c:pt idx="23905">
                  <c:v>171.71799999999999</c:v>
                </c:pt>
                <c:pt idx="23906">
                  <c:v>172.52800000000011</c:v>
                </c:pt>
                <c:pt idx="23907">
                  <c:v>173.346</c:v>
                </c:pt>
                <c:pt idx="23908">
                  <c:v>174.17299999999997</c:v>
                </c:pt>
                <c:pt idx="23909">
                  <c:v>175.00700000000001</c:v>
                </c:pt>
                <c:pt idx="23910">
                  <c:v>175.85000000000011</c:v>
                </c:pt>
                <c:pt idx="23911">
                  <c:v>176.70099999999999</c:v>
                </c:pt>
                <c:pt idx="23912">
                  <c:v>177.56100000000001</c:v>
                </c:pt>
                <c:pt idx="23913">
                  <c:v>178.42800000000011</c:v>
                </c:pt>
                <c:pt idx="23914">
                  <c:v>179.304</c:v>
                </c:pt>
                <c:pt idx="23915">
                  <c:v>180.18800000000007</c:v>
                </c:pt>
                <c:pt idx="23916">
                  <c:v>181.07900000000001</c:v>
                </c:pt>
                <c:pt idx="23917">
                  <c:v>181.97900000000001</c:v>
                </c:pt>
                <c:pt idx="23918">
                  <c:v>182.88700000000011</c:v>
                </c:pt>
                <c:pt idx="23919">
                  <c:v>183.803</c:v>
                </c:pt>
                <c:pt idx="23920">
                  <c:v>184.727</c:v>
                </c:pt>
                <c:pt idx="23921">
                  <c:v>185.65800000000004</c:v>
                </c:pt>
                <c:pt idx="23922">
                  <c:v>186.59800000000001</c:v>
                </c:pt>
                <c:pt idx="23923">
                  <c:v>187.54499999999999</c:v>
                </c:pt>
                <c:pt idx="23924">
                  <c:v>188.499</c:v>
                </c:pt>
                <c:pt idx="23925">
                  <c:v>189.46200000000007</c:v>
                </c:pt>
                <c:pt idx="23926">
                  <c:v>190.43200000000004</c:v>
                </c:pt>
                <c:pt idx="23927">
                  <c:v>191.41</c:v>
                </c:pt>
                <c:pt idx="23928">
                  <c:v>192.39500000000001</c:v>
                </c:pt>
                <c:pt idx="23929">
                  <c:v>193.38700000000011</c:v>
                </c:pt>
                <c:pt idx="23930">
                  <c:v>194.38700000000011</c:v>
                </c:pt>
                <c:pt idx="23931">
                  <c:v>195.39500000000001</c:v>
                </c:pt>
                <c:pt idx="23932">
                  <c:v>196.40900000000002</c:v>
                </c:pt>
                <c:pt idx="23933">
                  <c:v>197.43100000000001</c:v>
                </c:pt>
                <c:pt idx="23934">
                  <c:v>198.46</c:v>
                </c:pt>
                <c:pt idx="23935">
                  <c:v>199.49600000000001</c:v>
                </c:pt>
                <c:pt idx="23936">
                  <c:v>200.53900000000002</c:v>
                </c:pt>
                <c:pt idx="23937">
                  <c:v>201.58800000000011</c:v>
                </c:pt>
                <c:pt idx="23938">
                  <c:v>202.64499999999998</c:v>
                </c:pt>
                <c:pt idx="23939">
                  <c:v>203.708</c:v>
                </c:pt>
                <c:pt idx="23940">
                  <c:v>204.77799999999999</c:v>
                </c:pt>
                <c:pt idx="23941">
                  <c:v>205.8550000000001</c:v>
                </c:pt>
                <c:pt idx="23942">
                  <c:v>206.93800000000007</c:v>
                </c:pt>
                <c:pt idx="23943">
                  <c:v>208.02800000000011</c:v>
                </c:pt>
                <c:pt idx="23944">
                  <c:v>209.12300000000002</c:v>
                </c:pt>
                <c:pt idx="23945">
                  <c:v>210.226</c:v>
                </c:pt>
                <c:pt idx="23946">
                  <c:v>211.334</c:v>
                </c:pt>
                <c:pt idx="23947">
                  <c:v>212.44800000000001</c:v>
                </c:pt>
                <c:pt idx="23948">
                  <c:v>213.56800000000001</c:v>
                </c:pt>
                <c:pt idx="23949">
                  <c:v>214.69499999999999</c:v>
                </c:pt>
                <c:pt idx="23950">
                  <c:v>215.82600000000011</c:v>
                </c:pt>
                <c:pt idx="23951">
                  <c:v>216.964</c:v>
                </c:pt>
                <c:pt idx="23952">
                  <c:v>218.107</c:v>
                </c:pt>
                <c:pt idx="23953">
                  <c:v>219.256</c:v>
                </c:pt>
                <c:pt idx="23954">
                  <c:v>220.41</c:v>
                </c:pt>
                <c:pt idx="23955">
                  <c:v>221.56900000000002</c:v>
                </c:pt>
                <c:pt idx="23956">
                  <c:v>222.73399999999998</c:v>
                </c:pt>
                <c:pt idx="23957">
                  <c:v>223.90300000000002</c:v>
                </c:pt>
                <c:pt idx="23958">
                  <c:v>225.078</c:v>
                </c:pt>
                <c:pt idx="23959">
                  <c:v>226.25700000000001</c:v>
                </c:pt>
                <c:pt idx="23960">
                  <c:v>227.441</c:v>
                </c:pt>
                <c:pt idx="23961">
                  <c:v>228.63</c:v>
                </c:pt>
                <c:pt idx="23962">
                  <c:v>229.82300000000001</c:v>
                </c:pt>
                <c:pt idx="23963">
                  <c:v>231.02</c:v>
                </c:pt>
                <c:pt idx="23964">
                  <c:v>232.22200000000001</c:v>
                </c:pt>
                <c:pt idx="23965">
                  <c:v>233.42800000000011</c:v>
                </c:pt>
                <c:pt idx="23966">
                  <c:v>234.63800000000001</c:v>
                </c:pt>
                <c:pt idx="23967">
                  <c:v>235.85100000000011</c:v>
                </c:pt>
                <c:pt idx="23968">
                  <c:v>237.06900000000002</c:v>
                </c:pt>
                <c:pt idx="23969">
                  <c:v>238.29</c:v>
                </c:pt>
                <c:pt idx="23970">
                  <c:v>239.51399999999998</c:v>
                </c:pt>
                <c:pt idx="23971">
                  <c:v>240.74199999999999</c:v>
                </c:pt>
                <c:pt idx="23972">
                  <c:v>241.97300000000001</c:v>
                </c:pt>
                <c:pt idx="23973">
                  <c:v>243.208</c:v>
                </c:pt>
                <c:pt idx="23974">
                  <c:v>244.44499999999999</c:v>
                </c:pt>
                <c:pt idx="23975">
                  <c:v>245.685</c:v>
                </c:pt>
                <c:pt idx="23976">
                  <c:v>246.92800000000011</c:v>
                </c:pt>
                <c:pt idx="23977">
                  <c:v>248.17299999999997</c:v>
                </c:pt>
                <c:pt idx="23978">
                  <c:v>249.42000000000004</c:v>
                </c:pt>
                <c:pt idx="23979">
                  <c:v>250.67</c:v>
                </c:pt>
                <c:pt idx="23980">
                  <c:v>251.92200000000011</c:v>
                </c:pt>
                <c:pt idx="23981">
                  <c:v>253.17599999999999</c:v>
                </c:pt>
                <c:pt idx="23982">
                  <c:v>254.43200000000004</c:v>
                </c:pt>
                <c:pt idx="23983">
                  <c:v>255.68900000000002</c:v>
                </c:pt>
                <c:pt idx="23984">
                  <c:v>256.94799999999975</c:v>
                </c:pt>
                <c:pt idx="23985">
                  <c:v>258.209</c:v>
                </c:pt>
                <c:pt idx="23986">
                  <c:v>259.47000000000003</c:v>
                </c:pt>
                <c:pt idx="23987">
                  <c:v>260.73299999999978</c:v>
                </c:pt>
                <c:pt idx="23988">
                  <c:v>261.99699999999962</c:v>
                </c:pt>
                <c:pt idx="23989">
                  <c:v>263.2609999999998</c:v>
                </c:pt>
                <c:pt idx="23990">
                  <c:v>264.52599999999978</c:v>
                </c:pt>
                <c:pt idx="23991">
                  <c:v>265.79199999999958</c:v>
                </c:pt>
                <c:pt idx="23992">
                  <c:v>267.05700000000002</c:v>
                </c:pt>
                <c:pt idx="23993">
                  <c:v>268.32299999999975</c:v>
                </c:pt>
                <c:pt idx="23994">
                  <c:v>269.589</c:v>
                </c:pt>
                <c:pt idx="23995">
                  <c:v>270.85500000000002</c:v>
                </c:pt>
                <c:pt idx="23996">
                  <c:v>272.12</c:v>
                </c:pt>
                <c:pt idx="23997">
                  <c:v>273.38499999999999</c:v>
                </c:pt>
                <c:pt idx="23998">
                  <c:v>274.64999999999998</c:v>
                </c:pt>
                <c:pt idx="23999">
                  <c:v>275.91299999999978</c:v>
                </c:pt>
                <c:pt idx="24000">
                  <c:v>277.17500000000001</c:v>
                </c:pt>
                <c:pt idx="24001">
                  <c:v>278.43699999999961</c:v>
                </c:pt>
                <c:pt idx="24002">
                  <c:v>279.697</c:v>
                </c:pt>
                <c:pt idx="24003">
                  <c:v>280.95499999999993</c:v>
                </c:pt>
                <c:pt idx="24004">
                  <c:v>282.21199999999965</c:v>
                </c:pt>
                <c:pt idx="24005">
                  <c:v>283.46699999999959</c:v>
                </c:pt>
                <c:pt idx="24006">
                  <c:v>284.72000000000003</c:v>
                </c:pt>
                <c:pt idx="24007">
                  <c:v>285.97099999999978</c:v>
                </c:pt>
                <c:pt idx="24008">
                  <c:v>287.22000000000003</c:v>
                </c:pt>
                <c:pt idx="24009">
                  <c:v>288.46599999999978</c:v>
                </c:pt>
                <c:pt idx="24010">
                  <c:v>289.709</c:v>
                </c:pt>
                <c:pt idx="24011">
                  <c:v>290.95</c:v>
                </c:pt>
                <c:pt idx="24012">
                  <c:v>292.18700000000001</c:v>
                </c:pt>
                <c:pt idx="24013">
                  <c:v>293.42200000000003</c:v>
                </c:pt>
                <c:pt idx="24014">
                  <c:v>294.65300000000002</c:v>
                </c:pt>
                <c:pt idx="24015">
                  <c:v>295.88</c:v>
                </c:pt>
                <c:pt idx="24016">
                  <c:v>297.10399999999993</c:v>
                </c:pt>
                <c:pt idx="24017">
                  <c:v>298.32400000000001</c:v>
                </c:pt>
                <c:pt idx="24018">
                  <c:v>299.54000000000002</c:v>
                </c:pt>
                <c:pt idx="24019">
                  <c:v>300.75200000000001</c:v>
                </c:pt>
                <c:pt idx="24020">
                  <c:v>301.959</c:v>
                </c:pt>
                <c:pt idx="24021">
                  <c:v>303.16199999999975</c:v>
                </c:pt>
                <c:pt idx="24022">
                  <c:v>304.36</c:v>
                </c:pt>
                <c:pt idx="24023">
                  <c:v>305.553</c:v>
                </c:pt>
                <c:pt idx="24024">
                  <c:v>306.74099999999999</c:v>
                </c:pt>
                <c:pt idx="24025">
                  <c:v>307.92399999999958</c:v>
                </c:pt>
                <c:pt idx="24026">
                  <c:v>309.101</c:v>
                </c:pt>
                <c:pt idx="24027">
                  <c:v>310.2729999999998</c:v>
                </c:pt>
                <c:pt idx="24028">
                  <c:v>311.43899999999962</c:v>
                </c:pt>
                <c:pt idx="24029">
                  <c:v>312.59899999999965</c:v>
                </c:pt>
                <c:pt idx="24030">
                  <c:v>313.75299999999999</c:v>
                </c:pt>
                <c:pt idx="24031">
                  <c:v>314.90099999999978</c:v>
                </c:pt>
                <c:pt idx="24032">
                  <c:v>316.04199999999975</c:v>
                </c:pt>
                <c:pt idx="24033">
                  <c:v>317.17700000000002</c:v>
                </c:pt>
                <c:pt idx="24034">
                  <c:v>318.30500000000001</c:v>
                </c:pt>
                <c:pt idx="24035">
                  <c:v>319.42599999999965</c:v>
                </c:pt>
                <c:pt idx="24036">
                  <c:v>320.53899999999965</c:v>
                </c:pt>
                <c:pt idx="24037">
                  <c:v>321.64499999999998</c:v>
                </c:pt>
                <c:pt idx="24038">
                  <c:v>322.74400000000026</c:v>
                </c:pt>
                <c:pt idx="24039">
                  <c:v>323.83499999999975</c:v>
                </c:pt>
                <c:pt idx="24040">
                  <c:v>324.91899999999958</c:v>
                </c:pt>
                <c:pt idx="24041">
                  <c:v>325.99400000000003</c:v>
                </c:pt>
                <c:pt idx="24042">
                  <c:v>327.06099999999975</c:v>
                </c:pt>
                <c:pt idx="24043">
                  <c:v>328.12</c:v>
                </c:pt>
                <c:pt idx="24044">
                  <c:v>329.17099999999999</c:v>
                </c:pt>
                <c:pt idx="24045">
                  <c:v>330.21199999999965</c:v>
                </c:pt>
                <c:pt idx="24046">
                  <c:v>331.245</c:v>
                </c:pt>
                <c:pt idx="24047">
                  <c:v>332.26900000000001</c:v>
                </c:pt>
                <c:pt idx="24048">
                  <c:v>333.28299999999979</c:v>
                </c:pt>
                <c:pt idx="24049">
                  <c:v>334.28899999999965</c:v>
                </c:pt>
                <c:pt idx="24050">
                  <c:v>335.28500000000003</c:v>
                </c:pt>
                <c:pt idx="24051">
                  <c:v>336.27099999999979</c:v>
                </c:pt>
                <c:pt idx="24052">
                  <c:v>337.24700000000001</c:v>
                </c:pt>
                <c:pt idx="24053">
                  <c:v>338.214</c:v>
                </c:pt>
                <c:pt idx="24054">
                  <c:v>339.17</c:v>
                </c:pt>
                <c:pt idx="24055">
                  <c:v>340.11599999999999</c:v>
                </c:pt>
                <c:pt idx="24056">
                  <c:v>341.05200000000002</c:v>
                </c:pt>
                <c:pt idx="24057">
                  <c:v>341.97699999999958</c:v>
                </c:pt>
                <c:pt idx="24058">
                  <c:v>342.89099999999979</c:v>
                </c:pt>
                <c:pt idx="24059">
                  <c:v>343.79399999999958</c:v>
                </c:pt>
                <c:pt idx="24060">
                  <c:v>344.68700000000001</c:v>
                </c:pt>
                <c:pt idx="24061">
                  <c:v>345.56799999999993</c:v>
                </c:pt>
                <c:pt idx="24062">
                  <c:v>346.43799999999965</c:v>
                </c:pt>
                <c:pt idx="24063">
                  <c:v>347.29599999999965</c:v>
                </c:pt>
                <c:pt idx="24064">
                  <c:v>348.14299999999997</c:v>
                </c:pt>
                <c:pt idx="24065">
                  <c:v>348.97699999999958</c:v>
                </c:pt>
                <c:pt idx="24066">
                  <c:v>349.8</c:v>
                </c:pt>
                <c:pt idx="24067">
                  <c:v>350.61099999999999</c:v>
                </c:pt>
                <c:pt idx="24068">
                  <c:v>351.4099999999998</c:v>
                </c:pt>
                <c:pt idx="24069">
                  <c:v>352.19600000000003</c:v>
                </c:pt>
                <c:pt idx="24070">
                  <c:v>352.9699999999998</c:v>
                </c:pt>
                <c:pt idx="24071">
                  <c:v>353.73099999999965</c:v>
                </c:pt>
                <c:pt idx="24072">
                  <c:v>354.47999999999979</c:v>
                </c:pt>
                <c:pt idx="24073">
                  <c:v>355.21499999999975</c:v>
                </c:pt>
                <c:pt idx="24074">
                  <c:v>355.93799999999965</c:v>
                </c:pt>
                <c:pt idx="24075">
                  <c:v>356.64699999999999</c:v>
                </c:pt>
                <c:pt idx="24076">
                  <c:v>357.34300000000002</c:v>
                </c:pt>
                <c:pt idx="24077">
                  <c:v>358.02599999999978</c:v>
                </c:pt>
                <c:pt idx="24078">
                  <c:v>358.69499999999999</c:v>
                </c:pt>
                <c:pt idx="24079">
                  <c:v>359.351</c:v>
                </c:pt>
                <c:pt idx="24080">
                  <c:v>359.99299999999965</c:v>
                </c:pt>
                <c:pt idx="24081">
                  <c:v>360.62</c:v>
                </c:pt>
                <c:pt idx="24082">
                  <c:v>361.23399999999958</c:v>
                </c:pt>
                <c:pt idx="24083">
                  <c:v>361.834</c:v>
                </c:pt>
                <c:pt idx="24084">
                  <c:v>362.41999999999979</c:v>
                </c:pt>
                <c:pt idx="24085">
                  <c:v>362.99099999999964</c:v>
                </c:pt>
                <c:pt idx="24086">
                  <c:v>363.548</c:v>
                </c:pt>
                <c:pt idx="24087">
                  <c:v>364.09</c:v>
                </c:pt>
                <c:pt idx="24088">
                  <c:v>364.61799999999999</c:v>
                </c:pt>
                <c:pt idx="24089">
                  <c:v>365.13099999999974</c:v>
                </c:pt>
                <c:pt idx="24090">
                  <c:v>365.62900000000002</c:v>
                </c:pt>
                <c:pt idx="24091">
                  <c:v>366.11200000000002</c:v>
                </c:pt>
                <c:pt idx="24092">
                  <c:v>366.58</c:v>
                </c:pt>
                <c:pt idx="24093">
                  <c:v>367.03299999999979</c:v>
                </c:pt>
                <c:pt idx="24094">
                  <c:v>367.47099999999978</c:v>
                </c:pt>
                <c:pt idx="24095">
                  <c:v>367.89400000000001</c:v>
                </c:pt>
                <c:pt idx="24096">
                  <c:v>368.30099999999999</c:v>
                </c:pt>
                <c:pt idx="24097">
                  <c:v>368.69200000000001</c:v>
                </c:pt>
                <c:pt idx="24098">
                  <c:v>369.06799999999993</c:v>
                </c:pt>
                <c:pt idx="24099">
                  <c:v>369.42899999999958</c:v>
                </c:pt>
                <c:pt idx="24100">
                  <c:v>369.774</c:v>
                </c:pt>
                <c:pt idx="24101">
                  <c:v>370.10300000000001</c:v>
                </c:pt>
                <c:pt idx="24102">
                  <c:v>370.41599999999966</c:v>
                </c:pt>
                <c:pt idx="24103">
                  <c:v>370.71299999999979</c:v>
                </c:pt>
                <c:pt idx="24104">
                  <c:v>370.99400000000003</c:v>
                </c:pt>
                <c:pt idx="24105">
                  <c:v>371.25900000000001</c:v>
                </c:pt>
                <c:pt idx="24106">
                  <c:v>371.50799999999975</c:v>
                </c:pt>
                <c:pt idx="24107">
                  <c:v>371.74099999999999</c:v>
                </c:pt>
                <c:pt idx="24108">
                  <c:v>371.95800000000003</c:v>
                </c:pt>
                <c:pt idx="24109">
                  <c:v>372.15800000000002</c:v>
                </c:pt>
                <c:pt idx="24110">
                  <c:v>372.34199999999993</c:v>
                </c:pt>
                <c:pt idx="24111">
                  <c:v>372.51</c:v>
                </c:pt>
                <c:pt idx="24112">
                  <c:v>372.661</c:v>
                </c:pt>
                <c:pt idx="24113">
                  <c:v>372.79599999999965</c:v>
                </c:pt>
                <c:pt idx="24114">
                  <c:v>372.91399999999965</c:v>
                </c:pt>
                <c:pt idx="24115">
                  <c:v>373.01599999999979</c:v>
                </c:pt>
                <c:pt idx="24116">
                  <c:v>373.101</c:v>
                </c:pt>
                <c:pt idx="24117">
                  <c:v>373.17</c:v>
                </c:pt>
                <c:pt idx="24118">
                  <c:v>373.22199999999958</c:v>
                </c:pt>
                <c:pt idx="24119">
                  <c:v>373.25700000000001</c:v>
                </c:pt>
                <c:pt idx="24120">
                  <c:v>373.27599999999978</c:v>
                </c:pt>
                <c:pt idx="24121">
                  <c:v>373.27699999999965</c:v>
                </c:pt>
                <c:pt idx="24122">
                  <c:v>373.26299999999975</c:v>
                </c:pt>
                <c:pt idx="24123">
                  <c:v>373.23099999999965</c:v>
                </c:pt>
                <c:pt idx="24124">
                  <c:v>373.18299999999999</c:v>
                </c:pt>
                <c:pt idx="24125">
                  <c:v>373.11799999999999</c:v>
                </c:pt>
                <c:pt idx="24126">
                  <c:v>373.03599999999977</c:v>
                </c:pt>
                <c:pt idx="24127">
                  <c:v>372.93699999999961</c:v>
                </c:pt>
                <c:pt idx="24128">
                  <c:v>372.822</c:v>
                </c:pt>
                <c:pt idx="24129">
                  <c:v>372.69</c:v>
                </c:pt>
                <c:pt idx="24130">
                  <c:v>372.541</c:v>
                </c:pt>
                <c:pt idx="24131">
                  <c:v>372.375</c:v>
                </c:pt>
                <c:pt idx="24132">
                  <c:v>372.19299999999993</c:v>
                </c:pt>
                <c:pt idx="24133">
                  <c:v>371.99299999999965</c:v>
                </c:pt>
                <c:pt idx="24134">
                  <c:v>371.77799999999979</c:v>
                </c:pt>
                <c:pt idx="24135">
                  <c:v>371.54500000000002</c:v>
                </c:pt>
                <c:pt idx="24136">
                  <c:v>371.29599999999965</c:v>
                </c:pt>
                <c:pt idx="24137">
                  <c:v>371.03</c:v>
                </c:pt>
                <c:pt idx="24138">
                  <c:v>370.74700000000001</c:v>
                </c:pt>
                <c:pt idx="24139">
                  <c:v>370.44799999999975</c:v>
                </c:pt>
                <c:pt idx="24140">
                  <c:v>370.13200000000001</c:v>
                </c:pt>
                <c:pt idx="24141">
                  <c:v>369.8</c:v>
                </c:pt>
                <c:pt idx="24142">
                  <c:v>369.452</c:v>
                </c:pt>
                <c:pt idx="24143">
                  <c:v>369.08599999999979</c:v>
                </c:pt>
                <c:pt idx="24144">
                  <c:v>368.70499999999993</c:v>
                </c:pt>
                <c:pt idx="24145">
                  <c:v>368.30700000000002</c:v>
                </c:pt>
                <c:pt idx="24146">
                  <c:v>367.89299999999974</c:v>
                </c:pt>
                <c:pt idx="24147">
                  <c:v>367.46199999999965</c:v>
                </c:pt>
                <c:pt idx="24148">
                  <c:v>367.01599999999979</c:v>
                </c:pt>
                <c:pt idx="24149">
                  <c:v>366.553</c:v>
                </c:pt>
                <c:pt idx="24150">
                  <c:v>366.07400000000001</c:v>
                </c:pt>
                <c:pt idx="24151">
                  <c:v>365.57900000000001</c:v>
                </c:pt>
                <c:pt idx="24152">
                  <c:v>365.06900000000002</c:v>
                </c:pt>
                <c:pt idx="24153">
                  <c:v>364.54199999999975</c:v>
                </c:pt>
                <c:pt idx="24154">
                  <c:v>364</c:v>
                </c:pt>
                <c:pt idx="24155">
                  <c:v>363.44200000000001</c:v>
                </c:pt>
                <c:pt idx="24156">
                  <c:v>362.86799999999999</c:v>
                </c:pt>
                <c:pt idx="24157">
                  <c:v>362.279</c:v>
                </c:pt>
                <c:pt idx="24158">
                  <c:v>361.67399999999975</c:v>
                </c:pt>
                <c:pt idx="24159">
                  <c:v>361.05399999999975</c:v>
                </c:pt>
                <c:pt idx="24160">
                  <c:v>360.41799999999978</c:v>
                </c:pt>
                <c:pt idx="24161">
                  <c:v>359.76799999999974</c:v>
                </c:pt>
                <c:pt idx="24162">
                  <c:v>359.10199999999975</c:v>
                </c:pt>
                <c:pt idx="24163">
                  <c:v>358.42099999999965</c:v>
                </c:pt>
                <c:pt idx="24164">
                  <c:v>357.72599999999977</c:v>
                </c:pt>
                <c:pt idx="24165">
                  <c:v>357.01499999999999</c:v>
                </c:pt>
                <c:pt idx="24166">
                  <c:v>356.28999999999979</c:v>
                </c:pt>
                <c:pt idx="24167">
                  <c:v>355.55099999999999</c:v>
                </c:pt>
                <c:pt idx="24168">
                  <c:v>354.79700000000003</c:v>
                </c:pt>
                <c:pt idx="24169">
                  <c:v>354.02799999999979</c:v>
                </c:pt>
                <c:pt idx="24170">
                  <c:v>353.245</c:v>
                </c:pt>
                <c:pt idx="24171">
                  <c:v>352.44900000000001</c:v>
                </c:pt>
                <c:pt idx="24172">
                  <c:v>351.63799999999975</c:v>
                </c:pt>
                <c:pt idx="24173">
                  <c:v>350.81299999999999</c:v>
                </c:pt>
                <c:pt idx="24174">
                  <c:v>349.9749999999998</c:v>
                </c:pt>
                <c:pt idx="24175">
                  <c:v>349.12299999999999</c:v>
                </c:pt>
                <c:pt idx="24176">
                  <c:v>348.25799999999975</c:v>
                </c:pt>
                <c:pt idx="24177">
                  <c:v>347.37900000000002</c:v>
                </c:pt>
                <c:pt idx="24178">
                  <c:v>346.48699999999963</c:v>
                </c:pt>
                <c:pt idx="24179">
                  <c:v>345.58199999999965</c:v>
                </c:pt>
                <c:pt idx="24180">
                  <c:v>344.66399999999999</c:v>
                </c:pt>
                <c:pt idx="24181">
                  <c:v>343.73299999999978</c:v>
                </c:pt>
                <c:pt idx="24182">
                  <c:v>342.78999999999979</c:v>
                </c:pt>
                <c:pt idx="24183">
                  <c:v>341.834</c:v>
                </c:pt>
                <c:pt idx="24184">
                  <c:v>340.86599999999999</c:v>
                </c:pt>
                <c:pt idx="24185">
                  <c:v>339.8859999999998</c:v>
                </c:pt>
                <c:pt idx="24186">
                  <c:v>338.89400000000001</c:v>
                </c:pt>
                <c:pt idx="24187">
                  <c:v>337.89</c:v>
                </c:pt>
                <c:pt idx="24188">
                  <c:v>336.87400000000002</c:v>
                </c:pt>
                <c:pt idx="24189">
                  <c:v>335.84699999999975</c:v>
                </c:pt>
                <c:pt idx="24190">
                  <c:v>334.80799999999999</c:v>
                </c:pt>
                <c:pt idx="24191">
                  <c:v>333.75799999999975</c:v>
                </c:pt>
                <c:pt idx="24192">
                  <c:v>332.697</c:v>
                </c:pt>
                <c:pt idx="24193">
                  <c:v>331.62599999999975</c:v>
                </c:pt>
                <c:pt idx="24194">
                  <c:v>330.54300000000001</c:v>
                </c:pt>
                <c:pt idx="24195">
                  <c:v>329.45</c:v>
                </c:pt>
                <c:pt idx="24196">
                  <c:v>328.34699999999975</c:v>
                </c:pt>
                <c:pt idx="24197">
                  <c:v>327.23399999999958</c:v>
                </c:pt>
                <c:pt idx="24198">
                  <c:v>326.11099999999999</c:v>
                </c:pt>
                <c:pt idx="24199">
                  <c:v>324.97799999999978</c:v>
                </c:pt>
                <c:pt idx="24200">
                  <c:v>323.83499999999975</c:v>
                </c:pt>
                <c:pt idx="24201">
                  <c:v>322.68299999999999</c:v>
                </c:pt>
                <c:pt idx="24202">
                  <c:v>321.52199999999965</c:v>
                </c:pt>
                <c:pt idx="24203">
                  <c:v>320.35199999999975</c:v>
                </c:pt>
                <c:pt idx="24204">
                  <c:v>319.173</c:v>
                </c:pt>
                <c:pt idx="24205">
                  <c:v>317.98499999999979</c:v>
                </c:pt>
                <c:pt idx="24206">
                  <c:v>316.78899999999965</c:v>
                </c:pt>
                <c:pt idx="24207">
                  <c:v>315.58499999999975</c:v>
                </c:pt>
                <c:pt idx="24208">
                  <c:v>314.37299999999999</c:v>
                </c:pt>
                <c:pt idx="24209">
                  <c:v>313.15199999999999</c:v>
                </c:pt>
                <c:pt idx="24210">
                  <c:v>311.92499999999978</c:v>
                </c:pt>
                <c:pt idx="24211">
                  <c:v>310.68900000000002</c:v>
                </c:pt>
                <c:pt idx="24212">
                  <c:v>309.447</c:v>
                </c:pt>
                <c:pt idx="24213">
                  <c:v>308.19799999999975</c:v>
                </c:pt>
                <c:pt idx="24214">
                  <c:v>306.94099999999975</c:v>
                </c:pt>
                <c:pt idx="24215">
                  <c:v>305.678</c:v>
                </c:pt>
                <c:pt idx="24216">
                  <c:v>304.40899999999965</c:v>
                </c:pt>
                <c:pt idx="24217">
                  <c:v>303.13400000000001</c:v>
                </c:pt>
                <c:pt idx="24218">
                  <c:v>301.85199999999975</c:v>
                </c:pt>
                <c:pt idx="24219">
                  <c:v>300.565</c:v>
                </c:pt>
                <c:pt idx="24220">
                  <c:v>299.2729999999998</c:v>
                </c:pt>
                <c:pt idx="24221">
                  <c:v>297.9749999999998</c:v>
                </c:pt>
                <c:pt idx="24222">
                  <c:v>296.67200000000008</c:v>
                </c:pt>
                <c:pt idx="24223">
                  <c:v>295.36399999999975</c:v>
                </c:pt>
                <c:pt idx="24224">
                  <c:v>294.05099999999999</c:v>
                </c:pt>
                <c:pt idx="24225">
                  <c:v>292.73399999999958</c:v>
                </c:pt>
                <c:pt idx="24226">
                  <c:v>291.41299999999978</c:v>
                </c:pt>
                <c:pt idx="24227">
                  <c:v>290.08799999999979</c:v>
                </c:pt>
                <c:pt idx="24228">
                  <c:v>288.75900000000001</c:v>
                </c:pt>
                <c:pt idx="24229">
                  <c:v>287.42599999999965</c:v>
                </c:pt>
                <c:pt idx="24230">
                  <c:v>286.08999999999975</c:v>
                </c:pt>
                <c:pt idx="24231">
                  <c:v>284.75099999999975</c:v>
                </c:pt>
                <c:pt idx="24232">
                  <c:v>283.40899999999965</c:v>
                </c:pt>
                <c:pt idx="24233">
                  <c:v>282.065</c:v>
                </c:pt>
                <c:pt idx="24234">
                  <c:v>280.71799999999979</c:v>
                </c:pt>
                <c:pt idx="24235">
                  <c:v>279.36900000000026</c:v>
                </c:pt>
                <c:pt idx="24236">
                  <c:v>278.017</c:v>
                </c:pt>
                <c:pt idx="24237">
                  <c:v>276.66500000000002</c:v>
                </c:pt>
                <c:pt idx="24238">
                  <c:v>275.31</c:v>
                </c:pt>
                <c:pt idx="24239">
                  <c:v>273.95400000000001</c:v>
                </c:pt>
                <c:pt idx="24240">
                  <c:v>272.59799999999979</c:v>
                </c:pt>
                <c:pt idx="24241">
                  <c:v>271.24</c:v>
                </c:pt>
                <c:pt idx="24242">
                  <c:v>269.88200000000001</c:v>
                </c:pt>
                <c:pt idx="24243">
                  <c:v>268.5229999999998</c:v>
                </c:pt>
                <c:pt idx="24244">
                  <c:v>267.16500000000002</c:v>
                </c:pt>
                <c:pt idx="24245">
                  <c:v>265.80599999999993</c:v>
                </c:pt>
                <c:pt idx="24246">
                  <c:v>264.44799999999975</c:v>
                </c:pt>
                <c:pt idx="24247">
                  <c:v>263.08999999999975</c:v>
                </c:pt>
                <c:pt idx="24248">
                  <c:v>261.73299999999978</c:v>
                </c:pt>
                <c:pt idx="24249">
                  <c:v>260.37700000000001</c:v>
                </c:pt>
                <c:pt idx="24250">
                  <c:v>259.02199999999965</c:v>
                </c:pt>
                <c:pt idx="24251">
                  <c:v>257.66899999999993</c:v>
                </c:pt>
                <c:pt idx="24252">
                  <c:v>256.31700000000001</c:v>
                </c:pt>
                <c:pt idx="24253">
                  <c:v>254.96700000000001</c:v>
                </c:pt>
                <c:pt idx="24254">
                  <c:v>253.62</c:v>
                </c:pt>
                <c:pt idx="24255">
                  <c:v>252.27399999999992</c:v>
                </c:pt>
                <c:pt idx="24256">
                  <c:v>250.93100000000001</c:v>
                </c:pt>
                <c:pt idx="24257">
                  <c:v>249.59200000000001</c:v>
                </c:pt>
                <c:pt idx="24258">
                  <c:v>248.255</c:v>
                </c:pt>
                <c:pt idx="24259">
                  <c:v>246.92100000000011</c:v>
                </c:pt>
                <c:pt idx="24260">
                  <c:v>245.59100000000001</c:v>
                </c:pt>
                <c:pt idx="24261">
                  <c:v>244.26399999999998</c:v>
                </c:pt>
                <c:pt idx="24262">
                  <c:v>242.94200000000001</c:v>
                </c:pt>
                <c:pt idx="24263">
                  <c:v>241.62300000000002</c:v>
                </c:pt>
                <c:pt idx="24264">
                  <c:v>240.309</c:v>
                </c:pt>
                <c:pt idx="24265">
                  <c:v>239</c:v>
                </c:pt>
                <c:pt idx="24266">
                  <c:v>237.69499999999999</c:v>
                </c:pt>
                <c:pt idx="24267">
                  <c:v>236.39600000000004</c:v>
                </c:pt>
                <c:pt idx="24268">
                  <c:v>235.101</c:v>
                </c:pt>
                <c:pt idx="24269">
                  <c:v>233.81200000000001</c:v>
                </c:pt>
                <c:pt idx="24270">
                  <c:v>232.529</c:v>
                </c:pt>
                <c:pt idx="24271">
                  <c:v>231.25200000000001</c:v>
                </c:pt>
                <c:pt idx="24272">
                  <c:v>229.9800000000001</c:v>
                </c:pt>
                <c:pt idx="24273">
                  <c:v>228.71499999999995</c:v>
                </c:pt>
                <c:pt idx="24274">
                  <c:v>227.45700000000011</c:v>
                </c:pt>
                <c:pt idx="24275">
                  <c:v>226.20499999999998</c:v>
                </c:pt>
                <c:pt idx="24276">
                  <c:v>224.96</c:v>
                </c:pt>
                <c:pt idx="24277">
                  <c:v>223.72200000000001</c:v>
                </c:pt>
                <c:pt idx="24278">
                  <c:v>222.4920000000001</c:v>
                </c:pt>
                <c:pt idx="24279">
                  <c:v>221.26900000000001</c:v>
                </c:pt>
                <c:pt idx="24280">
                  <c:v>220.053</c:v>
                </c:pt>
                <c:pt idx="24281">
                  <c:v>218.846</c:v>
                </c:pt>
                <c:pt idx="24282">
                  <c:v>217.64699999999999</c:v>
                </c:pt>
                <c:pt idx="24283">
                  <c:v>216.45600000000007</c:v>
                </c:pt>
                <c:pt idx="24284">
                  <c:v>215.27399999999992</c:v>
                </c:pt>
                <c:pt idx="24285">
                  <c:v>214.1</c:v>
                </c:pt>
                <c:pt idx="24286">
                  <c:v>212.935</c:v>
                </c:pt>
                <c:pt idx="24287">
                  <c:v>211.77899999999997</c:v>
                </c:pt>
                <c:pt idx="24288">
                  <c:v>210.63300000000001</c:v>
                </c:pt>
                <c:pt idx="24289">
                  <c:v>209.49600000000001</c:v>
                </c:pt>
                <c:pt idx="24290">
                  <c:v>208.369</c:v>
                </c:pt>
                <c:pt idx="24291">
                  <c:v>207.251</c:v>
                </c:pt>
                <c:pt idx="24292">
                  <c:v>206.14399999999998</c:v>
                </c:pt>
                <c:pt idx="24293">
                  <c:v>205.04599999999999</c:v>
                </c:pt>
                <c:pt idx="24294">
                  <c:v>203.959</c:v>
                </c:pt>
                <c:pt idx="24295">
                  <c:v>202.88200000000012</c:v>
                </c:pt>
                <c:pt idx="24296">
                  <c:v>201.81700000000001</c:v>
                </c:pt>
                <c:pt idx="24297">
                  <c:v>200.762</c:v>
                </c:pt>
                <c:pt idx="24298">
                  <c:v>199.71699999999998</c:v>
                </c:pt>
                <c:pt idx="24299">
                  <c:v>198.685</c:v>
                </c:pt>
                <c:pt idx="24300">
                  <c:v>197.66300000000001</c:v>
                </c:pt>
                <c:pt idx="24301">
                  <c:v>196.65300000000002</c:v>
                </c:pt>
                <c:pt idx="24302">
                  <c:v>195.655</c:v>
                </c:pt>
                <c:pt idx="24303">
                  <c:v>194.66800000000001</c:v>
                </c:pt>
                <c:pt idx="24304">
                  <c:v>193.69300000000001</c:v>
                </c:pt>
                <c:pt idx="24305">
                  <c:v>192.73099999999999</c:v>
                </c:pt>
                <c:pt idx="24306">
                  <c:v>191.78100000000001</c:v>
                </c:pt>
                <c:pt idx="24307">
                  <c:v>190.84300000000002</c:v>
                </c:pt>
                <c:pt idx="24308">
                  <c:v>189.917</c:v>
                </c:pt>
                <c:pt idx="24309">
                  <c:v>189.005</c:v>
                </c:pt>
                <c:pt idx="24310">
                  <c:v>188.10499999999999</c:v>
                </c:pt>
                <c:pt idx="24311">
                  <c:v>187.21799999999999</c:v>
                </c:pt>
                <c:pt idx="24312">
                  <c:v>186.34399999999999</c:v>
                </c:pt>
                <c:pt idx="24313">
                  <c:v>185.483</c:v>
                </c:pt>
                <c:pt idx="24314">
                  <c:v>184.636</c:v>
                </c:pt>
                <c:pt idx="24315">
                  <c:v>183.80200000000011</c:v>
                </c:pt>
                <c:pt idx="24316">
                  <c:v>182.98100000000011</c:v>
                </c:pt>
                <c:pt idx="24317">
                  <c:v>182.17499999999998</c:v>
                </c:pt>
                <c:pt idx="24318">
                  <c:v>181.38200000000012</c:v>
                </c:pt>
                <c:pt idx="24319">
                  <c:v>180.60300000000001</c:v>
                </c:pt>
                <c:pt idx="24320">
                  <c:v>179.83800000000011</c:v>
                </c:pt>
                <c:pt idx="24321">
                  <c:v>179.08700000000007</c:v>
                </c:pt>
                <c:pt idx="24322">
                  <c:v>178.35000000000011</c:v>
                </c:pt>
                <c:pt idx="24323">
                  <c:v>177.62800000000001</c:v>
                </c:pt>
                <c:pt idx="24324">
                  <c:v>176.92000000000004</c:v>
                </c:pt>
                <c:pt idx="24325">
                  <c:v>176.226</c:v>
                </c:pt>
                <c:pt idx="24326">
                  <c:v>175.548</c:v>
                </c:pt>
                <c:pt idx="24327">
                  <c:v>174.88300000000001</c:v>
                </c:pt>
                <c:pt idx="24328">
                  <c:v>174.23399999999998</c:v>
                </c:pt>
                <c:pt idx="24329">
                  <c:v>173.59900000000002</c:v>
                </c:pt>
                <c:pt idx="24330">
                  <c:v>172.9800000000001</c:v>
                </c:pt>
                <c:pt idx="24331">
                  <c:v>172.375</c:v>
                </c:pt>
                <c:pt idx="24332">
                  <c:v>171.785</c:v>
                </c:pt>
                <c:pt idx="24333">
                  <c:v>171.21099999999998</c:v>
                </c:pt>
                <c:pt idx="24334">
                  <c:v>170.65200000000004</c:v>
                </c:pt>
                <c:pt idx="24335">
                  <c:v>170.108</c:v>
                </c:pt>
                <c:pt idx="24336">
                  <c:v>169.57900000000001</c:v>
                </c:pt>
                <c:pt idx="24337">
                  <c:v>169.066</c:v>
                </c:pt>
                <c:pt idx="24338">
                  <c:v>168.56800000000001</c:v>
                </c:pt>
                <c:pt idx="24339">
                  <c:v>168.08600000000001</c:v>
                </c:pt>
                <c:pt idx="24340">
                  <c:v>167.61899999999997</c:v>
                </c:pt>
                <c:pt idx="24341">
                  <c:v>167.16800000000001</c:v>
                </c:pt>
                <c:pt idx="24342">
                  <c:v>166.732</c:v>
                </c:pt>
                <c:pt idx="24343">
                  <c:v>166.31200000000001</c:v>
                </c:pt>
                <c:pt idx="24344">
                  <c:v>165.90800000000004</c:v>
                </c:pt>
                <c:pt idx="24345">
                  <c:v>165.51900000000001</c:v>
                </c:pt>
                <c:pt idx="24346">
                  <c:v>165.14599999999999</c:v>
                </c:pt>
                <c:pt idx="24347">
                  <c:v>164.78900000000002</c:v>
                </c:pt>
                <c:pt idx="24348">
                  <c:v>164.44800000000001</c:v>
                </c:pt>
                <c:pt idx="24349">
                  <c:v>164.12200000000001</c:v>
                </c:pt>
                <c:pt idx="24350">
                  <c:v>163.81300000000002</c:v>
                </c:pt>
                <c:pt idx="24351">
                  <c:v>163.51900000000001</c:v>
                </c:pt>
                <c:pt idx="24352">
                  <c:v>163.24099999999999</c:v>
                </c:pt>
                <c:pt idx="24353">
                  <c:v>162.97800000000001</c:v>
                </c:pt>
                <c:pt idx="24354">
                  <c:v>162.732</c:v>
                </c:pt>
                <c:pt idx="24355">
                  <c:v>162.501</c:v>
                </c:pt>
                <c:pt idx="24356">
                  <c:v>162.28700000000001</c:v>
                </c:pt>
                <c:pt idx="24357">
                  <c:v>162.08800000000011</c:v>
                </c:pt>
                <c:pt idx="24358">
                  <c:v>161.905</c:v>
                </c:pt>
                <c:pt idx="24359">
                  <c:v>161.73699999999999</c:v>
                </c:pt>
                <c:pt idx="24360">
                  <c:v>161.58600000000001</c:v>
                </c:pt>
                <c:pt idx="24361">
                  <c:v>161.44999999999999</c:v>
                </c:pt>
                <c:pt idx="24362">
                  <c:v>161.33000000000001</c:v>
                </c:pt>
                <c:pt idx="24363">
                  <c:v>161.226</c:v>
                </c:pt>
                <c:pt idx="24364">
                  <c:v>161.137</c:v>
                </c:pt>
                <c:pt idx="24365">
                  <c:v>161.06399999999999</c:v>
                </c:pt>
                <c:pt idx="24366">
                  <c:v>161.006</c:v>
                </c:pt>
                <c:pt idx="24367">
                  <c:v>160.964</c:v>
                </c:pt>
                <c:pt idx="24368">
                  <c:v>160.93800000000007</c:v>
                </c:pt>
                <c:pt idx="24369">
                  <c:v>160.92700000000011</c:v>
                </c:pt>
                <c:pt idx="24370">
                  <c:v>160.93100000000001</c:v>
                </c:pt>
                <c:pt idx="24371">
                  <c:v>160.95100000000011</c:v>
                </c:pt>
                <c:pt idx="24372">
                  <c:v>160.9860000000001</c:v>
                </c:pt>
                <c:pt idx="24373">
                  <c:v>161.036</c:v>
                </c:pt>
                <c:pt idx="24374">
                  <c:v>161.102</c:v>
                </c:pt>
                <c:pt idx="24375">
                  <c:v>161.18200000000004</c:v>
                </c:pt>
                <c:pt idx="24376">
                  <c:v>161.27799999999999</c:v>
                </c:pt>
                <c:pt idx="24377">
                  <c:v>161.38800000000012</c:v>
                </c:pt>
                <c:pt idx="24378">
                  <c:v>161.51300000000001</c:v>
                </c:pt>
                <c:pt idx="24379">
                  <c:v>161.654</c:v>
                </c:pt>
                <c:pt idx="24380">
                  <c:v>161.80800000000011</c:v>
                </c:pt>
                <c:pt idx="24381">
                  <c:v>161.97800000000001</c:v>
                </c:pt>
                <c:pt idx="24382">
                  <c:v>162.16200000000001</c:v>
                </c:pt>
                <c:pt idx="24383">
                  <c:v>162.3610000000001</c:v>
                </c:pt>
                <c:pt idx="24384">
                  <c:v>162.57300000000001</c:v>
                </c:pt>
                <c:pt idx="24385">
                  <c:v>162.80100000000004</c:v>
                </c:pt>
                <c:pt idx="24386">
                  <c:v>163.042</c:v>
                </c:pt>
                <c:pt idx="24387">
                  <c:v>163.297</c:v>
                </c:pt>
                <c:pt idx="24388">
                  <c:v>163.566</c:v>
                </c:pt>
                <c:pt idx="24389">
                  <c:v>163.85000000000011</c:v>
                </c:pt>
                <c:pt idx="24390">
                  <c:v>164.14599999999999</c:v>
                </c:pt>
                <c:pt idx="24391">
                  <c:v>164.45700000000011</c:v>
                </c:pt>
                <c:pt idx="24392">
                  <c:v>164.78100000000001</c:v>
                </c:pt>
                <c:pt idx="24393">
                  <c:v>165.11799999999999</c:v>
                </c:pt>
                <c:pt idx="24394">
                  <c:v>165.46900000000002</c:v>
                </c:pt>
                <c:pt idx="24395">
                  <c:v>165.833</c:v>
                </c:pt>
                <c:pt idx="24396">
                  <c:v>166.20899999999997</c:v>
                </c:pt>
                <c:pt idx="24397">
                  <c:v>166.59900000000002</c:v>
                </c:pt>
                <c:pt idx="24398">
                  <c:v>167.001</c:v>
                </c:pt>
                <c:pt idx="24399">
                  <c:v>167.416</c:v>
                </c:pt>
                <c:pt idx="24400">
                  <c:v>167.84399999999999</c:v>
                </c:pt>
                <c:pt idx="24401">
                  <c:v>168.28399999999999</c:v>
                </c:pt>
                <c:pt idx="24402">
                  <c:v>168.73499999999999</c:v>
                </c:pt>
                <c:pt idx="24403">
                  <c:v>169.19900000000001</c:v>
                </c:pt>
                <c:pt idx="24404">
                  <c:v>169.67499999999998</c:v>
                </c:pt>
                <c:pt idx="24405">
                  <c:v>170.16300000000001</c:v>
                </c:pt>
                <c:pt idx="24406">
                  <c:v>170.66200000000001</c:v>
                </c:pt>
                <c:pt idx="24407">
                  <c:v>171.17299999999997</c:v>
                </c:pt>
                <c:pt idx="24408">
                  <c:v>171.69499999999999</c:v>
                </c:pt>
                <c:pt idx="24409">
                  <c:v>172.22800000000001</c:v>
                </c:pt>
                <c:pt idx="24410">
                  <c:v>172.77199999999999</c:v>
                </c:pt>
                <c:pt idx="24411">
                  <c:v>173.32600000000011</c:v>
                </c:pt>
                <c:pt idx="24412">
                  <c:v>173.89200000000011</c:v>
                </c:pt>
                <c:pt idx="24413">
                  <c:v>174.46800000000007</c:v>
                </c:pt>
                <c:pt idx="24414">
                  <c:v>175.054</c:v>
                </c:pt>
                <c:pt idx="24415">
                  <c:v>175.65</c:v>
                </c:pt>
                <c:pt idx="24416">
                  <c:v>176.256</c:v>
                </c:pt>
                <c:pt idx="24417">
                  <c:v>176.87200000000001</c:v>
                </c:pt>
                <c:pt idx="24418">
                  <c:v>177.4980000000001</c:v>
                </c:pt>
                <c:pt idx="24419">
                  <c:v>178.13300000000001</c:v>
                </c:pt>
                <c:pt idx="24420">
                  <c:v>178.77699999999999</c:v>
                </c:pt>
                <c:pt idx="24421">
                  <c:v>179.43</c:v>
                </c:pt>
                <c:pt idx="24422">
                  <c:v>180.09200000000001</c:v>
                </c:pt>
                <c:pt idx="24423">
                  <c:v>180.76300000000001</c:v>
                </c:pt>
                <c:pt idx="24424">
                  <c:v>181.44200000000001</c:v>
                </c:pt>
                <c:pt idx="24425">
                  <c:v>182.12900000000002</c:v>
                </c:pt>
                <c:pt idx="24426">
                  <c:v>182.82500000000007</c:v>
                </c:pt>
                <c:pt idx="24427">
                  <c:v>183.529</c:v>
                </c:pt>
                <c:pt idx="24428">
                  <c:v>184.23999999999998</c:v>
                </c:pt>
                <c:pt idx="24429">
                  <c:v>184.95800000000011</c:v>
                </c:pt>
                <c:pt idx="24430">
                  <c:v>185.684</c:v>
                </c:pt>
                <c:pt idx="24431">
                  <c:v>186.41800000000001</c:v>
                </c:pt>
                <c:pt idx="24432">
                  <c:v>187.15800000000004</c:v>
                </c:pt>
                <c:pt idx="24433">
                  <c:v>187.904</c:v>
                </c:pt>
                <c:pt idx="24434">
                  <c:v>188.65800000000004</c:v>
                </c:pt>
                <c:pt idx="24435">
                  <c:v>189.417</c:v>
                </c:pt>
                <c:pt idx="24436">
                  <c:v>190.18300000000002</c:v>
                </c:pt>
                <c:pt idx="24437">
                  <c:v>190.95500000000001</c:v>
                </c:pt>
                <c:pt idx="24438">
                  <c:v>191.732</c:v>
                </c:pt>
                <c:pt idx="24439">
                  <c:v>192.51499999999999</c:v>
                </c:pt>
                <c:pt idx="24440">
                  <c:v>193.303</c:v>
                </c:pt>
                <c:pt idx="24441">
                  <c:v>194.096</c:v>
                </c:pt>
                <c:pt idx="24442">
                  <c:v>194.89400000000001</c:v>
                </c:pt>
                <c:pt idx="24443">
                  <c:v>195.696</c:v>
                </c:pt>
                <c:pt idx="24444">
                  <c:v>196.50299999999999</c:v>
                </c:pt>
                <c:pt idx="24445">
                  <c:v>197.315</c:v>
                </c:pt>
                <c:pt idx="24446">
                  <c:v>198.13</c:v>
                </c:pt>
                <c:pt idx="24447">
                  <c:v>198.94900000000001</c:v>
                </c:pt>
                <c:pt idx="24448">
                  <c:v>199.77099999999999</c:v>
                </c:pt>
                <c:pt idx="24449">
                  <c:v>200.59700000000001</c:v>
                </c:pt>
                <c:pt idx="24450">
                  <c:v>201.42600000000004</c:v>
                </c:pt>
                <c:pt idx="24451">
                  <c:v>202.25800000000001</c:v>
                </c:pt>
                <c:pt idx="24452">
                  <c:v>203.09300000000002</c:v>
                </c:pt>
                <c:pt idx="24453">
                  <c:v>203.93</c:v>
                </c:pt>
                <c:pt idx="24454">
                  <c:v>204.76999999999998</c:v>
                </c:pt>
                <c:pt idx="24455">
                  <c:v>205.61099999999999</c:v>
                </c:pt>
                <c:pt idx="24456">
                  <c:v>206.45400000000001</c:v>
                </c:pt>
                <c:pt idx="24457">
                  <c:v>207.29900000000001</c:v>
                </c:pt>
                <c:pt idx="24458">
                  <c:v>208.14599999999999</c:v>
                </c:pt>
                <c:pt idx="24459">
                  <c:v>208.99300000000002</c:v>
                </c:pt>
                <c:pt idx="24460">
                  <c:v>209.84200000000001</c:v>
                </c:pt>
                <c:pt idx="24461">
                  <c:v>210.691</c:v>
                </c:pt>
                <c:pt idx="24462">
                  <c:v>211.541</c:v>
                </c:pt>
                <c:pt idx="24463">
                  <c:v>212.3910000000001</c:v>
                </c:pt>
                <c:pt idx="24464">
                  <c:v>213.24099999999999</c:v>
                </c:pt>
                <c:pt idx="24465">
                  <c:v>214.09100000000001</c:v>
                </c:pt>
                <c:pt idx="24466">
                  <c:v>214.941</c:v>
                </c:pt>
                <c:pt idx="24467">
                  <c:v>215.79</c:v>
                </c:pt>
                <c:pt idx="24468">
                  <c:v>216.63800000000001</c:v>
                </c:pt>
                <c:pt idx="24469">
                  <c:v>217.48500000000001</c:v>
                </c:pt>
                <c:pt idx="24470">
                  <c:v>218.33200000000011</c:v>
                </c:pt>
                <c:pt idx="24471">
                  <c:v>219.17599999999999</c:v>
                </c:pt>
                <c:pt idx="24472">
                  <c:v>220.01900000000001</c:v>
                </c:pt>
                <c:pt idx="24473">
                  <c:v>220.86</c:v>
                </c:pt>
                <c:pt idx="24474">
                  <c:v>221.7</c:v>
                </c:pt>
                <c:pt idx="24475">
                  <c:v>222.536</c:v>
                </c:pt>
                <c:pt idx="24476">
                  <c:v>223.37100000000001</c:v>
                </c:pt>
                <c:pt idx="24477">
                  <c:v>224.202</c:v>
                </c:pt>
                <c:pt idx="24478">
                  <c:v>225.03100000000001</c:v>
                </c:pt>
                <c:pt idx="24479">
                  <c:v>225.85700000000011</c:v>
                </c:pt>
                <c:pt idx="24480">
                  <c:v>226.67899999999997</c:v>
                </c:pt>
                <c:pt idx="24481">
                  <c:v>227.4980000000001</c:v>
                </c:pt>
                <c:pt idx="24482">
                  <c:v>228.31300000000002</c:v>
                </c:pt>
                <c:pt idx="24483">
                  <c:v>229.124</c:v>
                </c:pt>
                <c:pt idx="24484">
                  <c:v>229.93100000000001</c:v>
                </c:pt>
                <c:pt idx="24485">
                  <c:v>230.733</c:v>
                </c:pt>
                <c:pt idx="24486">
                  <c:v>231.53100000000001</c:v>
                </c:pt>
                <c:pt idx="24487">
                  <c:v>232.32400000000001</c:v>
                </c:pt>
                <c:pt idx="24488">
                  <c:v>233.11299999999997</c:v>
                </c:pt>
                <c:pt idx="24489">
                  <c:v>233.89600000000004</c:v>
                </c:pt>
                <c:pt idx="24490">
                  <c:v>234.67299999999997</c:v>
                </c:pt>
                <c:pt idx="24491">
                  <c:v>235.44499999999999</c:v>
                </c:pt>
                <c:pt idx="24492">
                  <c:v>236.21199999999999</c:v>
                </c:pt>
                <c:pt idx="24493">
                  <c:v>236.97200000000001</c:v>
                </c:pt>
                <c:pt idx="24494">
                  <c:v>237.727</c:v>
                </c:pt>
                <c:pt idx="24495">
                  <c:v>238.47499999999999</c:v>
                </c:pt>
                <c:pt idx="24496">
                  <c:v>239.21599999999998</c:v>
                </c:pt>
                <c:pt idx="24497">
                  <c:v>239.95100000000011</c:v>
                </c:pt>
                <c:pt idx="24498">
                  <c:v>240.67899999999997</c:v>
                </c:pt>
                <c:pt idx="24499">
                  <c:v>241.4</c:v>
                </c:pt>
                <c:pt idx="24500">
                  <c:v>242.11399999999998</c:v>
                </c:pt>
                <c:pt idx="24501">
                  <c:v>242.82000000000011</c:v>
                </c:pt>
                <c:pt idx="24502">
                  <c:v>243.51900000000001</c:v>
                </c:pt>
                <c:pt idx="24503">
                  <c:v>244.20999999999998</c:v>
                </c:pt>
                <c:pt idx="24504">
                  <c:v>244.89200000000011</c:v>
                </c:pt>
                <c:pt idx="24505">
                  <c:v>245.56700000000001</c:v>
                </c:pt>
                <c:pt idx="24506">
                  <c:v>246.23399999999998</c:v>
                </c:pt>
                <c:pt idx="24507">
                  <c:v>246.89200000000011</c:v>
                </c:pt>
                <c:pt idx="24508">
                  <c:v>247.541</c:v>
                </c:pt>
                <c:pt idx="24509">
                  <c:v>248.18200000000004</c:v>
                </c:pt>
                <c:pt idx="24510">
                  <c:v>248.81399999999999</c:v>
                </c:pt>
                <c:pt idx="24511">
                  <c:v>249.43700000000001</c:v>
                </c:pt>
                <c:pt idx="24512">
                  <c:v>250.05</c:v>
                </c:pt>
                <c:pt idx="24513">
                  <c:v>250.654</c:v>
                </c:pt>
                <c:pt idx="24514">
                  <c:v>251.24799999999999</c:v>
                </c:pt>
                <c:pt idx="24515">
                  <c:v>251.833</c:v>
                </c:pt>
                <c:pt idx="24516">
                  <c:v>252.40800000000004</c:v>
                </c:pt>
                <c:pt idx="24517">
                  <c:v>252.97300000000001</c:v>
                </c:pt>
                <c:pt idx="24518">
                  <c:v>253.52800000000011</c:v>
                </c:pt>
                <c:pt idx="24519">
                  <c:v>254.072</c:v>
                </c:pt>
                <c:pt idx="24520">
                  <c:v>254.60599999999999</c:v>
                </c:pt>
                <c:pt idx="24521">
                  <c:v>255.13</c:v>
                </c:pt>
                <c:pt idx="24522">
                  <c:v>255.64299999999997</c:v>
                </c:pt>
                <c:pt idx="24523">
                  <c:v>256.14400000000023</c:v>
                </c:pt>
                <c:pt idx="24524">
                  <c:v>256.63499999999999</c:v>
                </c:pt>
                <c:pt idx="24525">
                  <c:v>257.11500000000001</c:v>
                </c:pt>
                <c:pt idx="24526">
                  <c:v>257.584</c:v>
                </c:pt>
                <c:pt idx="24527">
                  <c:v>258.04199999999975</c:v>
                </c:pt>
                <c:pt idx="24528">
                  <c:v>258.48799999999977</c:v>
                </c:pt>
                <c:pt idx="24529">
                  <c:v>258.92200000000003</c:v>
                </c:pt>
                <c:pt idx="24530">
                  <c:v>259.34500000000008</c:v>
                </c:pt>
                <c:pt idx="24531">
                  <c:v>259.75599999999974</c:v>
                </c:pt>
                <c:pt idx="24532">
                  <c:v>260.15499999999997</c:v>
                </c:pt>
                <c:pt idx="24533">
                  <c:v>260.54199999999975</c:v>
                </c:pt>
                <c:pt idx="24534">
                  <c:v>260.91699999999958</c:v>
                </c:pt>
                <c:pt idx="24535">
                  <c:v>261.27999999999975</c:v>
                </c:pt>
                <c:pt idx="24536">
                  <c:v>261.63099999999974</c:v>
                </c:pt>
                <c:pt idx="24537">
                  <c:v>261.96899999999965</c:v>
                </c:pt>
                <c:pt idx="24538">
                  <c:v>262.29499999999979</c:v>
                </c:pt>
                <c:pt idx="24539">
                  <c:v>262.608</c:v>
                </c:pt>
                <c:pt idx="24540">
                  <c:v>262.90899999999965</c:v>
                </c:pt>
                <c:pt idx="24541">
                  <c:v>263.197</c:v>
                </c:pt>
                <c:pt idx="24542">
                  <c:v>263.47199999999958</c:v>
                </c:pt>
                <c:pt idx="24543">
                  <c:v>263.73499999999979</c:v>
                </c:pt>
                <c:pt idx="24544">
                  <c:v>263.98399999999958</c:v>
                </c:pt>
                <c:pt idx="24545">
                  <c:v>264.22099999999978</c:v>
                </c:pt>
                <c:pt idx="24546">
                  <c:v>264.44400000000002</c:v>
                </c:pt>
                <c:pt idx="24547">
                  <c:v>264.65400000000022</c:v>
                </c:pt>
                <c:pt idx="24548">
                  <c:v>264.851</c:v>
                </c:pt>
                <c:pt idx="24549">
                  <c:v>265.03500000000003</c:v>
                </c:pt>
                <c:pt idx="24550">
                  <c:v>265.20599999999979</c:v>
                </c:pt>
                <c:pt idx="24551">
                  <c:v>265.363</c:v>
                </c:pt>
                <c:pt idx="24552">
                  <c:v>265.50700000000001</c:v>
                </c:pt>
                <c:pt idx="24553">
                  <c:v>265.637</c:v>
                </c:pt>
                <c:pt idx="24554">
                  <c:v>265.75400000000002</c:v>
                </c:pt>
                <c:pt idx="24555">
                  <c:v>265.85700000000008</c:v>
                </c:pt>
                <c:pt idx="24556">
                  <c:v>265.947</c:v>
                </c:pt>
                <c:pt idx="24557">
                  <c:v>266.0229999999998</c:v>
                </c:pt>
                <c:pt idx="24558">
                  <c:v>266.08599999999979</c:v>
                </c:pt>
                <c:pt idx="24559">
                  <c:v>266.13499999999999</c:v>
                </c:pt>
                <c:pt idx="24560">
                  <c:v>266.17</c:v>
                </c:pt>
                <c:pt idx="24561">
                  <c:v>266.19200000000001</c:v>
                </c:pt>
                <c:pt idx="24562">
                  <c:v>266.2</c:v>
                </c:pt>
                <c:pt idx="24563">
                  <c:v>266.19400000000002</c:v>
                </c:pt>
                <c:pt idx="24564">
                  <c:v>266.17399999999975</c:v>
                </c:pt>
                <c:pt idx="24565">
                  <c:v>266.14100000000002</c:v>
                </c:pt>
                <c:pt idx="24566">
                  <c:v>266.09399999999965</c:v>
                </c:pt>
                <c:pt idx="24567">
                  <c:v>266.03399999999965</c:v>
                </c:pt>
                <c:pt idx="24568">
                  <c:v>265.959</c:v>
                </c:pt>
                <c:pt idx="24569">
                  <c:v>265.87099999999975</c:v>
                </c:pt>
                <c:pt idx="24570">
                  <c:v>265.76900000000001</c:v>
                </c:pt>
                <c:pt idx="24571">
                  <c:v>265.65300000000002</c:v>
                </c:pt>
                <c:pt idx="24572">
                  <c:v>265.524</c:v>
                </c:pt>
                <c:pt idx="24573">
                  <c:v>265.38099999999974</c:v>
                </c:pt>
                <c:pt idx="24574">
                  <c:v>265.22399999999965</c:v>
                </c:pt>
                <c:pt idx="24575">
                  <c:v>265.05399999999975</c:v>
                </c:pt>
                <c:pt idx="24576">
                  <c:v>264.87</c:v>
                </c:pt>
                <c:pt idx="24577">
                  <c:v>264.67200000000008</c:v>
                </c:pt>
                <c:pt idx="24578">
                  <c:v>264.46099999999979</c:v>
                </c:pt>
                <c:pt idx="24579">
                  <c:v>264.23599999999965</c:v>
                </c:pt>
                <c:pt idx="24580">
                  <c:v>263.99799999999965</c:v>
                </c:pt>
                <c:pt idx="24581">
                  <c:v>263.74700000000001</c:v>
                </c:pt>
                <c:pt idx="24582">
                  <c:v>263.48200000000003</c:v>
                </c:pt>
                <c:pt idx="24583">
                  <c:v>263.20299999999975</c:v>
                </c:pt>
                <c:pt idx="24584">
                  <c:v>262.91099999999977</c:v>
                </c:pt>
                <c:pt idx="24585">
                  <c:v>262.60700000000008</c:v>
                </c:pt>
                <c:pt idx="24586">
                  <c:v>262.28799999999978</c:v>
                </c:pt>
                <c:pt idx="24587">
                  <c:v>261.95699999999965</c:v>
                </c:pt>
                <c:pt idx="24588">
                  <c:v>261.613</c:v>
                </c:pt>
                <c:pt idx="24589">
                  <c:v>261.255</c:v>
                </c:pt>
                <c:pt idx="24590">
                  <c:v>260.88499999999999</c:v>
                </c:pt>
                <c:pt idx="24591">
                  <c:v>260.50200000000001</c:v>
                </c:pt>
                <c:pt idx="24592">
                  <c:v>260.10599999999999</c:v>
                </c:pt>
                <c:pt idx="24593">
                  <c:v>259.697</c:v>
                </c:pt>
                <c:pt idx="24594">
                  <c:v>259.27599999999978</c:v>
                </c:pt>
                <c:pt idx="24595">
                  <c:v>258.84199999999993</c:v>
                </c:pt>
                <c:pt idx="24596">
                  <c:v>258.39499999999975</c:v>
                </c:pt>
                <c:pt idx="24597">
                  <c:v>257.93599999999958</c:v>
                </c:pt>
                <c:pt idx="24598">
                  <c:v>257.46499999999975</c:v>
                </c:pt>
                <c:pt idx="24599">
                  <c:v>256.98099999999965</c:v>
                </c:pt>
                <c:pt idx="24600">
                  <c:v>256.48599999999965</c:v>
                </c:pt>
                <c:pt idx="24601">
                  <c:v>255.97800000000001</c:v>
                </c:pt>
                <c:pt idx="24602">
                  <c:v>255.45800000000011</c:v>
                </c:pt>
                <c:pt idx="24603">
                  <c:v>254.92700000000011</c:v>
                </c:pt>
                <c:pt idx="24604">
                  <c:v>254.38400000000001</c:v>
                </c:pt>
                <c:pt idx="24605">
                  <c:v>253.82900000000001</c:v>
                </c:pt>
                <c:pt idx="24606">
                  <c:v>253.26300000000001</c:v>
                </c:pt>
                <c:pt idx="24607">
                  <c:v>252.685</c:v>
                </c:pt>
                <c:pt idx="24608">
                  <c:v>252.096</c:v>
                </c:pt>
                <c:pt idx="24609">
                  <c:v>251.495</c:v>
                </c:pt>
                <c:pt idx="24610">
                  <c:v>250.88400000000001</c:v>
                </c:pt>
                <c:pt idx="24611">
                  <c:v>250.262</c:v>
                </c:pt>
                <c:pt idx="24612">
                  <c:v>249.62900000000002</c:v>
                </c:pt>
                <c:pt idx="24613">
                  <c:v>248.98500000000001</c:v>
                </c:pt>
                <c:pt idx="24614">
                  <c:v>248.33</c:v>
                </c:pt>
                <c:pt idx="24615">
                  <c:v>247.666</c:v>
                </c:pt>
                <c:pt idx="24616">
                  <c:v>246.99</c:v>
                </c:pt>
                <c:pt idx="24617">
                  <c:v>246.30500000000001</c:v>
                </c:pt>
                <c:pt idx="24618">
                  <c:v>245.60999999999999</c:v>
                </c:pt>
                <c:pt idx="24619">
                  <c:v>244.904</c:v>
                </c:pt>
                <c:pt idx="24620">
                  <c:v>244.18900000000002</c:v>
                </c:pt>
                <c:pt idx="24621">
                  <c:v>243.464</c:v>
                </c:pt>
                <c:pt idx="24622">
                  <c:v>242.73</c:v>
                </c:pt>
                <c:pt idx="24623">
                  <c:v>241.98700000000011</c:v>
                </c:pt>
                <c:pt idx="24624">
                  <c:v>241.23399999999998</c:v>
                </c:pt>
                <c:pt idx="24625">
                  <c:v>240.47200000000001</c:v>
                </c:pt>
                <c:pt idx="24626">
                  <c:v>239.70099999999999</c:v>
                </c:pt>
                <c:pt idx="24627">
                  <c:v>238.92200000000011</c:v>
                </c:pt>
                <c:pt idx="24628">
                  <c:v>238.13399999999999</c:v>
                </c:pt>
                <c:pt idx="24629">
                  <c:v>237.33800000000011</c:v>
                </c:pt>
                <c:pt idx="24630">
                  <c:v>236.53300000000002</c:v>
                </c:pt>
                <c:pt idx="24631">
                  <c:v>235.72</c:v>
                </c:pt>
                <c:pt idx="24632">
                  <c:v>234.899</c:v>
                </c:pt>
                <c:pt idx="24633">
                  <c:v>234.071</c:v>
                </c:pt>
                <c:pt idx="24634">
                  <c:v>233.23399999999998</c:v>
                </c:pt>
                <c:pt idx="24635">
                  <c:v>232.3910000000001</c:v>
                </c:pt>
                <c:pt idx="24636">
                  <c:v>231.53900000000002</c:v>
                </c:pt>
                <c:pt idx="24637">
                  <c:v>230.68100000000001</c:v>
                </c:pt>
                <c:pt idx="24638">
                  <c:v>229.816</c:v>
                </c:pt>
                <c:pt idx="24639">
                  <c:v>228.94399999999999</c:v>
                </c:pt>
                <c:pt idx="24640">
                  <c:v>228.066</c:v>
                </c:pt>
                <c:pt idx="24641">
                  <c:v>227.18100000000001</c:v>
                </c:pt>
                <c:pt idx="24642">
                  <c:v>226.28900000000002</c:v>
                </c:pt>
                <c:pt idx="24643">
                  <c:v>225.39200000000011</c:v>
                </c:pt>
                <c:pt idx="24644">
                  <c:v>224.489</c:v>
                </c:pt>
                <c:pt idx="24645">
                  <c:v>223.58</c:v>
                </c:pt>
                <c:pt idx="24646">
                  <c:v>222.66499999999999</c:v>
                </c:pt>
                <c:pt idx="24647">
                  <c:v>221.74499999999998</c:v>
                </c:pt>
                <c:pt idx="24648">
                  <c:v>220.82000000000011</c:v>
                </c:pt>
                <c:pt idx="24649">
                  <c:v>219.88900000000001</c:v>
                </c:pt>
                <c:pt idx="24650">
                  <c:v>218.95400000000001</c:v>
                </c:pt>
                <c:pt idx="24651">
                  <c:v>218.01399999999998</c:v>
                </c:pt>
                <c:pt idx="24652">
                  <c:v>217.07</c:v>
                </c:pt>
                <c:pt idx="24653">
                  <c:v>216.12100000000001</c:v>
                </c:pt>
                <c:pt idx="24654">
                  <c:v>215.16800000000001</c:v>
                </c:pt>
                <c:pt idx="24655">
                  <c:v>214.21199999999999</c:v>
                </c:pt>
                <c:pt idx="24656">
                  <c:v>213.251</c:v>
                </c:pt>
                <c:pt idx="24657">
                  <c:v>212.28700000000001</c:v>
                </c:pt>
                <c:pt idx="24658">
                  <c:v>211.32000000000011</c:v>
                </c:pt>
                <c:pt idx="24659">
                  <c:v>210.34900000000002</c:v>
                </c:pt>
                <c:pt idx="24660">
                  <c:v>209.375</c:v>
                </c:pt>
                <c:pt idx="24661">
                  <c:v>208.399</c:v>
                </c:pt>
                <c:pt idx="24662">
                  <c:v>207.42000000000004</c:v>
                </c:pt>
                <c:pt idx="24663">
                  <c:v>206.43800000000007</c:v>
                </c:pt>
                <c:pt idx="24664">
                  <c:v>205.45500000000001</c:v>
                </c:pt>
                <c:pt idx="24665">
                  <c:v>204.46900000000002</c:v>
                </c:pt>
                <c:pt idx="24666">
                  <c:v>203.48100000000011</c:v>
                </c:pt>
                <c:pt idx="24667">
                  <c:v>202.49100000000001</c:v>
                </c:pt>
                <c:pt idx="24668">
                  <c:v>201.501</c:v>
                </c:pt>
                <c:pt idx="24669">
                  <c:v>200.50800000000001</c:v>
                </c:pt>
                <c:pt idx="24670">
                  <c:v>199.51499999999999</c:v>
                </c:pt>
                <c:pt idx="24671">
                  <c:v>198.52</c:v>
                </c:pt>
                <c:pt idx="24672">
                  <c:v>197.52500000000001</c:v>
                </c:pt>
                <c:pt idx="24673">
                  <c:v>196.53</c:v>
                </c:pt>
                <c:pt idx="24674">
                  <c:v>195.53399999999999</c:v>
                </c:pt>
                <c:pt idx="24675">
                  <c:v>194.53700000000001</c:v>
                </c:pt>
                <c:pt idx="24676">
                  <c:v>193.541</c:v>
                </c:pt>
                <c:pt idx="24677">
                  <c:v>192.54499999999999</c:v>
                </c:pt>
                <c:pt idx="24678">
                  <c:v>191.54900000000001</c:v>
                </c:pt>
                <c:pt idx="24679">
                  <c:v>190.554</c:v>
                </c:pt>
                <c:pt idx="24680">
                  <c:v>189.56</c:v>
                </c:pt>
                <c:pt idx="24681">
                  <c:v>188.566</c:v>
                </c:pt>
                <c:pt idx="24682">
                  <c:v>187.57399999999998</c:v>
                </c:pt>
                <c:pt idx="24683">
                  <c:v>186.583</c:v>
                </c:pt>
                <c:pt idx="24684">
                  <c:v>185.59300000000002</c:v>
                </c:pt>
                <c:pt idx="24685">
                  <c:v>184.60499999999999</c:v>
                </c:pt>
                <c:pt idx="24686">
                  <c:v>183.61899999999997</c:v>
                </c:pt>
                <c:pt idx="24687">
                  <c:v>182.63399999999999</c:v>
                </c:pt>
                <c:pt idx="24688">
                  <c:v>181.65200000000004</c:v>
                </c:pt>
                <c:pt idx="24689">
                  <c:v>180.67299999999997</c:v>
                </c:pt>
                <c:pt idx="24690">
                  <c:v>179.696</c:v>
                </c:pt>
                <c:pt idx="24691">
                  <c:v>178.721</c:v>
                </c:pt>
                <c:pt idx="24692">
                  <c:v>177.75</c:v>
                </c:pt>
                <c:pt idx="24693">
                  <c:v>176.78200000000001</c:v>
                </c:pt>
                <c:pt idx="24694">
                  <c:v>175.816</c:v>
                </c:pt>
                <c:pt idx="24695">
                  <c:v>174.8550000000001</c:v>
                </c:pt>
                <c:pt idx="24696">
                  <c:v>173.89700000000011</c:v>
                </c:pt>
                <c:pt idx="24697">
                  <c:v>172.94200000000001</c:v>
                </c:pt>
                <c:pt idx="24698">
                  <c:v>171.9920000000001</c:v>
                </c:pt>
                <c:pt idx="24699">
                  <c:v>171.04499999999999</c:v>
                </c:pt>
                <c:pt idx="24700">
                  <c:v>170.10300000000001</c:v>
                </c:pt>
                <c:pt idx="24701">
                  <c:v>169.166</c:v>
                </c:pt>
                <c:pt idx="24702">
                  <c:v>168.233</c:v>
                </c:pt>
                <c:pt idx="24703">
                  <c:v>167.304</c:v>
                </c:pt>
                <c:pt idx="24704">
                  <c:v>166.38100000000011</c:v>
                </c:pt>
                <c:pt idx="24705">
                  <c:v>165.46300000000002</c:v>
                </c:pt>
                <c:pt idx="24706">
                  <c:v>164.55</c:v>
                </c:pt>
                <c:pt idx="24707">
                  <c:v>163.642</c:v>
                </c:pt>
                <c:pt idx="24708">
                  <c:v>162.73999999999998</c:v>
                </c:pt>
                <c:pt idx="24709">
                  <c:v>161.84300000000002</c:v>
                </c:pt>
                <c:pt idx="24710">
                  <c:v>160.953</c:v>
                </c:pt>
                <c:pt idx="24711">
                  <c:v>160.06800000000001</c:v>
                </c:pt>
                <c:pt idx="24712">
                  <c:v>159.19</c:v>
                </c:pt>
                <c:pt idx="24713">
                  <c:v>158.31800000000001</c:v>
                </c:pt>
                <c:pt idx="24714">
                  <c:v>157.45200000000011</c:v>
                </c:pt>
                <c:pt idx="24715">
                  <c:v>156.59300000000002</c:v>
                </c:pt>
                <c:pt idx="24716">
                  <c:v>155.73999999999998</c:v>
                </c:pt>
                <c:pt idx="24717">
                  <c:v>154.89500000000001</c:v>
                </c:pt>
                <c:pt idx="24718">
                  <c:v>154.05600000000001</c:v>
                </c:pt>
                <c:pt idx="24719">
                  <c:v>153.22499999999999</c:v>
                </c:pt>
                <c:pt idx="24720">
                  <c:v>152.40100000000001</c:v>
                </c:pt>
                <c:pt idx="24721">
                  <c:v>151.584</c:v>
                </c:pt>
                <c:pt idx="24722">
                  <c:v>150.77499999999998</c:v>
                </c:pt>
                <c:pt idx="24723">
                  <c:v>149.97300000000001</c:v>
                </c:pt>
                <c:pt idx="24724">
                  <c:v>149.17899999999997</c:v>
                </c:pt>
                <c:pt idx="24725">
                  <c:v>148.393</c:v>
                </c:pt>
                <c:pt idx="24726">
                  <c:v>147.61499999999998</c:v>
                </c:pt>
                <c:pt idx="24727">
                  <c:v>146.846</c:v>
                </c:pt>
                <c:pt idx="24728">
                  <c:v>146.084</c:v>
                </c:pt>
                <c:pt idx="24729">
                  <c:v>145.33100000000007</c:v>
                </c:pt>
                <c:pt idx="24730">
                  <c:v>144.58600000000001</c:v>
                </c:pt>
                <c:pt idx="24731">
                  <c:v>143.85000000000011</c:v>
                </c:pt>
                <c:pt idx="24732">
                  <c:v>143.12300000000002</c:v>
                </c:pt>
                <c:pt idx="24733">
                  <c:v>142.404</c:v>
                </c:pt>
                <c:pt idx="24734">
                  <c:v>141.69499999999999</c:v>
                </c:pt>
                <c:pt idx="24735">
                  <c:v>140.994</c:v>
                </c:pt>
                <c:pt idx="24736">
                  <c:v>140.30200000000011</c:v>
                </c:pt>
                <c:pt idx="24737">
                  <c:v>139.62</c:v>
                </c:pt>
                <c:pt idx="24738">
                  <c:v>138.947</c:v>
                </c:pt>
                <c:pt idx="24739">
                  <c:v>138.28300000000002</c:v>
                </c:pt>
                <c:pt idx="24740">
                  <c:v>137.62900000000002</c:v>
                </c:pt>
                <c:pt idx="24741">
                  <c:v>136.98500000000001</c:v>
                </c:pt>
                <c:pt idx="24742">
                  <c:v>136.35000000000011</c:v>
                </c:pt>
                <c:pt idx="24743">
                  <c:v>135.72499999999999</c:v>
                </c:pt>
                <c:pt idx="24744">
                  <c:v>135.10900000000001</c:v>
                </c:pt>
                <c:pt idx="24745">
                  <c:v>134.50399999999999</c:v>
                </c:pt>
                <c:pt idx="24746">
                  <c:v>133.90800000000004</c:v>
                </c:pt>
                <c:pt idx="24747">
                  <c:v>133.32300000000001</c:v>
                </c:pt>
                <c:pt idx="24748">
                  <c:v>132.74699999999999</c:v>
                </c:pt>
                <c:pt idx="24749">
                  <c:v>132.18200000000004</c:v>
                </c:pt>
                <c:pt idx="24750">
                  <c:v>131.62700000000001</c:v>
                </c:pt>
                <c:pt idx="24751">
                  <c:v>131.08200000000011</c:v>
                </c:pt>
                <c:pt idx="24752">
                  <c:v>130.548</c:v>
                </c:pt>
                <c:pt idx="24753">
                  <c:v>130.024</c:v>
                </c:pt>
                <c:pt idx="24754">
                  <c:v>129.511</c:v>
                </c:pt>
                <c:pt idx="24755">
                  <c:v>129.00800000000001</c:v>
                </c:pt>
                <c:pt idx="24756">
                  <c:v>128.51499999999999</c:v>
                </c:pt>
                <c:pt idx="24757">
                  <c:v>128.03399999999999</c:v>
                </c:pt>
                <c:pt idx="24758">
                  <c:v>127.563</c:v>
                </c:pt>
                <c:pt idx="24759">
                  <c:v>127.10199999999999</c:v>
                </c:pt>
                <c:pt idx="24760">
                  <c:v>126.65199999999999</c:v>
                </c:pt>
                <c:pt idx="24761">
                  <c:v>126.21400000000006</c:v>
                </c:pt>
                <c:pt idx="24762">
                  <c:v>125.786</c:v>
                </c:pt>
                <c:pt idx="24763">
                  <c:v>125.36799999999999</c:v>
                </c:pt>
                <c:pt idx="24764">
                  <c:v>124.962</c:v>
                </c:pt>
                <c:pt idx="24765">
                  <c:v>124.56699999999999</c:v>
                </c:pt>
                <c:pt idx="24766">
                  <c:v>124.18199999999999</c:v>
                </c:pt>
                <c:pt idx="24767">
                  <c:v>123.80800000000001</c:v>
                </c:pt>
                <c:pt idx="24768">
                  <c:v>123.44600000000005</c:v>
                </c:pt>
                <c:pt idx="24769">
                  <c:v>123.09399999999999</c:v>
                </c:pt>
                <c:pt idx="24770">
                  <c:v>122.753</c:v>
                </c:pt>
                <c:pt idx="24771">
                  <c:v>122.42400000000002</c:v>
                </c:pt>
                <c:pt idx="24772">
                  <c:v>122.10499999999999</c:v>
                </c:pt>
                <c:pt idx="24773">
                  <c:v>121.79700000000005</c:v>
                </c:pt>
                <c:pt idx="24774">
                  <c:v>121.501</c:v>
                </c:pt>
                <c:pt idx="24775">
                  <c:v>121.215</c:v>
                </c:pt>
                <c:pt idx="24776">
                  <c:v>120.94000000000005</c:v>
                </c:pt>
                <c:pt idx="24777">
                  <c:v>120.67599999999995</c:v>
                </c:pt>
                <c:pt idx="24778">
                  <c:v>120.42400000000002</c:v>
                </c:pt>
                <c:pt idx="24779">
                  <c:v>120.18199999999999</c:v>
                </c:pt>
                <c:pt idx="24780">
                  <c:v>119.95099999999999</c:v>
                </c:pt>
                <c:pt idx="24781">
                  <c:v>119.73099999999999</c:v>
                </c:pt>
                <c:pt idx="24782">
                  <c:v>119.523</c:v>
                </c:pt>
                <c:pt idx="24783">
                  <c:v>119.32499999999999</c:v>
                </c:pt>
                <c:pt idx="24784">
                  <c:v>119.13800000000001</c:v>
                </c:pt>
                <c:pt idx="24785">
                  <c:v>118.96100000000006</c:v>
                </c:pt>
                <c:pt idx="24786">
                  <c:v>118.79600000000002</c:v>
                </c:pt>
                <c:pt idx="24787">
                  <c:v>118.64100000000002</c:v>
                </c:pt>
                <c:pt idx="24788">
                  <c:v>118.49700000000006</c:v>
                </c:pt>
                <c:pt idx="24789">
                  <c:v>118.364</c:v>
                </c:pt>
                <c:pt idx="24790">
                  <c:v>118.242</c:v>
                </c:pt>
                <c:pt idx="24791">
                  <c:v>118.13</c:v>
                </c:pt>
                <c:pt idx="24792">
                  <c:v>118.029</c:v>
                </c:pt>
                <c:pt idx="24793">
                  <c:v>117.93899999999999</c:v>
                </c:pt>
                <c:pt idx="24794">
                  <c:v>117.85899999999998</c:v>
                </c:pt>
                <c:pt idx="24795">
                  <c:v>117.789</c:v>
                </c:pt>
                <c:pt idx="24796">
                  <c:v>117.73</c:v>
                </c:pt>
                <c:pt idx="24797">
                  <c:v>117.681</c:v>
                </c:pt>
                <c:pt idx="24798">
                  <c:v>117.642</c:v>
                </c:pt>
                <c:pt idx="24799">
                  <c:v>117.614</c:v>
                </c:pt>
                <c:pt idx="24800">
                  <c:v>117.596</c:v>
                </c:pt>
                <c:pt idx="24801">
                  <c:v>117.58799999999999</c:v>
                </c:pt>
                <c:pt idx="24802">
                  <c:v>117.59</c:v>
                </c:pt>
                <c:pt idx="24803">
                  <c:v>117.60199999999999</c:v>
                </c:pt>
                <c:pt idx="24804">
                  <c:v>117.624</c:v>
                </c:pt>
                <c:pt idx="24805">
                  <c:v>117.65600000000001</c:v>
                </c:pt>
                <c:pt idx="24806">
                  <c:v>117.69799999999999</c:v>
                </c:pt>
                <c:pt idx="24807">
                  <c:v>117.74900000000002</c:v>
                </c:pt>
                <c:pt idx="24808">
                  <c:v>117.81</c:v>
                </c:pt>
                <c:pt idx="24809">
                  <c:v>117.88</c:v>
                </c:pt>
                <c:pt idx="24810">
                  <c:v>117.96000000000002</c:v>
                </c:pt>
                <c:pt idx="24811">
                  <c:v>118.05</c:v>
                </c:pt>
                <c:pt idx="24812">
                  <c:v>118.148</c:v>
                </c:pt>
                <c:pt idx="24813">
                  <c:v>118.256</c:v>
                </c:pt>
                <c:pt idx="24814">
                  <c:v>118.37299999999998</c:v>
                </c:pt>
                <c:pt idx="24815">
                  <c:v>118.49900000000002</c:v>
                </c:pt>
                <c:pt idx="24816">
                  <c:v>118.633</c:v>
                </c:pt>
                <c:pt idx="24817">
                  <c:v>118.777</c:v>
                </c:pt>
                <c:pt idx="24818">
                  <c:v>118.929</c:v>
                </c:pt>
                <c:pt idx="24819">
                  <c:v>119.09</c:v>
                </c:pt>
                <c:pt idx="24820">
                  <c:v>119.259</c:v>
                </c:pt>
                <c:pt idx="24821">
                  <c:v>119.43700000000005</c:v>
                </c:pt>
                <c:pt idx="24822">
                  <c:v>119.62299999999998</c:v>
                </c:pt>
                <c:pt idx="24823">
                  <c:v>119.81699999999999</c:v>
                </c:pt>
                <c:pt idx="24824">
                  <c:v>120.02</c:v>
                </c:pt>
                <c:pt idx="24825">
                  <c:v>120.23</c:v>
                </c:pt>
                <c:pt idx="24826">
                  <c:v>120.44800000000002</c:v>
                </c:pt>
                <c:pt idx="24827">
                  <c:v>120.67400000000001</c:v>
                </c:pt>
                <c:pt idx="24828">
                  <c:v>120.908</c:v>
                </c:pt>
                <c:pt idx="24829">
                  <c:v>121.149</c:v>
                </c:pt>
                <c:pt idx="24830">
                  <c:v>121.398</c:v>
                </c:pt>
                <c:pt idx="24831">
                  <c:v>121.65300000000001</c:v>
                </c:pt>
                <c:pt idx="24832">
                  <c:v>121.91600000000005</c:v>
                </c:pt>
                <c:pt idx="24833">
                  <c:v>122.18600000000001</c:v>
                </c:pt>
                <c:pt idx="24834">
                  <c:v>122.46299999999999</c:v>
                </c:pt>
                <c:pt idx="24835">
                  <c:v>122.74700000000006</c:v>
                </c:pt>
                <c:pt idx="24836">
                  <c:v>123.038</c:v>
                </c:pt>
                <c:pt idx="24837">
                  <c:v>123.33499999999999</c:v>
                </c:pt>
                <c:pt idx="24838">
                  <c:v>123.63800000000001</c:v>
                </c:pt>
                <c:pt idx="24839">
                  <c:v>123.94800000000002</c:v>
                </c:pt>
                <c:pt idx="24840">
                  <c:v>124.26300000000002</c:v>
                </c:pt>
                <c:pt idx="24841">
                  <c:v>124.58499999999999</c:v>
                </c:pt>
                <c:pt idx="24842">
                  <c:v>124.91300000000005</c:v>
                </c:pt>
                <c:pt idx="24843">
                  <c:v>125.24700000000006</c:v>
                </c:pt>
                <c:pt idx="24844">
                  <c:v>125.586</c:v>
                </c:pt>
                <c:pt idx="24845">
                  <c:v>125.93</c:v>
                </c:pt>
                <c:pt idx="24846">
                  <c:v>126.28</c:v>
                </c:pt>
                <c:pt idx="24847">
                  <c:v>126.63500000000001</c:v>
                </c:pt>
                <c:pt idx="24848">
                  <c:v>126.99600000000002</c:v>
                </c:pt>
                <c:pt idx="24849">
                  <c:v>127.361</c:v>
                </c:pt>
                <c:pt idx="24850">
                  <c:v>127.73099999999999</c:v>
                </c:pt>
                <c:pt idx="24851">
                  <c:v>128.10599999999999</c:v>
                </c:pt>
                <c:pt idx="24852">
                  <c:v>128.48500000000001</c:v>
                </c:pt>
                <c:pt idx="24853">
                  <c:v>128.86800000000011</c:v>
                </c:pt>
                <c:pt idx="24854">
                  <c:v>129.256</c:v>
                </c:pt>
                <c:pt idx="24855">
                  <c:v>129.648</c:v>
                </c:pt>
                <c:pt idx="24856">
                  <c:v>130.04399999999998</c:v>
                </c:pt>
                <c:pt idx="24857">
                  <c:v>130.44399999999999</c:v>
                </c:pt>
                <c:pt idx="24858">
                  <c:v>130.84700000000001</c:v>
                </c:pt>
                <c:pt idx="24859">
                  <c:v>131.25399999999999</c:v>
                </c:pt>
                <c:pt idx="24860">
                  <c:v>131.66399999999999</c:v>
                </c:pt>
                <c:pt idx="24861">
                  <c:v>132.078</c:v>
                </c:pt>
                <c:pt idx="24862">
                  <c:v>132.494</c:v>
                </c:pt>
                <c:pt idx="24863">
                  <c:v>132.91399999999999</c:v>
                </c:pt>
                <c:pt idx="24864">
                  <c:v>133.33600000000001</c:v>
                </c:pt>
                <c:pt idx="24865">
                  <c:v>133.761</c:v>
                </c:pt>
                <c:pt idx="24866">
                  <c:v>134.18900000000002</c:v>
                </c:pt>
                <c:pt idx="24867">
                  <c:v>134.61799999999999</c:v>
                </c:pt>
                <c:pt idx="24868">
                  <c:v>135.05000000000001</c:v>
                </c:pt>
                <c:pt idx="24869">
                  <c:v>135.48500000000001</c:v>
                </c:pt>
                <c:pt idx="24870">
                  <c:v>135.92100000000011</c:v>
                </c:pt>
                <c:pt idx="24871">
                  <c:v>136.35800000000012</c:v>
                </c:pt>
                <c:pt idx="24872">
                  <c:v>136.798</c:v>
                </c:pt>
                <c:pt idx="24873">
                  <c:v>137.239</c:v>
                </c:pt>
                <c:pt idx="24874">
                  <c:v>137.68100000000001</c:v>
                </c:pt>
                <c:pt idx="24875">
                  <c:v>138.125</c:v>
                </c:pt>
                <c:pt idx="24876">
                  <c:v>138.56900000000002</c:v>
                </c:pt>
                <c:pt idx="24877">
                  <c:v>139.01499999999999</c:v>
                </c:pt>
                <c:pt idx="24878">
                  <c:v>139.46100000000001</c:v>
                </c:pt>
                <c:pt idx="24879">
                  <c:v>139.90800000000004</c:v>
                </c:pt>
                <c:pt idx="24880">
                  <c:v>140.3550000000001</c:v>
                </c:pt>
                <c:pt idx="24881">
                  <c:v>140.80200000000011</c:v>
                </c:pt>
                <c:pt idx="24882">
                  <c:v>141.25</c:v>
                </c:pt>
                <c:pt idx="24883">
                  <c:v>141.69800000000001</c:v>
                </c:pt>
                <c:pt idx="24884">
                  <c:v>142.14599999999999</c:v>
                </c:pt>
                <c:pt idx="24885">
                  <c:v>142.59300000000002</c:v>
                </c:pt>
                <c:pt idx="24886">
                  <c:v>143.04</c:v>
                </c:pt>
                <c:pt idx="24887">
                  <c:v>143.48700000000011</c:v>
                </c:pt>
                <c:pt idx="24888">
                  <c:v>143.93300000000002</c:v>
                </c:pt>
                <c:pt idx="24889">
                  <c:v>144.37800000000001</c:v>
                </c:pt>
                <c:pt idx="24890">
                  <c:v>144.82200000000012</c:v>
                </c:pt>
                <c:pt idx="24891">
                  <c:v>145.26599999999999</c:v>
                </c:pt>
                <c:pt idx="24892">
                  <c:v>145.708</c:v>
                </c:pt>
                <c:pt idx="24893">
                  <c:v>146.148</c:v>
                </c:pt>
                <c:pt idx="24894">
                  <c:v>146.58700000000007</c:v>
                </c:pt>
                <c:pt idx="24895">
                  <c:v>147.02500000000001</c:v>
                </c:pt>
                <c:pt idx="24896">
                  <c:v>147.46100000000001</c:v>
                </c:pt>
                <c:pt idx="24897">
                  <c:v>147.89500000000001</c:v>
                </c:pt>
                <c:pt idx="24898">
                  <c:v>148.32600000000011</c:v>
                </c:pt>
                <c:pt idx="24899">
                  <c:v>148.756</c:v>
                </c:pt>
                <c:pt idx="24900">
                  <c:v>149.184</c:v>
                </c:pt>
                <c:pt idx="24901">
                  <c:v>149.60900000000001</c:v>
                </c:pt>
                <c:pt idx="24902">
                  <c:v>150.03200000000001</c:v>
                </c:pt>
                <c:pt idx="24903">
                  <c:v>150.45100000000011</c:v>
                </c:pt>
                <c:pt idx="24904">
                  <c:v>150.869</c:v>
                </c:pt>
                <c:pt idx="24905">
                  <c:v>151.28300000000002</c:v>
                </c:pt>
                <c:pt idx="24906">
                  <c:v>151.69399999999999</c:v>
                </c:pt>
                <c:pt idx="24907">
                  <c:v>152.10300000000001</c:v>
                </c:pt>
                <c:pt idx="24908">
                  <c:v>152.50800000000001</c:v>
                </c:pt>
                <c:pt idx="24909">
                  <c:v>152.90900000000002</c:v>
                </c:pt>
                <c:pt idx="24910">
                  <c:v>153.30700000000004</c:v>
                </c:pt>
                <c:pt idx="24911">
                  <c:v>153.702</c:v>
                </c:pt>
                <c:pt idx="24912">
                  <c:v>154.09300000000002</c:v>
                </c:pt>
                <c:pt idx="24913">
                  <c:v>154.47999999999999</c:v>
                </c:pt>
                <c:pt idx="24914">
                  <c:v>154.863</c:v>
                </c:pt>
                <c:pt idx="24915">
                  <c:v>155.24199999999999</c:v>
                </c:pt>
                <c:pt idx="24916">
                  <c:v>155.61699999999999</c:v>
                </c:pt>
                <c:pt idx="24917">
                  <c:v>155.98700000000011</c:v>
                </c:pt>
                <c:pt idx="24918">
                  <c:v>156.35400000000001</c:v>
                </c:pt>
                <c:pt idx="24919">
                  <c:v>156.71599999999998</c:v>
                </c:pt>
                <c:pt idx="24920">
                  <c:v>157.07300000000001</c:v>
                </c:pt>
                <c:pt idx="24921">
                  <c:v>157.42600000000004</c:v>
                </c:pt>
                <c:pt idx="24922">
                  <c:v>157.77399999999992</c:v>
                </c:pt>
                <c:pt idx="24923">
                  <c:v>158.11699999999999</c:v>
                </c:pt>
                <c:pt idx="24924">
                  <c:v>158.45500000000001</c:v>
                </c:pt>
                <c:pt idx="24925">
                  <c:v>158.78800000000001</c:v>
                </c:pt>
                <c:pt idx="24926">
                  <c:v>159.11599999999999</c:v>
                </c:pt>
                <c:pt idx="24927">
                  <c:v>159.43900000000002</c:v>
                </c:pt>
                <c:pt idx="24928">
                  <c:v>159.756</c:v>
                </c:pt>
                <c:pt idx="24929">
                  <c:v>160.06900000000002</c:v>
                </c:pt>
                <c:pt idx="24930">
                  <c:v>160.375</c:v>
                </c:pt>
                <c:pt idx="24931">
                  <c:v>160.67599999999999</c:v>
                </c:pt>
                <c:pt idx="24932">
                  <c:v>160.97200000000001</c:v>
                </c:pt>
                <c:pt idx="24933">
                  <c:v>161.262</c:v>
                </c:pt>
                <c:pt idx="24934">
                  <c:v>161.54599999999999</c:v>
                </c:pt>
                <c:pt idx="24935">
                  <c:v>161.82400000000001</c:v>
                </c:pt>
                <c:pt idx="24936">
                  <c:v>162.09700000000001</c:v>
                </c:pt>
                <c:pt idx="24937">
                  <c:v>162.363</c:v>
                </c:pt>
                <c:pt idx="24938">
                  <c:v>162.62300000000002</c:v>
                </c:pt>
                <c:pt idx="24939">
                  <c:v>162.87800000000001</c:v>
                </c:pt>
                <c:pt idx="24940">
                  <c:v>163.126</c:v>
                </c:pt>
                <c:pt idx="24941">
                  <c:v>163.3670000000001</c:v>
                </c:pt>
                <c:pt idx="24942">
                  <c:v>163.60300000000001</c:v>
                </c:pt>
                <c:pt idx="24943">
                  <c:v>163.83200000000011</c:v>
                </c:pt>
                <c:pt idx="24944">
                  <c:v>164.05500000000001</c:v>
                </c:pt>
                <c:pt idx="24945">
                  <c:v>164.27099999999999</c:v>
                </c:pt>
                <c:pt idx="24946">
                  <c:v>164.48100000000011</c:v>
                </c:pt>
                <c:pt idx="24947">
                  <c:v>164.684</c:v>
                </c:pt>
                <c:pt idx="24948">
                  <c:v>164.88100000000011</c:v>
                </c:pt>
                <c:pt idx="24949">
                  <c:v>165.071</c:v>
                </c:pt>
                <c:pt idx="24950">
                  <c:v>165.25399999999999</c:v>
                </c:pt>
                <c:pt idx="24951">
                  <c:v>165.43100000000001</c:v>
                </c:pt>
                <c:pt idx="24952">
                  <c:v>165.601</c:v>
                </c:pt>
                <c:pt idx="24953">
                  <c:v>165.76399999999998</c:v>
                </c:pt>
                <c:pt idx="24954">
                  <c:v>165.92000000000004</c:v>
                </c:pt>
                <c:pt idx="24955">
                  <c:v>166.06900000000002</c:v>
                </c:pt>
                <c:pt idx="24956">
                  <c:v>166.21199999999999</c:v>
                </c:pt>
                <c:pt idx="24957">
                  <c:v>166.34800000000001</c:v>
                </c:pt>
                <c:pt idx="24958">
                  <c:v>166.476</c:v>
                </c:pt>
                <c:pt idx="24959">
                  <c:v>166.59800000000001</c:v>
                </c:pt>
                <c:pt idx="24960">
                  <c:v>166.71299999999999</c:v>
                </c:pt>
                <c:pt idx="24961">
                  <c:v>166.82000000000011</c:v>
                </c:pt>
                <c:pt idx="24962">
                  <c:v>166.92100000000011</c:v>
                </c:pt>
                <c:pt idx="24963">
                  <c:v>167.01499999999999</c:v>
                </c:pt>
                <c:pt idx="24964">
                  <c:v>167.101</c:v>
                </c:pt>
                <c:pt idx="24965">
                  <c:v>167.18100000000001</c:v>
                </c:pt>
                <c:pt idx="24966">
                  <c:v>167.25299999999999</c:v>
                </c:pt>
                <c:pt idx="24967">
                  <c:v>167.31900000000002</c:v>
                </c:pt>
                <c:pt idx="24968">
                  <c:v>167.37700000000001</c:v>
                </c:pt>
                <c:pt idx="24969">
                  <c:v>167.429</c:v>
                </c:pt>
                <c:pt idx="24970">
                  <c:v>167.47300000000001</c:v>
                </c:pt>
                <c:pt idx="24971">
                  <c:v>167.51</c:v>
                </c:pt>
                <c:pt idx="24972">
                  <c:v>167.541</c:v>
                </c:pt>
                <c:pt idx="24973">
                  <c:v>167.56399999999999</c:v>
                </c:pt>
                <c:pt idx="24974">
                  <c:v>167.58</c:v>
                </c:pt>
                <c:pt idx="24975">
                  <c:v>167.589</c:v>
                </c:pt>
                <c:pt idx="24976">
                  <c:v>167.59200000000001</c:v>
                </c:pt>
                <c:pt idx="24977">
                  <c:v>167.58700000000007</c:v>
                </c:pt>
                <c:pt idx="24978">
                  <c:v>167.57499999999999</c:v>
                </c:pt>
                <c:pt idx="24979">
                  <c:v>167.55600000000001</c:v>
                </c:pt>
                <c:pt idx="24980">
                  <c:v>167.53100000000001</c:v>
                </c:pt>
                <c:pt idx="24981">
                  <c:v>167.499</c:v>
                </c:pt>
                <c:pt idx="24982">
                  <c:v>167.459</c:v>
                </c:pt>
                <c:pt idx="24983">
                  <c:v>167.41300000000001</c:v>
                </c:pt>
                <c:pt idx="24984">
                  <c:v>167.36</c:v>
                </c:pt>
                <c:pt idx="24985">
                  <c:v>167.30100000000004</c:v>
                </c:pt>
                <c:pt idx="24986">
                  <c:v>167.23499999999999</c:v>
                </c:pt>
                <c:pt idx="24987">
                  <c:v>167.16200000000001</c:v>
                </c:pt>
                <c:pt idx="24988">
                  <c:v>167.08200000000011</c:v>
                </c:pt>
                <c:pt idx="24989">
                  <c:v>166.99600000000001</c:v>
                </c:pt>
                <c:pt idx="24990">
                  <c:v>166.90300000000002</c:v>
                </c:pt>
                <c:pt idx="24991">
                  <c:v>166.804</c:v>
                </c:pt>
                <c:pt idx="24992">
                  <c:v>166.69800000000001</c:v>
                </c:pt>
                <c:pt idx="24993">
                  <c:v>166.58600000000001</c:v>
                </c:pt>
                <c:pt idx="24994">
                  <c:v>166.46800000000007</c:v>
                </c:pt>
                <c:pt idx="24995">
                  <c:v>166.34300000000002</c:v>
                </c:pt>
                <c:pt idx="24996">
                  <c:v>166.21199999999999</c:v>
                </c:pt>
                <c:pt idx="24997">
                  <c:v>166.07499999999999</c:v>
                </c:pt>
                <c:pt idx="24998">
                  <c:v>165.93200000000004</c:v>
                </c:pt>
                <c:pt idx="24999">
                  <c:v>165.78300000000002</c:v>
                </c:pt>
                <c:pt idx="25000">
                  <c:v>165.62800000000001</c:v>
                </c:pt>
                <c:pt idx="25001">
                  <c:v>165.46700000000001</c:v>
                </c:pt>
                <c:pt idx="25002">
                  <c:v>165.3</c:v>
                </c:pt>
                <c:pt idx="25003">
                  <c:v>165.12800000000001</c:v>
                </c:pt>
                <c:pt idx="25004">
                  <c:v>164.95000000000007</c:v>
                </c:pt>
                <c:pt idx="25005">
                  <c:v>164.76599999999999</c:v>
                </c:pt>
                <c:pt idx="25006">
                  <c:v>164.57599999999999</c:v>
                </c:pt>
                <c:pt idx="25007">
                  <c:v>164.38100000000011</c:v>
                </c:pt>
                <c:pt idx="25008">
                  <c:v>164.18100000000001</c:v>
                </c:pt>
                <c:pt idx="25009">
                  <c:v>163.976</c:v>
                </c:pt>
                <c:pt idx="25010">
                  <c:v>163.76499999999999</c:v>
                </c:pt>
                <c:pt idx="25011">
                  <c:v>163.54900000000001</c:v>
                </c:pt>
                <c:pt idx="25012">
                  <c:v>163.32800000000012</c:v>
                </c:pt>
                <c:pt idx="25013">
                  <c:v>163.10300000000001</c:v>
                </c:pt>
                <c:pt idx="25014">
                  <c:v>162.87200000000001</c:v>
                </c:pt>
                <c:pt idx="25015">
                  <c:v>162.637</c:v>
                </c:pt>
                <c:pt idx="25016">
                  <c:v>162.39700000000011</c:v>
                </c:pt>
                <c:pt idx="25017">
                  <c:v>162.15200000000004</c:v>
                </c:pt>
                <c:pt idx="25018">
                  <c:v>161.90300000000002</c:v>
                </c:pt>
                <c:pt idx="25019">
                  <c:v>161.64899999999997</c:v>
                </c:pt>
                <c:pt idx="25020">
                  <c:v>161.39200000000011</c:v>
                </c:pt>
                <c:pt idx="25021">
                  <c:v>161.13</c:v>
                </c:pt>
                <c:pt idx="25022">
                  <c:v>160.864</c:v>
                </c:pt>
                <c:pt idx="25023">
                  <c:v>160.59399999999999</c:v>
                </c:pt>
                <c:pt idx="25024">
                  <c:v>160.32000000000011</c:v>
                </c:pt>
                <c:pt idx="25025">
                  <c:v>160.042</c:v>
                </c:pt>
                <c:pt idx="25026">
                  <c:v>159.761</c:v>
                </c:pt>
                <c:pt idx="25027">
                  <c:v>159.476</c:v>
                </c:pt>
                <c:pt idx="25028">
                  <c:v>159.18800000000007</c:v>
                </c:pt>
                <c:pt idx="25029">
                  <c:v>158.89700000000011</c:v>
                </c:pt>
                <c:pt idx="25030">
                  <c:v>158.602</c:v>
                </c:pt>
                <c:pt idx="25031">
                  <c:v>158.30500000000001</c:v>
                </c:pt>
                <c:pt idx="25032">
                  <c:v>158.00399999999999</c:v>
                </c:pt>
                <c:pt idx="25033">
                  <c:v>157.69999999999999</c:v>
                </c:pt>
                <c:pt idx="25034">
                  <c:v>157.39400000000001</c:v>
                </c:pt>
                <c:pt idx="25035">
                  <c:v>157.08500000000001</c:v>
                </c:pt>
                <c:pt idx="25036">
                  <c:v>156.77399999999992</c:v>
                </c:pt>
                <c:pt idx="25037">
                  <c:v>156.46</c:v>
                </c:pt>
                <c:pt idx="25038">
                  <c:v>156.14399999999998</c:v>
                </c:pt>
                <c:pt idx="25039">
                  <c:v>155.82600000000011</c:v>
                </c:pt>
                <c:pt idx="25040">
                  <c:v>155.506</c:v>
                </c:pt>
                <c:pt idx="25041">
                  <c:v>155.184</c:v>
                </c:pt>
                <c:pt idx="25042">
                  <c:v>154.86000000000001</c:v>
                </c:pt>
                <c:pt idx="25043">
                  <c:v>154.53399999999999</c:v>
                </c:pt>
                <c:pt idx="25044">
                  <c:v>154.20699999999999</c:v>
                </c:pt>
                <c:pt idx="25045">
                  <c:v>153.87900000000002</c:v>
                </c:pt>
                <c:pt idx="25046">
                  <c:v>153.55000000000001</c:v>
                </c:pt>
                <c:pt idx="25047">
                  <c:v>153.21899999999999</c:v>
                </c:pt>
                <c:pt idx="25048">
                  <c:v>152.88700000000011</c:v>
                </c:pt>
                <c:pt idx="25049">
                  <c:v>152.55500000000001</c:v>
                </c:pt>
                <c:pt idx="25050">
                  <c:v>152.22200000000001</c:v>
                </c:pt>
                <c:pt idx="25051">
                  <c:v>151.88800000000012</c:v>
                </c:pt>
                <c:pt idx="25052">
                  <c:v>151.554</c:v>
                </c:pt>
                <c:pt idx="25053">
                  <c:v>151.21899999999999</c:v>
                </c:pt>
                <c:pt idx="25054">
                  <c:v>150.88400000000001</c:v>
                </c:pt>
                <c:pt idx="25055">
                  <c:v>150.54900000000001</c:v>
                </c:pt>
                <c:pt idx="25056">
                  <c:v>150.21499999999995</c:v>
                </c:pt>
                <c:pt idx="25057">
                  <c:v>149.88000000000011</c:v>
                </c:pt>
                <c:pt idx="25058">
                  <c:v>149.54599999999999</c:v>
                </c:pt>
                <c:pt idx="25059">
                  <c:v>149.21199999999999</c:v>
                </c:pt>
                <c:pt idx="25060">
                  <c:v>148.87900000000002</c:v>
                </c:pt>
                <c:pt idx="25061">
                  <c:v>148.547</c:v>
                </c:pt>
                <c:pt idx="25062">
                  <c:v>148.21499999999995</c:v>
                </c:pt>
                <c:pt idx="25063">
                  <c:v>147.8850000000001</c:v>
                </c:pt>
                <c:pt idx="25064">
                  <c:v>147.55600000000001</c:v>
                </c:pt>
                <c:pt idx="25065">
                  <c:v>147.22800000000001</c:v>
                </c:pt>
                <c:pt idx="25066">
                  <c:v>146.90100000000001</c:v>
                </c:pt>
                <c:pt idx="25067">
                  <c:v>146.57599999999999</c:v>
                </c:pt>
                <c:pt idx="25068">
                  <c:v>146.25299999999999</c:v>
                </c:pt>
                <c:pt idx="25069">
                  <c:v>145.93100000000001</c:v>
                </c:pt>
                <c:pt idx="25070">
                  <c:v>145.61199999999999</c:v>
                </c:pt>
                <c:pt idx="25071">
                  <c:v>145.29499999999999</c:v>
                </c:pt>
                <c:pt idx="25072">
                  <c:v>144.97900000000001</c:v>
                </c:pt>
                <c:pt idx="25073">
                  <c:v>144.667</c:v>
                </c:pt>
                <c:pt idx="25074">
                  <c:v>144.35700000000011</c:v>
                </c:pt>
                <c:pt idx="25075">
                  <c:v>144.04900000000001</c:v>
                </c:pt>
                <c:pt idx="25076">
                  <c:v>143.74399999999989</c:v>
                </c:pt>
                <c:pt idx="25077">
                  <c:v>143.44200000000001</c:v>
                </c:pt>
                <c:pt idx="25078">
                  <c:v>143.14399999999998</c:v>
                </c:pt>
                <c:pt idx="25079">
                  <c:v>142.84800000000001</c:v>
                </c:pt>
                <c:pt idx="25080">
                  <c:v>142.55600000000001</c:v>
                </c:pt>
                <c:pt idx="25081">
                  <c:v>142.267</c:v>
                </c:pt>
                <c:pt idx="25082">
                  <c:v>141.98200000000011</c:v>
                </c:pt>
                <c:pt idx="25083">
                  <c:v>141.69999999999999</c:v>
                </c:pt>
                <c:pt idx="25084">
                  <c:v>141.42200000000011</c:v>
                </c:pt>
                <c:pt idx="25085">
                  <c:v>141.14899999999997</c:v>
                </c:pt>
                <c:pt idx="25086">
                  <c:v>140.87900000000002</c:v>
                </c:pt>
                <c:pt idx="25087">
                  <c:v>140.61399999999998</c:v>
                </c:pt>
                <c:pt idx="25088">
                  <c:v>140.35300000000001</c:v>
                </c:pt>
                <c:pt idx="25089">
                  <c:v>140.09700000000001</c:v>
                </c:pt>
                <c:pt idx="25090">
                  <c:v>139.845</c:v>
                </c:pt>
                <c:pt idx="25091">
                  <c:v>139.59800000000001</c:v>
                </c:pt>
                <c:pt idx="25092">
                  <c:v>139.35600000000011</c:v>
                </c:pt>
                <c:pt idx="25093">
                  <c:v>139.11899999999997</c:v>
                </c:pt>
                <c:pt idx="25094">
                  <c:v>138.88700000000011</c:v>
                </c:pt>
                <c:pt idx="25095">
                  <c:v>138.66</c:v>
                </c:pt>
                <c:pt idx="25096">
                  <c:v>138.43800000000007</c:v>
                </c:pt>
                <c:pt idx="25097">
                  <c:v>138.22300000000001</c:v>
                </c:pt>
                <c:pt idx="25098">
                  <c:v>138.012</c:v>
                </c:pt>
                <c:pt idx="25099">
                  <c:v>137.80800000000011</c:v>
                </c:pt>
                <c:pt idx="25100">
                  <c:v>137.60900000000001</c:v>
                </c:pt>
                <c:pt idx="25101">
                  <c:v>137.417</c:v>
                </c:pt>
                <c:pt idx="25102">
                  <c:v>137.22999999999999</c:v>
                </c:pt>
                <c:pt idx="25103">
                  <c:v>137.05000000000001</c:v>
                </c:pt>
                <c:pt idx="25104">
                  <c:v>136.876</c:v>
                </c:pt>
                <c:pt idx="25105">
                  <c:v>136.708</c:v>
                </c:pt>
                <c:pt idx="25106">
                  <c:v>136.547</c:v>
                </c:pt>
                <c:pt idx="25107">
                  <c:v>136.393</c:v>
                </c:pt>
                <c:pt idx="25108">
                  <c:v>136.24499999999998</c:v>
                </c:pt>
                <c:pt idx="25109">
                  <c:v>136.10499999999999</c:v>
                </c:pt>
                <c:pt idx="25110">
                  <c:v>135.971</c:v>
                </c:pt>
                <c:pt idx="25111">
                  <c:v>135.84399999999999</c:v>
                </c:pt>
                <c:pt idx="25112">
                  <c:v>135.72499999999999</c:v>
                </c:pt>
                <c:pt idx="25113">
                  <c:v>135.61299999999997</c:v>
                </c:pt>
                <c:pt idx="25114">
                  <c:v>135.50800000000001</c:v>
                </c:pt>
                <c:pt idx="25115">
                  <c:v>135.411</c:v>
                </c:pt>
                <c:pt idx="25116">
                  <c:v>135.32200000000012</c:v>
                </c:pt>
                <c:pt idx="25117">
                  <c:v>135.23999999999998</c:v>
                </c:pt>
                <c:pt idx="25118">
                  <c:v>135.166</c:v>
                </c:pt>
                <c:pt idx="25119">
                  <c:v>135.1</c:v>
                </c:pt>
                <c:pt idx="25120">
                  <c:v>135.042</c:v>
                </c:pt>
                <c:pt idx="25121">
                  <c:v>134.9920000000001</c:v>
                </c:pt>
                <c:pt idx="25122">
                  <c:v>134.94999999999999</c:v>
                </c:pt>
                <c:pt idx="25123">
                  <c:v>134.916</c:v>
                </c:pt>
                <c:pt idx="25124">
                  <c:v>134.8910000000001</c:v>
                </c:pt>
                <c:pt idx="25125">
                  <c:v>134.874</c:v>
                </c:pt>
                <c:pt idx="25126">
                  <c:v>134.86600000000001</c:v>
                </c:pt>
                <c:pt idx="25127">
                  <c:v>134.86600000000001</c:v>
                </c:pt>
                <c:pt idx="25128">
                  <c:v>134.875</c:v>
                </c:pt>
                <c:pt idx="25129">
                  <c:v>134.893</c:v>
                </c:pt>
                <c:pt idx="25130">
                  <c:v>134.91999999999999</c:v>
                </c:pt>
                <c:pt idx="25131">
                  <c:v>134.95500000000001</c:v>
                </c:pt>
                <c:pt idx="25132">
                  <c:v>135</c:v>
                </c:pt>
                <c:pt idx="25133">
                  <c:v>135.053</c:v>
                </c:pt>
                <c:pt idx="25134">
                  <c:v>135.11599999999999</c:v>
                </c:pt>
                <c:pt idx="25135">
                  <c:v>135.18800000000007</c:v>
                </c:pt>
                <c:pt idx="25136">
                  <c:v>135.26900000000001</c:v>
                </c:pt>
                <c:pt idx="25137">
                  <c:v>135.35900000000001</c:v>
                </c:pt>
                <c:pt idx="25138">
                  <c:v>135.459</c:v>
                </c:pt>
                <c:pt idx="25139">
                  <c:v>135.56900000000002</c:v>
                </c:pt>
                <c:pt idx="25140">
                  <c:v>135.68700000000001</c:v>
                </c:pt>
                <c:pt idx="25141">
                  <c:v>135.816</c:v>
                </c:pt>
                <c:pt idx="25142">
                  <c:v>135.95400000000001</c:v>
                </c:pt>
                <c:pt idx="25143">
                  <c:v>136.102</c:v>
                </c:pt>
                <c:pt idx="25144">
                  <c:v>136.25899999999999</c:v>
                </c:pt>
                <c:pt idx="25145">
                  <c:v>136.42600000000004</c:v>
                </c:pt>
                <c:pt idx="25146">
                  <c:v>136.60300000000001</c:v>
                </c:pt>
                <c:pt idx="25147">
                  <c:v>136.79</c:v>
                </c:pt>
                <c:pt idx="25148">
                  <c:v>136.98700000000011</c:v>
                </c:pt>
                <c:pt idx="25149">
                  <c:v>137.19399999999999</c:v>
                </c:pt>
                <c:pt idx="25150">
                  <c:v>137.411</c:v>
                </c:pt>
                <c:pt idx="25151">
                  <c:v>137.63800000000001</c:v>
                </c:pt>
                <c:pt idx="25152">
                  <c:v>137.875</c:v>
                </c:pt>
                <c:pt idx="25153">
                  <c:v>138.12200000000001</c:v>
                </c:pt>
                <c:pt idx="25154">
                  <c:v>138.37900000000002</c:v>
                </c:pt>
                <c:pt idx="25155">
                  <c:v>138.64599999999999</c:v>
                </c:pt>
                <c:pt idx="25156">
                  <c:v>138.92400000000001</c:v>
                </c:pt>
                <c:pt idx="25157">
                  <c:v>139.21099999999998</c:v>
                </c:pt>
                <c:pt idx="25158">
                  <c:v>139.50899999999999</c:v>
                </c:pt>
                <c:pt idx="25159">
                  <c:v>139.81800000000001</c:v>
                </c:pt>
                <c:pt idx="25160">
                  <c:v>140.136</c:v>
                </c:pt>
                <c:pt idx="25161">
                  <c:v>140.465</c:v>
                </c:pt>
                <c:pt idx="25162">
                  <c:v>140.804</c:v>
                </c:pt>
                <c:pt idx="25163">
                  <c:v>141.154</c:v>
                </c:pt>
                <c:pt idx="25164">
                  <c:v>141.51300000000001</c:v>
                </c:pt>
                <c:pt idx="25165">
                  <c:v>141.88300000000001</c:v>
                </c:pt>
                <c:pt idx="25166">
                  <c:v>142.26399999999998</c:v>
                </c:pt>
                <c:pt idx="25167">
                  <c:v>142.655</c:v>
                </c:pt>
                <c:pt idx="25168">
                  <c:v>143.05600000000001</c:v>
                </c:pt>
                <c:pt idx="25169">
                  <c:v>143.46800000000007</c:v>
                </c:pt>
                <c:pt idx="25170">
                  <c:v>143.89000000000001</c:v>
                </c:pt>
                <c:pt idx="25171">
                  <c:v>144.32200000000012</c:v>
                </c:pt>
                <c:pt idx="25172">
                  <c:v>144.76499999999999</c:v>
                </c:pt>
                <c:pt idx="25173">
                  <c:v>145.21799999999999</c:v>
                </c:pt>
                <c:pt idx="25174">
                  <c:v>145.68100000000001</c:v>
                </c:pt>
                <c:pt idx="25175">
                  <c:v>146.155</c:v>
                </c:pt>
                <c:pt idx="25176">
                  <c:v>146.63900000000001</c:v>
                </c:pt>
                <c:pt idx="25177">
                  <c:v>147.13300000000001</c:v>
                </c:pt>
                <c:pt idx="25178">
                  <c:v>147.63800000000001</c:v>
                </c:pt>
                <c:pt idx="25179">
                  <c:v>148.15300000000002</c:v>
                </c:pt>
                <c:pt idx="25180">
                  <c:v>148.678</c:v>
                </c:pt>
                <c:pt idx="25181">
                  <c:v>149.21299999999999</c:v>
                </c:pt>
                <c:pt idx="25182">
                  <c:v>149.75899999999999</c:v>
                </c:pt>
                <c:pt idx="25183">
                  <c:v>150.315</c:v>
                </c:pt>
                <c:pt idx="25184">
                  <c:v>150.88000000000011</c:v>
                </c:pt>
                <c:pt idx="25185">
                  <c:v>151.45600000000007</c:v>
                </c:pt>
                <c:pt idx="25186">
                  <c:v>152.042</c:v>
                </c:pt>
                <c:pt idx="25187">
                  <c:v>152.63800000000001</c:v>
                </c:pt>
                <c:pt idx="25188">
                  <c:v>153.24399999999989</c:v>
                </c:pt>
                <c:pt idx="25189">
                  <c:v>153.86000000000001</c:v>
                </c:pt>
                <c:pt idx="25190">
                  <c:v>154.4860000000001</c:v>
                </c:pt>
                <c:pt idx="25191">
                  <c:v>155.12200000000001</c:v>
                </c:pt>
                <c:pt idx="25192">
                  <c:v>155.767</c:v>
                </c:pt>
                <c:pt idx="25193">
                  <c:v>156.423</c:v>
                </c:pt>
                <c:pt idx="25194">
                  <c:v>157.08800000000011</c:v>
                </c:pt>
                <c:pt idx="25195">
                  <c:v>157.76300000000001</c:v>
                </c:pt>
                <c:pt idx="25196">
                  <c:v>158.447</c:v>
                </c:pt>
                <c:pt idx="25197">
                  <c:v>159.14099999999999</c:v>
                </c:pt>
                <c:pt idx="25198">
                  <c:v>159.84399999999999</c:v>
                </c:pt>
                <c:pt idx="25199">
                  <c:v>160.55700000000004</c:v>
                </c:pt>
                <c:pt idx="25200">
                  <c:v>161.27899999999997</c:v>
                </c:pt>
                <c:pt idx="25201">
                  <c:v>162.011</c:v>
                </c:pt>
                <c:pt idx="25202">
                  <c:v>162.751</c:v>
                </c:pt>
                <c:pt idx="25203">
                  <c:v>163.501</c:v>
                </c:pt>
                <c:pt idx="25204">
                  <c:v>164.26</c:v>
                </c:pt>
                <c:pt idx="25205">
                  <c:v>165.02800000000011</c:v>
                </c:pt>
                <c:pt idx="25206">
                  <c:v>165.80600000000001</c:v>
                </c:pt>
                <c:pt idx="25207">
                  <c:v>166.59100000000001</c:v>
                </c:pt>
                <c:pt idx="25208">
                  <c:v>167.38600000000011</c:v>
                </c:pt>
                <c:pt idx="25209">
                  <c:v>168.19</c:v>
                </c:pt>
                <c:pt idx="25210">
                  <c:v>169.00200000000001</c:v>
                </c:pt>
                <c:pt idx="25211">
                  <c:v>169.82300000000001</c:v>
                </c:pt>
                <c:pt idx="25212">
                  <c:v>170.65200000000004</c:v>
                </c:pt>
                <c:pt idx="25213">
                  <c:v>171.49</c:v>
                </c:pt>
                <c:pt idx="25214">
                  <c:v>172.33600000000001</c:v>
                </c:pt>
                <c:pt idx="25215">
                  <c:v>173.19</c:v>
                </c:pt>
                <c:pt idx="25216">
                  <c:v>174.053</c:v>
                </c:pt>
                <c:pt idx="25217">
                  <c:v>174.923</c:v>
                </c:pt>
                <c:pt idx="25218">
                  <c:v>175.80200000000011</c:v>
                </c:pt>
                <c:pt idx="25219">
                  <c:v>176.68800000000007</c:v>
                </c:pt>
                <c:pt idx="25220">
                  <c:v>177.58200000000011</c:v>
                </c:pt>
                <c:pt idx="25221">
                  <c:v>178.48400000000001</c:v>
                </c:pt>
                <c:pt idx="25222">
                  <c:v>179.393</c:v>
                </c:pt>
                <c:pt idx="25223">
                  <c:v>180.31</c:v>
                </c:pt>
                <c:pt idx="25224">
                  <c:v>181.23399999999998</c:v>
                </c:pt>
                <c:pt idx="25225">
                  <c:v>182.166</c:v>
                </c:pt>
                <c:pt idx="25226">
                  <c:v>183.10399999999998</c:v>
                </c:pt>
                <c:pt idx="25227">
                  <c:v>184.05</c:v>
                </c:pt>
                <c:pt idx="25228">
                  <c:v>185.00299999999999</c:v>
                </c:pt>
                <c:pt idx="25229">
                  <c:v>185.96200000000007</c:v>
                </c:pt>
                <c:pt idx="25230">
                  <c:v>186.929</c:v>
                </c:pt>
                <c:pt idx="25231">
                  <c:v>187.90200000000004</c:v>
                </c:pt>
                <c:pt idx="25232">
                  <c:v>188.88100000000011</c:v>
                </c:pt>
                <c:pt idx="25233">
                  <c:v>189.8670000000001</c:v>
                </c:pt>
                <c:pt idx="25234">
                  <c:v>190.85900000000001</c:v>
                </c:pt>
                <c:pt idx="25235">
                  <c:v>191.85700000000011</c:v>
                </c:pt>
                <c:pt idx="25236">
                  <c:v>192.86200000000011</c:v>
                </c:pt>
                <c:pt idx="25237">
                  <c:v>193.87200000000001</c:v>
                </c:pt>
                <c:pt idx="25238">
                  <c:v>194.88800000000012</c:v>
                </c:pt>
                <c:pt idx="25239">
                  <c:v>195.91</c:v>
                </c:pt>
                <c:pt idx="25240">
                  <c:v>196.93700000000001</c:v>
                </c:pt>
                <c:pt idx="25241">
                  <c:v>197.97</c:v>
                </c:pt>
                <c:pt idx="25242">
                  <c:v>199.00800000000001</c:v>
                </c:pt>
                <c:pt idx="25243">
                  <c:v>200.05100000000004</c:v>
                </c:pt>
                <c:pt idx="25244">
                  <c:v>201.1</c:v>
                </c:pt>
                <c:pt idx="25245">
                  <c:v>202.15300000000002</c:v>
                </c:pt>
                <c:pt idx="25246">
                  <c:v>203.21099999999998</c:v>
                </c:pt>
                <c:pt idx="25247">
                  <c:v>204.27399999999992</c:v>
                </c:pt>
                <c:pt idx="25248">
                  <c:v>205.34100000000001</c:v>
                </c:pt>
                <c:pt idx="25249">
                  <c:v>206.41300000000001</c:v>
                </c:pt>
                <c:pt idx="25250">
                  <c:v>207.489</c:v>
                </c:pt>
                <c:pt idx="25251">
                  <c:v>208.56900000000002</c:v>
                </c:pt>
                <c:pt idx="25252">
                  <c:v>209.654</c:v>
                </c:pt>
                <c:pt idx="25253">
                  <c:v>210.74199999999999</c:v>
                </c:pt>
                <c:pt idx="25254">
                  <c:v>211.833</c:v>
                </c:pt>
                <c:pt idx="25255">
                  <c:v>212.929</c:v>
                </c:pt>
                <c:pt idx="25256">
                  <c:v>214.02800000000011</c:v>
                </c:pt>
                <c:pt idx="25257">
                  <c:v>215.13</c:v>
                </c:pt>
                <c:pt idx="25258">
                  <c:v>216.23599999999999</c:v>
                </c:pt>
                <c:pt idx="25259">
                  <c:v>217.34399999999999</c:v>
                </c:pt>
                <c:pt idx="25260">
                  <c:v>218.45600000000007</c:v>
                </c:pt>
                <c:pt idx="25261">
                  <c:v>219.57</c:v>
                </c:pt>
                <c:pt idx="25262">
                  <c:v>220.68700000000001</c:v>
                </c:pt>
                <c:pt idx="25263">
                  <c:v>221.80600000000001</c:v>
                </c:pt>
                <c:pt idx="25264">
                  <c:v>222.92800000000011</c:v>
                </c:pt>
                <c:pt idx="25265">
                  <c:v>224.05200000000011</c:v>
                </c:pt>
                <c:pt idx="25266">
                  <c:v>225.178</c:v>
                </c:pt>
                <c:pt idx="25267">
                  <c:v>226.30600000000001</c:v>
                </c:pt>
                <c:pt idx="25268">
                  <c:v>227.43600000000001</c:v>
                </c:pt>
                <c:pt idx="25269">
                  <c:v>228.56700000000001</c:v>
                </c:pt>
                <c:pt idx="25270">
                  <c:v>229.7</c:v>
                </c:pt>
                <c:pt idx="25271">
                  <c:v>230.83500000000001</c:v>
                </c:pt>
                <c:pt idx="25272">
                  <c:v>231.97</c:v>
                </c:pt>
                <c:pt idx="25273">
                  <c:v>233.107</c:v>
                </c:pt>
                <c:pt idx="25274">
                  <c:v>234.24399999999989</c:v>
                </c:pt>
                <c:pt idx="25275">
                  <c:v>235.38300000000001</c:v>
                </c:pt>
                <c:pt idx="25276">
                  <c:v>236.52100000000004</c:v>
                </c:pt>
                <c:pt idx="25277">
                  <c:v>237.661</c:v>
                </c:pt>
                <c:pt idx="25278">
                  <c:v>238.80100000000004</c:v>
                </c:pt>
                <c:pt idx="25279">
                  <c:v>239.94</c:v>
                </c:pt>
                <c:pt idx="25280">
                  <c:v>241.08</c:v>
                </c:pt>
                <c:pt idx="25281">
                  <c:v>242.22</c:v>
                </c:pt>
                <c:pt idx="25282">
                  <c:v>243.36</c:v>
                </c:pt>
                <c:pt idx="25283">
                  <c:v>244.499</c:v>
                </c:pt>
                <c:pt idx="25284">
                  <c:v>245.63800000000001</c:v>
                </c:pt>
                <c:pt idx="25285">
                  <c:v>246.77599999999998</c:v>
                </c:pt>
                <c:pt idx="25286">
                  <c:v>247.91300000000001</c:v>
                </c:pt>
                <c:pt idx="25287">
                  <c:v>249.04900000000001</c:v>
                </c:pt>
                <c:pt idx="25288">
                  <c:v>250.184</c:v>
                </c:pt>
                <c:pt idx="25289">
                  <c:v>251.31800000000001</c:v>
                </c:pt>
                <c:pt idx="25290">
                  <c:v>252.45100000000011</c:v>
                </c:pt>
                <c:pt idx="25291">
                  <c:v>253.58200000000011</c:v>
                </c:pt>
                <c:pt idx="25292">
                  <c:v>254.71099999999998</c:v>
                </c:pt>
                <c:pt idx="25293">
                  <c:v>255.83800000000011</c:v>
                </c:pt>
                <c:pt idx="25294">
                  <c:v>256.96299999999979</c:v>
                </c:pt>
                <c:pt idx="25295">
                  <c:v>258.08699999999965</c:v>
                </c:pt>
                <c:pt idx="25296">
                  <c:v>259.20800000000003</c:v>
                </c:pt>
                <c:pt idx="25297">
                  <c:v>260.32599999999979</c:v>
                </c:pt>
                <c:pt idx="25298">
                  <c:v>261.44200000000001</c:v>
                </c:pt>
                <c:pt idx="25299">
                  <c:v>262.55500000000001</c:v>
                </c:pt>
                <c:pt idx="25300">
                  <c:v>263.666</c:v>
                </c:pt>
                <c:pt idx="25301">
                  <c:v>264.7729999999998</c:v>
                </c:pt>
                <c:pt idx="25302">
                  <c:v>265.87700000000001</c:v>
                </c:pt>
                <c:pt idx="25303">
                  <c:v>266.97799999999978</c:v>
                </c:pt>
                <c:pt idx="25304">
                  <c:v>268.07599999999979</c:v>
                </c:pt>
                <c:pt idx="25305">
                  <c:v>269.17</c:v>
                </c:pt>
                <c:pt idx="25306">
                  <c:v>270.26</c:v>
                </c:pt>
                <c:pt idx="25307">
                  <c:v>271.34699999999975</c:v>
                </c:pt>
                <c:pt idx="25308">
                  <c:v>272.42899999999958</c:v>
                </c:pt>
                <c:pt idx="25309">
                  <c:v>273.50799999999975</c:v>
                </c:pt>
                <c:pt idx="25310">
                  <c:v>274.58199999999965</c:v>
                </c:pt>
                <c:pt idx="25311">
                  <c:v>275.65199999999999</c:v>
                </c:pt>
                <c:pt idx="25312">
                  <c:v>276.71699999999959</c:v>
                </c:pt>
                <c:pt idx="25313">
                  <c:v>277.77799999999979</c:v>
                </c:pt>
                <c:pt idx="25314">
                  <c:v>278.834</c:v>
                </c:pt>
                <c:pt idx="25315">
                  <c:v>279.88499999999999</c:v>
                </c:pt>
                <c:pt idx="25316">
                  <c:v>280.93099999999959</c:v>
                </c:pt>
                <c:pt idx="25317">
                  <c:v>281.97199999999958</c:v>
                </c:pt>
                <c:pt idx="25318">
                  <c:v>283.00700000000001</c:v>
                </c:pt>
                <c:pt idx="25319">
                  <c:v>284.03699999999958</c:v>
                </c:pt>
                <c:pt idx="25320">
                  <c:v>285.06200000000001</c:v>
                </c:pt>
                <c:pt idx="25321">
                  <c:v>286.08099999999979</c:v>
                </c:pt>
                <c:pt idx="25322">
                  <c:v>287.09399999999965</c:v>
                </c:pt>
                <c:pt idx="25323">
                  <c:v>288.101</c:v>
                </c:pt>
                <c:pt idx="25324">
                  <c:v>289.10199999999975</c:v>
                </c:pt>
                <c:pt idx="25325">
                  <c:v>290.09699999999958</c:v>
                </c:pt>
                <c:pt idx="25326">
                  <c:v>291.08499999999975</c:v>
                </c:pt>
                <c:pt idx="25327">
                  <c:v>292.06700000000001</c:v>
                </c:pt>
                <c:pt idx="25328">
                  <c:v>293.04300000000001</c:v>
                </c:pt>
                <c:pt idx="25329">
                  <c:v>294.0109999999998</c:v>
                </c:pt>
                <c:pt idx="25330">
                  <c:v>294.97299999999979</c:v>
                </c:pt>
                <c:pt idx="25331">
                  <c:v>295.92799999999966</c:v>
                </c:pt>
                <c:pt idx="25332">
                  <c:v>296.87599999999975</c:v>
                </c:pt>
                <c:pt idx="25333">
                  <c:v>297.81700000000001</c:v>
                </c:pt>
                <c:pt idx="25334">
                  <c:v>298.75099999999975</c:v>
                </c:pt>
                <c:pt idx="25335">
                  <c:v>299.67700000000002</c:v>
                </c:pt>
                <c:pt idx="25336">
                  <c:v>300.59599999999978</c:v>
                </c:pt>
                <c:pt idx="25337">
                  <c:v>301.50700000000001</c:v>
                </c:pt>
                <c:pt idx="25338">
                  <c:v>302.41099999999977</c:v>
                </c:pt>
                <c:pt idx="25339">
                  <c:v>303.30599999999993</c:v>
                </c:pt>
                <c:pt idx="25340">
                  <c:v>304.19400000000002</c:v>
                </c:pt>
                <c:pt idx="25341">
                  <c:v>305.07400000000001</c:v>
                </c:pt>
                <c:pt idx="25342">
                  <c:v>305.94499999999999</c:v>
                </c:pt>
                <c:pt idx="25343">
                  <c:v>306.80900000000008</c:v>
                </c:pt>
                <c:pt idx="25344">
                  <c:v>307.66399999999999</c:v>
                </c:pt>
                <c:pt idx="25345">
                  <c:v>308.51</c:v>
                </c:pt>
                <c:pt idx="25346">
                  <c:v>309.34800000000001</c:v>
                </c:pt>
                <c:pt idx="25347">
                  <c:v>310.17700000000002</c:v>
                </c:pt>
                <c:pt idx="25348">
                  <c:v>310.99799999999965</c:v>
                </c:pt>
                <c:pt idx="25349">
                  <c:v>311.81</c:v>
                </c:pt>
                <c:pt idx="25350">
                  <c:v>312.61200000000002</c:v>
                </c:pt>
                <c:pt idx="25351">
                  <c:v>313.40599999999978</c:v>
                </c:pt>
                <c:pt idx="25352">
                  <c:v>314.19099999999975</c:v>
                </c:pt>
                <c:pt idx="25353">
                  <c:v>314.96599999999978</c:v>
                </c:pt>
                <c:pt idx="25354">
                  <c:v>315.73200000000003</c:v>
                </c:pt>
                <c:pt idx="25355">
                  <c:v>316.48899999999958</c:v>
                </c:pt>
                <c:pt idx="25356">
                  <c:v>317.23599999999965</c:v>
                </c:pt>
                <c:pt idx="25357">
                  <c:v>317.97399999999965</c:v>
                </c:pt>
                <c:pt idx="25358">
                  <c:v>318.702</c:v>
                </c:pt>
                <c:pt idx="25359">
                  <c:v>319.42099999999965</c:v>
                </c:pt>
                <c:pt idx="25360">
                  <c:v>320.12900000000002</c:v>
                </c:pt>
                <c:pt idx="25361">
                  <c:v>320.82799999999975</c:v>
                </c:pt>
                <c:pt idx="25362">
                  <c:v>321.51599999999979</c:v>
                </c:pt>
                <c:pt idx="25363">
                  <c:v>322.19499999999999</c:v>
                </c:pt>
                <c:pt idx="25364">
                  <c:v>322.86399999999975</c:v>
                </c:pt>
                <c:pt idx="25365">
                  <c:v>323.52199999999965</c:v>
                </c:pt>
                <c:pt idx="25366">
                  <c:v>324.17</c:v>
                </c:pt>
                <c:pt idx="25367">
                  <c:v>324.80799999999999</c:v>
                </c:pt>
                <c:pt idx="25368">
                  <c:v>325.43499999999977</c:v>
                </c:pt>
                <c:pt idx="25369">
                  <c:v>326.05200000000002</c:v>
                </c:pt>
                <c:pt idx="25370">
                  <c:v>326.65800000000002</c:v>
                </c:pt>
                <c:pt idx="25371">
                  <c:v>327.25400000000002</c:v>
                </c:pt>
                <c:pt idx="25372">
                  <c:v>327.839</c:v>
                </c:pt>
                <c:pt idx="25373">
                  <c:v>328.41399999999965</c:v>
                </c:pt>
                <c:pt idx="25374">
                  <c:v>328.97699999999958</c:v>
                </c:pt>
                <c:pt idx="25375">
                  <c:v>329.53</c:v>
                </c:pt>
                <c:pt idx="25376">
                  <c:v>330.072</c:v>
                </c:pt>
                <c:pt idx="25377">
                  <c:v>330.60300000000001</c:v>
                </c:pt>
                <c:pt idx="25378">
                  <c:v>331.12200000000001</c:v>
                </c:pt>
                <c:pt idx="25379">
                  <c:v>331.63099999999974</c:v>
                </c:pt>
                <c:pt idx="25380">
                  <c:v>332.12900000000002</c:v>
                </c:pt>
                <c:pt idx="25381">
                  <c:v>332.61500000000001</c:v>
                </c:pt>
                <c:pt idx="25382">
                  <c:v>333.09099999999978</c:v>
                </c:pt>
                <c:pt idx="25383">
                  <c:v>333.55500000000001</c:v>
                </c:pt>
                <c:pt idx="25384">
                  <c:v>334.00799999999975</c:v>
                </c:pt>
                <c:pt idx="25385">
                  <c:v>334.44900000000001</c:v>
                </c:pt>
                <c:pt idx="25386">
                  <c:v>334.87900000000002</c:v>
                </c:pt>
                <c:pt idx="25387">
                  <c:v>335.29700000000003</c:v>
                </c:pt>
                <c:pt idx="25388">
                  <c:v>335.70499999999993</c:v>
                </c:pt>
                <c:pt idx="25389">
                  <c:v>336.1</c:v>
                </c:pt>
                <c:pt idx="25390">
                  <c:v>336.48399999999958</c:v>
                </c:pt>
                <c:pt idx="25391">
                  <c:v>336.85700000000008</c:v>
                </c:pt>
                <c:pt idx="25392">
                  <c:v>337.21799999999979</c:v>
                </c:pt>
                <c:pt idx="25393">
                  <c:v>337.56700000000001</c:v>
                </c:pt>
                <c:pt idx="25394">
                  <c:v>337.904</c:v>
                </c:pt>
                <c:pt idx="25395">
                  <c:v>338.22999999999979</c:v>
                </c:pt>
                <c:pt idx="25396">
                  <c:v>338.54399999999993</c:v>
                </c:pt>
                <c:pt idx="25397">
                  <c:v>338.84699999999975</c:v>
                </c:pt>
                <c:pt idx="25398">
                  <c:v>339.137</c:v>
                </c:pt>
                <c:pt idx="25399">
                  <c:v>339.41599999999966</c:v>
                </c:pt>
                <c:pt idx="25400">
                  <c:v>339.68299999999999</c:v>
                </c:pt>
                <c:pt idx="25401">
                  <c:v>339.93799999999965</c:v>
                </c:pt>
                <c:pt idx="25402">
                  <c:v>340.18200000000002</c:v>
                </c:pt>
                <c:pt idx="25403">
                  <c:v>340.41299999999978</c:v>
                </c:pt>
                <c:pt idx="25404">
                  <c:v>340.63299999999975</c:v>
                </c:pt>
                <c:pt idx="25405">
                  <c:v>340.8400000000002</c:v>
                </c:pt>
                <c:pt idx="25406">
                  <c:v>341.03599999999977</c:v>
                </c:pt>
                <c:pt idx="25407">
                  <c:v>341.2199999999998</c:v>
                </c:pt>
                <c:pt idx="25408">
                  <c:v>341.392</c:v>
                </c:pt>
                <c:pt idx="25409">
                  <c:v>341.55200000000002</c:v>
                </c:pt>
                <c:pt idx="25410">
                  <c:v>341.7</c:v>
                </c:pt>
                <c:pt idx="25411">
                  <c:v>341.83599999999979</c:v>
                </c:pt>
                <c:pt idx="25412">
                  <c:v>341.96</c:v>
                </c:pt>
                <c:pt idx="25413">
                  <c:v>342.07299999999975</c:v>
                </c:pt>
                <c:pt idx="25414">
                  <c:v>342.173</c:v>
                </c:pt>
                <c:pt idx="25415">
                  <c:v>342.2609999999998</c:v>
                </c:pt>
                <c:pt idx="25416">
                  <c:v>342.33799999999979</c:v>
                </c:pt>
                <c:pt idx="25417">
                  <c:v>342.40199999999965</c:v>
                </c:pt>
                <c:pt idx="25418">
                  <c:v>342.45499999999993</c:v>
                </c:pt>
                <c:pt idx="25419">
                  <c:v>342.49499999999978</c:v>
                </c:pt>
                <c:pt idx="25420">
                  <c:v>342.524</c:v>
                </c:pt>
                <c:pt idx="25421">
                  <c:v>342.541</c:v>
                </c:pt>
                <c:pt idx="25422">
                  <c:v>342.54599999999999</c:v>
                </c:pt>
                <c:pt idx="25423">
                  <c:v>342.53899999999965</c:v>
                </c:pt>
                <c:pt idx="25424">
                  <c:v>342.52</c:v>
                </c:pt>
                <c:pt idx="25425">
                  <c:v>342.48899999999958</c:v>
                </c:pt>
                <c:pt idx="25426">
                  <c:v>342.447</c:v>
                </c:pt>
                <c:pt idx="25427">
                  <c:v>342.39299999999974</c:v>
                </c:pt>
                <c:pt idx="25428">
                  <c:v>342.32599999999979</c:v>
                </c:pt>
                <c:pt idx="25429">
                  <c:v>342.24900000000002</c:v>
                </c:pt>
                <c:pt idx="25430">
                  <c:v>342.15899999999999</c:v>
                </c:pt>
                <c:pt idx="25431">
                  <c:v>342.05700000000002</c:v>
                </c:pt>
                <c:pt idx="25432">
                  <c:v>341.94400000000002</c:v>
                </c:pt>
                <c:pt idx="25433">
                  <c:v>341.82</c:v>
                </c:pt>
                <c:pt idx="25434">
                  <c:v>341.68299999999999</c:v>
                </c:pt>
                <c:pt idx="25435">
                  <c:v>341.53500000000003</c:v>
                </c:pt>
                <c:pt idx="25436">
                  <c:v>341.37599999999975</c:v>
                </c:pt>
                <c:pt idx="25437">
                  <c:v>341.20400000000001</c:v>
                </c:pt>
                <c:pt idx="25438">
                  <c:v>341.02199999999965</c:v>
                </c:pt>
                <c:pt idx="25439">
                  <c:v>340.82799999999975</c:v>
                </c:pt>
                <c:pt idx="25440">
                  <c:v>340.62200000000001</c:v>
                </c:pt>
                <c:pt idx="25441">
                  <c:v>340.40499999999975</c:v>
                </c:pt>
                <c:pt idx="25442">
                  <c:v>340.17599999999999</c:v>
                </c:pt>
                <c:pt idx="25443">
                  <c:v>339.93699999999961</c:v>
                </c:pt>
                <c:pt idx="25444">
                  <c:v>339.685</c:v>
                </c:pt>
                <c:pt idx="25445">
                  <c:v>339.42299999999977</c:v>
                </c:pt>
                <c:pt idx="25446">
                  <c:v>339.14900000000023</c:v>
                </c:pt>
                <c:pt idx="25447">
                  <c:v>338.86500000000001</c:v>
                </c:pt>
                <c:pt idx="25448">
                  <c:v>338.56900000000002</c:v>
                </c:pt>
                <c:pt idx="25449">
                  <c:v>338.262</c:v>
                </c:pt>
                <c:pt idx="25450">
                  <c:v>337.94400000000002</c:v>
                </c:pt>
                <c:pt idx="25451">
                  <c:v>337.61399999999975</c:v>
                </c:pt>
                <c:pt idx="25452">
                  <c:v>337.274</c:v>
                </c:pt>
                <c:pt idx="25453">
                  <c:v>336.92299999999977</c:v>
                </c:pt>
                <c:pt idx="25454">
                  <c:v>336.56200000000001</c:v>
                </c:pt>
                <c:pt idx="25455">
                  <c:v>336.18900000000002</c:v>
                </c:pt>
                <c:pt idx="25456">
                  <c:v>335.80599999999993</c:v>
                </c:pt>
                <c:pt idx="25457">
                  <c:v>335.41099999999977</c:v>
                </c:pt>
                <c:pt idx="25458">
                  <c:v>335.00700000000001</c:v>
                </c:pt>
                <c:pt idx="25459">
                  <c:v>334.59099999999978</c:v>
                </c:pt>
                <c:pt idx="25460">
                  <c:v>334.166</c:v>
                </c:pt>
                <c:pt idx="25461">
                  <c:v>333.72899999999959</c:v>
                </c:pt>
                <c:pt idx="25462">
                  <c:v>333.28199999999958</c:v>
                </c:pt>
                <c:pt idx="25463">
                  <c:v>332.82499999999999</c:v>
                </c:pt>
                <c:pt idx="25464">
                  <c:v>332.358</c:v>
                </c:pt>
                <c:pt idx="25465">
                  <c:v>331.88</c:v>
                </c:pt>
                <c:pt idx="25466">
                  <c:v>331.392</c:v>
                </c:pt>
                <c:pt idx="25467">
                  <c:v>330.89400000000001</c:v>
                </c:pt>
                <c:pt idx="25468">
                  <c:v>330.3859999999998</c:v>
                </c:pt>
                <c:pt idx="25469">
                  <c:v>329.86799999999999</c:v>
                </c:pt>
                <c:pt idx="25470">
                  <c:v>329.3400000000002</c:v>
                </c:pt>
                <c:pt idx="25471">
                  <c:v>328.803</c:v>
                </c:pt>
                <c:pt idx="25472">
                  <c:v>328.255</c:v>
                </c:pt>
                <c:pt idx="25473">
                  <c:v>327.69799999999975</c:v>
                </c:pt>
                <c:pt idx="25474">
                  <c:v>327.13099999999974</c:v>
                </c:pt>
                <c:pt idx="25475">
                  <c:v>326.55399999999975</c:v>
                </c:pt>
                <c:pt idx="25476">
                  <c:v>325.96799999999979</c:v>
                </c:pt>
                <c:pt idx="25477">
                  <c:v>325.37299999999999</c:v>
                </c:pt>
                <c:pt idx="25478">
                  <c:v>324.76799999999974</c:v>
                </c:pt>
                <c:pt idx="25479">
                  <c:v>324.15300000000002</c:v>
                </c:pt>
                <c:pt idx="25480">
                  <c:v>323.52999999999975</c:v>
                </c:pt>
                <c:pt idx="25481">
                  <c:v>322.89699999999965</c:v>
                </c:pt>
                <c:pt idx="25482">
                  <c:v>322.25599999999974</c:v>
                </c:pt>
                <c:pt idx="25483">
                  <c:v>321.60500000000002</c:v>
                </c:pt>
                <c:pt idx="25484">
                  <c:v>320.94499999999999</c:v>
                </c:pt>
                <c:pt idx="25485">
                  <c:v>320.27699999999965</c:v>
                </c:pt>
                <c:pt idx="25486">
                  <c:v>319.59899999999965</c:v>
                </c:pt>
                <c:pt idx="25487">
                  <c:v>318.91299999999978</c:v>
                </c:pt>
                <c:pt idx="25488">
                  <c:v>318.21899999999965</c:v>
                </c:pt>
                <c:pt idx="25489">
                  <c:v>317.51499999999999</c:v>
                </c:pt>
                <c:pt idx="25490">
                  <c:v>316.80399999999975</c:v>
                </c:pt>
                <c:pt idx="25491">
                  <c:v>316.08300000000003</c:v>
                </c:pt>
                <c:pt idx="25492">
                  <c:v>315.35500000000002</c:v>
                </c:pt>
                <c:pt idx="25493">
                  <c:v>314.61799999999999</c:v>
                </c:pt>
                <c:pt idx="25494">
                  <c:v>313.87400000000002</c:v>
                </c:pt>
                <c:pt idx="25495">
                  <c:v>313.12099999999975</c:v>
                </c:pt>
                <c:pt idx="25496">
                  <c:v>312.36</c:v>
                </c:pt>
                <c:pt idx="25497">
                  <c:v>311.59099999999978</c:v>
                </c:pt>
                <c:pt idx="25498">
                  <c:v>310.81400000000002</c:v>
                </c:pt>
                <c:pt idx="25499">
                  <c:v>310.02999999999975</c:v>
                </c:pt>
                <c:pt idx="25500">
                  <c:v>309.23799999999977</c:v>
                </c:pt>
                <c:pt idx="25501">
                  <c:v>308.43799999999965</c:v>
                </c:pt>
                <c:pt idx="25502">
                  <c:v>307.63099999999974</c:v>
                </c:pt>
                <c:pt idx="25503">
                  <c:v>306.81599999999975</c:v>
                </c:pt>
                <c:pt idx="25504">
                  <c:v>305.99400000000003</c:v>
                </c:pt>
                <c:pt idx="25505">
                  <c:v>305.16500000000002</c:v>
                </c:pt>
                <c:pt idx="25506">
                  <c:v>304.32900000000001</c:v>
                </c:pt>
                <c:pt idx="25507">
                  <c:v>303.48499999999979</c:v>
                </c:pt>
                <c:pt idx="25508">
                  <c:v>302.63499999999999</c:v>
                </c:pt>
                <c:pt idx="25509">
                  <c:v>301.77699999999965</c:v>
                </c:pt>
                <c:pt idx="25510">
                  <c:v>300.91299999999978</c:v>
                </c:pt>
                <c:pt idx="25511">
                  <c:v>300.04199999999975</c:v>
                </c:pt>
                <c:pt idx="25512">
                  <c:v>299.16500000000002</c:v>
                </c:pt>
                <c:pt idx="25513">
                  <c:v>298.27999999999975</c:v>
                </c:pt>
                <c:pt idx="25514">
                  <c:v>297.39</c:v>
                </c:pt>
                <c:pt idx="25515">
                  <c:v>296.49299999999965</c:v>
                </c:pt>
                <c:pt idx="25516">
                  <c:v>295.58999999999975</c:v>
                </c:pt>
                <c:pt idx="25517">
                  <c:v>294.68</c:v>
                </c:pt>
                <c:pt idx="25518">
                  <c:v>293.76400000000001</c:v>
                </c:pt>
                <c:pt idx="25519">
                  <c:v>292.84300000000002</c:v>
                </c:pt>
                <c:pt idx="25520">
                  <c:v>291.91499999999979</c:v>
                </c:pt>
                <c:pt idx="25521">
                  <c:v>290.98200000000003</c:v>
                </c:pt>
                <c:pt idx="25522">
                  <c:v>290.04300000000001</c:v>
                </c:pt>
                <c:pt idx="25523">
                  <c:v>289.09799999999979</c:v>
                </c:pt>
                <c:pt idx="25524">
                  <c:v>288.14699999999999</c:v>
                </c:pt>
                <c:pt idx="25525">
                  <c:v>287.19099999999975</c:v>
                </c:pt>
                <c:pt idx="25526">
                  <c:v>286.22999999999979</c:v>
                </c:pt>
                <c:pt idx="25527">
                  <c:v>285.26299999999975</c:v>
                </c:pt>
                <c:pt idx="25528">
                  <c:v>284.29099999999966</c:v>
                </c:pt>
                <c:pt idx="25529">
                  <c:v>283.31400000000002</c:v>
                </c:pt>
                <c:pt idx="25530">
                  <c:v>282.33199999999965</c:v>
                </c:pt>
                <c:pt idx="25531">
                  <c:v>281.34500000000008</c:v>
                </c:pt>
                <c:pt idx="25532">
                  <c:v>280.35300000000001</c:v>
                </c:pt>
                <c:pt idx="25533">
                  <c:v>279.35599999999999</c:v>
                </c:pt>
                <c:pt idx="25534">
                  <c:v>278.35500000000002</c:v>
                </c:pt>
                <c:pt idx="25535">
                  <c:v>277.34899999999999</c:v>
                </c:pt>
                <c:pt idx="25536">
                  <c:v>276.33799999999979</c:v>
                </c:pt>
                <c:pt idx="25537">
                  <c:v>275.32299999999975</c:v>
                </c:pt>
                <c:pt idx="25538">
                  <c:v>274.30399999999975</c:v>
                </c:pt>
                <c:pt idx="25539">
                  <c:v>273.27999999999975</c:v>
                </c:pt>
                <c:pt idx="25540">
                  <c:v>272.25299999999999</c:v>
                </c:pt>
                <c:pt idx="25541">
                  <c:v>271.22099999999978</c:v>
                </c:pt>
                <c:pt idx="25542">
                  <c:v>270.185</c:v>
                </c:pt>
                <c:pt idx="25543">
                  <c:v>269.14499999999998</c:v>
                </c:pt>
                <c:pt idx="25544">
                  <c:v>268.10199999999975</c:v>
                </c:pt>
                <c:pt idx="25545">
                  <c:v>267.05500000000001</c:v>
                </c:pt>
                <c:pt idx="25546">
                  <c:v>266.00400000000002</c:v>
                </c:pt>
                <c:pt idx="25547">
                  <c:v>264.95</c:v>
                </c:pt>
                <c:pt idx="25548">
                  <c:v>263.892</c:v>
                </c:pt>
                <c:pt idx="25549">
                  <c:v>262.83099999999979</c:v>
                </c:pt>
                <c:pt idx="25550">
                  <c:v>261.767</c:v>
                </c:pt>
                <c:pt idx="25551">
                  <c:v>260.7</c:v>
                </c:pt>
                <c:pt idx="25552">
                  <c:v>259.62900000000002</c:v>
                </c:pt>
                <c:pt idx="25553">
                  <c:v>258.55599999999993</c:v>
                </c:pt>
                <c:pt idx="25554">
                  <c:v>257.47899999999959</c:v>
                </c:pt>
                <c:pt idx="25555">
                  <c:v>256.39999999999975</c:v>
                </c:pt>
                <c:pt idx="25556">
                  <c:v>255.31800000000001</c:v>
                </c:pt>
                <c:pt idx="25557">
                  <c:v>254.23399999999998</c:v>
                </c:pt>
                <c:pt idx="25558">
                  <c:v>253.14699999999999</c:v>
                </c:pt>
                <c:pt idx="25559">
                  <c:v>252.05700000000004</c:v>
                </c:pt>
                <c:pt idx="25560">
                  <c:v>250.965</c:v>
                </c:pt>
                <c:pt idx="25561">
                  <c:v>249.87100000000001</c:v>
                </c:pt>
                <c:pt idx="25562">
                  <c:v>248.77499999999998</c:v>
                </c:pt>
                <c:pt idx="25563">
                  <c:v>247.67599999999999</c:v>
                </c:pt>
                <c:pt idx="25564">
                  <c:v>246.57599999999999</c:v>
                </c:pt>
                <c:pt idx="25565">
                  <c:v>245.47300000000001</c:v>
                </c:pt>
                <c:pt idx="25566">
                  <c:v>244.369</c:v>
                </c:pt>
                <c:pt idx="25567">
                  <c:v>243.26300000000001</c:v>
                </c:pt>
                <c:pt idx="25568">
                  <c:v>242.155</c:v>
                </c:pt>
                <c:pt idx="25569">
                  <c:v>241.04599999999999</c:v>
                </c:pt>
                <c:pt idx="25570">
                  <c:v>239.935</c:v>
                </c:pt>
                <c:pt idx="25571">
                  <c:v>238.82300000000001</c:v>
                </c:pt>
                <c:pt idx="25572">
                  <c:v>237.70999999999998</c:v>
                </c:pt>
                <c:pt idx="25573">
                  <c:v>236.595</c:v>
                </c:pt>
                <c:pt idx="25574">
                  <c:v>235.47900000000001</c:v>
                </c:pt>
                <c:pt idx="25575">
                  <c:v>234.36200000000011</c:v>
                </c:pt>
                <c:pt idx="25576">
                  <c:v>233.24399999999989</c:v>
                </c:pt>
                <c:pt idx="25577">
                  <c:v>232.125</c:v>
                </c:pt>
                <c:pt idx="25578">
                  <c:v>231.005</c:v>
                </c:pt>
                <c:pt idx="25579">
                  <c:v>229.8850000000001</c:v>
                </c:pt>
                <c:pt idx="25580">
                  <c:v>228.76399999999998</c:v>
                </c:pt>
                <c:pt idx="25581">
                  <c:v>227.642</c:v>
                </c:pt>
                <c:pt idx="25582">
                  <c:v>226.52</c:v>
                </c:pt>
                <c:pt idx="25583">
                  <c:v>225.39700000000011</c:v>
                </c:pt>
                <c:pt idx="25584">
                  <c:v>224.27399999999992</c:v>
                </c:pt>
                <c:pt idx="25585">
                  <c:v>223.15100000000001</c:v>
                </c:pt>
                <c:pt idx="25586">
                  <c:v>222.02800000000011</c:v>
                </c:pt>
                <c:pt idx="25587">
                  <c:v>220.904</c:v>
                </c:pt>
                <c:pt idx="25588">
                  <c:v>219.78100000000001</c:v>
                </c:pt>
                <c:pt idx="25589">
                  <c:v>218.65800000000004</c:v>
                </c:pt>
                <c:pt idx="25590">
                  <c:v>217.535</c:v>
                </c:pt>
                <c:pt idx="25591">
                  <c:v>216.41200000000001</c:v>
                </c:pt>
                <c:pt idx="25592">
                  <c:v>215.28900000000002</c:v>
                </c:pt>
                <c:pt idx="25593">
                  <c:v>214.167</c:v>
                </c:pt>
                <c:pt idx="25594">
                  <c:v>213.04499999999999</c:v>
                </c:pt>
                <c:pt idx="25595">
                  <c:v>211.92400000000001</c:v>
                </c:pt>
                <c:pt idx="25596">
                  <c:v>210.804</c:v>
                </c:pt>
                <c:pt idx="25597">
                  <c:v>209.684</c:v>
                </c:pt>
                <c:pt idx="25598">
                  <c:v>208.565</c:v>
                </c:pt>
                <c:pt idx="25599">
                  <c:v>207.447</c:v>
                </c:pt>
                <c:pt idx="25600">
                  <c:v>206.32900000000001</c:v>
                </c:pt>
                <c:pt idx="25601">
                  <c:v>205.21299999999999</c:v>
                </c:pt>
                <c:pt idx="25602">
                  <c:v>204.09800000000001</c:v>
                </c:pt>
                <c:pt idx="25603">
                  <c:v>202.98400000000001</c:v>
                </c:pt>
                <c:pt idx="25604">
                  <c:v>201.87200000000001</c:v>
                </c:pt>
                <c:pt idx="25605">
                  <c:v>200.76</c:v>
                </c:pt>
                <c:pt idx="25606">
                  <c:v>199.65</c:v>
                </c:pt>
                <c:pt idx="25607">
                  <c:v>198.542</c:v>
                </c:pt>
                <c:pt idx="25608">
                  <c:v>197.435</c:v>
                </c:pt>
                <c:pt idx="25609">
                  <c:v>196.33</c:v>
                </c:pt>
                <c:pt idx="25610">
                  <c:v>195.226</c:v>
                </c:pt>
                <c:pt idx="25611">
                  <c:v>194.124</c:v>
                </c:pt>
                <c:pt idx="25612">
                  <c:v>193.024</c:v>
                </c:pt>
                <c:pt idx="25613">
                  <c:v>191.92600000000004</c:v>
                </c:pt>
                <c:pt idx="25614">
                  <c:v>190.83</c:v>
                </c:pt>
                <c:pt idx="25615">
                  <c:v>189.73599999999999</c:v>
                </c:pt>
                <c:pt idx="25616">
                  <c:v>188.64399999999998</c:v>
                </c:pt>
                <c:pt idx="25617">
                  <c:v>187.554</c:v>
                </c:pt>
                <c:pt idx="25618">
                  <c:v>186.46700000000001</c:v>
                </c:pt>
                <c:pt idx="25619">
                  <c:v>185.38200000000012</c:v>
                </c:pt>
                <c:pt idx="25620">
                  <c:v>184.29900000000001</c:v>
                </c:pt>
                <c:pt idx="25621">
                  <c:v>183.21899999999999</c:v>
                </c:pt>
                <c:pt idx="25622">
                  <c:v>182.14099999999999</c:v>
                </c:pt>
                <c:pt idx="25623">
                  <c:v>181.066</c:v>
                </c:pt>
                <c:pt idx="25624">
                  <c:v>179.994</c:v>
                </c:pt>
                <c:pt idx="25625">
                  <c:v>178.92400000000001</c:v>
                </c:pt>
                <c:pt idx="25626">
                  <c:v>177.85700000000011</c:v>
                </c:pt>
                <c:pt idx="25627">
                  <c:v>176.79300000000001</c:v>
                </c:pt>
                <c:pt idx="25628">
                  <c:v>175.732</c:v>
                </c:pt>
                <c:pt idx="25629">
                  <c:v>174.67499999999998</c:v>
                </c:pt>
                <c:pt idx="25630">
                  <c:v>173.62</c:v>
                </c:pt>
                <c:pt idx="25631">
                  <c:v>172.56800000000001</c:v>
                </c:pt>
                <c:pt idx="25632">
                  <c:v>171.51900000000001</c:v>
                </c:pt>
                <c:pt idx="25633">
                  <c:v>170.47399999999999</c:v>
                </c:pt>
                <c:pt idx="25634">
                  <c:v>169.43200000000004</c:v>
                </c:pt>
                <c:pt idx="25635">
                  <c:v>168.39400000000001</c:v>
                </c:pt>
                <c:pt idx="25636">
                  <c:v>167.35900000000001</c:v>
                </c:pt>
                <c:pt idx="25637">
                  <c:v>166.32700000000011</c:v>
                </c:pt>
                <c:pt idx="25638">
                  <c:v>165.29900000000001</c:v>
                </c:pt>
                <c:pt idx="25639">
                  <c:v>164.27499999999998</c:v>
                </c:pt>
                <c:pt idx="25640">
                  <c:v>163.255</c:v>
                </c:pt>
                <c:pt idx="25641">
                  <c:v>162.238</c:v>
                </c:pt>
                <c:pt idx="25642">
                  <c:v>161.22499999999999</c:v>
                </c:pt>
                <c:pt idx="25643">
                  <c:v>160.21599999999998</c:v>
                </c:pt>
                <c:pt idx="25644">
                  <c:v>159.21099999999998</c:v>
                </c:pt>
                <c:pt idx="25645">
                  <c:v>158.20999999999998</c:v>
                </c:pt>
                <c:pt idx="25646">
                  <c:v>157.21299999999999</c:v>
                </c:pt>
                <c:pt idx="25647">
                  <c:v>156.221</c:v>
                </c:pt>
                <c:pt idx="25648">
                  <c:v>155.232</c:v>
                </c:pt>
                <c:pt idx="25649">
                  <c:v>154.24799999999999</c:v>
                </c:pt>
                <c:pt idx="25650">
                  <c:v>153.268</c:v>
                </c:pt>
                <c:pt idx="25651">
                  <c:v>152.292</c:v>
                </c:pt>
                <c:pt idx="25652">
                  <c:v>151.32100000000011</c:v>
                </c:pt>
                <c:pt idx="25653">
                  <c:v>150.35400000000001</c:v>
                </c:pt>
                <c:pt idx="25654">
                  <c:v>149.39200000000011</c:v>
                </c:pt>
                <c:pt idx="25655">
                  <c:v>148.434</c:v>
                </c:pt>
                <c:pt idx="25656">
                  <c:v>147.48200000000011</c:v>
                </c:pt>
                <c:pt idx="25657">
                  <c:v>146.53300000000002</c:v>
                </c:pt>
                <c:pt idx="25658">
                  <c:v>145.59</c:v>
                </c:pt>
                <c:pt idx="25659">
                  <c:v>144.65100000000001</c:v>
                </c:pt>
                <c:pt idx="25660">
                  <c:v>143.71799999999999</c:v>
                </c:pt>
                <c:pt idx="25661">
                  <c:v>142.78900000000002</c:v>
                </c:pt>
                <c:pt idx="25662">
                  <c:v>141.86500000000001</c:v>
                </c:pt>
                <c:pt idx="25663">
                  <c:v>140.946</c:v>
                </c:pt>
                <c:pt idx="25664">
                  <c:v>140.03300000000002</c:v>
                </c:pt>
                <c:pt idx="25665">
                  <c:v>139.124</c:v>
                </c:pt>
                <c:pt idx="25666">
                  <c:v>138.221</c:v>
                </c:pt>
                <c:pt idx="25667">
                  <c:v>137.32300000000001</c:v>
                </c:pt>
                <c:pt idx="25668">
                  <c:v>136.43</c:v>
                </c:pt>
                <c:pt idx="25669">
                  <c:v>135.542</c:v>
                </c:pt>
                <c:pt idx="25670">
                  <c:v>134.66</c:v>
                </c:pt>
                <c:pt idx="25671">
                  <c:v>133.78399999999999</c:v>
                </c:pt>
                <c:pt idx="25672">
                  <c:v>132.91200000000001</c:v>
                </c:pt>
                <c:pt idx="25673">
                  <c:v>132.047</c:v>
                </c:pt>
                <c:pt idx="25674">
                  <c:v>131.18700000000001</c:v>
                </c:pt>
                <c:pt idx="25675">
                  <c:v>130.33200000000011</c:v>
                </c:pt>
                <c:pt idx="25676">
                  <c:v>129.48400000000001</c:v>
                </c:pt>
                <c:pt idx="25677">
                  <c:v>128.64099999999999</c:v>
                </c:pt>
                <c:pt idx="25678">
                  <c:v>127.803</c:v>
                </c:pt>
                <c:pt idx="25679">
                  <c:v>126.97199999999999</c:v>
                </c:pt>
                <c:pt idx="25680">
                  <c:v>126.146</c:v>
                </c:pt>
                <c:pt idx="25681">
                  <c:v>125.327</c:v>
                </c:pt>
                <c:pt idx="25682">
                  <c:v>124.51300000000002</c:v>
                </c:pt>
                <c:pt idx="25683">
                  <c:v>123.705</c:v>
                </c:pt>
                <c:pt idx="25684">
                  <c:v>122.90400000000002</c:v>
                </c:pt>
                <c:pt idx="25685">
                  <c:v>122.10799999999999</c:v>
                </c:pt>
                <c:pt idx="25686">
                  <c:v>121.319</c:v>
                </c:pt>
                <c:pt idx="25687">
                  <c:v>120.535</c:v>
                </c:pt>
                <c:pt idx="25688">
                  <c:v>119.758</c:v>
                </c:pt>
                <c:pt idx="25689">
                  <c:v>118.988</c:v>
                </c:pt>
                <c:pt idx="25690">
                  <c:v>118.223</c:v>
                </c:pt>
                <c:pt idx="25691">
                  <c:v>117.465</c:v>
                </c:pt>
                <c:pt idx="25692">
                  <c:v>116.71299999999999</c:v>
                </c:pt>
                <c:pt idx="25693">
                  <c:v>115.968</c:v>
                </c:pt>
                <c:pt idx="25694">
                  <c:v>115.229</c:v>
                </c:pt>
                <c:pt idx="25695">
                  <c:v>114.49700000000006</c:v>
                </c:pt>
                <c:pt idx="25696">
                  <c:v>113.771</c:v>
                </c:pt>
                <c:pt idx="25697">
                  <c:v>113.05200000000001</c:v>
                </c:pt>
                <c:pt idx="25698">
                  <c:v>112.339</c:v>
                </c:pt>
                <c:pt idx="25699">
                  <c:v>111.633</c:v>
                </c:pt>
                <c:pt idx="25700">
                  <c:v>110.93400000000005</c:v>
                </c:pt>
                <c:pt idx="25701">
                  <c:v>110.24100000000006</c:v>
                </c:pt>
                <c:pt idx="25702">
                  <c:v>109.55500000000001</c:v>
                </c:pt>
                <c:pt idx="25703">
                  <c:v>108.87599999999998</c:v>
                </c:pt>
                <c:pt idx="25704">
                  <c:v>108.20399999999999</c:v>
                </c:pt>
                <c:pt idx="25705">
                  <c:v>107.538</c:v>
                </c:pt>
                <c:pt idx="25706">
                  <c:v>106.88</c:v>
                </c:pt>
                <c:pt idx="25707">
                  <c:v>106.22799999999999</c:v>
                </c:pt>
                <c:pt idx="25708">
                  <c:v>105.584</c:v>
                </c:pt>
                <c:pt idx="25709">
                  <c:v>104.94600000000005</c:v>
                </c:pt>
                <c:pt idx="25710">
                  <c:v>104.316</c:v>
                </c:pt>
                <c:pt idx="25711">
                  <c:v>103.69199999999999</c:v>
                </c:pt>
                <c:pt idx="25712">
                  <c:v>103.07599999999998</c:v>
                </c:pt>
                <c:pt idx="25713">
                  <c:v>102.46700000000006</c:v>
                </c:pt>
                <c:pt idx="25714">
                  <c:v>101.86499999999999</c:v>
                </c:pt>
                <c:pt idx="25715">
                  <c:v>101.27</c:v>
                </c:pt>
                <c:pt idx="25716">
                  <c:v>100.68199999999999</c:v>
                </c:pt>
                <c:pt idx="25717">
                  <c:v>100.10199999999999</c:v>
                </c:pt>
                <c:pt idx="25718">
                  <c:v>99.528599999999983</c:v>
                </c:pt>
                <c:pt idx="25719">
                  <c:v>98.962700000000012</c:v>
                </c:pt>
                <c:pt idx="25720">
                  <c:v>98.40420000000006</c:v>
                </c:pt>
                <c:pt idx="25721">
                  <c:v>97.85299999999998</c:v>
                </c:pt>
                <c:pt idx="25722">
                  <c:v>97.309200000000004</c:v>
                </c:pt>
                <c:pt idx="25723">
                  <c:v>96.772799999999989</c:v>
                </c:pt>
                <c:pt idx="25724">
                  <c:v>96.243899999999996</c:v>
                </c:pt>
                <c:pt idx="25725">
                  <c:v>95.72229999999999</c:v>
                </c:pt>
                <c:pt idx="25726">
                  <c:v>95.208399999999983</c:v>
                </c:pt>
                <c:pt idx="25727">
                  <c:v>94.701899999999995</c:v>
                </c:pt>
                <c:pt idx="25728">
                  <c:v>94.2029</c:v>
                </c:pt>
                <c:pt idx="25729">
                  <c:v>93.711500000000058</c:v>
                </c:pt>
                <c:pt idx="25730">
                  <c:v>93.227700000000013</c:v>
                </c:pt>
                <c:pt idx="25731">
                  <c:v>92.751499999999993</c:v>
                </c:pt>
                <c:pt idx="25732">
                  <c:v>92.282899999999998</c:v>
                </c:pt>
                <c:pt idx="25733">
                  <c:v>91.821899999999999</c:v>
                </c:pt>
                <c:pt idx="25734">
                  <c:v>91.368600000000001</c:v>
                </c:pt>
                <c:pt idx="25735">
                  <c:v>90.922899999999998</c:v>
                </c:pt>
                <c:pt idx="25736">
                  <c:v>90.485000000000014</c:v>
                </c:pt>
                <c:pt idx="25737">
                  <c:v>90.0548</c:v>
                </c:pt>
                <c:pt idx="25738">
                  <c:v>89.632399999999947</c:v>
                </c:pt>
                <c:pt idx="25739">
                  <c:v>89.217700000000022</c:v>
                </c:pt>
                <c:pt idx="25740">
                  <c:v>88.8108</c:v>
                </c:pt>
                <c:pt idx="25741">
                  <c:v>88.411600000000078</c:v>
                </c:pt>
                <c:pt idx="25742">
                  <c:v>88.020299999999992</c:v>
                </c:pt>
                <c:pt idx="25743">
                  <c:v>87.63679999999998</c:v>
                </c:pt>
                <c:pt idx="25744">
                  <c:v>87.261200000000059</c:v>
                </c:pt>
                <c:pt idx="25745">
                  <c:v>86.8934</c:v>
                </c:pt>
                <c:pt idx="25746">
                  <c:v>86.5334</c:v>
                </c:pt>
                <c:pt idx="25747">
                  <c:v>86.181399999999982</c:v>
                </c:pt>
                <c:pt idx="25748">
                  <c:v>85.837300000000013</c:v>
                </c:pt>
                <c:pt idx="25749">
                  <c:v>85.501000000000005</c:v>
                </c:pt>
                <c:pt idx="25750">
                  <c:v>85.172799999999896</c:v>
                </c:pt>
                <c:pt idx="25751">
                  <c:v>84.852299999999985</c:v>
                </c:pt>
                <c:pt idx="25752">
                  <c:v>84.539900000000003</c:v>
                </c:pt>
                <c:pt idx="25753">
                  <c:v>84.235399999999998</c:v>
                </c:pt>
                <c:pt idx="25754">
                  <c:v>83.938900000000004</c:v>
                </c:pt>
                <c:pt idx="25755">
                  <c:v>83.650299999999987</c:v>
                </c:pt>
                <c:pt idx="25756">
                  <c:v>83.369699999999995</c:v>
                </c:pt>
                <c:pt idx="25757">
                  <c:v>83.097200000000058</c:v>
                </c:pt>
                <c:pt idx="25758">
                  <c:v>82.832599999999999</c:v>
                </c:pt>
                <c:pt idx="25759">
                  <c:v>82.575999999999979</c:v>
                </c:pt>
                <c:pt idx="25760">
                  <c:v>82.327500000000001</c:v>
                </c:pt>
                <c:pt idx="25761">
                  <c:v>82.0869</c:v>
                </c:pt>
                <c:pt idx="25762">
                  <c:v>81.854399999999998</c:v>
                </c:pt>
                <c:pt idx="25763">
                  <c:v>81.629899999999978</c:v>
                </c:pt>
                <c:pt idx="25764">
                  <c:v>81.413399999999996</c:v>
                </c:pt>
                <c:pt idx="25765">
                  <c:v>81.205000000000013</c:v>
                </c:pt>
                <c:pt idx="25766">
                  <c:v>81.004599999999996</c:v>
                </c:pt>
                <c:pt idx="25767">
                  <c:v>80.812299999999993</c:v>
                </c:pt>
                <c:pt idx="25768">
                  <c:v>80.627899999999983</c:v>
                </c:pt>
                <c:pt idx="25769">
                  <c:v>80.451700000000002</c:v>
                </c:pt>
                <c:pt idx="25770">
                  <c:v>80.2834</c:v>
                </c:pt>
                <c:pt idx="25771">
                  <c:v>80.123299999999986</c:v>
                </c:pt>
                <c:pt idx="25772">
                  <c:v>79.971100000000007</c:v>
                </c:pt>
                <c:pt idx="25773">
                  <c:v>79.826999999999998</c:v>
                </c:pt>
                <c:pt idx="25774">
                  <c:v>79.691000000000003</c:v>
                </c:pt>
                <c:pt idx="25775">
                  <c:v>79.563000000000002</c:v>
                </c:pt>
                <c:pt idx="25776">
                  <c:v>79.443000000000026</c:v>
                </c:pt>
                <c:pt idx="25777">
                  <c:v>79.331100000000006</c:v>
                </c:pt>
                <c:pt idx="25778">
                  <c:v>79.227099999999993</c:v>
                </c:pt>
                <c:pt idx="25779">
                  <c:v>79.131100000000004</c:v>
                </c:pt>
                <c:pt idx="25780">
                  <c:v>79.043300000000002</c:v>
                </c:pt>
                <c:pt idx="25781">
                  <c:v>78.963399999999993</c:v>
                </c:pt>
                <c:pt idx="25782">
                  <c:v>78.891599999999997</c:v>
                </c:pt>
                <c:pt idx="25783">
                  <c:v>78.827699999999993</c:v>
                </c:pt>
                <c:pt idx="25784">
                  <c:v>78.771799999999999</c:v>
                </c:pt>
                <c:pt idx="25785">
                  <c:v>78.724000000000004</c:v>
                </c:pt>
                <c:pt idx="25786">
                  <c:v>78.683999999999983</c:v>
                </c:pt>
                <c:pt idx="25787">
                  <c:v>78.652099999999947</c:v>
                </c:pt>
                <c:pt idx="25788">
                  <c:v>78.627999999999986</c:v>
                </c:pt>
                <c:pt idx="25789">
                  <c:v>78.611999999999995</c:v>
                </c:pt>
                <c:pt idx="25790">
                  <c:v>78.603799999999978</c:v>
                </c:pt>
                <c:pt idx="25791">
                  <c:v>78.6036</c:v>
                </c:pt>
                <c:pt idx="25792">
                  <c:v>78.6113</c:v>
                </c:pt>
                <c:pt idx="25793">
                  <c:v>78.626899999999978</c:v>
                </c:pt>
                <c:pt idx="25794">
                  <c:v>78.650399999999948</c:v>
                </c:pt>
                <c:pt idx="25795">
                  <c:v>78.681699999999992</c:v>
                </c:pt>
                <c:pt idx="25796">
                  <c:v>78.7209</c:v>
                </c:pt>
                <c:pt idx="25797">
                  <c:v>78.767899999999997</c:v>
                </c:pt>
                <c:pt idx="25798">
                  <c:v>78.822699999999998</c:v>
                </c:pt>
                <c:pt idx="25799">
                  <c:v>78.885399999999947</c:v>
                </c:pt>
                <c:pt idx="25800">
                  <c:v>78.955699999999993</c:v>
                </c:pt>
                <c:pt idx="25801">
                  <c:v>79.033900000000003</c:v>
                </c:pt>
                <c:pt idx="25802">
                  <c:v>79.119900000000001</c:v>
                </c:pt>
                <c:pt idx="25803">
                  <c:v>79.213499999999996</c:v>
                </c:pt>
                <c:pt idx="25804">
                  <c:v>79.314899999999994</c:v>
                </c:pt>
                <c:pt idx="25805">
                  <c:v>79.423900000000003</c:v>
                </c:pt>
                <c:pt idx="25806">
                  <c:v>79.540600000000026</c:v>
                </c:pt>
                <c:pt idx="25807">
                  <c:v>79.664900000000003</c:v>
                </c:pt>
                <c:pt idx="25808">
                  <c:v>79.796999999999997</c:v>
                </c:pt>
                <c:pt idx="25809">
                  <c:v>79.936499999999995</c:v>
                </c:pt>
                <c:pt idx="25810">
                  <c:v>80.083600000000004</c:v>
                </c:pt>
                <c:pt idx="25811">
                  <c:v>80.238299999999995</c:v>
                </c:pt>
                <c:pt idx="25812">
                  <c:v>80.400599999999997</c:v>
                </c:pt>
                <c:pt idx="25813">
                  <c:v>80.570300000000003</c:v>
                </c:pt>
                <c:pt idx="25814">
                  <c:v>80.747500000000059</c:v>
                </c:pt>
                <c:pt idx="25815">
                  <c:v>80.932199999999995</c:v>
                </c:pt>
                <c:pt idx="25816">
                  <c:v>81.124200000000002</c:v>
                </c:pt>
                <c:pt idx="25817">
                  <c:v>81.323700000000002</c:v>
                </c:pt>
                <c:pt idx="25818">
                  <c:v>81.530500000000004</c:v>
                </c:pt>
                <c:pt idx="25819">
                  <c:v>81.744600000000077</c:v>
                </c:pt>
                <c:pt idx="25820">
                  <c:v>81.966099999999997</c:v>
                </c:pt>
                <c:pt idx="25821">
                  <c:v>82.194800000000001</c:v>
                </c:pt>
                <c:pt idx="25822">
                  <c:v>82.430800000000005</c:v>
                </c:pt>
                <c:pt idx="25823">
                  <c:v>82.673999999999978</c:v>
                </c:pt>
                <c:pt idx="25824">
                  <c:v>82.924400000000006</c:v>
                </c:pt>
                <c:pt idx="25825">
                  <c:v>83.181899999999999</c:v>
                </c:pt>
                <c:pt idx="25826">
                  <c:v>83.446600000000075</c:v>
                </c:pt>
                <c:pt idx="25827">
                  <c:v>83.718300000000013</c:v>
                </c:pt>
                <c:pt idx="25828">
                  <c:v>83.99710000000006</c:v>
                </c:pt>
                <c:pt idx="25829">
                  <c:v>84.28279999999998</c:v>
                </c:pt>
                <c:pt idx="25830">
                  <c:v>84.57559999999998</c:v>
                </c:pt>
                <c:pt idx="25831">
                  <c:v>84.875299999999982</c:v>
                </c:pt>
                <c:pt idx="25832">
                  <c:v>85.181899999999999</c:v>
                </c:pt>
                <c:pt idx="25833">
                  <c:v>85.495400000000004</c:v>
                </c:pt>
                <c:pt idx="25834">
                  <c:v>85.815699999999993</c:v>
                </c:pt>
                <c:pt idx="25835">
                  <c:v>86.14279999999998</c:v>
                </c:pt>
                <c:pt idx="25836">
                  <c:v>86.476600000000005</c:v>
                </c:pt>
                <c:pt idx="25837">
                  <c:v>86.817200000000057</c:v>
                </c:pt>
                <c:pt idx="25838">
                  <c:v>87.164400000000001</c:v>
                </c:pt>
                <c:pt idx="25839">
                  <c:v>87.518299999999996</c:v>
                </c:pt>
                <c:pt idx="25840">
                  <c:v>87.878799999999941</c:v>
                </c:pt>
                <c:pt idx="25841">
                  <c:v>88.245800000000003</c:v>
                </c:pt>
                <c:pt idx="25842">
                  <c:v>88.619299999999996</c:v>
                </c:pt>
                <c:pt idx="25843">
                  <c:v>88.999399999999994</c:v>
                </c:pt>
                <c:pt idx="25844">
                  <c:v>89.385799999999989</c:v>
                </c:pt>
                <c:pt idx="25845">
                  <c:v>89.778599999999983</c:v>
                </c:pt>
                <c:pt idx="25846">
                  <c:v>90.177699999999987</c:v>
                </c:pt>
                <c:pt idx="25847">
                  <c:v>90.583100000000002</c:v>
                </c:pt>
                <c:pt idx="25848">
                  <c:v>90.994800000000026</c:v>
                </c:pt>
                <c:pt idx="25849">
                  <c:v>91.412700000000001</c:v>
                </c:pt>
                <c:pt idx="25850">
                  <c:v>91.836699999999993</c:v>
                </c:pt>
                <c:pt idx="25851">
                  <c:v>92.266900000000007</c:v>
                </c:pt>
                <c:pt idx="25852">
                  <c:v>92.703199999999995</c:v>
                </c:pt>
                <c:pt idx="25853">
                  <c:v>93.145399999999981</c:v>
                </c:pt>
                <c:pt idx="25854">
                  <c:v>93.593599999999995</c:v>
                </c:pt>
                <c:pt idx="25855">
                  <c:v>94.047700000000006</c:v>
                </c:pt>
                <c:pt idx="25856">
                  <c:v>94.5077</c:v>
                </c:pt>
                <c:pt idx="25857">
                  <c:v>94.973600000000005</c:v>
                </c:pt>
                <c:pt idx="25858">
                  <c:v>95.445099999999996</c:v>
                </c:pt>
                <c:pt idx="25859">
                  <c:v>95.922499999999999</c:v>
                </c:pt>
                <c:pt idx="25860">
                  <c:v>96.405500000000004</c:v>
                </c:pt>
                <c:pt idx="25861">
                  <c:v>96.894099999999995</c:v>
                </c:pt>
                <c:pt idx="25862">
                  <c:v>97.388299999999987</c:v>
                </c:pt>
                <c:pt idx="25863">
                  <c:v>97.887999999999991</c:v>
                </c:pt>
                <c:pt idx="25864">
                  <c:v>98.393199999999993</c:v>
                </c:pt>
                <c:pt idx="25865">
                  <c:v>98.903700000000001</c:v>
                </c:pt>
                <c:pt idx="25866">
                  <c:v>99.419799999999995</c:v>
                </c:pt>
                <c:pt idx="25867">
                  <c:v>99.941000000000059</c:v>
                </c:pt>
                <c:pt idx="25868">
                  <c:v>100.46700000000006</c:v>
                </c:pt>
                <c:pt idx="25869">
                  <c:v>100.99900000000002</c:v>
                </c:pt>
                <c:pt idx="25870">
                  <c:v>101.536</c:v>
                </c:pt>
                <c:pt idx="25871">
                  <c:v>102.07799999999999</c:v>
                </c:pt>
                <c:pt idx="25872">
                  <c:v>102.62499999999999</c:v>
                </c:pt>
                <c:pt idx="25873">
                  <c:v>103.17700000000001</c:v>
                </c:pt>
                <c:pt idx="25874">
                  <c:v>103.73399999999999</c:v>
                </c:pt>
                <c:pt idx="25875">
                  <c:v>104.29600000000002</c:v>
                </c:pt>
                <c:pt idx="25876">
                  <c:v>104.86199999999999</c:v>
                </c:pt>
                <c:pt idx="25877">
                  <c:v>105.43400000000005</c:v>
                </c:pt>
                <c:pt idx="25878">
                  <c:v>106.01</c:v>
                </c:pt>
                <c:pt idx="25879">
                  <c:v>106.59</c:v>
                </c:pt>
                <c:pt idx="25880">
                  <c:v>107.17599999999995</c:v>
                </c:pt>
                <c:pt idx="25881">
                  <c:v>107.765</c:v>
                </c:pt>
                <c:pt idx="25882">
                  <c:v>108.36</c:v>
                </c:pt>
                <c:pt idx="25883">
                  <c:v>108.958</c:v>
                </c:pt>
                <c:pt idx="25884">
                  <c:v>109.56100000000002</c:v>
                </c:pt>
                <c:pt idx="25885">
                  <c:v>110.169</c:v>
                </c:pt>
                <c:pt idx="25886">
                  <c:v>110.78</c:v>
                </c:pt>
                <c:pt idx="25887">
                  <c:v>111.396</c:v>
                </c:pt>
                <c:pt idx="25888">
                  <c:v>112.01600000000002</c:v>
                </c:pt>
                <c:pt idx="25889">
                  <c:v>112.64</c:v>
                </c:pt>
                <c:pt idx="25890">
                  <c:v>113.268</c:v>
                </c:pt>
                <c:pt idx="25891">
                  <c:v>113.899</c:v>
                </c:pt>
                <c:pt idx="25892">
                  <c:v>114.535</c:v>
                </c:pt>
                <c:pt idx="25893">
                  <c:v>115.17499999999998</c:v>
                </c:pt>
                <c:pt idx="25894">
                  <c:v>115.818</c:v>
                </c:pt>
                <c:pt idx="25895">
                  <c:v>116.465</c:v>
                </c:pt>
                <c:pt idx="25896">
                  <c:v>117.11499999999999</c:v>
                </c:pt>
                <c:pt idx="25897">
                  <c:v>117.77</c:v>
                </c:pt>
                <c:pt idx="25898">
                  <c:v>118.42700000000002</c:v>
                </c:pt>
                <c:pt idx="25899">
                  <c:v>119.08799999999999</c:v>
                </c:pt>
                <c:pt idx="25900">
                  <c:v>119.753</c:v>
                </c:pt>
                <c:pt idx="25901">
                  <c:v>120.42100000000002</c:v>
                </c:pt>
                <c:pt idx="25902">
                  <c:v>121.092</c:v>
                </c:pt>
                <c:pt idx="25903">
                  <c:v>121.76600000000002</c:v>
                </c:pt>
                <c:pt idx="25904">
                  <c:v>122.44300000000005</c:v>
                </c:pt>
                <c:pt idx="25905">
                  <c:v>123.124</c:v>
                </c:pt>
                <c:pt idx="25906">
                  <c:v>123.807</c:v>
                </c:pt>
                <c:pt idx="25907">
                  <c:v>124.49400000000006</c:v>
                </c:pt>
                <c:pt idx="25908">
                  <c:v>125.18300000000001</c:v>
                </c:pt>
                <c:pt idx="25909">
                  <c:v>125.87499999999999</c:v>
                </c:pt>
                <c:pt idx="25910">
                  <c:v>126.57</c:v>
                </c:pt>
                <c:pt idx="25911">
                  <c:v>127.268</c:v>
                </c:pt>
                <c:pt idx="25912">
                  <c:v>127.968</c:v>
                </c:pt>
                <c:pt idx="25913">
                  <c:v>128.67099999999999</c:v>
                </c:pt>
                <c:pt idx="25914">
                  <c:v>129.376</c:v>
                </c:pt>
                <c:pt idx="25915">
                  <c:v>130.084</c:v>
                </c:pt>
                <c:pt idx="25916">
                  <c:v>130.79399999999998</c:v>
                </c:pt>
                <c:pt idx="25917">
                  <c:v>131.50700000000001</c:v>
                </c:pt>
                <c:pt idx="25918">
                  <c:v>132.22200000000001</c:v>
                </c:pt>
                <c:pt idx="25919">
                  <c:v>132.93900000000002</c:v>
                </c:pt>
                <c:pt idx="25920">
                  <c:v>133.65800000000004</c:v>
                </c:pt>
                <c:pt idx="25921">
                  <c:v>134.37900000000002</c:v>
                </c:pt>
                <c:pt idx="25922">
                  <c:v>135.102</c:v>
                </c:pt>
                <c:pt idx="25923">
                  <c:v>135.82700000000011</c:v>
                </c:pt>
                <c:pt idx="25924">
                  <c:v>136.554</c:v>
                </c:pt>
                <c:pt idx="25925">
                  <c:v>137.28300000000002</c:v>
                </c:pt>
                <c:pt idx="25926">
                  <c:v>138.01399999999998</c:v>
                </c:pt>
                <c:pt idx="25927">
                  <c:v>138.74599999999998</c:v>
                </c:pt>
                <c:pt idx="25928">
                  <c:v>139.47999999999999</c:v>
                </c:pt>
                <c:pt idx="25929">
                  <c:v>140.21599999999998</c:v>
                </c:pt>
                <c:pt idx="25930">
                  <c:v>140.953</c:v>
                </c:pt>
                <c:pt idx="25931">
                  <c:v>141.691</c:v>
                </c:pt>
                <c:pt idx="25932">
                  <c:v>142.43100000000001</c:v>
                </c:pt>
                <c:pt idx="25933">
                  <c:v>143.172</c:v>
                </c:pt>
                <c:pt idx="25934">
                  <c:v>143.91499999999999</c:v>
                </c:pt>
                <c:pt idx="25935">
                  <c:v>144.65900000000002</c:v>
                </c:pt>
                <c:pt idx="25936">
                  <c:v>145.404</c:v>
                </c:pt>
                <c:pt idx="25937">
                  <c:v>146.15</c:v>
                </c:pt>
                <c:pt idx="25938">
                  <c:v>146.89700000000011</c:v>
                </c:pt>
                <c:pt idx="25939">
                  <c:v>147.64499999999998</c:v>
                </c:pt>
                <c:pt idx="25940">
                  <c:v>148.39400000000001</c:v>
                </c:pt>
                <c:pt idx="25941">
                  <c:v>149.14299999999997</c:v>
                </c:pt>
                <c:pt idx="25942">
                  <c:v>149.89400000000001</c:v>
                </c:pt>
                <c:pt idx="25943">
                  <c:v>150.64499999999998</c:v>
                </c:pt>
                <c:pt idx="25944">
                  <c:v>151.39700000000011</c:v>
                </c:pt>
                <c:pt idx="25945">
                  <c:v>152.15</c:v>
                </c:pt>
                <c:pt idx="25946">
                  <c:v>152.90300000000002</c:v>
                </c:pt>
                <c:pt idx="25947">
                  <c:v>153.65700000000001</c:v>
                </c:pt>
                <c:pt idx="25948">
                  <c:v>154.411</c:v>
                </c:pt>
                <c:pt idx="25949">
                  <c:v>155.16499999999999</c:v>
                </c:pt>
                <c:pt idx="25950">
                  <c:v>155.91999999999999</c:v>
                </c:pt>
                <c:pt idx="25951">
                  <c:v>156.67499999999998</c:v>
                </c:pt>
                <c:pt idx="25952">
                  <c:v>157.43100000000001</c:v>
                </c:pt>
                <c:pt idx="25953">
                  <c:v>158.18600000000001</c:v>
                </c:pt>
                <c:pt idx="25954">
                  <c:v>158.94200000000001</c:v>
                </c:pt>
                <c:pt idx="25955">
                  <c:v>159.69800000000001</c:v>
                </c:pt>
                <c:pt idx="25956">
                  <c:v>160.453</c:v>
                </c:pt>
                <c:pt idx="25957">
                  <c:v>161.20899999999997</c:v>
                </c:pt>
                <c:pt idx="25958">
                  <c:v>161.965</c:v>
                </c:pt>
                <c:pt idx="25959">
                  <c:v>162.72</c:v>
                </c:pt>
                <c:pt idx="25960">
                  <c:v>163.47499999999999</c:v>
                </c:pt>
                <c:pt idx="25961">
                  <c:v>164.23</c:v>
                </c:pt>
                <c:pt idx="25962">
                  <c:v>164.98500000000001</c:v>
                </c:pt>
                <c:pt idx="25963">
                  <c:v>165.739</c:v>
                </c:pt>
                <c:pt idx="25964">
                  <c:v>166.49300000000002</c:v>
                </c:pt>
                <c:pt idx="25965">
                  <c:v>167.24599999999998</c:v>
                </c:pt>
                <c:pt idx="25966">
                  <c:v>167.999</c:v>
                </c:pt>
                <c:pt idx="25967">
                  <c:v>168.751</c:v>
                </c:pt>
                <c:pt idx="25968">
                  <c:v>169.50299999999999</c:v>
                </c:pt>
                <c:pt idx="25969">
                  <c:v>170.25399999999999</c:v>
                </c:pt>
                <c:pt idx="25970">
                  <c:v>171.00399999999999</c:v>
                </c:pt>
                <c:pt idx="25971">
                  <c:v>171.75399999999999</c:v>
                </c:pt>
                <c:pt idx="25972">
                  <c:v>172.50200000000001</c:v>
                </c:pt>
                <c:pt idx="25973">
                  <c:v>173.25</c:v>
                </c:pt>
                <c:pt idx="25974">
                  <c:v>173.99700000000001</c:v>
                </c:pt>
                <c:pt idx="25975">
                  <c:v>174.74299999999999</c:v>
                </c:pt>
                <c:pt idx="25976">
                  <c:v>175.48800000000011</c:v>
                </c:pt>
                <c:pt idx="25977">
                  <c:v>176.232</c:v>
                </c:pt>
                <c:pt idx="25978">
                  <c:v>176.97399999999999</c:v>
                </c:pt>
                <c:pt idx="25979">
                  <c:v>177.71599999999998</c:v>
                </c:pt>
                <c:pt idx="25980">
                  <c:v>178.45700000000011</c:v>
                </c:pt>
                <c:pt idx="25981">
                  <c:v>179.196</c:v>
                </c:pt>
                <c:pt idx="25982">
                  <c:v>179.934</c:v>
                </c:pt>
                <c:pt idx="25983">
                  <c:v>180.67099999999999</c:v>
                </c:pt>
                <c:pt idx="25984">
                  <c:v>181.40600000000001</c:v>
                </c:pt>
                <c:pt idx="25985">
                  <c:v>182.14</c:v>
                </c:pt>
                <c:pt idx="25986">
                  <c:v>182.87200000000001</c:v>
                </c:pt>
                <c:pt idx="25987">
                  <c:v>183.60300000000001</c:v>
                </c:pt>
                <c:pt idx="25988">
                  <c:v>184.333</c:v>
                </c:pt>
                <c:pt idx="25989">
                  <c:v>185.06100000000001</c:v>
                </c:pt>
                <c:pt idx="25990">
                  <c:v>185.78700000000001</c:v>
                </c:pt>
                <c:pt idx="25991">
                  <c:v>186.512</c:v>
                </c:pt>
                <c:pt idx="25992">
                  <c:v>187.23499999999999</c:v>
                </c:pt>
                <c:pt idx="25993">
                  <c:v>187.95600000000007</c:v>
                </c:pt>
                <c:pt idx="25994">
                  <c:v>188.67599999999999</c:v>
                </c:pt>
                <c:pt idx="25995">
                  <c:v>189.39400000000001</c:v>
                </c:pt>
                <c:pt idx="25996">
                  <c:v>190.10999999999999</c:v>
                </c:pt>
                <c:pt idx="25997">
                  <c:v>190.82400000000001</c:v>
                </c:pt>
                <c:pt idx="25998">
                  <c:v>191.536</c:v>
                </c:pt>
                <c:pt idx="25999">
                  <c:v>192.24599999999998</c:v>
                </c:pt>
                <c:pt idx="26000">
                  <c:v>192.95500000000001</c:v>
                </c:pt>
                <c:pt idx="26001">
                  <c:v>193.661</c:v>
                </c:pt>
                <c:pt idx="26002">
                  <c:v>194.36600000000001</c:v>
                </c:pt>
                <c:pt idx="26003">
                  <c:v>195.06800000000001</c:v>
                </c:pt>
                <c:pt idx="26004">
                  <c:v>195.768</c:v>
                </c:pt>
                <c:pt idx="26005">
                  <c:v>196.46600000000001</c:v>
                </c:pt>
                <c:pt idx="26006">
                  <c:v>197.16300000000001</c:v>
                </c:pt>
                <c:pt idx="26007">
                  <c:v>197.85600000000011</c:v>
                </c:pt>
                <c:pt idx="26008">
                  <c:v>198.548</c:v>
                </c:pt>
                <c:pt idx="26009">
                  <c:v>199.238</c:v>
                </c:pt>
                <c:pt idx="26010">
                  <c:v>199.92500000000001</c:v>
                </c:pt>
                <c:pt idx="26011">
                  <c:v>200.60999999999999</c:v>
                </c:pt>
                <c:pt idx="26012">
                  <c:v>201.292</c:v>
                </c:pt>
                <c:pt idx="26013">
                  <c:v>201.97300000000001</c:v>
                </c:pt>
                <c:pt idx="26014">
                  <c:v>202.65100000000001</c:v>
                </c:pt>
                <c:pt idx="26015">
                  <c:v>203.32600000000011</c:v>
                </c:pt>
                <c:pt idx="26016">
                  <c:v>203.999</c:v>
                </c:pt>
                <c:pt idx="26017">
                  <c:v>204.67</c:v>
                </c:pt>
                <c:pt idx="26018">
                  <c:v>205.339</c:v>
                </c:pt>
                <c:pt idx="26019">
                  <c:v>206.00399999999999</c:v>
                </c:pt>
                <c:pt idx="26020">
                  <c:v>206.66800000000001</c:v>
                </c:pt>
                <c:pt idx="26021">
                  <c:v>207.32900000000001</c:v>
                </c:pt>
                <c:pt idx="26022">
                  <c:v>207.98700000000011</c:v>
                </c:pt>
                <c:pt idx="26023">
                  <c:v>208.64299999999997</c:v>
                </c:pt>
                <c:pt idx="26024">
                  <c:v>209.29599999999999</c:v>
                </c:pt>
                <c:pt idx="26025">
                  <c:v>209.947</c:v>
                </c:pt>
                <c:pt idx="26026">
                  <c:v>210.595</c:v>
                </c:pt>
                <c:pt idx="26027">
                  <c:v>211.23999999999998</c:v>
                </c:pt>
                <c:pt idx="26028">
                  <c:v>211.88300000000001</c:v>
                </c:pt>
                <c:pt idx="26029">
                  <c:v>212.523</c:v>
                </c:pt>
                <c:pt idx="26030">
                  <c:v>213.16</c:v>
                </c:pt>
                <c:pt idx="26031">
                  <c:v>213.79499999999999</c:v>
                </c:pt>
                <c:pt idx="26032">
                  <c:v>214.42700000000011</c:v>
                </c:pt>
                <c:pt idx="26033">
                  <c:v>215.05600000000001</c:v>
                </c:pt>
                <c:pt idx="26034">
                  <c:v>215.68300000000002</c:v>
                </c:pt>
                <c:pt idx="26035">
                  <c:v>216.30700000000004</c:v>
                </c:pt>
                <c:pt idx="26036">
                  <c:v>216.92800000000011</c:v>
                </c:pt>
                <c:pt idx="26037">
                  <c:v>217.54599999999999</c:v>
                </c:pt>
                <c:pt idx="26038">
                  <c:v>218.16200000000001</c:v>
                </c:pt>
                <c:pt idx="26039">
                  <c:v>218.77499999999998</c:v>
                </c:pt>
                <c:pt idx="26040">
                  <c:v>219.38400000000001</c:v>
                </c:pt>
                <c:pt idx="26041">
                  <c:v>219.9920000000001</c:v>
                </c:pt>
                <c:pt idx="26042">
                  <c:v>220.596</c:v>
                </c:pt>
                <c:pt idx="26043">
                  <c:v>221.19800000000001</c:v>
                </c:pt>
                <c:pt idx="26044">
                  <c:v>221.79599999999999</c:v>
                </c:pt>
                <c:pt idx="26045">
                  <c:v>222.39200000000011</c:v>
                </c:pt>
                <c:pt idx="26046">
                  <c:v>222.98500000000001</c:v>
                </c:pt>
                <c:pt idx="26047">
                  <c:v>223.57499999999999</c:v>
                </c:pt>
                <c:pt idx="26048">
                  <c:v>224.16200000000001</c:v>
                </c:pt>
                <c:pt idx="26049">
                  <c:v>224.74699999999999</c:v>
                </c:pt>
                <c:pt idx="26050">
                  <c:v>225.32800000000012</c:v>
                </c:pt>
                <c:pt idx="26051">
                  <c:v>225.90700000000001</c:v>
                </c:pt>
                <c:pt idx="26052">
                  <c:v>226.483</c:v>
                </c:pt>
                <c:pt idx="26053">
                  <c:v>227.05600000000001</c:v>
                </c:pt>
                <c:pt idx="26054">
                  <c:v>227.625</c:v>
                </c:pt>
                <c:pt idx="26055">
                  <c:v>228.19300000000001</c:v>
                </c:pt>
                <c:pt idx="26056">
                  <c:v>228.75700000000001</c:v>
                </c:pt>
                <c:pt idx="26057">
                  <c:v>229.31800000000001</c:v>
                </c:pt>
                <c:pt idx="26058">
                  <c:v>229.87700000000001</c:v>
                </c:pt>
                <c:pt idx="26059">
                  <c:v>230.43200000000004</c:v>
                </c:pt>
                <c:pt idx="26060">
                  <c:v>230.98500000000001</c:v>
                </c:pt>
                <c:pt idx="26061">
                  <c:v>231.53399999999999</c:v>
                </c:pt>
                <c:pt idx="26062">
                  <c:v>232.08100000000007</c:v>
                </c:pt>
                <c:pt idx="26063">
                  <c:v>232.625</c:v>
                </c:pt>
                <c:pt idx="26064">
                  <c:v>233.166</c:v>
                </c:pt>
                <c:pt idx="26065">
                  <c:v>233.70399999999998</c:v>
                </c:pt>
                <c:pt idx="26066">
                  <c:v>234.239</c:v>
                </c:pt>
                <c:pt idx="26067">
                  <c:v>234.77199999999999</c:v>
                </c:pt>
                <c:pt idx="26068">
                  <c:v>235.30100000000004</c:v>
                </c:pt>
                <c:pt idx="26069">
                  <c:v>235.82800000000012</c:v>
                </c:pt>
                <c:pt idx="26070">
                  <c:v>236.35100000000011</c:v>
                </c:pt>
                <c:pt idx="26071">
                  <c:v>236.87200000000001</c:v>
                </c:pt>
                <c:pt idx="26072">
                  <c:v>237.39000000000001</c:v>
                </c:pt>
                <c:pt idx="26073">
                  <c:v>237.905</c:v>
                </c:pt>
                <c:pt idx="26074">
                  <c:v>238.417</c:v>
                </c:pt>
                <c:pt idx="26075">
                  <c:v>238.92700000000011</c:v>
                </c:pt>
                <c:pt idx="26076">
                  <c:v>239.43300000000002</c:v>
                </c:pt>
                <c:pt idx="26077">
                  <c:v>239.93700000000001</c:v>
                </c:pt>
                <c:pt idx="26078">
                  <c:v>240.43700000000001</c:v>
                </c:pt>
                <c:pt idx="26079">
                  <c:v>240.935</c:v>
                </c:pt>
                <c:pt idx="26080">
                  <c:v>241.43</c:v>
                </c:pt>
                <c:pt idx="26081">
                  <c:v>241.92200000000011</c:v>
                </c:pt>
                <c:pt idx="26082">
                  <c:v>242.41200000000001</c:v>
                </c:pt>
                <c:pt idx="26083">
                  <c:v>242.89800000000011</c:v>
                </c:pt>
                <c:pt idx="26084">
                  <c:v>243.38200000000012</c:v>
                </c:pt>
                <c:pt idx="26085">
                  <c:v>243.863</c:v>
                </c:pt>
                <c:pt idx="26086">
                  <c:v>244.34100000000001</c:v>
                </c:pt>
                <c:pt idx="26087">
                  <c:v>244.81700000000001</c:v>
                </c:pt>
                <c:pt idx="26088">
                  <c:v>245.28900000000002</c:v>
                </c:pt>
                <c:pt idx="26089">
                  <c:v>245.75899999999999</c:v>
                </c:pt>
                <c:pt idx="26090">
                  <c:v>246.226</c:v>
                </c:pt>
                <c:pt idx="26091">
                  <c:v>246.691</c:v>
                </c:pt>
                <c:pt idx="26092">
                  <c:v>247.15200000000004</c:v>
                </c:pt>
                <c:pt idx="26093">
                  <c:v>247.61099999999999</c:v>
                </c:pt>
                <c:pt idx="26094">
                  <c:v>248.06700000000001</c:v>
                </c:pt>
                <c:pt idx="26095">
                  <c:v>248.52100000000004</c:v>
                </c:pt>
                <c:pt idx="26096">
                  <c:v>248.971</c:v>
                </c:pt>
                <c:pt idx="26097">
                  <c:v>249.41900000000001</c:v>
                </c:pt>
                <c:pt idx="26098">
                  <c:v>249.86500000000001</c:v>
                </c:pt>
                <c:pt idx="26099">
                  <c:v>250.30700000000004</c:v>
                </c:pt>
                <c:pt idx="26100">
                  <c:v>250.74699999999999</c:v>
                </c:pt>
                <c:pt idx="26101">
                  <c:v>251.185</c:v>
                </c:pt>
                <c:pt idx="26102">
                  <c:v>251.61899999999997</c:v>
                </c:pt>
                <c:pt idx="26103">
                  <c:v>252.05100000000004</c:v>
                </c:pt>
                <c:pt idx="26104">
                  <c:v>252.48100000000011</c:v>
                </c:pt>
                <c:pt idx="26105">
                  <c:v>252.90800000000004</c:v>
                </c:pt>
                <c:pt idx="26106">
                  <c:v>253.33200000000011</c:v>
                </c:pt>
                <c:pt idx="26107">
                  <c:v>253.75299999999999</c:v>
                </c:pt>
                <c:pt idx="26108">
                  <c:v>254.172</c:v>
                </c:pt>
                <c:pt idx="26109">
                  <c:v>254.589</c:v>
                </c:pt>
                <c:pt idx="26110">
                  <c:v>255.00299999999999</c:v>
                </c:pt>
                <c:pt idx="26111">
                  <c:v>255.41399999999999</c:v>
                </c:pt>
                <c:pt idx="26112">
                  <c:v>255.82300000000001</c:v>
                </c:pt>
                <c:pt idx="26113">
                  <c:v>256.22899999999959</c:v>
                </c:pt>
                <c:pt idx="26114">
                  <c:v>256.63299999999975</c:v>
                </c:pt>
                <c:pt idx="26115">
                  <c:v>257.03399999999965</c:v>
                </c:pt>
                <c:pt idx="26116">
                  <c:v>257.43299999999965</c:v>
                </c:pt>
                <c:pt idx="26117">
                  <c:v>257.82900000000001</c:v>
                </c:pt>
                <c:pt idx="26118">
                  <c:v>258.22299999999979</c:v>
                </c:pt>
                <c:pt idx="26119">
                  <c:v>258.61399999999975</c:v>
                </c:pt>
                <c:pt idx="26120">
                  <c:v>259.00299999999999</c:v>
                </c:pt>
                <c:pt idx="26121">
                  <c:v>259.38900000000001</c:v>
                </c:pt>
                <c:pt idx="26122">
                  <c:v>259.7729999999998</c:v>
                </c:pt>
                <c:pt idx="26123">
                  <c:v>260.15400000000022</c:v>
                </c:pt>
                <c:pt idx="26124">
                  <c:v>260.53299999999979</c:v>
                </c:pt>
                <c:pt idx="26125">
                  <c:v>260.91000000000003</c:v>
                </c:pt>
                <c:pt idx="26126">
                  <c:v>261.28399999999965</c:v>
                </c:pt>
                <c:pt idx="26127">
                  <c:v>261.65600000000001</c:v>
                </c:pt>
                <c:pt idx="26128">
                  <c:v>262.02599999999978</c:v>
                </c:pt>
                <c:pt idx="26129">
                  <c:v>262.39299999999974</c:v>
                </c:pt>
                <c:pt idx="26130">
                  <c:v>262.75700000000001</c:v>
                </c:pt>
                <c:pt idx="26131">
                  <c:v>263.12</c:v>
                </c:pt>
                <c:pt idx="26132">
                  <c:v>263.47999999999979</c:v>
                </c:pt>
                <c:pt idx="26133">
                  <c:v>263.83699999999965</c:v>
                </c:pt>
                <c:pt idx="26134">
                  <c:v>264.19299999999993</c:v>
                </c:pt>
                <c:pt idx="26135">
                  <c:v>264.54599999999999</c:v>
                </c:pt>
                <c:pt idx="26136">
                  <c:v>264.89599999999979</c:v>
                </c:pt>
                <c:pt idx="26137">
                  <c:v>265.245</c:v>
                </c:pt>
                <c:pt idx="26138">
                  <c:v>265.59099999999978</c:v>
                </c:pt>
                <c:pt idx="26139">
                  <c:v>265.93400000000003</c:v>
                </c:pt>
                <c:pt idx="26140">
                  <c:v>266.27599999999978</c:v>
                </c:pt>
                <c:pt idx="26141">
                  <c:v>266.61500000000001</c:v>
                </c:pt>
                <c:pt idx="26142">
                  <c:v>266.952</c:v>
                </c:pt>
                <c:pt idx="26143">
                  <c:v>267.28699999999958</c:v>
                </c:pt>
                <c:pt idx="26144">
                  <c:v>267.61900000000026</c:v>
                </c:pt>
                <c:pt idx="26145">
                  <c:v>267.94900000000001</c:v>
                </c:pt>
                <c:pt idx="26146">
                  <c:v>268.27699999999965</c:v>
                </c:pt>
                <c:pt idx="26147">
                  <c:v>268.60300000000001</c:v>
                </c:pt>
                <c:pt idx="26148">
                  <c:v>268.92599999999965</c:v>
                </c:pt>
                <c:pt idx="26149">
                  <c:v>269.24700000000001</c:v>
                </c:pt>
                <c:pt idx="26150">
                  <c:v>269.56599999999975</c:v>
                </c:pt>
                <c:pt idx="26151">
                  <c:v>269.88299999999975</c:v>
                </c:pt>
                <c:pt idx="26152">
                  <c:v>270.197</c:v>
                </c:pt>
                <c:pt idx="26153">
                  <c:v>270.51</c:v>
                </c:pt>
                <c:pt idx="26154">
                  <c:v>270.82</c:v>
                </c:pt>
                <c:pt idx="26155">
                  <c:v>271.12700000000001</c:v>
                </c:pt>
                <c:pt idx="26156">
                  <c:v>271.43299999999965</c:v>
                </c:pt>
                <c:pt idx="26157">
                  <c:v>271.73599999999965</c:v>
                </c:pt>
                <c:pt idx="26158">
                  <c:v>272.03799999999978</c:v>
                </c:pt>
                <c:pt idx="26159">
                  <c:v>272.33699999999965</c:v>
                </c:pt>
                <c:pt idx="26160">
                  <c:v>272.63299999999975</c:v>
                </c:pt>
                <c:pt idx="26161">
                  <c:v>272.92799999999966</c:v>
                </c:pt>
                <c:pt idx="26162">
                  <c:v>273.22000000000003</c:v>
                </c:pt>
                <c:pt idx="26163">
                  <c:v>273.51</c:v>
                </c:pt>
                <c:pt idx="26164">
                  <c:v>273.79799999999977</c:v>
                </c:pt>
                <c:pt idx="26165">
                  <c:v>274.084</c:v>
                </c:pt>
                <c:pt idx="26166">
                  <c:v>274.36799999999999</c:v>
                </c:pt>
                <c:pt idx="26167">
                  <c:v>274.64900000000023</c:v>
                </c:pt>
                <c:pt idx="26168">
                  <c:v>274.92799999999966</c:v>
                </c:pt>
                <c:pt idx="26169">
                  <c:v>275.20499999999993</c:v>
                </c:pt>
                <c:pt idx="26170">
                  <c:v>275.47999999999979</c:v>
                </c:pt>
                <c:pt idx="26171">
                  <c:v>275.75200000000001</c:v>
                </c:pt>
                <c:pt idx="26172">
                  <c:v>276.02199999999965</c:v>
                </c:pt>
                <c:pt idx="26173">
                  <c:v>276.28999999999979</c:v>
                </c:pt>
                <c:pt idx="26174">
                  <c:v>276.55599999999993</c:v>
                </c:pt>
                <c:pt idx="26175">
                  <c:v>276.82</c:v>
                </c:pt>
                <c:pt idx="26176">
                  <c:v>277.08099999999979</c:v>
                </c:pt>
                <c:pt idx="26177">
                  <c:v>277.33999999999975</c:v>
                </c:pt>
                <c:pt idx="26178">
                  <c:v>277.59699999999958</c:v>
                </c:pt>
                <c:pt idx="26179">
                  <c:v>277.851</c:v>
                </c:pt>
                <c:pt idx="26180">
                  <c:v>278.10399999999993</c:v>
                </c:pt>
                <c:pt idx="26181">
                  <c:v>278.35399999999993</c:v>
                </c:pt>
                <c:pt idx="26182">
                  <c:v>278.60199999999975</c:v>
                </c:pt>
                <c:pt idx="26183">
                  <c:v>278.84699999999975</c:v>
                </c:pt>
                <c:pt idx="26184">
                  <c:v>279.08999999999975</c:v>
                </c:pt>
                <c:pt idx="26185">
                  <c:v>279.33099999999979</c:v>
                </c:pt>
                <c:pt idx="26186">
                  <c:v>279.57</c:v>
                </c:pt>
                <c:pt idx="26187">
                  <c:v>279.80599999999993</c:v>
                </c:pt>
                <c:pt idx="26188">
                  <c:v>280.04000000000002</c:v>
                </c:pt>
                <c:pt idx="26189">
                  <c:v>280.27199999999965</c:v>
                </c:pt>
                <c:pt idx="26190">
                  <c:v>280.50099999999975</c:v>
                </c:pt>
                <c:pt idx="26191">
                  <c:v>280.72799999999978</c:v>
                </c:pt>
                <c:pt idx="26192">
                  <c:v>280.95299999999975</c:v>
                </c:pt>
                <c:pt idx="26193">
                  <c:v>281.17500000000001</c:v>
                </c:pt>
                <c:pt idx="26194">
                  <c:v>281.39499999999975</c:v>
                </c:pt>
                <c:pt idx="26195">
                  <c:v>281.613</c:v>
                </c:pt>
                <c:pt idx="26196">
                  <c:v>281.82799999999975</c:v>
                </c:pt>
                <c:pt idx="26197">
                  <c:v>282.04000000000002</c:v>
                </c:pt>
                <c:pt idx="26198">
                  <c:v>282.25099999999975</c:v>
                </c:pt>
                <c:pt idx="26199">
                  <c:v>282.45800000000003</c:v>
                </c:pt>
                <c:pt idx="26200">
                  <c:v>282.66399999999999</c:v>
                </c:pt>
                <c:pt idx="26201">
                  <c:v>282.86700000000002</c:v>
                </c:pt>
                <c:pt idx="26202">
                  <c:v>283.06700000000001</c:v>
                </c:pt>
                <c:pt idx="26203">
                  <c:v>283.26499999999999</c:v>
                </c:pt>
                <c:pt idx="26204">
                  <c:v>283.45999999999975</c:v>
                </c:pt>
                <c:pt idx="26205">
                  <c:v>283.65300000000002</c:v>
                </c:pt>
                <c:pt idx="26206">
                  <c:v>283.84300000000002</c:v>
                </c:pt>
                <c:pt idx="26207">
                  <c:v>284.03099999999978</c:v>
                </c:pt>
                <c:pt idx="26208">
                  <c:v>284.21599999999978</c:v>
                </c:pt>
                <c:pt idx="26209">
                  <c:v>284.3979999999998</c:v>
                </c:pt>
                <c:pt idx="26210">
                  <c:v>284.57799999999975</c:v>
                </c:pt>
                <c:pt idx="26211">
                  <c:v>284.75599999999974</c:v>
                </c:pt>
                <c:pt idx="26212">
                  <c:v>284.92999999999978</c:v>
                </c:pt>
                <c:pt idx="26213">
                  <c:v>285.10199999999975</c:v>
                </c:pt>
                <c:pt idx="26214">
                  <c:v>285.27099999999979</c:v>
                </c:pt>
                <c:pt idx="26215">
                  <c:v>285.43799999999965</c:v>
                </c:pt>
                <c:pt idx="26216">
                  <c:v>285.60199999999975</c:v>
                </c:pt>
                <c:pt idx="26217">
                  <c:v>285.76299999999975</c:v>
                </c:pt>
                <c:pt idx="26218">
                  <c:v>285.92099999999965</c:v>
                </c:pt>
                <c:pt idx="26219">
                  <c:v>286.077</c:v>
                </c:pt>
                <c:pt idx="26220">
                  <c:v>286.22999999999979</c:v>
                </c:pt>
                <c:pt idx="26221">
                  <c:v>286.37900000000002</c:v>
                </c:pt>
                <c:pt idx="26222">
                  <c:v>286.52699999999965</c:v>
                </c:pt>
                <c:pt idx="26223">
                  <c:v>286.67099999999999</c:v>
                </c:pt>
                <c:pt idx="26224">
                  <c:v>286.81200000000001</c:v>
                </c:pt>
                <c:pt idx="26225">
                  <c:v>286.95099999999979</c:v>
                </c:pt>
                <c:pt idx="26226">
                  <c:v>287.08599999999979</c:v>
                </c:pt>
                <c:pt idx="26227">
                  <c:v>287.21899999999965</c:v>
                </c:pt>
                <c:pt idx="26228">
                  <c:v>287.34800000000001</c:v>
                </c:pt>
                <c:pt idx="26229">
                  <c:v>287.4749999999998</c:v>
                </c:pt>
                <c:pt idx="26230">
                  <c:v>287.59899999999965</c:v>
                </c:pt>
                <c:pt idx="26231">
                  <c:v>287.71899999999965</c:v>
                </c:pt>
                <c:pt idx="26232">
                  <c:v>287.83699999999965</c:v>
                </c:pt>
                <c:pt idx="26233">
                  <c:v>287.95099999999979</c:v>
                </c:pt>
                <c:pt idx="26234">
                  <c:v>288.06200000000001</c:v>
                </c:pt>
                <c:pt idx="26235">
                  <c:v>288.17099999999999</c:v>
                </c:pt>
                <c:pt idx="26236">
                  <c:v>288.27599999999978</c:v>
                </c:pt>
                <c:pt idx="26237">
                  <c:v>288.37799999999999</c:v>
                </c:pt>
                <c:pt idx="26238">
                  <c:v>288.47599999999977</c:v>
                </c:pt>
                <c:pt idx="26239">
                  <c:v>288.572</c:v>
                </c:pt>
                <c:pt idx="26240">
                  <c:v>288.66399999999999</c:v>
                </c:pt>
                <c:pt idx="26241">
                  <c:v>288.75299999999999</c:v>
                </c:pt>
                <c:pt idx="26242">
                  <c:v>288.839</c:v>
                </c:pt>
                <c:pt idx="26243">
                  <c:v>288.92099999999965</c:v>
                </c:pt>
                <c:pt idx="26244">
                  <c:v>289</c:v>
                </c:pt>
                <c:pt idx="26245">
                  <c:v>289.07599999999979</c:v>
                </c:pt>
                <c:pt idx="26246">
                  <c:v>289.14800000000002</c:v>
                </c:pt>
                <c:pt idx="26247">
                  <c:v>289.21699999999959</c:v>
                </c:pt>
                <c:pt idx="26248">
                  <c:v>289.28299999999979</c:v>
                </c:pt>
                <c:pt idx="26249">
                  <c:v>289.34399999999999</c:v>
                </c:pt>
                <c:pt idx="26250">
                  <c:v>289.40299999999979</c:v>
                </c:pt>
                <c:pt idx="26251">
                  <c:v>289.45800000000003</c:v>
                </c:pt>
                <c:pt idx="26252">
                  <c:v>289.50900000000001</c:v>
                </c:pt>
                <c:pt idx="26253">
                  <c:v>289.55700000000002</c:v>
                </c:pt>
                <c:pt idx="26254">
                  <c:v>289.60199999999975</c:v>
                </c:pt>
                <c:pt idx="26255">
                  <c:v>289.64299999999997</c:v>
                </c:pt>
                <c:pt idx="26256">
                  <c:v>289.68</c:v>
                </c:pt>
                <c:pt idx="26257">
                  <c:v>289.71299999999979</c:v>
                </c:pt>
                <c:pt idx="26258">
                  <c:v>289.74299999999999</c:v>
                </c:pt>
                <c:pt idx="26259">
                  <c:v>289.76900000000001</c:v>
                </c:pt>
                <c:pt idx="26260">
                  <c:v>289.79099999999966</c:v>
                </c:pt>
                <c:pt idx="26261">
                  <c:v>289.81</c:v>
                </c:pt>
                <c:pt idx="26262">
                  <c:v>289.82499999999999</c:v>
                </c:pt>
                <c:pt idx="26263">
                  <c:v>289.83599999999979</c:v>
                </c:pt>
                <c:pt idx="26264">
                  <c:v>289.84300000000002</c:v>
                </c:pt>
                <c:pt idx="26265">
                  <c:v>289.84699999999975</c:v>
                </c:pt>
                <c:pt idx="26266">
                  <c:v>289.846</c:v>
                </c:pt>
                <c:pt idx="26267">
                  <c:v>289.84199999999993</c:v>
                </c:pt>
                <c:pt idx="26268">
                  <c:v>289.834</c:v>
                </c:pt>
                <c:pt idx="26269">
                  <c:v>289.822</c:v>
                </c:pt>
                <c:pt idx="26270">
                  <c:v>289.80599999999993</c:v>
                </c:pt>
                <c:pt idx="26271">
                  <c:v>289.78599999999977</c:v>
                </c:pt>
                <c:pt idx="26272">
                  <c:v>289.762</c:v>
                </c:pt>
                <c:pt idx="26273">
                  <c:v>289.73399999999958</c:v>
                </c:pt>
                <c:pt idx="26274">
                  <c:v>289.702</c:v>
                </c:pt>
                <c:pt idx="26275">
                  <c:v>289.666</c:v>
                </c:pt>
                <c:pt idx="26276">
                  <c:v>289.625</c:v>
                </c:pt>
                <c:pt idx="26277">
                  <c:v>289.58099999999979</c:v>
                </c:pt>
                <c:pt idx="26278">
                  <c:v>289.53299999999979</c:v>
                </c:pt>
                <c:pt idx="26279">
                  <c:v>289.47999999999979</c:v>
                </c:pt>
                <c:pt idx="26280">
                  <c:v>289.42399999999958</c:v>
                </c:pt>
                <c:pt idx="26281">
                  <c:v>289.363</c:v>
                </c:pt>
                <c:pt idx="26282">
                  <c:v>289.29799999999977</c:v>
                </c:pt>
                <c:pt idx="26283">
                  <c:v>289.22899999999959</c:v>
                </c:pt>
                <c:pt idx="26284">
                  <c:v>289.15499999999997</c:v>
                </c:pt>
                <c:pt idx="26285">
                  <c:v>289.077</c:v>
                </c:pt>
                <c:pt idx="26286">
                  <c:v>288.99599999999958</c:v>
                </c:pt>
                <c:pt idx="26287">
                  <c:v>288.90899999999965</c:v>
                </c:pt>
                <c:pt idx="26288">
                  <c:v>288.81900000000002</c:v>
                </c:pt>
                <c:pt idx="26289">
                  <c:v>288.72399999999965</c:v>
                </c:pt>
                <c:pt idx="26290">
                  <c:v>288.625</c:v>
                </c:pt>
                <c:pt idx="26291">
                  <c:v>288.52199999999965</c:v>
                </c:pt>
                <c:pt idx="26292">
                  <c:v>288.41399999999965</c:v>
                </c:pt>
                <c:pt idx="26293">
                  <c:v>288.30200000000002</c:v>
                </c:pt>
                <c:pt idx="26294">
                  <c:v>288.185</c:v>
                </c:pt>
                <c:pt idx="26295">
                  <c:v>288.06400000000002</c:v>
                </c:pt>
                <c:pt idx="26296">
                  <c:v>287.93899999999962</c:v>
                </c:pt>
                <c:pt idx="26297">
                  <c:v>287.80900000000008</c:v>
                </c:pt>
                <c:pt idx="26298">
                  <c:v>287.67500000000001</c:v>
                </c:pt>
                <c:pt idx="26299">
                  <c:v>287.53599999999977</c:v>
                </c:pt>
                <c:pt idx="26300">
                  <c:v>287.39299999999974</c:v>
                </c:pt>
                <c:pt idx="26301">
                  <c:v>287.24599999999975</c:v>
                </c:pt>
                <c:pt idx="26302">
                  <c:v>287.09399999999965</c:v>
                </c:pt>
                <c:pt idx="26303">
                  <c:v>286.93799999999965</c:v>
                </c:pt>
                <c:pt idx="26304">
                  <c:v>286.77699999999965</c:v>
                </c:pt>
                <c:pt idx="26305">
                  <c:v>286.61200000000002</c:v>
                </c:pt>
                <c:pt idx="26306">
                  <c:v>286.44200000000001</c:v>
                </c:pt>
                <c:pt idx="26307">
                  <c:v>286.267</c:v>
                </c:pt>
                <c:pt idx="26308">
                  <c:v>286.089</c:v>
                </c:pt>
                <c:pt idx="26309">
                  <c:v>285.90499999999975</c:v>
                </c:pt>
                <c:pt idx="26310">
                  <c:v>285.71699999999959</c:v>
                </c:pt>
                <c:pt idx="26311">
                  <c:v>285.52499999999975</c:v>
                </c:pt>
                <c:pt idx="26312">
                  <c:v>285.32799999999975</c:v>
                </c:pt>
                <c:pt idx="26313">
                  <c:v>285.12700000000001</c:v>
                </c:pt>
                <c:pt idx="26314">
                  <c:v>284.92099999999965</c:v>
                </c:pt>
                <c:pt idx="26315">
                  <c:v>284.71099999999979</c:v>
                </c:pt>
                <c:pt idx="26316">
                  <c:v>284.49599999999958</c:v>
                </c:pt>
                <c:pt idx="26317">
                  <c:v>284.27599999999978</c:v>
                </c:pt>
                <c:pt idx="26318">
                  <c:v>284.05200000000002</c:v>
                </c:pt>
                <c:pt idx="26319">
                  <c:v>283.82400000000001</c:v>
                </c:pt>
                <c:pt idx="26320">
                  <c:v>283.59099999999978</c:v>
                </c:pt>
                <c:pt idx="26321">
                  <c:v>283.35300000000001</c:v>
                </c:pt>
                <c:pt idx="26322">
                  <c:v>283.11200000000002</c:v>
                </c:pt>
                <c:pt idx="26323">
                  <c:v>282.86500000000001</c:v>
                </c:pt>
                <c:pt idx="26324">
                  <c:v>282.61399999999975</c:v>
                </c:pt>
                <c:pt idx="26325">
                  <c:v>282.35899999999975</c:v>
                </c:pt>
                <c:pt idx="26326">
                  <c:v>282.09899999999965</c:v>
                </c:pt>
                <c:pt idx="26327">
                  <c:v>281.83499999999975</c:v>
                </c:pt>
                <c:pt idx="26328">
                  <c:v>281.56599999999975</c:v>
                </c:pt>
                <c:pt idx="26329">
                  <c:v>281.29299999999978</c:v>
                </c:pt>
                <c:pt idx="26330">
                  <c:v>281.01499999999999</c:v>
                </c:pt>
                <c:pt idx="26331">
                  <c:v>280.73299999999978</c:v>
                </c:pt>
                <c:pt idx="26332">
                  <c:v>280.447</c:v>
                </c:pt>
                <c:pt idx="26333">
                  <c:v>280.15600000000001</c:v>
                </c:pt>
                <c:pt idx="26334">
                  <c:v>279.86099999999999</c:v>
                </c:pt>
                <c:pt idx="26335">
                  <c:v>279.56099999999975</c:v>
                </c:pt>
                <c:pt idx="26336">
                  <c:v>279.25700000000001</c:v>
                </c:pt>
                <c:pt idx="26337">
                  <c:v>278.94900000000001</c:v>
                </c:pt>
                <c:pt idx="26338">
                  <c:v>278.6359999999998</c:v>
                </c:pt>
                <c:pt idx="26339">
                  <c:v>278.31900000000002</c:v>
                </c:pt>
                <c:pt idx="26340">
                  <c:v>277.99799999999965</c:v>
                </c:pt>
                <c:pt idx="26341">
                  <c:v>277.673</c:v>
                </c:pt>
                <c:pt idx="26342">
                  <c:v>277.34399999999999</c:v>
                </c:pt>
                <c:pt idx="26343">
                  <c:v>277.01</c:v>
                </c:pt>
                <c:pt idx="26344">
                  <c:v>276.67200000000008</c:v>
                </c:pt>
                <c:pt idx="26345">
                  <c:v>276.33</c:v>
                </c:pt>
                <c:pt idx="26346">
                  <c:v>275.98399999999958</c:v>
                </c:pt>
                <c:pt idx="26347">
                  <c:v>275.63299999999975</c:v>
                </c:pt>
                <c:pt idx="26348">
                  <c:v>275.279</c:v>
                </c:pt>
                <c:pt idx="26349">
                  <c:v>274.91999999999979</c:v>
                </c:pt>
                <c:pt idx="26350">
                  <c:v>274.55799999999999</c:v>
                </c:pt>
                <c:pt idx="26351">
                  <c:v>274.19200000000001</c:v>
                </c:pt>
                <c:pt idx="26352">
                  <c:v>273.82100000000003</c:v>
                </c:pt>
                <c:pt idx="26353">
                  <c:v>273.447</c:v>
                </c:pt>
                <c:pt idx="26354">
                  <c:v>273.06900000000002</c:v>
                </c:pt>
                <c:pt idx="26355">
                  <c:v>272.68700000000001</c:v>
                </c:pt>
                <c:pt idx="26356">
                  <c:v>272.30099999999999</c:v>
                </c:pt>
                <c:pt idx="26357">
                  <c:v>271.91099999999977</c:v>
                </c:pt>
                <c:pt idx="26358">
                  <c:v>271.51799999999974</c:v>
                </c:pt>
                <c:pt idx="26359">
                  <c:v>271.12</c:v>
                </c:pt>
                <c:pt idx="26360">
                  <c:v>270.72000000000003</c:v>
                </c:pt>
                <c:pt idx="26361">
                  <c:v>270.315</c:v>
                </c:pt>
                <c:pt idx="26362">
                  <c:v>269.90699999999958</c:v>
                </c:pt>
                <c:pt idx="26363">
                  <c:v>269.49499999999978</c:v>
                </c:pt>
                <c:pt idx="26364">
                  <c:v>269.08</c:v>
                </c:pt>
                <c:pt idx="26365">
                  <c:v>268.66199999999975</c:v>
                </c:pt>
                <c:pt idx="26366">
                  <c:v>268.24</c:v>
                </c:pt>
                <c:pt idx="26367">
                  <c:v>267.81400000000002</c:v>
                </c:pt>
                <c:pt idx="26368">
                  <c:v>267.38499999999999</c:v>
                </c:pt>
                <c:pt idx="26369">
                  <c:v>266.95299999999975</c:v>
                </c:pt>
                <c:pt idx="26370">
                  <c:v>266.51799999999974</c:v>
                </c:pt>
                <c:pt idx="26371">
                  <c:v>266.08</c:v>
                </c:pt>
                <c:pt idx="26372">
                  <c:v>265.63799999999975</c:v>
                </c:pt>
                <c:pt idx="26373">
                  <c:v>265.19299999999993</c:v>
                </c:pt>
                <c:pt idx="26374">
                  <c:v>264.745</c:v>
                </c:pt>
                <c:pt idx="26375">
                  <c:v>264.29499999999979</c:v>
                </c:pt>
                <c:pt idx="26376">
                  <c:v>263.84100000000001</c:v>
                </c:pt>
                <c:pt idx="26377">
                  <c:v>263.38400000000001</c:v>
                </c:pt>
                <c:pt idx="26378">
                  <c:v>262.92499999999978</c:v>
                </c:pt>
                <c:pt idx="26379">
                  <c:v>262.46299999999979</c:v>
                </c:pt>
                <c:pt idx="26380">
                  <c:v>261.99799999999965</c:v>
                </c:pt>
                <c:pt idx="26381">
                  <c:v>261.52999999999975</c:v>
                </c:pt>
                <c:pt idx="26382">
                  <c:v>261.06</c:v>
                </c:pt>
                <c:pt idx="26383">
                  <c:v>260.58699999999965</c:v>
                </c:pt>
                <c:pt idx="26384">
                  <c:v>260.11200000000002</c:v>
                </c:pt>
                <c:pt idx="26385">
                  <c:v>259.63400000000001</c:v>
                </c:pt>
                <c:pt idx="26386">
                  <c:v>259.15400000000022</c:v>
                </c:pt>
                <c:pt idx="26387">
                  <c:v>258.67200000000008</c:v>
                </c:pt>
                <c:pt idx="26388">
                  <c:v>258.18700000000001</c:v>
                </c:pt>
                <c:pt idx="26389">
                  <c:v>257.7</c:v>
                </c:pt>
                <c:pt idx="26390">
                  <c:v>257.21099999999979</c:v>
                </c:pt>
                <c:pt idx="26391">
                  <c:v>256.72000000000003</c:v>
                </c:pt>
                <c:pt idx="26392">
                  <c:v>256.22699999999958</c:v>
                </c:pt>
                <c:pt idx="26393">
                  <c:v>255.732</c:v>
                </c:pt>
                <c:pt idx="26394">
                  <c:v>255.23599999999999</c:v>
                </c:pt>
                <c:pt idx="26395">
                  <c:v>254.73699999999999</c:v>
                </c:pt>
                <c:pt idx="26396">
                  <c:v>254.23699999999999</c:v>
                </c:pt>
                <c:pt idx="26397">
                  <c:v>253.73499999999999</c:v>
                </c:pt>
                <c:pt idx="26398">
                  <c:v>253.232</c:v>
                </c:pt>
                <c:pt idx="26399">
                  <c:v>252.727</c:v>
                </c:pt>
                <c:pt idx="26400">
                  <c:v>252.22</c:v>
                </c:pt>
                <c:pt idx="26401">
                  <c:v>251.71299999999999</c:v>
                </c:pt>
                <c:pt idx="26402">
                  <c:v>251.20299999999997</c:v>
                </c:pt>
                <c:pt idx="26403">
                  <c:v>250.69300000000001</c:v>
                </c:pt>
                <c:pt idx="26404">
                  <c:v>250.18200000000004</c:v>
                </c:pt>
                <c:pt idx="26405">
                  <c:v>249.66900000000001</c:v>
                </c:pt>
                <c:pt idx="26406">
                  <c:v>249.15600000000001</c:v>
                </c:pt>
                <c:pt idx="26407">
                  <c:v>248.642</c:v>
                </c:pt>
                <c:pt idx="26408">
                  <c:v>248.126</c:v>
                </c:pt>
                <c:pt idx="26409">
                  <c:v>247.60999999999999</c:v>
                </c:pt>
                <c:pt idx="26410">
                  <c:v>247.09399999999999</c:v>
                </c:pt>
                <c:pt idx="26411">
                  <c:v>246.577</c:v>
                </c:pt>
                <c:pt idx="26412">
                  <c:v>246.059</c:v>
                </c:pt>
                <c:pt idx="26413">
                  <c:v>245.54</c:v>
                </c:pt>
                <c:pt idx="26414">
                  <c:v>245.02200000000011</c:v>
                </c:pt>
                <c:pt idx="26415">
                  <c:v>244.50299999999999</c:v>
                </c:pt>
                <c:pt idx="26416">
                  <c:v>243.98400000000001</c:v>
                </c:pt>
                <c:pt idx="26417">
                  <c:v>243.465</c:v>
                </c:pt>
                <c:pt idx="26418">
                  <c:v>242.946</c:v>
                </c:pt>
                <c:pt idx="26419">
                  <c:v>242.42700000000011</c:v>
                </c:pt>
                <c:pt idx="26420">
                  <c:v>241.90800000000004</c:v>
                </c:pt>
                <c:pt idx="26421">
                  <c:v>241.38900000000001</c:v>
                </c:pt>
                <c:pt idx="26422">
                  <c:v>240.87</c:v>
                </c:pt>
                <c:pt idx="26423">
                  <c:v>240.35200000000012</c:v>
                </c:pt>
                <c:pt idx="26424">
                  <c:v>239.834</c:v>
                </c:pt>
                <c:pt idx="26425">
                  <c:v>239.31700000000001</c:v>
                </c:pt>
                <c:pt idx="26426">
                  <c:v>238.80100000000004</c:v>
                </c:pt>
                <c:pt idx="26427">
                  <c:v>238.285</c:v>
                </c:pt>
                <c:pt idx="26428">
                  <c:v>237.76999999999998</c:v>
                </c:pt>
                <c:pt idx="26429">
                  <c:v>237.256</c:v>
                </c:pt>
                <c:pt idx="26430">
                  <c:v>236.74299999999999</c:v>
                </c:pt>
                <c:pt idx="26431">
                  <c:v>236.23099999999999</c:v>
                </c:pt>
                <c:pt idx="26432">
                  <c:v>235.72</c:v>
                </c:pt>
                <c:pt idx="26433">
                  <c:v>235.20999999999998</c:v>
                </c:pt>
                <c:pt idx="26434">
                  <c:v>234.702</c:v>
                </c:pt>
                <c:pt idx="26435">
                  <c:v>234.19499999999999</c:v>
                </c:pt>
                <c:pt idx="26436">
                  <c:v>233.68900000000002</c:v>
                </c:pt>
                <c:pt idx="26437">
                  <c:v>233.185</c:v>
                </c:pt>
                <c:pt idx="26438">
                  <c:v>232.68300000000002</c:v>
                </c:pt>
                <c:pt idx="26439">
                  <c:v>232.18300000000002</c:v>
                </c:pt>
                <c:pt idx="26440">
                  <c:v>231.684</c:v>
                </c:pt>
                <c:pt idx="26441">
                  <c:v>231.18700000000001</c:v>
                </c:pt>
                <c:pt idx="26442">
                  <c:v>230.69300000000001</c:v>
                </c:pt>
                <c:pt idx="26443">
                  <c:v>230.2</c:v>
                </c:pt>
                <c:pt idx="26444">
                  <c:v>229.70999999999998</c:v>
                </c:pt>
                <c:pt idx="26445">
                  <c:v>229.22200000000001</c:v>
                </c:pt>
                <c:pt idx="26446">
                  <c:v>228.73599999999999</c:v>
                </c:pt>
                <c:pt idx="26447">
                  <c:v>228.25299999999999</c:v>
                </c:pt>
                <c:pt idx="26448">
                  <c:v>227.77199999999999</c:v>
                </c:pt>
                <c:pt idx="26449">
                  <c:v>227.29399999999998</c:v>
                </c:pt>
                <c:pt idx="26450">
                  <c:v>226.81900000000002</c:v>
                </c:pt>
                <c:pt idx="26451">
                  <c:v>226.346</c:v>
                </c:pt>
                <c:pt idx="26452">
                  <c:v>225.87700000000001</c:v>
                </c:pt>
                <c:pt idx="26453">
                  <c:v>225.41</c:v>
                </c:pt>
                <c:pt idx="26454">
                  <c:v>224.947</c:v>
                </c:pt>
                <c:pt idx="26455">
                  <c:v>224.4860000000001</c:v>
                </c:pt>
                <c:pt idx="26456">
                  <c:v>224.029</c:v>
                </c:pt>
                <c:pt idx="26457">
                  <c:v>223.57499999999999</c:v>
                </c:pt>
                <c:pt idx="26458">
                  <c:v>223.125</c:v>
                </c:pt>
                <c:pt idx="26459">
                  <c:v>222.678</c:v>
                </c:pt>
                <c:pt idx="26460">
                  <c:v>222.23499999999999</c:v>
                </c:pt>
                <c:pt idx="26461">
                  <c:v>221.79499999999999</c:v>
                </c:pt>
                <c:pt idx="26462">
                  <c:v>221.35900000000001</c:v>
                </c:pt>
                <c:pt idx="26463">
                  <c:v>220.92700000000011</c:v>
                </c:pt>
                <c:pt idx="26464">
                  <c:v>220.499</c:v>
                </c:pt>
                <c:pt idx="26465">
                  <c:v>220.07499999999999</c:v>
                </c:pt>
                <c:pt idx="26466">
                  <c:v>219.655</c:v>
                </c:pt>
                <c:pt idx="26467">
                  <c:v>219.23999999999998</c:v>
                </c:pt>
                <c:pt idx="26468">
                  <c:v>218.82800000000012</c:v>
                </c:pt>
                <c:pt idx="26469">
                  <c:v>218.42100000000011</c:v>
                </c:pt>
                <c:pt idx="26470">
                  <c:v>218.018</c:v>
                </c:pt>
                <c:pt idx="26471">
                  <c:v>217.62</c:v>
                </c:pt>
                <c:pt idx="26472">
                  <c:v>217.226</c:v>
                </c:pt>
                <c:pt idx="26473">
                  <c:v>216.83700000000007</c:v>
                </c:pt>
                <c:pt idx="26474">
                  <c:v>216.453</c:v>
                </c:pt>
                <c:pt idx="26475">
                  <c:v>216.07300000000001</c:v>
                </c:pt>
                <c:pt idx="26476">
                  <c:v>215.69900000000001</c:v>
                </c:pt>
                <c:pt idx="26477">
                  <c:v>215.32900000000001</c:v>
                </c:pt>
                <c:pt idx="26478">
                  <c:v>214.965</c:v>
                </c:pt>
                <c:pt idx="26479">
                  <c:v>214.60499999999999</c:v>
                </c:pt>
                <c:pt idx="26480">
                  <c:v>214.251</c:v>
                </c:pt>
                <c:pt idx="26481">
                  <c:v>213.90200000000004</c:v>
                </c:pt>
                <c:pt idx="26482">
                  <c:v>213.559</c:v>
                </c:pt>
                <c:pt idx="26483">
                  <c:v>213.22</c:v>
                </c:pt>
                <c:pt idx="26484">
                  <c:v>212.88800000000012</c:v>
                </c:pt>
                <c:pt idx="26485">
                  <c:v>212.56100000000001</c:v>
                </c:pt>
                <c:pt idx="26486">
                  <c:v>212.239</c:v>
                </c:pt>
                <c:pt idx="26487">
                  <c:v>211.923</c:v>
                </c:pt>
                <c:pt idx="26488">
                  <c:v>211.61299999999997</c:v>
                </c:pt>
                <c:pt idx="26489">
                  <c:v>211.309</c:v>
                </c:pt>
                <c:pt idx="26490">
                  <c:v>211.011</c:v>
                </c:pt>
                <c:pt idx="26491">
                  <c:v>210.71799999999999</c:v>
                </c:pt>
                <c:pt idx="26492">
                  <c:v>210.43200000000004</c:v>
                </c:pt>
                <c:pt idx="26493">
                  <c:v>210.15200000000004</c:v>
                </c:pt>
                <c:pt idx="26494">
                  <c:v>209.87800000000001</c:v>
                </c:pt>
                <c:pt idx="26495">
                  <c:v>209.60999999999999</c:v>
                </c:pt>
                <c:pt idx="26496">
                  <c:v>209.34900000000002</c:v>
                </c:pt>
                <c:pt idx="26497">
                  <c:v>209.09300000000002</c:v>
                </c:pt>
                <c:pt idx="26498">
                  <c:v>208.845</c:v>
                </c:pt>
                <c:pt idx="26499">
                  <c:v>208.602</c:v>
                </c:pt>
                <c:pt idx="26500">
                  <c:v>208.36600000000001</c:v>
                </c:pt>
                <c:pt idx="26501">
                  <c:v>208.137</c:v>
                </c:pt>
                <c:pt idx="26502">
                  <c:v>207.91399999999999</c:v>
                </c:pt>
                <c:pt idx="26503">
                  <c:v>207.69900000000001</c:v>
                </c:pt>
                <c:pt idx="26504">
                  <c:v>207.489</c:v>
                </c:pt>
                <c:pt idx="26505">
                  <c:v>207.28700000000001</c:v>
                </c:pt>
                <c:pt idx="26506">
                  <c:v>207.09100000000001</c:v>
                </c:pt>
                <c:pt idx="26507">
                  <c:v>206.90200000000004</c:v>
                </c:pt>
                <c:pt idx="26508">
                  <c:v>206.721</c:v>
                </c:pt>
                <c:pt idx="26509">
                  <c:v>206.54599999999999</c:v>
                </c:pt>
                <c:pt idx="26510">
                  <c:v>206.37800000000001</c:v>
                </c:pt>
                <c:pt idx="26511">
                  <c:v>206.21699999999998</c:v>
                </c:pt>
                <c:pt idx="26512">
                  <c:v>206.06300000000002</c:v>
                </c:pt>
                <c:pt idx="26513">
                  <c:v>205.917</c:v>
                </c:pt>
                <c:pt idx="26514">
                  <c:v>205.77799999999999</c:v>
                </c:pt>
                <c:pt idx="26515">
                  <c:v>205.64499999999998</c:v>
                </c:pt>
                <c:pt idx="26516">
                  <c:v>205.52</c:v>
                </c:pt>
                <c:pt idx="26517">
                  <c:v>205.40300000000002</c:v>
                </c:pt>
                <c:pt idx="26518">
                  <c:v>205.29300000000001</c:v>
                </c:pt>
                <c:pt idx="26519">
                  <c:v>205.19</c:v>
                </c:pt>
                <c:pt idx="26520">
                  <c:v>205.09399999999999</c:v>
                </c:pt>
                <c:pt idx="26521">
                  <c:v>205.006</c:v>
                </c:pt>
                <c:pt idx="26522">
                  <c:v>204.92500000000001</c:v>
                </c:pt>
                <c:pt idx="26523">
                  <c:v>204.85200000000012</c:v>
                </c:pt>
                <c:pt idx="26524">
                  <c:v>204.786</c:v>
                </c:pt>
                <c:pt idx="26525">
                  <c:v>204.72800000000001</c:v>
                </c:pt>
                <c:pt idx="26526">
                  <c:v>204.67699999999999</c:v>
                </c:pt>
                <c:pt idx="26527">
                  <c:v>204.63399999999999</c:v>
                </c:pt>
                <c:pt idx="26528">
                  <c:v>204.59900000000002</c:v>
                </c:pt>
                <c:pt idx="26529">
                  <c:v>204.571</c:v>
                </c:pt>
                <c:pt idx="26530">
                  <c:v>204.55</c:v>
                </c:pt>
                <c:pt idx="26531">
                  <c:v>204.53800000000001</c:v>
                </c:pt>
                <c:pt idx="26532">
                  <c:v>204.53300000000002</c:v>
                </c:pt>
                <c:pt idx="26533">
                  <c:v>204.535</c:v>
                </c:pt>
                <c:pt idx="26534">
                  <c:v>204.54499999999999</c:v>
                </c:pt>
                <c:pt idx="26535">
                  <c:v>204.56300000000002</c:v>
                </c:pt>
                <c:pt idx="26536">
                  <c:v>204.589</c:v>
                </c:pt>
                <c:pt idx="26537">
                  <c:v>204.62200000000001</c:v>
                </c:pt>
                <c:pt idx="26538">
                  <c:v>204.66300000000001</c:v>
                </c:pt>
                <c:pt idx="26539">
                  <c:v>204.71199999999999</c:v>
                </c:pt>
                <c:pt idx="26540">
                  <c:v>204.768</c:v>
                </c:pt>
                <c:pt idx="26541">
                  <c:v>204.83200000000011</c:v>
                </c:pt>
                <c:pt idx="26542">
                  <c:v>204.904</c:v>
                </c:pt>
                <c:pt idx="26543">
                  <c:v>204.98400000000001</c:v>
                </c:pt>
                <c:pt idx="26544">
                  <c:v>205.071</c:v>
                </c:pt>
                <c:pt idx="26545">
                  <c:v>205.166</c:v>
                </c:pt>
                <c:pt idx="26546">
                  <c:v>205.268</c:v>
                </c:pt>
                <c:pt idx="26547">
                  <c:v>205.37800000000001</c:v>
                </c:pt>
                <c:pt idx="26548">
                  <c:v>205.49600000000001</c:v>
                </c:pt>
                <c:pt idx="26549">
                  <c:v>205.62100000000001</c:v>
                </c:pt>
                <c:pt idx="26550">
                  <c:v>205.75399999999999</c:v>
                </c:pt>
                <c:pt idx="26551">
                  <c:v>205.89500000000001</c:v>
                </c:pt>
                <c:pt idx="26552">
                  <c:v>206.04300000000001</c:v>
                </c:pt>
                <c:pt idx="26553">
                  <c:v>206.19900000000001</c:v>
                </c:pt>
                <c:pt idx="26554">
                  <c:v>206.36200000000011</c:v>
                </c:pt>
                <c:pt idx="26555">
                  <c:v>206.53300000000002</c:v>
                </c:pt>
                <c:pt idx="26556">
                  <c:v>206.71099999999998</c:v>
                </c:pt>
                <c:pt idx="26557">
                  <c:v>206.89700000000011</c:v>
                </c:pt>
                <c:pt idx="26558">
                  <c:v>207.09</c:v>
                </c:pt>
                <c:pt idx="26559">
                  <c:v>207.291</c:v>
                </c:pt>
                <c:pt idx="26560">
                  <c:v>207.499</c:v>
                </c:pt>
                <c:pt idx="26561">
                  <c:v>207.71399999999988</c:v>
                </c:pt>
                <c:pt idx="26562">
                  <c:v>207.93600000000001</c:v>
                </c:pt>
                <c:pt idx="26563">
                  <c:v>208.166</c:v>
                </c:pt>
                <c:pt idx="26564">
                  <c:v>208.40300000000002</c:v>
                </c:pt>
                <c:pt idx="26565">
                  <c:v>208.64699999999999</c:v>
                </c:pt>
                <c:pt idx="26566">
                  <c:v>208.899</c:v>
                </c:pt>
                <c:pt idx="26567">
                  <c:v>209.15700000000001</c:v>
                </c:pt>
                <c:pt idx="26568">
                  <c:v>209.423</c:v>
                </c:pt>
                <c:pt idx="26569">
                  <c:v>209.69499999999999</c:v>
                </c:pt>
                <c:pt idx="26570">
                  <c:v>209.97499999999999</c:v>
                </c:pt>
                <c:pt idx="26571">
                  <c:v>210.261</c:v>
                </c:pt>
                <c:pt idx="26572">
                  <c:v>210.554</c:v>
                </c:pt>
                <c:pt idx="26573">
                  <c:v>210.85400000000001</c:v>
                </c:pt>
                <c:pt idx="26574">
                  <c:v>211.161</c:v>
                </c:pt>
                <c:pt idx="26575">
                  <c:v>211.47399999999999</c:v>
                </c:pt>
                <c:pt idx="26576">
                  <c:v>211.79399999999998</c:v>
                </c:pt>
                <c:pt idx="26577">
                  <c:v>212.12100000000001</c:v>
                </c:pt>
                <c:pt idx="26578">
                  <c:v>212.45400000000001</c:v>
                </c:pt>
                <c:pt idx="26579">
                  <c:v>212.79399999999998</c:v>
                </c:pt>
                <c:pt idx="26580">
                  <c:v>213.14</c:v>
                </c:pt>
                <c:pt idx="26581">
                  <c:v>213.4920000000001</c:v>
                </c:pt>
                <c:pt idx="26582">
                  <c:v>213.85000000000011</c:v>
                </c:pt>
                <c:pt idx="26583">
                  <c:v>214.21499999999995</c:v>
                </c:pt>
                <c:pt idx="26584">
                  <c:v>214.58600000000001</c:v>
                </c:pt>
                <c:pt idx="26585">
                  <c:v>214.96300000000002</c:v>
                </c:pt>
                <c:pt idx="26586">
                  <c:v>215.345</c:v>
                </c:pt>
                <c:pt idx="26587">
                  <c:v>215.73399999999998</c:v>
                </c:pt>
                <c:pt idx="26588">
                  <c:v>216.12900000000002</c:v>
                </c:pt>
                <c:pt idx="26589">
                  <c:v>216.529</c:v>
                </c:pt>
                <c:pt idx="26590">
                  <c:v>216.935</c:v>
                </c:pt>
                <c:pt idx="26591">
                  <c:v>217.346</c:v>
                </c:pt>
                <c:pt idx="26592">
                  <c:v>217.76300000000001</c:v>
                </c:pt>
                <c:pt idx="26593">
                  <c:v>218.185</c:v>
                </c:pt>
                <c:pt idx="26594">
                  <c:v>218.61299999999997</c:v>
                </c:pt>
                <c:pt idx="26595">
                  <c:v>219.04599999999999</c:v>
                </c:pt>
                <c:pt idx="26596">
                  <c:v>219.483</c:v>
                </c:pt>
                <c:pt idx="26597">
                  <c:v>219.92600000000004</c:v>
                </c:pt>
                <c:pt idx="26598">
                  <c:v>220.374</c:v>
                </c:pt>
                <c:pt idx="26599">
                  <c:v>220.82700000000011</c:v>
                </c:pt>
                <c:pt idx="26600">
                  <c:v>221.285</c:v>
                </c:pt>
                <c:pt idx="26601">
                  <c:v>221.74699999999999</c:v>
                </c:pt>
                <c:pt idx="26602">
                  <c:v>222.21399999999988</c:v>
                </c:pt>
                <c:pt idx="26603">
                  <c:v>222.685</c:v>
                </c:pt>
                <c:pt idx="26604">
                  <c:v>223.161</c:v>
                </c:pt>
                <c:pt idx="26605">
                  <c:v>223.64099999999999</c:v>
                </c:pt>
                <c:pt idx="26606">
                  <c:v>224.125</c:v>
                </c:pt>
                <c:pt idx="26607">
                  <c:v>224.61299999999997</c:v>
                </c:pt>
                <c:pt idx="26608">
                  <c:v>225.10499999999999</c:v>
                </c:pt>
                <c:pt idx="26609">
                  <c:v>225.602</c:v>
                </c:pt>
                <c:pt idx="26610">
                  <c:v>226.101</c:v>
                </c:pt>
                <c:pt idx="26611">
                  <c:v>226.60499999999999</c:v>
                </c:pt>
                <c:pt idx="26612">
                  <c:v>227.11199999999999</c:v>
                </c:pt>
                <c:pt idx="26613">
                  <c:v>227.62200000000001</c:v>
                </c:pt>
                <c:pt idx="26614">
                  <c:v>228.136</c:v>
                </c:pt>
                <c:pt idx="26615">
                  <c:v>228.65300000000002</c:v>
                </c:pt>
                <c:pt idx="26616">
                  <c:v>229.17299999999997</c:v>
                </c:pt>
                <c:pt idx="26617">
                  <c:v>229.696</c:v>
                </c:pt>
                <c:pt idx="26618">
                  <c:v>230.22200000000001</c:v>
                </c:pt>
                <c:pt idx="26619">
                  <c:v>230.751</c:v>
                </c:pt>
                <c:pt idx="26620">
                  <c:v>231.28200000000001</c:v>
                </c:pt>
                <c:pt idx="26621">
                  <c:v>231.816</c:v>
                </c:pt>
                <c:pt idx="26622">
                  <c:v>232.35200000000012</c:v>
                </c:pt>
                <c:pt idx="26623">
                  <c:v>232.8910000000001</c:v>
                </c:pt>
                <c:pt idx="26624">
                  <c:v>233.43200000000004</c:v>
                </c:pt>
                <c:pt idx="26625">
                  <c:v>233.97399999999999</c:v>
                </c:pt>
                <c:pt idx="26626">
                  <c:v>234.51900000000001</c:v>
                </c:pt>
                <c:pt idx="26627">
                  <c:v>235.065</c:v>
                </c:pt>
                <c:pt idx="26628">
                  <c:v>235.61299999999997</c:v>
                </c:pt>
                <c:pt idx="26629">
                  <c:v>236.16300000000001</c:v>
                </c:pt>
                <c:pt idx="26630">
                  <c:v>236.71399999999988</c:v>
                </c:pt>
                <c:pt idx="26631">
                  <c:v>237.267</c:v>
                </c:pt>
                <c:pt idx="26632">
                  <c:v>237.82000000000011</c:v>
                </c:pt>
                <c:pt idx="26633">
                  <c:v>238.375</c:v>
                </c:pt>
                <c:pt idx="26634">
                  <c:v>238.93</c:v>
                </c:pt>
                <c:pt idx="26635">
                  <c:v>239.4860000000001</c:v>
                </c:pt>
                <c:pt idx="26636">
                  <c:v>240.04300000000001</c:v>
                </c:pt>
                <c:pt idx="26637">
                  <c:v>240.601</c:v>
                </c:pt>
                <c:pt idx="26638">
                  <c:v>241.15800000000004</c:v>
                </c:pt>
                <c:pt idx="26639">
                  <c:v>241.71699999999998</c:v>
                </c:pt>
                <c:pt idx="26640">
                  <c:v>242.27499999999998</c:v>
                </c:pt>
                <c:pt idx="26641">
                  <c:v>242.833</c:v>
                </c:pt>
                <c:pt idx="26642">
                  <c:v>243.3910000000001</c:v>
                </c:pt>
                <c:pt idx="26643">
                  <c:v>243.94900000000001</c:v>
                </c:pt>
                <c:pt idx="26644">
                  <c:v>244.506</c:v>
                </c:pt>
                <c:pt idx="26645">
                  <c:v>245.06300000000002</c:v>
                </c:pt>
                <c:pt idx="26646">
                  <c:v>245.61899999999997</c:v>
                </c:pt>
                <c:pt idx="26647">
                  <c:v>246.17499999999998</c:v>
                </c:pt>
                <c:pt idx="26648">
                  <c:v>246.72900000000001</c:v>
                </c:pt>
                <c:pt idx="26649">
                  <c:v>247.28300000000002</c:v>
                </c:pt>
                <c:pt idx="26650">
                  <c:v>247.83500000000001</c:v>
                </c:pt>
                <c:pt idx="26651">
                  <c:v>248.38600000000011</c:v>
                </c:pt>
                <c:pt idx="26652">
                  <c:v>248.935</c:v>
                </c:pt>
                <c:pt idx="26653">
                  <c:v>249.483</c:v>
                </c:pt>
                <c:pt idx="26654">
                  <c:v>250.029</c:v>
                </c:pt>
                <c:pt idx="26655">
                  <c:v>250.57399999999998</c:v>
                </c:pt>
                <c:pt idx="26656">
                  <c:v>251.11599999999999</c:v>
                </c:pt>
                <c:pt idx="26657">
                  <c:v>251.65600000000001</c:v>
                </c:pt>
                <c:pt idx="26658">
                  <c:v>252.19399999999999</c:v>
                </c:pt>
                <c:pt idx="26659">
                  <c:v>252.72900000000001</c:v>
                </c:pt>
                <c:pt idx="26660">
                  <c:v>253.262</c:v>
                </c:pt>
                <c:pt idx="26661">
                  <c:v>253.792</c:v>
                </c:pt>
                <c:pt idx="26662">
                  <c:v>254.31900000000002</c:v>
                </c:pt>
                <c:pt idx="26663">
                  <c:v>254.84399999999999</c:v>
                </c:pt>
                <c:pt idx="26664">
                  <c:v>255.36500000000001</c:v>
                </c:pt>
                <c:pt idx="26665">
                  <c:v>255.88300000000001</c:v>
                </c:pt>
                <c:pt idx="26666">
                  <c:v>256.3979999999998</c:v>
                </c:pt>
                <c:pt idx="26667">
                  <c:v>256.90899999999965</c:v>
                </c:pt>
                <c:pt idx="26668">
                  <c:v>257.41699999999958</c:v>
                </c:pt>
                <c:pt idx="26669">
                  <c:v>257.91999999999979</c:v>
                </c:pt>
                <c:pt idx="26670">
                  <c:v>258.41999999999979</c:v>
                </c:pt>
                <c:pt idx="26671">
                  <c:v>258.91599999999966</c:v>
                </c:pt>
                <c:pt idx="26672">
                  <c:v>259.40799999999979</c:v>
                </c:pt>
                <c:pt idx="26673">
                  <c:v>259.89599999999979</c:v>
                </c:pt>
                <c:pt idx="26674">
                  <c:v>260.37900000000002</c:v>
                </c:pt>
                <c:pt idx="26675">
                  <c:v>260.85700000000008</c:v>
                </c:pt>
                <c:pt idx="26676">
                  <c:v>261.33099999999979</c:v>
                </c:pt>
                <c:pt idx="26677">
                  <c:v>261.8</c:v>
                </c:pt>
                <c:pt idx="26678">
                  <c:v>262.26499999999999</c:v>
                </c:pt>
                <c:pt idx="26679">
                  <c:v>262.72399999999965</c:v>
                </c:pt>
                <c:pt idx="26680">
                  <c:v>263.178</c:v>
                </c:pt>
                <c:pt idx="26681">
                  <c:v>263.62599999999975</c:v>
                </c:pt>
                <c:pt idx="26682">
                  <c:v>264.06900000000002</c:v>
                </c:pt>
                <c:pt idx="26683">
                  <c:v>264.50700000000001</c:v>
                </c:pt>
                <c:pt idx="26684">
                  <c:v>264.93899999999962</c:v>
                </c:pt>
                <c:pt idx="26685">
                  <c:v>265.36500000000001</c:v>
                </c:pt>
                <c:pt idx="26686">
                  <c:v>265.78500000000003</c:v>
                </c:pt>
                <c:pt idx="26687">
                  <c:v>266.2</c:v>
                </c:pt>
                <c:pt idx="26688">
                  <c:v>266.608</c:v>
                </c:pt>
                <c:pt idx="26689">
                  <c:v>267.00900000000001</c:v>
                </c:pt>
                <c:pt idx="26690">
                  <c:v>267.40499999999975</c:v>
                </c:pt>
                <c:pt idx="26691">
                  <c:v>267.79299999999978</c:v>
                </c:pt>
                <c:pt idx="26692">
                  <c:v>268.17599999999999</c:v>
                </c:pt>
                <c:pt idx="26693">
                  <c:v>268.55099999999999</c:v>
                </c:pt>
                <c:pt idx="26694">
                  <c:v>268.91899999999958</c:v>
                </c:pt>
                <c:pt idx="26695">
                  <c:v>269.28099999999978</c:v>
                </c:pt>
                <c:pt idx="26696">
                  <c:v>269.63499999999999</c:v>
                </c:pt>
                <c:pt idx="26697">
                  <c:v>269.98299999999978</c:v>
                </c:pt>
                <c:pt idx="26698">
                  <c:v>270.32299999999975</c:v>
                </c:pt>
                <c:pt idx="26699">
                  <c:v>270.65499999999997</c:v>
                </c:pt>
                <c:pt idx="26700">
                  <c:v>270.97999999999979</c:v>
                </c:pt>
                <c:pt idx="26701">
                  <c:v>271.29700000000003</c:v>
                </c:pt>
                <c:pt idx="26702">
                  <c:v>271.60700000000008</c:v>
                </c:pt>
                <c:pt idx="26703">
                  <c:v>271.90799999999979</c:v>
                </c:pt>
                <c:pt idx="26704">
                  <c:v>272.202</c:v>
                </c:pt>
                <c:pt idx="26705">
                  <c:v>272.48799999999977</c:v>
                </c:pt>
                <c:pt idx="26706">
                  <c:v>272.76499999999999</c:v>
                </c:pt>
                <c:pt idx="26707">
                  <c:v>273.03399999999965</c:v>
                </c:pt>
                <c:pt idx="26708">
                  <c:v>273.29499999999979</c:v>
                </c:pt>
                <c:pt idx="26709">
                  <c:v>273.548</c:v>
                </c:pt>
                <c:pt idx="26710">
                  <c:v>273.79199999999958</c:v>
                </c:pt>
                <c:pt idx="26711">
                  <c:v>274.02699999999965</c:v>
                </c:pt>
                <c:pt idx="26712">
                  <c:v>274.25299999999999</c:v>
                </c:pt>
                <c:pt idx="26713">
                  <c:v>274.47099999999978</c:v>
                </c:pt>
                <c:pt idx="26714">
                  <c:v>274.68</c:v>
                </c:pt>
                <c:pt idx="26715">
                  <c:v>274.88</c:v>
                </c:pt>
                <c:pt idx="26716">
                  <c:v>275.07100000000003</c:v>
                </c:pt>
                <c:pt idx="26717">
                  <c:v>275.25200000000001</c:v>
                </c:pt>
                <c:pt idx="26718">
                  <c:v>275.42399999999958</c:v>
                </c:pt>
                <c:pt idx="26719">
                  <c:v>275.58699999999965</c:v>
                </c:pt>
                <c:pt idx="26720">
                  <c:v>275.74099999999999</c:v>
                </c:pt>
                <c:pt idx="26721">
                  <c:v>275.88499999999999</c:v>
                </c:pt>
                <c:pt idx="26722">
                  <c:v>276.02</c:v>
                </c:pt>
                <c:pt idx="26723">
                  <c:v>276.14499999999998</c:v>
                </c:pt>
                <c:pt idx="26724">
                  <c:v>276.26</c:v>
                </c:pt>
                <c:pt idx="26725">
                  <c:v>276.36599999999999</c:v>
                </c:pt>
                <c:pt idx="26726">
                  <c:v>276.46099999999979</c:v>
                </c:pt>
                <c:pt idx="26727">
                  <c:v>276.54700000000008</c:v>
                </c:pt>
                <c:pt idx="26728">
                  <c:v>276.62299999999999</c:v>
                </c:pt>
                <c:pt idx="26729">
                  <c:v>276.68900000000002</c:v>
                </c:pt>
                <c:pt idx="26730">
                  <c:v>276.74400000000026</c:v>
                </c:pt>
                <c:pt idx="26731">
                  <c:v>276.78999999999979</c:v>
                </c:pt>
                <c:pt idx="26732">
                  <c:v>276.82499999999999</c:v>
                </c:pt>
                <c:pt idx="26733">
                  <c:v>276.85000000000002</c:v>
                </c:pt>
                <c:pt idx="26734">
                  <c:v>276.86500000000001</c:v>
                </c:pt>
                <c:pt idx="26735">
                  <c:v>276.86900000000026</c:v>
                </c:pt>
                <c:pt idx="26736">
                  <c:v>276.863</c:v>
                </c:pt>
                <c:pt idx="26737">
                  <c:v>276.84699999999975</c:v>
                </c:pt>
                <c:pt idx="26738">
                  <c:v>276.82</c:v>
                </c:pt>
                <c:pt idx="26739">
                  <c:v>276.78299999999979</c:v>
                </c:pt>
                <c:pt idx="26740">
                  <c:v>276.73399999999958</c:v>
                </c:pt>
                <c:pt idx="26741">
                  <c:v>276.67599999999999</c:v>
                </c:pt>
                <c:pt idx="26742">
                  <c:v>276.60599999999999</c:v>
                </c:pt>
                <c:pt idx="26743">
                  <c:v>276.52599999999978</c:v>
                </c:pt>
                <c:pt idx="26744">
                  <c:v>276.43599999999958</c:v>
                </c:pt>
                <c:pt idx="26745">
                  <c:v>276.334</c:v>
                </c:pt>
                <c:pt idx="26746">
                  <c:v>276.22199999999958</c:v>
                </c:pt>
                <c:pt idx="26747">
                  <c:v>276.09899999999965</c:v>
                </c:pt>
                <c:pt idx="26748">
                  <c:v>275.964</c:v>
                </c:pt>
                <c:pt idx="26749">
                  <c:v>275.82</c:v>
                </c:pt>
                <c:pt idx="26750">
                  <c:v>275.66399999999999</c:v>
                </c:pt>
                <c:pt idx="26751">
                  <c:v>275.49699999999962</c:v>
                </c:pt>
                <c:pt idx="26752">
                  <c:v>275.32</c:v>
                </c:pt>
                <c:pt idx="26753">
                  <c:v>275.13099999999974</c:v>
                </c:pt>
                <c:pt idx="26754">
                  <c:v>274.93199999999962</c:v>
                </c:pt>
                <c:pt idx="26755">
                  <c:v>274.72199999999958</c:v>
                </c:pt>
                <c:pt idx="26756">
                  <c:v>274.5</c:v>
                </c:pt>
                <c:pt idx="26757">
                  <c:v>274.26799999999974</c:v>
                </c:pt>
                <c:pt idx="26758">
                  <c:v>274.02499999999975</c:v>
                </c:pt>
                <c:pt idx="26759">
                  <c:v>273.77099999999979</c:v>
                </c:pt>
                <c:pt idx="26760">
                  <c:v>273.505</c:v>
                </c:pt>
                <c:pt idx="26761">
                  <c:v>273.22899999999959</c:v>
                </c:pt>
                <c:pt idx="26762">
                  <c:v>272.94200000000001</c:v>
                </c:pt>
                <c:pt idx="26763">
                  <c:v>272.64400000000023</c:v>
                </c:pt>
                <c:pt idx="26764">
                  <c:v>272.33499999999975</c:v>
                </c:pt>
                <c:pt idx="26765">
                  <c:v>272.01599999999979</c:v>
                </c:pt>
                <c:pt idx="26766">
                  <c:v>271.685</c:v>
                </c:pt>
                <c:pt idx="26767">
                  <c:v>271.34300000000002</c:v>
                </c:pt>
                <c:pt idx="26768">
                  <c:v>270.99099999999964</c:v>
                </c:pt>
                <c:pt idx="26769">
                  <c:v>270.62700000000001</c:v>
                </c:pt>
                <c:pt idx="26770">
                  <c:v>270.25299999999999</c:v>
                </c:pt>
                <c:pt idx="26771">
                  <c:v>269.86799999999999</c:v>
                </c:pt>
                <c:pt idx="26772">
                  <c:v>269.47299999999979</c:v>
                </c:pt>
                <c:pt idx="26773">
                  <c:v>269.06599999999975</c:v>
                </c:pt>
                <c:pt idx="26774">
                  <c:v>268.64900000000023</c:v>
                </c:pt>
                <c:pt idx="26775">
                  <c:v>268.22099999999978</c:v>
                </c:pt>
                <c:pt idx="26776">
                  <c:v>267.78299999999979</c:v>
                </c:pt>
                <c:pt idx="26777">
                  <c:v>267.334</c:v>
                </c:pt>
                <c:pt idx="26778">
                  <c:v>266.87400000000002</c:v>
                </c:pt>
                <c:pt idx="26779">
                  <c:v>266.404</c:v>
                </c:pt>
                <c:pt idx="26780">
                  <c:v>265.92299999999977</c:v>
                </c:pt>
                <c:pt idx="26781">
                  <c:v>265.43199999999962</c:v>
                </c:pt>
                <c:pt idx="26782">
                  <c:v>264.93099999999959</c:v>
                </c:pt>
                <c:pt idx="26783">
                  <c:v>264.41999999999979</c:v>
                </c:pt>
                <c:pt idx="26784">
                  <c:v>263.8979999999998</c:v>
                </c:pt>
                <c:pt idx="26785">
                  <c:v>263.36599999999999</c:v>
                </c:pt>
                <c:pt idx="26786">
                  <c:v>262.82400000000001</c:v>
                </c:pt>
                <c:pt idx="26787">
                  <c:v>262.27099999999979</c:v>
                </c:pt>
                <c:pt idx="26788">
                  <c:v>261.709</c:v>
                </c:pt>
                <c:pt idx="26789">
                  <c:v>261.137</c:v>
                </c:pt>
                <c:pt idx="26790">
                  <c:v>260.55500000000001</c:v>
                </c:pt>
                <c:pt idx="26791">
                  <c:v>259.96299999999979</c:v>
                </c:pt>
                <c:pt idx="26792">
                  <c:v>259.36099999999999</c:v>
                </c:pt>
                <c:pt idx="26793">
                  <c:v>258.75</c:v>
                </c:pt>
                <c:pt idx="26794">
                  <c:v>258.12900000000002</c:v>
                </c:pt>
                <c:pt idx="26795">
                  <c:v>257.49899999999963</c:v>
                </c:pt>
                <c:pt idx="26796">
                  <c:v>256.85899999999975</c:v>
                </c:pt>
                <c:pt idx="26797">
                  <c:v>256.20999999999975</c:v>
                </c:pt>
                <c:pt idx="26798">
                  <c:v>255.55100000000004</c:v>
                </c:pt>
                <c:pt idx="26799">
                  <c:v>254.88400000000001</c:v>
                </c:pt>
                <c:pt idx="26800">
                  <c:v>254.20699999999999</c:v>
                </c:pt>
                <c:pt idx="26801">
                  <c:v>253.52100000000004</c:v>
                </c:pt>
                <c:pt idx="26802">
                  <c:v>252.82700000000011</c:v>
                </c:pt>
                <c:pt idx="26803">
                  <c:v>252.12300000000002</c:v>
                </c:pt>
                <c:pt idx="26804">
                  <c:v>251.411</c:v>
                </c:pt>
                <c:pt idx="26805">
                  <c:v>250.691</c:v>
                </c:pt>
                <c:pt idx="26806">
                  <c:v>249.96100000000001</c:v>
                </c:pt>
                <c:pt idx="26807">
                  <c:v>249.22399999999999</c:v>
                </c:pt>
                <c:pt idx="26808">
                  <c:v>248.47800000000001</c:v>
                </c:pt>
                <c:pt idx="26809">
                  <c:v>247.72399999999999</c:v>
                </c:pt>
                <c:pt idx="26810">
                  <c:v>246.96200000000007</c:v>
                </c:pt>
                <c:pt idx="26811">
                  <c:v>246.191</c:v>
                </c:pt>
                <c:pt idx="26812">
                  <c:v>245.41300000000001</c:v>
                </c:pt>
                <c:pt idx="26813">
                  <c:v>244.62800000000001</c:v>
                </c:pt>
                <c:pt idx="26814">
                  <c:v>243.834</c:v>
                </c:pt>
                <c:pt idx="26815">
                  <c:v>243.03300000000002</c:v>
                </c:pt>
                <c:pt idx="26816">
                  <c:v>242.22499999999999</c:v>
                </c:pt>
                <c:pt idx="26817">
                  <c:v>241.40900000000002</c:v>
                </c:pt>
                <c:pt idx="26818">
                  <c:v>240.58600000000001</c:v>
                </c:pt>
                <c:pt idx="26819">
                  <c:v>239.756</c:v>
                </c:pt>
                <c:pt idx="26820">
                  <c:v>238.92000000000004</c:v>
                </c:pt>
                <c:pt idx="26821">
                  <c:v>238.07599999999999</c:v>
                </c:pt>
                <c:pt idx="26822">
                  <c:v>237.226</c:v>
                </c:pt>
                <c:pt idx="26823">
                  <c:v>236.369</c:v>
                </c:pt>
                <c:pt idx="26824">
                  <c:v>235.506</c:v>
                </c:pt>
                <c:pt idx="26825">
                  <c:v>234.637</c:v>
                </c:pt>
                <c:pt idx="26826">
                  <c:v>233.761</c:v>
                </c:pt>
                <c:pt idx="26827">
                  <c:v>232.87900000000002</c:v>
                </c:pt>
                <c:pt idx="26828">
                  <c:v>231.9920000000001</c:v>
                </c:pt>
                <c:pt idx="26829">
                  <c:v>231.09900000000002</c:v>
                </c:pt>
                <c:pt idx="26830">
                  <c:v>230.2</c:v>
                </c:pt>
                <c:pt idx="26831">
                  <c:v>229.29599999999999</c:v>
                </c:pt>
                <c:pt idx="26832">
                  <c:v>228.38700000000011</c:v>
                </c:pt>
                <c:pt idx="26833">
                  <c:v>227.47200000000001</c:v>
                </c:pt>
                <c:pt idx="26834">
                  <c:v>226.55200000000011</c:v>
                </c:pt>
                <c:pt idx="26835">
                  <c:v>225.62800000000001</c:v>
                </c:pt>
                <c:pt idx="26836">
                  <c:v>224.69900000000001</c:v>
                </c:pt>
                <c:pt idx="26837">
                  <c:v>223.76499999999999</c:v>
                </c:pt>
                <c:pt idx="26838">
                  <c:v>222.82700000000011</c:v>
                </c:pt>
                <c:pt idx="26839">
                  <c:v>221.8850000000001</c:v>
                </c:pt>
                <c:pt idx="26840">
                  <c:v>220.93800000000007</c:v>
                </c:pt>
                <c:pt idx="26841">
                  <c:v>219.98800000000011</c:v>
                </c:pt>
                <c:pt idx="26842">
                  <c:v>219.03300000000002</c:v>
                </c:pt>
                <c:pt idx="26843">
                  <c:v>218.07499999999999</c:v>
                </c:pt>
                <c:pt idx="26844">
                  <c:v>217.11399999999998</c:v>
                </c:pt>
                <c:pt idx="26845">
                  <c:v>216.14899999999997</c:v>
                </c:pt>
                <c:pt idx="26846">
                  <c:v>215.18200000000004</c:v>
                </c:pt>
                <c:pt idx="26847">
                  <c:v>214.21099999999998</c:v>
                </c:pt>
                <c:pt idx="26848">
                  <c:v>213.23699999999999</c:v>
                </c:pt>
                <c:pt idx="26849">
                  <c:v>212.261</c:v>
                </c:pt>
                <c:pt idx="26850">
                  <c:v>211.28200000000001</c:v>
                </c:pt>
                <c:pt idx="26851">
                  <c:v>210.3</c:v>
                </c:pt>
                <c:pt idx="26852">
                  <c:v>209.31700000000001</c:v>
                </c:pt>
                <c:pt idx="26853">
                  <c:v>208.33200000000011</c:v>
                </c:pt>
                <c:pt idx="26854">
                  <c:v>207.34399999999999</c:v>
                </c:pt>
                <c:pt idx="26855">
                  <c:v>206.3550000000001</c:v>
                </c:pt>
                <c:pt idx="26856">
                  <c:v>205.36500000000001</c:v>
                </c:pt>
                <c:pt idx="26857">
                  <c:v>204.37300000000002</c:v>
                </c:pt>
                <c:pt idx="26858">
                  <c:v>203.38000000000011</c:v>
                </c:pt>
                <c:pt idx="26859">
                  <c:v>202.38600000000011</c:v>
                </c:pt>
                <c:pt idx="26860">
                  <c:v>201.39000000000001</c:v>
                </c:pt>
                <c:pt idx="26861">
                  <c:v>200.39500000000001</c:v>
                </c:pt>
                <c:pt idx="26862">
                  <c:v>199.399</c:v>
                </c:pt>
                <c:pt idx="26863">
                  <c:v>198.40200000000004</c:v>
                </c:pt>
                <c:pt idx="26864">
                  <c:v>197.405</c:v>
                </c:pt>
                <c:pt idx="26865">
                  <c:v>196.40900000000002</c:v>
                </c:pt>
                <c:pt idx="26866">
                  <c:v>195.41200000000001</c:v>
                </c:pt>
                <c:pt idx="26867">
                  <c:v>194.416</c:v>
                </c:pt>
                <c:pt idx="26868">
                  <c:v>193.42000000000004</c:v>
                </c:pt>
                <c:pt idx="26869">
                  <c:v>192.42500000000001</c:v>
                </c:pt>
                <c:pt idx="26870">
                  <c:v>191.43100000000001</c:v>
                </c:pt>
                <c:pt idx="26871">
                  <c:v>190.43800000000007</c:v>
                </c:pt>
                <c:pt idx="26872">
                  <c:v>189.446</c:v>
                </c:pt>
                <c:pt idx="26873">
                  <c:v>188.45600000000007</c:v>
                </c:pt>
                <c:pt idx="26874">
                  <c:v>187.46700000000001</c:v>
                </c:pt>
                <c:pt idx="26875">
                  <c:v>186.47900000000001</c:v>
                </c:pt>
                <c:pt idx="26876">
                  <c:v>185.494</c:v>
                </c:pt>
                <c:pt idx="26877">
                  <c:v>184.511</c:v>
                </c:pt>
                <c:pt idx="26878">
                  <c:v>183.53</c:v>
                </c:pt>
                <c:pt idx="26879">
                  <c:v>182.55100000000004</c:v>
                </c:pt>
                <c:pt idx="26880">
                  <c:v>181.57499999999999</c:v>
                </c:pt>
                <c:pt idx="26881">
                  <c:v>180.602</c:v>
                </c:pt>
                <c:pt idx="26882">
                  <c:v>179.631</c:v>
                </c:pt>
                <c:pt idx="26883">
                  <c:v>178.66399999999999</c:v>
                </c:pt>
                <c:pt idx="26884">
                  <c:v>177.7</c:v>
                </c:pt>
                <c:pt idx="26885">
                  <c:v>176.73999999999998</c:v>
                </c:pt>
                <c:pt idx="26886">
                  <c:v>175.78300000000002</c:v>
                </c:pt>
                <c:pt idx="26887">
                  <c:v>174.83</c:v>
                </c:pt>
                <c:pt idx="26888">
                  <c:v>173.88100000000011</c:v>
                </c:pt>
                <c:pt idx="26889">
                  <c:v>172.93600000000001</c:v>
                </c:pt>
                <c:pt idx="26890">
                  <c:v>171.995</c:v>
                </c:pt>
                <c:pt idx="26891">
                  <c:v>171.059</c:v>
                </c:pt>
                <c:pt idx="26892">
                  <c:v>170.12700000000001</c:v>
                </c:pt>
                <c:pt idx="26893">
                  <c:v>169.20099999999999</c:v>
                </c:pt>
                <c:pt idx="26894">
                  <c:v>168.27899999999997</c:v>
                </c:pt>
                <c:pt idx="26895">
                  <c:v>167.36200000000011</c:v>
                </c:pt>
                <c:pt idx="26896">
                  <c:v>166.45100000000011</c:v>
                </c:pt>
                <c:pt idx="26897">
                  <c:v>165.54499999999999</c:v>
                </c:pt>
                <c:pt idx="26898">
                  <c:v>164.64499999999998</c:v>
                </c:pt>
                <c:pt idx="26899">
                  <c:v>163.75</c:v>
                </c:pt>
                <c:pt idx="26900">
                  <c:v>162.86200000000011</c:v>
                </c:pt>
                <c:pt idx="26901">
                  <c:v>161.97900000000001</c:v>
                </c:pt>
                <c:pt idx="26902">
                  <c:v>161.10300000000001</c:v>
                </c:pt>
                <c:pt idx="26903">
                  <c:v>160.23399999999998</c:v>
                </c:pt>
                <c:pt idx="26904">
                  <c:v>159.37100000000001</c:v>
                </c:pt>
                <c:pt idx="26905">
                  <c:v>158.51399999999998</c:v>
                </c:pt>
                <c:pt idx="26906">
                  <c:v>157.66499999999999</c:v>
                </c:pt>
                <c:pt idx="26907">
                  <c:v>156.82300000000001</c:v>
                </c:pt>
                <c:pt idx="26908">
                  <c:v>155.98800000000011</c:v>
                </c:pt>
                <c:pt idx="26909">
                  <c:v>155.16</c:v>
                </c:pt>
                <c:pt idx="26910">
                  <c:v>154.34</c:v>
                </c:pt>
                <c:pt idx="26911">
                  <c:v>153.52700000000004</c:v>
                </c:pt>
                <c:pt idx="26912">
                  <c:v>152.72300000000001</c:v>
                </c:pt>
                <c:pt idx="26913">
                  <c:v>151.92600000000004</c:v>
                </c:pt>
                <c:pt idx="26914">
                  <c:v>151.13800000000001</c:v>
                </c:pt>
                <c:pt idx="26915">
                  <c:v>150.35800000000012</c:v>
                </c:pt>
                <c:pt idx="26916">
                  <c:v>149.58600000000001</c:v>
                </c:pt>
                <c:pt idx="26917">
                  <c:v>148.82300000000001</c:v>
                </c:pt>
                <c:pt idx="26918">
                  <c:v>148.06800000000001</c:v>
                </c:pt>
                <c:pt idx="26919">
                  <c:v>147.32300000000001</c:v>
                </c:pt>
                <c:pt idx="26920">
                  <c:v>146.58600000000001</c:v>
                </c:pt>
                <c:pt idx="26921">
                  <c:v>145.85900000000001</c:v>
                </c:pt>
                <c:pt idx="26922">
                  <c:v>145.14099999999999</c:v>
                </c:pt>
                <c:pt idx="26923">
                  <c:v>144.43200000000004</c:v>
                </c:pt>
                <c:pt idx="26924">
                  <c:v>143.733</c:v>
                </c:pt>
                <c:pt idx="26925">
                  <c:v>143.04300000000001</c:v>
                </c:pt>
                <c:pt idx="26926">
                  <c:v>142.363</c:v>
                </c:pt>
                <c:pt idx="26927">
                  <c:v>141.69399999999999</c:v>
                </c:pt>
                <c:pt idx="26928">
                  <c:v>141.03399999999999</c:v>
                </c:pt>
                <c:pt idx="26929">
                  <c:v>140.38400000000001</c:v>
                </c:pt>
                <c:pt idx="26930">
                  <c:v>139.74499999999998</c:v>
                </c:pt>
                <c:pt idx="26931">
                  <c:v>139.11599999999999</c:v>
                </c:pt>
                <c:pt idx="26932">
                  <c:v>138.4980000000001</c:v>
                </c:pt>
                <c:pt idx="26933">
                  <c:v>137.8910000000001</c:v>
                </c:pt>
                <c:pt idx="26934">
                  <c:v>137.29399999999998</c:v>
                </c:pt>
                <c:pt idx="26935">
                  <c:v>136.708</c:v>
                </c:pt>
                <c:pt idx="26936">
                  <c:v>136.13399999999999</c:v>
                </c:pt>
                <c:pt idx="26937">
                  <c:v>135.57</c:v>
                </c:pt>
                <c:pt idx="26938">
                  <c:v>135.018</c:v>
                </c:pt>
                <c:pt idx="26939">
                  <c:v>134.477</c:v>
                </c:pt>
                <c:pt idx="26940">
                  <c:v>133.947</c:v>
                </c:pt>
                <c:pt idx="26941">
                  <c:v>133.429</c:v>
                </c:pt>
                <c:pt idx="26942">
                  <c:v>132.923</c:v>
                </c:pt>
                <c:pt idx="26943">
                  <c:v>132.429</c:v>
                </c:pt>
                <c:pt idx="26944">
                  <c:v>131.946</c:v>
                </c:pt>
                <c:pt idx="26945">
                  <c:v>131.476</c:v>
                </c:pt>
                <c:pt idx="26946">
                  <c:v>131.017</c:v>
                </c:pt>
                <c:pt idx="26947">
                  <c:v>130.571</c:v>
                </c:pt>
                <c:pt idx="26948">
                  <c:v>130.137</c:v>
                </c:pt>
                <c:pt idx="26949">
                  <c:v>129.71499999999995</c:v>
                </c:pt>
                <c:pt idx="26950">
                  <c:v>129.30600000000001</c:v>
                </c:pt>
                <c:pt idx="26951">
                  <c:v>128.90900000000002</c:v>
                </c:pt>
                <c:pt idx="26952">
                  <c:v>128.52500000000001</c:v>
                </c:pt>
                <c:pt idx="26953">
                  <c:v>128.15300000000002</c:v>
                </c:pt>
                <c:pt idx="26954">
                  <c:v>127.79400000000005</c:v>
                </c:pt>
                <c:pt idx="26955">
                  <c:v>127.44800000000002</c:v>
                </c:pt>
                <c:pt idx="26956">
                  <c:v>127.11499999999999</c:v>
                </c:pt>
                <c:pt idx="26957">
                  <c:v>126.795</c:v>
                </c:pt>
                <c:pt idx="26958">
                  <c:v>126.488</c:v>
                </c:pt>
                <c:pt idx="26959">
                  <c:v>126.194</c:v>
                </c:pt>
                <c:pt idx="26960">
                  <c:v>125.91400000000006</c:v>
                </c:pt>
                <c:pt idx="26961">
                  <c:v>125.646</c:v>
                </c:pt>
                <c:pt idx="26962">
                  <c:v>125.392</c:v>
                </c:pt>
                <c:pt idx="26963">
                  <c:v>125.15199999999999</c:v>
                </c:pt>
                <c:pt idx="26964">
                  <c:v>124.92400000000002</c:v>
                </c:pt>
                <c:pt idx="26965">
                  <c:v>124.71000000000002</c:v>
                </c:pt>
                <c:pt idx="26966">
                  <c:v>124.51</c:v>
                </c:pt>
                <c:pt idx="26967">
                  <c:v>124.32299999999998</c:v>
                </c:pt>
                <c:pt idx="26968">
                  <c:v>124.14999999999999</c:v>
                </c:pt>
                <c:pt idx="26969">
                  <c:v>123.99100000000006</c:v>
                </c:pt>
                <c:pt idx="26970">
                  <c:v>123.845</c:v>
                </c:pt>
                <c:pt idx="26971">
                  <c:v>123.71299999999999</c:v>
                </c:pt>
                <c:pt idx="26972">
                  <c:v>123.595</c:v>
                </c:pt>
                <c:pt idx="26973">
                  <c:v>123.49000000000002</c:v>
                </c:pt>
                <c:pt idx="26974">
                  <c:v>123.4</c:v>
                </c:pt>
                <c:pt idx="26975">
                  <c:v>123.32299999999998</c:v>
                </c:pt>
                <c:pt idx="26976">
                  <c:v>123.26100000000002</c:v>
                </c:pt>
                <c:pt idx="26977">
                  <c:v>123.212</c:v>
                </c:pt>
                <c:pt idx="26978">
                  <c:v>123.17700000000001</c:v>
                </c:pt>
                <c:pt idx="26979">
                  <c:v>123.15600000000001</c:v>
                </c:pt>
                <c:pt idx="26980">
                  <c:v>123.149</c:v>
                </c:pt>
                <c:pt idx="26981">
                  <c:v>123.157</c:v>
                </c:pt>
                <c:pt idx="26982">
                  <c:v>123.17799999999998</c:v>
                </c:pt>
                <c:pt idx="26983">
                  <c:v>123.21299999999999</c:v>
                </c:pt>
                <c:pt idx="26984">
                  <c:v>123.262</c:v>
                </c:pt>
                <c:pt idx="26985">
                  <c:v>123.32599999999998</c:v>
                </c:pt>
                <c:pt idx="26986">
                  <c:v>123.40300000000002</c:v>
                </c:pt>
                <c:pt idx="26987">
                  <c:v>123.495</c:v>
                </c:pt>
                <c:pt idx="26988">
                  <c:v>123.601</c:v>
                </c:pt>
                <c:pt idx="26989">
                  <c:v>123.72</c:v>
                </c:pt>
                <c:pt idx="26990">
                  <c:v>123.854</c:v>
                </c:pt>
                <c:pt idx="26991">
                  <c:v>124.002</c:v>
                </c:pt>
                <c:pt idx="26992">
                  <c:v>124.164</c:v>
                </c:pt>
                <c:pt idx="26993">
                  <c:v>124.34</c:v>
                </c:pt>
                <c:pt idx="26994">
                  <c:v>124.53</c:v>
                </c:pt>
                <c:pt idx="26995">
                  <c:v>124.73399999999999</c:v>
                </c:pt>
                <c:pt idx="26996">
                  <c:v>124.952</c:v>
                </c:pt>
                <c:pt idx="26997">
                  <c:v>125.184</c:v>
                </c:pt>
                <c:pt idx="26998">
                  <c:v>125.43</c:v>
                </c:pt>
                <c:pt idx="26999">
                  <c:v>125.68899999999998</c:v>
                </c:pt>
                <c:pt idx="27000">
                  <c:v>125.96299999999999</c:v>
                </c:pt>
                <c:pt idx="27001">
                  <c:v>126.251</c:v>
                </c:pt>
                <c:pt idx="27002">
                  <c:v>126.55200000000001</c:v>
                </c:pt>
                <c:pt idx="27003">
                  <c:v>126.867</c:v>
                </c:pt>
                <c:pt idx="27004">
                  <c:v>127.196</c:v>
                </c:pt>
                <c:pt idx="27005">
                  <c:v>127.539</c:v>
                </c:pt>
                <c:pt idx="27006">
                  <c:v>127.895</c:v>
                </c:pt>
                <c:pt idx="27007">
                  <c:v>128.26499999999999</c:v>
                </c:pt>
                <c:pt idx="27008">
                  <c:v>128.648</c:v>
                </c:pt>
                <c:pt idx="27009">
                  <c:v>129.04499999999999</c:v>
                </c:pt>
                <c:pt idx="27010">
                  <c:v>129.45600000000007</c:v>
                </c:pt>
                <c:pt idx="27011">
                  <c:v>129.87900000000002</c:v>
                </c:pt>
                <c:pt idx="27012">
                  <c:v>130.31700000000001</c:v>
                </c:pt>
                <c:pt idx="27013">
                  <c:v>130.767</c:v>
                </c:pt>
                <c:pt idx="27014">
                  <c:v>131.23099999999999</c:v>
                </c:pt>
                <c:pt idx="27015">
                  <c:v>131.708</c:v>
                </c:pt>
                <c:pt idx="27016">
                  <c:v>132.19800000000001</c:v>
                </c:pt>
                <c:pt idx="27017">
                  <c:v>132.70099999999999</c:v>
                </c:pt>
                <c:pt idx="27018">
                  <c:v>133.21699999999998</c:v>
                </c:pt>
                <c:pt idx="27019">
                  <c:v>133.74699999999999</c:v>
                </c:pt>
                <c:pt idx="27020">
                  <c:v>134.28800000000001</c:v>
                </c:pt>
                <c:pt idx="27021">
                  <c:v>134.84300000000002</c:v>
                </c:pt>
                <c:pt idx="27022">
                  <c:v>135.41</c:v>
                </c:pt>
                <c:pt idx="27023">
                  <c:v>135.99</c:v>
                </c:pt>
                <c:pt idx="27024">
                  <c:v>136.583</c:v>
                </c:pt>
                <c:pt idx="27025">
                  <c:v>137.18800000000007</c:v>
                </c:pt>
                <c:pt idx="27026">
                  <c:v>137.80500000000001</c:v>
                </c:pt>
                <c:pt idx="27027">
                  <c:v>138.434</c:v>
                </c:pt>
                <c:pt idx="27028">
                  <c:v>139.07599999999999</c:v>
                </c:pt>
                <c:pt idx="27029">
                  <c:v>139.72999999999999</c:v>
                </c:pt>
                <c:pt idx="27030">
                  <c:v>140.39600000000004</c:v>
                </c:pt>
                <c:pt idx="27031">
                  <c:v>141.07300000000001</c:v>
                </c:pt>
                <c:pt idx="27032">
                  <c:v>141.76300000000001</c:v>
                </c:pt>
                <c:pt idx="27033">
                  <c:v>142.464</c:v>
                </c:pt>
                <c:pt idx="27034">
                  <c:v>143.17699999999999</c:v>
                </c:pt>
                <c:pt idx="27035">
                  <c:v>143.90100000000001</c:v>
                </c:pt>
                <c:pt idx="27036">
                  <c:v>144.637</c:v>
                </c:pt>
                <c:pt idx="27037">
                  <c:v>145.38400000000001</c:v>
                </c:pt>
                <c:pt idx="27038">
                  <c:v>146.142</c:v>
                </c:pt>
                <c:pt idx="27039">
                  <c:v>146.911</c:v>
                </c:pt>
                <c:pt idx="27040">
                  <c:v>147.691</c:v>
                </c:pt>
                <c:pt idx="27041">
                  <c:v>148.48200000000011</c:v>
                </c:pt>
                <c:pt idx="27042">
                  <c:v>149.28399999999999</c:v>
                </c:pt>
                <c:pt idx="27043">
                  <c:v>150.096</c:v>
                </c:pt>
                <c:pt idx="27044">
                  <c:v>150.91900000000001</c:v>
                </c:pt>
                <c:pt idx="27045">
                  <c:v>151.75200000000001</c:v>
                </c:pt>
                <c:pt idx="27046">
                  <c:v>152.596</c:v>
                </c:pt>
                <c:pt idx="27047">
                  <c:v>153.44900000000001</c:v>
                </c:pt>
                <c:pt idx="27048">
                  <c:v>154.31300000000002</c:v>
                </c:pt>
                <c:pt idx="27049">
                  <c:v>155.18600000000001</c:v>
                </c:pt>
                <c:pt idx="27050">
                  <c:v>156.06900000000002</c:v>
                </c:pt>
                <c:pt idx="27051">
                  <c:v>156.96200000000007</c:v>
                </c:pt>
                <c:pt idx="27052">
                  <c:v>157.86500000000001</c:v>
                </c:pt>
                <c:pt idx="27053">
                  <c:v>158.77599999999998</c:v>
                </c:pt>
                <c:pt idx="27054">
                  <c:v>159.697</c:v>
                </c:pt>
                <c:pt idx="27055">
                  <c:v>160.62700000000001</c:v>
                </c:pt>
                <c:pt idx="27056">
                  <c:v>161.566</c:v>
                </c:pt>
                <c:pt idx="27057">
                  <c:v>162.51399999999998</c:v>
                </c:pt>
                <c:pt idx="27058">
                  <c:v>163.47</c:v>
                </c:pt>
                <c:pt idx="27059">
                  <c:v>164.435</c:v>
                </c:pt>
                <c:pt idx="27060">
                  <c:v>165.40800000000004</c:v>
                </c:pt>
                <c:pt idx="27061">
                  <c:v>166.39000000000001</c:v>
                </c:pt>
                <c:pt idx="27062">
                  <c:v>167.37900000000002</c:v>
                </c:pt>
                <c:pt idx="27063">
                  <c:v>168.37700000000001</c:v>
                </c:pt>
                <c:pt idx="27064">
                  <c:v>169.38200000000012</c:v>
                </c:pt>
                <c:pt idx="27065">
                  <c:v>170.39500000000001</c:v>
                </c:pt>
                <c:pt idx="27066">
                  <c:v>171.416</c:v>
                </c:pt>
                <c:pt idx="27067">
                  <c:v>172.44399999999999</c:v>
                </c:pt>
                <c:pt idx="27068">
                  <c:v>173.47900000000001</c:v>
                </c:pt>
                <c:pt idx="27069">
                  <c:v>174.52100000000004</c:v>
                </c:pt>
                <c:pt idx="27070">
                  <c:v>175.57</c:v>
                </c:pt>
                <c:pt idx="27071">
                  <c:v>176.626</c:v>
                </c:pt>
                <c:pt idx="27072">
                  <c:v>177.68900000000002</c:v>
                </c:pt>
                <c:pt idx="27073">
                  <c:v>178.75800000000001</c:v>
                </c:pt>
                <c:pt idx="27074">
                  <c:v>179.833</c:v>
                </c:pt>
                <c:pt idx="27075">
                  <c:v>180.91399999999999</c:v>
                </c:pt>
                <c:pt idx="27076">
                  <c:v>182.00200000000001</c:v>
                </c:pt>
                <c:pt idx="27077">
                  <c:v>183.095</c:v>
                </c:pt>
                <c:pt idx="27078">
                  <c:v>184.19399999999999</c:v>
                </c:pt>
                <c:pt idx="27079">
                  <c:v>185.298</c:v>
                </c:pt>
                <c:pt idx="27080">
                  <c:v>186.40800000000004</c:v>
                </c:pt>
                <c:pt idx="27081">
                  <c:v>187.523</c:v>
                </c:pt>
                <c:pt idx="27082">
                  <c:v>188.64299999999997</c:v>
                </c:pt>
                <c:pt idx="27083">
                  <c:v>189.767</c:v>
                </c:pt>
                <c:pt idx="27084">
                  <c:v>190.89700000000011</c:v>
                </c:pt>
                <c:pt idx="27085">
                  <c:v>192.03100000000001</c:v>
                </c:pt>
                <c:pt idx="27086">
                  <c:v>193.16900000000001</c:v>
                </c:pt>
                <c:pt idx="27087">
                  <c:v>194.31200000000001</c:v>
                </c:pt>
                <c:pt idx="27088">
                  <c:v>195.459</c:v>
                </c:pt>
                <c:pt idx="27089">
                  <c:v>196.60900000000001</c:v>
                </c:pt>
                <c:pt idx="27090">
                  <c:v>197.76300000000001</c:v>
                </c:pt>
                <c:pt idx="27091">
                  <c:v>198.92100000000011</c:v>
                </c:pt>
                <c:pt idx="27092">
                  <c:v>200.08200000000011</c:v>
                </c:pt>
                <c:pt idx="27093">
                  <c:v>201.24699999999999</c:v>
                </c:pt>
                <c:pt idx="27094">
                  <c:v>202.41399999999999</c:v>
                </c:pt>
                <c:pt idx="27095">
                  <c:v>203.58500000000001</c:v>
                </c:pt>
                <c:pt idx="27096">
                  <c:v>204.75800000000001</c:v>
                </c:pt>
                <c:pt idx="27097">
                  <c:v>205.93300000000002</c:v>
                </c:pt>
                <c:pt idx="27098">
                  <c:v>207.11099999999999</c:v>
                </c:pt>
                <c:pt idx="27099">
                  <c:v>208.292</c:v>
                </c:pt>
                <c:pt idx="27100">
                  <c:v>209.47399999999999</c:v>
                </c:pt>
                <c:pt idx="27101">
                  <c:v>210.65800000000004</c:v>
                </c:pt>
                <c:pt idx="27102">
                  <c:v>211.84399999999999</c:v>
                </c:pt>
                <c:pt idx="27103">
                  <c:v>213.03200000000001</c:v>
                </c:pt>
                <c:pt idx="27104">
                  <c:v>214.221</c:v>
                </c:pt>
                <c:pt idx="27105">
                  <c:v>215.411</c:v>
                </c:pt>
                <c:pt idx="27106">
                  <c:v>216.602</c:v>
                </c:pt>
                <c:pt idx="27107">
                  <c:v>217.79399999999998</c:v>
                </c:pt>
                <c:pt idx="27108">
                  <c:v>218.98700000000011</c:v>
                </c:pt>
                <c:pt idx="27109">
                  <c:v>220.18</c:v>
                </c:pt>
                <c:pt idx="27110">
                  <c:v>221.374</c:v>
                </c:pt>
                <c:pt idx="27111">
                  <c:v>222.56800000000001</c:v>
                </c:pt>
                <c:pt idx="27112">
                  <c:v>223.762</c:v>
                </c:pt>
                <c:pt idx="27113">
                  <c:v>224.95600000000007</c:v>
                </c:pt>
                <c:pt idx="27114">
                  <c:v>226.15</c:v>
                </c:pt>
                <c:pt idx="27115">
                  <c:v>227.34300000000002</c:v>
                </c:pt>
                <c:pt idx="27116">
                  <c:v>228.536</c:v>
                </c:pt>
                <c:pt idx="27117">
                  <c:v>229.72800000000001</c:v>
                </c:pt>
                <c:pt idx="27118">
                  <c:v>230.91900000000001</c:v>
                </c:pt>
                <c:pt idx="27119">
                  <c:v>232.10900000000001</c:v>
                </c:pt>
                <c:pt idx="27120">
                  <c:v>233.298</c:v>
                </c:pt>
                <c:pt idx="27121">
                  <c:v>234.4860000000001</c:v>
                </c:pt>
                <c:pt idx="27122">
                  <c:v>235.672</c:v>
                </c:pt>
                <c:pt idx="27123">
                  <c:v>236.85600000000011</c:v>
                </c:pt>
                <c:pt idx="27124">
                  <c:v>238.03800000000001</c:v>
                </c:pt>
                <c:pt idx="27125">
                  <c:v>239.21799999999999</c:v>
                </c:pt>
                <c:pt idx="27126">
                  <c:v>240.39700000000011</c:v>
                </c:pt>
                <c:pt idx="27127">
                  <c:v>241.572</c:v>
                </c:pt>
                <c:pt idx="27128">
                  <c:v>242.74599999999998</c:v>
                </c:pt>
                <c:pt idx="27129">
                  <c:v>243.917</c:v>
                </c:pt>
                <c:pt idx="27130">
                  <c:v>245.084</c:v>
                </c:pt>
                <c:pt idx="27131">
                  <c:v>246.24899999999997</c:v>
                </c:pt>
                <c:pt idx="27132">
                  <c:v>247.411</c:v>
                </c:pt>
                <c:pt idx="27133">
                  <c:v>248.57</c:v>
                </c:pt>
                <c:pt idx="27134">
                  <c:v>249.72499999999999</c:v>
                </c:pt>
                <c:pt idx="27135">
                  <c:v>250.87700000000001</c:v>
                </c:pt>
                <c:pt idx="27136">
                  <c:v>252.02500000000001</c:v>
                </c:pt>
                <c:pt idx="27137">
                  <c:v>253.16900000000001</c:v>
                </c:pt>
                <c:pt idx="27138">
                  <c:v>254.309</c:v>
                </c:pt>
                <c:pt idx="27139">
                  <c:v>255.44499999999999</c:v>
                </c:pt>
                <c:pt idx="27140">
                  <c:v>256.577</c:v>
                </c:pt>
                <c:pt idx="27141">
                  <c:v>257.70400000000001</c:v>
                </c:pt>
                <c:pt idx="27142">
                  <c:v>258.827</c:v>
                </c:pt>
                <c:pt idx="27143">
                  <c:v>259.94499999999999</c:v>
                </c:pt>
                <c:pt idx="27144">
                  <c:v>261.05799999999999</c:v>
                </c:pt>
                <c:pt idx="27145">
                  <c:v>262.16699999999975</c:v>
                </c:pt>
                <c:pt idx="27146">
                  <c:v>263.27</c:v>
                </c:pt>
                <c:pt idx="27147">
                  <c:v>264.36799999999999</c:v>
                </c:pt>
                <c:pt idx="27148">
                  <c:v>265.45999999999975</c:v>
                </c:pt>
                <c:pt idx="27149">
                  <c:v>266.54700000000008</c:v>
                </c:pt>
                <c:pt idx="27150">
                  <c:v>267.62900000000002</c:v>
                </c:pt>
                <c:pt idx="27151">
                  <c:v>268.70400000000001</c:v>
                </c:pt>
                <c:pt idx="27152">
                  <c:v>269.774</c:v>
                </c:pt>
                <c:pt idx="27153">
                  <c:v>270.83799999999979</c:v>
                </c:pt>
                <c:pt idx="27154">
                  <c:v>271.89499999999975</c:v>
                </c:pt>
                <c:pt idx="27155">
                  <c:v>272.94600000000003</c:v>
                </c:pt>
                <c:pt idx="27156">
                  <c:v>273.99099999999964</c:v>
                </c:pt>
                <c:pt idx="27157">
                  <c:v>275.02999999999975</c:v>
                </c:pt>
                <c:pt idx="27158">
                  <c:v>276.06099999999975</c:v>
                </c:pt>
                <c:pt idx="27159">
                  <c:v>277.08599999999979</c:v>
                </c:pt>
                <c:pt idx="27160">
                  <c:v>278.10399999999993</c:v>
                </c:pt>
                <c:pt idx="27161">
                  <c:v>279.11500000000001</c:v>
                </c:pt>
                <c:pt idx="27162">
                  <c:v>280.11900000000026</c:v>
                </c:pt>
                <c:pt idx="27163">
                  <c:v>281.11599999999999</c:v>
                </c:pt>
                <c:pt idx="27164">
                  <c:v>282.10500000000002</c:v>
                </c:pt>
                <c:pt idx="27165">
                  <c:v>283.08699999999965</c:v>
                </c:pt>
                <c:pt idx="27166">
                  <c:v>284.06099999999975</c:v>
                </c:pt>
                <c:pt idx="27167">
                  <c:v>285.02799999999979</c:v>
                </c:pt>
                <c:pt idx="27168">
                  <c:v>285.98699999999963</c:v>
                </c:pt>
                <c:pt idx="27169">
                  <c:v>286.93799999999965</c:v>
                </c:pt>
                <c:pt idx="27170">
                  <c:v>287.88099999999974</c:v>
                </c:pt>
                <c:pt idx="27171">
                  <c:v>288.81599999999975</c:v>
                </c:pt>
                <c:pt idx="27172">
                  <c:v>289.74299999999999</c:v>
                </c:pt>
                <c:pt idx="27173">
                  <c:v>290.66199999999975</c:v>
                </c:pt>
                <c:pt idx="27174">
                  <c:v>291.572</c:v>
                </c:pt>
                <c:pt idx="27175">
                  <c:v>292.47399999999965</c:v>
                </c:pt>
                <c:pt idx="27176">
                  <c:v>293.36700000000002</c:v>
                </c:pt>
                <c:pt idx="27177">
                  <c:v>294.25099999999975</c:v>
                </c:pt>
                <c:pt idx="27178">
                  <c:v>295.12700000000001</c:v>
                </c:pt>
                <c:pt idx="27179">
                  <c:v>295.99400000000003</c:v>
                </c:pt>
                <c:pt idx="27180">
                  <c:v>296.85300000000001</c:v>
                </c:pt>
                <c:pt idx="27181">
                  <c:v>297.702</c:v>
                </c:pt>
                <c:pt idx="27182">
                  <c:v>298.54199999999975</c:v>
                </c:pt>
                <c:pt idx="27183">
                  <c:v>299.37299999999999</c:v>
                </c:pt>
                <c:pt idx="27184">
                  <c:v>300.19499999999999</c:v>
                </c:pt>
                <c:pt idx="27185">
                  <c:v>301.00700000000001</c:v>
                </c:pt>
                <c:pt idx="27186">
                  <c:v>301.81099999999975</c:v>
                </c:pt>
                <c:pt idx="27187">
                  <c:v>302.60399999999993</c:v>
                </c:pt>
                <c:pt idx="27188">
                  <c:v>303.38799999999975</c:v>
                </c:pt>
                <c:pt idx="27189">
                  <c:v>304.16300000000001</c:v>
                </c:pt>
                <c:pt idx="27190">
                  <c:v>304.92799999999966</c:v>
                </c:pt>
                <c:pt idx="27191">
                  <c:v>305.68400000000008</c:v>
                </c:pt>
                <c:pt idx="27192">
                  <c:v>306.42899999999958</c:v>
                </c:pt>
                <c:pt idx="27193">
                  <c:v>307.16500000000002</c:v>
                </c:pt>
                <c:pt idx="27194">
                  <c:v>307.89099999999979</c:v>
                </c:pt>
                <c:pt idx="27195">
                  <c:v>308.60700000000008</c:v>
                </c:pt>
                <c:pt idx="27196">
                  <c:v>309.31299999999999</c:v>
                </c:pt>
                <c:pt idx="27197">
                  <c:v>310.00900000000001</c:v>
                </c:pt>
                <c:pt idx="27198">
                  <c:v>310.69400000000002</c:v>
                </c:pt>
                <c:pt idx="27199">
                  <c:v>311.37</c:v>
                </c:pt>
                <c:pt idx="27200">
                  <c:v>312.03599999999977</c:v>
                </c:pt>
                <c:pt idx="27201">
                  <c:v>312.69099999999975</c:v>
                </c:pt>
                <c:pt idx="27202">
                  <c:v>313.33599999999979</c:v>
                </c:pt>
                <c:pt idx="27203">
                  <c:v>313.97000000000003</c:v>
                </c:pt>
                <c:pt idx="27204">
                  <c:v>314.59500000000003</c:v>
                </c:pt>
                <c:pt idx="27205">
                  <c:v>315.209</c:v>
                </c:pt>
                <c:pt idx="27206">
                  <c:v>315.81200000000001</c:v>
                </c:pt>
                <c:pt idx="27207">
                  <c:v>316.40499999999975</c:v>
                </c:pt>
                <c:pt idx="27208">
                  <c:v>316.98699999999963</c:v>
                </c:pt>
                <c:pt idx="27209">
                  <c:v>317.55900000000008</c:v>
                </c:pt>
                <c:pt idx="27210">
                  <c:v>318.12</c:v>
                </c:pt>
                <c:pt idx="27211">
                  <c:v>318.67099999999999</c:v>
                </c:pt>
                <c:pt idx="27212">
                  <c:v>319.21099999999979</c:v>
                </c:pt>
                <c:pt idx="27213">
                  <c:v>319.74099999999999</c:v>
                </c:pt>
                <c:pt idx="27214">
                  <c:v>320.26</c:v>
                </c:pt>
                <c:pt idx="27215">
                  <c:v>320.76799999999974</c:v>
                </c:pt>
                <c:pt idx="27216">
                  <c:v>321.26499999999999</c:v>
                </c:pt>
                <c:pt idx="27217">
                  <c:v>321.75200000000001</c:v>
                </c:pt>
                <c:pt idx="27218">
                  <c:v>322.22799999999978</c:v>
                </c:pt>
                <c:pt idx="27219">
                  <c:v>322.69299999999993</c:v>
                </c:pt>
                <c:pt idx="27220">
                  <c:v>323.14800000000002</c:v>
                </c:pt>
                <c:pt idx="27221">
                  <c:v>323.59099999999978</c:v>
                </c:pt>
                <c:pt idx="27222">
                  <c:v>324.024</c:v>
                </c:pt>
                <c:pt idx="27223">
                  <c:v>324.447</c:v>
                </c:pt>
                <c:pt idx="27224">
                  <c:v>324.858</c:v>
                </c:pt>
                <c:pt idx="27225">
                  <c:v>325.25900000000001</c:v>
                </c:pt>
                <c:pt idx="27226">
                  <c:v>325.64800000000002</c:v>
                </c:pt>
                <c:pt idx="27227">
                  <c:v>326.02799999999979</c:v>
                </c:pt>
                <c:pt idx="27228">
                  <c:v>326.39599999999979</c:v>
                </c:pt>
                <c:pt idx="27229">
                  <c:v>326.75299999999999</c:v>
                </c:pt>
                <c:pt idx="27230">
                  <c:v>327.10000000000002</c:v>
                </c:pt>
                <c:pt idx="27231">
                  <c:v>327.43599999999958</c:v>
                </c:pt>
                <c:pt idx="27232">
                  <c:v>327.762</c:v>
                </c:pt>
                <c:pt idx="27233">
                  <c:v>328.07599999999979</c:v>
                </c:pt>
                <c:pt idx="27234">
                  <c:v>328.38</c:v>
                </c:pt>
                <c:pt idx="27235">
                  <c:v>328.673</c:v>
                </c:pt>
                <c:pt idx="27236">
                  <c:v>328.95599999999979</c:v>
                </c:pt>
                <c:pt idx="27237">
                  <c:v>329.22799999999978</c:v>
                </c:pt>
                <c:pt idx="27238">
                  <c:v>329.48899999999958</c:v>
                </c:pt>
                <c:pt idx="27239">
                  <c:v>329.74</c:v>
                </c:pt>
                <c:pt idx="27240">
                  <c:v>329.97999999999979</c:v>
                </c:pt>
                <c:pt idx="27241">
                  <c:v>330.209</c:v>
                </c:pt>
                <c:pt idx="27242">
                  <c:v>330.42799999999966</c:v>
                </c:pt>
                <c:pt idx="27243">
                  <c:v>330.637</c:v>
                </c:pt>
                <c:pt idx="27244">
                  <c:v>330.83499999999975</c:v>
                </c:pt>
                <c:pt idx="27245">
                  <c:v>331.02199999999965</c:v>
                </c:pt>
                <c:pt idx="27246">
                  <c:v>331.19900000000001</c:v>
                </c:pt>
                <c:pt idx="27247">
                  <c:v>331.36599999999999</c:v>
                </c:pt>
                <c:pt idx="27248">
                  <c:v>331.5229999999998</c:v>
                </c:pt>
                <c:pt idx="27249">
                  <c:v>331.66899999999993</c:v>
                </c:pt>
                <c:pt idx="27250">
                  <c:v>331.80500000000001</c:v>
                </c:pt>
                <c:pt idx="27251">
                  <c:v>331.93099999999959</c:v>
                </c:pt>
                <c:pt idx="27252">
                  <c:v>332.04599999999999</c:v>
                </c:pt>
                <c:pt idx="27253">
                  <c:v>332.15199999999999</c:v>
                </c:pt>
                <c:pt idx="27254">
                  <c:v>332.24700000000001</c:v>
                </c:pt>
                <c:pt idx="27255">
                  <c:v>332.33199999999965</c:v>
                </c:pt>
                <c:pt idx="27256">
                  <c:v>332.40799999999979</c:v>
                </c:pt>
                <c:pt idx="27257">
                  <c:v>332.47299999999979</c:v>
                </c:pt>
                <c:pt idx="27258">
                  <c:v>332.529</c:v>
                </c:pt>
                <c:pt idx="27259">
                  <c:v>332.57499999999999</c:v>
                </c:pt>
                <c:pt idx="27260">
                  <c:v>332.61099999999999</c:v>
                </c:pt>
                <c:pt idx="27261">
                  <c:v>332.637</c:v>
                </c:pt>
                <c:pt idx="27262">
                  <c:v>332.65400000000022</c:v>
                </c:pt>
                <c:pt idx="27263">
                  <c:v>332.661</c:v>
                </c:pt>
                <c:pt idx="27264">
                  <c:v>332.65800000000002</c:v>
                </c:pt>
                <c:pt idx="27265">
                  <c:v>332.64600000000002</c:v>
                </c:pt>
                <c:pt idx="27266">
                  <c:v>332.625</c:v>
                </c:pt>
                <c:pt idx="27267">
                  <c:v>332.59399999999965</c:v>
                </c:pt>
                <c:pt idx="27268">
                  <c:v>332.55399999999975</c:v>
                </c:pt>
                <c:pt idx="27269">
                  <c:v>332.505</c:v>
                </c:pt>
                <c:pt idx="27270">
                  <c:v>332.447</c:v>
                </c:pt>
                <c:pt idx="27271">
                  <c:v>332.37900000000002</c:v>
                </c:pt>
                <c:pt idx="27272">
                  <c:v>332.303</c:v>
                </c:pt>
                <c:pt idx="27273">
                  <c:v>332.21799999999979</c:v>
                </c:pt>
                <c:pt idx="27274">
                  <c:v>332.12400000000002</c:v>
                </c:pt>
                <c:pt idx="27275">
                  <c:v>332.02099999999979</c:v>
                </c:pt>
                <c:pt idx="27276">
                  <c:v>331.90899999999965</c:v>
                </c:pt>
                <c:pt idx="27277">
                  <c:v>331.78899999999965</c:v>
                </c:pt>
                <c:pt idx="27278">
                  <c:v>331.66</c:v>
                </c:pt>
                <c:pt idx="27279">
                  <c:v>331.52199999999965</c:v>
                </c:pt>
                <c:pt idx="27280">
                  <c:v>331.37599999999975</c:v>
                </c:pt>
                <c:pt idx="27281">
                  <c:v>331.22199999999958</c:v>
                </c:pt>
                <c:pt idx="27282">
                  <c:v>331.06</c:v>
                </c:pt>
                <c:pt idx="27283">
                  <c:v>330.88900000000001</c:v>
                </c:pt>
                <c:pt idx="27284">
                  <c:v>330.71099999999979</c:v>
                </c:pt>
                <c:pt idx="27285">
                  <c:v>330.524</c:v>
                </c:pt>
                <c:pt idx="27286">
                  <c:v>330.32900000000001</c:v>
                </c:pt>
                <c:pt idx="27287">
                  <c:v>330.12700000000001</c:v>
                </c:pt>
                <c:pt idx="27288">
                  <c:v>329.91699999999958</c:v>
                </c:pt>
                <c:pt idx="27289">
                  <c:v>329.69900000000001</c:v>
                </c:pt>
                <c:pt idx="27290">
                  <c:v>329.47299999999979</c:v>
                </c:pt>
                <c:pt idx="27291">
                  <c:v>329.24</c:v>
                </c:pt>
                <c:pt idx="27292">
                  <c:v>329</c:v>
                </c:pt>
                <c:pt idx="27293">
                  <c:v>328.75200000000001</c:v>
                </c:pt>
                <c:pt idx="27294">
                  <c:v>328.49699999999962</c:v>
                </c:pt>
                <c:pt idx="27295">
                  <c:v>328.23499999999979</c:v>
                </c:pt>
                <c:pt idx="27296">
                  <c:v>327.96599999999978</c:v>
                </c:pt>
                <c:pt idx="27297">
                  <c:v>327.69</c:v>
                </c:pt>
                <c:pt idx="27298">
                  <c:v>327.40699999999958</c:v>
                </c:pt>
                <c:pt idx="27299">
                  <c:v>327.11700000000002</c:v>
                </c:pt>
                <c:pt idx="27300">
                  <c:v>326.82100000000003</c:v>
                </c:pt>
                <c:pt idx="27301">
                  <c:v>326.51799999999974</c:v>
                </c:pt>
                <c:pt idx="27302">
                  <c:v>326.20800000000003</c:v>
                </c:pt>
                <c:pt idx="27303">
                  <c:v>325.892</c:v>
                </c:pt>
                <c:pt idx="27304">
                  <c:v>325.57</c:v>
                </c:pt>
                <c:pt idx="27305">
                  <c:v>325.24200000000002</c:v>
                </c:pt>
                <c:pt idx="27306">
                  <c:v>324.90699999999958</c:v>
                </c:pt>
                <c:pt idx="27307">
                  <c:v>324.56700000000001</c:v>
                </c:pt>
                <c:pt idx="27308">
                  <c:v>324.22000000000003</c:v>
                </c:pt>
                <c:pt idx="27309">
                  <c:v>323.86799999999999</c:v>
                </c:pt>
                <c:pt idx="27310">
                  <c:v>323.51</c:v>
                </c:pt>
                <c:pt idx="27311">
                  <c:v>323.14600000000002</c:v>
                </c:pt>
                <c:pt idx="27312">
                  <c:v>322.77699999999965</c:v>
                </c:pt>
                <c:pt idx="27313">
                  <c:v>322.40199999999965</c:v>
                </c:pt>
                <c:pt idx="27314">
                  <c:v>322.02199999999965</c:v>
                </c:pt>
                <c:pt idx="27315">
                  <c:v>321.637</c:v>
                </c:pt>
                <c:pt idx="27316">
                  <c:v>321.24599999999975</c:v>
                </c:pt>
                <c:pt idx="27317">
                  <c:v>320.851</c:v>
                </c:pt>
                <c:pt idx="27318">
                  <c:v>320.45</c:v>
                </c:pt>
                <c:pt idx="27319">
                  <c:v>320.04500000000002</c:v>
                </c:pt>
                <c:pt idx="27320">
                  <c:v>319.63499999999999</c:v>
                </c:pt>
                <c:pt idx="27321">
                  <c:v>319.22000000000003</c:v>
                </c:pt>
                <c:pt idx="27322">
                  <c:v>318.80099999999999</c:v>
                </c:pt>
                <c:pt idx="27323">
                  <c:v>318.37700000000001</c:v>
                </c:pt>
                <c:pt idx="27324">
                  <c:v>317.94900000000001</c:v>
                </c:pt>
                <c:pt idx="27325">
                  <c:v>317.517</c:v>
                </c:pt>
                <c:pt idx="27326">
                  <c:v>317.08</c:v>
                </c:pt>
                <c:pt idx="27327">
                  <c:v>316.64000000000021</c:v>
                </c:pt>
                <c:pt idx="27328">
                  <c:v>316.19499999999999</c:v>
                </c:pt>
                <c:pt idx="27329">
                  <c:v>315.74700000000001</c:v>
                </c:pt>
                <c:pt idx="27330">
                  <c:v>315.29499999999979</c:v>
                </c:pt>
                <c:pt idx="27331">
                  <c:v>314.839</c:v>
                </c:pt>
                <c:pt idx="27332">
                  <c:v>314.38</c:v>
                </c:pt>
                <c:pt idx="27333">
                  <c:v>313.91699999999958</c:v>
                </c:pt>
                <c:pt idx="27334">
                  <c:v>313.45099999999979</c:v>
                </c:pt>
                <c:pt idx="27335">
                  <c:v>312.98099999999965</c:v>
                </c:pt>
                <c:pt idx="27336">
                  <c:v>312.50900000000001</c:v>
                </c:pt>
                <c:pt idx="27337">
                  <c:v>312.03299999999979</c:v>
                </c:pt>
                <c:pt idx="27338">
                  <c:v>311.55399999999975</c:v>
                </c:pt>
                <c:pt idx="27339">
                  <c:v>311.07299999999975</c:v>
                </c:pt>
                <c:pt idx="27340">
                  <c:v>310.58799999999979</c:v>
                </c:pt>
                <c:pt idx="27341">
                  <c:v>310.101</c:v>
                </c:pt>
                <c:pt idx="27342">
                  <c:v>309.61200000000002</c:v>
                </c:pt>
                <c:pt idx="27343">
                  <c:v>309.12</c:v>
                </c:pt>
                <c:pt idx="27344">
                  <c:v>308.625</c:v>
                </c:pt>
                <c:pt idx="27345">
                  <c:v>308.12799999999999</c:v>
                </c:pt>
                <c:pt idx="27346">
                  <c:v>307.62900000000002</c:v>
                </c:pt>
                <c:pt idx="27347">
                  <c:v>307.12799999999999</c:v>
                </c:pt>
                <c:pt idx="27348">
                  <c:v>306.625</c:v>
                </c:pt>
                <c:pt idx="27349">
                  <c:v>306.12</c:v>
                </c:pt>
                <c:pt idx="27350">
                  <c:v>305.613</c:v>
                </c:pt>
                <c:pt idx="27351">
                  <c:v>305.10399999999993</c:v>
                </c:pt>
                <c:pt idx="27352">
                  <c:v>304.59299999999979</c:v>
                </c:pt>
                <c:pt idx="27353">
                  <c:v>304.08099999999979</c:v>
                </c:pt>
                <c:pt idx="27354">
                  <c:v>303.56799999999993</c:v>
                </c:pt>
                <c:pt idx="27355">
                  <c:v>303.053</c:v>
                </c:pt>
                <c:pt idx="27356">
                  <c:v>302.53699999999958</c:v>
                </c:pt>
                <c:pt idx="27357">
                  <c:v>302.02</c:v>
                </c:pt>
                <c:pt idx="27358">
                  <c:v>301.50099999999975</c:v>
                </c:pt>
                <c:pt idx="27359">
                  <c:v>300.98200000000003</c:v>
                </c:pt>
                <c:pt idx="27360">
                  <c:v>300.46199999999965</c:v>
                </c:pt>
                <c:pt idx="27361">
                  <c:v>299.94</c:v>
                </c:pt>
                <c:pt idx="27362">
                  <c:v>299.41799999999978</c:v>
                </c:pt>
                <c:pt idx="27363">
                  <c:v>298.89599999999979</c:v>
                </c:pt>
                <c:pt idx="27364">
                  <c:v>298.37200000000001</c:v>
                </c:pt>
                <c:pt idx="27365">
                  <c:v>297.84899999999999</c:v>
                </c:pt>
                <c:pt idx="27366">
                  <c:v>297.32400000000001</c:v>
                </c:pt>
                <c:pt idx="27367">
                  <c:v>296.8</c:v>
                </c:pt>
                <c:pt idx="27368">
                  <c:v>296.27499999999975</c:v>
                </c:pt>
                <c:pt idx="27369">
                  <c:v>295.75</c:v>
                </c:pt>
                <c:pt idx="27370">
                  <c:v>295.2249999999998</c:v>
                </c:pt>
                <c:pt idx="27371">
                  <c:v>294.69900000000001</c:v>
                </c:pt>
                <c:pt idx="27372">
                  <c:v>294.17399999999975</c:v>
                </c:pt>
                <c:pt idx="27373">
                  <c:v>293.64900000000023</c:v>
                </c:pt>
                <c:pt idx="27374">
                  <c:v>293.12400000000002</c:v>
                </c:pt>
                <c:pt idx="27375">
                  <c:v>292.60000000000002</c:v>
                </c:pt>
                <c:pt idx="27376">
                  <c:v>292.07599999999979</c:v>
                </c:pt>
                <c:pt idx="27377">
                  <c:v>291.55200000000002</c:v>
                </c:pt>
                <c:pt idx="27378">
                  <c:v>291.029</c:v>
                </c:pt>
                <c:pt idx="27379">
                  <c:v>290.50599999999974</c:v>
                </c:pt>
                <c:pt idx="27380">
                  <c:v>289.98399999999958</c:v>
                </c:pt>
                <c:pt idx="27381">
                  <c:v>289.46299999999979</c:v>
                </c:pt>
                <c:pt idx="27382">
                  <c:v>288.94200000000001</c:v>
                </c:pt>
                <c:pt idx="27383">
                  <c:v>288.42299999999977</c:v>
                </c:pt>
                <c:pt idx="27384">
                  <c:v>287.904</c:v>
                </c:pt>
                <c:pt idx="27385">
                  <c:v>287.3859999999998</c:v>
                </c:pt>
                <c:pt idx="27386">
                  <c:v>286.87</c:v>
                </c:pt>
                <c:pt idx="27387">
                  <c:v>286.35399999999993</c:v>
                </c:pt>
                <c:pt idx="27388">
                  <c:v>285.83999999999975</c:v>
                </c:pt>
                <c:pt idx="27389">
                  <c:v>285.32599999999979</c:v>
                </c:pt>
                <c:pt idx="27390">
                  <c:v>284.815</c:v>
                </c:pt>
                <c:pt idx="27391">
                  <c:v>284.30399999999975</c:v>
                </c:pt>
                <c:pt idx="27392">
                  <c:v>283.79499999999979</c:v>
                </c:pt>
                <c:pt idx="27393">
                  <c:v>283.28799999999978</c:v>
                </c:pt>
                <c:pt idx="27394">
                  <c:v>282.78199999999958</c:v>
                </c:pt>
                <c:pt idx="27395">
                  <c:v>282.27699999999965</c:v>
                </c:pt>
                <c:pt idx="27396">
                  <c:v>281.77499999999975</c:v>
                </c:pt>
                <c:pt idx="27397">
                  <c:v>281.274</c:v>
                </c:pt>
                <c:pt idx="27398">
                  <c:v>280.77499999999975</c:v>
                </c:pt>
                <c:pt idx="27399">
                  <c:v>280.27699999999965</c:v>
                </c:pt>
                <c:pt idx="27400">
                  <c:v>279.78199999999958</c:v>
                </c:pt>
                <c:pt idx="27401">
                  <c:v>279.28799999999978</c:v>
                </c:pt>
                <c:pt idx="27402">
                  <c:v>278.79700000000003</c:v>
                </c:pt>
                <c:pt idx="27403">
                  <c:v>278.30799999999999</c:v>
                </c:pt>
                <c:pt idx="27404">
                  <c:v>277.82</c:v>
                </c:pt>
                <c:pt idx="27405">
                  <c:v>277.33499999999975</c:v>
                </c:pt>
                <c:pt idx="27406">
                  <c:v>276.85199999999975</c:v>
                </c:pt>
                <c:pt idx="27407">
                  <c:v>276.37099999999975</c:v>
                </c:pt>
                <c:pt idx="27408">
                  <c:v>275.892</c:v>
                </c:pt>
                <c:pt idx="27409">
                  <c:v>275.41599999999966</c:v>
                </c:pt>
                <c:pt idx="27410">
                  <c:v>274.94200000000001</c:v>
                </c:pt>
                <c:pt idx="27411">
                  <c:v>274.47099999999978</c:v>
                </c:pt>
                <c:pt idx="27412">
                  <c:v>274.00200000000001</c:v>
                </c:pt>
                <c:pt idx="27413">
                  <c:v>273.53500000000003</c:v>
                </c:pt>
                <c:pt idx="27414">
                  <c:v>273.07100000000003</c:v>
                </c:pt>
                <c:pt idx="27415">
                  <c:v>272.60899999999975</c:v>
                </c:pt>
                <c:pt idx="27416">
                  <c:v>272.14999999999998</c:v>
                </c:pt>
                <c:pt idx="27417">
                  <c:v>271.69400000000002</c:v>
                </c:pt>
                <c:pt idx="27418">
                  <c:v>271.24</c:v>
                </c:pt>
                <c:pt idx="27419">
                  <c:v>270.78899999999965</c:v>
                </c:pt>
                <c:pt idx="27420">
                  <c:v>270.34100000000001</c:v>
                </c:pt>
                <c:pt idx="27421">
                  <c:v>269.89599999999979</c:v>
                </c:pt>
                <c:pt idx="27422">
                  <c:v>269.45299999999975</c:v>
                </c:pt>
                <c:pt idx="27423">
                  <c:v>269.01299999999975</c:v>
                </c:pt>
                <c:pt idx="27424">
                  <c:v>268.57599999999979</c:v>
                </c:pt>
                <c:pt idx="27425">
                  <c:v>268.14100000000002</c:v>
                </c:pt>
                <c:pt idx="27426">
                  <c:v>267.70999999999975</c:v>
                </c:pt>
                <c:pt idx="27427">
                  <c:v>267.28199999999958</c:v>
                </c:pt>
                <c:pt idx="27428">
                  <c:v>266.85599999999999</c:v>
                </c:pt>
                <c:pt idx="27429">
                  <c:v>266.43400000000003</c:v>
                </c:pt>
                <c:pt idx="27430">
                  <c:v>266.01400000000001</c:v>
                </c:pt>
                <c:pt idx="27431">
                  <c:v>265.59699999999958</c:v>
                </c:pt>
                <c:pt idx="27432">
                  <c:v>265.18400000000008</c:v>
                </c:pt>
                <c:pt idx="27433">
                  <c:v>264.7729999999998</c:v>
                </c:pt>
                <c:pt idx="27434">
                  <c:v>264.36599999999999</c:v>
                </c:pt>
                <c:pt idx="27435">
                  <c:v>263.96099999999979</c:v>
                </c:pt>
                <c:pt idx="27436">
                  <c:v>263.56</c:v>
                </c:pt>
                <c:pt idx="27437">
                  <c:v>263.16199999999975</c:v>
                </c:pt>
                <c:pt idx="27438">
                  <c:v>262.76599999999979</c:v>
                </c:pt>
                <c:pt idx="27439">
                  <c:v>262.37400000000002</c:v>
                </c:pt>
                <c:pt idx="27440">
                  <c:v>261.98599999999965</c:v>
                </c:pt>
                <c:pt idx="27441">
                  <c:v>261.60000000000002</c:v>
                </c:pt>
                <c:pt idx="27442">
                  <c:v>261.21699999999959</c:v>
                </c:pt>
                <c:pt idx="27443">
                  <c:v>260.83799999999979</c:v>
                </c:pt>
                <c:pt idx="27444">
                  <c:v>260.46099999999979</c:v>
                </c:pt>
                <c:pt idx="27445">
                  <c:v>260.08799999999979</c:v>
                </c:pt>
                <c:pt idx="27446">
                  <c:v>259.71799999999979</c:v>
                </c:pt>
                <c:pt idx="27447">
                  <c:v>259.35199999999975</c:v>
                </c:pt>
                <c:pt idx="27448">
                  <c:v>258.98799999999977</c:v>
                </c:pt>
                <c:pt idx="27449">
                  <c:v>258.62799999999999</c:v>
                </c:pt>
                <c:pt idx="27450">
                  <c:v>258.27</c:v>
                </c:pt>
                <c:pt idx="27451">
                  <c:v>257.91599999999966</c:v>
                </c:pt>
                <c:pt idx="27452">
                  <c:v>257.565</c:v>
                </c:pt>
                <c:pt idx="27453">
                  <c:v>257.21799999999979</c:v>
                </c:pt>
                <c:pt idx="27454">
                  <c:v>256.87299999999999</c:v>
                </c:pt>
                <c:pt idx="27455">
                  <c:v>256.53199999999958</c:v>
                </c:pt>
                <c:pt idx="27456">
                  <c:v>256.19400000000002</c:v>
                </c:pt>
                <c:pt idx="27457">
                  <c:v>255.85900000000001</c:v>
                </c:pt>
                <c:pt idx="27458">
                  <c:v>255.52700000000004</c:v>
                </c:pt>
                <c:pt idx="27459">
                  <c:v>255.19900000000001</c:v>
                </c:pt>
                <c:pt idx="27460">
                  <c:v>254.87300000000002</c:v>
                </c:pt>
                <c:pt idx="27461">
                  <c:v>254.55100000000004</c:v>
                </c:pt>
                <c:pt idx="27462">
                  <c:v>254.232</c:v>
                </c:pt>
                <c:pt idx="27463">
                  <c:v>253.916</c:v>
                </c:pt>
                <c:pt idx="27464">
                  <c:v>253.60300000000001</c:v>
                </c:pt>
                <c:pt idx="27465">
                  <c:v>253.29300000000001</c:v>
                </c:pt>
                <c:pt idx="27466">
                  <c:v>252.9860000000001</c:v>
                </c:pt>
                <c:pt idx="27467">
                  <c:v>252.68200000000004</c:v>
                </c:pt>
                <c:pt idx="27468">
                  <c:v>252.38200000000012</c:v>
                </c:pt>
                <c:pt idx="27469">
                  <c:v>252.084</c:v>
                </c:pt>
                <c:pt idx="27470">
                  <c:v>251.78900000000002</c:v>
                </c:pt>
                <c:pt idx="27471">
                  <c:v>251.4980000000001</c:v>
                </c:pt>
                <c:pt idx="27472">
                  <c:v>251.20899999999997</c:v>
                </c:pt>
                <c:pt idx="27473">
                  <c:v>250.92400000000001</c:v>
                </c:pt>
                <c:pt idx="27474">
                  <c:v>250.64099999999999</c:v>
                </c:pt>
                <c:pt idx="27475">
                  <c:v>250.3610000000001</c:v>
                </c:pt>
                <c:pt idx="27476">
                  <c:v>250.08500000000001</c:v>
                </c:pt>
                <c:pt idx="27477">
                  <c:v>249.81100000000001</c:v>
                </c:pt>
                <c:pt idx="27478">
                  <c:v>249.54</c:v>
                </c:pt>
                <c:pt idx="27479">
                  <c:v>249.27199999999999</c:v>
                </c:pt>
                <c:pt idx="27480">
                  <c:v>249.006</c:v>
                </c:pt>
                <c:pt idx="27481">
                  <c:v>248.74399999999989</c:v>
                </c:pt>
                <c:pt idx="27482">
                  <c:v>248.48400000000001</c:v>
                </c:pt>
                <c:pt idx="27483">
                  <c:v>248.227</c:v>
                </c:pt>
                <c:pt idx="27484">
                  <c:v>247.97300000000001</c:v>
                </c:pt>
                <c:pt idx="27485">
                  <c:v>247.721</c:v>
                </c:pt>
                <c:pt idx="27486">
                  <c:v>247.47300000000001</c:v>
                </c:pt>
                <c:pt idx="27487">
                  <c:v>247.226</c:v>
                </c:pt>
                <c:pt idx="27488">
                  <c:v>246.983</c:v>
                </c:pt>
                <c:pt idx="27489">
                  <c:v>246.74199999999999</c:v>
                </c:pt>
                <c:pt idx="27490">
                  <c:v>246.50399999999999</c:v>
                </c:pt>
                <c:pt idx="27491">
                  <c:v>246.268</c:v>
                </c:pt>
                <c:pt idx="27492">
                  <c:v>246.035</c:v>
                </c:pt>
                <c:pt idx="27493">
                  <c:v>245.804</c:v>
                </c:pt>
                <c:pt idx="27494">
                  <c:v>245.57599999999999</c:v>
                </c:pt>
                <c:pt idx="27495">
                  <c:v>245.35000000000011</c:v>
                </c:pt>
                <c:pt idx="27496">
                  <c:v>245.126</c:v>
                </c:pt>
                <c:pt idx="27497">
                  <c:v>244.905</c:v>
                </c:pt>
                <c:pt idx="27498">
                  <c:v>244.68600000000001</c:v>
                </c:pt>
                <c:pt idx="27499">
                  <c:v>244.47</c:v>
                </c:pt>
                <c:pt idx="27500">
                  <c:v>244.255</c:v>
                </c:pt>
                <c:pt idx="27501">
                  <c:v>244.04300000000001</c:v>
                </c:pt>
                <c:pt idx="27502">
                  <c:v>243.834</c:v>
                </c:pt>
                <c:pt idx="27503">
                  <c:v>243.626</c:v>
                </c:pt>
                <c:pt idx="27504">
                  <c:v>243.42000000000004</c:v>
                </c:pt>
                <c:pt idx="27505">
                  <c:v>243.21699999999998</c:v>
                </c:pt>
                <c:pt idx="27506">
                  <c:v>243.01499999999999</c:v>
                </c:pt>
                <c:pt idx="27507">
                  <c:v>242.816</c:v>
                </c:pt>
                <c:pt idx="27508">
                  <c:v>242.61899999999997</c:v>
                </c:pt>
                <c:pt idx="27509">
                  <c:v>242.423</c:v>
                </c:pt>
                <c:pt idx="27510">
                  <c:v>242.23</c:v>
                </c:pt>
                <c:pt idx="27511">
                  <c:v>242.03800000000001</c:v>
                </c:pt>
                <c:pt idx="27512">
                  <c:v>241.84800000000001</c:v>
                </c:pt>
                <c:pt idx="27513">
                  <c:v>241.66</c:v>
                </c:pt>
                <c:pt idx="27514">
                  <c:v>241.47399999999999</c:v>
                </c:pt>
                <c:pt idx="27515">
                  <c:v>241.29</c:v>
                </c:pt>
                <c:pt idx="27516">
                  <c:v>241.107</c:v>
                </c:pt>
                <c:pt idx="27517">
                  <c:v>240.92600000000004</c:v>
                </c:pt>
                <c:pt idx="27518">
                  <c:v>240.74599999999998</c:v>
                </c:pt>
                <c:pt idx="27519">
                  <c:v>240.56800000000001</c:v>
                </c:pt>
                <c:pt idx="27520">
                  <c:v>240.39200000000011</c:v>
                </c:pt>
                <c:pt idx="27521">
                  <c:v>240.21699999999998</c:v>
                </c:pt>
                <c:pt idx="27522">
                  <c:v>240.04399999999998</c:v>
                </c:pt>
                <c:pt idx="27523">
                  <c:v>239.87200000000001</c:v>
                </c:pt>
                <c:pt idx="27524">
                  <c:v>239.70099999999999</c:v>
                </c:pt>
                <c:pt idx="27525">
                  <c:v>239.53200000000001</c:v>
                </c:pt>
                <c:pt idx="27526">
                  <c:v>239.364</c:v>
                </c:pt>
                <c:pt idx="27527">
                  <c:v>239.197</c:v>
                </c:pt>
                <c:pt idx="27528">
                  <c:v>239.03200000000001</c:v>
                </c:pt>
                <c:pt idx="27529">
                  <c:v>238.86800000000011</c:v>
                </c:pt>
                <c:pt idx="27530">
                  <c:v>238.70499999999998</c:v>
                </c:pt>
                <c:pt idx="27531">
                  <c:v>238.54300000000001</c:v>
                </c:pt>
                <c:pt idx="27532">
                  <c:v>238.38200000000012</c:v>
                </c:pt>
                <c:pt idx="27533">
                  <c:v>238.22200000000001</c:v>
                </c:pt>
                <c:pt idx="27534">
                  <c:v>238.06300000000002</c:v>
                </c:pt>
                <c:pt idx="27535">
                  <c:v>237.905</c:v>
                </c:pt>
                <c:pt idx="27536">
                  <c:v>237.74799999999999</c:v>
                </c:pt>
                <c:pt idx="27537">
                  <c:v>237.59200000000001</c:v>
                </c:pt>
                <c:pt idx="27538">
                  <c:v>237.43700000000001</c:v>
                </c:pt>
                <c:pt idx="27539">
                  <c:v>237.28300000000002</c:v>
                </c:pt>
                <c:pt idx="27540">
                  <c:v>237.12900000000002</c:v>
                </c:pt>
                <c:pt idx="27541">
                  <c:v>236.976</c:v>
                </c:pt>
                <c:pt idx="27542">
                  <c:v>236.82400000000001</c:v>
                </c:pt>
                <c:pt idx="27543">
                  <c:v>236.672</c:v>
                </c:pt>
                <c:pt idx="27544">
                  <c:v>236.52100000000004</c:v>
                </c:pt>
                <c:pt idx="27545">
                  <c:v>236.37100000000001</c:v>
                </c:pt>
                <c:pt idx="27546">
                  <c:v>236.221</c:v>
                </c:pt>
                <c:pt idx="27547">
                  <c:v>236.072</c:v>
                </c:pt>
                <c:pt idx="27548">
                  <c:v>235.923</c:v>
                </c:pt>
                <c:pt idx="27549">
                  <c:v>235.77399999999992</c:v>
                </c:pt>
                <c:pt idx="27550">
                  <c:v>235.626</c:v>
                </c:pt>
                <c:pt idx="27551">
                  <c:v>235.47900000000001</c:v>
                </c:pt>
                <c:pt idx="27552">
                  <c:v>235.33100000000007</c:v>
                </c:pt>
                <c:pt idx="27553">
                  <c:v>235.184</c:v>
                </c:pt>
                <c:pt idx="27554">
                  <c:v>235.03700000000001</c:v>
                </c:pt>
                <c:pt idx="27555">
                  <c:v>234.8910000000001</c:v>
                </c:pt>
                <c:pt idx="27556">
                  <c:v>234.74399999999989</c:v>
                </c:pt>
                <c:pt idx="27557">
                  <c:v>234.59800000000001</c:v>
                </c:pt>
                <c:pt idx="27558">
                  <c:v>234.45200000000011</c:v>
                </c:pt>
                <c:pt idx="27559">
                  <c:v>234.30600000000001</c:v>
                </c:pt>
                <c:pt idx="27560">
                  <c:v>234.16</c:v>
                </c:pt>
                <c:pt idx="27561">
                  <c:v>234.01300000000001</c:v>
                </c:pt>
                <c:pt idx="27562">
                  <c:v>233.8670000000001</c:v>
                </c:pt>
                <c:pt idx="27563">
                  <c:v>233.721</c:v>
                </c:pt>
                <c:pt idx="27564">
                  <c:v>233.57499999999999</c:v>
                </c:pt>
                <c:pt idx="27565">
                  <c:v>233.42800000000011</c:v>
                </c:pt>
                <c:pt idx="27566">
                  <c:v>233.28200000000001</c:v>
                </c:pt>
                <c:pt idx="27567">
                  <c:v>233.13499999999999</c:v>
                </c:pt>
                <c:pt idx="27568">
                  <c:v>232.98800000000011</c:v>
                </c:pt>
                <c:pt idx="27569">
                  <c:v>232.84100000000001</c:v>
                </c:pt>
                <c:pt idx="27570">
                  <c:v>232.69300000000001</c:v>
                </c:pt>
                <c:pt idx="27571">
                  <c:v>232.54499999999999</c:v>
                </c:pt>
                <c:pt idx="27572">
                  <c:v>232.39700000000011</c:v>
                </c:pt>
                <c:pt idx="27573">
                  <c:v>232.24899999999997</c:v>
                </c:pt>
                <c:pt idx="27574">
                  <c:v>232.1</c:v>
                </c:pt>
                <c:pt idx="27575">
                  <c:v>231.95000000000007</c:v>
                </c:pt>
                <c:pt idx="27576">
                  <c:v>231.80100000000004</c:v>
                </c:pt>
                <c:pt idx="27577">
                  <c:v>231.65</c:v>
                </c:pt>
                <c:pt idx="27578">
                  <c:v>231.499</c:v>
                </c:pt>
                <c:pt idx="27579">
                  <c:v>231.34800000000001</c:v>
                </c:pt>
                <c:pt idx="27580">
                  <c:v>231.196</c:v>
                </c:pt>
                <c:pt idx="27581">
                  <c:v>231.04399999999998</c:v>
                </c:pt>
                <c:pt idx="27582">
                  <c:v>230.8910000000001</c:v>
                </c:pt>
                <c:pt idx="27583">
                  <c:v>230.73699999999999</c:v>
                </c:pt>
                <c:pt idx="27584">
                  <c:v>230.58200000000011</c:v>
                </c:pt>
                <c:pt idx="27585">
                  <c:v>230.42700000000011</c:v>
                </c:pt>
                <c:pt idx="27586">
                  <c:v>230.27199999999999</c:v>
                </c:pt>
                <c:pt idx="27587">
                  <c:v>230.11499999999998</c:v>
                </c:pt>
                <c:pt idx="27588">
                  <c:v>229.95800000000011</c:v>
                </c:pt>
                <c:pt idx="27589">
                  <c:v>229.8</c:v>
                </c:pt>
                <c:pt idx="27590">
                  <c:v>229.64099999999999</c:v>
                </c:pt>
                <c:pt idx="27591">
                  <c:v>229.48100000000011</c:v>
                </c:pt>
                <c:pt idx="27592">
                  <c:v>229.32100000000011</c:v>
                </c:pt>
                <c:pt idx="27593">
                  <c:v>229.15900000000002</c:v>
                </c:pt>
                <c:pt idx="27594">
                  <c:v>228.99700000000001</c:v>
                </c:pt>
                <c:pt idx="27595">
                  <c:v>228.834</c:v>
                </c:pt>
                <c:pt idx="27596">
                  <c:v>228.67</c:v>
                </c:pt>
                <c:pt idx="27597">
                  <c:v>228.505</c:v>
                </c:pt>
                <c:pt idx="27598">
                  <c:v>228.339</c:v>
                </c:pt>
                <c:pt idx="27599">
                  <c:v>228.172</c:v>
                </c:pt>
                <c:pt idx="27600">
                  <c:v>228.00399999999999</c:v>
                </c:pt>
                <c:pt idx="27601">
                  <c:v>227.83500000000001</c:v>
                </c:pt>
                <c:pt idx="27602">
                  <c:v>227.666</c:v>
                </c:pt>
                <c:pt idx="27603">
                  <c:v>227.495</c:v>
                </c:pt>
                <c:pt idx="27604">
                  <c:v>227.32300000000001</c:v>
                </c:pt>
                <c:pt idx="27605">
                  <c:v>227.15</c:v>
                </c:pt>
                <c:pt idx="27606">
                  <c:v>226.976</c:v>
                </c:pt>
                <c:pt idx="27607">
                  <c:v>226.80100000000004</c:v>
                </c:pt>
                <c:pt idx="27608">
                  <c:v>226.625</c:v>
                </c:pt>
                <c:pt idx="27609">
                  <c:v>226.44800000000001</c:v>
                </c:pt>
                <c:pt idx="27610">
                  <c:v>226.26999999999998</c:v>
                </c:pt>
                <c:pt idx="27611">
                  <c:v>226.09100000000001</c:v>
                </c:pt>
                <c:pt idx="27612">
                  <c:v>225.91</c:v>
                </c:pt>
                <c:pt idx="27613">
                  <c:v>225.72900000000001</c:v>
                </c:pt>
                <c:pt idx="27614">
                  <c:v>225.54599999999999</c:v>
                </c:pt>
                <c:pt idx="27615">
                  <c:v>225.36200000000011</c:v>
                </c:pt>
                <c:pt idx="27616">
                  <c:v>225.178</c:v>
                </c:pt>
                <c:pt idx="27617">
                  <c:v>224.9920000000001</c:v>
                </c:pt>
                <c:pt idx="27618">
                  <c:v>224.804</c:v>
                </c:pt>
                <c:pt idx="27619">
                  <c:v>224.61599999999999</c:v>
                </c:pt>
                <c:pt idx="27620">
                  <c:v>224.42700000000011</c:v>
                </c:pt>
                <c:pt idx="27621">
                  <c:v>224.23599999999999</c:v>
                </c:pt>
                <c:pt idx="27622">
                  <c:v>224.04499999999999</c:v>
                </c:pt>
                <c:pt idx="27623">
                  <c:v>223.85200000000012</c:v>
                </c:pt>
                <c:pt idx="27624">
                  <c:v>223.65800000000004</c:v>
                </c:pt>
                <c:pt idx="27625">
                  <c:v>223.46300000000002</c:v>
                </c:pt>
                <c:pt idx="27626">
                  <c:v>223.26599999999999</c:v>
                </c:pt>
                <c:pt idx="27627">
                  <c:v>223.06900000000002</c:v>
                </c:pt>
                <c:pt idx="27628">
                  <c:v>222.87</c:v>
                </c:pt>
                <c:pt idx="27629">
                  <c:v>222.67099999999999</c:v>
                </c:pt>
                <c:pt idx="27630">
                  <c:v>222.47</c:v>
                </c:pt>
                <c:pt idx="27631">
                  <c:v>222.268</c:v>
                </c:pt>
                <c:pt idx="27632">
                  <c:v>222.065</c:v>
                </c:pt>
                <c:pt idx="27633">
                  <c:v>221.8610000000001</c:v>
                </c:pt>
                <c:pt idx="27634">
                  <c:v>221.655</c:v>
                </c:pt>
                <c:pt idx="27635">
                  <c:v>221.44900000000001</c:v>
                </c:pt>
                <c:pt idx="27636">
                  <c:v>221.24099999999999</c:v>
                </c:pt>
                <c:pt idx="27637">
                  <c:v>221.03300000000002</c:v>
                </c:pt>
                <c:pt idx="27638">
                  <c:v>220.82300000000001</c:v>
                </c:pt>
                <c:pt idx="27639">
                  <c:v>220.61199999999999</c:v>
                </c:pt>
                <c:pt idx="27640">
                  <c:v>220.4</c:v>
                </c:pt>
                <c:pt idx="27641">
                  <c:v>220.18800000000007</c:v>
                </c:pt>
                <c:pt idx="27642">
                  <c:v>219.97399999999999</c:v>
                </c:pt>
                <c:pt idx="27643">
                  <c:v>219.75899999999999</c:v>
                </c:pt>
                <c:pt idx="27644">
                  <c:v>219.54300000000001</c:v>
                </c:pt>
                <c:pt idx="27645">
                  <c:v>219.32600000000011</c:v>
                </c:pt>
                <c:pt idx="27646">
                  <c:v>219.108</c:v>
                </c:pt>
                <c:pt idx="27647">
                  <c:v>218.88900000000001</c:v>
                </c:pt>
                <c:pt idx="27648">
                  <c:v>218.66900000000001</c:v>
                </c:pt>
                <c:pt idx="27649">
                  <c:v>218.44800000000001</c:v>
                </c:pt>
                <c:pt idx="27650">
                  <c:v>218.227</c:v>
                </c:pt>
                <c:pt idx="27651">
                  <c:v>218.00399999999999</c:v>
                </c:pt>
                <c:pt idx="27652">
                  <c:v>217.78</c:v>
                </c:pt>
                <c:pt idx="27653">
                  <c:v>217.55600000000001</c:v>
                </c:pt>
                <c:pt idx="27654">
                  <c:v>217.33100000000007</c:v>
                </c:pt>
                <c:pt idx="27655">
                  <c:v>217.10499999999999</c:v>
                </c:pt>
                <c:pt idx="27656">
                  <c:v>216.87800000000001</c:v>
                </c:pt>
                <c:pt idx="27657">
                  <c:v>216.65</c:v>
                </c:pt>
                <c:pt idx="27658">
                  <c:v>216.42100000000011</c:v>
                </c:pt>
                <c:pt idx="27659">
                  <c:v>216.19200000000001</c:v>
                </c:pt>
                <c:pt idx="27660">
                  <c:v>215.96200000000007</c:v>
                </c:pt>
                <c:pt idx="27661">
                  <c:v>215.732</c:v>
                </c:pt>
                <c:pt idx="27662">
                  <c:v>215.5</c:v>
                </c:pt>
                <c:pt idx="27663">
                  <c:v>215.268</c:v>
                </c:pt>
                <c:pt idx="27664">
                  <c:v>215.035</c:v>
                </c:pt>
                <c:pt idx="27665">
                  <c:v>214.80200000000011</c:v>
                </c:pt>
                <c:pt idx="27666">
                  <c:v>214.56800000000001</c:v>
                </c:pt>
                <c:pt idx="27667">
                  <c:v>214.334</c:v>
                </c:pt>
                <c:pt idx="27668">
                  <c:v>214.09900000000002</c:v>
                </c:pt>
                <c:pt idx="27669">
                  <c:v>213.863</c:v>
                </c:pt>
                <c:pt idx="27670">
                  <c:v>213.62700000000001</c:v>
                </c:pt>
                <c:pt idx="27671">
                  <c:v>213.3910000000001</c:v>
                </c:pt>
                <c:pt idx="27672">
                  <c:v>213.154</c:v>
                </c:pt>
                <c:pt idx="27673">
                  <c:v>212.917</c:v>
                </c:pt>
                <c:pt idx="27674">
                  <c:v>212.67899999999997</c:v>
                </c:pt>
                <c:pt idx="27675">
                  <c:v>212.441</c:v>
                </c:pt>
                <c:pt idx="27676">
                  <c:v>212.20299999999997</c:v>
                </c:pt>
                <c:pt idx="27677">
                  <c:v>211.964</c:v>
                </c:pt>
                <c:pt idx="27678">
                  <c:v>211.72499999999999</c:v>
                </c:pt>
                <c:pt idx="27679">
                  <c:v>211.4860000000001</c:v>
                </c:pt>
                <c:pt idx="27680">
                  <c:v>211.24699999999999</c:v>
                </c:pt>
                <c:pt idx="27681">
                  <c:v>211.00700000000001</c:v>
                </c:pt>
                <c:pt idx="27682">
                  <c:v>210.768</c:v>
                </c:pt>
                <c:pt idx="27683">
                  <c:v>210.52800000000011</c:v>
                </c:pt>
                <c:pt idx="27684">
                  <c:v>210.28900000000002</c:v>
                </c:pt>
                <c:pt idx="27685">
                  <c:v>210.04900000000001</c:v>
                </c:pt>
                <c:pt idx="27686">
                  <c:v>209.809</c:v>
                </c:pt>
                <c:pt idx="27687">
                  <c:v>209.57</c:v>
                </c:pt>
                <c:pt idx="27688">
                  <c:v>209.33</c:v>
                </c:pt>
                <c:pt idx="27689">
                  <c:v>209.09100000000001</c:v>
                </c:pt>
                <c:pt idx="27690">
                  <c:v>208.85100000000011</c:v>
                </c:pt>
                <c:pt idx="27691">
                  <c:v>208.61199999999999</c:v>
                </c:pt>
                <c:pt idx="27692">
                  <c:v>208.37300000000002</c:v>
                </c:pt>
                <c:pt idx="27693">
                  <c:v>208.13499999999999</c:v>
                </c:pt>
                <c:pt idx="27694">
                  <c:v>207.89600000000004</c:v>
                </c:pt>
                <c:pt idx="27695">
                  <c:v>207.65900000000002</c:v>
                </c:pt>
                <c:pt idx="27696">
                  <c:v>207.42100000000011</c:v>
                </c:pt>
                <c:pt idx="27697">
                  <c:v>207.184</c:v>
                </c:pt>
                <c:pt idx="27698">
                  <c:v>206.947</c:v>
                </c:pt>
                <c:pt idx="27699">
                  <c:v>206.71099999999998</c:v>
                </c:pt>
                <c:pt idx="27700">
                  <c:v>206.47499999999999</c:v>
                </c:pt>
                <c:pt idx="27701">
                  <c:v>206.23999999999998</c:v>
                </c:pt>
                <c:pt idx="27702">
                  <c:v>206.006</c:v>
                </c:pt>
                <c:pt idx="27703">
                  <c:v>205.77199999999999</c:v>
                </c:pt>
                <c:pt idx="27704">
                  <c:v>205.53900000000002</c:v>
                </c:pt>
                <c:pt idx="27705">
                  <c:v>205.30600000000001</c:v>
                </c:pt>
                <c:pt idx="27706">
                  <c:v>205.07399999999998</c:v>
                </c:pt>
                <c:pt idx="27707">
                  <c:v>204.84399999999999</c:v>
                </c:pt>
                <c:pt idx="27708">
                  <c:v>204.61399999999998</c:v>
                </c:pt>
                <c:pt idx="27709">
                  <c:v>204.3850000000001</c:v>
                </c:pt>
                <c:pt idx="27710">
                  <c:v>204.15700000000001</c:v>
                </c:pt>
                <c:pt idx="27711">
                  <c:v>203.93</c:v>
                </c:pt>
                <c:pt idx="27712">
                  <c:v>203.70299999999997</c:v>
                </c:pt>
                <c:pt idx="27713">
                  <c:v>203.47800000000001</c:v>
                </c:pt>
                <c:pt idx="27714">
                  <c:v>203.25399999999999</c:v>
                </c:pt>
                <c:pt idx="27715">
                  <c:v>203.03200000000001</c:v>
                </c:pt>
                <c:pt idx="27716">
                  <c:v>202.81</c:v>
                </c:pt>
                <c:pt idx="27717">
                  <c:v>202.59</c:v>
                </c:pt>
                <c:pt idx="27718">
                  <c:v>202.37100000000001</c:v>
                </c:pt>
                <c:pt idx="27719">
                  <c:v>202.15300000000002</c:v>
                </c:pt>
                <c:pt idx="27720">
                  <c:v>201.93700000000001</c:v>
                </c:pt>
                <c:pt idx="27721">
                  <c:v>201.72200000000001</c:v>
                </c:pt>
                <c:pt idx="27722">
                  <c:v>201.50800000000001</c:v>
                </c:pt>
                <c:pt idx="27723">
                  <c:v>201.297</c:v>
                </c:pt>
                <c:pt idx="27724">
                  <c:v>201.08600000000001</c:v>
                </c:pt>
                <c:pt idx="27725">
                  <c:v>200.87800000000001</c:v>
                </c:pt>
                <c:pt idx="27726">
                  <c:v>200.67</c:v>
                </c:pt>
                <c:pt idx="27727">
                  <c:v>200.465</c:v>
                </c:pt>
                <c:pt idx="27728">
                  <c:v>200.261</c:v>
                </c:pt>
                <c:pt idx="27729">
                  <c:v>200.059</c:v>
                </c:pt>
                <c:pt idx="27730">
                  <c:v>199.85900000000001</c:v>
                </c:pt>
                <c:pt idx="27731">
                  <c:v>199.661</c:v>
                </c:pt>
                <c:pt idx="27732">
                  <c:v>199.465</c:v>
                </c:pt>
                <c:pt idx="27733">
                  <c:v>199.26999999999998</c:v>
                </c:pt>
                <c:pt idx="27734">
                  <c:v>199.078</c:v>
                </c:pt>
                <c:pt idx="27735">
                  <c:v>198.88800000000012</c:v>
                </c:pt>
                <c:pt idx="27736">
                  <c:v>198.69900000000001</c:v>
                </c:pt>
                <c:pt idx="27737">
                  <c:v>198.51300000000001</c:v>
                </c:pt>
                <c:pt idx="27738">
                  <c:v>198.32900000000001</c:v>
                </c:pt>
                <c:pt idx="27739">
                  <c:v>198.148</c:v>
                </c:pt>
                <c:pt idx="27740">
                  <c:v>197.96800000000007</c:v>
                </c:pt>
                <c:pt idx="27741">
                  <c:v>197.791</c:v>
                </c:pt>
                <c:pt idx="27742">
                  <c:v>197.61599999999999</c:v>
                </c:pt>
                <c:pt idx="27743">
                  <c:v>197.44399999999999</c:v>
                </c:pt>
                <c:pt idx="27744">
                  <c:v>197.27399999999992</c:v>
                </c:pt>
                <c:pt idx="27745">
                  <c:v>197.107</c:v>
                </c:pt>
                <c:pt idx="27746">
                  <c:v>196.94200000000001</c:v>
                </c:pt>
                <c:pt idx="27747">
                  <c:v>196.78</c:v>
                </c:pt>
                <c:pt idx="27748">
                  <c:v>196.62</c:v>
                </c:pt>
                <c:pt idx="27749">
                  <c:v>196.46300000000002</c:v>
                </c:pt>
                <c:pt idx="27750">
                  <c:v>196.309</c:v>
                </c:pt>
                <c:pt idx="27751">
                  <c:v>196.15800000000004</c:v>
                </c:pt>
                <c:pt idx="27752">
                  <c:v>196.00899999999999</c:v>
                </c:pt>
                <c:pt idx="27753">
                  <c:v>195.863</c:v>
                </c:pt>
                <c:pt idx="27754">
                  <c:v>195.72</c:v>
                </c:pt>
                <c:pt idx="27755">
                  <c:v>195.58</c:v>
                </c:pt>
                <c:pt idx="27756">
                  <c:v>195.44300000000001</c:v>
                </c:pt>
                <c:pt idx="27757">
                  <c:v>195.31</c:v>
                </c:pt>
                <c:pt idx="27758">
                  <c:v>195.17899999999997</c:v>
                </c:pt>
                <c:pt idx="27759">
                  <c:v>195.05100000000004</c:v>
                </c:pt>
                <c:pt idx="27760">
                  <c:v>194.92700000000011</c:v>
                </c:pt>
                <c:pt idx="27761">
                  <c:v>194.80500000000001</c:v>
                </c:pt>
                <c:pt idx="27762">
                  <c:v>194.68700000000001</c:v>
                </c:pt>
                <c:pt idx="27763">
                  <c:v>194.572</c:v>
                </c:pt>
                <c:pt idx="27764">
                  <c:v>194.46100000000001</c:v>
                </c:pt>
                <c:pt idx="27765">
                  <c:v>194.35300000000001</c:v>
                </c:pt>
                <c:pt idx="27766">
                  <c:v>194.24799999999999</c:v>
                </c:pt>
                <c:pt idx="27767">
                  <c:v>194.14699999999999</c:v>
                </c:pt>
                <c:pt idx="27768">
                  <c:v>194.04900000000001</c:v>
                </c:pt>
                <c:pt idx="27769">
                  <c:v>193.95500000000001</c:v>
                </c:pt>
                <c:pt idx="27770">
                  <c:v>193.86500000000001</c:v>
                </c:pt>
                <c:pt idx="27771">
                  <c:v>193.77799999999999</c:v>
                </c:pt>
                <c:pt idx="27772">
                  <c:v>193.69399999999999</c:v>
                </c:pt>
                <c:pt idx="27773">
                  <c:v>193.61499999999998</c:v>
                </c:pt>
                <c:pt idx="27774">
                  <c:v>193.53900000000002</c:v>
                </c:pt>
                <c:pt idx="27775">
                  <c:v>193.46700000000001</c:v>
                </c:pt>
                <c:pt idx="27776">
                  <c:v>193.399</c:v>
                </c:pt>
                <c:pt idx="27777">
                  <c:v>193.334</c:v>
                </c:pt>
                <c:pt idx="27778">
                  <c:v>193.27399999999992</c:v>
                </c:pt>
                <c:pt idx="27779">
                  <c:v>193.21799999999999</c:v>
                </c:pt>
                <c:pt idx="27780">
                  <c:v>193.16499999999999</c:v>
                </c:pt>
                <c:pt idx="27781">
                  <c:v>193.11599999999999</c:v>
                </c:pt>
                <c:pt idx="27782">
                  <c:v>193.072</c:v>
                </c:pt>
                <c:pt idx="27783">
                  <c:v>193.03200000000001</c:v>
                </c:pt>
                <c:pt idx="27784">
                  <c:v>192.995</c:v>
                </c:pt>
                <c:pt idx="27785">
                  <c:v>192.96300000000002</c:v>
                </c:pt>
                <c:pt idx="27786">
                  <c:v>192.93600000000001</c:v>
                </c:pt>
                <c:pt idx="27787">
                  <c:v>192.91200000000001</c:v>
                </c:pt>
                <c:pt idx="27788">
                  <c:v>192.893</c:v>
                </c:pt>
                <c:pt idx="27789">
                  <c:v>192.87800000000001</c:v>
                </c:pt>
                <c:pt idx="27790">
                  <c:v>192.8670000000001</c:v>
                </c:pt>
                <c:pt idx="27791">
                  <c:v>192.8610000000001</c:v>
                </c:pt>
                <c:pt idx="27792">
                  <c:v>192.85900000000001</c:v>
                </c:pt>
                <c:pt idx="27793">
                  <c:v>192.8610000000001</c:v>
                </c:pt>
                <c:pt idx="27794">
                  <c:v>192.86800000000011</c:v>
                </c:pt>
                <c:pt idx="27795">
                  <c:v>192.88000000000011</c:v>
                </c:pt>
                <c:pt idx="27796">
                  <c:v>192.89600000000004</c:v>
                </c:pt>
                <c:pt idx="27797">
                  <c:v>192.916</c:v>
                </c:pt>
                <c:pt idx="27798">
                  <c:v>192.94200000000001</c:v>
                </c:pt>
                <c:pt idx="27799">
                  <c:v>192.97200000000001</c:v>
                </c:pt>
                <c:pt idx="27800">
                  <c:v>193.006</c:v>
                </c:pt>
                <c:pt idx="27801">
                  <c:v>193.04499999999999</c:v>
                </c:pt>
                <c:pt idx="27802">
                  <c:v>193.089</c:v>
                </c:pt>
                <c:pt idx="27803">
                  <c:v>193.13800000000001</c:v>
                </c:pt>
                <c:pt idx="27804">
                  <c:v>193.19200000000001</c:v>
                </c:pt>
                <c:pt idx="27805">
                  <c:v>193.25</c:v>
                </c:pt>
                <c:pt idx="27806">
                  <c:v>193.31300000000002</c:v>
                </c:pt>
                <c:pt idx="27807">
                  <c:v>193.38100000000011</c:v>
                </c:pt>
                <c:pt idx="27808">
                  <c:v>193.45400000000001</c:v>
                </c:pt>
                <c:pt idx="27809">
                  <c:v>193.53200000000001</c:v>
                </c:pt>
                <c:pt idx="27810">
                  <c:v>193.61499999999998</c:v>
                </c:pt>
                <c:pt idx="27811">
                  <c:v>193.702</c:v>
                </c:pt>
                <c:pt idx="27812">
                  <c:v>193.79499999999999</c:v>
                </c:pt>
                <c:pt idx="27813">
                  <c:v>193.893</c:v>
                </c:pt>
                <c:pt idx="27814">
                  <c:v>193.99600000000001</c:v>
                </c:pt>
                <c:pt idx="27815">
                  <c:v>194.10399999999998</c:v>
                </c:pt>
                <c:pt idx="27816">
                  <c:v>194.21599999999998</c:v>
                </c:pt>
                <c:pt idx="27817">
                  <c:v>194.33500000000001</c:v>
                </c:pt>
                <c:pt idx="27818">
                  <c:v>194.45800000000011</c:v>
                </c:pt>
                <c:pt idx="27819">
                  <c:v>194.58600000000001</c:v>
                </c:pt>
                <c:pt idx="27820">
                  <c:v>194.72</c:v>
                </c:pt>
                <c:pt idx="27821">
                  <c:v>194.85800000000012</c:v>
                </c:pt>
                <c:pt idx="27822">
                  <c:v>195.00200000000001</c:v>
                </c:pt>
                <c:pt idx="27823">
                  <c:v>195.15100000000001</c:v>
                </c:pt>
                <c:pt idx="27824">
                  <c:v>195.30600000000001</c:v>
                </c:pt>
                <c:pt idx="27825">
                  <c:v>195.465</c:v>
                </c:pt>
                <c:pt idx="27826">
                  <c:v>195.63</c:v>
                </c:pt>
                <c:pt idx="27827">
                  <c:v>195.8</c:v>
                </c:pt>
                <c:pt idx="27828">
                  <c:v>195.976</c:v>
                </c:pt>
                <c:pt idx="27829">
                  <c:v>196.15700000000001</c:v>
                </c:pt>
                <c:pt idx="27830">
                  <c:v>196.34300000000002</c:v>
                </c:pt>
                <c:pt idx="27831">
                  <c:v>196.53399999999999</c:v>
                </c:pt>
                <c:pt idx="27832">
                  <c:v>196.73099999999999</c:v>
                </c:pt>
                <c:pt idx="27833">
                  <c:v>196.934</c:v>
                </c:pt>
                <c:pt idx="27834">
                  <c:v>197.14099999999999</c:v>
                </c:pt>
                <c:pt idx="27835">
                  <c:v>197.35400000000001</c:v>
                </c:pt>
                <c:pt idx="27836">
                  <c:v>197.57300000000001</c:v>
                </c:pt>
                <c:pt idx="27837">
                  <c:v>197.797</c:v>
                </c:pt>
                <c:pt idx="27838">
                  <c:v>198.02600000000001</c:v>
                </c:pt>
                <c:pt idx="27839">
                  <c:v>198.261</c:v>
                </c:pt>
                <c:pt idx="27840">
                  <c:v>198.501</c:v>
                </c:pt>
                <c:pt idx="27841">
                  <c:v>198.74699999999999</c:v>
                </c:pt>
                <c:pt idx="27842">
                  <c:v>198.9980000000001</c:v>
                </c:pt>
                <c:pt idx="27843">
                  <c:v>199.25399999999999</c:v>
                </c:pt>
                <c:pt idx="27844">
                  <c:v>199.517</c:v>
                </c:pt>
                <c:pt idx="27845">
                  <c:v>199.78399999999999</c:v>
                </c:pt>
                <c:pt idx="27846">
                  <c:v>200.05700000000004</c:v>
                </c:pt>
                <c:pt idx="27847">
                  <c:v>200.33600000000001</c:v>
                </c:pt>
                <c:pt idx="27848">
                  <c:v>200.62</c:v>
                </c:pt>
                <c:pt idx="27849">
                  <c:v>200.90900000000002</c:v>
                </c:pt>
                <c:pt idx="27850">
                  <c:v>201.20399999999998</c:v>
                </c:pt>
                <c:pt idx="27851">
                  <c:v>201.505</c:v>
                </c:pt>
                <c:pt idx="27852">
                  <c:v>201.81100000000001</c:v>
                </c:pt>
                <c:pt idx="27853">
                  <c:v>202.12200000000001</c:v>
                </c:pt>
                <c:pt idx="27854">
                  <c:v>202.43900000000002</c:v>
                </c:pt>
                <c:pt idx="27855">
                  <c:v>202.762</c:v>
                </c:pt>
                <c:pt idx="27856">
                  <c:v>203.09</c:v>
                </c:pt>
                <c:pt idx="27857">
                  <c:v>203.423</c:v>
                </c:pt>
                <c:pt idx="27858">
                  <c:v>203.762</c:v>
                </c:pt>
                <c:pt idx="27859">
                  <c:v>204.10599999999999</c:v>
                </c:pt>
                <c:pt idx="27860">
                  <c:v>204.45600000000007</c:v>
                </c:pt>
                <c:pt idx="27861">
                  <c:v>204.81200000000001</c:v>
                </c:pt>
                <c:pt idx="27862">
                  <c:v>205.17299999999997</c:v>
                </c:pt>
                <c:pt idx="27863">
                  <c:v>205.53900000000002</c:v>
                </c:pt>
                <c:pt idx="27864">
                  <c:v>205.91</c:v>
                </c:pt>
                <c:pt idx="27865">
                  <c:v>206.28800000000001</c:v>
                </c:pt>
                <c:pt idx="27866">
                  <c:v>206.67</c:v>
                </c:pt>
                <c:pt idx="27867">
                  <c:v>207.05800000000011</c:v>
                </c:pt>
                <c:pt idx="27868">
                  <c:v>207.45100000000011</c:v>
                </c:pt>
                <c:pt idx="27869">
                  <c:v>207.85000000000011</c:v>
                </c:pt>
                <c:pt idx="27870">
                  <c:v>208.25399999999999</c:v>
                </c:pt>
                <c:pt idx="27871">
                  <c:v>208.66399999999999</c:v>
                </c:pt>
                <c:pt idx="27872">
                  <c:v>209.07900000000001</c:v>
                </c:pt>
                <c:pt idx="27873">
                  <c:v>209.499</c:v>
                </c:pt>
                <c:pt idx="27874">
                  <c:v>209.92400000000001</c:v>
                </c:pt>
                <c:pt idx="27875">
                  <c:v>210.3550000000001</c:v>
                </c:pt>
                <c:pt idx="27876">
                  <c:v>210.791</c:v>
                </c:pt>
                <c:pt idx="27877">
                  <c:v>211.233</c:v>
                </c:pt>
                <c:pt idx="27878">
                  <c:v>211.68</c:v>
                </c:pt>
                <c:pt idx="27879">
                  <c:v>212.131</c:v>
                </c:pt>
                <c:pt idx="27880">
                  <c:v>212.589</c:v>
                </c:pt>
                <c:pt idx="27881">
                  <c:v>213.05100000000004</c:v>
                </c:pt>
                <c:pt idx="27882">
                  <c:v>213.518</c:v>
                </c:pt>
                <c:pt idx="27883">
                  <c:v>213.99100000000001</c:v>
                </c:pt>
                <c:pt idx="27884">
                  <c:v>214.46900000000002</c:v>
                </c:pt>
                <c:pt idx="27885">
                  <c:v>214.95200000000011</c:v>
                </c:pt>
                <c:pt idx="27886">
                  <c:v>215.44</c:v>
                </c:pt>
                <c:pt idx="27887">
                  <c:v>215.93300000000002</c:v>
                </c:pt>
                <c:pt idx="27888">
                  <c:v>216.43100000000001</c:v>
                </c:pt>
                <c:pt idx="27889">
                  <c:v>216.934</c:v>
                </c:pt>
                <c:pt idx="27890">
                  <c:v>217.44200000000001</c:v>
                </c:pt>
                <c:pt idx="27891">
                  <c:v>217.95500000000001</c:v>
                </c:pt>
                <c:pt idx="27892">
                  <c:v>218.47300000000001</c:v>
                </c:pt>
                <c:pt idx="27893">
                  <c:v>218.99600000000001</c:v>
                </c:pt>
                <c:pt idx="27894">
                  <c:v>219.524</c:v>
                </c:pt>
                <c:pt idx="27895">
                  <c:v>220.05700000000004</c:v>
                </c:pt>
                <c:pt idx="27896">
                  <c:v>220.59399999999999</c:v>
                </c:pt>
                <c:pt idx="27897">
                  <c:v>221.136</c:v>
                </c:pt>
                <c:pt idx="27898">
                  <c:v>221.68300000000002</c:v>
                </c:pt>
                <c:pt idx="27899">
                  <c:v>222.23499999999999</c:v>
                </c:pt>
                <c:pt idx="27900">
                  <c:v>222.791</c:v>
                </c:pt>
                <c:pt idx="27901">
                  <c:v>223.35200000000012</c:v>
                </c:pt>
                <c:pt idx="27902">
                  <c:v>223.91800000000001</c:v>
                </c:pt>
                <c:pt idx="27903">
                  <c:v>224.48800000000011</c:v>
                </c:pt>
                <c:pt idx="27904">
                  <c:v>225.06300000000002</c:v>
                </c:pt>
                <c:pt idx="27905">
                  <c:v>225.642</c:v>
                </c:pt>
                <c:pt idx="27906">
                  <c:v>226.226</c:v>
                </c:pt>
                <c:pt idx="27907">
                  <c:v>226.81399999999999</c:v>
                </c:pt>
                <c:pt idx="27908">
                  <c:v>227.40700000000001</c:v>
                </c:pt>
                <c:pt idx="27909">
                  <c:v>228.00399999999999</c:v>
                </c:pt>
                <c:pt idx="27910">
                  <c:v>228.60499999999999</c:v>
                </c:pt>
                <c:pt idx="27911">
                  <c:v>229.21099999999998</c:v>
                </c:pt>
                <c:pt idx="27912">
                  <c:v>229.82000000000011</c:v>
                </c:pt>
                <c:pt idx="27913">
                  <c:v>230.434</c:v>
                </c:pt>
                <c:pt idx="27914">
                  <c:v>231.05200000000011</c:v>
                </c:pt>
                <c:pt idx="27915">
                  <c:v>231.67499999999998</c:v>
                </c:pt>
                <c:pt idx="27916">
                  <c:v>232.30100000000004</c:v>
                </c:pt>
                <c:pt idx="27917">
                  <c:v>232.93100000000001</c:v>
                </c:pt>
                <c:pt idx="27918">
                  <c:v>233.565</c:v>
                </c:pt>
                <c:pt idx="27919">
                  <c:v>234.20399999999998</c:v>
                </c:pt>
                <c:pt idx="27920">
                  <c:v>234.846</c:v>
                </c:pt>
                <c:pt idx="27921">
                  <c:v>235.49100000000001</c:v>
                </c:pt>
                <c:pt idx="27922">
                  <c:v>236.14099999999999</c:v>
                </c:pt>
                <c:pt idx="27923">
                  <c:v>236.79399999999998</c:v>
                </c:pt>
                <c:pt idx="27924">
                  <c:v>237.45200000000011</c:v>
                </c:pt>
                <c:pt idx="27925">
                  <c:v>238.11199999999999</c:v>
                </c:pt>
                <c:pt idx="27926">
                  <c:v>238.77599999999998</c:v>
                </c:pt>
                <c:pt idx="27927">
                  <c:v>239.44399999999999</c:v>
                </c:pt>
                <c:pt idx="27928">
                  <c:v>240.11599999999999</c:v>
                </c:pt>
                <c:pt idx="27929">
                  <c:v>240.79</c:v>
                </c:pt>
                <c:pt idx="27930">
                  <c:v>241.46800000000007</c:v>
                </c:pt>
                <c:pt idx="27931">
                  <c:v>242.15</c:v>
                </c:pt>
                <c:pt idx="27932">
                  <c:v>242.834</c:v>
                </c:pt>
                <c:pt idx="27933">
                  <c:v>243.52200000000011</c:v>
                </c:pt>
                <c:pt idx="27934">
                  <c:v>244.21299999999999</c:v>
                </c:pt>
                <c:pt idx="27935">
                  <c:v>244.90700000000001</c:v>
                </c:pt>
                <c:pt idx="27936">
                  <c:v>245.60399999999998</c:v>
                </c:pt>
                <c:pt idx="27937">
                  <c:v>246.30500000000001</c:v>
                </c:pt>
                <c:pt idx="27938">
                  <c:v>247.00800000000001</c:v>
                </c:pt>
                <c:pt idx="27939">
                  <c:v>247.71399999999988</c:v>
                </c:pt>
                <c:pt idx="27940">
                  <c:v>248.42200000000011</c:v>
                </c:pt>
                <c:pt idx="27941">
                  <c:v>249.13399999999999</c:v>
                </c:pt>
                <c:pt idx="27942">
                  <c:v>249.84800000000001</c:v>
                </c:pt>
                <c:pt idx="27943">
                  <c:v>250.565</c:v>
                </c:pt>
                <c:pt idx="27944">
                  <c:v>251.28399999999999</c:v>
                </c:pt>
                <c:pt idx="27945">
                  <c:v>252.006</c:v>
                </c:pt>
                <c:pt idx="27946">
                  <c:v>252.73</c:v>
                </c:pt>
                <c:pt idx="27947">
                  <c:v>253.45700000000011</c:v>
                </c:pt>
                <c:pt idx="27948">
                  <c:v>254.18600000000001</c:v>
                </c:pt>
                <c:pt idx="27949">
                  <c:v>254.917</c:v>
                </c:pt>
                <c:pt idx="27950">
                  <c:v>255.65100000000001</c:v>
                </c:pt>
                <c:pt idx="27951">
                  <c:v>256.387</c:v>
                </c:pt>
                <c:pt idx="27952">
                  <c:v>257.12400000000002</c:v>
                </c:pt>
                <c:pt idx="27953">
                  <c:v>257.86399999999975</c:v>
                </c:pt>
                <c:pt idx="27954">
                  <c:v>258.60500000000002</c:v>
                </c:pt>
                <c:pt idx="27955">
                  <c:v>259.34899999999999</c:v>
                </c:pt>
                <c:pt idx="27956">
                  <c:v>260.09399999999965</c:v>
                </c:pt>
                <c:pt idx="27957">
                  <c:v>260.84100000000001</c:v>
                </c:pt>
                <c:pt idx="27958">
                  <c:v>261.58999999999975</c:v>
                </c:pt>
                <c:pt idx="27959">
                  <c:v>262.33999999999975</c:v>
                </c:pt>
                <c:pt idx="27960">
                  <c:v>263.09199999999959</c:v>
                </c:pt>
                <c:pt idx="27961">
                  <c:v>263.84500000000008</c:v>
                </c:pt>
                <c:pt idx="27962">
                  <c:v>264.59899999999965</c:v>
                </c:pt>
                <c:pt idx="27963">
                  <c:v>265.35500000000002</c:v>
                </c:pt>
                <c:pt idx="27964">
                  <c:v>266.11200000000002</c:v>
                </c:pt>
                <c:pt idx="27965">
                  <c:v>266.87</c:v>
                </c:pt>
                <c:pt idx="27966">
                  <c:v>267.63</c:v>
                </c:pt>
                <c:pt idx="27967">
                  <c:v>268.39</c:v>
                </c:pt>
                <c:pt idx="27968">
                  <c:v>269.15199999999999</c:v>
                </c:pt>
                <c:pt idx="27969">
                  <c:v>269.91399999999965</c:v>
                </c:pt>
                <c:pt idx="27970">
                  <c:v>270.67700000000002</c:v>
                </c:pt>
                <c:pt idx="27971">
                  <c:v>271.44099999999975</c:v>
                </c:pt>
                <c:pt idx="27972">
                  <c:v>272.20499999999993</c:v>
                </c:pt>
                <c:pt idx="27973">
                  <c:v>272.97000000000003</c:v>
                </c:pt>
                <c:pt idx="27974">
                  <c:v>273.73499999999979</c:v>
                </c:pt>
                <c:pt idx="27975">
                  <c:v>274.50099999999975</c:v>
                </c:pt>
                <c:pt idx="27976">
                  <c:v>275.26799999999974</c:v>
                </c:pt>
                <c:pt idx="27977">
                  <c:v>276.03399999999965</c:v>
                </c:pt>
                <c:pt idx="27978">
                  <c:v>276.80099999999999</c:v>
                </c:pt>
                <c:pt idx="27979">
                  <c:v>277.56799999999993</c:v>
                </c:pt>
                <c:pt idx="27980">
                  <c:v>278.33499999999975</c:v>
                </c:pt>
                <c:pt idx="27981">
                  <c:v>279.10199999999975</c:v>
                </c:pt>
                <c:pt idx="27982">
                  <c:v>279.86900000000026</c:v>
                </c:pt>
                <c:pt idx="27983">
                  <c:v>280.63499999999999</c:v>
                </c:pt>
                <c:pt idx="27984">
                  <c:v>281.40199999999965</c:v>
                </c:pt>
                <c:pt idx="27985">
                  <c:v>282.16800000000001</c:v>
                </c:pt>
                <c:pt idx="27986">
                  <c:v>282.93299999999965</c:v>
                </c:pt>
                <c:pt idx="27987">
                  <c:v>283.69900000000001</c:v>
                </c:pt>
                <c:pt idx="27988">
                  <c:v>284.46299999999979</c:v>
                </c:pt>
                <c:pt idx="27989">
                  <c:v>285.22699999999958</c:v>
                </c:pt>
                <c:pt idx="27990">
                  <c:v>285.99099999999964</c:v>
                </c:pt>
                <c:pt idx="27991">
                  <c:v>286.75299999999999</c:v>
                </c:pt>
                <c:pt idx="27992">
                  <c:v>287.51499999999999</c:v>
                </c:pt>
                <c:pt idx="27993">
                  <c:v>288.27499999999975</c:v>
                </c:pt>
                <c:pt idx="27994">
                  <c:v>289.03500000000003</c:v>
                </c:pt>
                <c:pt idx="27995">
                  <c:v>289.79299999999978</c:v>
                </c:pt>
                <c:pt idx="27996">
                  <c:v>290.55</c:v>
                </c:pt>
                <c:pt idx="27997">
                  <c:v>291.30599999999993</c:v>
                </c:pt>
                <c:pt idx="27998">
                  <c:v>292.06099999999975</c:v>
                </c:pt>
                <c:pt idx="27999">
                  <c:v>292.81400000000002</c:v>
                </c:pt>
                <c:pt idx="28000">
                  <c:v>293.56599999999975</c:v>
                </c:pt>
                <c:pt idx="28001">
                  <c:v>294.31599999999975</c:v>
                </c:pt>
                <c:pt idx="28002">
                  <c:v>295.06400000000002</c:v>
                </c:pt>
                <c:pt idx="28003">
                  <c:v>295.81099999999975</c:v>
                </c:pt>
                <c:pt idx="28004">
                  <c:v>296.55500000000001</c:v>
                </c:pt>
                <c:pt idx="28005">
                  <c:v>297.29799999999977</c:v>
                </c:pt>
                <c:pt idx="28006">
                  <c:v>298.03899999999965</c:v>
                </c:pt>
                <c:pt idx="28007">
                  <c:v>298.77799999999979</c:v>
                </c:pt>
                <c:pt idx="28008">
                  <c:v>299.51400000000001</c:v>
                </c:pt>
                <c:pt idx="28009">
                  <c:v>300.24900000000002</c:v>
                </c:pt>
                <c:pt idx="28010">
                  <c:v>300.98099999999965</c:v>
                </c:pt>
                <c:pt idx="28011">
                  <c:v>301.70999999999975</c:v>
                </c:pt>
                <c:pt idx="28012">
                  <c:v>302.43699999999961</c:v>
                </c:pt>
                <c:pt idx="28013">
                  <c:v>303.161</c:v>
                </c:pt>
                <c:pt idx="28014">
                  <c:v>303.88299999999975</c:v>
                </c:pt>
                <c:pt idx="28015">
                  <c:v>304.60199999999975</c:v>
                </c:pt>
                <c:pt idx="28016">
                  <c:v>305.31900000000002</c:v>
                </c:pt>
                <c:pt idx="28017">
                  <c:v>306.03199999999958</c:v>
                </c:pt>
                <c:pt idx="28018">
                  <c:v>306.74200000000002</c:v>
                </c:pt>
                <c:pt idx="28019">
                  <c:v>307.45</c:v>
                </c:pt>
                <c:pt idx="28020">
                  <c:v>308.15400000000022</c:v>
                </c:pt>
                <c:pt idx="28021">
                  <c:v>308.85500000000002</c:v>
                </c:pt>
                <c:pt idx="28022">
                  <c:v>309.55200000000002</c:v>
                </c:pt>
                <c:pt idx="28023">
                  <c:v>310.24700000000001</c:v>
                </c:pt>
                <c:pt idx="28024">
                  <c:v>310.93799999999965</c:v>
                </c:pt>
                <c:pt idx="28025">
                  <c:v>311.625</c:v>
                </c:pt>
                <c:pt idx="28026">
                  <c:v>312.30799999999999</c:v>
                </c:pt>
                <c:pt idx="28027">
                  <c:v>312.98799999999977</c:v>
                </c:pt>
                <c:pt idx="28028">
                  <c:v>313.66500000000002</c:v>
                </c:pt>
                <c:pt idx="28029">
                  <c:v>314.33699999999965</c:v>
                </c:pt>
                <c:pt idx="28030">
                  <c:v>315.005</c:v>
                </c:pt>
                <c:pt idx="28031">
                  <c:v>315.66899999999993</c:v>
                </c:pt>
                <c:pt idx="28032">
                  <c:v>316.33</c:v>
                </c:pt>
                <c:pt idx="28033">
                  <c:v>316.98599999999965</c:v>
                </c:pt>
                <c:pt idx="28034">
                  <c:v>317.63799999999975</c:v>
                </c:pt>
                <c:pt idx="28035">
                  <c:v>318.28500000000003</c:v>
                </c:pt>
                <c:pt idx="28036">
                  <c:v>318.92799999999966</c:v>
                </c:pt>
                <c:pt idx="28037">
                  <c:v>319.56700000000001</c:v>
                </c:pt>
                <c:pt idx="28038">
                  <c:v>320.20099999999979</c:v>
                </c:pt>
                <c:pt idx="28039">
                  <c:v>320.83</c:v>
                </c:pt>
                <c:pt idx="28040">
                  <c:v>321.45400000000001</c:v>
                </c:pt>
                <c:pt idx="28041">
                  <c:v>322.07400000000001</c:v>
                </c:pt>
                <c:pt idx="28042">
                  <c:v>322.68900000000002</c:v>
                </c:pt>
                <c:pt idx="28043">
                  <c:v>323.29899999999958</c:v>
                </c:pt>
                <c:pt idx="28044">
                  <c:v>323.904</c:v>
                </c:pt>
                <c:pt idx="28045">
                  <c:v>324.50400000000002</c:v>
                </c:pt>
                <c:pt idx="28046">
                  <c:v>325.09899999999965</c:v>
                </c:pt>
                <c:pt idx="28047">
                  <c:v>325.68799999999999</c:v>
                </c:pt>
                <c:pt idx="28048">
                  <c:v>326.27199999999965</c:v>
                </c:pt>
                <c:pt idx="28049">
                  <c:v>326.851</c:v>
                </c:pt>
                <c:pt idx="28050">
                  <c:v>327.42399999999958</c:v>
                </c:pt>
                <c:pt idx="28051">
                  <c:v>327.99199999999962</c:v>
                </c:pt>
                <c:pt idx="28052">
                  <c:v>328.55399999999975</c:v>
                </c:pt>
                <c:pt idx="28053">
                  <c:v>329.11099999999999</c:v>
                </c:pt>
                <c:pt idx="28054">
                  <c:v>329.661</c:v>
                </c:pt>
                <c:pt idx="28055">
                  <c:v>330.20599999999979</c:v>
                </c:pt>
                <c:pt idx="28056">
                  <c:v>330.745</c:v>
                </c:pt>
                <c:pt idx="28057">
                  <c:v>331.27799999999979</c:v>
                </c:pt>
                <c:pt idx="28058">
                  <c:v>331.80500000000001</c:v>
                </c:pt>
                <c:pt idx="28059">
                  <c:v>332.32599999999979</c:v>
                </c:pt>
                <c:pt idx="28060">
                  <c:v>332.84100000000001</c:v>
                </c:pt>
                <c:pt idx="28061">
                  <c:v>333.34899999999999</c:v>
                </c:pt>
                <c:pt idx="28062">
                  <c:v>333.851</c:v>
                </c:pt>
                <c:pt idx="28063">
                  <c:v>334.34699999999975</c:v>
                </c:pt>
                <c:pt idx="28064">
                  <c:v>334.83599999999979</c:v>
                </c:pt>
                <c:pt idx="28065">
                  <c:v>335.31900000000002</c:v>
                </c:pt>
                <c:pt idx="28066">
                  <c:v>335.79599999999965</c:v>
                </c:pt>
                <c:pt idx="28067">
                  <c:v>336.26499999999999</c:v>
                </c:pt>
                <c:pt idx="28068">
                  <c:v>336.72799999999978</c:v>
                </c:pt>
                <c:pt idx="28069">
                  <c:v>337.18400000000008</c:v>
                </c:pt>
                <c:pt idx="28070">
                  <c:v>337.63400000000001</c:v>
                </c:pt>
                <c:pt idx="28071">
                  <c:v>338.07599999999979</c:v>
                </c:pt>
                <c:pt idx="28072">
                  <c:v>338.512</c:v>
                </c:pt>
                <c:pt idx="28073">
                  <c:v>338.94</c:v>
                </c:pt>
                <c:pt idx="28074">
                  <c:v>339.36200000000002</c:v>
                </c:pt>
                <c:pt idx="28075">
                  <c:v>339.77599999999978</c:v>
                </c:pt>
                <c:pt idx="28076">
                  <c:v>340.18299999999999</c:v>
                </c:pt>
                <c:pt idx="28077">
                  <c:v>340.58300000000003</c:v>
                </c:pt>
                <c:pt idx="28078">
                  <c:v>340.97599999999977</c:v>
                </c:pt>
                <c:pt idx="28079">
                  <c:v>341.36099999999999</c:v>
                </c:pt>
                <c:pt idx="28080">
                  <c:v>341.73899999999958</c:v>
                </c:pt>
                <c:pt idx="28081">
                  <c:v>342.11</c:v>
                </c:pt>
                <c:pt idx="28082">
                  <c:v>342.47299999999979</c:v>
                </c:pt>
                <c:pt idx="28083">
                  <c:v>342.82799999999975</c:v>
                </c:pt>
                <c:pt idx="28084">
                  <c:v>343.17599999999999</c:v>
                </c:pt>
                <c:pt idx="28085">
                  <c:v>343.51599999999979</c:v>
                </c:pt>
                <c:pt idx="28086">
                  <c:v>343.84800000000001</c:v>
                </c:pt>
                <c:pt idx="28087">
                  <c:v>344.173</c:v>
                </c:pt>
                <c:pt idx="28088">
                  <c:v>344.48999999999978</c:v>
                </c:pt>
                <c:pt idx="28089">
                  <c:v>344.79899999999958</c:v>
                </c:pt>
                <c:pt idx="28090">
                  <c:v>345.1</c:v>
                </c:pt>
                <c:pt idx="28091">
                  <c:v>345.39299999999974</c:v>
                </c:pt>
                <c:pt idx="28092">
                  <c:v>345.678</c:v>
                </c:pt>
                <c:pt idx="28093">
                  <c:v>345.95499999999993</c:v>
                </c:pt>
                <c:pt idx="28094">
                  <c:v>346.22399999999965</c:v>
                </c:pt>
                <c:pt idx="28095">
                  <c:v>346.48499999999979</c:v>
                </c:pt>
                <c:pt idx="28096">
                  <c:v>346.73699999999963</c:v>
                </c:pt>
                <c:pt idx="28097">
                  <c:v>346.98200000000003</c:v>
                </c:pt>
                <c:pt idx="28098">
                  <c:v>347.21799999999979</c:v>
                </c:pt>
                <c:pt idx="28099">
                  <c:v>347.44600000000003</c:v>
                </c:pt>
                <c:pt idx="28100">
                  <c:v>347.66500000000002</c:v>
                </c:pt>
                <c:pt idx="28101">
                  <c:v>347.87599999999975</c:v>
                </c:pt>
                <c:pt idx="28102">
                  <c:v>348.07900000000001</c:v>
                </c:pt>
                <c:pt idx="28103">
                  <c:v>348.2729999999998</c:v>
                </c:pt>
                <c:pt idx="28104">
                  <c:v>348.459</c:v>
                </c:pt>
                <c:pt idx="28105">
                  <c:v>348.6359999999998</c:v>
                </c:pt>
                <c:pt idx="28106">
                  <c:v>348.80500000000001</c:v>
                </c:pt>
                <c:pt idx="28107">
                  <c:v>348.96499999999975</c:v>
                </c:pt>
                <c:pt idx="28108">
                  <c:v>349.11700000000002</c:v>
                </c:pt>
                <c:pt idx="28109">
                  <c:v>349.26</c:v>
                </c:pt>
                <c:pt idx="28110">
                  <c:v>349.39400000000001</c:v>
                </c:pt>
                <c:pt idx="28111">
                  <c:v>349.51900000000001</c:v>
                </c:pt>
                <c:pt idx="28112">
                  <c:v>349.6359999999998</c:v>
                </c:pt>
                <c:pt idx="28113">
                  <c:v>349.74400000000026</c:v>
                </c:pt>
                <c:pt idx="28114">
                  <c:v>349.84399999999999</c:v>
                </c:pt>
                <c:pt idx="28115">
                  <c:v>349.93400000000003</c:v>
                </c:pt>
                <c:pt idx="28116">
                  <c:v>350.01599999999979</c:v>
                </c:pt>
                <c:pt idx="28117">
                  <c:v>350.089</c:v>
                </c:pt>
                <c:pt idx="28118">
                  <c:v>350.15300000000002</c:v>
                </c:pt>
                <c:pt idx="28119">
                  <c:v>350.20800000000003</c:v>
                </c:pt>
                <c:pt idx="28120">
                  <c:v>350.25400000000002</c:v>
                </c:pt>
                <c:pt idx="28121">
                  <c:v>350.29199999999958</c:v>
                </c:pt>
                <c:pt idx="28122">
                  <c:v>350.32</c:v>
                </c:pt>
                <c:pt idx="28123">
                  <c:v>350.339</c:v>
                </c:pt>
                <c:pt idx="28124">
                  <c:v>350.35</c:v>
                </c:pt>
                <c:pt idx="28125">
                  <c:v>350.351</c:v>
                </c:pt>
                <c:pt idx="28126">
                  <c:v>350.34399999999999</c:v>
                </c:pt>
                <c:pt idx="28127">
                  <c:v>350.327</c:v>
                </c:pt>
                <c:pt idx="28128">
                  <c:v>350.30200000000002</c:v>
                </c:pt>
                <c:pt idx="28129">
                  <c:v>350.267</c:v>
                </c:pt>
                <c:pt idx="28130">
                  <c:v>350.22399999999965</c:v>
                </c:pt>
                <c:pt idx="28131">
                  <c:v>350.17099999999999</c:v>
                </c:pt>
                <c:pt idx="28132">
                  <c:v>350.11</c:v>
                </c:pt>
                <c:pt idx="28133">
                  <c:v>350.03899999999965</c:v>
                </c:pt>
                <c:pt idx="28134">
                  <c:v>349.959</c:v>
                </c:pt>
                <c:pt idx="28135">
                  <c:v>349.87099999999975</c:v>
                </c:pt>
                <c:pt idx="28136">
                  <c:v>349.7729999999998</c:v>
                </c:pt>
                <c:pt idx="28137">
                  <c:v>349.666</c:v>
                </c:pt>
                <c:pt idx="28138">
                  <c:v>349.55</c:v>
                </c:pt>
                <c:pt idx="28139">
                  <c:v>349.42599999999965</c:v>
                </c:pt>
                <c:pt idx="28140">
                  <c:v>349.29199999999958</c:v>
                </c:pt>
                <c:pt idx="28141">
                  <c:v>349.14900000000023</c:v>
                </c:pt>
                <c:pt idx="28142">
                  <c:v>348.99699999999962</c:v>
                </c:pt>
                <c:pt idx="28143">
                  <c:v>348.83599999999979</c:v>
                </c:pt>
                <c:pt idx="28144">
                  <c:v>348.666</c:v>
                </c:pt>
                <c:pt idx="28145">
                  <c:v>348.48699999999963</c:v>
                </c:pt>
                <c:pt idx="28146">
                  <c:v>348.29899999999958</c:v>
                </c:pt>
                <c:pt idx="28147">
                  <c:v>348.10199999999975</c:v>
                </c:pt>
                <c:pt idx="28148">
                  <c:v>347.89599999999979</c:v>
                </c:pt>
                <c:pt idx="28149">
                  <c:v>347.68099999999993</c:v>
                </c:pt>
                <c:pt idx="28150">
                  <c:v>347.45800000000003</c:v>
                </c:pt>
                <c:pt idx="28151">
                  <c:v>347.2249999999998</c:v>
                </c:pt>
                <c:pt idx="28152">
                  <c:v>346.98299999999978</c:v>
                </c:pt>
                <c:pt idx="28153">
                  <c:v>346.73299999999978</c:v>
                </c:pt>
                <c:pt idx="28154">
                  <c:v>346.47299999999979</c:v>
                </c:pt>
                <c:pt idx="28155">
                  <c:v>346.20499999999993</c:v>
                </c:pt>
                <c:pt idx="28156">
                  <c:v>345.92799999999966</c:v>
                </c:pt>
                <c:pt idx="28157">
                  <c:v>345.64299999999997</c:v>
                </c:pt>
                <c:pt idx="28158">
                  <c:v>345.34800000000001</c:v>
                </c:pt>
                <c:pt idx="28159">
                  <c:v>345.04500000000002</c:v>
                </c:pt>
                <c:pt idx="28160">
                  <c:v>344.73299999999978</c:v>
                </c:pt>
                <c:pt idx="28161">
                  <c:v>344.41199999999958</c:v>
                </c:pt>
                <c:pt idx="28162">
                  <c:v>344.08300000000003</c:v>
                </c:pt>
                <c:pt idx="28163">
                  <c:v>343.745</c:v>
                </c:pt>
                <c:pt idx="28164">
                  <c:v>343.3979999999998</c:v>
                </c:pt>
                <c:pt idx="28165">
                  <c:v>343.04300000000001</c:v>
                </c:pt>
                <c:pt idx="28166">
                  <c:v>342.67899999999975</c:v>
                </c:pt>
                <c:pt idx="28167">
                  <c:v>342.30700000000002</c:v>
                </c:pt>
                <c:pt idx="28168">
                  <c:v>341.92699999999962</c:v>
                </c:pt>
                <c:pt idx="28169">
                  <c:v>341.53799999999978</c:v>
                </c:pt>
                <c:pt idx="28170">
                  <c:v>341.14000000000021</c:v>
                </c:pt>
                <c:pt idx="28171">
                  <c:v>340.73399999999958</c:v>
                </c:pt>
                <c:pt idx="28172">
                  <c:v>340.32</c:v>
                </c:pt>
                <c:pt idx="28173">
                  <c:v>339.8979999999998</c:v>
                </c:pt>
                <c:pt idx="28174">
                  <c:v>339.46699999999959</c:v>
                </c:pt>
                <c:pt idx="28175">
                  <c:v>339.029</c:v>
                </c:pt>
                <c:pt idx="28176">
                  <c:v>338.58199999999965</c:v>
                </c:pt>
                <c:pt idx="28177">
                  <c:v>338.12700000000001</c:v>
                </c:pt>
                <c:pt idx="28178">
                  <c:v>337.66399999999999</c:v>
                </c:pt>
                <c:pt idx="28179">
                  <c:v>337.19299999999993</c:v>
                </c:pt>
                <c:pt idx="28180">
                  <c:v>336.714</c:v>
                </c:pt>
                <c:pt idx="28181">
                  <c:v>336.22699999999958</c:v>
                </c:pt>
                <c:pt idx="28182">
                  <c:v>335.73200000000003</c:v>
                </c:pt>
                <c:pt idx="28183">
                  <c:v>335.22999999999979</c:v>
                </c:pt>
                <c:pt idx="28184">
                  <c:v>334.7199999999998</c:v>
                </c:pt>
                <c:pt idx="28185">
                  <c:v>334.202</c:v>
                </c:pt>
                <c:pt idx="28186">
                  <c:v>333.67700000000002</c:v>
                </c:pt>
                <c:pt idx="28187">
                  <c:v>333.14299999999997</c:v>
                </c:pt>
                <c:pt idx="28188">
                  <c:v>332.60300000000001</c:v>
                </c:pt>
                <c:pt idx="28189">
                  <c:v>332.05500000000001</c:v>
                </c:pt>
                <c:pt idx="28190">
                  <c:v>331.5</c:v>
                </c:pt>
                <c:pt idx="28191">
                  <c:v>330.93699999999961</c:v>
                </c:pt>
                <c:pt idx="28192">
                  <c:v>330.36700000000002</c:v>
                </c:pt>
                <c:pt idx="28193">
                  <c:v>329.78999999999979</c:v>
                </c:pt>
                <c:pt idx="28194">
                  <c:v>329.20499999999993</c:v>
                </c:pt>
                <c:pt idx="28195">
                  <c:v>328.61399999999975</c:v>
                </c:pt>
                <c:pt idx="28196">
                  <c:v>328.01499999999999</c:v>
                </c:pt>
                <c:pt idx="28197">
                  <c:v>327.41000000000003</c:v>
                </c:pt>
                <c:pt idx="28198">
                  <c:v>326.79799999999977</c:v>
                </c:pt>
                <c:pt idx="28199">
                  <c:v>326.17899999999975</c:v>
                </c:pt>
                <c:pt idx="28200">
                  <c:v>325.553</c:v>
                </c:pt>
                <c:pt idx="28201">
                  <c:v>324.92099999999965</c:v>
                </c:pt>
                <c:pt idx="28202">
                  <c:v>324.28099999999978</c:v>
                </c:pt>
                <c:pt idx="28203">
                  <c:v>323.6359999999998</c:v>
                </c:pt>
                <c:pt idx="28204">
                  <c:v>322.98399999999958</c:v>
                </c:pt>
                <c:pt idx="28205">
                  <c:v>322.32499999999999</c:v>
                </c:pt>
                <c:pt idx="28206">
                  <c:v>321.661</c:v>
                </c:pt>
                <c:pt idx="28207">
                  <c:v>320.98999999999978</c:v>
                </c:pt>
                <c:pt idx="28208">
                  <c:v>320.31299999999999</c:v>
                </c:pt>
                <c:pt idx="28209">
                  <c:v>319.62900000000002</c:v>
                </c:pt>
                <c:pt idx="28210">
                  <c:v>318.94</c:v>
                </c:pt>
                <c:pt idx="28211">
                  <c:v>318.245</c:v>
                </c:pt>
                <c:pt idx="28212">
                  <c:v>317.54399999999993</c:v>
                </c:pt>
                <c:pt idx="28213">
                  <c:v>316.83699999999965</c:v>
                </c:pt>
                <c:pt idx="28214">
                  <c:v>316.125</c:v>
                </c:pt>
                <c:pt idx="28215">
                  <c:v>315.40699999999958</c:v>
                </c:pt>
                <c:pt idx="28216">
                  <c:v>314.68400000000008</c:v>
                </c:pt>
                <c:pt idx="28217">
                  <c:v>313.95499999999993</c:v>
                </c:pt>
                <c:pt idx="28218">
                  <c:v>313.22000000000003</c:v>
                </c:pt>
                <c:pt idx="28219">
                  <c:v>312.48099999999965</c:v>
                </c:pt>
                <c:pt idx="28220">
                  <c:v>311.73599999999965</c:v>
                </c:pt>
                <c:pt idx="28221">
                  <c:v>310.98599999999965</c:v>
                </c:pt>
                <c:pt idx="28222">
                  <c:v>310.23200000000003</c:v>
                </c:pt>
                <c:pt idx="28223">
                  <c:v>309.47199999999958</c:v>
                </c:pt>
                <c:pt idx="28224">
                  <c:v>308.70699999999965</c:v>
                </c:pt>
                <c:pt idx="28225">
                  <c:v>307.93799999999965</c:v>
                </c:pt>
                <c:pt idx="28226">
                  <c:v>307.16399999999999</c:v>
                </c:pt>
                <c:pt idx="28227">
                  <c:v>306.3859999999998</c:v>
                </c:pt>
                <c:pt idx="28228">
                  <c:v>305.60300000000001</c:v>
                </c:pt>
                <c:pt idx="28229">
                  <c:v>304.81599999999975</c:v>
                </c:pt>
                <c:pt idx="28230">
                  <c:v>304.024</c:v>
                </c:pt>
                <c:pt idx="28231">
                  <c:v>303.22799999999978</c:v>
                </c:pt>
                <c:pt idx="28232">
                  <c:v>302.42799999999966</c:v>
                </c:pt>
                <c:pt idx="28233">
                  <c:v>301.625</c:v>
                </c:pt>
                <c:pt idx="28234">
                  <c:v>300.81700000000001</c:v>
                </c:pt>
                <c:pt idx="28235">
                  <c:v>300.005</c:v>
                </c:pt>
                <c:pt idx="28236">
                  <c:v>299.19</c:v>
                </c:pt>
                <c:pt idx="28237">
                  <c:v>298.37099999999975</c:v>
                </c:pt>
                <c:pt idx="28238">
                  <c:v>297.54899999999975</c:v>
                </c:pt>
                <c:pt idx="28239">
                  <c:v>296.72299999999979</c:v>
                </c:pt>
                <c:pt idx="28240">
                  <c:v>295.89400000000001</c:v>
                </c:pt>
                <c:pt idx="28241">
                  <c:v>295.06099999999975</c:v>
                </c:pt>
                <c:pt idx="28242">
                  <c:v>294.22599999999977</c:v>
                </c:pt>
                <c:pt idx="28243">
                  <c:v>293.387</c:v>
                </c:pt>
                <c:pt idx="28244">
                  <c:v>292.54599999999999</c:v>
                </c:pt>
                <c:pt idx="28245">
                  <c:v>291.70099999999979</c:v>
                </c:pt>
                <c:pt idx="28246">
                  <c:v>290.85399999999993</c:v>
                </c:pt>
                <c:pt idx="28247">
                  <c:v>290.00400000000002</c:v>
                </c:pt>
                <c:pt idx="28248">
                  <c:v>289.15199999999999</c:v>
                </c:pt>
                <c:pt idx="28249">
                  <c:v>288.29700000000003</c:v>
                </c:pt>
                <c:pt idx="28250">
                  <c:v>287.44</c:v>
                </c:pt>
                <c:pt idx="28251">
                  <c:v>286.58099999999979</c:v>
                </c:pt>
                <c:pt idx="28252">
                  <c:v>285.71899999999965</c:v>
                </c:pt>
                <c:pt idx="28253">
                  <c:v>284.85599999999999</c:v>
                </c:pt>
                <c:pt idx="28254">
                  <c:v>283.98999999999978</c:v>
                </c:pt>
                <c:pt idx="28255">
                  <c:v>283.12299999999999</c:v>
                </c:pt>
                <c:pt idx="28256">
                  <c:v>282.25400000000002</c:v>
                </c:pt>
                <c:pt idx="28257">
                  <c:v>281.38299999999975</c:v>
                </c:pt>
                <c:pt idx="28258">
                  <c:v>280.5109999999998</c:v>
                </c:pt>
                <c:pt idx="28259">
                  <c:v>279.63799999999975</c:v>
                </c:pt>
                <c:pt idx="28260">
                  <c:v>278.76299999999975</c:v>
                </c:pt>
                <c:pt idx="28261">
                  <c:v>277.8859999999998</c:v>
                </c:pt>
                <c:pt idx="28262">
                  <c:v>277.00900000000001</c:v>
                </c:pt>
                <c:pt idx="28263">
                  <c:v>276.13099999999974</c:v>
                </c:pt>
                <c:pt idx="28264">
                  <c:v>275.25200000000001</c:v>
                </c:pt>
                <c:pt idx="28265">
                  <c:v>274.37200000000001</c:v>
                </c:pt>
                <c:pt idx="28266">
                  <c:v>273.49099999999964</c:v>
                </c:pt>
                <c:pt idx="28267">
                  <c:v>272.60899999999975</c:v>
                </c:pt>
                <c:pt idx="28268">
                  <c:v>271.72699999999958</c:v>
                </c:pt>
                <c:pt idx="28269">
                  <c:v>270.84500000000008</c:v>
                </c:pt>
                <c:pt idx="28270">
                  <c:v>269.96199999999965</c:v>
                </c:pt>
                <c:pt idx="28271">
                  <c:v>269.08</c:v>
                </c:pt>
                <c:pt idx="28272">
                  <c:v>268.197</c:v>
                </c:pt>
                <c:pt idx="28273">
                  <c:v>267.31400000000002</c:v>
                </c:pt>
                <c:pt idx="28274">
                  <c:v>266.43099999999959</c:v>
                </c:pt>
                <c:pt idx="28275">
                  <c:v>265.548</c:v>
                </c:pt>
                <c:pt idx="28276">
                  <c:v>264.666</c:v>
                </c:pt>
                <c:pt idx="28277">
                  <c:v>263.78399999999965</c:v>
                </c:pt>
                <c:pt idx="28278">
                  <c:v>262.90299999999979</c:v>
                </c:pt>
                <c:pt idx="28279">
                  <c:v>262.02199999999965</c:v>
                </c:pt>
                <c:pt idx="28280">
                  <c:v>261.14200000000022</c:v>
                </c:pt>
                <c:pt idx="28281">
                  <c:v>260.262</c:v>
                </c:pt>
                <c:pt idx="28282">
                  <c:v>259.38400000000001</c:v>
                </c:pt>
                <c:pt idx="28283">
                  <c:v>258.50700000000001</c:v>
                </c:pt>
                <c:pt idx="28284">
                  <c:v>257.63</c:v>
                </c:pt>
                <c:pt idx="28285">
                  <c:v>256.755</c:v>
                </c:pt>
                <c:pt idx="28286">
                  <c:v>255.88100000000011</c:v>
                </c:pt>
                <c:pt idx="28287">
                  <c:v>255.00899999999999</c:v>
                </c:pt>
                <c:pt idx="28288">
                  <c:v>254.13800000000001</c:v>
                </c:pt>
                <c:pt idx="28289">
                  <c:v>253.26900000000001</c:v>
                </c:pt>
                <c:pt idx="28290">
                  <c:v>252.40100000000001</c:v>
                </c:pt>
                <c:pt idx="28291">
                  <c:v>251.535</c:v>
                </c:pt>
                <c:pt idx="28292">
                  <c:v>250.67099999999999</c:v>
                </c:pt>
                <c:pt idx="28293">
                  <c:v>249.809</c:v>
                </c:pt>
                <c:pt idx="28294">
                  <c:v>248.94900000000001</c:v>
                </c:pt>
                <c:pt idx="28295">
                  <c:v>248.09100000000001</c:v>
                </c:pt>
                <c:pt idx="28296">
                  <c:v>247.23599999999999</c:v>
                </c:pt>
                <c:pt idx="28297">
                  <c:v>246.38300000000001</c:v>
                </c:pt>
                <c:pt idx="28298">
                  <c:v>245.53200000000001</c:v>
                </c:pt>
                <c:pt idx="28299">
                  <c:v>244.684</c:v>
                </c:pt>
                <c:pt idx="28300">
                  <c:v>243.83800000000011</c:v>
                </c:pt>
                <c:pt idx="28301">
                  <c:v>242.995</c:v>
                </c:pt>
                <c:pt idx="28302">
                  <c:v>242.155</c:v>
                </c:pt>
                <c:pt idx="28303">
                  <c:v>241.31800000000001</c:v>
                </c:pt>
                <c:pt idx="28304">
                  <c:v>240.48400000000001</c:v>
                </c:pt>
                <c:pt idx="28305">
                  <c:v>239.65300000000002</c:v>
                </c:pt>
                <c:pt idx="28306">
                  <c:v>238.82500000000007</c:v>
                </c:pt>
                <c:pt idx="28307">
                  <c:v>238</c:v>
                </c:pt>
                <c:pt idx="28308">
                  <c:v>237.17899999999997</c:v>
                </c:pt>
                <c:pt idx="28309">
                  <c:v>236.3610000000001</c:v>
                </c:pt>
                <c:pt idx="28310">
                  <c:v>235.547</c:v>
                </c:pt>
                <c:pt idx="28311">
                  <c:v>234.73599999999999</c:v>
                </c:pt>
                <c:pt idx="28312">
                  <c:v>233.929</c:v>
                </c:pt>
                <c:pt idx="28313">
                  <c:v>233.126</c:v>
                </c:pt>
                <c:pt idx="28314">
                  <c:v>232.32600000000011</c:v>
                </c:pt>
                <c:pt idx="28315">
                  <c:v>231.53</c:v>
                </c:pt>
                <c:pt idx="28316">
                  <c:v>230.739</c:v>
                </c:pt>
                <c:pt idx="28317">
                  <c:v>229.95100000000011</c:v>
                </c:pt>
                <c:pt idx="28318">
                  <c:v>229.16800000000001</c:v>
                </c:pt>
                <c:pt idx="28319">
                  <c:v>228.38900000000001</c:v>
                </c:pt>
                <c:pt idx="28320">
                  <c:v>227.61399999999998</c:v>
                </c:pt>
                <c:pt idx="28321">
                  <c:v>226.84300000000002</c:v>
                </c:pt>
                <c:pt idx="28322">
                  <c:v>226.077</c:v>
                </c:pt>
                <c:pt idx="28323">
                  <c:v>225.316</c:v>
                </c:pt>
                <c:pt idx="28324">
                  <c:v>224.559</c:v>
                </c:pt>
                <c:pt idx="28325">
                  <c:v>223.80700000000004</c:v>
                </c:pt>
                <c:pt idx="28326">
                  <c:v>223.06</c:v>
                </c:pt>
                <c:pt idx="28327">
                  <c:v>222.31700000000001</c:v>
                </c:pt>
                <c:pt idx="28328">
                  <c:v>221.57900000000001</c:v>
                </c:pt>
                <c:pt idx="28329">
                  <c:v>220.846</c:v>
                </c:pt>
                <c:pt idx="28330">
                  <c:v>220.11899999999997</c:v>
                </c:pt>
                <c:pt idx="28331">
                  <c:v>219.39600000000004</c:v>
                </c:pt>
                <c:pt idx="28332">
                  <c:v>218.678</c:v>
                </c:pt>
                <c:pt idx="28333">
                  <c:v>217.96600000000001</c:v>
                </c:pt>
                <c:pt idx="28334">
                  <c:v>217.25899999999999</c:v>
                </c:pt>
                <c:pt idx="28335">
                  <c:v>216.55800000000011</c:v>
                </c:pt>
                <c:pt idx="28336">
                  <c:v>215.8610000000001</c:v>
                </c:pt>
                <c:pt idx="28337">
                  <c:v>215.17</c:v>
                </c:pt>
                <c:pt idx="28338">
                  <c:v>214.48500000000001</c:v>
                </c:pt>
                <c:pt idx="28339">
                  <c:v>213.80500000000001</c:v>
                </c:pt>
                <c:pt idx="28340">
                  <c:v>213.131</c:v>
                </c:pt>
                <c:pt idx="28341">
                  <c:v>212.46300000000002</c:v>
                </c:pt>
                <c:pt idx="28342">
                  <c:v>211.8</c:v>
                </c:pt>
                <c:pt idx="28343">
                  <c:v>211.14299999999997</c:v>
                </c:pt>
                <c:pt idx="28344">
                  <c:v>210.4920000000001</c:v>
                </c:pt>
                <c:pt idx="28345">
                  <c:v>209.84700000000001</c:v>
                </c:pt>
                <c:pt idx="28346">
                  <c:v>209.208</c:v>
                </c:pt>
                <c:pt idx="28347">
                  <c:v>208.57499999999999</c:v>
                </c:pt>
                <c:pt idx="28348">
                  <c:v>207.94800000000001</c:v>
                </c:pt>
                <c:pt idx="28349">
                  <c:v>207.32600000000011</c:v>
                </c:pt>
                <c:pt idx="28350">
                  <c:v>206.71099999999998</c:v>
                </c:pt>
                <c:pt idx="28351">
                  <c:v>206.10300000000001</c:v>
                </c:pt>
                <c:pt idx="28352">
                  <c:v>205.5</c:v>
                </c:pt>
                <c:pt idx="28353">
                  <c:v>204.904</c:v>
                </c:pt>
                <c:pt idx="28354">
                  <c:v>204.31399999999999</c:v>
                </c:pt>
                <c:pt idx="28355">
                  <c:v>203.73</c:v>
                </c:pt>
                <c:pt idx="28356">
                  <c:v>203.15300000000002</c:v>
                </c:pt>
                <c:pt idx="28357">
                  <c:v>202.58200000000011</c:v>
                </c:pt>
                <c:pt idx="28358">
                  <c:v>202.017</c:v>
                </c:pt>
                <c:pt idx="28359">
                  <c:v>201.459</c:v>
                </c:pt>
                <c:pt idx="28360">
                  <c:v>200.90800000000004</c:v>
                </c:pt>
                <c:pt idx="28361">
                  <c:v>200.363</c:v>
                </c:pt>
                <c:pt idx="28362">
                  <c:v>199.82400000000001</c:v>
                </c:pt>
                <c:pt idx="28363">
                  <c:v>199.292</c:v>
                </c:pt>
                <c:pt idx="28364">
                  <c:v>198.767</c:v>
                </c:pt>
                <c:pt idx="28365">
                  <c:v>198.24799999999999</c:v>
                </c:pt>
                <c:pt idx="28366">
                  <c:v>197.73599999999999</c:v>
                </c:pt>
                <c:pt idx="28367">
                  <c:v>197.23099999999999</c:v>
                </c:pt>
                <c:pt idx="28368">
                  <c:v>196.732</c:v>
                </c:pt>
                <c:pt idx="28369">
                  <c:v>196.24099999999999</c:v>
                </c:pt>
                <c:pt idx="28370">
                  <c:v>195.755</c:v>
                </c:pt>
                <c:pt idx="28371">
                  <c:v>195.27699999999999</c:v>
                </c:pt>
                <c:pt idx="28372">
                  <c:v>194.80500000000001</c:v>
                </c:pt>
                <c:pt idx="28373">
                  <c:v>194.34100000000001</c:v>
                </c:pt>
                <c:pt idx="28374">
                  <c:v>193.88300000000001</c:v>
                </c:pt>
                <c:pt idx="28375">
                  <c:v>193.43100000000001</c:v>
                </c:pt>
                <c:pt idx="28376">
                  <c:v>192.98700000000011</c:v>
                </c:pt>
                <c:pt idx="28377">
                  <c:v>192.55</c:v>
                </c:pt>
                <c:pt idx="28378">
                  <c:v>192.11899999999997</c:v>
                </c:pt>
                <c:pt idx="28379">
                  <c:v>191.69499999999999</c:v>
                </c:pt>
                <c:pt idx="28380">
                  <c:v>191.27799999999999</c:v>
                </c:pt>
                <c:pt idx="28381">
                  <c:v>190.86800000000011</c:v>
                </c:pt>
                <c:pt idx="28382">
                  <c:v>190.465</c:v>
                </c:pt>
                <c:pt idx="28383">
                  <c:v>190.06800000000001</c:v>
                </c:pt>
                <c:pt idx="28384">
                  <c:v>189.67899999999997</c:v>
                </c:pt>
                <c:pt idx="28385">
                  <c:v>189.29599999999999</c:v>
                </c:pt>
                <c:pt idx="28386">
                  <c:v>188.92000000000004</c:v>
                </c:pt>
                <c:pt idx="28387">
                  <c:v>188.55100000000004</c:v>
                </c:pt>
                <c:pt idx="28388">
                  <c:v>188.18900000000002</c:v>
                </c:pt>
                <c:pt idx="28389">
                  <c:v>187.834</c:v>
                </c:pt>
                <c:pt idx="28390">
                  <c:v>187.4860000000001</c:v>
                </c:pt>
                <c:pt idx="28391">
                  <c:v>187.14399999999998</c:v>
                </c:pt>
                <c:pt idx="28392">
                  <c:v>186.809</c:v>
                </c:pt>
                <c:pt idx="28393">
                  <c:v>186.48100000000011</c:v>
                </c:pt>
                <c:pt idx="28394">
                  <c:v>186.16</c:v>
                </c:pt>
                <c:pt idx="28395">
                  <c:v>185.846</c:v>
                </c:pt>
                <c:pt idx="28396">
                  <c:v>185.53800000000001</c:v>
                </c:pt>
                <c:pt idx="28397">
                  <c:v>185.23699999999999</c:v>
                </c:pt>
                <c:pt idx="28398">
                  <c:v>184.94300000000001</c:v>
                </c:pt>
                <c:pt idx="28399">
                  <c:v>184.655</c:v>
                </c:pt>
                <c:pt idx="28400">
                  <c:v>184.375</c:v>
                </c:pt>
                <c:pt idx="28401">
                  <c:v>184.101</c:v>
                </c:pt>
                <c:pt idx="28402">
                  <c:v>183.833</c:v>
                </c:pt>
                <c:pt idx="28403">
                  <c:v>183.572</c:v>
                </c:pt>
                <c:pt idx="28404">
                  <c:v>183.31800000000001</c:v>
                </c:pt>
                <c:pt idx="28405">
                  <c:v>183.07</c:v>
                </c:pt>
                <c:pt idx="28406">
                  <c:v>182.82900000000001</c:v>
                </c:pt>
                <c:pt idx="28407">
                  <c:v>182.59399999999999</c:v>
                </c:pt>
                <c:pt idx="28408">
                  <c:v>182.36600000000001</c:v>
                </c:pt>
                <c:pt idx="28409">
                  <c:v>182.14399999999998</c:v>
                </c:pt>
                <c:pt idx="28410">
                  <c:v>181.929</c:v>
                </c:pt>
                <c:pt idx="28411">
                  <c:v>181.72</c:v>
                </c:pt>
                <c:pt idx="28412">
                  <c:v>181.517</c:v>
                </c:pt>
                <c:pt idx="28413">
                  <c:v>181.32100000000011</c:v>
                </c:pt>
                <c:pt idx="28414">
                  <c:v>181.131</c:v>
                </c:pt>
                <c:pt idx="28415">
                  <c:v>180.947</c:v>
                </c:pt>
                <c:pt idx="28416">
                  <c:v>180.76900000000001</c:v>
                </c:pt>
                <c:pt idx="28417">
                  <c:v>180.59800000000001</c:v>
                </c:pt>
                <c:pt idx="28418">
                  <c:v>180.43200000000004</c:v>
                </c:pt>
                <c:pt idx="28419">
                  <c:v>180.27299999999997</c:v>
                </c:pt>
                <c:pt idx="28420">
                  <c:v>180.12</c:v>
                </c:pt>
                <c:pt idx="28421">
                  <c:v>179.97200000000001</c:v>
                </c:pt>
                <c:pt idx="28422">
                  <c:v>179.83100000000007</c:v>
                </c:pt>
                <c:pt idx="28423">
                  <c:v>179.69499999999999</c:v>
                </c:pt>
                <c:pt idx="28424">
                  <c:v>179.565</c:v>
                </c:pt>
                <c:pt idx="28425">
                  <c:v>179.441</c:v>
                </c:pt>
                <c:pt idx="28426">
                  <c:v>179.32300000000001</c:v>
                </c:pt>
                <c:pt idx="28427">
                  <c:v>179.20999999999998</c:v>
                </c:pt>
                <c:pt idx="28428">
                  <c:v>179.10300000000001</c:v>
                </c:pt>
                <c:pt idx="28429">
                  <c:v>179.00200000000001</c:v>
                </c:pt>
                <c:pt idx="28430">
                  <c:v>178.90600000000001</c:v>
                </c:pt>
                <c:pt idx="28431">
                  <c:v>178.815</c:v>
                </c:pt>
                <c:pt idx="28432">
                  <c:v>178.73</c:v>
                </c:pt>
                <c:pt idx="28433">
                  <c:v>178.65</c:v>
                </c:pt>
                <c:pt idx="28434">
                  <c:v>178.57599999999999</c:v>
                </c:pt>
                <c:pt idx="28435">
                  <c:v>178.50700000000001</c:v>
                </c:pt>
                <c:pt idx="28436">
                  <c:v>178.44300000000001</c:v>
                </c:pt>
                <c:pt idx="28437">
                  <c:v>178.38400000000001</c:v>
                </c:pt>
                <c:pt idx="28438">
                  <c:v>178.33</c:v>
                </c:pt>
                <c:pt idx="28439">
                  <c:v>178.28100000000001</c:v>
                </c:pt>
                <c:pt idx="28440">
                  <c:v>178.23699999999999</c:v>
                </c:pt>
                <c:pt idx="28441">
                  <c:v>178.197</c:v>
                </c:pt>
                <c:pt idx="28442">
                  <c:v>178.16300000000001</c:v>
                </c:pt>
                <c:pt idx="28443">
                  <c:v>178.13300000000001</c:v>
                </c:pt>
                <c:pt idx="28444">
                  <c:v>178.108</c:v>
                </c:pt>
                <c:pt idx="28445">
                  <c:v>178.08700000000007</c:v>
                </c:pt>
                <c:pt idx="28446">
                  <c:v>178.071</c:v>
                </c:pt>
                <c:pt idx="28447">
                  <c:v>178.06</c:v>
                </c:pt>
                <c:pt idx="28448">
                  <c:v>178.053</c:v>
                </c:pt>
                <c:pt idx="28449">
                  <c:v>178.05</c:v>
                </c:pt>
                <c:pt idx="28450">
                  <c:v>178.05100000000004</c:v>
                </c:pt>
                <c:pt idx="28451">
                  <c:v>178.05700000000004</c:v>
                </c:pt>
                <c:pt idx="28452">
                  <c:v>178.066</c:v>
                </c:pt>
                <c:pt idx="28453">
                  <c:v>178.08</c:v>
                </c:pt>
                <c:pt idx="28454">
                  <c:v>178.09700000000001</c:v>
                </c:pt>
                <c:pt idx="28455">
                  <c:v>178.11799999999999</c:v>
                </c:pt>
                <c:pt idx="28456">
                  <c:v>178.14399999999998</c:v>
                </c:pt>
                <c:pt idx="28457">
                  <c:v>178.172</c:v>
                </c:pt>
                <c:pt idx="28458">
                  <c:v>178.20499999999998</c:v>
                </c:pt>
                <c:pt idx="28459">
                  <c:v>178.24099999999999</c:v>
                </c:pt>
                <c:pt idx="28460">
                  <c:v>178.28</c:v>
                </c:pt>
                <c:pt idx="28461">
                  <c:v>178.32300000000001</c:v>
                </c:pt>
                <c:pt idx="28462">
                  <c:v>178.37</c:v>
                </c:pt>
                <c:pt idx="28463">
                  <c:v>178.41900000000001</c:v>
                </c:pt>
                <c:pt idx="28464">
                  <c:v>178.47200000000001</c:v>
                </c:pt>
                <c:pt idx="28465">
                  <c:v>178.52800000000011</c:v>
                </c:pt>
                <c:pt idx="28466">
                  <c:v>178.58600000000001</c:v>
                </c:pt>
                <c:pt idx="28467">
                  <c:v>178.648</c:v>
                </c:pt>
                <c:pt idx="28468">
                  <c:v>178.71299999999999</c:v>
                </c:pt>
                <c:pt idx="28469">
                  <c:v>178.78</c:v>
                </c:pt>
                <c:pt idx="28470">
                  <c:v>178.85000000000011</c:v>
                </c:pt>
                <c:pt idx="28471">
                  <c:v>178.923</c:v>
                </c:pt>
                <c:pt idx="28472">
                  <c:v>178.9980000000001</c:v>
                </c:pt>
                <c:pt idx="28473">
                  <c:v>179.07499999999999</c:v>
                </c:pt>
                <c:pt idx="28474">
                  <c:v>179.155</c:v>
                </c:pt>
                <c:pt idx="28475">
                  <c:v>179.23699999999999</c:v>
                </c:pt>
                <c:pt idx="28476">
                  <c:v>179.32200000000012</c:v>
                </c:pt>
                <c:pt idx="28477">
                  <c:v>179.40800000000004</c:v>
                </c:pt>
                <c:pt idx="28478">
                  <c:v>179.49700000000001</c:v>
                </c:pt>
                <c:pt idx="28479">
                  <c:v>179.58700000000007</c:v>
                </c:pt>
                <c:pt idx="28480">
                  <c:v>179.68</c:v>
                </c:pt>
                <c:pt idx="28481">
                  <c:v>179.77399999999992</c:v>
                </c:pt>
                <c:pt idx="28482">
                  <c:v>179.869</c:v>
                </c:pt>
                <c:pt idx="28483">
                  <c:v>179.96700000000001</c:v>
                </c:pt>
                <c:pt idx="28484">
                  <c:v>180.066</c:v>
                </c:pt>
                <c:pt idx="28485">
                  <c:v>180.166</c:v>
                </c:pt>
                <c:pt idx="28486">
                  <c:v>180.268</c:v>
                </c:pt>
                <c:pt idx="28487">
                  <c:v>180.37100000000001</c:v>
                </c:pt>
                <c:pt idx="28488">
                  <c:v>180.47499999999999</c:v>
                </c:pt>
                <c:pt idx="28489">
                  <c:v>180.58100000000007</c:v>
                </c:pt>
                <c:pt idx="28490">
                  <c:v>180.68700000000001</c:v>
                </c:pt>
                <c:pt idx="28491">
                  <c:v>180.79499999999999</c:v>
                </c:pt>
                <c:pt idx="28492">
                  <c:v>180.90300000000002</c:v>
                </c:pt>
                <c:pt idx="28493">
                  <c:v>181.012</c:v>
                </c:pt>
                <c:pt idx="28494">
                  <c:v>181.12100000000001</c:v>
                </c:pt>
                <c:pt idx="28495">
                  <c:v>181.232</c:v>
                </c:pt>
                <c:pt idx="28496">
                  <c:v>181.34300000000002</c:v>
                </c:pt>
                <c:pt idx="28497">
                  <c:v>181.45400000000001</c:v>
                </c:pt>
                <c:pt idx="28498">
                  <c:v>181.566</c:v>
                </c:pt>
                <c:pt idx="28499">
                  <c:v>181.678</c:v>
                </c:pt>
                <c:pt idx="28500">
                  <c:v>181.79</c:v>
                </c:pt>
                <c:pt idx="28501">
                  <c:v>181.90200000000004</c:v>
                </c:pt>
                <c:pt idx="28502">
                  <c:v>182.01399999999998</c:v>
                </c:pt>
                <c:pt idx="28503">
                  <c:v>182.12700000000001</c:v>
                </c:pt>
                <c:pt idx="28504">
                  <c:v>182.239</c:v>
                </c:pt>
                <c:pt idx="28505">
                  <c:v>182.35100000000011</c:v>
                </c:pt>
                <c:pt idx="28506">
                  <c:v>182.46300000000002</c:v>
                </c:pt>
                <c:pt idx="28507">
                  <c:v>182.57399999999998</c:v>
                </c:pt>
                <c:pt idx="28508">
                  <c:v>182.685</c:v>
                </c:pt>
                <c:pt idx="28509">
                  <c:v>182.79499999999999</c:v>
                </c:pt>
                <c:pt idx="28510">
                  <c:v>182.905</c:v>
                </c:pt>
                <c:pt idx="28511">
                  <c:v>183.01499999999999</c:v>
                </c:pt>
                <c:pt idx="28512">
                  <c:v>183.12300000000002</c:v>
                </c:pt>
                <c:pt idx="28513">
                  <c:v>183.23099999999999</c:v>
                </c:pt>
                <c:pt idx="28514">
                  <c:v>183.33800000000011</c:v>
                </c:pt>
                <c:pt idx="28515">
                  <c:v>183.44300000000001</c:v>
                </c:pt>
                <c:pt idx="28516">
                  <c:v>183.548</c:v>
                </c:pt>
                <c:pt idx="28517">
                  <c:v>183.65200000000004</c:v>
                </c:pt>
                <c:pt idx="28518">
                  <c:v>183.75399999999999</c:v>
                </c:pt>
                <c:pt idx="28519">
                  <c:v>183.85600000000011</c:v>
                </c:pt>
                <c:pt idx="28520">
                  <c:v>183.95500000000001</c:v>
                </c:pt>
                <c:pt idx="28521">
                  <c:v>184.054</c:v>
                </c:pt>
                <c:pt idx="28522">
                  <c:v>184.15100000000001</c:v>
                </c:pt>
                <c:pt idx="28523">
                  <c:v>184.24699999999999</c:v>
                </c:pt>
                <c:pt idx="28524">
                  <c:v>184.34100000000001</c:v>
                </c:pt>
                <c:pt idx="28525">
                  <c:v>184.43300000000002</c:v>
                </c:pt>
                <c:pt idx="28526">
                  <c:v>184.523</c:v>
                </c:pt>
                <c:pt idx="28527">
                  <c:v>184.61199999999999</c:v>
                </c:pt>
                <c:pt idx="28528">
                  <c:v>184.69900000000001</c:v>
                </c:pt>
                <c:pt idx="28529">
                  <c:v>184.78399999999999</c:v>
                </c:pt>
                <c:pt idx="28530">
                  <c:v>184.8670000000001</c:v>
                </c:pt>
                <c:pt idx="28531">
                  <c:v>184.947</c:v>
                </c:pt>
                <c:pt idx="28532">
                  <c:v>185.02600000000001</c:v>
                </c:pt>
                <c:pt idx="28533">
                  <c:v>185.10300000000001</c:v>
                </c:pt>
                <c:pt idx="28534">
                  <c:v>185.17699999999999</c:v>
                </c:pt>
                <c:pt idx="28535">
                  <c:v>185.24899999999997</c:v>
                </c:pt>
                <c:pt idx="28536">
                  <c:v>185.31900000000002</c:v>
                </c:pt>
                <c:pt idx="28537">
                  <c:v>185.38600000000011</c:v>
                </c:pt>
                <c:pt idx="28538">
                  <c:v>185.45000000000007</c:v>
                </c:pt>
                <c:pt idx="28539">
                  <c:v>185.51300000000001</c:v>
                </c:pt>
                <c:pt idx="28540">
                  <c:v>185.572</c:v>
                </c:pt>
                <c:pt idx="28541">
                  <c:v>185.62900000000002</c:v>
                </c:pt>
                <c:pt idx="28542">
                  <c:v>185.68300000000002</c:v>
                </c:pt>
                <c:pt idx="28543">
                  <c:v>185.73499999999999</c:v>
                </c:pt>
                <c:pt idx="28544">
                  <c:v>185.78300000000002</c:v>
                </c:pt>
                <c:pt idx="28545">
                  <c:v>185.82900000000001</c:v>
                </c:pt>
                <c:pt idx="28546">
                  <c:v>185.87200000000001</c:v>
                </c:pt>
                <c:pt idx="28547">
                  <c:v>185.91200000000001</c:v>
                </c:pt>
                <c:pt idx="28548">
                  <c:v>185.94900000000001</c:v>
                </c:pt>
                <c:pt idx="28549">
                  <c:v>185.983</c:v>
                </c:pt>
                <c:pt idx="28550">
                  <c:v>186.01300000000001</c:v>
                </c:pt>
                <c:pt idx="28551">
                  <c:v>186.041</c:v>
                </c:pt>
                <c:pt idx="28552">
                  <c:v>186.066</c:v>
                </c:pt>
                <c:pt idx="28553">
                  <c:v>186.08700000000007</c:v>
                </c:pt>
                <c:pt idx="28554">
                  <c:v>186.10499999999999</c:v>
                </c:pt>
                <c:pt idx="28555">
                  <c:v>186.12</c:v>
                </c:pt>
                <c:pt idx="28556">
                  <c:v>186.131</c:v>
                </c:pt>
                <c:pt idx="28557">
                  <c:v>186.13900000000001</c:v>
                </c:pt>
                <c:pt idx="28558">
                  <c:v>186.14399999999998</c:v>
                </c:pt>
                <c:pt idx="28559">
                  <c:v>186.14499999999998</c:v>
                </c:pt>
                <c:pt idx="28560">
                  <c:v>186.142</c:v>
                </c:pt>
                <c:pt idx="28561">
                  <c:v>186.137</c:v>
                </c:pt>
                <c:pt idx="28562">
                  <c:v>186.12700000000001</c:v>
                </c:pt>
                <c:pt idx="28563">
                  <c:v>186.11399999999998</c:v>
                </c:pt>
                <c:pt idx="28564">
                  <c:v>186.09800000000001</c:v>
                </c:pt>
                <c:pt idx="28565">
                  <c:v>186.078</c:v>
                </c:pt>
                <c:pt idx="28566">
                  <c:v>186.054</c:v>
                </c:pt>
                <c:pt idx="28567">
                  <c:v>186.02600000000001</c:v>
                </c:pt>
                <c:pt idx="28568">
                  <c:v>185.995</c:v>
                </c:pt>
                <c:pt idx="28569">
                  <c:v>185.96</c:v>
                </c:pt>
                <c:pt idx="28570">
                  <c:v>185.92100000000011</c:v>
                </c:pt>
                <c:pt idx="28571">
                  <c:v>185.87900000000002</c:v>
                </c:pt>
                <c:pt idx="28572">
                  <c:v>185.833</c:v>
                </c:pt>
                <c:pt idx="28573">
                  <c:v>185.78300000000002</c:v>
                </c:pt>
                <c:pt idx="28574">
                  <c:v>185.72900000000001</c:v>
                </c:pt>
                <c:pt idx="28575">
                  <c:v>185.67099999999999</c:v>
                </c:pt>
                <c:pt idx="28576">
                  <c:v>185.60999999999999</c:v>
                </c:pt>
                <c:pt idx="28577">
                  <c:v>185.54399999999998</c:v>
                </c:pt>
                <c:pt idx="28578">
                  <c:v>185.47499999999999</c:v>
                </c:pt>
                <c:pt idx="28579">
                  <c:v>185.40200000000004</c:v>
                </c:pt>
                <c:pt idx="28580">
                  <c:v>185.32500000000007</c:v>
                </c:pt>
                <c:pt idx="28581">
                  <c:v>185.24399999999989</c:v>
                </c:pt>
                <c:pt idx="28582">
                  <c:v>185.15900000000002</c:v>
                </c:pt>
                <c:pt idx="28583">
                  <c:v>185.071</c:v>
                </c:pt>
                <c:pt idx="28584">
                  <c:v>184.97800000000001</c:v>
                </c:pt>
                <c:pt idx="28585">
                  <c:v>184.88200000000012</c:v>
                </c:pt>
                <c:pt idx="28586">
                  <c:v>184.78100000000001</c:v>
                </c:pt>
                <c:pt idx="28587">
                  <c:v>184.67699999999999</c:v>
                </c:pt>
                <c:pt idx="28588">
                  <c:v>184.56900000000002</c:v>
                </c:pt>
                <c:pt idx="28589">
                  <c:v>184.45600000000007</c:v>
                </c:pt>
                <c:pt idx="28590">
                  <c:v>184.34</c:v>
                </c:pt>
                <c:pt idx="28591">
                  <c:v>184.22</c:v>
                </c:pt>
                <c:pt idx="28592">
                  <c:v>184.09700000000001</c:v>
                </c:pt>
                <c:pt idx="28593">
                  <c:v>183.96900000000002</c:v>
                </c:pt>
                <c:pt idx="28594">
                  <c:v>183.83700000000007</c:v>
                </c:pt>
                <c:pt idx="28595">
                  <c:v>183.702</c:v>
                </c:pt>
                <c:pt idx="28596">
                  <c:v>183.56200000000001</c:v>
                </c:pt>
                <c:pt idx="28597">
                  <c:v>183.41900000000001</c:v>
                </c:pt>
                <c:pt idx="28598">
                  <c:v>183.27199999999999</c:v>
                </c:pt>
                <c:pt idx="28599">
                  <c:v>183.12200000000001</c:v>
                </c:pt>
                <c:pt idx="28600">
                  <c:v>182.96700000000001</c:v>
                </c:pt>
                <c:pt idx="28601">
                  <c:v>182.809</c:v>
                </c:pt>
                <c:pt idx="28602">
                  <c:v>182.64699999999999</c:v>
                </c:pt>
                <c:pt idx="28603">
                  <c:v>182.48100000000011</c:v>
                </c:pt>
                <c:pt idx="28604">
                  <c:v>182.31100000000001</c:v>
                </c:pt>
                <c:pt idx="28605">
                  <c:v>182.13800000000001</c:v>
                </c:pt>
                <c:pt idx="28606">
                  <c:v>181.96200000000007</c:v>
                </c:pt>
                <c:pt idx="28607">
                  <c:v>181.78100000000001</c:v>
                </c:pt>
                <c:pt idx="28608">
                  <c:v>181.59700000000001</c:v>
                </c:pt>
                <c:pt idx="28609">
                  <c:v>181.41</c:v>
                </c:pt>
                <c:pt idx="28610">
                  <c:v>181.21799999999999</c:v>
                </c:pt>
                <c:pt idx="28611">
                  <c:v>181.024</c:v>
                </c:pt>
                <c:pt idx="28612">
                  <c:v>180.82600000000011</c:v>
                </c:pt>
                <c:pt idx="28613">
                  <c:v>180.624</c:v>
                </c:pt>
                <c:pt idx="28614">
                  <c:v>180.41900000000001</c:v>
                </c:pt>
                <c:pt idx="28615">
                  <c:v>180.21099999999998</c:v>
                </c:pt>
                <c:pt idx="28616">
                  <c:v>179.999</c:v>
                </c:pt>
                <c:pt idx="28617">
                  <c:v>179.78399999999999</c:v>
                </c:pt>
                <c:pt idx="28618">
                  <c:v>179.566</c:v>
                </c:pt>
                <c:pt idx="28619">
                  <c:v>179.34399999999999</c:v>
                </c:pt>
                <c:pt idx="28620">
                  <c:v>179.12</c:v>
                </c:pt>
                <c:pt idx="28621">
                  <c:v>178.89200000000011</c:v>
                </c:pt>
                <c:pt idx="28622">
                  <c:v>178.661</c:v>
                </c:pt>
                <c:pt idx="28623">
                  <c:v>178.42700000000011</c:v>
                </c:pt>
                <c:pt idx="28624">
                  <c:v>178.19</c:v>
                </c:pt>
                <c:pt idx="28625">
                  <c:v>177.95000000000007</c:v>
                </c:pt>
                <c:pt idx="28626">
                  <c:v>177.708</c:v>
                </c:pt>
                <c:pt idx="28627">
                  <c:v>177.46200000000007</c:v>
                </c:pt>
                <c:pt idx="28628">
                  <c:v>177.21399999999988</c:v>
                </c:pt>
                <c:pt idx="28629">
                  <c:v>176.96300000000002</c:v>
                </c:pt>
                <c:pt idx="28630">
                  <c:v>176.70899999999997</c:v>
                </c:pt>
                <c:pt idx="28631">
                  <c:v>176.45200000000011</c:v>
                </c:pt>
                <c:pt idx="28632">
                  <c:v>176.19300000000001</c:v>
                </c:pt>
                <c:pt idx="28633">
                  <c:v>175.93200000000004</c:v>
                </c:pt>
                <c:pt idx="28634">
                  <c:v>175.66800000000001</c:v>
                </c:pt>
                <c:pt idx="28635">
                  <c:v>175.40100000000001</c:v>
                </c:pt>
                <c:pt idx="28636">
                  <c:v>175.13200000000001</c:v>
                </c:pt>
                <c:pt idx="28637">
                  <c:v>174.8610000000001</c:v>
                </c:pt>
                <c:pt idx="28638">
                  <c:v>174.58800000000011</c:v>
                </c:pt>
                <c:pt idx="28639">
                  <c:v>174.31200000000001</c:v>
                </c:pt>
                <c:pt idx="28640">
                  <c:v>174.035</c:v>
                </c:pt>
                <c:pt idx="28641">
                  <c:v>173.755</c:v>
                </c:pt>
                <c:pt idx="28642">
                  <c:v>173.47300000000001</c:v>
                </c:pt>
                <c:pt idx="28643">
                  <c:v>173.19</c:v>
                </c:pt>
                <c:pt idx="28644">
                  <c:v>172.904</c:v>
                </c:pt>
                <c:pt idx="28645">
                  <c:v>172.61699999999999</c:v>
                </c:pt>
                <c:pt idx="28646">
                  <c:v>172.32800000000012</c:v>
                </c:pt>
                <c:pt idx="28647">
                  <c:v>172.03800000000001</c:v>
                </c:pt>
                <c:pt idx="28648">
                  <c:v>171.74499999999998</c:v>
                </c:pt>
                <c:pt idx="28649">
                  <c:v>171.45200000000011</c:v>
                </c:pt>
                <c:pt idx="28650">
                  <c:v>171.15700000000001</c:v>
                </c:pt>
                <c:pt idx="28651">
                  <c:v>170.86</c:v>
                </c:pt>
                <c:pt idx="28652">
                  <c:v>170.56200000000001</c:v>
                </c:pt>
                <c:pt idx="28653">
                  <c:v>170.26300000000001</c:v>
                </c:pt>
                <c:pt idx="28654">
                  <c:v>169.96300000000002</c:v>
                </c:pt>
                <c:pt idx="28655">
                  <c:v>169.66200000000001</c:v>
                </c:pt>
                <c:pt idx="28656">
                  <c:v>169.36</c:v>
                </c:pt>
                <c:pt idx="28657">
                  <c:v>169.05700000000004</c:v>
                </c:pt>
                <c:pt idx="28658">
                  <c:v>168.75299999999999</c:v>
                </c:pt>
                <c:pt idx="28659">
                  <c:v>168.44800000000001</c:v>
                </c:pt>
                <c:pt idx="28660">
                  <c:v>168.142</c:v>
                </c:pt>
                <c:pt idx="28661">
                  <c:v>167.83600000000001</c:v>
                </c:pt>
                <c:pt idx="28662">
                  <c:v>167.53</c:v>
                </c:pt>
                <c:pt idx="28663">
                  <c:v>167.22200000000001</c:v>
                </c:pt>
                <c:pt idx="28664">
                  <c:v>166.91499999999999</c:v>
                </c:pt>
                <c:pt idx="28665">
                  <c:v>166.607</c:v>
                </c:pt>
                <c:pt idx="28666">
                  <c:v>166.29900000000001</c:v>
                </c:pt>
                <c:pt idx="28667">
                  <c:v>165.99100000000001</c:v>
                </c:pt>
                <c:pt idx="28668">
                  <c:v>165.68300000000002</c:v>
                </c:pt>
                <c:pt idx="28669">
                  <c:v>165.375</c:v>
                </c:pt>
                <c:pt idx="28670">
                  <c:v>165.06700000000001</c:v>
                </c:pt>
                <c:pt idx="28671">
                  <c:v>164.75899999999999</c:v>
                </c:pt>
                <c:pt idx="28672">
                  <c:v>164.45100000000011</c:v>
                </c:pt>
                <c:pt idx="28673">
                  <c:v>164.14399999999998</c:v>
                </c:pt>
                <c:pt idx="28674">
                  <c:v>163.83700000000007</c:v>
                </c:pt>
                <c:pt idx="28675">
                  <c:v>163.53100000000001</c:v>
                </c:pt>
                <c:pt idx="28676">
                  <c:v>163.22499999999999</c:v>
                </c:pt>
                <c:pt idx="28677">
                  <c:v>162.91999999999999</c:v>
                </c:pt>
                <c:pt idx="28678">
                  <c:v>162.61599999999999</c:v>
                </c:pt>
                <c:pt idx="28679">
                  <c:v>162.31300000000002</c:v>
                </c:pt>
                <c:pt idx="28680">
                  <c:v>162.011</c:v>
                </c:pt>
                <c:pt idx="28681">
                  <c:v>161.70899999999997</c:v>
                </c:pt>
                <c:pt idx="28682">
                  <c:v>161.40900000000002</c:v>
                </c:pt>
                <c:pt idx="28683">
                  <c:v>161.10999999999999</c:v>
                </c:pt>
                <c:pt idx="28684">
                  <c:v>160.81200000000001</c:v>
                </c:pt>
                <c:pt idx="28685">
                  <c:v>160.51599999999999</c:v>
                </c:pt>
                <c:pt idx="28686">
                  <c:v>160.221</c:v>
                </c:pt>
                <c:pt idx="28687">
                  <c:v>159.92800000000011</c:v>
                </c:pt>
                <c:pt idx="28688">
                  <c:v>159.636</c:v>
                </c:pt>
                <c:pt idx="28689">
                  <c:v>159.346</c:v>
                </c:pt>
                <c:pt idx="28690">
                  <c:v>159.05800000000011</c:v>
                </c:pt>
                <c:pt idx="28691">
                  <c:v>158.77099999999999</c:v>
                </c:pt>
                <c:pt idx="28692">
                  <c:v>158.48700000000011</c:v>
                </c:pt>
                <c:pt idx="28693">
                  <c:v>158.20499999999998</c:v>
                </c:pt>
                <c:pt idx="28694">
                  <c:v>157.92400000000001</c:v>
                </c:pt>
                <c:pt idx="28695">
                  <c:v>157.64699999999999</c:v>
                </c:pt>
                <c:pt idx="28696">
                  <c:v>157.37100000000001</c:v>
                </c:pt>
                <c:pt idx="28697">
                  <c:v>157.09800000000001</c:v>
                </c:pt>
                <c:pt idx="28698">
                  <c:v>156.82700000000011</c:v>
                </c:pt>
                <c:pt idx="28699">
                  <c:v>156.559</c:v>
                </c:pt>
                <c:pt idx="28700">
                  <c:v>156.29300000000001</c:v>
                </c:pt>
                <c:pt idx="28701">
                  <c:v>156.03100000000001</c:v>
                </c:pt>
                <c:pt idx="28702">
                  <c:v>155.77099999999999</c:v>
                </c:pt>
                <c:pt idx="28703">
                  <c:v>155.51399999999998</c:v>
                </c:pt>
                <c:pt idx="28704">
                  <c:v>155.26</c:v>
                </c:pt>
                <c:pt idx="28705">
                  <c:v>155.00899999999999</c:v>
                </c:pt>
                <c:pt idx="28706">
                  <c:v>154.761</c:v>
                </c:pt>
                <c:pt idx="28707">
                  <c:v>154.51599999999999</c:v>
                </c:pt>
                <c:pt idx="28708">
                  <c:v>154.27499999999998</c:v>
                </c:pt>
                <c:pt idx="28709">
                  <c:v>154.03700000000001</c:v>
                </c:pt>
                <c:pt idx="28710">
                  <c:v>153.803</c:v>
                </c:pt>
                <c:pt idx="28711">
                  <c:v>153.572</c:v>
                </c:pt>
                <c:pt idx="28712">
                  <c:v>153.345</c:v>
                </c:pt>
                <c:pt idx="28713">
                  <c:v>153.12200000000001</c:v>
                </c:pt>
                <c:pt idx="28714">
                  <c:v>152.90200000000004</c:v>
                </c:pt>
                <c:pt idx="28715">
                  <c:v>152.68600000000001</c:v>
                </c:pt>
                <c:pt idx="28716">
                  <c:v>152.47399999999999</c:v>
                </c:pt>
                <c:pt idx="28717">
                  <c:v>152.267</c:v>
                </c:pt>
                <c:pt idx="28718">
                  <c:v>152.06300000000002</c:v>
                </c:pt>
                <c:pt idx="28719">
                  <c:v>151.864</c:v>
                </c:pt>
                <c:pt idx="28720">
                  <c:v>151.66900000000001</c:v>
                </c:pt>
                <c:pt idx="28721">
                  <c:v>151.47800000000001</c:v>
                </c:pt>
                <c:pt idx="28722">
                  <c:v>151.291</c:v>
                </c:pt>
                <c:pt idx="28723">
                  <c:v>151.10900000000001</c:v>
                </c:pt>
                <c:pt idx="28724">
                  <c:v>150.93200000000004</c:v>
                </c:pt>
                <c:pt idx="28725">
                  <c:v>150.75899999999999</c:v>
                </c:pt>
                <c:pt idx="28726">
                  <c:v>150.59200000000001</c:v>
                </c:pt>
                <c:pt idx="28727">
                  <c:v>150.42800000000011</c:v>
                </c:pt>
                <c:pt idx="28728">
                  <c:v>150.26999999999998</c:v>
                </c:pt>
                <c:pt idx="28729">
                  <c:v>150.11699999999999</c:v>
                </c:pt>
                <c:pt idx="28730">
                  <c:v>149.96800000000007</c:v>
                </c:pt>
                <c:pt idx="28731">
                  <c:v>149.82500000000007</c:v>
                </c:pt>
                <c:pt idx="28732">
                  <c:v>149.68700000000001</c:v>
                </c:pt>
                <c:pt idx="28733">
                  <c:v>149.554</c:v>
                </c:pt>
                <c:pt idx="28734">
                  <c:v>149.42600000000004</c:v>
                </c:pt>
                <c:pt idx="28735">
                  <c:v>149.304</c:v>
                </c:pt>
                <c:pt idx="28736">
                  <c:v>149.18700000000001</c:v>
                </c:pt>
                <c:pt idx="28737">
                  <c:v>149.07499999999999</c:v>
                </c:pt>
                <c:pt idx="28738">
                  <c:v>148.96900000000002</c:v>
                </c:pt>
                <c:pt idx="28739">
                  <c:v>148.869</c:v>
                </c:pt>
                <c:pt idx="28740">
                  <c:v>148.77399999999992</c:v>
                </c:pt>
                <c:pt idx="28741">
                  <c:v>148.685</c:v>
                </c:pt>
                <c:pt idx="28742">
                  <c:v>148.601</c:v>
                </c:pt>
                <c:pt idx="28743">
                  <c:v>148.524</c:v>
                </c:pt>
                <c:pt idx="28744">
                  <c:v>148.45200000000011</c:v>
                </c:pt>
                <c:pt idx="28745">
                  <c:v>148.38600000000011</c:v>
                </c:pt>
                <c:pt idx="28746">
                  <c:v>148.32700000000011</c:v>
                </c:pt>
                <c:pt idx="28747">
                  <c:v>148.27299999999997</c:v>
                </c:pt>
                <c:pt idx="28748">
                  <c:v>148.22499999999999</c:v>
                </c:pt>
                <c:pt idx="28749">
                  <c:v>148.184</c:v>
                </c:pt>
                <c:pt idx="28750">
                  <c:v>148.148</c:v>
                </c:pt>
                <c:pt idx="28751">
                  <c:v>148.11899999999997</c:v>
                </c:pt>
                <c:pt idx="28752">
                  <c:v>148.09700000000001</c:v>
                </c:pt>
                <c:pt idx="28753">
                  <c:v>148.08000000000001</c:v>
                </c:pt>
                <c:pt idx="28754">
                  <c:v>148.07</c:v>
                </c:pt>
                <c:pt idx="28755">
                  <c:v>148.066</c:v>
                </c:pt>
                <c:pt idx="28756">
                  <c:v>148.06900000000002</c:v>
                </c:pt>
                <c:pt idx="28757">
                  <c:v>148.07900000000001</c:v>
                </c:pt>
                <c:pt idx="28758">
                  <c:v>148.095</c:v>
                </c:pt>
                <c:pt idx="28759">
                  <c:v>148.11699999999999</c:v>
                </c:pt>
                <c:pt idx="28760">
                  <c:v>148.14599999999999</c:v>
                </c:pt>
                <c:pt idx="28761">
                  <c:v>148.18200000000004</c:v>
                </c:pt>
                <c:pt idx="28762">
                  <c:v>148.22399999999999</c:v>
                </c:pt>
                <c:pt idx="28763">
                  <c:v>148.27399999999992</c:v>
                </c:pt>
                <c:pt idx="28764">
                  <c:v>148.33000000000001</c:v>
                </c:pt>
                <c:pt idx="28765">
                  <c:v>148.393</c:v>
                </c:pt>
                <c:pt idx="28766">
                  <c:v>148.46200000000007</c:v>
                </c:pt>
                <c:pt idx="28767">
                  <c:v>148.53900000000002</c:v>
                </c:pt>
                <c:pt idx="28768">
                  <c:v>148.62200000000001</c:v>
                </c:pt>
                <c:pt idx="28769">
                  <c:v>148.71299999999999</c:v>
                </c:pt>
                <c:pt idx="28770">
                  <c:v>148.81</c:v>
                </c:pt>
                <c:pt idx="28771">
                  <c:v>148.91399999999999</c:v>
                </c:pt>
                <c:pt idx="28772">
                  <c:v>149.02600000000001</c:v>
                </c:pt>
                <c:pt idx="28773">
                  <c:v>149.14399999999998</c:v>
                </c:pt>
                <c:pt idx="28774">
                  <c:v>149.26900000000001</c:v>
                </c:pt>
                <c:pt idx="28775">
                  <c:v>149.40200000000004</c:v>
                </c:pt>
                <c:pt idx="28776">
                  <c:v>149.541</c:v>
                </c:pt>
                <c:pt idx="28777">
                  <c:v>149.68800000000007</c:v>
                </c:pt>
                <c:pt idx="28778">
                  <c:v>149.84200000000001</c:v>
                </c:pt>
                <c:pt idx="28779">
                  <c:v>150.00299999999999</c:v>
                </c:pt>
                <c:pt idx="28780">
                  <c:v>150.17099999999999</c:v>
                </c:pt>
                <c:pt idx="28781">
                  <c:v>150.346</c:v>
                </c:pt>
                <c:pt idx="28782">
                  <c:v>150.52800000000011</c:v>
                </c:pt>
                <c:pt idx="28783">
                  <c:v>150.71799999999999</c:v>
                </c:pt>
                <c:pt idx="28784">
                  <c:v>150.91499999999999</c:v>
                </c:pt>
                <c:pt idx="28785">
                  <c:v>151.11899999999997</c:v>
                </c:pt>
                <c:pt idx="28786">
                  <c:v>151.33000000000001</c:v>
                </c:pt>
                <c:pt idx="28787">
                  <c:v>151.548</c:v>
                </c:pt>
                <c:pt idx="28788">
                  <c:v>151.77399999999992</c:v>
                </c:pt>
                <c:pt idx="28789">
                  <c:v>152.00700000000001</c:v>
                </c:pt>
                <c:pt idx="28790">
                  <c:v>152.24699999999999</c:v>
                </c:pt>
                <c:pt idx="28791">
                  <c:v>152.494</c:v>
                </c:pt>
                <c:pt idx="28792">
                  <c:v>152.74799999999999</c:v>
                </c:pt>
                <c:pt idx="28793">
                  <c:v>153.01</c:v>
                </c:pt>
                <c:pt idx="28794">
                  <c:v>153.27899999999997</c:v>
                </c:pt>
                <c:pt idx="28795">
                  <c:v>153.55500000000001</c:v>
                </c:pt>
                <c:pt idx="28796">
                  <c:v>153.83800000000011</c:v>
                </c:pt>
                <c:pt idx="28797">
                  <c:v>154.12900000000002</c:v>
                </c:pt>
                <c:pt idx="28798">
                  <c:v>154.42600000000004</c:v>
                </c:pt>
                <c:pt idx="28799">
                  <c:v>154.73099999999999</c:v>
                </c:pt>
                <c:pt idx="28800">
                  <c:v>155.04300000000001</c:v>
                </c:pt>
                <c:pt idx="28801">
                  <c:v>155.36200000000011</c:v>
                </c:pt>
                <c:pt idx="28802">
                  <c:v>155.68800000000007</c:v>
                </c:pt>
                <c:pt idx="28803">
                  <c:v>156.02100000000004</c:v>
                </c:pt>
                <c:pt idx="28804">
                  <c:v>156.3610000000001</c:v>
                </c:pt>
                <c:pt idx="28805">
                  <c:v>156.70899999999997</c:v>
                </c:pt>
                <c:pt idx="28806">
                  <c:v>157.06300000000002</c:v>
                </c:pt>
                <c:pt idx="28807">
                  <c:v>157.42500000000001</c:v>
                </c:pt>
                <c:pt idx="28808">
                  <c:v>157.79300000000001</c:v>
                </c:pt>
                <c:pt idx="28809">
                  <c:v>158.16800000000001</c:v>
                </c:pt>
                <c:pt idx="28810">
                  <c:v>158.55100000000004</c:v>
                </c:pt>
                <c:pt idx="28811">
                  <c:v>158.94</c:v>
                </c:pt>
                <c:pt idx="28812">
                  <c:v>159.33600000000001</c:v>
                </c:pt>
                <c:pt idx="28813">
                  <c:v>159.739</c:v>
                </c:pt>
                <c:pt idx="28814">
                  <c:v>160.14899999999997</c:v>
                </c:pt>
                <c:pt idx="28815">
                  <c:v>160.565</c:v>
                </c:pt>
                <c:pt idx="28816">
                  <c:v>160.98800000000011</c:v>
                </c:pt>
                <c:pt idx="28817">
                  <c:v>161.41800000000001</c:v>
                </c:pt>
                <c:pt idx="28818">
                  <c:v>161.8550000000001</c:v>
                </c:pt>
                <c:pt idx="28819">
                  <c:v>162.29900000000001</c:v>
                </c:pt>
                <c:pt idx="28820">
                  <c:v>162.74799999999999</c:v>
                </c:pt>
                <c:pt idx="28821">
                  <c:v>163.20499999999998</c:v>
                </c:pt>
                <c:pt idx="28822">
                  <c:v>163.66800000000001</c:v>
                </c:pt>
                <c:pt idx="28823">
                  <c:v>164.13800000000001</c:v>
                </c:pt>
                <c:pt idx="28824">
                  <c:v>164.61299999999997</c:v>
                </c:pt>
                <c:pt idx="28825">
                  <c:v>165.096</c:v>
                </c:pt>
                <c:pt idx="28826">
                  <c:v>165.58500000000001</c:v>
                </c:pt>
                <c:pt idx="28827">
                  <c:v>166.07900000000001</c:v>
                </c:pt>
                <c:pt idx="28828">
                  <c:v>166.58100000000007</c:v>
                </c:pt>
                <c:pt idx="28829">
                  <c:v>167.08800000000011</c:v>
                </c:pt>
                <c:pt idx="28830">
                  <c:v>167.602</c:v>
                </c:pt>
                <c:pt idx="28831">
                  <c:v>168.12100000000001</c:v>
                </c:pt>
                <c:pt idx="28832">
                  <c:v>168.64699999999999</c:v>
                </c:pt>
                <c:pt idx="28833">
                  <c:v>169.17899999999997</c:v>
                </c:pt>
                <c:pt idx="28834">
                  <c:v>169.71699999999998</c:v>
                </c:pt>
                <c:pt idx="28835">
                  <c:v>170.26</c:v>
                </c:pt>
                <c:pt idx="28836">
                  <c:v>170.809</c:v>
                </c:pt>
                <c:pt idx="28837">
                  <c:v>171.36500000000001</c:v>
                </c:pt>
                <c:pt idx="28838">
                  <c:v>171.92500000000001</c:v>
                </c:pt>
                <c:pt idx="28839">
                  <c:v>172.4920000000001</c:v>
                </c:pt>
                <c:pt idx="28840">
                  <c:v>173.06399999999999</c:v>
                </c:pt>
                <c:pt idx="28841">
                  <c:v>173.64099999999999</c:v>
                </c:pt>
                <c:pt idx="28842">
                  <c:v>174.22399999999999</c:v>
                </c:pt>
                <c:pt idx="28843">
                  <c:v>174.81300000000002</c:v>
                </c:pt>
                <c:pt idx="28844">
                  <c:v>175.40700000000001</c:v>
                </c:pt>
                <c:pt idx="28845">
                  <c:v>176.006</c:v>
                </c:pt>
                <c:pt idx="28846">
                  <c:v>176.60999999999999</c:v>
                </c:pt>
                <c:pt idx="28847">
                  <c:v>177.21899999999999</c:v>
                </c:pt>
                <c:pt idx="28848">
                  <c:v>177.834</c:v>
                </c:pt>
                <c:pt idx="28849">
                  <c:v>178.453</c:v>
                </c:pt>
                <c:pt idx="28850">
                  <c:v>179.077</c:v>
                </c:pt>
                <c:pt idx="28851">
                  <c:v>179.70599999999999</c:v>
                </c:pt>
                <c:pt idx="28852">
                  <c:v>180.34</c:v>
                </c:pt>
                <c:pt idx="28853">
                  <c:v>180.97900000000001</c:v>
                </c:pt>
                <c:pt idx="28854">
                  <c:v>181.62200000000001</c:v>
                </c:pt>
                <c:pt idx="28855">
                  <c:v>182.26999999999998</c:v>
                </c:pt>
                <c:pt idx="28856">
                  <c:v>182.92200000000011</c:v>
                </c:pt>
                <c:pt idx="28857">
                  <c:v>183.57900000000001</c:v>
                </c:pt>
                <c:pt idx="28858">
                  <c:v>184.23999999999998</c:v>
                </c:pt>
                <c:pt idx="28859">
                  <c:v>184.905</c:v>
                </c:pt>
                <c:pt idx="28860">
                  <c:v>185.57399999999998</c:v>
                </c:pt>
                <c:pt idx="28861">
                  <c:v>186.24699999999999</c:v>
                </c:pt>
                <c:pt idx="28862">
                  <c:v>186.92500000000001</c:v>
                </c:pt>
                <c:pt idx="28863">
                  <c:v>187.60599999999999</c:v>
                </c:pt>
                <c:pt idx="28864">
                  <c:v>188.292</c:v>
                </c:pt>
                <c:pt idx="28865">
                  <c:v>188.98100000000011</c:v>
                </c:pt>
                <c:pt idx="28866">
                  <c:v>189.67299999999997</c:v>
                </c:pt>
                <c:pt idx="28867">
                  <c:v>190.369</c:v>
                </c:pt>
                <c:pt idx="28868">
                  <c:v>191.06900000000002</c:v>
                </c:pt>
                <c:pt idx="28869">
                  <c:v>191.77199999999999</c:v>
                </c:pt>
                <c:pt idx="28870">
                  <c:v>192.47900000000001</c:v>
                </c:pt>
                <c:pt idx="28871">
                  <c:v>193.18900000000002</c:v>
                </c:pt>
                <c:pt idx="28872">
                  <c:v>193.90200000000004</c:v>
                </c:pt>
                <c:pt idx="28873">
                  <c:v>194.61799999999999</c:v>
                </c:pt>
                <c:pt idx="28874">
                  <c:v>195.33700000000007</c:v>
                </c:pt>
                <c:pt idx="28875">
                  <c:v>196.059</c:v>
                </c:pt>
                <c:pt idx="28876">
                  <c:v>196.78399999999999</c:v>
                </c:pt>
                <c:pt idx="28877">
                  <c:v>197.511</c:v>
                </c:pt>
                <c:pt idx="28878">
                  <c:v>198.24099999999999</c:v>
                </c:pt>
                <c:pt idx="28879">
                  <c:v>198.97399999999999</c:v>
                </c:pt>
                <c:pt idx="28880">
                  <c:v>199.70899999999997</c:v>
                </c:pt>
                <c:pt idx="28881">
                  <c:v>200.447</c:v>
                </c:pt>
                <c:pt idx="28882">
                  <c:v>201.18700000000001</c:v>
                </c:pt>
                <c:pt idx="28883">
                  <c:v>201.929</c:v>
                </c:pt>
                <c:pt idx="28884">
                  <c:v>202.67299999999997</c:v>
                </c:pt>
                <c:pt idx="28885">
                  <c:v>203.42000000000004</c:v>
                </c:pt>
                <c:pt idx="28886">
                  <c:v>204.16800000000001</c:v>
                </c:pt>
                <c:pt idx="28887">
                  <c:v>204.91800000000001</c:v>
                </c:pt>
                <c:pt idx="28888">
                  <c:v>205.67</c:v>
                </c:pt>
                <c:pt idx="28889">
                  <c:v>206.423</c:v>
                </c:pt>
                <c:pt idx="28890">
                  <c:v>207.178</c:v>
                </c:pt>
                <c:pt idx="28891">
                  <c:v>207.935</c:v>
                </c:pt>
                <c:pt idx="28892">
                  <c:v>208.69300000000001</c:v>
                </c:pt>
                <c:pt idx="28893">
                  <c:v>209.45200000000011</c:v>
                </c:pt>
                <c:pt idx="28894">
                  <c:v>210.21199999999999</c:v>
                </c:pt>
                <c:pt idx="28895">
                  <c:v>210.97399999999999</c:v>
                </c:pt>
                <c:pt idx="28896">
                  <c:v>211.73699999999999</c:v>
                </c:pt>
                <c:pt idx="28897">
                  <c:v>212.5</c:v>
                </c:pt>
                <c:pt idx="28898">
                  <c:v>213.26499999999999</c:v>
                </c:pt>
                <c:pt idx="28899">
                  <c:v>214.03</c:v>
                </c:pt>
                <c:pt idx="28900">
                  <c:v>214.79499999999999</c:v>
                </c:pt>
                <c:pt idx="28901">
                  <c:v>215.56200000000001</c:v>
                </c:pt>
                <c:pt idx="28902">
                  <c:v>216.32900000000001</c:v>
                </c:pt>
                <c:pt idx="28903">
                  <c:v>217.096</c:v>
                </c:pt>
                <c:pt idx="28904">
                  <c:v>217.864</c:v>
                </c:pt>
                <c:pt idx="28905">
                  <c:v>218.631</c:v>
                </c:pt>
                <c:pt idx="28906">
                  <c:v>219.399</c:v>
                </c:pt>
                <c:pt idx="28907">
                  <c:v>220.167</c:v>
                </c:pt>
                <c:pt idx="28908">
                  <c:v>220.935</c:v>
                </c:pt>
                <c:pt idx="28909">
                  <c:v>221.70299999999997</c:v>
                </c:pt>
                <c:pt idx="28910">
                  <c:v>222.47</c:v>
                </c:pt>
                <c:pt idx="28911">
                  <c:v>223.23699999999999</c:v>
                </c:pt>
                <c:pt idx="28912">
                  <c:v>224.00399999999999</c:v>
                </c:pt>
                <c:pt idx="28913">
                  <c:v>224.76999999999998</c:v>
                </c:pt>
                <c:pt idx="28914">
                  <c:v>225.536</c:v>
                </c:pt>
                <c:pt idx="28915">
                  <c:v>226.30100000000004</c:v>
                </c:pt>
                <c:pt idx="28916">
                  <c:v>227.065</c:v>
                </c:pt>
                <c:pt idx="28917">
                  <c:v>227.82800000000012</c:v>
                </c:pt>
                <c:pt idx="28918">
                  <c:v>228.59100000000001</c:v>
                </c:pt>
                <c:pt idx="28919">
                  <c:v>229.35200000000012</c:v>
                </c:pt>
                <c:pt idx="28920">
                  <c:v>230.11199999999999</c:v>
                </c:pt>
                <c:pt idx="28921">
                  <c:v>230.87100000000001</c:v>
                </c:pt>
                <c:pt idx="28922">
                  <c:v>231.62900000000002</c:v>
                </c:pt>
                <c:pt idx="28923">
                  <c:v>232.3850000000001</c:v>
                </c:pt>
                <c:pt idx="28924">
                  <c:v>233.14</c:v>
                </c:pt>
                <c:pt idx="28925">
                  <c:v>233.893</c:v>
                </c:pt>
                <c:pt idx="28926">
                  <c:v>234.64499999999998</c:v>
                </c:pt>
                <c:pt idx="28927">
                  <c:v>235.39500000000001</c:v>
                </c:pt>
                <c:pt idx="28928">
                  <c:v>236.14399999999998</c:v>
                </c:pt>
                <c:pt idx="28929">
                  <c:v>236.89000000000001</c:v>
                </c:pt>
                <c:pt idx="28930">
                  <c:v>237.63399999999999</c:v>
                </c:pt>
                <c:pt idx="28931">
                  <c:v>238.37700000000001</c:v>
                </c:pt>
                <c:pt idx="28932">
                  <c:v>239.11699999999999</c:v>
                </c:pt>
                <c:pt idx="28933">
                  <c:v>239.8550000000001</c:v>
                </c:pt>
                <c:pt idx="28934">
                  <c:v>240.59100000000001</c:v>
                </c:pt>
                <c:pt idx="28935">
                  <c:v>241.32500000000007</c:v>
                </c:pt>
                <c:pt idx="28936">
                  <c:v>242.05600000000001</c:v>
                </c:pt>
                <c:pt idx="28937">
                  <c:v>242.785</c:v>
                </c:pt>
                <c:pt idx="28938">
                  <c:v>243.511</c:v>
                </c:pt>
                <c:pt idx="28939">
                  <c:v>244.23399999999998</c:v>
                </c:pt>
                <c:pt idx="28940">
                  <c:v>244.95500000000001</c:v>
                </c:pt>
                <c:pt idx="28941">
                  <c:v>245.67299999999997</c:v>
                </c:pt>
                <c:pt idx="28942">
                  <c:v>246.38800000000012</c:v>
                </c:pt>
                <c:pt idx="28943">
                  <c:v>247.1</c:v>
                </c:pt>
                <c:pt idx="28944">
                  <c:v>247.81</c:v>
                </c:pt>
                <c:pt idx="28945">
                  <c:v>248.51599999999999</c:v>
                </c:pt>
                <c:pt idx="28946">
                  <c:v>249.21899999999999</c:v>
                </c:pt>
                <c:pt idx="28947">
                  <c:v>249.91800000000001</c:v>
                </c:pt>
                <c:pt idx="28948">
                  <c:v>250.61499999999998</c:v>
                </c:pt>
                <c:pt idx="28949">
                  <c:v>251.30800000000011</c:v>
                </c:pt>
                <c:pt idx="28950">
                  <c:v>251.9980000000001</c:v>
                </c:pt>
                <c:pt idx="28951">
                  <c:v>252.684</c:v>
                </c:pt>
                <c:pt idx="28952">
                  <c:v>253.3670000000001</c:v>
                </c:pt>
                <c:pt idx="28953">
                  <c:v>254.04599999999999</c:v>
                </c:pt>
                <c:pt idx="28954">
                  <c:v>254.72200000000001</c:v>
                </c:pt>
                <c:pt idx="28955">
                  <c:v>255.39400000000001</c:v>
                </c:pt>
                <c:pt idx="28956">
                  <c:v>256.06200000000001</c:v>
                </c:pt>
                <c:pt idx="28957">
                  <c:v>256.72599999999977</c:v>
                </c:pt>
                <c:pt idx="28958">
                  <c:v>257.387</c:v>
                </c:pt>
                <c:pt idx="28959">
                  <c:v>258.04300000000001</c:v>
                </c:pt>
                <c:pt idx="28960">
                  <c:v>258.69600000000003</c:v>
                </c:pt>
                <c:pt idx="28961">
                  <c:v>259.34399999999999</c:v>
                </c:pt>
                <c:pt idx="28962">
                  <c:v>259.98799999999977</c:v>
                </c:pt>
                <c:pt idx="28963">
                  <c:v>260.62799999999999</c:v>
                </c:pt>
                <c:pt idx="28964">
                  <c:v>261.26400000000001</c:v>
                </c:pt>
                <c:pt idx="28965">
                  <c:v>261.89599999999979</c:v>
                </c:pt>
                <c:pt idx="28966">
                  <c:v>262.5229999999998</c:v>
                </c:pt>
                <c:pt idx="28967">
                  <c:v>263.14600000000002</c:v>
                </c:pt>
                <c:pt idx="28968">
                  <c:v>263.76499999999999</c:v>
                </c:pt>
                <c:pt idx="28969">
                  <c:v>264.37900000000002</c:v>
                </c:pt>
                <c:pt idx="28970">
                  <c:v>264.98899999999958</c:v>
                </c:pt>
                <c:pt idx="28971">
                  <c:v>265.59399999999965</c:v>
                </c:pt>
                <c:pt idx="28972">
                  <c:v>266.19499999999999</c:v>
                </c:pt>
                <c:pt idx="28973">
                  <c:v>266.79099999999966</c:v>
                </c:pt>
                <c:pt idx="28974">
                  <c:v>267.38200000000001</c:v>
                </c:pt>
                <c:pt idx="28975">
                  <c:v>267.96899999999965</c:v>
                </c:pt>
                <c:pt idx="28976">
                  <c:v>268.55099999999999</c:v>
                </c:pt>
                <c:pt idx="28977">
                  <c:v>269.12799999999999</c:v>
                </c:pt>
                <c:pt idx="28978">
                  <c:v>269.7</c:v>
                </c:pt>
                <c:pt idx="28979">
                  <c:v>270.26799999999974</c:v>
                </c:pt>
                <c:pt idx="28980">
                  <c:v>270.83</c:v>
                </c:pt>
                <c:pt idx="28981">
                  <c:v>271.38799999999975</c:v>
                </c:pt>
                <c:pt idx="28982">
                  <c:v>271.94099999999975</c:v>
                </c:pt>
                <c:pt idx="28983">
                  <c:v>272.48899999999958</c:v>
                </c:pt>
                <c:pt idx="28984">
                  <c:v>273.03199999999958</c:v>
                </c:pt>
                <c:pt idx="28985">
                  <c:v>273.57</c:v>
                </c:pt>
                <c:pt idx="28986">
                  <c:v>274.10199999999975</c:v>
                </c:pt>
                <c:pt idx="28987">
                  <c:v>274.63</c:v>
                </c:pt>
                <c:pt idx="28988">
                  <c:v>275.15300000000002</c:v>
                </c:pt>
                <c:pt idx="28989">
                  <c:v>275.67</c:v>
                </c:pt>
                <c:pt idx="28990">
                  <c:v>276.18299999999999</c:v>
                </c:pt>
                <c:pt idx="28991">
                  <c:v>276.69</c:v>
                </c:pt>
                <c:pt idx="28992">
                  <c:v>277.19200000000001</c:v>
                </c:pt>
                <c:pt idx="28993">
                  <c:v>277.68900000000002</c:v>
                </c:pt>
                <c:pt idx="28994">
                  <c:v>278.18</c:v>
                </c:pt>
                <c:pt idx="28995">
                  <c:v>278.66699999999975</c:v>
                </c:pt>
                <c:pt idx="28996">
                  <c:v>279.14800000000002</c:v>
                </c:pt>
                <c:pt idx="28997">
                  <c:v>279.62400000000002</c:v>
                </c:pt>
                <c:pt idx="28998">
                  <c:v>280.09399999999965</c:v>
                </c:pt>
                <c:pt idx="28999">
                  <c:v>280.56</c:v>
                </c:pt>
                <c:pt idx="29000">
                  <c:v>281.02</c:v>
                </c:pt>
                <c:pt idx="29001">
                  <c:v>281.4749999999998</c:v>
                </c:pt>
                <c:pt idx="29002">
                  <c:v>281.92399999999958</c:v>
                </c:pt>
                <c:pt idx="29003">
                  <c:v>282.36799999999999</c:v>
                </c:pt>
                <c:pt idx="29004">
                  <c:v>282.80700000000002</c:v>
                </c:pt>
                <c:pt idx="29005">
                  <c:v>283.24099999999999</c:v>
                </c:pt>
                <c:pt idx="29006">
                  <c:v>283.66899999999993</c:v>
                </c:pt>
                <c:pt idx="29007">
                  <c:v>284.09199999999959</c:v>
                </c:pt>
                <c:pt idx="29008">
                  <c:v>284.50900000000001</c:v>
                </c:pt>
                <c:pt idx="29009">
                  <c:v>284.92200000000003</c:v>
                </c:pt>
                <c:pt idx="29010">
                  <c:v>285.32900000000001</c:v>
                </c:pt>
                <c:pt idx="29011">
                  <c:v>285.72999999999979</c:v>
                </c:pt>
                <c:pt idx="29012">
                  <c:v>286.12700000000001</c:v>
                </c:pt>
                <c:pt idx="29013">
                  <c:v>286.51799999999974</c:v>
                </c:pt>
                <c:pt idx="29014">
                  <c:v>286.904</c:v>
                </c:pt>
                <c:pt idx="29015">
                  <c:v>287.28399999999965</c:v>
                </c:pt>
                <c:pt idx="29016">
                  <c:v>287.65899999999999</c:v>
                </c:pt>
                <c:pt idx="29017">
                  <c:v>288.029</c:v>
                </c:pt>
                <c:pt idx="29018">
                  <c:v>288.39400000000001</c:v>
                </c:pt>
                <c:pt idx="29019">
                  <c:v>288.75299999999999</c:v>
                </c:pt>
                <c:pt idx="29020">
                  <c:v>289.10700000000008</c:v>
                </c:pt>
                <c:pt idx="29021">
                  <c:v>289.45599999999979</c:v>
                </c:pt>
                <c:pt idx="29022">
                  <c:v>289.8</c:v>
                </c:pt>
                <c:pt idx="29023">
                  <c:v>290.13799999999975</c:v>
                </c:pt>
                <c:pt idx="29024">
                  <c:v>290.47199999999958</c:v>
                </c:pt>
                <c:pt idx="29025">
                  <c:v>290.8</c:v>
                </c:pt>
                <c:pt idx="29026">
                  <c:v>291.12299999999999</c:v>
                </c:pt>
                <c:pt idx="29027">
                  <c:v>291.44099999999975</c:v>
                </c:pt>
                <c:pt idx="29028">
                  <c:v>291.75400000000002</c:v>
                </c:pt>
                <c:pt idx="29029">
                  <c:v>292.06200000000001</c:v>
                </c:pt>
                <c:pt idx="29030">
                  <c:v>292.36500000000001</c:v>
                </c:pt>
                <c:pt idx="29031">
                  <c:v>292.66300000000001</c:v>
                </c:pt>
                <c:pt idx="29032">
                  <c:v>292.95499999999993</c:v>
                </c:pt>
                <c:pt idx="29033">
                  <c:v>293.24299999999999</c:v>
                </c:pt>
                <c:pt idx="29034">
                  <c:v>293.52599999999978</c:v>
                </c:pt>
                <c:pt idx="29035">
                  <c:v>293.80399999999975</c:v>
                </c:pt>
                <c:pt idx="29036">
                  <c:v>294.077</c:v>
                </c:pt>
                <c:pt idx="29037">
                  <c:v>294.346</c:v>
                </c:pt>
                <c:pt idx="29038">
                  <c:v>294.60899999999975</c:v>
                </c:pt>
                <c:pt idx="29039">
                  <c:v>294.86799999999999</c:v>
                </c:pt>
                <c:pt idx="29040">
                  <c:v>295.12200000000001</c:v>
                </c:pt>
                <c:pt idx="29041">
                  <c:v>295.37099999999975</c:v>
                </c:pt>
                <c:pt idx="29042">
                  <c:v>295.61500000000001</c:v>
                </c:pt>
                <c:pt idx="29043">
                  <c:v>295.85500000000002</c:v>
                </c:pt>
                <c:pt idx="29044">
                  <c:v>296.09099999999978</c:v>
                </c:pt>
                <c:pt idx="29045">
                  <c:v>296.32100000000003</c:v>
                </c:pt>
                <c:pt idx="29046">
                  <c:v>296.548</c:v>
                </c:pt>
                <c:pt idx="29047">
                  <c:v>296.76900000000001</c:v>
                </c:pt>
                <c:pt idx="29048">
                  <c:v>296.98599999999965</c:v>
                </c:pt>
                <c:pt idx="29049">
                  <c:v>297.19900000000001</c:v>
                </c:pt>
                <c:pt idx="29050">
                  <c:v>297.40799999999979</c:v>
                </c:pt>
                <c:pt idx="29051">
                  <c:v>297.61200000000002</c:v>
                </c:pt>
                <c:pt idx="29052">
                  <c:v>297.81200000000001</c:v>
                </c:pt>
                <c:pt idx="29053">
                  <c:v>298.00700000000001</c:v>
                </c:pt>
                <c:pt idx="29054">
                  <c:v>298.19900000000001</c:v>
                </c:pt>
                <c:pt idx="29055">
                  <c:v>298.3859999999998</c:v>
                </c:pt>
                <c:pt idx="29056">
                  <c:v>298.56900000000002</c:v>
                </c:pt>
                <c:pt idx="29057">
                  <c:v>298.74799999999999</c:v>
                </c:pt>
                <c:pt idx="29058">
                  <c:v>298.92399999999958</c:v>
                </c:pt>
                <c:pt idx="29059">
                  <c:v>299.09500000000003</c:v>
                </c:pt>
                <c:pt idx="29060">
                  <c:v>299.262</c:v>
                </c:pt>
                <c:pt idx="29061">
                  <c:v>299.42499999999978</c:v>
                </c:pt>
                <c:pt idx="29062">
                  <c:v>299.58499999999975</c:v>
                </c:pt>
                <c:pt idx="29063">
                  <c:v>299.74099999999999</c:v>
                </c:pt>
                <c:pt idx="29064">
                  <c:v>299.89299999999974</c:v>
                </c:pt>
                <c:pt idx="29065">
                  <c:v>300.041</c:v>
                </c:pt>
                <c:pt idx="29066">
                  <c:v>300.18599999999975</c:v>
                </c:pt>
                <c:pt idx="29067">
                  <c:v>300.327</c:v>
                </c:pt>
                <c:pt idx="29068">
                  <c:v>300.46499999999975</c:v>
                </c:pt>
                <c:pt idx="29069">
                  <c:v>300.59899999999965</c:v>
                </c:pt>
                <c:pt idx="29070">
                  <c:v>300.72999999999979</c:v>
                </c:pt>
                <c:pt idx="29071">
                  <c:v>300.85700000000008</c:v>
                </c:pt>
                <c:pt idx="29072">
                  <c:v>300.98200000000003</c:v>
                </c:pt>
                <c:pt idx="29073">
                  <c:v>301.10300000000001</c:v>
                </c:pt>
                <c:pt idx="29074">
                  <c:v>301.22000000000003</c:v>
                </c:pt>
                <c:pt idx="29075">
                  <c:v>301.33499999999975</c:v>
                </c:pt>
                <c:pt idx="29076">
                  <c:v>301.44600000000003</c:v>
                </c:pt>
                <c:pt idx="29077">
                  <c:v>301.55500000000001</c:v>
                </c:pt>
                <c:pt idx="29078">
                  <c:v>301.661</c:v>
                </c:pt>
                <c:pt idx="29079">
                  <c:v>301.76299999999975</c:v>
                </c:pt>
                <c:pt idx="29080">
                  <c:v>301.863</c:v>
                </c:pt>
                <c:pt idx="29081">
                  <c:v>301.95999999999975</c:v>
                </c:pt>
                <c:pt idx="29082">
                  <c:v>302.05500000000001</c:v>
                </c:pt>
                <c:pt idx="29083">
                  <c:v>302.14600000000002</c:v>
                </c:pt>
                <c:pt idx="29084">
                  <c:v>302.23499999999979</c:v>
                </c:pt>
                <c:pt idx="29085">
                  <c:v>302.322</c:v>
                </c:pt>
                <c:pt idx="29086">
                  <c:v>302.40599999999978</c:v>
                </c:pt>
                <c:pt idx="29087">
                  <c:v>302.48699999999963</c:v>
                </c:pt>
                <c:pt idx="29088">
                  <c:v>302.56700000000001</c:v>
                </c:pt>
                <c:pt idx="29089">
                  <c:v>302.64299999999997</c:v>
                </c:pt>
                <c:pt idx="29090">
                  <c:v>302.71799999999979</c:v>
                </c:pt>
                <c:pt idx="29091">
                  <c:v>302.78999999999979</c:v>
                </c:pt>
                <c:pt idx="29092">
                  <c:v>302.86099999999999</c:v>
                </c:pt>
                <c:pt idx="29093">
                  <c:v>302.92899999999958</c:v>
                </c:pt>
                <c:pt idx="29094">
                  <c:v>302.99499999999978</c:v>
                </c:pt>
                <c:pt idx="29095">
                  <c:v>303.05900000000008</c:v>
                </c:pt>
                <c:pt idx="29096">
                  <c:v>303.12099999999975</c:v>
                </c:pt>
                <c:pt idx="29097">
                  <c:v>303.18099999999993</c:v>
                </c:pt>
                <c:pt idx="29098">
                  <c:v>303.24</c:v>
                </c:pt>
                <c:pt idx="29099">
                  <c:v>303.29700000000003</c:v>
                </c:pt>
                <c:pt idx="29100">
                  <c:v>303.35199999999975</c:v>
                </c:pt>
                <c:pt idx="29101">
                  <c:v>303.40599999999978</c:v>
                </c:pt>
                <c:pt idx="29102">
                  <c:v>303.45800000000003</c:v>
                </c:pt>
                <c:pt idx="29103">
                  <c:v>303.50799999999975</c:v>
                </c:pt>
                <c:pt idx="29104">
                  <c:v>303.55700000000002</c:v>
                </c:pt>
                <c:pt idx="29105">
                  <c:v>303.60500000000002</c:v>
                </c:pt>
                <c:pt idx="29106">
                  <c:v>303.65100000000001</c:v>
                </c:pt>
                <c:pt idx="29107">
                  <c:v>303.69600000000003</c:v>
                </c:pt>
                <c:pt idx="29108">
                  <c:v>303.74</c:v>
                </c:pt>
                <c:pt idx="29109">
                  <c:v>303.78299999999979</c:v>
                </c:pt>
                <c:pt idx="29110">
                  <c:v>303.82400000000001</c:v>
                </c:pt>
                <c:pt idx="29111">
                  <c:v>303.86500000000001</c:v>
                </c:pt>
                <c:pt idx="29112">
                  <c:v>303.90499999999975</c:v>
                </c:pt>
                <c:pt idx="29113">
                  <c:v>303.94299999999993</c:v>
                </c:pt>
                <c:pt idx="29114">
                  <c:v>303.98099999999965</c:v>
                </c:pt>
                <c:pt idx="29115">
                  <c:v>304.01799999999974</c:v>
                </c:pt>
                <c:pt idx="29116">
                  <c:v>304.05399999999975</c:v>
                </c:pt>
                <c:pt idx="29117">
                  <c:v>304.08999999999975</c:v>
                </c:pt>
                <c:pt idx="29118">
                  <c:v>304.125</c:v>
                </c:pt>
                <c:pt idx="29119">
                  <c:v>304.15899999999999</c:v>
                </c:pt>
                <c:pt idx="29120">
                  <c:v>304.19299999999993</c:v>
                </c:pt>
                <c:pt idx="29121">
                  <c:v>304.22599999999977</c:v>
                </c:pt>
                <c:pt idx="29122">
                  <c:v>304.25900000000001</c:v>
                </c:pt>
                <c:pt idx="29123">
                  <c:v>304.29099999999966</c:v>
                </c:pt>
                <c:pt idx="29124">
                  <c:v>304.32299999999975</c:v>
                </c:pt>
                <c:pt idx="29125">
                  <c:v>304.35500000000002</c:v>
                </c:pt>
                <c:pt idx="29126">
                  <c:v>304.3859999999998</c:v>
                </c:pt>
                <c:pt idx="29127">
                  <c:v>304.41799999999978</c:v>
                </c:pt>
                <c:pt idx="29128">
                  <c:v>304.44900000000001</c:v>
                </c:pt>
                <c:pt idx="29129">
                  <c:v>304.47999999999979</c:v>
                </c:pt>
                <c:pt idx="29130">
                  <c:v>304.5109999999998</c:v>
                </c:pt>
                <c:pt idx="29131">
                  <c:v>304.54199999999975</c:v>
                </c:pt>
                <c:pt idx="29132">
                  <c:v>304.57299999999975</c:v>
                </c:pt>
                <c:pt idx="29133">
                  <c:v>304.60399999999993</c:v>
                </c:pt>
                <c:pt idx="29134">
                  <c:v>304.6359999999998</c:v>
                </c:pt>
                <c:pt idx="29135">
                  <c:v>304.66699999999975</c:v>
                </c:pt>
                <c:pt idx="29136">
                  <c:v>304.69900000000001</c:v>
                </c:pt>
                <c:pt idx="29137">
                  <c:v>304.73099999999965</c:v>
                </c:pt>
                <c:pt idx="29138">
                  <c:v>304.76400000000001</c:v>
                </c:pt>
                <c:pt idx="29139">
                  <c:v>304.79599999999965</c:v>
                </c:pt>
                <c:pt idx="29140">
                  <c:v>304.82900000000001</c:v>
                </c:pt>
                <c:pt idx="29141">
                  <c:v>304.863</c:v>
                </c:pt>
                <c:pt idx="29142">
                  <c:v>304.89699999999965</c:v>
                </c:pt>
                <c:pt idx="29143">
                  <c:v>304.93199999999962</c:v>
                </c:pt>
                <c:pt idx="29144">
                  <c:v>304.96699999999959</c:v>
                </c:pt>
                <c:pt idx="29145">
                  <c:v>305.00299999999999</c:v>
                </c:pt>
                <c:pt idx="29146">
                  <c:v>305.03899999999965</c:v>
                </c:pt>
                <c:pt idx="29147">
                  <c:v>305.07599999999979</c:v>
                </c:pt>
                <c:pt idx="29148">
                  <c:v>305.11399999999975</c:v>
                </c:pt>
                <c:pt idx="29149">
                  <c:v>305.15300000000002</c:v>
                </c:pt>
                <c:pt idx="29150">
                  <c:v>305.19200000000001</c:v>
                </c:pt>
                <c:pt idx="29151">
                  <c:v>305.23200000000003</c:v>
                </c:pt>
                <c:pt idx="29152">
                  <c:v>305.2729999999998</c:v>
                </c:pt>
                <c:pt idx="29153">
                  <c:v>305.315</c:v>
                </c:pt>
                <c:pt idx="29154">
                  <c:v>305.358</c:v>
                </c:pt>
                <c:pt idx="29155">
                  <c:v>305.40099999999978</c:v>
                </c:pt>
                <c:pt idx="29156">
                  <c:v>305.44600000000003</c:v>
                </c:pt>
                <c:pt idx="29157">
                  <c:v>305.49199999999962</c:v>
                </c:pt>
                <c:pt idx="29158">
                  <c:v>305.53799999999978</c:v>
                </c:pt>
                <c:pt idx="29159">
                  <c:v>305.58599999999979</c:v>
                </c:pt>
                <c:pt idx="29160">
                  <c:v>305.63499999999999</c:v>
                </c:pt>
                <c:pt idx="29161">
                  <c:v>305.685</c:v>
                </c:pt>
                <c:pt idx="29162">
                  <c:v>305.73599999999965</c:v>
                </c:pt>
                <c:pt idx="29163">
                  <c:v>305.78799999999978</c:v>
                </c:pt>
                <c:pt idx="29164">
                  <c:v>305.84100000000001</c:v>
                </c:pt>
                <c:pt idx="29165">
                  <c:v>305.89499999999975</c:v>
                </c:pt>
                <c:pt idx="29166">
                  <c:v>305.95099999999979</c:v>
                </c:pt>
                <c:pt idx="29167">
                  <c:v>306.00799999999975</c:v>
                </c:pt>
                <c:pt idx="29168">
                  <c:v>306.06599999999975</c:v>
                </c:pt>
                <c:pt idx="29169">
                  <c:v>306.125</c:v>
                </c:pt>
                <c:pt idx="29170">
                  <c:v>306.185</c:v>
                </c:pt>
                <c:pt idx="29171">
                  <c:v>306.24700000000001</c:v>
                </c:pt>
                <c:pt idx="29172">
                  <c:v>306.31</c:v>
                </c:pt>
                <c:pt idx="29173">
                  <c:v>306.375</c:v>
                </c:pt>
                <c:pt idx="29174">
                  <c:v>306.44</c:v>
                </c:pt>
                <c:pt idx="29175">
                  <c:v>306.50700000000001</c:v>
                </c:pt>
                <c:pt idx="29176">
                  <c:v>306.57599999999979</c:v>
                </c:pt>
                <c:pt idx="29177">
                  <c:v>306.64499999999998</c:v>
                </c:pt>
                <c:pt idx="29178">
                  <c:v>306.71599999999978</c:v>
                </c:pt>
                <c:pt idx="29179">
                  <c:v>306.78799999999978</c:v>
                </c:pt>
                <c:pt idx="29180">
                  <c:v>306.86200000000002</c:v>
                </c:pt>
                <c:pt idx="29181">
                  <c:v>306.93699999999961</c:v>
                </c:pt>
                <c:pt idx="29182">
                  <c:v>307.01299999999975</c:v>
                </c:pt>
                <c:pt idx="29183">
                  <c:v>307.09099999999978</c:v>
                </c:pt>
                <c:pt idx="29184">
                  <c:v>307.17</c:v>
                </c:pt>
                <c:pt idx="29185">
                  <c:v>307.25099999999975</c:v>
                </c:pt>
                <c:pt idx="29186">
                  <c:v>307.33199999999965</c:v>
                </c:pt>
                <c:pt idx="29187">
                  <c:v>307.41499999999979</c:v>
                </c:pt>
                <c:pt idx="29188">
                  <c:v>307.5</c:v>
                </c:pt>
                <c:pt idx="29189">
                  <c:v>307.58599999999979</c:v>
                </c:pt>
                <c:pt idx="29190">
                  <c:v>307.673</c:v>
                </c:pt>
                <c:pt idx="29191">
                  <c:v>307.7609999999998</c:v>
                </c:pt>
                <c:pt idx="29192">
                  <c:v>307.851</c:v>
                </c:pt>
                <c:pt idx="29193">
                  <c:v>307.94200000000001</c:v>
                </c:pt>
                <c:pt idx="29194">
                  <c:v>308.03399999999965</c:v>
                </c:pt>
                <c:pt idx="29195">
                  <c:v>308.12799999999999</c:v>
                </c:pt>
                <c:pt idx="29196">
                  <c:v>308.22299999999979</c:v>
                </c:pt>
                <c:pt idx="29197">
                  <c:v>308.31900000000002</c:v>
                </c:pt>
                <c:pt idx="29198">
                  <c:v>308.41599999999966</c:v>
                </c:pt>
                <c:pt idx="29199">
                  <c:v>308.51499999999999</c:v>
                </c:pt>
                <c:pt idx="29200">
                  <c:v>308.61399999999975</c:v>
                </c:pt>
                <c:pt idx="29201">
                  <c:v>308.71499999999975</c:v>
                </c:pt>
                <c:pt idx="29202">
                  <c:v>308.81700000000001</c:v>
                </c:pt>
                <c:pt idx="29203">
                  <c:v>308.91999999999979</c:v>
                </c:pt>
                <c:pt idx="29204">
                  <c:v>309.02499999999975</c:v>
                </c:pt>
                <c:pt idx="29205">
                  <c:v>309.13</c:v>
                </c:pt>
                <c:pt idx="29206">
                  <c:v>309.23699999999963</c:v>
                </c:pt>
                <c:pt idx="29207">
                  <c:v>309.34399999999999</c:v>
                </c:pt>
                <c:pt idx="29208">
                  <c:v>309.45299999999975</c:v>
                </c:pt>
                <c:pt idx="29209">
                  <c:v>309.56299999999999</c:v>
                </c:pt>
                <c:pt idx="29210">
                  <c:v>309.673</c:v>
                </c:pt>
                <c:pt idx="29211">
                  <c:v>309.78500000000003</c:v>
                </c:pt>
                <c:pt idx="29212">
                  <c:v>309.89699999999965</c:v>
                </c:pt>
                <c:pt idx="29213">
                  <c:v>310.01</c:v>
                </c:pt>
                <c:pt idx="29214">
                  <c:v>310.12400000000002</c:v>
                </c:pt>
                <c:pt idx="29215">
                  <c:v>310.23899999999958</c:v>
                </c:pt>
                <c:pt idx="29216">
                  <c:v>310.35500000000002</c:v>
                </c:pt>
                <c:pt idx="29217">
                  <c:v>310.47199999999958</c:v>
                </c:pt>
                <c:pt idx="29218">
                  <c:v>310.589</c:v>
                </c:pt>
                <c:pt idx="29219">
                  <c:v>310.70699999999965</c:v>
                </c:pt>
                <c:pt idx="29220">
                  <c:v>310.82499999999999</c:v>
                </c:pt>
                <c:pt idx="29221">
                  <c:v>310.94400000000002</c:v>
                </c:pt>
                <c:pt idx="29222">
                  <c:v>311.06400000000002</c:v>
                </c:pt>
                <c:pt idx="29223">
                  <c:v>311.18400000000008</c:v>
                </c:pt>
                <c:pt idx="29224">
                  <c:v>311.30399999999975</c:v>
                </c:pt>
                <c:pt idx="29225">
                  <c:v>311.42499999999978</c:v>
                </c:pt>
                <c:pt idx="29226">
                  <c:v>311.54700000000008</c:v>
                </c:pt>
                <c:pt idx="29227">
                  <c:v>311.66899999999993</c:v>
                </c:pt>
                <c:pt idx="29228">
                  <c:v>311.79099999999966</c:v>
                </c:pt>
                <c:pt idx="29229">
                  <c:v>311.91299999999978</c:v>
                </c:pt>
                <c:pt idx="29230">
                  <c:v>312.03500000000003</c:v>
                </c:pt>
                <c:pt idx="29231">
                  <c:v>312.15800000000002</c:v>
                </c:pt>
                <c:pt idx="29232">
                  <c:v>312.28099999999978</c:v>
                </c:pt>
                <c:pt idx="29233">
                  <c:v>312.404</c:v>
                </c:pt>
                <c:pt idx="29234">
                  <c:v>312.52599999999978</c:v>
                </c:pt>
                <c:pt idx="29235">
                  <c:v>312.64900000000023</c:v>
                </c:pt>
                <c:pt idx="29236">
                  <c:v>312.77199999999965</c:v>
                </c:pt>
                <c:pt idx="29237">
                  <c:v>312.89400000000001</c:v>
                </c:pt>
                <c:pt idx="29238">
                  <c:v>313.01599999999979</c:v>
                </c:pt>
                <c:pt idx="29239">
                  <c:v>313.13799999999975</c:v>
                </c:pt>
                <c:pt idx="29240">
                  <c:v>313.26</c:v>
                </c:pt>
                <c:pt idx="29241">
                  <c:v>313.38099999999974</c:v>
                </c:pt>
                <c:pt idx="29242">
                  <c:v>313.50200000000001</c:v>
                </c:pt>
                <c:pt idx="29243">
                  <c:v>313.62299999999999</c:v>
                </c:pt>
                <c:pt idx="29244">
                  <c:v>313.74200000000002</c:v>
                </c:pt>
                <c:pt idx="29245">
                  <c:v>313.86099999999999</c:v>
                </c:pt>
                <c:pt idx="29246">
                  <c:v>313.97999999999979</c:v>
                </c:pt>
                <c:pt idx="29247">
                  <c:v>314.09799999999979</c:v>
                </c:pt>
                <c:pt idx="29248">
                  <c:v>314.21499999999975</c:v>
                </c:pt>
                <c:pt idx="29249">
                  <c:v>314.33099999999979</c:v>
                </c:pt>
                <c:pt idx="29250">
                  <c:v>314.44600000000003</c:v>
                </c:pt>
                <c:pt idx="29251">
                  <c:v>314.56</c:v>
                </c:pt>
                <c:pt idx="29252">
                  <c:v>314.67399999999975</c:v>
                </c:pt>
                <c:pt idx="29253">
                  <c:v>314.78599999999977</c:v>
                </c:pt>
                <c:pt idx="29254">
                  <c:v>314.89699999999965</c:v>
                </c:pt>
                <c:pt idx="29255">
                  <c:v>315.00599999999974</c:v>
                </c:pt>
                <c:pt idx="29256">
                  <c:v>315.11399999999975</c:v>
                </c:pt>
                <c:pt idx="29257">
                  <c:v>315.22099999999978</c:v>
                </c:pt>
                <c:pt idx="29258">
                  <c:v>315.327</c:v>
                </c:pt>
                <c:pt idx="29259">
                  <c:v>315.43099999999959</c:v>
                </c:pt>
                <c:pt idx="29260">
                  <c:v>315.53299999999979</c:v>
                </c:pt>
                <c:pt idx="29261">
                  <c:v>315.63400000000001</c:v>
                </c:pt>
                <c:pt idx="29262">
                  <c:v>315.73299999999978</c:v>
                </c:pt>
                <c:pt idx="29263">
                  <c:v>315.83</c:v>
                </c:pt>
                <c:pt idx="29264">
                  <c:v>315.92599999999965</c:v>
                </c:pt>
                <c:pt idx="29265">
                  <c:v>316.01900000000001</c:v>
                </c:pt>
                <c:pt idx="29266">
                  <c:v>316.11099999999999</c:v>
                </c:pt>
                <c:pt idx="29267">
                  <c:v>316.2</c:v>
                </c:pt>
                <c:pt idx="29268">
                  <c:v>316.28699999999958</c:v>
                </c:pt>
                <c:pt idx="29269">
                  <c:v>316.37200000000001</c:v>
                </c:pt>
                <c:pt idx="29270">
                  <c:v>316.45499999999993</c:v>
                </c:pt>
                <c:pt idx="29271">
                  <c:v>316.53500000000003</c:v>
                </c:pt>
                <c:pt idx="29272">
                  <c:v>316.613</c:v>
                </c:pt>
                <c:pt idx="29273">
                  <c:v>316.68900000000002</c:v>
                </c:pt>
                <c:pt idx="29274">
                  <c:v>316.7609999999998</c:v>
                </c:pt>
                <c:pt idx="29275">
                  <c:v>316.83199999999965</c:v>
                </c:pt>
                <c:pt idx="29276">
                  <c:v>316.899</c:v>
                </c:pt>
                <c:pt idx="29277">
                  <c:v>316.964</c:v>
                </c:pt>
                <c:pt idx="29278">
                  <c:v>317.02499999999975</c:v>
                </c:pt>
                <c:pt idx="29279">
                  <c:v>317.084</c:v>
                </c:pt>
                <c:pt idx="29280">
                  <c:v>317.14000000000021</c:v>
                </c:pt>
                <c:pt idx="29281">
                  <c:v>317.19299999999993</c:v>
                </c:pt>
                <c:pt idx="29282">
                  <c:v>317.24200000000002</c:v>
                </c:pt>
                <c:pt idx="29283">
                  <c:v>317.28799999999978</c:v>
                </c:pt>
                <c:pt idx="29284">
                  <c:v>317.33099999999979</c:v>
                </c:pt>
                <c:pt idx="29285">
                  <c:v>317.37</c:v>
                </c:pt>
                <c:pt idx="29286">
                  <c:v>317.40599999999978</c:v>
                </c:pt>
                <c:pt idx="29287">
                  <c:v>317.43899999999962</c:v>
                </c:pt>
                <c:pt idx="29288">
                  <c:v>317.46699999999959</c:v>
                </c:pt>
                <c:pt idx="29289">
                  <c:v>317.49199999999962</c:v>
                </c:pt>
                <c:pt idx="29290">
                  <c:v>317.51400000000001</c:v>
                </c:pt>
                <c:pt idx="29291">
                  <c:v>317.53099999999978</c:v>
                </c:pt>
                <c:pt idx="29292">
                  <c:v>317.54399999999993</c:v>
                </c:pt>
                <c:pt idx="29293">
                  <c:v>317.55399999999975</c:v>
                </c:pt>
                <c:pt idx="29294">
                  <c:v>317.55900000000008</c:v>
                </c:pt>
                <c:pt idx="29295">
                  <c:v>317.56</c:v>
                </c:pt>
                <c:pt idx="29296">
                  <c:v>317.55700000000002</c:v>
                </c:pt>
                <c:pt idx="29297">
                  <c:v>317.54899999999975</c:v>
                </c:pt>
                <c:pt idx="29298">
                  <c:v>317.53799999999978</c:v>
                </c:pt>
                <c:pt idx="29299">
                  <c:v>317.52099999999979</c:v>
                </c:pt>
                <c:pt idx="29300">
                  <c:v>317.5</c:v>
                </c:pt>
                <c:pt idx="29301">
                  <c:v>317.4749999999998</c:v>
                </c:pt>
                <c:pt idx="29302">
                  <c:v>317.44499999999999</c:v>
                </c:pt>
                <c:pt idx="29303">
                  <c:v>317.41000000000003</c:v>
                </c:pt>
                <c:pt idx="29304">
                  <c:v>317.37</c:v>
                </c:pt>
                <c:pt idx="29305">
                  <c:v>317.32499999999999</c:v>
                </c:pt>
                <c:pt idx="29306">
                  <c:v>317.27499999999975</c:v>
                </c:pt>
                <c:pt idx="29307">
                  <c:v>317.22099999999978</c:v>
                </c:pt>
                <c:pt idx="29308">
                  <c:v>317.161</c:v>
                </c:pt>
                <c:pt idx="29309">
                  <c:v>317.09500000000003</c:v>
                </c:pt>
                <c:pt idx="29310">
                  <c:v>317.02499999999975</c:v>
                </c:pt>
                <c:pt idx="29311">
                  <c:v>316.94900000000001</c:v>
                </c:pt>
                <c:pt idx="29312">
                  <c:v>316.86799999999999</c:v>
                </c:pt>
                <c:pt idx="29313">
                  <c:v>316.78099999999978</c:v>
                </c:pt>
                <c:pt idx="29314">
                  <c:v>316.68900000000002</c:v>
                </c:pt>
                <c:pt idx="29315">
                  <c:v>316.59099999999978</c:v>
                </c:pt>
                <c:pt idx="29316">
                  <c:v>316.48699999999963</c:v>
                </c:pt>
                <c:pt idx="29317">
                  <c:v>316.37799999999999</c:v>
                </c:pt>
                <c:pt idx="29318">
                  <c:v>316.262</c:v>
                </c:pt>
                <c:pt idx="29319">
                  <c:v>316.14100000000002</c:v>
                </c:pt>
                <c:pt idx="29320">
                  <c:v>316.01400000000001</c:v>
                </c:pt>
                <c:pt idx="29321">
                  <c:v>315.88099999999974</c:v>
                </c:pt>
                <c:pt idx="29322">
                  <c:v>315.74099999999999</c:v>
                </c:pt>
                <c:pt idx="29323">
                  <c:v>315.59599999999978</c:v>
                </c:pt>
                <c:pt idx="29324">
                  <c:v>315.44400000000002</c:v>
                </c:pt>
                <c:pt idx="29325">
                  <c:v>315.28599999999977</c:v>
                </c:pt>
                <c:pt idx="29326">
                  <c:v>315.12099999999975</c:v>
                </c:pt>
                <c:pt idx="29327">
                  <c:v>314.95</c:v>
                </c:pt>
                <c:pt idx="29328">
                  <c:v>314.7729999999998</c:v>
                </c:pt>
                <c:pt idx="29329">
                  <c:v>314.589</c:v>
                </c:pt>
                <c:pt idx="29330">
                  <c:v>314.3979999999998</c:v>
                </c:pt>
                <c:pt idx="29331">
                  <c:v>314.20099999999979</c:v>
                </c:pt>
                <c:pt idx="29332">
                  <c:v>313.99699999999962</c:v>
                </c:pt>
                <c:pt idx="29333">
                  <c:v>313.78599999999977</c:v>
                </c:pt>
                <c:pt idx="29334">
                  <c:v>313.56799999999993</c:v>
                </c:pt>
                <c:pt idx="29335">
                  <c:v>313.34300000000002</c:v>
                </c:pt>
                <c:pt idx="29336">
                  <c:v>313.11099999999999</c:v>
                </c:pt>
                <c:pt idx="29337">
                  <c:v>312.87299999999999</c:v>
                </c:pt>
                <c:pt idx="29338">
                  <c:v>312.62700000000001</c:v>
                </c:pt>
                <c:pt idx="29339">
                  <c:v>312.37400000000002</c:v>
                </c:pt>
                <c:pt idx="29340">
                  <c:v>312.11399999999975</c:v>
                </c:pt>
                <c:pt idx="29341">
                  <c:v>311.846</c:v>
                </c:pt>
                <c:pt idx="29342">
                  <c:v>311.57100000000003</c:v>
                </c:pt>
                <c:pt idx="29343">
                  <c:v>311.28899999999965</c:v>
                </c:pt>
                <c:pt idx="29344">
                  <c:v>310.99899999999963</c:v>
                </c:pt>
                <c:pt idx="29345">
                  <c:v>310.702</c:v>
                </c:pt>
                <c:pt idx="29346">
                  <c:v>310.3979999999998</c:v>
                </c:pt>
                <c:pt idx="29347">
                  <c:v>310.08599999999979</c:v>
                </c:pt>
                <c:pt idx="29348">
                  <c:v>309.76599999999979</c:v>
                </c:pt>
                <c:pt idx="29349">
                  <c:v>309.43899999999962</c:v>
                </c:pt>
                <c:pt idx="29350">
                  <c:v>309.10399999999993</c:v>
                </c:pt>
                <c:pt idx="29351">
                  <c:v>308.7609999999998</c:v>
                </c:pt>
                <c:pt idx="29352">
                  <c:v>308.41000000000003</c:v>
                </c:pt>
                <c:pt idx="29353">
                  <c:v>308.05200000000002</c:v>
                </c:pt>
                <c:pt idx="29354">
                  <c:v>307.685</c:v>
                </c:pt>
                <c:pt idx="29355">
                  <c:v>307.31099999999975</c:v>
                </c:pt>
                <c:pt idx="29356">
                  <c:v>306.92899999999958</c:v>
                </c:pt>
                <c:pt idx="29357">
                  <c:v>306.53899999999965</c:v>
                </c:pt>
                <c:pt idx="29358">
                  <c:v>306.14000000000021</c:v>
                </c:pt>
                <c:pt idx="29359">
                  <c:v>305.73399999999958</c:v>
                </c:pt>
                <c:pt idx="29360">
                  <c:v>305.32</c:v>
                </c:pt>
                <c:pt idx="29361">
                  <c:v>304.89699999999965</c:v>
                </c:pt>
                <c:pt idx="29362">
                  <c:v>304.46699999999959</c:v>
                </c:pt>
                <c:pt idx="29363">
                  <c:v>304.02799999999979</c:v>
                </c:pt>
                <c:pt idx="29364">
                  <c:v>303.58099999999979</c:v>
                </c:pt>
                <c:pt idx="29365">
                  <c:v>303.12599999999975</c:v>
                </c:pt>
                <c:pt idx="29366">
                  <c:v>302.66199999999975</c:v>
                </c:pt>
                <c:pt idx="29367">
                  <c:v>302.19</c:v>
                </c:pt>
                <c:pt idx="29368">
                  <c:v>301.70999999999975</c:v>
                </c:pt>
                <c:pt idx="29369">
                  <c:v>301.22099999999978</c:v>
                </c:pt>
                <c:pt idx="29370">
                  <c:v>300.72399999999965</c:v>
                </c:pt>
                <c:pt idx="29371">
                  <c:v>300.21899999999965</c:v>
                </c:pt>
                <c:pt idx="29372">
                  <c:v>299.70499999999993</c:v>
                </c:pt>
                <c:pt idx="29373">
                  <c:v>299.18299999999999</c:v>
                </c:pt>
                <c:pt idx="29374">
                  <c:v>298.65199999999999</c:v>
                </c:pt>
                <c:pt idx="29375">
                  <c:v>298.113</c:v>
                </c:pt>
                <c:pt idx="29376">
                  <c:v>297.565</c:v>
                </c:pt>
                <c:pt idx="29377">
                  <c:v>297.00900000000001</c:v>
                </c:pt>
                <c:pt idx="29378">
                  <c:v>296.44400000000002</c:v>
                </c:pt>
                <c:pt idx="29379">
                  <c:v>295.87</c:v>
                </c:pt>
                <c:pt idx="29380">
                  <c:v>295.28899999999965</c:v>
                </c:pt>
                <c:pt idx="29381">
                  <c:v>294.69799999999975</c:v>
                </c:pt>
                <c:pt idx="29382">
                  <c:v>294.09899999999965</c:v>
                </c:pt>
                <c:pt idx="29383">
                  <c:v>293.49199999999962</c:v>
                </c:pt>
                <c:pt idx="29384">
                  <c:v>292.875</c:v>
                </c:pt>
                <c:pt idx="29385">
                  <c:v>292.25099999999975</c:v>
                </c:pt>
                <c:pt idx="29386">
                  <c:v>291.61700000000002</c:v>
                </c:pt>
                <c:pt idx="29387">
                  <c:v>290.9749999999998</c:v>
                </c:pt>
                <c:pt idx="29388">
                  <c:v>290.32499999999999</c:v>
                </c:pt>
                <c:pt idx="29389">
                  <c:v>289.66500000000002</c:v>
                </c:pt>
                <c:pt idx="29390">
                  <c:v>288.99699999999962</c:v>
                </c:pt>
                <c:pt idx="29391">
                  <c:v>288.32100000000003</c:v>
                </c:pt>
                <c:pt idx="29392">
                  <c:v>287.6359999999998</c:v>
                </c:pt>
                <c:pt idx="29393">
                  <c:v>286.94200000000001</c:v>
                </c:pt>
                <c:pt idx="29394">
                  <c:v>286.24</c:v>
                </c:pt>
                <c:pt idx="29395">
                  <c:v>285.529</c:v>
                </c:pt>
                <c:pt idx="29396">
                  <c:v>284.81</c:v>
                </c:pt>
                <c:pt idx="29397">
                  <c:v>284.08199999999965</c:v>
                </c:pt>
                <c:pt idx="29398">
                  <c:v>283.34500000000008</c:v>
                </c:pt>
                <c:pt idx="29399">
                  <c:v>282.60000000000002</c:v>
                </c:pt>
                <c:pt idx="29400">
                  <c:v>281.84699999999975</c:v>
                </c:pt>
                <c:pt idx="29401">
                  <c:v>281.08499999999975</c:v>
                </c:pt>
                <c:pt idx="29402">
                  <c:v>280.31400000000002</c:v>
                </c:pt>
                <c:pt idx="29403">
                  <c:v>279.53500000000003</c:v>
                </c:pt>
                <c:pt idx="29404">
                  <c:v>278.74700000000001</c:v>
                </c:pt>
                <c:pt idx="29405">
                  <c:v>277.95099999999979</c:v>
                </c:pt>
                <c:pt idx="29406">
                  <c:v>277.14699999999999</c:v>
                </c:pt>
                <c:pt idx="29407">
                  <c:v>276.334</c:v>
                </c:pt>
                <c:pt idx="29408">
                  <c:v>275.51299999999975</c:v>
                </c:pt>
                <c:pt idx="29409">
                  <c:v>274.68400000000008</c:v>
                </c:pt>
                <c:pt idx="29410">
                  <c:v>273.846</c:v>
                </c:pt>
                <c:pt idx="29411">
                  <c:v>272.99899999999963</c:v>
                </c:pt>
                <c:pt idx="29412">
                  <c:v>272.14499999999998</c:v>
                </c:pt>
                <c:pt idx="29413">
                  <c:v>271.28199999999958</c:v>
                </c:pt>
                <c:pt idx="29414">
                  <c:v>270.41099999999977</c:v>
                </c:pt>
                <c:pt idx="29415">
                  <c:v>269.53199999999958</c:v>
                </c:pt>
                <c:pt idx="29416">
                  <c:v>268.64499999999998</c:v>
                </c:pt>
                <c:pt idx="29417">
                  <c:v>267.75</c:v>
                </c:pt>
                <c:pt idx="29418">
                  <c:v>266.846</c:v>
                </c:pt>
                <c:pt idx="29419">
                  <c:v>265.93499999999977</c:v>
                </c:pt>
                <c:pt idx="29420">
                  <c:v>265.01599999999979</c:v>
                </c:pt>
                <c:pt idx="29421">
                  <c:v>264.08799999999979</c:v>
                </c:pt>
                <c:pt idx="29422">
                  <c:v>263.15300000000002</c:v>
                </c:pt>
                <c:pt idx="29423">
                  <c:v>262.20999999999975</c:v>
                </c:pt>
                <c:pt idx="29424">
                  <c:v>261.25900000000001</c:v>
                </c:pt>
                <c:pt idx="29425">
                  <c:v>260.3</c:v>
                </c:pt>
                <c:pt idx="29426">
                  <c:v>259.33300000000003</c:v>
                </c:pt>
                <c:pt idx="29427">
                  <c:v>258.35899999999975</c:v>
                </c:pt>
                <c:pt idx="29428">
                  <c:v>257.37700000000001</c:v>
                </c:pt>
                <c:pt idx="29429">
                  <c:v>256.38799999999975</c:v>
                </c:pt>
                <c:pt idx="29430">
                  <c:v>255.3910000000001</c:v>
                </c:pt>
                <c:pt idx="29431">
                  <c:v>254.38600000000011</c:v>
                </c:pt>
                <c:pt idx="29432">
                  <c:v>253.374</c:v>
                </c:pt>
                <c:pt idx="29433">
                  <c:v>252.3550000000001</c:v>
                </c:pt>
                <c:pt idx="29434">
                  <c:v>251.32800000000012</c:v>
                </c:pt>
                <c:pt idx="29435">
                  <c:v>250.29399999999998</c:v>
                </c:pt>
                <c:pt idx="29436">
                  <c:v>249.25299999999999</c:v>
                </c:pt>
                <c:pt idx="29437">
                  <c:v>248.20499999999998</c:v>
                </c:pt>
                <c:pt idx="29438">
                  <c:v>247.14899999999997</c:v>
                </c:pt>
                <c:pt idx="29439">
                  <c:v>246.08700000000007</c:v>
                </c:pt>
                <c:pt idx="29440">
                  <c:v>245.018</c:v>
                </c:pt>
                <c:pt idx="29441">
                  <c:v>243.941</c:v>
                </c:pt>
                <c:pt idx="29442">
                  <c:v>242.85800000000012</c:v>
                </c:pt>
                <c:pt idx="29443">
                  <c:v>241.768</c:v>
                </c:pt>
                <c:pt idx="29444">
                  <c:v>240.672</c:v>
                </c:pt>
                <c:pt idx="29445">
                  <c:v>239.56800000000001</c:v>
                </c:pt>
                <c:pt idx="29446">
                  <c:v>238.45800000000011</c:v>
                </c:pt>
                <c:pt idx="29447">
                  <c:v>237.34200000000001</c:v>
                </c:pt>
                <c:pt idx="29448">
                  <c:v>236.21899999999999</c:v>
                </c:pt>
                <c:pt idx="29449">
                  <c:v>235.09</c:v>
                </c:pt>
                <c:pt idx="29450">
                  <c:v>233.95400000000001</c:v>
                </c:pt>
                <c:pt idx="29451">
                  <c:v>232.81300000000002</c:v>
                </c:pt>
                <c:pt idx="29452">
                  <c:v>231.66499999999999</c:v>
                </c:pt>
                <c:pt idx="29453">
                  <c:v>230.511</c:v>
                </c:pt>
                <c:pt idx="29454">
                  <c:v>229.35100000000011</c:v>
                </c:pt>
                <c:pt idx="29455">
                  <c:v>228.185</c:v>
                </c:pt>
                <c:pt idx="29456">
                  <c:v>227.01399999999998</c:v>
                </c:pt>
                <c:pt idx="29457">
                  <c:v>225.83600000000001</c:v>
                </c:pt>
                <c:pt idx="29458">
                  <c:v>224.65300000000002</c:v>
                </c:pt>
                <c:pt idx="29459">
                  <c:v>223.464</c:v>
                </c:pt>
                <c:pt idx="29460">
                  <c:v>222.26999999999998</c:v>
                </c:pt>
                <c:pt idx="29461">
                  <c:v>221.071</c:v>
                </c:pt>
                <c:pt idx="29462">
                  <c:v>219.86600000000001</c:v>
                </c:pt>
                <c:pt idx="29463">
                  <c:v>218.655</c:v>
                </c:pt>
                <c:pt idx="29464">
                  <c:v>217.44</c:v>
                </c:pt>
                <c:pt idx="29465">
                  <c:v>216.21899999999999</c:v>
                </c:pt>
                <c:pt idx="29466">
                  <c:v>214.994</c:v>
                </c:pt>
                <c:pt idx="29467">
                  <c:v>213.76300000000001</c:v>
                </c:pt>
                <c:pt idx="29468">
                  <c:v>212.52800000000011</c:v>
                </c:pt>
                <c:pt idx="29469">
                  <c:v>211.28800000000001</c:v>
                </c:pt>
                <c:pt idx="29470">
                  <c:v>210.04300000000001</c:v>
                </c:pt>
                <c:pt idx="29471">
                  <c:v>208.79399999999998</c:v>
                </c:pt>
                <c:pt idx="29472">
                  <c:v>207.541</c:v>
                </c:pt>
                <c:pt idx="29473">
                  <c:v>206.28300000000002</c:v>
                </c:pt>
                <c:pt idx="29474">
                  <c:v>205.02</c:v>
                </c:pt>
                <c:pt idx="29475">
                  <c:v>203.75399999999999</c:v>
                </c:pt>
                <c:pt idx="29476">
                  <c:v>202.483</c:v>
                </c:pt>
                <c:pt idx="29477">
                  <c:v>201.20899999999997</c:v>
                </c:pt>
                <c:pt idx="29478">
                  <c:v>199.93</c:v>
                </c:pt>
                <c:pt idx="29479">
                  <c:v>198.648</c:v>
                </c:pt>
                <c:pt idx="29480">
                  <c:v>197.36200000000011</c:v>
                </c:pt>
                <c:pt idx="29481">
                  <c:v>196.072</c:v>
                </c:pt>
                <c:pt idx="29482">
                  <c:v>194.77899999999997</c:v>
                </c:pt>
                <c:pt idx="29483">
                  <c:v>193.483</c:v>
                </c:pt>
                <c:pt idx="29484">
                  <c:v>192.18300000000002</c:v>
                </c:pt>
                <c:pt idx="29485">
                  <c:v>190.88000000000011</c:v>
                </c:pt>
                <c:pt idx="29486">
                  <c:v>189.57399999999998</c:v>
                </c:pt>
                <c:pt idx="29487">
                  <c:v>188.26499999999999</c:v>
                </c:pt>
                <c:pt idx="29488">
                  <c:v>186.953</c:v>
                </c:pt>
                <c:pt idx="29489">
                  <c:v>185.63800000000001</c:v>
                </c:pt>
                <c:pt idx="29490">
                  <c:v>184.32000000000011</c:v>
                </c:pt>
                <c:pt idx="29491">
                  <c:v>183</c:v>
                </c:pt>
                <c:pt idx="29492">
                  <c:v>181.67699999999999</c:v>
                </c:pt>
                <c:pt idx="29493">
                  <c:v>180.35200000000012</c:v>
                </c:pt>
                <c:pt idx="29494">
                  <c:v>179.02500000000001</c:v>
                </c:pt>
                <c:pt idx="29495">
                  <c:v>177.696</c:v>
                </c:pt>
                <c:pt idx="29496">
                  <c:v>176.364</c:v>
                </c:pt>
                <c:pt idx="29497">
                  <c:v>175.03100000000001</c:v>
                </c:pt>
                <c:pt idx="29498">
                  <c:v>173.69499999999999</c:v>
                </c:pt>
                <c:pt idx="29499">
                  <c:v>172.35800000000012</c:v>
                </c:pt>
                <c:pt idx="29500">
                  <c:v>171.01900000000001</c:v>
                </c:pt>
                <c:pt idx="29501">
                  <c:v>169.67899999999997</c:v>
                </c:pt>
                <c:pt idx="29502">
                  <c:v>168.33700000000007</c:v>
                </c:pt>
                <c:pt idx="29503">
                  <c:v>166.994</c:v>
                </c:pt>
                <c:pt idx="29504">
                  <c:v>165.65</c:v>
                </c:pt>
                <c:pt idx="29505">
                  <c:v>164.304</c:v>
                </c:pt>
                <c:pt idx="29506">
                  <c:v>162.95800000000011</c:v>
                </c:pt>
                <c:pt idx="29507">
                  <c:v>161.61099999999999</c:v>
                </c:pt>
                <c:pt idx="29508">
                  <c:v>160.262</c:v>
                </c:pt>
                <c:pt idx="29509">
                  <c:v>158.91399999999999</c:v>
                </c:pt>
                <c:pt idx="29510">
                  <c:v>157.56399999999999</c:v>
                </c:pt>
                <c:pt idx="29511">
                  <c:v>156.21399999999988</c:v>
                </c:pt>
                <c:pt idx="29512">
                  <c:v>154.864</c:v>
                </c:pt>
                <c:pt idx="29513">
                  <c:v>153.51399999999998</c:v>
                </c:pt>
                <c:pt idx="29514">
                  <c:v>152.16300000000001</c:v>
                </c:pt>
                <c:pt idx="29515">
                  <c:v>150.81300000000002</c:v>
                </c:pt>
                <c:pt idx="29516">
                  <c:v>149.46200000000007</c:v>
                </c:pt>
                <c:pt idx="29517">
                  <c:v>148.11199999999999</c:v>
                </c:pt>
                <c:pt idx="29518">
                  <c:v>146.762</c:v>
                </c:pt>
                <c:pt idx="29519">
                  <c:v>145.41200000000001</c:v>
                </c:pt>
                <c:pt idx="29520">
                  <c:v>144.06300000000002</c:v>
                </c:pt>
                <c:pt idx="29521">
                  <c:v>142.71499999999995</c:v>
                </c:pt>
                <c:pt idx="29522">
                  <c:v>141.3670000000001</c:v>
                </c:pt>
                <c:pt idx="29523">
                  <c:v>140.02100000000004</c:v>
                </c:pt>
                <c:pt idx="29524">
                  <c:v>138.67499999999998</c:v>
                </c:pt>
                <c:pt idx="29525">
                  <c:v>137.33000000000001</c:v>
                </c:pt>
                <c:pt idx="29526">
                  <c:v>135.9860000000001</c:v>
                </c:pt>
                <c:pt idx="29527">
                  <c:v>134.64399999999998</c:v>
                </c:pt>
                <c:pt idx="29528">
                  <c:v>133.303</c:v>
                </c:pt>
                <c:pt idx="29529">
                  <c:v>131.964</c:v>
                </c:pt>
                <c:pt idx="29530">
                  <c:v>130.626</c:v>
                </c:pt>
                <c:pt idx="29531">
                  <c:v>129.29</c:v>
                </c:pt>
                <c:pt idx="29532">
                  <c:v>127.956</c:v>
                </c:pt>
                <c:pt idx="29533">
                  <c:v>126.624</c:v>
                </c:pt>
                <c:pt idx="29534">
                  <c:v>125.29300000000002</c:v>
                </c:pt>
                <c:pt idx="29535">
                  <c:v>123.965</c:v>
                </c:pt>
                <c:pt idx="29536">
                  <c:v>122.64</c:v>
                </c:pt>
                <c:pt idx="29537">
                  <c:v>121.316</c:v>
                </c:pt>
                <c:pt idx="29538">
                  <c:v>119.995</c:v>
                </c:pt>
                <c:pt idx="29539">
                  <c:v>118.67700000000001</c:v>
                </c:pt>
                <c:pt idx="29540">
                  <c:v>117.361</c:v>
                </c:pt>
                <c:pt idx="29541">
                  <c:v>116.048</c:v>
                </c:pt>
                <c:pt idx="29542">
                  <c:v>114.739</c:v>
                </c:pt>
                <c:pt idx="29543">
                  <c:v>113.432</c:v>
                </c:pt>
                <c:pt idx="29544">
                  <c:v>112.12799999999999</c:v>
                </c:pt>
                <c:pt idx="29545">
                  <c:v>110.827</c:v>
                </c:pt>
                <c:pt idx="29546">
                  <c:v>109.53</c:v>
                </c:pt>
                <c:pt idx="29547">
                  <c:v>108.236</c:v>
                </c:pt>
                <c:pt idx="29548">
                  <c:v>106.94600000000005</c:v>
                </c:pt>
                <c:pt idx="29549">
                  <c:v>105.65900000000001</c:v>
                </c:pt>
                <c:pt idx="29550">
                  <c:v>104.37599999999998</c:v>
                </c:pt>
                <c:pt idx="29551">
                  <c:v>103.09699999999999</c:v>
                </c:pt>
                <c:pt idx="29552">
                  <c:v>101.82199999999999</c:v>
                </c:pt>
                <c:pt idx="29553">
                  <c:v>100.551</c:v>
                </c:pt>
                <c:pt idx="29554">
                  <c:v>99.284300000000002</c:v>
                </c:pt>
                <c:pt idx="29555">
                  <c:v>98.021600000000007</c:v>
                </c:pt>
                <c:pt idx="29556">
                  <c:v>96.763300000000001</c:v>
                </c:pt>
                <c:pt idx="29557">
                  <c:v>95.509399999999999</c:v>
                </c:pt>
                <c:pt idx="29558">
                  <c:v>94.260099999999994</c:v>
                </c:pt>
                <c:pt idx="29559">
                  <c:v>93.0154</c:v>
                </c:pt>
                <c:pt idx="29560">
                  <c:v>91.77549999999998</c:v>
                </c:pt>
                <c:pt idx="29561">
                  <c:v>90.540400000000005</c:v>
                </c:pt>
                <c:pt idx="29562">
                  <c:v>89.310300000000012</c:v>
                </c:pt>
                <c:pt idx="29563">
                  <c:v>88.085099999999983</c:v>
                </c:pt>
                <c:pt idx="29564">
                  <c:v>86.865099999999998</c:v>
                </c:pt>
                <c:pt idx="29565">
                  <c:v>85.650399999999948</c:v>
                </c:pt>
                <c:pt idx="29566">
                  <c:v>84.440900000000056</c:v>
                </c:pt>
                <c:pt idx="29567">
                  <c:v>83.236800000000002</c:v>
                </c:pt>
                <c:pt idx="29568">
                  <c:v>82.038299999999992</c:v>
                </c:pt>
                <c:pt idx="29569">
                  <c:v>80.845299999999995</c:v>
                </c:pt>
                <c:pt idx="29570">
                  <c:v>79.657999999999987</c:v>
                </c:pt>
                <c:pt idx="29571">
                  <c:v>78.476399999999998</c:v>
                </c:pt>
                <c:pt idx="29572">
                  <c:v>77.300799999999981</c:v>
                </c:pt>
                <c:pt idx="29573">
                  <c:v>76.131100000000004</c:v>
                </c:pt>
                <c:pt idx="29574">
                  <c:v>74.967400000000026</c:v>
                </c:pt>
                <c:pt idx="29575">
                  <c:v>73.81</c:v>
                </c:pt>
                <c:pt idx="29576">
                  <c:v>72.658599999999979</c:v>
                </c:pt>
                <c:pt idx="29577">
                  <c:v>71.513599999999997</c:v>
                </c:pt>
                <c:pt idx="29578">
                  <c:v>70.374999999999986</c:v>
                </c:pt>
                <c:pt idx="29579">
                  <c:v>69.242900000000006</c:v>
                </c:pt>
                <c:pt idx="29580">
                  <c:v>68.117199999999997</c:v>
                </c:pt>
                <c:pt idx="29581">
                  <c:v>66.9983</c:v>
                </c:pt>
                <c:pt idx="29582">
                  <c:v>65.885999999999981</c:v>
                </c:pt>
                <c:pt idx="29583">
                  <c:v>64.780600000000007</c:v>
                </c:pt>
                <c:pt idx="29584">
                  <c:v>63.682100000000013</c:v>
                </c:pt>
                <c:pt idx="29585">
                  <c:v>62.590400000000002</c:v>
                </c:pt>
                <c:pt idx="29586">
                  <c:v>61.505900000000011</c:v>
                </c:pt>
                <c:pt idx="29587">
                  <c:v>60.428500000000028</c:v>
                </c:pt>
                <c:pt idx="29588">
                  <c:v>59.358200000000004</c:v>
                </c:pt>
                <c:pt idx="29589">
                  <c:v>58.29520000000003</c:v>
                </c:pt>
                <c:pt idx="29590">
                  <c:v>57.239600000000003</c:v>
                </c:pt>
                <c:pt idx="29591">
                  <c:v>56.191400000000002</c:v>
                </c:pt>
                <c:pt idx="29592">
                  <c:v>55.150700000000001</c:v>
                </c:pt>
                <c:pt idx="29593">
                  <c:v>54.1175</c:v>
                </c:pt>
                <c:pt idx="29594">
                  <c:v>53.092000000000013</c:v>
                </c:pt>
                <c:pt idx="29595">
                  <c:v>52.074200000000005</c:v>
                </c:pt>
                <c:pt idx="29596">
                  <c:v>51.0642</c:v>
                </c:pt>
                <c:pt idx="29597">
                  <c:v>50.061900000000001</c:v>
                </c:pt>
                <c:pt idx="29598">
                  <c:v>49.067700000000002</c:v>
                </c:pt>
                <c:pt idx="29599">
                  <c:v>48.081400000000002</c:v>
                </c:pt>
                <c:pt idx="29600">
                  <c:v>47.103300000000011</c:v>
                </c:pt>
                <c:pt idx="29601">
                  <c:v>46.133100000000013</c:v>
                </c:pt>
                <c:pt idx="29602">
                  <c:v>45.171200000000006</c:v>
                </c:pt>
                <c:pt idx="29603">
                  <c:v>44.217400000000005</c:v>
                </c:pt>
                <c:pt idx="29604">
                  <c:v>43.27210000000003</c:v>
                </c:pt>
                <c:pt idx="29605">
                  <c:v>42.335000000000001</c:v>
                </c:pt>
                <c:pt idx="29606">
                  <c:v>41.406400000000005</c:v>
                </c:pt>
                <c:pt idx="29607">
                  <c:v>40.486200000000004</c:v>
                </c:pt>
                <c:pt idx="29608">
                  <c:v>39.574600000000004</c:v>
                </c:pt>
                <c:pt idx="29609">
                  <c:v>38.671600000000005</c:v>
                </c:pt>
                <c:pt idx="29610">
                  <c:v>37.777300000000011</c:v>
                </c:pt>
                <c:pt idx="29611">
                  <c:v>36.8917</c:v>
                </c:pt>
                <c:pt idx="29612">
                  <c:v>36.014800000000001</c:v>
                </c:pt>
                <c:pt idx="29613">
                  <c:v>35.146800000000006</c:v>
                </c:pt>
                <c:pt idx="29614">
                  <c:v>34.287600000000005</c:v>
                </c:pt>
                <c:pt idx="29615">
                  <c:v>33.4373</c:v>
                </c:pt>
                <c:pt idx="29616">
                  <c:v>32.596000000000011</c:v>
                </c:pt>
                <c:pt idx="29617">
                  <c:v>31.763699999999982</c:v>
                </c:pt>
                <c:pt idx="29618">
                  <c:v>30.940499999999982</c:v>
                </c:pt>
                <c:pt idx="29619">
                  <c:v>30.126300000000001</c:v>
                </c:pt>
                <c:pt idx="29620">
                  <c:v>29.321400000000001</c:v>
                </c:pt>
                <c:pt idx="29621">
                  <c:v>28.525699999999979</c:v>
                </c:pt>
                <c:pt idx="29622">
                  <c:v>27.7392</c:v>
                </c:pt>
                <c:pt idx="29623">
                  <c:v>26.9619</c:v>
                </c:pt>
                <c:pt idx="29624">
                  <c:v>26.194099999999999</c:v>
                </c:pt>
                <c:pt idx="29625">
                  <c:v>25.43559999999998</c:v>
                </c:pt>
                <c:pt idx="29626">
                  <c:v>24.686499999999981</c:v>
                </c:pt>
                <c:pt idx="29627">
                  <c:v>23.9468</c:v>
                </c:pt>
                <c:pt idx="29628">
                  <c:v>23.216699999999989</c:v>
                </c:pt>
                <c:pt idx="29629">
                  <c:v>22.495999999999981</c:v>
                </c:pt>
                <c:pt idx="29630">
                  <c:v>21.7849</c:v>
                </c:pt>
                <c:pt idx="29631">
                  <c:v>21.08339999999998</c:v>
                </c:pt>
                <c:pt idx="29632">
                  <c:v>20.3916</c:v>
                </c:pt>
                <c:pt idx="29633">
                  <c:v>19.709299999999981</c:v>
                </c:pt>
                <c:pt idx="29634">
                  <c:v>19.036799999999989</c:v>
                </c:pt>
                <c:pt idx="29635">
                  <c:v>18.373999999999999</c:v>
                </c:pt>
                <c:pt idx="29636">
                  <c:v>17.720800000000001</c:v>
                </c:pt>
                <c:pt idx="29637">
                  <c:v>17.0776</c:v>
                </c:pt>
                <c:pt idx="29638">
                  <c:v>16.443999999999985</c:v>
                </c:pt>
                <c:pt idx="29639">
                  <c:v>15.820400000000006</c:v>
                </c:pt>
                <c:pt idx="29640">
                  <c:v>15.2065</c:v>
                </c:pt>
                <c:pt idx="29641">
                  <c:v>14.602600000000002</c:v>
                </c:pt>
                <c:pt idx="29642">
                  <c:v>14.0085</c:v>
                </c:pt>
                <c:pt idx="29643">
                  <c:v>13.424300000000001</c:v>
                </c:pt>
                <c:pt idx="29644">
                  <c:v>12.850100000000008</c:v>
                </c:pt>
                <c:pt idx="29645">
                  <c:v>12.2857</c:v>
                </c:pt>
                <c:pt idx="29646">
                  <c:v>11.7315</c:v>
                </c:pt>
                <c:pt idx="29647">
                  <c:v>11.187100000000001</c:v>
                </c:pt>
                <c:pt idx="29648">
                  <c:v>10.652800000000004</c:v>
                </c:pt>
                <c:pt idx="29649">
                  <c:v>10.128500000000001</c:v>
                </c:pt>
                <c:pt idx="29650">
                  <c:v>9.6142099999999999</c:v>
                </c:pt>
                <c:pt idx="29651">
                  <c:v>9.1099900000000016</c:v>
                </c:pt>
                <c:pt idx="29652">
                  <c:v>8.6157800000000027</c:v>
                </c:pt>
                <c:pt idx="29653">
                  <c:v>8.1316500000000005</c:v>
                </c:pt>
                <c:pt idx="29654">
                  <c:v>7.6575899999999937</c:v>
                </c:pt>
                <c:pt idx="29655">
                  <c:v>7.1936099999999996</c:v>
                </c:pt>
                <c:pt idx="29656">
                  <c:v>6.7397800000000014</c:v>
                </c:pt>
                <c:pt idx="29657">
                  <c:v>6.29596</c:v>
                </c:pt>
                <c:pt idx="29658">
                  <c:v>5.8622499999999995</c:v>
                </c:pt>
                <c:pt idx="29659">
                  <c:v>5.4386300000000034</c:v>
                </c:pt>
                <c:pt idx="29660">
                  <c:v>5.0251899999999958</c:v>
                </c:pt>
                <c:pt idx="29661">
                  <c:v>4.6217899999999963</c:v>
                </c:pt>
                <c:pt idx="29662">
                  <c:v>4.2284699999999997</c:v>
                </c:pt>
                <c:pt idx="29663">
                  <c:v>3.8452899999999981</c:v>
                </c:pt>
                <c:pt idx="29664">
                  <c:v>3.4722499999999963</c:v>
                </c:pt>
                <c:pt idx="29665">
                  <c:v>3.1093099999999998</c:v>
                </c:pt>
                <c:pt idx="29666">
                  <c:v>2.7563599999999981</c:v>
                </c:pt>
                <c:pt idx="29667">
                  <c:v>2.4136399999999987</c:v>
                </c:pt>
                <c:pt idx="29668">
                  <c:v>2.0808900000000001</c:v>
                </c:pt>
                <c:pt idx="29669">
                  <c:v>1.75834</c:v>
                </c:pt>
                <c:pt idx="29670">
                  <c:v>1.445759999999999</c:v>
                </c:pt>
                <c:pt idx="29671">
                  <c:v>1.14333</c:v>
                </c:pt>
                <c:pt idx="29672">
                  <c:v>0.8508869999999995</c:v>
                </c:pt>
                <c:pt idx="29673">
                  <c:v>0.56857199999999997</c:v>
                </c:pt>
                <c:pt idx="29674">
                  <c:v>0.29620300000000011</c:v>
                </c:pt>
                <c:pt idx="29675">
                  <c:v>3.3917500000000003E-2</c:v>
                </c:pt>
                <c:pt idx="29676">
                  <c:v>-0.21840100000000018</c:v>
                </c:pt>
                <c:pt idx="29677">
                  <c:v>-0.46077000000000001</c:v>
                </c:pt>
                <c:pt idx="29678">
                  <c:v>-0.69308899999999996</c:v>
                </c:pt>
                <c:pt idx="29679">
                  <c:v>-0.91549199999999997</c:v>
                </c:pt>
                <c:pt idx="29680">
                  <c:v>-1.12791</c:v>
                </c:pt>
                <c:pt idx="29681">
                  <c:v>-1.33047</c:v>
                </c:pt>
                <c:pt idx="29682">
                  <c:v>-1.52305</c:v>
                </c:pt>
                <c:pt idx="29683">
                  <c:v>-1.7057599999999991</c:v>
                </c:pt>
                <c:pt idx="29684">
                  <c:v>-1.8786400000000001</c:v>
                </c:pt>
                <c:pt idx="29685">
                  <c:v>-2.0416300000000001</c:v>
                </c:pt>
                <c:pt idx="29686">
                  <c:v>-2.1949299999999998</c:v>
                </c:pt>
                <c:pt idx="29687">
                  <c:v>-2.3382899999999984</c:v>
                </c:pt>
                <c:pt idx="29688">
                  <c:v>-2.4719499999999979</c:v>
                </c:pt>
                <c:pt idx="29689">
                  <c:v>-2.5958999999999981</c:v>
                </c:pt>
                <c:pt idx="29690">
                  <c:v>-2.71007</c:v>
                </c:pt>
                <c:pt idx="29691">
                  <c:v>-2.8145999999999987</c:v>
                </c:pt>
                <c:pt idx="29692">
                  <c:v>-2.90943</c:v>
                </c:pt>
                <c:pt idx="29693">
                  <c:v>-2.9946599999999979</c:v>
                </c:pt>
                <c:pt idx="29694">
                  <c:v>-3.07036</c:v>
                </c:pt>
                <c:pt idx="29695">
                  <c:v>-3.1364099999999984</c:v>
                </c:pt>
                <c:pt idx="29696">
                  <c:v>-3.19293</c:v>
                </c:pt>
                <c:pt idx="29697">
                  <c:v>-3.23997</c:v>
                </c:pt>
                <c:pt idx="29698">
                  <c:v>-3.2775599999999998</c:v>
                </c:pt>
                <c:pt idx="29699">
                  <c:v>-3.3056799999999984</c:v>
                </c:pt>
                <c:pt idx="29700">
                  <c:v>-3.3244399999999987</c:v>
                </c:pt>
                <c:pt idx="29701">
                  <c:v>-3.3338399999999981</c:v>
                </c:pt>
                <c:pt idx="29702">
                  <c:v>-3.3338799999999984</c:v>
                </c:pt>
                <c:pt idx="29703">
                  <c:v>-3.3246899999999981</c:v>
                </c:pt>
                <c:pt idx="29704">
                  <c:v>-3.306229999999998</c:v>
                </c:pt>
                <c:pt idx="29705">
                  <c:v>-3.2786</c:v>
                </c:pt>
                <c:pt idx="29706">
                  <c:v>-3.2417799999999999</c:v>
                </c:pt>
                <c:pt idx="29707">
                  <c:v>-3.1958599999999984</c:v>
                </c:pt>
                <c:pt idx="29708">
                  <c:v>-3.1408100000000001</c:v>
                </c:pt>
                <c:pt idx="29709">
                  <c:v>-3.0767799999999981</c:v>
                </c:pt>
                <c:pt idx="29710">
                  <c:v>-3.0036900000000002</c:v>
                </c:pt>
                <c:pt idx="29711">
                  <c:v>-2.92171</c:v>
                </c:pt>
                <c:pt idx="29712">
                  <c:v>-2.8308199999999979</c:v>
                </c:pt>
                <c:pt idx="29713">
                  <c:v>-2.73109</c:v>
                </c:pt>
                <c:pt idx="29714">
                  <c:v>-2.6225200000000002</c:v>
                </c:pt>
                <c:pt idx="29715">
                  <c:v>-2.5052300000000001</c:v>
                </c:pt>
                <c:pt idx="29716">
                  <c:v>-2.3791599999999984</c:v>
                </c:pt>
                <c:pt idx="29717">
                  <c:v>-2.2444500000000001</c:v>
                </c:pt>
                <c:pt idx="29718">
                  <c:v>-2.1012</c:v>
                </c:pt>
                <c:pt idx="29719">
                  <c:v>-1.9492799999999999</c:v>
                </c:pt>
                <c:pt idx="29720">
                  <c:v>-1.7888899999999999</c:v>
                </c:pt>
                <c:pt idx="29721">
                  <c:v>-1.6200300000000001</c:v>
                </c:pt>
                <c:pt idx="29722">
                  <c:v>-1.44278</c:v>
                </c:pt>
                <c:pt idx="29723">
                  <c:v>-1.2571999999999992</c:v>
                </c:pt>
                <c:pt idx="29724">
                  <c:v>-1.0632599999999999</c:v>
                </c:pt>
                <c:pt idx="29725">
                  <c:v>-0.86109500000000072</c:v>
                </c:pt>
                <c:pt idx="29726">
                  <c:v>-0.6507610000000007</c:v>
                </c:pt>
                <c:pt idx="29727">
                  <c:v>-0.43229200000000001</c:v>
                </c:pt>
                <c:pt idx="29728">
                  <c:v>-0.20570400000000011</c:v>
                </c:pt>
                <c:pt idx="29729">
                  <c:v>2.8914599999999981E-2</c:v>
                </c:pt>
                <c:pt idx="29730">
                  <c:v>0.271399</c:v>
                </c:pt>
                <c:pt idx="29731">
                  <c:v>0.52187300000000003</c:v>
                </c:pt>
                <c:pt idx="29732">
                  <c:v>0.78020999999999996</c:v>
                </c:pt>
                <c:pt idx="29733">
                  <c:v>1.0462100000000001</c:v>
                </c:pt>
                <c:pt idx="29734">
                  <c:v>1.3201000000000001</c:v>
                </c:pt>
                <c:pt idx="29735">
                  <c:v>1.601599999999999</c:v>
                </c:pt>
                <c:pt idx="29736">
                  <c:v>1.89066</c:v>
                </c:pt>
                <c:pt idx="29737">
                  <c:v>2.1873200000000019</c:v>
                </c:pt>
                <c:pt idx="29738">
                  <c:v>2.4914099999999979</c:v>
                </c:pt>
                <c:pt idx="29739">
                  <c:v>2.8030300000000001</c:v>
                </c:pt>
                <c:pt idx="29740">
                  <c:v>3.12188</c:v>
                </c:pt>
                <c:pt idx="29741">
                  <c:v>3.44814</c:v>
                </c:pt>
                <c:pt idx="29742">
                  <c:v>3.7815500000000002</c:v>
                </c:pt>
                <c:pt idx="29743">
                  <c:v>4.1221299999999959</c:v>
                </c:pt>
                <c:pt idx="29744">
                  <c:v>4.46983</c:v>
                </c:pt>
                <c:pt idx="29745">
                  <c:v>4.8245099999999947</c:v>
                </c:pt>
                <c:pt idx="29746">
                  <c:v>5.1862500000000002</c:v>
                </c:pt>
                <c:pt idx="29747">
                  <c:v>5.5548499999999965</c:v>
                </c:pt>
                <c:pt idx="29748">
                  <c:v>5.9303100000000004</c:v>
                </c:pt>
                <c:pt idx="29749">
                  <c:v>6.3124799999999963</c:v>
                </c:pt>
                <c:pt idx="29750">
                  <c:v>6.7014000000000014</c:v>
                </c:pt>
                <c:pt idx="29751">
                  <c:v>7.0968799999999996</c:v>
                </c:pt>
                <c:pt idx="29752">
                  <c:v>7.4990100000000002</c:v>
                </c:pt>
                <c:pt idx="29753">
                  <c:v>7.9076000000000004</c:v>
                </c:pt>
                <c:pt idx="29754">
                  <c:v>8.3225800000000092</c:v>
                </c:pt>
                <c:pt idx="29755">
                  <c:v>8.7439900000000002</c:v>
                </c:pt>
                <c:pt idx="29756">
                  <c:v>9.17164</c:v>
                </c:pt>
                <c:pt idx="29757">
                  <c:v>9.6055000000000028</c:v>
                </c:pt>
                <c:pt idx="29758">
                  <c:v>10.045500000000002</c:v>
                </c:pt>
                <c:pt idx="29759">
                  <c:v>10.4916</c:v>
                </c:pt>
                <c:pt idx="29760">
                  <c:v>10.9437</c:v>
                </c:pt>
                <c:pt idx="29761">
                  <c:v>11.4017</c:v>
                </c:pt>
                <c:pt idx="29762">
                  <c:v>11.865600000000011</c:v>
                </c:pt>
                <c:pt idx="29763">
                  <c:v>12.3352</c:v>
                </c:pt>
                <c:pt idx="29764">
                  <c:v>12.810500000000006</c:v>
                </c:pt>
                <c:pt idx="29765">
                  <c:v>13.291600000000001</c:v>
                </c:pt>
                <c:pt idx="29766">
                  <c:v>13.7781</c:v>
                </c:pt>
                <c:pt idx="29767">
                  <c:v>14.270200000000001</c:v>
                </c:pt>
                <c:pt idx="29768">
                  <c:v>14.7676</c:v>
                </c:pt>
                <c:pt idx="29769">
                  <c:v>15.2704</c:v>
                </c:pt>
                <c:pt idx="29770">
                  <c:v>15.778500000000001</c:v>
                </c:pt>
                <c:pt idx="29771">
                  <c:v>16.291799999999981</c:v>
                </c:pt>
                <c:pt idx="29772">
                  <c:v>16.810199999999988</c:v>
                </c:pt>
                <c:pt idx="29773">
                  <c:v>17.3337</c:v>
                </c:pt>
                <c:pt idx="29774">
                  <c:v>17.862100000000002</c:v>
                </c:pt>
                <c:pt idx="29775">
                  <c:v>18.395399999999981</c:v>
                </c:pt>
                <c:pt idx="29776">
                  <c:v>18.933499999999981</c:v>
                </c:pt>
                <c:pt idx="29777">
                  <c:v>19.476400000000002</c:v>
                </c:pt>
                <c:pt idx="29778">
                  <c:v>20.023900000000001</c:v>
                </c:pt>
                <c:pt idx="29779">
                  <c:v>20.576000000000001</c:v>
                </c:pt>
                <c:pt idx="29780">
                  <c:v>21.1326</c:v>
                </c:pt>
                <c:pt idx="29781">
                  <c:v>21.6937</c:v>
                </c:pt>
                <c:pt idx="29782">
                  <c:v>22.2591</c:v>
                </c:pt>
                <c:pt idx="29783">
                  <c:v>22.828800000000001</c:v>
                </c:pt>
                <c:pt idx="29784">
                  <c:v>23.402699999999971</c:v>
                </c:pt>
                <c:pt idx="29785">
                  <c:v>23.980799999999967</c:v>
                </c:pt>
                <c:pt idx="29786">
                  <c:v>24.562899999999985</c:v>
                </c:pt>
                <c:pt idx="29787">
                  <c:v>25.148900000000001</c:v>
                </c:pt>
                <c:pt idx="29788">
                  <c:v>25.738900000000001</c:v>
                </c:pt>
                <c:pt idx="29789">
                  <c:v>26.332699999999985</c:v>
                </c:pt>
                <c:pt idx="29790">
                  <c:v>26.930299999999981</c:v>
                </c:pt>
                <c:pt idx="29791">
                  <c:v>27.531500000000001</c:v>
                </c:pt>
                <c:pt idx="29792">
                  <c:v>28.136299999999999</c:v>
                </c:pt>
                <c:pt idx="29793">
                  <c:v>28.744599999999977</c:v>
                </c:pt>
                <c:pt idx="29794">
                  <c:v>29.356300000000001</c:v>
                </c:pt>
                <c:pt idx="29795">
                  <c:v>29.971399999999985</c:v>
                </c:pt>
                <c:pt idx="29796">
                  <c:v>30.5898</c:v>
                </c:pt>
                <c:pt idx="29797">
                  <c:v>31.211400000000001</c:v>
                </c:pt>
                <c:pt idx="29798">
                  <c:v>31.836099999999988</c:v>
                </c:pt>
                <c:pt idx="29799">
                  <c:v>32.463900000000002</c:v>
                </c:pt>
                <c:pt idx="29800">
                  <c:v>33.0946</c:v>
                </c:pt>
                <c:pt idx="29801">
                  <c:v>33.72830000000004</c:v>
                </c:pt>
                <c:pt idx="29802">
                  <c:v>34.364699999999999</c:v>
                </c:pt>
                <c:pt idx="29803">
                  <c:v>35.003800000000005</c:v>
                </c:pt>
                <c:pt idx="29804">
                  <c:v>35.645600000000002</c:v>
                </c:pt>
                <c:pt idx="29805">
                  <c:v>36.290000000000013</c:v>
                </c:pt>
                <c:pt idx="29806">
                  <c:v>36.936900000000001</c:v>
                </c:pt>
                <c:pt idx="29807">
                  <c:v>37.586300000000001</c:v>
                </c:pt>
                <c:pt idx="29808">
                  <c:v>38.238000000000028</c:v>
                </c:pt>
                <c:pt idx="29809">
                  <c:v>38.892000000000003</c:v>
                </c:pt>
                <c:pt idx="29810">
                  <c:v>39.548100000000012</c:v>
                </c:pt>
                <c:pt idx="29811">
                  <c:v>40.206500000000013</c:v>
                </c:pt>
                <c:pt idx="29812">
                  <c:v>40.866800000000005</c:v>
                </c:pt>
                <c:pt idx="29813">
                  <c:v>41.529100000000028</c:v>
                </c:pt>
                <c:pt idx="29814">
                  <c:v>42.193300000000029</c:v>
                </c:pt>
                <c:pt idx="29815">
                  <c:v>42.859299999999998</c:v>
                </c:pt>
                <c:pt idx="29816">
                  <c:v>43.527100000000011</c:v>
                </c:pt>
                <c:pt idx="29817">
                  <c:v>44.196500000000029</c:v>
                </c:pt>
                <c:pt idx="29818">
                  <c:v>44.8675</c:v>
                </c:pt>
                <c:pt idx="29819">
                  <c:v>45.540100000000002</c:v>
                </c:pt>
                <c:pt idx="29820">
                  <c:v>46.214000000000006</c:v>
                </c:pt>
                <c:pt idx="29821">
                  <c:v>46.889299999999999</c:v>
                </c:pt>
                <c:pt idx="29822">
                  <c:v>47.565900000000013</c:v>
                </c:pt>
                <c:pt idx="29823">
                  <c:v>48.2438</c:v>
                </c:pt>
                <c:pt idx="29824">
                  <c:v>48.922700000000013</c:v>
                </c:pt>
                <c:pt idx="29825">
                  <c:v>49.602700000000013</c:v>
                </c:pt>
                <c:pt idx="29826">
                  <c:v>50.283800000000006</c:v>
                </c:pt>
                <c:pt idx="29827">
                  <c:v>50.965700000000012</c:v>
                </c:pt>
                <c:pt idx="29828">
                  <c:v>51.648500000000013</c:v>
                </c:pt>
                <c:pt idx="29829">
                  <c:v>52.332000000000001</c:v>
                </c:pt>
                <c:pt idx="29830">
                  <c:v>53.016300000000001</c:v>
                </c:pt>
                <c:pt idx="29831">
                  <c:v>53.7012</c:v>
                </c:pt>
                <c:pt idx="29832">
                  <c:v>54.386499999999998</c:v>
                </c:pt>
                <c:pt idx="29833">
                  <c:v>55.072500000000012</c:v>
                </c:pt>
                <c:pt idx="29834">
                  <c:v>55.758800000000001</c:v>
                </c:pt>
                <c:pt idx="29835">
                  <c:v>56.445400000000006</c:v>
                </c:pt>
                <c:pt idx="29836">
                  <c:v>57.132400000000011</c:v>
                </c:pt>
                <c:pt idx="29837">
                  <c:v>57.819499999999998</c:v>
                </c:pt>
                <c:pt idx="29838">
                  <c:v>58.506700000000002</c:v>
                </c:pt>
                <c:pt idx="29839">
                  <c:v>59.194000000000003</c:v>
                </c:pt>
                <c:pt idx="29840">
                  <c:v>59.881299999999996</c:v>
                </c:pt>
                <c:pt idx="29841">
                  <c:v>60.568400000000011</c:v>
                </c:pt>
                <c:pt idx="29842">
                  <c:v>61.255500000000012</c:v>
                </c:pt>
                <c:pt idx="29843">
                  <c:v>61.9422</c:v>
                </c:pt>
                <c:pt idx="29844">
                  <c:v>62.628800000000012</c:v>
                </c:pt>
                <c:pt idx="29845">
                  <c:v>63.314899999999994</c:v>
                </c:pt>
                <c:pt idx="29846">
                  <c:v>64.000699999999995</c:v>
                </c:pt>
                <c:pt idx="29847">
                  <c:v>64.685799999999958</c:v>
                </c:pt>
                <c:pt idx="29848">
                  <c:v>65.370499999999979</c:v>
                </c:pt>
                <c:pt idx="29849">
                  <c:v>66.054500000000004</c:v>
                </c:pt>
                <c:pt idx="29850">
                  <c:v>66.737799999999993</c:v>
                </c:pt>
                <c:pt idx="29851">
                  <c:v>67.420400000000001</c:v>
                </c:pt>
                <c:pt idx="29852">
                  <c:v>68.102099999999979</c:v>
                </c:pt>
                <c:pt idx="29853">
                  <c:v>68.783000000000001</c:v>
                </c:pt>
                <c:pt idx="29854">
                  <c:v>69.462800000000001</c:v>
                </c:pt>
                <c:pt idx="29855">
                  <c:v>70.1417</c:v>
                </c:pt>
                <c:pt idx="29856">
                  <c:v>70.819400000000002</c:v>
                </c:pt>
                <c:pt idx="29857">
                  <c:v>71.495999999999995</c:v>
                </c:pt>
                <c:pt idx="29858">
                  <c:v>72.171399999999949</c:v>
                </c:pt>
                <c:pt idx="29859">
                  <c:v>72.845500000000001</c:v>
                </c:pt>
                <c:pt idx="29860">
                  <c:v>73.518299999999996</c:v>
                </c:pt>
                <c:pt idx="29861">
                  <c:v>74.189700000000002</c:v>
                </c:pt>
                <c:pt idx="29862">
                  <c:v>74.8596</c:v>
                </c:pt>
                <c:pt idx="29863">
                  <c:v>75.527999999999992</c:v>
                </c:pt>
                <c:pt idx="29864">
                  <c:v>76.194800000000001</c:v>
                </c:pt>
                <c:pt idx="29865">
                  <c:v>76.859899999999982</c:v>
                </c:pt>
                <c:pt idx="29866">
                  <c:v>77.523399999999981</c:v>
                </c:pt>
                <c:pt idx="29867">
                  <c:v>78.185099999999949</c:v>
                </c:pt>
                <c:pt idx="29868">
                  <c:v>78.845000000000013</c:v>
                </c:pt>
                <c:pt idx="29869">
                  <c:v>79.503</c:v>
                </c:pt>
                <c:pt idx="29870">
                  <c:v>80.158999999999978</c:v>
                </c:pt>
                <c:pt idx="29871">
                  <c:v>80.813100000000006</c:v>
                </c:pt>
                <c:pt idx="29872">
                  <c:v>81.465100000000007</c:v>
                </c:pt>
                <c:pt idx="29873">
                  <c:v>82.114999999999995</c:v>
                </c:pt>
                <c:pt idx="29874">
                  <c:v>82.762799999999999</c:v>
                </c:pt>
                <c:pt idx="29875">
                  <c:v>83.408299999999997</c:v>
                </c:pt>
                <c:pt idx="29876">
                  <c:v>84.051599999999993</c:v>
                </c:pt>
                <c:pt idx="29877">
                  <c:v>84.692599999999999</c:v>
                </c:pt>
                <c:pt idx="29878">
                  <c:v>85.331100000000006</c:v>
                </c:pt>
                <c:pt idx="29879">
                  <c:v>85.967300000000023</c:v>
                </c:pt>
                <c:pt idx="29880">
                  <c:v>86.600899999999982</c:v>
                </c:pt>
                <c:pt idx="29881">
                  <c:v>87.232000000000014</c:v>
                </c:pt>
                <c:pt idx="29882">
                  <c:v>87.860600000000005</c:v>
                </c:pt>
                <c:pt idx="29883">
                  <c:v>88.486500000000007</c:v>
                </c:pt>
                <c:pt idx="29884">
                  <c:v>89.109700000000004</c:v>
                </c:pt>
                <c:pt idx="29885">
                  <c:v>89.730199999999996</c:v>
                </c:pt>
                <c:pt idx="29886">
                  <c:v>90.347899999999996</c:v>
                </c:pt>
                <c:pt idx="29887">
                  <c:v>90.962800000000001</c:v>
                </c:pt>
                <c:pt idx="29888">
                  <c:v>91.574799999999982</c:v>
                </c:pt>
                <c:pt idx="29889">
                  <c:v>92.183799999999948</c:v>
                </c:pt>
                <c:pt idx="29890">
                  <c:v>92.789900000000003</c:v>
                </c:pt>
                <c:pt idx="29891">
                  <c:v>93.393100000000004</c:v>
                </c:pt>
                <c:pt idx="29892">
                  <c:v>93.992999999999995</c:v>
                </c:pt>
                <c:pt idx="29893">
                  <c:v>94.59</c:v>
                </c:pt>
                <c:pt idx="29894">
                  <c:v>95.183700000000002</c:v>
                </c:pt>
                <c:pt idx="29895">
                  <c:v>95.774299999999997</c:v>
                </c:pt>
                <c:pt idx="29896">
                  <c:v>96.361599999999996</c:v>
                </c:pt>
                <c:pt idx="29897">
                  <c:v>96.945700000000002</c:v>
                </c:pt>
                <c:pt idx="29898">
                  <c:v>97.526399999999981</c:v>
                </c:pt>
                <c:pt idx="29899">
                  <c:v>98.103799999999978</c:v>
                </c:pt>
                <c:pt idx="29900">
                  <c:v>98.677699999999987</c:v>
                </c:pt>
                <c:pt idx="29901">
                  <c:v>99.2483</c:v>
                </c:pt>
                <c:pt idx="29902">
                  <c:v>99.815200000000004</c:v>
                </c:pt>
                <c:pt idx="29903">
                  <c:v>100.37899999999998</c:v>
                </c:pt>
                <c:pt idx="29904">
                  <c:v>100.93899999999999</c:v>
                </c:pt>
                <c:pt idx="29905">
                  <c:v>101.495</c:v>
                </c:pt>
                <c:pt idx="29906">
                  <c:v>102.048</c:v>
                </c:pt>
                <c:pt idx="29907">
                  <c:v>102.59699999999999</c:v>
                </c:pt>
                <c:pt idx="29908">
                  <c:v>103.142</c:v>
                </c:pt>
                <c:pt idx="29909">
                  <c:v>103.684</c:v>
                </c:pt>
                <c:pt idx="29910">
                  <c:v>104.22199999999999</c:v>
                </c:pt>
                <c:pt idx="29911">
                  <c:v>104.756</c:v>
                </c:pt>
                <c:pt idx="29912">
                  <c:v>105.286</c:v>
                </c:pt>
                <c:pt idx="29913">
                  <c:v>105.812</c:v>
                </c:pt>
                <c:pt idx="29914">
                  <c:v>106.33499999999999</c:v>
                </c:pt>
                <c:pt idx="29915">
                  <c:v>106.85299999999998</c:v>
                </c:pt>
                <c:pt idx="29916">
                  <c:v>107.36799999999999</c:v>
                </c:pt>
                <c:pt idx="29917">
                  <c:v>107.87799999999999</c:v>
                </c:pt>
                <c:pt idx="29918">
                  <c:v>108.38500000000001</c:v>
                </c:pt>
                <c:pt idx="29919">
                  <c:v>108.887</c:v>
                </c:pt>
                <c:pt idx="29920">
                  <c:v>109.386</c:v>
                </c:pt>
                <c:pt idx="29921">
                  <c:v>109.88</c:v>
                </c:pt>
                <c:pt idx="29922">
                  <c:v>110.36999999999999</c:v>
                </c:pt>
                <c:pt idx="29923">
                  <c:v>110.85599999999998</c:v>
                </c:pt>
                <c:pt idx="29924">
                  <c:v>111.33799999999999</c:v>
                </c:pt>
                <c:pt idx="29925">
                  <c:v>111.815</c:v>
                </c:pt>
                <c:pt idx="29926">
                  <c:v>112.289</c:v>
                </c:pt>
                <c:pt idx="29927">
                  <c:v>112.758</c:v>
                </c:pt>
                <c:pt idx="29928">
                  <c:v>113.223</c:v>
                </c:pt>
                <c:pt idx="29929">
                  <c:v>113.68300000000001</c:v>
                </c:pt>
                <c:pt idx="29930">
                  <c:v>114.14</c:v>
                </c:pt>
                <c:pt idx="29931">
                  <c:v>114.59099999999999</c:v>
                </c:pt>
                <c:pt idx="29932">
                  <c:v>115.039</c:v>
                </c:pt>
                <c:pt idx="29933">
                  <c:v>115.482</c:v>
                </c:pt>
                <c:pt idx="29934">
                  <c:v>115.92100000000002</c:v>
                </c:pt>
                <c:pt idx="29935">
                  <c:v>116.35499999999999</c:v>
                </c:pt>
                <c:pt idx="29936">
                  <c:v>116.785</c:v>
                </c:pt>
                <c:pt idx="29937">
                  <c:v>117.21100000000006</c:v>
                </c:pt>
                <c:pt idx="29938">
                  <c:v>117.63200000000001</c:v>
                </c:pt>
                <c:pt idx="29939">
                  <c:v>118.048</c:v>
                </c:pt>
                <c:pt idx="29940">
                  <c:v>118.46000000000002</c:v>
                </c:pt>
                <c:pt idx="29941">
                  <c:v>118.86799999999999</c:v>
                </c:pt>
                <c:pt idx="29942">
                  <c:v>119.271</c:v>
                </c:pt>
                <c:pt idx="29943">
                  <c:v>119.669</c:v>
                </c:pt>
                <c:pt idx="29944">
                  <c:v>120.063</c:v>
                </c:pt>
                <c:pt idx="29945">
                  <c:v>120.453</c:v>
                </c:pt>
                <c:pt idx="29946">
                  <c:v>120.83799999999999</c:v>
                </c:pt>
                <c:pt idx="29947">
                  <c:v>121.218</c:v>
                </c:pt>
                <c:pt idx="29948">
                  <c:v>121.59399999999999</c:v>
                </c:pt>
                <c:pt idx="29949">
                  <c:v>121.965</c:v>
                </c:pt>
                <c:pt idx="29950">
                  <c:v>122.33199999999999</c:v>
                </c:pt>
                <c:pt idx="29951">
                  <c:v>122.694</c:v>
                </c:pt>
                <c:pt idx="29952">
                  <c:v>123.051</c:v>
                </c:pt>
                <c:pt idx="29953">
                  <c:v>123.40400000000002</c:v>
                </c:pt>
                <c:pt idx="29954">
                  <c:v>123.752</c:v>
                </c:pt>
                <c:pt idx="29955">
                  <c:v>124.095</c:v>
                </c:pt>
                <c:pt idx="29956">
                  <c:v>124.43400000000005</c:v>
                </c:pt>
                <c:pt idx="29957">
                  <c:v>124.768</c:v>
                </c:pt>
                <c:pt idx="29958">
                  <c:v>125.098</c:v>
                </c:pt>
                <c:pt idx="29959">
                  <c:v>125.423</c:v>
                </c:pt>
                <c:pt idx="29960">
                  <c:v>125.74299999999999</c:v>
                </c:pt>
                <c:pt idx="29961">
                  <c:v>126.059</c:v>
                </c:pt>
                <c:pt idx="29962">
                  <c:v>126.36999999999999</c:v>
                </c:pt>
                <c:pt idx="29963">
                  <c:v>126.67700000000001</c:v>
                </c:pt>
                <c:pt idx="29964">
                  <c:v>126.979</c:v>
                </c:pt>
                <c:pt idx="29965">
                  <c:v>127.276</c:v>
                </c:pt>
                <c:pt idx="29966">
                  <c:v>127.569</c:v>
                </c:pt>
                <c:pt idx="29967">
                  <c:v>127.857</c:v>
                </c:pt>
                <c:pt idx="29968">
                  <c:v>128.13999999999999</c:v>
                </c:pt>
                <c:pt idx="29969">
                  <c:v>128.41900000000001</c:v>
                </c:pt>
                <c:pt idx="29970">
                  <c:v>128.69300000000001</c:v>
                </c:pt>
                <c:pt idx="29971">
                  <c:v>128.96200000000007</c:v>
                </c:pt>
                <c:pt idx="29972">
                  <c:v>129.227</c:v>
                </c:pt>
                <c:pt idx="29973">
                  <c:v>129.48800000000011</c:v>
                </c:pt>
                <c:pt idx="29974">
                  <c:v>129.74399999999989</c:v>
                </c:pt>
                <c:pt idx="29975">
                  <c:v>129.995</c:v>
                </c:pt>
                <c:pt idx="29976">
                  <c:v>130.24199999999999</c:v>
                </c:pt>
                <c:pt idx="29977">
                  <c:v>130.48400000000001</c:v>
                </c:pt>
                <c:pt idx="29978">
                  <c:v>130.72200000000001</c:v>
                </c:pt>
                <c:pt idx="29979">
                  <c:v>130.95500000000001</c:v>
                </c:pt>
                <c:pt idx="29980">
                  <c:v>131.18300000000002</c:v>
                </c:pt>
                <c:pt idx="29981">
                  <c:v>131.40800000000004</c:v>
                </c:pt>
                <c:pt idx="29982">
                  <c:v>131.62700000000001</c:v>
                </c:pt>
                <c:pt idx="29983">
                  <c:v>131.84200000000001</c:v>
                </c:pt>
                <c:pt idx="29984">
                  <c:v>132.053</c:v>
                </c:pt>
                <c:pt idx="29985">
                  <c:v>132.25899999999999</c:v>
                </c:pt>
                <c:pt idx="29986">
                  <c:v>132.46100000000001</c:v>
                </c:pt>
                <c:pt idx="29987">
                  <c:v>132.65900000000002</c:v>
                </c:pt>
                <c:pt idx="29988">
                  <c:v>132.85200000000012</c:v>
                </c:pt>
                <c:pt idx="29989">
                  <c:v>133.04</c:v>
                </c:pt>
                <c:pt idx="29990">
                  <c:v>133.22499999999999</c:v>
                </c:pt>
                <c:pt idx="29991">
                  <c:v>133.405</c:v>
                </c:pt>
                <c:pt idx="29992">
                  <c:v>133.58000000000001</c:v>
                </c:pt>
                <c:pt idx="29993">
                  <c:v>133.75200000000001</c:v>
                </c:pt>
                <c:pt idx="29994">
                  <c:v>133.91900000000001</c:v>
                </c:pt>
                <c:pt idx="29995">
                  <c:v>134.08100000000007</c:v>
                </c:pt>
                <c:pt idx="29996">
                  <c:v>134.23999999999998</c:v>
                </c:pt>
                <c:pt idx="29997">
                  <c:v>134.39400000000001</c:v>
                </c:pt>
                <c:pt idx="29998">
                  <c:v>134.54399999999998</c:v>
                </c:pt>
                <c:pt idx="29999">
                  <c:v>134.69</c:v>
                </c:pt>
                <c:pt idx="30000">
                  <c:v>134.83200000000011</c:v>
                </c:pt>
                <c:pt idx="30001">
                  <c:v>134.97</c:v>
                </c:pt>
                <c:pt idx="30002">
                  <c:v>135.10300000000001</c:v>
                </c:pt>
                <c:pt idx="30003">
                  <c:v>135.233</c:v>
                </c:pt>
                <c:pt idx="30004">
                  <c:v>135.35800000000012</c:v>
                </c:pt>
                <c:pt idx="30005">
                  <c:v>135.47999999999999</c:v>
                </c:pt>
                <c:pt idx="30006">
                  <c:v>135.59700000000001</c:v>
                </c:pt>
                <c:pt idx="30007">
                  <c:v>135.70999999999998</c:v>
                </c:pt>
                <c:pt idx="30008">
                  <c:v>135.82000000000011</c:v>
                </c:pt>
                <c:pt idx="30009">
                  <c:v>135.92500000000001</c:v>
                </c:pt>
                <c:pt idx="30010">
                  <c:v>136.02700000000004</c:v>
                </c:pt>
                <c:pt idx="30011">
                  <c:v>136.125</c:v>
                </c:pt>
                <c:pt idx="30012">
                  <c:v>136.21899999999999</c:v>
                </c:pt>
                <c:pt idx="30013">
                  <c:v>136.309</c:v>
                </c:pt>
                <c:pt idx="30014">
                  <c:v>136.39500000000001</c:v>
                </c:pt>
                <c:pt idx="30015">
                  <c:v>136.47800000000001</c:v>
                </c:pt>
                <c:pt idx="30016">
                  <c:v>136.55700000000004</c:v>
                </c:pt>
                <c:pt idx="30017">
                  <c:v>136.63200000000001</c:v>
                </c:pt>
                <c:pt idx="30018">
                  <c:v>136.70399999999998</c:v>
                </c:pt>
                <c:pt idx="30019">
                  <c:v>136.77099999999999</c:v>
                </c:pt>
                <c:pt idx="30020">
                  <c:v>136.83600000000001</c:v>
                </c:pt>
                <c:pt idx="30021">
                  <c:v>136.89600000000004</c:v>
                </c:pt>
                <c:pt idx="30022">
                  <c:v>136.95400000000001</c:v>
                </c:pt>
                <c:pt idx="30023">
                  <c:v>137.00800000000001</c:v>
                </c:pt>
                <c:pt idx="30024">
                  <c:v>137.05800000000011</c:v>
                </c:pt>
                <c:pt idx="30025">
                  <c:v>137.10499999999999</c:v>
                </c:pt>
                <c:pt idx="30026">
                  <c:v>137.148</c:v>
                </c:pt>
                <c:pt idx="30027">
                  <c:v>137.18800000000007</c:v>
                </c:pt>
                <c:pt idx="30028">
                  <c:v>137.22499999999999</c:v>
                </c:pt>
                <c:pt idx="30029">
                  <c:v>137.25899999999999</c:v>
                </c:pt>
                <c:pt idx="30030">
                  <c:v>137.28900000000002</c:v>
                </c:pt>
                <c:pt idx="30031">
                  <c:v>137.316</c:v>
                </c:pt>
                <c:pt idx="30032">
                  <c:v>137.34</c:v>
                </c:pt>
                <c:pt idx="30033">
                  <c:v>137.36000000000001</c:v>
                </c:pt>
                <c:pt idx="30034">
                  <c:v>137.37800000000001</c:v>
                </c:pt>
                <c:pt idx="30035">
                  <c:v>137.393</c:v>
                </c:pt>
                <c:pt idx="30036">
                  <c:v>137.404</c:v>
                </c:pt>
                <c:pt idx="30037">
                  <c:v>137.41300000000001</c:v>
                </c:pt>
                <c:pt idx="30038">
                  <c:v>137.41800000000001</c:v>
                </c:pt>
                <c:pt idx="30039">
                  <c:v>137.42100000000011</c:v>
                </c:pt>
                <c:pt idx="30040">
                  <c:v>137.42100000000011</c:v>
                </c:pt>
                <c:pt idx="30041">
                  <c:v>137.41800000000001</c:v>
                </c:pt>
                <c:pt idx="30042">
                  <c:v>137.41200000000001</c:v>
                </c:pt>
                <c:pt idx="30043">
                  <c:v>137.40300000000002</c:v>
                </c:pt>
                <c:pt idx="30044">
                  <c:v>137.39200000000011</c:v>
                </c:pt>
                <c:pt idx="30045">
                  <c:v>137.37800000000001</c:v>
                </c:pt>
                <c:pt idx="30046">
                  <c:v>137.3610000000001</c:v>
                </c:pt>
                <c:pt idx="30047">
                  <c:v>137.34200000000001</c:v>
                </c:pt>
                <c:pt idx="30048">
                  <c:v>137.32000000000011</c:v>
                </c:pt>
                <c:pt idx="30049">
                  <c:v>137.29599999999999</c:v>
                </c:pt>
                <c:pt idx="30050">
                  <c:v>137.26999999999998</c:v>
                </c:pt>
                <c:pt idx="30051">
                  <c:v>137.23999999999998</c:v>
                </c:pt>
                <c:pt idx="30052">
                  <c:v>137.20899999999997</c:v>
                </c:pt>
                <c:pt idx="30053">
                  <c:v>137.17499999999998</c:v>
                </c:pt>
                <c:pt idx="30054">
                  <c:v>137.13900000000001</c:v>
                </c:pt>
                <c:pt idx="30055">
                  <c:v>137.1</c:v>
                </c:pt>
                <c:pt idx="30056">
                  <c:v>137.059</c:v>
                </c:pt>
                <c:pt idx="30057">
                  <c:v>137.01599999999999</c:v>
                </c:pt>
                <c:pt idx="30058">
                  <c:v>136.971</c:v>
                </c:pt>
                <c:pt idx="30059">
                  <c:v>136.92400000000001</c:v>
                </c:pt>
                <c:pt idx="30060">
                  <c:v>136.875</c:v>
                </c:pt>
                <c:pt idx="30061">
                  <c:v>136.82400000000001</c:v>
                </c:pt>
                <c:pt idx="30062">
                  <c:v>136.77099999999999</c:v>
                </c:pt>
                <c:pt idx="30063">
                  <c:v>136.71499999999995</c:v>
                </c:pt>
                <c:pt idx="30064">
                  <c:v>136.65800000000004</c:v>
                </c:pt>
                <c:pt idx="30065">
                  <c:v>136.6</c:v>
                </c:pt>
                <c:pt idx="30066">
                  <c:v>136.53900000000002</c:v>
                </c:pt>
                <c:pt idx="30067">
                  <c:v>136.476</c:v>
                </c:pt>
                <c:pt idx="30068">
                  <c:v>136.41200000000001</c:v>
                </c:pt>
                <c:pt idx="30069">
                  <c:v>136.346</c:v>
                </c:pt>
                <c:pt idx="30070">
                  <c:v>136.27899999999997</c:v>
                </c:pt>
                <c:pt idx="30071">
                  <c:v>136.20999999999998</c:v>
                </c:pt>
                <c:pt idx="30072">
                  <c:v>136.13900000000001</c:v>
                </c:pt>
                <c:pt idx="30073">
                  <c:v>136.06700000000001</c:v>
                </c:pt>
                <c:pt idx="30074">
                  <c:v>135.994</c:v>
                </c:pt>
                <c:pt idx="30075">
                  <c:v>135.91900000000001</c:v>
                </c:pt>
                <c:pt idx="30076">
                  <c:v>135.84300000000002</c:v>
                </c:pt>
                <c:pt idx="30077">
                  <c:v>135.76499999999999</c:v>
                </c:pt>
                <c:pt idx="30078">
                  <c:v>135.68600000000001</c:v>
                </c:pt>
                <c:pt idx="30079">
                  <c:v>135.60599999999999</c:v>
                </c:pt>
                <c:pt idx="30080">
                  <c:v>135.524</c:v>
                </c:pt>
                <c:pt idx="30081">
                  <c:v>135.44200000000001</c:v>
                </c:pt>
                <c:pt idx="30082">
                  <c:v>135.35800000000012</c:v>
                </c:pt>
                <c:pt idx="30083">
                  <c:v>135.27299999999997</c:v>
                </c:pt>
                <c:pt idx="30084">
                  <c:v>135.18800000000007</c:v>
                </c:pt>
                <c:pt idx="30085">
                  <c:v>135.101</c:v>
                </c:pt>
                <c:pt idx="30086">
                  <c:v>135.01300000000001</c:v>
                </c:pt>
                <c:pt idx="30087">
                  <c:v>134.92400000000001</c:v>
                </c:pt>
                <c:pt idx="30088">
                  <c:v>134.83500000000001</c:v>
                </c:pt>
                <c:pt idx="30089">
                  <c:v>134.74399999999989</c:v>
                </c:pt>
                <c:pt idx="30090">
                  <c:v>134.65300000000002</c:v>
                </c:pt>
                <c:pt idx="30091">
                  <c:v>134.56100000000001</c:v>
                </c:pt>
                <c:pt idx="30092">
                  <c:v>134.46900000000002</c:v>
                </c:pt>
                <c:pt idx="30093">
                  <c:v>134.376</c:v>
                </c:pt>
                <c:pt idx="30094">
                  <c:v>134.28200000000001</c:v>
                </c:pt>
                <c:pt idx="30095">
                  <c:v>134.18700000000001</c:v>
                </c:pt>
                <c:pt idx="30096">
                  <c:v>134.09200000000001</c:v>
                </c:pt>
                <c:pt idx="30097">
                  <c:v>133.99700000000001</c:v>
                </c:pt>
                <c:pt idx="30098">
                  <c:v>133.90100000000001</c:v>
                </c:pt>
                <c:pt idx="30099">
                  <c:v>133.804</c:v>
                </c:pt>
                <c:pt idx="30100">
                  <c:v>133.708</c:v>
                </c:pt>
                <c:pt idx="30101">
                  <c:v>133.61099999999999</c:v>
                </c:pt>
                <c:pt idx="30102">
                  <c:v>133.51300000000001</c:v>
                </c:pt>
                <c:pt idx="30103">
                  <c:v>133.41499999999999</c:v>
                </c:pt>
                <c:pt idx="30104">
                  <c:v>133.31800000000001</c:v>
                </c:pt>
                <c:pt idx="30105">
                  <c:v>133.22</c:v>
                </c:pt>
                <c:pt idx="30106">
                  <c:v>133.12100000000001</c:v>
                </c:pt>
                <c:pt idx="30107">
                  <c:v>133.023</c:v>
                </c:pt>
                <c:pt idx="30108">
                  <c:v>132.92400000000001</c:v>
                </c:pt>
                <c:pt idx="30109">
                  <c:v>132.82600000000011</c:v>
                </c:pt>
                <c:pt idx="30110">
                  <c:v>132.727</c:v>
                </c:pt>
                <c:pt idx="30111">
                  <c:v>132.62900000000002</c:v>
                </c:pt>
                <c:pt idx="30112">
                  <c:v>132.53100000000001</c:v>
                </c:pt>
                <c:pt idx="30113">
                  <c:v>132.43200000000004</c:v>
                </c:pt>
                <c:pt idx="30114">
                  <c:v>132.334</c:v>
                </c:pt>
                <c:pt idx="30115">
                  <c:v>132.23599999999999</c:v>
                </c:pt>
                <c:pt idx="30116">
                  <c:v>132.13800000000001</c:v>
                </c:pt>
                <c:pt idx="30117">
                  <c:v>132.041</c:v>
                </c:pt>
                <c:pt idx="30118">
                  <c:v>131.94300000000001</c:v>
                </c:pt>
                <c:pt idx="30119">
                  <c:v>131.846</c:v>
                </c:pt>
                <c:pt idx="30120">
                  <c:v>131.75</c:v>
                </c:pt>
                <c:pt idx="30121">
                  <c:v>131.654</c:v>
                </c:pt>
                <c:pt idx="30122">
                  <c:v>131.55800000000011</c:v>
                </c:pt>
                <c:pt idx="30123">
                  <c:v>131.46200000000007</c:v>
                </c:pt>
                <c:pt idx="30124">
                  <c:v>131.3670000000001</c:v>
                </c:pt>
                <c:pt idx="30125">
                  <c:v>131.27299999999997</c:v>
                </c:pt>
                <c:pt idx="30126">
                  <c:v>131.17899999999997</c:v>
                </c:pt>
                <c:pt idx="30127">
                  <c:v>131.08600000000001</c:v>
                </c:pt>
                <c:pt idx="30128">
                  <c:v>130.99300000000002</c:v>
                </c:pt>
                <c:pt idx="30129">
                  <c:v>130.90100000000001</c:v>
                </c:pt>
                <c:pt idx="30130">
                  <c:v>130.809</c:v>
                </c:pt>
                <c:pt idx="30131">
                  <c:v>130.71799999999999</c:v>
                </c:pt>
                <c:pt idx="30132">
                  <c:v>130.62800000000001</c:v>
                </c:pt>
                <c:pt idx="30133">
                  <c:v>130.53900000000002</c:v>
                </c:pt>
                <c:pt idx="30134">
                  <c:v>130.44999999999999</c:v>
                </c:pt>
                <c:pt idx="30135">
                  <c:v>130.36200000000011</c:v>
                </c:pt>
                <c:pt idx="30136">
                  <c:v>130.27499999999998</c:v>
                </c:pt>
                <c:pt idx="30137">
                  <c:v>130.18900000000002</c:v>
                </c:pt>
                <c:pt idx="30138">
                  <c:v>130.10399999999998</c:v>
                </c:pt>
                <c:pt idx="30139">
                  <c:v>130.01900000000001</c:v>
                </c:pt>
                <c:pt idx="30140">
                  <c:v>129.93600000000001</c:v>
                </c:pt>
                <c:pt idx="30141">
                  <c:v>129.85300000000001</c:v>
                </c:pt>
                <c:pt idx="30142">
                  <c:v>129.77099999999999</c:v>
                </c:pt>
                <c:pt idx="30143">
                  <c:v>129.691</c:v>
                </c:pt>
                <c:pt idx="30144">
                  <c:v>129.61099999999999</c:v>
                </c:pt>
                <c:pt idx="30145">
                  <c:v>129.53200000000001</c:v>
                </c:pt>
                <c:pt idx="30146">
                  <c:v>129.45500000000001</c:v>
                </c:pt>
                <c:pt idx="30147">
                  <c:v>129.37800000000001</c:v>
                </c:pt>
                <c:pt idx="30148">
                  <c:v>129.303</c:v>
                </c:pt>
                <c:pt idx="30149">
                  <c:v>129.22800000000001</c:v>
                </c:pt>
                <c:pt idx="30150">
                  <c:v>129.155</c:v>
                </c:pt>
                <c:pt idx="30151">
                  <c:v>129.083</c:v>
                </c:pt>
                <c:pt idx="30152">
                  <c:v>129.012</c:v>
                </c:pt>
                <c:pt idx="30153">
                  <c:v>128.94200000000001</c:v>
                </c:pt>
                <c:pt idx="30154">
                  <c:v>128.87300000000002</c:v>
                </c:pt>
                <c:pt idx="30155">
                  <c:v>128.80600000000001</c:v>
                </c:pt>
                <c:pt idx="30156">
                  <c:v>128.73999999999998</c:v>
                </c:pt>
                <c:pt idx="30157">
                  <c:v>128.67499999999998</c:v>
                </c:pt>
                <c:pt idx="30158">
                  <c:v>128.61099999999999</c:v>
                </c:pt>
                <c:pt idx="30159">
                  <c:v>128.548</c:v>
                </c:pt>
                <c:pt idx="30160">
                  <c:v>128.48700000000011</c:v>
                </c:pt>
                <c:pt idx="30161">
                  <c:v>128.42700000000011</c:v>
                </c:pt>
                <c:pt idx="30162">
                  <c:v>128.369</c:v>
                </c:pt>
                <c:pt idx="30163">
                  <c:v>128.31100000000001</c:v>
                </c:pt>
                <c:pt idx="30164">
                  <c:v>128.255</c:v>
                </c:pt>
                <c:pt idx="30165">
                  <c:v>128.20099999999999</c:v>
                </c:pt>
                <c:pt idx="30166">
                  <c:v>128.14699999999999</c:v>
                </c:pt>
                <c:pt idx="30167">
                  <c:v>128.095</c:v>
                </c:pt>
                <c:pt idx="30168">
                  <c:v>128.04499999999999</c:v>
                </c:pt>
                <c:pt idx="30169">
                  <c:v>127.995</c:v>
                </c:pt>
                <c:pt idx="30170">
                  <c:v>127.94700000000007</c:v>
                </c:pt>
                <c:pt idx="30171">
                  <c:v>127.90100000000002</c:v>
                </c:pt>
                <c:pt idx="30172">
                  <c:v>127.85599999999998</c:v>
                </c:pt>
                <c:pt idx="30173">
                  <c:v>127.812</c:v>
                </c:pt>
                <c:pt idx="30174">
                  <c:v>127.77</c:v>
                </c:pt>
                <c:pt idx="30175">
                  <c:v>127.729</c:v>
                </c:pt>
                <c:pt idx="30176">
                  <c:v>127.68899999999998</c:v>
                </c:pt>
                <c:pt idx="30177">
                  <c:v>127.651</c:v>
                </c:pt>
                <c:pt idx="30178">
                  <c:v>127.614</c:v>
                </c:pt>
                <c:pt idx="30179">
                  <c:v>127.57899999999998</c:v>
                </c:pt>
                <c:pt idx="30180">
                  <c:v>127.545</c:v>
                </c:pt>
                <c:pt idx="30181">
                  <c:v>127.512</c:v>
                </c:pt>
                <c:pt idx="30182">
                  <c:v>127.48099999999999</c:v>
                </c:pt>
                <c:pt idx="30183">
                  <c:v>127.45099999999999</c:v>
                </c:pt>
                <c:pt idx="30184">
                  <c:v>127.423</c:v>
                </c:pt>
                <c:pt idx="30185">
                  <c:v>127.396</c:v>
                </c:pt>
                <c:pt idx="30186">
                  <c:v>127.371</c:v>
                </c:pt>
                <c:pt idx="30187">
                  <c:v>127.346</c:v>
                </c:pt>
                <c:pt idx="30188">
                  <c:v>127.324</c:v>
                </c:pt>
                <c:pt idx="30189">
                  <c:v>127.30200000000001</c:v>
                </c:pt>
                <c:pt idx="30190">
                  <c:v>127.282</c:v>
                </c:pt>
                <c:pt idx="30191">
                  <c:v>127.26400000000002</c:v>
                </c:pt>
                <c:pt idx="30192">
                  <c:v>127.24600000000002</c:v>
                </c:pt>
                <c:pt idx="30193">
                  <c:v>127.23099999999999</c:v>
                </c:pt>
                <c:pt idx="30194">
                  <c:v>127.21599999999999</c:v>
                </c:pt>
                <c:pt idx="30195">
                  <c:v>127.203</c:v>
                </c:pt>
                <c:pt idx="30196">
                  <c:v>127.191</c:v>
                </c:pt>
                <c:pt idx="30197">
                  <c:v>127.181</c:v>
                </c:pt>
                <c:pt idx="30198">
                  <c:v>127.17100000000001</c:v>
                </c:pt>
                <c:pt idx="30199">
                  <c:v>127.164</c:v>
                </c:pt>
                <c:pt idx="30200">
                  <c:v>127.157</c:v>
                </c:pt>
                <c:pt idx="30201">
                  <c:v>127.15199999999999</c:v>
                </c:pt>
                <c:pt idx="30202">
                  <c:v>127.148</c:v>
                </c:pt>
                <c:pt idx="30203">
                  <c:v>127.145</c:v>
                </c:pt>
                <c:pt idx="30204">
                  <c:v>127.143</c:v>
                </c:pt>
                <c:pt idx="30205">
                  <c:v>127.143</c:v>
                </c:pt>
                <c:pt idx="30206">
                  <c:v>127.14400000000002</c:v>
                </c:pt>
                <c:pt idx="30207">
                  <c:v>127.146</c:v>
                </c:pt>
                <c:pt idx="30208">
                  <c:v>127.149</c:v>
                </c:pt>
                <c:pt idx="30209">
                  <c:v>127.154</c:v>
                </c:pt>
                <c:pt idx="30210">
                  <c:v>127.16</c:v>
                </c:pt>
                <c:pt idx="30211">
                  <c:v>127.166</c:v>
                </c:pt>
                <c:pt idx="30212">
                  <c:v>127.17400000000001</c:v>
                </c:pt>
                <c:pt idx="30213">
                  <c:v>127.18300000000001</c:v>
                </c:pt>
                <c:pt idx="30214">
                  <c:v>127.193</c:v>
                </c:pt>
                <c:pt idx="30215">
                  <c:v>127.205</c:v>
                </c:pt>
                <c:pt idx="30216">
                  <c:v>127.21700000000006</c:v>
                </c:pt>
                <c:pt idx="30217">
                  <c:v>127.23</c:v>
                </c:pt>
                <c:pt idx="30218">
                  <c:v>127.24400000000006</c:v>
                </c:pt>
                <c:pt idx="30219">
                  <c:v>127.259</c:v>
                </c:pt>
                <c:pt idx="30220">
                  <c:v>127.276</c:v>
                </c:pt>
                <c:pt idx="30221">
                  <c:v>127.29300000000002</c:v>
                </c:pt>
                <c:pt idx="30222">
                  <c:v>127.31100000000002</c:v>
                </c:pt>
                <c:pt idx="30223">
                  <c:v>127.33</c:v>
                </c:pt>
                <c:pt idx="30224">
                  <c:v>127.349</c:v>
                </c:pt>
                <c:pt idx="30225">
                  <c:v>127.36999999999999</c:v>
                </c:pt>
                <c:pt idx="30226">
                  <c:v>127.392</c:v>
                </c:pt>
                <c:pt idx="30227">
                  <c:v>127.41400000000006</c:v>
                </c:pt>
                <c:pt idx="30228">
                  <c:v>127.43700000000005</c:v>
                </c:pt>
                <c:pt idx="30229">
                  <c:v>127.46100000000006</c:v>
                </c:pt>
                <c:pt idx="30230">
                  <c:v>127.485</c:v>
                </c:pt>
                <c:pt idx="30231">
                  <c:v>127.51</c:v>
                </c:pt>
                <c:pt idx="30232">
                  <c:v>127.536</c:v>
                </c:pt>
                <c:pt idx="30233">
                  <c:v>127.562</c:v>
                </c:pt>
                <c:pt idx="30234">
                  <c:v>127.59</c:v>
                </c:pt>
                <c:pt idx="30235">
                  <c:v>127.617</c:v>
                </c:pt>
                <c:pt idx="30236">
                  <c:v>127.645</c:v>
                </c:pt>
                <c:pt idx="30237">
                  <c:v>127.67400000000001</c:v>
                </c:pt>
                <c:pt idx="30238">
                  <c:v>127.703</c:v>
                </c:pt>
                <c:pt idx="30239">
                  <c:v>127.733</c:v>
                </c:pt>
                <c:pt idx="30240">
                  <c:v>127.76300000000002</c:v>
                </c:pt>
                <c:pt idx="30241">
                  <c:v>127.79400000000005</c:v>
                </c:pt>
                <c:pt idx="30242">
                  <c:v>127.824</c:v>
                </c:pt>
                <c:pt idx="30243">
                  <c:v>127.85599999999998</c:v>
                </c:pt>
                <c:pt idx="30244">
                  <c:v>127.887</c:v>
                </c:pt>
                <c:pt idx="30245">
                  <c:v>127.91900000000005</c:v>
                </c:pt>
                <c:pt idx="30246">
                  <c:v>127.95099999999999</c:v>
                </c:pt>
                <c:pt idx="30247">
                  <c:v>127.983</c:v>
                </c:pt>
                <c:pt idx="30248">
                  <c:v>128.01499999999999</c:v>
                </c:pt>
                <c:pt idx="30249">
                  <c:v>128.048</c:v>
                </c:pt>
                <c:pt idx="30250">
                  <c:v>128.08100000000007</c:v>
                </c:pt>
                <c:pt idx="30251">
                  <c:v>128.11299999999997</c:v>
                </c:pt>
                <c:pt idx="30252">
                  <c:v>128.14599999999999</c:v>
                </c:pt>
                <c:pt idx="30253">
                  <c:v>128.17899999999997</c:v>
                </c:pt>
                <c:pt idx="30254">
                  <c:v>128.21199999999999</c:v>
                </c:pt>
                <c:pt idx="30255">
                  <c:v>128.24399999999989</c:v>
                </c:pt>
                <c:pt idx="30256">
                  <c:v>128.27699999999999</c:v>
                </c:pt>
                <c:pt idx="30257">
                  <c:v>128.309</c:v>
                </c:pt>
                <c:pt idx="30258">
                  <c:v>128.34200000000001</c:v>
                </c:pt>
                <c:pt idx="30259">
                  <c:v>128.374</c:v>
                </c:pt>
                <c:pt idx="30260">
                  <c:v>128.405</c:v>
                </c:pt>
                <c:pt idx="30261">
                  <c:v>128.43700000000001</c:v>
                </c:pt>
                <c:pt idx="30262">
                  <c:v>128.46800000000007</c:v>
                </c:pt>
                <c:pt idx="30263">
                  <c:v>128.499</c:v>
                </c:pt>
                <c:pt idx="30264">
                  <c:v>128.53</c:v>
                </c:pt>
                <c:pt idx="30265">
                  <c:v>128.56</c:v>
                </c:pt>
                <c:pt idx="30266">
                  <c:v>128.589</c:v>
                </c:pt>
                <c:pt idx="30267">
                  <c:v>128.61799999999999</c:v>
                </c:pt>
                <c:pt idx="30268">
                  <c:v>128.64699999999999</c:v>
                </c:pt>
                <c:pt idx="30269">
                  <c:v>128.67499999999998</c:v>
                </c:pt>
                <c:pt idx="30270">
                  <c:v>128.70299999999997</c:v>
                </c:pt>
                <c:pt idx="30271">
                  <c:v>128.72900000000001</c:v>
                </c:pt>
                <c:pt idx="30272">
                  <c:v>128.756</c:v>
                </c:pt>
                <c:pt idx="30273">
                  <c:v>128.78100000000001</c:v>
                </c:pt>
                <c:pt idx="30274">
                  <c:v>128.80600000000001</c:v>
                </c:pt>
                <c:pt idx="30275">
                  <c:v>128.83000000000001</c:v>
                </c:pt>
                <c:pt idx="30276">
                  <c:v>128.85300000000001</c:v>
                </c:pt>
                <c:pt idx="30277">
                  <c:v>128.875</c:v>
                </c:pt>
                <c:pt idx="30278">
                  <c:v>128.89600000000004</c:v>
                </c:pt>
                <c:pt idx="30279">
                  <c:v>128.917</c:v>
                </c:pt>
                <c:pt idx="30280">
                  <c:v>128.93600000000001</c:v>
                </c:pt>
                <c:pt idx="30281">
                  <c:v>128.95400000000001</c:v>
                </c:pt>
                <c:pt idx="30282">
                  <c:v>128.97200000000001</c:v>
                </c:pt>
                <c:pt idx="30283">
                  <c:v>128.98800000000011</c:v>
                </c:pt>
                <c:pt idx="30284">
                  <c:v>129.00299999999999</c:v>
                </c:pt>
                <c:pt idx="30285">
                  <c:v>129.017</c:v>
                </c:pt>
                <c:pt idx="30286">
                  <c:v>129.03</c:v>
                </c:pt>
                <c:pt idx="30287">
                  <c:v>129.041</c:v>
                </c:pt>
                <c:pt idx="30288">
                  <c:v>129.05100000000004</c:v>
                </c:pt>
                <c:pt idx="30289">
                  <c:v>129.06</c:v>
                </c:pt>
                <c:pt idx="30290">
                  <c:v>129.06800000000001</c:v>
                </c:pt>
                <c:pt idx="30291">
                  <c:v>129.07399999999998</c:v>
                </c:pt>
                <c:pt idx="30292">
                  <c:v>129.07900000000001</c:v>
                </c:pt>
                <c:pt idx="30293">
                  <c:v>129.083</c:v>
                </c:pt>
                <c:pt idx="30294">
                  <c:v>129.08500000000001</c:v>
                </c:pt>
                <c:pt idx="30295">
                  <c:v>129.08500000000001</c:v>
                </c:pt>
                <c:pt idx="30296">
                  <c:v>129.084</c:v>
                </c:pt>
                <c:pt idx="30297">
                  <c:v>129.08100000000007</c:v>
                </c:pt>
                <c:pt idx="30298">
                  <c:v>129.077</c:v>
                </c:pt>
                <c:pt idx="30299">
                  <c:v>129.071</c:v>
                </c:pt>
                <c:pt idx="30300">
                  <c:v>129.06300000000002</c:v>
                </c:pt>
                <c:pt idx="30301">
                  <c:v>129.054</c:v>
                </c:pt>
                <c:pt idx="30302">
                  <c:v>129.042</c:v>
                </c:pt>
                <c:pt idx="30303">
                  <c:v>129.029</c:v>
                </c:pt>
                <c:pt idx="30304">
                  <c:v>129.01499999999999</c:v>
                </c:pt>
                <c:pt idx="30305">
                  <c:v>128.9980000000001</c:v>
                </c:pt>
                <c:pt idx="30306">
                  <c:v>128.97900000000001</c:v>
                </c:pt>
                <c:pt idx="30307">
                  <c:v>128.959</c:v>
                </c:pt>
                <c:pt idx="30308">
                  <c:v>128.93600000000001</c:v>
                </c:pt>
                <c:pt idx="30309">
                  <c:v>128.91200000000001</c:v>
                </c:pt>
                <c:pt idx="30310">
                  <c:v>128.8850000000001</c:v>
                </c:pt>
                <c:pt idx="30311">
                  <c:v>128.85700000000011</c:v>
                </c:pt>
                <c:pt idx="30312">
                  <c:v>128.82600000000011</c:v>
                </c:pt>
                <c:pt idx="30313">
                  <c:v>128.79399999999998</c:v>
                </c:pt>
                <c:pt idx="30314">
                  <c:v>128.75899999999999</c:v>
                </c:pt>
                <c:pt idx="30315">
                  <c:v>128.72200000000001</c:v>
                </c:pt>
                <c:pt idx="30316">
                  <c:v>128.68300000000002</c:v>
                </c:pt>
                <c:pt idx="30317">
                  <c:v>128.64099999999999</c:v>
                </c:pt>
                <c:pt idx="30318">
                  <c:v>128.59800000000001</c:v>
                </c:pt>
                <c:pt idx="30319">
                  <c:v>128.55200000000011</c:v>
                </c:pt>
                <c:pt idx="30320">
                  <c:v>128.50299999999999</c:v>
                </c:pt>
                <c:pt idx="30321">
                  <c:v>128.453</c:v>
                </c:pt>
                <c:pt idx="30322">
                  <c:v>128.4</c:v>
                </c:pt>
                <c:pt idx="30323">
                  <c:v>128.34399999999999</c:v>
                </c:pt>
                <c:pt idx="30324">
                  <c:v>128.28700000000001</c:v>
                </c:pt>
                <c:pt idx="30325">
                  <c:v>128.226</c:v>
                </c:pt>
                <c:pt idx="30326">
                  <c:v>128.16399999999999</c:v>
                </c:pt>
                <c:pt idx="30327">
                  <c:v>128.09800000000001</c:v>
                </c:pt>
                <c:pt idx="30328">
                  <c:v>128.03100000000001</c:v>
                </c:pt>
                <c:pt idx="30329">
                  <c:v>127.96100000000006</c:v>
                </c:pt>
                <c:pt idx="30330">
                  <c:v>127.88800000000001</c:v>
                </c:pt>
                <c:pt idx="30331">
                  <c:v>127.812</c:v>
                </c:pt>
                <c:pt idx="30332">
                  <c:v>127.73399999999999</c:v>
                </c:pt>
                <c:pt idx="30333">
                  <c:v>127.654</c:v>
                </c:pt>
                <c:pt idx="30334">
                  <c:v>127.571</c:v>
                </c:pt>
                <c:pt idx="30335">
                  <c:v>127.485</c:v>
                </c:pt>
                <c:pt idx="30336">
                  <c:v>127.396</c:v>
                </c:pt>
                <c:pt idx="30337">
                  <c:v>127.30500000000001</c:v>
                </c:pt>
                <c:pt idx="30338">
                  <c:v>127.21100000000006</c:v>
                </c:pt>
                <c:pt idx="30339">
                  <c:v>127.114</c:v>
                </c:pt>
                <c:pt idx="30340">
                  <c:v>127.015</c:v>
                </c:pt>
                <c:pt idx="30341">
                  <c:v>126.91200000000002</c:v>
                </c:pt>
                <c:pt idx="30342">
                  <c:v>126.807</c:v>
                </c:pt>
                <c:pt idx="30343">
                  <c:v>126.699</c:v>
                </c:pt>
                <c:pt idx="30344">
                  <c:v>126.589</c:v>
                </c:pt>
                <c:pt idx="30345">
                  <c:v>126.47499999999999</c:v>
                </c:pt>
                <c:pt idx="30346">
                  <c:v>126.35899999999998</c:v>
                </c:pt>
                <c:pt idx="30347">
                  <c:v>126.24000000000002</c:v>
                </c:pt>
                <c:pt idx="30348">
                  <c:v>126.11799999999999</c:v>
                </c:pt>
                <c:pt idx="30349">
                  <c:v>125.99299999999999</c:v>
                </c:pt>
                <c:pt idx="30350">
                  <c:v>125.86499999999999</c:v>
                </c:pt>
                <c:pt idx="30351">
                  <c:v>125.73399999999999</c:v>
                </c:pt>
                <c:pt idx="30352">
                  <c:v>125.601</c:v>
                </c:pt>
                <c:pt idx="30353">
                  <c:v>125.46400000000006</c:v>
                </c:pt>
                <c:pt idx="30354">
                  <c:v>125.32499999999999</c:v>
                </c:pt>
                <c:pt idx="30355">
                  <c:v>125.18300000000001</c:v>
                </c:pt>
                <c:pt idx="30356">
                  <c:v>125.03700000000002</c:v>
                </c:pt>
                <c:pt idx="30357">
                  <c:v>124.889</c:v>
                </c:pt>
                <c:pt idx="30358">
                  <c:v>124.738</c:v>
                </c:pt>
                <c:pt idx="30359">
                  <c:v>124.584</c:v>
                </c:pt>
                <c:pt idx="30360">
                  <c:v>124.42700000000002</c:v>
                </c:pt>
                <c:pt idx="30361">
                  <c:v>124.26700000000002</c:v>
                </c:pt>
                <c:pt idx="30362">
                  <c:v>124.104</c:v>
                </c:pt>
                <c:pt idx="30363">
                  <c:v>123.938</c:v>
                </c:pt>
                <c:pt idx="30364">
                  <c:v>123.76900000000002</c:v>
                </c:pt>
                <c:pt idx="30365">
                  <c:v>123.59699999999999</c:v>
                </c:pt>
                <c:pt idx="30366">
                  <c:v>123.422</c:v>
                </c:pt>
                <c:pt idx="30367">
                  <c:v>123.24400000000006</c:v>
                </c:pt>
                <c:pt idx="30368">
                  <c:v>123.06399999999999</c:v>
                </c:pt>
                <c:pt idx="30369">
                  <c:v>122.88</c:v>
                </c:pt>
                <c:pt idx="30370">
                  <c:v>122.693</c:v>
                </c:pt>
                <c:pt idx="30371">
                  <c:v>122.504</c:v>
                </c:pt>
                <c:pt idx="30372">
                  <c:v>122.31100000000002</c:v>
                </c:pt>
                <c:pt idx="30373">
                  <c:v>122.116</c:v>
                </c:pt>
                <c:pt idx="30374">
                  <c:v>121.91700000000006</c:v>
                </c:pt>
                <c:pt idx="30375">
                  <c:v>121.71599999999999</c:v>
                </c:pt>
                <c:pt idx="30376">
                  <c:v>121.512</c:v>
                </c:pt>
                <c:pt idx="30377">
                  <c:v>121.30500000000001</c:v>
                </c:pt>
                <c:pt idx="30378">
                  <c:v>121.095</c:v>
                </c:pt>
                <c:pt idx="30379">
                  <c:v>120.88200000000001</c:v>
                </c:pt>
                <c:pt idx="30380">
                  <c:v>120.666</c:v>
                </c:pt>
                <c:pt idx="30381">
                  <c:v>120.44700000000007</c:v>
                </c:pt>
                <c:pt idx="30382">
                  <c:v>120.226</c:v>
                </c:pt>
                <c:pt idx="30383">
                  <c:v>120.002</c:v>
                </c:pt>
                <c:pt idx="30384">
                  <c:v>119.77500000000001</c:v>
                </c:pt>
                <c:pt idx="30385">
                  <c:v>119.545</c:v>
                </c:pt>
                <c:pt idx="30386">
                  <c:v>119.312</c:v>
                </c:pt>
                <c:pt idx="30387">
                  <c:v>119.077</c:v>
                </c:pt>
                <c:pt idx="30388">
                  <c:v>118.83799999999999</c:v>
                </c:pt>
                <c:pt idx="30389">
                  <c:v>118.59699999999999</c:v>
                </c:pt>
                <c:pt idx="30390">
                  <c:v>118.354</c:v>
                </c:pt>
                <c:pt idx="30391">
                  <c:v>118.107</c:v>
                </c:pt>
                <c:pt idx="30392">
                  <c:v>117.85799999999999</c:v>
                </c:pt>
                <c:pt idx="30393">
                  <c:v>117.607</c:v>
                </c:pt>
                <c:pt idx="30394">
                  <c:v>117.35199999999999</c:v>
                </c:pt>
                <c:pt idx="30395">
                  <c:v>117.095</c:v>
                </c:pt>
                <c:pt idx="30396">
                  <c:v>116.836</c:v>
                </c:pt>
                <c:pt idx="30397">
                  <c:v>116.574</c:v>
                </c:pt>
                <c:pt idx="30398">
                  <c:v>116.309</c:v>
                </c:pt>
                <c:pt idx="30399">
                  <c:v>116.042</c:v>
                </c:pt>
                <c:pt idx="30400">
                  <c:v>115.77200000000001</c:v>
                </c:pt>
                <c:pt idx="30401">
                  <c:v>115.5</c:v>
                </c:pt>
                <c:pt idx="30402">
                  <c:v>115.226</c:v>
                </c:pt>
                <c:pt idx="30403">
                  <c:v>114.94900000000005</c:v>
                </c:pt>
                <c:pt idx="30404">
                  <c:v>114.66999999999999</c:v>
                </c:pt>
                <c:pt idx="30405">
                  <c:v>114.38800000000001</c:v>
                </c:pt>
                <c:pt idx="30406">
                  <c:v>114.104</c:v>
                </c:pt>
                <c:pt idx="30407">
                  <c:v>113.818</c:v>
                </c:pt>
                <c:pt idx="30408">
                  <c:v>113.529</c:v>
                </c:pt>
                <c:pt idx="30409">
                  <c:v>113.239</c:v>
                </c:pt>
                <c:pt idx="30410">
                  <c:v>112.94600000000005</c:v>
                </c:pt>
                <c:pt idx="30411">
                  <c:v>112.651</c:v>
                </c:pt>
                <c:pt idx="30412">
                  <c:v>112.354</c:v>
                </c:pt>
                <c:pt idx="30413">
                  <c:v>112.054</c:v>
                </c:pt>
                <c:pt idx="30414">
                  <c:v>111.753</c:v>
                </c:pt>
                <c:pt idx="30415">
                  <c:v>111.45</c:v>
                </c:pt>
                <c:pt idx="30416">
                  <c:v>111.14400000000002</c:v>
                </c:pt>
                <c:pt idx="30417">
                  <c:v>110.837</c:v>
                </c:pt>
                <c:pt idx="30418">
                  <c:v>110.52800000000001</c:v>
                </c:pt>
                <c:pt idx="30419">
                  <c:v>110.21700000000006</c:v>
                </c:pt>
                <c:pt idx="30420">
                  <c:v>109.90400000000002</c:v>
                </c:pt>
                <c:pt idx="30421">
                  <c:v>109.59</c:v>
                </c:pt>
                <c:pt idx="30422">
                  <c:v>109.273</c:v>
                </c:pt>
                <c:pt idx="30423">
                  <c:v>108.955</c:v>
                </c:pt>
                <c:pt idx="30424">
                  <c:v>108.636</c:v>
                </c:pt>
                <c:pt idx="30425">
                  <c:v>108.31399999999999</c:v>
                </c:pt>
                <c:pt idx="30426">
                  <c:v>107.992</c:v>
                </c:pt>
                <c:pt idx="30427">
                  <c:v>107.667</c:v>
                </c:pt>
                <c:pt idx="30428">
                  <c:v>107.34099999999999</c:v>
                </c:pt>
                <c:pt idx="30429">
                  <c:v>107.01400000000002</c:v>
                </c:pt>
                <c:pt idx="30430">
                  <c:v>106.68499999999999</c:v>
                </c:pt>
                <c:pt idx="30431">
                  <c:v>106.35499999999999</c:v>
                </c:pt>
                <c:pt idx="30432">
                  <c:v>106.024</c:v>
                </c:pt>
                <c:pt idx="30433">
                  <c:v>105.691</c:v>
                </c:pt>
                <c:pt idx="30434">
                  <c:v>105.35799999999999</c:v>
                </c:pt>
                <c:pt idx="30435">
                  <c:v>105.023</c:v>
                </c:pt>
                <c:pt idx="30436">
                  <c:v>104.687</c:v>
                </c:pt>
                <c:pt idx="30437">
                  <c:v>104.35</c:v>
                </c:pt>
                <c:pt idx="30438">
                  <c:v>104.01100000000002</c:v>
                </c:pt>
                <c:pt idx="30439">
                  <c:v>103.67199999999998</c:v>
                </c:pt>
                <c:pt idx="30440">
                  <c:v>103.33199999999999</c:v>
                </c:pt>
                <c:pt idx="30441">
                  <c:v>102.992</c:v>
                </c:pt>
                <c:pt idx="30442">
                  <c:v>102.64999999999999</c:v>
                </c:pt>
                <c:pt idx="30443">
                  <c:v>102.307</c:v>
                </c:pt>
                <c:pt idx="30444">
                  <c:v>101.96400000000006</c:v>
                </c:pt>
                <c:pt idx="30445">
                  <c:v>101.61999999999999</c:v>
                </c:pt>
                <c:pt idx="30446">
                  <c:v>101.276</c:v>
                </c:pt>
                <c:pt idx="30447">
                  <c:v>100.93100000000005</c:v>
                </c:pt>
                <c:pt idx="30448">
                  <c:v>100.586</c:v>
                </c:pt>
                <c:pt idx="30449">
                  <c:v>100.24000000000002</c:v>
                </c:pt>
                <c:pt idx="30450">
                  <c:v>99.893600000000006</c:v>
                </c:pt>
                <c:pt idx="30451">
                  <c:v>99.546899999999994</c:v>
                </c:pt>
                <c:pt idx="30452">
                  <c:v>99.2</c:v>
                </c:pt>
                <c:pt idx="30453">
                  <c:v>98.852899999999948</c:v>
                </c:pt>
                <c:pt idx="30454">
                  <c:v>98.505600000000001</c:v>
                </c:pt>
                <c:pt idx="30455">
                  <c:v>98.158199999999979</c:v>
                </c:pt>
                <c:pt idx="30456">
                  <c:v>97.8108</c:v>
                </c:pt>
                <c:pt idx="30457">
                  <c:v>97.463300000000004</c:v>
                </c:pt>
                <c:pt idx="30458">
                  <c:v>97.115799999999979</c:v>
                </c:pt>
                <c:pt idx="30459">
                  <c:v>96.768600000000006</c:v>
                </c:pt>
                <c:pt idx="30460">
                  <c:v>96.421400000000006</c:v>
                </c:pt>
                <c:pt idx="30461">
                  <c:v>96.0745</c:v>
                </c:pt>
                <c:pt idx="30462">
                  <c:v>95.727900000000005</c:v>
                </c:pt>
                <c:pt idx="30463">
                  <c:v>95.381600000000006</c:v>
                </c:pt>
                <c:pt idx="30464">
                  <c:v>95.035699999999991</c:v>
                </c:pt>
                <c:pt idx="30465">
                  <c:v>94.690100000000001</c:v>
                </c:pt>
                <c:pt idx="30466">
                  <c:v>94.345200000000006</c:v>
                </c:pt>
                <c:pt idx="30467">
                  <c:v>94.000799999999998</c:v>
                </c:pt>
                <c:pt idx="30468">
                  <c:v>93.6571</c:v>
                </c:pt>
                <c:pt idx="30469">
                  <c:v>93.313900000000004</c:v>
                </c:pt>
                <c:pt idx="30470">
                  <c:v>92.971599999999995</c:v>
                </c:pt>
                <c:pt idx="30471">
                  <c:v>92.63</c:v>
                </c:pt>
                <c:pt idx="30472">
                  <c:v>92.289299999999997</c:v>
                </c:pt>
                <c:pt idx="30473">
                  <c:v>91.949500000000057</c:v>
                </c:pt>
                <c:pt idx="30474">
                  <c:v>91.610699999999994</c:v>
                </c:pt>
                <c:pt idx="30475">
                  <c:v>91.272899999999979</c:v>
                </c:pt>
                <c:pt idx="30476">
                  <c:v>90.936200000000056</c:v>
                </c:pt>
                <c:pt idx="30477">
                  <c:v>90.6006</c:v>
                </c:pt>
                <c:pt idx="30478">
                  <c:v>90.266300000000001</c:v>
                </c:pt>
                <c:pt idx="30479">
                  <c:v>89.933099999999996</c:v>
                </c:pt>
                <c:pt idx="30480">
                  <c:v>89.601299999999995</c:v>
                </c:pt>
                <c:pt idx="30481">
                  <c:v>89.270899999999983</c:v>
                </c:pt>
                <c:pt idx="30482">
                  <c:v>88.941900000000075</c:v>
                </c:pt>
                <c:pt idx="30483">
                  <c:v>88.614400000000003</c:v>
                </c:pt>
                <c:pt idx="30484">
                  <c:v>88.288399999999982</c:v>
                </c:pt>
                <c:pt idx="30485">
                  <c:v>87.964100000000059</c:v>
                </c:pt>
                <c:pt idx="30486">
                  <c:v>87.641400000000004</c:v>
                </c:pt>
                <c:pt idx="30487">
                  <c:v>87.320499999999981</c:v>
                </c:pt>
                <c:pt idx="30488">
                  <c:v>87.001300000000001</c:v>
                </c:pt>
                <c:pt idx="30489">
                  <c:v>86.68389999999998</c:v>
                </c:pt>
                <c:pt idx="30490">
                  <c:v>86.368499999999983</c:v>
                </c:pt>
                <c:pt idx="30491">
                  <c:v>86.054900000000004</c:v>
                </c:pt>
                <c:pt idx="30492">
                  <c:v>85.743399999999994</c:v>
                </c:pt>
                <c:pt idx="30493">
                  <c:v>85.433899999999994</c:v>
                </c:pt>
                <c:pt idx="30494">
                  <c:v>85.126499999999979</c:v>
                </c:pt>
                <c:pt idx="30495">
                  <c:v>84.821399999999983</c:v>
                </c:pt>
                <c:pt idx="30496">
                  <c:v>84.5184</c:v>
                </c:pt>
                <c:pt idx="30497">
                  <c:v>84.217700000000022</c:v>
                </c:pt>
                <c:pt idx="30498">
                  <c:v>83.919300000000007</c:v>
                </c:pt>
                <c:pt idx="30499">
                  <c:v>83.623399999999947</c:v>
                </c:pt>
                <c:pt idx="30500">
                  <c:v>83.329899999999981</c:v>
                </c:pt>
                <c:pt idx="30501">
                  <c:v>83.038899999999998</c:v>
                </c:pt>
                <c:pt idx="30502">
                  <c:v>82.750299999999996</c:v>
                </c:pt>
                <c:pt idx="30503">
                  <c:v>82.464400000000026</c:v>
                </c:pt>
                <c:pt idx="30504">
                  <c:v>82.181299999999993</c:v>
                </c:pt>
                <c:pt idx="30505">
                  <c:v>81.900599999999997</c:v>
                </c:pt>
                <c:pt idx="30506">
                  <c:v>81.622799999999941</c:v>
                </c:pt>
                <c:pt idx="30507">
                  <c:v>81.347899999999996</c:v>
                </c:pt>
                <c:pt idx="30508">
                  <c:v>81.075799999999958</c:v>
                </c:pt>
                <c:pt idx="30509">
                  <c:v>80.8065</c:v>
                </c:pt>
                <c:pt idx="30510">
                  <c:v>80.540300000000002</c:v>
                </c:pt>
                <c:pt idx="30511">
                  <c:v>80.277000000000001</c:v>
                </c:pt>
                <c:pt idx="30512">
                  <c:v>80.016800000000003</c:v>
                </c:pt>
                <c:pt idx="30513">
                  <c:v>79.759699999999995</c:v>
                </c:pt>
                <c:pt idx="30514">
                  <c:v>79.50569999999999</c:v>
                </c:pt>
                <c:pt idx="30515">
                  <c:v>79.254999999999995</c:v>
                </c:pt>
                <c:pt idx="30516">
                  <c:v>79.007499999999993</c:v>
                </c:pt>
                <c:pt idx="30517">
                  <c:v>78.763200000000026</c:v>
                </c:pt>
                <c:pt idx="30518">
                  <c:v>78.522299999999987</c:v>
                </c:pt>
                <c:pt idx="30519">
                  <c:v>78.284800000000004</c:v>
                </c:pt>
                <c:pt idx="30520">
                  <c:v>78.050699999999992</c:v>
                </c:pt>
                <c:pt idx="30521">
                  <c:v>77.820099999999982</c:v>
                </c:pt>
                <c:pt idx="30522">
                  <c:v>77.593000000000004</c:v>
                </c:pt>
                <c:pt idx="30523">
                  <c:v>77.369399999999999</c:v>
                </c:pt>
                <c:pt idx="30524">
                  <c:v>77.149500000000003</c:v>
                </c:pt>
                <c:pt idx="30525">
                  <c:v>76.933200000000056</c:v>
                </c:pt>
                <c:pt idx="30526">
                  <c:v>76.720500000000001</c:v>
                </c:pt>
                <c:pt idx="30527">
                  <c:v>76.511600000000058</c:v>
                </c:pt>
                <c:pt idx="30528">
                  <c:v>76.306399999999982</c:v>
                </c:pt>
                <c:pt idx="30529">
                  <c:v>76.10499999999999</c:v>
                </c:pt>
                <c:pt idx="30530">
                  <c:v>75.907500000000027</c:v>
                </c:pt>
                <c:pt idx="30531">
                  <c:v>75.713800000000006</c:v>
                </c:pt>
                <c:pt idx="30532">
                  <c:v>75.524000000000001</c:v>
                </c:pt>
                <c:pt idx="30533">
                  <c:v>75.338200000000001</c:v>
                </c:pt>
                <c:pt idx="30534">
                  <c:v>75.156399999999948</c:v>
                </c:pt>
                <c:pt idx="30535">
                  <c:v>74.978499999999983</c:v>
                </c:pt>
                <c:pt idx="30536">
                  <c:v>74.804699999999997</c:v>
                </c:pt>
                <c:pt idx="30537">
                  <c:v>74.63509999999998</c:v>
                </c:pt>
                <c:pt idx="30538">
                  <c:v>74.469399999999993</c:v>
                </c:pt>
                <c:pt idx="30539">
                  <c:v>74.307999999999993</c:v>
                </c:pt>
                <c:pt idx="30540">
                  <c:v>74.150599999999983</c:v>
                </c:pt>
                <c:pt idx="30541">
                  <c:v>73.997500000000059</c:v>
                </c:pt>
                <c:pt idx="30542">
                  <c:v>73.848699999999994</c:v>
                </c:pt>
                <c:pt idx="30543">
                  <c:v>73.704099999999997</c:v>
                </c:pt>
                <c:pt idx="30544">
                  <c:v>73.563699999999997</c:v>
                </c:pt>
                <c:pt idx="30545">
                  <c:v>73.427700000000002</c:v>
                </c:pt>
                <c:pt idx="30546">
                  <c:v>73.296000000000006</c:v>
                </c:pt>
                <c:pt idx="30547">
                  <c:v>73.168699999999987</c:v>
                </c:pt>
                <c:pt idx="30548">
                  <c:v>73.0458</c:v>
                </c:pt>
                <c:pt idx="30549">
                  <c:v>72.927300000000002</c:v>
                </c:pt>
                <c:pt idx="30550">
                  <c:v>72.813199999999995</c:v>
                </c:pt>
                <c:pt idx="30551">
                  <c:v>72.703599999999994</c:v>
                </c:pt>
                <c:pt idx="30552">
                  <c:v>72.598299999999995</c:v>
                </c:pt>
                <c:pt idx="30553">
                  <c:v>72.497700000000023</c:v>
                </c:pt>
                <c:pt idx="30554">
                  <c:v>72.401500000000027</c:v>
                </c:pt>
                <c:pt idx="30555">
                  <c:v>72.309899999999999</c:v>
                </c:pt>
                <c:pt idx="30556">
                  <c:v>72.222700000000003</c:v>
                </c:pt>
                <c:pt idx="30557">
                  <c:v>72.140199999999993</c:v>
                </c:pt>
                <c:pt idx="30558">
                  <c:v>72.062200000000004</c:v>
                </c:pt>
                <c:pt idx="30559">
                  <c:v>71.988799999999998</c:v>
                </c:pt>
                <c:pt idx="30560">
                  <c:v>71.92</c:v>
                </c:pt>
                <c:pt idx="30561">
                  <c:v>71.855799999999988</c:v>
                </c:pt>
                <c:pt idx="30562">
                  <c:v>71.796200000000027</c:v>
                </c:pt>
                <c:pt idx="30563">
                  <c:v>71.741300000000024</c:v>
                </c:pt>
                <c:pt idx="30564">
                  <c:v>71.691000000000003</c:v>
                </c:pt>
                <c:pt idx="30565">
                  <c:v>71.645399999999981</c:v>
                </c:pt>
                <c:pt idx="30566">
                  <c:v>71.604500000000002</c:v>
                </c:pt>
                <c:pt idx="30567">
                  <c:v>71.568100000000001</c:v>
                </c:pt>
                <c:pt idx="30568">
                  <c:v>71.536500000000004</c:v>
                </c:pt>
                <c:pt idx="30569">
                  <c:v>71.509500000000003</c:v>
                </c:pt>
                <c:pt idx="30570">
                  <c:v>71.487200000000058</c:v>
                </c:pt>
                <c:pt idx="30571">
                  <c:v>71.469600000000057</c:v>
                </c:pt>
                <c:pt idx="30572">
                  <c:v>71.456599999999995</c:v>
                </c:pt>
                <c:pt idx="30573">
                  <c:v>71.448300000000003</c:v>
                </c:pt>
                <c:pt idx="30574">
                  <c:v>71.444800000000058</c:v>
                </c:pt>
                <c:pt idx="30575">
                  <c:v>71.445899999999995</c:v>
                </c:pt>
                <c:pt idx="30576">
                  <c:v>71.451600000000056</c:v>
                </c:pt>
                <c:pt idx="30577">
                  <c:v>71.462100000000007</c:v>
                </c:pt>
                <c:pt idx="30578">
                  <c:v>71.477199999999996</c:v>
                </c:pt>
                <c:pt idx="30579">
                  <c:v>71.497000000000057</c:v>
                </c:pt>
                <c:pt idx="30580">
                  <c:v>71.5214</c:v>
                </c:pt>
                <c:pt idx="30581">
                  <c:v>71.5505</c:v>
                </c:pt>
                <c:pt idx="30582">
                  <c:v>71.584199999999996</c:v>
                </c:pt>
                <c:pt idx="30583">
                  <c:v>71.622499999999988</c:v>
                </c:pt>
                <c:pt idx="30584">
                  <c:v>71.665599999999998</c:v>
                </c:pt>
                <c:pt idx="30585">
                  <c:v>71.713099999999997</c:v>
                </c:pt>
                <c:pt idx="30586">
                  <c:v>71.765299999999996</c:v>
                </c:pt>
                <c:pt idx="30587">
                  <c:v>71.822099999999978</c:v>
                </c:pt>
                <c:pt idx="30588">
                  <c:v>71.883299999999991</c:v>
                </c:pt>
                <c:pt idx="30589">
                  <c:v>71.949200000000076</c:v>
                </c:pt>
                <c:pt idx="30590">
                  <c:v>72.0197</c:v>
                </c:pt>
                <c:pt idx="30591">
                  <c:v>72.094600000000057</c:v>
                </c:pt>
                <c:pt idx="30592">
                  <c:v>72.174099999999981</c:v>
                </c:pt>
                <c:pt idx="30593">
                  <c:v>72.257900000000006</c:v>
                </c:pt>
                <c:pt idx="30594">
                  <c:v>72.346400000000003</c:v>
                </c:pt>
                <c:pt idx="30595">
                  <c:v>72.439200000000056</c:v>
                </c:pt>
                <c:pt idx="30596">
                  <c:v>72.536500000000004</c:v>
                </c:pt>
                <c:pt idx="30597">
                  <c:v>72.63809999999998</c:v>
                </c:pt>
                <c:pt idx="30598">
                  <c:v>72.744200000000077</c:v>
                </c:pt>
                <c:pt idx="30599">
                  <c:v>72.854600000000005</c:v>
                </c:pt>
                <c:pt idx="30600">
                  <c:v>72.969300000000004</c:v>
                </c:pt>
                <c:pt idx="30601">
                  <c:v>73.088200000000001</c:v>
                </c:pt>
                <c:pt idx="30602">
                  <c:v>73.211500000000058</c:v>
                </c:pt>
                <c:pt idx="30603">
                  <c:v>73.338999999999999</c:v>
                </c:pt>
                <c:pt idx="30604">
                  <c:v>73.470699999999994</c:v>
                </c:pt>
                <c:pt idx="30605">
                  <c:v>73.6066</c:v>
                </c:pt>
                <c:pt idx="30606">
                  <c:v>73.746600000000058</c:v>
                </c:pt>
                <c:pt idx="30607">
                  <c:v>73.890699999999995</c:v>
                </c:pt>
                <c:pt idx="30608">
                  <c:v>74.039000000000001</c:v>
                </c:pt>
                <c:pt idx="30609">
                  <c:v>74.191300000000012</c:v>
                </c:pt>
                <c:pt idx="30610">
                  <c:v>74.347600000000057</c:v>
                </c:pt>
                <c:pt idx="30611">
                  <c:v>74.507900000000006</c:v>
                </c:pt>
                <c:pt idx="30612">
                  <c:v>74.672099999999958</c:v>
                </c:pt>
                <c:pt idx="30613">
                  <c:v>74.840300000000013</c:v>
                </c:pt>
                <c:pt idx="30614">
                  <c:v>75.012299999999996</c:v>
                </c:pt>
                <c:pt idx="30615">
                  <c:v>75.188099999999949</c:v>
                </c:pt>
                <c:pt idx="30616">
                  <c:v>75.367700000000013</c:v>
                </c:pt>
                <c:pt idx="30617">
                  <c:v>75.551199999999994</c:v>
                </c:pt>
                <c:pt idx="30618">
                  <c:v>75.738200000000006</c:v>
                </c:pt>
                <c:pt idx="30619">
                  <c:v>75.928899999999999</c:v>
                </c:pt>
                <c:pt idx="30620">
                  <c:v>76.123299999999986</c:v>
                </c:pt>
                <c:pt idx="30621">
                  <c:v>76.321100000000001</c:v>
                </c:pt>
                <c:pt idx="30622">
                  <c:v>76.522599999999983</c:v>
                </c:pt>
                <c:pt idx="30623">
                  <c:v>76.727599999999995</c:v>
                </c:pt>
                <c:pt idx="30624">
                  <c:v>76.936000000000007</c:v>
                </c:pt>
                <c:pt idx="30625">
                  <c:v>77.1477</c:v>
                </c:pt>
                <c:pt idx="30626">
                  <c:v>77.362799999999979</c:v>
                </c:pt>
                <c:pt idx="30627">
                  <c:v>77.581300000000013</c:v>
                </c:pt>
                <c:pt idx="30628">
                  <c:v>77.802999999999983</c:v>
                </c:pt>
                <c:pt idx="30629">
                  <c:v>78.027799999999999</c:v>
                </c:pt>
                <c:pt idx="30630">
                  <c:v>78.255799999999979</c:v>
                </c:pt>
                <c:pt idx="30631">
                  <c:v>78.486900000000006</c:v>
                </c:pt>
                <c:pt idx="30632">
                  <c:v>78.721100000000007</c:v>
                </c:pt>
                <c:pt idx="30633">
                  <c:v>78.958200000000005</c:v>
                </c:pt>
                <c:pt idx="30634">
                  <c:v>79.198300000000003</c:v>
                </c:pt>
                <c:pt idx="30635">
                  <c:v>79.44120000000008</c:v>
                </c:pt>
                <c:pt idx="30636">
                  <c:v>79.686999999999998</c:v>
                </c:pt>
                <c:pt idx="30637">
                  <c:v>79.935599999999994</c:v>
                </c:pt>
                <c:pt idx="30638">
                  <c:v>80.18689999999998</c:v>
                </c:pt>
                <c:pt idx="30639">
                  <c:v>80.440799999999996</c:v>
                </c:pt>
                <c:pt idx="30640">
                  <c:v>80.697300000000013</c:v>
                </c:pt>
                <c:pt idx="30641">
                  <c:v>80.956500000000005</c:v>
                </c:pt>
                <c:pt idx="30642">
                  <c:v>81.218000000000004</c:v>
                </c:pt>
                <c:pt idx="30643">
                  <c:v>81.482000000000014</c:v>
                </c:pt>
                <c:pt idx="30644">
                  <c:v>81.748400000000004</c:v>
                </c:pt>
                <c:pt idx="30645">
                  <c:v>82.017100000000056</c:v>
                </c:pt>
                <c:pt idx="30646">
                  <c:v>82.287999999999997</c:v>
                </c:pt>
                <c:pt idx="30647">
                  <c:v>82.561200000000056</c:v>
                </c:pt>
                <c:pt idx="30648">
                  <c:v>82.836500000000001</c:v>
                </c:pt>
                <c:pt idx="30649">
                  <c:v>83.113799999999998</c:v>
                </c:pt>
                <c:pt idx="30650">
                  <c:v>83.393100000000004</c:v>
                </c:pt>
                <c:pt idx="30651">
                  <c:v>83.674399999999949</c:v>
                </c:pt>
                <c:pt idx="30652">
                  <c:v>83.957600000000056</c:v>
                </c:pt>
                <c:pt idx="30653">
                  <c:v>84.242500000000007</c:v>
                </c:pt>
                <c:pt idx="30654">
                  <c:v>84.529200000000003</c:v>
                </c:pt>
                <c:pt idx="30655">
                  <c:v>84.817700000000002</c:v>
                </c:pt>
                <c:pt idx="30656">
                  <c:v>85.107699999999994</c:v>
                </c:pt>
                <c:pt idx="30657">
                  <c:v>85.3994</c:v>
                </c:pt>
                <c:pt idx="30658">
                  <c:v>85.692399999999978</c:v>
                </c:pt>
                <c:pt idx="30659">
                  <c:v>85.986999999999995</c:v>
                </c:pt>
                <c:pt idx="30660">
                  <c:v>86.282899999999998</c:v>
                </c:pt>
                <c:pt idx="30661">
                  <c:v>86.580100000000002</c:v>
                </c:pt>
                <c:pt idx="30662">
                  <c:v>86.878599999999949</c:v>
                </c:pt>
                <c:pt idx="30663">
                  <c:v>87.178299999999979</c:v>
                </c:pt>
                <c:pt idx="30664">
                  <c:v>87.478999999999999</c:v>
                </c:pt>
                <c:pt idx="30665">
                  <c:v>87.780699999999996</c:v>
                </c:pt>
                <c:pt idx="30666">
                  <c:v>88.083399999999983</c:v>
                </c:pt>
                <c:pt idx="30667">
                  <c:v>88.387</c:v>
                </c:pt>
                <c:pt idx="30668">
                  <c:v>88.691500000000005</c:v>
                </c:pt>
                <c:pt idx="30669">
                  <c:v>88.996799999999993</c:v>
                </c:pt>
                <c:pt idx="30670">
                  <c:v>89.302699999999987</c:v>
                </c:pt>
                <c:pt idx="30671">
                  <c:v>89.60929999999999</c:v>
                </c:pt>
                <c:pt idx="30672">
                  <c:v>89.916399999999996</c:v>
                </c:pt>
                <c:pt idx="30673">
                  <c:v>90.224000000000004</c:v>
                </c:pt>
                <c:pt idx="30674">
                  <c:v>90.5321</c:v>
                </c:pt>
                <c:pt idx="30675">
                  <c:v>90.840500000000006</c:v>
                </c:pt>
                <c:pt idx="30676">
                  <c:v>91.149199999999993</c:v>
                </c:pt>
                <c:pt idx="30677">
                  <c:v>91.458200000000005</c:v>
                </c:pt>
                <c:pt idx="30678">
                  <c:v>91.767300000000006</c:v>
                </c:pt>
                <c:pt idx="30679">
                  <c:v>92.076499999999982</c:v>
                </c:pt>
                <c:pt idx="30680">
                  <c:v>92.385699999999986</c:v>
                </c:pt>
                <c:pt idx="30681">
                  <c:v>92.694900000000004</c:v>
                </c:pt>
                <c:pt idx="30682">
                  <c:v>93.003900000000002</c:v>
                </c:pt>
                <c:pt idx="30683">
                  <c:v>93.312899999999999</c:v>
                </c:pt>
                <c:pt idx="30684">
                  <c:v>93.621499999999983</c:v>
                </c:pt>
                <c:pt idx="30685">
                  <c:v>93.9298</c:v>
                </c:pt>
                <c:pt idx="30686">
                  <c:v>94.237799999999993</c:v>
                </c:pt>
                <c:pt idx="30687">
                  <c:v>94.545299999999997</c:v>
                </c:pt>
                <c:pt idx="30688">
                  <c:v>94.852299999999985</c:v>
                </c:pt>
                <c:pt idx="30689">
                  <c:v>95.158699999999982</c:v>
                </c:pt>
                <c:pt idx="30690">
                  <c:v>95.464500000000058</c:v>
                </c:pt>
                <c:pt idx="30691">
                  <c:v>95.769499999999994</c:v>
                </c:pt>
                <c:pt idx="30692">
                  <c:v>96.073799999999949</c:v>
                </c:pt>
                <c:pt idx="30693">
                  <c:v>96.377200000000002</c:v>
                </c:pt>
                <c:pt idx="30694">
                  <c:v>96.679699999999983</c:v>
                </c:pt>
                <c:pt idx="30695">
                  <c:v>96.981300000000005</c:v>
                </c:pt>
                <c:pt idx="30696">
                  <c:v>97.281800000000004</c:v>
                </c:pt>
                <c:pt idx="30697">
                  <c:v>97.581199999999995</c:v>
                </c:pt>
                <c:pt idx="30698">
                  <c:v>97.879399999999947</c:v>
                </c:pt>
                <c:pt idx="30699">
                  <c:v>98.176399999999958</c:v>
                </c:pt>
                <c:pt idx="30700">
                  <c:v>98.472099999999998</c:v>
                </c:pt>
                <c:pt idx="30701">
                  <c:v>98.766499999999994</c:v>
                </c:pt>
                <c:pt idx="30702">
                  <c:v>99.059399999999982</c:v>
                </c:pt>
                <c:pt idx="30703">
                  <c:v>99.350899999999982</c:v>
                </c:pt>
                <c:pt idx="30704">
                  <c:v>99.640799999999999</c:v>
                </c:pt>
                <c:pt idx="30705">
                  <c:v>99.929100000000005</c:v>
                </c:pt>
                <c:pt idx="30706">
                  <c:v>100.21599999999999</c:v>
                </c:pt>
                <c:pt idx="30707">
                  <c:v>100.501</c:v>
                </c:pt>
                <c:pt idx="30708">
                  <c:v>100.78400000000002</c:v>
                </c:pt>
                <c:pt idx="30709">
                  <c:v>101.065</c:v>
                </c:pt>
                <c:pt idx="30710">
                  <c:v>101.345</c:v>
                </c:pt>
                <c:pt idx="30711">
                  <c:v>101.62199999999999</c:v>
                </c:pt>
                <c:pt idx="30712">
                  <c:v>101.89700000000002</c:v>
                </c:pt>
                <c:pt idx="30713">
                  <c:v>102.17100000000001</c:v>
                </c:pt>
                <c:pt idx="30714">
                  <c:v>102.44200000000002</c:v>
                </c:pt>
                <c:pt idx="30715">
                  <c:v>102.71100000000006</c:v>
                </c:pt>
                <c:pt idx="30716">
                  <c:v>102.97799999999999</c:v>
                </c:pt>
                <c:pt idx="30717">
                  <c:v>103.242</c:v>
                </c:pt>
                <c:pt idx="30718">
                  <c:v>103.504</c:v>
                </c:pt>
                <c:pt idx="30719">
                  <c:v>103.76400000000002</c:v>
                </c:pt>
                <c:pt idx="30720">
                  <c:v>104.021</c:v>
                </c:pt>
                <c:pt idx="30721">
                  <c:v>104.276</c:v>
                </c:pt>
                <c:pt idx="30722">
                  <c:v>104.52800000000001</c:v>
                </c:pt>
                <c:pt idx="30723">
                  <c:v>104.77800000000001</c:v>
                </c:pt>
                <c:pt idx="30724">
                  <c:v>105.02500000000001</c:v>
                </c:pt>
                <c:pt idx="30725">
                  <c:v>105.26900000000002</c:v>
                </c:pt>
                <c:pt idx="30726">
                  <c:v>105.51100000000002</c:v>
                </c:pt>
                <c:pt idx="30727">
                  <c:v>105.74900000000002</c:v>
                </c:pt>
                <c:pt idx="30728">
                  <c:v>105.985</c:v>
                </c:pt>
                <c:pt idx="30729">
                  <c:v>106.218</c:v>
                </c:pt>
                <c:pt idx="30730">
                  <c:v>106.44800000000002</c:v>
                </c:pt>
                <c:pt idx="30731">
                  <c:v>106.67499999999998</c:v>
                </c:pt>
                <c:pt idx="30732">
                  <c:v>106.899</c:v>
                </c:pt>
                <c:pt idx="30733">
                  <c:v>107.11999999999999</c:v>
                </c:pt>
                <c:pt idx="30734">
                  <c:v>107.33799999999999</c:v>
                </c:pt>
                <c:pt idx="30735">
                  <c:v>107.553</c:v>
                </c:pt>
                <c:pt idx="30736">
                  <c:v>107.76400000000002</c:v>
                </c:pt>
                <c:pt idx="30737">
                  <c:v>107.973</c:v>
                </c:pt>
                <c:pt idx="30738">
                  <c:v>108.17799999999998</c:v>
                </c:pt>
                <c:pt idx="30739">
                  <c:v>108.37899999999998</c:v>
                </c:pt>
                <c:pt idx="30740">
                  <c:v>108.57799999999999</c:v>
                </c:pt>
                <c:pt idx="30741">
                  <c:v>108.773</c:v>
                </c:pt>
                <c:pt idx="30742">
                  <c:v>108.96400000000006</c:v>
                </c:pt>
                <c:pt idx="30743">
                  <c:v>109.15300000000001</c:v>
                </c:pt>
                <c:pt idx="30744">
                  <c:v>109.337</c:v>
                </c:pt>
                <c:pt idx="30745">
                  <c:v>109.518</c:v>
                </c:pt>
                <c:pt idx="30746">
                  <c:v>109.696</c:v>
                </c:pt>
                <c:pt idx="30747">
                  <c:v>109.86999999999999</c:v>
                </c:pt>
                <c:pt idx="30748">
                  <c:v>110.04100000000005</c:v>
                </c:pt>
                <c:pt idx="30749">
                  <c:v>110.208</c:v>
                </c:pt>
                <c:pt idx="30750">
                  <c:v>110.371</c:v>
                </c:pt>
                <c:pt idx="30751">
                  <c:v>110.53100000000002</c:v>
                </c:pt>
                <c:pt idx="30752">
                  <c:v>110.68600000000001</c:v>
                </c:pt>
                <c:pt idx="30753">
                  <c:v>110.839</c:v>
                </c:pt>
                <c:pt idx="30754">
                  <c:v>110.98699999999999</c:v>
                </c:pt>
                <c:pt idx="30755">
                  <c:v>111.13200000000001</c:v>
                </c:pt>
                <c:pt idx="30756">
                  <c:v>111.273</c:v>
                </c:pt>
                <c:pt idx="30757">
                  <c:v>111.41000000000005</c:v>
                </c:pt>
                <c:pt idx="30758">
                  <c:v>111.54300000000002</c:v>
                </c:pt>
                <c:pt idx="30759">
                  <c:v>111.67299999999994</c:v>
                </c:pt>
                <c:pt idx="30760">
                  <c:v>111.798</c:v>
                </c:pt>
                <c:pt idx="30761">
                  <c:v>111.92</c:v>
                </c:pt>
                <c:pt idx="30762">
                  <c:v>112.038</c:v>
                </c:pt>
                <c:pt idx="30763">
                  <c:v>112.15199999999999</c:v>
                </c:pt>
                <c:pt idx="30764">
                  <c:v>112.262</c:v>
                </c:pt>
                <c:pt idx="30765">
                  <c:v>112.369</c:v>
                </c:pt>
                <c:pt idx="30766">
                  <c:v>112.471</c:v>
                </c:pt>
                <c:pt idx="30767">
                  <c:v>112.569</c:v>
                </c:pt>
                <c:pt idx="30768">
                  <c:v>112.664</c:v>
                </c:pt>
                <c:pt idx="30769">
                  <c:v>112.754</c:v>
                </c:pt>
                <c:pt idx="30770">
                  <c:v>112.84099999999999</c:v>
                </c:pt>
                <c:pt idx="30771">
                  <c:v>112.92400000000002</c:v>
                </c:pt>
                <c:pt idx="30772">
                  <c:v>113.002</c:v>
                </c:pt>
                <c:pt idx="30773">
                  <c:v>113.077</c:v>
                </c:pt>
                <c:pt idx="30774">
                  <c:v>113.148</c:v>
                </c:pt>
                <c:pt idx="30775">
                  <c:v>113.215</c:v>
                </c:pt>
                <c:pt idx="30776">
                  <c:v>113.27800000000001</c:v>
                </c:pt>
                <c:pt idx="30777">
                  <c:v>113.337</c:v>
                </c:pt>
                <c:pt idx="30778">
                  <c:v>113.392</c:v>
                </c:pt>
                <c:pt idx="30779">
                  <c:v>113.44300000000005</c:v>
                </c:pt>
                <c:pt idx="30780">
                  <c:v>113.49100000000006</c:v>
                </c:pt>
                <c:pt idx="30781">
                  <c:v>113.53400000000002</c:v>
                </c:pt>
                <c:pt idx="30782">
                  <c:v>113.574</c:v>
                </c:pt>
                <c:pt idx="30783">
                  <c:v>113.60899999999998</c:v>
                </c:pt>
                <c:pt idx="30784">
                  <c:v>113.64100000000002</c:v>
                </c:pt>
                <c:pt idx="30785">
                  <c:v>113.669</c:v>
                </c:pt>
                <c:pt idx="30786">
                  <c:v>113.693</c:v>
                </c:pt>
                <c:pt idx="30787">
                  <c:v>113.71299999999999</c:v>
                </c:pt>
                <c:pt idx="30788">
                  <c:v>113.729</c:v>
                </c:pt>
                <c:pt idx="30789">
                  <c:v>113.742</c:v>
                </c:pt>
                <c:pt idx="30790">
                  <c:v>113.751</c:v>
                </c:pt>
                <c:pt idx="30791">
                  <c:v>113.756</c:v>
                </c:pt>
                <c:pt idx="30792">
                  <c:v>113.75700000000002</c:v>
                </c:pt>
                <c:pt idx="30793">
                  <c:v>113.755</c:v>
                </c:pt>
                <c:pt idx="30794">
                  <c:v>113.74900000000002</c:v>
                </c:pt>
                <c:pt idx="30795">
                  <c:v>113.739</c:v>
                </c:pt>
                <c:pt idx="30796">
                  <c:v>113.726</c:v>
                </c:pt>
                <c:pt idx="30797">
                  <c:v>113.708</c:v>
                </c:pt>
                <c:pt idx="30798">
                  <c:v>113.68799999999999</c:v>
                </c:pt>
                <c:pt idx="30799">
                  <c:v>113.664</c:v>
                </c:pt>
                <c:pt idx="30800">
                  <c:v>113.636</c:v>
                </c:pt>
                <c:pt idx="30801">
                  <c:v>113.60499999999999</c:v>
                </c:pt>
                <c:pt idx="30802">
                  <c:v>113.57</c:v>
                </c:pt>
                <c:pt idx="30803">
                  <c:v>113.532</c:v>
                </c:pt>
                <c:pt idx="30804">
                  <c:v>113.49000000000002</c:v>
                </c:pt>
                <c:pt idx="30805">
                  <c:v>113.44600000000005</c:v>
                </c:pt>
                <c:pt idx="30806">
                  <c:v>113.39700000000002</c:v>
                </c:pt>
                <c:pt idx="30807">
                  <c:v>113.346</c:v>
                </c:pt>
                <c:pt idx="30808">
                  <c:v>113.29100000000005</c:v>
                </c:pt>
                <c:pt idx="30809">
                  <c:v>113.233</c:v>
                </c:pt>
                <c:pt idx="30810">
                  <c:v>113.17199999999998</c:v>
                </c:pt>
                <c:pt idx="30811">
                  <c:v>113.10799999999999</c:v>
                </c:pt>
                <c:pt idx="30812">
                  <c:v>113.04100000000005</c:v>
                </c:pt>
                <c:pt idx="30813">
                  <c:v>112.97</c:v>
                </c:pt>
                <c:pt idx="30814">
                  <c:v>112.89700000000002</c:v>
                </c:pt>
                <c:pt idx="30815">
                  <c:v>112.82</c:v>
                </c:pt>
                <c:pt idx="30816">
                  <c:v>112.74100000000006</c:v>
                </c:pt>
                <c:pt idx="30817">
                  <c:v>112.65900000000001</c:v>
                </c:pt>
                <c:pt idx="30818">
                  <c:v>112.574</c:v>
                </c:pt>
                <c:pt idx="30819">
                  <c:v>112.486</c:v>
                </c:pt>
                <c:pt idx="30820">
                  <c:v>112.396</c:v>
                </c:pt>
                <c:pt idx="30821">
                  <c:v>112.303</c:v>
                </c:pt>
                <c:pt idx="30822">
                  <c:v>112.20699999999999</c:v>
                </c:pt>
                <c:pt idx="30823">
                  <c:v>112.10899999999998</c:v>
                </c:pt>
                <c:pt idx="30824">
                  <c:v>112.008</c:v>
                </c:pt>
                <c:pt idx="30825">
                  <c:v>111.905</c:v>
                </c:pt>
                <c:pt idx="30826">
                  <c:v>111.79900000000002</c:v>
                </c:pt>
                <c:pt idx="30827">
                  <c:v>111.691</c:v>
                </c:pt>
                <c:pt idx="30828">
                  <c:v>111.581</c:v>
                </c:pt>
                <c:pt idx="30829">
                  <c:v>111.468</c:v>
                </c:pt>
                <c:pt idx="30830">
                  <c:v>111.354</c:v>
                </c:pt>
                <c:pt idx="30831">
                  <c:v>111.23699999999999</c:v>
                </c:pt>
                <c:pt idx="30832">
                  <c:v>111.11799999999999</c:v>
                </c:pt>
                <c:pt idx="30833">
                  <c:v>110.99700000000006</c:v>
                </c:pt>
                <c:pt idx="30834">
                  <c:v>110.874</c:v>
                </c:pt>
                <c:pt idx="30835">
                  <c:v>110.74900000000002</c:v>
                </c:pt>
                <c:pt idx="30836">
                  <c:v>110.62299999999998</c:v>
                </c:pt>
                <c:pt idx="30837">
                  <c:v>110.495</c:v>
                </c:pt>
                <c:pt idx="30838">
                  <c:v>110.36499999999999</c:v>
                </c:pt>
                <c:pt idx="30839">
                  <c:v>110.233</c:v>
                </c:pt>
                <c:pt idx="30840">
                  <c:v>110.1</c:v>
                </c:pt>
                <c:pt idx="30841">
                  <c:v>109.96599999999999</c:v>
                </c:pt>
                <c:pt idx="30842">
                  <c:v>109.83</c:v>
                </c:pt>
                <c:pt idx="30843">
                  <c:v>109.69199999999999</c:v>
                </c:pt>
                <c:pt idx="30844">
                  <c:v>109.554</c:v>
                </c:pt>
                <c:pt idx="30845">
                  <c:v>109.41400000000006</c:v>
                </c:pt>
                <c:pt idx="30846">
                  <c:v>109.273</c:v>
                </c:pt>
                <c:pt idx="30847">
                  <c:v>109.131</c:v>
                </c:pt>
                <c:pt idx="30848">
                  <c:v>108.988</c:v>
                </c:pt>
                <c:pt idx="30849">
                  <c:v>108.84399999999999</c:v>
                </c:pt>
                <c:pt idx="30850">
                  <c:v>108.699</c:v>
                </c:pt>
                <c:pt idx="30851">
                  <c:v>108.553</c:v>
                </c:pt>
                <c:pt idx="30852">
                  <c:v>108.40700000000002</c:v>
                </c:pt>
                <c:pt idx="30853">
                  <c:v>108.26</c:v>
                </c:pt>
                <c:pt idx="30854">
                  <c:v>108.11199999999999</c:v>
                </c:pt>
                <c:pt idx="30855">
                  <c:v>107.96400000000006</c:v>
                </c:pt>
                <c:pt idx="30856">
                  <c:v>107.815</c:v>
                </c:pt>
                <c:pt idx="30857">
                  <c:v>107.666</c:v>
                </c:pt>
                <c:pt idx="30858">
                  <c:v>107.51700000000002</c:v>
                </c:pt>
                <c:pt idx="30859">
                  <c:v>107.36799999999999</c:v>
                </c:pt>
                <c:pt idx="30860">
                  <c:v>107.218</c:v>
                </c:pt>
                <c:pt idx="30861">
                  <c:v>107.068</c:v>
                </c:pt>
                <c:pt idx="30862">
                  <c:v>106.91900000000005</c:v>
                </c:pt>
                <c:pt idx="30863">
                  <c:v>106.76900000000002</c:v>
                </c:pt>
                <c:pt idx="30864">
                  <c:v>106.61999999999999</c:v>
                </c:pt>
                <c:pt idx="30865">
                  <c:v>106.47</c:v>
                </c:pt>
                <c:pt idx="30866">
                  <c:v>106.321</c:v>
                </c:pt>
                <c:pt idx="30867">
                  <c:v>106.17299999999994</c:v>
                </c:pt>
                <c:pt idx="30868">
                  <c:v>106.02500000000001</c:v>
                </c:pt>
                <c:pt idx="30869">
                  <c:v>105.877</c:v>
                </c:pt>
                <c:pt idx="30870">
                  <c:v>105.73</c:v>
                </c:pt>
                <c:pt idx="30871">
                  <c:v>105.584</c:v>
                </c:pt>
                <c:pt idx="30872">
                  <c:v>105.43899999999999</c:v>
                </c:pt>
                <c:pt idx="30873">
                  <c:v>105.29400000000005</c:v>
                </c:pt>
                <c:pt idx="30874">
                  <c:v>105.14999999999999</c:v>
                </c:pt>
                <c:pt idx="30875">
                  <c:v>105.008</c:v>
                </c:pt>
                <c:pt idx="30876">
                  <c:v>104.866</c:v>
                </c:pt>
                <c:pt idx="30877">
                  <c:v>104.72499999999999</c:v>
                </c:pt>
                <c:pt idx="30878">
                  <c:v>104.586</c:v>
                </c:pt>
                <c:pt idx="30879">
                  <c:v>104.44800000000002</c:v>
                </c:pt>
                <c:pt idx="30880">
                  <c:v>104.31100000000002</c:v>
                </c:pt>
                <c:pt idx="30881">
                  <c:v>104.17599999999995</c:v>
                </c:pt>
                <c:pt idx="30882">
                  <c:v>104.042</c:v>
                </c:pt>
                <c:pt idx="30883">
                  <c:v>103.91000000000005</c:v>
                </c:pt>
                <c:pt idx="30884">
                  <c:v>103.78</c:v>
                </c:pt>
                <c:pt idx="30885">
                  <c:v>103.651</c:v>
                </c:pt>
                <c:pt idx="30886">
                  <c:v>103.524</c:v>
                </c:pt>
                <c:pt idx="30887">
                  <c:v>103.399</c:v>
                </c:pt>
                <c:pt idx="30888">
                  <c:v>103.276</c:v>
                </c:pt>
                <c:pt idx="30889">
                  <c:v>103.15499999999999</c:v>
                </c:pt>
                <c:pt idx="30890">
                  <c:v>103.036</c:v>
                </c:pt>
                <c:pt idx="30891">
                  <c:v>102.91900000000005</c:v>
                </c:pt>
                <c:pt idx="30892">
                  <c:v>102.80500000000001</c:v>
                </c:pt>
                <c:pt idx="30893">
                  <c:v>102.693</c:v>
                </c:pt>
                <c:pt idx="30894">
                  <c:v>102.583</c:v>
                </c:pt>
                <c:pt idx="30895">
                  <c:v>102.476</c:v>
                </c:pt>
                <c:pt idx="30896">
                  <c:v>102.371</c:v>
                </c:pt>
                <c:pt idx="30897">
                  <c:v>102.26900000000002</c:v>
                </c:pt>
                <c:pt idx="30898">
                  <c:v>102.16999999999999</c:v>
                </c:pt>
                <c:pt idx="30899">
                  <c:v>102.07299999999998</c:v>
                </c:pt>
                <c:pt idx="30900">
                  <c:v>101.979</c:v>
                </c:pt>
                <c:pt idx="30901">
                  <c:v>101.88800000000001</c:v>
                </c:pt>
                <c:pt idx="30902">
                  <c:v>101.8</c:v>
                </c:pt>
                <c:pt idx="30903">
                  <c:v>101.715</c:v>
                </c:pt>
                <c:pt idx="30904">
                  <c:v>101.633</c:v>
                </c:pt>
                <c:pt idx="30905">
                  <c:v>101.554</c:v>
                </c:pt>
                <c:pt idx="30906">
                  <c:v>101.479</c:v>
                </c:pt>
                <c:pt idx="30907">
                  <c:v>101.40600000000002</c:v>
                </c:pt>
                <c:pt idx="30908">
                  <c:v>101.33799999999999</c:v>
                </c:pt>
                <c:pt idx="30909">
                  <c:v>101.27200000000001</c:v>
                </c:pt>
                <c:pt idx="30910">
                  <c:v>101.21000000000002</c:v>
                </c:pt>
                <c:pt idx="30911">
                  <c:v>101.15199999999999</c:v>
                </c:pt>
                <c:pt idx="30912">
                  <c:v>101.09699999999999</c:v>
                </c:pt>
                <c:pt idx="30913">
                  <c:v>101.045</c:v>
                </c:pt>
                <c:pt idx="30914">
                  <c:v>100.998</c:v>
                </c:pt>
                <c:pt idx="30915">
                  <c:v>100.95399999999999</c:v>
                </c:pt>
                <c:pt idx="30916">
                  <c:v>100.91400000000006</c:v>
                </c:pt>
                <c:pt idx="30917">
                  <c:v>100.87799999999999</c:v>
                </c:pt>
                <c:pt idx="30918">
                  <c:v>100.846</c:v>
                </c:pt>
                <c:pt idx="30919">
                  <c:v>100.818</c:v>
                </c:pt>
                <c:pt idx="30920">
                  <c:v>100.79400000000005</c:v>
                </c:pt>
                <c:pt idx="30921">
                  <c:v>100.774</c:v>
                </c:pt>
                <c:pt idx="30922">
                  <c:v>100.758</c:v>
                </c:pt>
                <c:pt idx="30923">
                  <c:v>100.74700000000006</c:v>
                </c:pt>
                <c:pt idx="30924">
                  <c:v>100.739</c:v>
                </c:pt>
                <c:pt idx="30925">
                  <c:v>100.736</c:v>
                </c:pt>
                <c:pt idx="30926">
                  <c:v>100.738</c:v>
                </c:pt>
                <c:pt idx="30927">
                  <c:v>100.74400000000006</c:v>
                </c:pt>
                <c:pt idx="30928">
                  <c:v>100.754</c:v>
                </c:pt>
                <c:pt idx="30929">
                  <c:v>100.768</c:v>
                </c:pt>
                <c:pt idx="30930">
                  <c:v>100.788</c:v>
                </c:pt>
                <c:pt idx="30931">
                  <c:v>100.812</c:v>
                </c:pt>
                <c:pt idx="30932">
                  <c:v>100.84</c:v>
                </c:pt>
                <c:pt idx="30933">
                  <c:v>100.87299999999998</c:v>
                </c:pt>
                <c:pt idx="30934">
                  <c:v>100.91100000000006</c:v>
                </c:pt>
                <c:pt idx="30935">
                  <c:v>100.95399999999999</c:v>
                </c:pt>
                <c:pt idx="30936">
                  <c:v>101.001</c:v>
                </c:pt>
                <c:pt idx="30937">
                  <c:v>101.053</c:v>
                </c:pt>
                <c:pt idx="30938">
                  <c:v>101.11</c:v>
                </c:pt>
                <c:pt idx="30939">
                  <c:v>101.17199999999998</c:v>
                </c:pt>
                <c:pt idx="30940">
                  <c:v>101.239</c:v>
                </c:pt>
                <c:pt idx="30941">
                  <c:v>101.31100000000002</c:v>
                </c:pt>
                <c:pt idx="30942">
                  <c:v>101.38800000000001</c:v>
                </c:pt>
                <c:pt idx="30943">
                  <c:v>101.47</c:v>
                </c:pt>
                <c:pt idx="30944">
                  <c:v>101.557</c:v>
                </c:pt>
                <c:pt idx="30945">
                  <c:v>101.649</c:v>
                </c:pt>
                <c:pt idx="30946">
                  <c:v>101.74600000000002</c:v>
                </c:pt>
                <c:pt idx="30947">
                  <c:v>101.848</c:v>
                </c:pt>
                <c:pt idx="30948">
                  <c:v>101.955</c:v>
                </c:pt>
                <c:pt idx="30949">
                  <c:v>102.068</c:v>
                </c:pt>
                <c:pt idx="30950">
                  <c:v>102.18499999999999</c:v>
                </c:pt>
                <c:pt idx="30951">
                  <c:v>102.30800000000001</c:v>
                </c:pt>
                <c:pt idx="30952">
                  <c:v>102.43600000000002</c:v>
                </c:pt>
                <c:pt idx="30953">
                  <c:v>102.57</c:v>
                </c:pt>
                <c:pt idx="30954">
                  <c:v>102.708</c:v>
                </c:pt>
                <c:pt idx="30955">
                  <c:v>102.85199999999999</c:v>
                </c:pt>
                <c:pt idx="30956">
                  <c:v>103.001</c:v>
                </c:pt>
                <c:pt idx="30957">
                  <c:v>103.15600000000001</c:v>
                </c:pt>
                <c:pt idx="30958">
                  <c:v>103.315</c:v>
                </c:pt>
                <c:pt idx="30959">
                  <c:v>103.48</c:v>
                </c:pt>
                <c:pt idx="30960">
                  <c:v>103.651</c:v>
                </c:pt>
                <c:pt idx="30961">
                  <c:v>103.82599999999998</c:v>
                </c:pt>
                <c:pt idx="30962">
                  <c:v>104.00700000000002</c:v>
                </c:pt>
                <c:pt idx="30963">
                  <c:v>104.194</c:v>
                </c:pt>
                <c:pt idx="30964">
                  <c:v>104.38500000000001</c:v>
                </c:pt>
                <c:pt idx="30965">
                  <c:v>104.58199999999999</c:v>
                </c:pt>
                <c:pt idx="30966">
                  <c:v>104.785</c:v>
                </c:pt>
                <c:pt idx="30967">
                  <c:v>104.992</c:v>
                </c:pt>
                <c:pt idx="30968">
                  <c:v>105.205</c:v>
                </c:pt>
                <c:pt idx="30969">
                  <c:v>105.42400000000002</c:v>
                </c:pt>
                <c:pt idx="30970">
                  <c:v>105.64700000000002</c:v>
                </c:pt>
                <c:pt idx="30971">
                  <c:v>105.87599999999998</c:v>
                </c:pt>
                <c:pt idx="30972">
                  <c:v>106.11</c:v>
                </c:pt>
                <c:pt idx="30973">
                  <c:v>106.35</c:v>
                </c:pt>
                <c:pt idx="30974">
                  <c:v>106.59399999999999</c:v>
                </c:pt>
                <c:pt idx="30975">
                  <c:v>106.84399999999999</c:v>
                </c:pt>
                <c:pt idx="30976">
                  <c:v>107.1</c:v>
                </c:pt>
                <c:pt idx="30977">
                  <c:v>107.36</c:v>
                </c:pt>
                <c:pt idx="30978">
                  <c:v>107.62599999999998</c:v>
                </c:pt>
                <c:pt idx="30979">
                  <c:v>107.896</c:v>
                </c:pt>
                <c:pt idx="30980">
                  <c:v>108.17199999999998</c:v>
                </c:pt>
                <c:pt idx="30981">
                  <c:v>108.453</c:v>
                </c:pt>
                <c:pt idx="30982">
                  <c:v>108.74000000000002</c:v>
                </c:pt>
                <c:pt idx="30983">
                  <c:v>109.03100000000002</c:v>
                </c:pt>
                <c:pt idx="30984">
                  <c:v>109.327</c:v>
                </c:pt>
                <c:pt idx="30985">
                  <c:v>109.62799999999999</c:v>
                </c:pt>
                <c:pt idx="30986">
                  <c:v>109.935</c:v>
                </c:pt>
                <c:pt idx="30987">
                  <c:v>110.24600000000002</c:v>
                </c:pt>
                <c:pt idx="30988">
                  <c:v>110.562</c:v>
                </c:pt>
                <c:pt idx="30989">
                  <c:v>110.883</c:v>
                </c:pt>
                <c:pt idx="30990">
                  <c:v>111.209</c:v>
                </c:pt>
                <c:pt idx="30991">
                  <c:v>111.54</c:v>
                </c:pt>
                <c:pt idx="30992">
                  <c:v>111.87499999999999</c:v>
                </c:pt>
                <c:pt idx="30993">
                  <c:v>112.215</c:v>
                </c:pt>
                <c:pt idx="30994">
                  <c:v>112.56</c:v>
                </c:pt>
                <c:pt idx="30995">
                  <c:v>112.91000000000005</c:v>
                </c:pt>
                <c:pt idx="30996">
                  <c:v>113.26400000000002</c:v>
                </c:pt>
                <c:pt idx="30997">
                  <c:v>113.62299999999998</c:v>
                </c:pt>
                <c:pt idx="30998">
                  <c:v>113.986</c:v>
                </c:pt>
                <c:pt idx="30999">
                  <c:v>114.354</c:v>
                </c:pt>
                <c:pt idx="31000">
                  <c:v>114.726</c:v>
                </c:pt>
                <c:pt idx="31001">
                  <c:v>115.10199999999999</c:v>
                </c:pt>
                <c:pt idx="31002">
                  <c:v>115.483</c:v>
                </c:pt>
                <c:pt idx="31003">
                  <c:v>115.86799999999999</c:v>
                </c:pt>
                <c:pt idx="31004">
                  <c:v>116.25700000000002</c:v>
                </c:pt>
                <c:pt idx="31005">
                  <c:v>116.651</c:v>
                </c:pt>
                <c:pt idx="31006">
                  <c:v>117.048</c:v>
                </c:pt>
                <c:pt idx="31007">
                  <c:v>117.44900000000005</c:v>
                </c:pt>
                <c:pt idx="31008">
                  <c:v>117.85499999999999</c:v>
                </c:pt>
                <c:pt idx="31009">
                  <c:v>118.26400000000002</c:v>
                </c:pt>
                <c:pt idx="31010">
                  <c:v>118.67700000000001</c:v>
                </c:pt>
                <c:pt idx="31011">
                  <c:v>119.09399999999999</c:v>
                </c:pt>
                <c:pt idx="31012">
                  <c:v>119.515</c:v>
                </c:pt>
                <c:pt idx="31013">
                  <c:v>119.93899999999999</c:v>
                </c:pt>
                <c:pt idx="31014">
                  <c:v>120.367</c:v>
                </c:pt>
                <c:pt idx="31015">
                  <c:v>120.798</c:v>
                </c:pt>
                <c:pt idx="31016">
                  <c:v>121.232</c:v>
                </c:pt>
                <c:pt idx="31017">
                  <c:v>121.66999999999999</c:v>
                </c:pt>
                <c:pt idx="31018">
                  <c:v>122.11199999999999</c:v>
                </c:pt>
                <c:pt idx="31019">
                  <c:v>122.556</c:v>
                </c:pt>
                <c:pt idx="31020">
                  <c:v>123.003</c:v>
                </c:pt>
                <c:pt idx="31021">
                  <c:v>123.45399999999999</c:v>
                </c:pt>
                <c:pt idx="31022">
                  <c:v>123.908</c:v>
                </c:pt>
                <c:pt idx="31023">
                  <c:v>124.364</c:v>
                </c:pt>
                <c:pt idx="31024">
                  <c:v>124.82299999999998</c:v>
                </c:pt>
                <c:pt idx="31025">
                  <c:v>125.285</c:v>
                </c:pt>
                <c:pt idx="31026">
                  <c:v>125.75</c:v>
                </c:pt>
                <c:pt idx="31027">
                  <c:v>126.21700000000006</c:v>
                </c:pt>
                <c:pt idx="31028">
                  <c:v>126.68600000000001</c:v>
                </c:pt>
                <c:pt idx="31029">
                  <c:v>127.15799999999999</c:v>
                </c:pt>
                <c:pt idx="31030">
                  <c:v>127.63200000000001</c:v>
                </c:pt>
                <c:pt idx="31031">
                  <c:v>128.10900000000001</c:v>
                </c:pt>
                <c:pt idx="31032">
                  <c:v>128.58700000000007</c:v>
                </c:pt>
                <c:pt idx="31033">
                  <c:v>129.06700000000001</c:v>
                </c:pt>
                <c:pt idx="31034">
                  <c:v>129.55000000000001</c:v>
                </c:pt>
                <c:pt idx="31035">
                  <c:v>130.03399999999999</c:v>
                </c:pt>
                <c:pt idx="31036">
                  <c:v>130.52000000000001</c:v>
                </c:pt>
                <c:pt idx="31037">
                  <c:v>131.00800000000001</c:v>
                </c:pt>
                <c:pt idx="31038">
                  <c:v>131.49700000000001</c:v>
                </c:pt>
                <c:pt idx="31039">
                  <c:v>131.98700000000011</c:v>
                </c:pt>
                <c:pt idx="31040">
                  <c:v>132.47900000000001</c:v>
                </c:pt>
                <c:pt idx="31041">
                  <c:v>132.97200000000001</c:v>
                </c:pt>
                <c:pt idx="31042">
                  <c:v>133.46700000000001</c:v>
                </c:pt>
                <c:pt idx="31043">
                  <c:v>133.96200000000007</c:v>
                </c:pt>
                <c:pt idx="31044">
                  <c:v>134.459</c:v>
                </c:pt>
                <c:pt idx="31045">
                  <c:v>134.95600000000007</c:v>
                </c:pt>
                <c:pt idx="31046">
                  <c:v>135.45400000000001</c:v>
                </c:pt>
                <c:pt idx="31047">
                  <c:v>135.95200000000011</c:v>
                </c:pt>
                <c:pt idx="31048">
                  <c:v>136.45100000000011</c:v>
                </c:pt>
                <c:pt idx="31049">
                  <c:v>136.95100000000011</c:v>
                </c:pt>
                <c:pt idx="31050">
                  <c:v>137.45100000000011</c:v>
                </c:pt>
                <c:pt idx="31051">
                  <c:v>137.95100000000011</c:v>
                </c:pt>
                <c:pt idx="31052">
                  <c:v>138.45100000000011</c:v>
                </c:pt>
                <c:pt idx="31053">
                  <c:v>138.95100000000011</c:v>
                </c:pt>
                <c:pt idx="31054">
                  <c:v>139.45100000000011</c:v>
                </c:pt>
                <c:pt idx="31055">
                  <c:v>139.95100000000011</c:v>
                </c:pt>
                <c:pt idx="31056">
                  <c:v>140.45100000000011</c:v>
                </c:pt>
                <c:pt idx="31057">
                  <c:v>140.94999999999999</c:v>
                </c:pt>
                <c:pt idx="31058">
                  <c:v>141.44800000000001</c:v>
                </c:pt>
                <c:pt idx="31059">
                  <c:v>141.946</c:v>
                </c:pt>
                <c:pt idx="31060">
                  <c:v>142.44399999999999</c:v>
                </c:pt>
                <c:pt idx="31061">
                  <c:v>142.94</c:v>
                </c:pt>
                <c:pt idx="31062">
                  <c:v>143.435</c:v>
                </c:pt>
                <c:pt idx="31063">
                  <c:v>143.93</c:v>
                </c:pt>
                <c:pt idx="31064">
                  <c:v>144.423</c:v>
                </c:pt>
                <c:pt idx="31065">
                  <c:v>144.91499999999999</c:v>
                </c:pt>
                <c:pt idx="31066">
                  <c:v>145.405</c:v>
                </c:pt>
                <c:pt idx="31067">
                  <c:v>145.89400000000001</c:v>
                </c:pt>
                <c:pt idx="31068">
                  <c:v>146.38100000000011</c:v>
                </c:pt>
                <c:pt idx="31069">
                  <c:v>146.86600000000001</c:v>
                </c:pt>
                <c:pt idx="31070">
                  <c:v>147.35000000000011</c:v>
                </c:pt>
                <c:pt idx="31071">
                  <c:v>147.83100000000007</c:v>
                </c:pt>
                <c:pt idx="31072">
                  <c:v>148.31</c:v>
                </c:pt>
                <c:pt idx="31073">
                  <c:v>148.78700000000001</c:v>
                </c:pt>
                <c:pt idx="31074">
                  <c:v>149.262</c:v>
                </c:pt>
                <c:pt idx="31075">
                  <c:v>149.73499999999999</c:v>
                </c:pt>
                <c:pt idx="31076">
                  <c:v>150.20399999999998</c:v>
                </c:pt>
                <c:pt idx="31077">
                  <c:v>150.67099999999999</c:v>
                </c:pt>
                <c:pt idx="31078">
                  <c:v>151.136</c:v>
                </c:pt>
                <c:pt idx="31079">
                  <c:v>151.59700000000001</c:v>
                </c:pt>
                <c:pt idx="31080">
                  <c:v>152.05500000000001</c:v>
                </c:pt>
                <c:pt idx="31081">
                  <c:v>152.51</c:v>
                </c:pt>
                <c:pt idx="31082">
                  <c:v>152.96200000000007</c:v>
                </c:pt>
                <c:pt idx="31083">
                  <c:v>153.411</c:v>
                </c:pt>
                <c:pt idx="31084">
                  <c:v>153.85600000000011</c:v>
                </c:pt>
                <c:pt idx="31085">
                  <c:v>154.297</c:v>
                </c:pt>
                <c:pt idx="31086">
                  <c:v>154.73499999999999</c:v>
                </c:pt>
                <c:pt idx="31087">
                  <c:v>155.16900000000001</c:v>
                </c:pt>
                <c:pt idx="31088">
                  <c:v>155.59800000000001</c:v>
                </c:pt>
                <c:pt idx="31089">
                  <c:v>156.024</c:v>
                </c:pt>
                <c:pt idx="31090">
                  <c:v>156.446</c:v>
                </c:pt>
                <c:pt idx="31091">
                  <c:v>156.863</c:v>
                </c:pt>
                <c:pt idx="31092">
                  <c:v>157.27599999999998</c:v>
                </c:pt>
                <c:pt idx="31093">
                  <c:v>157.684</c:v>
                </c:pt>
                <c:pt idx="31094">
                  <c:v>158.08800000000011</c:v>
                </c:pt>
                <c:pt idx="31095">
                  <c:v>158.48700000000011</c:v>
                </c:pt>
                <c:pt idx="31096">
                  <c:v>158.88100000000011</c:v>
                </c:pt>
                <c:pt idx="31097">
                  <c:v>159.27099999999999</c:v>
                </c:pt>
                <c:pt idx="31098">
                  <c:v>159.655</c:v>
                </c:pt>
                <c:pt idx="31099">
                  <c:v>160.03399999999999</c:v>
                </c:pt>
                <c:pt idx="31100">
                  <c:v>160.40700000000001</c:v>
                </c:pt>
                <c:pt idx="31101">
                  <c:v>160.77499999999998</c:v>
                </c:pt>
                <c:pt idx="31102">
                  <c:v>161.13800000000001</c:v>
                </c:pt>
                <c:pt idx="31103">
                  <c:v>161.495</c:v>
                </c:pt>
                <c:pt idx="31104">
                  <c:v>161.846</c:v>
                </c:pt>
                <c:pt idx="31105">
                  <c:v>162.19200000000001</c:v>
                </c:pt>
                <c:pt idx="31106">
                  <c:v>162.53100000000001</c:v>
                </c:pt>
                <c:pt idx="31107">
                  <c:v>162.86500000000001</c:v>
                </c:pt>
                <c:pt idx="31108">
                  <c:v>163.19200000000001</c:v>
                </c:pt>
                <c:pt idx="31109">
                  <c:v>163.51300000000001</c:v>
                </c:pt>
                <c:pt idx="31110">
                  <c:v>163.82800000000012</c:v>
                </c:pt>
                <c:pt idx="31111">
                  <c:v>164.136</c:v>
                </c:pt>
                <c:pt idx="31112">
                  <c:v>164.43800000000007</c:v>
                </c:pt>
                <c:pt idx="31113">
                  <c:v>164.733</c:v>
                </c:pt>
                <c:pt idx="31114">
                  <c:v>165.02100000000004</c:v>
                </c:pt>
                <c:pt idx="31115">
                  <c:v>165.30200000000011</c:v>
                </c:pt>
                <c:pt idx="31116">
                  <c:v>165.57599999999999</c:v>
                </c:pt>
                <c:pt idx="31117">
                  <c:v>165.84399999999999</c:v>
                </c:pt>
                <c:pt idx="31118">
                  <c:v>166.10399999999998</c:v>
                </c:pt>
                <c:pt idx="31119">
                  <c:v>166.35700000000011</c:v>
                </c:pt>
                <c:pt idx="31120">
                  <c:v>166.602</c:v>
                </c:pt>
                <c:pt idx="31121">
                  <c:v>166.84</c:v>
                </c:pt>
                <c:pt idx="31122">
                  <c:v>167.07</c:v>
                </c:pt>
                <c:pt idx="31123">
                  <c:v>167.29300000000001</c:v>
                </c:pt>
                <c:pt idx="31124">
                  <c:v>167.50800000000001</c:v>
                </c:pt>
                <c:pt idx="31125">
                  <c:v>167.71499999999995</c:v>
                </c:pt>
                <c:pt idx="31126">
                  <c:v>167.91499999999999</c:v>
                </c:pt>
                <c:pt idx="31127">
                  <c:v>168.10599999999999</c:v>
                </c:pt>
                <c:pt idx="31128">
                  <c:v>168.28900000000002</c:v>
                </c:pt>
                <c:pt idx="31129">
                  <c:v>168.464</c:v>
                </c:pt>
                <c:pt idx="31130">
                  <c:v>168.631</c:v>
                </c:pt>
                <c:pt idx="31131">
                  <c:v>168.79</c:v>
                </c:pt>
                <c:pt idx="31132">
                  <c:v>168.94</c:v>
                </c:pt>
                <c:pt idx="31133">
                  <c:v>169.08100000000007</c:v>
                </c:pt>
                <c:pt idx="31134">
                  <c:v>169.21399999999988</c:v>
                </c:pt>
                <c:pt idx="31135">
                  <c:v>169.339</c:v>
                </c:pt>
                <c:pt idx="31136">
                  <c:v>169.45400000000001</c:v>
                </c:pt>
                <c:pt idx="31137">
                  <c:v>169.56100000000001</c:v>
                </c:pt>
                <c:pt idx="31138">
                  <c:v>169.65900000000002</c:v>
                </c:pt>
                <c:pt idx="31139">
                  <c:v>169.74799999999999</c:v>
                </c:pt>
                <c:pt idx="31140">
                  <c:v>169.82800000000012</c:v>
                </c:pt>
                <c:pt idx="31141">
                  <c:v>169.899</c:v>
                </c:pt>
                <c:pt idx="31142">
                  <c:v>169.96</c:v>
                </c:pt>
                <c:pt idx="31143">
                  <c:v>170.01300000000001</c:v>
                </c:pt>
                <c:pt idx="31144">
                  <c:v>170.05600000000001</c:v>
                </c:pt>
                <c:pt idx="31145">
                  <c:v>170.089</c:v>
                </c:pt>
                <c:pt idx="31146">
                  <c:v>170.11399999999998</c:v>
                </c:pt>
                <c:pt idx="31147">
                  <c:v>170.12800000000001</c:v>
                </c:pt>
                <c:pt idx="31148">
                  <c:v>170.13300000000001</c:v>
                </c:pt>
                <c:pt idx="31149">
                  <c:v>170.12900000000002</c:v>
                </c:pt>
                <c:pt idx="31150">
                  <c:v>170.11499999999998</c:v>
                </c:pt>
                <c:pt idx="31151">
                  <c:v>170.09100000000001</c:v>
                </c:pt>
                <c:pt idx="31152">
                  <c:v>170.05800000000011</c:v>
                </c:pt>
                <c:pt idx="31153">
                  <c:v>170.01399999999998</c:v>
                </c:pt>
                <c:pt idx="31154">
                  <c:v>169.96100000000001</c:v>
                </c:pt>
                <c:pt idx="31155">
                  <c:v>169.89700000000011</c:v>
                </c:pt>
                <c:pt idx="31156">
                  <c:v>169.82400000000001</c:v>
                </c:pt>
                <c:pt idx="31157">
                  <c:v>169.74099999999999</c:v>
                </c:pt>
                <c:pt idx="31158">
                  <c:v>169.64699999999999</c:v>
                </c:pt>
                <c:pt idx="31159">
                  <c:v>169.54399999999998</c:v>
                </c:pt>
                <c:pt idx="31160">
                  <c:v>169.43</c:v>
                </c:pt>
                <c:pt idx="31161">
                  <c:v>169.30600000000001</c:v>
                </c:pt>
                <c:pt idx="31162">
                  <c:v>169.172</c:v>
                </c:pt>
                <c:pt idx="31163">
                  <c:v>169.02800000000011</c:v>
                </c:pt>
                <c:pt idx="31164">
                  <c:v>168.87300000000002</c:v>
                </c:pt>
                <c:pt idx="31165">
                  <c:v>168.708</c:v>
                </c:pt>
                <c:pt idx="31166">
                  <c:v>168.53300000000002</c:v>
                </c:pt>
                <c:pt idx="31167">
                  <c:v>168.34700000000001</c:v>
                </c:pt>
                <c:pt idx="31168">
                  <c:v>168.15</c:v>
                </c:pt>
                <c:pt idx="31169">
                  <c:v>167.94399999999999</c:v>
                </c:pt>
                <c:pt idx="31170">
                  <c:v>167.726</c:v>
                </c:pt>
                <c:pt idx="31171">
                  <c:v>167.4980000000001</c:v>
                </c:pt>
                <c:pt idx="31172">
                  <c:v>167.26</c:v>
                </c:pt>
                <c:pt idx="31173">
                  <c:v>167.011</c:v>
                </c:pt>
                <c:pt idx="31174">
                  <c:v>166.75200000000001</c:v>
                </c:pt>
                <c:pt idx="31175">
                  <c:v>166.48200000000011</c:v>
                </c:pt>
                <c:pt idx="31176">
                  <c:v>166.20099999999999</c:v>
                </c:pt>
                <c:pt idx="31177">
                  <c:v>165.91</c:v>
                </c:pt>
                <c:pt idx="31178">
                  <c:v>165.608</c:v>
                </c:pt>
                <c:pt idx="31179">
                  <c:v>165.29499999999999</c:v>
                </c:pt>
                <c:pt idx="31180">
                  <c:v>164.97200000000001</c:v>
                </c:pt>
                <c:pt idx="31181">
                  <c:v>164.63800000000001</c:v>
                </c:pt>
                <c:pt idx="31182">
                  <c:v>164.29300000000001</c:v>
                </c:pt>
                <c:pt idx="31183">
                  <c:v>163.93800000000007</c:v>
                </c:pt>
                <c:pt idx="31184">
                  <c:v>163.572</c:v>
                </c:pt>
                <c:pt idx="31185">
                  <c:v>163.196</c:v>
                </c:pt>
                <c:pt idx="31186">
                  <c:v>162.809</c:v>
                </c:pt>
                <c:pt idx="31187">
                  <c:v>162.411</c:v>
                </c:pt>
                <c:pt idx="31188">
                  <c:v>162.00200000000001</c:v>
                </c:pt>
                <c:pt idx="31189">
                  <c:v>161.583</c:v>
                </c:pt>
                <c:pt idx="31190">
                  <c:v>161.154</c:v>
                </c:pt>
                <c:pt idx="31191">
                  <c:v>160.71299999999999</c:v>
                </c:pt>
                <c:pt idx="31192">
                  <c:v>160.262</c:v>
                </c:pt>
                <c:pt idx="31193">
                  <c:v>159.80100000000004</c:v>
                </c:pt>
                <c:pt idx="31194">
                  <c:v>159.32900000000001</c:v>
                </c:pt>
                <c:pt idx="31195">
                  <c:v>158.846</c:v>
                </c:pt>
                <c:pt idx="31196">
                  <c:v>158.35300000000001</c:v>
                </c:pt>
                <c:pt idx="31197">
                  <c:v>157.84900000000002</c:v>
                </c:pt>
                <c:pt idx="31198">
                  <c:v>157.33500000000001</c:v>
                </c:pt>
                <c:pt idx="31199">
                  <c:v>156.81</c:v>
                </c:pt>
                <c:pt idx="31200">
                  <c:v>156.27499999999998</c:v>
                </c:pt>
                <c:pt idx="31201">
                  <c:v>155.72999999999999</c:v>
                </c:pt>
                <c:pt idx="31202">
                  <c:v>155.17399999999998</c:v>
                </c:pt>
                <c:pt idx="31203">
                  <c:v>154.608</c:v>
                </c:pt>
                <c:pt idx="31204">
                  <c:v>154.03200000000001</c:v>
                </c:pt>
                <c:pt idx="31205">
                  <c:v>153.44499999999999</c:v>
                </c:pt>
                <c:pt idx="31206">
                  <c:v>152.84800000000001</c:v>
                </c:pt>
                <c:pt idx="31207">
                  <c:v>152.24099999999999</c:v>
                </c:pt>
                <c:pt idx="31208">
                  <c:v>151.624</c:v>
                </c:pt>
                <c:pt idx="31209">
                  <c:v>150.99600000000001</c:v>
                </c:pt>
                <c:pt idx="31210">
                  <c:v>150.35900000000001</c:v>
                </c:pt>
                <c:pt idx="31211">
                  <c:v>149.71199999999999</c:v>
                </c:pt>
                <c:pt idx="31212">
                  <c:v>149.054</c:v>
                </c:pt>
                <c:pt idx="31213">
                  <c:v>148.38700000000011</c:v>
                </c:pt>
                <c:pt idx="31214">
                  <c:v>147.70999999999998</c:v>
                </c:pt>
                <c:pt idx="31215">
                  <c:v>147.024</c:v>
                </c:pt>
                <c:pt idx="31216">
                  <c:v>146.32700000000011</c:v>
                </c:pt>
                <c:pt idx="31217">
                  <c:v>145.62100000000001</c:v>
                </c:pt>
                <c:pt idx="31218">
                  <c:v>144.905</c:v>
                </c:pt>
                <c:pt idx="31219">
                  <c:v>144.18</c:v>
                </c:pt>
                <c:pt idx="31220">
                  <c:v>143.44499999999999</c:v>
                </c:pt>
                <c:pt idx="31221">
                  <c:v>142.69999999999999</c:v>
                </c:pt>
                <c:pt idx="31222">
                  <c:v>141.947</c:v>
                </c:pt>
                <c:pt idx="31223">
                  <c:v>141.184</c:v>
                </c:pt>
                <c:pt idx="31224">
                  <c:v>140.41200000000001</c:v>
                </c:pt>
                <c:pt idx="31225">
                  <c:v>139.63</c:v>
                </c:pt>
                <c:pt idx="31226">
                  <c:v>138.84</c:v>
                </c:pt>
                <c:pt idx="31227">
                  <c:v>138.041</c:v>
                </c:pt>
                <c:pt idx="31228">
                  <c:v>137.232</c:v>
                </c:pt>
                <c:pt idx="31229">
                  <c:v>136.41499999999999</c:v>
                </c:pt>
                <c:pt idx="31230">
                  <c:v>135.589</c:v>
                </c:pt>
                <c:pt idx="31231">
                  <c:v>134.75399999999999</c:v>
                </c:pt>
                <c:pt idx="31232">
                  <c:v>133.911</c:v>
                </c:pt>
                <c:pt idx="31233">
                  <c:v>133.059</c:v>
                </c:pt>
                <c:pt idx="31234">
                  <c:v>132.19900000000001</c:v>
                </c:pt>
                <c:pt idx="31235">
                  <c:v>131.33100000000007</c:v>
                </c:pt>
                <c:pt idx="31236">
                  <c:v>130.45400000000001</c:v>
                </c:pt>
                <c:pt idx="31237">
                  <c:v>129.56900000000002</c:v>
                </c:pt>
                <c:pt idx="31238">
                  <c:v>128.67499999999998</c:v>
                </c:pt>
                <c:pt idx="31239">
                  <c:v>127.774</c:v>
                </c:pt>
                <c:pt idx="31240">
                  <c:v>126.86499999999999</c:v>
                </c:pt>
                <c:pt idx="31241">
                  <c:v>125.94900000000005</c:v>
                </c:pt>
                <c:pt idx="31242">
                  <c:v>125.024</c:v>
                </c:pt>
                <c:pt idx="31243">
                  <c:v>124.092</c:v>
                </c:pt>
                <c:pt idx="31244">
                  <c:v>123.15199999999999</c:v>
                </c:pt>
                <c:pt idx="31245">
                  <c:v>122.205</c:v>
                </c:pt>
                <c:pt idx="31246">
                  <c:v>121.251</c:v>
                </c:pt>
                <c:pt idx="31247">
                  <c:v>120.289</c:v>
                </c:pt>
                <c:pt idx="31248">
                  <c:v>119.32</c:v>
                </c:pt>
                <c:pt idx="31249">
                  <c:v>118.34399999999999</c:v>
                </c:pt>
                <c:pt idx="31250">
                  <c:v>117.36199999999999</c:v>
                </c:pt>
                <c:pt idx="31251">
                  <c:v>116.37199999999999</c:v>
                </c:pt>
                <c:pt idx="31252">
                  <c:v>115.37599999999998</c:v>
                </c:pt>
                <c:pt idx="31253">
                  <c:v>114.37299999999998</c:v>
                </c:pt>
                <c:pt idx="31254">
                  <c:v>113.364</c:v>
                </c:pt>
                <c:pt idx="31255">
                  <c:v>112.348</c:v>
                </c:pt>
                <c:pt idx="31256">
                  <c:v>111.327</c:v>
                </c:pt>
                <c:pt idx="31257">
                  <c:v>110.29900000000002</c:v>
                </c:pt>
                <c:pt idx="31258">
                  <c:v>109.265</c:v>
                </c:pt>
                <c:pt idx="31259">
                  <c:v>108.22499999999999</c:v>
                </c:pt>
                <c:pt idx="31260">
                  <c:v>107.17899999999995</c:v>
                </c:pt>
                <c:pt idx="31261">
                  <c:v>106.12799999999999</c:v>
                </c:pt>
                <c:pt idx="31262">
                  <c:v>105.071</c:v>
                </c:pt>
                <c:pt idx="31263">
                  <c:v>104.009</c:v>
                </c:pt>
                <c:pt idx="31264">
                  <c:v>102.94100000000007</c:v>
                </c:pt>
                <c:pt idx="31265">
                  <c:v>101.86799999999999</c:v>
                </c:pt>
                <c:pt idx="31266">
                  <c:v>100.79100000000005</c:v>
                </c:pt>
                <c:pt idx="31267">
                  <c:v>99.707899999999995</c:v>
                </c:pt>
                <c:pt idx="31268">
                  <c:v>98.620299999999986</c:v>
                </c:pt>
                <c:pt idx="31269">
                  <c:v>97.528099999999981</c:v>
                </c:pt>
                <c:pt idx="31270">
                  <c:v>96.431200000000075</c:v>
                </c:pt>
                <c:pt idx="31271">
                  <c:v>95.330100000000002</c:v>
                </c:pt>
                <c:pt idx="31272">
                  <c:v>94.224500000000006</c:v>
                </c:pt>
                <c:pt idx="31273">
                  <c:v>93.114700000000013</c:v>
                </c:pt>
                <c:pt idx="31274">
                  <c:v>92.001000000000005</c:v>
                </c:pt>
                <c:pt idx="31275">
                  <c:v>90.883299999999991</c:v>
                </c:pt>
                <c:pt idx="31276">
                  <c:v>89.761700000000005</c:v>
                </c:pt>
                <c:pt idx="31277">
                  <c:v>88.636600000000001</c:v>
                </c:pt>
                <c:pt idx="31278">
                  <c:v>87.507800000000003</c:v>
                </c:pt>
                <c:pt idx="31279">
                  <c:v>86.375799999999941</c:v>
                </c:pt>
                <c:pt idx="31280">
                  <c:v>85.240399999999994</c:v>
                </c:pt>
                <c:pt idx="31281">
                  <c:v>84.101900000000001</c:v>
                </c:pt>
                <c:pt idx="31282">
                  <c:v>82.960300000000004</c:v>
                </c:pt>
                <c:pt idx="31283">
                  <c:v>81.816000000000003</c:v>
                </c:pt>
                <c:pt idx="31284">
                  <c:v>80.668799999999948</c:v>
                </c:pt>
                <c:pt idx="31285">
                  <c:v>79.519099999999995</c:v>
                </c:pt>
                <c:pt idx="31286">
                  <c:v>78.366900000000001</c:v>
                </c:pt>
                <c:pt idx="31287">
                  <c:v>77.212400000000002</c:v>
                </c:pt>
                <c:pt idx="31288">
                  <c:v>76.055699999999987</c:v>
                </c:pt>
                <c:pt idx="31289">
                  <c:v>74.896900000000002</c:v>
                </c:pt>
                <c:pt idx="31290">
                  <c:v>73.736199999999997</c:v>
                </c:pt>
                <c:pt idx="31291">
                  <c:v>72.573700000000002</c:v>
                </c:pt>
                <c:pt idx="31292">
                  <c:v>71.409600000000026</c:v>
                </c:pt>
                <c:pt idx="31293">
                  <c:v>70.244000000000057</c:v>
                </c:pt>
                <c:pt idx="31294">
                  <c:v>69.076899999999981</c:v>
                </c:pt>
                <c:pt idx="31295">
                  <c:v>67.908600000000007</c:v>
                </c:pt>
                <c:pt idx="31296">
                  <c:v>66.7393</c:v>
                </c:pt>
                <c:pt idx="31297">
                  <c:v>65.569000000000003</c:v>
                </c:pt>
                <c:pt idx="31298">
                  <c:v>64.397800000000004</c:v>
                </c:pt>
                <c:pt idx="31299">
                  <c:v>63.226000000000013</c:v>
                </c:pt>
                <c:pt idx="31300">
                  <c:v>62.053600000000003</c:v>
                </c:pt>
                <c:pt idx="31301">
                  <c:v>60.880699999999997</c:v>
                </c:pt>
                <c:pt idx="31302">
                  <c:v>59.707700000000003</c:v>
                </c:pt>
                <c:pt idx="31303">
                  <c:v>58.534500000000001</c:v>
                </c:pt>
                <c:pt idx="31304">
                  <c:v>57.361200000000004</c:v>
                </c:pt>
                <c:pt idx="31305">
                  <c:v>56.188200000000002</c:v>
                </c:pt>
                <c:pt idx="31306">
                  <c:v>55.015300000000003</c:v>
                </c:pt>
                <c:pt idx="31307">
                  <c:v>53.8429</c:v>
                </c:pt>
                <c:pt idx="31308">
                  <c:v>52.671000000000006</c:v>
                </c:pt>
                <c:pt idx="31309">
                  <c:v>51.499900000000011</c:v>
                </c:pt>
                <c:pt idx="31310">
                  <c:v>50.329600000000006</c:v>
                </c:pt>
                <c:pt idx="31311">
                  <c:v>49.160200000000003</c:v>
                </c:pt>
                <c:pt idx="31312">
                  <c:v>47.991900000000001</c:v>
                </c:pt>
                <c:pt idx="31313">
                  <c:v>46.8249</c:v>
                </c:pt>
                <c:pt idx="31314">
                  <c:v>45.659200000000006</c:v>
                </c:pt>
                <c:pt idx="31315">
                  <c:v>44.495100000000029</c:v>
                </c:pt>
                <c:pt idx="31316">
                  <c:v>43.332500000000003</c:v>
                </c:pt>
                <c:pt idx="31317">
                  <c:v>42.171800000000005</c:v>
                </c:pt>
                <c:pt idx="31318">
                  <c:v>41.012900000000002</c:v>
                </c:pt>
                <c:pt idx="31319">
                  <c:v>39.856099999999998</c:v>
                </c:pt>
                <c:pt idx="31320">
                  <c:v>38.701500000000003</c:v>
                </c:pt>
                <c:pt idx="31321">
                  <c:v>37.549200000000006</c:v>
                </c:pt>
                <c:pt idx="31322">
                  <c:v>36.399300000000011</c:v>
                </c:pt>
                <c:pt idx="31323">
                  <c:v>35.252000000000002</c:v>
                </c:pt>
                <c:pt idx="31324">
                  <c:v>34.107400000000005</c:v>
                </c:pt>
                <c:pt idx="31325">
                  <c:v>32.965600000000002</c:v>
                </c:pt>
                <c:pt idx="31326">
                  <c:v>31.826799999999981</c:v>
                </c:pt>
                <c:pt idx="31327">
                  <c:v>30.691199999999988</c:v>
                </c:pt>
                <c:pt idx="31328">
                  <c:v>29.558700000000002</c:v>
                </c:pt>
                <c:pt idx="31329">
                  <c:v>28.429599999999979</c:v>
                </c:pt>
                <c:pt idx="31330">
                  <c:v>27.303899999999999</c:v>
                </c:pt>
                <c:pt idx="31331">
                  <c:v>26.181899999999999</c:v>
                </c:pt>
                <c:pt idx="31332">
                  <c:v>25.06359999999998</c:v>
                </c:pt>
                <c:pt idx="31333">
                  <c:v>23.94929999999998</c:v>
                </c:pt>
                <c:pt idx="31334">
                  <c:v>22.838799999999985</c:v>
                </c:pt>
                <c:pt idx="31335">
                  <c:v>21.732500000000002</c:v>
                </c:pt>
                <c:pt idx="31336">
                  <c:v>20.630500000000001</c:v>
                </c:pt>
                <c:pt idx="31337">
                  <c:v>19.532699999999977</c:v>
                </c:pt>
                <c:pt idx="31338">
                  <c:v>18.439499999999981</c:v>
                </c:pt>
                <c:pt idx="31339">
                  <c:v>17.350800000000014</c:v>
                </c:pt>
                <c:pt idx="31340">
                  <c:v>16.266999999999989</c:v>
                </c:pt>
                <c:pt idx="31341">
                  <c:v>15.187900000000001</c:v>
                </c:pt>
                <c:pt idx="31342">
                  <c:v>14.1137</c:v>
                </c:pt>
                <c:pt idx="31343">
                  <c:v>13.044700000000001</c:v>
                </c:pt>
                <c:pt idx="31344">
                  <c:v>11.9809</c:v>
                </c:pt>
                <c:pt idx="31345">
                  <c:v>10.922400000000007</c:v>
                </c:pt>
                <c:pt idx="31346">
                  <c:v>9.8692700000000002</c:v>
                </c:pt>
                <c:pt idx="31347">
                  <c:v>8.8217600000000012</c:v>
                </c:pt>
                <c:pt idx="31348">
                  <c:v>7.7798200000000035</c:v>
                </c:pt>
                <c:pt idx="31349">
                  <c:v>6.7436300000000013</c:v>
                </c:pt>
                <c:pt idx="31350">
                  <c:v>5.7133900000000004</c:v>
                </c:pt>
                <c:pt idx="31351">
                  <c:v>4.6890900000000002</c:v>
                </c:pt>
                <c:pt idx="31352">
                  <c:v>3.6708499999999984</c:v>
                </c:pt>
                <c:pt idx="31353">
                  <c:v>2.6588699999999981</c:v>
                </c:pt>
                <c:pt idx="31354">
                  <c:v>1.65316</c:v>
                </c:pt>
                <c:pt idx="31355">
                  <c:v>0.65393299999999999</c:v>
                </c:pt>
                <c:pt idx="31356">
                  <c:v>-0.33886600000000044</c:v>
                </c:pt>
                <c:pt idx="31357">
                  <c:v>-1.3250599999999999</c:v>
                </c:pt>
                <c:pt idx="31358">
                  <c:v>-2.3045599999999982</c:v>
                </c:pt>
                <c:pt idx="31359">
                  <c:v>-3.2771599999999999</c:v>
                </c:pt>
                <c:pt idx="31360">
                  <c:v>-4.2428499999999998</c:v>
                </c:pt>
                <c:pt idx="31361">
                  <c:v>-5.2015399999999996</c:v>
                </c:pt>
                <c:pt idx="31362">
                  <c:v>-6.1531599999999962</c:v>
                </c:pt>
                <c:pt idx="31363">
                  <c:v>-7.0975199999999958</c:v>
                </c:pt>
                <c:pt idx="31364">
                  <c:v>-8.0346000000000011</c:v>
                </c:pt>
                <c:pt idx="31365">
                  <c:v>-8.9643100000000011</c:v>
                </c:pt>
                <c:pt idx="31366">
                  <c:v>-9.8865300000000076</c:v>
                </c:pt>
                <c:pt idx="31367">
                  <c:v>-10.8012</c:v>
                </c:pt>
                <c:pt idx="31368">
                  <c:v>-11.7081</c:v>
                </c:pt>
                <c:pt idx="31369">
                  <c:v>-12.6073</c:v>
                </c:pt>
                <c:pt idx="31370">
                  <c:v>-13.498800000000001</c:v>
                </c:pt>
                <c:pt idx="31371">
                  <c:v>-14.382300000000004</c:v>
                </c:pt>
                <c:pt idx="31372">
                  <c:v>-15.2577</c:v>
                </c:pt>
                <c:pt idx="31373">
                  <c:v>-16.1251</c:v>
                </c:pt>
                <c:pt idx="31374">
                  <c:v>-16.98439999999998</c:v>
                </c:pt>
                <c:pt idx="31375">
                  <c:v>-17.8353</c:v>
                </c:pt>
                <c:pt idx="31376">
                  <c:v>-18.678000000000001</c:v>
                </c:pt>
                <c:pt idx="31377">
                  <c:v>-19.5122</c:v>
                </c:pt>
                <c:pt idx="31378">
                  <c:v>-20.337900000000019</c:v>
                </c:pt>
                <c:pt idx="31379">
                  <c:v>-21.155200000000001</c:v>
                </c:pt>
                <c:pt idx="31380">
                  <c:v>-21.963899999999981</c:v>
                </c:pt>
                <c:pt idx="31381">
                  <c:v>-22.7638</c:v>
                </c:pt>
                <c:pt idx="31382">
                  <c:v>-23.554900000000014</c:v>
                </c:pt>
                <c:pt idx="31383">
                  <c:v>-24.337299999999999</c:v>
                </c:pt>
                <c:pt idx="31384">
                  <c:v>-25.110700000000001</c:v>
                </c:pt>
                <c:pt idx="31385">
                  <c:v>-25.8752</c:v>
                </c:pt>
                <c:pt idx="31386">
                  <c:v>-26.630600000000001</c:v>
                </c:pt>
                <c:pt idx="31387">
                  <c:v>-27.377099999999999</c:v>
                </c:pt>
                <c:pt idx="31388">
                  <c:v>-28.114300000000014</c:v>
                </c:pt>
                <c:pt idx="31389">
                  <c:v>-28.84239999999998</c:v>
                </c:pt>
                <c:pt idx="31390">
                  <c:v>-29.561199999999989</c:v>
                </c:pt>
                <c:pt idx="31391">
                  <c:v>-30.27069999999998</c:v>
                </c:pt>
                <c:pt idx="31392">
                  <c:v>-30.970800000000001</c:v>
                </c:pt>
                <c:pt idx="31393">
                  <c:v>-31.6615</c:v>
                </c:pt>
                <c:pt idx="31394">
                  <c:v>-32.342700000000001</c:v>
                </c:pt>
                <c:pt idx="31395">
                  <c:v>-33.014499999999998</c:v>
                </c:pt>
                <c:pt idx="31396">
                  <c:v>-33.676600000000001</c:v>
                </c:pt>
                <c:pt idx="31397">
                  <c:v>-34.3292</c:v>
                </c:pt>
                <c:pt idx="31398">
                  <c:v>-34.972100000000012</c:v>
                </c:pt>
                <c:pt idx="31399">
                  <c:v>-35.605300000000028</c:v>
                </c:pt>
                <c:pt idx="31400">
                  <c:v>-36.228800000000028</c:v>
                </c:pt>
                <c:pt idx="31401">
                  <c:v>-36.842500000000001</c:v>
                </c:pt>
                <c:pt idx="31402">
                  <c:v>-37.446300000000001</c:v>
                </c:pt>
                <c:pt idx="31403">
                  <c:v>-38.040300000000002</c:v>
                </c:pt>
                <c:pt idx="31404">
                  <c:v>-38.624400000000001</c:v>
                </c:pt>
                <c:pt idx="31405">
                  <c:v>-39.198600000000013</c:v>
                </c:pt>
                <c:pt idx="31406">
                  <c:v>-39.76290000000003</c:v>
                </c:pt>
                <c:pt idx="31407">
                  <c:v>-40.317199999999993</c:v>
                </c:pt>
                <c:pt idx="31408">
                  <c:v>-40.861400000000003</c:v>
                </c:pt>
                <c:pt idx="31409">
                  <c:v>-41.395600000000002</c:v>
                </c:pt>
                <c:pt idx="31410">
                  <c:v>-41.919800000000002</c:v>
                </c:pt>
                <c:pt idx="31411">
                  <c:v>-42.433700000000002</c:v>
                </c:pt>
                <c:pt idx="31412">
                  <c:v>-42.9377</c:v>
                </c:pt>
                <c:pt idx="31413">
                  <c:v>-43.4315</c:v>
                </c:pt>
                <c:pt idx="31414">
                  <c:v>-43.915200000000006</c:v>
                </c:pt>
                <c:pt idx="31415">
                  <c:v>-44.388600000000004</c:v>
                </c:pt>
                <c:pt idx="31416">
                  <c:v>-44.851899999999972</c:v>
                </c:pt>
                <c:pt idx="31417">
                  <c:v>-45.305</c:v>
                </c:pt>
                <c:pt idx="31418">
                  <c:v>-45.747900000000001</c:v>
                </c:pt>
                <c:pt idx="31419">
                  <c:v>-46.180600000000005</c:v>
                </c:pt>
                <c:pt idx="31420">
                  <c:v>-46.603000000000002</c:v>
                </c:pt>
                <c:pt idx="31421">
                  <c:v>-47.0152</c:v>
                </c:pt>
                <c:pt idx="31422">
                  <c:v>-47.417099999999998</c:v>
                </c:pt>
                <c:pt idx="31423">
                  <c:v>-47.808700000000002</c:v>
                </c:pt>
                <c:pt idx="31424">
                  <c:v>-48.190100000000029</c:v>
                </c:pt>
                <c:pt idx="31425">
                  <c:v>-48.561200000000007</c:v>
                </c:pt>
                <c:pt idx="31426">
                  <c:v>-48.922100000000029</c:v>
                </c:pt>
                <c:pt idx="31427">
                  <c:v>-49.272700000000029</c:v>
                </c:pt>
                <c:pt idx="31428">
                  <c:v>-49.613100000000003</c:v>
                </c:pt>
                <c:pt idx="31429">
                  <c:v>-49.943100000000001</c:v>
                </c:pt>
                <c:pt idx="31430">
                  <c:v>-50.263000000000012</c:v>
                </c:pt>
                <c:pt idx="31431">
                  <c:v>-50.572600000000001</c:v>
                </c:pt>
                <c:pt idx="31432">
                  <c:v>-50.871899999999997</c:v>
                </c:pt>
                <c:pt idx="31433">
                  <c:v>-51.161000000000001</c:v>
                </c:pt>
                <c:pt idx="31434">
                  <c:v>-51.439900000000002</c:v>
                </c:pt>
                <c:pt idx="31435">
                  <c:v>-51.708600000000011</c:v>
                </c:pt>
                <c:pt idx="31436">
                  <c:v>-51.967100000000002</c:v>
                </c:pt>
                <c:pt idx="31437">
                  <c:v>-52.215400000000002</c:v>
                </c:pt>
                <c:pt idx="31438">
                  <c:v>-52.453600000000002</c:v>
                </c:pt>
                <c:pt idx="31439">
                  <c:v>-52.681699999999999</c:v>
                </c:pt>
                <c:pt idx="31440">
                  <c:v>-52.899500000000003</c:v>
                </c:pt>
                <c:pt idx="31441">
                  <c:v>-53.107400000000005</c:v>
                </c:pt>
                <c:pt idx="31442">
                  <c:v>-53.305100000000003</c:v>
                </c:pt>
                <c:pt idx="31443">
                  <c:v>-53.492700000000013</c:v>
                </c:pt>
                <c:pt idx="31444">
                  <c:v>-53.670300000000012</c:v>
                </c:pt>
                <c:pt idx="31445">
                  <c:v>-53.838000000000001</c:v>
                </c:pt>
                <c:pt idx="31446">
                  <c:v>-53.995600000000003</c:v>
                </c:pt>
                <c:pt idx="31447">
                  <c:v>-54.143300000000011</c:v>
                </c:pt>
                <c:pt idx="31448">
                  <c:v>-54.281100000000002</c:v>
                </c:pt>
                <c:pt idx="31449">
                  <c:v>-54.409000000000006</c:v>
                </c:pt>
                <c:pt idx="31450">
                  <c:v>-54.527000000000001</c:v>
                </c:pt>
                <c:pt idx="31451">
                  <c:v>-54.635300000000029</c:v>
                </c:pt>
                <c:pt idx="31452">
                  <c:v>-54.733700000000013</c:v>
                </c:pt>
                <c:pt idx="31453">
                  <c:v>-54.822400000000002</c:v>
                </c:pt>
                <c:pt idx="31454">
                  <c:v>-54.901400000000002</c:v>
                </c:pt>
                <c:pt idx="31455">
                  <c:v>-54.970700000000001</c:v>
                </c:pt>
                <c:pt idx="31456">
                  <c:v>-55.030300000000011</c:v>
                </c:pt>
                <c:pt idx="31457">
                  <c:v>-55.080500000000001</c:v>
                </c:pt>
                <c:pt idx="31458">
                  <c:v>-55.121000000000002</c:v>
                </c:pt>
                <c:pt idx="31459">
                  <c:v>-55.152100000000011</c:v>
                </c:pt>
                <c:pt idx="31460">
                  <c:v>-55.173700000000011</c:v>
                </c:pt>
                <c:pt idx="31461">
                  <c:v>-55.1858</c:v>
                </c:pt>
                <c:pt idx="31462">
                  <c:v>-55.188600000000001</c:v>
                </c:pt>
                <c:pt idx="31463">
                  <c:v>-55.182100000000013</c:v>
                </c:pt>
                <c:pt idx="31464">
                  <c:v>-55.166300000000028</c:v>
                </c:pt>
                <c:pt idx="31465">
                  <c:v>-55.141300000000001</c:v>
                </c:pt>
                <c:pt idx="31466">
                  <c:v>-55.107200000000006</c:v>
                </c:pt>
                <c:pt idx="31467">
                  <c:v>-55.063900000000011</c:v>
                </c:pt>
                <c:pt idx="31468">
                  <c:v>-55.011499999999998</c:v>
                </c:pt>
                <c:pt idx="31469">
                  <c:v>-54.950200000000002</c:v>
                </c:pt>
                <c:pt idx="31470">
                  <c:v>-54.879899999999999</c:v>
                </c:pt>
                <c:pt idx="31471">
                  <c:v>-54.800699999999999</c:v>
                </c:pt>
                <c:pt idx="31472">
                  <c:v>-54.712700000000012</c:v>
                </c:pt>
                <c:pt idx="31473">
                  <c:v>-54.615900000000003</c:v>
                </c:pt>
                <c:pt idx="31474">
                  <c:v>-54.510400000000004</c:v>
                </c:pt>
                <c:pt idx="31475">
                  <c:v>-54.396100000000011</c:v>
                </c:pt>
                <c:pt idx="31476">
                  <c:v>-54.273400000000002</c:v>
                </c:pt>
                <c:pt idx="31477">
                  <c:v>-54.142000000000003</c:v>
                </c:pt>
                <c:pt idx="31478">
                  <c:v>-54.002200000000002</c:v>
                </c:pt>
                <c:pt idx="31479">
                  <c:v>-53.853999999999999</c:v>
                </c:pt>
                <c:pt idx="31480">
                  <c:v>-53.697500000000012</c:v>
                </c:pt>
                <c:pt idx="31481">
                  <c:v>-53.532600000000002</c:v>
                </c:pt>
                <c:pt idx="31482">
                  <c:v>-53.359599999999993</c:v>
                </c:pt>
                <c:pt idx="31483">
                  <c:v>-53.178300000000029</c:v>
                </c:pt>
                <c:pt idx="31484">
                  <c:v>-52.989000000000004</c:v>
                </c:pt>
                <c:pt idx="31485">
                  <c:v>-52.791700000000013</c:v>
                </c:pt>
                <c:pt idx="31486">
                  <c:v>-52.586500000000001</c:v>
                </c:pt>
                <c:pt idx="31487">
                  <c:v>-52.3733</c:v>
                </c:pt>
                <c:pt idx="31488">
                  <c:v>-52.152300000000011</c:v>
                </c:pt>
                <c:pt idx="31489">
                  <c:v>-51.923700000000011</c:v>
                </c:pt>
                <c:pt idx="31490">
                  <c:v>-51.6873</c:v>
                </c:pt>
                <c:pt idx="31491">
                  <c:v>-51.443400000000004</c:v>
                </c:pt>
                <c:pt idx="31492">
                  <c:v>-51.191900000000011</c:v>
                </c:pt>
                <c:pt idx="31493">
                  <c:v>-50.933100000000003</c:v>
                </c:pt>
                <c:pt idx="31494">
                  <c:v>-50.666800000000002</c:v>
                </c:pt>
                <c:pt idx="31495">
                  <c:v>-50.3932</c:v>
                </c:pt>
                <c:pt idx="31496">
                  <c:v>-50.112400000000001</c:v>
                </c:pt>
                <c:pt idx="31497">
                  <c:v>-49.824400000000004</c:v>
                </c:pt>
                <c:pt idx="31498">
                  <c:v>-49.529300000000013</c:v>
                </c:pt>
                <c:pt idx="31499">
                  <c:v>-49.227300000000028</c:v>
                </c:pt>
                <c:pt idx="31500">
                  <c:v>-48.918300000000002</c:v>
                </c:pt>
                <c:pt idx="31501">
                  <c:v>-48.602500000000013</c:v>
                </c:pt>
                <c:pt idx="31502">
                  <c:v>-48.279900000000012</c:v>
                </c:pt>
                <c:pt idx="31503">
                  <c:v>-47.950699999999998</c:v>
                </c:pt>
                <c:pt idx="31504">
                  <c:v>-47.614800000000002</c:v>
                </c:pt>
                <c:pt idx="31505">
                  <c:v>-47.272400000000012</c:v>
                </c:pt>
                <c:pt idx="31506">
                  <c:v>-46.923500000000011</c:v>
                </c:pt>
                <c:pt idx="31507">
                  <c:v>-46.568200000000012</c:v>
                </c:pt>
                <c:pt idx="31508">
                  <c:v>-46.206700000000012</c:v>
                </c:pt>
                <c:pt idx="31509">
                  <c:v>-45.838800000000006</c:v>
                </c:pt>
                <c:pt idx="31510">
                  <c:v>-45.4649</c:v>
                </c:pt>
                <c:pt idx="31511">
                  <c:v>-45.084899999999998</c:v>
                </c:pt>
                <c:pt idx="31512">
                  <c:v>-44.699000000000012</c:v>
                </c:pt>
                <c:pt idx="31513">
                  <c:v>-44.307099999999998</c:v>
                </c:pt>
                <c:pt idx="31514">
                  <c:v>-43.909500000000001</c:v>
                </c:pt>
                <c:pt idx="31515">
                  <c:v>-43.505900000000011</c:v>
                </c:pt>
                <c:pt idx="31516">
                  <c:v>-43.096800000000002</c:v>
                </c:pt>
                <c:pt idx="31517">
                  <c:v>-42.682200000000002</c:v>
                </c:pt>
                <c:pt idx="31518">
                  <c:v>-42.262100000000039</c:v>
                </c:pt>
                <c:pt idx="31519">
                  <c:v>-41.836400000000005</c:v>
                </c:pt>
                <c:pt idx="31520">
                  <c:v>-41.4056</c:v>
                </c:pt>
                <c:pt idx="31521">
                  <c:v>-40.969300000000011</c:v>
                </c:pt>
                <c:pt idx="31522">
                  <c:v>-40.528000000000013</c:v>
                </c:pt>
                <c:pt idx="31523">
                  <c:v>-40.081499999999998</c:v>
                </c:pt>
                <c:pt idx="31524">
                  <c:v>-39.630100000000013</c:v>
                </c:pt>
                <c:pt idx="31525">
                  <c:v>-39.173700000000011</c:v>
                </c:pt>
                <c:pt idx="31526">
                  <c:v>-38.712400000000002</c:v>
                </c:pt>
                <c:pt idx="31527">
                  <c:v>-38.246400000000001</c:v>
                </c:pt>
                <c:pt idx="31528">
                  <c:v>-37.775700000000029</c:v>
                </c:pt>
                <c:pt idx="31529">
                  <c:v>-37.300400000000003</c:v>
                </c:pt>
                <c:pt idx="31530">
                  <c:v>-36.820500000000003</c:v>
                </c:pt>
                <c:pt idx="31531">
                  <c:v>-36.336200000000005</c:v>
                </c:pt>
                <c:pt idx="31532">
                  <c:v>-35.847499999999997</c:v>
                </c:pt>
                <c:pt idx="31533">
                  <c:v>-35.354499999999994</c:v>
                </c:pt>
                <c:pt idx="31534">
                  <c:v>-34.857399999999998</c:v>
                </c:pt>
                <c:pt idx="31535">
                  <c:v>-34.356000000000002</c:v>
                </c:pt>
                <c:pt idx="31536">
                  <c:v>-33.850699999999996</c:v>
                </c:pt>
                <c:pt idx="31537">
                  <c:v>-33.341299999999997</c:v>
                </c:pt>
                <c:pt idx="31538">
                  <c:v>-32.828000000000003</c:v>
                </c:pt>
                <c:pt idx="31539">
                  <c:v>-32.310999999999993</c:v>
                </c:pt>
                <c:pt idx="31540">
                  <c:v>-31.790199999999981</c:v>
                </c:pt>
                <c:pt idx="31541">
                  <c:v>-31.26579999999997</c:v>
                </c:pt>
                <c:pt idx="31542">
                  <c:v>-30.7377</c:v>
                </c:pt>
                <c:pt idx="31543">
                  <c:v>-30.206099999999989</c:v>
                </c:pt>
                <c:pt idx="31544">
                  <c:v>-29.671099999999999</c:v>
                </c:pt>
                <c:pt idx="31545">
                  <c:v>-29.132800000000014</c:v>
                </c:pt>
                <c:pt idx="31546">
                  <c:v>-28.591100000000001</c:v>
                </c:pt>
                <c:pt idx="31547">
                  <c:v>-28.046299999999981</c:v>
                </c:pt>
                <c:pt idx="31548">
                  <c:v>-27.498299999999979</c:v>
                </c:pt>
                <c:pt idx="31549">
                  <c:v>-26.947299999999977</c:v>
                </c:pt>
                <c:pt idx="31550">
                  <c:v>-26.3932</c:v>
                </c:pt>
                <c:pt idx="31551">
                  <c:v>-25.836300000000001</c:v>
                </c:pt>
                <c:pt idx="31552">
                  <c:v>-25.276499999999981</c:v>
                </c:pt>
                <c:pt idx="31553">
                  <c:v>-24.713999999999999</c:v>
                </c:pt>
                <c:pt idx="31554">
                  <c:v>-24.148800000000001</c:v>
                </c:pt>
                <c:pt idx="31555">
                  <c:v>-23.5809</c:v>
                </c:pt>
                <c:pt idx="31556">
                  <c:v>-23.0105</c:v>
                </c:pt>
                <c:pt idx="31557">
                  <c:v>-22.4376</c:v>
                </c:pt>
                <c:pt idx="31558">
                  <c:v>-21.86229999999998</c:v>
                </c:pt>
                <c:pt idx="31559">
                  <c:v>-21.28459999999998</c:v>
                </c:pt>
                <c:pt idx="31560">
                  <c:v>-20.704699999999981</c:v>
                </c:pt>
                <c:pt idx="31561">
                  <c:v>-20.122599999999977</c:v>
                </c:pt>
                <c:pt idx="31562">
                  <c:v>-19.5383</c:v>
                </c:pt>
                <c:pt idx="31563">
                  <c:v>-18.952000000000002</c:v>
                </c:pt>
                <c:pt idx="31564">
                  <c:v>-18.363600000000002</c:v>
                </c:pt>
                <c:pt idx="31565">
                  <c:v>-17.773199999999989</c:v>
                </c:pt>
                <c:pt idx="31566">
                  <c:v>-17.181000000000001</c:v>
                </c:pt>
                <c:pt idx="31567">
                  <c:v>-16.587</c:v>
                </c:pt>
                <c:pt idx="31568">
                  <c:v>-15.991300000000001</c:v>
                </c:pt>
                <c:pt idx="31569">
                  <c:v>-15.393800000000002</c:v>
                </c:pt>
                <c:pt idx="31570">
                  <c:v>-14.794700000000001</c:v>
                </c:pt>
                <c:pt idx="31571">
                  <c:v>-14.194100000000001</c:v>
                </c:pt>
                <c:pt idx="31572">
                  <c:v>-13.591900000000001</c:v>
                </c:pt>
                <c:pt idx="31573">
                  <c:v>-12.988300000000001</c:v>
                </c:pt>
                <c:pt idx="31574">
                  <c:v>-12.3833</c:v>
                </c:pt>
                <c:pt idx="31575">
                  <c:v>-11.776900000000001</c:v>
                </c:pt>
                <c:pt idx="31576">
                  <c:v>-11.1692</c:v>
                </c:pt>
                <c:pt idx="31577">
                  <c:v>-10.560400000000007</c:v>
                </c:pt>
                <c:pt idx="31578">
                  <c:v>-9.9503800000000027</c:v>
                </c:pt>
                <c:pt idx="31579">
                  <c:v>-9.339220000000001</c:v>
                </c:pt>
                <c:pt idx="31580">
                  <c:v>-8.7270000000000003</c:v>
                </c:pt>
                <c:pt idx="31581">
                  <c:v>-8.1137500000000014</c:v>
                </c:pt>
                <c:pt idx="31582">
                  <c:v>-7.4996500000000035</c:v>
                </c:pt>
                <c:pt idx="31583">
                  <c:v>-6.8845499999999964</c:v>
                </c:pt>
                <c:pt idx="31584">
                  <c:v>-6.2685899999999961</c:v>
                </c:pt>
                <c:pt idx="31585">
                  <c:v>-5.6518899999999963</c:v>
                </c:pt>
                <c:pt idx="31586">
                  <c:v>-5.0343600000000004</c:v>
                </c:pt>
                <c:pt idx="31587">
                  <c:v>-4.41615</c:v>
                </c:pt>
                <c:pt idx="31588">
                  <c:v>-3.7972800000000002</c:v>
                </c:pt>
                <c:pt idx="31589">
                  <c:v>-3.1778300000000002</c:v>
                </c:pt>
                <c:pt idx="31590">
                  <c:v>-2.5577200000000002</c:v>
                </c:pt>
                <c:pt idx="31591">
                  <c:v>-1.93716</c:v>
                </c:pt>
                <c:pt idx="31592">
                  <c:v>-1.3160799999999999</c:v>
                </c:pt>
                <c:pt idx="31593">
                  <c:v>-0.69453399999999943</c:v>
                </c:pt>
                <c:pt idx="31594">
                  <c:v>-7.2587700000000033E-2</c:v>
                </c:pt>
                <c:pt idx="31595">
                  <c:v>0.54968399999999951</c:v>
                </c:pt>
                <c:pt idx="31596">
                  <c:v>1.1723300000000001</c:v>
                </c:pt>
                <c:pt idx="31597">
                  <c:v>1.7952599999999999</c:v>
                </c:pt>
                <c:pt idx="31598">
                  <c:v>2.418419999999998</c:v>
                </c:pt>
                <c:pt idx="31599">
                  <c:v>3.0417700000000001</c:v>
                </c:pt>
                <c:pt idx="31600">
                  <c:v>3.6653099999999998</c:v>
                </c:pt>
                <c:pt idx="31601">
                  <c:v>4.2889799999999996</c:v>
                </c:pt>
                <c:pt idx="31602">
                  <c:v>4.9127900000000002</c:v>
                </c:pt>
                <c:pt idx="31603">
                  <c:v>5.5367000000000024</c:v>
                </c:pt>
                <c:pt idx="31604">
                  <c:v>6.1605999999999961</c:v>
                </c:pt>
                <c:pt idx="31605">
                  <c:v>6.7845099999999965</c:v>
                </c:pt>
                <c:pt idx="31606">
                  <c:v>7.4084500000000002</c:v>
                </c:pt>
                <c:pt idx="31607">
                  <c:v>8.0323100000000007</c:v>
                </c:pt>
                <c:pt idx="31608">
                  <c:v>8.6561400000000006</c:v>
                </c:pt>
                <c:pt idx="31609">
                  <c:v>9.2798500000000015</c:v>
                </c:pt>
                <c:pt idx="31610">
                  <c:v>9.9033800000000003</c:v>
                </c:pt>
                <c:pt idx="31611">
                  <c:v>10.5268</c:v>
                </c:pt>
                <c:pt idx="31612">
                  <c:v>11.1501</c:v>
                </c:pt>
                <c:pt idx="31613">
                  <c:v>11.773200000000001</c:v>
                </c:pt>
                <c:pt idx="31614">
                  <c:v>12.396000000000004</c:v>
                </c:pt>
                <c:pt idx="31615">
                  <c:v>13.018600000000001</c:v>
                </c:pt>
                <c:pt idx="31616">
                  <c:v>13.6409</c:v>
                </c:pt>
                <c:pt idx="31617">
                  <c:v>14.263</c:v>
                </c:pt>
                <c:pt idx="31618">
                  <c:v>14.8848</c:v>
                </c:pt>
                <c:pt idx="31619">
                  <c:v>15.5062</c:v>
                </c:pt>
                <c:pt idx="31620">
                  <c:v>16.127300000000005</c:v>
                </c:pt>
                <c:pt idx="31621">
                  <c:v>16.74809999999998</c:v>
                </c:pt>
                <c:pt idx="31622">
                  <c:v>17.36849999999998</c:v>
                </c:pt>
                <c:pt idx="31623">
                  <c:v>17.988499999999966</c:v>
                </c:pt>
                <c:pt idx="31624">
                  <c:v>18.6082</c:v>
                </c:pt>
                <c:pt idx="31625">
                  <c:v>19.227399999999989</c:v>
                </c:pt>
                <c:pt idx="31626">
                  <c:v>19.8462</c:v>
                </c:pt>
                <c:pt idx="31627">
                  <c:v>20.464599999999979</c:v>
                </c:pt>
                <c:pt idx="31628">
                  <c:v>21.082599999999971</c:v>
                </c:pt>
                <c:pt idx="31629">
                  <c:v>21.700199999999981</c:v>
                </c:pt>
                <c:pt idx="31630">
                  <c:v>22.317299999999999</c:v>
                </c:pt>
                <c:pt idx="31631">
                  <c:v>22.934000000000001</c:v>
                </c:pt>
                <c:pt idx="31632">
                  <c:v>23.5501</c:v>
                </c:pt>
                <c:pt idx="31633">
                  <c:v>24.165900000000001</c:v>
                </c:pt>
                <c:pt idx="31634">
                  <c:v>24.781199999999977</c:v>
                </c:pt>
                <c:pt idx="31635">
                  <c:v>25.396000000000001</c:v>
                </c:pt>
                <c:pt idx="31636">
                  <c:v>26.010300000000001</c:v>
                </c:pt>
                <c:pt idx="31637">
                  <c:v>26.624199999999988</c:v>
                </c:pt>
                <c:pt idx="31638">
                  <c:v>27.2376</c:v>
                </c:pt>
                <c:pt idx="31639">
                  <c:v>27.8506</c:v>
                </c:pt>
                <c:pt idx="31640">
                  <c:v>28.463099999999979</c:v>
                </c:pt>
                <c:pt idx="31641">
                  <c:v>29.075199999999981</c:v>
                </c:pt>
                <c:pt idx="31642">
                  <c:v>29.686699999999977</c:v>
                </c:pt>
                <c:pt idx="31643">
                  <c:v>30.297799999999981</c:v>
                </c:pt>
                <c:pt idx="31644">
                  <c:v>30.908499999999982</c:v>
                </c:pt>
                <c:pt idx="31645">
                  <c:v>31.518699999999981</c:v>
                </c:pt>
                <c:pt idx="31646">
                  <c:v>32.128600000000013</c:v>
                </c:pt>
                <c:pt idx="31647">
                  <c:v>32.737900000000003</c:v>
                </c:pt>
                <c:pt idx="31648">
                  <c:v>33.346899999999998</c:v>
                </c:pt>
                <c:pt idx="31649">
                  <c:v>33.955400000000004</c:v>
                </c:pt>
                <c:pt idx="31650">
                  <c:v>34.563600000000001</c:v>
                </c:pt>
                <c:pt idx="31651">
                  <c:v>35.171300000000002</c:v>
                </c:pt>
                <c:pt idx="31652">
                  <c:v>35.778700000000029</c:v>
                </c:pt>
                <c:pt idx="31653">
                  <c:v>36.3857</c:v>
                </c:pt>
                <c:pt idx="31654">
                  <c:v>36.992400000000011</c:v>
                </c:pt>
                <c:pt idx="31655">
                  <c:v>37.598700000000029</c:v>
                </c:pt>
                <c:pt idx="31656">
                  <c:v>38.204700000000003</c:v>
                </c:pt>
                <c:pt idx="31657">
                  <c:v>38.810400000000001</c:v>
                </c:pt>
                <c:pt idx="31658">
                  <c:v>39.415800000000004</c:v>
                </c:pt>
                <c:pt idx="31659">
                  <c:v>40.020900000000012</c:v>
                </c:pt>
                <c:pt idx="31660">
                  <c:v>40.625800000000012</c:v>
                </c:pt>
                <c:pt idx="31661">
                  <c:v>41.230400000000003</c:v>
                </c:pt>
                <c:pt idx="31662">
                  <c:v>41.834899999999998</c:v>
                </c:pt>
                <c:pt idx="31663">
                  <c:v>42.439</c:v>
                </c:pt>
                <c:pt idx="31664">
                  <c:v>43.043000000000006</c:v>
                </c:pt>
                <c:pt idx="31665">
                  <c:v>43.646900000000002</c:v>
                </c:pt>
                <c:pt idx="31666">
                  <c:v>44.250600000000006</c:v>
                </c:pt>
                <c:pt idx="31667">
                  <c:v>44.854299999999995</c:v>
                </c:pt>
                <c:pt idx="31668">
                  <c:v>45.457699999999996</c:v>
                </c:pt>
                <c:pt idx="31669">
                  <c:v>46.061200000000007</c:v>
                </c:pt>
                <c:pt idx="31670">
                  <c:v>46.6646</c:v>
                </c:pt>
                <c:pt idx="31671">
                  <c:v>47.267900000000012</c:v>
                </c:pt>
                <c:pt idx="31672">
                  <c:v>47.871299999999998</c:v>
                </c:pt>
                <c:pt idx="31673">
                  <c:v>48.474699999999999</c:v>
                </c:pt>
                <c:pt idx="31674">
                  <c:v>49.078100000000013</c:v>
                </c:pt>
                <c:pt idx="31675">
                  <c:v>49.681600000000003</c:v>
                </c:pt>
                <c:pt idx="31676">
                  <c:v>50.285300000000028</c:v>
                </c:pt>
                <c:pt idx="31677">
                  <c:v>50.889000000000003</c:v>
                </c:pt>
                <c:pt idx="31678">
                  <c:v>51.492900000000013</c:v>
                </c:pt>
                <c:pt idx="31679">
                  <c:v>52.097000000000001</c:v>
                </c:pt>
                <c:pt idx="31680">
                  <c:v>52.7012</c:v>
                </c:pt>
                <c:pt idx="31681">
                  <c:v>53.305800000000005</c:v>
                </c:pt>
                <c:pt idx="31682">
                  <c:v>53.910600000000002</c:v>
                </c:pt>
                <c:pt idx="31683">
                  <c:v>54.515800000000006</c:v>
                </c:pt>
                <c:pt idx="31684">
                  <c:v>55.121100000000013</c:v>
                </c:pt>
                <c:pt idx="31685">
                  <c:v>55.727000000000011</c:v>
                </c:pt>
                <c:pt idx="31686">
                  <c:v>56.333200000000005</c:v>
                </c:pt>
                <c:pt idx="31687">
                  <c:v>56.939700000000002</c:v>
                </c:pt>
                <c:pt idx="31688">
                  <c:v>57.546900000000001</c:v>
                </c:pt>
                <c:pt idx="31689">
                  <c:v>58.154400000000003</c:v>
                </c:pt>
                <c:pt idx="31690">
                  <c:v>58.762500000000038</c:v>
                </c:pt>
                <c:pt idx="31691">
                  <c:v>59.371099999999998</c:v>
                </c:pt>
                <c:pt idx="31692">
                  <c:v>59.9803</c:v>
                </c:pt>
                <c:pt idx="31693">
                  <c:v>60.590100000000028</c:v>
                </c:pt>
                <c:pt idx="31694">
                  <c:v>61.200600000000001</c:v>
                </c:pt>
                <c:pt idx="31695">
                  <c:v>61.811699999999995</c:v>
                </c:pt>
                <c:pt idx="31696">
                  <c:v>62.4236</c:v>
                </c:pt>
                <c:pt idx="31697">
                  <c:v>63.036300000000011</c:v>
                </c:pt>
                <c:pt idx="31698">
                  <c:v>63.649700000000003</c:v>
                </c:pt>
                <c:pt idx="31699">
                  <c:v>64.263800000000003</c:v>
                </c:pt>
                <c:pt idx="31700">
                  <c:v>64.878899999999959</c:v>
                </c:pt>
                <c:pt idx="31701">
                  <c:v>65.494900000000058</c:v>
                </c:pt>
                <c:pt idx="31702">
                  <c:v>66.111800000000002</c:v>
                </c:pt>
                <c:pt idx="31703">
                  <c:v>66.729600000000005</c:v>
                </c:pt>
                <c:pt idx="31704">
                  <c:v>67.348399999999998</c:v>
                </c:pt>
                <c:pt idx="31705">
                  <c:v>67.968199999999996</c:v>
                </c:pt>
                <c:pt idx="31706">
                  <c:v>68.589100000000002</c:v>
                </c:pt>
                <c:pt idx="31707">
                  <c:v>69.211100000000059</c:v>
                </c:pt>
                <c:pt idx="31708">
                  <c:v>69.834300000000013</c:v>
                </c:pt>
                <c:pt idx="31709">
                  <c:v>70.458500000000001</c:v>
                </c:pt>
                <c:pt idx="31710">
                  <c:v>71.084000000000003</c:v>
                </c:pt>
                <c:pt idx="31711">
                  <c:v>71.710700000000003</c:v>
                </c:pt>
                <c:pt idx="31712">
                  <c:v>72.338700000000003</c:v>
                </c:pt>
                <c:pt idx="31713">
                  <c:v>72.968000000000004</c:v>
                </c:pt>
                <c:pt idx="31714">
                  <c:v>73.598600000000005</c:v>
                </c:pt>
                <c:pt idx="31715">
                  <c:v>74.230599999999995</c:v>
                </c:pt>
                <c:pt idx="31716">
                  <c:v>74.864000000000004</c:v>
                </c:pt>
                <c:pt idx="31717">
                  <c:v>75.498800000000003</c:v>
                </c:pt>
                <c:pt idx="31718">
                  <c:v>76.13509999999998</c:v>
                </c:pt>
                <c:pt idx="31719">
                  <c:v>76.772899999999979</c:v>
                </c:pt>
                <c:pt idx="31720">
                  <c:v>77.412300000000002</c:v>
                </c:pt>
                <c:pt idx="31721">
                  <c:v>78.053200000000004</c:v>
                </c:pt>
                <c:pt idx="31722">
                  <c:v>78.695700000000002</c:v>
                </c:pt>
                <c:pt idx="31723">
                  <c:v>79.3399</c:v>
                </c:pt>
                <c:pt idx="31724">
                  <c:v>79.985699999999994</c:v>
                </c:pt>
                <c:pt idx="31725">
                  <c:v>80.633299999999991</c:v>
                </c:pt>
                <c:pt idx="31726">
                  <c:v>81.282600000000002</c:v>
                </c:pt>
                <c:pt idx="31727">
                  <c:v>81.933800000000005</c:v>
                </c:pt>
                <c:pt idx="31728">
                  <c:v>82.586600000000004</c:v>
                </c:pt>
                <c:pt idx="31729">
                  <c:v>83.241300000000024</c:v>
                </c:pt>
                <c:pt idx="31730">
                  <c:v>83.897900000000007</c:v>
                </c:pt>
                <c:pt idx="31731">
                  <c:v>84.556399999999982</c:v>
                </c:pt>
                <c:pt idx="31732">
                  <c:v>85.216800000000006</c:v>
                </c:pt>
                <c:pt idx="31733">
                  <c:v>85.879299999999986</c:v>
                </c:pt>
                <c:pt idx="31734">
                  <c:v>86.543600000000026</c:v>
                </c:pt>
                <c:pt idx="31735">
                  <c:v>87.210000000000022</c:v>
                </c:pt>
                <c:pt idx="31736">
                  <c:v>87.878499999999988</c:v>
                </c:pt>
                <c:pt idx="31737">
                  <c:v>88.549000000000007</c:v>
                </c:pt>
                <c:pt idx="31738">
                  <c:v>89.221700000000013</c:v>
                </c:pt>
                <c:pt idx="31739">
                  <c:v>89.896500000000003</c:v>
                </c:pt>
                <c:pt idx="31740">
                  <c:v>90.573499999999981</c:v>
                </c:pt>
                <c:pt idx="31741">
                  <c:v>91.252600000000001</c:v>
                </c:pt>
                <c:pt idx="31742">
                  <c:v>91.933999999999997</c:v>
                </c:pt>
                <c:pt idx="31743">
                  <c:v>92.617599999999996</c:v>
                </c:pt>
                <c:pt idx="31744">
                  <c:v>93.303600000000003</c:v>
                </c:pt>
                <c:pt idx="31745">
                  <c:v>93.991700000000023</c:v>
                </c:pt>
                <c:pt idx="31746">
                  <c:v>94.682299999999998</c:v>
                </c:pt>
                <c:pt idx="31747">
                  <c:v>95.375199999999978</c:v>
                </c:pt>
                <c:pt idx="31748">
                  <c:v>96.070499999999981</c:v>
                </c:pt>
                <c:pt idx="31749">
                  <c:v>96.768100000000004</c:v>
                </c:pt>
                <c:pt idx="31750">
                  <c:v>97.468199999999996</c:v>
                </c:pt>
                <c:pt idx="31751">
                  <c:v>98.170699999999982</c:v>
                </c:pt>
                <c:pt idx="31752">
                  <c:v>98.875699999999981</c:v>
                </c:pt>
                <c:pt idx="31753">
                  <c:v>99.583200000000005</c:v>
                </c:pt>
                <c:pt idx="31754">
                  <c:v>100.29300000000002</c:v>
                </c:pt>
                <c:pt idx="31755">
                  <c:v>101.006</c:v>
                </c:pt>
                <c:pt idx="31756">
                  <c:v>101.721</c:v>
                </c:pt>
                <c:pt idx="31757">
                  <c:v>102.438</c:v>
                </c:pt>
                <c:pt idx="31758">
                  <c:v>103.15900000000001</c:v>
                </c:pt>
                <c:pt idx="31759">
                  <c:v>103.88200000000001</c:v>
                </c:pt>
                <c:pt idx="31760">
                  <c:v>104.607</c:v>
                </c:pt>
                <c:pt idx="31761">
                  <c:v>105.33499999999999</c:v>
                </c:pt>
                <c:pt idx="31762">
                  <c:v>106.066</c:v>
                </c:pt>
                <c:pt idx="31763">
                  <c:v>106.79900000000002</c:v>
                </c:pt>
                <c:pt idx="31764">
                  <c:v>107.535</c:v>
                </c:pt>
                <c:pt idx="31765">
                  <c:v>108.274</c:v>
                </c:pt>
                <c:pt idx="31766">
                  <c:v>109.01600000000002</c:v>
                </c:pt>
                <c:pt idx="31767">
                  <c:v>109.76</c:v>
                </c:pt>
                <c:pt idx="31768">
                  <c:v>110.50700000000002</c:v>
                </c:pt>
                <c:pt idx="31769">
                  <c:v>111.256</c:v>
                </c:pt>
                <c:pt idx="31770">
                  <c:v>112.009</c:v>
                </c:pt>
                <c:pt idx="31771">
                  <c:v>112.76400000000002</c:v>
                </c:pt>
                <c:pt idx="31772">
                  <c:v>113.52200000000001</c:v>
                </c:pt>
                <c:pt idx="31773">
                  <c:v>114.283</c:v>
                </c:pt>
                <c:pt idx="31774">
                  <c:v>115.04600000000002</c:v>
                </c:pt>
                <c:pt idx="31775">
                  <c:v>115.813</c:v>
                </c:pt>
                <c:pt idx="31776">
                  <c:v>116.58199999999999</c:v>
                </c:pt>
                <c:pt idx="31777">
                  <c:v>117.354</c:v>
                </c:pt>
                <c:pt idx="31778">
                  <c:v>118.12799999999999</c:v>
                </c:pt>
                <c:pt idx="31779">
                  <c:v>118.90600000000002</c:v>
                </c:pt>
                <c:pt idx="31780">
                  <c:v>119.68600000000001</c:v>
                </c:pt>
                <c:pt idx="31781">
                  <c:v>120.46899999999999</c:v>
                </c:pt>
                <c:pt idx="31782">
                  <c:v>121.255</c:v>
                </c:pt>
                <c:pt idx="31783">
                  <c:v>122.04400000000005</c:v>
                </c:pt>
                <c:pt idx="31784">
                  <c:v>122.83499999999999</c:v>
                </c:pt>
                <c:pt idx="31785">
                  <c:v>123.63</c:v>
                </c:pt>
                <c:pt idx="31786">
                  <c:v>124.42700000000002</c:v>
                </c:pt>
                <c:pt idx="31787">
                  <c:v>125.227</c:v>
                </c:pt>
                <c:pt idx="31788">
                  <c:v>126.03</c:v>
                </c:pt>
                <c:pt idx="31789">
                  <c:v>126.83499999999999</c:v>
                </c:pt>
                <c:pt idx="31790">
                  <c:v>127.64400000000002</c:v>
                </c:pt>
                <c:pt idx="31791">
                  <c:v>128.45500000000001</c:v>
                </c:pt>
                <c:pt idx="31792">
                  <c:v>129.268</c:v>
                </c:pt>
                <c:pt idx="31793">
                  <c:v>130.08500000000001</c:v>
                </c:pt>
                <c:pt idx="31794">
                  <c:v>130.904</c:v>
                </c:pt>
                <c:pt idx="31795">
                  <c:v>131.726</c:v>
                </c:pt>
                <c:pt idx="31796">
                  <c:v>132.55100000000004</c:v>
                </c:pt>
                <c:pt idx="31797">
                  <c:v>133.37900000000002</c:v>
                </c:pt>
                <c:pt idx="31798">
                  <c:v>134.20899999999997</c:v>
                </c:pt>
                <c:pt idx="31799">
                  <c:v>135.042</c:v>
                </c:pt>
                <c:pt idx="31800">
                  <c:v>135.87700000000001</c:v>
                </c:pt>
                <c:pt idx="31801">
                  <c:v>136.71499999999995</c:v>
                </c:pt>
                <c:pt idx="31802">
                  <c:v>137.55600000000001</c:v>
                </c:pt>
                <c:pt idx="31803">
                  <c:v>138.4</c:v>
                </c:pt>
                <c:pt idx="31804">
                  <c:v>139.24599999999998</c:v>
                </c:pt>
                <c:pt idx="31805">
                  <c:v>140.09399999999999</c:v>
                </c:pt>
                <c:pt idx="31806">
                  <c:v>140.94499999999999</c:v>
                </c:pt>
                <c:pt idx="31807">
                  <c:v>141.79900000000001</c:v>
                </c:pt>
                <c:pt idx="31808">
                  <c:v>142.655</c:v>
                </c:pt>
                <c:pt idx="31809">
                  <c:v>143.51399999999998</c:v>
                </c:pt>
                <c:pt idx="31810">
                  <c:v>144.375</c:v>
                </c:pt>
                <c:pt idx="31811">
                  <c:v>145.238</c:v>
                </c:pt>
                <c:pt idx="31812">
                  <c:v>146.10399999999998</c:v>
                </c:pt>
                <c:pt idx="31813">
                  <c:v>146.97200000000001</c:v>
                </c:pt>
                <c:pt idx="31814">
                  <c:v>147.84300000000002</c:v>
                </c:pt>
                <c:pt idx="31815">
                  <c:v>148.71599999999998</c:v>
                </c:pt>
                <c:pt idx="31816">
                  <c:v>149.59100000000001</c:v>
                </c:pt>
                <c:pt idx="31817">
                  <c:v>150.46800000000007</c:v>
                </c:pt>
                <c:pt idx="31818">
                  <c:v>151.34800000000001</c:v>
                </c:pt>
                <c:pt idx="31819">
                  <c:v>152.22999999999999</c:v>
                </c:pt>
                <c:pt idx="31820">
                  <c:v>153.11399999999998</c:v>
                </c:pt>
                <c:pt idx="31821">
                  <c:v>154</c:v>
                </c:pt>
                <c:pt idx="31822">
                  <c:v>154.88800000000012</c:v>
                </c:pt>
                <c:pt idx="31823">
                  <c:v>155.77799999999999</c:v>
                </c:pt>
                <c:pt idx="31824">
                  <c:v>156.66999999999999</c:v>
                </c:pt>
                <c:pt idx="31825">
                  <c:v>157.565</c:v>
                </c:pt>
                <c:pt idx="31826">
                  <c:v>158.46100000000001</c:v>
                </c:pt>
                <c:pt idx="31827">
                  <c:v>159.35900000000001</c:v>
                </c:pt>
                <c:pt idx="31828">
                  <c:v>160.25800000000001</c:v>
                </c:pt>
                <c:pt idx="31829">
                  <c:v>161.16</c:v>
                </c:pt>
                <c:pt idx="31830">
                  <c:v>162.06300000000002</c:v>
                </c:pt>
                <c:pt idx="31831">
                  <c:v>162.96800000000007</c:v>
                </c:pt>
                <c:pt idx="31832">
                  <c:v>163.875</c:v>
                </c:pt>
                <c:pt idx="31833">
                  <c:v>164.78300000000002</c:v>
                </c:pt>
                <c:pt idx="31834">
                  <c:v>165.69300000000001</c:v>
                </c:pt>
                <c:pt idx="31835">
                  <c:v>166.60499999999999</c:v>
                </c:pt>
                <c:pt idx="31836">
                  <c:v>167.518</c:v>
                </c:pt>
                <c:pt idx="31837">
                  <c:v>168.43200000000004</c:v>
                </c:pt>
                <c:pt idx="31838">
                  <c:v>169.34800000000001</c:v>
                </c:pt>
                <c:pt idx="31839">
                  <c:v>170.26499999999999</c:v>
                </c:pt>
                <c:pt idx="31840">
                  <c:v>171.18300000000002</c:v>
                </c:pt>
                <c:pt idx="31841">
                  <c:v>172.102</c:v>
                </c:pt>
                <c:pt idx="31842">
                  <c:v>173.023</c:v>
                </c:pt>
                <c:pt idx="31843">
                  <c:v>173.94499999999999</c:v>
                </c:pt>
                <c:pt idx="31844">
                  <c:v>174.8670000000001</c:v>
                </c:pt>
                <c:pt idx="31845">
                  <c:v>175.791</c:v>
                </c:pt>
                <c:pt idx="31846">
                  <c:v>176.71599999999998</c:v>
                </c:pt>
                <c:pt idx="31847">
                  <c:v>177.64099999999999</c:v>
                </c:pt>
                <c:pt idx="31848">
                  <c:v>178.56800000000001</c:v>
                </c:pt>
                <c:pt idx="31849">
                  <c:v>179.495</c:v>
                </c:pt>
                <c:pt idx="31850">
                  <c:v>180.423</c:v>
                </c:pt>
                <c:pt idx="31851">
                  <c:v>181.35100000000011</c:v>
                </c:pt>
                <c:pt idx="31852">
                  <c:v>182.28</c:v>
                </c:pt>
                <c:pt idx="31853">
                  <c:v>183.20999999999998</c:v>
                </c:pt>
                <c:pt idx="31854">
                  <c:v>184.14</c:v>
                </c:pt>
                <c:pt idx="31855">
                  <c:v>185.07</c:v>
                </c:pt>
                <c:pt idx="31856">
                  <c:v>186.001</c:v>
                </c:pt>
                <c:pt idx="31857">
                  <c:v>186.93200000000004</c:v>
                </c:pt>
                <c:pt idx="31858">
                  <c:v>187.863</c:v>
                </c:pt>
                <c:pt idx="31859">
                  <c:v>188.79399999999998</c:v>
                </c:pt>
                <c:pt idx="31860">
                  <c:v>189.72499999999999</c:v>
                </c:pt>
                <c:pt idx="31861">
                  <c:v>190.65600000000001</c:v>
                </c:pt>
                <c:pt idx="31862">
                  <c:v>191.58800000000011</c:v>
                </c:pt>
                <c:pt idx="31863">
                  <c:v>192.51900000000001</c:v>
                </c:pt>
                <c:pt idx="31864">
                  <c:v>193.44900000000001</c:v>
                </c:pt>
                <c:pt idx="31865">
                  <c:v>194.38000000000011</c:v>
                </c:pt>
                <c:pt idx="31866">
                  <c:v>195.31</c:v>
                </c:pt>
                <c:pt idx="31867">
                  <c:v>196.239</c:v>
                </c:pt>
                <c:pt idx="31868">
                  <c:v>197.16800000000001</c:v>
                </c:pt>
                <c:pt idx="31869">
                  <c:v>198.09700000000001</c:v>
                </c:pt>
                <c:pt idx="31870">
                  <c:v>199.02500000000001</c:v>
                </c:pt>
                <c:pt idx="31871">
                  <c:v>199.95200000000011</c:v>
                </c:pt>
                <c:pt idx="31872">
                  <c:v>200.87800000000001</c:v>
                </c:pt>
                <c:pt idx="31873">
                  <c:v>201.803</c:v>
                </c:pt>
                <c:pt idx="31874">
                  <c:v>202.72800000000001</c:v>
                </c:pt>
                <c:pt idx="31875">
                  <c:v>203.65100000000001</c:v>
                </c:pt>
                <c:pt idx="31876">
                  <c:v>204.57300000000001</c:v>
                </c:pt>
                <c:pt idx="31877">
                  <c:v>205.494</c:v>
                </c:pt>
                <c:pt idx="31878">
                  <c:v>206.41399999999999</c:v>
                </c:pt>
                <c:pt idx="31879">
                  <c:v>207.33200000000011</c:v>
                </c:pt>
                <c:pt idx="31880">
                  <c:v>208.24899999999997</c:v>
                </c:pt>
                <c:pt idx="31881">
                  <c:v>209.16399999999999</c:v>
                </c:pt>
                <c:pt idx="31882">
                  <c:v>210.077</c:v>
                </c:pt>
                <c:pt idx="31883">
                  <c:v>210.989</c:v>
                </c:pt>
                <c:pt idx="31884">
                  <c:v>211.9</c:v>
                </c:pt>
                <c:pt idx="31885">
                  <c:v>212.80800000000011</c:v>
                </c:pt>
                <c:pt idx="31886">
                  <c:v>213.71399999999988</c:v>
                </c:pt>
                <c:pt idx="31887">
                  <c:v>214.61899999999997</c:v>
                </c:pt>
                <c:pt idx="31888">
                  <c:v>215.52100000000004</c:v>
                </c:pt>
                <c:pt idx="31889">
                  <c:v>216.42100000000011</c:v>
                </c:pt>
                <c:pt idx="31890">
                  <c:v>217.31900000000002</c:v>
                </c:pt>
                <c:pt idx="31891">
                  <c:v>218.21399999999988</c:v>
                </c:pt>
                <c:pt idx="31892">
                  <c:v>219.107</c:v>
                </c:pt>
                <c:pt idx="31893">
                  <c:v>219.99700000000001</c:v>
                </c:pt>
                <c:pt idx="31894">
                  <c:v>220.8850000000001</c:v>
                </c:pt>
                <c:pt idx="31895">
                  <c:v>221.76999999999998</c:v>
                </c:pt>
                <c:pt idx="31896">
                  <c:v>222.65200000000004</c:v>
                </c:pt>
                <c:pt idx="31897">
                  <c:v>223.53100000000001</c:v>
                </c:pt>
                <c:pt idx="31898">
                  <c:v>224.40800000000004</c:v>
                </c:pt>
                <c:pt idx="31899">
                  <c:v>225.28100000000001</c:v>
                </c:pt>
                <c:pt idx="31900">
                  <c:v>226.15100000000001</c:v>
                </c:pt>
                <c:pt idx="31901">
                  <c:v>227.018</c:v>
                </c:pt>
                <c:pt idx="31902">
                  <c:v>227.88200000000012</c:v>
                </c:pt>
                <c:pt idx="31903">
                  <c:v>228.74199999999999</c:v>
                </c:pt>
                <c:pt idx="31904">
                  <c:v>229.59900000000002</c:v>
                </c:pt>
                <c:pt idx="31905">
                  <c:v>230.45200000000011</c:v>
                </c:pt>
                <c:pt idx="31906">
                  <c:v>231.30100000000004</c:v>
                </c:pt>
                <c:pt idx="31907">
                  <c:v>232.14699999999999</c:v>
                </c:pt>
                <c:pt idx="31908">
                  <c:v>232.989</c:v>
                </c:pt>
                <c:pt idx="31909">
                  <c:v>233.82700000000011</c:v>
                </c:pt>
                <c:pt idx="31910">
                  <c:v>234.661</c:v>
                </c:pt>
                <c:pt idx="31911">
                  <c:v>235.49</c:v>
                </c:pt>
                <c:pt idx="31912">
                  <c:v>236.316</c:v>
                </c:pt>
                <c:pt idx="31913">
                  <c:v>237.137</c:v>
                </c:pt>
                <c:pt idx="31914">
                  <c:v>237.95400000000001</c:v>
                </c:pt>
                <c:pt idx="31915">
                  <c:v>238.76599999999999</c:v>
                </c:pt>
                <c:pt idx="31916">
                  <c:v>239.57399999999998</c:v>
                </c:pt>
                <c:pt idx="31917">
                  <c:v>240.37700000000001</c:v>
                </c:pt>
                <c:pt idx="31918">
                  <c:v>241.17499999999998</c:v>
                </c:pt>
                <c:pt idx="31919">
                  <c:v>241.96900000000002</c:v>
                </c:pt>
                <c:pt idx="31920">
                  <c:v>242.75700000000001</c:v>
                </c:pt>
                <c:pt idx="31921">
                  <c:v>243.541</c:v>
                </c:pt>
                <c:pt idx="31922">
                  <c:v>244.31900000000002</c:v>
                </c:pt>
                <c:pt idx="31923">
                  <c:v>245.09300000000002</c:v>
                </c:pt>
                <c:pt idx="31924">
                  <c:v>245.8610000000001</c:v>
                </c:pt>
                <c:pt idx="31925">
                  <c:v>246.62300000000002</c:v>
                </c:pt>
                <c:pt idx="31926">
                  <c:v>247.38000000000011</c:v>
                </c:pt>
                <c:pt idx="31927">
                  <c:v>248.13200000000001</c:v>
                </c:pt>
                <c:pt idx="31928">
                  <c:v>248.87800000000001</c:v>
                </c:pt>
                <c:pt idx="31929">
                  <c:v>249.61799999999999</c:v>
                </c:pt>
                <c:pt idx="31930">
                  <c:v>250.35200000000012</c:v>
                </c:pt>
                <c:pt idx="31931">
                  <c:v>251.08100000000007</c:v>
                </c:pt>
                <c:pt idx="31932">
                  <c:v>251.803</c:v>
                </c:pt>
                <c:pt idx="31933">
                  <c:v>252.51900000000001</c:v>
                </c:pt>
                <c:pt idx="31934">
                  <c:v>253.22900000000001</c:v>
                </c:pt>
                <c:pt idx="31935">
                  <c:v>253.93300000000002</c:v>
                </c:pt>
                <c:pt idx="31936">
                  <c:v>254.631</c:v>
                </c:pt>
                <c:pt idx="31937">
                  <c:v>255.32200000000012</c:v>
                </c:pt>
                <c:pt idx="31938">
                  <c:v>256.00599999999974</c:v>
                </c:pt>
                <c:pt idx="31939">
                  <c:v>256.68400000000008</c:v>
                </c:pt>
                <c:pt idx="31940">
                  <c:v>257.35599999999999</c:v>
                </c:pt>
                <c:pt idx="31941">
                  <c:v>258.02</c:v>
                </c:pt>
                <c:pt idx="31942">
                  <c:v>258.678</c:v>
                </c:pt>
                <c:pt idx="31943">
                  <c:v>259.32799999999975</c:v>
                </c:pt>
                <c:pt idx="31944">
                  <c:v>259.97199999999958</c:v>
                </c:pt>
                <c:pt idx="31945">
                  <c:v>260.60899999999975</c:v>
                </c:pt>
                <c:pt idx="31946">
                  <c:v>261.23799999999977</c:v>
                </c:pt>
                <c:pt idx="31947">
                  <c:v>261.86</c:v>
                </c:pt>
                <c:pt idx="31948">
                  <c:v>262.4749999999998</c:v>
                </c:pt>
                <c:pt idx="31949">
                  <c:v>263.08199999999965</c:v>
                </c:pt>
                <c:pt idx="31950">
                  <c:v>263.68099999999993</c:v>
                </c:pt>
                <c:pt idx="31951">
                  <c:v>264.2729999999998</c:v>
                </c:pt>
                <c:pt idx="31952">
                  <c:v>264.858</c:v>
                </c:pt>
                <c:pt idx="31953">
                  <c:v>265.43400000000003</c:v>
                </c:pt>
                <c:pt idx="31954">
                  <c:v>266.00299999999999</c:v>
                </c:pt>
                <c:pt idx="31955">
                  <c:v>266.56299999999999</c:v>
                </c:pt>
                <c:pt idx="31956">
                  <c:v>267.11599999999999</c:v>
                </c:pt>
                <c:pt idx="31957">
                  <c:v>267.661</c:v>
                </c:pt>
                <c:pt idx="31958">
                  <c:v>268.197</c:v>
                </c:pt>
                <c:pt idx="31959">
                  <c:v>268.7249999999998</c:v>
                </c:pt>
                <c:pt idx="31960">
                  <c:v>269.245</c:v>
                </c:pt>
                <c:pt idx="31961">
                  <c:v>269.75599999999974</c:v>
                </c:pt>
                <c:pt idx="31962">
                  <c:v>270.25900000000001</c:v>
                </c:pt>
                <c:pt idx="31963">
                  <c:v>270.75400000000002</c:v>
                </c:pt>
                <c:pt idx="31964">
                  <c:v>271.23899999999958</c:v>
                </c:pt>
                <c:pt idx="31965">
                  <c:v>271.71599999999978</c:v>
                </c:pt>
                <c:pt idx="31966">
                  <c:v>272.18400000000008</c:v>
                </c:pt>
                <c:pt idx="31967">
                  <c:v>272.64400000000023</c:v>
                </c:pt>
                <c:pt idx="31968">
                  <c:v>273.09399999999965</c:v>
                </c:pt>
                <c:pt idx="31969">
                  <c:v>273.53599999999977</c:v>
                </c:pt>
                <c:pt idx="31970">
                  <c:v>273.96799999999979</c:v>
                </c:pt>
                <c:pt idx="31971">
                  <c:v>274.39099999999979</c:v>
                </c:pt>
                <c:pt idx="31972">
                  <c:v>274.80500000000001</c:v>
                </c:pt>
                <c:pt idx="31973">
                  <c:v>275.20999999999975</c:v>
                </c:pt>
                <c:pt idx="31974">
                  <c:v>275.60500000000002</c:v>
                </c:pt>
                <c:pt idx="31975">
                  <c:v>275.99099999999964</c:v>
                </c:pt>
                <c:pt idx="31976">
                  <c:v>276.36700000000002</c:v>
                </c:pt>
                <c:pt idx="31977">
                  <c:v>276.73399999999958</c:v>
                </c:pt>
                <c:pt idx="31978">
                  <c:v>277.09099999999978</c:v>
                </c:pt>
                <c:pt idx="31979">
                  <c:v>277.43899999999962</c:v>
                </c:pt>
                <c:pt idx="31980">
                  <c:v>277.77699999999965</c:v>
                </c:pt>
                <c:pt idx="31981">
                  <c:v>278.10500000000002</c:v>
                </c:pt>
                <c:pt idx="31982">
                  <c:v>278.42299999999977</c:v>
                </c:pt>
                <c:pt idx="31983">
                  <c:v>278.73099999999965</c:v>
                </c:pt>
                <c:pt idx="31984">
                  <c:v>279.029</c:v>
                </c:pt>
                <c:pt idx="31985">
                  <c:v>279.31799999999993</c:v>
                </c:pt>
                <c:pt idx="31986">
                  <c:v>279.59599999999978</c:v>
                </c:pt>
                <c:pt idx="31987">
                  <c:v>279.863</c:v>
                </c:pt>
                <c:pt idx="31988">
                  <c:v>280.12099999999975</c:v>
                </c:pt>
                <c:pt idx="31989">
                  <c:v>280.36799999999999</c:v>
                </c:pt>
                <c:pt idx="31990">
                  <c:v>280.60599999999999</c:v>
                </c:pt>
                <c:pt idx="31991">
                  <c:v>280.83199999999965</c:v>
                </c:pt>
                <c:pt idx="31992">
                  <c:v>281.04899999999975</c:v>
                </c:pt>
                <c:pt idx="31993">
                  <c:v>281.25400000000002</c:v>
                </c:pt>
                <c:pt idx="31994">
                  <c:v>281.45</c:v>
                </c:pt>
                <c:pt idx="31995">
                  <c:v>281.63400000000001</c:v>
                </c:pt>
                <c:pt idx="31996">
                  <c:v>281.80799999999999</c:v>
                </c:pt>
                <c:pt idx="31997">
                  <c:v>281.97099999999978</c:v>
                </c:pt>
                <c:pt idx="31998">
                  <c:v>282.12400000000002</c:v>
                </c:pt>
                <c:pt idx="31999">
                  <c:v>282.26599999999979</c:v>
                </c:pt>
                <c:pt idx="32000">
                  <c:v>282.39699999999965</c:v>
                </c:pt>
                <c:pt idx="32001">
                  <c:v>282.517</c:v>
                </c:pt>
                <c:pt idx="32002">
                  <c:v>282.62599999999975</c:v>
                </c:pt>
                <c:pt idx="32003">
                  <c:v>282.72399999999965</c:v>
                </c:pt>
                <c:pt idx="32004">
                  <c:v>282.81099999999975</c:v>
                </c:pt>
                <c:pt idx="32005">
                  <c:v>282.88799999999975</c:v>
                </c:pt>
                <c:pt idx="32006">
                  <c:v>282.95299999999975</c:v>
                </c:pt>
                <c:pt idx="32007">
                  <c:v>283.00700000000001</c:v>
                </c:pt>
                <c:pt idx="32008">
                  <c:v>283.04899999999975</c:v>
                </c:pt>
                <c:pt idx="32009">
                  <c:v>283.08099999999979</c:v>
                </c:pt>
                <c:pt idx="32010">
                  <c:v>283.101</c:v>
                </c:pt>
                <c:pt idx="32011">
                  <c:v>283.11</c:v>
                </c:pt>
                <c:pt idx="32012">
                  <c:v>283.108</c:v>
                </c:pt>
                <c:pt idx="32013">
                  <c:v>283.09500000000003</c:v>
                </c:pt>
                <c:pt idx="32014">
                  <c:v>283.07</c:v>
                </c:pt>
                <c:pt idx="32015">
                  <c:v>283.03399999999965</c:v>
                </c:pt>
                <c:pt idx="32016">
                  <c:v>282.98599999999965</c:v>
                </c:pt>
                <c:pt idx="32017">
                  <c:v>282.92699999999962</c:v>
                </c:pt>
                <c:pt idx="32018">
                  <c:v>282.85599999999999</c:v>
                </c:pt>
                <c:pt idx="32019">
                  <c:v>282.774</c:v>
                </c:pt>
                <c:pt idx="32020">
                  <c:v>282.68099999999993</c:v>
                </c:pt>
                <c:pt idx="32021">
                  <c:v>282.57499999999999</c:v>
                </c:pt>
                <c:pt idx="32022">
                  <c:v>282.459</c:v>
                </c:pt>
                <c:pt idx="32023">
                  <c:v>282.33</c:v>
                </c:pt>
                <c:pt idx="32024">
                  <c:v>282.19099999999975</c:v>
                </c:pt>
                <c:pt idx="32025">
                  <c:v>282.03899999999965</c:v>
                </c:pt>
                <c:pt idx="32026">
                  <c:v>281.87599999999975</c:v>
                </c:pt>
                <c:pt idx="32027">
                  <c:v>281.70099999999979</c:v>
                </c:pt>
                <c:pt idx="32028">
                  <c:v>281.51499999999999</c:v>
                </c:pt>
                <c:pt idx="32029">
                  <c:v>281.31599999999975</c:v>
                </c:pt>
                <c:pt idx="32030">
                  <c:v>281.10599999999999</c:v>
                </c:pt>
                <c:pt idx="32031">
                  <c:v>280.88499999999999</c:v>
                </c:pt>
                <c:pt idx="32032">
                  <c:v>280.65100000000001</c:v>
                </c:pt>
                <c:pt idx="32033">
                  <c:v>280.40599999999978</c:v>
                </c:pt>
                <c:pt idx="32034">
                  <c:v>280.14900000000023</c:v>
                </c:pt>
                <c:pt idx="32035">
                  <c:v>279.88099999999974</c:v>
                </c:pt>
                <c:pt idx="32036">
                  <c:v>279.601</c:v>
                </c:pt>
                <c:pt idx="32037">
                  <c:v>279.30799999999999</c:v>
                </c:pt>
                <c:pt idx="32038">
                  <c:v>279.005</c:v>
                </c:pt>
                <c:pt idx="32039">
                  <c:v>278.68900000000002</c:v>
                </c:pt>
                <c:pt idx="32040">
                  <c:v>278.36200000000002</c:v>
                </c:pt>
                <c:pt idx="32041">
                  <c:v>278.02199999999965</c:v>
                </c:pt>
                <c:pt idx="32042">
                  <c:v>277.67099999999999</c:v>
                </c:pt>
                <c:pt idx="32043">
                  <c:v>277.30900000000008</c:v>
                </c:pt>
                <c:pt idx="32044">
                  <c:v>276.93400000000003</c:v>
                </c:pt>
                <c:pt idx="32045">
                  <c:v>276.548</c:v>
                </c:pt>
                <c:pt idx="32046">
                  <c:v>276.14999999999998</c:v>
                </c:pt>
                <c:pt idx="32047">
                  <c:v>275.74</c:v>
                </c:pt>
                <c:pt idx="32048">
                  <c:v>275.31900000000002</c:v>
                </c:pt>
                <c:pt idx="32049">
                  <c:v>274.88499999999999</c:v>
                </c:pt>
                <c:pt idx="32050">
                  <c:v>274.44</c:v>
                </c:pt>
                <c:pt idx="32051">
                  <c:v>273.98399999999958</c:v>
                </c:pt>
                <c:pt idx="32052">
                  <c:v>273.51499999999999</c:v>
                </c:pt>
                <c:pt idx="32053">
                  <c:v>273.03500000000003</c:v>
                </c:pt>
                <c:pt idx="32054">
                  <c:v>272.54399999999993</c:v>
                </c:pt>
                <c:pt idx="32055">
                  <c:v>272.04000000000002</c:v>
                </c:pt>
                <c:pt idx="32056">
                  <c:v>271.52499999999975</c:v>
                </c:pt>
                <c:pt idx="32057">
                  <c:v>270.99899999999963</c:v>
                </c:pt>
                <c:pt idx="32058">
                  <c:v>270.46099999999979</c:v>
                </c:pt>
                <c:pt idx="32059">
                  <c:v>269.91099999999977</c:v>
                </c:pt>
                <c:pt idx="32060">
                  <c:v>269.35000000000002</c:v>
                </c:pt>
                <c:pt idx="32061">
                  <c:v>268.77699999999965</c:v>
                </c:pt>
                <c:pt idx="32062">
                  <c:v>268.19200000000001</c:v>
                </c:pt>
                <c:pt idx="32063">
                  <c:v>267.59599999999978</c:v>
                </c:pt>
                <c:pt idx="32064">
                  <c:v>266.98899999999958</c:v>
                </c:pt>
                <c:pt idx="32065">
                  <c:v>266.37</c:v>
                </c:pt>
                <c:pt idx="32066">
                  <c:v>265.74</c:v>
                </c:pt>
                <c:pt idx="32067">
                  <c:v>265.09899999999965</c:v>
                </c:pt>
                <c:pt idx="32068">
                  <c:v>264.44600000000003</c:v>
                </c:pt>
                <c:pt idx="32069">
                  <c:v>263.78199999999958</c:v>
                </c:pt>
                <c:pt idx="32070">
                  <c:v>263.10700000000008</c:v>
                </c:pt>
                <c:pt idx="32071">
                  <c:v>262.41999999999979</c:v>
                </c:pt>
                <c:pt idx="32072">
                  <c:v>261.72199999999958</c:v>
                </c:pt>
                <c:pt idx="32073">
                  <c:v>261.01299999999975</c:v>
                </c:pt>
                <c:pt idx="32074">
                  <c:v>260.29299999999978</c:v>
                </c:pt>
                <c:pt idx="32075">
                  <c:v>259.56200000000001</c:v>
                </c:pt>
                <c:pt idx="32076">
                  <c:v>258.82</c:v>
                </c:pt>
                <c:pt idx="32077">
                  <c:v>258.06700000000001</c:v>
                </c:pt>
                <c:pt idx="32078">
                  <c:v>257.303</c:v>
                </c:pt>
                <c:pt idx="32079">
                  <c:v>256.52799999999979</c:v>
                </c:pt>
                <c:pt idx="32080">
                  <c:v>255.74199999999999</c:v>
                </c:pt>
                <c:pt idx="32081">
                  <c:v>254.94499999999999</c:v>
                </c:pt>
                <c:pt idx="32082">
                  <c:v>254.137</c:v>
                </c:pt>
                <c:pt idx="32083">
                  <c:v>253.31900000000002</c:v>
                </c:pt>
                <c:pt idx="32084">
                  <c:v>252.49</c:v>
                </c:pt>
                <c:pt idx="32085">
                  <c:v>251.65100000000001</c:v>
                </c:pt>
                <c:pt idx="32086">
                  <c:v>250.80100000000004</c:v>
                </c:pt>
                <c:pt idx="32087">
                  <c:v>249.94</c:v>
                </c:pt>
                <c:pt idx="32088">
                  <c:v>249.06900000000002</c:v>
                </c:pt>
                <c:pt idx="32089">
                  <c:v>248.18800000000007</c:v>
                </c:pt>
                <c:pt idx="32090">
                  <c:v>247.29599999999999</c:v>
                </c:pt>
                <c:pt idx="32091">
                  <c:v>246.39400000000001</c:v>
                </c:pt>
                <c:pt idx="32092">
                  <c:v>245.48100000000011</c:v>
                </c:pt>
                <c:pt idx="32093">
                  <c:v>244.559</c:v>
                </c:pt>
                <c:pt idx="32094">
                  <c:v>243.626</c:v>
                </c:pt>
                <c:pt idx="32095">
                  <c:v>242.684</c:v>
                </c:pt>
                <c:pt idx="32096">
                  <c:v>241.73099999999999</c:v>
                </c:pt>
                <c:pt idx="32097">
                  <c:v>240.768</c:v>
                </c:pt>
                <c:pt idx="32098">
                  <c:v>239.79599999999999</c:v>
                </c:pt>
                <c:pt idx="32099">
                  <c:v>238.81399999999999</c:v>
                </c:pt>
                <c:pt idx="32100">
                  <c:v>237.82200000000012</c:v>
                </c:pt>
                <c:pt idx="32101">
                  <c:v>236.82000000000011</c:v>
                </c:pt>
                <c:pt idx="32102">
                  <c:v>235.809</c:v>
                </c:pt>
                <c:pt idx="32103">
                  <c:v>234.78800000000001</c:v>
                </c:pt>
                <c:pt idx="32104">
                  <c:v>233.75800000000001</c:v>
                </c:pt>
                <c:pt idx="32105">
                  <c:v>232.71799999999999</c:v>
                </c:pt>
                <c:pt idx="32106">
                  <c:v>231.66900000000001</c:v>
                </c:pt>
                <c:pt idx="32107">
                  <c:v>230.61099999999999</c:v>
                </c:pt>
                <c:pt idx="32108">
                  <c:v>229.54399999999998</c:v>
                </c:pt>
                <c:pt idx="32109">
                  <c:v>228.46800000000007</c:v>
                </c:pt>
                <c:pt idx="32110">
                  <c:v>227.38200000000012</c:v>
                </c:pt>
                <c:pt idx="32111">
                  <c:v>226.28800000000001</c:v>
                </c:pt>
                <c:pt idx="32112">
                  <c:v>225.185</c:v>
                </c:pt>
                <c:pt idx="32113">
                  <c:v>224.07300000000001</c:v>
                </c:pt>
                <c:pt idx="32114">
                  <c:v>222.95200000000011</c:v>
                </c:pt>
                <c:pt idx="32115">
                  <c:v>221.82300000000001</c:v>
                </c:pt>
                <c:pt idx="32116">
                  <c:v>220.685</c:v>
                </c:pt>
                <c:pt idx="32117">
                  <c:v>219.53900000000002</c:v>
                </c:pt>
                <c:pt idx="32118">
                  <c:v>218.3850000000001</c:v>
                </c:pt>
                <c:pt idx="32119">
                  <c:v>217.22200000000001</c:v>
                </c:pt>
                <c:pt idx="32120">
                  <c:v>216.05100000000004</c:v>
                </c:pt>
                <c:pt idx="32121">
                  <c:v>214.87200000000001</c:v>
                </c:pt>
                <c:pt idx="32122">
                  <c:v>213.685</c:v>
                </c:pt>
                <c:pt idx="32123">
                  <c:v>212.49</c:v>
                </c:pt>
                <c:pt idx="32124">
                  <c:v>211.28700000000001</c:v>
                </c:pt>
                <c:pt idx="32125">
                  <c:v>210.07599999999999</c:v>
                </c:pt>
                <c:pt idx="32126">
                  <c:v>208.85800000000012</c:v>
                </c:pt>
                <c:pt idx="32127">
                  <c:v>207.63200000000001</c:v>
                </c:pt>
                <c:pt idx="32128">
                  <c:v>206.399</c:v>
                </c:pt>
                <c:pt idx="32129">
                  <c:v>205.15800000000004</c:v>
                </c:pt>
                <c:pt idx="32130">
                  <c:v>203.91</c:v>
                </c:pt>
                <c:pt idx="32131">
                  <c:v>202.655</c:v>
                </c:pt>
                <c:pt idx="32132">
                  <c:v>201.393</c:v>
                </c:pt>
                <c:pt idx="32133">
                  <c:v>200.124</c:v>
                </c:pt>
                <c:pt idx="32134">
                  <c:v>198.84700000000001</c:v>
                </c:pt>
                <c:pt idx="32135">
                  <c:v>197.56399999999999</c:v>
                </c:pt>
                <c:pt idx="32136">
                  <c:v>196.27499999999998</c:v>
                </c:pt>
                <c:pt idx="32137">
                  <c:v>194.97900000000001</c:v>
                </c:pt>
                <c:pt idx="32138">
                  <c:v>193.67599999999999</c:v>
                </c:pt>
                <c:pt idx="32139">
                  <c:v>192.3670000000001</c:v>
                </c:pt>
                <c:pt idx="32140">
                  <c:v>191.05100000000004</c:v>
                </c:pt>
                <c:pt idx="32141">
                  <c:v>189.73</c:v>
                </c:pt>
                <c:pt idx="32142">
                  <c:v>188.40200000000004</c:v>
                </c:pt>
                <c:pt idx="32143">
                  <c:v>187.06800000000001</c:v>
                </c:pt>
                <c:pt idx="32144">
                  <c:v>185.72900000000001</c:v>
                </c:pt>
                <c:pt idx="32145">
                  <c:v>184.38300000000001</c:v>
                </c:pt>
                <c:pt idx="32146">
                  <c:v>183.03200000000001</c:v>
                </c:pt>
                <c:pt idx="32147">
                  <c:v>181.67599999999999</c:v>
                </c:pt>
                <c:pt idx="32148">
                  <c:v>180.31300000000002</c:v>
                </c:pt>
                <c:pt idx="32149">
                  <c:v>178.946</c:v>
                </c:pt>
                <c:pt idx="32150">
                  <c:v>177.57300000000001</c:v>
                </c:pt>
                <c:pt idx="32151">
                  <c:v>176.19499999999999</c:v>
                </c:pt>
                <c:pt idx="32152">
                  <c:v>174.81200000000001</c:v>
                </c:pt>
                <c:pt idx="32153">
                  <c:v>173.42400000000001</c:v>
                </c:pt>
                <c:pt idx="32154">
                  <c:v>172.03200000000001</c:v>
                </c:pt>
                <c:pt idx="32155">
                  <c:v>170.63399999999999</c:v>
                </c:pt>
                <c:pt idx="32156">
                  <c:v>169.232</c:v>
                </c:pt>
                <c:pt idx="32157">
                  <c:v>167.82600000000011</c:v>
                </c:pt>
                <c:pt idx="32158">
                  <c:v>166.41499999999999</c:v>
                </c:pt>
                <c:pt idx="32159">
                  <c:v>165</c:v>
                </c:pt>
                <c:pt idx="32160">
                  <c:v>163.58100000000007</c:v>
                </c:pt>
                <c:pt idx="32161">
                  <c:v>162.15800000000004</c:v>
                </c:pt>
                <c:pt idx="32162">
                  <c:v>160.72999999999999</c:v>
                </c:pt>
                <c:pt idx="32163">
                  <c:v>159.29900000000001</c:v>
                </c:pt>
                <c:pt idx="32164">
                  <c:v>157.86500000000001</c:v>
                </c:pt>
                <c:pt idx="32165">
                  <c:v>156.42600000000004</c:v>
                </c:pt>
                <c:pt idx="32166">
                  <c:v>154.98500000000001</c:v>
                </c:pt>
                <c:pt idx="32167">
                  <c:v>153.54</c:v>
                </c:pt>
                <c:pt idx="32168">
                  <c:v>152.09100000000001</c:v>
                </c:pt>
                <c:pt idx="32169">
                  <c:v>150.63999999999999</c:v>
                </c:pt>
                <c:pt idx="32170">
                  <c:v>149.185</c:v>
                </c:pt>
                <c:pt idx="32171">
                  <c:v>147.72800000000001</c:v>
                </c:pt>
                <c:pt idx="32172">
                  <c:v>146.268</c:v>
                </c:pt>
                <c:pt idx="32173">
                  <c:v>144.80500000000001</c:v>
                </c:pt>
                <c:pt idx="32174">
                  <c:v>143.34</c:v>
                </c:pt>
                <c:pt idx="32175">
                  <c:v>141.87200000000001</c:v>
                </c:pt>
                <c:pt idx="32176">
                  <c:v>140.40300000000002</c:v>
                </c:pt>
                <c:pt idx="32177">
                  <c:v>138.93</c:v>
                </c:pt>
                <c:pt idx="32178">
                  <c:v>137.45600000000007</c:v>
                </c:pt>
                <c:pt idx="32179">
                  <c:v>135.97999999999999</c:v>
                </c:pt>
                <c:pt idx="32180">
                  <c:v>134.50200000000001</c:v>
                </c:pt>
                <c:pt idx="32181">
                  <c:v>133.023</c:v>
                </c:pt>
                <c:pt idx="32182">
                  <c:v>131.541</c:v>
                </c:pt>
                <c:pt idx="32183">
                  <c:v>130.059</c:v>
                </c:pt>
                <c:pt idx="32184">
                  <c:v>128.57499999999999</c:v>
                </c:pt>
                <c:pt idx="32185">
                  <c:v>127.09</c:v>
                </c:pt>
                <c:pt idx="32186">
                  <c:v>125.60299999999998</c:v>
                </c:pt>
                <c:pt idx="32187">
                  <c:v>124.116</c:v>
                </c:pt>
                <c:pt idx="32188">
                  <c:v>122.62799999999999</c:v>
                </c:pt>
                <c:pt idx="32189">
                  <c:v>121.139</c:v>
                </c:pt>
                <c:pt idx="32190">
                  <c:v>119.64999999999999</c:v>
                </c:pt>
                <c:pt idx="32191">
                  <c:v>118.16</c:v>
                </c:pt>
                <c:pt idx="32192">
                  <c:v>116.669</c:v>
                </c:pt>
                <c:pt idx="32193">
                  <c:v>115.17899999999995</c:v>
                </c:pt>
                <c:pt idx="32194">
                  <c:v>113.68799999999999</c:v>
                </c:pt>
                <c:pt idx="32195">
                  <c:v>112.197</c:v>
                </c:pt>
                <c:pt idx="32196">
                  <c:v>110.70699999999999</c:v>
                </c:pt>
                <c:pt idx="32197">
                  <c:v>109.21700000000006</c:v>
                </c:pt>
                <c:pt idx="32198">
                  <c:v>107.727</c:v>
                </c:pt>
                <c:pt idx="32199">
                  <c:v>106.23699999999999</c:v>
                </c:pt>
                <c:pt idx="32200">
                  <c:v>104.748</c:v>
                </c:pt>
                <c:pt idx="32201">
                  <c:v>103.26</c:v>
                </c:pt>
                <c:pt idx="32202">
                  <c:v>101.773</c:v>
                </c:pt>
                <c:pt idx="32203">
                  <c:v>100.286</c:v>
                </c:pt>
                <c:pt idx="32204">
                  <c:v>98.801100000000005</c:v>
                </c:pt>
                <c:pt idx="32205">
                  <c:v>97.317099999999996</c:v>
                </c:pt>
                <c:pt idx="32206">
                  <c:v>95.834400000000002</c:v>
                </c:pt>
                <c:pt idx="32207">
                  <c:v>94.353099999999998</c:v>
                </c:pt>
                <c:pt idx="32208">
                  <c:v>92.873399999999947</c:v>
                </c:pt>
                <c:pt idx="32209">
                  <c:v>91.395399999999981</c:v>
                </c:pt>
                <c:pt idx="32210">
                  <c:v>89.919200000000075</c:v>
                </c:pt>
                <c:pt idx="32211">
                  <c:v>88.445000000000007</c:v>
                </c:pt>
                <c:pt idx="32212">
                  <c:v>86.972700000000003</c:v>
                </c:pt>
                <c:pt idx="32213">
                  <c:v>85.50269999999999</c:v>
                </c:pt>
                <c:pt idx="32214">
                  <c:v>84.034899999999993</c:v>
                </c:pt>
                <c:pt idx="32215">
                  <c:v>82.569599999999994</c:v>
                </c:pt>
                <c:pt idx="32216">
                  <c:v>81.106799999999978</c:v>
                </c:pt>
                <c:pt idx="32217">
                  <c:v>79.646699999999996</c:v>
                </c:pt>
                <c:pt idx="32218">
                  <c:v>78.189300000000003</c:v>
                </c:pt>
                <c:pt idx="32219">
                  <c:v>76.734800000000007</c:v>
                </c:pt>
                <c:pt idx="32220">
                  <c:v>75.283299999999997</c:v>
                </c:pt>
                <c:pt idx="32221">
                  <c:v>73.834999999999994</c:v>
                </c:pt>
                <c:pt idx="32222">
                  <c:v>72.389899999999983</c:v>
                </c:pt>
                <c:pt idx="32223">
                  <c:v>70.948099999999997</c:v>
                </c:pt>
                <c:pt idx="32224">
                  <c:v>69.509799999999998</c:v>
                </c:pt>
                <c:pt idx="32225">
                  <c:v>68.075199999999981</c:v>
                </c:pt>
                <c:pt idx="32226">
                  <c:v>66.644099999999995</c:v>
                </c:pt>
                <c:pt idx="32227">
                  <c:v>65.216899999999995</c:v>
                </c:pt>
                <c:pt idx="32228">
                  <c:v>63.79370000000003</c:v>
                </c:pt>
                <c:pt idx="32229">
                  <c:v>62.374600000000001</c:v>
                </c:pt>
                <c:pt idx="32230">
                  <c:v>60.959600000000002</c:v>
                </c:pt>
                <c:pt idx="32231">
                  <c:v>59.548900000000003</c:v>
                </c:pt>
                <c:pt idx="32232">
                  <c:v>58.142500000000013</c:v>
                </c:pt>
                <c:pt idx="32233">
                  <c:v>56.740700000000011</c:v>
                </c:pt>
                <c:pt idx="32234">
                  <c:v>55.343499999999999</c:v>
                </c:pt>
                <c:pt idx="32235">
                  <c:v>53.951099999999997</c:v>
                </c:pt>
                <c:pt idx="32236">
                  <c:v>52.563500000000012</c:v>
                </c:pt>
                <c:pt idx="32237">
                  <c:v>51.180900000000001</c:v>
                </c:pt>
                <c:pt idx="32238">
                  <c:v>49.8033</c:v>
                </c:pt>
                <c:pt idx="32239">
                  <c:v>48.430900000000001</c:v>
                </c:pt>
                <c:pt idx="32240">
                  <c:v>47.063800000000001</c:v>
                </c:pt>
                <c:pt idx="32241">
                  <c:v>45.702200000000012</c:v>
                </c:pt>
                <c:pt idx="32242">
                  <c:v>44.3459</c:v>
                </c:pt>
                <c:pt idx="32243">
                  <c:v>42.995400000000011</c:v>
                </c:pt>
                <c:pt idx="32244">
                  <c:v>41.650600000000004</c:v>
                </c:pt>
                <c:pt idx="32245">
                  <c:v>40.311499999999995</c:v>
                </c:pt>
                <c:pt idx="32246">
                  <c:v>38.978500000000011</c:v>
                </c:pt>
                <c:pt idx="32247">
                  <c:v>37.651499999999999</c:v>
                </c:pt>
                <c:pt idx="32248">
                  <c:v>36.330600000000004</c:v>
                </c:pt>
                <c:pt idx="32249">
                  <c:v>35.016000000000005</c:v>
                </c:pt>
                <c:pt idx="32250">
                  <c:v>33.707700000000003</c:v>
                </c:pt>
                <c:pt idx="32251">
                  <c:v>32.406000000000006</c:v>
                </c:pt>
                <c:pt idx="32252">
                  <c:v>31.110800000000019</c:v>
                </c:pt>
                <c:pt idx="32253">
                  <c:v>29.822299999999977</c:v>
                </c:pt>
                <c:pt idx="32254">
                  <c:v>28.540400000000002</c:v>
                </c:pt>
                <c:pt idx="32255">
                  <c:v>27.265599999999971</c:v>
                </c:pt>
                <c:pt idx="32256">
                  <c:v>25.997699999999977</c:v>
                </c:pt>
                <c:pt idx="32257">
                  <c:v>24.736799999999981</c:v>
                </c:pt>
                <c:pt idx="32258">
                  <c:v>23.483099999999979</c:v>
                </c:pt>
                <c:pt idx="32259">
                  <c:v>22.236699999999981</c:v>
                </c:pt>
                <c:pt idx="32260">
                  <c:v>20.997599999999977</c:v>
                </c:pt>
                <c:pt idx="32261">
                  <c:v>19.766100000000002</c:v>
                </c:pt>
                <c:pt idx="32262">
                  <c:v>18.542000000000002</c:v>
                </c:pt>
                <c:pt idx="32263">
                  <c:v>17.32559999999998</c:v>
                </c:pt>
                <c:pt idx="32264">
                  <c:v>16.117000000000019</c:v>
                </c:pt>
                <c:pt idx="32265">
                  <c:v>14.9162</c:v>
                </c:pt>
                <c:pt idx="32266">
                  <c:v>13.7233</c:v>
                </c:pt>
                <c:pt idx="32267">
                  <c:v>12.538500000000001</c:v>
                </c:pt>
                <c:pt idx="32268">
                  <c:v>11.361800000000002</c:v>
                </c:pt>
                <c:pt idx="32269">
                  <c:v>10.193300000000001</c:v>
                </c:pt>
                <c:pt idx="32270">
                  <c:v>9.0330500000000011</c:v>
                </c:pt>
                <c:pt idx="32271">
                  <c:v>7.8812400000000036</c:v>
                </c:pt>
                <c:pt idx="32272">
                  <c:v>6.7378099999999996</c:v>
                </c:pt>
                <c:pt idx="32273">
                  <c:v>5.60304</c:v>
                </c:pt>
                <c:pt idx="32274">
                  <c:v>4.4768600000000038</c:v>
                </c:pt>
                <c:pt idx="32275">
                  <c:v>3.3593999999999982</c:v>
                </c:pt>
                <c:pt idx="32276">
                  <c:v>2.25074</c:v>
                </c:pt>
                <c:pt idx="32277">
                  <c:v>1.15096</c:v>
                </c:pt>
                <c:pt idx="32278">
                  <c:v>6.0217800000000002E-2</c:v>
                </c:pt>
                <c:pt idx="32279">
                  <c:v>-1.0214899999999998</c:v>
                </c:pt>
                <c:pt idx="32280">
                  <c:v>-2.0940499999999984</c:v>
                </c:pt>
                <c:pt idx="32281">
                  <c:v>-3.1574399999999998</c:v>
                </c:pt>
                <c:pt idx="32282">
                  <c:v>-4.2115499999999999</c:v>
                </c:pt>
                <c:pt idx="32283">
                  <c:v>-5.2562199999999999</c:v>
                </c:pt>
                <c:pt idx="32284">
                  <c:v>-6.29148</c:v>
                </c:pt>
                <c:pt idx="32285">
                  <c:v>-7.31724</c:v>
                </c:pt>
                <c:pt idx="32286">
                  <c:v>-8.33338</c:v>
                </c:pt>
                <c:pt idx="32287">
                  <c:v>-9.3398000000000003</c:v>
                </c:pt>
                <c:pt idx="32288">
                  <c:v>-10.336600000000002</c:v>
                </c:pt>
                <c:pt idx="32289">
                  <c:v>-11.323500000000006</c:v>
                </c:pt>
                <c:pt idx="32290">
                  <c:v>-12.300500000000007</c:v>
                </c:pt>
                <c:pt idx="32291">
                  <c:v>-13.2676</c:v>
                </c:pt>
                <c:pt idx="32292">
                  <c:v>-14.2247</c:v>
                </c:pt>
                <c:pt idx="32293">
                  <c:v>-15.1716</c:v>
                </c:pt>
                <c:pt idx="32294">
                  <c:v>-16.108499999999989</c:v>
                </c:pt>
                <c:pt idx="32295">
                  <c:v>-17.0351</c:v>
                </c:pt>
                <c:pt idx="32296">
                  <c:v>-17.9514</c:v>
                </c:pt>
                <c:pt idx="32297">
                  <c:v>-18.857399999999988</c:v>
                </c:pt>
                <c:pt idx="32298">
                  <c:v>-19.753</c:v>
                </c:pt>
                <c:pt idx="32299">
                  <c:v>-20.638100000000001</c:v>
                </c:pt>
                <c:pt idx="32300">
                  <c:v>-21.512699999999981</c:v>
                </c:pt>
                <c:pt idx="32301">
                  <c:v>-22.3767</c:v>
                </c:pt>
                <c:pt idx="32302">
                  <c:v>-23.23</c:v>
                </c:pt>
                <c:pt idx="32303">
                  <c:v>-24.07269999999998</c:v>
                </c:pt>
                <c:pt idx="32304">
                  <c:v>-24.904599999999981</c:v>
                </c:pt>
                <c:pt idx="32305">
                  <c:v>-25.7258</c:v>
                </c:pt>
                <c:pt idx="32306">
                  <c:v>-26.536000000000001</c:v>
                </c:pt>
                <c:pt idx="32307">
                  <c:v>-27.3354</c:v>
                </c:pt>
                <c:pt idx="32308">
                  <c:v>-28.123799999999989</c:v>
                </c:pt>
                <c:pt idx="32309">
                  <c:v>-28.9011</c:v>
                </c:pt>
                <c:pt idx="32310">
                  <c:v>-29.6675</c:v>
                </c:pt>
                <c:pt idx="32311">
                  <c:v>-30.422699999999971</c:v>
                </c:pt>
                <c:pt idx="32312">
                  <c:v>-31.166799999999981</c:v>
                </c:pt>
                <c:pt idx="32313">
                  <c:v>-31.899699999999989</c:v>
                </c:pt>
                <c:pt idx="32314">
                  <c:v>-32.621300000000012</c:v>
                </c:pt>
                <c:pt idx="32315">
                  <c:v>-33.331699999999998</c:v>
                </c:pt>
                <c:pt idx="32316">
                  <c:v>-34.030700000000003</c:v>
                </c:pt>
                <c:pt idx="32317">
                  <c:v>-34.718400000000003</c:v>
                </c:pt>
                <c:pt idx="32318">
                  <c:v>-35.3947</c:v>
                </c:pt>
                <c:pt idx="32319">
                  <c:v>-36.0595</c:v>
                </c:pt>
                <c:pt idx="32320">
                  <c:v>-36.712900000000012</c:v>
                </c:pt>
                <c:pt idx="32321">
                  <c:v>-37.354799999999997</c:v>
                </c:pt>
                <c:pt idx="32322">
                  <c:v>-37.985200000000006</c:v>
                </c:pt>
                <c:pt idx="32323">
                  <c:v>-38.603900000000003</c:v>
                </c:pt>
                <c:pt idx="32324">
                  <c:v>-39.211100000000002</c:v>
                </c:pt>
                <c:pt idx="32325">
                  <c:v>-39.806600000000003</c:v>
                </c:pt>
                <c:pt idx="32326">
                  <c:v>-40.390500000000003</c:v>
                </c:pt>
                <c:pt idx="32327">
                  <c:v>-40.962700000000012</c:v>
                </c:pt>
                <c:pt idx="32328">
                  <c:v>-41.523200000000003</c:v>
                </c:pt>
                <c:pt idx="32329">
                  <c:v>-42.071899999999999</c:v>
                </c:pt>
                <c:pt idx="32330">
                  <c:v>-42.608900000000013</c:v>
                </c:pt>
                <c:pt idx="32331">
                  <c:v>-43.134100000000011</c:v>
                </c:pt>
                <c:pt idx="32332">
                  <c:v>-43.647500000000001</c:v>
                </c:pt>
                <c:pt idx="32333">
                  <c:v>-44.149100000000011</c:v>
                </c:pt>
                <c:pt idx="32334">
                  <c:v>-44.638800000000003</c:v>
                </c:pt>
                <c:pt idx="32335">
                  <c:v>-45.116700000000002</c:v>
                </c:pt>
                <c:pt idx="32336">
                  <c:v>-45.582700000000003</c:v>
                </c:pt>
                <c:pt idx="32337">
                  <c:v>-46.036700000000003</c:v>
                </c:pt>
                <c:pt idx="32338">
                  <c:v>-46.478900000000003</c:v>
                </c:pt>
                <c:pt idx="32339">
                  <c:v>-46.909200000000006</c:v>
                </c:pt>
                <c:pt idx="32340">
                  <c:v>-47.327600000000004</c:v>
                </c:pt>
                <c:pt idx="32341">
                  <c:v>-47.734000000000002</c:v>
                </c:pt>
                <c:pt idx="32342">
                  <c:v>-48.128500000000038</c:v>
                </c:pt>
                <c:pt idx="32343">
                  <c:v>-48.511000000000003</c:v>
                </c:pt>
                <c:pt idx="32344">
                  <c:v>-48.881499999999996</c:v>
                </c:pt>
                <c:pt idx="32345">
                  <c:v>-49.240100000000012</c:v>
                </c:pt>
                <c:pt idx="32346">
                  <c:v>-49.586800000000004</c:v>
                </c:pt>
                <c:pt idx="32347">
                  <c:v>-49.921400000000006</c:v>
                </c:pt>
                <c:pt idx="32348">
                  <c:v>-50.244100000000003</c:v>
                </c:pt>
                <c:pt idx="32349">
                  <c:v>-50.554799999999993</c:v>
                </c:pt>
                <c:pt idx="32350">
                  <c:v>-50.853599999999993</c:v>
                </c:pt>
                <c:pt idx="32351">
                  <c:v>-51.1404</c:v>
                </c:pt>
                <c:pt idx="32352">
                  <c:v>-51.415200000000006</c:v>
                </c:pt>
                <c:pt idx="32353">
                  <c:v>-51.678100000000029</c:v>
                </c:pt>
                <c:pt idx="32354">
                  <c:v>-51.929100000000012</c:v>
                </c:pt>
                <c:pt idx="32355">
                  <c:v>-52.168100000000038</c:v>
                </c:pt>
                <c:pt idx="32356">
                  <c:v>-52.395100000000028</c:v>
                </c:pt>
                <c:pt idx="32357">
                  <c:v>-52.610300000000002</c:v>
                </c:pt>
                <c:pt idx="32358">
                  <c:v>-52.813600000000001</c:v>
                </c:pt>
                <c:pt idx="32359">
                  <c:v>-53.005000000000003</c:v>
                </c:pt>
                <c:pt idx="32360">
                  <c:v>-53.184400000000004</c:v>
                </c:pt>
                <c:pt idx="32361">
                  <c:v>-53.3521</c:v>
                </c:pt>
                <c:pt idx="32362">
                  <c:v>-53.507899999999999</c:v>
                </c:pt>
                <c:pt idx="32363">
                  <c:v>-53.651800000000001</c:v>
                </c:pt>
                <c:pt idx="32364">
                  <c:v>-53.783900000000003</c:v>
                </c:pt>
                <c:pt idx="32365">
                  <c:v>-53.904299999999999</c:v>
                </c:pt>
                <c:pt idx="32366">
                  <c:v>-54.013000000000005</c:v>
                </c:pt>
                <c:pt idx="32367">
                  <c:v>-54.1098</c:v>
                </c:pt>
                <c:pt idx="32368">
                  <c:v>-54.195000000000029</c:v>
                </c:pt>
                <c:pt idx="32369">
                  <c:v>-54.268500000000039</c:v>
                </c:pt>
                <c:pt idx="32370">
                  <c:v>-54.330300000000001</c:v>
                </c:pt>
                <c:pt idx="32371">
                  <c:v>-54.380499999999998</c:v>
                </c:pt>
                <c:pt idx="32372">
                  <c:v>-54.419000000000004</c:v>
                </c:pt>
                <c:pt idx="32373">
                  <c:v>-54.446100000000001</c:v>
                </c:pt>
                <c:pt idx="32374">
                  <c:v>-54.461500000000001</c:v>
                </c:pt>
                <c:pt idx="32375">
                  <c:v>-54.465500000000013</c:v>
                </c:pt>
                <c:pt idx="32376">
                  <c:v>-54.457899999999995</c:v>
                </c:pt>
                <c:pt idx="32377">
                  <c:v>-54.439</c:v>
                </c:pt>
                <c:pt idx="32378">
                  <c:v>-54.4086</c:v>
                </c:pt>
                <c:pt idx="32379">
                  <c:v>-54.367000000000004</c:v>
                </c:pt>
                <c:pt idx="32380">
                  <c:v>-54.313899999999997</c:v>
                </c:pt>
                <c:pt idx="32381">
                  <c:v>-54.249700000000011</c:v>
                </c:pt>
                <c:pt idx="32382">
                  <c:v>-54.174100000000003</c:v>
                </c:pt>
                <c:pt idx="32383">
                  <c:v>-54.087400000000002</c:v>
                </c:pt>
                <c:pt idx="32384">
                  <c:v>-53.9895</c:v>
                </c:pt>
                <c:pt idx="32385">
                  <c:v>-53.880400000000002</c:v>
                </c:pt>
                <c:pt idx="32386">
                  <c:v>-53.760400000000011</c:v>
                </c:pt>
                <c:pt idx="32387">
                  <c:v>-53.629300000000029</c:v>
                </c:pt>
                <c:pt idx="32388">
                  <c:v>-53.487299999999998</c:v>
                </c:pt>
                <c:pt idx="32389">
                  <c:v>-53.334400000000002</c:v>
                </c:pt>
                <c:pt idx="32390">
                  <c:v>-53.1706</c:v>
                </c:pt>
                <c:pt idx="32391">
                  <c:v>-52.996000000000002</c:v>
                </c:pt>
                <c:pt idx="32392">
                  <c:v>-52.810499999999998</c:v>
                </c:pt>
                <c:pt idx="32393">
                  <c:v>-52.6145</c:v>
                </c:pt>
                <c:pt idx="32394">
                  <c:v>-52.407800000000002</c:v>
                </c:pt>
                <c:pt idx="32395">
                  <c:v>-52.190500000000029</c:v>
                </c:pt>
                <c:pt idx="32396">
                  <c:v>-51.962600000000002</c:v>
                </c:pt>
                <c:pt idx="32397">
                  <c:v>-51.724300000000028</c:v>
                </c:pt>
                <c:pt idx="32398">
                  <c:v>-51.475500000000011</c:v>
                </c:pt>
                <c:pt idx="32399">
                  <c:v>-51.2164</c:v>
                </c:pt>
                <c:pt idx="32400">
                  <c:v>-50.947000000000003</c:v>
                </c:pt>
                <c:pt idx="32401">
                  <c:v>-50.667400000000001</c:v>
                </c:pt>
                <c:pt idx="32402">
                  <c:v>-50.377600000000001</c:v>
                </c:pt>
                <c:pt idx="32403">
                  <c:v>-50.0777</c:v>
                </c:pt>
                <c:pt idx="32404">
                  <c:v>-49.767700000000012</c:v>
                </c:pt>
                <c:pt idx="32405">
                  <c:v>-49.447899999999997</c:v>
                </c:pt>
                <c:pt idx="32406">
                  <c:v>-49.118100000000013</c:v>
                </c:pt>
                <c:pt idx="32407">
                  <c:v>-48.77850000000003</c:v>
                </c:pt>
                <c:pt idx="32408">
                  <c:v>-48.429100000000012</c:v>
                </c:pt>
                <c:pt idx="32409">
                  <c:v>-48.07</c:v>
                </c:pt>
                <c:pt idx="32410">
                  <c:v>-47.701300000000003</c:v>
                </c:pt>
                <c:pt idx="32411">
                  <c:v>-47.323100000000011</c:v>
                </c:pt>
                <c:pt idx="32412">
                  <c:v>-46.935300000000012</c:v>
                </c:pt>
                <c:pt idx="32413">
                  <c:v>-46.538200000000003</c:v>
                </c:pt>
                <c:pt idx="32414">
                  <c:v>-46.131800000000005</c:v>
                </c:pt>
                <c:pt idx="32415">
                  <c:v>-45.716200000000001</c:v>
                </c:pt>
                <c:pt idx="32416">
                  <c:v>-45.291300000000028</c:v>
                </c:pt>
                <c:pt idx="32417">
                  <c:v>-44.857299999999995</c:v>
                </c:pt>
                <c:pt idx="32418">
                  <c:v>-44.414299999999997</c:v>
                </c:pt>
                <c:pt idx="32419">
                  <c:v>-43.962500000000013</c:v>
                </c:pt>
                <c:pt idx="32420">
                  <c:v>-43.501800000000003</c:v>
                </c:pt>
                <c:pt idx="32421">
                  <c:v>-43.032200000000003</c:v>
                </c:pt>
                <c:pt idx="32422">
                  <c:v>-42.554099999999998</c:v>
                </c:pt>
                <c:pt idx="32423">
                  <c:v>-42.067300000000003</c:v>
                </c:pt>
                <c:pt idx="32424">
                  <c:v>-41.572000000000003</c:v>
                </c:pt>
                <c:pt idx="32425">
                  <c:v>-41.068200000000012</c:v>
                </c:pt>
                <c:pt idx="32426">
                  <c:v>-40.556100000000001</c:v>
                </c:pt>
                <c:pt idx="32427">
                  <c:v>-40.035800000000002</c:v>
                </c:pt>
                <c:pt idx="32428">
                  <c:v>-39.507200000000005</c:v>
                </c:pt>
                <c:pt idx="32429">
                  <c:v>-38.970600000000005</c:v>
                </c:pt>
                <c:pt idx="32430">
                  <c:v>-38.426000000000002</c:v>
                </c:pt>
                <c:pt idx="32431">
                  <c:v>-37.8735</c:v>
                </c:pt>
                <c:pt idx="32432">
                  <c:v>-37.313099999999999</c:v>
                </c:pt>
                <c:pt idx="32433">
                  <c:v>-36.745100000000029</c:v>
                </c:pt>
                <c:pt idx="32434">
                  <c:v>-36.169400000000003</c:v>
                </c:pt>
                <c:pt idx="32435">
                  <c:v>-35.586100000000002</c:v>
                </c:pt>
                <c:pt idx="32436">
                  <c:v>-34.995400000000011</c:v>
                </c:pt>
                <c:pt idx="32437">
                  <c:v>-34.397300000000001</c:v>
                </c:pt>
                <c:pt idx="32438">
                  <c:v>-33.79200000000003</c:v>
                </c:pt>
                <c:pt idx="32439">
                  <c:v>-33.179400000000001</c:v>
                </c:pt>
                <c:pt idx="32440">
                  <c:v>-32.559899999999999</c:v>
                </c:pt>
                <c:pt idx="32441">
                  <c:v>-31.933299999999985</c:v>
                </c:pt>
                <c:pt idx="32442">
                  <c:v>-31.299800000000001</c:v>
                </c:pt>
                <c:pt idx="32443">
                  <c:v>-30.659500000000001</c:v>
                </c:pt>
                <c:pt idx="32444">
                  <c:v>-30.012599999999985</c:v>
                </c:pt>
                <c:pt idx="32445">
                  <c:v>-29.359100000000005</c:v>
                </c:pt>
                <c:pt idx="32446">
                  <c:v>-28.699100000000001</c:v>
                </c:pt>
                <c:pt idx="32447">
                  <c:v>-28.032599999999981</c:v>
                </c:pt>
                <c:pt idx="32448">
                  <c:v>-27.359900000000014</c:v>
                </c:pt>
                <c:pt idx="32449">
                  <c:v>-26.681000000000001</c:v>
                </c:pt>
                <c:pt idx="32450">
                  <c:v>-25.995999999999981</c:v>
                </c:pt>
                <c:pt idx="32451">
                  <c:v>-25.305</c:v>
                </c:pt>
                <c:pt idx="32452">
                  <c:v>-24.608000000000001</c:v>
                </c:pt>
                <c:pt idx="32453">
                  <c:v>-23.905399999999979</c:v>
                </c:pt>
                <c:pt idx="32454">
                  <c:v>-23.196899999999999</c:v>
                </c:pt>
                <c:pt idx="32455">
                  <c:v>-22.482899999999979</c:v>
                </c:pt>
                <c:pt idx="32456">
                  <c:v>-21.763399999999979</c:v>
                </c:pt>
                <c:pt idx="32457">
                  <c:v>-21.038499999999985</c:v>
                </c:pt>
                <c:pt idx="32458">
                  <c:v>-20.308299999999985</c:v>
                </c:pt>
                <c:pt idx="32459">
                  <c:v>-19.573</c:v>
                </c:pt>
                <c:pt idx="32460">
                  <c:v>-18.832599999999989</c:v>
                </c:pt>
                <c:pt idx="32461">
                  <c:v>-18.087199999999989</c:v>
                </c:pt>
                <c:pt idx="32462">
                  <c:v>-17.336900000000014</c:v>
                </c:pt>
                <c:pt idx="32463">
                  <c:v>-16.581900000000001</c:v>
                </c:pt>
                <c:pt idx="32464">
                  <c:v>-15.8222</c:v>
                </c:pt>
                <c:pt idx="32465">
                  <c:v>-15.0579</c:v>
                </c:pt>
                <c:pt idx="32466">
                  <c:v>-14.289300000000001</c:v>
                </c:pt>
                <c:pt idx="32467">
                  <c:v>-13.5162</c:v>
                </c:pt>
                <c:pt idx="32468">
                  <c:v>-12.738899999999999</c:v>
                </c:pt>
                <c:pt idx="32469">
                  <c:v>-11.957400000000007</c:v>
                </c:pt>
                <c:pt idx="32470">
                  <c:v>-11.172000000000002</c:v>
                </c:pt>
                <c:pt idx="32471">
                  <c:v>-10.382500000000007</c:v>
                </c:pt>
                <c:pt idx="32472">
                  <c:v>-9.5893200000000007</c:v>
                </c:pt>
                <c:pt idx="32473">
                  <c:v>-8.7924200000000035</c:v>
                </c:pt>
                <c:pt idx="32474">
                  <c:v>-7.9918399999999998</c:v>
                </c:pt>
                <c:pt idx="32475">
                  <c:v>-7.1877499999999985</c:v>
                </c:pt>
                <c:pt idx="32476">
                  <c:v>-6.3803400000000003</c:v>
                </c:pt>
                <c:pt idx="32477">
                  <c:v>-5.5696199999999996</c:v>
                </c:pt>
                <c:pt idx="32478">
                  <c:v>-4.7556399999999996</c:v>
                </c:pt>
                <c:pt idx="32479">
                  <c:v>-3.9386499999999973</c:v>
                </c:pt>
                <c:pt idx="32480">
                  <c:v>-3.1186799999999981</c:v>
                </c:pt>
                <c:pt idx="32481">
                  <c:v>-2.29583</c:v>
                </c:pt>
                <c:pt idx="32482">
                  <c:v>-1.47018</c:v>
                </c:pt>
                <c:pt idx="32483">
                  <c:v>-0.64191100000000045</c:v>
                </c:pt>
                <c:pt idx="32484">
                  <c:v>0.18894600000000025</c:v>
                </c:pt>
                <c:pt idx="32485">
                  <c:v>1.02223</c:v>
                </c:pt>
                <c:pt idx="32486">
                  <c:v>1.85788</c:v>
                </c:pt>
                <c:pt idx="32487">
                  <c:v>2.6957100000000001</c:v>
                </c:pt>
                <c:pt idx="32488">
                  <c:v>3.5357399999999997</c:v>
                </c:pt>
                <c:pt idx="32489">
                  <c:v>4.3777699999999999</c:v>
                </c:pt>
                <c:pt idx="32490">
                  <c:v>5.22173</c:v>
                </c:pt>
                <c:pt idx="32491">
                  <c:v>6.067579999999996</c:v>
                </c:pt>
                <c:pt idx="32492">
                  <c:v>6.9150400000000003</c:v>
                </c:pt>
                <c:pt idx="32493">
                  <c:v>7.7641899999999957</c:v>
                </c:pt>
                <c:pt idx="32494">
                  <c:v>8.6148400000000009</c:v>
                </c:pt>
                <c:pt idx="32495">
                  <c:v>9.4668400000000048</c:v>
                </c:pt>
                <c:pt idx="32496">
                  <c:v>10.3202</c:v>
                </c:pt>
                <c:pt idx="32497">
                  <c:v>11.174800000000001</c:v>
                </c:pt>
                <c:pt idx="32498">
                  <c:v>12.0304</c:v>
                </c:pt>
                <c:pt idx="32499">
                  <c:v>12.8871</c:v>
                </c:pt>
                <c:pt idx="32500">
                  <c:v>13.7447</c:v>
                </c:pt>
                <c:pt idx="32501">
                  <c:v>14.6031</c:v>
                </c:pt>
                <c:pt idx="32502">
                  <c:v>15.462100000000007</c:v>
                </c:pt>
                <c:pt idx="32503">
                  <c:v>16.321800000000014</c:v>
                </c:pt>
                <c:pt idx="32504">
                  <c:v>17.181999999999999</c:v>
                </c:pt>
                <c:pt idx="32505">
                  <c:v>18.042599999999979</c:v>
                </c:pt>
                <c:pt idx="32506">
                  <c:v>18.90339999999998</c:v>
                </c:pt>
                <c:pt idx="32507">
                  <c:v>19.764500000000002</c:v>
                </c:pt>
                <c:pt idx="32508">
                  <c:v>20.625699999999977</c:v>
                </c:pt>
                <c:pt idx="32509">
                  <c:v>21.48679999999997</c:v>
                </c:pt>
                <c:pt idx="32510">
                  <c:v>22.347999999999999</c:v>
                </c:pt>
                <c:pt idx="32511">
                  <c:v>23.2089</c:v>
                </c:pt>
                <c:pt idx="32512">
                  <c:v>24.06959999999998</c:v>
                </c:pt>
                <c:pt idx="32513">
                  <c:v>24.9299</c:v>
                </c:pt>
                <c:pt idx="32514">
                  <c:v>25.789699999999982</c:v>
                </c:pt>
                <c:pt idx="32515">
                  <c:v>26.649000000000001</c:v>
                </c:pt>
                <c:pt idx="32516">
                  <c:v>27.5076</c:v>
                </c:pt>
                <c:pt idx="32517">
                  <c:v>28.36549999999998</c:v>
                </c:pt>
                <c:pt idx="32518">
                  <c:v>29.222499999999982</c:v>
                </c:pt>
                <c:pt idx="32519">
                  <c:v>30.07869999999998</c:v>
                </c:pt>
                <c:pt idx="32520">
                  <c:v>30.933700000000002</c:v>
                </c:pt>
                <c:pt idx="32521">
                  <c:v>31.78759999999998</c:v>
                </c:pt>
                <c:pt idx="32522">
                  <c:v>32.640500000000003</c:v>
                </c:pt>
                <c:pt idx="32523">
                  <c:v>33.492000000000012</c:v>
                </c:pt>
                <c:pt idx="32524">
                  <c:v>34.342100000000002</c:v>
                </c:pt>
                <c:pt idx="32525">
                  <c:v>35.190800000000003</c:v>
                </c:pt>
                <c:pt idx="32526">
                  <c:v>36.038000000000011</c:v>
                </c:pt>
                <c:pt idx="32527">
                  <c:v>36.883499999999998</c:v>
                </c:pt>
                <c:pt idx="32528">
                  <c:v>37.727400000000003</c:v>
                </c:pt>
                <c:pt idx="32529">
                  <c:v>38.569400000000002</c:v>
                </c:pt>
                <c:pt idx="32530">
                  <c:v>39.409500000000001</c:v>
                </c:pt>
                <c:pt idx="32531">
                  <c:v>40.247600000000006</c:v>
                </c:pt>
                <c:pt idx="32532">
                  <c:v>41.083800000000004</c:v>
                </c:pt>
                <c:pt idx="32533">
                  <c:v>41.917799999999993</c:v>
                </c:pt>
                <c:pt idx="32534">
                  <c:v>42.749700000000011</c:v>
                </c:pt>
                <c:pt idx="32535">
                  <c:v>43.579300000000003</c:v>
                </c:pt>
                <c:pt idx="32536">
                  <c:v>44.406500000000001</c:v>
                </c:pt>
                <c:pt idx="32537">
                  <c:v>45.231200000000001</c:v>
                </c:pt>
                <c:pt idx="32538">
                  <c:v>46.053600000000003</c:v>
                </c:pt>
                <c:pt idx="32539">
                  <c:v>46.873200000000004</c:v>
                </c:pt>
                <c:pt idx="32540">
                  <c:v>47.690300000000029</c:v>
                </c:pt>
                <c:pt idx="32541">
                  <c:v>48.504600000000003</c:v>
                </c:pt>
                <c:pt idx="32542">
                  <c:v>49.316200000000002</c:v>
                </c:pt>
                <c:pt idx="32543">
                  <c:v>50.1248</c:v>
                </c:pt>
                <c:pt idx="32544">
                  <c:v>50.930500000000002</c:v>
                </c:pt>
                <c:pt idx="32545">
                  <c:v>51.733200000000011</c:v>
                </c:pt>
                <c:pt idx="32546">
                  <c:v>52.532900000000012</c:v>
                </c:pt>
                <c:pt idx="32547">
                  <c:v>53.329500000000003</c:v>
                </c:pt>
                <c:pt idx="32548">
                  <c:v>54.12270000000003</c:v>
                </c:pt>
                <c:pt idx="32549">
                  <c:v>54.912800000000004</c:v>
                </c:pt>
                <c:pt idx="32550">
                  <c:v>55.699500000000029</c:v>
                </c:pt>
                <c:pt idx="32551">
                  <c:v>56.482900000000001</c:v>
                </c:pt>
                <c:pt idx="32552">
                  <c:v>57.262800000000013</c:v>
                </c:pt>
                <c:pt idx="32553">
                  <c:v>58.039100000000012</c:v>
                </c:pt>
                <c:pt idx="32554">
                  <c:v>58.811899999999994</c:v>
                </c:pt>
                <c:pt idx="32555">
                  <c:v>59.581000000000003</c:v>
                </c:pt>
                <c:pt idx="32556">
                  <c:v>60.346600000000002</c:v>
                </c:pt>
                <c:pt idx="32557">
                  <c:v>61.108300000000028</c:v>
                </c:pt>
                <c:pt idx="32558">
                  <c:v>61.866200000000006</c:v>
                </c:pt>
                <c:pt idx="32559">
                  <c:v>62.620300000000029</c:v>
                </c:pt>
                <c:pt idx="32560">
                  <c:v>63.3705</c:v>
                </c:pt>
                <c:pt idx="32561">
                  <c:v>64.116799999999998</c:v>
                </c:pt>
                <c:pt idx="32562">
                  <c:v>64.85899999999998</c:v>
                </c:pt>
                <c:pt idx="32563">
                  <c:v>65.597200000000058</c:v>
                </c:pt>
                <c:pt idx="32564">
                  <c:v>66.331300000000013</c:v>
                </c:pt>
                <c:pt idx="32565">
                  <c:v>67.061300000000003</c:v>
                </c:pt>
                <c:pt idx="32566">
                  <c:v>67.787000000000006</c:v>
                </c:pt>
                <c:pt idx="32567">
                  <c:v>68.508600000000001</c:v>
                </c:pt>
                <c:pt idx="32568">
                  <c:v>69.225799999999978</c:v>
                </c:pt>
                <c:pt idx="32569">
                  <c:v>69.938699999999997</c:v>
                </c:pt>
                <c:pt idx="32570">
                  <c:v>70.647300000000001</c:v>
                </c:pt>
                <c:pt idx="32571">
                  <c:v>71.351500000000001</c:v>
                </c:pt>
                <c:pt idx="32572">
                  <c:v>72.051199999999994</c:v>
                </c:pt>
                <c:pt idx="32573">
                  <c:v>72.746499999999997</c:v>
                </c:pt>
                <c:pt idx="32574">
                  <c:v>73.437399999999997</c:v>
                </c:pt>
                <c:pt idx="32575">
                  <c:v>74.123599999999982</c:v>
                </c:pt>
                <c:pt idx="32576">
                  <c:v>74.805300000000003</c:v>
                </c:pt>
                <c:pt idx="32577">
                  <c:v>75.482399999999998</c:v>
                </c:pt>
                <c:pt idx="32578">
                  <c:v>76.15479999999998</c:v>
                </c:pt>
                <c:pt idx="32579">
                  <c:v>76.82259999999998</c:v>
                </c:pt>
                <c:pt idx="32580">
                  <c:v>77.485699999999994</c:v>
                </c:pt>
                <c:pt idx="32581">
                  <c:v>78.144099999999995</c:v>
                </c:pt>
                <c:pt idx="32582">
                  <c:v>78.797799999999995</c:v>
                </c:pt>
                <c:pt idx="32583">
                  <c:v>79.446700000000007</c:v>
                </c:pt>
                <c:pt idx="32584">
                  <c:v>80.090800000000002</c:v>
                </c:pt>
                <c:pt idx="32585">
                  <c:v>80.730099999999993</c:v>
                </c:pt>
                <c:pt idx="32586">
                  <c:v>81.364500000000007</c:v>
                </c:pt>
                <c:pt idx="32587">
                  <c:v>81.994200000000077</c:v>
                </c:pt>
                <c:pt idx="32588">
                  <c:v>82.619</c:v>
                </c:pt>
                <c:pt idx="32589">
                  <c:v>83.239000000000004</c:v>
                </c:pt>
                <c:pt idx="32590">
                  <c:v>83.853899999999982</c:v>
                </c:pt>
                <c:pt idx="32591">
                  <c:v>84.464000000000027</c:v>
                </c:pt>
                <c:pt idx="32592">
                  <c:v>85.069199999999995</c:v>
                </c:pt>
                <c:pt idx="32593">
                  <c:v>85.669499999999999</c:v>
                </c:pt>
                <c:pt idx="32594">
                  <c:v>86.264799999999994</c:v>
                </c:pt>
                <c:pt idx="32595">
                  <c:v>86.855199999999982</c:v>
                </c:pt>
                <c:pt idx="32596">
                  <c:v>87.440600000000074</c:v>
                </c:pt>
                <c:pt idx="32597">
                  <c:v>88.021100000000004</c:v>
                </c:pt>
                <c:pt idx="32598">
                  <c:v>88.596599999999995</c:v>
                </c:pt>
                <c:pt idx="32599">
                  <c:v>89.167100000000005</c:v>
                </c:pt>
                <c:pt idx="32600">
                  <c:v>89.732799999999983</c:v>
                </c:pt>
                <c:pt idx="32601">
                  <c:v>90.293400000000005</c:v>
                </c:pt>
                <c:pt idx="32602">
                  <c:v>90.849000000000004</c:v>
                </c:pt>
                <c:pt idx="32603">
                  <c:v>91.399699999999996</c:v>
                </c:pt>
                <c:pt idx="32604">
                  <c:v>91.945400000000006</c:v>
                </c:pt>
                <c:pt idx="32605">
                  <c:v>92.486199999999997</c:v>
                </c:pt>
                <c:pt idx="32606">
                  <c:v>93.021999999999991</c:v>
                </c:pt>
                <c:pt idx="32607">
                  <c:v>93.55289999999998</c:v>
                </c:pt>
                <c:pt idx="32608">
                  <c:v>94.078799999999958</c:v>
                </c:pt>
                <c:pt idx="32609">
                  <c:v>94.599900000000005</c:v>
                </c:pt>
                <c:pt idx="32610">
                  <c:v>95.116</c:v>
                </c:pt>
                <c:pt idx="32611">
                  <c:v>95.627200000000002</c:v>
                </c:pt>
                <c:pt idx="32612">
                  <c:v>96.133600000000001</c:v>
                </c:pt>
                <c:pt idx="32613">
                  <c:v>96.634999999999991</c:v>
                </c:pt>
                <c:pt idx="32614">
                  <c:v>97.131600000000006</c:v>
                </c:pt>
                <c:pt idx="32615">
                  <c:v>97.623499999999979</c:v>
                </c:pt>
                <c:pt idx="32616">
                  <c:v>98.110299999999995</c:v>
                </c:pt>
                <c:pt idx="32617">
                  <c:v>98.592500000000001</c:v>
                </c:pt>
                <c:pt idx="32618">
                  <c:v>99.069900000000004</c:v>
                </c:pt>
                <c:pt idx="32619">
                  <c:v>99.542500000000004</c:v>
                </c:pt>
                <c:pt idx="32620">
                  <c:v>100.01</c:v>
                </c:pt>
                <c:pt idx="32621">
                  <c:v>100.474</c:v>
                </c:pt>
                <c:pt idx="32622">
                  <c:v>100.932</c:v>
                </c:pt>
                <c:pt idx="32623">
                  <c:v>101.386</c:v>
                </c:pt>
                <c:pt idx="32624">
                  <c:v>101.83499999999999</c:v>
                </c:pt>
                <c:pt idx="32625">
                  <c:v>102.28</c:v>
                </c:pt>
                <c:pt idx="32626">
                  <c:v>102.72</c:v>
                </c:pt>
                <c:pt idx="32627">
                  <c:v>103.15499999999999</c:v>
                </c:pt>
                <c:pt idx="32628">
                  <c:v>103.586</c:v>
                </c:pt>
                <c:pt idx="32629">
                  <c:v>104.01300000000002</c:v>
                </c:pt>
                <c:pt idx="32630">
                  <c:v>104.435</c:v>
                </c:pt>
                <c:pt idx="32631">
                  <c:v>104.85299999999998</c:v>
                </c:pt>
                <c:pt idx="32632">
                  <c:v>105.26600000000002</c:v>
                </c:pt>
                <c:pt idx="32633">
                  <c:v>105.67499999999998</c:v>
                </c:pt>
                <c:pt idx="32634">
                  <c:v>106.08</c:v>
                </c:pt>
                <c:pt idx="32635">
                  <c:v>106.48</c:v>
                </c:pt>
                <c:pt idx="32636">
                  <c:v>106.87599999999998</c:v>
                </c:pt>
                <c:pt idx="32637">
                  <c:v>107.26900000000002</c:v>
                </c:pt>
                <c:pt idx="32638">
                  <c:v>107.657</c:v>
                </c:pt>
                <c:pt idx="32639">
                  <c:v>108.04100000000005</c:v>
                </c:pt>
                <c:pt idx="32640">
                  <c:v>108.42100000000002</c:v>
                </c:pt>
                <c:pt idx="32641">
                  <c:v>108.79600000000002</c:v>
                </c:pt>
                <c:pt idx="32642">
                  <c:v>109.16800000000001</c:v>
                </c:pt>
                <c:pt idx="32643">
                  <c:v>109.53700000000002</c:v>
                </c:pt>
                <c:pt idx="32644">
                  <c:v>109.90100000000002</c:v>
                </c:pt>
                <c:pt idx="32645">
                  <c:v>110.26100000000002</c:v>
                </c:pt>
                <c:pt idx="32646">
                  <c:v>110.61799999999999</c:v>
                </c:pt>
                <c:pt idx="32647">
                  <c:v>110.971</c:v>
                </c:pt>
                <c:pt idx="32648">
                  <c:v>111.321</c:v>
                </c:pt>
                <c:pt idx="32649">
                  <c:v>111.667</c:v>
                </c:pt>
                <c:pt idx="32650">
                  <c:v>112.009</c:v>
                </c:pt>
                <c:pt idx="32651">
                  <c:v>112.348</c:v>
                </c:pt>
                <c:pt idx="32652">
                  <c:v>112.684</c:v>
                </c:pt>
                <c:pt idx="32653">
                  <c:v>113.01600000000002</c:v>
                </c:pt>
                <c:pt idx="32654">
                  <c:v>113.345</c:v>
                </c:pt>
                <c:pt idx="32655">
                  <c:v>113.67100000000001</c:v>
                </c:pt>
                <c:pt idx="32656">
                  <c:v>113.99299999999999</c:v>
                </c:pt>
                <c:pt idx="32657">
                  <c:v>114.313</c:v>
                </c:pt>
                <c:pt idx="32658">
                  <c:v>114.62899999999998</c:v>
                </c:pt>
                <c:pt idx="32659">
                  <c:v>114.94200000000002</c:v>
                </c:pt>
                <c:pt idx="32660">
                  <c:v>115.253</c:v>
                </c:pt>
                <c:pt idx="32661">
                  <c:v>115.56100000000002</c:v>
                </c:pt>
                <c:pt idx="32662">
                  <c:v>115.86499999999999</c:v>
                </c:pt>
                <c:pt idx="32663">
                  <c:v>116.16800000000001</c:v>
                </c:pt>
                <c:pt idx="32664">
                  <c:v>116.46700000000006</c:v>
                </c:pt>
                <c:pt idx="32665">
                  <c:v>116.76400000000002</c:v>
                </c:pt>
                <c:pt idx="32666">
                  <c:v>117.05800000000001</c:v>
                </c:pt>
                <c:pt idx="32667">
                  <c:v>117.35</c:v>
                </c:pt>
                <c:pt idx="32668">
                  <c:v>117.64</c:v>
                </c:pt>
                <c:pt idx="32669">
                  <c:v>117.92700000000002</c:v>
                </c:pt>
                <c:pt idx="32670">
                  <c:v>118.212</c:v>
                </c:pt>
                <c:pt idx="32671">
                  <c:v>118.495</c:v>
                </c:pt>
                <c:pt idx="32672">
                  <c:v>118.776</c:v>
                </c:pt>
                <c:pt idx="32673">
                  <c:v>119.054</c:v>
                </c:pt>
                <c:pt idx="32674">
                  <c:v>119.331</c:v>
                </c:pt>
                <c:pt idx="32675">
                  <c:v>119.60599999999998</c:v>
                </c:pt>
                <c:pt idx="32676">
                  <c:v>119.87899999999998</c:v>
                </c:pt>
                <c:pt idx="32677">
                  <c:v>120.14999999999999</c:v>
                </c:pt>
                <c:pt idx="32678">
                  <c:v>120.42</c:v>
                </c:pt>
                <c:pt idx="32679">
                  <c:v>120.68799999999999</c:v>
                </c:pt>
                <c:pt idx="32680">
                  <c:v>120.95399999999999</c:v>
                </c:pt>
                <c:pt idx="32681">
                  <c:v>121.21899999999999</c:v>
                </c:pt>
                <c:pt idx="32682">
                  <c:v>121.483</c:v>
                </c:pt>
                <c:pt idx="32683">
                  <c:v>121.745</c:v>
                </c:pt>
                <c:pt idx="32684">
                  <c:v>122.006</c:v>
                </c:pt>
                <c:pt idx="32685">
                  <c:v>122.26700000000002</c:v>
                </c:pt>
                <c:pt idx="32686">
                  <c:v>122.52500000000001</c:v>
                </c:pt>
                <c:pt idx="32687">
                  <c:v>122.783</c:v>
                </c:pt>
                <c:pt idx="32688">
                  <c:v>123.04100000000005</c:v>
                </c:pt>
                <c:pt idx="32689">
                  <c:v>123.29700000000005</c:v>
                </c:pt>
                <c:pt idx="32690">
                  <c:v>123.55200000000001</c:v>
                </c:pt>
                <c:pt idx="32691">
                  <c:v>123.807</c:v>
                </c:pt>
                <c:pt idx="32692">
                  <c:v>124.06100000000002</c:v>
                </c:pt>
                <c:pt idx="32693">
                  <c:v>124.315</c:v>
                </c:pt>
                <c:pt idx="32694">
                  <c:v>124.568</c:v>
                </c:pt>
                <c:pt idx="32695">
                  <c:v>124.821</c:v>
                </c:pt>
                <c:pt idx="32696">
                  <c:v>125.074</c:v>
                </c:pt>
                <c:pt idx="32697">
                  <c:v>125.32599999999998</c:v>
                </c:pt>
                <c:pt idx="32698">
                  <c:v>125.57899999999998</c:v>
                </c:pt>
                <c:pt idx="32699">
                  <c:v>125.831</c:v>
                </c:pt>
                <c:pt idx="32700">
                  <c:v>126.083</c:v>
                </c:pt>
                <c:pt idx="32701">
                  <c:v>126.33499999999999</c:v>
                </c:pt>
                <c:pt idx="32702">
                  <c:v>126.58799999999999</c:v>
                </c:pt>
                <c:pt idx="32703">
                  <c:v>126.84099999999999</c:v>
                </c:pt>
                <c:pt idx="32704">
                  <c:v>127.09399999999999</c:v>
                </c:pt>
                <c:pt idx="32705">
                  <c:v>127.34699999999999</c:v>
                </c:pt>
                <c:pt idx="32706">
                  <c:v>127.60199999999999</c:v>
                </c:pt>
                <c:pt idx="32707">
                  <c:v>127.85599999999998</c:v>
                </c:pt>
                <c:pt idx="32708">
                  <c:v>128.11199999999999</c:v>
                </c:pt>
                <c:pt idx="32709">
                  <c:v>128.36800000000011</c:v>
                </c:pt>
                <c:pt idx="32710">
                  <c:v>128.624</c:v>
                </c:pt>
                <c:pt idx="32711">
                  <c:v>128.88200000000012</c:v>
                </c:pt>
                <c:pt idx="32712">
                  <c:v>129.14099999999999</c:v>
                </c:pt>
                <c:pt idx="32713">
                  <c:v>129.40100000000001</c:v>
                </c:pt>
                <c:pt idx="32714">
                  <c:v>129.66200000000001</c:v>
                </c:pt>
                <c:pt idx="32715">
                  <c:v>129.92400000000001</c:v>
                </c:pt>
                <c:pt idx="32716">
                  <c:v>130.18700000000001</c:v>
                </c:pt>
                <c:pt idx="32717">
                  <c:v>130.45200000000011</c:v>
                </c:pt>
                <c:pt idx="32718">
                  <c:v>130.71799999999999</c:v>
                </c:pt>
                <c:pt idx="32719">
                  <c:v>130.9860000000001</c:v>
                </c:pt>
                <c:pt idx="32720">
                  <c:v>131.255</c:v>
                </c:pt>
                <c:pt idx="32721">
                  <c:v>131.52600000000001</c:v>
                </c:pt>
                <c:pt idx="32722">
                  <c:v>131.798</c:v>
                </c:pt>
                <c:pt idx="32723">
                  <c:v>132.07300000000001</c:v>
                </c:pt>
                <c:pt idx="32724">
                  <c:v>132.34900000000002</c:v>
                </c:pt>
                <c:pt idx="32725">
                  <c:v>132.62700000000001</c:v>
                </c:pt>
                <c:pt idx="32726">
                  <c:v>132.90700000000001</c:v>
                </c:pt>
                <c:pt idx="32727">
                  <c:v>133.19</c:v>
                </c:pt>
                <c:pt idx="32728">
                  <c:v>133.47399999999999</c:v>
                </c:pt>
                <c:pt idx="32729">
                  <c:v>133.761</c:v>
                </c:pt>
                <c:pt idx="32730">
                  <c:v>134.05000000000001</c:v>
                </c:pt>
                <c:pt idx="32731">
                  <c:v>134.34100000000001</c:v>
                </c:pt>
                <c:pt idx="32732">
                  <c:v>134.63499999999999</c:v>
                </c:pt>
                <c:pt idx="32733">
                  <c:v>134.93100000000001</c:v>
                </c:pt>
                <c:pt idx="32734">
                  <c:v>135.22999999999999</c:v>
                </c:pt>
                <c:pt idx="32735">
                  <c:v>135.53200000000001</c:v>
                </c:pt>
                <c:pt idx="32736">
                  <c:v>135.83600000000001</c:v>
                </c:pt>
                <c:pt idx="32737">
                  <c:v>136.14299999999997</c:v>
                </c:pt>
                <c:pt idx="32738">
                  <c:v>136.45200000000011</c:v>
                </c:pt>
                <c:pt idx="32739">
                  <c:v>136.76499999999999</c:v>
                </c:pt>
                <c:pt idx="32740">
                  <c:v>137.08100000000007</c:v>
                </c:pt>
                <c:pt idx="32741">
                  <c:v>137.399</c:v>
                </c:pt>
                <c:pt idx="32742">
                  <c:v>137.721</c:v>
                </c:pt>
                <c:pt idx="32743">
                  <c:v>138.04599999999999</c:v>
                </c:pt>
                <c:pt idx="32744">
                  <c:v>138.374</c:v>
                </c:pt>
                <c:pt idx="32745">
                  <c:v>138.70499999999998</c:v>
                </c:pt>
                <c:pt idx="32746">
                  <c:v>139.04</c:v>
                </c:pt>
                <c:pt idx="32747">
                  <c:v>139.37800000000001</c:v>
                </c:pt>
                <c:pt idx="32748">
                  <c:v>139.71899999999999</c:v>
                </c:pt>
                <c:pt idx="32749">
                  <c:v>140.06399999999999</c:v>
                </c:pt>
                <c:pt idx="32750">
                  <c:v>140.41300000000001</c:v>
                </c:pt>
                <c:pt idx="32751">
                  <c:v>140.76499999999999</c:v>
                </c:pt>
                <c:pt idx="32752">
                  <c:v>141.12</c:v>
                </c:pt>
                <c:pt idx="32753">
                  <c:v>141.47999999999999</c:v>
                </c:pt>
                <c:pt idx="32754">
                  <c:v>141.84300000000002</c:v>
                </c:pt>
                <c:pt idx="32755">
                  <c:v>142.20999999999998</c:v>
                </c:pt>
                <c:pt idx="32756">
                  <c:v>142.58100000000007</c:v>
                </c:pt>
                <c:pt idx="32757">
                  <c:v>142.95500000000001</c:v>
                </c:pt>
                <c:pt idx="32758">
                  <c:v>143.334</c:v>
                </c:pt>
                <c:pt idx="32759">
                  <c:v>143.71599999999998</c:v>
                </c:pt>
                <c:pt idx="32760">
                  <c:v>144.10300000000001</c:v>
                </c:pt>
                <c:pt idx="32761">
                  <c:v>144.494</c:v>
                </c:pt>
                <c:pt idx="32762">
                  <c:v>144.88900000000001</c:v>
                </c:pt>
                <c:pt idx="32763">
                  <c:v>145.28700000000001</c:v>
                </c:pt>
                <c:pt idx="32764">
                  <c:v>145.691</c:v>
                </c:pt>
                <c:pt idx="32765">
                  <c:v>146.09800000000001</c:v>
                </c:pt>
                <c:pt idx="32766">
                  <c:v>146.51</c:v>
                </c:pt>
                <c:pt idx="32767">
                  <c:v>146.92500000000001</c:v>
                </c:pt>
                <c:pt idx="32768">
                  <c:v>147.346</c:v>
                </c:pt>
                <c:pt idx="32769">
                  <c:v>147.76999999999998</c:v>
                </c:pt>
                <c:pt idx="32770">
                  <c:v>148.19900000000001</c:v>
                </c:pt>
                <c:pt idx="32771">
                  <c:v>148.63300000000001</c:v>
                </c:pt>
                <c:pt idx="32772">
                  <c:v>149.071</c:v>
                </c:pt>
                <c:pt idx="32773">
                  <c:v>149.51300000000001</c:v>
                </c:pt>
                <c:pt idx="32774">
                  <c:v>149.96</c:v>
                </c:pt>
                <c:pt idx="32775">
                  <c:v>150.41200000000001</c:v>
                </c:pt>
                <c:pt idx="32776">
                  <c:v>150.86800000000011</c:v>
                </c:pt>
                <c:pt idx="32777">
                  <c:v>151.32800000000012</c:v>
                </c:pt>
                <c:pt idx="32778">
                  <c:v>151.79399999999998</c:v>
                </c:pt>
                <c:pt idx="32779">
                  <c:v>152.26300000000001</c:v>
                </c:pt>
                <c:pt idx="32780">
                  <c:v>152.738</c:v>
                </c:pt>
                <c:pt idx="32781">
                  <c:v>153.21699999999998</c:v>
                </c:pt>
                <c:pt idx="32782">
                  <c:v>153.70099999999999</c:v>
                </c:pt>
                <c:pt idx="32783">
                  <c:v>154.19</c:v>
                </c:pt>
                <c:pt idx="32784">
                  <c:v>154.68300000000002</c:v>
                </c:pt>
                <c:pt idx="32785">
                  <c:v>155.18100000000001</c:v>
                </c:pt>
                <c:pt idx="32786">
                  <c:v>155.684</c:v>
                </c:pt>
                <c:pt idx="32787">
                  <c:v>156.191</c:v>
                </c:pt>
                <c:pt idx="32788">
                  <c:v>156.70399999999998</c:v>
                </c:pt>
                <c:pt idx="32789">
                  <c:v>157.221</c:v>
                </c:pt>
                <c:pt idx="32790">
                  <c:v>157.74299999999999</c:v>
                </c:pt>
                <c:pt idx="32791">
                  <c:v>158.26900000000001</c:v>
                </c:pt>
                <c:pt idx="32792">
                  <c:v>158.80100000000004</c:v>
                </c:pt>
                <c:pt idx="32793">
                  <c:v>159.33700000000007</c:v>
                </c:pt>
                <c:pt idx="32794">
                  <c:v>159.87800000000001</c:v>
                </c:pt>
                <c:pt idx="32795">
                  <c:v>160.42400000000001</c:v>
                </c:pt>
                <c:pt idx="32796">
                  <c:v>160.97399999999999</c:v>
                </c:pt>
                <c:pt idx="32797">
                  <c:v>161.53</c:v>
                </c:pt>
                <c:pt idx="32798">
                  <c:v>162.09</c:v>
                </c:pt>
                <c:pt idx="32799">
                  <c:v>162.654</c:v>
                </c:pt>
                <c:pt idx="32800">
                  <c:v>163.22399999999999</c:v>
                </c:pt>
                <c:pt idx="32801">
                  <c:v>163.798</c:v>
                </c:pt>
                <c:pt idx="32802">
                  <c:v>164.37700000000001</c:v>
                </c:pt>
                <c:pt idx="32803">
                  <c:v>164.96100000000001</c:v>
                </c:pt>
                <c:pt idx="32804">
                  <c:v>165.55</c:v>
                </c:pt>
                <c:pt idx="32805">
                  <c:v>166.14299999999997</c:v>
                </c:pt>
                <c:pt idx="32806">
                  <c:v>166.74099999999999</c:v>
                </c:pt>
                <c:pt idx="32807">
                  <c:v>167.34300000000002</c:v>
                </c:pt>
                <c:pt idx="32808">
                  <c:v>167.95000000000007</c:v>
                </c:pt>
                <c:pt idx="32809">
                  <c:v>168.56200000000001</c:v>
                </c:pt>
                <c:pt idx="32810">
                  <c:v>169.178</c:v>
                </c:pt>
                <c:pt idx="32811">
                  <c:v>169.79900000000001</c:v>
                </c:pt>
                <c:pt idx="32812">
                  <c:v>170.42400000000001</c:v>
                </c:pt>
                <c:pt idx="32813">
                  <c:v>171.054</c:v>
                </c:pt>
                <c:pt idx="32814">
                  <c:v>171.68900000000002</c:v>
                </c:pt>
                <c:pt idx="32815">
                  <c:v>172.32800000000012</c:v>
                </c:pt>
                <c:pt idx="32816">
                  <c:v>172.971</c:v>
                </c:pt>
                <c:pt idx="32817">
                  <c:v>173.61799999999999</c:v>
                </c:pt>
                <c:pt idx="32818">
                  <c:v>174.26999999999998</c:v>
                </c:pt>
                <c:pt idx="32819">
                  <c:v>174.92600000000004</c:v>
                </c:pt>
                <c:pt idx="32820">
                  <c:v>175.58700000000007</c:v>
                </c:pt>
                <c:pt idx="32821">
                  <c:v>176.25200000000001</c:v>
                </c:pt>
                <c:pt idx="32822">
                  <c:v>176.92100000000011</c:v>
                </c:pt>
                <c:pt idx="32823">
                  <c:v>177.59399999999999</c:v>
                </c:pt>
                <c:pt idx="32824">
                  <c:v>178.27099999999999</c:v>
                </c:pt>
                <c:pt idx="32825">
                  <c:v>178.95200000000011</c:v>
                </c:pt>
                <c:pt idx="32826">
                  <c:v>179.637</c:v>
                </c:pt>
                <c:pt idx="32827">
                  <c:v>180.32600000000011</c:v>
                </c:pt>
                <c:pt idx="32828">
                  <c:v>181.01900000000001</c:v>
                </c:pt>
                <c:pt idx="32829">
                  <c:v>181.71599999999998</c:v>
                </c:pt>
                <c:pt idx="32830">
                  <c:v>182.417</c:v>
                </c:pt>
                <c:pt idx="32831">
                  <c:v>183.12100000000001</c:v>
                </c:pt>
                <c:pt idx="32832">
                  <c:v>183.82900000000001</c:v>
                </c:pt>
                <c:pt idx="32833">
                  <c:v>184.541</c:v>
                </c:pt>
                <c:pt idx="32834">
                  <c:v>185.256</c:v>
                </c:pt>
                <c:pt idx="32835">
                  <c:v>185.97499999999999</c:v>
                </c:pt>
                <c:pt idx="32836">
                  <c:v>186.69800000000001</c:v>
                </c:pt>
                <c:pt idx="32837">
                  <c:v>187.423</c:v>
                </c:pt>
                <c:pt idx="32838">
                  <c:v>188.15200000000004</c:v>
                </c:pt>
                <c:pt idx="32839">
                  <c:v>188.88400000000001</c:v>
                </c:pt>
                <c:pt idx="32840">
                  <c:v>189.62</c:v>
                </c:pt>
                <c:pt idx="32841">
                  <c:v>190.35800000000012</c:v>
                </c:pt>
                <c:pt idx="32842">
                  <c:v>191.1</c:v>
                </c:pt>
                <c:pt idx="32843">
                  <c:v>191.845</c:v>
                </c:pt>
                <c:pt idx="32844">
                  <c:v>192.59200000000001</c:v>
                </c:pt>
                <c:pt idx="32845">
                  <c:v>193.34300000000002</c:v>
                </c:pt>
                <c:pt idx="32846">
                  <c:v>194.096</c:v>
                </c:pt>
                <c:pt idx="32847">
                  <c:v>194.85100000000011</c:v>
                </c:pt>
                <c:pt idx="32848">
                  <c:v>195.60999999999999</c:v>
                </c:pt>
                <c:pt idx="32849">
                  <c:v>196.37100000000001</c:v>
                </c:pt>
                <c:pt idx="32850">
                  <c:v>197.13399999999999</c:v>
                </c:pt>
                <c:pt idx="32851">
                  <c:v>197.9</c:v>
                </c:pt>
                <c:pt idx="32852">
                  <c:v>198.66800000000001</c:v>
                </c:pt>
                <c:pt idx="32853">
                  <c:v>199.43800000000007</c:v>
                </c:pt>
                <c:pt idx="32854">
                  <c:v>200.21099999999998</c:v>
                </c:pt>
                <c:pt idx="32855">
                  <c:v>200.98500000000001</c:v>
                </c:pt>
                <c:pt idx="32856">
                  <c:v>201.761</c:v>
                </c:pt>
                <c:pt idx="32857">
                  <c:v>202.54</c:v>
                </c:pt>
                <c:pt idx="32858">
                  <c:v>203.32000000000011</c:v>
                </c:pt>
                <c:pt idx="32859">
                  <c:v>204.101</c:v>
                </c:pt>
                <c:pt idx="32860">
                  <c:v>204.8850000000001</c:v>
                </c:pt>
                <c:pt idx="32861">
                  <c:v>205.66900000000001</c:v>
                </c:pt>
                <c:pt idx="32862">
                  <c:v>206.45500000000001</c:v>
                </c:pt>
                <c:pt idx="32863">
                  <c:v>207.24299999999999</c:v>
                </c:pt>
                <c:pt idx="32864">
                  <c:v>208.03200000000001</c:v>
                </c:pt>
                <c:pt idx="32865">
                  <c:v>208.82100000000011</c:v>
                </c:pt>
                <c:pt idx="32866">
                  <c:v>209.61199999999999</c:v>
                </c:pt>
                <c:pt idx="32867">
                  <c:v>210.404</c:v>
                </c:pt>
                <c:pt idx="32868">
                  <c:v>211.196</c:v>
                </c:pt>
                <c:pt idx="32869">
                  <c:v>211.989</c:v>
                </c:pt>
                <c:pt idx="32870">
                  <c:v>212.78300000000002</c:v>
                </c:pt>
                <c:pt idx="32871">
                  <c:v>213.578</c:v>
                </c:pt>
                <c:pt idx="32872">
                  <c:v>214.37200000000001</c:v>
                </c:pt>
                <c:pt idx="32873">
                  <c:v>215.167</c:v>
                </c:pt>
                <c:pt idx="32874">
                  <c:v>215.96300000000002</c:v>
                </c:pt>
                <c:pt idx="32875">
                  <c:v>216.75800000000001</c:v>
                </c:pt>
                <c:pt idx="32876">
                  <c:v>217.553</c:v>
                </c:pt>
                <c:pt idx="32877">
                  <c:v>218.34800000000001</c:v>
                </c:pt>
                <c:pt idx="32878">
                  <c:v>219.14299999999997</c:v>
                </c:pt>
                <c:pt idx="32879">
                  <c:v>219.93800000000007</c:v>
                </c:pt>
                <c:pt idx="32880">
                  <c:v>220.732</c:v>
                </c:pt>
                <c:pt idx="32881">
                  <c:v>221.52600000000001</c:v>
                </c:pt>
                <c:pt idx="32882">
                  <c:v>222.31800000000001</c:v>
                </c:pt>
                <c:pt idx="32883">
                  <c:v>223.10999999999999</c:v>
                </c:pt>
                <c:pt idx="32884">
                  <c:v>223.90200000000004</c:v>
                </c:pt>
                <c:pt idx="32885">
                  <c:v>224.69200000000001</c:v>
                </c:pt>
                <c:pt idx="32886">
                  <c:v>225.48100000000011</c:v>
                </c:pt>
                <c:pt idx="32887">
                  <c:v>226.26900000000001</c:v>
                </c:pt>
                <c:pt idx="32888">
                  <c:v>227.05500000000001</c:v>
                </c:pt>
                <c:pt idx="32889">
                  <c:v>227.84</c:v>
                </c:pt>
                <c:pt idx="32890">
                  <c:v>228.62300000000002</c:v>
                </c:pt>
                <c:pt idx="32891">
                  <c:v>229.405</c:v>
                </c:pt>
                <c:pt idx="32892">
                  <c:v>230.184</c:v>
                </c:pt>
                <c:pt idx="32893">
                  <c:v>230.96200000000007</c:v>
                </c:pt>
                <c:pt idx="32894">
                  <c:v>231.738</c:v>
                </c:pt>
                <c:pt idx="32895">
                  <c:v>232.512</c:v>
                </c:pt>
                <c:pt idx="32896">
                  <c:v>233.28300000000002</c:v>
                </c:pt>
                <c:pt idx="32897">
                  <c:v>234.05100000000004</c:v>
                </c:pt>
                <c:pt idx="32898">
                  <c:v>234.81800000000001</c:v>
                </c:pt>
                <c:pt idx="32899">
                  <c:v>235.58100000000007</c:v>
                </c:pt>
                <c:pt idx="32900">
                  <c:v>236.34200000000001</c:v>
                </c:pt>
                <c:pt idx="32901">
                  <c:v>237.1</c:v>
                </c:pt>
                <c:pt idx="32902">
                  <c:v>237.8550000000001</c:v>
                </c:pt>
                <c:pt idx="32903">
                  <c:v>238.60599999999999</c:v>
                </c:pt>
                <c:pt idx="32904">
                  <c:v>239.35400000000001</c:v>
                </c:pt>
                <c:pt idx="32905">
                  <c:v>240.09900000000002</c:v>
                </c:pt>
                <c:pt idx="32906">
                  <c:v>240.84100000000001</c:v>
                </c:pt>
                <c:pt idx="32907">
                  <c:v>241.578</c:v>
                </c:pt>
                <c:pt idx="32908">
                  <c:v>242.31200000000001</c:v>
                </c:pt>
                <c:pt idx="32909">
                  <c:v>243.042</c:v>
                </c:pt>
                <c:pt idx="32910">
                  <c:v>243.768</c:v>
                </c:pt>
                <c:pt idx="32911">
                  <c:v>244.49</c:v>
                </c:pt>
                <c:pt idx="32912">
                  <c:v>245.208</c:v>
                </c:pt>
                <c:pt idx="32913">
                  <c:v>245.92100000000011</c:v>
                </c:pt>
                <c:pt idx="32914">
                  <c:v>246.63</c:v>
                </c:pt>
                <c:pt idx="32915">
                  <c:v>247.334</c:v>
                </c:pt>
                <c:pt idx="32916">
                  <c:v>248.03300000000002</c:v>
                </c:pt>
                <c:pt idx="32917">
                  <c:v>248.727</c:v>
                </c:pt>
                <c:pt idx="32918">
                  <c:v>249.416</c:v>
                </c:pt>
                <c:pt idx="32919">
                  <c:v>250.101</c:v>
                </c:pt>
                <c:pt idx="32920">
                  <c:v>250.77899999999997</c:v>
                </c:pt>
                <c:pt idx="32921">
                  <c:v>251.453</c:v>
                </c:pt>
                <c:pt idx="32922">
                  <c:v>252.12100000000001</c:v>
                </c:pt>
                <c:pt idx="32923">
                  <c:v>252.78300000000002</c:v>
                </c:pt>
                <c:pt idx="32924">
                  <c:v>253.44</c:v>
                </c:pt>
                <c:pt idx="32925">
                  <c:v>254.09100000000001</c:v>
                </c:pt>
                <c:pt idx="32926">
                  <c:v>254.73499999999999</c:v>
                </c:pt>
                <c:pt idx="32927">
                  <c:v>255.374</c:v>
                </c:pt>
                <c:pt idx="32928">
                  <c:v>256.00599999999974</c:v>
                </c:pt>
                <c:pt idx="32929">
                  <c:v>256.63200000000001</c:v>
                </c:pt>
                <c:pt idx="32930">
                  <c:v>257.25099999999975</c:v>
                </c:pt>
                <c:pt idx="32931">
                  <c:v>257.86399999999975</c:v>
                </c:pt>
                <c:pt idx="32932">
                  <c:v>258.47000000000003</c:v>
                </c:pt>
                <c:pt idx="32933">
                  <c:v>259.07</c:v>
                </c:pt>
                <c:pt idx="32934">
                  <c:v>259.66199999999975</c:v>
                </c:pt>
                <c:pt idx="32935">
                  <c:v>260.24700000000001</c:v>
                </c:pt>
                <c:pt idx="32936">
                  <c:v>260.82499999999999</c:v>
                </c:pt>
                <c:pt idx="32937">
                  <c:v>261.39599999999979</c:v>
                </c:pt>
                <c:pt idx="32938">
                  <c:v>261.959</c:v>
                </c:pt>
                <c:pt idx="32939">
                  <c:v>262.51499999999999</c:v>
                </c:pt>
                <c:pt idx="32940">
                  <c:v>263.06299999999999</c:v>
                </c:pt>
                <c:pt idx="32941">
                  <c:v>263.60300000000001</c:v>
                </c:pt>
                <c:pt idx="32942">
                  <c:v>264.13499999999999</c:v>
                </c:pt>
                <c:pt idx="32943">
                  <c:v>264.65899999999999</c:v>
                </c:pt>
                <c:pt idx="32944">
                  <c:v>265.17500000000001</c:v>
                </c:pt>
                <c:pt idx="32945">
                  <c:v>265.68299999999999</c:v>
                </c:pt>
                <c:pt idx="32946">
                  <c:v>266.18299999999999</c:v>
                </c:pt>
                <c:pt idx="32947">
                  <c:v>266.67399999999975</c:v>
                </c:pt>
                <c:pt idx="32948">
                  <c:v>267.15600000000001</c:v>
                </c:pt>
                <c:pt idx="32949">
                  <c:v>267.63</c:v>
                </c:pt>
                <c:pt idx="32950">
                  <c:v>268.09500000000003</c:v>
                </c:pt>
                <c:pt idx="32951">
                  <c:v>268.55099999999999</c:v>
                </c:pt>
                <c:pt idx="32952">
                  <c:v>268.99799999999965</c:v>
                </c:pt>
                <c:pt idx="32953">
                  <c:v>269.43599999999958</c:v>
                </c:pt>
                <c:pt idx="32954">
                  <c:v>269.86500000000001</c:v>
                </c:pt>
                <c:pt idx="32955">
                  <c:v>270.28399999999965</c:v>
                </c:pt>
                <c:pt idx="32956">
                  <c:v>270.69400000000002</c:v>
                </c:pt>
                <c:pt idx="32957">
                  <c:v>271.09500000000003</c:v>
                </c:pt>
                <c:pt idx="32958">
                  <c:v>271.48499999999979</c:v>
                </c:pt>
                <c:pt idx="32959">
                  <c:v>271.86599999999999</c:v>
                </c:pt>
                <c:pt idx="32960">
                  <c:v>272.23799999999977</c:v>
                </c:pt>
                <c:pt idx="32961">
                  <c:v>272.59899999999965</c:v>
                </c:pt>
                <c:pt idx="32962">
                  <c:v>272.95</c:v>
                </c:pt>
                <c:pt idx="32963">
                  <c:v>273.29099999999966</c:v>
                </c:pt>
                <c:pt idx="32964">
                  <c:v>273.62200000000001</c:v>
                </c:pt>
                <c:pt idx="32965">
                  <c:v>273.94299999999993</c:v>
                </c:pt>
                <c:pt idx="32966">
                  <c:v>274.25299999999999</c:v>
                </c:pt>
                <c:pt idx="32967">
                  <c:v>274.553</c:v>
                </c:pt>
                <c:pt idx="32968">
                  <c:v>274.84199999999993</c:v>
                </c:pt>
                <c:pt idx="32969">
                  <c:v>275.12</c:v>
                </c:pt>
                <c:pt idx="32970">
                  <c:v>275.38799999999975</c:v>
                </c:pt>
                <c:pt idx="32971">
                  <c:v>275.64499999999998</c:v>
                </c:pt>
                <c:pt idx="32972">
                  <c:v>275.89</c:v>
                </c:pt>
                <c:pt idx="32973">
                  <c:v>276.125</c:v>
                </c:pt>
                <c:pt idx="32974">
                  <c:v>276.34899999999999</c:v>
                </c:pt>
                <c:pt idx="32975">
                  <c:v>276.56200000000001</c:v>
                </c:pt>
                <c:pt idx="32976">
                  <c:v>276.76299999999975</c:v>
                </c:pt>
                <c:pt idx="32977">
                  <c:v>276.95299999999975</c:v>
                </c:pt>
                <c:pt idx="32978">
                  <c:v>277.13099999999974</c:v>
                </c:pt>
                <c:pt idx="32979">
                  <c:v>277.29799999999977</c:v>
                </c:pt>
                <c:pt idx="32980">
                  <c:v>277.45400000000001</c:v>
                </c:pt>
                <c:pt idx="32981">
                  <c:v>277.59799999999979</c:v>
                </c:pt>
                <c:pt idx="32982">
                  <c:v>277.72999999999979</c:v>
                </c:pt>
                <c:pt idx="32983">
                  <c:v>277.85000000000002</c:v>
                </c:pt>
                <c:pt idx="32984">
                  <c:v>277.959</c:v>
                </c:pt>
                <c:pt idx="32985">
                  <c:v>278.05500000000001</c:v>
                </c:pt>
                <c:pt idx="32986">
                  <c:v>278.14000000000021</c:v>
                </c:pt>
                <c:pt idx="32987">
                  <c:v>278.21299999999979</c:v>
                </c:pt>
                <c:pt idx="32988">
                  <c:v>278.2729999999998</c:v>
                </c:pt>
                <c:pt idx="32989">
                  <c:v>278.32100000000003</c:v>
                </c:pt>
                <c:pt idx="32990">
                  <c:v>278.35700000000008</c:v>
                </c:pt>
                <c:pt idx="32991">
                  <c:v>278.38099999999974</c:v>
                </c:pt>
                <c:pt idx="32992">
                  <c:v>278.39299999999974</c:v>
                </c:pt>
                <c:pt idx="32993">
                  <c:v>278.392</c:v>
                </c:pt>
                <c:pt idx="32994">
                  <c:v>278.37799999999999</c:v>
                </c:pt>
                <c:pt idx="32995">
                  <c:v>278.35300000000001</c:v>
                </c:pt>
                <c:pt idx="32996">
                  <c:v>278.31400000000002</c:v>
                </c:pt>
                <c:pt idx="32997">
                  <c:v>278.26299999999975</c:v>
                </c:pt>
                <c:pt idx="32998">
                  <c:v>278.2</c:v>
                </c:pt>
                <c:pt idx="32999">
                  <c:v>278.12299999999999</c:v>
                </c:pt>
                <c:pt idx="33000">
                  <c:v>278.03399999999965</c:v>
                </c:pt>
                <c:pt idx="33001">
                  <c:v>277.93199999999962</c:v>
                </c:pt>
                <c:pt idx="33002">
                  <c:v>277.81799999999993</c:v>
                </c:pt>
                <c:pt idx="33003">
                  <c:v>277.69</c:v>
                </c:pt>
                <c:pt idx="33004">
                  <c:v>277.55</c:v>
                </c:pt>
                <c:pt idx="33005">
                  <c:v>277.39699999999965</c:v>
                </c:pt>
                <c:pt idx="33006">
                  <c:v>277.23099999999965</c:v>
                </c:pt>
                <c:pt idx="33007">
                  <c:v>277.05200000000002</c:v>
                </c:pt>
                <c:pt idx="33008">
                  <c:v>276.85899999999975</c:v>
                </c:pt>
                <c:pt idx="33009">
                  <c:v>276.65400000000022</c:v>
                </c:pt>
                <c:pt idx="33010">
                  <c:v>276.43599999999958</c:v>
                </c:pt>
                <c:pt idx="33011">
                  <c:v>276.20499999999993</c:v>
                </c:pt>
                <c:pt idx="33012">
                  <c:v>275.96099999999979</c:v>
                </c:pt>
                <c:pt idx="33013">
                  <c:v>275.70299999999975</c:v>
                </c:pt>
                <c:pt idx="33014">
                  <c:v>275.43199999999962</c:v>
                </c:pt>
                <c:pt idx="33015">
                  <c:v>275.14900000000023</c:v>
                </c:pt>
                <c:pt idx="33016">
                  <c:v>274.85199999999975</c:v>
                </c:pt>
                <c:pt idx="33017">
                  <c:v>274.54199999999975</c:v>
                </c:pt>
                <c:pt idx="33018">
                  <c:v>274.21799999999979</c:v>
                </c:pt>
                <c:pt idx="33019">
                  <c:v>273.88200000000001</c:v>
                </c:pt>
                <c:pt idx="33020">
                  <c:v>273.53199999999958</c:v>
                </c:pt>
                <c:pt idx="33021">
                  <c:v>273.17</c:v>
                </c:pt>
                <c:pt idx="33022">
                  <c:v>272.79399999999958</c:v>
                </c:pt>
                <c:pt idx="33023">
                  <c:v>272.404</c:v>
                </c:pt>
                <c:pt idx="33024">
                  <c:v>272.00200000000001</c:v>
                </c:pt>
                <c:pt idx="33025">
                  <c:v>271.58599999999979</c:v>
                </c:pt>
                <c:pt idx="33026">
                  <c:v>271.15699999999993</c:v>
                </c:pt>
                <c:pt idx="33027">
                  <c:v>270.71499999999975</c:v>
                </c:pt>
                <c:pt idx="33028">
                  <c:v>270.26</c:v>
                </c:pt>
                <c:pt idx="33029">
                  <c:v>269.79199999999958</c:v>
                </c:pt>
                <c:pt idx="33030">
                  <c:v>269.31</c:v>
                </c:pt>
                <c:pt idx="33031">
                  <c:v>268.81599999999975</c:v>
                </c:pt>
                <c:pt idx="33032">
                  <c:v>268.30799999999999</c:v>
                </c:pt>
                <c:pt idx="33033">
                  <c:v>267.78699999999958</c:v>
                </c:pt>
                <c:pt idx="33034">
                  <c:v>267.25299999999999</c:v>
                </c:pt>
                <c:pt idx="33035">
                  <c:v>266.70599999999979</c:v>
                </c:pt>
                <c:pt idx="33036">
                  <c:v>266.14600000000002</c:v>
                </c:pt>
                <c:pt idx="33037">
                  <c:v>265.57299999999975</c:v>
                </c:pt>
                <c:pt idx="33038">
                  <c:v>264.98699999999963</c:v>
                </c:pt>
                <c:pt idx="33039">
                  <c:v>264.38799999999975</c:v>
                </c:pt>
                <c:pt idx="33040">
                  <c:v>263.77599999999978</c:v>
                </c:pt>
                <c:pt idx="33041">
                  <c:v>263.15100000000001</c:v>
                </c:pt>
                <c:pt idx="33042">
                  <c:v>262.51299999999975</c:v>
                </c:pt>
                <c:pt idx="33043">
                  <c:v>261.863</c:v>
                </c:pt>
                <c:pt idx="33044">
                  <c:v>261.2</c:v>
                </c:pt>
                <c:pt idx="33045">
                  <c:v>260.524</c:v>
                </c:pt>
                <c:pt idx="33046">
                  <c:v>259.83499999999975</c:v>
                </c:pt>
                <c:pt idx="33047">
                  <c:v>259.13400000000001</c:v>
                </c:pt>
                <c:pt idx="33048">
                  <c:v>258.41999999999979</c:v>
                </c:pt>
                <c:pt idx="33049">
                  <c:v>257.69299999999993</c:v>
                </c:pt>
                <c:pt idx="33050">
                  <c:v>256.95400000000001</c:v>
                </c:pt>
                <c:pt idx="33051">
                  <c:v>256.20299999999975</c:v>
                </c:pt>
                <c:pt idx="33052">
                  <c:v>255.43900000000002</c:v>
                </c:pt>
                <c:pt idx="33053">
                  <c:v>254.66200000000001</c:v>
                </c:pt>
                <c:pt idx="33054">
                  <c:v>253.874</c:v>
                </c:pt>
                <c:pt idx="33055">
                  <c:v>253.07300000000001</c:v>
                </c:pt>
                <c:pt idx="33056">
                  <c:v>252.26</c:v>
                </c:pt>
                <c:pt idx="33057">
                  <c:v>251.435</c:v>
                </c:pt>
                <c:pt idx="33058">
                  <c:v>250.59800000000001</c:v>
                </c:pt>
                <c:pt idx="33059">
                  <c:v>249.74899999999997</c:v>
                </c:pt>
                <c:pt idx="33060">
                  <c:v>248.88800000000012</c:v>
                </c:pt>
                <c:pt idx="33061">
                  <c:v>248.01499999999999</c:v>
                </c:pt>
                <c:pt idx="33062">
                  <c:v>247.13</c:v>
                </c:pt>
                <c:pt idx="33063">
                  <c:v>246.23399999999998</c:v>
                </c:pt>
                <c:pt idx="33064">
                  <c:v>245.32600000000011</c:v>
                </c:pt>
                <c:pt idx="33065">
                  <c:v>244.40700000000001</c:v>
                </c:pt>
                <c:pt idx="33066">
                  <c:v>243.476</c:v>
                </c:pt>
                <c:pt idx="33067">
                  <c:v>242.53399999999999</c:v>
                </c:pt>
                <c:pt idx="33068">
                  <c:v>241.58</c:v>
                </c:pt>
                <c:pt idx="33069">
                  <c:v>240.61499999999998</c:v>
                </c:pt>
                <c:pt idx="33070">
                  <c:v>239.63900000000001</c:v>
                </c:pt>
                <c:pt idx="33071">
                  <c:v>238.65200000000004</c:v>
                </c:pt>
                <c:pt idx="33072">
                  <c:v>237.654</c:v>
                </c:pt>
                <c:pt idx="33073">
                  <c:v>236.64499999999998</c:v>
                </c:pt>
                <c:pt idx="33074">
                  <c:v>235.626</c:v>
                </c:pt>
                <c:pt idx="33075">
                  <c:v>234.595</c:v>
                </c:pt>
                <c:pt idx="33076">
                  <c:v>233.554</c:v>
                </c:pt>
                <c:pt idx="33077">
                  <c:v>232.50299999999999</c:v>
                </c:pt>
                <c:pt idx="33078">
                  <c:v>231.441</c:v>
                </c:pt>
                <c:pt idx="33079">
                  <c:v>230.369</c:v>
                </c:pt>
                <c:pt idx="33080">
                  <c:v>229.28700000000001</c:v>
                </c:pt>
                <c:pt idx="33081">
                  <c:v>228.19399999999999</c:v>
                </c:pt>
                <c:pt idx="33082">
                  <c:v>227.09200000000001</c:v>
                </c:pt>
                <c:pt idx="33083">
                  <c:v>225.97900000000001</c:v>
                </c:pt>
                <c:pt idx="33084">
                  <c:v>224.85700000000011</c:v>
                </c:pt>
                <c:pt idx="33085">
                  <c:v>223.726</c:v>
                </c:pt>
                <c:pt idx="33086">
                  <c:v>222.584</c:v>
                </c:pt>
                <c:pt idx="33087">
                  <c:v>221.43300000000002</c:v>
                </c:pt>
                <c:pt idx="33088">
                  <c:v>220.27299999999997</c:v>
                </c:pt>
                <c:pt idx="33089">
                  <c:v>219.10399999999998</c:v>
                </c:pt>
                <c:pt idx="33090">
                  <c:v>217.92500000000001</c:v>
                </c:pt>
                <c:pt idx="33091">
                  <c:v>216.738</c:v>
                </c:pt>
                <c:pt idx="33092">
                  <c:v>215.541</c:v>
                </c:pt>
                <c:pt idx="33093">
                  <c:v>214.33600000000001</c:v>
                </c:pt>
                <c:pt idx="33094">
                  <c:v>213.12200000000001</c:v>
                </c:pt>
                <c:pt idx="33095">
                  <c:v>211.9</c:v>
                </c:pt>
                <c:pt idx="33096">
                  <c:v>210.66900000000001</c:v>
                </c:pt>
                <c:pt idx="33097">
                  <c:v>209.43</c:v>
                </c:pt>
                <c:pt idx="33098">
                  <c:v>208.18300000000002</c:v>
                </c:pt>
                <c:pt idx="33099">
                  <c:v>206.92800000000011</c:v>
                </c:pt>
                <c:pt idx="33100">
                  <c:v>205.66499999999999</c:v>
                </c:pt>
                <c:pt idx="33101">
                  <c:v>204.39400000000001</c:v>
                </c:pt>
                <c:pt idx="33102">
                  <c:v>203.11499999999998</c:v>
                </c:pt>
                <c:pt idx="33103">
                  <c:v>201.82900000000001</c:v>
                </c:pt>
                <c:pt idx="33104">
                  <c:v>200.535</c:v>
                </c:pt>
                <c:pt idx="33105">
                  <c:v>199.23499999999999</c:v>
                </c:pt>
                <c:pt idx="33106">
                  <c:v>197.92700000000011</c:v>
                </c:pt>
                <c:pt idx="33107">
                  <c:v>196.61199999999999</c:v>
                </c:pt>
                <c:pt idx="33108">
                  <c:v>195.29</c:v>
                </c:pt>
                <c:pt idx="33109">
                  <c:v>193.96200000000007</c:v>
                </c:pt>
                <c:pt idx="33110">
                  <c:v>192.62700000000001</c:v>
                </c:pt>
                <c:pt idx="33111">
                  <c:v>191.285</c:v>
                </c:pt>
                <c:pt idx="33112">
                  <c:v>189.93800000000007</c:v>
                </c:pt>
                <c:pt idx="33113">
                  <c:v>188.584</c:v>
                </c:pt>
                <c:pt idx="33114">
                  <c:v>187.22399999999999</c:v>
                </c:pt>
                <c:pt idx="33115">
                  <c:v>185.85800000000012</c:v>
                </c:pt>
                <c:pt idx="33116">
                  <c:v>184.4860000000001</c:v>
                </c:pt>
                <c:pt idx="33117">
                  <c:v>183.10900000000001</c:v>
                </c:pt>
                <c:pt idx="33118">
                  <c:v>181.727</c:v>
                </c:pt>
                <c:pt idx="33119">
                  <c:v>180.339</c:v>
                </c:pt>
                <c:pt idx="33120">
                  <c:v>178.94499999999999</c:v>
                </c:pt>
                <c:pt idx="33121">
                  <c:v>177.547</c:v>
                </c:pt>
                <c:pt idx="33122">
                  <c:v>176.14399999999998</c:v>
                </c:pt>
                <c:pt idx="33123">
                  <c:v>174.73599999999999</c:v>
                </c:pt>
                <c:pt idx="33124">
                  <c:v>173.32400000000001</c:v>
                </c:pt>
                <c:pt idx="33125">
                  <c:v>171.90700000000001</c:v>
                </c:pt>
                <c:pt idx="33126">
                  <c:v>170.4860000000001</c:v>
                </c:pt>
                <c:pt idx="33127">
                  <c:v>169.06100000000001</c:v>
                </c:pt>
                <c:pt idx="33128">
                  <c:v>167.63200000000001</c:v>
                </c:pt>
                <c:pt idx="33129">
                  <c:v>166.19900000000001</c:v>
                </c:pt>
                <c:pt idx="33130">
                  <c:v>164.762</c:v>
                </c:pt>
                <c:pt idx="33131">
                  <c:v>163.32200000000012</c:v>
                </c:pt>
                <c:pt idx="33132">
                  <c:v>161.87800000000001</c:v>
                </c:pt>
                <c:pt idx="33133">
                  <c:v>160.43100000000001</c:v>
                </c:pt>
                <c:pt idx="33134">
                  <c:v>158.98100000000011</c:v>
                </c:pt>
                <c:pt idx="33135">
                  <c:v>157.529</c:v>
                </c:pt>
                <c:pt idx="33136">
                  <c:v>156.07300000000001</c:v>
                </c:pt>
                <c:pt idx="33137">
                  <c:v>154.61499999999998</c:v>
                </c:pt>
                <c:pt idx="33138">
                  <c:v>153.154</c:v>
                </c:pt>
                <c:pt idx="33139">
                  <c:v>151.691</c:v>
                </c:pt>
                <c:pt idx="33140">
                  <c:v>150.22499999999999</c:v>
                </c:pt>
                <c:pt idx="33141">
                  <c:v>148.75800000000001</c:v>
                </c:pt>
                <c:pt idx="33142">
                  <c:v>147.28900000000002</c:v>
                </c:pt>
                <c:pt idx="33143">
                  <c:v>145.81800000000001</c:v>
                </c:pt>
                <c:pt idx="33144">
                  <c:v>144.346</c:v>
                </c:pt>
                <c:pt idx="33145">
                  <c:v>142.87200000000001</c:v>
                </c:pt>
                <c:pt idx="33146">
                  <c:v>141.39700000000011</c:v>
                </c:pt>
                <c:pt idx="33147">
                  <c:v>139.92100000000011</c:v>
                </c:pt>
                <c:pt idx="33148">
                  <c:v>138.44399999999999</c:v>
                </c:pt>
                <c:pt idx="33149">
                  <c:v>136.96600000000001</c:v>
                </c:pt>
                <c:pt idx="33150">
                  <c:v>135.48800000000011</c:v>
                </c:pt>
                <c:pt idx="33151">
                  <c:v>134.00899999999999</c:v>
                </c:pt>
                <c:pt idx="33152">
                  <c:v>132.53</c:v>
                </c:pt>
                <c:pt idx="33153">
                  <c:v>131.05000000000001</c:v>
                </c:pt>
                <c:pt idx="33154">
                  <c:v>129.571</c:v>
                </c:pt>
                <c:pt idx="33155">
                  <c:v>128.09100000000001</c:v>
                </c:pt>
                <c:pt idx="33156">
                  <c:v>126.61199999999999</c:v>
                </c:pt>
                <c:pt idx="33157">
                  <c:v>125.134</c:v>
                </c:pt>
                <c:pt idx="33158">
                  <c:v>123.65600000000001</c:v>
                </c:pt>
                <c:pt idx="33159">
                  <c:v>122.17899999999995</c:v>
                </c:pt>
                <c:pt idx="33160">
                  <c:v>120.703</c:v>
                </c:pt>
                <c:pt idx="33161">
                  <c:v>119.227</c:v>
                </c:pt>
                <c:pt idx="33162">
                  <c:v>117.753</c:v>
                </c:pt>
                <c:pt idx="33163">
                  <c:v>116.28100000000002</c:v>
                </c:pt>
                <c:pt idx="33164">
                  <c:v>114.81</c:v>
                </c:pt>
                <c:pt idx="33165">
                  <c:v>113.34</c:v>
                </c:pt>
                <c:pt idx="33166">
                  <c:v>111.87199999999999</c:v>
                </c:pt>
                <c:pt idx="33167">
                  <c:v>110.40700000000002</c:v>
                </c:pt>
                <c:pt idx="33168">
                  <c:v>108.94300000000005</c:v>
                </c:pt>
                <c:pt idx="33169">
                  <c:v>107.482</c:v>
                </c:pt>
                <c:pt idx="33170">
                  <c:v>106.023</c:v>
                </c:pt>
                <c:pt idx="33171">
                  <c:v>104.566</c:v>
                </c:pt>
                <c:pt idx="33172">
                  <c:v>103.113</c:v>
                </c:pt>
                <c:pt idx="33173">
                  <c:v>101.66200000000001</c:v>
                </c:pt>
                <c:pt idx="33174">
                  <c:v>100.21400000000006</c:v>
                </c:pt>
                <c:pt idx="33175">
                  <c:v>98.769400000000005</c:v>
                </c:pt>
                <c:pt idx="33176">
                  <c:v>97.3279</c:v>
                </c:pt>
                <c:pt idx="33177">
                  <c:v>95.889899999999983</c:v>
                </c:pt>
                <c:pt idx="33178">
                  <c:v>94.455500000000001</c:v>
                </c:pt>
                <c:pt idx="33179">
                  <c:v>93.024799999999999</c:v>
                </c:pt>
                <c:pt idx="33180">
                  <c:v>91.597899999999996</c:v>
                </c:pt>
                <c:pt idx="33181">
                  <c:v>90.174999999999983</c:v>
                </c:pt>
                <c:pt idx="33182">
                  <c:v>88.756299999999996</c:v>
                </c:pt>
                <c:pt idx="33183">
                  <c:v>87.341800000000006</c:v>
                </c:pt>
                <c:pt idx="33184">
                  <c:v>85.931799999999996</c:v>
                </c:pt>
                <c:pt idx="33185">
                  <c:v>84.526200000000003</c:v>
                </c:pt>
                <c:pt idx="33186">
                  <c:v>83.125399999999942</c:v>
                </c:pt>
                <c:pt idx="33187">
                  <c:v>81.729299999999995</c:v>
                </c:pt>
                <c:pt idx="33188">
                  <c:v>80.33829999999999</c:v>
                </c:pt>
                <c:pt idx="33189">
                  <c:v>78.952299999999994</c:v>
                </c:pt>
                <c:pt idx="33190">
                  <c:v>77.5715</c:v>
                </c:pt>
                <c:pt idx="33191">
                  <c:v>76.196100000000001</c:v>
                </c:pt>
                <c:pt idx="33192">
                  <c:v>74.826099999999983</c:v>
                </c:pt>
                <c:pt idx="33193">
                  <c:v>73.461799999999997</c:v>
                </c:pt>
                <c:pt idx="33194">
                  <c:v>72.103200000000001</c:v>
                </c:pt>
                <c:pt idx="33195">
                  <c:v>70.750500000000002</c:v>
                </c:pt>
                <c:pt idx="33196">
                  <c:v>69.403800000000004</c:v>
                </c:pt>
                <c:pt idx="33197">
                  <c:v>68.063199999999995</c:v>
                </c:pt>
                <c:pt idx="33198">
                  <c:v>66.728799999999978</c:v>
                </c:pt>
                <c:pt idx="33199">
                  <c:v>65.400800000000004</c:v>
                </c:pt>
                <c:pt idx="33200">
                  <c:v>64.079300000000003</c:v>
                </c:pt>
                <c:pt idx="33201">
                  <c:v>62.764400000000002</c:v>
                </c:pt>
                <c:pt idx="33202">
                  <c:v>61.456200000000003</c:v>
                </c:pt>
                <c:pt idx="33203">
                  <c:v>60.154899999999998</c:v>
                </c:pt>
                <c:pt idx="33204">
                  <c:v>58.860500000000002</c:v>
                </c:pt>
                <c:pt idx="33205">
                  <c:v>57.5732</c:v>
                </c:pt>
                <c:pt idx="33206">
                  <c:v>56.293100000000038</c:v>
                </c:pt>
                <c:pt idx="33207">
                  <c:v>55.020300000000013</c:v>
                </c:pt>
                <c:pt idx="33208">
                  <c:v>53.754899999999999</c:v>
                </c:pt>
                <c:pt idx="33209">
                  <c:v>52.497200000000007</c:v>
                </c:pt>
                <c:pt idx="33210">
                  <c:v>51.247</c:v>
                </c:pt>
                <c:pt idx="33211">
                  <c:v>50.0045</c:v>
                </c:pt>
                <c:pt idx="33212">
                  <c:v>48.769900000000028</c:v>
                </c:pt>
                <c:pt idx="33213">
                  <c:v>47.543300000000002</c:v>
                </c:pt>
                <c:pt idx="33214">
                  <c:v>46.3247</c:v>
                </c:pt>
                <c:pt idx="33215">
                  <c:v>45.1143</c:v>
                </c:pt>
                <c:pt idx="33216">
                  <c:v>43.912300000000002</c:v>
                </c:pt>
                <c:pt idx="33217">
                  <c:v>42.718500000000013</c:v>
                </c:pt>
                <c:pt idx="33218">
                  <c:v>41.533200000000001</c:v>
                </c:pt>
                <c:pt idx="33219">
                  <c:v>40.356499999999997</c:v>
                </c:pt>
                <c:pt idx="33220">
                  <c:v>39.188500000000012</c:v>
                </c:pt>
                <c:pt idx="33221">
                  <c:v>38.029200000000003</c:v>
                </c:pt>
                <c:pt idx="33222">
                  <c:v>36.878800000000005</c:v>
                </c:pt>
                <c:pt idx="33223">
                  <c:v>35.737300000000012</c:v>
                </c:pt>
                <c:pt idx="33224">
                  <c:v>34.604800000000004</c:v>
                </c:pt>
                <c:pt idx="33225">
                  <c:v>33.481499999999997</c:v>
                </c:pt>
                <c:pt idx="33226">
                  <c:v>32.3673</c:v>
                </c:pt>
                <c:pt idx="33227">
                  <c:v>31.262499999999971</c:v>
                </c:pt>
                <c:pt idx="33228">
                  <c:v>30.167000000000005</c:v>
                </c:pt>
                <c:pt idx="33229">
                  <c:v>29.081099999999989</c:v>
                </c:pt>
                <c:pt idx="33230">
                  <c:v>28.0046</c:v>
                </c:pt>
                <c:pt idx="33231">
                  <c:v>26.937799999999989</c:v>
                </c:pt>
                <c:pt idx="33232">
                  <c:v>25.88059999999998</c:v>
                </c:pt>
                <c:pt idx="33233">
                  <c:v>24.833200000000001</c:v>
                </c:pt>
                <c:pt idx="33234">
                  <c:v>23.795699999999982</c:v>
                </c:pt>
                <c:pt idx="33235">
                  <c:v>22.768099999999979</c:v>
                </c:pt>
                <c:pt idx="33236">
                  <c:v>21.750499999999981</c:v>
                </c:pt>
                <c:pt idx="33237">
                  <c:v>20.742999999999981</c:v>
                </c:pt>
                <c:pt idx="33238">
                  <c:v>19.745599999999978</c:v>
                </c:pt>
                <c:pt idx="33239">
                  <c:v>18.758299999999977</c:v>
                </c:pt>
                <c:pt idx="33240">
                  <c:v>17.78139999999998</c:v>
                </c:pt>
                <c:pt idx="33241">
                  <c:v>16.814699999999988</c:v>
                </c:pt>
                <c:pt idx="33242">
                  <c:v>15.858500000000006</c:v>
                </c:pt>
                <c:pt idx="33243">
                  <c:v>14.912800000000002</c:v>
                </c:pt>
                <c:pt idx="33244">
                  <c:v>13.977400000000006</c:v>
                </c:pt>
                <c:pt idx="33245">
                  <c:v>13.052700000000007</c:v>
                </c:pt>
                <c:pt idx="33246">
                  <c:v>12.1386</c:v>
                </c:pt>
                <c:pt idx="33247">
                  <c:v>11.235200000000001</c:v>
                </c:pt>
                <c:pt idx="33248">
                  <c:v>10.342400000000007</c:v>
                </c:pt>
                <c:pt idx="33249">
                  <c:v>9.4605400000000106</c:v>
                </c:pt>
                <c:pt idx="33250">
                  <c:v>8.5894500000000047</c:v>
                </c:pt>
                <c:pt idx="33251">
                  <c:v>7.72919</c:v>
                </c:pt>
                <c:pt idx="33252">
                  <c:v>6.8798599999999999</c:v>
                </c:pt>
                <c:pt idx="33253">
                  <c:v>6.04155</c:v>
                </c:pt>
                <c:pt idx="33254">
                  <c:v>5.2141199999999959</c:v>
                </c:pt>
                <c:pt idx="33255">
                  <c:v>4.3978299999999964</c:v>
                </c:pt>
                <c:pt idx="33256">
                  <c:v>3.59259</c:v>
                </c:pt>
                <c:pt idx="33257">
                  <c:v>2.79847</c:v>
                </c:pt>
                <c:pt idx="33258">
                  <c:v>2.0155499999999984</c:v>
                </c:pt>
                <c:pt idx="33259">
                  <c:v>1.2436999999999991</c:v>
                </c:pt>
                <c:pt idx="33260">
                  <c:v>0.48317000000000027</c:v>
                </c:pt>
                <c:pt idx="33261">
                  <c:v>-0.26615</c:v>
                </c:pt>
                <c:pt idx="33262">
                  <c:v>-1.00417</c:v>
                </c:pt>
                <c:pt idx="33263">
                  <c:v>-1.7309299999999992</c:v>
                </c:pt>
                <c:pt idx="33264">
                  <c:v>-2.4462899999999981</c:v>
                </c:pt>
                <c:pt idx="33265">
                  <c:v>-3.1503100000000002</c:v>
                </c:pt>
                <c:pt idx="33266">
                  <c:v>-3.8429799999999981</c:v>
                </c:pt>
                <c:pt idx="33267">
                  <c:v>-4.5242599999999964</c:v>
                </c:pt>
                <c:pt idx="33268">
                  <c:v>-5.1941099999999958</c:v>
                </c:pt>
                <c:pt idx="33269">
                  <c:v>-5.8525799999999961</c:v>
                </c:pt>
                <c:pt idx="33270">
                  <c:v>-6.4995099999999999</c:v>
                </c:pt>
                <c:pt idx="33271">
                  <c:v>-7.1349999999999962</c:v>
                </c:pt>
                <c:pt idx="33272">
                  <c:v>-7.7590599999999998</c:v>
                </c:pt>
                <c:pt idx="33273">
                  <c:v>-8.3716300000000068</c:v>
                </c:pt>
                <c:pt idx="33274">
                  <c:v>-8.9726800000000075</c:v>
                </c:pt>
                <c:pt idx="33275">
                  <c:v>-9.5622000000000007</c:v>
                </c:pt>
                <c:pt idx="33276">
                  <c:v>-10.1403</c:v>
                </c:pt>
                <c:pt idx="33277">
                  <c:v>-10.706800000000001</c:v>
                </c:pt>
                <c:pt idx="33278">
                  <c:v>-11.261800000000001</c:v>
                </c:pt>
                <c:pt idx="33279">
                  <c:v>-11.805300000000004</c:v>
                </c:pt>
                <c:pt idx="33280">
                  <c:v>-12.337300000000001</c:v>
                </c:pt>
                <c:pt idx="33281">
                  <c:v>-12.857800000000006</c:v>
                </c:pt>
                <c:pt idx="33282">
                  <c:v>-13.366700000000007</c:v>
                </c:pt>
                <c:pt idx="33283">
                  <c:v>-13.8642</c:v>
                </c:pt>
                <c:pt idx="33284">
                  <c:v>-14.350100000000008</c:v>
                </c:pt>
                <c:pt idx="33285">
                  <c:v>-14.8246</c:v>
                </c:pt>
                <c:pt idx="33286">
                  <c:v>-15.287600000000001</c:v>
                </c:pt>
                <c:pt idx="33287">
                  <c:v>-15.739100000000001</c:v>
                </c:pt>
                <c:pt idx="33288">
                  <c:v>-16.179099999999988</c:v>
                </c:pt>
                <c:pt idx="33289">
                  <c:v>-16.607800000000019</c:v>
                </c:pt>
                <c:pt idx="33290">
                  <c:v>-17.024999999999999</c:v>
                </c:pt>
                <c:pt idx="33291">
                  <c:v>-17.430800000000001</c:v>
                </c:pt>
                <c:pt idx="33292">
                  <c:v>-17.825199999999981</c:v>
                </c:pt>
                <c:pt idx="33293">
                  <c:v>-18.20819999999998</c:v>
                </c:pt>
                <c:pt idx="33294">
                  <c:v>-18.579899999999999</c:v>
                </c:pt>
                <c:pt idx="33295">
                  <c:v>-18.940199999999979</c:v>
                </c:pt>
                <c:pt idx="33296">
                  <c:v>-19.289299999999979</c:v>
                </c:pt>
                <c:pt idx="33297">
                  <c:v>-19.627099999999999</c:v>
                </c:pt>
                <c:pt idx="33298">
                  <c:v>-19.953600000000002</c:v>
                </c:pt>
                <c:pt idx="33299">
                  <c:v>-20.268999999999977</c:v>
                </c:pt>
                <c:pt idx="33300">
                  <c:v>-20.5731</c:v>
                </c:pt>
                <c:pt idx="33301">
                  <c:v>-20.866099999999989</c:v>
                </c:pt>
                <c:pt idx="33302">
                  <c:v>-21.148</c:v>
                </c:pt>
                <c:pt idx="33303">
                  <c:v>-21.41869999999998</c:v>
                </c:pt>
                <c:pt idx="33304">
                  <c:v>-21.6785</c:v>
                </c:pt>
                <c:pt idx="33305">
                  <c:v>-21.927199999999985</c:v>
                </c:pt>
                <c:pt idx="33306">
                  <c:v>-22.164999999999999</c:v>
                </c:pt>
                <c:pt idx="33307">
                  <c:v>-22.3917</c:v>
                </c:pt>
                <c:pt idx="33308">
                  <c:v>-22.607700000000001</c:v>
                </c:pt>
                <c:pt idx="33309">
                  <c:v>-22.8127</c:v>
                </c:pt>
                <c:pt idx="33310">
                  <c:v>-23.007000000000001</c:v>
                </c:pt>
                <c:pt idx="33311">
                  <c:v>-23.1905</c:v>
                </c:pt>
                <c:pt idx="33312">
                  <c:v>-23.363199999999985</c:v>
                </c:pt>
                <c:pt idx="33313">
                  <c:v>-23.52529999999998</c:v>
                </c:pt>
                <c:pt idx="33314">
                  <c:v>-23.6767</c:v>
                </c:pt>
                <c:pt idx="33315">
                  <c:v>-23.817699999999999</c:v>
                </c:pt>
                <c:pt idx="33316">
                  <c:v>-23.947999999999986</c:v>
                </c:pt>
                <c:pt idx="33317">
                  <c:v>-24.067999999999987</c:v>
                </c:pt>
                <c:pt idx="33318">
                  <c:v>-24.177399999999999</c:v>
                </c:pt>
                <c:pt idx="33319">
                  <c:v>-24.276599999999977</c:v>
                </c:pt>
                <c:pt idx="33320">
                  <c:v>-24.36539999999998</c:v>
                </c:pt>
                <c:pt idx="33321">
                  <c:v>-24.443999999999985</c:v>
                </c:pt>
                <c:pt idx="33322">
                  <c:v>-24.5123</c:v>
                </c:pt>
                <c:pt idx="33323">
                  <c:v>-24.570599999999981</c:v>
                </c:pt>
                <c:pt idx="33324">
                  <c:v>-24.6187</c:v>
                </c:pt>
                <c:pt idx="33325">
                  <c:v>-24.656900000000014</c:v>
                </c:pt>
                <c:pt idx="33326">
                  <c:v>-24.684999999999999</c:v>
                </c:pt>
                <c:pt idx="33327">
                  <c:v>-24.703299999999981</c:v>
                </c:pt>
                <c:pt idx="33328">
                  <c:v>-24.711900000000014</c:v>
                </c:pt>
                <c:pt idx="33329">
                  <c:v>-24.7105</c:v>
                </c:pt>
                <c:pt idx="33330">
                  <c:v>-24.6995</c:v>
                </c:pt>
                <c:pt idx="33331">
                  <c:v>-24.678899999999999</c:v>
                </c:pt>
                <c:pt idx="33332">
                  <c:v>-24.648800000000001</c:v>
                </c:pt>
                <c:pt idx="33333">
                  <c:v>-24.609000000000005</c:v>
                </c:pt>
                <c:pt idx="33334">
                  <c:v>-24.56</c:v>
                </c:pt>
                <c:pt idx="33335">
                  <c:v>-24.5015</c:v>
                </c:pt>
                <c:pt idx="33336">
                  <c:v>-24.433700000000002</c:v>
                </c:pt>
                <c:pt idx="33337">
                  <c:v>-24.356800000000014</c:v>
                </c:pt>
                <c:pt idx="33338">
                  <c:v>-24.270600000000002</c:v>
                </c:pt>
                <c:pt idx="33339">
                  <c:v>-24.1754</c:v>
                </c:pt>
                <c:pt idx="33340">
                  <c:v>-24.071300000000001</c:v>
                </c:pt>
                <c:pt idx="33341">
                  <c:v>-23.95819999999998</c:v>
                </c:pt>
                <c:pt idx="33342">
                  <c:v>-23.836200000000005</c:v>
                </c:pt>
                <c:pt idx="33343">
                  <c:v>-23.705499999999979</c:v>
                </c:pt>
                <c:pt idx="33344">
                  <c:v>-23.566099999999981</c:v>
                </c:pt>
                <c:pt idx="33345">
                  <c:v>-23.418099999999981</c:v>
                </c:pt>
                <c:pt idx="33346">
                  <c:v>-23.261500000000002</c:v>
                </c:pt>
                <c:pt idx="33347">
                  <c:v>-23.096599999999981</c:v>
                </c:pt>
                <c:pt idx="33348">
                  <c:v>-22.92319999999998</c:v>
                </c:pt>
                <c:pt idx="33349">
                  <c:v>-22.741499999999977</c:v>
                </c:pt>
                <c:pt idx="33350">
                  <c:v>-22.551500000000001</c:v>
                </c:pt>
                <c:pt idx="33351">
                  <c:v>-22.3535</c:v>
                </c:pt>
                <c:pt idx="33352">
                  <c:v>-22.147300000000001</c:v>
                </c:pt>
                <c:pt idx="33353">
                  <c:v>-21.933299999999985</c:v>
                </c:pt>
                <c:pt idx="33354">
                  <c:v>-21.711300000000001</c:v>
                </c:pt>
                <c:pt idx="33355">
                  <c:v>-21.481499999999979</c:v>
                </c:pt>
                <c:pt idx="33356">
                  <c:v>-21.244</c:v>
                </c:pt>
                <c:pt idx="33357">
                  <c:v>-20.998799999999971</c:v>
                </c:pt>
                <c:pt idx="33358">
                  <c:v>-20.746099999999977</c:v>
                </c:pt>
                <c:pt idx="33359">
                  <c:v>-20.48589999999998</c:v>
                </c:pt>
                <c:pt idx="33360">
                  <c:v>-20.218399999999981</c:v>
                </c:pt>
                <c:pt idx="33361">
                  <c:v>-19.943499999999979</c:v>
                </c:pt>
                <c:pt idx="33362">
                  <c:v>-19.661300000000001</c:v>
                </c:pt>
                <c:pt idx="33363">
                  <c:v>-19.3721</c:v>
                </c:pt>
                <c:pt idx="33364">
                  <c:v>-19.075800000000001</c:v>
                </c:pt>
                <c:pt idx="33365">
                  <c:v>-18.772599999999979</c:v>
                </c:pt>
                <c:pt idx="33366">
                  <c:v>-18.462499999999967</c:v>
                </c:pt>
                <c:pt idx="33367">
                  <c:v>-18.145499999999977</c:v>
                </c:pt>
                <c:pt idx="33368">
                  <c:v>-17.821999999999999</c:v>
                </c:pt>
                <c:pt idx="33369">
                  <c:v>-17.491800000000001</c:v>
                </c:pt>
                <c:pt idx="33370">
                  <c:v>-17.155000000000001</c:v>
                </c:pt>
                <c:pt idx="33371">
                  <c:v>-16.811900000000023</c:v>
                </c:pt>
                <c:pt idx="33372">
                  <c:v>-16.46239999999997</c:v>
                </c:pt>
                <c:pt idx="33373">
                  <c:v>-16.1066</c:v>
                </c:pt>
                <c:pt idx="33374">
                  <c:v>-15.7447</c:v>
                </c:pt>
                <c:pt idx="33375">
                  <c:v>-15.376700000000007</c:v>
                </c:pt>
                <c:pt idx="33376">
                  <c:v>-15.002700000000004</c:v>
                </c:pt>
                <c:pt idx="33377">
                  <c:v>-14.6227</c:v>
                </c:pt>
                <c:pt idx="33378">
                  <c:v>-14.237</c:v>
                </c:pt>
                <c:pt idx="33379">
                  <c:v>-13.845600000000006</c:v>
                </c:pt>
                <c:pt idx="33380">
                  <c:v>-13.448500000000001</c:v>
                </c:pt>
                <c:pt idx="33381">
                  <c:v>-13.0459</c:v>
                </c:pt>
                <c:pt idx="33382">
                  <c:v>-12.6378</c:v>
                </c:pt>
                <c:pt idx="33383">
                  <c:v>-12.224299999999999</c:v>
                </c:pt>
                <c:pt idx="33384">
                  <c:v>-11.805500000000007</c:v>
                </c:pt>
                <c:pt idx="33385">
                  <c:v>-11.381500000000004</c:v>
                </c:pt>
                <c:pt idx="33386">
                  <c:v>-10.952500000000011</c:v>
                </c:pt>
                <c:pt idx="33387">
                  <c:v>-10.5184</c:v>
                </c:pt>
                <c:pt idx="33388">
                  <c:v>-10.0793</c:v>
                </c:pt>
                <c:pt idx="33389">
                  <c:v>-9.63551</c:v>
                </c:pt>
                <c:pt idx="33390">
                  <c:v>-9.1868800000000004</c:v>
                </c:pt>
                <c:pt idx="33391">
                  <c:v>-8.7335900000000013</c:v>
                </c:pt>
                <c:pt idx="33392">
                  <c:v>-8.2756900000000027</c:v>
                </c:pt>
                <c:pt idx="33393">
                  <c:v>-7.8133499999999998</c:v>
                </c:pt>
                <c:pt idx="33394">
                  <c:v>-7.3465600000000002</c:v>
                </c:pt>
                <c:pt idx="33395">
                  <c:v>-6.8754799999999996</c:v>
                </c:pt>
                <c:pt idx="33396">
                  <c:v>-6.4001299999999999</c:v>
                </c:pt>
                <c:pt idx="33397">
                  <c:v>-5.9206799999999999</c:v>
                </c:pt>
                <c:pt idx="33398">
                  <c:v>-5.4370900000000004</c:v>
                </c:pt>
                <c:pt idx="33399">
                  <c:v>-4.9495899999999997</c:v>
                </c:pt>
                <c:pt idx="33400">
                  <c:v>-4.4581099999999996</c:v>
                </c:pt>
                <c:pt idx="33401">
                  <c:v>-3.9629399999999997</c:v>
                </c:pt>
                <c:pt idx="33402">
                  <c:v>-3.46394</c:v>
                </c:pt>
                <c:pt idx="33403">
                  <c:v>-2.96136</c:v>
                </c:pt>
                <c:pt idx="33404">
                  <c:v>-2.4551699999999981</c:v>
                </c:pt>
                <c:pt idx="33405">
                  <c:v>-1.9455800000000001</c:v>
                </c:pt>
                <c:pt idx="33406">
                  <c:v>-1.4325299999999992</c:v>
                </c:pt>
                <c:pt idx="33407">
                  <c:v>-0.91616299999999928</c:v>
                </c:pt>
                <c:pt idx="33408">
                  <c:v>-0.39656900000000023</c:v>
                </c:pt>
                <c:pt idx="33409">
                  <c:v>0.12614500000000001</c:v>
                </c:pt>
                <c:pt idx="33410">
                  <c:v>0.65192000000000072</c:v>
                </c:pt>
                <c:pt idx="33411">
                  <c:v>1.1807300000000001</c:v>
                </c:pt>
                <c:pt idx="33412">
                  <c:v>1.7124199999999998</c:v>
                </c:pt>
                <c:pt idx="33413">
                  <c:v>2.2469199999999998</c:v>
                </c:pt>
                <c:pt idx="33414">
                  <c:v>2.7842300000000018</c:v>
                </c:pt>
                <c:pt idx="33415">
                  <c:v>3.3241700000000001</c:v>
                </c:pt>
                <c:pt idx="33416">
                  <c:v>3.866699999999998</c:v>
                </c:pt>
                <c:pt idx="33417">
                  <c:v>4.4117899999999999</c:v>
                </c:pt>
                <c:pt idx="33418">
                  <c:v>4.9592800000000024</c:v>
                </c:pt>
                <c:pt idx="33419">
                  <c:v>5.5091799999999997</c:v>
                </c:pt>
                <c:pt idx="33420">
                  <c:v>6.0613099999999998</c:v>
                </c:pt>
                <c:pt idx="33421">
                  <c:v>6.6156799999999985</c:v>
                </c:pt>
                <c:pt idx="33422">
                  <c:v>7.1722999999999999</c:v>
                </c:pt>
                <c:pt idx="33423">
                  <c:v>7.7308399999999997</c:v>
                </c:pt>
                <c:pt idx="33424">
                  <c:v>8.2915299999999998</c:v>
                </c:pt>
                <c:pt idx="33425">
                  <c:v>8.8540100000000006</c:v>
                </c:pt>
                <c:pt idx="33426">
                  <c:v>9.41845</c:v>
                </c:pt>
                <c:pt idx="33427">
                  <c:v>9.9846600000000034</c:v>
                </c:pt>
                <c:pt idx="33428">
                  <c:v>10.552600000000007</c:v>
                </c:pt>
                <c:pt idx="33429">
                  <c:v>11.1221</c:v>
                </c:pt>
                <c:pt idx="33430">
                  <c:v>11.693300000000001</c:v>
                </c:pt>
                <c:pt idx="33431">
                  <c:v>12.2659</c:v>
                </c:pt>
                <c:pt idx="33432">
                  <c:v>12.84</c:v>
                </c:pt>
                <c:pt idx="33433">
                  <c:v>13.415500000000007</c:v>
                </c:pt>
                <c:pt idx="33434">
                  <c:v>13.9923</c:v>
                </c:pt>
                <c:pt idx="33435">
                  <c:v>14.570400000000006</c:v>
                </c:pt>
                <c:pt idx="33436">
                  <c:v>15.1496</c:v>
                </c:pt>
                <c:pt idx="33437">
                  <c:v>15.7301</c:v>
                </c:pt>
                <c:pt idx="33438">
                  <c:v>16.311499999999999</c:v>
                </c:pt>
                <c:pt idx="33439">
                  <c:v>16.893899999999999</c:v>
                </c:pt>
                <c:pt idx="33440">
                  <c:v>17.477399999999989</c:v>
                </c:pt>
                <c:pt idx="33441">
                  <c:v>18.061699999999977</c:v>
                </c:pt>
                <c:pt idx="33442">
                  <c:v>18.646699999999989</c:v>
                </c:pt>
                <c:pt idx="33443">
                  <c:v>19.23259999999998</c:v>
                </c:pt>
                <c:pt idx="33444">
                  <c:v>19.819299999999988</c:v>
                </c:pt>
                <c:pt idx="33445">
                  <c:v>20.40659999999998</c:v>
                </c:pt>
                <c:pt idx="33446">
                  <c:v>20.994399999999981</c:v>
                </c:pt>
                <c:pt idx="33447">
                  <c:v>21.58279999999997</c:v>
                </c:pt>
                <c:pt idx="33448">
                  <c:v>22.171800000000019</c:v>
                </c:pt>
                <c:pt idx="33449">
                  <c:v>22.761099999999981</c:v>
                </c:pt>
                <c:pt idx="33450">
                  <c:v>23.350899999999999</c:v>
                </c:pt>
                <c:pt idx="33451">
                  <c:v>23.941099999999981</c:v>
                </c:pt>
                <c:pt idx="33452">
                  <c:v>24.531400000000001</c:v>
                </c:pt>
                <c:pt idx="33453">
                  <c:v>25.122</c:v>
                </c:pt>
                <c:pt idx="33454">
                  <c:v>25.712900000000001</c:v>
                </c:pt>
                <c:pt idx="33455">
                  <c:v>26.303899999999999</c:v>
                </c:pt>
                <c:pt idx="33456">
                  <c:v>26.895</c:v>
                </c:pt>
                <c:pt idx="33457">
                  <c:v>27.486099999999979</c:v>
                </c:pt>
                <c:pt idx="33458">
                  <c:v>28.077300000000001</c:v>
                </c:pt>
                <c:pt idx="33459">
                  <c:v>28.668500000000002</c:v>
                </c:pt>
                <c:pt idx="33460">
                  <c:v>29.259499999999989</c:v>
                </c:pt>
                <c:pt idx="33461">
                  <c:v>29.8505</c:v>
                </c:pt>
                <c:pt idx="33462">
                  <c:v>30.441299999999977</c:v>
                </c:pt>
                <c:pt idx="33463">
                  <c:v>31.032</c:v>
                </c:pt>
                <c:pt idx="33464">
                  <c:v>31.622299999999989</c:v>
                </c:pt>
                <c:pt idx="33465">
                  <c:v>32.212500000000013</c:v>
                </c:pt>
                <c:pt idx="33466">
                  <c:v>32.802300000000002</c:v>
                </c:pt>
                <c:pt idx="33467">
                  <c:v>33.3919</c:v>
                </c:pt>
                <c:pt idx="33468">
                  <c:v>33.981000000000002</c:v>
                </c:pt>
                <c:pt idx="33469">
                  <c:v>34.569700000000012</c:v>
                </c:pt>
                <c:pt idx="33470">
                  <c:v>35.158000000000001</c:v>
                </c:pt>
                <c:pt idx="33471">
                  <c:v>35.745800000000003</c:v>
                </c:pt>
                <c:pt idx="33472">
                  <c:v>36.333100000000002</c:v>
                </c:pt>
                <c:pt idx="33473">
                  <c:v>36.919899999999998</c:v>
                </c:pt>
                <c:pt idx="33474">
                  <c:v>37.506100000000011</c:v>
                </c:pt>
                <c:pt idx="33475">
                  <c:v>38.091800000000006</c:v>
                </c:pt>
                <c:pt idx="33476">
                  <c:v>38.6768</c:v>
                </c:pt>
                <c:pt idx="33477">
                  <c:v>39.261200000000002</c:v>
                </c:pt>
                <c:pt idx="33478">
                  <c:v>39.844899999999996</c:v>
                </c:pt>
                <c:pt idx="33479">
                  <c:v>40.427900000000001</c:v>
                </c:pt>
                <c:pt idx="33480">
                  <c:v>41.010300000000001</c:v>
                </c:pt>
                <c:pt idx="33481">
                  <c:v>41.591800000000006</c:v>
                </c:pt>
                <c:pt idx="33482">
                  <c:v>42.172700000000013</c:v>
                </c:pt>
                <c:pt idx="33483">
                  <c:v>42.752800000000001</c:v>
                </c:pt>
                <c:pt idx="33484">
                  <c:v>43.332000000000001</c:v>
                </c:pt>
                <c:pt idx="33485">
                  <c:v>43.910499999999999</c:v>
                </c:pt>
                <c:pt idx="33486">
                  <c:v>44.488100000000003</c:v>
                </c:pt>
                <c:pt idx="33487">
                  <c:v>45.064800000000005</c:v>
                </c:pt>
                <c:pt idx="33488">
                  <c:v>45.640700000000002</c:v>
                </c:pt>
                <c:pt idx="33489">
                  <c:v>46.215800000000002</c:v>
                </c:pt>
                <c:pt idx="33490">
                  <c:v>46.789900000000003</c:v>
                </c:pt>
                <c:pt idx="33491">
                  <c:v>47.363200000000006</c:v>
                </c:pt>
                <c:pt idx="33492">
                  <c:v>47.935500000000012</c:v>
                </c:pt>
                <c:pt idx="33493">
                  <c:v>48.506900000000002</c:v>
                </c:pt>
                <c:pt idx="33494">
                  <c:v>49.077300000000001</c:v>
                </c:pt>
                <c:pt idx="33495">
                  <c:v>49.646800000000006</c:v>
                </c:pt>
                <c:pt idx="33496">
                  <c:v>50.215300000000013</c:v>
                </c:pt>
                <c:pt idx="33497">
                  <c:v>50.782900000000012</c:v>
                </c:pt>
                <c:pt idx="33498">
                  <c:v>51.349600000000002</c:v>
                </c:pt>
                <c:pt idx="33499">
                  <c:v>51.915200000000006</c:v>
                </c:pt>
                <c:pt idx="33500">
                  <c:v>52.479900000000001</c:v>
                </c:pt>
                <c:pt idx="33501">
                  <c:v>53.043500000000002</c:v>
                </c:pt>
                <c:pt idx="33502">
                  <c:v>53.606200000000001</c:v>
                </c:pt>
                <c:pt idx="33503">
                  <c:v>54.167900000000003</c:v>
                </c:pt>
                <c:pt idx="33504">
                  <c:v>54.728600000000029</c:v>
                </c:pt>
                <c:pt idx="33505">
                  <c:v>55.288300000000028</c:v>
                </c:pt>
                <c:pt idx="33506">
                  <c:v>55.847000000000001</c:v>
                </c:pt>
                <c:pt idx="33507">
                  <c:v>56.404699999999998</c:v>
                </c:pt>
                <c:pt idx="33508">
                  <c:v>56.961500000000001</c:v>
                </c:pt>
                <c:pt idx="33509">
                  <c:v>57.517200000000003</c:v>
                </c:pt>
                <c:pt idx="33510">
                  <c:v>58.072000000000003</c:v>
                </c:pt>
                <c:pt idx="33511">
                  <c:v>58.62570000000003</c:v>
                </c:pt>
                <c:pt idx="33512">
                  <c:v>59.178500000000028</c:v>
                </c:pt>
                <c:pt idx="33513">
                  <c:v>59.730400000000003</c:v>
                </c:pt>
                <c:pt idx="33514">
                  <c:v>60.281200000000005</c:v>
                </c:pt>
                <c:pt idx="33515">
                  <c:v>60.831099999999999</c:v>
                </c:pt>
                <c:pt idx="33516">
                  <c:v>61.380099999999999</c:v>
                </c:pt>
                <c:pt idx="33517">
                  <c:v>61.928000000000011</c:v>
                </c:pt>
                <c:pt idx="33518">
                  <c:v>62.475100000000012</c:v>
                </c:pt>
                <c:pt idx="33519">
                  <c:v>63.0212</c:v>
                </c:pt>
                <c:pt idx="33520">
                  <c:v>63.566500000000012</c:v>
                </c:pt>
                <c:pt idx="33521">
                  <c:v>64.110799999999998</c:v>
                </c:pt>
                <c:pt idx="33522">
                  <c:v>64.654200000000003</c:v>
                </c:pt>
                <c:pt idx="33523">
                  <c:v>65.196799999999982</c:v>
                </c:pt>
                <c:pt idx="33524">
                  <c:v>65.738500000000002</c:v>
                </c:pt>
                <c:pt idx="33525">
                  <c:v>66.279299999999992</c:v>
                </c:pt>
                <c:pt idx="33526">
                  <c:v>66.819300000000013</c:v>
                </c:pt>
                <c:pt idx="33527">
                  <c:v>67.358499999999978</c:v>
                </c:pt>
                <c:pt idx="33528">
                  <c:v>67.896900000000002</c:v>
                </c:pt>
                <c:pt idx="33529">
                  <c:v>68.434500000000057</c:v>
                </c:pt>
                <c:pt idx="33530">
                  <c:v>68.971300000000014</c:v>
                </c:pt>
                <c:pt idx="33531">
                  <c:v>69.507400000000004</c:v>
                </c:pt>
                <c:pt idx="33532">
                  <c:v>70.042699999999996</c:v>
                </c:pt>
                <c:pt idx="33533">
                  <c:v>70.577299999999994</c:v>
                </c:pt>
                <c:pt idx="33534">
                  <c:v>71.111199999999997</c:v>
                </c:pt>
                <c:pt idx="33535">
                  <c:v>71.644400000000005</c:v>
                </c:pt>
                <c:pt idx="33536">
                  <c:v>72.176899999999989</c:v>
                </c:pt>
                <c:pt idx="33537">
                  <c:v>72.7089</c:v>
                </c:pt>
                <c:pt idx="33538">
                  <c:v>73.240200000000058</c:v>
                </c:pt>
                <c:pt idx="33539">
                  <c:v>73.770899999999983</c:v>
                </c:pt>
                <c:pt idx="33540">
                  <c:v>74.301000000000002</c:v>
                </c:pt>
                <c:pt idx="33541">
                  <c:v>74.830500000000001</c:v>
                </c:pt>
                <c:pt idx="33542">
                  <c:v>75.3596</c:v>
                </c:pt>
                <c:pt idx="33543">
                  <c:v>75.88809999999998</c:v>
                </c:pt>
                <c:pt idx="33544">
                  <c:v>76.416300000000007</c:v>
                </c:pt>
                <c:pt idx="33545">
                  <c:v>76.943799999999996</c:v>
                </c:pt>
                <c:pt idx="33546">
                  <c:v>77.471000000000004</c:v>
                </c:pt>
                <c:pt idx="33547">
                  <c:v>77.997700000000023</c:v>
                </c:pt>
                <c:pt idx="33548">
                  <c:v>78.524100000000004</c:v>
                </c:pt>
                <c:pt idx="33549">
                  <c:v>79.0501</c:v>
                </c:pt>
                <c:pt idx="33550">
                  <c:v>79.575799999999958</c:v>
                </c:pt>
                <c:pt idx="33551">
                  <c:v>80.101200000000006</c:v>
                </c:pt>
                <c:pt idx="33552">
                  <c:v>80.626199999999983</c:v>
                </c:pt>
                <c:pt idx="33553">
                  <c:v>81.150999999999982</c:v>
                </c:pt>
                <c:pt idx="33554">
                  <c:v>81.675599999999989</c:v>
                </c:pt>
                <c:pt idx="33555">
                  <c:v>82.200100000000006</c:v>
                </c:pt>
                <c:pt idx="33556">
                  <c:v>82.724400000000003</c:v>
                </c:pt>
                <c:pt idx="33557">
                  <c:v>83.248400000000004</c:v>
                </c:pt>
                <c:pt idx="33558">
                  <c:v>83.772399999999948</c:v>
                </c:pt>
                <c:pt idx="33559">
                  <c:v>84.296300000000002</c:v>
                </c:pt>
                <c:pt idx="33560">
                  <c:v>84.820099999999982</c:v>
                </c:pt>
                <c:pt idx="33561">
                  <c:v>85.343900000000005</c:v>
                </c:pt>
                <c:pt idx="33562">
                  <c:v>85.867800000000003</c:v>
                </c:pt>
                <c:pt idx="33563">
                  <c:v>86.391599999999997</c:v>
                </c:pt>
                <c:pt idx="33564">
                  <c:v>86.915499999999994</c:v>
                </c:pt>
                <c:pt idx="33565">
                  <c:v>87.439400000000006</c:v>
                </c:pt>
                <c:pt idx="33566">
                  <c:v>87.963600000000056</c:v>
                </c:pt>
                <c:pt idx="33567">
                  <c:v>88.487799999999993</c:v>
                </c:pt>
                <c:pt idx="33568">
                  <c:v>89.012200000000007</c:v>
                </c:pt>
                <c:pt idx="33569">
                  <c:v>89.536900000000003</c:v>
                </c:pt>
                <c:pt idx="33570">
                  <c:v>90.061700000000002</c:v>
                </c:pt>
                <c:pt idx="33571">
                  <c:v>90.586799999999982</c:v>
                </c:pt>
                <c:pt idx="33572">
                  <c:v>91.112200000000001</c:v>
                </c:pt>
                <c:pt idx="33573">
                  <c:v>91.637900000000002</c:v>
                </c:pt>
                <c:pt idx="33574">
                  <c:v>92.164100000000005</c:v>
                </c:pt>
                <c:pt idx="33575">
                  <c:v>92.690600000000003</c:v>
                </c:pt>
                <c:pt idx="33576">
                  <c:v>93.217400000000026</c:v>
                </c:pt>
                <c:pt idx="33577">
                  <c:v>93.744800000000026</c:v>
                </c:pt>
                <c:pt idx="33578">
                  <c:v>94.272599999999983</c:v>
                </c:pt>
                <c:pt idx="33579">
                  <c:v>94.800899999999999</c:v>
                </c:pt>
                <c:pt idx="33580">
                  <c:v>95.329799999999949</c:v>
                </c:pt>
                <c:pt idx="33581">
                  <c:v>95.859099999999998</c:v>
                </c:pt>
                <c:pt idx="33582">
                  <c:v>96.389200000000002</c:v>
                </c:pt>
                <c:pt idx="33583">
                  <c:v>96.919799999999995</c:v>
                </c:pt>
                <c:pt idx="33584">
                  <c:v>97.451099999999997</c:v>
                </c:pt>
                <c:pt idx="33585">
                  <c:v>97.983000000000004</c:v>
                </c:pt>
                <c:pt idx="33586">
                  <c:v>98.515600000000006</c:v>
                </c:pt>
                <c:pt idx="33587">
                  <c:v>99.049000000000007</c:v>
                </c:pt>
                <c:pt idx="33588">
                  <c:v>99.583200000000005</c:v>
                </c:pt>
                <c:pt idx="33589">
                  <c:v>100.11799999999999</c:v>
                </c:pt>
                <c:pt idx="33590">
                  <c:v>100.654</c:v>
                </c:pt>
                <c:pt idx="33591">
                  <c:v>101.191</c:v>
                </c:pt>
                <c:pt idx="33592">
                  <c:v>101.72799999999999</c:v>
                </c:pt>
                <c:pt idx="33593">
                  <c:v>102.26700000000002</c:v>
                </c:pt>
                <c:pt idx="33594">
                  <c:v>102.806</c:v>
                </c:pt>
                <c:pt idx="33595">
                  <c:v>103.346</c:v>
                </c:pt>
                <c:pt idx="33596">
                  <c:v>103.887</c:v>
                </c:pt>
                <c:pt idx="33597">
                  <c:v>104.43</c:v>
                </c:pt>
                <c:pt idx="33598">
                  <c:v>104.973</c:v>
                </c:pt>
                <c:pt idx="33599">
                  <c:v>105.518</c:v>
                </c:pt>
                <c:pt idx="33600">
                  <c:v>106.063</c:v>
                </c:pt>
                <c:pt idx="33601">
                  <c:v>106.61</c:v>
                </c:pt>
                <c:pt idx="33602">
                  <c:v>107.157</c:v>
                </c:pt>
                <c:pt idx="33603">
                  <c:v>107.706</c:v>
                </c:pt>
                <c:pt idx="33604">
                  <c:v>108.256</c:v>
                </c:pt>
                <c:pt idx="33605">
                  <c:v>108.80800000000001</c:v>
                </c:pt>
                <c:pt idx="33606">
                  <c:v>109.36</c:v>
                </c:pt>
                <c:pt idx="33607">
                  <c:v>109.91400000000006</c:v>
                </c:pt>
                <c:pt idx="33608">
                  <c:v>110.46899999999999</c:v>
                </c:pt>
                <c:pt idx="33609">
                  <c:v>111.026</c:v>
                </c:pt>
                <c:pt idx="33610">
                  <c:v>111.583</c:v>
                </c:pt>
                <c:pt idx="33611">
                  <c:v>112.142</c:v>
                </c:pt>
                <c:pt idx="33612">
                  <c:v>112.703</c:v>
                </c:pt>
                <c:pt idx="33613">
                  <c:v>113.265</c:v>
                </c:pt>
                <c:pt idx="33614">
                  <c:v>113.82799999999999</c:v>
                </c:pt>
                <c:pt idx="33615">
                  <c:v>114.393</c:v>
                </c:pt>
                <c:pt idx="33616">
                  <c:v>114.959</c:v>
                </c:pt>
                <c:pt idx="33617">
                  <c:v>115.526</c:v>
                </c:pt>
                <c:pt idx="33618">
                  <c:v>116.095</c:v>
                </c:pt>
                <c:pt idx="33619">
                  <c:v>116.666</c:v>
                </c:pt>
                <c:pt idx="33620">
                  <c:v>117.238</c:v>
                </c:pt>
                <c:pt idx="33621">
                  <c:v>117.81100000000002</c:v>
                </c:pt>
                <c:pt idx="33622">
                  <c:v>118.386</c:v>
                </c:pt>
                <c:pt idx="33623">
                  <c:v>118.96299999999999</c:v>
                </c:pt>
                <c:pt idx="33624">
                  <c:v>119.54100000000005</c:v>
                </c:pt>
                <c:pt idx="33625">
                  <c:v>120.121</c:v>
                </c:pt>
                <c:pt idx="33626">
                  <c:v>120.703</c:v>
                </c:pt>
                <c:pt idx="33627">
                  <c:v>121.286</c:v>
                </c:pt>
                <c:pt idx="33628">
                  <c:v>121.86999999999999</c:v>
                </c:pt>
                <c:pt idx="33629">
                  <c:v>122.45699999999999</c:v>
                </c:pt>
                <c:pt idx="33630">
                  <c:v>123.045</c:v>
                </c:pt>
                <c:pt idx="33631">
                  <c:v>123.634</c:v>
                </c:pt>
                <c:pt idx="33632">
                  <c:v>124.22499999999999</c:v>
                </c:pt>
                <c:pt idx="33633">
                  <c:v>124.818</c:v>
                </c:pt>
                <c:pt idx="33634">
                  <c:v>125.41300000000005</c:v>
                </c:pt>
                <c:pt idx="33635">
                  <c:v>126.009</c:v>
                </c:pt>
                <c:pt idx="33636">
                  <c:v>126.607</c:v>
                </c:pt>
                <c:pt idx="33637">
                  <c:v>127.20699999999999</c:v>
                </c:pt>
                <c:pt idx="33638">
                  <c:v>127.80800000000001</c:v>
                </c:pt>
                <c:pt idx="33639">
                  <c:v>128.411</c:v>
                </c:pt>
                <c:pt idx="33640">
                  <c:v>129.01599999999999</c:v>
                </c:pt>
                <c:pt idx="33641">
                  <c:v>129.62300000000002</c:v>
                </c:pt>
                <c:pt idx="33642">
                  <c:v>130.23099999999999</c:v>
                </c:pt>
                <c:pt idx="33643">
                  <c:v>130.84100000000001</c:v>
                </c:pt>
                <c:pt idx="33644">
                  <c:v>131.45200000000011</c:v>
                </c:pt>
                <c:pt idx="33645">
                  <c:v>132.066</c:v>
                </c:pt>
                <c:pt idx="33646">
                  <c:v>132.68100000000001</c:v>
                </c:pt>
                <c:pt idx="33647">
                  <c:v>133.298</c:v>
                </c:pt>
                <c:pt idx="33648">
                  <c:v>133.916</c:v>
                </c:pt>
                <c:pt idx="33649">
                  <c:v>134.53700000000001</c:v>
                </c:pt>
                <c:pt idx="33650">
                  <c:v>135.15900000000002</c:v>
                </c:pt>
                <c:pt idx="33651">
                  <c:v>135.78200000000001</c:v>
                </c:pt>
                <c:pt idx="33652">
                  <c:v>136.40800000000004</c:v>
                </c:pt>
                <c:pt idx="33653">
                  <c:v>137.035</c:v>
                </c:pt>
                <c:pt idx="33654">
                  <c:v>137.66300000000001</c:v>
                </c:pt>
                <c:pt idx="33655">
                  <c:v>138.29399999999998</c:v>
                </c:pt>
                <c:pt idx="33656">
                  <c:v>138.92600000000004</c:v>
                </c:pt>
                <c:pt idx="33657">
                  <c:v>139.56</c:v>
                </c:pt>
                <c:pt idx="33658">
                  <c:v>140.19499999999999</c:v>
                </c:pt>
                <c:pt idx="33659">
                  <c:v>140.83200000000011</c:v>
                </c:pt>
                <c:pt idx="33660">
                  <c:v>141.471</c:v>
                </c:pt>
                <c:pt idx="33661">
                  <c:v>142.11099999999999</c:v>
                </c:pt>
                <c:pt idx="33662">
                  <c:v>142.75299999999999</c:v>
                </c:pt>
                <c:pt idx="33663">
                  <c:v>143.39700000000011</c:v>
                </c:pt>
                <c:pt idx="33664">
                  <c:v>144.042</c:v>
                </c:pt>
                <c:pt idx="33665">
                  <c:v>144.68800000000007</c:v>
                </c:pt>
                <c:pt idx="33666">
                  <c:v>145.33700000000007</c:v>
                </c:pt>
                <c:pt idx="33667">
                  <c:v>145.9860000000001</c:v>
                </c:pt>
                <c:pt idx="33668">
                  <c:v>146.637</c:v>
                </c:pt>
                <c:pt idx="33669">
                  <c:v>147.29</c:v>
                </c:pt>
                <c:pt idx="33670">
                  <c:v>147.94399999999999</c:v>
                </c:pt>
                <c:pt idx="33671">
                  <c:v>148.6</c:v>
                </c:pt>
                <c:pt idx="33672">
                  <c:v>149.25700000000001</c:v>
                </c:pt>
                <c:pt idx="33673">
                  <c:v>149.91499999999999</c:v>
                </c:pt>
                <c:pt idx="33674">
                  <c:v>150.57499999999999</c:v>
                </c:pt>
                <c:pt idx="33675">
                  <c:v>151.23699999999999</c:v>
                </c:pt>
                <c:pt idx="33676">
                  <c:v>151.899</c:v>
                </c:pt>
                <c:pt idx="33677">
                  <c:v>152.56300000000002</c:v>
                </c:pt>
                <c:pt idx="33678">
                  <c:v>153.22800000000001</c:v>
                </c:pt>
                <c:pt idx="33679">
                  <c:v>153.89500000000001</c:v>
                </c:pt>
                <c:pt idx="33680">
                  <c:v>154.56200000000001</c:v>
                </c:pt>
                <c:pt idx="33681">
                  <c:v>155.23099999999999</c:v>
                </c:pt>
                <c:pt idx="33682">
                  <c:v>155.90100000000001</c:v>
                </c:pt>
                <c:pt idx="33683">
                  <c:v>156.572</c:v>
                </c:pt>
                <c:pt idx="33684">
                  <c:v>157.24399999999989</c:v>
                </c:pt>
                <c:pt idx="33685">
                  <c:v>157.91800000000001</c:v>
                </c:pt>
                <c:pt idx="33686">
                  <c:v>158.59200000000001</c:v>
                </c:pt>
                <c:pt idx="33687">
                  <c:v>159.268</c:v>
                </c:pt>
                <c:pt idx="33688">
                  <c:v>159.94399999999999</c:v>
                </c:pt>
                <c:pt idx="33689">
                  <c:v>160.62100000000001</c:v>
                </c:pt>
                <c:pt idx="33690">
                  <c:v>161.30000000000001</c:v>
                </c:pt>
                <c:pt idx="33691">
                  <c:v>161.97900000000001</c:v>
                </c:pt>
                <c:pt idx="33692">
                  <c:v>162.65900000000002</c:v>
                </c:pt>
                <c:pt idx="33693">
                  <c:v>163.339</c:v>
                </c:pt>
                <c:pt idx="33694">
                  <c:v>164.02100000000004</c:v>
                </c:pt>
                <c:pt idx="33695">
                  <c:v>164.70299999999997</c:v>
                </c:pt>
                <c:pt idx="33696">
                  <c:v>165.38600000000011</c:v>
                </c:pt>
                <c:pt idx="33697">
                  <c:v>166.07</c:v>
                </c:pt>
                <c:pt idx="33698">
                  <c:v>166.75399999999999</c:v>
                </c:pt>
                <c:pt idx="33699">
                  <c:v>167.43900000000002</c:v>
                </c:pt>
                <c:pt idx="33700">
                  <c:v>168.124</c:v>
                </c:pt>
                <c:pt idx="33701">
                  <c:v>168.81</c:v>
                </c:pt>
                <c:pt idx="33702">
                  <c:v>169.49600000000001</c:v>
                </c:pt>
                <c:pt idx="33703">
                  <c:v>170.18200000000004</c:v>
                </c:pt>
                <c:pt idx="33704">
                  <c:v>170.869</c:v>
                </c:pt>
                <c:pt idx="33705">
                  <c:v>171.55600000000001</c:v>
                </c:pt>
                <c:pt idx="33706">
                  <c:v>172.24399999999989</c:v>
                </c:pt>
                <c:pt idx="33707">
                  <c:v>172.93100000000001</c:v>
                </c:pt>
                <c:pt idx="33708">
                  <c:v>173.61899999999997</c:v>
                </c:pt>
                <c:pt idx="33709">
                  <c:v>174.30700000000004</c:v>
                </c:pt>
                <c:pt idx="33710">
                  <c:v>174.995</c:v>
                </c:pt>
                <c:pt idx="33711">
                  <c:v>175.68300000000002</c:v>
                </c:pt>
                <c:pt idx="33712">
                  <c:v>176.37100000000001</c:v>
                </c:pt>
                <c:pt idx="33713">
                  <c:v>177.05800000000011</c:v>
                </c:pt>
                <c:pt idx="33714">
                  <c:v>177.74599999999998</c:v>
                </c:pt>
                <c:pt idx="33715">
                  <c:v>178.43300000000002</c:v>
                </c:pt>
                <c:pt idx="33716">
                  <c:v>179.12</c:v>
                </c:pt>
                <c:pt idx="33717">
                  <c:v>179.80700000000004</c:v>
                </c:pt>
                <c:pt idx="33718">
                  <c:v>180.49300000000002</c:v>
                </c:pt>
                <c:pt idx="33719">
                  <c:v>181.17899999999997</c:v>
                </c:pt>
                <c:pt idx="33720">
                  <c:v>181.86500000000001</c:v>
                </c:pt>
                <c:pt idx="33721">
                  <c:v>182.54900000000001</c:v>
                </c:pt>
                <c:pt idx="33722">
                  <c:v>183.23399999999998</c:v>
                </c:pt>
                <c:pt idx="33723">
                  <c:v>183.917</c:v>
                </c:pt>
                <c:pt idx="33724">
                  <c:v>184.6</c:v>
                </c:pt>
                <c:pt idx="33725">
                  <c:v>185.28200000000001</c:v>
                </c:pt>
                <c:pt idx="33726">
                  <c:v>185.964</c:v>
                </c:pt>
                <c:pt idx="33727">
                  <c:v>186.64399999999998</c:v>
                </c:pt>
                <c:pt idx="33728">
                  <c:v>187.32300000000001</c:v>
                </c:pt>
                <c:pt idx="33729">
                  <c:v>188.00200000000001</c:v>
                </c:pt>
                <c:pt idx="33730">
                  <c:v>188.67899999999997</c:v>
                </c:pt>
                <c:pt idx="33731">
                  <c:v>189.3550000000001</c:v>
                </c:pt>
                <c:pt idx="33732">
                  <c:v>190.03</c:v>
                </c:pt>
                <c:pt idx="33733">
                  <c:v>190.70399999999998</c:v>
                </c:pt>
                <c:pt idx="33734">
                  <c:v>191.376</c:v>
                </c:pt>
                <c:pt idx="33735">
                  <c:v>192.047</c:v>
                </c:pt>
                <c:pt idx="33736">
                  <c:v>192.71699999999998</c:v>
                </c:pt>
                <c:pt idx="33737">
                  <c:v>193.3850000000001</c:v>
                </c:pt>
                <c:pt idx="33738">
                  <c:v>194.05100000000004</c:v>
                </c:pt>
                <c:pt idx="33739">
                  <c:v>194.71599999999998</c:v>
                </c:pt>
                <c:pt idx="33740">
                  <c:v>195.37900000000002</c:v>
                </c:pt>
                <c:pt idx="33741">
                  <c:v>196.04</c:v>
                </c:pt>
                <c:pt idx="33742">
                  <c:v>196.69900000000001</c:v>
                </c:pt>
                <c:pt idx="33743">
                  <c:v>197.35600000000011</c:v>
                </c:pt>
                <c:pt idx="33744">
                  <c:v>198.012</c:v>
                </c:pt>
                <c:pt idx="33745">
                  <c:v>198.66499999999999</c:v>
                </c:pt>
                <c:pt idx="33746">
                  <c:v>199.316</c:v>
                </c:pt>
                <c:pt idx="33747">
                  <c:v>199.965</c:v>
                </c:pt>
                <c:pt idx="33748">
                  <c:v>200.61199999999999</c:v>
                </c:pt>
                <c:pt idx="33749">
                  <c:v>201.256</c:v>
                </c:pt>
                <c:pt idx="33750">
                  <c:v>201.89800000000011</c:v>
                </c:pt>
                <c:pt idx="33751">
                  <c:v>202.53700000000001</c:v>
                </c:pt>
                <c:pt idx="33752">
                  <c:v>203.17399999999998</c:v>
                </c:pt>
                <c:pt idx="33753">
                  <c:v>203.80800000000011</c:v>
                </c:pt>
                <c:pt idx="33754">
                  <c:v>204.44</c:v>
                </c:pt>
                <c:pt idx="33755">
                  <c:v>205.06900000000002</c:v>
                </c:pt>
                <c:pt idx="33756">
                  <c:v>205.69499999999999</c:v>
                </c:pt>
                <c:pt idx="33757">
                  <c:v>206.31800000000001</c:v>
                </c:pt>
                <c:pt idx="33758">
                  <c:v>206.93800000000007</c:v>
                </c:pt>
                <c:pt idx="33759">
                  <c:v>207.55500000000001</c:v>
                </c:pt>
                <c:pt idx="33760">
                  <c:v>208.16900000000001</c:v>
                </c:pt>
                <c:pt idx="33761">
                  <c:v>208.78</c:v>
                </c:pt>
                <c:pt idx="33762">
                  <c:v>209.38700000000011</c:v>
                </c:pt>
                <c:pt idx="33763">
                  <c:v>209.99100000000001</c:v>
                </c:pt>
                <c:pt idx="33764">
                  <c:v>210.59200000000001</c:v>
                </c:pt>
                <c:pt idx="33765">
                  <c:v>211.18900000000002</c:v>
                </c:pt>
                <c:pt idx="33766">
                  <c:v>211.78300000000002</c:v>
                </c:pt>
                <c:pt idx="33767">
                  <c:v>212.37300000000002</c:v>
                </c:pt>
                <c:pt idx="33768">
                  <c:v>212.959</c:v>
                </c:pt>
                <c:pt idx="33769">
                  <c:v>213.541</c:v>
                </c:pt>
                <c:pt idx="33770">
                  <c:v>214.12</c:v>
                </c:pt>
                <c:pt idx="33771">
                  <c:v>214.69499999999999</c:v>
                </c:pt>
                <c:pt idx="33772">
                  <c:v>215.26599999999999</c:v>
                </c:pt>
                <c:pt idx="33773">
                  <c:v>215.83200000000011</c:v>
                </c:pt>
                <c:pt idx="33774">
                  <c:v>216.39500000000001</c:v>
                </c:pt>
                <c:pt idx="33775">
                  <c:v>216.953</c:v>
                </c:pt>
                <c:pt idx="33776">
                  <c:v>217.50800000000001</c:v>
                </c:pt>
                <c:pt idx="33777">
                  <c:v>218.05700000000004</c:v>
                </c:pt>
                <c:pt idx="33778">
                  <c:v>218.60300000000001</c:v>
                </c:pt>
                <c:pt idx="33779">
                  <c:v>219.14299999999997</c:v>
                </c:pt>
                <c:pt idx="33780">
                  <c:v>219.68</c:v>
                </c:pt>
                <c:pt idx="33781">
                  <c:v>220.21099999999998</c:v>
                </c:pt>
                <c:pt idx="33782">
                  <c:v>220.738</c:v>
                </c:pt>
                <c:pt idx="33783">
                  <c:v>221.26</c:v>
                </c:pt>
                <c:pt idx="33784">
                  <c:v>221.77699999999999</c:v>
                </c:pt>
                <c:pt idx="33785">
                  <c:v>222.29</c:v>
                </c:pt>
                <c:pt idx="33786">
                  <c:v>222.797</c:v>
                </c:pt>
                <c:pt idx="33787">
                  <c:v>223.29900000000001</c:v>
                </c:pt>
                <c:pt idx="33788">
                  <c:v>223.79599999999999</c:v>
                </c:pt>
                <c:pt idx="33789">
                  <c:v>224.28800000000001</c:v>
                </c:pt>
                <c:pt idx="33790">
                  <c:v>224.77399999999992</c:v>
                </c:pt>
                <c:pt idx="33791">
                  <c:v>225.256</c:v>
                </c:pt>
                <c:pt idx="33792">
                  <c:v>225.73099999999999</c:v>
                </c:pt>
                <c:pt idx="33793">
                  <c:v>226.202</c:v>
                </c:pt>
                <c:pt idx="33794">
                  <c:v>226.666</c:v>
                </c:pt>
                <c:pt idx="33795">
                  <c:v>227.125</c:v>
                </c:pt>
                <c:pt idx="33796">
                  <c:v>227.57900000000001</c:v>
                </c:pt>
                <c:pt idx="33797">
                  <c:v>228.02600000000001</c:v>
                </c:pt>
                <c:pt idx="33798">
                  <c:v>228.46800000000007</c:v>
                </c:pt>
                <c:pt idx="33799">
                  <c:v>228.904</c:v>
                </c:pt>
                <c:pt idx="33800">
                  <c:v>229.334</c:v>
                </c:pt>
                <c:pt idx="33801">
                  <c:v>229.75700000000001</c:v>
                </c:pt>
                <c:pt idx="33802">
                  <c:v>230.17499999999998</c:v>
                </c:pt>
                <c:pt idx="33803">
                  <c:v>230.58600000000001</c:v>
                </c:pt>
                <c:pt idx="33804">
                  <c:v>230.9920000000001</c:v>
                </c:pt>
                <c:pt idx="33805">
                  <c:v>231.3910000000001</c:v>
                </c:pt>
                <c:pt idx="33806">
                  <c:v>231.78300000000002</c:v>
                </c:pt>
                <c:pt idx="33807">
                  <c:v>232.16900000000001</c:v>
                </c:pt>
                <c:pt idx="33808">
                  <c:v>232.54900000000001</c:v>
                </c:pt>
                <c:pt idx="33809">
                  <c:v>232.92200000000011</c:v>
                </c:pt>
                <c:pt idx="33810">
                  <c:v>233.28800000000001</c:v>
                </c:pt>
                <c:pt idx="33811">
                  <c:v>233.648</c:v>
                </c:pt>
                <c:pt idx="33812">
                  <c:v>234.001</c:v>
                </c:pt>
                <c:pt idx="33813">
                  <c:v>234.34700000000001</c:v>
                </c:pt>
                <c:pt idx="33814">
                  <c:v>234.68600000000001</c:v>
                </c:pt>
                <c:pt idx="33815">
                  <c:v>235.018</c:v>
                </c:pt>
                <c:pt idx="33816">
                  <c:v>235.34300000000002</c:v>
                </c:pt>
                <c:pt idx="33817">
                  <c:v>235.661</c:v>
                </c:pt>
                <c:pt idx="33818">
                  <c:v>235.97300000000001</c:v>
                </c:pt>
                <c:pt idx="33819">
                  <c:v>236.27599999999998</c:v>
                </c:pt>
                <c:pt idx="33820">
                  <c:v>236.57300000000001</c:v>
                </c:pt>
                <c:pt idx="33821">
                  <c:v>236.86200000000011</c:v>
                </c:pt>
                <c:pt idx="33822">
                  <c:v>237.14399999999998</c:v>
                </c:pt>
                <c:pt idx="33823">
                  <c:v>237.41900000000001</c:v>
                </c:pt>
                <c:pt idx="33824">
                  <c:v>237.68600000000001</c:v>
                </c:pt>
                <c:pt idx="33825">
                  <c:v>237.94499999999999</c:v>
                </c:pt>
                <c:pt idx="33826">
                  <c:v>238.197</c:v>
                </c:pt>
                <c:pt idx="33827">
                  <c:v>238.44200000000001</c:v>
                </c:pt>
                <c:pt idx="33828">
                  <c:v>238.678</c:v>
                </c:pt>
                <c:pt idx="33829">
                  <c:v>238.90700000000001</c:v>
                </c:pt>
                <c:pt idx="33830">
                  <c:v>239.12800000000001</c:v>
                </c:pt>
                <c:pt idx="33831">
                  <c:v>239.34200000000001</c:v>
                </c:pt>
                <c:pt idx="33832">
                  <c:v>239.547</c:v>
                </c:pt>
                <c:pt idx="33833">
                  <c:v>239.74399999999989</c:v>
                </c:pt>
                <c:pt idx="33834">
                  <c:v>239.934</c:v>
                </c:pt>
                <c:pt idx="33835">
                  <c:v>240.11499999999998</c:v>
                </c:pt>
                <c:pt idx="33836">
                  <c:v>240.28900000000002</c:v>
                </c:pt>
                <c:pt idx="33837">
                  <c:v>240.45400000000001</c:v>
                </c:pt>
                <c:pt idx="33838">
                  <c:v>240.61099999999999</c:v>
                </c:pt>
                <c:pt idx="33839">
                  <c:v>240.76</c:v>
                </c:pt>
                <c:pt idx="33840">
                  <c:v>240.9</c:v>
                </c:pt>
                <c:pt idx="33841">
                  <c:v>241.03200000000001</c:v>
                </c:pt>
                <c:pt idx="33842">
                  <c:v>241.15600000000001</c:v>
                </c:pt>
                <c:pt idx="33843">
                  <c:v>241.27199999999999</c:v>
                </c:pt>
                <c:pt idx="33844">
                  <c:v>241.37900000000002</c:v>
                </c:pt>
                <c:pt idx="33845">
                  <c:v>241.477</c:v>
                </c:pt>
                <c:pt idx="33846">
                  <c:v>241.56700000000001</c:v>
                </c:pt>
                <c:pt idx="33847">
                  <c:v>241.64899999999997</c:v>
                </c:pt>
                <c:pt idx="33848">
                  <c:v>241.72200000000001</c:v>
                </c:pt>
                <c:pt idx="33849">
                  <c:v>241.786</c:v>
                </c:pt>
                <c:pt idx="33850">
                  <c:v>241.84200000000001</c:v>
                </c:pt>
                <c:pt idx="33851">
                  <c:v>241.88900000000001</c:v>
                </c:pt>
                <c:pt idx="33852">
                  <c:v>241.92700000000011</c:v>
                </c:pt>
                <c:pt idx="33853">
                  <c:v>241.95600000000007</c:v>
                </c:pt>
                <c:pt idx="33854">
                  <c:v>241.977</c:v>
                </c:pt>
                <c:pt idx="33855">
                  <c:v>241.989</c:v>
                </c:pt>
                <c:pt idx="33856">
                  <c:v>241.9920000000001</c:v>
                </c:pt>
                <c:pt idx="33857">
                  <c:v>241.9860000000001</c:v>
                </c:pt>
                <c:pt idx="33858">
                  <c:v>241.971</c:v>
                </c:pt>
                <c:pt idx="33859">
                  <c:v>241.947</c:v>
                </c:pt>
                <c:pt idx="33860">
                  <c:v>241.91399999999999</c:v>
                </c:pt>
                <c:pt idx="33861">
                  <c:v>241.87300000000002</c:v>
                </c:pt>
                <c:pt idx="33862">
                  <c:v>241.82200000000012</c:v>
                </c:pt>
                <c:pt idx="33863">
                  <c:v>241.762</c:v>
                </c:pt>
                <c:pt idx="33864">
                  <c:v>241.69300000000001</c:v>
                </c:pt>
                <c:pt idx="33865">
                  <c:v>241.61499999999998</c:v>
                </c:pt>
                <c:pt idx="33866">
                  <c:v>241.52800000000011</c:v>
                </c:pt>
                <c:pt idx="33867">
                  <c:v>241.43200000000004</c:v>
                </c:pt>
                <c:pt idx="33868">
                  <c:v>241.32700000000011</c:v>
                </c:pt>
                <c:pt idx="33869">
                  <c:v>241.21199999999999</c:v>
                </c:pt>
                <c:pt idx="33870">
                  <c:v>241.089</c:v>
                </c:pt>
                <c:pt idx="33871">
                  <c:v>240.95600000000007</c:v>
                </c:pt>
                <c:pt idx="33872">
                  <c:v>240.81399999999999</c:v>
                </c:pt>
                <c:pt idx="33873">
                  <c:v>240.66200000000001</c:v>
                </c:pt>
                <c:pt idx="33874">
                  <c:v>240.50200000000001</c:v>
                </c:pt>
                <c:pt idx="33875">
                  <c:v>240.33200000000011</c:v>
                </c:pt>
                <c:pt idx="33876">
                  <c:v>240.15300000000002</c:v>
                </c:pt>
                <c:pt idx="33877">
                  <c:v>239.964</c:v>
                </c:pt>
                <c:pt idx="33878">
                  <c:v>239.767</c:v>
                </c:pt>
                <c:pt idx="33879">
                  <c:v>239.56</c:v>
                </c:pt>
                <c:pt idx="33880">
                  <c:v>239.34399999999999</c:v>
                </c:pt>
                <c:pt idx="33881">
                  <c:v>239.11799999999999</c:v>
                </c:pt>
                <c:pt idx="33882">
                  <c:v>238.88300000000001</c:v>
                </c:pt>
                <c:pt idx="33883">
                  <c:v>238.63900000000001</c:v>
                </c:pt>
                <c:pt idx="33884">
                  <c:v>238.38600000000011</c:v>
                </c:pt>
                <c:pt idx="33885">
                  <c:v>238.12300000000002</c:v>
                </c:pt>
                <c:pt idx="33886">
                  <c:v>237.85100000000011</c:v>
                </c:pt>
                <c:pt idx="33887">
                  <c:v>237.57</c:v>
                </c:pt>
                <c:pt idx="33888">
                  <c:v>237.27899999999997</c:v>
                </c:pt>
                <c:pt idx="33889">
                  <c:v>236.97900000000001</c:v>
                </c:pt>
                <c:pt idx="33890">
                  <c:v>236.67</c:v>
                </c:pt>
                <c:pt idx="33891">
                  <c:v>236.35100000000011</c:v>
                </c:pt>
                <c:pt idx="33892">
                  <c:v>236.023</c:v>
                </c:pt>
                <c:pt idx="33893">
                  <c:v>235.68600000000001</c:v>
                </c:pt>
                <c:pt idx="33894">
                  <c:v>235.34</c:v>
                </c:pt>
                <c:pt idx="33895">
                  <c:v>234.98400000000001</c:v>
                </c:pt>
                <c:pt idx="33896">
                  <c:v>234.61899999999997</c:v>
                </c:pt>
                <c:pt idx="33897">
                  <c:v>234.24499999999998</c:v>
                </c:pt>
                <c:pt idx="33898">
                  <c:v>233.8610000000001</c:v>
                </c:pt>
                <c:pt idx="33899">
                  <c:v>233.46900000000002</c:v>
                </c:pt>
                <c:pt idx="33900">
                  <c:v>233.06700000000001</c:v>
                </c:pt>
                <c:pt idx="33901">
                  <c:v>232.655</c:v>
                </c:pt>
                <c:pt idx="33902">
                  <c:v>232.23499999999999</c:v>
                </c:pt>
                <c:pt idx="33903">
                  <c:v>231.80600000000001</c:v>
                </c:pt>
                <c:pt idx="33904">
                  <c:v>231.3670000000001</c:v>
                </c:pt>
                <c:pt idx="33905">
                  <c:v>230.91900000000001</c:v>
                </c:pt>
                <c:pt idx="33906">
                  <c:v>230.46300000000002</c:v>
                </c:pt>
                <c:pt idx="33907">
                  <c:v>229.99700000000001</c:v>
                </c:pt>
                <c:pt idx="33908">
                  <c:v>229.52200000000011</c:v>
                </c:pt>
                <c:pt idx="33909">
                  <c:v>229.03800000000001</c:v>
                </c:pt>
                <c:pt idx="33910">
                  <c:v>228.54499999999999</c:v>
                </c:pt>
                <c:pt idx="33911">
                  <c:v>228.04300000000001</c:v>
                </c:pt>
                <c:pt idx="33912">
                  <c:v>227.53200000000001</c:v>
                </c:pt>
                <c:pt idx="33913">
                  <c:v>227.012</c:v>
                </c:pt>
                <c:pt idx="33914">
                  <c:v>226.483</c:v>
                </c:pt>
                <c:pt idx="33915">
                  <c:v>225.94499999999999</c:v>
                </c:pt>
                <c:pt idx="33916">
                  <c:v>225.399</c:v>
                </c:pt>
                <c:pt idx="33917">
                  <c:v>224.84399999999999</c:v>
                </c:pt>
                <c:pt idx="33918">
                  <c:v>224.27899999999997</c:v>
                </c:pt>
                <c:pt idx="33919">
                  <c:v>223.70699999999999</c:v>
                </c:pt>
                <c:pt idx="33920">
                  <c:v>223.125</c:v>
                </c:pt>
                <c:pt idx="33921">
                  <c:v>222.535</c:v>
                </c:pt>
                <c:pt idx="33922">
                  <c:v>221.93600000000001</c:v>
                </c:pt>
                <c:pt idx="33923">
                  <c:v>221.32900000000001</c:v>
                </c:pt>
                <c:pt idx="33924">
                  <c:v>220.71299999999999</c:v>
                </c:pt>
                <c:pt idx="33925">
                  <c:v>220.08800000000011</c:v>
                </c:pt>
                <c:pt idx="33926">
                  <c:v>219.45500000000001</c:v>
                </c:pt>
                <c:pt idx="33927">
                  <c:v>218.81300000000002</c:v>
                </c:pt>
                <c:pt idx="33928">
                  <c:v>218.16399999999999</c:v>
                </c:pt>
                <c:pt idx="33929">
                  <c:v>217.505</c:v>
                </c:pt>
                <c:pt idx="33930">
                  <c:v>216.839</c:v>
                </c:pt>
                <c:pt idx="33931">
                  <c:v>216.16399999999999</c:v>
                </c:pt>
                <c:pt idx="33932">
                  <c:v>215.48100000000011</c:v>
                </c:pt>
                <c:pt idx="33933">
                  <c:v>214.79</c:v>
                </c:pt>
                <c:pt idx="33934">
                  <c:v>214.09100000000001</c:v>
                </c:pt>
                <c:pt idx="33935">
                  <c:v>213.38300000000001</c:v>
                </c:pt>
                <c:pt idx="33936">
                  <c:v>212.66800000000001</c:v>
                </c:pt>
                <c:pt idx="33937">
                  <c:v>211.94399999999999</c:v>
                </c:pt>
                <c:pt idx="33938">
                  <c:v>211.21299999999999</c:v>
                </c:pt>
                <c:pt idx="33939">
                  <c:v>210.47399999999999</c:v>
                </c:pt>
                <c:pt idx="33940">
                  <c:v>209.727</c:v>
                </c:pt>
                <c:pt idx="33941">
                  <c:v>208.97200000000001</c:v>
                </c:pt>
                <c:pt idx="33942">
                  <c:v>208.20999999999998</c:v>
                </c:pt>
                <c:pt idx="33943">
                  <c:v>207.44</c:v>
                </c:pt>
                <c:pt idx="33944">
                  <c:v>206.66200000000001</c:v>
                </c:pt>
                <c:pt idx="33945">
                  <c:v>205.87700000000001</c:v>
                </c:pt>
                <c:pt idx="33946">
                  <c:v>205.08500000000001</c:v>
                </c:pt>
                <c:pt idx="33947">
                  <c:v>204.285</c:v>
                </c:pt>
                <c:pt idx="33948">
                  <c:v>203.477</c:v>
                </c:pt>
                <c:pt idx="33949">
                  <c:v>202.66200000000001</c:v>
                </c:pt>
                <c:pt idx="33950">
                  <c:v>201.84100000000001</c:v>
                </c:pt>
                <c:pt idx="33951">
                  <c:v>201.012</c:v>
                </c:pt>
                <c:pt idx="33952">
                  <c:v>200.17499999999998</c:v>
                </c:pt>
                <c:pt idx="33953">
                  <c:v>199.33200000000011</c:v>
                </c:pt>
                <c:pt idx="33954">
                  <c:v>198.48200000000011</c:v>
                </c:pt>
                <c:pt idx="33955">
                  <c:v>197.625</c:v>
                </c:pt>
                <c:pt idx="33956">
                  <c:v>196.761</c:v>
                </c:pt>
                <c:pt idx="33957">
                  <c:v>195.89000000000001</c:v>
                </c:pt>
                <c:pt idx="33958">
                  <c:v>195.01300000000001</c:v>
                </c:pt>
                <c:pt idx="33959">
                  <c:v>194.12900000000002</c:v>
                </c:pt>
                <c:pt idx="33960">
                  <c:v>193.239</c:v>
                </c:pt>
                <c:pt idx="33961">
                  <c:v>192.34100000000001</c:v>
                </c:pt>
                <c:pt idx="33962">
                  <c:v>191.43800000000007</c:v>
                </c:pt>
                <c:pt idx="33963">
                  <c:v>190.52800000000011</c:v>
                </c:pt>
                <c:pt idx="33964">
                  <c:v>189.61199999999999</c:v>
                </c:pt>
                <c:pt idx="33965">
                  <c:v>188.69</c:v>
                </c:pt>
                <c:pt idx="33966">
                  <c:v>187.762</c:v>
                </c:pt>
                <c:pt idx="33967">
                  <c:v>186.82700000000011</c:v>
                </c:pt>
                <c:pt idx="33968">
                  <c:v>185.88700000000011</c:v>
                </c:pt>
                <c:pt idx="33969">
                  <c:v>184.94</c:v>
                </c:pt>
                <c:pt idx="33970">
                  <c:v>183.98800000000011</c:v>
                </c:pt>
                <c:pt idx="33971">
                  <c:v>183.03</c:v>
                </c:pt>
                <c:pt idx="33972">
                  <c:v>182.06700000000001</c:v>
                </c:pt>
                <c:pt idx="33973">
                  <c:v>181.09800000000001</c:v>
                </c:pt>
                <c:pt idx="33974">
                  <c:v>180.12300000000002</c:v>
                </c:pt>
                <c:pt idx="33975">
                  <c:v>179.14299999999997</c:v>
                </c:pt>
                <c:pt idx="33976">
                  <c:v>178.15800000000004</c:v>
                </c:pt>
                <c:pt idx="33977">
                  <c:v>177.167</c:v>
                </c:pt>
                <c:pt idx="33978">
                  <c:v>176.17099999999999</c:v>
                </c:pt>
                <c:pt idx="33979">
                  <c:v>175.17</c:v>
                </c:pt>
                <c:pt idx="33980">
                  <c:v>174.16399999999999</c:v>
                </c:pt>
                <c:pt idx="33981">
                  <c:v>173.154</c:v>
                </c:pt>
                <c:pt idx="33982">
                  <c:v>172.13800000000001</c:v>
                </c:pt>
                <c:pt idx="33983">
                  <c:v>171.11699999999999</c:v>
                </c:pt>
                <c:pt idx="33984">
                  <c:v>170.09200000000001</c:v>
                </c:pt>
                <c:pt idx="33985">
                  <c:v>169.06300000000002</c:v>
                </c:pt>
                <c:pt idx="33986">
                  <c:v>168.02800000000011</c:v>
                </c:pt>
                <c:pt idx="33987">
                  <c:v>166.99</c:v>
                </c:pt>
                <c:pt idx="33988">
                  <c:v>165.947</c:v>
                </c:pt>
                <c:pt idx="33989">
                  <c:v>164.899</c:v>
                </c:pt>
                <c:pt idx="33990">
                  <c:v>163.84800000000001</c:v>
                </c:pt>
                <c:pt idx="33991">
                  <c:v>162.79300000000001</c:v>
                </c:pt>
                <c:pt idx="33992">
                  <c:v>161.733</c:v>
                </c:pt>
                <c:pt idx="33993">
                  <c:v>160.66999999999999</c:v>
                </c:pt>
                <c:pt idx="33994">
                  <c:v>159.60300000000001</c:v>
                </c:pt>
                <c:pt idx="33995">
                  <c:v>158.53200000000001</c:v>
                </c:pt>
                <c:pt idx="33996">
                  <c:v>157.45700000000011</c:v>
                </c:pt>
                <c:pt idx="33997">
                  <c:v>156.37900000000002</c:v>
                </c:pt>
                <c:pt idx="33998">
                  <c:v>155.298</c:v>
                </c:pt>
                <c:pt idx="33999">
                  <c:v>154.21299999999999</c:v>
                </c:pt>
                <c:pt idx="34000">
                  <c:v>153.125</c:v>
                </c:pt>
                <c:pt idx="34001">
                  <c:v>152.03399999999999</c:v>
                </c:pt>
                <c:pt idx="34002">
                  <c:v>150.93900000000002</c:v>
                </c:pt>
                <c:pt idx="34003">
                  <c:v>149.84200000000001</c:v>
                </c:pt>
                <c:pt idx="34004">
                  <c:v>148.74199999999999</c:v>
                </c:pt>
                <c:pt idx="34005">
                  <c:v>147.63900000000001</c:v>
                </c:pt>
                <c:pt idx="34006">
                  <c:v>146.53300000000002</c:v>
                </c:pt>
                <c:pt idx="34007">
                  <c:v>145.42500000000001</c:v>
                </c:pt>
                <c:pt idx="34008">
                  <c:v>144.31399999999999</c:v>
                </c:pt>
                <c:pt idx="34009">
                  <c:v>143.19999999999999</c:v>
                </c:pt>
                <c:pt idx="34010">
                  <c:v>142.08500000000001</c:v>
                </c:pt>
                <c:pt idx="34011">
                  <c:v>140.96700000000001</c:v>
                </c:pt>
                <c:pt idx="34012">
                  <c:v>139.84700000000001</c:v>
                </c:pt>
                <c:pt idx="34013">
                  <c:v>138.72499999999999</c:v>
                </c:pt>
                <c:pt idx="34014">
                  <c:v>137.601</c:v>
                </c:pt>
                <c:pt idx="34015">
                  <c:v>136.47499999999999</c:v>
                </c:pt>
                <c:pt idx="34016">
                  <c:v>135.34700000000001</c:v>
                </c:pt>
                <c:pt idx="34017">
                  <c:v>134.21799999999999</c:v>
                </c:pt>
                <c:pt idx="34018">
                  <c:v>133.08700000000007</c:v>
                </c:pt>
                <c:pt idx="34019">
                  <c:v>131.95500000000001</c:v>
                </c:pt>
                <c:pt idx="34020">
                  <c:v>130.82100000000011</c:v>
                </c:pt>
                <c:pt idx="34021">
                  <c:v>129.68600000000001</c:v>
                </c:pt>
                <c:pt idx="34022">
                  <c:v>128.54900000000001</c:v>
                </c:pt>
                <c:pt idx="34023">
                  <c:v>127.41200000000002</c:v>
                </c:pt>
                <c:pt idx="34024">
                  <c:v>126.274</c:v>
                </c:pt>
                <c:pt idx="34025">
                  <c:v>125.134</c:v>
                </c:pt>
                <c:pt idx="34026">
                  <c:v>123.99400000000006</c:v>
                </c:pt>
                <c:pt idx="34027">
                  <c:v>122.85299999999998</c:v>
                </c:pt>
                <c:pt idx="34028">
                  <c:v>121.712</c:v>
                </c:pt>
                <c:pt idx="34029">
                  <c:v>120.57</c:v>
                </c:pt>
                <c:pt idx="34030">
                  <c:v>119.42700000000002</c:v>
                </c:pt>
                <c:pt idx="34031">
                  <c:v>118.285</c:v>
                </c:pt>
                <c:pt idx="34032">
                  <c:v>117.142</c:v>
                </c:pt>
                <c:pt idx="34033">
                  <c:v>115.998</c:v>
                </c:pt>
                <c:pt idx="34034">
                  <c:v>114.85499999999999</c:v>
                </c:pt>
                <c:pt idx="34035">
                  <c:v>113.712</c:v>
                </c:pt>
                <c:pt idx="34036">
                  <c:v>112.569</c:v>
                </c:pt>
                <c:pt idx="34037">
                  <c:v>111.426</c:v>
                </c:pt>
                <c:pt idx="34038">
                  <c:v>110.283</c:v>
                </c:pt>
                <c:pt idx="34039">
                  <c:v>109.14100000000002</c:v>
                </c:pt>
                <c:pt idx="34040">
                  <c:v>108</c:v>
                </c:pt>
                <c:pt idx="34041">
                  <c:v>106.85899999999998</c:v>
                </c:pt>
                <c:pt idx="34042">
                  <c:v>105.718</c:v>
                </c:pt>
                <c:pt idx="34043">
                  <c:v>104.57899999999998</c:v>
                </c:pt>
                <c:pt idx="34044">
                  <c:v>103.44000000000005</c:v>
                </c:pt>
                <c:pt idx="34045">
                  <c:v>102.303</c:v>
                </c:pt>
                <c:pt idx="34046">
                  <c:v>101.166</c:v>
                </c:pt>
                <c:pt idx="34047">
                  <c:v>100.03100000000002</c:v>
                </c:pt>
                <c:pt idx="34048">
                  <c:v>98.896500000000003</c:v>
                </c:pt>
                <c:pt idx="34049">
                  <c:v>97.7637</c:v>
                </c:pt>
                <c:pt idx="34050">
                  <c:v>96.632299999999987</c:v>
                </c:pt>
                <c:pt idx="34051">
                  <c:v>95.502499999999998</c:v>
                </c:pt>
                <c:pt idx="34052">
                  <c:v>94.374299999999991</c:v>
                </c:pt>
                <c:pt idx="34053">
                  <c:v>93.247800000000026</c:v>
                </c:pt>
                <c:pt idx="34054">
                  <c:v>92.12309999999998</c:v>
                </c:pt>
                <c:pt idx="34055">
                  <c:v>91.000299999999996</c:v>
                </c:pt>
                <c:pt idx="34056">
                  <c:v>89.879399999999947</c:v>
                </c:pt>
                <c:pt idx="34057">
                  <c:v>88.7607</c:v>
                </c:pt>
                <c:pt idx="34058">
                  <c:v>87.644099999999995</c:v>
                </c:pt>
                <c:pt idx="34059">
                  <c:v>86.52979999999998</c:v>
                </c:pt>
                <c:pt idx="34060">
                  <c:v>85.417800000000057</c:v>
                </c:pt>
                <c:pt idx="34061">
                  <c:v>84.308199999999999</c:v>
                </c:pt>
                <c:pt idx="34062">
                  <c:v>83.201300000000003</c:v>
                </c:pt>
                <c:pt idx="34063">
                  <c:v>82.096800000000002</c:v>
                </c:pt>
                <c:pt idx="34064">
                  <c:v>80.995099999999994</c:v>
                </c:pt>
                <c:pt idx="34065">
                  <c:v>79.896100000000004</c:v>
                </c:pt>
                <c:pt idx="34066">
                  <c:v>78.8001</c:v>
                </c:pt>
                <c:pt idx="34067">
                  <c:v>77.706900000000005</c:v>
                </c:pt>
                <c:pt idx="34068">
                  <c:v>76.616799999999998</c:v>
                </c:pt>
                <c:pt idx="34069">
                  <c:v>75.529899999999998</c:v>
                </c:pt>
                <c:pt idx="34070">
                  <c:v>74.446100000000058</c:v>
                </c:pt>
                <c:pt idx="34071">
                  <c:v>73.365600000000001</c:v>
                </c:pt>
                <c:pt idx="34072">
                  <c:v>72.288499999999999</c:v>
                </c:pt>
                <c:pt idx="34073">
                  <c:v>71.214900000000057</c:v>
                </c:pt>
                <c:pt idx="34074">
                  <c:v>70.144800000000004</c:v>
                </c:pt>
                <c:pt idx="34075">
                  <c:v>69.078399999999988</c:v>
                </c:pt>
                <c:pt idx="34076">
                  <c:v>68.015500000000003</c:v>
                </c:pt>
                <c:pt idx="34077">
                  <c:v>66.956599999999995</c:v>
                </c:pt>
                <c:pt idx="34078">
                  <c:v>65.901500000000027</c:v>
                </c:pt>
                <c:pt idx="34079">
                  <c:v>64.85029999999999</c:v>
                </c:pt>
                <c:pt idx="34080">
                  <c:v>63.803200000000004</c:v>
                </c:pt>
                <c:pt idx="34081">
                  <c:v>62.76010000000003</c:v>
                </c:pt>
                <c:pt idx="34082">
                  <c:v>61.721300000000028</c:v>
                </c:pt>
                <c:pt idx="34083">
                  <c:v>60.686600000000006</c:v>
                </c:pt>
                <c:pt idx="34084">
                  <c:v>59.656400000000005</c:v>
                </c:pt>
                <c:pt idx="34085">
                  <c:v>58.630600000000001</c:v>
                </c:pt>
                <c:pt idx="34086">
                  <c:v>57.609200000000001</c:v>
                </c:pt>
                <c:pt idx="34087">
                  <c:v>56.59250000000003</c:v>
                </c:pt>
                <c:pt idx="34088">
                  <c:v>55.580300000000001</c:v>
                </c:pt>
                <c:pt idx="34089">
                  <c:v>54.572900000000011</c:v>
                </c:pt>
                <c:pt idx="34090">
                  <c:v>53.5702</c:v>
                </c:pt>
                <c:pt idx="34091">
                  <c:v>52.572400000000002</c:v>
                </c:pt>
                <c:pt idx="34092">
                  <c:v>51.579600000000006</c:v>
                </c:pt>
                <c:pt idx="34093">
                  <c:v>50.591800000000006</c:v>
                </c:pt>
                <c:pt idx="34094">
                  <c:v>49.609000000000002</c:v>
                </c:pt>
                <c:pt idx="34095">
                  <c:v>48.631400000000006</c:v>
                </c:pt>
                <c:pt idx="34096">
                  <c:v>47.659000000000006</c:v>
                </c:pt>
                <c:pt idx="34097">
                  <c:v>46.691900000000011</c:v>
                </c:pt>
                <c:pt idx="34098">
                  <c:v>45.730100000000029</c:v>
                </c:pt>
                <c:pt idx="34099">
                  <c:v>44.773800000000001</c:v>
                </c:pt>
                <c:pt idx="34100">
                  <c:v>43.823</c:v>
                </c:pt>
                <c:pt idx="34101">
                  <c:v>42.877699999999997</c:v>
                </c:pt>
                <c:pt idx="34102">
                  <c:v>41.938000000000002</c:v>
                </c:pt>
                <c:pt idx="34103">
                  <c:v>41.004000000000005</c:v>
                </c:pt>
                <c:pt idx="34104">
                  <c:v>40.075800000000001</c:v>
                </c:pt>
                <c:pt idx="34105">
                  <c:v>39.153400000000005</c:v>
                </c:pt>
                <c:pt idx="34106">
                  <c:v>38.236800000000002</c:v>
                </c:pt>
                <c:pt idx="34107">
                  <c:v>37.3262</c:v>
                </c:pt>
                <c:pt idx="34108">
                  <c:v>36.421600000000005</c:v>
                </c:pt>
                <c:pt idx="34109">
                  <c:v>35.523100000000028</c:v>
                </c:pt>
                <c:pt idx="34110">
                  <c:v>34.630600000000001</c:v>
                </c:pt>
                <c:pt idx="34111">
                  <c:v>33.744400000000006</c:v>
                </c:pt>
                <c:pt idx="34112">
                  <c:v>32.864400000000003</c:v>
                </c:pt>
                <c:pt idx="34113">
                  <c:v>31.990599999999979</c:v>
                </c:pt>
                <c:pt idx="34114">
                  <c:v>31.123200000000001</c:v>
                </c:pt>
                <c:pt idx="34115">
                  <c:v>30.262399999999978</c:v>
                </c:pt>
                <c:pt idx="34116">
                  <c:v>29.407900000000001</c:v>
                </c:pt>
                <c:pt idx="34117">
                  <c:v>28.559899999999999</c:v>
                </c:pt>
                <c:pt idx="34118">
                  <c:v>27.718399999999981</c:v>
                </c:pt>
                <c:pt idx="34119">
                  <c:v>26.88359999999998</c:v>
                </c:pt>
                <c:pt idx="34120">
                  <c:v>26.055499999999981</c:v>
                </c:pt>
                <c:pt idx="34121">
                  <c:v>25.234200000000001</c:v>
                </c:pt>
                <c:pt idx="34122">
                  <c:v>24.419599999999985</c:v>
                </c:pt>
                <c:pt idx="34123">
                  <c:v>23.611799999999999</c:v>
                </c:pt>
                <c:pt idx="34124">
                  <c:v>22.811000000000014</c:v>
                </c:pt>
                <c:pt idx="34125">
                  <c:v>22.016999999999999</c:v>
                </c:pt>
                <c:pt idx="34126">
                  <c:v>21.23</c:v>
                </c:pt>
                <c:pt idx="34127">
                  <c:v>20.4499</c:v>
                </c:pt>
                <c:pt idx="34128">
                  <c:v>19.677099999999999</c:v>
                </c:pt>
                <c:pt idx="34129">
                  <c:v>18.911300000000001</c:v>
                </c:pt>
                <c:pt idx="34130">
                  <c:v>18.1526</c:v>
                </c:pt>
                <c:pt idx="34131">
                  <c:v>17.401199999999989</c:v>
                </c:pt>
                <c:pt idx="34132">
                  <c:v>16.657000000000014</c:v>
                </c:pt>
                <c:pt idx="34133">
                  <c:v>15.9201</c:v>
                </c:pt>
                <c:pt idx="34134">
                  <c:v>15.1905</c:v>
                </c:pt>
                <c:pt idx="34135">
                  <c:v>14.468300000000001</c:v>
                </c:pt>
                <c:pt idx="34136">
                  <c:v>13.753500000000004</c:v>
                </c:pt>
                <c:pt idx="34137">
                  <c:v>13.046100000000001</c:v>
                </c:pt>
                <c:pt idx="34138">
                  <c:v>12.3462</c:v>
                </c:pt>
                <c:pt idx="34139">
                  <c:v>11.6538</c:v>
                </c:pt>
                <c:pt idx="34140">
                  <c:v>10.969000000000007</c:v>
                </c:pt>
                <c:pt idx="34141">
                  <c:v>10.291700000000001</c:v>
                </c:pt>
                <c:pt idx="34142">
                  <c:v>9.6221400000000035</c:v>
                </c:pt>
                <c:pt idx="34143">
                  <c:v>8.9601900000000008</c:v>
                </c:pt>
                <c:pt idx="34144">
                  <c:v>8.3059200000000004</c:v>
                </c:pt>
                <c:pt idx="34145">
                  <c:v>7.6593799999999996</c:v>
                </c:pt>
                <c:pt idx="34146">
                  <c:v>7.0206400000000002</c:v>
                </c:pt>
                <c:pt idx="34147">
                  <c:v>6.3895900000000001</c:v>
                </c:pt>
                <c:pt idx="34148">
                  <c:v>5.7664200000000001</c:v>
                </c:pt>
                <c:pt idx="34149">
                  <c:v>5.1510400000000001</c:v>
                </c:pt>
                <c:pt idx="34150">
                  <c:v>4.5435999999999996</c:v>
                </c:pt>
                <c:pt idx="34151">
                  <c:v>3.9440399999999998</c:v>
                </c:pt>
                <c:pt idx="34152">
                  <c:v>3.3524399999999974</c:v>
                </c:pt>
                <c:pt idx="34153">
                  <c:v>2.7687200000000018</c:v>
                </c:pt>
                <c:pt idx="34154">
                  <c:v>2.1929399999999997</c:v>
                </c:pt>
                <c:pt idx="34155">
                  <c:v>1.62527</c:v>
                </c:pt>
                <c:pt idx="34156">
                  <c:v>1.0656099999999991</c:v>
                </c:pt>
                <c:pt idx="34157">
                  <c:v>0.51396699999999929</c:v>
                </c:pt>
                <c:pt idx="34158">
                  <c:v>-2.9668900000000002E-2</c:v>
                </c:pt>
                <c:pt idx="34159">
                  <c:v>-0.56517499999999998</c:v>
                </c:pt>
                <c:pt idx="34160">
                  <c:v>-1.0925199999999999</c:v>
                </c:pt>
                <c:pt idx="34161">
                  <c:v>-1.611799999999999</c:v>
                </c:pt>
                <c:pt idx="34162">
                  <c:v>-2.1229200000000001</c:v>
                </c:pt>
                <c:pt idx="34163">
                  <c:v>-2.6259299999999999</c:v>
                </c:pt>
                <c:pt idx="34164">
                  <c:v>-3.12066</c:v>
                </c:pt>
                <c:pt idx="34165">
                  <c:v>-3.60724</c:v>
                </c:pt>
                <c:pt idx="34166">
                  <c:v>-4.08561</c:v>
                </c:pt>
                <c:pt idx="34167">
                  <c:v>-4.5557600000000003</c:v>
                </c:pt>
                <c:pt idx="34168">
                  <c:v>-5.0177199999999962</c:v>
                </c:pt>
                <c:pt idx="34169">
                  <c:v>-5.4713500000000037</c:v>
                </c:pt>
                <c:pt idx="34170">
                  <c:v>-5.9167700000000014</c:v>
                </c:pt>
                <c:pt idx="34171">
                  <c:v>-6.3539099999999964</c:v>
                </c:pt>
                <c:pt idx="34172">
                  <c:v>-6.7827500000000001</c:v>
                </c:pt>
                <c:pt idx="34173">
                  <c:v>-7.2033000000000014</c:v>
                </c:pt>
                <c:pt idx="34174">
                  <c:v>-7.615509999999996</c:v>
                </c:pt>
                <c:pt idx="34175">
                  <c:v>-8.0195000000000007</c:v>
                </c:pt>
                <c:pt idx="34176">
                  <c:v>-8.4151300000000067</c:v>
                </c:pt>
                <c:pt idx="34177">
                  <c:v>-8.8024200000000068</c:v>
                </c:pt>
                <c:pt idx="34178">
                  <c:v>-9.181379999999999</c:v>
                </c:pt>
                <c:pt idx="34179">
                  <c:v>-9.55199</c:v>
                </c:pt>
                <c:pt idx="34180">
                  <c:v>-9.9143699999999999</c:v>
                </c:pt>
                <c:pt idx="34181">
                  <c:v>-10.2683</c:v>
                </c:pt>
                <c:pt idx="34182">
                  <c:v>-10.613900000000001</c:v>
                </c:pt>
                <c:pt idx="34183">
                  <c:v>-10.9511</c:v>
                </c:pt>
                <c:pt idx="34184">
                  <c:v>-11.28</c:v>
                </c:pt>
                <c:pt idx="34185">
                  <c:v>-11.6006</c:v>
                </c:pt>
                <c:pt idx="34186">
                  <c:v>-11.912800000000002</c:v>
                </c:pt>
                <c:pt idx="34187">
                  <c:v>-12.2166</c:v>
                </c:pt>
                <c:pt idx="34188">
                  <c:v>-12.5122</c:v>
                </c:pt>
                <c:pt idx="34189">
                  <c:v>-12.799300000000001</c:v>
                </c:pt>
                <c:pt idx="34190">
                  <c:v>-13.078200000000001</c:v>
                </c:pt>
                <c:pt idx="34191">
                  <c:v>-13.348600000000001</c:v>
                </c:pt>
                <c:pt idx="34192">
                  <c:v>-13.6107</c:v>
                </c:pt>
                <c:pt idx="34193">
                  <c:v>-13.864600000000006</c:v>
                </c:pt>
                <c:pt idx="34194">
                  <c:v>-14.110100000000001</c:v>
                </c:pt>
                <c:pt idx="34195">
                  <c:v>-14.347200000000001</c:v>
                </c:pt>
                <c:pt idx="34196">
                  <c:v>-14.5761</c:v>
                </c:pt>
                <c:pt idx="34197">
                  <c:v>-14.7967</c:v>
                </c:pt>
                <c:pt idx="34198">
                  <c:v>-15.009</c:v>
                </c:pt>
                <c:pt idx="34199">
                  <c:v>-15.213000000000001</c:v>
                </c:pt>
                <c:pt idx="34200">
                  <c:v>-15.4087</c:v>
                </c:pt>
                <c:pt idx="34201">
                  <c:v>-15.5961</c:v>
                </c:pt>
                <c:pt idx="34202">
                  <c:v>-15.7753</c:v>
                </c:pt>
                <c:pt idx="34203">
                  <c:v>-15.946300000000001</c:v>
                </c:pt>
                <c:pt idx="34204">
                  <c:v>-16.109000000000005</c:v>
                </c:pt>
                <c:pt idx="34205">
                  <c:v>-16.263499999999979</c:v>
                </c:pt>
                <c:pt idx="34206">
                  <c:v>-16.409800000000001</c:v>
                </c:pt>
                <c:pt idx="34207">
                  <c:v>-16.547899999999988</c:v>
                </c:pt>
                <c:pt idx="34208">
                  <c:v>-16.677800000000019</c:v>
                </c:pt>
                <c:pt idx="34209">
                  <c:v>-16.799600000000002</c:v>
                </c:pt>
                <c:pt idx="34210">
                  <c:v>-16.9133</c:v>
                </c:pt>
                <c:pt idx="34211">
                  <c:v>-17.018699999999981</c:v>
                </c:pt>
                <c:pt idx="34212">
                  <c:v>-17.116199999999999</c:v>
                </c:pt>
                <c:pt idx="34213">
                  <c:v>-17.20539999999998</c:v>
                </c:pt>
                <c:pt idx="34214">
                  <c:v>-17.286699999999982</c:v>
                </c:pt>
                <c:pt idx="34215">
                  <c:v>-17.359800000000014</c:v>
                </c:pt>
                <c:pt idx="34216">
                  <c:v>-17.424900000000001</c:v>
                </c:pt>
                <c:pt idx="34217">
                  <c:v>-17.482099999999971</c:v>
                </c:pt>
                <c:pt idx="34218">
                  <c:v>-17.531199999999988</c:v>
                </c:pt>
                <c:pt idx="34219">
                  <c:v>-17.572299999999977</c:v>
                </c:pt>
                <c:pt idx="34220">
                  <c:v>-17.605599999999981</c:v>
                </c:pt>
                <c:pt idx="34221">
                  <c:v>-17.630800000000015</c:v>
                </c:pt>
                <c:pt idx="34222">
                  <c:v>-17.648099999999989</c:v>
                </c:pt>
                <c:pt idx="34223">
                  <c:v>-17.657599999999999</c:v>
                </c:pt>
                <c:pt idx="34224">
                  <c:v>-17.659300000000005</c:v>
                </c:pt>
                <c:pt idx="34225">
                  <c:v>-17.652999999999999</c:v>
                </c:pt>
                <c:pt idx="34226">
                  <c:v>-17.638999999999999</c:v>
                </c:pt>
                <c:pt idx="34227">
                  <c:v>-17.617100000000015</c:v>
                </c:pt>
                <c:pt idx="34228">
                  <c:v>-17.587499999999981</c:v>
                </c:pt>
                <c:pt idx="34229">
                  <c:v>-17.5502</c:v>
                </c:pt>
                <c:pt idx="34230">
                  <c:v>-17.505099999999981</c:v>
                </c:pt>
                <c:pt idx="34231">
                  <c:v>-17.452499999999979</c:v>
                </c:pt>
                <c:pt idx="34232">
                  <c:v>-17.391999999999999</c:v>
                </c:pt>
                <c:pt idx="34233">
                  <c:v>-17.324100000000001</c:v>
                </c:pt>
                <c:pt idx="34234">
                  <c:v>-17.248399999999979</c:v>
                </c:pt>
                <c:pt idx="34235">
                  <c:v>-17.165199999999981</c:v>
                </c:pt>
                <c:pt idx="34236">
                  <c:v>-17.0745</c:v>
                </c:pt>
                <c:pt idx="34237">
                  <c:v>-16.976199999999981</c:v>
                </c:pt>
                <c:pt idx="34238">
                  <c:v>-16.8704</c:v>
                </c:pt>
                <c:pt idx="34239">
                  <c:v>-16.757300000000001</c:v>
                </c:pt>
                <c:pt idx="34240">
                  <c:v>-16.636700000000001</c:v>
                </c:pt>
                <c:pt idx="34241">
                  <c:v>-16.50859999999998</c:v>
                </c:pt>
                <c:pt idx="34242">
                  <c:v>-16.3733</c:v>
                </c:pt>
                <c:pt idx="34243">
                  <c:v>-16.230599999999981</c:v>
                </c:pt>
                <c:pt idx="34244">
                  <c:v>-16.080599999999979</c:v>
                </c:pt>
                <c:pt idx="34245">
                  <c:v>-15.923300000000001</c:v>
                </c:pt>
                <c:pt idx="34246">
                  <c:v>-15.758800000000001</c:v>
                </c:pt>
                <c:pt idx="34247">
                  <c:v>-15.5871</c:v>
                </c:pt>
                <c:pt idx="34248">
                  <c:v>-15.408300000000001</c:v>
                </c:pt>
                <c:pt idx="34249">
                  <c:v>-15.222200000000001</c:v>
                </c:pt>
                <c:pt idx="34250">
                  <c:v>-15.029200000000001</c:v>
                </c:pt>
                <c:pt idx="34251">
                  <c:v>-14.829000000000002</c:v>
                </c:pt>
                <c:pt idx="34252">
                  <c:v>-14.6218</c:v>
                </c:pt>
                <c:pt idx="34253">
                  <c:v>-14.4077</c:v>
                </c:pt>
                <c:pt idx="34254">
                  <c:v>-14.186500000000002</c:v>
                </c:pt>
                <c:pt idx="34255">
                  <c:v>-13.958300000000001</c:v>
                </c:pt>
                <c:pt idx="34256">
                  <c:v>-13.7234</c:v>
                </c:pt>
                <c:pt idx="34257">
                  <c:v>-13.4815</c:v>
                </c:pt>
                <c:pt idx="34258">
                  <c:v>-13.232900000000001</c:v>
                </c:pt>
                <c:pt idx="34259">
                  <c:v>-12.977500000000004</c:v>
                </c:pt>
                <c:pt idx="34260">
                  <c:v>-12.715300000000001</c:v>
                </c:pt>
                <c:pt idx="34261">
                  <c:v>-12.446400000000002</c:v>
                </c:pt>
                <c:pt idx="34262">
                  <c:v>-12.1708</c:v>
                </c:pt>
                <c:pt idx="34263">
                  <c:v>-11.8887</c:v>
                </c:pt>
                <c:pt idx="34264">
                  <c:v>-11.5999</c:v>
                </c:pt>
                <c:pt idx="34265">
                  <c:v>-11.304500000000004</c:v>
                </c:pt>
                <c:pt idx="34266">
                  <c:v>-11.002600000000006</c:v>
                </c:pt>
                <c:pt idx="34267">
                  <c:v>-10.6943</c:v>
                </c:pt>
                <c:pt idx="34268">
                  <c:v>-10.379500000000007</c:v>
                </c:pt>
                <c:pt idx="34269">
                  <c:v>-10.058300000000001</c:v>
                </c:pt>
                <c:pt idx="34270">
                  <c:v>-9.7307600000000001</c:v>
                </c:pt>
                <c:pt idx="34271">
                  <c:v>-9.3968600000000002</c:v>
                </c:pt>
                <c:pt idx="34272">
                  <c:v>-9.0565900000000106</c:v>
                </c:pt>
                <c:pt idx="34273">
                  <c:v>-8.7101600000000001</c:v>
                </c:pt>
                <c:pt idx="34274">
                  <c:v>-8.3575200000000027</c:v>
                </c:pt>
                <c:pt idx="34275">
                  <c:v>-7.9986500000000014</c:v>
                </c:pt>
                <c:pt idx="34276">
                  <c:v>-7.6336399999999998</c:v>
                </c:pt>
                <c:pt idx="34277">
                  <c:v>-7.2626400000000002</c:v>
                </c:pt>
                <c:pt idx="34278">
                  <c:v>-6.8854799999999985</c:v>
                </c:pt>
                <c:pt idx="34279">
                  <c:v>-6.5023400000000002</c:v>
                </c:pt>
                <c:pt idx="34280">
                  <c:v>-6.1132299999999997</c:v>
                </c:pt>
                <c:pt idx="34281">
                  <c:v>-5.7181799999999985</c:v>
                </c:pt>
                <c:pt idx="34282">
                  <c:v>-5.3172199999999963</c:v>
                </c:pt>
                <c:pt idx="34283">
                  <c:v>-4.9104200000000002</c:v>
                </c:pt>
                <c:pt idx="34284">
                  <c:v>-4.4977299999999998</c:v>
                </c:pt>
                <c:pt idx="34285">
                  <c:v>-4.0793300000000023</c:v>
                </c:pt>
                <c:pt idx="34286">
                  <c:v>-3.6551800000000001</c:v>
                </c:pt>
                <c:pt idx="34287">
                  <c:v>-3.2253300000000018</c:v>
                </c:pt>
                <c:pt idx="34288">
                  <c:v>-2.7898100000000001</c:v>
                </c:pt>
                <c:pt idx="34289">
                  <c:v>-2.3486799999999981</c:v>
                </c:pt>
                <c:pt idx="34290">
                  <c:v>-1.9020300000000001</c:v>
                </c:pt>
                <c:pt idx="34291">
                  <c:v>-1.449759999999999</c:v>
                </c:pt>
                <c:pt idx="34292">
                  <c:v>-0.99201199999999956</c:v>
                </c:pt>
                <c:pt idx="34293">
                  <c:v>-0.52881900000000004</c:v>
                </c:pt>
                <c:pt idx="34294">
                  <c:v>-6.0211099999999997E-2</c:v>
                </c:pt>
                <c:pt idx="34295">
                  <c:v>0.41378600000000026</c:v>
                </c:pt>
                <c:pt idx="34296">
                  <c:v>0.89308799999999955</c:v>
                </c:pt>
                <c:pt idx="34297">
                  <c:v>1.3777899999999998</c:v>
                </c:pt>
                <c:pt idx="34298">
                  <c:v>1.8676599999999999</c:v>
                </c:pt>
                <c:pt idx="34299">
                  <c:v>2.3627999999999987</c:v>
                </c:pt>
                <c:pt idx="34300">
                  <c:v>2.8630200000000001</c:v>
                </c:pt>
                <c:pt idx="34301">
                  <c:v>3.36843</c:v>
                </c:pt>
                <c:pt idx="34302">
                  <c:v>3.8789399999999987</c:v>
                </c:pt>
                <c:pt idx="34303">
                  <c:v>4.3945099999999959</c:v>
                </c:pt>
                <c:pt idx="34304">
                  <c:v>4.9150999999999998</c:v>
                </c:pt>
                <c:pt idx="34305">
                  <c:v>5.4407000000000014</c:v>
                </c:pt>
                <c:pt idx="34306">
                  <c:v>5.9711400000000037</c:v>
                </c:pt>
                <c:pt idx="34307">
                  <c:v>6.5066199999999998</c:v>
                </c:pt>
                <c:pt idx="34308">
                  <c:v>7.0468500000000001</c:v>
                </c:pt>
                <c:pt idx="34309">
                  <c:v>7.5919299999999996</c:v>
                </c:pt>
                <c:pt idx="34310">
                  <c:v>8.1417999999999999</c:v>
                </c:pt>
                <c:pt idx="34311">
                  <c:v>8.6964000000000006</c:v>
                </c:pt>
                <c:pt idx="34312">
                  <c:v>9.2556600000000007</c:v>
                </c:pt>
                <c:pt idx="34313">
                  <c:v>9.8197000000000028</c:v>
                </c:pt>
                <c:pt idx="34314">
                  <c:v>10.388200000000001</c:v>
                </c:pt>
                <c:pt idx="34315">
                  <c:v>10.961400000000006</c:v>
                </c:pt>
                <c:pt idx="34316">
                  <c:v>11.539200000000001</c:v>
                </c:pt>
                <c:pt idx="34317">
                  <c:v>12.1214</c:v>
                </c:pt>
                <c:pt idx="34318">
                  <c:v>12.7081</c:v>
                </c:pt>
                <c:pt idx="34319">
                  <c:v>13.299300000000001</c:v>
                </c:pt>
                <c:pt idx="34320">
                  <c:v>13.8949</c:v>
                </c:pt>
                <c:pt idx="34321">
                  <c:v>14.4947</c:v>
                </c:pt>
                <c:pt idx="34322">
                  <c:v>15.0989</c:v>
                </c:pt>
                <c:pt idx="34323">
                  <c:v>15.7074</c:v>
                </c:pt>
                <c:pt idx="34324">
                  <c:v>16.3202</c:v>
                </c:pt>
                <c:pt idx="34325">
                  <c:v>16.937100000000001</c:v>
                </c:pt>
                <c:pt idx="34326">
                  <c:v>17.558199999999989</c:v>
                </c:pt>
                <c:pt idx="34327">
                  <c:v>18.183499999999981</c:v>
                </c:pt>
                <c:pt idx="34328">
                  <c:v>18.812799999999989</c:v>
                </c:pt>
                <c:pt idx="34329">
                  <c:v>19.44619999999998</c:v>
                </c:pt>
                <c:pt idx="34330">
                  <c:v>20.083599999999979</c:v>
                </c:pt>
                <c:pt idx="34331">
                  <c:v>20.72509999999998</c:v>
                </c:pt>
                <c:pt idx="34332">
                  <c:v>21.3704</c:v>
                </c:pt>
                <c:pt idx="34333">
                  <c:v>22.019800000000014</c:v>
                </c:pt>
                <c:pt idx="34334">
                  <c:v>22.672899999999988</c:v>
                </c:pt>
                <c:pt idx="34335">
                  <c:v>23.329899999999999</c:v>
                </c:pt>
                <c:pt idx="34336">
                  <c:v>23.990699999999979</c:v>
                </c:pt>
                <c:pt idx="34337">
                  <c:v>24.6553</c:v>
                </c:pt>
                <c:pt idx="34338">
                  <c:v>25.323499999999989</c:v>
                </c:pt>
                <c:pt idx="34339">
                  <c:v>25.995599999999978</c:v>
                </c:pt>
                <c:pt idx="34340">
                  <c:v>26.671299999999999</c:v>
                </c:pt>
                <c:pt idx="34341">
                  <c:v>27.3507</c:v>
                </c:pt>
                <c:pt idx="34342">
                  <c:v>28.0336</c:v>
                </c:pt>
                <c:pt idx="34343">
                  <c:v>28.720099999999981</c:v>
                </c:pt>
                <c:pt idx="34344">
                  <c:v>29.4101</c:v>
                </c:pt>
                <c:pt idx="34345">
                  <c:v>30.1037</c:v>
                </c:pt>
                <c:pt idx="34346">
                  <c:v>30.800599999999989</c:v>
                </c:pt>
                <c:pt idx="34347">
                  <c:v>31.501000000000001</c:v>
                </c:pt>
                <c:pt idx="34348">
                  <c:v>32.204900000000002</c:v>
                </c:pt>
                <c:pt idx="34349">
                  <c:v>32.911999999999999</c:v>
                </c:pt>
                <c:pt idx="34350">
                  <c:v>33.62270000000003</c:v>
                </c:pt>
                <c:pt idx="34351">
                  <c:v>34.336500000000001</c:v>
                </c:pt>
                <c:pt idx="34352">
                  <c:v>35.053600000000003</c:v>
                </c:pt>
                <c:pt idx="34353">
                  <c:v>35.774000000000001</c:v>
                </c:pt>
                <c:pt idx="34354">
                  <c:v>36.497500000000002</c:v>
                </c:pt>
                <c:pt idx="34355">
                  <c:v>37.224300000000028</c:v>
                </c:pt>
                <c:pt idx="34356">
                  <c:v>37.954199999999993</c:v>
                </c:pt>
                <c:pt idx="34357">
                  <c:v>38.687100000000001</c:v>
                </c:pt>
                <c:pt idx="34358">
                  <c:v>39.423300000000012</c:v>
                </c:pt>
                <c:pt idx="34359">
                  <c:v>40.162400000000012</c:v>
                </c:pt>
                <c:pt idx="34360">
                  <c:v>40.904600000000002</c:v>
                </c:pt>
                <c:pt idx="34361">
                  <c:v>41.649700000000003</c:v>
                </c:pt>
                <c:pt idx="34362">
                  <c:v>42.3979</c:v>
                </c:pt>
                <c:pt idx="34363">
                  <c:v>43.149000000000001</c:v>
                </c:pt>
                <c:pt idx="34364">
                  <c:v>43.902900000000002</c:v>
                </c:pt>
                <c:pt idx="34365">
                  <c:v>44.659800000000004</c:v>
                </c:pt>
                <c:pt idx="34366">
                  <c:v>45.419600000000003</c:v>
                </c:pt>
                <c:pt idx="34367">
                  <c:v>46.182000000000002</c:v>
                </c:pt>
                <c:pt idx="34368">
                  <c:v>46.947400000000002</c:v>
                </c:pt>
                <c:pt idx="34369">
                  <c:v>47.715500000000013</c:v>
                </c:pt>
                <c:pt idx="34370">
                  <c:v>48.486400000000003</c:v>
                </c:pt>
                <c:pt idx="34371">
                  <c:v>49.259900000000002</c:v>
                </c:pt>
                <c:pt idx="34372">
                  <c:v>50.036100000000012</c:v>
                </c:pt>
                <c:pt idx="34373">
                  <c:v>50.814999999999998</c:v>
                </c:pt>
                <c:pt idx="34374">
                  <c:v>51.596500000000013</c:v>
                </c:pt>
                <c:pt idx="34375">
                  <c:v>52.380699999999997</c:v>
                </c:pt>
                <c:pt idx="34376">
                  <c:v>53.167400000000001</c:v>
                </c:pt>
                <c:pt idx="34377">
                  <c:v>53.956600000000002</c:v>
                </c:pt>
                <c:pt idx="34378">
                  <c:v>54.748400000000011</c:v>
                </c:pt>
                <c:pt idx="34379">
                  <c:v>55.542700000000011</c:v>
                </c:pt>
                <c:pt idx="34380">
                  <c:v>56.339400000000005</c:v>
                </c:pt>
                <c:pt idx="34381">
                  <c:v>57.138700000000028</c:v>
                </c:pt>
                <c:pt idx="34382">
                  <c:v>57.940300000000001</c:v>
                </c:pt>
                <c:pt idx="34383">
                  <c:v>58.744400000000006</c:v>
                </c:pt>
                <c:pt idx="34384">
                  <c:v>59.550800000000002</c:v>
                </c:pt>
                <c:pt idx="34385">
                  <c:v>60.359599999999993</c:v>
                </c:pt>
                <c:pt idx="34386">
                  <c:v>61.1706</c:v>
                </c:pt>
                <c:pt idx="34387">
                  <c:v>61.984000000000002</c:v>
                </c:pt>
                <c:pt idx="34388">
                  <c:v>62.79970000000003</c:v>
                </c:pt>
                <c:pt idx="34389">
                  <c:v>63.617600000000003</c:v>
                </c:pt>
                <c:pt idx="34390">
                  <c:v>64.437799999999996</c:v>
                </c:pt>
                <c:pt idx="34391">
                  <c:v>65.260200000000026</c:v>
                </c:pt>
                <c:pt idx="34392">
                  <c:v>66.084800000000001</c:v>
                </c:pt>
                <c:pt idx="34393">
                  <c:v>66.911500000000075</c:v>
                </c:pt>
                <c:pt idx="34394">
                  <c:v>67.740399999999994</c:v>
                </c:pt>
                <c:pt idx="34395">
                  <c:v>68.571299999999994</c:v>
                </c:pt>
                <c:pt idx="34396">
                  <c:v>69.404399999999995</c:v>
                </c:pt>
                <c:pt idx="34397">
                  <c:v>70.239599999999996</c:v>
                </c:pt>
                <c:pt idx="34398">
                  <c:v>71.076700000000002</c:v>
                </c:pt>
                <c:pt idx="34399">
                  <c:v>71.916100000000057</c:v>
                </c:pt>
                <c:pt idx="34400">
                  <c:v>72.757300000000001</c:v>
                </c:pt>
                <c:pt idx="34401">
                  <c:v>73.600499999999982</c:v>
                </c:pt>
                <c:pt idx="34402">
                  <c:v>74.445700000000002</c:v>
                </c:pt>
                <c:pt idx="34403">
                  <c:v>75.292900000000003</c:v>
                </c:pt>
                <c:pt idx="34404">
                  <c:v>76.141999999999996</c:v>
                </c:pt>
                <c:pt idx="34405">
                  <c:v>76.992999999999995</c:v>
                </c:pt>
                <c:pt idx="34406">
                  <c:v>77.8459</c:v>
                </c:pt>
                <c:pt idx="34407">
                  <c:v>78.700700000000012</c:v>
                </c:pt>
                <c:pt idx="34408">
                  <c:v>79.557300000000012</c:v>
                </c:pt>
                <c:pt idx="34409">
                  <c:v>80.415700000000001</c:v>
                </c:pt>
                <c:pt idx="34410">
                  <c:v>81.275899999999979</c:v>
                </c:pt>
                <c:pt idx="34411">
                  <c:v>82.137900000000002</c:v>
                </c:pt>
                <c:pt idx="34412">
                  <c:v>83.0017</c:v>
                </c:pt>
                <c:pt idx="34413">
                  <c:v>83.867199999999997</c:v>
                </c:pt>
                <c:pt idx="34414">
                  <c:v>84.734499999999997</c:v>
                </c:pt>
                <c:pt idx="34415">
                  <c:v>85.603399999999979</c:v>
                </c:pt>
                <c:pt idx="34416">
                  <c:v>86.474100000000007</c:v>
                </c:pt>
                <c:pt idx="34417">
                  <c:v>87.346400000000003</c:v>
                </c:pt>
                <c:pt idx="34418">
                  <c:v>88.220399999999998</c:v>
                </c:pt>
                <c:pt idx="34419">
                  <c:v>89.096000000000004</c:v>
                </c:pt>
                <c:pt idx="34420">
                  <c:v>89.973100000000002</c:v>
                </c:pt>
                <c:pt idx="34421">
                  <c:v>90.85199999999999</c:v>
                </c:pt>
                <c:pt idx="34422">
                  <c:v>91.732399999999998</c:v>
                </c:pt>
                <c:pt idx="34423">
                  <c:v>92.6143</c:v>
                </c:pt>
                <c:pt idx="34424">
                  <c:v>93.497800000000026</c:v>
                </c:pt>
                <c:pt idx="34425">
                  <c:v>94.382799999999989</c:v>
                </c:pt>
                <c:pt idx="34426">
                  <c:v>95.269400000000005</c:v>
                </c:pt>
                <c:pt idx="34427">
                  <c:v>96.157399999999981</c:v>
                </c:pt>
                <c:pt idx="34428">
                  <c:v>97.046800000000005</c:v>
                </c:pt>
                <c:pt idx="34429">
                  <c:v>97.937700000000007</c:v>
                </c:pt>
                <c:pt idx="34430">
                  <c:v>98.83</c:v>
                </c:pt>
                <c:pt idx="34431">
                  <c:v>99.723799999999983</c:v>
                </c:pt>
                <c:pt idx="34432">
                  <c:v>100.619</c:v>
                </c:pt>
                <c:pt idx="34433">
                  <c:v>101.51600000000002</c:v>
                </c:pt>
                <c:pt idx="34434">
                  <c:v>102.41300000000005</c:v>
                </c:pt>
                <c:pt idx="34435">
                  <c:v>103.313</c:v>
                </c:pt>
                <c:pt idx="34436">
                  <c:v>104.21299999999999</c:v>
                </c:pt>
                <c:pt idx="34437">
                  <c:v>105.11499999999999</c:v>
                </c:pt>
                <c:pt idx="34438">
                  <c:v>106.018</c:v>
                </c:pt>
                <c:pt idx="34439">
                  <c:v>106.923</c:v>
                </c:pt>
                <c:pt idx="34440">
                  <c:v>107.82799999999999</c:v>
                </c:pt>
                <c:pt idx="34441">
                  <c:v>108.735</c:v>
                </c:pt>
                <c:pt idx="34442">
                  <c:v>109.643</c:v>
                </c:pt>
                <c:pt idx="34443">
                  <c:v>110.55200000000001</c:v>
                </c:pt>
                <c:pt idx="34444">
                  <c:v>111.46299999999999</c:v>
                </c:pt>
                <c:pt idx="34445">
                  <c:v>112.37499999999999</c:v>
                </c:pt>
                <c:pt idx="34446">
                  <c:v>113.28700000000002</c:v>
                </c:pt>
                <c:pt idx="34447">
                  <c:v>114.20099999999999</c:v>
                </c:pt>
                <c:pt idx="34448">
                  <c:v>115.116</c:v>
                </c:pt>
                <c:pt idx="34449">
                  <c:v>116.033</c:v>
                </c:pt>
                <c:pt idx="34450">
                  <c:v>116.95</c:v>
                </c:pt>
                <c:pt idx="34451">
                  <c:v>117.86799999999999</c:v>
                </c:pt>
                <c:pt idx="34452">
                  <c:v>118.78700000000002</c:v>
                </c:pt>
                <c:pt idx="34453">
                  <c:v>119.70699999999999</c:v>
                </c:pt>
                <c:pt idx="34454">
                  <c:v>120.62899999999998</c:v>
                </c:pt>
                <c:pt idx="34455">
                  <c:v>121.551</c:v>
                </c:pt>
                <c:pt idx="34456">
                  <c:v>122.474</c:v>
                </c:pt>
                <c:pt idx="34457">
                  <c:v>123.398</c:v>
                </c:pt>
                <c:pt idx="34458">
                  <c:v>124.324</c:v>
                </c:pt>
                <c:pt idx="34459">
                  <c:v>125.25</c:v>
                </c:pt>
                <c:pt idx="34460">
                  <c:v>126.17700000000001</c:v>
                </c:pt>
                <c:pt idx="34461">
                  <c:v>127.104</c:v>
                </c:pt>
                <c:pt idx="34462">
                  <c:v>128.03300000000002</c:v>
                </c:pt>
                <c:pt idx="34463">
                  <c:v>128.96200000000007</c:v>
                </c:pt>
                <c:pt idx="34464">
                  <c:v>129.893</c:v>
                </c:pt>
                <c:pt idx="34465">
                  <c:v>130.82400000000001</c:v>
                </c:pt>
                <c:pt idx="34466">
                  <c:v>131.755</c:v>
                </c:pt>
                <c:pt idx="34467">
                  <c:v>132.68800000000007</c:v>
                </c:pt>
                <c:pt idx="34468">
                  <c:v>133.62100000000001</c:v>
                </c:pt>
                <c:pt idx="34469">
                  <c:v>134.55500000000001</c:v>
                </c:pt>
                <c:pt idx="34470">
                  <c:v>135.49</c:v>
                </c:pt>
                <c:pt idx="34471">
                  <c:v>136.42500000000001</c:v>
                </c:pt>
                <c:pt idx="34472">
                  <c:v>137.3610000000001</c:v>
                </c:pt>
                <c:pt idx="34473">
                  <c:v>138.298</c:v>
                </c:pt>
                <c:pt idx="34474">
                  <c:v>139.23499999999999</c:v>
                </c:pt>
                <c:pt idx="34475">
                  <c:v>140.17299999999997</c:v>
                </c:pt>
                <c:pt idx="34476">
                  <c:v>141.11099999999999</c:v>
                </c:pt>
                <c:pt idx="34477">
                  <c:v>142.05000000000001</c:v>
                </c:pt>
                <c:pt idx="34478">
                  <c:v>142.99</c:v>
                </c:pt>
                <c:pt idx="34479">
                  <c:v>143.93</c:v>
                </c:pt>
                <c:pt idx="34480">
                  <c:v>144.87</c:v>
                </c:pt>
                <c:pt idx="34481">
                  <c:v>145.81100000000001</c:v>
                </c:pt>
                <c:pt idx="34482">
                  <c:v>146.75200000000001</c:v>
                </c:pt>
                <c:pt idx="34483">
                  <c:v>147.69399999999999</c:v>
                </c:pt>
                <c:pt idx="34484">
                  <c:v>148.636</c:v>
                </c:pt>
                <c:pt idx="34485">
                  <c:v>149.578</c:v>
                </c:pt>
                <c:pt idx="34486">
                  <c:v>150.52100000000004</c:v>
                </c:pt>
                <c:pt idx="34487">
                  <c:v>151.464</c:v>
                </c:pt>
                <c:pt idx="34488">
                  <c:v>152.40800000000004</c:v>
                </c:pt>
                <c:pt idx="34489">
                  <c:v>153.35100000000011</c:v>
                </c:pt>
                <c:pt idx="34490">
                  <c:v>154.29499999999999</c:v>
                </c:pt>
                <c:pt idx="34491">
                  <c:v>155.239</c:v>
                </c:pt>
                <c:pt idx="34492">
                  <c:v>156.184</c:v>
                </c:pt>
                <c:pt idx="34493">
                  <c:v>157.12800000000001</c:v>
                </c:pt>
                <c:pt idx="34494">
                  <c:v>158.07300000000001</c:v>
                </c:pt>
                <c:pt idx="34495">
                  <c:v>159.017</c:v>
                </c:pt>
                <c:pt idx="34496">
                  <c:v>159.96200000000007</c:v>
                </c:pt>
                <c:pt idx="34497">
                  <c:v>160.90700000000001</c:v>
                </c:pt>
                <c:pt idx="34498">
                  <c:v>161.85200000000012</c:v>
                </c:pt>
                <c:pt idx="34499">
                  <c:v>162.797</c:v>
                </c:pt>
                <c:pt idx="34500">
                  <c:v>163.74199999999999</c:v>
                </c:pt>
                <c:pt idx="34501">
                  <c:v>164.68600000000001</c:v>
                </c:pt>
                <c:pt idx="34502">
                  <c:v>165.631</c:v>
                </c:pt>
                <c:pt idx="34503">
                  <c:v>166.57599999999999</c:v>
                </c:pt>
                <c:pt idx="34504">
                  <c:v>167.52</c:v>
                </c:pt>
                <c:pt idx="34505">
                  <c:v>168.465</c:v>
                </c:pt>
                <c:pt idx="34506">
                  <c:v>169.40900000000002</c:v>
                </c:pt>
                <c:pt idx="34507">
                  <c:v>170.35300000000001</c:v>
                </c:pt>
                <c:pt idx="34508">
                  <c:v>171.29599999999999</c:v>
                </c:pt>
                <c:pt idx="34509">
                  <c:v>172.23999999999998</c:v>
                </c:pt>
                <c:pt idx="34510">
                  <c:v>173.18300000000002</c:v>
                </c:pt>
                <c:pt idx="34511">
                  <c:v>174.126</c:v>
                </c:pt>
                <c:pt idx="34512">
                  <c:v>175.06800000000001</c:v>
                </c:pt>
                <c:pt idx="34513">
                  <c:v>176.01</c:v>
                </c:pt>
                <c:pt idx="34514">
                  <c:v>176.95100000000011</c:v>
                </c:pt>
                <c:pt idx="34515">
                  <c:v>177.893</c:v>
                </c:pt>
                <c:pt idx="34516">
                  <c:v>178.833</c:v>
                </c:pt>
                <c:pt idx="34517">
                  <c:v>179.77299999999997</c:v>
                </c:pt>
                <c:pt idx="34518">
                  <c:v>180.71299999999999</c:v>
                </c:pt>
                <c:pt idx="34519">
                  <c:v>181.65100000000001</c:v>
                </c:pt>
                <c:pt idx="34520">
                  <c:v>182.59</c:v>
                </c:pt>
                <c:pt idx="34521">
                  <c:v>183.52700000000004</c:v>
                </c:pt>
                <c:pt idx="34522">
                  <c:v>184.464</c:v>
                </c:pt>
                <c:pt idx="34523">
                  <c:v>185.4</c:v>
                </c:pt>
                <c:pt idx="34524">
                  <c:v>186.33500000000001</c:v>
                </c:pt>
                <c:pt idx="34525">
                  <c:v>187.26999999999998</c:v>
                </c:pt>
                <c:pt idx="34526">
                  <c:v>188.20399999999998</c:v>
                </c:pt>
                <c:pt idx="34527">
                  <c:v>189.136</c:v>
                </c:pt>
                <c:pt idx="34528">
                  <c:v>190.06800000000001</c:v>
                </c:pt>
                <c:pt idx="34529">
                  <c:v>190.999</c:v>
                </c:pt>
                <c:pt idx="34530">
                  <c:v>191.929</c:v>
                </c:pt>
                <c:pt idx="34531">
                  <c:v>192.85800000000012</c:v>
                </c:pt>
                <c:pt idx="34532">
                  <c:v>193.786</c:v>
                </c:pt>
                <c:pt idx="34533">
                  <c:v>194.71299999999999</c:v>
                </c:pt>
                <c:pt idx="34534">
                  <c:v>195.63800000000001</c:v>
                </c:pt>
                <c:pt idx="34535">
                  <c:v>196.56300000000002</c:v>
                </c:pt>
                <c:pt idx="34536">
                  <c:v>197.4860000000001</c:v>
                </c:pt>
                <c:pt idx="34537">
                  <c:v>198.40800000000004</c:v>
                </c:pt>
                <c:pt idx="34538">
                  <c:v>199.32800000000012</c:v>
                </c:pt>
                <c:pt idx="34539">
                  <c:v>200.24799999999999</c:v>
                </c:pt>
                <c:pt idx="34540">
                  <c:v>201.16499999999999</c:v>
                </c:pt>
                <c:pt idx="34541">
                  <c:v>202.08200000000011</c:v>
                </c:pt>
                <c:pt idx="34542">
                  <c:v>202.99700000000001</c:v>
                </c:pt>
                <c:pt idx="34543">
                  <c:v>203.91</c:v>
                </c:pt>
                <c:pt idx="34544">
                  <c:v>204.82200000000012</c:v>
                </c:pt>
                <c:pt idx="34545">
                  <c:v>205.733</c:v>
                </c:pt>
                <c:pt idx="34546">
                  <c:v>206.64099999999999</c:v>
                </c:pt>
                <c:pt idx="34547">
                  <c:v>207.548</c:v>
                </c:pt>
                <c:pt idx="34548">
                  <c:v>208.45400000000001</c:v>
                </c:pt>
                <c:pt idx="34549">
                  <c:v>209.35700000000011</c:v>
                </c:pt>
                <c:pt idx="34550">
                  <c:v>210.25899999999999</c:v>
                </c:pt>
                <c:pt idx="34551">
                  <c:v>211.15900000000002</c:v>
                </c:pt>
                <c:pt idx="34552">
                  <c:v>212.05700000000004</c:v>
                </c:pt>
                <c:pt idx="34553">
                  <c:v>212.953</c:v>
                </c:pt>
                <c:pt idx="34554">
                  <c:v>213.846</c:v>
                </c:pt>
                <c:pt idx="34555">
                  <c:v>214.738</c:v>
                </c:pt>
                <c:pt idx="34556">
                  <c:v>215.62800000000001</c:v>
                </c:pt>
                <c:pt idx="34557">
                  <c:v>216.51599999999999</c:v>
                </c:pt>
                <c:pt idx="34558">
                  <c:v>217.40200000000004</c:v>
                </c:pt>
                <c:pt idx="34559">
                  <c:v>218.285</c:v>
                </c:pt>
                <c:pt idx="34560">
                  <c:v>219.166</c:v>
                </c:pt>
                <c:pt idx="34561">
                  <c:v>220.04499999999999</c:v>
                </c:pt>
                <c:pt idx="34562">
                  <c:v>220.92100000000011</c:v>
                </c:pt>
                <c:pt idx="34563">
                  <c:v>221.79499999999999</c:v>
                </c:pt>
                <c:pt idx="34564">
                  <c:v>222.666</c:v>
                </c:pt>
                <c:pt idx="34565">
                  <c:v>223.535</c:v>
                </c:pt>
                <c:pt idx="34566">
                  <c:v>224.40200000000004</c:v>
                </c:pt>
                <c:pt idx="34567">
                  <c:v>225.26499999999999</c:v>
                </c:pt>
                <c:pt idx="34568">
                  <c:v>226.12700000000001</c:v>
                </c:pt>
                <c:pt idx="34569">
                  <c:v>226.98500000000001</c:v>
                </c:pt>
                <c:pt idx="34570">
                  <c:v>227.84</c:v>
                </c:pt>
                <c:pt idx="34571">
                  <c:v>228.69300000000001</c:v>
                </c:pt>
                <c:pt idx="34572">
                  <c:v>229.54300000000001</c:v>
                </c:pt>
                <c:pt idx="34573">
                  <c:v>230.39000000000001</c:v>
                </c:pt>
                <c:pt idx="34574">
                  <c:v>231.23399999999998</c:v>
                </c:pt>
                <c:pt idx="34575">
                  <c:v>232.07499999999999</c:v>
                </c:pt>
                <c:pt idx="34576">
                  <c:v>232.91300000000001</c:v>
                </c:pt>
                <c:pt idx="34577">
                  <c:v>233.74799999999999</c:v>
                </c:pt>
                <c:pt idx="34578">
                  <c:v>234.57900000000001</c:v>
                </c:pt>
                <c:pt idx="34579">
                  <c:v>235.40800000000004</c:v>
                </c:pt>
                <c:pt idx="34580">
                  <c:v>236.233</c:v>
                </c:pt>
                <c:pt idx="34581">
                  <c:v>237.054</c:v>
                </c:pt>
                <c:pt idx="34582">
                  <c:v>237.87300000000002</c:v>
                </c:pt>
                <c:pt idx="34583">
                  <c:v>238.68700000000001</c:v>
                </c:pt>
                <c:pt idx="34584">
                  <c:v>239.499</c:v>
                </c:pt>
                <c:pt idx="34585">
                  <c:v>240.30600000000001</c:v>
                </c:pt>
                <c:pt idx="34586">
                  <c:v>241.11099999999999</c:v>
                </c:pt>
                <c:pt idx="34587">
                  <c:v>241.911</c:v>
                </c:pt>
                <c:pt idx="34588">
                  <c:v>242.708</c:v>
                </c:pt>
                <c:pt idx="34589">
                  <c:v>243.501</c:v>
                </c:pt>
                <c:pt idx="34590">
                  <c:v>244.29</c:v>
                </c:pt>
                <c:pt idx="34591">
                  <c:v>245.07499999999999</c:v>
                </c:pt>
                <c:pt idx="34592">
                  <c:v>245.85600000000011</c:v>
                </c:pt>
                <c:pt idx="34593">
                  <c:v>246.63399999999999</c:v>
                </c:pt>
                <c:pt idx="34594">
                  <c:v>247.40700000000001</c:v>
                </c:pt>
                <c:pt idx="34595">
                  <c:v>248.17599999999999</c:v>
                </c:pt>
                <c:pt idx="34596">
                  <c:v>248.941</c:v>
                </c:pt>
                <c:pt idx="34597">
                  <c:v>249.70099999999999</c:v>
                </c:pt>
                <c:pt idx="34598">
                  <c:v>250.45800000000011</c:v>
                </c:pt>
                <c:pt idx="34599">
                  <c:v>251.20999999999998</c:v>
                </c:pt>
                <c:pt idx="34600">
                  <c:v>251.95700000000011</c:v>
                </c:pt>
                <c:pt idx="34601">
                  <c:v>252.70099999999999</c:v>
                </c:pt>
                <c:pt idx="34602">
                  <c:v>253.43900000000002</c:v>
                </c:pt>
                <c:pt idx="34603">
                  <c:v>254.17299999999997</c:v>
                </c:pt>
                <c:pt idx="34604">
                  <c:v>254.90300000000002</c:v>
                </c:pt>
                <c:pt idx="34605">
                  <c:v>255.62800000000001</c:v>
                </c:pt>
                <c:pt idx="34606">
                  <c:v>256.34800000000001</c:v>
                </c:pt>
                <c:pt idx="34607">
                  <c:v>257.06299999999999</c:v>
                </c:pt>
                <c:pt idx="34608">
                  <c:v>257.7729999999998</c:v>
                </c:pt>
                <c:pt idx="34609">
                  <c:v>258.47899999999959</c:v>
                </c:pt>
                <c:pt idx="34610">
                  <c:v>259.17899999999975</c:v>
                </c:pt>
                <c:pt idx="34611">
                  <c:v>259.875</c:v>
                </c:pt>
                <c:pt idx="34612">
                  <c:v>260.565</c:v>
                </c:pt>
                <c:pt idx="34613">
                  <c:v>261.25</c:v>
                </c:pt>
                <c:pt idx="34614">
                  <c:v>261.92999999999978</c:v>
                </c:pt>
                <c:pt idx="34615">
                  <c:v>262.60500000000002</c:v>
                </c:pt>
                <c:pt idx="34616">
                  <c:v>263.274</c:v>
                </c:pt>
                <c:pt idx="34617">
                  <c:v>263.93799999999965</c:v>
                </c:pt>
                <c:pt idx="34618">
                  <c:v>264.59699999999958</c:v>
                </c:pt>
                <c:pt idx="34619">
                  <c:v>265.25</c:v>
                </c:pt>
                <c:pt idx="34620">
                  <c:v>265.8979999999998</c:v>
                </c:pt>
                <c:pt idx="34621">
                  <c:v>266.54000000000002</c:v>
                </c:pt>
                <c:pt idx="34622">
                  <c:v>267.17599999999999</c:v>
                </c:pt>
                <c:pt idx="34623">
                  <c:v>267.80700000000002</c:v>
                </c:pt>
                <c:pt idx="34624">
                  <c:v>268.43099999999959</c:v>
                </c:pt>
                <c:pt idx="34625">
                  <c:v>269.05</c:v>
                </c:pt>
                <c:pt idx="34626">
                  <c:v>269.66300000000001</c:v>
                </c:pt>
                <c:pt idx="34627">
                  <c:v>270.27</c:v>
                </c:pt>
                <c:pt idx="34628">
                  <c:v>270.87200000000001</c:v>
                </c:pt>
                <c:pt idx="34629">
                  <c:v>271.46699999999959</c:v>
                </c:pt>
                <c:pt idx="34630">
                  <c:v>272.05599999999993</c:v>
                </c:pt>
                <c:pt idx="34631">
                  <c:v>272.63799999999975</c:v>
                </c:pt>
                <c:pt idx="34632">
                  <c:v>273.21499999999975</c:v>
                </c:pt>
                <c:pt idx="34633">
                  <c:v>273.78500000000003</c:v>
                </c:pt>
                <c:pt idx="34634">
                  <c:v>274.34899999999999</c:v>
                </c:pt>
                <c:pt idx="34635">
                  <c:v>274.90699999999958</c:v>
                </c:pt>
                <c:pt idx="34636">
                  <c:v>275.45800000000003</c:v>
                </c:pt>
                <c:pt idx="34637">
                  <c:v>276.00200000000001</c:v>
                </c:pt>
                <c:pt idx="34638">
                  <c:v>276.54000000000002</c:v>
                </c:pt>
                <c:pt idx="34639">
                  <c:v>277.072</c:v>
                </c:pt>
                <c:pt idx="34640">
                  <c:v>277.59599999999978</c:v>
                </c:pt>
                <c:pt idx="34641">
                  <c:v>278.11399999999975</c:v>
                </c:pt>
                <c:pt idx="34642">
                  <c:v>278.625</c:v>
                </c:pt>
                <c:pt idx="34643">
                  <c:v>279.13</c:v>
                </c:pt>
                <c:pt idx="34644">
                  <c:v>279.62700000000001</c:v>
                </c:pt>
                <c:pt idx="34645">
                  <c:v>280.11799999999999</c:v>
                </c:pt>
                <c:pt idx="34646">
                  <c:v>280.601</c:v>
                </c:pt>
                <c:pt idx="34647">
                  <c:v>281.07799999999975</c:v>
                </c:pt>
                <c:pt idx="34648">
                  <c:v>281.54700000000008</c:v>
                </c:pt>
                <c:pt idx="34649">
                  <c:v>282.01</c:v>
                </c:pt>
                <c:pt idx="34650">
                  <c:v>282.46499999999975</c:v>
                </c:pt>
                <c:pt idx="34651">
                  <c:v>282.91299999999978</c:v>
                </c:pt>
                <c:pt idx="34652">
                  <c:v>283.35300000000001</c:v>
                </c:pt>
                <c:pt idx="34653">
                  <c:v>283.78599999999977</c:v>
                </c:pt>
                <c:pt idx="34654">
                  <c:v>284.21199999999965</c:v>
                </c:pt>
                <c:pt idx="34655">
                  <c:v>284.63</c:v>
                </c:pt>
                <c:pt idx="34656">
                  <c:v>285.041</c:v>
                </c:pt>
                <c:pt idx="34657">
                  <c:v>285.44499999999999</c:v>
                </c:pt>
                <c:pt idx="34658">
                  <c:v>285.83999999999975</c:v>
                </c:pt>
                <c:pt idx="34659">
                  <c:v>286.22799999999978</c:v>
                </c:pt>
                <c:pt idx="34660">
                  <c:v>286.60899999999975</c:v>
                </c:pt>
                <c:pt idx="34661">
                  <c:v>286.98099999999965</c:v>
                </c:pt>
                <c:pt idx="34662">
                  <c:v>287.346</c:v>
                </c:pt>
                <c:pt idx="34663">
                  <c:v>287.70299999999975</c:v>
                </c:pt>
                <c:pt idx="34664">
                  <c:v>288.053</c:v>
                </c:pt>
                <c:pt idx="34665">
                  <c:v>288.39400000000001</c:v>
                </c:pt>
                <c:pt idx="34666">
                  <c:v>288.72699999999958</c:v>
                </c:pt>
                <c:pt idx="34667">
                  <c:v>289.05200000000002</c:v>
                </c:pt>
                <c:pt idx="34668">
                  <c:v>289.37</c:v>
                </c:pt>
                <c:pt idx="34669">
                  <c:v>289.67899999999975</c:v>
                </c:pt>
                <c:pt idx="34670">
                  <c:v>289.97999999999979</c:v>
                </c:pt>
                <c:pt idx="34671">
                  <c:v>290.2729999999998</c:v>
                </c:pt>
                <c:pt idx="34672">
                  <c:v>290.55799999999999</c:v>
                </c:pt>
                <c:pt idx="34673">
                  <c:v>290.834</c:v>
                </c:pt>
                <c:pt idx="34674">
                  <c:v>291.10199999999975</c:v>
                </c:pt>
                <c:pt idx="34675">
                  <c:v>291.36200000000002</c:v>
                </c:pt>
                <c:pt idx="34676">
                  <c:v>291.613</c:v>
                </c:pt>
                <c:pt idx="34677">
                  <c:v>291.85599999999999</c:v>
                </c:pt>
                <c:pt idx="34678">
                  <c:v>292.09099999999978</c:v>
                </c:pt>
                <c:pt idx="34679">
                  <c:v>292.31700000000001</c:v>
                </c:pt>
                <c:pt idx="34680">
                  <c:v>292.53500000000003</c:v>
                </c:pt>
                <c:pt idx="34681">
                  <c:v>292.74400000000026</c:v>
                </c:pt>
                <c:pt idx="34682">
                  <c:v>292.94400000000002</c:v>
                </c:pt>
                <c:pt idx="34683">
                  <c:v>293.1359999999998</c:v>
                </c:pt>
                <c:pt idx="34684">
                  <c:v>293.31900000000002</c:v>
                </c:pt>
                <c:pt idx="34685">
                  <c:v>293.49400000000003</c:v>
                </c:pt>
                <c:pt idx="34686">
                  <c:v>293.65899999999999</c:v>
                </c:pt>
                <c:pt idx="34687">
                  <c:v>293.81700000000001</c:v>
                </c:pt>
                <c:pt idx="34688">
                  <c:v>293.96499999999975</c:v>
                </c:pt>
                <c:pt idx="34689">
                  <c:v>294.10399999999993</c:v>
                </c:pt>
                <c:pt idx="34690">
                  <c:v>294.23499999999979</c:v>
                </c:pt>
                <c:pt idx="34691">
                  <c:v>294.35700000000008</c:v>
                </c:pt>
                <c:pt idx="34692">
                  <c:v>294.46899999999965</c:v>
                </c:pt>
                <c:pt idx="34693">
                  <c:v>294.57299999999975</c:v>
                </c:pt>
                <c:pt idx="34694">
                  <c:v>294.66800000000001</c:v>
                </c:pt>
                <c:pt idx="34695">
                  <c:v>294.75400000000002</c:v>
                </c:pt>
                <c:pt idx="34696">
                  <c:v>294.83099999999979</c:v>
                </c:pt>
                <c:pt idx="34697">
                  <c:v>294.899</c:v>
                </c:pt>
                <c:pt idx="34698">
                  <c:v>294.95800000000003</c:v>
                </c:pt>
                <c:pt idx="34699">
                  <c:v>295.00799999999975</c:v>
                </c:pt>
                <c:pt idx="34700">
                  <c:v>295.04899999999975</c:v>
                </c:pt>
                <c:pt idx="34701">
                  <c:v>295.08099999999979</c:v>
                </c:pt>
                <c:pt idx="34702">
                  <c:v>295.10300000000001</c:v>
                </c:pt>
                <c:pt idx="34703">
                  <c:v>295.11700000000002</c:v>
                </c:pt>
                <c:pt idx="34704">
                  <c:v>295.12099999999975</c:v>
                </c:pt>
                <c:pt idx="34705">
                  <c:v>295.11599999999999</c:v>
                </c:pt>
                <c:pt idx="34706">
                  <c:v>295.10199999999975</c:v>
                </c:pt>
                <c:pt idx="34707">
                  <c:v>295.07900000000001</c:v>
                </c:pt>
                <c:pt idx="34708">
                  <c:v>295.04599999999999</c:v>
                </c:pt>
                <c:pt idx="34709">
                  <c:v>295.005</c:v>
                </c:pt>
                <c:pt idx="34710">
                  <c:v>294.95400000000001</c:v>
                </c:pt>
                <c:pt idx="34711">
                  <c:v>294.89400000000001</c:v>
                </c:pt>
                <c:pt idx="34712">
                  <c:v>294.82400000000001</c:v>
                </c:pt>
                <c:pt idx="34713">
                  <c:v>294.745</c:v>
                </c:pt>
                <c:pt idx="34714">
                  <c:v>294.65699999999993</c:v>
                </c:pt>
                <c:pt idx="34715">
                  <c:v>294.56</c:v>
                </c:pt>
                <c:pt idx="34716">
                  <c:v>294.45299999999975</c:v>
                </c:pt>
                <c:pt idx="34717">
                  <c:v>294.33699999999965</c:v>
                </c:pt>
                <c:pt idx="34718">
                  <c:v>294.21199999999965</c:v>
                </c:pt>
                <c:pt idx="34719">
                  <c:v>294.077</c:v>
                </c:pt>
                <c:pt idx="34720">
                  <c:v>293.93400000000003</c:v>
                </c:pt>
                <c:pt idx="34721">
                  <c:v>293.77999999999975</c:v>
                </c:pt>
                <c:pt idx="34722">
                  <c:v>293.61799999999999</c:v>
                </c:pt>
                <c:pt idx="34723">
                  <c:v>293.44600000000003</c:v>
                </c:pt>
                <c:pt idx="34724">
                  <c:v>293.26499999999999</c:v>
                </c:pt>
                <c:pt idx="34725">
                  <c:v>293.07400000000001</c:v>
                </c:pt>
                <c:pt idx="34726">
                  <c:v>292.875</c:v>
                </c:pt>
                <c:pt idx="34727">
                  <c:v>292.66500000000002</c:v>
                </c:pt>
                <c:pt idx="34728">
                  <c:v>292.447</c:v>
                </c:pt>
                <c:pt idx="34729">
                  <c:v>292.21899999999965</c:v>
                </c:pt>
                <c:pt idx="34730">
                  <c:v>291.98200000000003</c:v>
                </c:pt>
                <c:pt idx="34731">
                  <c:v>291.73599999999965</c:v>
                </c:pt>
                <c:pt idx="34732">
                  <c:v>291.47999999999979</c:v>
                </c:pt>
                <c:pt idx="34733">
                  <c:v>291.21599999999978</c:v>
                </c:pt>
                <c:pt idx="34734">
                  <c:v>290.94099999999975</c:v>
                </c:pt>
                <c:pt idx="34735">
                  <c:v>290.65800000000002</c:v>
                </c:pt>
                <c:pt idx="34736">
                  <c:v>290.36500000000001</c:v>
                </c:pt>
                <c:pt idx="34737">
                  <c:v>290.06400000000002</c:v>
                </c:pt>
                <c:pt idx="34738">
                  <c:v>289.75299999999999</c:v>
                </c:pt>
                <c:pt idx="34739">
                  <c:v>289.43199999999962</c:v>
                </c:pt>
                <c:pt idx="34740">
                  <c:v>289.10300000000001</c:v>
                </c:pt>
                <c:pt idx="34741">
                  <c:v>288.76400000000001</c:v>
                </c:pt>
                <c:pt idx="34742">
                  <c:v>288.41699999999958</c:v>
                </c:pt>
                <c:pt idx="34743">
                  <c:v>288.06</c:v>
                </c:pt>
                <c:pt idx="34744">
                  <c:v>287.69400000000002</c:v>
                </c:pt>
                <c:pt idx="34745">
                  <c:v>287.31900000000002</c:v>
                </c:pt>
                <c:pt idx="34746">
                  <c:v>286.93499999999977</c:v>
                </c:pt>
                <c:pt idx="34747">
                  <c:v>286.54199999999975</c:v>
                </c:pt>
                <c:pt idx="34748">
                  <c:v>286.14000000000021</c:v>
                </c:pt>
                <c:pt idx="34749">
                  <c:v>285.72899999999959</c:v>
                </c:pt>
                <c:pt idx="34750">
                  <c:v>285.30900000000008</c:v>
                </c:pt>
                <c:pt idx="34751">
                  <c:v>284.88</c:v>
                </c:pt>
                <c:pt idx="34752">
                  <c:v>284.44200000000001</c:v>
                </c:pt>
                <c:pt idx="34753">
                  <c:v>283.99599999999958</c:v>
                </c:pt>
                <c:pt idx="34754">
                  <c:v>283.54000000000002</c:v>
                </c:pt>
                <c:pt idx="34755">
                  <c:v>283.07599999999979</c:v>
                </c:pt>
                <c:pt idx="34756">
                  <c:v>282.60300000000001</c:v>
                </c:pt>
                <c:pt idx="34757">
                  <c:v>282.12099999999975</c:v>
                </c:pt>
                <c:pt idx="34758">
                  <c:v>281.63099999999974</c:v>
                </c:pt>
                <c:pt idx="34759">
                  <c:v>281.13200000000001</c:v>
                </c:pt>
                <c:pt idx="34760">
                  <c:v>280.62400000000002</c:v>
                </c:pt>
                <c:pt idx="34761">
                  <c:v>280.108</c:v>
                </c:pt>
                <c:pt idx="34762">
                  <c:v>279.58300000000003</c:v>
                </c:pt>
                <c:pt idx="34763">
                  <c:v>279.04899999999975</c:v>
                </c:pt>
                <c:pt idx="34764">
                  <c:v>278.50799999999975</c:v>
                </c:pt>
                <c:pt idx="34765">
                  <c:v>277.95699999999965</c:v>
                </c:pt>
                <c:pt idx="34766">
                  <c:v>277.399</c:v>
                </c:pt>
                <c:pt idx="34767">
                  <c:v>276.83199999999965</c:v>
                </c:pt>
                <c:pt idx="34768">
                  <c:v>276.25700000000001</c:v>
                </c:pt>
                <c:pt idx="34769">
                  <c:v>275.673</c:v>
                </c:pt>
                <c:pt idx="34770">
                  <c:v>275.08099999999979</c:v>
                </c:pt>
                <c:pt idx="34771">
                  <c:v>274.48200000000003</c:v>
                </c:pt>
                <c:pt idx="34772">
                  <c:v>273.87400000000002</c:v>
                </c:pt>
                <c:pt idx="34773">
                  <c:v>273.25799999999975</c:v>
                </c:pt>
                <c:pt idx="34774">
                  <c:v>272.63400000000001</c:v>
                </c:pt>
                <c:pt idx="34775">
                  <c:v>272.00200000000001</c:v>
                </c:pt>
                <c:pt idx="34776">
                  <c:v>271.36200000000002</c:v>
                </c:pt>
                <c:pt idx="34777">
                  <c:v>270.71499999999975</c:v>
                </c:pt>
                <c:pt idx="34778">
                  <c:v>270.05900000000008</c:v>
                </c:pt>
                <c:pt idx="34779">
                  <c:v>269.39599999999979</c:v>
                </c:pt>
                <c:pt idx="34780">
                  <c:v>268.7249999999998</c:v>
                </c:pt>
                <c:pt idx="34781">
                  <c:v>268.04700000000008</c:v>
                </c:pt>
                <c:pt idx="34782">
                  <c:v>267.36099999999999</c:v>
                </c:pt>
                <c:pt idx="34783">
                  <c:v>266.66800000000001</c:v>
                </c:pt>
                <c:pt idx="34784">
                  <c:v>265.96699999999959</c:v>
                </c:pt>
                <c:pt idx="34785">
                  <c:v>265.25900000000001</c:v>
                </c:pt>
                <c:pt idx="34786">
                  <c:v>264.54300000000001</c:v>
                </c:pt>
                <c:pt idx="34787">
                  <c:v>263.82100000000003</c:v>
                </c:pt>
                <c:pt idx="34788">
                  <c:v>263.09099999999978</c:v>
                </c:pt>
                <c:pt idx="34789">
                  <c:v>262.35399999999993</c:v>
                </c:pt>
                <c:pt idx="34790">
                  <c:v>261.61</c:v>
                </c:pt>
                <c:pt idx="34791">
                  <c:v>260.85899999999975</c:v>
                </c:pt>
                <c:pt idx="34792">
                  <c:v>260.101</c:v>
                </c:pt>
                <c:pt idx="34793">
                  <c:v>259.33599999999979</c:v>
                </c:pt>
                <c:pt idx="34794">
                  <c:v>258.565</c:v>
                </c:pt>
                <c:pt idx="34795">
                  <c:v>257.78699999999958</c:v>
                </c:pt>
                <c:pt idx="34796">
                  <c:v>257.00200000000001</c:v>
                </c:pt>
                <c:pt idx="34797">
                  <c:v>256.20999999999975</c:v>
                </c:pt>
                <c:pt idx="34798">
                  <c:v>255.41300000000001</c:v>
                </c:pt>
                <c:pt idx="34799">
                  <c:v>254.608</c:v>
                </c:pt>
                <c:pt idx="34800">
                  <c:v>253.798</c:v>
                </c:pt>
                <c:pt idx="34801">
                  <c:v>252.98100000000011</c:v>
                </c:pt>
                <c:pt idx="34802">
                  <c:v>252.15800000000004</c:v>
                </c:pt>
                <c:pt idx="34803">
                  <c:v>251.32900000000001</c:v>
                </c:pt>
                <c:pt idx="34804">
                  <c:v>250.494</c:v>
                </c:pt>
                <c:pt idx="34805">
                  <c:v>249.65300000000002</c:v>
                </c:pt>
                <c:pt idx="34806">
                  <c:v>248.80600000000001</c:v>
                </c:pt>
                <c:pt idx="34807">
                  <c:v>247.953</c:v>
                </c:pt>
                <c:pt idx="34808">
                  <c:v>247.095</c:v>
                </c:pt>
                <c:pt idx="34809">
                  <c:v>246.23</c:v>
                </c:pt>
                <c:pt idx="34810">
                  <c:v>245.3610000000001</c:v>
                </c:pt>
                <c:pt idx="34811">
                  <c:v>244.4860000000001</c:v>
                </c:pt>
                <c:pt idx="34812">
                  <c:v>243.60499999999999</c:v>
                </c:pt>
                <c:pt idx="34813">
                  <c:v>242.72</c:v>
                </c:pt>
                <c:pt idx="34814">
                  <c:v>241.82900000000001</c:v>
                </c:pt>
                <c:pt idx="34815">
                  <c:v>240.93300000000002</c:v>
                </c:pt>
                <c:pt idx="34816">
                  <c:v>240.03200000000001</c:v>
                </c:pt>
                <c:pt idx="34817">
                  <c:v>239.126</c:v>
                </c:pt>
                <c:pt idx="34818">
                  <c:v>238.21499999999995</c:v>
                </c:pt>
                <c:pt idx="34819">
                  <c:v>237.29900000000001</c:v>
                </c:pt>
                <c:pt idx="34820">
                  <c:v>236.37900000000002</c:v>
                </c:pt>
                <c:pt idx="34821">
                  <c:v>235.45400000000001</c:v>
                </c:pt>
                <c:pt idx="34822">
                  <c:v>234.52500000000001</c:v>
                </c:pt>
                <c:pt idx="34823">
                  <c:v>233.59100000000001</c:v>
                </c:pt>
                <c:pt idx="34824">
                  <c:v>232.65200000000004</c:v>
                </c:pt>
                <c:pt idx="34825">
                  <c:v>231.70999999999998</c:v>
                </c:pt>
                <c:pt idx="34826">
                  <c:v>230.76399999999998</c:v>
                </c:pt>
                <c:pt idx="34827">
                  <c:v>229.81300000000002</c:v>
                </c:pt>
                <c:pt idx="34828">
                  <c:v>228.85900000000001</c:v>
                </c:pt>
                <c:pt idx="34829">
                  <c:v>227.9</c:v>
                </c:pt>
                <c:pt idx="34830">
                  <c:v>226.93800000000007</c:v>
                </c:pt>
                <c:pt idx="34831">
                  <c:v>225.97200000000001</c:v>
                </c:pt>
                <c:pt idx="34832">
                  <c:v>225.00299999999999</c:v>
                </c:pt>
                <c:pt idx="34833">
                  <c:v>224.03</c:v>
                </c:pt>
                <c:pt idx="34834">
                  <c:v>223.054</c:v>
                </c:pt>
                <c:pt idx="34835">
                  <c:v>222.07399999999998</c:v>
                </c:pt>
                <c:pt idx="34836">
                  <c:v>221.09200000000001</c:v>
                </c:pt>
                <c:pt idx="34837">
                  <c:v>220.10599999999999</c:v>
                </c:pt>
                <c:pt idx="34838">
                  <c:v>219.11699999999999</c:v>
                </c:pt>
                <c:pt idx="34839">
                  <c:v>218.125</c:v>
                </c:pt>
                <c:pt idx="34840">
                  <c:v>217.131</c:v>
                </c:pt>
                <c:pt idx="34841">
                  <c:v>216.13399999999999</c:v>
                </c:pt>
                <c:pt idx="34842">
                  <c:v>215.13399999999999</c:v>
                </c:pt>
                <c:pt idx="34843">
                  <c:v>214.13200000000001</c:v>
                </c:pt>
                <c:pt idx="34844">
                  <c:v>213.12700000000001</c:v>
                </c:pt>
                <c:pt idx="34845">
                  <c:v>212.12</c:v>
                </c:pt>
                <c:pt idx="34846">
                  <c:v>211.11099999999999</c:v>
                </c:pt>
                <c:pt idx="34847">
                  <c:v>210.09900000000002</c:v>
                </c:pt>
                <c:pt idx="34848">
                  <c:v>209.08600000000001</c:v>
                </c:pt>
                <c:pt idx="34849">
                  <c:v>208.071</c:v>
                </c:pt>
                <c:pt idx="34850">
                  <c:v>207.054</c:v>
                </c:pt>
                <c:pt idx="34851">
                  <c:v>206.035</c:v>
                </c:pt>
                <c:pt idx="34852">
                  <c:v>205.01399999999998</c:v>
                </c:pt>
                <c:pt idx="34853">
                  <c:v>203.9920000000001</c:v>
                </c:pt>
                <c:pt idx="34854">
                  <c:v>202.96900000000002</c:v>
                </c:pt>
                <c:pt idx="34855">
                  <c:v>201.94499999999999</c:v>
                </c:pt>
                <c:pt idx="34856">
                  <c:v>200.91900000000001</c:v>
                </c:pt>
                <c:pt idx="34857">
                  <c:v>199.89200000000011</c:v>
                </c:pt>
                <c:pt idx="34858">
                  <c:v>198.864</c:v>
                </c:pt>
                <c:pt idx="34859">
                  <c:v>197.83500000000001</c:v>
                </c:pt>
                <c:pt idx="34860">
                  <c:v>196.80600000000001</c:v>
                </c:pt>
                <c:pt idx="34861">
                  <c:v>195.77499999999998</c:v>
                </c:pt>
                <c:pt idx="34862">
                  <c:v>194.74399999999989</c:v>
                </c:pt>
                <c:pt idx="34863">
                  <c:v>193.71299999999999</c:v>
                </c:pt>
                <c:pt idx="34864">
                  <c:v>192.68100000000001</c:v>
                </c:pt>
                <c:pt idx="34865">
                  <c:v>191.64899999999997</c:v>
                </c:pt>
                <c:pt idx="34866">
                  <c:v>190.61699999999999</c:v>
                </c:pt>
                <c:pt idx="34867">
                  <c:v>189.584</c:v>
                </c:pt>
                <c:pt idx="34868">
                  <c:v>188.55200000000011</c:v>
                </c:pt>
                <c:pt idx="34869">
                  <c:v>187.52</c:v>
                </c:pt>
                <c:pt idx="34870">
                  <c:v>186.48800000000011</c:v>
                </c:pt>
                <c:pt idx="34871">
                  <c:v>185.45600000000007</c:v>
                </c:pt>
                <c:pt idx="34872">
                  <c:v>184.42500000000001</c:v>
                </c:pt>
                <c:pt idx="34873">
                  <c:v>183.39400000000001</c:v>
                </c:pt>
                <c:pt idx="34874">
                  <c:v>182.364</c:v>
                </c:pt>
                <c:pt idx="34875">
                  <c:v>181.334</c:v>
                </c:pt>
                <c:pt idx="34876">
                  <c:v>180.30600000000001</c:v>
                </c:pt>
                <c:pt idx="34877">
                  <c:v>179.27799999999999</c:v>
                </c:pt>
                <c:pt idx="34878">
                  <c:v>178.251</c:v>
                </c:pt>
                <c:pt idx="34879">
                  <c:v>177.226</c:v>
                </c:pt>
                <c:pt idx="34880">
                  <c:v>176.20099999999999</c:v>
                </c:pt>
                <c:pt idx="34881">
                  <c:v>175.178</c:v>
                </c:pt>
                <c:pt idx="34882">
                  <c:v>174.15700000000001</c:v>
                </c:pt>
                <c:pt idx="34883">
                  <c:v>173.136</c:v>
                </c:pt>
                <c:pt idx="34884">
                  <c:v>172.11799999999999</c:v>
                </c:pt>
                <c:pt idx="34885">
                  <c:v>171.101</c:v>
                </c:pt>
                <c:pt idx="34886">
                  <c:v>170.08600000000001</c:v>
                </c:pt>
                <c:pt idx="34887">
                  <c:v>169.07300000000001</c:v>
                </c:pt>
                <c:pt idx="34888">
                  <c:v>168.06100000000001</c:v>
                </c:pt>
                <c:pt idx="34889">
                  <c:v>167.05200000000011</c:v>
                </c:pt>
                <c:pt idx="34890">
                  <c:v>166.04499999999999</c:v>
                </c:pt>
                <c:pt idx="34891">
                  <c:v>165.041</c:v>
                </c:pt>
                <c:pt idx="34892">
                  <c:v>164.03800000000001</c:v>
                </c:pt>
                <c:pt idx="34893">
                  <c:v>163.03900000000002</c:v>
                </c:pt>
                <c:pt idx="34894">
                  <c:v>162.041</c:v>
                </c:pt>
                <c:pt idx="34895">
                  <c:v>161.047</c:v>
                </c:pt>
                <c:pt idx="34896">
                  <c:v>160.05500000000001</c:v>
                </c:pt>
                <c:pt idx="34897">
                  <c:v>159.066</c:v>
                </c:pt>
                <c:pt idx="34898">
                  <c:v>158.08000000000001</c:v>
                </c:pt>
                <c:pt idx="34899">
                  <c:v>157.09700000000001</c:v>
                </c:pt>
                <c:pt idx="34900">
                  <c:v>156.11599999999999</c:v>
                </c:pt>
                <c:pt idx="34901">
                  <c:v>155.13999999999999</c:v>
                </c:pt>
                <c:pt idx="34902">
                  <c:v>154.166</c:v>
                </c:pt>
                <c:pt idx="34903">
                  <c:v>153.196</c:v>
                </c:pt>
                <c:pt idx="34904">
                  <c:v>152.22900000000001</c:v>
                </c:pt>
                <c:pt idx="34905">
                  <c:v>151.26599999999999</c:v>
                </c:pt>
                <c:pt idx="34906">
                  <c:v>150.30600000000001</c:v>
                </c:pt>
                <c:pt idx="34907">
                  <c:v>149.35100000000011</c:v>
                </c:pt>
                <c:pt idx="34908">
                  <c:v>148.399</c:v>
                </c:pt>
                <c:pt idx="34909">
                  <c:v>147.44999999999999</c:v>
                </c:pt>
                <c:pt idx="34910">
                  <c:v>146.506</c:v>
                </c:pt>
                <c:pt idx="34911">
                  <c:v>145.566</c:v>
                </c:pt>
                <c:pt idx="34912">
                  <c:v>144.63</c:v>
                </c:pt>
                <c:pt idx="34913">
                  <c:v>143.69800000000001</c:v>
                </c:pt>
                <c:pt idx="34914">
                  <c:v>142.77099999999999</c:v>
                </c:pt>
                <c:pt idx="34915">
                  <c:v>141.84800000000001</c:v>
                </c:pt>
                <c:pt idx="34916">
                  <c:v>140.929</c:v>
                </c:pt>
                <c:pt idx="34917">
                  <c:v>140.01499999999999</c:v>
                </c:pt>
                <c:pt idx="34918">
                  <c:v>139.10499999999999</c:v>
                </c:pt>
                <c:pt idx="34919">
                  <c:v>138.20099999999999</c:v>
                </c:pt>
                <c:pt idx="34920">
                  <c:v>137.30100000000004</c:v>
                </c:pt>
                <c:pt idx="34921">
                  <c:v>136.405</c:v>
                </c:pt>
                <c:pt idx="34922">
                  <c:v>135.51499999999999</c:v>
                </c:pt>
                <c:pt idx="34923">
                  <c:v>134.63</c:v>
                </c:pt>
                <c:pt idx="34924">
                  <c:v>133.74899999999997</c:v>
                </c:pt>
                <c:pt idx="34925">
                  <c:v>132.874</c:v>
                </c:pt>
                <c:pt idx="34926">
                  <c:v>132.00399999999999</c:v>
                </c:pt>
                <c:pt idx="34927">
                  <c:v>131.13999999999999</c:v>
                </c:pt>
                <c:pt idx="34928">
                  <c:v>130.28</c:v>
                </c:pt>
                <c:pt idx="34929">
                  <c:v>129.42600000000004</c:v>
                </c:pt>
                <c:pt idx="34930">
                  <c:v>128.578</c:v>
                </c:pt>
                <c:pt idx="34931">
                  <c:v>127.735</c:v>
                </c:pt>
                <c:pt idx="34932">
                  <c:v>126.898</c:v>
                </c:pt>
                <c:pt idx="34933">
                  <c:v>126.066</c:v>
                </c:pt>
                <c:pt idx="34934">
                  <c:v>125.24000000000002</c:v>
                </c:pt>
                <c:pt idx="34935">
                  <c:v>124.42</c:v>
                </c:pt>
                <c:pt idx="34936">
                  <c:v>123.60599999999998</c:v>
                </c:pt>
                <c:pt idx="34937">
                  <c:v>122.79700000000005</c:v>
                </c:pt>
                <c:pt idx="34938">
                  <c:v>121.995</c:v>
                </c:pt>
                <c:pt idx="34939">
                  <c:v>121.199</c:v>
                </c:pt>
                <c:pt idx="34940">
                  <c:v>120.408</c:v>
                </c:pt>
                <c:pt idx="34941">
                  <c:v>119.624</c:v>
                </c:pt>
                <c:pt idx="34942">
                  <c:v>118.846</c:v>
                </c:pt>
                <c:pt idx="34943">
                  <c:v>118.07499999999999</c:v>
                </c:pt>
                <c:pt idx="34944">
                  <c:v>117.309</c:v>
                </c:pt>
                <c:pt idx="34945">
                  <c:v>116.55</c:v>
                </c:pt>
                <c:pt idx="34946">
                  <c:v>115.798</c:v>
                </c:pt>
                <c:pt idx="34947">
                  <c:v>115.05200000000001</c:v>
                </c:pt>
                <c:pt idx="34948">
                  <c:v>114.312</c:v>
                </c:pt>
                <c:pt idx="34949">
                  <c:v>113.57899999999998</c:v>
                </c:pt>
                <c:pt idx="34950">
                  <c:v>112.85299999999998</c:v>
                </c:pt>
                <c:pt idx="34951">
                  <c:v>112.133</c:v>
                </c:pt>
                <c:pt idx="34952">
                  <c:v>111.42</c:v>
                </c:pt>
                <c:pt idx="34953">
                  <c:v>110.71299999999999</c:v>
                </c:pt>
                <c:pt idx="34954">
                  <c:v>110.01400000000002</c:v>
                </c:pt>
                <c:pt idx="34955">
                  <c:v>109.321</c:v>
                </c:pt>
                <c:pt idx="34956">
                  <c:v>108.63500000000001</c:v>
                </c:pt>
                <c:pt idx="34957">
                  <c:v>107.956</c:v>
                </c:pt>
                <c:pt idx="34958">
                  <c:v>107.28400000000002</c:v>
                </c:pt>
                <c:pt idx="34959">
                  <c:v>106.619</c:v>
                </c:pt>
                <c:pt idx="34960">
                  <c:v>105.96100000000006</c:v>
                </c:pt>
                <c:pt idx="34961">
                  <c:v>105.31</c:v>
                </c:pt>
                <c:pt idx="34962">
                  <c:v>104.666</c:v>
                </c:pt>
                <c:pt idx="34963">
                  <c:v>104.029</c:v>
                </c:pt>
                <c:pt idx="34964">
                  <c:v>103.399</c:v>
                </c:pt>
                <c:pt idx="34965">
                  <c:v>102.776</c:v>
                </c:pt>
                <c:pt idx="34966">
                  <c:v>102.161</c:v>
                </c:pt>
                <c:pt idx="34967">
                  <c:v>101.553</c:v>
                </c:pt>
                <c:pt idx="34968">
                  <c:v>100.952</c:v>
                </c:pt>
                <c:pt idx="34969">
                  <c:v>100.35799999999999</c:v>
                </c:pt>
                <c:pt idx="34970">
                  <c:v>99.771900000000002</c:v>
                </c:pt>
                <c:pt idx="34971">
                  <c:v>99.19289999999998</c:v>
                </c:pt>
                <c:pt idx="34972">
                  <c:v>98.621200000000002</c:v>
                </c:pt>
                <c:pt idx="34973">
                  <c:v>98.056899999999999</c:v>
                </c:pt>
                <c:pt idx="34974">
                  <c:v>97.499899999999997</c:v>
                </c:pt>
                <c:pt idx="34975">
                  <c:v>96.950300000000013</c:v>
                </c:pt>
                <c:pt idx="34976">
                  <c:v>96.408299999999997</c:v>
                </c:pt>
                <c:pt idx="34977">
                  <c:v>95.873599999999982</c:v>
                </c:pt>
                <c:pt idx="34978">
                  <c:v>95.346199999999996</c:v>
                </c:pt>
                <c:pt idx="34979">
                  <c:v>94.826399999999978</c:v>
                </c:pt>
                <c:pt idx="34980">
                  <c:v>94.314099999999996</c:v>
                </c:pt>
                <c:pt idx="34981">
                  <c:v>93.809299999999993</c:v>
                </c:pt>
                <c:pt idx="34982">
                  <c:v>93.311899999999994</c:v>
                </c:pt>
                <c:pt idx="34983">
                  <c:v>92.822000000000003</c:v>
                </c:pt>
                <c:pt idx="34984">
                  <c:v>92.339699999999993</c:v>
                </c:pt>
                <c:pt idx="34985">
                  <c:v>91.864800000000002</c:v>
                </c:pt>
                <c:pt idx="34986">
                  <c:v>91.397499999999994</c:v>
                </c:pt>
                <c:pt idx="34987">
                  <c:v>90.937700000000007</c:v>
                </c:pt>
                <c:pt idx="34988">
                  <c:v>90.485399999999998</c:v>
                </c:pt>
                <c:pt idx="34989">
                  <c:v>90.040600000000026</c:v>
                </c:pt>
                <c:pt idx="34990">
                  <c:v>89.603399999999979</c:v>
                </c:pt>
                <c:pt idx="34991">
                  <c:v>89.173699999999982</c:v>
                </c:pt>
                <c:pt idx="34992">
                  <c:v>88.751499999999993</c:v>
                </c:pt>
                <c:pt idx="34993">
                  <c:v>88.336799999999982</c:v>
                </c:pt>
                <c:pt idx="34994">
                  <c:v>87.929699999999997</c:v>
                </c:pt>
                <c:pt idx="34995">
                  <c:v>87.53</c:v>
                </c:pt>
                <c:pt idx="34996">
                  <c:v>87.137900000000002</c:v>
                </c:pt>
                <c:pt idx="34997">
                  <c:v>86.753200000000007</c:v>
                </c:pt>
                <c:pt idx="34998">
                  <c:v>86.37609999999998</c:v>
                </c:pt>
                <c:pt idx="34999">
                  <c:v>86.006500000000003</c:v>
                </c:pt>
                <c:pt idx="35000">
                  <c:v>85.644300000000001</c:v>
                </c:pt>
                <c:pt idx="35001">
                  <c:v>85.289599999999993</c:v>
                </c:pt>
                <c:pt idx="35002">
                  <c:v>84.942200000000057</c:v>
                </c:pt>
                <c:pt idx="35003">
                  <c:v>84.602299999999985</c:v>
                </c:pt>
                <c:pt idx="35004">
                  <c:v>84.269900000000007</c:v>
                </c:pt>
                <c:pt idx="35005">
                  <c:v>83.944800000000058</c:v>
                </c:pt>
                <c:pt idx="35006">
                  <c:v>83.627099999999999</c:v>
                </c:pt>
                <c:pt idx="35007">
                  <c:v>83.316800000000001</c:v>
                </c:pt>
                <c:pt idx="35008">
                  <c:v>83.013800000000003</c:v>
                </c:pt>
                <c:pt idx="35009">
                  <c:v>82.718100000000007</c:v>
                </c:pt>
                <c:pt idx="35010">
                  <c:v>82.4298</c:v>
                </c:pt>
                <c:pt idx="35011">
                  <c:v>82.148699999999991</c:v>
                </c:pt>
                <c:pt idx="35012">
                  <c:v>81.874899999999982</c:v>
                </c:pt>
                <c:pt idx="35013">
                  <c:v>81.608299999999986</c:v>
                </c:pt>
                <c:pt idx="35014">
                  <c:v>81.348799999999983</c:v>
                </c:pt>
                <c:pt idx="35015">
                  <c:v>81.096599999999995</c:v>
                </c:pt>
                <c:pt idx="35016">
                  <c:v>80.851500000000001</c:v>
                </c:pt>
                <c:pt idx="35017">
                  <c:v>80.613600000000005</c:v>
                </c:pt>
                <c:pt idx="35018">
                  <c:v>80.382699999999986</c:v>
                </c:pt>
                <c:pt idx="35019">
                  <c:v>80.158899999999988</c:v>
                </c:pt>
                <c:pt idx="35020">
                  <c:v>79.942099999999996</c:v>
                </c:pt>
                <c:pt idx="35021">
                  <c:v>79.732299999999995</c:v>
                </c:pt>
                <c:pt idx="35022">
                  <c:v>79.529499999999999</c:v>
                </c:pt>
                <c:pt idx="35023">
                  <c:v>79.333500000000001</c:v>
                </c:pt>
                <c:pt idx="35024">
                  <c:v>79.144499999999994</c:v>
                </c:pt>
                <c:pt idx="35025">
                  <c:v>78.962400000000002</c:v>
                </c:pt>
                <c:pt idx="35026">
                  <c:v>78.787000000000006</c:v>
                </c:pt>
                <c:pt idx="35027">
                  <c:v>78.618499999999983</c:v>
                </c:pt>
                <c:pt idx="35028">
                  <c:v>78.456599999999995</c:v>
                </c:pt>
                <c:pt idx="35029">
                  <c:v>78.301500000000004</c:v>
                </c:pt>
                <c:pt idx="35030">
                  <c:v>78.152999999999949</c:v>
                </c:pt>
                <c:pt idx="35031">
                  <c:v>78.011200000000059</c:v>
                </c:pt>
                <c:pt idx="35032">
                  <c:v>77.875899999999959</c:v>
                </c:pt>
                <c:pt idx="35033">
                  <c:v>77.74710000000006</c:v>
                </c:pt>
                <c:pt idx="35034">
                  <c:v>77.624899999999982</c:v>
                </c:pt>
                <c:pt idx="35035">
                  <c:v>77.509</c:v>
                </c:pt>
                <c:pt idx="35036">
                  <c:v>77.399600000000007</c:v>
                </c:pt>
                <c:pt idx="35037">
                  <c:v>77.296600000000026</c:v>
                </c:pt>
                <c:pt idx="35038">
                  <c:v>77.199799999999982</c:v>
                </c:pt>
                <c:pt idx="35039">
                  <c:v>77.10929999999999</c:v>
                </c:pt>
                <c:pt idx="35040">
                  <c:v>77.024999999999991</c:v>
                </c:pt>
                <c:pt idx="35041">
                  <c:v>76.946900000000056</c:v>
                </c:pt>
                <c:pt idx="35042">
                  <c:v>76.874799999999979</c:v>
                </c:pt>
                <c:pt idx="35043">
                  <c:v>76.80889999999998</c:v>
                </c:pt>
                <c:pt idx="35044">
                  <c:v>76.748900000000006</c:v>
                </c:pt>
                <c:pt idx="35045">
                  <c:v>76.694900000000004</c:v>
                </c:pt>
                <c:pt idx="35046">
                  <c:v>76.646699999999996</c:v>
                </c:pt>
                <c:pt idx="35047">
                  <c:v>76.604500000000002</c:v>
                </c:pt>
                <c:pt idx="35048">
                  <c:v>76.568000000000012</c:v>
                </c:pt>
                <c:pt idx="35049">
                  <c:v>76.537300000000002</c:v>
                </c:pt>
                <c:pt idx="35050">
                  <c:v>76.512200000000007</c:v>
                </c:pt>
                <c:pt idx="35051">
                  <c:v>76.492700000000013</c:v>
                </c:pt>
                <c:pt idx="35052">
                  <c:v>76.478899999999982</c:v>
                </c:pt>
                <c:pt idx="35053">
                  <c:v>76.470600000000005</c:v>
                </c:pt>
                <c:pt idx="35054">
                  <c:v>76.467600000000076</c:v>
                </c:pt>
                <c:pt idx="35055">
                  <c:v>76.470200000000006</c:v>
                </c:pt>
                <c:pt idx="35056">
                  <c:v>76.477999999999994</c:v>
                </c:pt>
                <c:pt idx="35057">
                  <c:v>76.491200000000077</c:v>
                </c:pt>
                <c:pt idx="35058">
                  <c:v>76.509500000000003</c:v>
                </c:pt>
                <c:pt idx="35059">
                  <c:v>76.533000000000001</c:v>
                </c:pt>
                <c:pt idx="35060">
                  <c:v>76.561600000000027</c:v>
                </c:pt>
                <c:pt idx="35061">
                  <c:v>76.595200000000006</c:v>
                </c:pt>
                <c:pt idx="35062">
                  <c:v>76.633799999999979</c:v>
                </c:pt>
                <c:pt idx="35063">
                  <c:v>76.677399999999949</c:v>
                </c:pt>
                <c:pt idx="35064">
                  <c:v>76.725700000000003</c:v>
                </c:pt>
                <c:pt idx="35065">
                  <c:v>76.778899999999979</c:v>
                </c:pt>
                <c:pt idx="35066">
                  <c:v>76.836799999999982</c:v>
                </c:pt>
                <c:pt idx="35067">
                  <c:v>76.899299999999997</c:v>
                </c:pt>
                <c:pt idx="35068">
                  <c:v>76.966600000000057</c:v>
                </c:pt>
                <c:pt idx="35069">
                  <c:v>77.038200000000003</c:v>
                </c:pt>
                <c:pt idx="35070">
                  <c:v>77.114400000000003</c:v>
                </c:pt>
                <c:pt idx="35071">
                  <c:v>77.194999999999993</c:v>
                </c:pt>
                <c:pt idx="35072">
                  <c:v>77.279899999999998</c:v>
                </c:pt>
                <c:pt idx="35073">
                  <c:v>77.369100000000003</c:v>
                </c:pt>
                <c:pt idx="35074">
                  <c:v>77.462500000000006</c:v>
                </c:pt>
                <c:pt idx="35075">
                  <c:v>77.56</c:v>
                </c:pt>
                <c:pt idx="35076">
                  <c:v>77.661799999999999</c:v>
                </c:pt>
                <c:pt idx="35077">
                  <c:v>77.767300000000006</c:v>
                </c:pt>
                <c:pt idx="35078">
                  <c:v>77.876899999999978</c:v>
                </c:pt>
                <c:pt idx="35079">
                  <c:v>77.990399999999994</c:v>
                </c:pt>
                <c:pt idx="35080">
                  <c:v>78.107699999999994</c:v>
                </c:pt>
                <c:pt idx="35081">
                  <c:v>78.228799999999978</c:v>
                </c:pt>
                <c:pt idx="35082">
                  <c:v>78.353499999999983</c:v>
                </c:pt>
                <c:pt idx="35083">
                  <c:v>78.481800000000007</c:v>
                </c:pt>
                <c:pt idx="35084">
                  <c:v>78.613600000000005</c:v>
                </c:pt>
                <c:pt idx="35085">
                  <c:v>78.748999999999995</c:v>
                </c:pt>
                <c:pt idx="35086">
                  <c:v>78.887799999999999</c:v>
                </c:pt>
                <c:pt idx="35087">
                  <c:v>79.029899999999998</c:v>
                </c:pt>
                <c:pt idx="35088">
                  <c:v>79.175299999999979</c:v>
                </c:pt>
                <c:pt idx="35089">
                  <c:v>79.323899999999981</c:v>
                </c:pt>
                <c:pt idx="35090">
                  <c:v>79.475700000000003</c:v>
                </c:pt>
                <c:pt idx="35091">
                  <c:v>79.630499999999998</c:v>
                </c:pt>
                <c:pt idx="35092">
                  <c:v>79.788399999999982</c:v>
                </c:pt>
                <c:pt idx="35093">
                  <c:v>79.949200000000076</c:v>
                </c:pt>
                <c:pt idx="35094">
                  <c:v>80.112799999999979</c:v>
                </c:pt>
                <c:pt idx="35095">
                  <c:v>80.279299999999992</c:v>
                </c:pt>
                <c:pt idx="35096">
                  <c:v>80.448499999999996</c:v>
                </c:pt>
                <c:pt idx="35097">
                  <c:v>80.620399999999989</c:v>
                </c:pt>
                <c:pt idx="35098">
                  <c:v>80.795000000000002</c:v>
                </c:pt>
                <c:pt idx="35099">
                  <c:v>80.971999999999994</c:v>
                </c:pt>
                <c:pt idx="35100">
                  <c:v>81.151499999999999</c:v>
                </c:pt>
                <c:pt idx="35101">
                  <c:v>81.333399999999983</c:v>
                </c:pt>
                <c:pt idx="35102">
                  <c:v>81.517700000000005</c:v>
                </c:pt>
                <c:pt idx="35103">
                  <c:v>81.704300000000003</c:v>
                </c:pt>
                <c:pt idx="35104">
                  <c:v>81.893100000000004</c:v>
                </c:pt>
                <c:pt idx="35105">
                  <c:v>82.084000000000003</c:v>
                </c:pt>
                <c:pt idx="35106">
                  <c:v>82.277000000000001</c:v>
                </c:pt>
                <c:pt idx="35107">
                  <c:v>82.471999999999994</c:v>
                </c:pt>
                <c:pt idx="35108">
                  <c:v>82.668999999999983</c:v>
                </c:pt>
                <c:pt idx="35109">
                  <c:v>82.867900000000006</c:v>
                </c:pt>
                <c:pt idx="35110">
                  <c:v>83.068600000000004</c:v>
                </c:pt>
                <c:pt idx="35111">
                  <c:v>83.271100000000004</c:v>
                </c:pt>
                <c:pt idx="35112">
                  <c:v>83.47529999999999</c:v>
                </c:pt>
                <c:pt idx="35113">
                  <c:v>83.681200000000004</c:v>
                </c:pt>
                <c:pt idx="35114">
                  <c:v>83.888499999999979</c:v>
                </c:pt>
                <c:pt idx="35115">
                  <c:v>84.097399999999993</c:v>
                </c:pt>
                <c:pt idx="35116">
                  <c:v>84.3078</c:v>
                </c:pt>
                <c:pt idx="35117">
                  <c:v>84.519599999999997</c:v>
                </c:pt>
                <c:pt idx="35118">
                  <c:v>84.732699999999994</c:v>
                </c:pt>
                <c:pt idx="35119">
                  <c:v>84.947100000000077</c:v>
                </c:pt>
                <c:pt idx="35120">
                  <c:v>85.162699999999987</c:v>
                </c:pt>
                <c:pt idx="35121">
                  <c:v>85.379399999999947</c:v>
                </c:pt>
                <c:pt idx="35122">
                  <c:v>85.597200000000058</c:v>
                </c:pt>
                <c:pt idx="35123">
                  <c:v>85.816199999999995</c:v>
                </c:pt>
                <c:pt idx="35124">
                  <c:v>86.035899999999998</c:v>
                </c:pt>
                <c:pt idx="35125">
                  <c:v>86.256799999999998</c:v>
                </c:pt>
                <c:pt idx="35126">
                  <c:v>86.478399999999979</c:v>
                </c:pt>
                <c:pt idx="35127">
                  <c:v>86.700900000000004</c:v>
                </c:pt>
                <c:pt idx="35128">
                  <c:v>86.924099999999996</c:v>
                </c:pt>
                <c:pt idx="35129">
                  <c:v>87.147999999999996</c:v>
                </c:pt>
                <c:pt idx="35130">
                  <c:v>87.372599999999949</c:v>
                </c:pt>
                <c:pt idx="35131">
                  <c:v>87.597700000000003</c:v>
                </c:pt>
                <c:pt idx="35132">
                  <c:v>87.823499999999981</c:v>
                </c:pt>
                <c:pt idx="35133">
                  <c:v>88.049600000000027</c:v>
                </c:pt>
                <c:pt idx="35134">
                  <c:v>88.276299999999992</c:v>
                </c:pt>
                <c:pt idx="35135">
                  <c:v>88.503299999999996</c:v>
                </c:pt>
                <c:pt idx="35136">
                  <c:v>88.730700000000013</c:v>
                </c:pt>
                <c:pt idx="35137">
                  <c:v>88.958299999999994</c:v>
                </c:pt>
                <c:pt idx="35138">
                  <c:v>89.186199999999999</c:v>
                </c:pt>
                <c:pt idx="35139">
                  <c:v>89.414200000000079</c:v>
                </c:pt>
                <c:pt idx="35140">
                  <c:v>89.642399999999981</c:v>
                </c:pt>
                <c:pt idx="35141">
                  <c:v>89.870699999999999</c:v>
                </c:pt>
                <c:pt idx="35142">
                  <c:v>90.099000000000004</c:v>
                </c:pt>
                <c:pt idx="35143">
                  <c:v>90.327399999999983</c:v>
                </c:pt>
                <c:pt idx="35144">
                  <c:v>90.555599999999998</c:v>
                </c:pt>
                <c:pt idx="35145">
                  <c:v>90.783900000000003</c:v>
                </c:pt>
                <c:pt idx="35146">
                  <c:v>91.012</c:v>
                </c:pt>
                <c:pt idx="35147">
                  <c:v>91.239900000000006</c:v>
                </c:pt>
                <c:pt idx="35148">
                  <c:v>91.467500000000058</c:v>
                </c:pt>
                <c:pt idx="35149">
                  <c:v>91.694999999999993</c:v>
                </c:pt>
                <c:pt idx="35150">
                  <c:v>91.9221</c:v>
                </c:pt>
                <c:pt idx="35151">
                  <c:v>92.149000000000001</c:v>
                </c:pt>
                <c:pt idx="35152">
                  <c:v>92.375399999999942</c:v>
                </c:pt>
                <c:pt idx="35153">
                  <c:v>92.601500000000001</c:v>
                </c:pt>
                <c:pt idx="35154">
                  <c:v>92.827100000000002</c:v>
                </c:pt>
                <c:pt idx="35155">
                  <c:v>93.052099999999982</c:v>
                </c:pt>
                <c:pt idx="35156">
                  <c:v>93.27679999999998</c:v>
                </c:pt>
                <c:pt idx="35157">
                  <c:v>93.500799999999998</c:v>
                </c:pt>
                <c:pt idx="35158">
                  <c:v>93.724300000000014</c:v>
                </c:pt>
                <c:pt idx="35159">
                  <c:v>93.947100000000077</c:v>
                </c:pt>
                <c:pt idx="35160">
                  <c:v>94.169299999999993</c:v>
                </c:pt>
                <c:pt idx="35161">
                  <c:v>94.390799999999999</c:v>
                </c:pt>
                <c:pt idx="35162">
                  <c:v>94.611599999999996</c:v>
                </c:pt>
                <c:pt idx="35163">
                  <c:v>94.831700000000012</c:v>
                </c:pt>
                <c:pt idx="35164">
                  <c:v>95.051100000000005</c:v>
                </c:pt>
                <c:pt idx="35165">
                  <c:v>95.269599999999997</c:v>
                </c:pt>
                <c:pt idx="35166">
                  <c:v>95.487300000000005</c:v>
                </c:pt>
                <c:pt idx="35167">
                  <c:v>95.704099999999997</c:v>
                </c:pt>
                <c:pt idx="35168">
                  <c:v>95.920199999999994</c:v>
                </c:pt>
                <c:pt idx="35169">
                  <c:v>96.135299999999987</c:v>
                </c:pt>
                <c:pt idx="35170">
                  <c:v>96.349500000000006</c:v>
                </c:pt>
                <c:pt idx="35171">
                  <c:v>96.562799999999982</c:v>
                </c:pt>
                <c:pt idx="35172">
                  <c:v>96.775099999999981</c:v>
                </c:pt>
                <c:pt idx="35173">
                  <c:v>96.986400000000003</c:v>
                </c:pt>
                <c:pt idx="35174">
                  <c:v>97.196799999999982</c:v>
                </c:pt>
                <c:pt idx="35175">
                  <c:v>97.406200000000027</c:v>
                </c:pt>
                <c:pt idx="35176">
                  <c:v>97.614500000000007</c:v>
                </c:pt>
                <c:pt idx="35177">
                  <c:v>97.821799999999982</c:v>
                </c:pt>
                <c:pt idx="35178">
                  <c:v>98.028099999999981</c:v>
                </c:pt>
                <c:pt idx="35179">
                  <c:v>98.233199999999997</c:v>
                </c:pt>
                <c:pt idx="35180">
                  <c:v>98.437300000000022</c:v>
                </c:pt>
                <c:pt idx="35181">
                  <c:v>98.640299999999996</c:v>
                </c:pt>
                <c:pt idx="35182">
                  <c:v>98.842200000000005</c:v>
                </c:pt>
                <c:pt idx="35183">
                  <c:v>99.043000000000006</c:v>
                </c:pt>
                <c:pt idx="35184">
                  <c:v>99.242700000000013</c:v>
                </c:pt>
                <c:pt idx="35185">
                  <c:v>99.44120000000008</c:v>
                </c:pt>
                <c:pt idx="35186">
                  <c:v>99.638599999999983</c:v>
                </c:pt>
                <c:pt idx="35187">
                  <c:v>99.834900000000005</c:v>
                </c:pt>
                <c:pt idx="35188">
                  <c:v>100.03</c:v>
                </c:pt>
                <c:pt idx="35189">
                  <c:v>100.224</c:v>
                </c:pt>
                <c:pt idx="35190">
                  <c:v>100.41700000000006</c:v>
                </c:pt>
                <c:pt idx="35191">
                  <c:v>100.60799999999999</c:v>
                </c:pt>
                <c:pt idx="35192">
                  <c:v>100.79900000000002</c:v>
                </c:pt>
                <c:pt idx="35193">
                  <c:v>100.988</c:v>
                </c:pt>
                <c:pt idx="35194">
                  <c:v>101.17700000000001</c:v>
                </c:pt>
                <c:pt idx="35195">
                  <c:v>101.364</c:v>
                </c:pt>
                <c:pt idx="35196">
                  <c:v>101.55</c:v>
                </c:pt>
                <c:pt idx="35197">
                  <c:v>101.73399999999999</c:v>
                </c:pt>
                <c:pt idx="35198">
                  <c:v>101.91800000000002</c:v>
                </c:pt>
                <c:pt idx="35199">
                  <c:v>102.101</c:v>
                </c:pt>
                <c:pt idx="35200">
                  <c:v>102.282</c:v>
                </c:pt>
                <c:pt idx="35201">
                  <c:v>102.462</c:v>
                </c:pt>
                <c:pt idx="35202">
                  <c:v>102.64100000000002</c:v>
                </c:pt>
                <c:pt idx="35203">
                  <c:v>102.82</c:v>
                </c:pt>
                <c:pt idx="35204">
                  <c:v>102.99700000000006</c:v>
                </c:pt>
                <c:pt idx="35205">
                  <c:v>103.17299999999994</c:v>
                </c:pt>
                <c:pt idx="35206">
                  <c:v>103.34699999999999</c:v>
                </c:pt>
                <c:pt idx="35207">
                  <c:v>103.521</c:v>
                </c:pt>
                <c:pt idx="35208">
                  <c:v>103.694</c:v>
                </c:pt>
                <c:pt idx="35209">
                  <c:v>103.866</c:v>
                </c:pt>
                <c:pt idx="35210">
                  <c:v>104.03700000000002</c:v>
                </c:pt>
                <c:pt idx="35211">
                  <c:v>104.206</c:v>
                </c:pt>
                <c:pt idx="35212">
                  <c:v>104.37499999999999</c:v>
                </c:pt>
                <c:pt idx="35213">
                  <c:v>104.54300000000002</c:v>
                </c:pt>
                <c:pt idx="35214">
                  <c:v>104.71000000000002</c:v>
                </c:pt>
                <c:pt idx="35215">
                  <c:v>104.87599999999998</c:v>
                </c:pt>
                <c:pt idx="35216">
                  <c:v>105.04100000000005</c:v>
                </c:pt>
                <c:pt idx="35217">
                  <c:v>105.206</c:v>
                </c:pt>
                <c:pt idx="35218">
                  <c:v>105.369</c:v>
                </c:pt>
                <c:pt idx="35219">
                  <c:v>105.532</c:v>
                </c:pt>
                <c:pt idx="35220">
                  <c:v>105.694</c:v>
                </c:pt>
                <c:pt idx="35221">
                  <c:v>105.85499999999999</c:v>
                </c:pt>
                <c:pt idx="35222">
                  <c:v>106.015</c:v>
                </c:pt>
                <c:pt idx="35223">
                  <c:v>106.17499999999998</c:v>
                </c:pt>
                <c:pt idx="35224">
                  <c:v>106.334</c:v>
                </c:pt>
                <c:pt idx="35225">
                  <c:v>106.49299999999999</c:v>
                </c:pt>
                <c:pt idx="35226">
                  <c:v>106.64999999999999</c:v>
                </c:pt>
                <c:pt idx="35227">
                  <c:v>106.80800000000001</c:v>
                </c:pt>
                <c:pt idx="35228">
                  <c:v>106.96400000000006</c:v>
                </c:pt>
                <c:pt idx="35229">
                  <c:v>107.121</c:v>
                </c:pt>
                <c:pt idx="35230">
                  <c:v>107.276</c:v>
                </c:pt>
                <c:pt idx="35231">
                  <c:v>107.432</c:v>
                </c:pt>
                <c:pt idx="35232">
                  <c:v>107.587</c:v>
                </c:pt>
                <c:pt idx="35233">
                  <c:v>107.74100000000006</c:v>
                </c:pt>
                <c:pt idx="35234">
                  <c:v>107.895</c:v>
                </c:pt>
                <c:pt idx="35235">
                  <c:v>108.04900000000002</c:v>
                </c:pt>
                <c:pt idx="35236">
                  <c:v>108.203</c:v>
                </c:pt>
                <c:pt idx="35237">
                  <c:v>108.35599999999998</c:v>
                </c:pt>
                <c:pt idx="35238">
                  <c:v>108.509</c:v>
                </c:pt>
                <c:pt idx="35239">
                  <c:v>108.663</c:v>
                </c:pt>
                <c:pt idx="35240">
                  <c:v>108.816</c:v>
                </c:pt>
                <c:pt idx="35241">
                  <c:v>108.96899999999999</c:v>
                </c:pt>
                <c:pt idx="35242">
                  <c:v>109.121</c:v>
                </c:pt>
                <c:pt idx="35243">
                  <c:v>109.274</c:v>
                </c:pt>
                <c:pt idx="35244">
                  <c:v>109.428</c:v>
                </c:pt>
                <c:pt idx="35245">
                  <c:v>109.581</c:v>
                </c:pt>
                <c:pt idx="35246">
                  <c:v>109.73399999999999</c:v>
                </c:pt>
                <c:pt idx="35247">
                  <c:v>109.88800000000001</c:v>
                </c:pt>
                <c:pt idx="35248">
                  <c:v>110.042</c:v>
                </c:pt>
                <c:pt idx="35249">
                  <c:v>110.196</c:v>
                </c:pt>
                <c:pt idx="35250">
                  <c:v>110.35</c:v>
                </c:pt>
                <c:pt idx="35251">
                  <c:v>110.505</c:v>
                </c:pt>
                <c:pt idx="35252">
                  <c:v>110.661</c:v>
                </c:pt>
                <c:pt idx="35253">
                  <c:v>110.816</c:v>
                </c:pt>
                <c:pt idx="35254">
                  <c:v>110.973</c:v>
                </c:pt>
                <c:pt idx="35255">
                  <c:v>111.13</c:v>
                </c:pt>
                <c:pt idx="35256">
                  <c:v>111.288</c:v>
                </c:pt>
                <c:pt idx="35257">
                  <c:v>111.44600000000005</c:v>
                </c:pt>
                <c:pt idx="35258">
                  <c:v>111.60499999999999</c:v>
                </c:pt>
                <c:pt idx="35259">
                  <c:v>111.765</c:v>
                </c:pt>
                <c:pt idx="35260">
                  <c:v>111.926</c:v>
                </c:pt>
                <c:pt idx="35261">
                  <c:v>112.08799999999999</c:v>
                </c:pt>
                <c:pt idx="35262">
                  <c:v>112.251</c:v>
                </c:pt>
                <c:pt idx="35263">
                  <c:v>112.41400000000006</c:v>
                </c:pt>
                <c:pt idx="35264">
                  <c:v>112.57899999999998</c:v>
                </c:pt>
                <c:pt idx="35265">
                  <c:v>112.745</c:v>
                </c:pt>
                <c:pt idx="35266">
                  <c:v>112.91300000000005</c:v>
                </c:pt>
                <c:pt idx="35267">
                  <c:v>113.081</c:v>
                </c:pt>
                <c:pt idx="35268">
                  <c:v>113.251</c:v>
                </c:pt>
                <c:pt idx="35269">
                  <c:v>113.422</c:v>
                </c:pt>
                <c:pt idx="35270">
                  <c:v>113.59399999999999</c:v>
                </c:pt>
                <c:pt idx="35271">
                  <c:v>113.768</c:v>
                </c:pt>
                <c:pt idx="35272">
                  <c:v>113.94400000000007</c:v>
                </c:pt>
                <c:pt idx="35273">
                  <c:v>114.121</c:v>
                </c:pt>
                <c:pt idx="35274">
                  <c:v>114.3</c:v>
                </c:pt>
                <c:pt idx="35275">
                  <c:v>114.48</c:v>
                </c:pt>
                <c:pt idx="35276">
                  <c:v>114.66200000000001</c:v>
                </c:pt>
                <c:pt idx="35277">
                  <c:v>114.846</c:v>
                </c:pt>
                <c:pt idx="35278">
                  <c:v>115.032</c:v>
                </c:pt>
                <c:pt idx="35279">
                  <c:v>115.22</c:v>
                </c:pt>
                <c:pt idx="35280">
                  <c:v>115.41000000000005</c:v>
                </c:pt>
                <c:pt idx="35281">
                  <c:v>115.60199999999999</c:v>
                </c:pt>
                <c:pt idx="35282">
                  <c:v>115.79600000000002</c:v>
                </c:pt>
                <c:pt idx="35283">
                  <c:v>115.992</c:v>
                </c:pt>
                <c:pt idx="35284">
                  <c:v>116.191</c:v>
                </c:pt>
                <c:pt idx="35285">
                  <c:v>116.39100000000002</c:v>
                </c:pt>
                <c:pt idx="35286">
                  <c:v>116.595</c:v>
                </c:pt>
                <c:pt idx="35287">
                  <c:v>116.8</c:v>
                </c:pt>
                <c:pt idx="35288">
                  <c:v>117.008</c:v>
                </c:pt>
                <c:pt idx="35289">
                  <c:v>117.21899999999999</c:v>
                </c:pt>
                <c:pt idx="35290">
                  <c:v>117.432</c:v>
                </c:pt>
                <c:pt idx="35291">
                  <c:v>117.64700000000002</c:v>
                </c:pt>
                <c:pt idx="35292">
                  <c:v>117.866</c:v>
                </c:pt>
                <c:pt idx="35293">
                  <c:v>118.087</c:v>
                </c:pt>
                <c:pt idx="35294">
                  <c:v>118.31100000000002</c:v>
                </c:pt>
                <c:pt idx="35295">
                  <c:v>118.538</c:v>
                </c:pt>
                <c:pt idx="35296">
                  <c:v>118.768</c:v>
                </c:pt>
                <c:pt idx="35297">
                  <c:v>119.001</c:v>
                </c:pt>
                <c:pt idx="35298">
                  <c:v>119.23699999999999</c:v>
                </c:pt>
                <c:pt idx="35299">
                  <c:v>119.476</c:v>
                </c:pt>
                <c:pt idx="35300">
                  <c:v>119.718</c:v>
                </c:pt>
                <c:pt idx="35301">
                  <c:v>119.96299999999999</c:v>
                </c:pt>
                <c:pt idx="35302">
                  <c:v>120.212</c:v>
                </c:pt>
                <c:pt idx="35303">
                  <c:v>120.46400000000006</c:v>
                </c:pt>
                <c:pt idx="35304">
                  <c:v>120.72</c:v>
                </c:pt>
                <c:pt idx="35305">
                  <c:v>120.979</c:v>
                </c:pt>
                <c:pt idx="35306">
                  <c:v>121.24100000000006</c:v>
                </c:pt>
                <c:pt idx="35307">
                  <c:v>121.50700000000002</c:v>
                </c:pt>
                <c:pt idx="35308">
                  <c:v>121.777</c:v>
                </c:pt>
                <c:pt idx="35309">
                  <c:v>122.05</c:v>
                </c:pt>
                <c:pt idx="35310">
                  <c:v>122.327</c:v>
                </c:pt>
                <c:pt idx="35311">
                  <c:v>122.60799999999999</c:v>
                </c:pt>
                <c:pt idx="35312">
                  <c:v>122.893</c:v>
                </c:pt>
                <c:pt idx="35313">
                  <c:v>123.18199999999999</c:v>
                </c:pt>
                <c:pt idx="35314">
                  <c:v>123.47499999999999</c:v>
                </c:pt>
                <c:pt idx="35315">
                  <c:v>123.771</c:v>
                </c:pt>
                <c:pt idx="35316">
                  <c:v>124.07199999999999</c:v>
                </c:pt>
                <c:pt idx="35317">
                  <c:v>124.377</c:v>
                </c:pt>
                <c:pt idx="35318">
                  <c:v>124.68600000000001</c:v>
                </c:pt>
                <c:pt idx="35319">
                  <c:v>125</c:v>
                </c:pt>
                <c:pt idx="35320">
                  <c:v>125.31699999999999</c:v>
                </c:pt>
                <c:pt idx="35321">
                  <c:v>125.639</c:v>
                </c:pt>
                <c:pt idx="35322">
                  <c:v>125.96599999999999</c:v>
                </c:pt>
                <c:pt idx="35323">
                  <c:v>126.29600000000002</c:v>
                </c:pt>
                <c:pt idx="35324">
                  <c:v>126.63200000000001</c:v>
                </c:pt>
                <c:pt idx="35325">
                  <c:v>126.971</c:v>
                </c:pt>
                <c:pt idx="35326">
                  <c:v>127.316</c:v>
                </c:pt>
                <c:pt idx="35327">
                  <c:v>127.66500000000001</c:v>
                </c:pt>
                <c:pt idx="35328">
                  <c:v>128.018</c:v>
                </c:pt>
                <c:pt idx="35329">
                  <c:v>128.37700000000001</c:v>
                </c:pt>
                <c:pt idx="35330">
                  <c:v>128.73999999999998</c:v>
                </c:pt>
                <c:pt idx="35331">
                  <c:v>129.108</c:v>
                </c:pt>
                <c:pt idx="35332">
                  <c:v>129.48100000000011</c:v>
                </c:pt>
                <c:pt idx="35333">
                  <c:v>129.85900000000001</c:v>
                </c:pt>
                <c:pt idx="35334">
                  <c:v>130.24099999999999</c:v>
                </c:pt>
                <c:pt idx="35335">
                  <c:v>130.62900000000002</c:v>
                </c:pt>
                <c:pt idx="35336">
                  <c:v>131.02200000000011</c:v>
                </c:pt>
                <c:pt idx="35337">
                  <c:v>131.41999999999999</c:v>
                </c:pt>
                <c:pt idx="35338">
                  <c:v>131.82300000000001</c:v>
                </c:pt>
                <c:pt idx="35339">
                  <c:v>132.23099999999999</c:v>
                </c:pt>
                <c:pt idx="35340">
                  <c:v>132.64399999999998</c:v>
                </c:pt>
                <c:pt idx="35341">
                  <c:v>133.06300000000002</c:v>
                </c:pt>
                <c:pt idx="35342">
                  <c:v>133.4860000000001</c:v>
                </c:pt>
                <c:pt idx="35343">
                  <c:v>133.916</c:v>
                </c:pt>
                <c:pt idx="35344">
                  <c:v>134.35000000000011</c:v>
                </c:pt>
                <c:pt idx="35345">
                  <c:v>134.79</c:v>
                </c:pt>
                <c:pt idx="35346">
                  <c:v>135.23499999999999</c:v>
                </c:pt>
                <c:pt idx="35347">
                  <c:v>135.68600000000001</c:v>
                </c:pt>
                <c:pt idx="35348">
                  <c:v>136.142</c:v>
                </c:pt>
                <c:pt idx="35349">
                  <c:v>136.60399999999998</c:v>
                </c:pt>
                <c:pt idx="35350">
                  <c:v>137.071</c:v>
                </c:pt>
                <c:pt idx="35351">
                  <c:v>137.54300000000001</c:v>
                </c:pt>
                <c:pt idx="35352">
                  <c:v>138.02200000000011</c:v>
                </c:pt>
                <c:pt idx="35353">
                  <c:v>138.506</c:v>
                </c:pt>
                <c:pt idx="35354">
                  <c:v>138.995</c:v>
                </c:pt>
                <c:pt idx="35355">
                  <c:v>139.49100000000001</c:v>
                </c:pt>
                <c:pt idx="35356">
                  <c:v>139.9920000000001</c:v>
                </c:pt>
                <c:pt idx="35357">
                  <c:v>140.499</c:v>
                </c:pt>
                <c:pt idx="35358">
                  <c:v>141.011</c:v>
                </c:pt>
                <c:pt idx="35359">
                  <c:v>141.529</c:v>
                </c:pt>
                <c:pt idx="35360">
                  <c:v>142.053</c:v>
                </c:pt>
                <c:pt idx="35361">
                  <c:v>142.583</c:v>
                </c:pt>
                <c:pt idx="35362">
                  <c:v>143.11899999999997</c:v>
                </c:pt>
                <c:pt idx="35363">
                  <c:v>143.661</c:v>
                </c:pt>
                <c:pt idx="35364">
                  <c:v>144.208</c:v>
                </c:pt>
                <c:pt idx="35365">
                  <c:v>144.761</c:v>
                </c:pt>
                <c:pt idx="35366">
                  <c:v>145.32100000000011</c:v>
                </c:pt>
                <c:pt idx="35367">
                  <c:v>145.88600000000011</c:v>
                </c:pt>
                <c:pt idx="35368">
                  <c:v>146.45700000000011</c:v>
                </c:pt>
                <c:pt idx="35369">
                  <c:v>147.03399999999999</c:v>
                </c:pt>
                <c:pt idx="35370">
                  <c:v>147.61699999999999</c:v>
                </c:pt>
                <c:pt idx="35371">
                  <c:v>148.20599999999999</c:v>
                </c:pt>
                <c:pt idx="35372">
                  <c:v>148.80100000000004</c:v>
                </c:pt>
                <c:pt idx="35373">
                  <c:v>149.40200000000004</c:v>
                </c:pt>
                <c:pt idx="35374">
                  <c:v>150.00899999999999</c:v>
                </c:pt>
                <c:pt idx="35375">
                  <c:v>150.62200000000001</c:v>
                </c:pt>
                <c:pt idx="35376">
                  <c:v>151.24099999999999</c:v>
                </c:pt>
                <c:pt idx="35377">
                  <c:v>151.86600000000001</c:v>
                </c:pt>
                <c:pt idx="35378">
                  <c:v>152.49600000000001</c:v>
                </c:pt>
                <c:pt idx="35379">
                  <c:v>153.13300000000001</c:v>
                </c:pt>
                <c:pt idx="35380">
                  <c:v>153.77599999999998</c:v>
                </c:pt>
                <c:pt idx="35381">
                  <c:v>154.42500000000001</c:v>
                </c:pt>
                <c:pt idx="35382">
                  <c:v>155.08000000000001</c:v>
                </c:pt>
                <c:pt idx="35383">
                  <c:v>155.74099999999999</c:v>
                </c:pt>
                <c:pt idx="35384">
                  <c:v>156.40800000000004</c:v>
                </c:pt>
                <c:pt idx="35385">
                  <c:v>157.08100000000007</c:v>
                </c:pt>
                <c:pt idx="35386">
                  <c:v>157.76</c:v>
                </c:pt>
                <c:pt idx="35387">
                  <c:v>158.44499999999999</c:v>
                </c:pt>
                <c:pt idx="35388">
                  <c:v>159.136</c:v>
                </c:pt>
                <c:pt idx="35389">
                  <c:v>159.833</c:v>
                </c:pt>
                <c:pt idx="35390">
                  <c:v>160.535</c:v>
                </c:pt>
                <c:pt idx="35391">
                  <c:v>161.24399999999989</c:v>
                </c:pt>
                <c:pt idx="35392">
                  <c:v>161.959</c:v>
                </c:pt>
                <c:pt idx="35393">
                  <c:v>162.67899999999997</c:v>
                </c:pt>
                <c:pt idx="35394">
                  <c:v>163.40600000000001</c:v>
                </c:pt>
                <c:pt idx="35395">
                  <c:v>164.13800000000001</c:v>
                </c:pt>
                <c:pt idx="35396">
                  <c:v>164.876</c:v>
                </c:pt>
                <c:pt idx="35397">
                  <c:v>165.62</c:v>
                </c:pt>
                <c:pt idx="35398">
                  <c:v>166.37</c:v>
                </c:pt>
                <c:pt idx="35399">
                  <c:v>167.126</c:v>
                </c:pt>
                <c:pt idx="35400">
                  <c:v>167.88700000000011</c:v>
                </c:pt>
                <c:pt idx="35401">
                  <c:v>168.654</c:v>
                </c:pt>
                <c:pt idx="35402">
                  <c:v>169.42700000000011</c:v>
                </c:pt>
                <c:pt idx="35403">
                  <c:v>170.20599999999999</c:v>
                </c:pt>
                <c:pt idx="35404">
                  <c:v>170.99</c:v>
                </c:pt>
                <c:pt idx="35405">
                  <c:v>171.78</c:v>
                </c:pt>
                <c:pt idx="35406">
                  <c:v>172.57499999999999</c:v>
                </c:pt>
                <c:pt idx="35407">
                  <c:v>173.376</c:v>
                </c:pt>
                <c:pt idx="35408">
                  <c:v>174.18300000000002</c:v>
                </c:pt>
                <c:pt idx="35409">
                  <c:v>174.995</c:v>
                </c:pt>
                <c:pt idx="35410">
                  <c:v>175.81300000000002</c:v>
                </c:pt>
                <c:pt idx="35411">
                  <c:v>176.636</c:v>
                </c:pt>
                <c:pt idx="35412">
                  <c:v>177.464</c:v>
                </c:pt>
                <c:pt idx="35413">
                  <c:v>178.298</c:v>
                </c:pt>
                <c:pt idx="35414">
                  <c:v>179.137</c:v>
                </c:pt>
                <c:pt idx="35415">
                  <c:v>179.98200000000011</c:v>
                </c:pt>
                <c:pt idx="35416">
                  <c:v>180.83100000000007</c:v>
                </c:pt>
                <c:pt idx="35417">
                  <c:v>181.68600000000001</c:v>
                </c:pt>
                <c:pt idx="35418">
                  <c:v>182.54599999999999</c:v>
                </c:pt>
                <c:pt idx="35419">
                  <c:v>183.41200000000001</c:v>
                </c:pt>
                <c:pt idx="35420">
                  <c:v>184.28200000000001</c:v>
                </c:pt>
                <c:pt idx="35421">
                  <c:v>185.15700000000001</c:v>
                </c:pt>
                <c:pt idx="35422">
                  <c:v>186.03800000000001</c:v>
                </c:pt>
                <c:pt idx="35423">
                  <c:v>186.923</c:v>
                </c:pt>
                <c:pt idx="35424">
                  <c:v>187.81300000000002</c:v>
                </c:pt>
                <c:pt idx="35425">
                  <c:v>188.708</c:v>
                </c:pt>
                <c:pt idx="35426">
                  <c:v>189.608</c:v>
                </c:pt>
                <c:pt idx="35427">
                  <c:v>190.512</c:v>
                </c:pt>
                <c:pt idx="35428">
                  <c:v>191.42100000000011</c:v>
                </c:pt>
                <c:pt idx="35429">
                  <c:v>192.33500000000001</c:v>
                </c:pt>
                <c:pt idx="35430">
                  <c:v>193.25299999999999</c:v>
                </c:pt>
                <c:pt idx="35431">
                  <c:v>194.17599999999999</c:v>
                </c:pt>
                <c:pt idx="35432">
                  <c:v>195.10300000000001</c:v>
                </c:pt>
                <c:pt idx="35433">
                  <c:v>196.035</c:v>
                </c:pt>
                <c:pt idx="35434">
                  <c:v>196.971</c:v>
                </c:pt>
                <c:pt idx="35435">
                  <c:v>197.911</c:v>
                </c:pt>
                <c:pt idx="35436">
                  <c:v>198.8550000000001</c:v>
                </c:pt>
                <c:pt idx="35437">
                  <c:v>199.804</c:v>
                </c:pt>
                <c:pt idx="35438">
                  <c:v>200.756</c:v>
                </c:pt>
                <c:pt idx="35439">
                  <c:v>201.71299999999999</c:v>
                </c:pt>
                <c:pt idx="35440">
                  <c:v>202.67299999999997</c:v>
                </c:pt>
                <c:pt idx="35441">
                  <c:v>203.63800000000001</c:v>
                </c:pt>
                <c:pt idx="35442">
                  <c:v>204.60599999999999</c:v>
                </c:pt>
                <c:pt idx="35443">
                  <c:v>205.578</c:v>
                </c:pt>
                <c:pt idx="35444">
                  <c:v>206.553</c:v>
                </c:pt>
                <c:pt idx="35445">
                  <c:v>207.53300000000002</c:v>
                </c:pt>
                <c:pt idx="35446">
                  <c:v>208.51499999999999</c:v>
                </c:pt>
                <c:pt idx="35447">
                  <c:v>209.501</c:v>
                </c:pt>
                <c:pt idx="35448">
                  <c:v>210.49100000000001</c:v>
                </c:pt>
                <c:pt idx="35449">
                  <c:v>211.483</c:v>
                </c:pt>
                <c:pt idx="35450">
                  <c:v>212.47900000000001</c:v>
                </c:pt>
                <c:pt idx="35451">
                  <c:v>213.47900000000001</c:v>
                </c:pt>
                <c:pt idx="35452">
                  <c:v>214.48100000000011</c:v>
                </c:pt>
                <c:pt idx="35453">
                  <c:v>215.4860000000001</c:v>
                </c:pt>
                <c:pt idx="35454">
                  <c:v>216.494</c:v>
                </c:pt>
                <c:pt idx="35455">
                  <c:v>217.505</c:v>
                </c:pt>
                <c:pt idx="35456">
                  <c:v>218.518</c:v>
                </c:pt>
                <c:pt idx="35457">
                  <c:v>219.53399999999999</c:v>
                </c:pt>
                <c:pt idx="35458">
                  <c:v>220.553</c:v>
                </c:pt>
                <c:pt idx="35459">
                  <c:v>221.57399999999998</c:v>
                </c:pt>
                <c:pt idx="35460">
                  <c:v>222.59800000000001</c:v>
                </c:pt>
                <c:pt idx="35461">
                  <c:v>223.624</c:v>
                </c:pt>
                <c:pt idx="35462">
                  <c:v>224.65200000000004</c:v>
                </c:pt>
                <c:pt idx="35463">
                  <c:v>225.68200000000004</c:v>
                </c:pt>
                <c:pt idx="35464">
                  <c:v>226.71499999999995</c:v>
                </c:pt>
                <c:pt idx="35465">
                  <c:v>227.74899999999997</c:v>
                </c:pt>
                <c:pt idx="35466">
                  <c:v>228.785</c:v>
                </c:pt>
                <c:pt idx="35467">
                  <c:v>229.82300000000001</c:v>
                </c:pt>
                <c:pt idx="35468">
                  <c:v>230.863</c:v>
                </c:pt>
                <c:pt idx="35469">
                  <c:v>231.904</c:v>
                </c:pt>
                <c:pt idx="35470">
                  <c:v>232.947</c:v>
                </c:pt>
                <c:pt idx="35471">
                  <c:v>233.99100000000001</c:v>
                </c:pt>
                <c:pt idx="35472">
                  <c:v>235.03700000000001</c:v>
                </c:pt>
                <c:pt idx="35473">
                  <c:v>236.083</c:v>
                </c:pt>
                <c:pt idx="35474">
                  <c:v>237.131</c:v>
                </c:pt>
                <c:pt idx="35475">
                  <c:v>238.18</c:v>
                </c:pt>
                <c:pt idx="35476">
                  <c:v>239.23</c:v>
                </c:pt>
                <c:pt idx="35477">
                  <c:v>240.28100000000001</c:v>
                </c:pt>
                <c:pt idx="35478">
                  <c:v>241.33200000000011</c:v>
                </c:pt>
                <c:pt idx="35479">
                  <c:v>242.3850000000001</c:v>
                </c:pt>
                <c:pt idx="35480">
                  <c:v>243.43700000000001</c:v>
                </c:pt>
                <c:pt idx="35481">
                  <c:v>244.49</c:v>
                </c:pt>
                <c:pt idx="35482">
                  <c:v>245.54399999999998</c:v>
                </c:pt>
                <c:pt idx="35483">
                  <c:v>246.59800000000001</c:v>
                </c:pt>
                <c:pt idx="35484">
                  <c:v>247.65200000000004</c:v>
                </c:pt>
                <c:pt idx="35485">
                  <c:v>248.70599999999999</c:v>
                </c:pt>
                <c:pt idx="35486">
                  <c:v>249.76</c:v>
                </c:pt>
                <c:pt idx="35487">
                  <c:v>250.81300000000002</c:v>
                </c:pt>
                <c:pt idx="35488">
                  <c:v>251.8670000000001</c:v>
                </c:pt>
                <c:pt idx="35489">
                  <c:v>252.92000000000004</c:v>
                </c:pt>
                <c:pt idx="35490">
                  <c:v>253.97300000000001</c:v>
                </c:pt>
                <c:pt idx="35491">
                  <c:v>255.02500000000001</c:v>
                </c:pt>
                <c:pt idx="35492">
                  <c:v>256.077</c:v>
                </c:pt>
                <c:pt idx="35493">
                  <c:v>257.12799999999999</c:v>
                </c:pt>
                <c:pt idx="35494">
                  <c:v>258.178</c:v>
                </c:pt>
                <c:pt idx="35495">
                  <c:v>259.22699999999958</c:v>
                </c:pt>
                <c:pt idx="35496">
                  <c:v>260.27499999999975</c:v>
                </c:pt>
                <c:pt idx="35497">
                  <c:v>261.322</c:v>
                </c:pt>
                <c:pt idx="35498">
                  <c:v>262.36700000000002</c:v>
                </c:pt>
                <c:pt idx="35499">
                  <c:v>263.41099999999977</c:v>
                </c:pt>
                <c:pt idx="35500">
                  <c:v>264.45400000000001</c:v>
                </c:pt>
                <c:pt idx="35501">
                  <c:v>265.49499999999978</c:v>
                </c:pt>
                <c:pt idx="35502">
                  <c:v>266.53500000000003</c:v>
                </c:pt>
                <c:pt idx="35503">
                  <c:v>267.572</c:v>
                </c:pt>
                <c:pt idx="35504">
                  <c:v>268.608</c:v>
                </c:pt>
                <c:pt idx="35505">
                  <c:v>269.64200000000022</c:v>
                </c:pt>
                <c:pt idx="35506">
                  <c:v>270.673</c:v>
                </c:pt>
                <c:pt idx="35507">
                  <c:v>271.70299999999975</c:v>
                </c:pt>
                <c:pt idx="35508">
                  <c:v>272.72999999999979</c:v>
                </c:pt>
                <c:pt idx="35509">
                  <c:v>273.75400000000002</c:v>
                </c:pt>
                <c:pt idx="35510">
                  <c:v>274.77599999999978</c:v>
                </c:pt>
                <c:pt idx="35511">
                  <c:v>275.79599999999965</c:v>
                </c:pt>
                <c:pt idx="35512">
                  <c:v>276.81200000000001</c:v>
                </c:pt>
                <c:pt idx="35513">
                  <c:v>277.82599999999979</c:v>
                </c:pt>
                <c:pt idx="35514">
                  <c:v>278.83699999999965</c:v>
                </c:pt>
                <c:pt idx="35515">
                  <c:v>279.84500000000008</c:v>
                </c:pt>
                <c:pt idx="35516">
                  <c:v>280.85000000000002</c:v>
                </c:pt>
                <c:pt idx="35517">
                  <c:v>281.851</c:v>
                </c:pt>
                <c:pt idx="35518">
                  <c:v>282.84899999999999</c:v>
                </c:pt>
                <c:pt idx="35519">
                  <c:v>283.84399999999999</c:v>
                </c:pt>
                <c:pt idx="35520">
                  <c:v>284.834</c:v>
                </c:pt>
                <c:pt idx="35521">
                  <c:v>285.822</c:v>
                </c:pt>
                <c:pt idx="35522">
                  <c:v>286.80500000000001</c:v>
                </c:pt>
                <c:pt idx="35523">
                  <c:v>287.78500000000003</c:v>
                </c:pt>
                <c:pt idx="35524">
                  <c:v>288.76</c:v>
                </c:pt>
                <c:pt idx="35525">
                  <c:v>289.73099999999965</c:v>
                </c:pt>
                <c:pt idx="35526">
                  <c:v>290.69900000000001</c:v>
                </c:pt>
                <c:pt idx="35527">
                  <c:v>291.66199999999975</c:v>
                </c:pt>
                <c:pt idx="35528">
                  <c:v>292.62</c:v>
                </c:pt>
                <c:pt idx="35529">
                  <c:v>293.57400000000001</c:v>
                </c:pt>
                <c:pt idx="35530">
                  <c:v>294.5229999999998</c:v>
                </c:pt>
                <c:pt idx="35531">
                  <c:v>295.46699999999959</c:v>
                </c:pt>
                <c:pt idx="35532">
                  <c:v>296.40699999999958</c:v>
                </c:pt>
                <c:pt idx="35533">
                  <c:v>297.34199999999993</c:v>
                </c:pt>
                <c:pt idx="35534">
                  <c:v>298.27099999999979</c:v>
                </c:pt>
                <c:pt idx="35535">
                  <c:v>299.19600000000003</c:v>
                </c:pt>
                <c:pt idx="35536">
                  <c:v>300.11500000000001</c:v>
                </c:pt>
                <c:pt idx="35537">
                  <c:v>301.029</c:v>
                </c:pt>
                <c:pt idx="35538">
                  <c:v>301.93799999999965</c:v>
                </c:pt>
                <c:pt idx="35539">
                  <c:v>302.84100000000001</c:v>
                </c:pt>
                <c:pt idx="35540">
                  <c:v>303.73799999999977</c:v>
                </c:pt>
                <c:pt idx="35541">
                  <c:v>304.62900000000002</c:v>
                </c:pt>
                <c:pt idx="35542">
                  <c:v>305.51499999999999</c:v>
                </c:pt>
                <c:pt idx="35543">
                  <c:v>306.39499999999975</c:v>
                </c:pt>
                <c:pt idx="35544">
                  <c:v>307.26900000000001</c:v>
                </c:pt>
                <c:pt idx="35545">
                  <c:v>308.1359999999998</c:v>
                </c:pt>
                <c:pt idx="35546">
                  <c:v>308.99699999999962</c:v>
                </c:pt>
                <c:pt idx="35547">
                  <c:v>309.85199999999975</c:v>
                </c:pt>
                <c:pt idx="35548">
                  <c:v>310.70099999999979</c:v>
                </c:pt>
                <c:pt idx="35549">
                  <c:v>311.54300000000001</c:v>
                </c:pt>
                <c:pt idx="35550">
                  <c:v>312.37799999999999</c:v>
                </c:pt>
                <c:pt idx="35551">
                  <c:v>313.20699999999965</c:v>
                </c:pt>
                <c:pt idx="35552">
                  <c:v>314.029</c:v>
                </c:pt>
                <c:pt idx="35553">
                  <c:v>314.84399999999999</c:v>
                </c:pt>
                <c:pt idx="35554">
                  <c:v>315.65199999999999</c:v>
                </c:pt>
                <c:pt idx="35555">
                  <c:v>316.45299999999975</c:v>
                </c:pt>
                <c:pt idx="35556">
                  <c:v>317.24599999999975</c:v>
                </c:pt>
                <c:pt idx="35557">
                  <c:v>318.03299999999979</c:v>
                </c:pt>
                <c:pt idx="35558">
                  <c:v>318.81200000000001</c:v>
                </c:pt>
                <c:pt idx="35559">
                  <c:v>319.584</c:v>
                </c:pt>
                <c:pt idx="35560">
                  <c:v>320.34800000000001</c:v>
                </c:pt>
                <c:pt idx="35561">
                  <c:v>321.10500000000002</c:v>
                </c:pt>
                <c:pt idx="35562">
                  <c:v>321.85300000000001</c:v>
                </c:pt>
                <c:pt idx="35563">
                  <c:v>322.59399999999965</c:v>
                </c:pt>
                <c:pt idx="35564">
                  <c:v>323.32799999999975</c:v>
                </c:pt>
                <c:pt idx="35565">
                  <c:v>324.053</c:v>
                </c:pt>
                <c:pt idx="35566">
                  <c:v>324.77</c:v>
                </c:pt>
                <c:pt idx="35567">
                  <c:v>325.47899999999959</c:v>
                </c:pt>
                <c:pt idx="35568">
                  <c:v>326.18</c:v>
                </c:pt>
                <c:pt idx="35569">
                  <c:v>326.87299999999999</c:v>
                </c:pt>
                <c:pt idx="35570">
                  <c:v>327.55700000000002</c:v>
                </c:pt>
                <c:pt idx="35571">
                  <c:v>328.23299999999978</c:v>
                </c:pt>
                <c:pt idx="35572">
                  <c:v>328.9</c:v>
                </c:pt>
                <c:pt idx="35573">
                  <c:v>329.55799999999999</c:v>
                </c:pt>
                <c:pt idx="35574">
                  <c:v>330.20800000000003</c:v>
                </c:pt>
                <c:pt idx="35575">
                  <c:v>330.85</c:v>
                </c:pt>
                <c:pt idx="35576">
                  <c:v>331.48200000000003</c:v>
                </c:pt>
                <c:pt idx="35577">
                  <c:v>332.10500000000002</c:v>
                </c:pt>
                <c:pt idx="35578">
                  <c:v>332.7199999999998</c:v>
                </c:pt>
                <c:pt idx="35579">
                  <c:v>333.32599999999979</c:v>
                </c:pt>
                <c:pt idx="35580">
                  <c:v>333.92200000000003</c:v>
                </c:pt>
                <c:pt idx="35581">
                  <c:v>334.50900000000001</c:v>
                </c:pt>
                <c:pt idx="35582">
                  <c:v>335.08699999999965</c:v>
                </c:pt>
                <c:pt idx="35583">
                  <c:v>335.65600000000001</c:v>
                </c:pt>
                <c:pt idx="35584">
                  <c:v>336.21499999999975</c:v>
                </c:pt>
                <c:pt idx="35585">
                  <c:v>336.76499999999999</c:v>
                </c:pt>
                <c:pt idx="35586">
                  <c:v>337.30500000000001</c:v>
                </c:pt>
                <c:pt idx="35587">
                  <c:v>337.83499999999975</c:v>
                </c:pt>
                <c:pt idx="35588">
                  <c:v>338.35599999999999</c:v>
                </c:pt>
                <c:pt idx="35589">
                  <c:v>338.86799999999999</c:v>
                </c:pt>
                <c:pt idx="35590">
                  <c:v>339.36900000000026</c:v>
                </c:pt>
                <c:pt idx="35591">
                  <c:v>339.86099999999999</c:v>
                </c:pt>
                <c:pt idx="35592">
                  <c:v>340.34300000000002</c:v>
                </c:pt>
                <c:pt idx="35593">
                  <c:v>340.815</c:v>
                </c:pt>
                <c:pt idx="35594">
                  <c:v>341.27599999999978</c:v>
                </c:pt>
                <c:pt idx="35595">
                  <c:v>341.72799999999978</c:v>
                </c:pt>
                <c:pt idx="35596">
                  <c:v>342.17</c:v>
                </c:pt>
                <c:pt idx="35597">
                  <c:v>342.601</c:v>
                </c:pt>
                <c:pt idx="35598">
                  <c:v>343.02199999999965</c:v>
                </c:pt>
                <c:pt idx="35599">
                  <c:v>343.43400000000003</c:v>
                </c:pt>
                <c:pt idx="35600">
                  <c:v>343.834</c:v>
                </c:pt>
                <c:pt idx="35601">
                  <c:v>344.22399999999965</c:v>
                </c:pt>
                <c:pt idx="35602">
                  <c:v>344.60399999999993</c:v>
                </c:pt>
                <c:pt idx="35603">
                  <c:v>344.97399999999965</c:v>
                </c:pt>
                <c:pt idx="35604">
                  <c:v>345.33300000000003</c:v>
                </c:pt>
                <c:pt idx="35605">
                  <c:v>345.68099999999993</c:v>
                </c:pt>
                <c:pt idx="35606">
                  <c:v>346.01900000000001</c:v>
                </c:pt>
                <c:pt idx="35607">
                  <c:v>346.346</c:v>
                </c:pt>
                <c:pt idx="35608">
                  <c:v>346.66199999999975</c:v>
                </c:pt>
                <c:pt idx="35609">
                  <c:v>346.96799999999979</c:v>
                </c:pt>
                <c:pt idx="35610">
                  <c:v>347.26299999999975</c:v>
                </c:pt>
                <c:pt idx="35611">
                  <c:v>347.54700000000008</c:v>
                </c:pt>
                <c:pt idx="35612">
                  <c:v>347.82</c:v>
                </c:pt>
                <c:pt idx="35613">
                  <c:v>348.08199999999965</c:v>
                </c:pt>
                <c:pt idx="35614">
                  <c:v>348.334</c:v>
                </c:pt>
                <c:pt idx="35615">
                  <c:v>348.57400000000001</c:v>
                </c:pt>
                <c:pt idx="35616">
                  <c:v>348.80399999999975</c:v>
                </c:pt>
                <c:pt idx="35617">
                  <c:v>349.02199999999965</c:v>
                </c:pt>
                <c:pt idx="35618">
                  <c:v>349.22999999999979</c:v>
                </c:pt>
                <c:pt idx="35619">
                  <c:v>349.42599999999965</c:v>
                </c:pt>
                <c:pt idx="35620">
                  <c:v>349.61099999999999</c:v>
                </c:pt>
                <c:pt idx="35621">
                  <c:v>349.78599999999977</c:v>
                </c:pt>
                <c:pt idx="35622">
                  <c:v>349.94900000000001</c:v>
                </c:pt>
                <c:pt idx="35623">
                  <c:v>350.101</c:v>
                </c:pt>
                <c:pt idx="35624">
                  <c:v>350.24099999999999</c:v>
                </c:pt>
                <c:pt idx="35625">
                  <c:v>350.37099999999975</c:v>
                </c:pt>
                <c:pt idx="35626">
                  <c:v>350.48899999999958</c:v>
                </c:pt>
                <c:pt idx="35627">
                  <c:v>350.59599999999978</c:v>
                </c:pt>
                <c:pt idx="35628">
                  <c:v>350.69200000000001</c:v>
                </c:pt>
                <c:pt idx="35629">
                  <c:v>350.77599999999978</c:v>
                </c:pt>
                <c:pt idx="35630">
                  <c:v>350.85</c:v>
                </c:pt>
                <c:pt idx="35631">
                  <c:v>350.91199999999958</c:v>
                </c:pt>
                <c:pt idx="35632">
                  <c:v>350.96199999999965</c:v>
                </c:pt>
                <c:pt idx="35633">
                  <c:v>351.00099999999975</c:v>
                </c:pt>
                <c:pt idx="35634">
                  <c:v>351.029</c:v>
                </c:pt>
                <c:pt idx="35635">
                  <c:v>351.04599999999999</c:v>
                </c:pt>
                <c:pt idx="35636">
                  <c:v>351.05099999999999</c:v>
                </c:pt>
                <c:pt idx="35637">
                  <c:v>351.04500000000002</c:v>
                </c:pt>
                <c:pt idx="35638">
                  <c:v>351.02699999999965</c:v>
                </c:pt>
                <c:pt idx="35639">
                  <c:v>350.99799999999965</c:v>
                </c:pt>
                <c:pt idx="35640">
                  <c:v>350.95800000000003</c:v>
                </c:pt>
                <c:pt idx="35641">
                  <c:v>350.90599999999978</c:v>
                </c:pt>
                <c:pt idx="35642">
                  <c:v>350.84300000000002</c:v>
                </c:pt>
                <c:pt idx="35643">
                  <c:v>350.76799999999974</c:v>
                </c:pt>
                <c:pt idx="35644">
                  <c:v>350.68200000000002</c:v>
                </c:pt>
                <c:pt idx="35645">
                  <c:v>350.58499999999975</c:v>
                </c:pt>
                <c:pt idx="35646">
                  <c:v>350.47599999999977</c:v>
                </c:pt>
                <c:pt idx="35647">
                  <c:v>350.35599999999999</c:v>
                </c:pt>
                <c:pt idx="35648">
                  <c:v>350.2249999999998</c:v>
                </c:pt>
                <c:pt idx="35649">
                  <c:v>350.08199999999965</c:v>
                </c:pt>
                <c:pt idx="35650">
                  <c:v>349.92799999999966</c:v>
                </c:pt>
                <c:pt idx="35651">
                  <c:v>349.76299999999975</c:v>
                </c:pt>
                <c:pt idx="35652">
                  <c:v>349.58599999999979</c:v>
                </c:pt>
                <c:pt idx="35653">
                  <c:v>349.3979999999998</c:v>
                </c:pt>
                <c:pt idx="35654">
                  <c:v>349.19799999999975</c:v>
                </c:pt>
                <c:pt idx="35655">
                  <c:v>348.98799999999977</c:v>
                </c:pt>
                <c:pt idx="35656">
                  <c:v>348.76599999999979</c:v>
                </c:pt>
                <c:pt idx="35657">
                  <c:v>348.53199999999958</c:v>
                </c:pt>
                <c:pt idx="35658">
                  <c:v>348.28799999999978</c:v>
                </c:pt>
                <c:pt idx="35659">
                  <c:v>348.03199999999958</c:v>
                </c:pt>
                <c:pt idx="35660">
                  <c:v>347.76499999999999</c:v>
                </c:pt>
                <c:pt idx="35661">
                  <c:v>347.48699999999963</c:v>
                </c:pt>
                <c:pt idx="35662">
                  <c:v>347.19799999999975</c:v>
                </c:pt>
                <c:pt idx="35663">
                  <c:v>346.8979999999998</c:v>
                </c:pt>
                <c:pt idx="35664">
                  <c:v>346.58599999999979</c:v>
                </c:pt>
                <c:pt idx="35665">
                  <c:v>346.26400000000001</c:v>
                </c:pt>
                <c:pt idx="35666">
                  <c:v>345.92999999999978</c:v>
                </c:pt>
                <c:pt idx="35667">
                  <c:v>345.58599999999979</c:v>
                </c:pt>
                <c:pt idx="35668">
                  <c:v>345.22999999999979</c:v>
                </c:pt>
                <c:pt idx="35669">
                  <c:v>344.86399999999975</c:v>
                </c:pt>
                <c:pt idx="35670">
                  <c:v>344.48599999999965</c:v>
                </c:pt>
                <c:pt idx="35671">
                  <c:v>344.09799999999979</c:v>
                </c:pt>
                <c:pt idx="35672">
                  <c:v>343.69900000000001</c:v>
                </c:pt>
                <c:pt idx="35673">
                  <c:v>343.28799999999978</c:v>
                </c:pt>
                <c:pt idx="35674">
                  <c:v>342.86700000000002</c:v>
                </c:pt>
                <c:pt idx="35675">
                  <c:v>342.43599999999958</c:v>
                </c:pt>
                <c:pt idx="35676">
                  <c:v>341.99299999999965</c:v>
                </c:pt>
                <c:pt idx="35677">
                  <c:v>341.541</c:v>
                </c:pt>
                <c:pt idx="35678">
                  <c:v>341.077</c:v>
                </c:pt>
                <c:pt idx="35679">
                  <c:v>340.60300000000001</c:v>
                </c:pt>
                <c:pt idx="35680">
                  <c:v>340.11799999999999</c:v>
                </c:pt>
                <c:pt idx="35681">
                  <c:v>339.62200000000001</c:v>
                </c:pt>
                <c:pt idx="35682">
                  <c:v>339.11599999999999</c:v>
                </c:pt>
                <c:pt idx="35683">
                  <c:v>338.6</c:v>
                </c:pt>
                <c:pt idx="35684">
                  <c:v>338.07400000000001</c:v>
                </c:pt>
                <c:pt idx="35685">
                  <c:v>337.53699999999958</c:v>
                </c:pt>
                <c:pt idx="35686">
                  <c:v>336.98899999999958</c:v>
                </c:pt>
                <c:pt idx="35687">
                  <c:v>336.43199999999962</c:v>
                </c:pt>
                <c:pt idx="35688">
                  <c:v>335.86399999999975</c:v>
                </c:pt>
                <c:pt idx="35689">
                  <c:v>335.28599999999977</c:v>
                </c:pt>
                <c:pt idx="35690">
                  <c:v>334.69799999999975</c:v>
                </c:pt>
                <c:pt idx="35691">
                  <c:v>334.1</c:v>
                </c:pt>
                <c:pt idx="35692">
                  <c:v>333.49199999999962</c:v>
                </c:pt>
                <c:pt idx="35693">
                  <c:v>332.875</c:v>
                </c:pt>
                <c:pt idx="35694">
                  <c:v>332.24700000000001</c:v>
                </c:pt>
                <c:pt idx="35695">
                  <c:v>331.60899999999975</c:v>
                </c:pt>
                <c:pt idx="35696">
                  <c:v>330.96199999999965</c:v>
                </c:pt>
                <c:pt idx="35697">
                  <c:v>330.30500000000001</c:v>
                </c:pt>
                <c:pt idx="35698">
                  <c:v>329.63799999999975</c:v>
                </c:pt>
                <c:pt idx="35699">
                  <c:v>328.96199999999965</c:v>
                </c:pt>
                <c:pt idx="35700">
                  <c:v>328.27599999999978</c:v>
                </c:pt>
                <c:pt idx="35701">
                  <c:v>327.58099999999979</c:v>
                </c:pt>
                <c:pt idx="35702">
                  <c:v>326.87599999999975</c:v>
                </c:pt>
                <c:pt idx="35703">
                  <c:v>326.16199999999975</c:v>
                </c:pt>
                <c:pt idx="35704">
                  <c:v>325.43899999999962</c:v>
                </c:pt>
                <c:pt idx="35705">
                  <c:v>324.70599999999979</c:v>
                </c:pt>
                <c:pt idx="35706">
                  <c:v>323.96499999999975</c:v>
                </c:pt>
                <c:pt idx="35707">
                  <c:v>323.214</c:v>
                </c:pt>
                <c:pt idx="35708">
                  <c:v>322.45400000000001</c:v>
                </c:pt>
                <c:pt idx="35709">
                  <c:v>321.68599999999975</c:v>
                </c:pt>
                <c:pt idx="35710">
                  <c:v>320.90799999999979</c:v>
                </c:pt>
                <c:pt idx="35711">
                  <c:v>320.12200000000001</c:v>
                </c:pt>
                <c:pt idx="35712">
                  <c:v>319.327</c:v>
                </c:pt>
                <c:pt idx="35713">
                  <c:v>318.5229999999998</c:v>
                </c:pt>
                <c:pt idx="35714">
                  <c:v>317.71099999999979</c:v>
                </c:pt>
                <c:pt idx="35715">
                  <c:v>316.89</c:v>
                </c:pt>
                <c:pt idx="35716">
                  <c:v>316.06099999999975</c:v>
                </c:pt>
                <c:pt idx="35717">
                  <c:v>315.22299999999979</c:v>
                </c:pt>
                <c:pt idx="35718">
                  <c:v>314.37700000000001</c:v>
                </c:pt>
                <c:pt idx="35719">
                  <c:v>313.5229999999998</c:v>
                </c:pt>
                <c:pt idx="35720">
                  <c:v>312.66000000000008</c:v>
                </c:pt>
                <c:pt idx="35721">
                  <c:v>311.78999999999979</c:v>
                </c:pt>
                <c:pt idx="35722">
                  <c:v>310.91099999999977</c:v>
                </c:pt>
                <c:pt idx="35723">
                  <c:v>310.02499999999975</c:v>
                </c:pt>
                <c:pt idx="35724">
                  <c:v>309.13</c:v>
                </c:pt>
                <c:pt idx="35725">
                  <c:v>308.22799999999978</c:v>
                </c:pt>
                <c:pt idx="35726">
                  <c:v>307.31900000000002</c:v>
                </c:pt>
                <c:pt idx="35727">
                  <c:v>306.40099999999978</c:v>
                </c:pt>
                <c:pt idx="35728">
                  <c:v>305.47599999999977</c:v>
                </c:pt>
                <c:pt idx="35729">
                  <c:v>304.54399999999993</c:v>
                </c:pt>
                <c:pt idx="35730">
                  <c:v>303.60399999999993</c:v>
                </c:pt>
                <c:pt idx="35731">
                  <c:v>302.65699999999993</c:v>
                </c:pt>
                <c:pt idx="35732">
                  <c:v>301.70299999999975</c:v>
                </c:pt>
                <c:pt idx="35733">
                  <c:v>300.74200000000002</c:v>
                </c:pt>
                <c:pt idx="35734">
                  <c:v>299.7729999999998</c:v>
                </c:pt>
                <c:pt idx="35735">
                  <c:v>298.79799999999977</c:v>
                </c:pt>
                <c:pt idx="35736">
                  <c:v>297.815</c:v>
                </c:pt>
                <c:pt idx="35737">
                  <c:v>296.82599999999979</c:v>
                </c:pt>
                <c:pt idx="35738">
                  <c:v>295.83099999999979</c:v>
                </c:pt>
                <c:pt idx="35739">
                  <c:v>294.82799999999975</c:v>
                </c:pt>
                <c:pt idx="35740">
                  <c:v>293.81900000000002</c:v>
                </c:pt>
                <c:pt idx="35741">
                  <c:v>292.80399999999975</c:v>
                </c:pt>
                <c:pt idx="35742">
                  <c:v>291.78199999999958</c:v>
                </c:pt>
                <c:pt idx="35743">
                  <c:v>290.75400000000002</c:v>
                </c:pt>
                <c:pt idx="35744">
                  <c:v>289.71899999999965</c:v>
                </c:pt>
                <c:pt idx="35745">
                  <c:v>288.67899999999975</c:v>
                </c:pt>
                <c:pt idx="35746">
                  <c:v>287.63200000000001</c:v>
                </c:pt>
                <c:pt idx="35747">
                  <c:v>286.58</c:v>
                </c:pt>
                <c:pt idx="35748">
                  <c:v>285.52199999999965</c:v>
                </c:pt>
                <c:pt idx="35749">
                  <c:v>284.45699999999965</c:v>
                </c:pt>
                <c:pt idx="35750">
                  <c:v>283.38799999999975</c:v>
                </c:pt>
                <c:pt idx="35751">
                  <c:v>282.31200000000001</c:v>
                </c:pt>
                <c:pt idx="35752">
                  <c:v>281.23099999999965</c:v>
                </c:pt>
                <c:pt idx="35753">
                  <c:v>280.14499999999998</c:v>
                </c:pt>
                <c:pt idx="35754">
                  <c:v>279.05399999999975</c:v>
                </c:pt>
                <c:pt idx="35755">
                  <c:v>277.95699999999965</c:v>
                </c:pt>
                <c:pt idx="35756">
                  <c:v>276.85500000000002</c:v>
                </c:pt>
                <c:pt idx="35757">
                  <c:v>275.74799999999999</c:v>
                </c:pt>
                <c:pt idx="35758">
                  <c:v>274.6359999999998</c:v>
                </c:pt>
                <c:pt idx="35759">
                  <c:v>273.51900000000001</c:v>
                </c:pt>
                <c:pt idx="35760">
                  <c:v>272.39699999999965</c:v>
                </c:pt>
                <c:pt idx="35761">
                  <c:v>271.27099999999979</c:v>
                </c:pt>
                <c:pt idx="35762">
                  <c:v>270.14000000000021</c:v>
                </c:pt>
                <c:pt idx="35763">
                  <c:v>269.00400000000002</c:v>
                </c:pt>
                <c:pt idx="35764">
                  <c:v>267.86399999999975</c:v>
                </c:pt>
                <c:pt idx="35765">
                  <c:v>266.72000000000003</c:v>
                </c:pt>
                <c:pt idx="35766">
                  <c:v>265.572</c:v>
                </c:pt>
                <c:pt idx="35767">
                  <c:v>264.41899999999958</c:v>
                </c:pt>
                <c:pt idx="35768">
                  <c:v>263.262</c:v>
                </c:pt>
                <c:pt idx="35769">
                  <c:v>262.10199999999975</c:v>
                </c:pt>
                <c:pt idx="35770">
                  <c:v>260.93699999999961</c:v>
                </c:pt>
                <c:pt idx="35771">
                  <c:v>259.76900000000001</c:v>
                </c:pt>
                <c:pt idx="35772">
                  <c:v>258.59699999999958</c:v>
                </c:pt>
                <c:pt idx="35773">
                  <c:v>257.42099999999965</c:v>
                </c:pt>
                <c:pt idx="35774">
                  <c:v>256.24200000000002</c:v>
                </c:pt>
                <c:pt idx="35775">
                  <c:v>255.059</c:v>
                </c:pt>
                <c:pt idx="35776">
                  <c:v>253.874</c:v>
                </c:pt>
                <c:pt idx="35777">
                  <c:v>252.684</c:v>
                </c:pt>
                <c:pt idx="35778">
                  <c:v>251.4920000000001</c:v>
                </c:pt>
                <c:pt idx="35779">
                  <c:v>250.297</c:v>
                </c:pt>
                <c:pt idx="35780">
                  <c:v>249.09800000000001</c:v>
                </c:pt>
                <c:pt idx="35781">
                  <c:v>247.89700000000011</c:v>
                </c:pt>
                <c:pt idx="35782">
                  <c:v>246.69300000000001</c:v>
                </c:pt>
                <c:pt idx="35783">
                  <c:v>245.48700000000011</c:v>
                </c:pt>
                <c:pt idx="35784">
                  <c:v>244.27699999999999</c:v>
                </c:pt>
                <c:pt idx="35785">
                  <c:v>243.066</c:v>
                </c:pt>
                <c:pt idx="35786">
                  <c:v>241.85200000000012</c:v>
                </c:pt>
                <c:pt idx="35787">
                  <c:v>240.63499999999999</c:v>
                </c:pt>
                <c:pt idx="35788">
                  <c:v>239.416</c:v>
                </c:pt>
                <c:pt idx="35789">
                  <c:v>238.19499999999999</c:v>
                </c:pt>
                <c:pt idx="35790">
                  <c:v>236.97200000000001</c:v>
                </c:pt>
                <c:pt idx="35791">
                  <c:v>235.74799999999999</c:v>
                </c:pt>
                <c:pt idx="35792">
                  <c:v>234.52100000000004</c:v>
                </c:pt>
                <c:pt idx="35793">
                  <c:v>233.292</c:v>
                </c:pt>
                <c:pt idx="35794">
                  <c:v>232.06200000000001</c:v>
                </c:pt>
                <c:pt idx="35795">
                  <c:v>230.83</c:v>
                </c:pt>
                <c:pt idx="35796">
                  <c:v>229.59700000000001</c:v>
                </c:pt>
                <c:pt idx="35797">
                  <c:v>228.36200000000011</c:v>
                </c:pt>
                <c:pt idx="35798">
                  <c:v>227.126</c:v>
                </c:pt>
                <c:pt idx="35799">
                  <c:v>225.88800000000012</c:v>
                </c:pt>
                <c:pt idx="35800">
                  <c:v>224.65</c:v>
                </c:pt>
                <c:pt idx="35801">
                  <c:v>223.41</c:v>
                </c:pt>
                <c:pt idx="35802">
                  <c:v>222.16900000000001</c:v>
                </c:pt>
                <c:pt idx="35803">
                  <c:v>220.92800000000011</c:v>
                </c:pt>
                <c:pt idx="35804">
                  <c:v>219.685</c:v>
                </c:pt>
                <c:pt idx="35805">
                  <c:v>218.44200000000001</c:v>
                </c:pt>
                <c:pt idx="35806">
                  <c:v>217.19900000000001</c:v>
                </c:pt>
                <c:pt idx="35807">
                  <c:v>215.95400000000001</c:v>
                </c:pt>
                <c:pt idx="35808">
                  <c:v>214.70899999999997</c:v>
                </c:pt>
                <c:pt idx="35809">
                  <c:v>213.464</c:v>
                </c:pt>
                <c:pt idx="35810">
                  <c:v>212.21899999999999</c:v>
                </c:pt>
                <c:pt idx="35811">
                  <c:v>210.97300000000001</c:v>
                </c:pt>
                <c:pt idx="35812">
                  <c:v>209.727</c:v>
                </c:pt>
                <c:pt idx="35813">
                  <c:v>208.48200000000011</c:v>
                </c:pt>
                <c:pt idx="35814">
                  <c:v>207.23599999999999</c:v>
                </c:pt>
                <c:pt idx="35815">
                  <c:v>205.99</c:v>
                </c:pt>
                <c:pt idx="35816">
                  <c:v>204.74499999999998</c:v>
                </c:pt>
                <c:pt idx="35817">
                  <c:v>203.499</c:v>
                </c:pt>
                <c:pt idx="35818">
                  <c:v>202.255</c:v>
                </c:pt>
                <c:pt idx="35819">
                  <c:v>201.01</c:v>
                </c:pt>
                <c:pt idx="35820">
                  <c:v>199.76599999999999</c:v>
                </c:pt>
                <c:pt idx="35821">
                  <c:v>198.523</c:v>
                </c:pt>
                <c:pt idx="35822">
                  <c:v>197.28100000000001</c:v>
                </c:pt>
                <c:pt idx="35823">
                  <c:v>196.03900000000002</c:v>
                </c:pt>
                <c:pt idx="35824">
                  <c:v>194.798</c:v>
                </c:pt>
                <c:pt idx="35825">
                  <c:v>193.55800000000011</c:v>
                </c:pt>
                <c:pt idx="35826">
                  <c:v>192.31900000000002</c:v>
                </c:pt>
                <c:pt idx="35827">
                  <c:v>191.08100000000007</c:v>
                </c:pt>
                <c:pt idx="35828">
                  <c:v>189.845</c:v>
                </c:pt>
                <c:pt idx="35829">
                  <c:v>188.60900000000001</c:v>
                </c:pt>
                <c:pt idx="35830">
                  <c:v>187.375</c:v>
                </c:pt>
                <c:pt idx="35831">
                  <c:v>186.142</c:v>
                </c:pt>
                <c:pt idx="35832">
                  <c:v>184.911</c:v>
                </c:pt>
                <c:pt idx="35833">
                  <c:v>183.68100000000001</c:v>
                </c:pt>
                <c:pt idx="35834">
                  <c:v>182.453</c:v>
                </c:pt>
                <c:pt idx="35835">
                  <c:v>181.227</c:v>
                </c:pt>
                <c:pt idx="35836">
                  <c:v>180.00200000000001</c:v>
                </c:pt>
                <c:pt idx="35837">
                  <c:v>178.78</c:v>
                </c:pt>
                <c:pt idx="35838">
                  <c:v>177.559</c:v>
                </c:pt>
                <c:pt idx="35839">
                  <c:v>176.34</c:v>
                </c:pt>
                <c:pt idx="35840">
                  <c:v>175.12300000000002</c:v>
                </c:pt>
                <c:pt idx="35841">
                  <c:v>173.90900000000002</c:v>
                </c:pt>
                <c:pt idx="35842">
                  <c:v>172.696</c:v>
                </c:pt>
                <c:pt idx="35843">
                  <c:v>171.4860000000001</c:v>
                </c:pt>
                <c:pt idx="35844">
                  <c:v>170.27899999999997</c:v>
                </c:pt>
                <c:pt idx="35845">
                  <c:v>169.07300000000001</c:v>
                </c:pt>
                <c:pt idx="35846">
                  <c:v>167.87100000000001</c:v>
                </c:pt>
                <c:pt idx="35847">
                  <c:v>166.67</c:v>
                </c:pt>
                <c:pt idx="35848">
                  <c:v>165.47300000000001</c:v>
                </c:pt>
                <c:pt idx="35849">
                  <c:v>164.27799999999999</c:v>
                </c:pt>
                <c:pt idx="35850">
                  <c:v>163.08600000000001</c:v>
                </c:pt>
                <c:pt idx="35851">
                  <c:v>161.89600000000004</c:v>
                </c:pt>
                <c:pt idx="35852">
                  <c:v>160.70999999999998</c:v>
                </c:pt>
                <c:pt idx="35853">
                  <c:v>159.52600000000001</c:v>
                </c:pt>
                <c:pt idx="35854">
                  <c:v>158.346</c:v>
                </c:pt>
                <c:pt idx="35855">
                  <c:v>157.16900000000001</c:v>
                </c:pt>
                <c:pt idx="35856">
                  <c:v>155.994</c:v>
                </c:pt>
                <c:pt idx="35857">
                  <c:v>154.82300000000001</c:v>
                </c:pt>
                <c:pt idx="35858">
                  <c:v>153.65600000000001</c:v>
                </c:pt>
                <c:pt idx="35859">
                  <c:v>152.49100000000001</c:v>
                </c:pt>
                <c:pt idx="35860">
                  <c:v>151.33000000000001</c:v>
                </c:pt>
                <c:pt idx="35861">
                  <c:v>150.17299999999997</c:v>
                </c:pt>
                <c:pt idx="35862">
                  <c:v>149.01900000000001</c:v>
                </c:pt>
                <c:pt idx="35863">
                  <c:v>147.86800000000011</c:v>
                </c:pt>
                <c:pt idx="35864">
                  <c:v>146.721</c:v>
                </c:pt>
                <c:pt idx="35865">
                  <c:v>145.578</c:v>
                </c:pt>
                <c:pt idx="35866">
                  <c:v>144.43900000000002</c:v>
                </c:pt>
                <c:pt idx="35867">
                  <c:v>143.304</c:v>
                </c:pt>
                <c:pt idx="35868">
                  <c:v>142.172</c:v>
                </c:pt>
                <c:pt idx="35869">
                  <c:v>141.04399999999998</c:v>
                </c:pt>
                <c:pt idx="35870">
                  <c:v>139.91999999999999</c:v>
                </c:pt>
                <c:pt idx="35871">
                  <c:v>138.80100000000004</c:v>
                </c:pt>
                <c:pt idx="35872">
                  <c:v>137.685</c:v>
                </c:pt>
                <c:pt idx="35873">
                  <c:v>136.57399999999998</c:v>
                </c:pt>
                <c:pt idx="35874">
                  <c:v>135.46600000000001</c:v>
                </c:pt>
                <c:pt idx="35875">
                  <c:v>134.363</c:v>
                </c:pt>
                <c:pt idx="35876">
                  <c:v>133.26399999999998</c:v>
                </c:pt>
                <c:pt idx="35877">
                  <c:v>132.16999999999999</c:v>
                </c:pt>
                <c:pt idx="35878">
                  <c:v>131.08000000000001</c:v>
                </c:pt>
                <c:pt idx="35879">
                  <c:v>129.994</c:v>
                </c:pt>
                <c:pt idx="35880">
                  <c:v>128.91300000000001</c:v>
                </c:pt>
                <c:pt idx="35881">
                  <c:v>127.837</c:v>
                </c:pt>
                <c:pt idx="35882">
                  <c:v>126.765</c:v>
                </c:pt>
                <c:pt idx="35883">
                  <c:v>125.697</c:v>
                </c:pt>
                <c:pt idx="35884">
                  <c:v>124.63500000000001</c:v>
                </c:pt>
                <c:pt idx="35885">
                  <c:v>123.577</c:v>
                </c:pt>
                <c:pt idx="35886">
                  <c:v>122.524</c:v>
                </c:pt>
                <c:pt idx="35887">
                  <c:v>121.47499999999999</c:v>
                </c:pt>
                <c:pt idx="35888">
                  <c:v>120.432</c:v>
                </c:pt>
                <c:pt idx="35889">
                  <c:v>119.393</c:v>
                </c:pt>
                <c:pt idx="35890">
                  <c:v>118.36</c:v>
                </c:pt>
                <c:pt idx="35891">
                  <c:v>117.331</c:v>
                </c:pt>
                <c:pt idx="35892">
                  <c:v>116.307</c:v>
                </c:pt>
                <c:pt idx="35893">
                  <c:v>115.289</c:v>
                </c:pt>
                <c:pt idx="35894">
                  <c:v>114.27500000000001</c:v>
                </c:pt>
                <c:pt idx="35895">
                  <c:v>113.26700000000002</c:v>
                </c:pt>
                <c:pt idx="35896">
                  <c:v>112.26400000000002</c:v>
                </c:pt>
                <c:pt idx="35897">
                  <c:v>111.26600000000002</c:v>
                </c:pt>
                <c:pt idx="35898">
                  <c:v>110.273</c:v>
                </c:pt>
                <c:pt idx="35899">
                  <c:v>109.286</c:v>
                </c:pt>
                <c:pt idx="35900">
                  <c:v>108.304</c:v>
                </c:pt>
                <c:pt idx="35901">
                  <c:v>107.327</c:v>
                </c:pt>
                <c:pt idx="35902">
                  <c:v>106.35599999999998</c:v>
                </c:pt>
                <c:pt idx="35903">
                  <c:v>105.39</c:v>
                </c:pt>
                <c:pt idx="35904">
                  <c:v>104.43</c:v>
                </c:pt>
                <c:pt idx="35905">
                  <c:v>103.47499999999999</c:v>
                </c:pt>
                <c:pt idx="35906">
                  <c:v>102.526</c:v>
                </c:pt>
                <c:pt idx="35907">
                  <c:v>101.58199999999999</c:v>
                </c:pt>
                <c:pt idx="35908">
                  <c:v>100.64400000000002</c:v>
                </c:pt>
                <c:pt idx="35909">
                  <c:v>99.711600000000075</c:v>
                </c:pt>
                <c:pt idx="35910">
                  <c:v>98.784700000000001</c:v>
                </c:pt>
                <c:pt idx="35911">
                  <c:v>97.863600000000005</c:v>
                </c:pt>
                <c:pt idx="35912">
                  <c:v>96.948200000000057</c:v>
                </c:pt>
                <c:pt idx="35913">
                  <c:v>96.038600000000002</c:v>
                </c:pt>
                <c:pt idx="35914">
                  <c:v>95.134699999999995</c:v>
                </c:pt>
                <c:pt idx="35915">
                  <c:v>94.236500000000007</c:v>
                </c:pt>
                <c:pt idx="35916">
                  <c:v>93.344300000000004</c:v>
                </c:pt>
                <c:pt idx="35917">
                  <c:v>92.457899999999995</c:v>
                </c:pt>
                <c:pt idx="35918">
                  <c:v>91.577399999999983</c:v>
                </c:pt>
                <c:pt idx="35919">
                  <c:v>90.702699999999993</c:v>
                </c:pt>
                <c:pt idx="35920">
                  <c:v>89.834000000000003</c:v>
                </c:pt>
                <c:pt idx="35921">
                  <c:v>88.971199999999996</c:v>
                </c:pt>
                <c:pt idx="35922">
                  <c:v>88.114400000000003</c:v>
                </c:pt>
                <c:pt idx="35923">
                  <c:v>87.263599999999997</c:v>
                </c:pt>
                <c:pt idx="35924">
                  <c:v>86.418899999999994</c:v>
                </c:pt>
                <c:pt idx="35925">
                  <c:v>85.580100000000002</c:v>
                </c:pt>
                <c:pt idx="35926">
                  <c:v>84.747400000000027</c:v>
                </c:pt>
                <c:pt idx="35927">
                  <c:v>83.9208</c:v>
                </c:pt>
                <c:pt idx="35928">
                  <c:v>83.10029999999999</c:v>
                </c:pt>
                <c:pt idx="35929">
                  <c:v>82.285899999999998</c:v>
                </c:pt>
                <c:pt idx="35930">
                  <c:v>81.477599999999995</c:v>
                </c:pt>
                <c:pt idx="35931">
                  <c:v>80.675499999999943</c:v>
                </c:pt>
                <c:pt idx="35932">
                  <c:v>79.879499999999979</c:v>
                </c:pt>
                <c:pt idx="35933">
                  <c:v>79.089699999999993</c:v>
                </c:pt>
                <c:pt idx="35934">
                  <c:v>78.306200000000004</c:v>
                </c:pt>
                <c:pt idx="35935">
                  <c:v>77.528799999999947</c:v>
                </c:pt>
                <c:pt idx="35936">
                  <c:v>76.757599999999996</c:v>
                </c:pt>
                <c:pt idx="35937">
                  <c:v>75.992700000000013</c:v>
                </c:pt>
                <c:pt idx="35938">
                  <c:v>75.234100000000026</c:v>
                </c:pt>
                <c:pt idx="35939">
                  <c:v>74.481700000000004</c:v>
                </c:pt>
                <c:pt idx="35940">
                  <c:v>73.735500000000002</c:v>
                </c:pt>
                <c:pt idx="35941">
                  <c:v>72.995700000000014</c:v>
                </c:pt>
                <c:pt idx="35942">
                  <c:v>72.262299999999996</c:v>
                </c:pt>
                <c:pt idx="35943">
                  <c:v>71.5351</c:v>
                </c:pt>
                <c:pt idx="35944">
                  <c:v>70.814200000000056</c:v>
                </c:pt>
                <c:pt idx="35945">
                  <c:v>70.099700000000013</c:v>
                </c:pt>
                <c:pt idx="35946">
                  <c:v>69.391499999999994</c:v>
                </c:pt>
                <c:pt idx="35947">
                  <c:v>68.689700000000002</c:v>
                </c:pt>
                <c:pt idx="35948">
                  <c:v>67.994200000000077</c:v>
                </c:pt>
                <c:pt idx="35949">
                  <c:v>67.305099999999982</c:v>
                </c:pt>
                <c:pt idx="35950">
                  <c:v>66.622299999999981</c:v>
                </c:pt>
                <c:pt idx="35951">
                  <c:v>65.946000000000026</c:v>
                </c:pt>
                <c:pt idx="35952">
                  <c:v>65.2761</c:v>
                </c:pt>
                <c:pt idx="35953">
                  <c:v>64.612499999999983</c:v>
                </c:pt>
                <c:pt idx="35954">
                  <c:v>63.955300000000001</c:v>
                </c:pt>
                <c:pt idx="35955">
                  <c:v>63.304600000000001</c:v>
                </c:pt>
                <c:pt idx="35956">
                  <c:v>62.660300000000028</c:v>
                </c:pt>
                <c:pt idx="35957">
                  <c:v>62.02230000000003</c:v>
                </c:pt>
                <c:pt idx="35958">
                  <c:v>61.390800000000006</c:v>
                </c:pt>
                <c:pt idx="35959">
                  <c:v>60.765700000000038</c:v>
                </c:pt>
                <c:pt idx="35960">
                  <c:v>60.147000000000006</c:v>
                </c:pt>
                <c:pt idx="35961">
                  <c:v>59.534700000000001</c:v>
                </c:pt>
                <c:pt idx="35962">
                  <c:v>58.928900000000013</c:v>
                </c:pt>
                <c:pt idx="35963">
                  <c:v>58.329500000000003</c:v>
                </c:pt>
                <c:pt idx="35964">
                  <c:v>57.736500000000028</c:v>
                </c:pt>
                <c:pt idx="35965">
                  <c:v>57.15</c:v>
                </c:pt>
                <c:pt idx="35966">
                  <c:v>56.569800000000001</c:v>
                </c:pt>
                <c:pt idx="35967">
                  <c:v>55.996200000000002</c:v>
                </c:pt>
                <c:pt idx="35968">
                  <c:v>55.428900000000013</c:v>
                </c:pt>
                <c:pt idx="35969">
                  <c:v>54.868000000000002</c:v>
                </c:pt>
                <c:pt idx="35970">
                  <c:v>54.313699999999997</c:v>
                </c:pt>
                <c:pt idx="35971">
                  <c:v>53.765600000000013</c:v>
                </c:pt>
                <c:pt idx="35972">
                  <c:v>53.224000000000011</c:v>
                </c:pt>
                <c:pt idx="35973">
                  <c:v>52.688900000000011</c:v>
                </c:pt>
                <c:pt idx="35974">
                  <c:v>52.160100000000028</c:v>
                </c:pt>
                <c:pt idx="35975">
                  <c:v>51.637700000000002</c:v>
                </c:pt>
                <c:pt idx="35976">
                  <c:v>51.121700000000011</c:v>
                </c:pt>
                <c:pt idx="35977">
                  <c:v>50.612200000000001</c:v>
                </c:pt>
                <c:pt idx="35978">
                  <c:v>50.109000000000002</c:v>
                </c:pt>
                <c:pt idx="35979">
                  <c:v>49.612200000000001</c:v>
                </c:pt>
                <c:pt idx="35980">
                  <c:v>49.1218</c:v>
                </c:pt>
                <c:pt idx="35981">
                  <c:v>48.637800000000006</c:v>
                </c:pt>
                <c:pt idx="35982">
                  <c:v>48.160100000000028</c:v>
                </c:pt>
                <c:pt idx="35983">
                  <c:v>47.688800000000001</c:v>
                </c:pt>
                <c:pt idx="35984">
                  <c:v>47.223900000000029</c:v>
                </c:pt>
                <c:pt idx="35985">
                  <c:v>46.765300000000039</c:v>
                </c:pt>
                <c:pt idx="35986">
                  <c:v>46.313000000000002</c:v>
                </c:pt>
                <c:pt idx="35987">
                  <c:v>45.867000000000004</c:v>
                </c:pt>
                <c:pt idx="35988">
                  <c:v>45.427400000000006</c:v>
                </c:pt>
                <c:pt idx="35989">
                  <c:v>44.994100000000003</c:v>
                </c:pt>
                <c:pt idx="35990">
                  <c:v>44.567</c:v>
                </c:pt>
                <c:pt idx="35991">
                  <c:v>44.146300000000011</c:v>
                </c:pt>
                <c:pt idx="35992">
                  <c:v>43.731900000000003</c:v>
                </c:pt>
                <c:pt idx="35993">
                  <c:v>43.323700000000002</c:v>
                </c:pt>
                <c:pt idx="35994">
                  <c:v>42.921900000000001</c:v>
                </c:pt>
                <c:pt idx="35995">
                  <c:v>42.526200000000003</c:v>
                </c:pt>
                <c:pt idx="35996">
                  <c:v>42.136700000000012</c:v>
                </c:pt>
                <c:pt idx="35997">
                  <c:v>41.753600000000006</c:v>
                </c:pt>
                <c:pt idx="35998">
                  <c:v>41.376600000000003</c:v>
                </c:pt>
                <c:pt idx="35999">
                  <c:v>41.005800000000001</c:v>
                </c:pt>
                <c:pt idx="36000">
                  <c:v>40.641200000000005</c:v>
                </c:pt>
                <c:pt idx="36001">
                  <c:v>40.282800000000002</c:v>
                </c:pt>
                <c:pt idx="36002">
                  <c:v>39.930600000000005</c:v>
                </c:pt>
                <c:pt idx="36003">
                  <c:v>39.584600000000002</c:v>
                </c:pt>
                <c:pt idx="36004">
                  <c:v>39.244600000000005</c:v>
                </c:pt>
                <c:pt idx="36005">
                  <c:v>38.910699999999999</c:v>
                </c:pt>
                <c:pt idx="36006">
                  <c:v>38.583000000000006</c:v>
                </c:pt>
                <c:pt idx="36007">
                  <c:v>38.261400000000002</c:v>
                </c:pt>
                <c:pt idx="36008">
                  <c:v>37.945900000000002</c:v>
                </c:pt>
                <c:pt idx="36009">
                  <c:v>37.636400000000002</c:v>
                </c:pt>
                <c:pt idx="36010">
                  <c:v>37.333000000000006</c:v>
                </c:pt>
                <c:pt idx="36011">
                  <c:v>37.035600000000002</c:v>
                </c:pt>
                <c:pt idx="36012">
                  <c:v>36.744300000000003</c:v>
                </c:pt>
                <c:pt idx="36013">
                  <c:v>36.4589</c:v>
                </c:pt>
                <c:pt idx="36014">
                  <c:v>36.179600000000001</c:v>
                </c:pt>
                <c:pt idx="36015">
                  <c:v>35.906100000000002</c:v>
                </c:pt>
                <c:pt idx="36016">
                  <c:v>35.638700000000028</c:v>
                </c:pt>
                <c:pt idx="36017">
                  <c:v>35.377200000000002</c:v>
                </c:pt>
                <c:pt idx="36018">
                  <c:v>35.121700000000011</c:v>
                </c:pt>
                <c:pt idx="36019">
                  <c:v>34.872</c:v>
                </c:pt>
                <c:pt idx="36020">
                  <c:v>34.628300000000038</c:v>
                </c:pt>
                <c:pt idx="36021">
                  <c:v>34.3904</c:v>
                </c:pt>
                <c:pt idx="36022">
                  <c:v>34.1584</c:v>
                </c:pt>
                <c:pt idx="36023">
                  <c:v>33.932100000000013</c:v>
                </c:pt>
                <c:pt idx="36024">
                  <c:v>33.711800000000004</c:v>
                </c:pt>
                <c:pt idx="36025">
                  <c:v>33.497300000000003</c:v>
                </c:pt>
                <c:pt idx="36026">
                  <c:v>33.288500000000013</c:v>
                </c:pt>
                <c:pt idx="36027">
                  <c:v>33.085500000000003</c:v>
                </c:pt>
                <c:pt idx="36028">
                  <c:v>32.888200000000005</c:v>
                </c:pt>
                <c:pt idx="36029">
                  <c:v>32.696700000000028</c:v>
                </c:pt>
                <c:pt idx="36030">
                  <c:v>32.510899999999999</c:v>
                </c:pt>
                <c:pt idx="36031">
                  <c:v>32.3307</c:v>
                </c:pt>
                <c:pt idx="36032">
                  <c:v>32.156300000000002</c:v>
                </c:pt>
                <c:pt idx="36033">
                  <c:v>31.987599999999979</c:v>
                </c:pt>
                <c:pt idx="36034">
                  <c:v>31.824400000000001</c:v>
                </c:pt>
                <c:pt idx="36035">
                  <c:v>31.666899999999988</c:v>
                </c:pt>
                <c:pt idx="36036">
                  <c:v>31.514900000000015</c:v>
                </c:pt>
                <c:pt idx="36037">
                  <c:v>31.368599999999979</c:v>
                </c:pt>
                <c:pt idx="36038">
                  <c:v>31.227799999999977</c:v>
                </c:pt>
                <c:pt idx="36039">
                  <c:v>31.09259999999998</c:v>
                </c:pt>
                <c:pt idx="36040">
                  <c:v>30.962799999999973</c:v>
                </c:pt>
                <c:pt idx="36041">
                  <c:v>30.838699999999989</c:v>
                </c:pt>
                <c:pt idx="36042">
                  <c:v>30.719899999999999</c:v>
                </c:pt>
                <c:pt idx="36043">
                  <c:v>30.6067</c:v>
                </c:pt>
                <c:pt idx="36044">
                  <c:v>30.498799999999971</c:v>
                </c:pt>
                <c:pt idx="36045">
                  <c:v>30.3964</c:v>
                </c:pt>
                <c:pt idx="36046">
                  <c:v>30.299399999999981</c:v>
                </c:pt>
                <c:pt idx="36047">
                  <c:v>30.207799999999981</c:v>
                </c:pt>
                <c:pt idx="36048">
                  <c:v>30.121500000000001</c:v>
                </c:pt>
                <c:pt idx="36049">
                  <c:v>30.04059999999998</c:v>
                </c:pt>
                <c:pt idx="36050">
                  <c:v>29.964999999999989</c:v>
                </c:pt>
                <c:pt idx="36051">
                  <c:v>29.894800000000014</c:v>
                </c:pt>
                <c:pt idx="36052">
                  <c:v>29.829699999999981</c:v>
                </c:pt>
                <c:pt idx="36053">
                  <c:v>29.77</c:v>
                </c:pt>
                <c:pt idx="36054">
                  <c:v>29.715499999999981</c:v>
                </c:pt>
                <c:pt idx="36055">
                  <c:v>29.6662</c:v>
                </c:pt>
                <c:pt idx="36056">
                  <c:v>29.6221</c:v>
                </c:pt>
                <c:pt idx="36057">
                  <c:v>29.58319999999998</c:v>
                </c:pt>
                <c:pt idx="36058">
                  <c:v>29.549499999999977</c:v>
                </c:pt>
                <c:pt idx="36059">
                  <c:v>29.520900000000001</c:v>
                </c:pt>
                <c:pt idx="36060">
                  <c:v>29.497399999999981</c:v>
                </c:pt>
                <c:pt idx="36061">
                  <c:v>29.479099999999981</c:v>
                </c:pt>
                <c:pt idx="36062">
                  <c:v>29.465699999999966</c:v>
                </c:pt>
                <c:pt idx="36063">
                  <c:v>29.4575</c:v>
                </c:pt>
                <c:pt idx="36064">
                  <c:v>29.4543</c:v>
                </c:pt>
                <c:pt idx="36065">
                  <c:v>29.456099999999989</c:v>
                </c:pt>
                <c:pt idx="36066">
                  <c:v>29.46289999999998</c:v>
                </c:pt>
                <c:pt idx="36067">
                  <c:v>29.474699999999981</c:v>
                </c:pt>
                <c:pt idx="36068">
                  <c:v>29.491499999999977</c:v>
                </c:pt>
                <c:pt idx="36069">
                  <c:v>29.513200000000001</c:v>
                </c:pt>
                <c:pt idx="36070">
                  <c:v>29.5397</c:v>
                </c:pt>
                <c:pt idx="36071">
                  <c:v>29.571200000000001</c:v>
                </c:pt>
                <c:pt idx="36072">
                  <c:v>29.607600000000001</c:v>
                </c:pt>
                <c:pt idx="36073">
                  <c:v>29.648800000000001</c:v>
                </c:pt>
                <c:pt idx="36074">
                  <c:v>29.694900000000015</c:v>
                </c:pt>
                <c:pt idx="36075">
                  <c:v>29.745799999999971</c:v>
                </c:pt>
                <c:pt idx="36076">
                  <c:v>29.801400000000001</c:v>
                </c:pt>
                <c:pt idx="36077">
                  <c:v>29.861899999999999</c:v>
                </c:pt>
                <c:pt idx="36078">
                  <c:v>29.927199999999985</c:v>
                </c:pt>
                <c:pt idx="36079">
                  <c:v>29.9971</c:v>
                </c:pt>
                <c:pt idx="36080">
                  <c:v>30.071800000000014</c:v>
                </c:pt>
                <c:pt idx="36081">
                  <c:v>30.151100000000014</c:v>
                </c:pt>
                <c:pt idx="36082">
                  <c:v>30.235199999999981</c:v>
                </c:pt>
                <c:pt idx="36083">
                  <c:v>30.323899999999988</c:v>
                </c:pt>
                <c:pt idx="36084">
                  <c:v>30.417300000000001</c:v>
                </c:pt>
                <c:pt idx="36085">
                  <c:v>30.5152</c:v>
                </c:pt>
                <c:pt idx="36086">
                  <c:v>30.617799999999999</c:v>
                </c:pt>
                <c:pt idx="36087">
                  <c:v>30.724900000000005</c:v>
                </c:pt>
                <c:pt idx="36088">
                  <c:v>30.8367</c:v>
                </c:pt>
                <c:pt idx="36089">
                  <c:v>30.9529</c:v>
                </c:pt>
                <c:pt idx="36090">
                  <c:v>31.073799999999981</c:v>
                </c:pt>
                <c:pt idx="36091">
                  <c:v>31.199100000000001</c:v>
                </c:pt>
                <c:pt idx="36092">
                  <c:v>31.328900000000001</c:v>
                </c:pt>
                <c:pt idx="36093">
                  <c:v>31.463199999999979</c:v>
                </c:pt>
                <c:pt idx="36094">
                  <c:v>31.601900000000015</c:v>
                </c:pt>
                <c:pt idx="36095">
                  <c:v>31.745099999999979</c:v>
                </c:pt>
                <c:pt idx="36096">
                  <c:v>31.89269999999998</c:v>
                </c:pt>
                <c:pt idx="36097">
                  <c:v>32.044699999999999</c:v>
                </c:pt>
                <c:pt idx="36098">
                  <c:v>32.201000000000001</c:v>
                </c:pt>
                <c:pt idx="36099">
                  <c:v>32.361800000000002</c:v>
                </c:pt>
                <c:pt idx="36100">
                  <c:v>32.526900000000012</c:v>
                </c:pt>
                <c:pt idx="36101">
                  <c:v>32.696300000000029</c:v>
                </c:pt>
                <c:pt idx="36102">
                  <c:v>32.870000000000005</c:v>
                </c:pt>
                <c:pt idx="36103">
                  <c:v>33.048100000000012</c:v>
                </c:pt>
                <c:pt idx="36104">
                  <c:v>33.230400000000003</c:v>
                </c:pt>
                <c:pt idx="36105">
                  <c:v>33.417000000000002</c:v>
                </c:pt>
                <c:pt idx="36106">
                  <c:v>33.607800000000005</c:v>
                </c:pt>
                <c:pt idx="36107">
                  <c:v>33.802900000000001</c:v>
                </c:pt>
                <c:pt idx="36108">
                  <c:v>34.002200000000002</c:v>
                </c:pt>
                <c:pt idx="36109">
                  <c:v>34.205700000000029</c:v>
                </c:pt>
                <c:pt idx="36110">
                  <c:v>34.413400000000003</c:v>
                </c:pt>
                <c:pt idx="36111">
                  <c:v>34.625200000000028</c:v>
                </c:pt>
                <c:pt idx="36112">
                  <c:v>34.841200000000001</c:v>
                </c:pt>
                <c:pt idx="36113">
                  <c:v>35.061300000000003</c:v>
                </c:pt>
                <c:pt idx="36114">
                  <c:v>35.285700000000013</c:v>
                </c:pt>
                <c:pt idx="36115">
                  <c:v>35.514000000000003</c:v>
                </c:pt>
                <c:pt idx="36116">
                  <c:v>35.746400000000001</c:v>
                </c:pt>
                <c:pt idx="36117">
                  <c:v>35.983000000000004</c:v>
                </c:pt>
                <c:pt idx="36118">
                  <c:v>36.223700000000029</c:v>
                </c:pt>
                <c:pt idx="36119">
                  <c:v>36.468300000000013</c:v>
                </c:pt>
                <c:pt idx="36120">
                  <c:v>36.717000000000006</c:v>
                </c:pt>
                <c:pt idx="36121">
                  <c:v>36.969700000000003</c:v>
                </c:pt>
                <c:pt idx="36122">
                  <c:v>37.226400000000012</c:v>
                </c:pt>
                <c:pt idx="36123">
                  <c:v>37.487200000000001</c:v>
                </c:pt>
                <c:pt idx="36124">
                  <c:v>37.751899999999999</c:v>
                </c:pt>
                <c:pt idx="36125">
                  <c:v>38.020600000000002</c:v>
                </c:pt>
                <c:pt idx="36126">
                  <c:v>38.293300000000031</c:v>
                </c:pt>
                <c:pt idx="36127">
                  <c:v>38.569900000000011</c:v>
                </c:pt>
                <c:pt idx="36128">
                  <c:v>38.850399999999993</c:v>
                </c:pt>
                <c:pt idx="36129">
                  <c:v>39.134900000000002</c:v>
                </c:pt>
                <c:pt idx="36130">
                  <c:v>39.423200000000001</c:v>
                </c:pt>
                <c:pt idx="36131">
                  <c:v>39.715500000000013</c:v>
                </c:pt>
                <c:pt idx="36132">
                  <c:v>40.011600000000001</c:v>
                </c:pt>
                <c:pt idx="36133">
                  <c:v>40.311599999999999</c:v>
                </c:pt>
                <c:pt idx="36134">
                  <c:v>40.615500000000011</c:v>
                </c:pt>
                <c:pt idx="36135">
                  <c:v>40.923200000000001</c:v>
                </c:pt>
                <c:pt idx="36136">
                  <c:v>41.2348</c:v>
                </c:pt>
                <c:pt idx="36137">
                  <c:v>41.550200000000004</c:v>
                </c:pt>
                <c:pt idx="36138">
                  <c:v>41.869400000000006</c:v>
                </c:pt>
                <c:pt idx="36139">
                  <c:v>42.192500000000038</c:v>
                </c:pt>
                <c:pt idx="36140">
                  <c:v>42.519300000000001</c:v>
                </c:pt>
                <c:pt idx="36141">
                  <c:v>42.849899999999998</c:v>
                </c:pt>
                <c:pt idx="36142">
                  <c:v>43.1843</c:v>
                </c:pt>
                <c:pt idx="36143">
                  <c:v>43.522500000000029</c:v>
                </c:pt>
                <c:pt idx="36144">
                  <c:v>43.864400000000003</c:v>
                </c:pt>
                <c:pt idx="36145">
                  <c:v>44.210100000000011</c:v>
                </c:pt>
                <c:pt idx="36146">
                  <c:v>44.5595</c:v>
                </c:pt>
                <c:pt idx="36147">
                  <c:v>44.912700000000001</c:v>
                </c:pt>
                <c:pt idx="36148">
                  <c:v>45.269600000000011</c:v>
                </c:pt>
                <c:pt idx="36149">
                  <c:v>45.630200000000002</c:v>
                </c:pt>
                <c:pt idx="36150">
                  <c:v>45.994500000000002</c:v>
                </c:pt>
                <c:pt idx="36151">
                  <c:v>46.3626</c:v>
                </c:pt>
                <c:pt idx="36152">
                  <c:v>46.734400000000001</c:v>
                </c:pt>
                <c:pt idx="36153">
                  <c:v>47.1098</c:v>
                </c:pt>
                <c:pt idx="36154">
                  <c:v>47.488900000000001</c:v>
                </c:pt>
                <c:pt idx="36155">
                  <c:v>47.871699999999997</c:v>
                </c:pt>
                <c:pt idx="36156">
                  <c:v>48.258100000000013</c:v>
                </c:pt>
                <c:pt idx="36157">
                  <c:v>48.648300000000013</c:v>
                </c:pt>
                <c:pt idx="36158">
                  <c:v>49.042000000000002</c:v>
                </c:pt>
                <c:pt idx="36159">
                  <c:v>49.439400000000006</c:v>
                </c:pt>
                <c:pt idx="36160">
                  <c:v>49.840499999999999</c:v>
                </c:pt>
                <c:pt idx="36161">
                  <c:v>50.245200000000011</c:v>
                </c:pt>
                <c:pt idx="36162">
                  <c:v>50.653600000000004</c:v>
                </c:pt>
                <c:pt idx="36163">
                  <c:v>51.065500000000029</c:v>
                </c:pt>
                <c:pt idx="36164">
                  <c:v>51.481099999999998</c:v>
                </c:pt>
                <c:pt idx="36165">
                  <c:v>51.900300000000001</c:v>
                </c:pt>
                <c:pt idx="36166">
                  <c:v>52.3232</c:v>
                </c:pt>
                <c:pt idx="36167">
                  <c:v>52.749600000000001</c:v>
                </c:pt>
                <c:pt idx="36168">
                  <c:v>53.179700000000011</c:v>
                </c:pt>
                <c:pt idx="36169">
                  <c:v>53.613300000000002</c:v>
                </c:pt>
                <c:pt idx="36170">
                  <c:v>54.050600000000003</c:v>
                </c:pt>
                <c:pt idx="36171">
                  <c:v>54.491400000000006</c:v>
                </c:pt>
                <c:pt idx="36172">
                  <c:v>54.9358</c:v>
                </c:pt>
                <c:pt idx="36173">
                  <c:v>55.383899999999997</c:v>
                </c:pt>
                <c:pt idx="36174">
                  <c:v>55.835500000000003</c:v>
                </c:pt>
                <c:pt idx="36175">
                  <c:v>56.290700000000029</c:v>
                </c:pt>
                <c:pt idx="36176">
                  <c:v>56.749400000000001</c:v>
                </c:pt>
                <c:pt idx="36177">
                  <c:v>57.2117</c:v>
                </c:pt>
                <c:pt idx="36178">
                  <c:v>57.677700000000002</c:v>
                </c:pt>
                <c:pt idx="36179">
                  <c:v>58.147200000000005</c:v>
                </c:pt>
                <c:pt idx="36180">
                  <c:v>58.620300000000029</c:v>
                </c:pt>
                <c:pt idx="36181">
                  <c:v>59.096900000000012</c:v>
                </c:pt>
                <c:pt idx="36182">
                  <c:v>59.577200000000005</c:v>
                </c:pt>
                <c:pt idx="36183">
                  <c:v>60.060900000000011</c:v>
                </c:pt>
                <c:pt idx="36184">
                  <c:v>60.548200000000001</c:v>
                </c:pt>
                <c:pt idx="36185">
                  <c:v>61.039100000000012</c:v>
                </c:pt>
                <c:pt idx="36186">
                  <c:v>61.5336</c:v>
                </c:pt>
                <c:pt idx="36187">
                  <c:v>62.031600000000005</c:v>
                </c:pt>
                <c:pt idx="36188">
                  <c:v>62.533300000000011</c:v>
                </c:pt>
                <c:pt idx="36189">
                  <c:v>63.038400000000003</c:v>
                </c:pt>
                <c:pt idx="36190">
                  <c:v>63.547200000000004</c:v>
                </c:pt>
                <c:pt idx="36191">
                  <c:v>64.0595</c:v>
                </c:pt>
                <c:pt idx="36192">
                  <c:v>64.575299999999999</c:v>
                </c:pt>
                <c:pt idx="36193">
                  <c:v>65.094700000000003</c:v>
                </c:pt>
                <c:pt idx="36194">
                  <c:v>65.617700000000013</c:v>
                </c:pt>
                <c:pt idx="36195">
                  <c:v>66.144200000000026</c:v>
                </c:pt>
                <c:pt idx="36196">
                  <c:v>66.674399999999949</c:v>
                </c:pt>
                <c:pt idx="36197">
                  <c:v>67.208000000000013</c:v>
                </c:pt>
                <c:pt idx="36198">
                  <c:v>67.7453</c:v>
                </c:pt>
                <c:pt idx="36199">
                  <c:v>68.286100000000005</c:v>
                </c:pt>
                <c:pt idx="36200">
                  <c:v>68.830500000000001</c:v>
                </c:pt>
                <c:pt idx="36201">
                  <c:v>69.378399999999942</c:v>
                </c:pt>
                <c:pt idx="36202">
                  <c:v>69.929900000000004</c:v>
                </c:pt>
                <c:pt idx="36203">
                  <c:v>70.484899999999996</c:v>
                </c:pt>
                <c:pt idx="36204">
                  <c:v>71.043700000000001</c:v>
                </c:pt>
                <c:pt idx="36205">
                  <c:v>71.605899999999949</c:v>
                </c:pt>
                <c:pt idx="36206">
                  <c:v>72.171699999999987</c:v>
                </c:pt>
                <c:pt idx="36207">
                  <c:v>72.741200000000077</c:v>
                </c:pt>
                <c:pt idx="36208">
                  <c:v>73.314099999999996</c:v>
                </c:pt>
                <c:pt idx="36209">
                  <c:v>73.890699999999995</c:v>
                </c:pt>
                <c:pt idx="36210">
                  <c:v>74.470799999999983</c:v>
                </c:pt>
                <c:pt idx="36211">
                  <c:v>75.054500000000004</c:v>
                </c:pt>
                <c:pt idx="36212">
                  <c:v>75.641900000000007</c:v>
                </c:pt>
                <c:pt idx="36213">
                  <c:v>76.232799999999983</c:v>
                </c:pt>
                <c:pt idx="36214">
                  <c:v>76.827299999999994</c:v>
                </c:pt>
                <c:pt idx="36215">
                  <c:v>77.4255</c:v>
                </c:pt>
                <c:pt idx="36216">
                  <c:v>78.027199999999993</c:v>
                </c:pt>
                <c:pt idx="36217">
                  <c:v>78.632499999999979</c:v>
                </c:pt>
                <c:pt idx="36218">
                  <c:v>79.241500000000059</c:v>
                </c:pt>
                <c:pt idx="36219">
                  <c:v>79.853999999999999</c:v>
                </c:pt>
                <c:pt idx="36220">
                  <c:v>80.470100000000002</c:v>
                </c:pt>
                <c:pt idx="36221">
                  <c:v>81.09</c:v>
                </c:pt>
                <c:pt idx="36222">
                  <c:v>81.713300000000004</c:v>
                </c:pt>
                <c:pt idx="36223">
                  <c:v>82.340400000000002</c:v>
                </c:pt>
                <c:pt idx="36224">
                  <c:v>82.971000000000004</c:v>
                </c:pt>
                <c:pt idx="36225">
                  <c:v>83.605299999999986</c:v>
                </c:pt>
                <c:pt idx="36226">
                  <c:v>84.243100000000027</c:v>
                </c:pt>
                <c:pt idx="36227">
                  <c:v>84.884699999999995</c:v>
                </c:pt>
                <c:pt idx="36228">
                  <c:v>85.529899999999998</c:v>
                </c:pt>
                <c:pt idx="36229">
                  <c:v>86.178699999999978</c:v>
                </c:pt>
                <c:pt idx="36230">
                  <c:v>86.831199999999995</c:v>
                </c:pt>
                <c:pt idx="36231">
                  <c:v>87.487200000000058</c:v>
                </c:pt>
                <c:pt idx="36232">
                  <c:v>88.147000000000006</c:v>
                </c:pt>
                <c:pt idx="36233">
                  <c:v>88.810400000000001</c:v>
                </c:pt>
                <c:pt idx="36234">
                  <c:v>89.477500000000006</c:v>
                </c:pt>
                <c:pt idx="36235">
                  <c:v>90.148200000000003</c:v>
                </c:pt>
                <c:pt idx="36236">
                  <c:v>90.82259999999998</c:v>
                </c:pt>
                <c:pt idx="36237">
                  <c:v>91.500600000000006</c:v>
                </c:pt>
                <c:pt idx="36238">
                  <c:v>92.182299999999998</c:v>
                </c:pt>
                <c:pt idx="36239">
                  <c:v>92.867700000000013</c:v>
                </c:pt>
                <c:pt idx="36240">
                  <c:v>93.556699999999992</c:v>
                </c:pt>
                <c:pt idx="36241">
                  <c:v>94.249500000000026</c:v>
                </c:pt>
                <c:pt idx="36242">
                  <c:v>94.945899999999995</c:v>
                </c:pt>
                <c:pt idx="36243">
                  <c:v>95.646000000000001</c:v>
                </c:pt>
                <c:pt idx="36244">
                  <c:v>96.349700000000013</c:v>
                </c:pt>
                <c:pt idx="36245">
                  <c:v>97.057199999999995</c:v>
                </c:pt>
                <c:pt idx="36246">
                  <c:v>97.7684</c:v>
                </c:pt>
                <c:pt idx="36247">
                  <c:v>98.483199999999997</c:v>
                </c:pt>
                <c:pt idx="36248">
                  <c:v>99.201700000000002</c:v>
                </c:pt>
                <c:pt idx="36249">
                  <c:v>99.923900000000003</c:v>
                </c:pt>
                <c:pt idx="36250">
                  <c:v>100.64999999999999</c:v>
                </c:pt>
                <c:pt idx="36251">
                  <c:v>101.37899999999998</c:v>
                </c:pt>
                <c:pt idx="36252">
                  <c:v>102.113</c:v>
                </c:pt>
                <c:pt idx="36253">
                  <c:v>102.85</c:v>
                </c:pt>
                <c:pt idx="36254">
                  <c:v>103.59099999999999</c:v>
                </c:pt>
                <c:pt idx="36255">
                  <c:v>104.33499999999999</c:v>
                </c:pt>
                <c:pt idx="36256">
                  <c:v>105.083</c:v>
                </c:pt>
                <c:pt idx="36257">
                  <c:v>105.83499999999999</c:v>
                </c:pt>
                <c:pt idx="36258">
                  <c:v>106.59</c:v>
                </c:pt>
                <c:pt idx="36259">
                  <c:v>107.35</c:v>
                </c:pt>
                <c:pt idx="36260">
                  <c:v>108.113</c:v>
                </c:pt>
                <c:pt idx="36261">
                  <c:v>108.87899999999998</c:v>
                </c:pt>
                <c:pt idx="36262">
                  <c:v>109.64999999999999</c:v>
                </c:pt>
                <c:pt idx="36263">
                  <c:v>110.42400000000002</c:v>
                </c:pt>
                <c:pt idx="36264">
                  <c:v>111.20099999999999</c:v>
                </c:pt>
                <c:pt idx="36265">
                  <c:v>111.983</c:v>
                </c:pt>
                <c:pt idx="36266">
                  <c:v>112.768</c:v>
                </c:pt>
                <c:pt idx="36267">
                  <c:v>113.557</c:v>
                </c:pt>
                <c:pt idx="36268">
                  <c:v>114.35</c:v>
                </c:pt>
                <c:pt idx="36269">
                  <c:v>115.146</c:v>
                </c:pt>
                <c:pt idx="36270">
                  <c:v>115.94600000000005</c:v>
                </c:pt>
                <c:pt idx="36271">
                  <c:v>116.75</c:v>
                </c:pt>
                <c:pt idx="36272">
                  <c:v>117.557</c:v>
                </c:pt>
                <c:pt idx="36273">
                  <c:v>118.36799999999999</c:v>
                </c:pt>
                <c:pt idx="36274">
                  <c:v>119.18300000000001</c:v>
                </c:pt>
                <c:pt idx="36275">
                  <c:v>120.001</c:v>
                </c:pt>
                <c:pt idx="36276">
                  <c:v>120.82299999999998</c:v>
                </c:pt>
                <c:pt idx="36277">
                  <c:v>121.649</c:v>
                </c:pt>
                <c:pt idx="36278">
                  <c:v>122.479</c:v>
                </c:pt>
                <c:pt idx="36279">
                  <c:v>123.312</c:v>
                </c:pt>
                <c:pt idx="36280">
                  <c:v>124.149</c:v>
                </c:pt>
                <c:pt idx="36281">
                  <c:v>124.989</c:v>
                </c:pt>
                <c:pt idx="36282">
                  <c:v>125.833</c:v>
                </c:pt>
                <c:pt idx="36283">
                  <c:v>126.681</c:v>
                </c:pt>
                <c:pt idx="36284">
                  <c:v>127.533</c:v>
                </c:pt>
                <c:pt idx="36285">
                  <c:v>128.38800000000012</c:v>
                </c:pt>
                <c:pt idx="36286">
                  <c:v>129.24599999999998</c:v>
                </c:pt>
                <c:pt idx="36287">
                  <c:v>130.10900000000001</c:v>
                </c:pt>
                <c:pt idx="36288">
                  <c:v>130.97499999999999</c:v>
                </c:pt>
                <c:pt idx="36289">
                  <c:v>131.84399999999999</c:v>
                </c:pt>
                <c:pt idx="36290">
                  <c:v>132.71799999999999</c:v>
                </c:pt>
                <c:pt idx="36291">
                  <c:v>133.59399999999999</c:v>
                </c:pt>
                <c:pt idx="36292">
                  <c:v>134.47499999999999</c:v>
                </c:pt>
                <c:pt idx="36293">
                  <c:v>135.35900000000001</c:v>
                </c:pt>
                <c:pt idx="36294">
                  <c:v>136.24599999999998</c:v>
                </c:pt>
                <c:pt idx="36295">
                  <c:v>137.137</c:v>
                </c:pt>
                <c:pt idx="36296">
                  <c:v>138.03200000000001</c:v>
                </c:pt>
                <c:pt idx="36297">
                  <c:v>138.93</c:v>
                </c:pt>
                <c:pt idx="36298">
                  <c:v>139.83200000000011</c:v>
                </c:pt>
                <c:pt idx="36299">
                  <c:v>140.73699999999999</c:v>
                </c:pt>
                <c:pt idx="36300">
                  <c:v>141.64599999999999</c:v>
                </c:pt>
                <c:pt idx="36301">
                  <c:v>142.55800000000011</c:v>
                </c:pt>
                <c:pt idx="36302">
                  <c:v>143.47399999999999</c:v>
                </c:pt>
                <c:pt idx="36303">
                  <c:v>144.393</c:v>
                </c:pt>
                <c:pt idx="36304">
                  <c:v>145.315</c:v>
                </c:pt>
                <c:pt idx="36305">
                  <c:v>146.24099999999999</c:v>
                </c:pt>
                <c:pt idx="36306">
                  <c:v>147.17099999999999</c:v>
                </c:pt>
                <c:pt idx="36307">
                  <c:v>148.10399999999998</c:v>
                </c:pt>
                <c:pt idx="36308">
                  <c:v>149.04</c:v>
                </c:pt>
                <c:pt idx="36309">
                  <c:v>149.97999999999999</c:v>
                </c:pt>
                <c:pt idx="36310">
                  <c:v>150.923</c:v>
                </c:pt>
                <c:pt idx="36311">
                  <c:v>151.869</c:v>
                </c:pt>
                <c:pt idx="36312">
                  <c:v>152.81900000000002</c:v>
                </c:pt>
                <c:pt idx="36313">
                  <c:v>153.77199999999999</c:v>
                </c:pt>
                <c:pt idx="36314">
                  <c:v>154.72800000000001</c:v>
                </c:pt>
                <c:pt idx="36315">
                  <c:v>155.68800000000007</c:v>
                </c:pt>
                <c:pt idx="36316">
                  <c:v>156.65100000000001</c:v>
                </c:pt>
                <c:pt idx="36317">
                  <c:v>157.61699999999999</c:v>
                </c:pt>
                <c:pt idx="36318">
                  <c:v>158.58600000000001</c:v>
                </c:pt>
                <c:pt idx="36319">
                  <c:v>159.559</c:v>
                </c:pt>
                <c:pt idx="36320">
                  <c:v>160.53399999999999</c:v>
                </c:pt>
                <c:pt idx="36321">
                  <c:v>161.51300000000001</c:v>
                </c:pt>
                <c:pt idx="36322">
                  <c:v>162.495</c:v>
                </c:pt>
                <c:pt idx="36323">
                  <c:v>163.47999999999999</c:v>
                </c:pt>
                <c:pt idx="36324">
                  <c:v>164.46800000000007</c:v>
                </c:pt>
                <c:pt idx="36325">
                  <c:v>165.459</c:v>
                </c:pt>
                <c:pt idx="36326">
                  <c:v>166.453</c:v>
                </c:pt>
                <c:pt idx="36327">
                  <c:v>167.45100000000011</c:v>
                </c:pt>
                <c:pt idx="36328">
                  <c:v>168.45100000000011</c:v>
                </c:pt>
                <c:pt idx="36329">
                  <c:v>169.45400000000001</c:v>
                </c:pt>
                <c:pt idx="36330">
                  <c:v>170.46</c:v>
                </c:pt>
                <c:pt idx="36331">
                  <c:v>171.46900000000002</c:v>
                </c:pt>
                <c:pt idx="36332">
                  <c:v>172.48100000000011</c:v>
                </c:pt>
                <c:pt idx="36333">
                  <c:v>173.495</c:v>
                </c:pt>
                <c:pt idx="36334">
                  <c:v>174.51300000000001</c:v>
                </c:pt>
                <c:pt idx="36335">
                  <c:v>175.53300000000002</c:v>
                </c:pt>
                <c:pt idx="36336">
                  <c:v>176.55600000000001</c:v>
                </c:pt>
                <c:pt idx="36337">
                  <c:v>177.58200000000011</c:v>
                </c:pt>
                <c:pt idx="36338">
                  <c:v>178.60999999999999</c:v>
                </c:pt>
                <c:pt idx="36339">
                  <c:v>179.642</c:v>
                </c:pt>
                <c:pt idx="36340">
                  <c:v>180.67499999999998</c:v>
                </c:pt>
                <c:pt idx="36341">
                  <c:v>181.71199999999999</c:v>
                </c:pt>
                <c:pt idx="36342">
                  <c:v>182.751</c:v>
                </c:pt>
                <c:pt idx="36343">
                  <c:v>183.792</c:v>
                </c:pt>
                <c:pt idx="36344">
                  <c:v>184.83600000000001</c:v>
                </c:pt>
                <c:pt idx="36345">
                  <c:v>185.88200000000012</c:v>
                </c:pt>
                <c:pt idx="36346">
                  <c:v>186.93100000000001</c:v>
                </c:pt>
                <c:pt idx="36347">
                  <c:v>187.98200000000011</c:v>
                </c:pt>
                <c:pt idx="36348">
                  <c:v>189.036</c:v>
                </c:pt>
                <c:pt idx="36349">
                  <c:v>190.09100000000001</c:v>
                </c:pt>
                <c:pt idx="36350">
                  <c:v>191.14899999999997</c:v>
                </c:pt>
                <c:pt idx="36351">
                  <c:v>192.20999999999998</c:v>
                </c:pt>
                <c:pt idx="36352">
                  <c:v>193.27199999999999</c:v>
                </c:pt>
                <c:pt idx="36353">
                  <c:v>194.33700000000007</c:v>
                </c:pt>
                <c:pt idx="36354">
                  <c:v>195.40300000000002</c:v>
                </c:pt>
                <c:pt idx="36355">
                  <c:v>196.47200000000001</c:v>
                </c:pt>
                <c:pt idx="36356">
                  <c:v>197.54300000000001</c:v>
                </c:pt>
                <c:pt idx="36357">
                  <c:v>198.61599999999999</c:v>
                </c:pt>
                <c:pt idx="36358">
                  <c:v>199.69</c:v>
                </c:pt>
                <c:pt idx="36359">
                  <c:v>200.767</c:v>
                </c:pt>
                <c:pt idx="36360">
                  <c:v>201.845</c:v>
                </c:pt>
                <c:pt idx="36361">
                  <c:v>202.92600000000004</c:v>
                </c:pt>
                <c:pt idx="36362">
                  <c:v>204.00700000000001</c:v>
                </c:pt>
                <c:pt idx="36363">
                  <c:v>205.09100000000001</c:v>
                </c:pt>
                <c:pt idx="36364">
                  <c:v>206.17599999999999</c:v>
                </c:pt>
                <c:pt idx="36365">
                  <c:v>207.26300000000001</c:v>
                </c:pt>
                <c:pt idx="36366">
                  <c:v>208.35200000000012</c:v>
                </c:pt>
                <c:pt idx="36367">
                  <c:v>209.44200000000001</c:v>
                </c:pt>
                <c:pt idx="36368">
                  <c:v>210.53300000000002</c:v>
                </c:pt>
                <c:pt idx="36369">
                  <c:v>211.626</c:v>
                </c:pt>
                <c:pt idx="36370">
                  <c:v>212.72</c:v>
                </c:pt>
                <c:pt idx="36371">
                  <c:v>213.815</c:v>
                </c:pt>
                <c:pt idx="36372">
                  <c:v>214.91200000000001</c:v>
                </c:pt>
                <c:pt idx="36373">
                  <c:v>216.01</c:v>
                </c:pt>
                <c:pt idx="36374">
                  <c:v>217.10900000000001</c:v>
                </c:pt>
                <c:pt idx="36375">
                  <c:v>218.20899999999997</c:v>
                </c:pt>
                <c:pt idx="36376">
                  <c:v>219.31</c:v>
                </c:pt>
                <c:pt idx="36377">
                  <c:v>220.41200000000001</c:v>
                </c:pt>
                <c:pt idx="36378">
                  <c:v>221.51499999999999</c:v>
                </c:pt>
                <c:pt idx="36379">
                  <c:v>222.61799999999999</c:v>
                </c:pt>
                <c:pt idx="36380">
                  <c:v>223.72300000000001</c:v>
                </c:pt>
                <c:pt idx="36381">
                  <c:v>224.82800000000012</c:v>
                </c:pt>
                <c:pt idx="36382">
                  <c:v>225.934</c:v>
                </c:pt>
                <c:pt idx="36383">
                  <c:v>227.041</c:v>
                </c:pt>
                <c:pt idx="36384">
                  <c:v>228.148</c:v>
                </c:pt>
                <c:pt idx="36385">
                  <c:v>229.256</c:v>
                </c:pt>
                <c:pt idx="36386">
                  <c:v>230.364</c:v>
                </c:pt>
                <c:pt idx="36387">
                  <c:v>231.47200000000001</c:v>
                </c:pt>
                <c:pt idx="36388">
                  <c:v>232.58100000000007</c:v>
                </c:pt>
                <c:pt idx="36389">
                  <c:v>233.69</c:v>
                </c:pt>
                <c:pt idx="36390">
                  <c:v>234.79900000000001</c:v>
                </c:pt>
                <c:pt idx="36391">
                  <c:v>235.90800000000004</c:v>
                </c:pt>
                <c:pt idx="36392">
                  <c:v>237.018</c:v>
                </c:pt>
                <c:pt idx="36393">
                  <c:v>238.12700000000001</c:v>
                </c:pt>
                <c:pt idx="36394">
                  <c:v>239.23599999999999</c:v>
                </c:pt>
                <c:pt idx="36395">
                  <c:v>240.345</c:v>
                </c:pt>
                <c:pt idx="36396">
                  <c:v>241.45400000000001</c:v>
                </c:pt>
                <c:pt idx="36397">
                  <c:v>242.56300000000002</c:v>
                </c:pt>
                <c:pt idx="36398">
                  <c:v>243.67099999999999</c:v>
                </c:pt>
                <c:pt idx="36399">
                  <c:v>244.77899999999997</c:v>
                </c:pt>
                <c:pt idx="36400">
                  <c:v>245.88600000000011</c:v>
                </c:pt>
                <c:pt idx="36401">
                  <c:v>246.9920000000001</c:v>
                </c:pt>
                <c:pt idx="36402">
                  <c:v>248.09800000000001</c:v>
                </c:pt>
                <c:pt idx="36403">
                  <c:v>249.20399999999998</c:v>
                </c:pt>
                <c:pt idx="36404">
                  <c:v>250.30800000000011</c:v>
                </c:pt>
                <c:pt idx="36405">
                  <c:v>251.41200000000001</c:v>
                </c:pt>
                <c:pt idx="36406">
                  <c:v>252.51499999999999</c:v>
                </c:pt>
                <c:pt idx="36407">
                  <c:v>253.61599999999999</c:v>
                </c:pt>
                <c:pt idx="36408">
                  <c:v>254.71699999999998</c:v>
                </c:pt>
                <c:pt idx="36409">
                  <c:v>255.816</c:v>
                </c:pt>
                <c:pt idx="36410">
                  <c:v>256.91499999999979</c:v>
                </c:pt>
                <c:pt idx="36411">
                  <c:v>258.012</c:v>
                </c:pt>
                <c:pt idx="36412">
                  <c:v>259.10700000000008</c:v>
                </c:pt>
                <c:pt idx="36413">
                  <c:v>260.20099999999979</c:v>
                </c:pt>
                <c:pt idx="36414">
                  <c:v>261.29399999999958</c:v>
                </c:pt>
                <c:pt idx="36415">
                  <c:v>262.38400000000001</c:v>
                </c:pt>
                <c:pt idx="36416">
                  <c:v>263.47399999999965</c:v>
                </c:pt>
                <c:pt idx="36417">
                  <c:v>264.56099999999975</c:v>
                </c:pt>
                <c:pt idx="36418">
                  <c:v>265.64699999999999</c:v>
                </c:pt>
                <c:pt idx="36419">
                  <c:v>266.72999999999979</c:v>
                </c:pt>
                <c:pt idx="36420">
                  <c:v>267.81200000000001</c:v>
                </c:pt>
                <c:pt idx="36421">
                  <c:v>268.89099999999979</c:v>
                </c:pt>
                <c:pt idx="36422">
                  <c:v>269.96899999999965</c:v>
                </c:pt>
                <c:pt idx="36423">
                  <c:v>271.04399999999993</c:v>
                </c:pt>
                <c:pt idx="36424">
                  <c:v>272.11700000000002</c:v>
                </c:pt>
                <c:pt idx="36425">
                  <c:v>273.18700000000001</c:v>
                </c:pt>
                <c:pt idx="36426">
                  <c:v>274.255</c:v>
                </c:pt>
                <c:pt idx="36427">
                  <c:v>275.32</c:v>
                </c:pt>
                <c:pt idx="36428">
                  <c:v>276.38200000000001</c:v>
                </c:pt>
                <c:pt idx="36429">
                  <c:v>277.44200000000001</c:v>
                </c:pt>
                <c:pt idx="36430">
                  <c:v>278.49899999999963</c:v>
                </c:pt>
                <c:pt idx="36431">
                  <c:v>279.553</c:v>
                </c:pt>
                <c:pt idx="36432">
                  <c:v>280.60399999999993</c:v>
                </c:pt>
                <c:pt idx="36433">
                  <c:v>281.65199999999999</c:v>
                </c:pt>
                <c:pt idx="36434">
                  <c:v>282.697</c:v>
                </c:pt>
                <c:pt idx="36435">
                  <c:v>283.73799999999977</c:v>
                </c:pt>
                <c:pt idx="36436">
                  <c:v>284.77599999999978</c:v>
                </c:pt>
                <c:pt idx="36437">
                  <c:v>285.81099999999975</c:v>
                </c:pt>
                <c:pt idx="36438">
                  <c:v>286.84199999999993</c:v>
                </c:pt>
                <c:pt idx="36439">
                  <c:v>287.87</c:v>
                </c:pt>
                <c:pt idx="36440">
                  <c:v>288.89299999999974</c:v>
                </c:pt>
                <c:pt idx="36441">
                  <c:v>289.91399999999965</c:v>
                </c:pt>
                <c:pt idx="36442">
                  <c:v>290.92999999999978</c:v>
                </c:pt>
                <c:pt idx="36443">
                  <c:v>291.94200000000001</c:v>
                </c:pt>
                <c:pt idx="36444">
                  <c:v>292.95</c:v>
                </c:pt>
                <c:pt idx="36445">
                  <c:v>293.95400000000001</c:v>
                </c:pt>
                <c:pt idx="36446">
                  <c:v>294.95400000000001</c:v>
                </c:pt>
                <c:pt idx="36447">
                  <c:v>295.94900000000001</c:v>
                </c:pt>
                <c:pt idx="36448">
                  <c:v>296.94</c:v>
                </c:pt>
                <c:pt idx="36449">
                  <c:v>297.92699999999962</c:v>
                </c:pt>
                <c:pt idx="36450">
                  <c:v>298.90899999999965</c:v>
                </c:pt>
                <c:pt idx="36451">
                  <c:v>299.8859999999998</c:v>
                </c:pt>
                <c:pt idx="36452">
                  <c:v>300.85899999999975</c:v>
                </c:pt>
                <c:pt idx="36453">
                  <c:v>301.827</c:v>
                </c:pt>
                <c:pt idx="36454">
                  <c:v>302.78999999999979</c:v>
                </c:pt>
                <c:pt idx="36455">
                  <c:v>303.74700000000001</c:v>
                </c:pt>
                <c:pt idx="36456">
                  <c:v>304.7</c:v>
                </c:pt>
                <c:pt idx="36457">
                  <c:v>305.64800000000002</c:v>
                </c:pt>
                <c:pt idx="36458">
                  <c:v>306.58999999999975</c:v>
                </c:pt>
                <c:pt idx="36459">
                  <c:v>307.52699999999965</c:v>
                </c:pt>
                <c:pt idx="36460">
                  <c:v>308.45800000000003</c:v>
                </c:pt>
                <c:pt idx="36461">
                  <c:v>309.38400000000001</c:v>
                </c:pt>
                <c:pt idx="36462">
                  <c:v>310.30399999999975</c:v>
                </c:pt>
                <c:pt idx="36463">
                  <c:v>311.21799999999979</c:v>
                </c:pt>
                <c:pt idx="36464">
                  <c:v>312.12700000000001</c:v>
                </c:pt>
                <c:pt idx="36465">
                  <c:v>313.029</c:v>
                </c:pt>
                <c:pt idx="36466">
                  <c:v>313.92599999999965</c:v>
                </c:pt>
                <c:pt idx="36467">
                  <c:v>314.81599999999975</c:v>
                </c:pt>
                <c:pt idx="36468">
                  <c:v>315.70099999999979</c:v>
                </c:pt>
                <c:pt idx="36469">
                  <c:v>316.57900000000001</c:v>
                </c:pt>
                <c:pt idx="36470">
                  <c:v>317.45099999999979</c:v>
                </c:pt>
                <c:pt idx="36471">
                  <c:v>318.31599999999975</c:v>
                </c:pt>
                <c:pt idx="36472">
                  <c:v>319.17500000000001</c:v>
                </c:pt>
                <c:pt idx="36473">
                  <c:v>320.02699999999965</c:v>
                </c:pt>
                <c:pt idx="36474">
                  <c:v>320.87200000000001</c:v>
                </c:pt>
                <c:pt idx="36475">
                  <c:v>321.71099999999979</c:v>
                </c:pt>
                <c:pt idx="36476">
                  <c:v>322.54199999999975</c:v>
                </c:pt>
                <c:pt idx="36477">
                  <c:v>323.36700000000002</c:v>
                </c:pt>
                <c:pt idx="36478">
                  <c:v>324.185</c:v>
                </c:pt>
                <c:pt idx="36479">
                  <c:v>324.99499999999978</c:v>
                </c:pt>
                <c:pt idx="36480">
                  <c:v>325.79799999999977</c:v>
                </c:pt>
                <c:pt idx="36481">
                  <c:v>326.59399999999965</c:v>
                </c:pt>
                <c:pt idx="36482">
                  <c:v>327.38299999999975</c:v>
                </c:pt>
                <c:pt idx="36483">
                  <c:v>328.16399999999999</c:v>
                </c:pt>
                <c:pt idx="36484">
                  <c:v>328.93699999999961</c:v>
                </c:pt>
                <c:pt idx="36485">
                  <c:v>329.70299999999975</c:v>
                </c:pt>
                <c:pt idx="36486">
                  <c:v>330.46099999999979</c:v>
                </c:pt>
                <c:pt idx="36487">
                  <c:v>331.21099999999979</c:v>
                </c:pt>
                <c:pt idx="36488">
                  <c:v>331.95299999999975</c:v>
                </c:pt>
                <c:pt idx="36489">
                  <c:v>332.68799999999999</c:v>
                </c:pt>
                <c:pt idx="36490">
                  <c:v>333.41399999999965</c:v>
                </c:pt>
                <c:pt idx="36491">
                  <c:v>334.13200000000001</c:v>
                </c:pt>
                <c:pt idx="36492">
                  <c:v>334.84100000000001</c:v>
                </c:pt>
                <c:pt idx="36493">
                  <c:v>335.54300000000001</c:v>
                </c:pt>
                <c:pt idx="36494">
                  <c:v>336.23599999999965</c:v>
                </c:pt>
                <c:pt idx="36495">
                  <c:v>336.91999999999979</c:v>
                </c:pt>
                <c:pt idx="36496">
                  <c:v>337.59599999999978</c:v>
                </c:pt>
                <c:pt idx="36497">
                  <c:v>338.26299999999975</c:v>
                </c:pt>
                <c:pt idx="36498">
                  <c:v>338.92200000000003</c:v>
                </c:pt>
                <c:pt idx="36499">
                  <c:v>339.57100000000003</c:v>
                </c:pt>
                <c:pt idx="36500">
                  <c:v>340.21199999999965</c:v>
                </c:pt>
                <c:pt idx="36501">
                  <c:v>340.84399999999999</c:v>
                </c:pt>
                <c:pt idx="36502">
                  <c:v>341.46599999999978</c:v>
                </c:pt>
                <c:pt idx="36503">
                  <c:v>342.08</c:v>
                </c:pt>
                <c:pt idx="36504">
                  <c:v>342.68400000000008</c:v>
                </c:pt>
                <c:pt idx="36505">
                  <c:v>343.279</c:v>
                </c:pt>
                <c:pt idx="36506">
                  <c:v>343.86500000000001</c:v>
                </c:pt>
                <c:pt idx="36507">
                  <c:v>344.44099999999975</c:v>
                </c:pt>
                <c:pt idx="36508">
                  <c:v>345.00799999999975</c:v>
                </c:pt>
                <c:pt idx="36509">
                  <c:v>345.565</c:v>
                </c:pt>
                <c:pt idx="36510">
                  <c:v>346.113</c:v>
                </c:pt>
                <c:pt idx="36511">
                  <c:v>346.65100000000001</c:v>
                </c:pt>
                <c:pt idx="36512">
                  <c:v>347.17899999999975</c:v>
                </c:pt>
                <c:pt idx="36513">
                  <c:v>347.697</c:v>
                </c:pt>
                <c:pt idx="36514">
                  <c:v>348.20499999999993</c:v>
                </c:pt>
                <c:pt idx="36515">
                  <c:v>348.70299999999975</c:v>
                </c:pt>
                <c:pt idx="36516">
                  <c:v>349.19200000000001</c:v>
                </c:pt>
                <c:pt idx="36517">
                  <c:v>349.67</c:v>
                </c:pt>
                <c:pt idx="36518">
                  <c:v>350.137</c:v>
                </c:pt>
                <c:pt idx="36519">
                  <c:v>350.59500000000003</c:v>
                </c:pt>
                <c:pt idx="36520">
                  <c:v>351.04199999999975</c:v>
                </c:pt>
                <c:pt idx="36521">
                  <c:v>351.47899999999959</c:v>
                </c:pt>
                <c:pt idx="36522">
                  <c:v>351.90499999999975</c:v>
                </c:pt>
                <c:pt idx="36523">
                  <c:v>352.32100000000003</c:v>
                </c:pt>
                <c:pt idx="36524">
                  <c:v>352.72599999999977</c:v>
                </c:pt>
                <c:pt idx="36525">
                  <c:v>353.12099999999975</c:v>
                </c:pt>
                <c:pt idx="36526">
                  <c:v>353.505</c:v>
                </c:pt>
                <c:pt idx="36527">
                  <c:v>353.87799999999999</c:v>
                </c:pt>
                <c:pt idx="36528">
                  <c:v>354.24</c:v>
                </c:pt>
                <c:pt idx="36529">
                  <c:v>354.59199999999959</c:v>
                </c:pt>
                <c:pt idx="36530">
                  <c:v>354.93199999999962</c:v>
                </c:pt>
                <c:pt idx="36531">
                  <c:v>355.262</c:v>
                </c:pt>
                <c:pt idx="36532">
                  <c:v>355.58</c:v>
                </c:pt>
                <c:pt idx="36533">
                  <c:v>355.88799999999975</c:v>
                </c:pt>
                <c:pt idx="36534">
                  <c:v>356.18400000000008</c:v>
                </c:pt>
                <c:pt idx="36535">
                  <c:v>356.46899999999965</c:v>
                </c:pt>
                <c:pt idx="36536">
                  <c:v>356.74299999999999</c:v>
                </c:pt>
                <c:pt idx="36537">
                  <c:v>357.005</c:v>
                </c:pt>
                <c:pt idx="36538">
                  <c:v>357.25599999999974</c:v>
                </c:pt>
                <c:pt idx="36539">
                  <c:v>357.49599999999958</c:v>
                </c:pt>
                <c:pt idx="36540">
                  <c:v>357.72399999999965</c:v>
                </c:pt>
                <c:pt idx="36541">
                  <c:v>357.94099999999975</c:v>
                </c:pt>
                <c:pt idx="36542">
                  <c:v>358.14600000000002</c:v>
                </c:pt>
                <c:pt idx="36543">
                  <c:v>358.3400000000002</c:v>
                </c:pt>
                <c:pt idx="36544">
                  <c:v>358.52199999999965</c:v>
                </c:pt>
                <c:pt idx="36545">
                  <c:v>358.69299999999993</c:v>
                </c:pt>
                <c:pt idx="36546">
                  <c:v>358.85199999999975</c:v>
                </c:pt>
                <c:pt idx="36547">
                  <c:v>358.99899999999963</c:v>
                </c:pt>
                <c:pt idx="36548">
                  <c:v>359.13400000000001</c:v>
                </c:pt>
                <c:pt idx="36549">
                  <c:v>359.25700000000001</c:v>
                </c:pt>
                <c:pt idx="36550">
                  <c:v>359.36900000000026</c:v>
                </c:pt>
                <c:pt idx="36551">
                  <c:v>359.46899999999965</c:v>
                </c:pt>
                <c:pt idx="36552">
                  <c:v>359.55700000000002</c:v>
                </c:pt>
                <c:pt idx="36553">
                  <c:v>359.63299999999975</c:v>
                </c:pt>
                <c:pt idx="36554">
                  <c:v>359.697</c:v>
                </c:pt>
                <c:pt idx="36555">
                  <c:v>359.74900000000002</c:v>
                </c:pt>
                <c:pt idx="36556">
                  <c:v>359.78899999999965</c:v>
                </c:pt>
                <c:pt idx="36557">
                  <c:v>359.81700000000001</c:v>
                </c:pt>
                <c:pt idx="36558">
                  <c:v>359.83300000000003</c:v>
                </c:pt>
                <c:pt idx="36559">
                  <c:v>359.83699999999965</c:v>
                </c:pt>
                <c:pt idx="36560">
                  <c:v>359.82799999999975</c:v>
                </c:pt>
                <c:pt idx="36561">
                  <c:v>359.80799999999999</c:v>
                </c:pt>
                <c:pt idx="36562">
                  <c:v>359.77499999999975</c:v>
                </c:pt>
                <c:pt idx="36563">
                  <c:v>359.73099999999965</c:v>
                </c:pt>
                <c:pt idx="36564">
                  <c:v>359.67399999999975</c:v>
                </c:pt>
                <c:pt idx="36565">
                  <c:v>359.60500000000002</c:v>
                </c:pt>
                <c:pt idx="36566">
                  <c:v>359.5229999999998</c:v>
                </c:pt>
                <c:pt idx="36567">
                  <c:v>359.42999999999978</c:v>
                </c:pt>
                <c:pt idx="36568">
                  <c:v>359.32400000000001</c:v>
                </c:pt>
                <c:pt idx="36569">
                  <c:v>359.20599999999979</c:v>
                </c:pt>
                <c:pt idx="36570">
                  <c:v>359.07599999999979</c:v>
                </c:pt>
                <c:pt idx="36571">
                  <c:v>358.93299999999965</c:v>
                </c:pt>
                <c:pt idx="36572">
                  <c:v>358.779</c:v>
                </c:pt>
                <c:pt idx="36573">
                  <c:v>358.61099999999999</c:v>
                </c:pt>
                <c:pt idx="36574">
                  <c:v>358.43199999999962</c:v>
                </c:pt>
                <c:pt idx="36575">
                  <c:v>358.24</c:v>
                </c:pt>
                <c:pt idx="36576">
                  <c:v>358.03699999999958</c:v>
                </c:pt>
                <c:pt idx="36577">
                  <c:v>357.82</c:v>
                </c:pt>
                <c:pt idx="36578">
                  <c:v>357.59199999999959</c:v>
                </c:pt>
                <c:pt idx="36579">
                  <c:v>357.351</c:v>
                </c:pt>
                <c:pt idx="36580">
                  <c:v>357.09799999999979</c:v>
                </c:pt>
                <c:pt idx="36581">
                  <c:v>356.83300000000003</c:v>
                </c:pt>
                <c:pt idx="36582">
                  <c:v>356.55500000000001</c:v>
                </c:pt>
                <c:pt idx="36583">
                  <c:v>356.26499999999999</c:v>
                </c:pt>
                <c:pt idx="36584">
                  <c:v>355.96299999999979</c:v>
                </c:pt>
                <c:pt idx="36585">
                  <c:v>355.64900000000023</c:v>
                </c:pt>
                <c:pt idx="36586">
                  <c:v>355.32299999999975</c:v>
                </c:pt>
                <c:pt idx="36587">
                  <c:v>354.98399999999958</c:v>
                </c:pt>
                <c:pt idx="36588">
                  <c:v>354.63299999999975</c:v>
                </c:pt>
                <c:pt idx="36589">
                  <c:v>354.27</c:v>
                </c:pt>
                <c:pt idx="36590">
                  <c:v>353.89499999999975</c:v>
                </c:pt>
                <c:pt idx="36591">
                  <c:v>353.50700000000001</c:v>
                </c:pt>
                <c:pt idx="36592">
                  <c:v>353.108</c:v>
                </c:pt>
                <c:pt idx="36593">
                  <c:v>352.69600000000003</c:v>
                </c:pt>
                <c:pt idx="36594">
                  <c:v>352.2729999999998</c:v>
                </c:pt>
                <c:pt idx="36595">
                  <c:v>351.83699999999965</c:v>
                </c:pt>
                <c:pt idx="36596">
                  <c:v>351.39</c:v>
                </c:pt>
                <c:pt idx="36597">
                  <c:v>350.92999999999978</c:v>
                </c:pt>
                <c:pt idx="36598">
                  <c:v>350.45800000000003</c:v>
                </c:pt>
                <c:pt idx="36599">
                  <c:v>349.9749999999998</c:v>
                </c:pt>
                <c:pt idx="36600">
                  <c:v>349.47999999999979</c:v>
                </c:pt>
                <c:pt idx="36601">
                  <c:v>348.97199999999958</c:v>
                </c:pt>
                <c:pt idx="36602">
                  <c:v>348.45299999999975</c:v>
                </c:pt>
                <c:pt idx="36603">
                  <c:v>347.92299999999977</c:v>
                </c:pt>
                <c:pt idx="36604">
                  <c:v>347.38</c:v>
                </c:pt>
                <c:pt idx="36605">
                  <c:v>346.82599999999979</c:v>
                </c:pt>
                <c:pt idx="36606">
                  <c:v>346.26</c:v>
                </c:pt>
                <c:pt idx="36607">
                  <c:v>345.68200000000002</c:v>
                </c:pt>
                <c:pt idx="36608">
                  <c:v>345.09299999999979</c:v>
                </c:pt>
                <c:pt idx="36609">
                  <c:v>344.49299999999965</c:v>
                </c:pt>
                <c:pt idx="36610">
                  <c:v>343.88099999999974</c:v>
                </c:pt>
                <c:pt idx="36611">
                  <c:v>343.25700000000001</c:v>
                </c:pt>
                <c:pt idx="36612">
                  <c:v>342.62200000000001</c:v>
                </c:pt>
                <c:pt idx="36613">
                  <c:v>341.97599999999977</c:v>
                </c:pt>
                <c:pt idx="36614">
                  <c:v>341.31900000000002</c:v>
                </c:pt>
                <c:pt idx="36615">
                  <c:v>340.6500000000002</c:v>
                </c:pt>
                <c:pt idx="36616">
                  <c:v>339.9699999999998</c:v>
                </c:pt>
                <c:pt idx="36617">
                  <c:v>339.279</c:v>
                </c:pt>
                <c:pt idx="36618">
                  <c:v>338.577</c:v>
                </c:pt>
                <c:pt idx="36619">
                  <c:v>337.86399999999975</c:v>
                </c:pt>
                <c:pt idx="36620">
                  <c:v>337.14000000000021</c:v>
                </c:pt>
                <c:pt idx="36621">
                  <c:v>336.40499999999975</c:v>
                </c:pt>
                <c:pt idx="36622">
                  <c:v>335.65899999999999</c:v>
                </c:pt>
                <c:pt idx="36623">
                  <c:v>334.90299999999979</c:v>
                </c:pt>
                <c:pt idx="36624">
                  <c:v>334.1359999999998</c:v>
                </c:pt>
                <c:pt idx="36625">
                  <c:v>333.358</c:v>
                </c:pt>
                <c:pt idx="36626">
                  <c:v>332.57</c:v>
                </c:pt>
                <c:pt idx="36627">
                  <c:v>331.77099999999979</c:v>
                </c:pt>
                <c:pt idx="36628">
                  <c:v>330.96199999999965</c:v>
                </c:pt>
                <c:pt idx="36629">
                  <c:v>330.14299999999997</c:v>
                </c:pt>
                <c:pt idx="36630">
                  <c:v>329.31299999999999</c:v>
                </c:pt>
                <c:pt idx="36631">
                  <c:v>328.47299999999979</c:v>
                </c:pt>
                <c:pt idx="36632">
                  <c:v>327.62299999999999</c:v>
                </c:pt>
                <c:pt idx="36633">
                  <c:v>326.76299999999975</c:v>
                </c:pt>
                <c:pt idx="36634">
                  <c:v>325.89299999999974</c:v>
                </c:pt>
                <c:pt idx="36635">
                  <c:v>325.01299999999975</c:v>
                </c:pt>
                <c:pt idx="36636">
                  <c:v>324.12400000000002</c:v>
                </c:pt>
                <c:pt idx="36637">
                  <c:v>323.22399999999965</c:v>
                </c:pt>
                <c:pt idx="36638">
                  <c:v>322.315</c:v>
                </c:pt>
                <c:pt idx="36639">
                  <c:v>321.39699999999965</c:v>
                </c:pt>
                <c:pt idx="36640">
                  <c:v>320.46899999999965</c:v>
                </c:pt>
                <c:pt idx="36641">
                  <c:v>319.53199999999958</c:v>
                </c:pt>
                <c:pt idx="36642">
                  <c:v>318.58499999999975</c:v>
                </c:pt>
                <c:pt idx="36643">
                  <c:v>317.62900000000002</c:v>
                </c:pt>
                <c:pt idx="36644">
                  <c:v>316.66399999999999</c:v>
                </c:pt>
                <c:pt idx="36645">
                  <c:v>315.69099999999975</c:v>
                </c:pt>
                <c:pt idx="36646">
                  <c:v>314.70800000000003</c:v>
                </c:pt>
                <c:pt idx="36647">
                  <c:v>313.71599999999978</c:v>
                </c:pt>
                <c:pt idx="36648">
                  <c:v>312.71599999999978</c:v>
                </c:pt>
                <c:pt idx="36649">
                  <c:v>311.70699999999965</c:v>
                </c:pt>
                <c:pt idx="36650">
                  <c:v>310.69</c:v>
                </c:pt>
                <c:pt idx="36651">
                  <c:v>309.66399999999999</c:v>
                </c:pt>
                <c:pt idx="36652">
                  <c:v>308.63</c:v>
                </c:pt>
                <c:pt idx="36653">
                  <c:v>307.58699999999965</c:v>
                </c:pt>
                <c:pt idx="36654">
                  <c:v>306.53699999999958</c:v>
                </c:pt>
                <c:pt idx="36655">
                  <c:v>305.47799999999978</c:v>
                </c:pt>
                <c:pt idx="36656">
                  <c:v>304.41199999999958</c:v>
                </c:pt>
                <c:pt idx="36657">
                  <c:v>303.33799999999979</c:v>
                </c:pt>
                <c:pt idx="36658">
                  <c:v>302.25599999999974</c:v>
                </c:pt>
                <c:pt idx="36659">
                  <c:v>301.166</c:v>
                </c:pt>
                <c:pt idx="36660">
                  <c:v>300.06900000000002</c:v>
                </c:pt>
                <c:pt idx="36661">
                  <c:v>298.964</c:v>
                </c:pt>
                <c:pt idx="36662">
                  <c:v>297.85300000000001</c:v>
                </c:pt>
                <c:pt idx="36663">
                  <c:v>296.73399999999958</c:v>
                </c:pt>
                <c:pt idx="36664">
                  <c:v>295.608</c:v>
                </c:pt>
                <c:pt idx="36665">
                  <c:v>294.4749999999998</c:v>
                </c:pt>
                <c:pt idx="36666">
                  <c:v>293.33499999999975</c:v>
                </c:pt>
                <c:pt idx="36667">
                  <c:v>292.18799999999999</c:v>
                </c:pt>
                <c:pt idx="36668">
                  <c:v>291.03500000000003</c:v>
                </c:pt>
                <c:pt idx="36669">
                  <c:v>289.87599999999975</c:v>
                </c:pt>
                <c:pt idx="36670">
                  <c:v>288.70999999999975</c:v>
                </c:pt>
                <c:pt idx="36671">
                  <c:v>287.53699999999958</c:v>
                </c:pt>
                <c:pt idx="36672">
                  <c:v>286.35899999999975</c:v>
                </c:pt>
                <c:pt idx="36673">
                  <c:v>285.17500000000001</c:v>
                </c:pt>
                <c:pt idx="36674">
                  <c:v>283.98399999999958</c:v>
                </c:pt>
                <c:pt idx="36675">
                  <c:v>282.78799999999978</c:v>
                </c:pt>
                <c:pt idx="36676">
                  <c:v>281.58599999999979</c:v>
                </c:pt>
                <c:pt idx="36677">
                  <c:v>280.37900000000002</c:v>
                </c:pt>
                <c:pt idx="36678">
                  <c:v>279.166</c:v>
                </c:pt>
                <c:pt idx="36679">
                  <c:v>277.94799999999975</c:v>
                </c:pt>
                <c:pt idx="36680">
                  <c:v>276.7249999999998</c:v>
                </c:pt>
                <c:pt idx="36681">
                  <c:v>275.49699999999962</c:v>
                </c:pt>
                <c:pt idx="36682">
                  <c:v>274.26400000000001</c:v>
                </c:pt>
                <c:pt idx="36683">
                  <c:v>273.02599999999978</c:v>
                </c:pt>
                <c:pt idx="36684">
                  <c:v>271.78299999999979</c:v>
                </c:pt>
                <c:pt idx="36685">
                  <c:v>270.53599999999977</c:v>
                </c:pt>
                <c:pt idx="36686">
                  <c:v>269.28399999999965</c:v>
                </c:pt>
                <c:pt idx="36687">
                  <c:v>268.02799999999979</c:v>
                </c:pt>
                <c:pt idx="36688">
                  <c:v>266.76799999999974</c:v>
                </c:pt>
                <c:pt idx="36689">
                  <c:v>265.50299999999999</c:v>
                </c:pt>
                <c:pt idx="36690">
                  <c:v>264.23499999999979</c:v>
                </c:pt>
                <c:pt idx="36691">
                  <c:v>262.96299999999979</c:v>
                </c:pt>
                <c:pt idx="36692">
                  <c:v>261.68799999999999</c:v>
                </c:pt>
                <c:pt idx="36693">
                  <c:v>260.40799999999979</c:v>
                </c:pt>
                <c:pt idx="36694">
                  <c:v>259.12599999999975</c:v>
                </c:pt>
                <c:pt idx="36695">
                  <c:v>257.83999999999975</c:v>
                </c:pt>
                <c:pt idx="36696">
                  <c:v>256.55099999999999</c:v>
                </c:pt>
                <c:pt idx="36697">
                  <c:v>255.25899999999999</c:v>
                </c:pt>
                <c:pt idx="36698">
                  <c:v>253.964</c:v>
                </c:pt>
                <c:pt idx="36699">
                  <c:v>252.666</c:v>
                </c:pt>
                <c:pt idx="36700">
                  <c:v>251.36600000000001</c:v>
                </c:pt>
                <c:pt idx="36701">
                  <c:v>250.06300000000002</c:v>
                </c:pt>
                <c:pt idx="36702">
                  <c:v>248.75700000000001</c:v>
                </c:pt>
                <c:pt idx="36703">
                  <c:v>247.45000000000007</c:v>
                </c:pt>
                <c:pt idx="36704">
                  <c:v>246.14</c:v>
                </c:pt>
                <c:pt idx="36705">
                  <c:v>244.82900000000001</c:v>
                </c:pt>
                <c:pt idx="36706">
                  <c:v>243.51499999999999</c:v>
                </c:pt>
                <c:pt idx="36707">
                  <c:v>242.2</c:v>
                </c:pt>
                <c:pt idx="36708">
                  <c:v>240.88300000000001</c:v>
                </c:pt>
                <c:pt idx="36709">
                  <c:v>239.565</c:v>
                </c:pt>
                <c:pt idx="36710">
                  <c:v>238.24499999999998</c:v>
                </c:pt>
                <c:pt idx="36711">
                  <c:v>236.92500000000001</c:v>
                </c:pt>
                <c:pt idx="36712">
                  <c:v>235.60300000000001</c:v>
                </c:pt>
                <c:pt idx="36713">
                  <c:v>234.28</c:v>
                </c:pt>
                <c:pt idx="36714">
                  <c:v>232.95700000000011</c:v>
                </c:pt>
                <c:pt idx="36715">
                  <c:v>231.63300000000001</c:v>
                </c:pt>
                <c:pt idx="36716">
                  <c:v>230.30800000000011</c:v>
                </c:pt>
                <c:pt idx="36717">
                  <c:v>228.983</c:v>
                </c:pt>
                <c:pt idx="36718">
                  <c:v>227.65700000000001</c:v>
                </c:pt>
                <c:pt idx="36719">
                  <c:v>226.33200000000011</c:v>
                </c:pt>
                <c:pt idx="36720">
                  <c:v>225.006</c:v>
                </c:pt>
                <c:pt idx="36721">
                  <c:v>223.68100000000001</c:v>
                </c:pt>
                <c:pt idx="36722">
                  <c:v>222.35600000000011</c:v>
                </c:pt>
                <c:pt idx="36723">
                  <c:v>221.03100000000001</c:v>
                </c:pt>
                <c:pt idx="36724">
                  <c:v>219.70699999999999</c:v>
                </c:pt>
                <c:pt idx="36725">
                  <c:v>218.38300000000001</c:v>
                </c:pt>
                <c:pt idx="36726">
                  <c:v>217.06</c:v>
                </c:pt>
                <c:pt idx="36727">
                  <c:v>215.738</c:v>
                </c:pt>
                <c:pt idx="36728">
                  <c:v>214.417</c:v>
                </c:pt>
                <c:pt idx="36729">
                  <c:v>213.09700000000001</c:v>
                </c:pt>
                <c:pt idx="36730">
                  <c:v>211.77899999999997</c:v>
                </c:pt>
                <c:pt idx="36731">
                  <c:v>210.46200000000007</c:v>
                </c:pt>
                <c:pt idx="36732">
                  <c:v>209.14599999999999</c:v>
                </c:pt>
                <c:pt idx="36733">
                  <c:v>207.83200000000011</c:v>
                </c:pt>
                <c:pt idx="36734">
                  <c:v>206.52</c:v>
                </c:pt>
                <c:pt idx="36735">
                  <c:v>205.20999999999998</c:v>
                </c:pt>
                <c:pt idx="36736">
                  <c:v>203.90200000000004</c:v>
                </c:pt>
                <c:pt idx="36737">
                  <c:v>202.596</c:v>
                </c:pt>
                <c:pt idx="36738">
                  <c:v>201.292</c:v>
                </c:pt>
                <c:pt idx="36739">
                  <c:v>199.99</c:v>
                </c:pt>
                <c:pt idx="36740">
                  <c:v>198.69200000000001</c:v>
                </c:pt>
                <c:pt idx="36741">
                  <c:v>197.39600000000004</c:v>
                </c:pt>
                <c:pt idx="36742">
                  <c:v>196.102</c:v>
                </c:pt>
                <c:pt idx="36743">
                  <c:v>194.81200000000001</c:v>
                </c:pt>
                <c:pt idx="36744">
                  <c:v>193.524</c:v>
                </c:pt>
                <c:pt idx="36745">
                  <c:v>192.23999999999998</c:v>
                </c:pt>
                <c:pt idx="36746">
                  <c:v>190.959</c:v>
                </c:pt>
                <c:pt idx="36747">
                  <c:v>189.68100000000001</c:v>
                </c:pt>
                <c:pt idx="36748">
                  <c:v>188.40700000000001</c:v>
                </c:pt>
                <c:pt idx="36749">
                  <c:v>187.136</c:v>
                </c:pt>
                <c:pt idx="36750">
                  <c:v>185.869</c:v>
                </c:pt>
                <c:pt idx="36751">
                  <c:v>184.60599999999999</c:v>
                </c:pt>
                <c:pt idx="36752">
                  <c:v>183.34700000000001</c:v>
                </c:pt>
                <c:pt idx="36753">
                  <c:v>182.09200000000001</c:v>
                </c:pt>
                <c:pt idx="36754">
                  <c:v>180.84100000000001</c:v>
                </c:pt>
                <c:pt idx="36755">
                  <c:v>179.595</c:v>
                </c:pt>
                <c:pt idx="36756">
                  <c:v>178.35300000000001</c:v>
                </c:pt>
                <c:pt idx="36757">
                  <c:v>177.11499999999998</c:v>
                </c:pt>
                <c:pt idx="36758">
                  <c:v>175.88200000000012</c:v>
                </c:pt>
                <c:pt idx="36759">
                  <c:v>174.654</c:v>
                </c:pt>
                <c:pt idx="36760">
                  <c:v>173.43</c:v>
                </c:pt>
                <c:pt idx="36761">
                  <c:v>172.21199999999999</c:v>
                </c:pt>
                <c:pt idx="36762">
                  <c:v>170.9980000000001</c:v>
                </c:pt>
                <c:pt idx="36763">
                  <c:v>169.79</c:v>
                </c:pt>
                <c:pt idx="36764">
                  <c:v>168.58700000000007</c:v>
                </c:pt>
                <c:pt idx="36765">
                  <c:v>167.38900000000001</c:v>
                </c:pt>
                <c:pt idx="36766">
                  <c:v>166.197</c:v>
                </c:pt>
                <c:pt idx="36767">
                  <c:v>165.01</c:v>
                </c:pt>
                <c:pt idx="36768">
                  <c:v>163.82900000000001</c:v>
                </c:pt>
                <c:pt idx="36769">
                  <c:v>162.65300000000002</c:v>
                </c:pt>
                <c:pt idx="36770">
                  <c:v>161.48400000000001</c:v>
                </c:pt>
                <c:pt idx="36771">
                  <c:v>160.32000000000011</c:v>
                </c:pt>
                <c:pt idx="36772">
                  <c:v>159.16300000000001</c:v>
                </c:pt>
                <c:pt idx="36773">
                  <c:v>158.012</c:v>
                </c:pt>
                <c:pt idx="36774">
                  <c:v>156.8670000000001</c:v>
                </c:pt>
                <c:pt idx="36775">
                  <c:v>155.72800000000001</c:v>
                </c:pt>
                <c:pt idx="36776">
                  <c:v>154.595</c:v>
                </c:pt>
                <c:pt idx="36777">
                  <c:v>153.47</c:v>
                </c:pt>
                <c:pt idx="36778">
                  <c:v>152.35000000000011</c:v>
                </c:pt>
                <c:pt idx="36779">
                  <c:v>151.238</c:v>
                </c:pt>
                <c:pt idx="36780">
                  <c:v>150.13200000000001</c:v>
                </c:pt>
                <c:pt idx="36781">
                  <c:v>149.03300000000002</c:v>
                </c:pt>
                <c:pt idx="36782">
                  <c:v>147.941</c:v>
                </c:pt>
                <c:pt idx="36783">
                  <c:v>146.85600000000011</c:v>
                </c:pt>
                <c:pt idx="36784">
                  <c:v>145.77799999999999</c:v>
                </c:pt>
                <c:pt idx="36785">
                  <c:v>144.70699999999999</c:v>
                </c:pt>
                <c:pt idx="36786">
                  <c:v>143.64299999999997</c:v>
                </c:pt>
                <c:pt idx="36787">
                  <c:v>142.58700000000007</c:v>
                </c:pt>
                <c:pt idx="36788">
                  <c:v>141.53800000000001</c:v>
                </c:pt>
                <c:pt idx="36789">
                  <c:v>140.49700000000001</c:v>
                </c:pt>
                <c:pt idx="36790">
                  <c:v>139.46300000000002</c:v>
                </c:pt>
                <c:pt idx="36791">
                  <c:v>138.43700000000001</c:v>
                </c:pt>
                <c:pt idx="36792">
                  <c:v>137.41800000000001</c:v>
                </c:pt>
                <c:pt idx="36793">
                  <c:v>136.40700000000001</c:v>
                </c:pt>
                <c:pt idx="36794">
                  <c:v>135.404</c:v>
                </c:pt>
                <c:pt idx="36795">
                  <c:v>134.40900000000002</c:v>
                </c:pt>
                <c:pt idx="36796">
                  <c:v>133.42200000000011</c:v>
                </c:pt>
                <c:pt idx="36797">
                  <c:v>132.44300000000001</c:v>
                </c:pt>
                <c:pt idx="36798">
                  <c:v>131.47200000000001</c:v>
                </c:pt>
                <c:pt idx="36799">
                  <c:v>130.50899999999999</c:v>
                </c:pt>
                <c:pt idx="36800">
                  <c:v>129.55500000000001</c:v>
                </c:pt>
                <c:pt idx="36801">
                  <c:v>128.608</c:v>
                </c:pt>
                <c:pt idx="36802">
                  <c:v>127.66999999999999</c:v>
                </c:pt>
                <c:pt idx="36803">
                  <c:v>126.74000000000002</c:v>
                </c:pt>
                <c:pt idx="36804">
                  <c:v>125.819</c:v>
                </c:pt>
                <c:pt idx="36805">
                  <c:v>124.90600000000002</c:v>
                </c:pt>
                <c:pt idx="36806">
                  <c:v>124.002</c:v>
                </c:pt>
                <c:pt idx="36807">
                  <c:v>123.10599999999998</c:v>
                </c:pt>
                <c:pt idx="36808">
                  <c:v>122.21899999999999</c:v>
                </c:pt>
                <c:pt idx="36809">
                  <c:v>121.34</c:v>
                </c:pt>
                <c:pt idx="36810">
                  <c:v>120.47</c:v>
                </c:pt>
                <c:pt idx="36811">
                  <c:v>119.60899999999998</c:v>
                </c:pt>
                <c:pt idx="36812">
                  <c:v>118.75700000000002</c:v>
                </c:pt>
                <c:pt idx="36813">
                  <c:v>117.91400000000006</c:v>
                </c:pt>
                <c:pt idx="36814">
                  <c:v>117.07899999999998</c:v>
                </c:pt>
                <c:pt idx="36815">
                  <c:v>116.254</c:v>
                </c:pt>
                <c:pt idx="36816">
                  <c:v>115.43700000000005</c:v>
                </c:pt>
                <c:pt idx="36817">
                  <c:v>114.62899999999998</c:v>
                </c:pt>
                <c:pt idx="36818">
                  <c:v>113.831</c:v>
                </c:pt>
                <c:pt idx="36819">
                  <c:v>113.04100000000005</c:v>
                </c:pt>
                <c:pt idx="36820">
                  <c:v>112.26</c:v>
                </c:pt>
                <c:pt idx="36821">
                  <c:v>111.489</c:v>
                </c:pt>
                <c:pt idx="36822">
                  <c:v>110.727</c:v>
                </c:pt>
                <c:pt idx="36823">
                  <c:v>109.973</c:v>
                </c:pt>
                <c:pt idx="36824">
                  <c:v>109.229</c:v>
                </c:pt>
                <c:pt idx="36825">
                  <c:v>108.495</c:v>
                </c:pt>
                <c:pt idx="36826">
                  <c:v>107.76900000000002</c:v>
                </c:pt>
                <c:pt idx="36827">
                  <c:v>107.053</c:v>
                </c:pt>
                <c:pt idx="36828">
                  <c:v>106.346</c:v>
                </c:pt>
                <c:pt idx="36829">
                  <c:v>105.648</c:v>
                </c:pt>
                <c:pt idx="36830">
                  <c:v>104.959</c:v>
                </c:pt>
                <c:pt idx="36831">
                  <c:v>104.28</c:v>
                </c:pt>
                <c:pt idx="36832">
                  <c:v>103.61</c:v>
                </c:pt>
                <c:pt idx="36833">
                  <c:v>102.95</c:v>
                </c:pt>
                <c:pt idx="36834">
                  <c:v>102.29900000000002</c:v>
                </c:pt>
                <c:pt idx="36835">
                  <c:v>101.657</c:v>
                </c:pt>
                <c:pt idx="36836">
                  <c:v>101.024</c:v>
                </c:pt>
                <c:pt idx="36837">
                  <c:v>100.40100000000002</c:v>
                </c:pt>
                <c:pt idx="36838">
                  <c:v>99.787300000000002</c:v>
                </c:pt>
                <c:pt idx="36839">
                  <c:v>99.182799999999958</c:v>
                </c:pt>
                <c:pt idx="36840">
                  <c:v>98.587800000000001</c:v>
                </c:pt>
                <c:pt idx="36841">
                  <c:v>98.002099999999999</c:v>
                </c:pt>
                <c:pt idx="36842">
                  <c:v>97.425799999999981</c:v>
                </c:pt>
                <c:pt idx="36843">
                  <c:v>96.858799999999988</c:v>
                </c:pt>
                <c:pt idx="36844">
                  <c:v>96.301300000000012</c:v>
                </c:pt>
                <c:pt idx="36845">
                  <c:v>95.753</c:v>
                </c:pt>
                <c:pt idx="36846">
                  <c:v>95.214100000000059</c:v>
                </c:pt>
                <c:pt idx="36847">
                  <c:v>94.6845</c:v>
                </c:pt>
                <c:pt idx="36848">
                  <c:v>94.164199999999994</c:v>
                </c:pt>
                <c:pt idx="36849">
                  <c:v>93.653199999999998</c:v>
                </c:pt>
                <c:pt idx="36850">
                  <c:v>93.151600000000002</c:v>
                </c:pt>
                <c:pt idx="36851">
                  <c:v>92.659199999999998</c:v>
                </c:pt>
                <c:pt idx="36852">
                  <c:v>92.175999999999988</c:v>
                </c:pt>
                <c:pt idx="36853">
                  <c:v>91.702100000000002</c:v>
                </c:pt>
                <c:pt idx="36854">
                  <c:v>91.237499999999997</c:v>
                </c:pt>
                <c:pt idx="36855">
                  <c:v>90.7821</c:v>
                </c:pt>
                <c:pt idx="36856">
                  <c:v>90.335799999999978</c:v>
                </c:pt>
                <c:pt idx="36857">
                  <c:v>89.898699999999991</c:v>
                </c:pt>
                <c:pt idx="36858">
                  <c:v>89.470699999999994</c:v>
                </c:pt>
                <c:pt idx="36859">
                  <c:v>89.051900000000003</c:v>
                </c:pt>
                <c:pt idx="36860">
                  <c:v>88.642200000000003</c:v>
                </c:pt>
                <c:pt idx="36861">
                  <c:v>88.241500000000059</c:v>
                </c:pt>
                <c:pt idx="36862">
                  <c:v>87.849800000000002</c:v>
                </c:pt>
                <c:pt idx="36863">
                  <c:v>87.467100000000059</c:v>
                </c:pt>
                <c:pt idx="36864">
                  <c:v>87.093500000000006</c:v>
                </c:pt>
                <c:pt idx="36865">
                  <c:v>86.728700000000003</c:v>
                </c:pt>
                <c:pt idx="36866">
                  <c:v>86.372899999999959</c:v>
                </c:pt>
                <c:pt idx="36867">
                  <c:v>86.025899999999979</c:v>
                </c:pt>
                <c:pt idx="36868">
                  <c:v>85.687699999999992</c:v>
                </c:pt>
                <c:pt idx="36869">
                  <c:v>85.358399999999989</c:v>
                </c:pt>
                <c:pt idx="36870">
                  <c:v>85.037800000000004</c:v>
                </c:pt>
                <c:pt idx="36871">
                  <c:v>84.725899999999982</c:v>
                </c:pt>
                <c:pt idx="36872">
                  <c:v>84.422699999999992</c:v>
                </c:pt>
                <c:pt idx="36873">
                  <c:v>84.128099999999989</c:v>
                </c:pt>
                <c:pt idx="36874">
                  <c:v>83.842100000000002</c:v>
                </c:pt>
                <c:pt idx="36875">
                  <c:v>83.564600000000027</c:v>
                </c:pt>
                <c:pt idx="36876">
                  <c:v>83.295699999999997</c:v>
                </c:pt>
                <c:pt idx="36877">
                  <c:v>83.035200000000003</c:v>
                </c:pt>
                <c:pt idx="36878">
                  <c:v>82.783100000000005</c:v>
                </c:pt>
                <c:pt idx="36879">
                  <c:v>82.539400000000001</c:v>
                </c:pt>
                <c:pt idx="36880">
                  <c:v>82.304000000000002</c:v>
                </c:pt>
                <c:pt idx="36881">
                  <c:v>82.076799999999949</c:v>
                </c:pt>
                <c:pt idx="36882">
                  <c:v>81.857799999999983</c:v>
                </c:pt>
                <c:pt idx="36883">
                  <c:v>81.647000000000006</c:v>
                </c:pt>
                <c:pt idx="36884">
                  <c:v>81.444300000000027</c:v>
                </c:pt>
                <c:pt idx="36885">
                  <c:v>81.249700000000004</c:v>
                </c:pt>
                <c:pt idx="36886">
                  <c:v>81.063000000000002</c:v>
                </c:pt>
                <c:pt idx="36887">
                  <c:v>80.884200000000007</c:v>
                </c:pt>
                <c:pt idx="36888">
                  <c:v>80.713300000000004</c:v>
                </c:pt>
                <c:pt idx="36889">
                  <c:v>80.550299999999993</c:v>
                </c:pt>
                <c:pt idx="36890">
                  <c:v>80.394999999999996</c:v>
                </c:pt>
                <c:pt idx="36891">
                  <c:v>80.247400000000027</c:v>
                </c:pt>
                <c:pt idx="36892">
                  <c:v>80.107500000000002</c:v>
                </c:pt>
                <c:pt idx="36893">
                  <c:v>79.975099999999998</c:v>
                </c:pt>
                <c:pt idx="36894">
                  <c:v>79.850200000000001</c:v>
                </c:pt>
                <c:pt idx="36895">
                  <c:v>79.732900000000001</c:v>
                </c:pt>
                <c:pt idx="36896">
                  <c:v>79.622799999999941</c:v>
                </c:pt>
                <c:pt idx="36897">
                  <c:v>79.520200000000003</c:v>
                </c:pt>
                <c:pt idx="36898">
                  <c:v>79.424800000000005</c:v>
                </c:pt>
                <c:pt idx="36899">
                  <c:v>79.336500000000001</c:v>
                </c:pt>
                <c:pt idx="36900">
                  <c:v>79.25539999999998</c:v>
                </c:pt>
                <c:pt idx="36901">
                  <c:v>79.181399999999982</c:v>
                </c:pt>
                <c:pt idx="36902">
                  <c:v>79.1143</c:v>
                </c:pt>
                <c:pt idx="36903">
                  <c:v>79.054199999999994</c:v>
                </c:pt>
                <c:pt idx="36904">
                  <c:v>79.000900000000001</c:v>
                </c:pt>
                <c:pt idx="36905">
                  <c:v>78.954499999999996</c:v>
                </c:pt>
                <c:pt idx="36906">
                  <c:v>78.91460000000005</c:v>
                </c:pt>
                <c:pt idx="36907">
                  <c:v>78.881500000000003</c:v>
                </c:pt>
                <c:pt idx="36908">
                  <c:v>78.85499999999999</c:v>
                </c:pt>
                <c:pt idx="36909">
                  <c:v>78.834900000000005</c:v>
                </c:pt>
                <c:pt idx="36910">
                  <c:v>78.821299999999994</c:v>
                </c:pt>
                <c:pt idx="36911">
                  <c:v>78.813999999999993</c:v>
                </c:pt>
                <c:pt idx="36912">
                  <c:v>78.813000000000002</c:v>
                </c:pt>
                <c:pt idx="36913">
                  <c:v>78.818299999999994</c:v>
                </c:pt>
                <c:pt idx="36914">
                  <c:v>78.829599999999999</c:v>
                </c:pt>
                <c:pt idx="36915">
                  <c:v>78.847100000000026</c:v>
                </c:pt>
                <c:pt idx="36916">
                  <c:v>78.870399999999989</c:v>
                </c:pt>
                <c:pt idx="36917">
                  <c:v>78.899699999999996</c:v>
                </c:pt>
                <c:pt idx="36918">
                  <c:v>78.934900000000027</c:v>
                </c:pt>
                <c:pt idx="36919">
                  <c:v>78.975799999999978</c:v>
                </c:pt>
                <c:pt idx="36920">
                  <c:v>79.022299999999987</c:v>
                </c:pt>
                <c:pt idx="36921">
                  <c:v>79.074600000000004</c:v>
                </c:pt>
                <c:pt idx="36922">
                  <c:v>79.132299999999987</c:v>
                </c:pt>
                <c:pt idx="36923">
                  <c:v>79.195399999999978</c:v>
                </c:pt>
                <c:pt idx="36924">
                  <c:v>79.263900000000007</c:v>
                </c:pt>
                <c:pt idx="36925">
                  <c:v>79.337800000000001</c:v>
                </c:pt>
                <c:pt idx="36926">
                  <c:v>79.416900000000027</c:v>
                </c:pt>
                <c:pt idx="36927">
                  <c:v>79.501000000000005</c:v>
                </c:pt>
                <c:pt idx="36928">
                  <c:v>79.590300000000013</c:v>
                </c:pt>
                <c:pt idx="36929">
                  <c:v>79.6845</c:v>
                </c:pt>
                <c:pt idx="36930">
                  <c:v>79.783699999999996</c:v>
                </c:pt>
                <c:pt idx="36931">
                  <c:v>79.887600000000006</c:v>
                </c:pt>
                <c:pt idx="36932">
                  <c:v>79.996300000000005</c:v>
                </c:pt>
                <c:pt idx="36933">
                  <c:v>80.109700000000004</c:v>
                </c:pt>
                <c:pt idx="36934">
                  <c:v>80.227700000000013</c:v>
                </c:pt>
                <c:pt idx="36935">
                  <c:v>80.350200000000001</c:v>
                </c:pt>
                <c:pt idx="36936">
                  <c:v>80.477099999999993</c:v>
                </c:pt>
                <c:pt idx="36937">
                  <c:v>80.608399999999989</c:v>
                </c:pt>
                <c:pt idx="36938">
                  <c:v>80.743899999999996</c:v>
                </c:pt>
                <c:pt idx="36939">
                  <c:v>80.88369999999999</c:v>
                </c:pt>
                <c:pt idx="36940">
                  <c:v>81.027500000000003</c:v>
                </c:pt>
                <c:pt idx="36941">
                  <c:v>81.175399999999925</c:v>
                </c:pt>
                <c:pt idx="36942">
                  <c:v>81.327299999999994</c:v>
                </c:pt>
                <c:pt idx="36943">
                  <c:v>81.483099999999993</c:v>
                </c:pt>
                <c:pt idx="36944">
                  <c:v>81.642600000000002</c:v>
                </c:pt>
                <c:pt idx="36945">
                  <c:v>81.80589999999998</c:v>
                </c:pt>
                <c:pt idx="36946">
                  <c:v>81.972799999999978</c:v>
                </c:pt>
                <c:pt idx="36947">
                  <c:v>82.143299999999996</c:v>
                </c:pt>
                <c:pt idx="36948">
                  <c:v>82.317300000000003</c:v>
                </c:pt>
                <c:pt idx="36949">
                  <c:v>82.494700000000023</c:v>
                </c:pt>
                <c:pt idx="36950">
                  <c:v>82.675499999999943</c:v>
                </c:pt>
                <c:pt idx="36951">
                  <c:v>82.8596</c:v>
                </c:pt>
                <c:pt idx="36952">
                  <c:v>83.046800000000005</c:v>
                </c:pt>
                <c:pt idx="36953">
                  <c:v>83.237100000000027</c:v>
                </c:pt>
                <c:pt idx="36954">
                  <c:v>83.430499999999995</c:v>
                </c:pt>
                <c:pt idx="36955">
                  <c:v>83.626799999999989</c:v>
                </c:pt>
                <c:pt idx="36956">
                  <c:v>83.825999999999979</c:v>
                </c:pt>
                <c:pt idx="36957">
                  <c:v>84.028199999999998</c:v>
                </c:pt>
                <c:pt idx="36958">
                  <c:v>84.232900000000001</c:v>
                </c:pt>
                <c:pt idx="36959">
                  <c:v>84.440399999999997</c:v>
                </c:pt>
                <c:pt idx="36960">
                  <c:v>84.65049999999998</c:v>
                </c:pt>
                <c:pt idx="36961">
                  <c:v>84.863</c:v>
                </c:pt>
                <c:pt idx="36962">
                  <c:v>85.078000000000003</c:v>
                </c:pt>
                <c:pt idx="36963">
                  <c:v>85.295400000000001</c:v>
                </c:pt>
                <c:pt idx="36964">
                  <c:v>85.515100000000004</c:v>
                </c:pt>
                <c:pt idx="36965">
                  <c:v>85.737100000000027</c:v>
                </c:pt>
                <c:pt idx="36966">
                  <c:v>85.96120000000009</c:v>
                </c:pt>
                <c:pt idx="36967">
                  <c:v>86.187399999999982</c:v>
                </c:pt>
                <c:pt idx="36968">
                  <c:v>86.415600000000026</c:v>
                </c:pt>
                <c:pt idx="36969">
                  <c:v>86.645899999999983</c:v>
                </c:pt>
                <c:pt idx="36970">
                  <c:v>86.877899999999983</c:v>
                </c:pt>
                <c:pt idx="36971">
                  <c:v>87.111800000000002</c:v>
                </c:pt>
                <c:pt idx="36972">
                  <c:v>87.347499999999997</c:v>
                </c:pt>
                <c:pt idx="36973">
                  <c:v>87.584900000000005</c:v>
                </c:pt>
                <c:pt idx="36974">
                  <c:v>87.823899999999981</c:v>
                </c:pt>
                <c:pt idx="36975">
                  <c:v>88.064499999999995</c:v>
                </c:pt>
                <c:pt idx="36976">
                  <c:v>88.3065</c:v>
                </c:pt>
                <c:pt idx="36977">
                  <c:v>88.549899999999994</c:v>
                </c:pt>
                <c:pt idx="36978">
                  <c:v>88.794799999999995</c:v>
                </c:pt>
                <c:pt idx="36979">
                  <c:v>89.040999999999997</c:v>
                </c:pt>
                <c:pt idx="36980">
                  <c:v>89.288399999999982</c:v>
                </c:pt>
                <c:pt idx="36981">
                  <c:v>89.537000000000006</c:v>
                </c:pt>
                <c:pt idx="36982">
                  <c:v>89.786799999999999</c:v>
                </c:pt>
                <c:pt idx="36983">
                  <c:v>90.037600000000026</c:v>
                </c:pt>
                <c:pt idx="36984">
                  <c:v>90.289400000000001</c:v>
                </c:pt>
                <c:pt idx="36985">
                  <c:v>90.542199999999994</c:v>
                </c:pt>
                <c:pt idx="36986">
                  <c:v>90.795900000000003</c:v>
                </c:pt>
                <c:pt idx="36987">
                  <c:v>91.0505</c:v>
                </c:pt>
                <c:pt idx="36988">
                  <c:v>91.305799999999948</c:v>
                </c:pt>
                <c:pt idx="36989">
                  <c:v>91.561899999999994</c:v>
                </c:pt>
                <c:pt idx="36990">
                  <c:v>91.818600000000004</c:v>
                </c:pt>
                <c:pt idx="36991">
                  <c:v>92.075999999999979</c:v>
                </c:pt>
                <c:pt idx="36992">
                  <c:v>92.334000000000003</c:v>
                </c:pt>
                <c:pt idx="36993">
                  <c:v>92.592500000000001</c:v>
                </c:pt>
                <c:pt idx="36994">
                  <c:v>92.851500000000001</c:v>
                </c:pt>
                <c:pt idx="36995">
                  <c:v>93.110900000000001</c:v>
                </c:pt>
                <c:pt idx="36996">
                  <c:v>93.370699999999999</c:v>
                </c:pt>
                <c:pt idx="36997">
                  <c:v>93.630899999999983</c:v>
                </c:pt>
                <c:pt idx="36998">
                  <c:v>93.891400000000004</c:v>
                </c:pt>
                <c:pt idx="36999">
                  <c:v>94.151999999999987</c:v>
                </c:pt>
                <c:pt idx="37000">
                  <c:v>94.412899999999993</c:v>
                </c:pt>
                <c:pt idx="37001">
                  <c:v>94.673999999999978</c:v>
                </c:pt>
                <c:pt idx="37002">
                  <c:v>94.935199999999995</c:v>
                </c:pt>
                <c:pt idx="37003">
                  <c:v>95.196399999999983</c:v>
                </c:pt>
                <c:pt idx="37004">
                  <c:v>95.457700000000003</c:v>
                </c:pt>
                <c:pt idx="37005">
                  <c:v>95.719099999999997</c:v>
                </c:pt>
                <c:pt idx="37006">
                  <c:v>95.9803</c:v>
                </c:pt>
                <c:pt idx="37007">
                  <c:v>96.241600000000076</c:v>
                </c:pt>
                <c:pt idx="37008">
                  <c:v>96.50269999999999</c:v>
                </c:pt>
                <c:pt idx="37009">
                  <c:v>96.763599999999997</c:v>
                </c:pt>
                <c:pt idx="37010">
                  <c:v>97.0244</c:v>
                </c:pt>
                <c:pt idx="37011">
                  <c:v>97.284899999999993</c:v>
                </c:pt>
                <c:pt idx="37012">
                  <c:v>97.545299999999997</c:v>
                </c:pt>
                <c:pt idx="37013">
                  <c:v>97.805300000000003</c:v>
                </c:pt>
                <c:pt idx="37014">
                  <c:v>98.065200000000004</c:v>
                </c:pt>
                <c:pt idx="37015">
                  <c:v>98.324600000000004</c:v>
                </c:pt>
                <c:pt idx="37016">
                  <c:v>98.583600000000004</c:v>
                </c:pt>
                <c:pt idx="37017">
                  <c:v>98.842299999999994</c:v>
                </c:pt>
                <c:pt idx="37018">
                  <c:v>99.1006</c:v>
                </c:pt>
                <c:pt idx="37019">
                  <c:v>99.358499999999978</c:v>
                </c:pt>
                <c:pt idx="37020">
                  <c:v>99.615899999999982</c:v>
                </c:pt>
                <c:pt idx="37021">
                  <c:v>99.872799999999941</c:v>
                </c:pt>
                <c:pt idx="37022">
                  <c:v>100.12899999999998</c:v>
                </c:pt>
                <c:pt idx="37023">
                  <c:v>100.38500000000001</c:v>
                </c:pt>
                <c:pt idx="37024">
                  <c:v>100.64100000000002</c:v>
                </c:pt>
                <c:pt idx="37025">
                  <c:v>100.895</c:v>
                </c:pt>
                <c:pt idx="37026">
                  <c:v>101.14999999999999</c:v>
                </c:pt>
                <c:pt idx="37027">
                  <c:v>101.40300000000002</c:v>
                </c:pt>
                <c:pt idx="37028">
                  <c:v>101.65600000000001</c:v>
                </c:pt>
                <c:pt idx="37029">
                  <c:v>101.90900000000002</c:v>
                </c:pt>
                <c:pt idx="37030">
                  <c:v>102.16</c:v>
                </c:pt>
                <c:pt idx="37031">
                  <c:v>102.41200000000002</c:v>
                </c:pt>
                <c:pt idx="37032">
                  <c:v>102.66200000000001</c:v>
                </c:pt>
                <c:pt idx="37033">
                  <c:v>102.91200000000002</c:v>
                </c:pt>
                <c:pt idx="37034">
                  <c:v>103.161</c:v>
                </c:pt>
                <c:pt idx="37035">
                  <c:v>103.41000000000005</c:v>
                </c:pt>
                <c:pt idx="37036">
                  <c:v>103.65799999999999</c:v>
                </c:pt>
                <c:pt idx="37037">
                  <c:v>103.905</c:v>
                </c:pt>
                <c:pt idx="37038">
                  <c:v>104.151</c:v>
                </c:pt>
                <c:pt idx="37039">
                  <c:v>104.39700000000002</c:v>
                </c:pt>
                <c:pt idx="37040">
                  <c:v>104.642</c:v>
                </c:pt>
                <c:pt idx="37041">
                  <c:v>104.886</c:v>
                </c:pt>
                <c:pt idx="37042">
                  <c:v>105.13</c:v>
                </c:pt>
                <c:pt idx="37043">
                  <c:v>105.37299999999998</c:v>
                </c:pt>
                <c:pt idx="37044">
                  <c:v>105.61499999999999</c:v>
                </c:pt>
                <c:pt idx="37045">
                  <c:v>105.857</c:v>
                </c:pt>
                <c:pt idx="37046">
                  <c:v>106.098</c:v>
                </c:pt>
                <c:pt idx="37047">
                  <c:v>106.33799999999999</c:v>
                </c:pt>
                <c:pt idx="37048">
                  <c:v>106.57799999999999</c:v>
                </c:pt>
                <c:pt idx="37049">
                  <c:v>106.81699999999999</c:v>
                </c:pt>
                <c:pt idx="37050">
                  <c:v>107.05500000000001</c:v>
                </c:pt>
                <c:pt idx="37051">
                  <c:v>107.292</c:v>
                </c:pt>
                <c:pt idx="37052">
                  <c:v>107.529</c:v>
                </c:pt>
                <c:pt idx="37053">
                  <c:v>107.76600000000002</c:v>
                </c:pt>
                <c:pt idx="37054">
                  <c:v>108.001</c:v>
                </c:pt>
                <c:pt idx="37055">
                  <c:v>108.23699999999999</c:v>
                </c:pt>
                <c:pt idx="37056">
                  <c:v>108.471</c:v>
                </c:pt>
                <c:pt idx="37057">
                  <c:v>108.705</c:v>
                </c:pt>
                <c:pt idx="37058">
                  <c:v>108.938</c:v>
                </c:pt>
                <c:pt idx="37059">
                  <c:v>109.17100000000001</c:v>
                </c:pt>
                <c:pt idx="37060">
                  <c:v>109.40400000000002</c:v>
                </c:pt>
                <c:pt idx="37061">
                  <c:v>109.636</c:v>
                </c:pt>
                <c:pt idx="37062">
                  <c:v>109.867</c:v>
                </c:pt>
                <c:pt idx="37063">
                  <c:v>110.098</c:v>
                </c:pt>
                <c:pt idx="37064">
                  <c:v>110.32799999999999</c:v>
                </c:pt>
                <c:pt idx="37065">
                  <c:v>110.559</c:v>
                </c:pt>
                <c:pt idx="37066">
                  <c:v>110.788</c:v>
                </c:pt>
                <c:pt idx="37067">
                  <c:v>111.018</c:v>
                </c:pt>
                <c:pt idx="37068">
                  <c:v>111.24700000000006</c:v>
                </c:pt>
                <c:pt idx="37069">
                  <c:v>111.47499999999999</c:v>
                </c:pt>
                <c:pt idx="37070">
                  <c:v>111.70399999999999</c:v>
                </c:pt>
                <c:pt idx="37071">
                  <c:v>111.932</c:v>
                </c:pt>
                <c:pt idx="37072">
                  <c:v>112.16</c:v>
                </c:pt>
                <c:pt idx="37073">
                  <c:v>112.387</c:v>
                </c:pt>
                <c:pt idx="37074">
                  <c:v>112.61499999999999</c:v>
                </c:pt>
                <c:pt idx="37075">
                  <c:v>112.842</c:v>
                </c:pt>
                <c:pt idx="37076">
                  <c:v>113.07</c:v>
                </c:pt>
                <c:pt idx="37077">
                  <c:v>113.29700000000005</c:v>
                </c:pt>
                <c:pt idx="37078">
                  <c:v>113.524</c:v>
                </c:pt>
                <c:pt idx="37079">
                  <c:v>113.751</c:v>
                </c:pt>
                <c:pt idx="37080">
                  <c:v>113.97799999999999</c:v>
                </c:pt>
                <c:pt idx="37081">
                  <c:v>114.206</c:v>
                </c:pt>
                <c:pt idx="37082">
                  <c:v>114.43300000000002</c:v>
                </c:pt>
                <c:pt idx="37083">
                  <c:v>114.66</c:v>
                </c:pt>
                <c:pt idx="37084">
                  <c:v>114.88800000000001</c:v>
                </c:pt>
                <c:pt idx="37085">
                  <c:v>115.116</c:v>
                </c:pt>
                <c:pt idx="37086">
                  <c:v>115.34399999999999</c:v>
                </c:pt>
                <c:pt idx="37087">
                  <c:v>115.57199999999999</c:v>
                </c:pt>
                <c:pt idx="37088">
                  <c:v>115.801</c:v>
                </c:pt>
                <c:pt idx="37089">
                  <c:v>116.03</c:v>
                </c:pt>
                <c:pt idx="37090">
                  <c:v>116.259</c:v>
                </c:pt>
                <c:pt idx="37091">
                  <c:v>116.489</c:v>
                </c:pt>
                <c:pt idx="37092">
                  <c:v>116.72</c:v>
                </c:pt>
                <c:pt idx="37093">
                  <c:v>116.95099999999999</c:v>
                </c:pt>
                <c:pt idx="37094">
                  <c:v>117.18199999999999</c:v>
                </c:pt>
                <c:pt idx="37095">
                  <c:v>117.41400000000006</c:v>
                </c:pt>
                <c:pt idx="37096">
                  <c:v>117.64700000000002</c:v>
                </c:pt>
                <c:pt idx="37097">
                  <c:v>117.881</c:v>
                </c:pt>
                <c:pt idx="37098">
                  <c:v>118.11499999999999</c:v>
                </c:pt>
                <c:pt idx="37099">
                  <c:v>118.35</c:v>
                </c:pt>
                <c:pt idx="37100">
                  <c:v>118.586</c:v>
                </c:pt>
                <c:pt idx="37101">
                  <c:v>118.82199999999999</c:v>
                </c:pt>
                <c:pt idx="37102">
                  <c:v>119.06</c:v>
                </c:pt>
                <c:pt idx="37103">
                  <c:v>119.29900000000002</c:v>
                </c:pt>
                <c:pt idx="37104">
                  <c:v>119.539</c:v>
                </c:pt>
                <c:pt idx="37105">
                  <c:v>119.779</c:v>
                </c:pt>
                <c:pt idx="37106">
                  <c:v>120.021</c:v>
                </c:pt>
                <c:pt idx="37107">
                  <c:v>120.26400000000002</c:v>
                </c:pt>
                <c:pt idx="37108">
                  <c:v>120.509</c:v>
                </c:pt>
                <c:pt idx="37109">
                  <c:v>120.754</c:v>
                </c:pt>
                <c:pt idx="37110">
                  <c:v>121.001</c:v>
                </c:pt>
                <c:pt idx="37111">
                  <c:v>121.24900000000002</c:v>
                </c:pt>
                <c:pt idx="37112">
                  <c:v>121.49900000000002</c:v>
                </c:pt>
                <c:pt idx="37113">
                  <c:v>121.75</c:v>
                </c:pt>
                <c:pt idx="37114">
                  <c:v>122.003</c:v>
                </c:pt>
                <c:pt idx="37115">
                  <c:v>122.25700000000002</c:v>
                </c:pt>
                <c:pt idx="37116">
                  <c:v>122.51300000000002</c:v>
                </c:pt>
                <c:pt idx="37117">
                  <c:v>122.77</c:v>
                </c:pt>
                <c:pt idx="37118">
                  <c:v>123.029</c:v>
                </c:pt>
                <c:pt idx="37119">
                  <c:v>123.29</c:v>
                </c:pt>
                <c:pt idx="37120">
                  <c:v>123.553</c:v>
                </c:pt>
                <c:pt idx="37121">
                  <c:v>123.818</c:v>
                </c:pt>
                <c:pt idx="37122">
                  <c:v>124.084</c:v>
                </c:pt>
                <c:pt idx="37123">
                  <c:v>124.35199999999999</c:v>
                </c:pt>
                <c:pt idx="37124">
                  <c:v>124.62299999999998</c:v>
                </c:pt>
                <c:pt idx="37125">
                  <c:v>124.896</c:v>
                </c:pt>
                <c:pt idx="37126">
                  <c:v>125.16999999999999</c:v>
                </c:pt>
                <c:pt idx="37127">
                  <c:v>125.44700000000007</c:v>
                </c:pt>
                <c:pt idx="37128">
                  <c:v>125.726</c:v>
                </c:pt>
                <c:pt idx="37129">
                  <c:v>126.00700000000002</c:v>
                </c:pt>
                <c:pt idx="37130">
                  <c:v>126.29100000000005</c:v>
                </c:pt>
                <c:pt idx="37131">
                  <c:v>126.577</c:v>
                </c:pt>
                <c:pt idx="37132">
                  <c:v>126.86499999999999</c:v>
                </c:pt>
                <c:pt idx="37133">
                  <c:v>127.15600000000001</c:v>
                </c:pt>
                <c:pt idx="37134">
                  <c:v>127.44900000000005</c:v>
                </c:pt>
                <c:pt idx="37135">
                  <c:v>127.745</c:v>
                </c:pt>
                <c:pt idx="37136">
                  <c:v>128.04399999999998</c:v>
                </c:pt>
                <c:pt idx="37137">
                  <c:v>128.345</c:v>
                </c:pt>
                <c:pt idx="37138">
                  <c:v>128.64899999999997</c:v>
                </c:pt>
                <c:pt idx="37139">
                  <c:v>128.95500000000001</c:v>
                </c:pt>
                <c:pt idx="37140">
                  <c:v>129.26499999999999</c:v>
                </c:pt>
                <c:pt idx="37141">
                  <c:v>129.577</c:v>
                </c:pt>
                <c:pt idx="37142">
                  <c:v>129.89200000000011</c:v>
                </c:pt>
                <c:pt idx="37143">
                  <c:v>130.20999999999998</c:v>
                </c:pt>
                <c:pt idx="37144">
                  <c:v>130.53100000000001</c:v>
                </c:pt>
                <c:pt idx="37145">
                  <c:v>130.8550000000001</c:v>
                </c:pt>
                <c:pt idx="37146">
                  <c:v>131.18200000000004</c:v>
                </c:pt>
                <c:pt idx="37147">
                  <c:v>131.512</c:v>
                </c:pt>
                <c:pt idx="37148">
                  <c:v>131.846</c:v>
                </c:pt>
                <c:pt idx="37149">
                  <c:v>132.18200000000004</c:v>
                </c:pt>
                <c:pt idx="37150">
                  <c:v>132.52200000000011</c:v>
                </c:pt>
                <c:pt idx="37151">
                  <c:v>132.86500000000001</c:v>
                </c:pt>
                <c:pt idx="37152">
                  <c:v>133.21199999999999</c:v>
                </c:pt>
                <c:pt idx="37153">
                  <c:v>133.56200000000001</c:v>
                </c:pt>
                <c:pt idx="37154">
                  <c:v>133.91499999999999</c:v>
                </c:pt>
                <c:pt idx="37155">
                  <c:v>134.27099999999999</c:v>
                </c:pt>
                <c:pt idx="37156">
                  <c:v>134.63200000000001</c:v>
                </c:pt>
                <c:pt idx="37157">
                  <c:v>134.995</c:v>
                </c:pt>
                <c:pt idx="37158">
                  <c:v>135.363</c:v>
                </c:pt>
                <c:pt idx="37159">
                  <c:v>135.73399999999998</c:v>
                </c:pt>
                <c:pt idx="37160">
                  <c:v>136.108</c:v>
                </c:pt>
                <c:pt idx="37161">
                  <c:v>136.4860000000001</c:v>
                </c:pt>
                <c:pt idx="37162">
                  <c:v>136.86800000000011</c:v>
                </c:pt>
                <c:pt idx="37163">
                  <c:v>137.25399999999999</c:v>
                </c:pt>
                <c:pt idx="37164">
                  <c:v>137.64399999999998</c:v>
                </c:pt>
                <c:pt idx="37165">
                  <c:v>138.03700000000001</c:v>
                </c:pt>
                <c:pt idx="37166">
                  <c:v>138.434</c:v>
                </c:pt>
                <c:pt idx="37167">
                  <c:v>138.83500000000001</c:v>
                </c:pt>
                <c:pt idx="37168">
                  <c:v>139.23999999999998</c:v>
                </c:pt>
                <c:pt idx="37169">
                  <c:v>139.64899999999997</c:v>
                </c:pt>
                <c:pt idx="37170">
                  <c:v>140.06200000000001</c:v>
                </c:pt>
                <c:pt idx="37171">
                  <c:v>140.47900000000001</c:v>
                </c:pt>
                <c:pt idx="37172">
                  <c:v>140.9</c:v>
                </c:pt>
                <c:pt idx="37173">
                  <c:v>141.32500000000007</c:v>
                </c:pt>
                <c:pt idx="37174">
                  <c:v>141.75399999999999</c:v>
                </c:pt>
                <c:pt idx="37175">
                  <c:v>142.18800000000007</c:v>
                </c:pt>
                <c:pt idx="37176">
                  <c:v>142.625</c:v>
                </c:pt>
                <c:pt idx="37177">
                  <c:v>143.06700000000001</c:v>
                </c:pt>
                <c:pt idx="37178">
                  <c:v>143.51300000000001</c:v>
                </c:pt>
                <c:pt idx="37179">
                  <c:v>143.96300000000002</c:v>
                </c:pt>
                <c:pt idx="37180">
                  <c:v>144.417</c:v>
                </c:pt>
                <c:pt idx="37181">
                  <c:v>144.876</c:v>
                </c:pt>
                <c:pt idx="37182">
                  <c:v>145.339</c:v>
                </c:pt>
                <c:pt idx="37183">
                  <c:v>145.80600000000001</c:v>
                </c:pt>
                <c:pt idx="37184">
                  <c:v>146.27699999999999</c:v>
                </c:pt>
                <c:pt idx="37185">
                  <c:v>146.75299999999999</c:v>
                </c:pt>
                <c:pt idx="37186">
                  <c:v>147.233</c:v>
                </c:pt>
                <c:pt idx="37187">
                  <c:v>147.71799999999999</c:v>
                </c:pt>
                <c:pt idx="37188">
                  <c:v>148.20699999999999</c:v>
                </c:pt>
                <c:pt idx="37189">
                  <c:v>148.69999999999999</c:v>
                </c:pt>
                <c:pt idx="37190">
                  <c:v>149.19800000000001</c:v>
                </c:pt>
                <c:pt idx="37191">
                  <c:v>149.69999999999999</c:v>
                </c:pt>
                <c:pt idx="37192">
                  <c:v>150.20699999999999</c:v>
                </c:pt>
                <c:pt idx="37193">
                  <c:v>150.71799999999999</c:v>
                </c:pt>
                <c:pt idx="37194">
                  <c:v>151.233</c:v>
                </c:pt>
                <c:pt idx="37195">
                  <c:v>151.75299999999999</c:v>
                </c:pt>
                <c:pt idx="37196">
                  <c:v>152.27799999999999</c:v>
                </c:pt>
                <c:pt idx="37197">
                  <c:v>152.80700000000004</c:v>
                </c:pt>
                <c:pt idx="37198">
                  <c:v>153.34</c:v>
                </c:pt>
                <c:pt idx="37199">
                  <c:v>153.87800000000001</c:v>
                </c:pt>
                <c:pt idx="37200">
                  <c:v>154.41999999999999</c:v>
                </c:pt>
                <c:pt idx="37201">
                  <c:v>154.96700000000001</c:v>
                </c:pt>
                <c:pt idx="37202">
                  <c:v>155.518</c:v>
                </c:pt>
                <c:pt idx="37203">
                  <c:v>156.07399999999998</c:v>
                </c:pt>
                <c:pt idx="37204">
                  <c:v>156.63399999999999</c:v>
                </c:pt>
                <c:pt idx="37205">
                  <c:v>157.19900000000001</c:v>
                </c:pt>
                <c:pt idx="37206">
                  <c:v>157.768</c:v>
                </c:pt>
                <c:pt idx="37207">
                  <c:v>158.34200000000001</c:v>
                </c:pt>
                <c:pt idx="37208">
                  <c:v>158.91999999999999</c:v>
                </c:pt>
                <c:pt idx="37209">
                  <c:v>159.50299999999999</c:v>
                </c:pt>
                <c:pt idx="37210">
                  <c:v>160.09</c:v>
                </c:pt>
                <c:pt idx="37211">
                  <c:v>160.68100000000001</c:v>
                </c:pt>
                <c:pt idx="37212">
                  <c:v>161.27699999999999</c:v>
                </c:pt>
                <c:pt idx="37213">
                  <c:v>161.87700000000001</c:v>
                </c:pt>
                <c:pt idx="37214">
                  <c:v>162.48100000000011</c:v>
                </c:pt>
                <c:pt idx="37215">
                  <c:v>163.09</c:v>
                </c:pt>
                <c:pt idx="37216">
                  <c:v>163.70399999999998</c:v>
                </c:pt>
                <c:pt idx="37217">
                  <c:v>164.32100000000011</c:v>
                </c:pt>
                <c:pt idx="37218">
                  <c:v>164.94300000000001</c:v>
                </c:pt>
                <c:pt idx="37219">
                  <c:v>165.56900000000002</c:v>
                </c:pt>
                <c:pt idx="37220">
                  <c:v>166.2</c:v>
                </c:pt>
                <c:pt idx="37221">
                  <c:v>166.83500000000001</c:v>
                </c:pt>
                <c:pt idx="37222">
                  <c:v>167.47399999999999</c:v>
                </c:pt>
                <c:pt idx="37223">
                  <c:v>168.11699999999999</c:v>
                </c:pt>
                <c:pt idx="37224">
                  <c:v>168.76399999999998</c:v>
                </c:pt>
                <c:pt idx="37225">
                  <c:v>169.416</c:v>
                </c:pt>
                <c:pt idx="37226">
                  <c:v>170.071</c:v>
                </c:pt>
                <c:pt idx="37227">
                  <c:v>170.73099999999999</c:v>
                </c:pt>
                <c:pt idx="37228">
                  <c:v>171.39500000000001</c:v>
                </c:pt>
                <c:pt idx="37229">
                  <c:v>172.06300000000002</c:v>
                </c:pt>
                <c:pt idx="37230">
                  <c:v>172.73499999999999</c:v>
                </c:pt>
                <c:pt idx="37231">
                  <c:v>173.411</c:v>
                </c:pt>
                <c:pt idx="37232">
                  <c:v>174.09</c:v>
                </c:pt>
                <c:pt idx="37233">
                  <c:v>174.77399999999992</c:v>
                </c:pt>
                <c:pt idx="37234">
                  <c:v>175.46200000000007</c:v>
                </c:pt>
                <c:pt idx="37235">
                  <c:v>176.15300000000002</c:v>
                </c:pt>
                <c:pt idx="37236">
                  <c:v>176.84800000000001</c:v>
                </c:pt>
                <c:pt idx="37237">
                  <c:v>177.547</c:v>
                </c:pt>
                <c:pt idx="37238">
                  <c:v>178.24899999999997</c:v>
                </c:pt>
                <c:pt idx="37239">
                  <c:v>178.95600000000007</c:v>
                </c:pt>
                <c:pt idx="37240">
                  <c:v>179.666</c:v>
                </c:pt>
                <c:pt idx="37241">
                  <c:v>180.37900000000002</c:v>
                </c:pt>
                <c:pt idx="37242">
                  <c:v>181.096</c:v>
                </c:pt>
                <c:pt idx="37243">
                  <c:v>181.816</c:v>
                </c:pt>
                <c:pt idx="37244">
                  <c:v>182.54</c:v>
                </c:pt>
                <c:pt idx="37245">
                  <c:v>183.267</c:v>
                </c:pt>
                <c:pt idx="37246">
                  <c:v>183.9980000000001</c:v>
                </c:pt>
                <c:pt idx="37247">
                  <c:v>184.732</c:v>
                </c:pt>
                <c:pt idx="37248">
                  <c:v>185.46900000000002</c:v>
                </c:pt>
                <c:pt idx="37249">
                  <c:v>186.20899999999997</c:v>
                </c:pt>
                <c:pt idx="37250">
                  <c:v>186.95200000000011</c:v>
                </c:pt>
                <c:pt idx="37251">
                  <c:v>187.69900000000001</c:v>
                </c:pt>
                <c:pt idx="37252">
                  <c:v>188.44800000000001</c:v>
                </c:pt>
                <c:pt idx="37253">
                  <c:v>189.20099999999999</c:v>
                </c:pt>
                <c:pt idx="37254">
                  <c:v>189.95600000000007</c:v>
                </c:pt>
                <c:pt idx="37255">
                  <c:v>190.71399999999988</c:v>
                </c:pt>
                <c:pt idx="37256">
                  <c:v>191.47499999999999</c:v>
                </c:pt>
                <c:pt idx="37257">
                  <c:v>192.239</c:v>
                </c:pt>
                <c:pt idx="37258">
                  <c:v>193.005</c:v>
                </c:pt>
                <c:pt idx="37259">
                  <c:v>193.77399999999992</c:v>
                </c:pt>
                <c:pt idx="37260">
                  <c:v>194.54499999999999</c:v>
                </c:pt>
                <c:pt idx="37261">
                  <c:v>195.31900000000002</c:v>
                </c:pt>
                <c:pt idx="37262">
                  <c:v>196.095</c:v>
                </c:pt>
                <c:pt idx="37263">
                  <c:v>196.874</c:v>
                </c:pt>
                <c:pt idx="37264">
                  <c:v>197.654</c:v>
                </c:pt>
                <c:pt idx="37265">
                  <c:v>198.43700000000001</c:v>
                </c:pt>
                <c:pt idx="37266">
                  <c:v>199.22200000000001</c:v>
                </c:pt>
                <c:pt idx="37267">
                  <c:v>200.00899999999999</c:v>
                </c:pt>
                <c:pt idx="37268">
                  <c:v>200.79900000000001</c:v>
                </c:pt>
                <c:pt idx="37269">
                  <c:v>201.59</c:v>
                </c:pt>
                <c:pt idx="37270">
                  <c:v>202.38200000000012</c:v>
                </c:pt>
                <c:pt idx="37271">
                  <c:v>203.17699999999999</c:v>
                </c:pt>
                <c:pt idx="37272">
                  <c:v>203.97300000000001</c:v>
                </c:pt>
                <c:pt idx="37273">
                  <c:v>204.77099999999999</c:v>
                </c:pt>
                <c:pt idx="37274">
                  <c:v>205.571</c:v>
                </c:pt>
                <c:pt idx="37275">
                  <c:v>206.37100000000001</c:v>
                </c:pt>
                <c:pt idx="37276">
                  <c:v>207.17399999999998</c:v>
                </c:pt>
                <c:pt idx="37277">
                  <c:v>207.977</c:v>
                </c:pt>
                <c:pt idx="37278">
                  <c:v>208.78200000000001</c:v>
                </c:pt>
                <c:pt idx="37279">
                  <c:v>209.58800000000011</c:v>
                </c:pt>
                <c:pt idx="37280">
                  <c:v>210.39500000000001</c:v>
                </c:pt>
                <c:pt idx="37281">
                  <c:v>211.20299999999997</c:v>
                </c:pt>
                <c:pt idx="37282">
                  <c:v>212.011</c:v>
                </c:pt>
                <c:pt idx="37283">
                  <c:v>212.82100000000011</c:v>
                </c:pt>
                <c:pt idx="37284">
                  <c:v>213.631</c:v>
                </c:pt>
                <c:pt idx="37285">
                  <c:v>214.44200000000001</c:v>
                </c:pt>
                <c:pt idx="37286">
                  <c:v>215.25399999999999</c:v>
                </c:pt>
                <c:pt idx="37287">
                  <c:v>216.066</c:v>
                </c:pt>
                <c:pt idx="37288">
                  <c:v>216.87900000000002</c:v>
                </c:pt>
                <c:pt idx="37289">
                  <c:v>217.691</c:v>
                </c:pt>
                <c:pt idx="37290">
                  <c:v>218.50399999999999</c:v>
                </c:pt>
                <c:pt idx="37291">
                  <c:v>219.31800000000001</c:v>
                </c:pt>
                <c:pt idx="37292">
                  <c:v>220.131</c:v>
                </c:pt>
                <c:pt idx="37293">
                  <c:v>220.94399999999999</c:v>
                </c:pt>
                <c:pt idx="37294">
                  <c:v>221.75700000000001</c:v>
                </c:pt>
                <c:pt idx="37295">
                  <c:v>222.57</c:v>
                </c:pt>
                <c:pt idx="37296">
                  <c:v>223.38200000000012</c:v>
                </c:pt>
                <c:pt idx="37297">
                  <c:v>224.19399999999999</c:v>
                </c:pt>
                <c:pt idx="37298">
                  <c:v>225.006</c:v>
                </c:pt>
                <c:pt idx="37299">
                  <c:v>225.81700000000001</c:v>
                </c:pt>
                <c:pt idx="37300">
                  <c:v>226.62700000000001</c:v>
                </c:pt>
                <c:pt idx="37301">
                  <c:v>227.43700000000001</c:v>
                </c:pt>
                <c:pt idx="37302">
                  <c:v>228.24599999999998</c:v>
                </c:pt>
                <c:pt idx="37303">
                  <c:v>229.054</c:v>
                </c:pt>
                <c:pt idx="37304">
                  <c:v>229.8610000000001</c:v>
                </c:pt>
                <c:pt idx="37305">
                  <c:v>230.666</c:v>
                </c:pt>
                <c:pt idx="37306">
                  <c:v>231.471</c:v>
                </c:pt>
                <c:pt idx="37307">
                  <c:v>232.27399999999992</c:v>
                </c:pt>
                <c:pt idx="37308">
                  <c:v>233.07599999999999</c:v>
                </c:pt>
                <c:pt idx="37309">
                  <c:v>233.876</c:v>
                </c:pt>
                <c:pt idx="37310">
                  <c:v>234.67499999999998</c:v>
                </c:pt>
                <c:pt idx="37311">
                  <c:v>235.47200000000001</c:v>
                </c:pt>
                <c:pt idx="37312">
                  <c:v>236.268</c:v>
                </c:pt>
                <c:pt idx="37313">
                  <c:v>237.06100000000001</c:v>
                </c:pt>
                <c:pt idx="37314">
                  <c:v>237.85300000000001</c:v>
                </c:pt>
                <c:pt idx="37315">
                  <c:v>238.642</c:v>
                </c:pt>
                <c:pt idx="37316">
                  <c:v>239.43</c:v>
                </c:pt>
                <c:pt idx="37317">
                  <c:v>240.21499999999995</c:v>
                </c:pt>
                <c:pt idx="37318">
                  <c:v>240.9980000000001</c:v>
                </c:pt>
                <c:pt idx="37319">
                  <c:v>241.77799999999999</c:v>
                </c:pt>
                <c:pt idx="37320">
                  <c:v>242.55600000000001</c:v>
                </c:pt>
                <c:pt idx="37321">
                  <c:v>243.33200000000011</c:v>
                </c:pt>
                <c:pt idx="37322">
                  <c:v>244.10499999999999</c:v>
                </c:pt>
                <c:pt idx="37323">
                  <c:v>244.875</c:v>
                </c:pt>
                <c:pt idx="37324">
                  <c:v>245.642</c:v>
                </c:pt>
                <c:pt idx="37325">
                  <c:v>246.40600000000001</c:v>
                </c:pt>
                <c:pt idx="37326">
                  <c:v>247.167</c:v>
                </c:pt>
                <c:pt idx="37327">
                  <c:v>247.92500000000001</c:v>
                </c:pt>
                <c:pt idx="37328">
                  <c:v>248.67899999999997</c:v>
                </c:pt>
                <c:pt idx="37329">
                  <c:v>249.43100000000001</c:v>
                </c:pt>
                <c:pt idx="37330">
                  <c:v>250.17899999999997</c:v>
                </c:pt>
                <c:pt idx="37331">
                  <c:v>250.923</c:v>
                </c:pt>
                <c:pt idx="37332">
                  <c:v>251.66399999999999</c:v>
                </c:pt>
                <c:pt idx="37333">
                  <c:v>252.40100000000001</c:v>
                </c:pt>
                <c:pt idx="37334">
                  <c:v>253.13499999999999</c:v>
                </c:pt>
                <c:pt idx="37335">
                  <c:v>253.864</c:v>
                </c:pt>
                <c:pt idx="37336">
                  <c:v>254.59</c:v>
                </c:pt>
                <c:pt idx="37337">
                  <c:v>255.31100000000001</c:v>
                </c:pt>
                <c:pt idx="37338">
                  <c:v>256.029</c:v>
                </c:pt>
                <c:pt idx="37339">
                  <c:v>256.74200000000002</c:v>
                </c:pt>
                <c:pt idx="37340">
                  <c:v>257.45099999999979</c:v>
                </c:pt>
                <c:pt idx="37341">
                  <c:v>258.15600000000001</c:v>
                </c:pt>
                <c:pt idx="37342">
                  <c:v>258.85599999999999</c:v>
                </c:pt>
                <c:pt idx="37343">
                  <c:v>259.55099999999999</c:v>
                </c:pt>
                <c:pt idx="37344">
                  <c:v>260.24200000000002</c:v>
                </c:pt>
                <c:pt idx="37345">
                  <c:v>260.92799999999966</c:v>
                </c:pt>
                <c:pt idx="37346">
                  <c:v>261.61</c:v>
                </c:pt>
                <c:pt idx="37347">
                  <c:v>262.28599999999977</c:v>
                </c:pt>
                <c:pt idx="37348">
                  <c:v>262.95699999999965</c:v>
                </c:pt>
                <c:pt idx="37349">
                  <c:v>263.62400000000002</c:v>
                </c:pt>
                <c:pt idx="37350">
                  <c:v>264.28500000000003</c:v>
                </c:pt>
                <c:pt idx="37351">
                  <c:v>264.94099999999975</c:v>
                </c:pt>
                <c:pt idx="37352">
                  <c:v>265.59199999999959</c:v>
                </c:pt>
                <c:pt idx="37353">
                  <c:v>266.23699999999963</c:v>
                </c:pt>
                <c:pt idx="37354">
                  <c:v>266.87700000000001</c:v>
                </c:pt>
                <c:pt idx="37355">
                  <c:v>267.512</c:v>
                </c:pt>
                <c:pt idx="37356">
                  <c:v>268.14100000000002</c:v>
                </c:pt>
                <c:pt idx="37357">
                  <c:v>268.76400000000001</c:v>
                </c:pt>
                <c:pt idx="37358">
                  <c:v>269.38099999999974</c:v>
                </c:pt>
                <c:pt idx="37359">
                  <c:v>269.99299999999965</c:v>
                </c:pt>
                <c:pt idx="37360">
                  <c:v>270.59799999999979</c:v>
                </c:pt>
                <c:pt idx="37361">
                  <c:v>271.19799999999975</c:v>
                </c:pt>
                <c:pt idx="37362">
                  <c:v>271.79099999999966</c:v>
                </c:pt>
                <c:pt idx="37363">
                  <c:v>272.37900000000002</c:v>
                </c:pt>
                <c:pt idx="37364">
                  <c:v>272.95999999999975</c:v>
                </c:pt>
                <c:pt idx="37365">
                  <c:v>273.53500000000003</c:v>
                </c:pt>
                <c:pt idx="37366">
                  <c:v>274.10399999999993</c:v>
                </c:pt>
                <c:pt idx="37367">
                  <c:v>274.666</c:v>
                </c:pt>
                <c:pt idx="37368">
                  <c:v>275.22199999999958</c:v>
                </c:pt>
                <c:pt idx="37369">
                  <c:v>275.77099999999979</c:v>
                </c:pt>
                <c:pt idx="37370">
                  <c:v>276.31400000000002</c:v>
                </c:pt>
                <c:pt idx="37371">
                  <c:v>276.85000000000002</c:v>
                </c:pt>
                <c:pt idx="37372">
                  <c:v>277.37900000000002</c:v>
                </c:pt>
                <c:pt idx="37373">
                  <c:v>277.90199999999965</c:v>
                </c:pt>
                <c:pt idx="37374">
                  <c:v>278.41699999999958</c:v>
                </c:pt>
                <c:pt idx="37375">
                  <c:v>278.92599999999965</c:v>
                </c:pt>
                <c:pt idx="37376">
                  <c:v>279.42799999999966</c:v>
                </c:pt>
                <c:pt idx="37377">
                  <c:v>279.92299999999977</c:v>
                </c:pt>
                <c:pt idx="37378">
                  <c:v>280.41099999999977</c:v>
                </c:pt>
                <c:pt idx="37379">
                  <c:v>280.89099999999979</c:v>
                </c:pt>
                <c:pt idx="37380">
                  <c:v>281.36500000000001</c:v>
                </c:pt>
                <c:pt idx="37381">
                  <c:v>281.83099999999979</c:v>
                </c:pt>
                <c:pt idx="37382">
                  <c:v>282.28999999999979</c:v>
                </c:pt>
                <c:pt idx="37383">
                  <c:v>282.74200000000002</c:v>
                </c:pt>
                <c:pt idx="37384">
                  <c:v>283.18599999999975</c:v>
                </c:pt>
                <c:pt idx="37385">
                  <c:v>283.62299999999999</c:v>
                </c:pt>
                <c:pt idx="37386">
                  <c:v>284.05200000000002</c:v>
                </c:pt>
                <c:pt idx="37387">
                  <c:v>284.47399999999965</c:v>
                </c:pt>
                <c:pt idx="37388">
                  <c:v>284.88799999999975</c:v>
                </c:pt>
                <c:pt idx="37389">
                  <c:v>285.29399999999958</c:v>
                </c:pt>
                <c:pt idx="37390">
                  <c:v>285.69299999999993</c:v>
                </c:pt>
                <c:pt idx="37391">
                  <c:v>286.08499999999975</c:v>
                </c:pt>
                <c:pt idx="37392">
                  <c:v>286.46799999999979</c:v>
                </c:pt>
                <c:pt idx="37393">
                  <c:v>286.84399999999999</c:v>
                </c:pt>
                <c:pt idx="37394">
                  <c:v>287.21199999999965</c:v>
                </c:pt>
                <c:pt idx="37395">
                  <c:v>287.572</c:v>
                </c:pt>
                <c:pt idx="37396">
                  <c:v>287.92399999999958</c:v>
                </c:pt>
                <c:pt idx="37397">
                  <c:v>288.26900000000001</c:v>
                </c:pt>
                <c:pt idx="37398">
                  <c:v>288.60500000000002</c:v>
                </c:pt>
                <c:pt idx="37399">
                  <c:v>288.93400000000003</c:v>
                </c:pt>
                <c:pt idx="37400">
                  <c:v>289.25400000000002</c:v>
                </c:pt>
                <c:pt idx="37401">
                  <c:v>289.56599999999975</c:v>
                </c:pt>
                <c:pt idx="37402">
                  <c:v>289.87099999999975</c:v>
                </c:pt>
                <c:pt idx="37403">
                  <c:v>290.16699999999975</c:v>
                </c:pt>
                <c:pt idx="37404">
                  <c:v>290.45499999999993</c:v>
                </c:pt>
                <c:pt idx="37405">
                  <c:v>290.73499999999979</c:v>
                </c:pt>
                <c:pt idx="37406">
                  <c:v>291.00700000000001</c:v>
                </c:pt>
                <c:pt idx="37407">
                  <c:v>291.27099999999979</c:v>
                </c:pt>
                <c:pt idx="37408">
                  <c:v>291.52599999999978</c:v>
                </c:pt>
                <c:pt idx="37409">
                  <c:v>291.7729999999998</c:v>
                </c:pt>
                <c:pt idx="37410">
                  <c:v>292.01299999999975</c:v>
                </c:pt>
                <c:pt idx="37411">
                  <c:v>292.24299999999999</c:v>
                </c:pt>
                <c:pt idx="37412">
                  <c:v>292.46599999999978</c:v>
                </c:pt>
                <c:pt idx="37413">
                  <c:v>292.68099999999993</c:v>
                </c:pt>
                <c:pt idx="37414">
                  <c:v>292.887</c:v>
                </c:pt>
                <c:pt idx="37415">
                  <c:v>293.084</c:v>
                </c:pt>
                <c:pt idx="37416">
                  <c:v>293.274</c:v>
                </c:pt>
                <c:pt idx="37417">
                  <c:v>293.45499999999993</c:v>
                </c:pt>
                <c:pt idx="37418">
                  <c:v>293.62799999999999</c:v>
                </c:pt>
                <c:pt idx="37419">
                  <c:v>293.79299999999978</c:v>
                </c:pt>
                <c:pt idx="37420">
                  <c:v>293.94900000000001</c:v>
                </c:pt>
                <c:pt idx="37421">
                  <c:v>294.09699999999958</c:v>
                </c:pt>
                <c:pt idx="37422">
                  <c:v>294.23699999999963</c:v>
                </c:pt>
                <c:pt idx="37423">
                  <c:v>294.36900000000026</c:v>
                </c:pt>
                <c:pt idx="37424">
                  <c:v>294.49199999999962</c:v>
                </c:pt>
                <c:pt idx="37425">
                  <c:v>294.60700000000008</c:v>
                </c:pt>
                <c:pt idx="37426">
                  <c:v>294.714</c:v>
                </c:pt>
                <c:pt idx="37427">
                  <c:v>294.81200000000001</c:v>
                </c:pt>
                <c:pt idx="37428">
                  <c:v>294.90199999999965</c:v>
                </c:pt>
                <c:pt idx="37429">
                  <c:v>294.98399999999958</c:v>
                </c:pt>
                <c:pt idx="37430">
                  <c:v>295.05799999999999</c:v>
                </c:pt>
                <c:pt idx="37431">
                  <c:v>295.12299999999999</c:v>
                </c:pt>
                <c:pt idx="37432">
                  <c:v>295.18</c:v>
                </c:pt>
                <c:pt idx="37433">
                  <c:v>295.22999999999979</c:v>
                </c:pt>
                <c:pt idx="37434">
                  <c:v>295.27</c:v>
                </c:pt>
                <c:pt idx="37435">
                  <c:v>295.303</c:v>
                </c:pt>
                <c:pt idx="37436">
                  <c:v>295.32799999999975</c:v>
                </c:pt>
                <c:pt idx="37437">
                  <c:v>295.34399999999999</c:v>
                </c:pt>
                <c:pt idx="37438">
                  <c:v>295.35199999999975</c:v>
                </c:pt>
                <c:pt idx="37439">
                  <c:v>295.35300000000001</c:v>
                </c:pt>
                <c:pt idx="37440">
                  <c:v>295.34500000000008</c:v>
                </c:pt>
                <c:pt idx="37441">
                  <c:v>295.32900000000001</c:v>
                </c:pt>
                <c:pt idx="37442">
                  <c:v>295.30599999999993</c:v>
                </c:pt>
                <c:pt idx="37443">
                  <c:v>295.274</c:v>
                </c:pt>
                <c:pt idx="37444">
                  <c:v>295.23499999999979</c:v>
                </c:pt>
                <c:pt idx="37445">
                  <c:v>295.18700000000001</c:v>
                </c:pt>
                <c:pt idx="37446">
                  <c:v>295.13200000000001</c:v>
                </c:pt>
                <c:pt idx="37447">
                  <c:v>295.06900000000002</c:v>
                </c:pt>
                <c:pt idx="37448">
                  <c:v>294.99799999999965</c:v>
                </c:pt>
                <c:pt idx="37449">
                  <c:v>294.91899999999958</c:v>
                </c:pt>
                <c:pt idx="37450">
                  <c:v>294.83300000000003</c:v>
                </c:pt>
                <c:pt idx="37451">
                  <c:v>294.73899999999958</c:v>
                </c:pt>
                <c:pt idx="37452">
                  <c:v>294.637</c:v>
                </c:pt>
                <c:pt idx="37453">
                  <c:v>294.52799999999979</c:v>
                </c:pt>
                <c:pt idx="37454">
                  <c:v>294.41099999999977</c:v>
                </c:pt>
                <c:pt idx="37455">
                  <c:v>294.28699999999958</c:v>
                </c:pt>
                <c:pt idx="37456">
                  <c:v>294.15499999999997</c:v>
                </c:pt>
                <c:pt idx="37457">
                  <c:v>294.01599999999979</c:v>
                </c:pt>
                <c:pt idx="37458">
                  <c:v>293.87</c:v>
                </c:pt>
                <c:pt idx="37459">
                  <c:v>293.71599999999978</c:v>
                </c:pt>
                <c:pt idx="37460">
                  <c:v>293.55500000000001</c:v>
                </c:pt>
                <c:pt idx="37461">
                  <c:v>293.387</c:v>
                </c:pt>
                <c:pt idx="37462">
                  <c:v>293.21099999999979</c:v>
                </c:pt>
                <c:pt idx="37463">
                  <c:v>293.029</c:v>
                </c:pt>
                <c:pt idx="37464">
                  <c:v>292.83999999999975</c:v>
                </c:pt>
                <c:pt idx="37465">
                  <c:v>292.64299999999997</c:v>
                </c:pt>
                <c:pt idx="37466">
                  <c:v>292.44</c:v>
                </c:pt>
                <c:pt idx="37467">
                  <c:v>292.22999999999979</c:v>
                </c:pt>
                <c:pt idx="37468">
                  <c:v>292.01299999999975</c:v>
                </c:pt>
                <c:pt idx="37469">
                  <c:v>291.78899999999965</c:v>
                </c:pt>
                <c:pt idx="37470">
                  <c:v>291.55900000000008</c:v>
                </c:pt>
                <c:pt idx="37471">
                  <c:v>291.322</c:v>
                </c:pt>
                <c:pt idx="37472">
                  <c:v>291.07799999999975</c:v>
                </c:pt>
                <c:pt idx="37473">
                  <c:v>290.82799999999975</c:v>
                </c:pt>
                <c:pt idx="37474">
                  <c:v>290.572</c:v>
                </c:pt>
                <c:pt idx="37475">
                  <c:v>290.30900000000008</c:v>
                </c:pt>
                <c:pt idx="37476">
                  <c:v>290.04000000000002</c:v>
                </c:pt>
                <c:pt idx="37477">
                  <c:v>289.76499999999999</c:v>
                </c:pt>
                <c:pt idx="37478">
                  <c:v>289.48299999999978</c:v>
                </c:pt>
                <c:pt idx="37479">
                  <c:v>289.19600000000003</c:v>
                </c:pt>
                <c:pt idx="37480">
                  <c:v>288.90199999999965</c:v>
                </c:pt>
                <c:pt idx="37481">
                  <c:v>288.60300000000001</c:v>
                </c:pt>
                <c:pt idx="37482">
                  <c:v>288.29799999999977</c:v>
                </c:pt>
                <c:pt idx="37483">
                  <c:v>287.98699999999963</c:v>
                </c:pt>
                <c:pt idx="37484">
                  <c:v>287.67</c:v>
                </c:pt>
                <c:pt idx="37485">
                  <c:v>287.34699999999975</c:v>
                </c:pt>
                <c:pt idx="37486">
                  <c:v>287.01900000000001</c:v>
                </c:pt>
                <c:pt idx="37487">
                  <c:v>286.68599999999975</c:v>
                </c:pt>
                <c:pt idx="37488">
                  <c:v>286.34699999999975</c:v>
                </c:pt>
                <c:pt idx="37489">
                  <c:v>286.00299999999999</c:v>
                </c:pt>
                <c:pt idx="37490">
                  <c:v>285.65400000000022</c:v>
                </c:pt>
                <c:pt idx="37491">
                  <c:v>285.29899999999958</c:v>
                </c:pt>
                <c:pt idx="37492">
                  <c:v>284.94</c:v>
                </c:pt>
                <c:pt idx="37493">
                  <c:v>284.57499999999999</c:v>
                </c:pt>
                <c:pt idx="37494">
                  <c:v>284.20599999999979</c:v>
                </c:pt>
                <c:pt idx="37495">
                  <c:v>283.83099999999979</c:v>
                </c:pt>
                <c:pt idx="37496">
                  <c:v>283.452</c:v>
                </c:pt>
                <c:pt idx="37497">
                  <c:v>283.06900000000002</c:v>
                </c:pt>
                <c:pt idx="37498">
                  <c:v>282.68</c:v>
                </c:pt>
                <c:pt idx="37499">
                  <c:v>282.28799999999978</c:v>
                </c:pt>
                <c:pt idx="37500">
                  <c:v>281.89</c:v>
                </c:pt>
                <c:pt idx="37501">
                  <c:v>281.48899999999958</c:v>
                </c:pt>
                <c:pt idx="37502">
                  <c:v>281.08300000000003</c:v>
                </c:pt>
                <c:pt idx="37503">
                  <c:v>280.673</c:v>
                </c:pt>
                <c:pt idx="37504">
                  <c:v>280.25900000000001</c:v>
                </c:pt>
                <c:pt idx="37505">
                  <c:v>279.84100000000001</c:v>
                </c:pt>
                <c:pt idx="37506">
                  <c:v>279.41999999999979</c:v>
                </c:pt>
                <c:pt idx="37507">
                  <c:v>278.99400000000003</c:v>
                </c:pt>
                <c:pt idx="37508">
                  <c:v>278.565</c:v>
                </c:pt>
                <c:pt idx="37509">
                  <c:v>278.13200000000001</c:v>
                </c:pt>
                <c:pt idx="37510">
                  <c:v>277.69499999999999</c:v>
                </c:pt>
                <c:pt idx="37511">
                  <c:v>277.255</c:v>
                </c:pt>
                <c:pt idx="37512">
                  <c:v>276.81200000000001</c:v>
                </c:pt>
                <c:pt idx="37513">
                  <c:v>276.36599999999999</c:v>
                </c:pt>
                <c:pt idx="37514">
                  <c:v>275.91599999999966</c:v>
                </c:pt>
                <c:pt idx="37515">
                  <c:v>275.46299999999979</c:v>
                </c:pt>
                <c:pt idx="37516">
                  <c:v>275.00799999999975</c:v>
                </c:pt>
                <c:pt idx="37517">
                  <c:v>274.54899999999975</c:v>
                </c:pt>
                <c:pt idx="37518">
                  <c:v>274.08799999999979</c:v>
                </c:pt>
                <c:pt idx="37519">
                  <c:v>273.62299999999999</c:v>
                </c:pt>
                <c:pt idx="37520">
                  <c:v>273.15699999999993</c:v>
                </c:pt>
                <c:pt idx="37521">
                  <c:v>272.68799999999999</c:v>
                </c:pt>
                <c:pt idx="37522">
                  <c:v>272.21599999999978</c:v>
                </c:pt>
                <c:pt idx="37523">
                  <c:v>271.74200000000002</c:v>
                </c:pt>
                <c:pt idx="37524">
                  <c:v>271.26599999999979</c:v>
                </c:pt>
                <c:pt idx="37525">
                  <c:v>270.78699999999958</c:v>
                </c:pt>
                <c:pt idx="37526">
                  <c:v>270.30700000000002</c:v>
                </c:pt>
                <c:pt idx="37527">
                  <c:v>269.82400000000001</c:v>
                </c:pt>
                <c:pt idx="37528">
                  <c:v>269.33999999999975</c:v>
                </c:pt>
                <c:pt idx="37529">
                  <c:v>268.85399999999993</c:v>
                </c:pt>
                <c:pt idx="37530">
                  <c:v>268.36599999999999</c:v>
                </c:pt>
                <c:pt idx="37531">
                  <c:v>267.87599999999975</c:v>
                </c:pt>
                <c:pt idx="37532">
                  <c:v>267.38499999999999</c:v>
                </c:pt>
                <c:pt idx="37533">
                  <c:v>266.89299999999974</c:v>
                </c:pt>
                <c:pt idx="37534">
                  <c:v>266.399</c:v>
                </c:pt>
                <c:pt idx="37535">
                  <c:v>265.904</c:v>
                </c:pt>
                <c:pt idx="37536">
                  <c:v>265.40799999999979</c:v>
                </c:pt>
                <c:pt idx="37537">
                  <c:v>264.91099999999977</c:v>
                </c:pt>
                <c:pt idx="37538">
                  <c:v>264.41299999999978</c:v>
                </c:pt>
                <c:pt idx="37539">
                  <c:v>263.91399999999965</c:v>
                </c:pt>
                <c:pt idx="37540">
                  <c:v>263.41399999999965</c:v>
                </c:pt>
                <c:pt idx="37541">
                  <c:v>262.91299999999978</c:v>
                </c:pt>
                <c:pt idx="37542">
                  <c:v>262.41199999999958</c:v>
                </c:pt>
                <c:pt idx="37543">
                  <c:v>261.91099999999977</c:v>
                </c:pt>
                <c:pt idx="37544">
                  <c:v>261.40799999999979</c:v>
                </c:pt>
                <c:pt idx="37545">
                  <c:v>260.90599999999978</c:v>
                </c:pt>
                <c:pt idx="37546">
                  <c:v>260.40299999999979</c:v>
                </c:pt>
                <c:pt idx="37547">
                  <c:v>259.89999999999975</c:v>
                </c:pt>
                <c:pt idx="37548">
                  <c:v>259.39699999999965</c:v>
                </c:pt>
                <c:pt idx="37549">
                  <c:v>258.89400000000001</c:v>
                </c:pt>
                <c:pt idx="37550">
                  <c:v>258.39099999999979</c:v>
                </c:pt>
                <c:pt idx="37551">
                  <c:v>257.88799999999975</c:v>
                </c:pt>
                <c:pt idx="37552">
                  <c:v>257.3859999999998</c:v>
                </c:pt>
                <c:pt idx="37553">
                  <c:v>256.88400000000001</c:v>
                </c:pt>
                <c:pt idx="37554">
                  <c:v>256.38200000000001</c:v>
                </c:pt>
                <c:pt idx="37555">
                  <c:v>255.88100000000011</c:v>
                </c:pt>
                <c:pt idx="37556">
                  <c:v>255.38000000000011</c:v>
                </c:pt>
                <c:pt idx="37557">
                  <c:v>254.88000000000011</c:v>
                </c:pt>
                <c:pt idx="37558">
                  <c:v>254.38000000000011</c:v>
                </c:pt>
                <c:pt idx="37559">
                  <c:v>253.88200000000012</c:v>
                </c:pt>
                <c:pt idx="37560">
                  <c:v>253.38400000000001</c:v>
                </c:pt>
                <c:pt idx="37561">
                  <c:v>252.88700000000011</c:v>
                </c:pt>
                <c:pt idx="37562">
                  <c:v>252.39200000000011</c:v>
                </c:pt>
                <c:pt idx="37563">
                  <c:v>251.89700000000011</c:v>
                </c:pt>
                <c:pt idx="37564">
                  <c:v>251.404</c:v>
                </c:pt>
                <c:pt idx="37565">
                  <c:v>250.91200000000001</c:v>
                </c:pt>
                <c:pt idx="37566">
                  <c:v>250.42100000000011</c:v>
                </c:pt>
                <c:pt idx="37567">
                  <c:v>249.93200000000004</c:v>
                </c:pt>
                <c:pt idx="37568">
                  <c:v>249.44399999999999</c:v>
                </c:pt>
                <c:pt idx="37569">
                  <c:v>248.95800000000011</c:v>
                </c:pt>
                <c:pt idx="37570">
                  <c:v>248.47399999999999</c:v>
                </c:pt>
                <c:pt idx="37571">
                  <c:v>247.99100000000001</c:v>
                </c:pt>
                <c:pt idx="37572">
                  <c:v>247.51</c:v>
                </c:pt>
                <c:pt idx="37573">
                  <c:v>247.03100000000001</c:v>
                </c:pt>
                <c:pt idx="37574">
                  <c:v>246.553</c:v>
                </c:pt>
                <c:pt idx="37575">
                  <c:v>246.078</c:v>
                </c:pt>
                <c:pt idx="37576">
                  <c:v>245.60499999999999</c:v>
                </c:pt>
                <c:pt idx="37577">
                  <c:v>245.13399999999999</c:v>
                </c:pt>
                <c:pt idx="37578">
                  <c:v>244.66499999999999</c:v>
                </c:pt>
                <c:pt idx="37579">
                  <c:v>244.19800000000001</c:v>
                </c:pt>
                <c:pt idx="37580">
                  <c:v>243.733</c:v>
                </c:pt>
                <c:pt idx="37581">
                  <c:v>243.27099999999999</c:v>
                </c:pt>
                <c:pt idx="37582">
                  <c:v>242.81200000000001</c:v>
                </c:pt>
                <c:pt idx="37583">
                  <c:v>242.35400000000001</c:v>
                </c:pt>
                <c:pt idx="37584">
                  <c:v>241.9</c:v>
                </c:pt>
                <c:pt idx="37585">
                  <c:v>241.44800000000001</c:v>
                </c:pt>
                <c:pt idx="37586">
                  <c:v>240.9980000000001</c:v>
                </c:pt>
                <c:pt idx="37587">
                  <c:v>240.55200000000011</c:v>
                </c:pt>
                <c:pt idx="37588">
                  <c:v>240.107</c:v>
                </c:pt>
                <c:pt idx="37589">
                  <c:v>239.666</c:v>
                </c:pt>
                <c:pt idx="37590">
                  <c:v>239.22800000000001</c:v>
                </c:pt>
                <c:pt idx="37591">
                  <c:v>238.792</c:v>
                </c:pt>
                <c:pt idx="37592">
                  <c:v>238.36</c:v>
                </c:pt>
                <c:pt idx="37593">
                  <c:v>237.93</c:v>
                </c:pt>
                <c:pt idx="37594">
                  <c:v>237.50399999999999</c:v>
                </c:pt>
                <c:pt idx="37595">
                  <c:v>237.08100000000007</c:v>
                </c:pt>
                <c:pt idx="37596">
                  <c:v>236.66</c:v>
                </c:pt>
                <c:pt idx="37597">
                  <c:v>236.24299999999999</c:v>
                </c:pt>
                <c:pt idx="37598">
                  <c:v>235.82900000000001</c:v>
                </c:pt>
                <c:pt idx="37599">
                  <c:v>235.41900000000001</c:v>
                </c:pt>
                <c:pt idx="37600">
                  <c:v>235.011</c:v>
                </c:pt>
                <c:pt idx="37601">
                  <c:v>234.607</c:v>
                </c:pt>
                <c:pt idx="37602">
                  <c:v>234.20599999999999</c:v>
                </c:pt>
                <c:pt idx="37603">
                  <c:v>233.809</c:v>
                </c:pt>
                <c:pt idx="37604">
                  <c:v>233.41499999999999</c:v>
                </c:pt>
                <c:pt idx="37605">
                  <c:v>233.02500000000001</c:v>
                </c:pt>
                <c:pt idx="37606">
                  <c:v>232.63800000000001</c:v>
                </c:pt>
                <c:pt idx="37607">
                  <c:v>232.255</c:v>
                </c:pt>
                <c:pt idx="37608">
                  <c:v>231.875</c:v>
                </c:pt>
                <c:pt idx="37609">
                  <c:v>231.499</c:v>
                </c:pt>
                <c:pt idx="37610">
                  <c:v>231.126</c:v>
                </c:pt>
                <c:pt idx="37611">
                  <c:v>230.75700000000001</c:v>
                </c:pt>
                <c:pt idx="37612">
                  <c:v>230.3910000000001</c:v>
                </c:pt>
                <c:pt idx="37613">
                  <c:v>230.03</c:v>
                </c:pt>
                <c:pt idx="37614">
                  <c:v>229.672</c:v>
                </c:pt>
                <c:pt idx="37615">
                  <c:v>229.31700000000001</c:v>
                </c:pt>
                <c:pt idx="37616">
                  <c:v>228.96700000000001</c:v>
                </c:pt>
                <c:pt idx="37617">
                  <c:v>228.62</c:v>
                </c:pt>
                <c:pt idx="37618">
                  <c:v>228.27699999999999</c:v>
                </c:pt>
                <c:pt idx="37619">
                  <c:v>227.93700000000001</c:v>
                </c:pt>
                <c:pt idx="37620">
                  <c:v>227.602</c:v>
                </c:pt>
                <c:pt idx="37621">
                  <c:v>227.26999999999998</c:v>
                </c:pt>
                <c:pt idx="37622">
                  <c:v>226.94200000000001</c:v>
                </c:pt>
                <c:pt idx="37623">
                  <c:v>226.61799999999999</c:v>
                </c:pt>
                <c:pt idx="37624">
                  <c:v>226.298</c:v>
                </c:pt>
                <c:pt idx="37625">
                  <c:v>225.98100000000011</c:v>
                </c:pt>
                <c:pt idx="37626">
                  <c:v>225.66800000000001</c:v>
                </c:pt>
                <c:pt idx="37627">
                  <c:v>225.35900000000001</c:v>
                </c:pt>
                <c:pt idx="37628">
                  <c:v>225.054</c:v>
                </c:pt>
                <c:pt idx="37629">
                  <c:v>224.75299999999999</c:v>
                </c:pt>
                <c:pt idx="37630">
                  <c:v>224.45600000000007</c:v>
                </c:pt>
                <c:pt idx="37631">
                  <c:v>224.16200000000001</c:v>
                </c:pt>
                <c:pt idx="37632">
                  <c:v>223.87300000000002</c:v>
                </c:pt>
                <c:pt idx="37633">
                  <c:v>223.58700000000007</c:v>
                </c:pt>
                <c:pt idx="37634">
                  <c:v>223.30500000000001</c:v>
                </c:pt>
                <c:pt idx="37635">
                  <c:v>223.02600000000001</c:v>
                </c:pt>
                <c:pt idx="37636">
                  <c:v>222.75200000000001</c:v>
                </c:pt>
                <c:pt idx="37637">
                  <c:v>222.48100000000011</c:v>
                </c:pt>
                <c:pt idx="37638">
                  <c:v>222.21399999999988</c:v>
                </c:pt>
                <c:pt idx="37639">
                  <c:v>221.95100000000011</c:v>
                </c:pt>
                <c:pt idx="37640">
                  <c:v>221.69200000000001</c:v>
                </c:pt>
                <c:pt idx="37641">
                  <c:v>221.43600000000001</c:v>
                </c:pt>
                <c:pt idx="37642">
                  <c:v>221.184</c:v>
                </c:pt>
                <c:pt idx="37643">
                  <c:v>220.93600000000001</c:v>
                </c:pt>
                <c:pt idx="37644">
                  <c:v>220.691</c:v>
                </c:pt>
                <c:pt idx="37645">
                  <c:v>220.45100000000011</c:v>
                </c:pt>
                <c:pt idx="37646">
                  <c:v>220.21299999999999</c:v>
                </c:pt>
                <c:pt idx="37647">
                  <c:v>219.97900000000001</c:v>
                </c:pt>
                <c:pt idx="37648">
                  <c:v>219.74899999999997</c:v>
                </c:pt>
                <c:pt idx="37649">
                  <c:v>219.523</c:v>
                </c:pt>
                <c:pt idx="37650">
                  <c:v>219.3</c:v>
                </c:pt>
                <c:pt idx="37651">
                  <c:v>219.08100000000007</c:v>
                </c:pt>
                <c:pt idx="37652">
                  <c:v>218.86500000000001</c:v>
                </c:pt>
                <c:pt idx="37653">
                  <c:v>218.65200000000004</c:v>
                </c:pt>
                <c:pt idx="37654">
                  <c:v>218.44300000000001</c:v>
                </c:pt>
                <c:pt idx="37655">
                  <c:v>218.23699999999999</c:v>
                </c:pt>
                <c:pt idx="37656">
                  <c:v>218.035</c:v>
                </c:pt>
                <c:pt idx="37657">
                  <c:v>217.83600000000001</c:v>
                </c:pt>
                <c:pt idx="37658">
                  <c:v>217.64</c:v>
                </c:pt>
                <c:pt idx="37659">
                  <c:v>217.447</c:v>
                </c:pt>
                <c:pt idx="37660">
                  <c:v>217.25800000000001</c:v>
                </c:pt>
                <c:pt idx="37661">
                  <c:v>217.072</c:v>
                </c:pt>
                <c:pt idx="37662">
                  <c:v>216.88900000000001</c:v>
                </c:pt>
                <c:pt idx="37663">
                  <c:v>216.70899999999997</c:v>
                </c:pt>
                <c:pt idx="37664">
                  <c:v>216.53200000000001</c:v>
                </c:pt>
                <c:pt idx="37665">
                  <c:v>216.35800000000012</c:v>
                </c:pt>
                <c:pt idx="37666">
                  <c:v>216.18700000000001</c:v>
                </c:pt>
                <c:pt idx="37667">
                  <c:v>216.01900000000001</c:v>
                </c:pt>
                <c:pt idx="37668">
                  <c:v>215.85400000000001</c:v>
                </c:pt>
                <c:pt idx="37669">
                  <c:v>215.691</c:v>
                </c:pt>
                <c:pt idx="37670">
                  <c:v>215.53100000000001</c:v>
                </c:pt>
                <c:pt idx="37671">
                  <c:v>215.375</c:v>
                </c:pt>
                <c:pt idx="37672">
                  <c:v>215.22</c:v>
                </c:pt>
                <c:pt idx="37673">
                  <c:v>215.06900000000002</c:v>
                </c:pt>
                <c:pt idx="37674">
                  <c:v>214.91900000000001</c:v>
                </c:pt>
                <c:pt idx="37675">
                  <c:v>214.77299999999997</c:v>
                </c:pt>
                <c:pt idx="37676">
                  <c:v>214.62900000000002</c:v>
                </c:pt>
                <c:pt idx="37677">
                  <c:v>214.48700000000011</c:v>
                </c:pt>
                <c:pt idx="37678">
                  <c:v>214.34700000000001</c:v>
                </c:pt>
                <c:pt idx="37679">
                  <c:v>214.20999999999998</c:v>
                </c:pt>
                <c:pt idx="37680">
                  <c:v>214.07499999999999</c:v>
                </c:pt>
                <c:pt idx="37681">
                  <c:v>213.94200000000001</c:v>
                </c:pt>
                <c:pt idx="37682">
                  <c:v>213.81100000000001</c:v>
                </c:pt>
                <c:pt idx="37683">
                  <c:v>213.68300000000002</c:v>
                </c:pt>
                <c:pt idx="37684">
                  <c:v>213.55600000000001</c:v>
                </c:pt>
                <c:pt idx="37685">
                  <c:v>213.43100000000001</c:v>
                </c:pt>
                <c:pt idx="37686">
                  <c:v>213.30800000000011</c:v>
                </c:pt>
                <c:pt idx="37687">
                  <c:v>213.18700000000001</c:v>
                </c:pt>
                <c:pt idx="37688">
                  <c:v>213.06800000000001</c:v>
                </c:pt>
                <c:pt idx="37689">
                  <c:v>212.95000000000007</c:v>
                </c:pt>
                <c:pt idx="37690">
                  <c:v>212.834</c:v>
                </c:pt>
                <c:pt idx="37691">
                  <c:v>212.71899999999999</c:v>
                </c:pt>
                <c:pt idx="37692">
                  <c:v>212.60599999999999</c:v>
                </c:pt>
                <c:pt idx="37693">
                  <c:v>212.494</c:v>
                </c:pt>
                <c:pt idx="37694">
                  <c:v>212.38300000000001</c:v>
                </c:pt>
                <c:pt idx="37695">
                  <c:v>212.27399999999992</c:v>
                </c:pt>
                <c:pt idx="37696">
                  <c:v>212.166</c:v>
                </c:pt>
                <c:pt idx="37697">
                  <c:v>212.059</c:v>
                </c:pt>
                <c:pt idx="37698">
                  <c:v>211.953</c:v>
                </c:pt>
                <c:pt idx="37699">
                  <c:v>211.84800000000001</c:v>
                </c:pt>
                <c:pt idx="37700">
                  <c:v>211.74399999999989</c:v>
                </c:pt>
                <c:pt idx="37701">
                  <c:v>211.64099999999999</c:v>
                </c:pt>
                <c:pt idx="37702">
                  <c:v>211.53800000000001</c:v>
                </c:pt>
                <c:pt idx="37703">
                  <c:v>211.43600000000001</c:v>
                </c:pt>
                <c:pt idx="37704">
                  <c:v>211.33500000000001</c:v>
                </c:pt>
                <c:pt idx="37705">
                  <c:v>211.23499999999999</c:v>
                </c:pt>
                <c:pt idx="37706">
                  <c:v>211.13399999999999</c:v>
                </c:pt>
                <c:pt idx="37707">
                  <c:v>211.035</c:v>
                </c:pt>
                <c:pt idx="37708">
                  <c:v>210.935</c:v>
                </c:pt>
                <c:pt idx="37709">
                  <c:v>210.83600000000001</c:v>
                </c:pt>
                <c:pt idx="37710">
                  <c:v>210.73699999999999</c:v>
                </c:pt>
                <c:pt idx="37711">
                  <c:v>210.63800000000001</c:v>
                </c:pt>
                <c:pt idx="37712">
                  <c:v>210.53900000000002</c:v>
                </c:pt>
                <c:pt idx="37713">
                  <c:v>210.44</c:v>
                </c:pt>
                <c:pt idx="37714">
                  <c:v>210.34100000000001</c:v>
                </c:pt>
                <c:pt idx="37715">
                  <c:v>210.24099999999999</c:v>
                </c:pt>
                <c:pt idx="37716">
                  <c:v>210.14099999999999</c:v>
                </c:pt>
                <c:pt idx="37717">
                  <c:v>210.041</c:v>
                </c:pt>
                <c:pt idx="37718">
                  <c:v>209.941</c:v>
                </c:pt>
                <c:pt idx="37719">
                  <c:v>209.84</c:v>
                </c:pt>
                <c:pt idx="37720">
                  <c:v>209.738</c:v>
                </c:pt>
                <c:pt idx="37721">
                  <c:v>209.636</c:v>
                </c:pt>
                <c:pt idx="37722">
                  <c:v>209.53300000000002</c:v>
                </c:pt>
                <c:pt idx="37723">
                  <c:v>209.429</c:v>
                </c:pt>
                <c:pt idx="37724">
                  <c:v>209.32400000000001</c:v>
                </c:pt>
                <c:pt idx="37725">
                  <c:v>209.21899999999999</c:v>
                </c:pt>
                <c:pt idx="37726">
                  <c:v>209.11199999999999</c:v>
                </c:pt>
                <c:pt idx="37727">
                  <c:v>209.00399999999999</c:v>
                </c:pt>
                <c:pt idx="37728">
                  <c:v>208.89500000000001</c:v>
                </c:pt>
                <c:pt idx="37729">
                  <c:v>208.785</c:v>
                </c:pt>
                <c:pt idx="37730">
                  <c:v>208.67299999999997</c:v>
                </c:pt>
                <c:pt idx="37731">
                  <c:v>208.56</c:v>
                </c:pt>
                <c:pt idx="37732">
                  <c:v>208.44499999999999</c:v>
                </c:pt>
                <c:pt idx="37733">
                  <c:v>208.32900000000001</c:v>
                </c:pt>
                <c:pt idx="37734">
                  <c:v>208.21099999999998</c:v>
                </c:pt>
                <c:pt idx="37735">
                  <c:v>208.09100000000001</c:v>
                </c:pt>
                <c:pt idx="37736">
                  <c:v>207.97</c:v>
                </c:pt>
                <c:pt idx="37737">
                  <c:v>207.846</c:v>
                </c:pt>
                <c:pt idx="37738">
                  <c:v>207.721</c:v>
                </c:pt>
                <c:pt idx="37739">
                  <c:v>207.59399999999999</c:v>
                </c:pt>
                <c:pt idx="37740">
                  <c:v>207.464</c:v>
                </c:pt>
                <c:pt idx="37741">
                  <c:v>207.333</c:v>
                </c:pt>
                <c:pt idx="37742">
                  <c:v>207.19900000000001</c:v>
                </c:pt>
                <c:pt idx="37743">
                  <c:v>207.06300000000002</c:v>
                </c:pt>
                <c:pt idx="37744">
                  <c:v>206.92400000000001</c:v>
                </c:pt>
                <c:pt idx="37745">
                  <c:v>206.78300000000002</c:v>
                </c:pt>
                <c:pt idx="37746">
                  <c:v>206.63900000000001</c:v>
                </c:pt>
                <c:pt idx="37747">
                  <c:v>206.49300000000002</c:v>
                </c:pt>
                <c:pt idx="37748">
                  <c:v>206.34399999999999</c:v>
                </c:pt>
                <c:pt idx="37749">
                  <c:v>206.19300000000001</c:v>
                </c:pt>
                <c:pt idx="37750">
                  <c:v>206.03900000000002</c:v>
                </c:pt>
                <c:pt idx="37751">
                  <c:v>205.88100000000011</c:v>
                </c:pt>
                <c:pt idx="37752">
                  <c:v>205.721</c:v>
                </c:pt>
                <c:pt idx="37753">
                  <c:v>205.55800000000011</c:v>
                </c:pt>
                <c:pt idx="37754">
                  <c:v>205.39200000000011</c:v>
                </c:pt>
                <c:pt idx="37755">
                  <c:v>205.22300000000001</c:v>
                </c:pt>
                <c:pt idx="37756">
                  <c:v>205.05</c:v>
                </c:pt>
                <c:pt idx="37757">
                  <c:v>204.874</c:v>
                </c:pt>
                <c:pt idx="37758">
                  <c:v>204.69499999999999</c:v>
                </c:pt>
                <c:pt idx="37759">
                  <c:v>204.512</c:v>
                </c:pt>
                <c:pt idx="37760">
                  <c:v>204.32700000000011</c:v>
                </c:pt>
                <c:pt idx="37761">
                  <c:v>204.137</c:v>
                </c:pt>
                <c:pt idx="37762">
                  <c:v>203.94399999999999</c:v>
                </c:pt>
                <c:pt idx="37763">
                  <c:v>203.74699999999999</c:v>
                </c:pt>
                <c:pt idx="37764">
                  <c:v>203.547</c:v>
                </c:pt>
                <c:pt idx="37765">
                  <c:v>203.34300000000002</c:v>
                </c:pt>
                <c:pt idx="37766">
                  <c:v>203.13499999999999</c:v>
                </c:pt>
                <c:pt idx="37767">
                  <c:v>202.923</c:v>
                </c:pt>
                <c:pt idx="37768">
                  <c:v>202.708</c:v>
                </c:pt>
                <c:pt idx="37769">
                  <c:v>202.48800000000011</c:v>
                </c:pt>
                <c:pt idx="37770">
                  <c:v>202.26499999999999</c:v>
                </c:pt>
                <c:pt idx="37771">
                  <c:v>202.03700000000001</c:v>
                </c:pt>
                <c:pt idx="37772">
                  <c:v>201.80600000000001</c:v>
                </c:pt>
                <c:pt idx="37773">
                  <c:v>201.57</c:v>
                </c:pt>
                <c:pt idx="37774">
                  <c:v>201.33</c:v>
                </c:pt>
                <c:pt idx="37775">
                  <c:v>201.08500000000001</c:v>
                </c:pt>
                <c:pt idx="37776">
                  <c:v>200.83700000000007</c:v>
                </c:pt>
                <c:pt idx="37777">
                  <c:v>200.584</c:v>
                </c:pt>
                <c:pt idx="37778">
                  <c:v>200.32700000000011</c:v>
                </c:pt>
                <c:pt idx="37779">
                  <c:v>200.065</c:v>
                </c:pt>
                <c:pt idx="37780">
                  <c:v>199.79900000000001</c:v>
                </c:pt>
                <c:pt idx="37781">
                  <c:v>199.52800000000011</c:v>
                </c:pt>
                <c:pt idx="37782">
                  <c:v>199.25299999999999</c:v>
                </c:pt>
                <c:pt idx="37783">
                  <c:v>198.97300000000001</c:v>
                </c:pt>
                <c:pt idx="37784">
                  <c:v>198.68800000000007</c:v>
                </c:pt>
                <c:pt idx="37785">
                  <c:v>198.399</c:v>
                </c:pt>
                <c:pt idx="37786">
                  <c:v>198.10599999999999</c:v>
                </c:pt>
                <c:pt idx="37787">
                  <c:v>197.80700000000004</c:v>
                </c:pt>
                <c:pt idx="37788">
                  <c:v>197.50399999999999</c:v>
                </c:pt>
                <c:pt idx="37789">
                  <c:v>197.196</c:v>
                </c:pt>
                <c:pt idx="37790">
                  <c:v>196.88300000000001</c:v>
                </c:pt>
                <c:pt idx="37791">
                  <c:v>196.566</c:v>
                </c:pt>
                <c:pt idx="37792">
                  <c:v>196.24299999999999</c:v>
                </c:pt>
                <c:pt idx="37793">
                  <c:v>195.916</c:v>
                </c:pt>
                <c:pt idx="37794">
                  <c:v>195.583</c:v>
                </c:pt>
                <c:pt idx="37795">
                  <c:v>195.24599999999998</c:v>
                </c:pt>
                <c:pt idx="37796">
                  <c:v>194.904</c:v>
                </c:pt>
                <c:pt idx="37797">
                  <c:v>194.55700000000004</c:v>
                </c:pt>
                <c:pt idx="37798">
                  <c:v>194.20499999999998</c:v>
                </c:pt>
                <c:pt idx="37799">
                  <c:v>193.84800000000001</c:v>
                </c:pt>
                <c:pt idx="37800">
                  <c:v>193.48500000000001</c:v>
                </c:pt>
                <c:pt idx="37801">
                  <c:v>193.11799999999999</c:v>
                </c:pt>
                <c:pt idx="37802">
                  <c:v>192.74599999999998</c:v>
                </c:pt>
                <c:pt idx="37803">
                  <c:v>192.369</c:v>
                </c:pt>
                <c:pt idx="37804">
                  <c:v>191.9860000000001</c:v>
                </c:pt>
                <c:pt idx="37805">
                  <c:v>191.59900000000002</c:v>
                </c:pt>
                <c:pt idx="37806">
                  <c:v>191.20599999999999</c:v>
                </c:pt>
                <c:pt idx="37807">
                  <c:v>190.809</c:v>
                </c:pt>
                <c:pt idx="37808">
                  <c:v>190.40600000000001</c:v>
                </c:pt>
                <c:pt idx="37809">
                  <c:v>189.9980000000001</c:v>
                </c:pt>
                <c:pt idx="37810">
                  <c:v>189.58500000000001</c:v>
                </c:pt>
                <c:pt idx="37811">
                  <c:v>189.167</c:v>
                </c:pt>
                <c:pt idx="37812">
                  <c:v>188.74399999999989</c:v>
                </c:pt>
                <c:pt idx="37813">
                  <c:v>188.316</c:v>
                </c:pt>
                <c:pt idx="37814">
                  <c:v>187.88300000000001</c:v>
                </c:pt>
                <c:pt idx="37815">
                  <c:v>187.44399999999999</c:v>
                </c:pt>
                <c:pt idx="37816">
                  <c:v>187.001</c:v>
                </c:pt>
                <c:pt idx="37817">
                  <c:v>186.55200000000011</c:v>
                </c:pt>
                <c:pt idx="37818">
                  <c:v>186.09900000000002</c:v>
                </c:pt>
                <c:pt idx="37819">
                  <c:v>185.64</c:v>
                </c:pt>
                <c:pt idx="37820">
                  <c:v>185.17699999999999</c:v>
                </c:pt>
                <c:pt idx="37821">
                  <c:v>184.708</c:v>
                </c:pt>
                <c:pt idx="37822">
                  <c:v>184.23399999999998</c:v>
                </c:pt>
                <c:pt idx="37823">
                  <c:v>183.756</c:v>
                </c:pt>
                <c:pt idx="37824">
                  <c:v>183.27199999999999</c:v>
                </c:pt>
                <c:pt idx="37825">
                  <c:v>182.78399999999999</c:v>
                </c:pt>
                <c:pt idx="37826">
                  <c:v>182.29</c:v>
                </c:pt>
                <c:pt idx="37827">
                  <c:v>181.792</c:v>
                </c:pt>
                <c:pt idx="37828">
                  <c:v>181.28900000000002</c:v>
                </c:pt>
                <c:pt idx="37829">
                  <c:v>180.78100000000001</c:v>
                </c:pt>
                <c:pt idx="37830">
                  <c:v>180.268</c:v>
                </c:pt>
                <c:pt idx="37831">
                  <c:v>179.75</c:v>
                </c:pt>
                <c:pt idx="37832">
                  <c:v>179.22800000000001</c:v>
                </c:pt>
                <c:pt idx="37833">
                  <c:v>178.70099999999999</c:v>
                </c:pt>
                <c:pt idx="37834">
                  <c:v>178.16900000000001</c:v>
                </c:pt>
                <c:pt idx="37835">
                  <c:v>177.63300000000001</c:v>
                </c:pt>
                <c:pt idx="37836">
                  <c:v>177.09200000000001</c:v>
                </c:pt>
                <c:pt idx="37837">
                  <c:v>176.54599999999999</c:v>
                </c:pt>
                <c:pt idx="37838">
                  <c:v>175.99600000000001</c:v>
                </c:pt>
                <c:pt idx="37839">
                  <c:v>175.441</c:v>
                </c:pt>
                <c:pt idx="37840">
                  <c:v>174.88300000000001</c:v>
                </c:pt>
                <c:pt idx="37841">
                  <c:v>174.31900000000002</c:v>
                </c:pt>
                <c:pt idx="37842">
                  <c:v>173.751</c:v>
                </c:pt>
                <c:pt idx="37843">
                  <c:v>173.17899999999997</c:v>
                </c:pt>
                <c:pt idx="37844">
                  <c:v>172.60300000000001</c:v>
                </c:pt>
                <c:pt idx="37845">
                  <c:v>172.023</c:v>
                </c:pt>
                <c:pt idx="37846">
                  <c:v>171.43800000000007</c:v>
                </c:pt>
                <c:pt idx="37847">
                  <c:v>170.84900000000002</c:v>
                </c:pt>
                <c:pt idx="37848">
                  <c:v>170.256</c:v>
                </c:pt>
                <c:pt idx="37849">
                  <c:v>169.66</c:v>
                </c:pt>
                <c:pt idx="37850">
                  <c:v>169.059</c:v>
                </c:pt>
                <c:pt idx="37851">
                  <c:v>168.45500000000001</c:v>
                </c:pt>
                <c:pt idx="37852">
                  <c:v>167.846</c:v>
                </c:pt>
                <c:pt idx="37853">
                  <c:v>167.23399999999998</c:v>
                </c:pt>
                <c:pt idx="37854">
                  <c:v>166.61899999999997</c:v>
                </c:pt>
                <c:pt idx="37855">
                  <c:v>165.999</c:v>
                </c:pt>
                <c:pt idx="37856">
                  <c:v>165.376</c:v>
                </c:pt>
                <c:pt idx="37857">
                  <c:v>164.75</c:v>
                </c:pt>
                <c:pt idx="37858">
                  <c:v>164.12</c:v>
                </c:pt>
                <c:pt idx="37859">
                  <c:v>163.48700000000011</c:v>
                </c:pt>
                <c:pt idx="37860">
                  <c:v>162.85100000000011</c:v>
                </c:pt>
                <c:pt idx="37861">
                  <c:v>162.21099999999998</c:v>
                </c:pt>
                <c:pt idx="37862">
                  <c:v>161.56900000000002</c:v>
                </c:pt>
                <c:pt idx="37863">
                  <c:v>160.923</c:v>
                </c:pt>
                <c:pt idx="37864">
                  <c:v>160.27399999999992</c:v>
                </c:pt>
                <c:pt idx="37865">
                  <c:v>159.62300000000002</c:v>
                </c:pt>
                <c:pt idx="37866">
                  <c:v>158.96800000000007</c:v>
                </c:pt>
                <c:pt idx="37867">
                  <c:v>158.31100000000001</c:v>
                </c:pt>
                <c:pt idx="37868">
                  <c:v>157.65200000000004</c:v>
                </c:pt>
                <c:pt idx="37869">
                  <c:v>156.99</c:v>
                </c:pt>
                <c:pt idx="37870">
                  <c:v>156.32500000000007</c:v>
                </c:pt>
                <c:pt idx="37871">
                  <c:v>155.65800000000004</c:v>
                </c:pt>
                <c:pt idx="37872">
                  <c:v>154.98800000000011</c:v>
                </c:pt>
                <c:pt idx="37873">
                  <c:v>154.31700000000001</c:v>
                </c:pt>
                <c:pt idx="37874">
                  <c:v>153.64299999999997</c:v>
                </c:pt>
                <c:pt idx="37875">
                  <c:v>152.96700000000001</c:v>
                </c:pt>
                <c:pt idx="37876">
                  <c:v>152.29</c:v>
                </c:pt>
                <c:pt idx="37877">
                  <c:v>151.60999999999999</c:v>
                </c:pt>
                <c:pt idx="37878">
                  <c:v>150.929</c:v>
                </c:pt>
                <c:pt idx="37879">
                  <c:v>150.24599999999998</c:v>
                </c:pt>
                <c:pt idx="37880">
                  <c:v>149.56200000000001</c:v>
                </c:pt>
                <c:pt idx="37881">
                  <c:v>148.876</c:v>
                </c:pt>
                <c:pt idx="37882">
                  <c:v>148.18800000000007</c:v>
                </c:pt>
                <c:pt idx="37883">
                  <c:v>147.5</c:v>
                </c:pt>
                <c:pt idx="37884">
                  <c:v>146.81</c:v>
                </c:pt>
                <c:pt idx="37885">
                  <c:v>146.11899999999997</c:v>
                </c:pt>
                <c:pt idx="37886">
                  <c:v>145.42800000000011</c:v>
                </c:pt>
                <c:pt idx="37887">
                  <c:v>144.73499999999999</c:v>
                </c:pt>
                <c:pt idx="37888">
                  <c:v>144.042</c:v>
                </c:pt>
                <c:pt idx="37889">
                  <c:v>143.34800000000001</c:v>
                </c:pt>
                <c:pt idx="37890">
                  <c:v>142.65300000000002</c:v>
                </c:pt>
                <c:pt idx="37891">
                  <c:v>141.95800000000011</c:v>
                </c:pt>
                <c:pt idx="37892">
                  <c:v>141.26300000000001</c:v>
                </c:pt>
                <c:pt idx="37893">
                  <c:v>140.56700000000001</c:v>
                </c:pt>
                <c:pt idx="37894">
                  <c:v>139.87200000000001</c:v>
                </c:pt>
                <c:pt idx="37895">
                  <c:v>139.17599999999999</c:v>
                </c:pt>
                <c:pt idx="37896">
                  <c:v>138.47999999999999</c:v>
                </c:pt>
                <c:pt idx="37897">
                  <c:v>137.785</c:v>
                </c:pt>
                <c:pt idx="37898">
                  <c:v>137.09</c:v>
                </c:pt>
                <c:pt idx="37899">
                  <c:v>136.39500000000001</c:v>
                </c:pt>
                <c:pt idx="37900">
                  <c:v>135.70099999999999</c:v>
                </c:pt>
                <c:pt idx="37901">
                  <c:v>135.00800000000001</c:v>
                </c:pt>
                <c:pt idx="37902">
                  <c:v>134.316</c:v>
                </c:pt>
                <c:pt idx="37903">
                  <c:v>133.624</c:v>
                </c:pt>
                <c:pt idx="37904">
                  <c:v>132.93300000000002</c:v>
                </c:pt>
                <c:pt idx="37905">
                  <c:v>132.24399999999989</c:v>
                </c:pt>
                <c:pt idx="37906">
                  <c:v>131.55500000000001</c:v>
                </c:pt>
                <c:pt idx="37907">
                  <c:v>130.86800000000011</c:v>
                </c:pt>
                <c:pt idx="37908">
                  <c:v>130.18300000000002</c:v>
                </c:pt>
                <c:pt idx="37909">
                  <c:v>129.499</c:v>
                </c:pt>
                <c:pt idx="37910">
                  <c:v>128.81700000000001</c:v>
                </c:pt>
                <c:pt idx="37911">
                  <c:v>128.137</c:v>
                </c:pt>
                <c:pt idx="37912">
                  <c:v>127.458</c:v>
                </c:pt>
                <c:pt idx="37913">
                  <c:v>126.782</c:v>
                </c:pt>
                <c:pt idx="37914">
                  <c:v>126.10799999999999</c:v>
                </c:pt>
                <c:pt idx="37915">
                  <c:v>125.43600000000002</c:v>
                </c:pt>
                <c:pt idx="37916">
                  <c:v>124.76700000000002</c:v>
                </c:pt>
                <c:pt idx="37917">
                  <c:v>124.1</c:v>
                </c:pt>
                <c:pt idx="37918">
                  <c:v>123.43600000000002</c:v>
                </c:pt>
                <c:pt idx="37919">
                  <c:v>122.77500000000001</c:v>
                </c:pt>
                <c:pt idx="37920">
                  <c:v>122.117</c:v>
                </c:pt>
                <c:pt idx="37921">
                  <c:v>121.46100000000006</c:v>
                </c:pt>
                <c:pt idx="37922">
                  <c:v>120.809</c:v>
                </c:pt>
                <c:pt idx="37923">
                  <c:v>120.16</c:v>
                </c:pt>
                <c:pt idx="37924">
                  <c:v>119.515</c:v>
                </c:pt>
                <c:pt idx="37925">
                  <c:v>118.87299999999998</c:v>
                </c:pt>
                <c:pt idx="37926">
                  <c:v>118.235</c:v>
                </c:pt>
                <c:pt idx="37927">
                  <c:v>117.6</c:v>
                </c:pt>
                <c:pt idx="37928">
                  <c:v>116.97</c:v>
                </c:pt>
                <c:pt idx="37929">
                  <c:v>116.343</c:v>
                </c:pt>
                <c:pt idx="37930">
                  <c:v>115.721</c:v>
                </c:pt>
                <c:pt idx="37931">
                  <c:v>115.10299999999998</c:v>
                </c:pt>
                <c:pt idx="37932">
                  <c:v>114.489</c:v>
                </c:pt>
                <c:pt idx="37933">
                  <c:v>113.88</c:v>
                </c:pt>
                <c:pt idx="37934">
                  <c:v>113.27500000000001</c:v>
                </c:pt>
                <c:pt idx="37935">
                  <c:v>112.67599999999995</c:v>
                </c:pt>
                <c:pt idx="37936">
                  <c:v>112.081</c:v>
                </c:pt>
                <c:pt idx="37937">
                  <c:v>111.49100000000006</c:v>
                </c:pt>
                <c:pt idx="37938">
                  <c:v>110.90600000000002</c:v>
                </c:pt>
                <c:pt idx="37939">
                  <c:v>110.327</c:v>
                </c:pt>
                <c:pt idx="37940">
                  <c:v>109.752</c:v>
                </c:pt>
                <c:pt idx="37941">
                  <c:v>109.184</c:v>
                </c:pt>
                <c:pt idx="37942">
                  <c:v>108.621</c:v>
                </c:pt>
                <c:pt idx="37943">
                  <c:v>108.063</c:v>
                </c:pt>
                <c:pt idx="37944">
                  <c:v>107.512</c:v>
                </c:pt>
                <c:pt idx="37945">
                  <c:v>106.96599999999999</c:v>
                </c:pt>
                <c:pt idx="37946">
                  <c:v>106.42700000000002</c:v>
                </c:pt>
                <c:pt idx="37947">
                  <c:v>105.89400000000002</c:v>
                </c:pt>
                <c:pt idx="37948">
                  <c:v>105.367</c:v>
                </c:pt>
                <c:pt idx="37949">
                  <c:v>104.84699999999999</c:v>
                </c:pt>
                <c:pt idx="37950">
                  <c:v>104.333</c:v>
                </c:pt>
                <c:pt idx="37951">
                  <c:v>103.82599999999998</c:v>
                </c:pt>
                <c:pt idx="37952">
                  <c:v>103.32499999999999</c:v>
                </c:pt>
                <c:pt idx="37953">
                  <c:v>102.83199999999999</c:v>
                </c:pt>
                <c:pt idx="37954">
                  <c:v>102.345</c:v>
                </c:pt>
                <c:pt idx="37955">
                  <c:v>101.866</c:v>
                </c:pt>
                <c:pt idx="37956">
                  <c:v>101.39400000000002</c:v>
                </c:pt>
                <c:pt idx="37957">
                  <c:v>100.929</c:v>
                </c:pt>
                <c:pt idx="37958">
                  <c:v>100.47199999999999</c:v>
                </c:pt>
                <c:pt idx="37959">
                  <c:v>100.023</c:v>
                </c:pt>
                <c:pt idx="37960">
                  <c:v>99.5809</c:v>
                </c:pt>
                <c:pt idx="37961">
                  <c:v>99.146799999999999</c:v>
                </c:pt>
                <c:pt idx="37962">
                  <c:v>98.720699999999994</c:v>
                </c:pt>
                <c:pt idx="37963">
                  <c:v>98.302599999999998</c:v>
                </c:pt>
                <c:pt idx="37964">
                  <c:v>97.892699999999991</c:v>
                </c:pt>
                <c:pt idx="37965">
                  <c:v>97.491000000000057</c:v>
                </c:pt>
                <c:pt idx="37966">
                  <c:v>97.097600000000057</c:v>
                </c:pt>
                <c:pt idx="37967">
                  <c:v>96.712700000000012</c:v>
                </c:pt>
                <c:pt idx="37968">
                  <c:v>96.336399999999998</c:v>
                </c:pt>
                <c:pt idx="37969">
                  <c:v>95.968700000000013</c:v>
                </c:pt>
                <c:pt idx="37970">
                  <c:v>95.609899999999982</c:v>
                </c:pt>
                <c:pt idx="37971">
                  <c:v>95.259900000000002</c:v>
                </c:pt>
                <c:pt idx="37972">
                  <c:v>94.918800000000005</c:v>
                </c:pt>
                <c:pt idx="37973">
                  <c:v>94.586799999999982</c:v>
                </c:pt>
                <c:pt idx="37974">
                  <c:v>94.263999999999996</c:v>
                </c:pt>
                <c:pt idx="37975">
                  <c:v>93.950400000000002</c:v>
                </c:pt>
                <c:pt idx="37976">
                  <c:v>93.646299999999997</c:v>
                </c:pt>
                <c:pt idx="37977">
                  <c:v>93.351600000000005</c:v>
                </c:pt>
                <c:pt idx="37978">
                  <c:v>93.066400000000002</c:v>
                </c:pt>
                <c:pt idx="37979">
                  <c:v>92.790899999999993</c:v>
                </c:pt>
                <c:pt idx="37980">
                  <c:v>92.525099999999981</c:v>
                </c:pt>
                <c:pt idx="37981">
                  <c:v>92.269200000000026</c:v>
                </c:pt>
                <c:pt idx="37982">
                  <c:v>92.023099999999999</c:v>
                </c:pt>
                <c:pt idx="37983">
                  <c:v>91.787200000000027</c:v>
                </c:pt>
                <c:pt idx="37984">
                  <c:v>91.561200000000056</c:v>
                </c:pt>
                <c:pt idx="37985">
                  <c:v>91.345399999999998</c:v>
                </c:pt>
                <c:pt idx="37986">
                  <c:v>91.14</c:v>
                </c:pt>
                <c:pt idx="37987">
                  <c:v>90.944800000000058</c:v>
                </c:pt>
                <c:pt idx="37988">
                  <c:v>90.760099999999994</c:v>
                </c:pt>
                <c:pt idx="37989">
                  <c:v>90.585899999999981</c:v>
                </c:pt>
                <c:pt idx="37990">
                  <c:v>90.422200000000004</c:v>
                </c:pt>
                <c:pt idx="37991">
                  <c:v>90.269300000000001</c:v>
                </c:pt>
                <c:pt idx="37992">
                  <c:v>90.126999999999981</c:v>
                </c:pt>
                <c:pt idx="37993">
                  <c:v>89.995599999999996</c:v>
                </c:pt>
                <c:pt idx="37994">
                  <c:v>89.875099999999989</c:v>
                </c:pt>
                <c:pt idx="37995">
                  <c:v>89.765600000000006</c:v>
                </c:pt>
                <c:pt idx="37996">
                  <c:v>89.667100000000005</c:v>
                </c:pt>
                <c:pt idx="37997">
                  <c:v>89.579599999999999</c:v>
                </c:pt>
                <c:pt idx="37998">
                  <c:v>89.503399999999999</c:v>
                </c:pt>
                <c:pt idx="37999">
                  <c:v>89.438400000000001</c:v>
                </c:pt>
                <c:pt idx="38000">
                  <c:v>89.384600000000006</c:v>
                </c:pt>
                <c:pt idx="38001">
                  <c:v>89.342299999999994</c:v>
                </c:pt>
                <c:pt idx="38002">
                  <c:v>89.311400000000006</c:v>
                </c:pt>
                <c:pt idx="38003">
                  <c:v>89.291900000000027</c:v>
                </c:pt>
                <c:pt idx="38004">
                  <c:v>89.284000000000006</c:v>
                </c:pt>
                <c:pt idx="38005">
                  <c:v>89.287800000000004</c:v>
                </c:pt>
                <c:pt idx="38006">
                  <c:v>89.303100000000001</c:v>
                </c:pt>
                <c:pt idx="38007">
                  <c:v>89.330200000000005</c:v>
                </c:pt>
                <c:pt idx="38008">
                  <c:v>89.369</c:v>
                </c:pt>
                <c:pt idx="38009">
                  <c:v>89.419600000000059</c:v>
                </c:pt>
                <c:pt idx="38010">
                  <c:v>89.482200000000006</c:v>
                </c:pt>
                <c:pt idx="38011">
                  <c:v>89.556600000000003</c:v>
                </c:pt>
                <c:pt idx="38012">
                  <c:v>89.643000000000001</c:v>
                </c:pt>
                <c:pt idx="38013">
                  <c:v>89.741400000000027</c:v>
                </c:pt>
                <c:pt idx="38014">
                  <c:v>89.851799999999983</c:v>
                </c:pt>
                <c:pt idx="38015">
                  <c:v>89.974300000000014</c:v>
                </c:pt>
                <c:pt idx="38016">
                  <c:v>90.10899999999998</c:v>
                </c:pt>
                <c:pt idx="38017">
                  <c:v>90.255799999999979</c:v>
                </c:pt>
                <c:pt idx="38018">
                  <c:v>90.414700000000025</c:v>
                </c:pt>
                <c:pt idx="38019">
                  <c:v>90.585999999999999</c:v>
                </c:pt>
                <c:pt idx="38020">
                  <c:v>90.769400000000005</c:v>
                </c:pt>
                <c:pt idx="38021">
                  <c:v>90.965199999999996</c:v>
                </c:pt>
                <c:pt idx="38022">
                  <c:v>91.173299999999998</c:v>
                </c:pt>
                <c:pt idx="38023">
                  <c:v>91.393799999999999</c:v>
                </c:pt>
                <c:pt idx="38024">
                  <c:v>91.626599999999982</c:v>
                </c:pt>
                <c:pt idx="38025">
                  <c:v>91.871799999999979</c:v>
                </c:pt>
                <c:pt idx="38026">
                  <c:v>92.129399999999947</c:v>
                </c:pt>
                <c:pt idx="38027">
                  <c:v>92.3994</c:v>
                </c:pt>
                <c:pt idx="38028">
                  <c:v>92.682000000000002</c:v>
                </c:pt>
                <c:pt idx="38029">
                  <c:v>92.977000000000004</c:v>
                </c:pt>
                <c:pt idx="38030">
                  <c:v>93.284400000000005</c:v>
                </c:pt>
                <c:pt idx="38031">
                  <c:v>93.604500000000002</c:v>
                </c:pt>
                <c:pt idx="38032">
                  <c:v>93.936899999999994</c:v>
                </c:pt>
                <c:pt idx="38033">
                  <c:v>94.281899999999993</c:v>
                </c:pt>
                <c:pt idx="38034">
                  <c:v>94.639499999999998</c:v>
                </c:pt>
                <c:pt idx="38035">
                  <c:v>95.009500000000003</c:v>
                </c:pt>
                <c:pt idx="38036">
                  <c:v>95.392099999999999</c:v>
                </c:pt>
                <c:pt idx="38037">
                  <c:v>95.787300000000002</c:v>
                </c:pt>
                <c:pt idx="38038">
                  <c:v>96.194900000000004</c:v>
                </c:pt>
                <c:pt idx="38039">
                  <c:v>96.615200000000002</c:v>
                </c:pt>
                <c:pt idx="38040">
                  <c:v>97.047900000000027</c:v>
                </c:pt>
                <c:pt idx="38041">
                  <c:v>97.493100000000027</c:v>
                </c:pt>
                <c:pt idx="38042">
                  <c:v>97.950999999999993</c:v>
                </c:pt>
                <c:pt idx="38043">
                  <c:v>98.421200000000027</c:v>
                </c:pt>
                <c:pt idx="38044">
                  <c:v>98.903999999999996</c:v>
                </c:pt>
                <c:pt idx="38045">
                  <c:v>99.399299999999997</c:v>
                </c:pt>
                <c:pt idx="38046">
                  <c:v>99.907100000000057</c:v>
                </c:pt>
                <c:pt idx="38047">
                  <c:v>100.42700000000002</c:v>
                </c:pt>
                <c:pt idx="38048">
                  <c:v>100.96000000000002</c:v>
                </c:pt>
                <c:pt idx="38049">
                  <c:v>101.505</c:v>
                </c:pt>
                <c:pt idx="38050">
                  <c:v>102.062</c:v>
                </c:pt>
                <c:pt idx="38051">
                  <c:v>102.63200000000001</c:v>
                </c:pt>
                <c:pt idx="38052">
                  <c:v>103.21400000000006</c:v>
                </c:pt>
                <c:pt idx="38053">
                  <c:v>103.809</c:v>
                </c:pt>
                <c:pt idx="38054">
                  <c:v>104.41600000000005</c:v>
                </c:pt>
                <c:pt idx="38055">
                  <c:v>105.035</c:v>
                </c:pt>
                <c:pt idx="38056">
                  <c:v>105.666</c:v>
                </c:pt>
                <c:pt idx="38057">
                  <c:v>106.309</c:v>
                </c:pt>
                <c:pt idx="38058">
                  <c:v>106.965</c:v>
                </c:pt>
                <c:pt idx="38059">
                  <c:v>107.633</c:v>
                </c:pt>
                <c:pt idx="38060">
                  <c:v>108.312</c:v>
                </c:pt>
                <c:pt idx="38061">
                  <c:v>109.004</c:v>
                </c:pt>
                <c:pt idx="38062">
                  <c:v>109.708</c:v>
                </c:pt>
                <c:pt idx="38063">
                  <c:v>110.423</c:v>
                </c:pt>
                <c:pt idx="38064">
                  <c:v>111.151</c:v>
                </c:pt>
                <c:pt idx="38065">
                  <c:v>111.89100000000002</c:v>
                </c:pt>
                <c:pt idx="38066">
                  <c:v>112.642</c:v>
                </c:pt>
                <c:pt idx="38067">
                  <c:v>113.405</c:v>
                </c:pt>
                <c:pt idx="38068">
                  <c:v>114.17899999999995</c:v>
                </c:pt>
                <c:pt idx="38069">
                  <c:v>114.96599999999999</c:v>
                </c:pt>
                <c:pt idx="38070">
                  <c:v>115.76400000000002</c:v>
                </c:pt>
                <c:pt idx="38071">
                  <c:v>116.57299999999998</c:v>
                </c:pt>
                <c:pt idx="38072">
                  <c:v>117.39400000000002</c:v>
                </c:pt>
                <c:pt idx="38073">
                  <c:v>118.226</c:v>
                </c:pt>
                <c:pt idx="38074">
                  <c:v>119.07</c:v>
                </c:pt>
                <c:pt idx="38075">
                  <c:v>119.92400000000002</c:v>
                </c:pt>
                <c:pt idx="38076">
                  <c:v>120.79</c:v>
                </c:pt>
                <c:pt idx="38077">
                  <c:v>121.667</c:v>
                </c:pt>
                <c:pt idx="38078">
                  <c:v>122.556</c:v>
                </c:pt>
                <c:pt idx="38079">
                  <c:v>123.455</c:v>
                </c:pt>
                <c:pt idx="38080">
                  <c:v>124.36499999999999</c:v>
                </c:pt>
                <c:pt idx="38081">
                  <c:v>125.286</c:v>
                </c:pt>
                <c:pt idx="38082">
                  <c:v>126.21700000000006</c:v>
                </c:pt>
                <c:pt idx="38083">
                  <c:v>127.15900000000001</c:v>
                </c:pt>
                <c:pt idx="38084">
                  <c:v>128.11199999999999</c:v>
                </c:pt>
                <c:pt idx="38085">
                  <c:v>129.07599999999999</c:v>
                </c:pt>
                <c:pt idx="38086">
                  <c:v>130.04900000000001</c:v>
                </c:pt>
                <c:pt idx="38087">
                  <c:v>131.03300000000002</c:v>
                </c:pt>
                <c:pt idx="38088">
                  <c:v>132.02800000000011</c:v>
                </c:pt>
                <c:pt idx="38089">
                  <c:v>133.03200000000001</c:v>
                </c:pt>
                <c:pt idx="38090">
                  <c:v>134.047</c:v>
                </c:pt>
                <c:pt idx="38091">
                  <c:v>135.071</c:v>
                </c:pt>
                <c:pt idx="38092">
                  <c:v>136.10599999999999</c:v>
                </c:pt>
                <c:pt idx="38093">
                  <c:v>137.15</c:v>
                </c:pt>
                <c:pt idx="38094">
                  <c:v>138.20399999999998</c:v>
                </c:pt>
                <c:pt idx="38095">
                  <c:v>139.267</c:v>
                </c:pt>
                <c:pt idx="38096">
                  <c:v>140.34</c:v>
                </c:pt>
                <c:pt idx="38097">
                  <c:v>141.423</c:v>
                </c:pt>
                <c:pt idx="38098">
                  <c:v>142.51399999999998</c:v>
                </c:pt>
                <c:pt idx="38099">
                  <c:v>143.61499999999998</c:v>
                </c:pt>
                <c:pt idx="38100">
                  <c:v>144.72499999999999</c:v>
                </c:pt>
                <c:pt idx="38101">
                  <c:v>145.84399999999999</c:v>
                </c:pt>
                <c:pt idx="38102">
                  <c:v>146.97200000000001</c:v>
                </c:pt>
                <c:pt idx="38103">
                  <c:v>148.108</c:v>
                </c:pt>
                <c:pt idx="38104">
                  <c:v>149.25399999999999</c:v>
                </c:pt>
                <c:pt idx="38105">
                  <c:v>150.40700000000001</c:v>
                </c:pt>
                <c:pt idx="38106">
                  <c:v>151.57</c:v>
                </c:pt>
                <c:pt idx="38107">
                  <c:v>152.73999999999998</c:v>
                </c:pt>
                <c:pt idx="38108">
                  <c:v>153.91900000000001</c:v>
                </c:pt>
                <c:pt idx="38109">
                  <c:v>155.10599999999999</c:v>
                </c:pt>
                <c:pt idx="38110">
                  <c:v>156.30000000000001</c:v>
                </c:pt>
                <c:pt idx="38111">
                  <c:v>157.50299999999999</c:v>
                </c:pt>
                <c:pt idx="38112">
                  <c:v>158.71299999999999</c:v>
                </c:pt>
                <c:pt idx="38113">
                  <c:v>159.93100000000001</c:v>
                </c:pt>
                <c:pt idx="38114">
                  <c:v>161.15700000000001</c:v>
                </c:pt>
                <c:pt idx="38115">
                  <c:v>162.38900000000001</c:v>
                </c:pt>
                <c:pt idx="38116">
                  <c:v>163.62900000000002</c:v>
                </c:pt>
                <c:pt idx="38117">
                  <c:v>164.87700000000001</c:v>
                </c:pt>
                <c:pt idx="38118">
                  <c:v>166.131</c:v>
                </c:pt>
                <c:pt idx="38119">
                  <c:v>167.39200000000011</c:v>
                </c:pt>
                <c:pt idx="38120">
                  <c:v>168.65900000000002</c:v>
                </c:pt>
                <c:pt idx="38121">
                  <c:v>169.934</c:v>
                </c:pt>
                <c:pt idx="38122">
                  <c:v>171.21499999999995</c:v>
                </c:pt>
                <c:pt idx="38123">
                  <c:v>172.50200000000001</c:v>
                </c:pt>
                <c:pt idx="38124">
                  <c:v>173.79499999999999</c:v>
                </c:pt>
                <c:pt idx="38125">
                  <c:v>175.095</c:v>
                </c:pt>
                <c:pt idx="38126">
                  <c:v>176.4</c:v>
                </c:pt>
                <c:pt idx="38127">
                  <c:v>177.71199999999999</c:v>
                </c:pt>
                <c:pt idx="38128">
                  <c:v>179.02800000000011</c:v>
                </c:pt>
                <c:pt idx="38129">
                  <c:v>180.35100000000011</c:v>
                </c:pt>
                <c:pt idx="38130">
                  <c:v>181.67899999999997</c:v>
                </c:pt>
                <c:pt idx="38131">
                  <c:v>183.012</c:v>
                </c:pt>
                <c:pt idx="38132">
                  <c:v>184.35000000000011</c:v>
                </c:pt>
                <c:pt idx="38133">
                  <c:v>185.69399999999999</c:v>
                </c:pt>
                <c:pt idx="38134">
                  <c:v>187.042</c:v>
                </c:pt>
                <c:pt idx="38135">
                  <c:v>188.39500000000001</c:v>
                </c:pt>
                <c:pt idx="38136">
                  <c:v>189.75200000000001</c:v>
                </c:pt>
                <c:pt idx="38137">
                  <c:v>191.11399999999998</c:v>
                </c:pt>
                <c:pt idx="38138">
                  <c:v>192.48100000000011</c:v>
                </c:pt>
                <c:pt idx="38139">
                  <c:v>193.85100000000011</c:v>
                </c:pt>
                <c:pt idx="38140">
                  <c:v>195.22499999999999</c:v>
                </c:pt>
                <c:pt idx="38141">
                  <c:v>196.60399999999998</c:v>
                </c:pt>
                <c:pt idx="38142">
                  <c:v>197.9860000000001</c:v>
                </c:pt>
                <c:pt idx="38143">
                  <c:v>199.37100000000001</c:v>
                </c:pt>
                <c:pt idx="38144">
                  <c:v>200.76</c:v>
                </c:pt>
                <c:pt idx="38145">
                  <c:v>202.15300000000002</c:v>
                </c:pt>
                <c:pt idx="38146">
                  <c:v>203.548</c:v>
                </c:pt>
                <c:pt idx="38147">
                  <c:v>204.947</c:v>
                </c:pt>
                <c:pt idx="38148">
                  <c:v>206.34800000000001</c:v>
                </c:pt>
                <c:pt idx="38149">
                  <c:v>207.75200000000001</c:v>
                </c:pt>
                <c:pt idx="38150">
                  <c:v>209.15900000000002</c:v>
                </c:pt>
                <c:pt idx="38151">
                  <c:v>210.56800000000001</c:v>
                </c:pt>
                <c:pt idx="38152">
                  <c:v>211.97900000000001</c:v>
                </c:pt>
                <c:pt idx="38153">
                  <c:v>213.393</c:v>
                </c:pt>
                <c:pt idx="38154">
                  <c:v>214.80800000000011</c:v>
                </c:pt>
                <c:pt idx="38155">
                  <c:v>216.22499999999999</c:v>
                </c:pt>
                <c:pt idx="38156">
                  <c:v>217.64399999999998</c:v>
                </c:pt>
                <c:pt idx="38157">
                  <c:v>219.065</c:v>
                </c:pt>
                <c:pt idx="38158">
                  <c:v>220.48700000000011</c:v>
                </c:pt>
                <c:pt idx="38159">
                  <c:v>221.91</c:v>
                </c:pt>
                <c:pt idx="38160">
                  <c:v>223.334</c:v>
                </c:pt>
                <c:pt idx="38161">
                  <c:v>224.75899999999999</c:v>
                </c:pt>
                <c:pt idx="38162">
                  <c:v>226.185</c:v>
                </c:pt>
                <c:pt idx="38163">
                  <c:v>227.61199999999999</c:v>
                </c:pt>
                <c:pt idx="38164">
                  <c:v>229.03900000000002</c:v>
                </c:pt>
                <c:pt idx="38165">
                  <c:v>230.46600000000001</c:v>
                </c:pt>
                <c:pt idx="38166">
                  <c:v>231.89400000000001</c:v>
                </c:pt>
                <c:pt idx="38167">
                  <c:v>233.32100000000011</c:v>
                </c:pt>
                <c:pt idx="38168">
                  <c:v>234.74899999999997</c:v>
                </c:pt>
                <c:pt idx="38169">
                  <c:v>236.17599999999999</c:v>
                </c:pt>
                <c:pt idx="38170">
                  <c:v>237.60300000000001</c:v>
                </c:pt>
                <c:pt idx="38171">
                  <c:v>239.03</c:v>
                </c:pt>
                <c:pt idx="38172">
                  <c:v>240.45500000000001</c:v>
                </c:pt>
                <c:pt idx="38173">
                  <c:v>241.88000000000011</c:v>
                </c:pt>
                <c:pt idx="38174">
                  <c:v>243.304</c:v>
                </c:pt>
                <c:pt idx="38175">
                  <c:v>244.727</c:v>
                </c:pt>
                <c:pt idx="38176">
                  <c:v>246.148</c:v>
                </c:pt>
                <c:pt idx="38177">
                  <c:v>247.56800000000001</c:v>
                </c:pt>
                <c:pt idx="38178">
                  <c:v>248.98700000000011</c:v>
                </c:pt>
                <c:pt idx="38179">
                  <c:v>250.404</c:v>
                </c:pt>
                <c:pt idx="38180">
                  <c:v>251.81900000000002</c:v>
                </c:pt>
                <c:pt idx="38181">
                  <c:v>253.232</c:v>
                </c:pt>
                <c:pt idx="38182">
                  <c:v>254.642</c:v>
                </c:pt>
                <c:pt idx="38183">
                  <c:v>256.05099999999999</c:v>
                </c:pt>
                <c:pt idx="38184">
                  <c:v>257.45699999999965</c:v>
                </c:pt>
                <c:pt idx="38185">
                  <c:v>258.86</c:v>
                </c:pt>
                <c:pt idx="38186">
                  <c:v>260.2609999999998</c:v>
                </c:pt>
                <c:pt idx="38187">
                  <c:v>261.65899999999999</c:v>
                </c:pt>
                <c:pt idx="38188">
                  <c:v>263.05399999999975</c:v>
                </c:pt>
                <c:pt idx="38189">
                  <c:v>264.44600000000003</c:v>
                </c:pt>
                <c:pt idx="38190">
                  <c:v>265.834</c:v>
                </c:pt>
                <c:pt idx="38191">
                  <c:v>267.21899999999965</c:v>
                </c:pt>
                <c:pt idx="38192">
                  <c:v>268.601</c:v>
                </c:pt>
                <c:pt idx="38193">
                  <c:v>269.97899999999959</c:v>
                </c:pt>
                <c:pt idx="38194">
                  <c:v>271.35300000000001</c:v>
                </c:pt>
                <c:pt idx="38195">
                  <c:v>272.72299999999979</c:v>
                </c:pt>
                <c:pt idx="38196">
                  <c:v>274.089</c:v>
                </c:pt>
                <c:pt idx="38197">
                  <c:v>275.45099999999979</c:v>
                </c:pt>
                <c:pt idx="38198">
                  <c:v>276.80799999999999</c:v>
                </c:pt>
                <c:pt idx="38199">
                  <c:v>278.161</c:v>
                </c:pt>
                <c:pt idx="38200">
                  <c:v>279.50900000000001</c:v>
                </c:pt>
                <c:pt idx="38201">
                  <c:v>280.85199999999975</c:v>
                </c:pt>
                <c:pt idx="38202">
                  <c:v>282.19099999999975</c:v>
                </c:pt>
                <c:pt idx="38203">
                  <c:v>283.52499999999975</c:v>
                </c:pt>
                <c:pt idx="38204">
                  <c:v>284.85300000000001</c:v>
                </c:pt>
                <c:pt idx="38205">
                  <c:v>286.17599999999999</c:v>
                </c:pt>
                <c:pt idx="38206">
                  <c:v>287.49400000000003</c:v>
                </c:pt>
                <c:pt idx="38207">
                  <c:v>288.80599999999993</c:v>
                </c:pt>
                <c:pt idx="38208">
                  <c:v>290.11200000000002</c:v>
                </c:pt>
                <c:pt idx="38209">
                  <c:v>291.41299999999978</c:v>
                </c:pt>
                <c:pt idx="38210">
                  <c:v>292.70699999999965</c:v>
                </c:pt>
                <c:pt idx="38211">
                  <c:v>293.99599999999958</c:v>
                </c:pt>
                <c:pt idx="38212">
                  <c:v>295.279</c:v>
                </c:pt>
                <c:pt idx="38213">
                  <c:v>296.55500000000001</c:v>
                </c:pt>
                <c:pt idx="38214">
                  <c:v>297.82499999999999</c:v>
                </c:pt>
                <c:pt idx="38215">
                  <c:v>299.08799999999979</c:v>
                </c:pt>
                <c:pt idx="38216">
                  <c:v>300.34500000000008</c:v>
                </c:pt>
                <c:pt idx="38217">
                  <c:v>301.59500000000003</c:v>
                </c:pt>
                <c:pt idx="38218">
                  <c:v>302.83799999999979</c:v>
                </c:pt>
                <c:pt idx="38219">
                  <c:v>304.07400000000001</c:v>
                </c:pt>
                <c:pt idx="38220">
                  <c:v>305.303</c:v>
                </c:pt>
                <c:pt idx="38221">
                  <c:v>306.52499999999975</c:v>
                </c:pt>
                <c:pt idx="38222">
                  <c:v>307.73899999999958</c:v>
                </c:pt>
                <c:pt idx="38223">
                  <c:v>308.94600000000003</c:v>
                </c:pt>
                <c:pt idx="38224">
                  <c:v>310.14600000000002</c:v>
                </c:pt>
                <c:pt idx="38225">
                  <c:v>311.33799999999979</c:v>
                </c:pt>
                <c:pt idx="38226">
                  <c:v>312.52199999999965</c:v>
                </c:pt>
                <c:pt idx="38227">
                  <c:v>313.69799999999975</c:v>
                </c:pt>
                <c:pt idx="38228">
                  <c:v>314.86700000000002</c:v>
                </c:pt>
                <c:pt idx="38229">
                  <c:v>316.02699999999965</c:v>
                </c:pt>
                <c:pt idx="38230">
                  <c:v>317.17899999999975</c:v>
                </c:pt>
                <c:pt idx="38231">
                  <c:v>318.32299999999975</c:v>
                </c:pt>
                <c:pt idx="38232">
                  <c:v>319.45800000000003</c:v>
                </c:pt>
                <c:pt idx="38233">
                  <c:v>320.58599999999979</c:v>
                </c:pt>
                <c:pt idx="38234">
                  <c:v>321.70400000000001</c:v>
                </c:pt>
                <c:pt idx="38235">
                  <c:v>322.81400000000002</c:v>
                </c:pt>
                <c:pt idx="38236">
                  <c:v>323.91499999999979</c:v>
                </c:pt>
                <c:pt idx="38237">
                  <c:v>325.00799999999975</c:v>
                </c:pt>
                <c:pt idx="38238">
                  <c:v>326.09099999999978</c:v>
                </c:pt>
                <c:pt idx="38239">
                  <c:v>327.166</c:v>
                </c:pt>
                <c:pt idx="38240">
                  <c:v>328.23099999999965</c:v>
                </c:pt>
                <c:pt idx="38241">
                  <c:v>329.28699999999958</c:v>
                </c:pt>
                <c:pt idx="38242">
                  <c:v>330.334</c:v>
                </c:pt>
                <c:pt idx="38243">
                  <c:v>331.37200000000001</c:v>
                </c:pt>
                <c:pt idx="38244">
                  <c:v>332.4</c:v>
                </c:pt>
                <c:pt idx="38245">
                  <c:v>333.41799999999978</c:v>
                </c:pt>
                <c:pt idx="38246">
                  <c:v>334.42699999999962</c:v>
                </c:pt>
                <c:pt idx="38247">
                  <c:v>335.42699999999962</c:v>
                </c:pt>
                <c:pt idx="38248">
                  <c:v>336.41699999999958</c:v>
                </c:pt>
                <c:pt idx="38249">
                  <c:v>337.39599999999979</c:v>
                </c:pt>
                <c:pt idx="38250">
                  <c:v>338.36599999999999</c:v>
                </c:pt>
                <c:pt idx="38251">
                  <c:v>339.327</c:v>
                </c:pt>
                <c:pt idx="38252">
                  <c:v>340.27699999999965</c:v>
                </c:pt>
                <c:pt idx="38253">
                  <c:v>341.21699999999959</c:v>
                </c:pt>
                <c:pt idx="38254">
                  <c:v>342.14600000000002</c:v>
                </c:pt>
                <c:pt idx="38255">
                  <c:v>343.06599999999975</c:v>
                </c:pt>
                <c:pt idx="38256">
                  <c:v>343.9749999999998</c:v>
                </c:pt>
                <c:pt idx="38257">
                  <c:v>344.87400000000002</c:v>
                </c:pt>
                <c:pt idx="38258">
                  <c:v>345.76299999999975</c:v>
                </c:pt>
                <c:pt idx="38259">
                  <c:v>346.64100000000002</c:v>
                </c:pt>
                <c:pt idx="38260">
                  <c:v>347.50799999999975</c:v>
                </c:pt>
                <c:pt idx="38261">
                  <c:v>348.36500000000001</c:v>
                </c:pt>
                <c:pt idx="38262">
                  <c:v>349.21199999999965</c:v>
                </c:pt>
                <c:pt idx="38263">
                  <c:v>350.04700000000008</c:v>
                </c:pt>
                <c:pt idx="38264">
                  <c:v>350.87200000000001</c:v>
                </c:pt>
                <c:pt idx="38265">
                  <c:v>351.68599999999975</c:v>
                </c:pt>
                <c:pt idx="38266">
                  <c:v>352.48899999999958</c:v>
                </c:pt>
                <c:pt idx="38267">
                  <c:v>353.28199999999958</c:v>
                </c:pt>
                <c:pt idx="38268">
                  <c:v>354.06299999999999</c:v>
                </c:pt>
                <c:pt idx="38269">
                  <c:v>354.834</c:v>
                </c:pt>
                <c:pt idx="38270">
                  <c:v>355.59299999999979</c:v>
                </c:pt>
                <c:pt idx="38271">
                  <c:v>356.34199999999993</c:v>
                </c:pt>
                <c:pt idx="38272">
                  <c:v>357.07900000000001</c:v>
                </c:pt>
                <c:pt idx="38273">
                  <c:v>357.80500000000001</c:v>
                </c:pt>
                <c:pt idx="38274">
                  <c:v>358.52</c:v>
                </c:pt>
                <c:pt idx="38275">
                  <c:v>359.22399999999965</c:v>
                </c:pt>
                <c:pt idx="38276">
                  <c:v>359.91599999999966</c:v>
                </c:pt>
                <c:pt idx="38277">
                  <c:v>360.59799999999979</c:v>
                </c:pt>
                <c:pt idx="38278">
                  <c:v>361.26799999999974</c:v>
                </c:pt>
                <c:pt idx="38279">
                  <c:v>361.92599999999965</c:v>
                </c:pt>
                <c:pt idx="38280">
                  <c:v>362.57400000000001</c:v>
                </c:pt>
                <c:pt idx="38281">
                  <c:v>363.21</c:v>
                </c:pt>
                <c:pt idx="38282">
                  <c:v>363.834</c:v>
                </c:pt>
                <c:pt idx="38283">
                  <c:v>364.44799999999975</c:v>
                </c:pt>
                <c:pt idx="38284">
                  <c:v>365.04899999999975</c:v>
                </c:pt>
                <c:pt idx="38285">
                  <c:v>365.63900000000001</c:v>
                </c:pt>
                <c:pt idx="38286">
                  <c:v>366.21799999999979</c:v>
                </c:pt>
                <c:pt idx="38287">
                  <c:v>366.78599999999977</c:v>
                </c:pt>
                <c:pt idx="38288">
                  <c:v>367.34100000000001</c:v>
                </c:pt>
                <c:pt idx="38289">
                  <c:v>367.8859999999998</c:v>
                </c:pt>
                <c:pt idx="38290">
                  <c:v>368.41799999999978</c:v>
                </c:pt>
                <c:pt idx="38291">
                  <c:v>368.94</c:v>
                </c:pt>
                <c:pt idx="38292">
                  <c:v>369.44900000000001</c:v>
                </c:pt>
                <c:pt idx="38293">
                  <c:v>369.947</c:v>
                </c:pt>
                <c:pt idx="38294">
                  <c:v>370.43400000000003</c:v>
                </c:pt>
                <c:pt idx="38295">
                  <c:v>370.90899999999965</c:v>
                </c:pt>
                <c:pt idx="38296">
                  <c:v>371.37200000000001</c:v>
                </c:pt>
                <c:pt idx="38297">
                  <c:v>371.82400000000001</c:v>
                </c:pt>
                <c:pt idx="38298">
                  <c:v>372.26400000000001</c:v>
                </c:pt>
                <c:pt idx="38299">
                  <c:v>372.69299999999993</c:v>
                </c:pt>
                <c:pt idx="38300">
                  <c:v>373.11</c:v>
                </c:pt>
                <c:pt idx="38301">
                  <c:v>373.51599999999979</c:v>
                </c:pt>
                <c:pt idx="38302">
                  <c:v>373.9099999999998</c:v>
                </c:pt>
                <c:pt idx="38303">
                  <c:v>374.29299999999978</c:v>
                </c:pt>
                <c:pt idx="38304">
                  <c:v>374.66399999999999</c:v>
                </c:pt>
                <c:pt idx="38305">
                  <c:v>375.0229999999998</c:v>
                </c:pt>
                <c:pt idx="38306">
                  <c:v>375.37099999999975</c:v>
                </c:pt>
                <c:pt idx="38307">
                  <c:v>375.70800000000003</c:v>
                </c:pt>
                <c:pt idx="38308">
                  <c:v>376.03299999999979</c:v>
                </c:pt>
                <c:pt idx="38309">
                  <c:v>376.346</c:v>
                </c:pt>
                <c:pt idx="38310">
                  <c:v>376.64900000000023</c:v>
                </c:pt>
                <c:pt idx="38311">
                  <c:v>376.93899999999962</c:v>
                </c:pt>
                <c:pt idx="38312">
                  <c:v>377.21899999999965</c:v>
                </c:pt>
                <c:pt idx="38313">
                  <c:v>377.48699999999963</c:v>
                </c:pt>
                <c:pt idx="38314">
                  <c:v>377.74400000000026</c:v>
                </c:pt>
                <c:pt idx="38315">
                  <c:v>377.98899999999958</c:v>
                </c:pt>
                <c:pt idx="38316">
                  <c:v>378.22299999999979</c:v>
                </c:pt>
                <c:pt idx="38317">
                  <c:v>378.44600000000003</c:v>
                </c:pt>
                <c:pt idx="38318">
                  <c:v>378.65699999999993</c:v>
                </c:pt>
                <c:pt idx="38319">
                  <c:v>378.858</c:v>
                </c:pt>
                <c:pt idx="38320">
                  <c:v>379.04700000000008</c:v>
                </c:pt>
                <c:pt idx="38321">
                  <c:v>379.2249999999998</c:v>
                </c:pt>
                <c:pt idx="38322">
                  <c:v>379.392</c:v>
                </c:pt>
                <c:pt idx="38323">
                  <c:v>379.548</c:v>
                </c:pt>
                <c:pt idx="38324">
                  <c:v>379.69299999999993</c:v>
                </c:pt>
                <c:pt idx="38325">
                  <c:v>379.827</c:v>
                </c:pt>
                <c:pt idx="38326">
                  <c:v>379.94900000000001</c:v>
                </c:pt>
                <c:pt idx="38327">
                  <c:v>380.06099999999975</c:v>
                </c:pt>
                <c:pt idx="38328">
                  <c:v>380.16300000000001</c:v>
                </c:pt>
                <c:pt idx="38329">
                  <c:v>380.25299999999999</c:v>
                </c:pt>
                <c:pt idx="38330">
                  <c:v>380.33199999999965</c:v>
                </c:pt>
                <c:pt idx="38331">
                  <c:v>380.40099999999978</c:v>
                </c:pt>
                <c:pt idx="38332">
                  <c:v>380.459</c:v>
                </c:pt>
                <c:pt idx="38333">
                  <c:v>380.50700000000001</c:v>
                </c:pt>
                <c:pt idx="38334">
                  <c:v>380.54399999999993</c:v>
                </c:pt>
                <c:pt idx="38335">
                  <c:v>380.57</c:v>
                </c:pt>
                <c:pt idx="38336">
                  <c:v>380.58599999999979</c:v>
                </c:pt>
                <c:pt idx="38337">
                  <c:v>380.59099999999978</c:v>
                </c:pt>
                <c:pt idx="38338">
                  <c:v>380.58599999999979</c:v>
                </c:pt>
                <c:pt idx="38339">
                  <c:v>380.57100000000003</c:v>
                </c:pt>
                <c:pt idx="38340">
                  <c:v>380.54500000000002</c:v>
                </c:pt>
                <c:pt idx="38341">
                  <c:v>380.50900000000001</c:v>
                </c:pt>
                <c:pt idx="38342">
                  <c:v>380.46299999999979</c:v>
                </c:pt>
                <c:pt idx="38343">
                  <c:v>380.40699999999958</c:v>
                </c:pt>
                <c:pt idx="38344">
                  <c:v>380.34100000000001</c:v>
                </c:pt>
                <c:pt idx="38345">
                  <c:v>380.26499999999999</c:v>
                </c:pt>
                <c:pt idx="38346">
                  <c:v>380.17899999999975</c:v>
                </c:pt>
                <c:pt idx="38347">
                  <c:v>380.08300000000003</c:v>
                </c:pt>
                <c:pt idx="38348">
                  <c:v>379.97699999999958</c:v>
                </c:pt>
                <c:pt idx="38349">
                  <c:v>379.86200000000002</c:v>
                </c:pt>
                <c:pt idx="38350">
                  <c:v>379.73699999999963</c:v>
                </c:pt>
                <c:pt idx="38351">
                  <c:v>379.60199999999975</c:v>
                </c:pt>
                <c:pt idx="38352">
                  <c:v>379.45800000000003</c:v>
                </c:pt>
                <c:pt idx="38353">
                  <c:v>379.30399999999975</c:v>
                </c:pt>
                <c:pt idx="38354">
                  <c:v>379.14100000000002</c:v>
                </c:pt>
                <c:pt idx="38355">
                  <c:v>378.96899999999965</c:v>
                </c:pt>
                <c:pt idx="38356">
                  <c:v>378.78699999999958</c:v>
                </c:pt>
                <c:pt idx="38357">
                  <c:v>378.59599999999978</c:v>
                </c:pt>
                <c:pt idx="38358">
                  <c:v>378.39599999999979</c:v>
                </c:pt>
                <c:pt idx="38359">
                  <c:v>378.18799999999999</c:v>
                </c:pt>
                <c:pt idx="38360">
                  <c:v>377.9699999999998</c:v>
                </c:pt>
                <c:pt idx="38361">
                  <c:v>377.74299999999999</c:v>
                </c:pt>
                <c:pt idx="38362">
                  <c:v>377.50700000000001</c:v>
                </c:pt>
                <c:pt idx="38363">
                  <c:v>377.26299999999975</c:v>
                </c:pt>
                <c:pt idx="38364">
                  <c:v>377.01</c:v>
                </c:pt>
                <c:pt idx="38365">
                  <c:v>376.74799999999999</c:v>
                </c:pt>
                <c:pt idx="38366">
                  <c:v>376.47799999999978</c:v>
                </c:pt>
                <c:pt idx="38367">
                  <c:v>376.19900000000001</c:v>
                </c:pt>
                <c:pt idx="38368">
                  <c:v>375.91199999999958</c:v>
                </c:pt>
                <c:pt idx="38369">
                  <c:v>375.61700000000002</c:v>
                </c:pt>
                <c:pt idx="38370">
                  <c:v>375.31299999999999</c:v>
                </c:pt>
                <c:pt idx="38371">
                  <c:v>375.00200000000001</c:v>
                </c:pt>
                <c:pt idx="38372">
                  <c:v>374.68200000000002</c:v>
                </c:pt>
                <c:pt idx="38373">
                  <c:v>374.35500000000002</c:v>
                </c:pt>
                <c:pt idx="38374">
                  <c:v>374.01900000000001</c:v>
                </c:pt>
                <c:pt idx="38375">
                  <c:v>373.67599999999999</c:v>
                </c:pt>
                <c:pt idx="38376">
                  <c:v>373.32499999999999</c:v>
                </c:pt>
                <c:pt idx="38377">
                  <c:v>372.96699999999959</c:v>
                </c:pt>
                <c:pt idx="38378">
                  <c:v>372.601</c:v>
                </c:pt>
                <c:pt idx="38379">
                  <c:v>372.22699999999958</c:v>
                </c:pt>
                <c:pt idx="38380">
                  <c:v>371.846</c:v>
                </c:pt>
                <c:pt idx="38381">
                  <c:v>371.45800000000003</c:v>
                </c:pt>
                <c:pt idx="38382">
                  <c:v>371.06299999999999</c:v>
                </c:pt>
                <c:pt idx="38383">
                  <c:v>370.66</c:v>
                </c:pt>
                <c:pt idx="38384">
                  <c:v>370.25099999999975</c:v>
                </c:pt>
                <c:pt idx="38385">
                  <c:v>369.834</c:v>
                </c:pt>
                <c:pt idx="38386">
                  <c:v>369.41099999999977</c:v>
                </c:pt>
                <c:pt idx="38387">
                  <c:v>368.98099999999965</c:v>
                </c:pt>
                <c:pt idx="38388">
                  <c:v>368.54399999999993</c:v>
                </c:pt>
                <c:pt idx="38389">
                  <c:v>368.101</c:v>
                </c:pt>
                <c:pt idx="38390">
                  <c:v>367.65100000000001</c:v>
                </c:pt>
                <c:pt idx="38391">
                  <c:v>367.19400000000002</c:v>
                </c:pt>
                <c:pt idx="38392">
                  <c:v>366.73200000000003</c:v>
                </c:pt>
                <c:pt idx="38393">
                  <c:v>366.26299999999975</c:v>
                </c:pt>
                <c:pt idx="38394">
                  <c:v>365.78799999999978</c:v>
                </c:pt>
                <c:pt idx="38395">
                  <c:v>365.30700000000002</c:v>
                </c:pt>
                <c:pt idx="38396">
                  <c:v>364.82</c:v>
                </c:pt>
                <c:pt idx="38397">
                  <c:v>364.327</c:v>
                </c:pt>
                <c:pt idx="38398">
                  <c:v>363.82799999999975</c:v>
                </c:pt>
                <c:pt idx="38399">
                  <c:v>363.32299999999975</c:v>
                </c:pt>
                <c:pt idx="38400">
                  <c:v>362.81299999999999</c:v>
                </c:pt>
                <c:pt idx="38401">
                  <c:v>362.29799999999977</c:v>
                </c:pt>
                <c:pt idx="38402">
                  <c:v>361.77699999999965</c:v>
                </c:pt>
                <c:pt idx="38403">
                  <c:v>361.25</c:v>
                </c:pt>
                <c:pt idx="38404">
                  <c:v>360.71899999999965</c:v>
                </c:pt>
                <c:pt idx="38405">
                  <c:v>360.18200000000002</c:v>
                </c:pt>
                <c:pt idx="38406">
                  <c:v>359.64000000000021</c:v>
                </c:pt>
                <c:pt idx="38407">
                  <c:v>359.09299999999979</c:v>
                </c:pt>
                <c:pt idx="38408">
                  <c:v>358.541</c:v>
                </c:pt>
                <c:pt idx="38409">
                  <c:v>357.98399999999958</c:v>
                </c:pt>
                <c:pt idx="38410">
                  <c:v>357.42299999999977</c:v>
                </c:pt>
                <c:pt idx="38411">
                  <c:v>356.85700000000008</c:v>
                </c:pt>
                <c:pt idx="38412">
                  <c:v>356.28599999999977</c:v>
                </c:pt>
                <c:pt idx="38413">
                  <c:v>355.71099999999979</c:v>
                </c:pt>
                <c:pt idx="38414">
                  <c:v>355.13200000000001</c:v>
                </c:pt>
                <c:pt idx="38415">
                  <c:v>354.548</c:v>
                </c:pt>
                <c:pt idx="38416">
                  <c:v>353.96</c:v>
                </c:pt>
                <c:pt idx="38417">
                  <c:v>353.36799999999999</c:v>
                </c:pt>
                <c:pt idx="38418">
                  <c:v>352.77199999999965</c:v>
                </c:pt>
                <c:pt idx="38419">
                  <c:v>352.17200000000008</c:v>
                </c:pt>
                <c:pt idx="38420">
                  <c:v>351.56799999999993</c:v>
                </c:pt>
                <c:pt idx="38421">
                  <c:v>350.96</c:v>
                </c:pt>
                <c:pt idx="38422">
                  <c:v>350.34899999999999</c:v>
                </c:pt>
                <c:pt idx="38423">
                  <c:v>349.73399999999958</c:v>
                </c:pt>
                <c:pt idx="38424">
                  <c:v>349.11500000000001</c:v>
                </c:pt>
                <c:pt idx="38425">
                  <c:v>348.49299999999965</c:v>
                </c:pt>
                <c:pt idx="38426">
                  <c:v>347.86799999999999</c:v>
                </c:pt>
                <c:pt idx="38427">
                  <c:v>347.23899999999958</c:v>
                </c:pt>
                <c:pt idx="38428">
                  <c:v>346.608</c:v>
                </c:pt>
                <c:pt idx="38429">
                  <c:v>345.97299999999979</c:v>
                </c:pt>
                <c:pt idx="38430">
                  <c:v>345.33499999999975</c:v>
                </c:pt>
                <c:pt idx="38431">
                  <c:v>344.69499999999999</c:v>
                </c:pt>
                <c:pt idx="38432">
                  <c:v>344.05099999999999</c:v>
                </c:pt>
                <c:pt idx="38433">
                  <c:v>343.40499999999975</c:v>
                </c:pt>
                <c:pt idx="38434">
                  <c:v>342.75599999999974</c:v>
                </c:pt>
                <c:pt idx="38435">
                  <c:v>342.10399999999993</c:v>
                </c:pt>
                <c:pt idx="38436">
                  <c:v>341.45</c:v>
                </c:pt>
                <c:pt idx="38437">
                  <c:v>340.79399999999958</c:v>
                </c:pt>
                <c:pt idx="38438">
                  <c:v>340.13499999999999</c:v>
                </c:pt>
                <c:pt idx="38439">
                  <c:v>339.47399999999965</c:v>
                </c:pt>
                <c:pt idx="38440">
                  <c:v>338.81</c:v>
                </c:pt>
                <c:pt idx="38441">
                  <c:v>338.14499999999998</c:v>
                </c:pt>
                <c:pt idx="38442">
                  <c:v>337.47799999999978</c:v>
                </c:pt>
                <c:pt idx="38443">
                  <c:v>336.80799999999999</c:v>
                </c:pt>
                <c:pt idx="38444">
                  <c:v>336.137</c:v>
                </c:pt>
                <c:pt idx="38445">
                  <c:v>335.464</c:v>
                </c:pt>
                <c:pt idx="38446">
                  <c:v>334.78899999999965</c:v>
                </c:pt>
                <c:pt idx="38447">
                  <c:v>334.11200000000002</c:v>
                </c:pt>
                <c:pt idx="38448">
                  <c:v>333.43400000000003</c:v>
                </c:pt>
                <c:pt idx="38449">
                  <c:v>332.755</c:v>
                </c:pt>
                <c:pt idx="38450">
                  <c:v>332.07400000000001</c:v>
                </c:pt>
                <c:pt idx="38451">
                  <c:v>331.39099999999979</c:v>
                </c:pt>
                <c:pt idx="38452">
                  <c:v>330.70699999999965</c:v>
                </c:pt>
                <c:pt idx="38453">
                  <c:v>330.02199999999965</c:v>
                </c:pt>
                <c:pt idx="38454">
                  <c:v>329.33599999999979</c:v>
                </c:pt>
                <c:pt idx="38455">
                  <c:v>328.64900000000023</c:v>
                </c:pt>
                <c:pt idx="38456">
                  <c:v>327.96099999999979</c:v>
                </c:pt>
                <c:pt idx="38457">
                  <c:v>327.27199999999965</c:v>
                </c:pt>
                <c:pt idx="38458">
                  <c:v>326.58199999999965</c:v>
                </c:pt>
                <c:pt idx="38459">
                  <c:v>325.89099999999979</c:v>
                </c:pt>
                <c:pt idx="38460">
                  <c:v>325.19900000000001</c:v>
                </c:pt>
                <c:pt idx="38461">
                  <c:v>324.50700000000001</c:v>
                </c:pt>
                <c:pt idx="38462">
                  <c:v>323.81400000000002</c:v>
                </c:pt>
                <c:pt idx="38463">
                  <c:v>323.12099999999975</c:v>
                </c:pt>
                <c:pt idx="38464">
                  <c:v>322.42699999999962</c:v>
                </c:pt>
                <c:pt idx="38465">
                  <c:v>321.73200000000003</c:v>
                </c:pt>
                <c:pt idx="38466">
                  <c:v>321.03799999999978</c:v>
                </c:pt>
                <c:pt idx="38467">
                  <c:v>320.34300000000002</c:v>
                </c:pt>
                <c:pt idx="38468">
                  <c:v>319.64699999999999</c:v>
                </c:pt>
                <c:pt idx="38469">
                  <c:v>318.952</c:v>
                </c:pt>
                <c:pt idx="38470">
                  <c:v>318.25599999999974</c:v>
                </c:pt>
                <c:pt idx="38471">
                  <c:v>317.56099999999975</c:v>
                </c:pt>
                <c:pt idx="38472">
                  <c:v>316.86500000000001</c:v>
                </c:pt>
                <c:pt idx="38473">
                  <c:v>316.16899999999993</c:v>
                </c:pt>
                <c:pt idx="38474">
                  <c:v>315.47399999999965</c:v>
                </c:pt>
                <c:pt idx="38475">
                  <c:v>314.77799999999979</c:v>
                </c:pt>
                <c:pt idx="38476">
                  <c:v>314.08300000000003</c:v>
                </c:pt>
                <c:pt idx="38477">
                  <c:v>313.38799999999975</c:v>
                </c:pt>
                <c:pt idx="38478">
                  <c:v>312.69400000000002</c:v>
                </c:pt>
                <c:pt idx="38479">
                  <c:v>311.99899999999963</c:v>
                </c:pt>
                <c:pt idx="38480">
                  <c:v>311.30599999999993</c:v>
                </c:pt>
                <c:pt idx="38481">
                  <c:v>310.61200000000002</c:v>
                </c:pt>
                <c:pt idx="38482">
                  <c:v>309.91899999999958</c:v>
                </c:pt>
                <c:pt idx="38483">
                  <c:v>309.22699999999958</c:v>
                </c:pt>
                <c:pt idx="38484">
                  <c:v>308.53500000000003</c:v>
                </c:pt>
                <c:pt idx="38485">
                  <c:v>307.84399999999999</c:v>
                </c:pt>
                <c:pt idx="38486">
                  <c:v>307.15400000000022</c:v>
                </c:pt>
                <c:pt idx="38487">
                  <c:v>306.464</c:v>
                </c:pt>
                <c:pt idx="38488">
                  <c:v>305.77499999999975</c:v>
                </c:pt>
                <c:pt idx="38489">
                  <c:v>305.08699999999965</c:v>
                </c:pt>
                <c:pt idx="38490">
                  <c:v>304.39999999999975</c:v>
                </c:pt>
                <c:pt idx="38491">
                  <c:v>303.714</c:v>
                </c:pt>
                <c:pt idx="38492">
                  <c:v>303.02799999999979</c:v>
                </c:pt>
                <c:pt idx="38493">
                  <c:v>302.34399999999999</c:v>
                </c:pt>
                <c:pt idx="38494">
                  <c:v>301.66000000000008</c:v>
                </c:pt>
                <c:pt idx="38495">
                  <c:v>300.97799999999978</c:v>
                </c:pt>
                <c:pt idx="38496">
                  <c:v>300.29700000000003</c:v>
                </c:pt>
                <c:pt idx="38497">
                  <c:v>299.61700000000002</c:v>
                </c:pt>
                <c:pt idx="38498">
                  <c:v>298.93799999999965</c:v>
                </c:pt>
                <c:pt idx="38499">
                  <c:v>298.26</c:v>
                </c:pt>
                <c:pt idx="38500">
                  <c:v>297.58300000000003</c:v>
                </c:pt>
                <c:pt idx="38501">
                  <c:v>296.90799999999979</c:v>
                </c:pt>
                <c:pt idx="38502">
                  <c:v>296.23399999999958</c:v>
                </c:pt>
                <c:pt idx="38503">
                  <c:v>295.56099999999975</c:v>
                </c:pt>
                <c:pt idx="38504">
                  <c:v>294.89</c:v>
                </c:pt>
                <c:pt idx="38505">
                  <c:v>294.22000000000003</c:v>
                </c:pt>
                <c:pt idx="38506">
                  <c:v>293.55099999999999</c:v>
                </c:pt>
                <c:pt idx="38507">
                  <c:v>292.88400000000001</c:v>
                </c:pt>
                <c:pt idx="38508">
                  <c:v>292.21799999999979</c:v>
                </c:pt>
                <c:pt idx="38509">
                  <c:v>291.55399999999975</c:v>
                </c:pt>
                <c:pt idx="38510">
                  <c:v>290.89099999999979</c:v>
                </c:pt>
                <c:pt idx="38511">
                  <c:v>290.22999999999979</c:v>
                </c:pt>
                <c:pt idx="38512">
                  <c:v>289.57</c:v>
                </c:pt>
                <c:pt idx="38513">
                  <c:v>288.91199999999958</c:v>
                </c:pt>
                <c:pt idx="38514">
                  <c:v>288.25599999999974</c:v>
                </c:pt>
                <c:pt idx="38515">
                  <c:v>287.601</c:v>
                </c:pt>
                <c:pt idx="38516">
                  <c:v>286.947</c:v>
                </c:pt>
                <c:pt idx="38517">
                  <c:v>286.29599999999965</c:v>
                </c:pt>
                <c:pt idx="38518">
                  <c:v>285.64499999999998</c:v>
                </c:pt>
                <c:pt idx="38519">
                  <c:v>284.99699999999962</c:v>
                </c:pt>
                <c:pt idx="38520">
                  <c:v>284.35000000000002</c:v>
                </c:pt>
                <c:pt idx="38521">
                  <c:v>283.70499999999993</c:v>
                </c:pt>
                <c:pt idx="38522">
                  <c:v>283.06200000000001</c:v>
                </c:pt>
                <c:pt idx="38523">
                  <c:v>282.41999999999979</c:v>
                </c:pt>
                <c:pt idx="38524">
                  <c:v>281.77999999999975</c:v>
                </c:pt>
                <c:pt idx="38525">
                  <c:v>281.14200000000022</c:v>
                </c:pt>
                <c:pt idx="38526">
                  <c:v>280.505</c:v>
                </c:pt>
                <c:pt idx="38527">
                  <c:v>279.87099999999975</c:v>
                </c:pt>
                <c:pt idx="38528">
                  <c:v>279.23699999999963</c:v>
                </c:pt>
                <c:pt idx="38529">
                  <c:v>278.60599999999999</c:v>
                </c:pt>
                <c:pt idx="38530">
                  <c:v>277.97699999999958</c:v>
                </c:pt>
                <c:pt idx="38531">
                  <c:v>277.34899999999999</c:v>
                </c:pt>
                <c:pt idx="38532">
                  <c:v>276.72299999999979</c:v>
                </c:pt>
                <c:pt idx="38533">
                  <c:v>276.09899999999965</c:v>
                </c:pt>
                <c:pt idx="38534">
                  <c:v>275.47699999999958</c:v>
                </c:pt>
                <c:pt idx="38535">
                  <c:v>274.85599999999999</c:v>
                </c:pt>
                <c:pt idx="38536">
                  <c:v>274.23699999999963</c:v>
                </c:pt>
                <c:pt idx="38537">
                  <c:v>273.62</c:v>
                </c:pt>
                <c:pt idx="38538">
                  <c:v>273.005</c:v>
                </c:pt>
                <c:pt idx="38539">
                  <c:v>272.392</c:v>
                </c:pt>
                <c:pt idx="38540">
                  <c:v>271.77999999999975</c:v>
                </c:pt>
                <c:pt idx="38541">
                  <c:v>271.17</c:v>
                </c:pt>
                <c:pt idx="38542">
                  <c:v>270.56200000000001</c:v>
                </c:pt>
                <c:pt idx="38543">
                  <c:v>269.95599999999979</c:v>
                </c:pt>
                <c:pt idx="38544">
                  <c:v>269.351</c:v>
                </c:pt>
                <c:pt idx="38545">
                  <c:v>268.74799999999999</c:v>
                </c:pt>
                <c:pt idx="38546">
                  <c:v>268.14699999999999</c:v>
                </c:pt>
                <c:pt idx="38547">
                  <c:v>267.548</c:v>
                </c:pt>
                <c:pt idx="38548">
                  <c:v>266.95</c:v>
                </c:pt>
                <c:pt idx="38549">
                  <c:v>266.35399999999993</c:v>
                </c:pt>
                <c:pt idx="38550">
                  <c:v>265.76</c:v>
                </c:pt>
                <c:pt idx="38551">
                  <c:v>265.16800000000001</c:v>
                </c:pt>
                <c:pt idx="38552">
                  <c:v>264.577</c:v>
                </c:pt>
                <c:pt idx="38553">
                  <c:v>263.98799999999977</c:v>
                </c:pt>
                <c:pt idx="38554">
                  <c:v>263.39999999999975</c:v>
                </c:pt>
                <c:pt idx="38555">
                  <c:v>262.81400000000002</c:v>
                </c:pt>
                <c:pt idx="38556">
                  <c:v>262.22999999999979</c:v>
                </c:pt>
                <c:pt idx="38557">
                  <c:v>261.64800000000002</c:v>
                </c:pt>
                <c:pt idx="38558">
                  <c:v>261.06700000000001</c:v>
                </c:pt>
                <c:pt idx="38559">
                  <c:v>260.48699999999963</c:v>
                </c:pt>
                <c:pt idx="38560">
                  <c:v>259.91000000000003</c:v>
                </c:pt>
                <c:pt idx="38561">
                  <c:v>259.33300000000003</c:v>
                </c:pt>
                <c:pt idx="38562">
                  <c:v>258.75900000000001</c:v>
                </c:pt>
                <c:pt idx="38563">
                  <c:v>258.18599999999975</c:v>
                </c:pt>
                <c:pt idx="38564">
                  <c:v>257.61399999999975</c:v>
                </c:pt>
                <c:pt idx="38565">
                  <c:v>257.04399999999993</c:v>
                </c:pt>
                <c:pt idx="38566">
                  <c:v>256.4749999999998</c:v>
                </c:pt>
                <c:pt idx="38567">
                  <c:v>255.90800000000004</c:v>
                </c:pt>
                <c:pt idx="38568">
                  <c:v>255.34200000000001</c:v>
                </c:pt>
                <c:pt idx="38569">
                  <c:v>254.77799999999999</c:v>
                </c:pt>
                <c:pt idx="38570">
                  <c:v>254.21499999999995</c:v>
                </c:pt>
                <c:pt idx="38571">
                  <c:v>253.65300000000002</c:v>
                </c:pt>
                <c:pt idx="38572">
                  <c:v>253.09300000000002</c:v>
                </c:pt>
                <c:pt idx="38573">
                  <c:v>252.53399999999999</c:v>
                </c:pt>
                <c:pt idx="38574">
                  <c:v>251.976</c:v>
                </c:pt>
                <c:pt idx="38575">
                  <c:v>251.41900000000001</c:v>
                </c:pt>
                <c:pt idx="38576">
                  <c:v>250.864</c:v>
                </c:pt>
                <c:pt idx="38577">
                  <c:v>250.31</c:v>
                </c:pt>
                <c:pt idx="38578">
                  <c:v>249.75700000000001</c:v>
                </c:pt>
                <c:pt idx="38579">
                  <c:v>249.20599999999999</c:v>
                </c:pt>
                <c:pt idx="38580">
                  <c:v>248.655</c:v>
                </c:pt>
                <c:pt idx="38581">
                  <c:v>248.10599999999999</c:v>
                </c:pt>
                <c:pt idx="38582">
                  <c:v>247.55700000000004</c:v>
                </c:pt>
                <c:pt idx="38583">
                  <c:v>247.01</c:v>
                </c:pt>
                <c:pt idx="38584">
                  <c:v>246.464</c:v>
                </c:pt>
                <c:pt idx="38585">
                  <c:v>245.91900000000001</c:v>
                </c:pt>
                <c:pt idx="38586">
                  <c:v>245.374</c:v>
                </c:pt>
                <c:pt idx="38587">
                  <c:v>244.83100000000007</c:v>
                </c:pt>
                <c:pt idx="38588">
                  <c:v>244.28800000000001</c:v>
                </c:pt>
                <c:pt idx="38589">
                  <c:v>243.74699999999999</c:v>
                </c:pt>
                <c:pt idx="38590">
                  <c:v>243.20599999999999</c:v>
                </c:pt>
                <c:pt idx="38591">
                  <c:v>242.666</c:v>
                </c:pt>
                <c:pt idx="38592">
                  <c:v>242.12700000000001</c:v>
                </c:pt>
                <c:pt idx="38593">
                  <c:v>241.589</c:v>
                </c:pt>
                <c:pt idx="38594">
                  <c:v>241.05100000000004</c:v>
                </c:pt>
                <c:pt idx="38595">
                  <c:v>240.51399999999998</c:v>
                </c:pt>
                <c:pt idx="38596">
                  <c:v>239.97800000000001</c:v>
                </c:pt>
                <c:pt idx="38597">
                  <c:v>239.44200000000001</c:v>
                </c:pt>
                <c:pt idx="38598">
                  <c:v>238.90700000000001</c:v>
                </c:pt>
                <c:pt idx="38599">
                  <c:v>238.37300000000002</c:v>
                </c:pt>
                <c:pt idx="38600">
                  <c:v>237.839</c:v>
                </c:pt>
                <c:pt idx="38601">
                  <c:v>237.30500000000001</c:v>
                </c:pt>
                <c:pt idx="38602">
                  <c:v>236.77199999999999</c:v>
                </c:pt>
                <c:pt idx="38603">
                  <c:v>236.23999999999998</c:v>
                </c:pt>
                <c:pt idx="38604">
                  <c:v>235.708</c:v>
                </c:pt>
                <c:pt idx="38605">
                  <c:v>235.17599999999999</c:v>
                </c:pt>
                <c:pt idx="38606">
                  <c:v>234.64499999999998</c:v>
                </c:pt>
                <c:pt idx="38607">
                  <c:v>234.11299999999997</c:v>
                </c:pt>
                <c:pt idx="38608">
                  <c:v>233.583</c:v>
                </c:pt>
                <c:pt idx="38609">
                  <c:v>233.05200000000011</c:v>
                </c:pt>
                <c:pt idx="38610">
                  <c:v>232.52200000000011</c:v>
                </c:pt>
                <c:pt idx="38611">
                  <c:v>231.99100000000001</c:v>
                </c:pt>
                <c:pt idx="38612">
                  <c:v>231.46100000000001</c:v>
                </c:pt>
                <c:pt idx="38613">
                  <c:v>230.93100000000001</c:v>
                </c:pt>
                <c:pt idx="38614">
                  <c:v>230.40200000000004</c:v>
                </c:pt>
                <c:pt idx="38615">
                  <c:v>229.87200000000001</c:v>
                </c:pt>
                <c:pt idx="38616">
                  <c:v>229.34200000000001</c:v>
                </c:pt>
                <c:pt idx="38617">
                  <c:v>228.81200000000001</c:v>
                </c:pt>
                <c:pt idx="38618">
                  <c:v>228.28200000000001</c:v>
                </c:pt>
                <c:pt idx="38619">
                  <c:v>227.75200000000001</c:v>
                </c:pt>
                <c:pt idx="38620">
                  <c:v>227.22200000000001</c:v>
                </c:pt>
                <c:pt idx="38621">
                  <c:v>226.69200000000001</c:v>
                </c:pt>
                <c:pt idx="38622">
                  <c:v>226.161</c:v>
                </c:pt>
                <c:pt idx="38623">
                  <c:v>225.631</c:v>
                </c:pt>
                <c:pt idx="38624">
                  <c:v>225.1</c:v>
                </c:pt>
                <c:pt idx="38625">
                  <c:v>224.56900000000002</c:v>
                </c:pt>
                <c:pt idx="38626">
                  <c:v>224.03700000000001</c:v>
                </c:pt>
                <c:pt idx="38627">
                  <c:v>223.505</c:v>
                </c:pt>
                <c:pt idx="38628">
                  <c:v>222.97300000000001</c:v>
                </c:pt>
                <c:pt idx="38629">
                  <c:v>222.44</c:v>
                </c:pt>
                <c:pt idx="38630">
                  <c:v>221.90700000000001</c:v>
                </c:pt>
                <c:pt idx="38631">
                  <c:v>221.37300000000002</c:v>
                </c:pt>
                <c:pt idx="38632">
                  <c:v>220.839</c:v>
                </c:pt>
                <c:pt idx="38633">
                  <c:v>220.30500000000001</c:v>
                </c:pt>
                <c:pt idx="38634">
                  <c:v>219.76900000000001</c:v>
                </c:pt>
                <c:pt idx="38635">
                  <c:v>219.23399999999998</c:v>
                </c:pt>
                <c:pt idx="38636">
                  <c:v>218.697</c:v>
                </c:pt>
                <c:pt idx="38637">
                  <c:v>218.16</c:v>
                </c:pt>
                <c:pt idx="38638">
                  <c:v>217.62200000000001</c:v>
                </c:pt>
                <c:pt idx="38639">
                  <c:v>217.084</c:v>
                </c:pt>
                <c:pt idx="38640">
                  <c:v>216.54399999999998</c:v>
                </c:pt>
                <c:pt idx="38641">
                  <c:v>216.00399999999999</c:v>
                </c:pt>
                <c:pt idx="38642">
                  <c:v>215.46300000000002</c:v>
                </c:pt>
                <c:pt idx="38643">
                  <c:v>214.92200000000011</c:v>
                </c:pt>
                <c:pt idx="38644">
                  <c:v>214.37900000000002</c:v>
                </c:pt>
                <c:pt idx="38645">
                  <c:v>213.83600000000001</c:v>
                </c:pt>
                <c:pt idx="38646">
                  <c:v>213.291</c:v>
                </c:pt>
                <c:pt idx="38647">
                  <c:v>212.74599999999998</c:v>
                </c:pt>
                <c:pt idx="38648">
                  <c:v>212.2</c:v>
                </c:pt>
                <c:pt idx="38649">
                  <c:v>211.65300000000002</c:v>
                </c:pt>
                <c:pt idx="38650">
                  <c:v>211.10399999999998</c:v>
                </c:pt>
                <c:pt idx="38651">
                  <c:v>210.55500000000001</c:v>
                </c:pt>
                <c:pt idx="38652">
                  <c:v>210.005</c:v>
                </c:pt>
                <c:pt idx="38653">
                  <c:v>209.453</c:v>
                </c:pt>
                <c:pt idx="38654">
                  <c:v>208.9</c:v>
                </c:pt>
                <c:pt idx="38655">
                  <c:v>208.34700000000001</c:v>
                </c:pt>
                <c:pt idx="38656">
                  <c:v>207.792</c:v>
                </c:pt>
                <c:pt idx="38657">
                  <c:v>207.23599999999999</c:v>
                </c:pt>
                <c:pt idx="38658">
                  <c:v>206.678</c:v>
                </c:pt>
                <c:pt idx="38659">
                  <c:v>206.12</c:v>
                </c:pt>
                <c:pt idx="38660">
                  <c:v>205.56</c:v>
                </c:pt>
                <c:pt idx="38661">
                  <c:v>204.999</c:v>
                </c:pt>
                <c:pt idx="38662">
                  <c:v>204.43700000000001</c:v>
                </c:pt>
                <c:pt idx="38663">
                  <c:v>203.87300000000002</c:v>
                </c:pt>
                <c:pt idx="38664">
                  <c:v>203.30800000000011</c:v>
                </c:pt>
                <c:pt idx="38665">
                  <c:v>202.74199999999999</c:v>
                </c:pt>
                <c:pt idx="38666">
                  <c:v>202.17399999999998</c:v>
                </c:pt>
                <c:pt idx="38667">
                  <c:v>201.60499999999999</c:v>
                </c:pt>
                <c:pt idx="38668">
                  <c:v>201.035</c:v>
                </c:pt>
                <c:pt idx="38669">
                  <c:v>200.46300000000002</c:v>
                </c:pt>
                <c:pt idx="38670">
                  <c:v>199.89000000000001</c:v>
                </c:pt>
                <c:pt idx="38671">
                  <c:v>199.315</c:v>
                </c:pt>
                <c:pt idx="38672">
                  <c:v>198.739</c:v>
                </c:pt>
                <c:pt idx="38673">
                  <c:v>198.161</c:v>
                </c:pt>
                <c:pt idx="38674">
                  <c:v>197.58200000000011</c:v>
                </c:pt>
                <c:pt idx="38675">
                  <c:v>197.00200000000001</c:v>
                </c:pt>
                <c:pt idx="38676">
                  <c:v>196.41900000000001</c:v>
                </c:pt>
                <c:pt idx="38677">
                  <c:v>195.83600000000001</c:v>
                </c:pt>
                <c:pt idx="38678">
                  <c:v>195.251</c:v>
                </c:pt>
                <c:pt idx="38679">
                  <c:v>194.66399999999999</c:v>
                </c:pt>
                <c:pt idx="38680">
                  <c:v>194.07599999999999</c:v>
                </c:pt>
                <c:pt idx="38681">
                  <c:v>193.4860000000001</c:v>
                </c:pt>
                <c:pt idx="38682">
                  <c:v>192.89500000000001</c:v>
                </c:pt>
                <c:pt idx="38683">
                  <c:v>192.30200000000011</c:v>
                </c:pt>
                <c:pt idx="38684">
                  <c:v>191.708</c:v>
                </c:pt>
                <c:pt idx="38685">
                  <c:v>191.11199999999999</c:v>
                </c:pt>
                <c:pt idx="38686">
                  <c:v>190.51399999999998</c:v>
                </c:pt>
                <c:pt idx="38687">
                  <c:v>189.91499999999999</c:v>
                </c:pt>
                <c:pt idx="38688">
                  <c:v>189.31399999999999</c:v>
                </c:pt>
                <c:pt idx="38689">
                  <c:v>188.71199999999999</c:v>
                </c:pt>
                <c:pt idx="38690">
                  <c:v>188.108</c:v>
                </c:pt>
                <c:pt idx="38691">
                  <c:v>187.50299999999999</c:v>
                </c:pt>
                <c:pt idx="38692">
                  <c:v>186.89600000000004</c:v>
                </c:pt>
                <c:pt idx="38693">
                  <c:v>186.28700000000001</c:v>
                </c:pt>
                <c:pt idx="38694">
                  <c:v>185.67699999999999</c:v>
                </c:pt>
                <c:pt idx="38695">
                  <c:v>185.065</c:v>
                </c:pt>
                <c:pt idx="38696">
                  <c:v>184.45100000000011</c:v>
                </c:pt>
                <c:pt idx="38697">
                  <c:v>183.83600000000001</c:v>
                </c:pt>
                <c:pt idx="38698">
                  <c:v>183.22</c:v>
                </c:pt>
                <c:pt idx="38699">
                  <c:v>182.602</c:v>
                </c:pt>
                <c:pt idx="38700">
                  <c:v>181.98200000000011</c:v>
                </c:pt>
                <c:pt idx="38701">
                  <c:v>181.3610000000001</c:v>
                </c:pt>
                <c:pt idx="38702">
                  <c:v>180.738</c:v>
                </c:pt>
                <c:pt idx="38703">
                  <c:v>180.11399999999998</c:v>
                </c:pt>
                <c:pt idx="38704">
                  <c:v>179.48800000000011</c:v>
                </c:pt>
                <c:pt idx="38705">
                  <c:v>178.8610000000001</c:v>
                </c:pt>
                <c:pt idx="38706">
                  <c:v>178.232</c:v>
                </c:pt>
                <c:pt idx="38707">
                  <c:v>177.601</c:v>
                </c:pt>
                <c:pt idx="38708">
                  <c:v>176.96900000000002</c:v>
                </c:pt>
                <c:pt idx="38709">
                  <c:v>176.33600000000001</c:v>
                </c:pt>
                <c:pt idx="38710">
                  <c:v>175.70099999999999</c:v>
                </c:pt>
                <c:pt idx="38711">
                  <c:v>175.065</c:v>
                </c:pt>
                <c:pt idx="38712">
                  <c:v>174.42800000000011</c:v>
                </c:pt>
                <c:pt idx="38713">
                  <c:v>173.78800000000001</c:v>
                </c:pt>
                <c:pt idx="38714">
                  <c:v>173.148</c:v>
                </c:pt>
                <c:pt idx="38715">
                  <c:v>172.506</c:v>
                </c:pt>
                <c:pt idx="38716">
                  <c:v>171.863</c:v>
                </c:pt>
                <c:pt idx="38717">
                  <c:v>171.21799999999999</c:v>
                </c:pt>
                <c:pt idx="38718">
                  <c:v>170.57300000000001</c:v>
                </c:pt>
                <c:pt idx="38719">
                  <c:v>169.92500000000001</c:v>
                </c:pt>
                <c:pt idx="38720">
                  <c:v>169.27699999999999</c:v>
                </c:pt>
                <c:pt idx="38721">
                  <c:v>168.62700000000001</c:v>
                </c:pt>
                <c:pt idx="38722">
                  <c:v>167.976</c:v>
                </c:pt>
                <c:pt idx="38723">
                  <c:v>167.32400000000001</c:v>
                </c:pt>
                <c:pt idx="38724">
                  <c:v>166.67099999999999</c:v>
                </c:pt>
                <c:pt idx="38725">
                  <c:v>166.017</c:v>
                </c:pt>
                <c:pt idx="38726">
                  <c:v>165.3610000000001</c:v>
                </c:pt>
                <c:pt idx="38727">
                  <c:v>164.70399999999998</c:v>
                </c:pt>
                <c:pt idx="38728">
                  <c:v>164.047</c:v>
                </c:pt>
                <c:pt idx="38729">
                  <c:v>163.38800000000012</c:v>
                </c:pt>
                <c:pt idx="38730">
                  <c:v>162.72800000000001</c:v>
                </c:pt>
                <c:pt idx="38731">
                  <c:v>162.06800000000001</c:v>
                </c:pt>
                <c:pt idx="38732">
                  <c:v>161.40600000000001</c:v>
                </c:pt>
                <c:pt idx="38733">
                  <c:v>160.74299999999999</c:v>
                </c:pt>
                <c:pt idx="38734">
                  <c:v>160.08000000000001</c:v>
                </c:pt>
                <c:pt idx="38735">
                  <c:v>159.41499999999999</c:v>
                </c:pt>
                <c:pt idx="38736">
                  <c:v>158.75</c:v>
                </c:pt>
                <c:pt idx="38737">
                  <c:v>158.084</c:v>
                </c:pt>
                <c:pt idx="38738">
                  <c:v>157.41800000000001</c:v>
                </c:pt>
                <c:pt idx="38739">
                  <c:v>156.75</c:v>
                </c:pt>
                <c:pt idx="38740">
                  <c:v>156.08200000000011</c:v>
                </c:pt>
                <c:pt idx="38741">
                  <c:v>155.41399999999999</c:v>
                </c:pt>
                <c:pt idx="38742">
                  <c:v>154.74499999999998</c:v>
                </c:pt>
                <c:pt idx="38743">
                  <c:v>154.07499999999999</c:v>
                </c:pt>
                <c:pt idx="38744">
                  <c:v>153.404</c:v>
                </c:pt>
                <c:pt idx="38745">
                  <c:v>152.73399999999998</c:v>
                </c:pt>
                <c:pt idx="38746">
                  <c:v>152.06300000000002</c:v>
                </c:pt>
                <c:pt idx="38747">
                  <c:v>151.3910000000001</c:v>
                </c:pt>
                <c:pt idx="38748">
                  <c:v>150.71899999999999</c:v>
                </c:pt>
                <c:pt idx="38749">
                  <c:v>150.047</c:v>
                </c:pt>
                <c:pt idx="38750">
                  <c:v>149.375</c:v>
                </c:pt>
                <c:pt idx="38751">
                  <c:v>148.702</c:v>
                </c:pt>
                <c:pt idx="38752">
                  <c:v>148.029</c:v>
                </c:pt>
                <c:pt idx="38753">
                  <c:v>147.35600000000011</c:v>
                </c:pt>
                <c:pt idx="38754">
                  <c:v>146.684</c:v>
                </c:pt>
                <c:pt idx="38755">
                  <c:v>146.011</c:v>
                </c:pt>
                <c:pt idx="38756">
                  <c:v>145.33800000000011</c:v>
                </c:pt>
                <c:pt idx="38757">
                  <c:v>144.66499999999999</c:v>
                </c:pt>
                <c:pt idx="38758">
                  <c:v>143.99300000000002</c:v>
                </c:pt>
                <c:pt idx="38759">
                  <c:v>143.32000000000011</c:v>
                </c:pt>
                <c:pt idx="38760">
                  <c:v>142.648</c:v>
                </c:pt>
                <c:pt idx="38761">
                  <c:v>141.976</c:v>
                </c:pt>
                <c:pt idx="38762">
                  <c:v>141.30500000000001</c:v>
                </c:pt>
                <c:pt idx="38763">
                  <c:v>140.63399999999999</c:v>
                </c:pt>
                <c:pt idx="38764">
                  <c:v>139.96300000000002</c:v>
                </c:pt>
                <c:pt idx="38765">
                  <c:v>139.29300000000001</c:v>
                </c:pt>
                <c:pt idx="38766">
                  <c:v>138.624</c:v>
                </c:pt>
                <c:pt idx="38767">
                  <c:v>137.95500000000001</c:v>
                </c:pt>
                <c:pt idx="38768">
                  <c:v>137.28700000000001</c:v>
                </c:pt>
                <c:pt idx="38769">
                  <c:v>136.62</c:v>
                </c:pt>
                <c:pt idx="38770">
                  <c:v>135.953</c:v>
                </c:pt>
                <c:pt idx="38771">
                  <c:v>135.28700000000001</c:v>
                </c:pt>
                <c:pt idx="38772">
                  <c:v>134.62300000000002</c:v>
                </c:pt>
                <c:pt idx="38773">
                  <c:v>133.959</c:v>
                </c:pt>
                <c:pt idx="38774">
                  <c:v>133.29599999999999</c:v>
                </c:pt>
                <c:pt idx="38775">
                  <c:v>132.63499999999999</c:v>
                </c:pt>
                <c:pt idx="38776">
                  <c:v>131.97399999999999</c:v>
                </c:pt>
                <c:pt idx="38777">
                  <c:v>131.315</c:v>
                </c:pt>
                <c:pt idx="38778">
                  <c:v>130.65800000000004</c:v>
                </c:pt>
                <c:pt idx="38779">
                  <c:v>130.001</c:v>
                </c:pt>
                <c:pt idx="38780">
                  <c:v>129.346</c:v>
                </c:pt>
                <c:pt idx="38781">
                  <c:v>128.69300000000001</c:v>
                </c:pt>
                <c:pt idx="38782">
                  <c:v>128.041</c:v>
                </c:pt>
                <c:pt idx="38783">
                  <c:v>127.39100000000002</c:v>
                </c:pt>
                <c:pt idx="38784">
                  <c:v>126.742</c:v>
                </c:pt>
                <c:pt idx="38785">
                  <c:v>126.096</c:v>
                </c:pt>
                <c:pt idx="38786">
                  <c:v>125.45099999999999</c:v>
                </c:pt>
                <c:pt idx="38787">
                  <c:v>124.80800000000001</c:v>
                </c:pt>
                <c:pt idx="38788">
                  <c:v>124.167</c:v>
                </c:pt>
                <c:pt idx="38789">
                  <c:v>123.52800000000001</c:v>
                </c:pt>
                <c:pt idx="38790">
                  <c:v>122.89100000000002</c:v>
                </c:pt>
                <c:pt idx="38791">
                  <c:v>122.25700000000002</c:v>
                </c:pt>
                <c:pt idx="38792">
                  <c:v>121.624</c:v>
                </c:pt>
                <c:pt idx="38793">
                  <c:v>120.99400000000006</c:v>
                </c:pt>
                <c:pt idx="38794">
                  <c:v>120.367</c:v>
                </c:pt>
                <c:pt idx="38795">
                  <c:v>119.74100000000006</c:v>
                </c:pt>
                <c:pt idx="38796">
                  <c:v>119.119</c:v>
                </c:pt>
                <c:pt idx="38797">
                  <c:v>118.49900000000002</c:v>
                </c:pt>
                <c:pt idx="38798">
                  <c:v>117.88200000000001</c:v>
                </c:pt>
                <c:pt idx="38799">
                  <c:v>117.26700000000002</c:v>
                </c:pt>
                <c:pt idx="38800">
                  <c:v>116.65499999999999</c:v>
                </c:pt>
                <c:pt idx="38801">
                  <c:v>116.04700000000005</c:v>
                </c:pt>
                <c:pt idx="38802">
                  <c:v>115.44100000000007</c:v>
                </c:pt>
                <c:pt idx="38803">
                  <c:v>114.83799999999999</c:v>
                </c:pt>
                <c:pt idx="38804">
                  <c:v>114.239</c:v>
                </c:pt>
                <c:pt idx="38805">
                  <c:v>113.642</c:v>
                </c:pt>
                <c:pt idx="38806">
                  <c:v>113.04900000000002</c:v>
                </c:pt>
                <c:pt idx="38807">
                  <c:v>112.459</c:v>
                </c:pt>
                <c:pt idx="38808">
                  <c:v>111.87299999999998</c:v>
                </c:pt>
                <c:pt idx="38809">
                  <c:v>111.29</c:v>
                </c:pt>
                <c:pt idx="38810">
                  <c:v>110.71100000000006</c:v>
                </c:pt>
                <c:pt idx="38811">
                  <c:v>110.136</c:v>
                </c:pt>
                <c:pt idx="38812">
                  <c:v>109.56399999999999</c:v>
                </c:pt>
                <c:pt idx="38813">
                  <c:v>108.99600000000002</c:v>
                </c:pt>
                <c:pt idx="38814">
                  <c:v>108.432</c:v>
                </c:pt>
                <c:pt idx="38815">
                  <c:v>107.87199999999999</c:v>
                </c:pt>
                <c:pt idx="38816">
                  <c:v>107.315</c:v>
                </c:pt>
                <c:pt idx="38817">
                  <c:v>106.76300000000002</c:v>
                </c:pt>
                <c:pt idx="38818">
                  <c:v>106.21599999999999</c:v>
                </c:pt>
                <c:pt idx="38819">
                  <c:v>105.67199999999998</c:v>
                </c:pt>
                <c:pt idx="38820">
                  <c:v>105.133</c:v>
                </c:pt>
                <c:pt idx="38821">
                  <c:v>104.598</c:v>
                </c:pt>
                <c:pt idx="38822">
                  <c:v>104.068</c:v>
                </c:pt>
                <c:pt idx="38823">
                  <c:v>103.542</c:v>
                </c:pt>
                <c:pt idx="38824">
                  <c:v>103.02200000000001</c:v>
                </c:pt>
                <c:pt idx="38825">
                  <c:v>102.505</c:v>
                </c:pt>
                <c:pt idx="38826">
                  <c:v>101.99400000000006</c:v>
                </c:pt>
                <c:pt idx="38827">
                  <c:v>101.48699999999999</c:v>
                </c:pt>
                <c:pt idx="38828">
                  <c:v>100.986</c:v>
                </c:pt>
                <c:pt idx="38829">
                  <c:v>100.489</c:v>
                </c:pt>
                <c:pt idx="38830">
                  <c:v>99.997900000000058</c:v>
                </c:pt>
                <c:pt idx="38831">
                  <c:v>99.511700000000005</c:v>
                </c:pt>
                <c:pt idx="38832">
                  <c:v>99.030799999999999</c:v>
                </c:pt>
                <c:pt idx="38833">
                  <c:v>98.555199999999999</c:v>
                </c:pt>
                <c:pt idx="38834">
                  <c:v>98.0852</c:v>
                </c:pt>
                <c:pt idx="38835">
                  <c:v>97.620399999999989</c:v>
                </c:pt>
                <c:pt idx="38836">
                  <c:v>97.1614</c:v>
                </c:pt>
                <c:pt idx="38837">
                  <c:v>96.708000000000013</c:v>
                </c:pt>
                <c:pt idx="38838">
                  <c:v>96.260300000000001</c:v>
                </c:pt>
                <c:pt idx="38839">
                  <c:v>95.8185</c:v>
                </c:pt>
                <c:pt idx="38840">
                  <c:v>95.382499999999979</c:v>
                </c:pt>
                <c:pt idx="38841">
                  <c:v>94.952500000000001</c:v>
                </c:pt>
                <c:pt idx="38842">
                  <c:v>94.52849999999998</c:v>
                </c:pt>
                <c:pt idx="38843">
                  <c:v>94.110600000000005</c:v>
                </c:pt>
                <c:pt idx="38844">
                  <c:v>93.698999999999998</c:v>
                </c:pt>
                <c:pt idx="38845">
                  <c:v>93.293499999999995</c:v>
                </c:pt>
                <c:pt idx="38846">
                  <c:v>92.894400000000005</c:v>
                </c:pt>
                <c:pt idx="38847">
                  <c:v>92.501800000000003</c:v>
                </c:pt>
                <c:pt idx="38848">
                  <c:v>92.115600000000001</c:v>
                </c:pt>
                <c:pt idx="38849">
                  <c:v>91.735900000000001</c:v>
                </c:pt>
                <c:pt idx="38850">
                  <c:v>91.362899999999982</c:v>
                </c:pt>
                <c:pt idx="38851">
                  <c:v>90.996499999999997</c:v>
                </c:pt>
                <c:pt idx="38852">
                  <c:v>90.636899999999983</c:v>
                </c:pt>
                <c:pt idx="38853">
                  <c:v>90.284200000000027</c:v>
                </c:pt>
                <c:pt idx="38854">
                  <c:v>89.938400000000001</c:v>
                </c:pt>
                <c:pt idx="38855">
                  <c:v>89.599500000000006</c:v>
                </c:pt>
                <c:pt idx="38856">
                  <c:v>89.267700000000005</c:v>
                </c:pt>
                <c:pt idx="38857">
                  <c:v>88.943000000000026</c:v>
                </c:pt>
                <c:pt idx="38858">
                  <c:v>88.625499999999988</c:v>
                </c:pt>
                <c:pt idx="38859">
                  <c:v>88.315299999999993</c:v>
                </c:pt>
                <c:pt idx="38860">
                  <c:v>88.0124</c:v>
                </c:pt>
                <c:pt idx="38861">
                  <c:v>87.716899999999995</c:v>
                </c:pt>
                <c:pt idx="38862">
                  <c:v>87.428799999999981</c:v>
                </c:pt>
                <c:pt idx="38863">
                  <c:v>87.148299999999992</c:v>
                </c:pt>
                <c:pt idx="38864">
                  <c:v>86.875399999999942</c:v>
                </c:pt>
                <c:pt idx="38865">
                  <c:v>86.610100000000003</c:v>
                </c:pt>
                <c:pt idx="38866">
                  <c:v>86.352599999999981</c:v>
                </c:pt>
                <c:pt idx="38867">
                  <c:v>86.102799999999988</c:v>
                </c:pt>
                <c:pt idx="38868">
                  <c:v>85.860900000000001</c:v>
                </c:pt>
                <c:pt idx="38869">
                  <c:v>85.626999999999981</c:v>
                </c:pt>
                <c:pt idx="38870">
                  <c:v>85.400899999999993</c:v>
                </c:pt>
                <c:pt idx="38871">
                  <c:v>85.182999999999979</c:v>
                </c:pt>
                <c:pt idx="38872">
                  <c:v>84.973100000000002</c:v>
                </c:pt>
                <c:pt idx="38873">
                  <c:v>84.7714</c:v>
                </c:pt>
                <c:pt idx="38874">
                  <c:v>84.578000000000003</c:v>
                </c:pt>
                <c:pt idx="38875">
                  <c:v>84.39279999999998</c:v>
                </c:pt>
                <c:pt idx="38876">
                  <c:v>84.215900000000005</c:v>
                </c:pt>
                <c:pt idx="38877">
                  <c:v>84.047500000000056</c:v>
                </c:pt>
                <c:pt idx="38878">
                  <c:v>83.887500000000003</c:v>
                </c:pt>
                <c:pt idx="38879">
                  <c:v>83.736000000000004</c:v>
                </c:pt>
                <c:pt idx="38880">
                  <c:v>83.593199999999996</c:v>
                </c:pt>
                <c:pt idx="38881">
                  <c:v>83.4589</c:v>
                </c:pt>
                <c:pt idx="38882">
                  <c:v>83.333200000000005</c:v>
                </c:pt>
                <c:pt idx="38883">
                  <c:v>83.216399999999993</c:v>
                </c:pt>
                <c:pt idx="38884">
                  <c:v>83.108299999999986</c:v>
                </c:pt>
                <c:pt idx="38885">
                  <c:v>83.009100000000004</c:v>
                </c:pt>
                <c:pt idx="38886">
                  <c:v>82.918800000000005</c:v>
                </c:pt>
                <c:pt idx="38887">
                  <c:v>82.837300000000013</c:v>
                </c:pt>
                <c:pt idx="38888">
                  <c:v>82.764899999999997</c:v>
                </c:pt>
                <c:pt idx="38889">
                  <c:v>82.701499999999996</c:v>
                </c:pt>
                <c:pt idx="38890">
                  <c:v>82.647200000000026</c:v>
                </c:pt>
                <c:pt idx="38891">
                  <c:v>82.602099999999979</c:v>
                </c:pt>
                <c:pt idx="38892">
                  <c:v>82.566100000000006</c:v>
                </c:pt>
                <c:pt idx="38893">
                  <c:v>82.539299999999997</c:v>
                </c:pt>
                <c:pt idx="38894">
                  <c:v>82.521799999999999</c:v>
                </c:pt>
                <c:pt idx="38895">
                  <c:v>82.513599999999997</c:v>
                </c:pt>
                <c:pt idx="38896">
                  <c:v>82.514700000000005</c:v>
                </c:pt>
                <c:pt idx="38897">
                  <c:v>82.525399999999948</c:v>
                </c:pt>
                <c:pt idx="38898">
                  <c:v>82.545299999999997</c:v>
                </c:pt>
                <c:pt idx="38899">
                  <c:v>82.574799999999982</c:v>
                </c:pt>
                <c:pt idx="38900">
                  <c:v>82.613799999999998</c:v>
                </c:pt>
                <c:pt idx="38901">
                  <c:v>82.662300000000002</c:v>
                </c:pt>
                <c:pt idx="38902">
                  <c:v>82.720399999999998</c:v>
                </c:pt>
                <c:pt idx="38903">
                  <c:v>82.7881</c:v>
                </c:pt>
                <c:pt idx="38904">
                  <c:v>82.865499999999983</c:v>
                </c:pt>
                <c:pt idx="38905">
                  <c:v>82.952600000000004</c:v>
                </c:pt>
                <c:pt idx="38906">
                  <c:v>83.049300000000002</c:v>
                </c:pt>
                <c:pt idx="38907">
                  <c:v>83.155899999999988</c:v>
                </c:pt>
                <c:pt idx="38908">
                  <c:v>83.272299999999987</c:v>
                </c:pt>
                <c:pt idx="38909">
                  <c:v>83.398399999999981</c:v>
                </c:pt>
                <c:pt idx="38910">
                  <c:v>83.534400000000005</c:v>
                </c:pt>
                <c:pt idx="38911">
                  <c:v>83.680199999999999</c:v>
                </c:pt>
                <c:pt idx="38912">
                  <c:v>83.835999999999999</c:v>
                </c:pt>
                <c:pt idx="38913">
                  <c:v>84.001599999999996</c:v>
                </c:pt>
                <c:pt idx="38914">
                  <c:v>84.177300000000002</c:v>
                </c:pt>
                <c:pt idx="38915">
                  <c:v>84.362799999999979</c:v>
                </c:pt>
                <c:pt idx="38916">
                  <c:v>84.558399999999978</c:v>
                </c:pt>
                <c:pt idx="38917">
                  <c:v>84.763900000000007</c:v>
                </c:pt>
                <c:pt idx="38918">
                  <c:v>84.979500000000002</c:v>
                </c:pt>
                <c:pt idx="38919">
                  <c:v>85.205200000000005</c:v>
                </c:pt>
                <c:pt idx="38920">
                  <c:v>85.440900000000056</c:v>
                </c:pt>
                <c:pt idx="38921">
                  <c:v>85.686599999999999</c:v>
                </c:pt>
                <c:pt idx="38922">
                  <c:v>85.942600000000027</c:v>
                </c:pt>
                <c:pt idx="38923">
                  <c:v>86.208500000000001</c:v>
                </c:pt>
                <c:pt idx="38924">
                  <c:v>86.484700000000004</c:v>
                </c:pt>
                <c:pt idx="38925">
                  <c:v>86.770899999999983</c:v>
                </c:pt>
                <c:pt idx="38926">
                  <c:v>87.067300000000003</c:v>
                </c:pt>
                <c:pt idx="38927">
                  <c:v>87.373799999999989</c:v>
                </c:pt>
                <c:pt idx="38928">
                  <c:v>87.6905</c:v>
                </c:pt>
                <c:pt idx="38929">
                  <c:v>88.017300000000006</c:v>
                </c:pt>
                <c:pt idx="38930">
                  <c:v>88.354299999999995</c:v>
                </c:pt>
                <c:pt idx="38931">
                  <c:v>88.701499999999996</c:v>
                </c:pt>
                <c:pt idx="38932">
                  <c:v>89.05889999999998</c:v>
                </c:pt>
                <c:pt idx="38933">
                  <c:v>89.426500000000004</c:v>
                </c:pt>
                <c:pt idx="38934">
                  <c:v>89.804199999999994</c:v>
                </c:pt>
                <c:pt idx="38935">
                  <c:v>90.192099999999982</c:v>
                </c:pt>
                <c:pt idx="38936">
                  <c:v>90.590199999999996</c:v>
                </c:pt>
                <c:pt idx="38937">
                  <c:v>90.998400000000004</c:v>
                </c:pt>
                <c:pt idx="38938">
                  <c:v>91.416900000000027</c:v>
                </c:pt>
                <c:pt idx="38939">
                  <c:v>91.845399999999998</c:v>
                </c:pt>
                <c:pt idx="38940">
                  <c:v>92.284200000000027</c:v>
                </c:pt>
                <c:pt idx="38941">
                  <c:v>92.733099999999993</c:v>
                </c:pt>
                <c:pt idx="38942">
                  <c:v>93.192099999999982</c:v>
                </c:pt>
                <c:pt idx="38943">
                  <c:v>93.661299999999997</c:v>
                </c:pt>
                <c:pt idx="38944">
                  <c:v>94.140500000000003</c:v>
                </c:pt>
                <c:pt idx="38945">
                  <c:v>94.629899999999978</c:v>
                </c:pt>
                <c:pt idx="38946">
                  <c:v>95.129299999999986</c:v>
                </c:pt>
                <c:pt idx="38947">
                  <c:v>95.638999999999982</c:v>
                </c:pt>
                <c:pt idx="38948">
                  <c:v>96.158499999999989</c:v>
                </c:pt>
                <c:pt idx="38949">
                  <c:v>96.688099999999949</c:v>
                </c:pt>
                <c:pt idx="38950">
                  <c:v>97.227800000000002</c:v>
                </c:pt>
                <c:pt idx="38951">
                  <c:v>97.777500000000003</c:v>
                </c:pt>
                <c:pt idx="38952">
                  <c:v>98.337000000000003</c:v>
                </c:pt>
                <c:pt idx="38953">
                  <c:v>98.906599999999997</c:v>
                </c:pt>
                <c:pt idx="38954">
                  <c:v>99.486099999999993</c:v>
                </c:pt>
                <c:pt idx="38955">
                  <c:v>100.07499999999999</c:v>
                </c:pt>
                <c:pt idx="38956">
                  <c:v>100.67499999999998</c:v>
                </c:pt>
                <c:pt idx="38957">
                  <c:v>101.28400000000002</c:v>
                </c:pt>
                <c:pt idx="38958">
                  <c:v>101.90300000000002</c:v>
                </c:pt>
                <c:pt idx="38959">
                  <c:v>102.532</c:v>
                </c:pt>
                <c:pt idx="38960">
                  <c:v>103.16999999999999</c:v>
                </c:pt>
                <c:pt idx="38961">
                  <c:v>103.818</c:v>
                </c:pt>
                <c:pt idx="38962">
                  <c:v>104.476</c:v>
                </c:pt>
                <c:pt idx="38963">
                  <c:v>105.143</c:v>
                </c:pt>
                <c:pt idx="38964">
                  <c:v>105.821</c:v>
                </c:pt>
                <c:pt idx="38965">
                  <c:v>106.50700000000002</c:v>
                </c:pt>
                <c:pt idx="38966">
                  <c:v>107.20399999999999</c:v>
                </c:pt>
                <c:pt idx="38967">
                  <c:v>107.90900000000002</c:v>
                </c:pt>
                <c:pt idx="38968">
                  <c:v>108.624</c:v>
                </c:pt>
                <c:pt idx="38969">
                  <c:v>109.349</c:v>
                </c:pt>
                <c:pt idx="38970">
                  <c:v>110.083</c:v>
                </c:pt>
                <c:pt idx="38971">
                  <c:v>110.82599999999998</c:v>
                </c:pt>
                <c:pt idx="38972">
                  <c:v>111.57899999999998</c:v>
                </c:pt>
                <c:pt idx="38973">
                  <c:v>112.34</c:v>
                </c:pt>
                <c:pt idx="38974">
                  <c:v>113.111</c:v>
                </c:pt>
                <c:pt idx="38975">
                  <c:v>113.89100000000002</c:v>
                </c:pt>
                <c:pt idx="38976">
                  <c:v>114.67999999999998</c:v>
                </c:pt>
                <c:pt idx="38977">
                  <c:v>115.47799999999999</c:v>
                </c:pt>
                <c:pt idx="38978">
                  <c:v>116.285</c:v>
                </c:pt>
                <c:pt idx="38979">
                  <c:v>117.101</c:v>
                </c:pt>
                <c:pt idx="38980">
                  <c:v>117.926</c:v>
                </c:pt>
                <c:pt idx="38981">
                  <c:v>118.76</c:v>
                </c:pt>
                <c:pt idx="38982">
                  <c:v>119.60199999999999</c:v>
                </c:pt>
                <c:pt idx="38983">
                  <c:v>120.453</c:v>
                </c:pt>
                <c:pt idx="38984">
                  <c:v>121.312</c:v>
                </c:pt>
                <c:pt idx="38985">
                  <c:v>122.181</c:v>
                </c:pt>
                <c:pt idx="38986">
                  <c:v>123.057</c:v>
                </c:pt>
                <c:pt idx="38987">
                  <c:v>123.94200000000002</c:v>
                </c:pt>
                <c:pt idx="38988">
                  <c:v>124.83499999999999</c:v>
                </c:pt>
                <c:pt idx="38989">
                  <c:v>125.73699999999999</c:v>
                </c:pt>
                <c:pt idx="38990">
                  <c:v>126.64700000000002</c:v>
                </c:pt>
                <c:pt idx="38991">
                  <c:v>127.565</c:v>
                </c:pt>
                <c:pt idx="38992">
                  <c:v>128.49100000000001</c:v>
                </c:pt>
                <c:pt idx="38993">
                  <c:v>129.42400000000001</c:v>
                </c:pt>
                <c:pt idx="38994">
                  <c:v>130.36600000000001</c:v>
                </c:pt>
                <c:pt idx="38995">
                  <c:v>131.316</c:v>
                </c:pt>
                <c:pt idx="38996">
                  <c:v>132.27399999999992</c:v>
                </c:pt>
                <c:pt idx="38997">
                  <c:v>133.239</c:v>
                </c:pt>
                <c:pt idx="38998">
                  <c:v>134.21199999999999</c:v>
                </c:pt>
                <c:pt idx="38999">
                  <c:v>135.19200000000001</c:v>
                </c:pt>
                <c:pt idx="39000">
                  <c:v>136.18</c:v>
                </c:pt>
                <c:pt idx="39001">
                  <c:v>137.17499999999998</c:v>
                </c:pt>
                <c:pt idx="39002">
                  <c:v>138.17699999999999</c:v>
                </c:pt>
                <c:pt idx="39003">
                  <c:v>139.18700000000001</c:v>
                </c:pt>
                <c:pt idx="39004">
                  <c:v>140.20299999999997</c:v>
                </c:pt>
                <c:pt idx="39005">
                  <c:v>141.227</c:v>
                </c:pt>
                <c:pt idx="39006">
                  <c:v>142.25800000000001</c:v>
                </c:pt>
                <c:pt idx="39007">
                  <c:v>143.29599999999999</c:v>
                </c:pt>
                <c:pt idx="39008">
                  <c:v>144.34</c:v>
                </c:pt>
                <c:pt idx="39009">
                  <c:v>145.3910000000001</c:v>
                </c:pt>
                <c:pt idx="39010">
                  <c:v>146.44900000000001</c:v>
                </c:pt>
                <c:pt idx="39011">
                  <c:v>147.51300000000001</c:v>
                </c:pt>
                <c:pt idx="39012">
                  <c:v>148.583</c:v>
                </c:pt>
                <c:pt idx="39013">
                  <c:v>149.66</c:v>
                </c:pt>
                <c:pt idx="39014">
                  <c:v>150.74299999999999</c:v>
                </c:pt>
                <c:pt idx="39015">
                  <c:v>151.83200000000011</c:v>
                </c:pt>
                <c:pt idx="39016">
                  <c:v>152.92800000000011</c:v>
                </c:pt>
                <c:pt idx="39017">
                  <c:v>154.029</c:v>
                </c:pt>
                <c:pt idx="39018">
                  <c:v>155.136</c:v>
                </c:pt>
                <c:pt idx="39019">
                  <c:v>156.24799999999999</c:v>
                </c:pt>
                <c:pt idx="39020">
                  <c:v>157.3670000000001</c:v>
                </c:pt>
                <c:pt idx="39021">
                  <c:v>158.49100000000001</c:v>
                </c:pt>
                <c:pt idx="39022">
                  <c:v>159.62</c:v>
                </c:pt>
                <c:pt idx="39023">
                  <c:v>160.755</c:v>
                </c:pt>
                <c:pt idx="39024">
                  <c:v>161.89500000000001</c:v>
                </c:pt>
                <c:pt idx="39025">
                  <c:v>163.04</c:v>
                </c:pt>
                <c:pt idx="39026">
                  <c:v>164.19</c:v>
                </c:pt>
                <c:pt idx="39027">
                  <c:v>165.345</c:v>
                </c:pt>
                <c:pt idx="39028">
                  <c:v>166.505</c:v>
                </c:pt>
                <c:pt idx="39029">
                  <c:v>167.66900000000001</c:v>
                </c:pt>
                <c:pt idx="39030">
                  <c:v>168.83800000000011</c:v>
                </c:pt>
                <c:pt idx="39031">
                  <c:v>170.012</c:v>
                </c:pt>
                <c:pt idx="39032">
                  <c:v>171.19</c:v>
                </c:pt>
                <c:pt idx="39033">
                  <c:v>172.37200000000001</c:v>
                </c:pt>
                <c:pt idx="39034">
                  <c:v>173.559</c:v>
                </c:pt>
                <c:pt idx="39035">
                  <c:v>174.74899999999997</c:v>
                </c:pt>
                <c:pt idx="39036">
                  <c:v>175.94399999999999</c:v>
                </c:pt>
                <c:pt idx="39037">
                  <c:v>177.142</c:v>
                </c:pt>
                <c:pt idx="39038">
                  <c:v>178.34399999999999</c:v>
                </c:pt>
                <c:pt idx="39039">
                  <c:v>179.54900000000001</c:v>
                </c:pt>
                <c:pt idx="39040">
                  <c:v>180.75899999999999</c:v>
                </c:pt>
                <c:pt idx="39041">
                  <c:v>181.971</c:v>
                </c:pt>
                <c:pt idx="39042">
                  <c:v>183.18700000000001</c:v>
                </c:pt>
                <c:pt idx="39043">
                  <c:v>184.40600000000001</c:v>
                </c:pt>
                <c:pt idx="39044">
                  <c:v>185.62800000000001</c:v>
                </c:pt>
                <c:pt idx="39045">
                  <c:v>186.85200000000012</c:v>
                </c:pt>
                <c:pt idx="39046">
                  <c:v>188.08</c:v>
                </c:pt>
                <c:pt idx="39047">
                  <c:v>189.31</c:v>
                </c:pt>
                <c:pt idx="39048">
                  <c:v>190.54300000000001</c:v>
                </c:pt>
                <c:pt idx="39049">
                  <c:v>191.77899999999997</c:v>
                </c:pt>
                <c:pt idx="39050">
                  <c:v>193.01599999999999</c:v>
                </c:pt>
                <c:pt idx="39051">
                  <c:v>194.256</c:v>
                </c:pt>
                <c:pt idx="39052">
                  <c:v>195.4980000000001</c:v>
                </c:pt>
                <c:pt idx="39053">
                  <c:v>196.74199999999999</c:v>
                </c:pt>
                <c:pt idx="39054">
                  <c:v>197.98800000000011</c:v>
                </c:pt>
                <c:pt idx="39055">
                  <c:v>199.23599999999999</c:v>
                </c:pt>
                <c:pt idx="39056">
                  <c:v>200.48500000000001</c:v>
                </c:pt>
                <c:pt idx="39057">
                  <c:v>201.73599999999999</c:v>
                </c:pt>
                <c:pt idx="39058">
                  <c:v>202.98800000000011</c:v>
                </c:pt>
                <c:pt idx="39059">
                  <c:v>204.24099999999999</c:v>
                </c:pt>
                <c:pt idx="39060">
                  <c:v>205.495</c:v>
                </c:pt>
                <c:pt idx="39061">
                  <c:v>206.751</c:v>
                </c:pt>
                <c:pt idx="39062">
                  <c:v>208.00700000000001</c:v>
                </c:pt>
                <c:pt idx="39063">
                  <c:v>209.26399999999998</c:v>
                </c:pt>
                <c:pt idx="39064">
                  <c:v>210.52200000000011</c:v>
                </c:pt>
                <c:pt idx="39065">
                  <c:v>211.78</c:v>
                </c:pt>
                <c:pt idx="39066">
                  <c:v>213.03900000000002</c:v>
                </c:pt>
                <c:pt idx="39067">
                  <c:v>214.298</c:v>
                </c:pt>
                <c:pt idx="39068">
                  <c:v>215.55700000000004</c:v>
                </c:pt>
                <c:pt idx="39069">
                  <c:v>216.816</c:v>
                </c:pt>
                <c:pt idx="39070">
                  <c:v>218.07599999999999</c:v>
                </c:pt>
                <c:pt idx="39071">
                  <c:v>219.334</c:v>
                </c:pt>
                <c:pt idx="39072">
                  <c:v>220.59300000000002</c:v>
                </c:pt>
                <c:pt idx="39073">
                  <c:v>221.85100000000011</c:v>
                </c:pt>
                <c:pt idx="39074">
                  <c:v>223.10900000000001</c:v>
                </c:pt>
                <c:pt idx="39075">
                  <c:v>224.36500000000001</c:v>
                </c:pt>
                <c:pt idx="39076">
                  <c:v>225.62200000000001</c:v>
                </c:pt>
                <c:pt idx="39077">
                  <c:v>226.87700000000001</c:v>
                </c:pt>
                <c:pt idx="39078">
                  <c:v>228.131</c:v>
                </c:pt>
                <c:pt idx="39079">
                  <c:v>229.38300000000001</c:v>
                </c:pt>
                <c:pt idx="39080">
                  <c:v>230.63499999999999</c:v>
                </c:pt>
                <c:pt idx="39081">
                  <c:v>231.8850000000001</c:v>
                </c:pt>
                <c:pt idx="39082">
                  <c:v>233.13399999999999</c:v>
                </c:pt>
                <c:pt idx="39083">
                  <c:v>234.38000000000011</c:v>
                </c:pt>
                <c:pt idx="39084">
                  <c:v>235.626</c:v>
                </c:pt>
                <c:pt idx="39085">
                  <c:v>236.869</c:v>
                </c:pt>
                <c:pt idx="39086">
                  <c:v>238.10999999999999</c:v>
                </c:pt>
                <c:pt idx="39087">
                  <c:v>239.34900000000002</c:v>
                </c:pt>
                <c:pt idx="39088">
                  <c:v>240.58600000000001</c:v>
                </c:pt>
                <c:pt idx="39089">
                  <c:v>241.82000000000011</c:v>
                </c:pt>
                <c:pt idx="39090">
                  <c:v>243.05200000000011</c:v>
                </c:pt>
                <c:pt idx="39091">
                  <c:v>244.28100000000001</c:v>
                </c:pt>
                <c:pt idx="39092">
                  <c:v>245.50700000000001</c:v>
                </c:pt>
                <c:pt idx="39093">
                  <c:v>246.73099999999999</c:v>
                </c:pt>
                <c:pt idx="39094">
                  <c:v>247.95100000000011</c:v>
                </c:pt>
                <c:pt idx="39095">
                  <c:v>249.16900000000001</c:v>
                </c:pt>
                <c:pt idx="39096">
                  <c:v>250.38300000000001</c:v>
                </c:pt>
                <c:pt idx="39097">
                  <c:v>251.59399999999999</c:v>
                </c:pt>
                <c:pt idx="39098">
                  <c:v>252.80200000000011</c:v>
                </c:pt>
                <c:pt idx="39099">
                  <c:v>254.006</c:v>
                </c:pt>
                <c:pt idx="39100">
                  <c:v>255.20599999999999</c:v>
                </c:pt>
                <c:pt idx="39101">
                  <c:v>256.40199999999965</c:v>
                </c:pt>
                <c:pt idx="39102">
                  <c:v>257.59500000000003</c:v>
                </c:pt>
                <c:pt idx="39103">
                  <c:v>258.78299999999979</c:v>
                </c:pt>
                <c:pt idx="39104">
                  <c:v>259.96699999999959</c:v>
                </c:pt>
                <c:pt idx="39105">
                  <c:v>261.14800000000002</c:v>
                </c:pt>
                <c:pt idx="39106">
                  <c:v>262.32299999999975</c:v>
                </c:pt>
                <c:pt idx="39107">
                  <c:v>263.49400000000003</c:v>
                </c:pt>
                <c:pt idx="39108">
                  <c:v>264.661</c:v>
                </c:pt>
                <c:pt idx="39109">
                  <c:v>265.82299999999975</c:v>
                </c:pt>
                <c:pt idx="39110">
                  <c:v>266.97999999999979</c:v>
                </c:pt>
                <c:pt idx="39111">
                  <c:v>268.13299999999975</c:v>
                </c:pt>
                <c:pt idx="39112">
                  <c:v>269.27999999999975</c:v>
                </c:pt>
                <c:pt idx="39113">
                  <c:v>270.42200000000003</c:v>
                </c:pt>
                <c:pt idx="39114">
                  <c:v>271.55900000000008</c:v>
                </c:pt>
                <c:pt idx="39115">
                  <c:v>272.69</c:v>
                </c:pt>
                <c:pt idx="39116">
                  <c:v>273.81700000000001</c:v>
                </c:pt>
                <c:pt idx="39117">
                  <c:v>274.93699999999961</c:v>
                </c:pt>
                <c:pt idx="39118">
                  <c:v>276.05200000000002</c:v>
                </c:pt>
                <c:pt idx="39119">
                  <c:v>277.161</c:v>
                </c:pt>
                <c:pt idx="39120">
                  <c:v>278.26499999999999</c:v>
                </c:pt>
                <c:pt idx="39121">
                  <c:v>279.36200000000002</c:v>
                </c:pt>
                <c:pt idx="39122">
                  <c:v>280.45299999999975</c:v>
                </c:pt>
                <c:pt idx="39123">
                  <c:v>281.53899999999965</c:v>
                </c:pt>
                <c:pt idx="39124">
                  <c:v>282.61700000000002</c:v>
                </c:pt>
                <c:pt idx="39125">
                  <c:v>283.69</c:v>
                </c:pt>
                <c:pt idx="39126">
                  <c:v>284.75599999999974</c:v>
                </c:pt>
                <c:pt idx="39127">
                  <c:v>285.81599999999975</c:v>
                </c:pt>
                <c:pt idx="39128">
                  <c:v>286.86900000000026</c:v>
                </c:pt>
                <c:pt idx="39129">
                  <c:v>287.91499999999979</c:v>
                </c:pt>
                <c:pt idx="39130">
                  <c:v>288.95499999999993</c:v>
                </c:pt>
                <c:pt idx="39131">
                  <c:v>289.98699999999963</c:v>
                </c:pt>
                <c:pt idx="39132">
                  <c:v>291.01299999999975</c:v>
                </c:pt>
                <c:pt idx="39133">
                  <c:v>292.03099999999978</c:v>
                </c:pt>
                <c:pt idx="39134">
                  <c:v>293.04300000000001</c:v>
                </c:pt>
                <c:pt idx="39135">
                  <c:v>294.04700000000008</c:v>
                </c:pt>
                <c:pt idx="39136">
                  <c:v>295.04300000000001</c:v>
                </c:pt>
                <c:pt idx="39137">
                  <c:v>296.03299999999979</c:v>
                </c:pt>
                <c:pt idx="39138">
                  <c:v>297.01400000000001</c:v>
                </c:pt>
                <c:pt idx="39139">
                  <c:v>297.98899999999958</c:v>
                </c:pt>
                <c:pt idx="39140">
                  <c:v>298.95499999999993</c:v>
                </c:pt>
                <c:pt idx="39141">
                  <c:v>299.91399999999965</c:v>
                </c:pt>
                <c:pt idx="39142">
                  <c:v>300.86500000000001</c:v>
                </c:pt>
                <c:pt idx="39143">
                  <c:v>301.80799999999999</c:v>
                </c:pt>
                <c:pt idx="39144">
                  <c:v>302.74299999999999</c:v>
                </c:pt>
                <c:pt idx="39145">
                  <c:v>303.67</c:v>
                </c:pt>
                <c:pt idx="39146">
                  <c:v>304.589</c:v>
                </c:pt>
                <c:pt idx="39147">
                  <c:v>305.49899999999963</c:v>
                </c:pt>
                <c:pt idx="39148">
                  <c:v>306.40199999999965</c:v>
                </c:pt>
                <c:pt idx="39149">
                  <c:v>307.29599999999965</c:v>
                </c:pt>
                <c:pt idx="39150">
                  <c:v>308.18099999999993</c:v>
                </c:pt>
                <c:pt idx="39151">
                  <c:v>309.05799999999999</c:v>
                </c:pt>
                <c:pt idx="39152">
                  <c:v>309.92699999999962</c:v>
                </c:pt>
                <c:pt idx="39153">
                  <c:v>310.78699999999958</c:v>
                </c:pt>
                <c:pt idx="39154">
                  <c:v>311.63799999999975</c:v>
                </c:pt>
                <c:pt idx="39155">
                  <c:v>312.47999999999979</c:v>
                </c:pt>
                <c:pt idx="39156">
                  <c:v>313.31400000000002</c:v>
                </c:pt>
                <c:pt idx="39157">
                  <c:v>314.13900000000001</c:v>
                </c:pt>
                <c:pt idx="39158">
                  <c:v>314.95499999999993</c:v>
                </c:pt>
                <c:pt idx="39159">
                  <c:v>315.762</c:v>
                </c:pt>
                <c:pt idx="39160">
                  <c:v>316.55900000000008</c:v>
                </c:pt>
                <c:pt idx="39161">
                  <c:v>317.34800000000001</c:v>
                </c:pt>
                <c:pt idx="39162">
                  <c:v>318.12799999999999</c:v>
                </c:pt>
                <c:pt idx="39163">
                  <c:v>318.8979999999998</c:v>
                </c:pt>
                <c:pt idx="39164">
                  <c:v>319.65899999999999</c:v>
                </c:pt>
                <c:pt idx="39165">
                  <c:v>320.41099999999977</c:v>
                </c:pt>
                <c:pt idx="39166">
                  <c:v>321.15400000000022</c:v>
                </c:pt>
                <c:pt idx="39167">
                  <c:v>321.887</c:v>
                </c:pt>
                <c:pt idx="39168">
                  <c:v>322.61099999999999</c:v>
                </c:pt>
                <c:pt idx="39169">
                  <c:v>323.32499999999999</c:v>
                </c:pt>
                <c:pt idx="39170">
                  <c:v>324.029</c:v>
                </c:pt>
                <c:pt idx="39171">
                  <c:v>324.7249999999998</c:v>
                </c:pt>
                <c:pt idx="39172">
                  <c:v>325.41000000000003</c:v>
                </c:pt>
                <c:pt idx="39173">
                  <c:v>326.08599999999979</c:v>
                </c:pt>
                <c:pt idx="39174">
                  <c:v>326.75200000000001</c:v>
                </c:pt>
                <c:pt idx="39175">
                  <c:v>327.40899999999965</c:v>
                </c:pt>
                <c:pt idx="39176">
                  <c:v>328.05500000000001</c:v>
                </c:pt>
                <c:pt idx="39177">
                  <c:v>328.69200000000001</c:v>
                </c:pt>
                <c:pt idx="39178">
                  <c:v>329.31900000000002</c:v>
                </c:pt>
                <c:pt idx="39179">
                  <c:v>329.93699999999961</c:v>
                </c:pt>
                <c:pt idx="39180">
                  <c:v>330.54399999999993</c:v>
                </c:pt>
                <c:pt idx="39181">
                  <c:v>331.14200000000022</c:v>
                </c:pt>
                <c:pt idx="39182">
                  <c:v>331.72999999999979</c:v>
                </c:pt>
                <c:pt idx="39183">
                  <c:v>332.30700000000002</c:v>
                </c:pt>
                <c:pt idx="39184">
                  <c:v>332.875</c:v>
                </c:pt>
                <c:pt idx="39185">
                  <c:v>333.43299999999965</c:v>
                </c:pt>
                <c:pt idx="39186">
                  <c:v>333.98099999999965</c:v>
                </c:pt>
                <c:pt idx="39187">
                  <c:v>334.51799999999974</c:v>
                </c:pt>
                <c:pt idx="39188">
                  <c:v>335.04599999999999</c:v>
                </c:pt>
                <c:pt idx="39189">
                  <c:v>335.56400000000002</c:v>
                </c:pt>
                <c:pt idx="39190">
                  <c:v>336.07100000000003</c:v>
                </c:pt>
                <c:pt idx="39191">
                  <c:v>336.56900000000002</c:v>
                </c:pt>
                <c:pt idx="39192">
                  <c:v>337.05599999999993</c:v>
                </c:pt>
                <c:pt idx="39193">
                  <c:v>337.53399999999965</c:v>
                </c:pt>
                <c:pt idx="39194">
                  <c:v>338.00099999999975</c:v>
                </c:pt>
                <c:pt idx="39195">
                  <c:v>338.45800000000003</c:v>
                </c:pt>
                <c:pt idx="39196">
                  <c:v>338.90499999999975</c:v>
                </c:pt>
                <c:pt idx="39197">
                  <c:v>339.34199999999993</c:v>
                </c:pt>
                <c:pt idx="39198">
                  <c:v>339.76900000000001</c:v>
                </c:pt>
                <c:pt idx="39199">
                  <c:v>340.18599999999975</c:v>
                </c:pt>
                <c:pt idx="39200">
                  <c:v>340.59299999999979</c:v>
                </c:pt>
                <c:pt idx="39201">
                  <c:v>340.98899999999958</c:v>
                </c:pt>
                <c:pt idx="39202">
                  <c:v>341.37599999999975</c:v>
                </c:pt>
                <c:pt idx="39203">
                  <c:v>341.75200000000001</c:v>
                </c:pt>
                <c:pt idx="39204">
                  <c:v>342.11799999999999</c:v>
                </c:pt>
                <c:pt idx="39205">
                  <c:v>342.4749999999998</c:v>
                </c:pt>
                <c:pt idx="39206">
                  <c:v>342.82100000000003</c:v>
                </c:pt>
                <c:pt idx="39207">
                  <c:v>343.15699999999993</c:v>
                </c:pt>
                <c:pt idx="39208">
                  <c:v>343.48299999999978</c:v>
                </c:pt>
                <c:pt idx="39209">
                  <c:v>343.79899999999958</c:v>
                </c:pt>
                <c:pt idx="39210">
                  <c:v>344.10500000000002</c:v>
                </c:pt>
                <c:pt idx="39211">
                  <c:v>344.40199999999965</c:v>
                </c:pt>
                <c:pt idx="39212">
                  <c:v>344.68799999999999</c:v>
                </c:pt>
                <c:pt idx="39213">
                  <c:v>344.964</c:v>
                </c:pt>
                <c:pt idx="39214">
                  <c:v>345.22999999999979</c:v>
                </c:pt>
                <c:pt idx="39215">
                  <c:v>345.48699999999963</c:v>
                </c:pt>
                <c:pt idx="39216">
                  <c:v>345.73299999999978</c:v>
                </c:pt>
                <c:pt idx="39217">
                  <c:v>345.9699999999998</c:v>
                </c:pt>
                <c:pt idx="39218">
                  <c:v>346.197</c:v>
                </c:pt>
                <c:pt idx="39219">
                  <c:v>346.41399999999965</c:v>
                </c:pt>
                <c:pt idx="39220">
                  <c:v>346.62200000000001</c:v>
                </c:pt>
                <c:pt idx="39221">
                  <c:v>346.81900000000002</c:v>
                </c:pt>
                <c:pt idx="39222">
                  <c:v>347.00700000000001</c:v>
                </c:pt>
                <c:pt idx="39223">
                  <c:v>347.18599999999975</c:v>
                </c:pt>
                <c:pt idx="39224">
                  <c:v>347.35399999999993</c:v>
                </c:pt>
                <c:pt idx="39225">
                  <c:v>347.51400000000001</c:v>
                </c:pt>
                <c:pt idx="39226">
                  <c:v>347.66300000000001</c:v>
                </c:pt>
                <c:pt idx="39227">
                  <c:v>347.803</c:v>
                </c:pt>
                <c:pt idx="39228">
                  <c:v>347.93400000000003</c:v>
                </c:pt>
                <c:pt idx="39229">
                  <c:v>348.05599999999993</c:v>
                </c:pt>
                <c:pt idx="39230">
                  <c:v>348.16800000000001</c:v>
                </c:pt>
                <c:pt idx="39231">
                  <c:v>348.27</c:v>
                </c:pt>
                <c:pt idx="39232">
                  <c:v>348.36399999999975</c:v>
                </c:pt>
                <c:pt idx="39233">
                  <c:v>348.44799999999975</c:v>
                </c:pt>
                <c:pt idx="39234">
                  <c:v>348.5229999999998</c:v>
                </c:pt>
                <c:pt idx="39235">
                  <c:v>348.589</c:v>
                </c:pt>
                <c:pt idx="39236">
                  <c:v>348.64600000000002</c:v>
                </c:pt>
                <c:pt idx="39237">
                  <c:v>348.69299999999993</c:v>
                </c:pt>
                <c:pt idx="39238">
                  <c:v>348.73200000000003</c:v>
                </c:pt>
                <c:pt idx="39239">
                  <c:v>348.762</c:v>
                </c:pt>
                <c:pt idx="39240">
                  <c:v>348.78299999999979</c:v>
                </c:pt>
                <c:pt idx="39241">
                  <c:v>348.79599999999965</c:v>
                </c:pt>
                <c:pt idx="39242">
                  <c:v>348.79899999999958</c:v>
                </c:pt>
                <c:pt idx="39243">
                  <c:v>348.79399999999958</c:v>
                </c:pt>
                <c:pt idx="39244">
                  <c:v>348.78099999999978</c:v>
                </c:pt>
                <c:pt idx="39245">
                  <c:v>348.75900000000001</c:v>
                </c:pt>
                <c:pt idx="39246">
                  <c:v>348.72799999999978</c:v>
                </c:pt>
                <c:pt idx="39247">
                  <c:v>348.68900000000002</c:v>
                </c:pt>
                <c:pt idx="39248">
                  <c:v>348.64200000000022</c:v>
                </c:pt>
                <c:pt idx="39249">
                  <c:v>348.58599999999979</c:v>
                </c:pt>
                <c:pt idx="39250">
                  <c:v>348.5229999999998</c:v>
                </c:pt>
                <c:pt idx="39251">
                  <c:v>348.45099999999979</c:v>
                </c:pt>
                <c:pt idx="39252">
                  <c:v>348.37099999999975</c:v>
                </c:pt>
                <c:pt idx="39253">
                  <c:v>348.28299999999979</c:v>
                </c:pt>
                <c:pt idx="39254">
                  <c:v>348.18700000000001</c:v>
                </c:pt>
                <c:pt idx="39255">
                  <c:v>348.08300000000003</c:v>
                </c:pt>
                <c:pt idx="39256">
                  <c:v>347.97199999999958</c:v>
                </c:pt>
                <c:pt idx="39257">
                  <c:v>347.85199999999975</c:v>
                </c:pt>
                <c:pt idx="39258">
                  <c:v>347.72599999999977</c:v>
                </c:pt>
                <c:pt idx="39259">
                  <c:v>347.59099999999978</c:v>
                </c:pt>
                <c:pt idx="39260">
                  <c:v>347.45</c:v>
                </c:pt>
                <c:pt idx="39261">
                  <c:v>347.30099999999999</c:v>
                </c:pt>
                <c:pt idx="39262">
                  <c:v>347.14400000000023</c:v>
                </c:pt>
                <c:pt idx="39263">
                  <c:v>346.98099999999965</c:v>
                </c:pt>
                <c:pt idx="39264">
                  <c:v>346.81</c:v>
                </c:pt>
                <c:pt idx="39265">
                  <c:v>346.63200000000001</c:v>
                </c:pt>
                <c:pt idx="39266">
                  <c:v>346.447</c:v>
                </c:pt>
                <c:pt idx="39267">
                  <c:v>346.25599999999974</c:v>
                </c:pt>
                <c:pt idx="39268">
                  <c:v>346.05700000000002</c:v>
                </c:pt>
                <c:pt idx="39269">
                  <c:v>345.85199999999975</c:v>
                </c:pt>
                <c:pt idx="39270">
                  <c:v>345.64000000000021</c:v>
                </c:pt>
                <c:pt idx="39271">
                  <c:v>345.42200000000003</c:v>
                </c:pt>
                <c:pt idx="39272">
                  <c:v>345.197</c:v>
                </c:pt>
                <c:pt idx="39273">
                  <c:v>344.96599999999978</c:v>
                </c:pt>
                <c:pt idx="39274">
                  <c:v>344.72899999999959</c:v>
                </c:pt>
                <c:pt idx="39275">
                  <c:v>344.48499999999979</c:v>
                </c:pt>
                <c:pt idx="39276">
                  <c:v>344.23599999999965</c:v>
                </c:pt>
                <c:pt idx="39277">
                  <c:v>343.97999999999979</c:v>
                </c:pt>
                <c:pt idx="39278">
                  <c:v>343.71899999999965</c:v>
                </c:pt>
                <c:pt idx="39279">
                  <c:v>343.45099999999979</c:v>
                </c:pt>
                <c:pt idx="39280">
                  <c:v>343.178</c:v>
                </c:pt>
                <c:pt idx="39281">
                  <c:v>342.9</c:v>
                </c:pt>
                <c:pt idx="39282">
                  <c:v>342.61500000000001</c:v>
                </c:pt>
                <c:pt idx="39283">
                  <c:v>342.32599999999979</c:v>
                </c:pt>
                <c:pt idx="39284">
                  <c:v>342.03099999999978</c:v>
                </c:pt>
                <c:pt idx="39285">
                  <c:v>341.73099999999965</c:v>
                </c:pt>
                <c:pt idx="39286">
                  <c:v>341.42599999999965</c:v>
                </c:pt>
                <c:pt idx="39287">
                  <c:v>341.11500000000001</c:v>
                </c:pt>
                <c:pt idx="39288">
                  <c:v>340.8</c:v>
                </c:pt>
                <c:pt idx="39289">
                  <c:v>340.47999999999979</c:v>
                </c:pt>
                <c:pt idx="39290">
                  <c:v>340.15499999999997</c:v>
                </c:pt>
                <c:pt idx="39291">
                  <c:v>339.82599999999979</c:v>
                </c:pt>
                <c:pt idx="39292">
                  <c:v>339.49099999999964</c:v>
                </c:pt>
                <c:pt idx="39293">
                  <c:v>339.15300000000002</c:v>
                </c:pt>
                <c:pt idx="39294">
                  <c:v>338.81</c:v>
                </c:pt>
                <c:pt idx="39295">
                  <c:v>338.46299999999979</c:v>
                </c:pt>
                <c:pt idx="39296">
                  <c:v>338.11200000000002</c:v>
                </c:pt>
                <c:pt idx="39297">
                  <c:v>337.75599999999974</c:v>
                </c:pt>
                <c:pt idx="39298">
                  <c:v>337.39699999999965</c:v>
                </c:pt>
                <c:pt idx="39299">
                  <c:v>337.03399999999965</c:v>
                </c:pt>
                <c:pt idx="39300">
                  <c:v>336.66699999999975</c:v>
                </c:pt>
                <c:pt idx="39301">
                  <c:v>336.29700000000003</c:v>
                </c:pt>
                <c:pt idx="39302">
                  <c:v>335.92200000000003</c:v>
                </c:pt>
                <c:pt idx="39303">
                  <c:v>335.54500000000002</c:v>
                </c:pt>
                <c:pt idx="39304">
                  <c:v>335.16399999999999</c:v>
                </c:pt>
                <c:pt idx="39305">
                  <c:v>334.78</c:v>
                </c:pt>
                <c:pt idx="39306">
                  <c:v>334.39299999999974</c:v>
                </c:pt>
                <c:pt idx="39307">
                  <c:v>334.00200000000001</c:v>
                </c:pt>
                <c:pt idx="39308">
                  <c:v>333.60899999999975</c:v>
                </c:pt>
                <c:pt idx="39309">
                  <c:v>333.21299999999979</c:v>
                </c:pt>
                <c:pt idx="39310">
                  <c:v>332.81400000000002</c:v>
                </c:pt>
                <c:pt idx="39311">
                  <c:v>332.41199999999958</c:v>
                </c:pt>
                <c:pt idx="39312">
                  <c:v>332.00799999999975</c:v>
                </c:pt>
                <c:pt idx="39313">
                  <c:v>331.60199999999975</c:v>
                </c:pt>
                <c:pt idx="39314">
                  <c:v>331.19299999999993</c:v>
                </c:pt>
                <c:pt idx="39315">
                  <c:v>330.78199999999958</c:v>
                </c:pt>
                <c:pt idx="39316">
                  <c:v>330.36900000000026</c:v>
                </c:pt>
                <c:pt idx="39317">
                  <c:v>329.95299999999975</c:v>
                </c:pt>
                <c:pt idx="39318">
                  <c:v>329.53599999999977</c:v>
                </c:pt>
                <c:pt idx="39319">
                  <c:v>329.11700000000002</c:v>
                </c:pt>
                <c:pt idx="39320">
                  <c:v>328.69600000000003</c:v>
                </c:pt>
                <c:pt idx="39321">
                  <c:v>328.274</c:v>
                </c:pt>
                <c:pt idx="39322">
                  <c:v>327.85</c:v>
                </c:pt>
                <c:pt idx="39323">
                  <c:v>327.42499999999978</c:v>
                </c:pt>
                <c:pt idx="39324">
                  <c:v>326.99799999999965</c:v>
                </c:pt>
                <c:pt idx="39325">
                  <c:v>326.57</c:v>
                </c:pt>
                <c:pt idx="39326">
                  <c:v>326.14100000000002</c:v>
                </c:pt>
                <c:pt idx="39327">
                  <c:v>325.70999999999975</c:v>
                </c:pt>
                <c:pt idx="39328">
                  <c:v>325.279</c:v>
                </c:pt>
                <c:pt idx="39329">
                  <c:v>324.84699999999975</c:v>
                </c:pt>
                <c:pt idx="39330">
                  <c:v>324.41499999999979</c:v>
                </c:pt>
                <c:pt idx="39331">
                  <c:v>323.98099999999965</c:v>
                </c:pt>
                <c:pt idx="39332">
                  <c:v>323.54700000000008</c:v>
                </c:pt>
                <c:pt idx="39333">
                  <c:v>323.113</c:v>
                </c:pt>
                <c:pt idx="39334">
                  <c:v>322.678</c:v>
                </c:pt>
                <c:pt idx="39335">
                  <c:v>322.24200000000002</c:v>
                </c:pt>
                <c:pt idx="39336">
                  <c:v>321.80700000000002</c:v>
                </c:pt>
                <c:pt idx="39337">
                  <c:v>321.37099999999975</c:v>
                </c:pt>
                <c:pt idx="39338">
                  <c:v>320.93599999999958</c:v>
                </c:pt>
                <c:pt idx="39339">
                  <c:v>320.5</c:v>
                </c:pt>
                <c:pt idx="39340">
                  <c:v>320.065</c:v>
                </c:pt>
                <c:pt idx="39341">
                  <c:v>319.63</c:v>
                </c:pt>
                <c:pt idx="39342">
                  <c:v>319.19499999999999</c:v>
                </c:pt>
                <c:pt idx="39343">
                  <c:v>318.7609999999998</c:v>
                </c:pt>
                <c:pt idx="39344">
                  <c:v>318.327</c:v>
                </c:pt>
                <c:pt idx="39345">
                  <c:v>317.89400000000001</c:v>
                </c:pt>
                <c:pt idx="39346">
                  <c:v>317.46199999999965</c:v>
                </c:pt>
                <c:pt idx="39347">
                  <c:v>317.02999999999975</c:v>
                </c:pt>
                <c:pt idx="39348">
                  <c:v>316.59899999999965</c:v>
                </c:pt>
                <c:pt idx="39349">
                  <c:v>316.16899999999993</c:v>
                </c:pt>
                <c:pt idx="39350">
                  <c:v>315.74</c:v>
                </c:pt>
                <c:pt idx="39351">
                  <c:v>315.31299999999999</c:v>
                </c:pt>
                <c:pt idx="39352">
                  <c:v>314.8859999999998</c:v>
                </c:pt>
                <c:pt idx="39353">
                  <c:v>314.46099999999979</c:v>
                </c:pt>
                <c:pt idx="39354">
                  <c:v>314.03699999999958</c:v>
                </c:pt>
                <c:pt idx="39355">
                  <c:v>313.61399999999975</c:v>
                </c:pt>
                <c:pt idx="39356">
                  <c:v>313.19299999999993</c:v>
                </c:pt>
                <c:pt idx="39357">
                  <c:v>312.774</c:v>
                </c:pt>
                <c:pt idx="39358">
                  <c:v>312.35599999999999</c:v>
                </c:pt>
                <c:pt idx="39359">
                  <c:v>311.94</c:v>
                </c:pt>
                <c:pt idx="39360">
                  <c:v>311.52499999999975</c:v>
                </c:pt>
                <c:pt idx="39361">
                  <c:v>311.113</c:v>
                </c:pt>
                <c:pt idx="39362">
                  <c:v>310.702</c:v>
                </c:pt>
                <c:pt idx="39363">
                  <c:v>310.29399999999958</c:v>
                </c:pt>
                <c:pt idx="39364">
                  <c:v>309.88799999999975</c:v>
                </c:pt>
                <c:pt idx="39365">
                  <c:v>309.48299999999978</c:v>
                </c:pt>
                <c:pt idx="39366">
                  <c:v>309.08099999999979</c:v>
                </c:pt>
                <c:pt idx="39367">
                  <c:v>308.68200000000002</c:v>
                </c:pt>
                <c:pt idx="39368">
                  <c:v>308.28399999999965</c:v>
                </c:pt>
                <c:pt idx="39369">
                  <c:v>307.88900000000001</c:v>
                </c:pt>
                <c:pt idx="39370">
                  <c:v>307.49699999999962</c:v>
                </c:pt>
                <c:pt idx="39371">
                  <c:v>307.10700000000008</c:v>
                </c:pt>
                <c:pt idx="39372">
                  <c:v>306.71899999999965</c:v>
                </c:pt>
                <c:pt idx="39373">
                  <c:v>306.33499999999975</c:v>
                </c:pt>
                <c:pt idx="39374">
                  <c:v>305.95299999999975</c:v>
                </c:pt>
                <c:pt idx="39375">
                  <c:v>305.57299999999975</c:v>
                </c:pt>
                <c:pt idx="39376">
                  <c:v>305.197</c:v>
                </c:pt>
                <c:pt idx="39377">
                  <c:v>304.82299999999975</c:v>
                </c:pt>
                <c:pt idx="39378">
                  <c:v>304.45299999999975</c:v>
                </c:pt>
                <c:pt idx="39379">
                  <c:v>304.08499999999975</c:v>
                </c:pt>
                <c:pt idx="39380">
                  <c:v>303.72099999999978</c:v>
                </c:pt>
                <c:pt idx="39381">
                  <c:v>303.35899999999975</c:v>
                </c:pt>
                <c:pt idx="39382">
                  <c:v>303.00099999999975</c:v>
                </c:pt>
                <c:pt idx="39383">
                  <c:v>302.64600000000002</c:v>
                </c:pt>
                <c:pt idx="39384">
                  <c:v>302.29399999999958</c:v>
                </c:pt>
                <c:pt idx="39385">
                  <c:v>301.94499999999999</c:v>
                </c:pt>
                <c:pt idx="39386">
                  <c:v>301.60000000000002</c:v>
                </c:pt>
                <c:pt idx="39387">
                  <c:v>301.25799999999975</c:v>
                </c:pt>
                <c:pt idx="39388">
                  <c:v>300.91899999999958</c:v>
                </c:pt>
                <c:pt idx="39389">
                  <c:v>300.584</c:v>
                </c:pt>
                <c:pt idx="39390">
                  <c:v>300.25200000000001</c:v>
                </c:pt>
                <c:pt idx="39391">
                  <c:v>299.92399999999958</c:v>
                </c:pt>
                <c:pt idx="39392">
                  <c:v>299.60000000000002</c:v>
                </c:pt>
                <c:pt idx="39393">
                  <c:v>299.279</c:v>
                </c:pt>
                <c:pt idx="39394">
                  <c:v>298.96099999999979</c:v>
                </c:pt>
                <c:pt idx="39395">
                  <c:v>298.64699999999999</c:v>
                </c:pt>
                <c:pt idx="39396">
                  <c:v>298.33699999999965</c:v>
                </c:pt>
                <c:pt idx="39397">
                  <c:v>298.03099999999978</c:v>
                </c:pt>
                <c:pt idx="39398">
                  <c:v>297.72799999999978</c:v>
                </c:pt>
                <c:pt idx="39399">
                  <c:v>297.42899999999958</c:v>
                </c:pt>
                <c:pt idx="39400">
                  <c:v>297.13400000000001</c:v>
                </c:pt>
                <c:pt idx="39401">
                  <c:v>296.84300000000002</c:v>
                </c:pt>
                <c:pt idx="39402">
                  <c:v>296.55500000000001</c:v>
                </c:pt>
                <c:pt idx="39403">
                  <c:v>296.27099999999979</c:v>
                </c:pt>
                <c:pt idx="39404">
                  <c:v>295.99099999999964</c:v>
                </c:pt>
                <c:pt idx="39405">
                  <c:v>295.71499999999975</c:v>
                </c:pt>
                <c:pt idx="39406">
                  <c:v>295.44299999999993</c:v>
                </c:pt>
                <c:pt idx="39407">
                  <c:v>295.17500000000001</c:v>
                </c:pt>
                <c:pt idx="39408">
                  <c:v>294.91099999999977</c:v>
                </c:pt>
                <c:pt idx="39409">
                  <c:v>294.65100000000001</c:v>
                </c:pt>
                <c:pt idx="39410">
                  <c:v>294.39400000000001</c:v>
                </c:pt>
                <c:pt idx="39411">
                  <c:v>294.14200000000022</c:v>
                </c:pt>
                <c:pt idx="39412">
                  <c:v>293.89299999999974</c:v>
                </c:pt>
                <c:pt idx="39413">
                  <c:v>293.64900000000023</c:v>
                </c:pt>
                <c:pt idx="39414">
                  <c:v>293.40799999999979</c:v>
                </c:pt>
                <c:pt idx="39415">
                  <c:v>293.17099999999999</c:v>
                </c:pt>
                <c:pt idx="39416">
                  <c:v>292.93899999999962</c:v>
                </c:pt>
                <c:pt idx="39417">
                  <c:v>292.70999999999975</c:v>
                </c:pt>
                <c:pt idx="39418">
                  <c:v>292.48499999999979</c:v>
                </c:pt>
                <c:pt idx="39419">
                  <c:v>292.26400000000001</c:v>
                </c:pt>
                <c:pt idx="39420">
                  <c:v>292.048</c:v>
                </c:pt>
                <c:pt idx="39421">
                  <c:v>291.83499999999975</c:v>
                </c:pt>
                <c:pt idx="39422">
                  <c:v>291.62599999999975</c:v>
                </c:pt>
                <c:pt idx="39423">
                  <c:v>291.42099999999965</c:v>
                </c:pt>
                <c:pt idx="39424">
                  <c:v>291.22000000000003</c:v>
                </c:pt>
                <c:pt idx="39425">
                  <c:v>291.0229999999998</c:v>
                </c:pt>
                <c:pt idx="39426">
                  <c:v>290.82900000000001</c:v>
                </c:pt>
                <c:pt idx="39427">
                  <c:v>290.64000000000021</c:v>
                </c:pt>
                <c:pt idx="39428">
                  <c:v>290.45499999999993</c:v>
                </c:pt>
                <c:pt idx="39429">
                  <c:v>290.2729999999998</c:v>
                </c:pt>
                <c:pt idx="39430">
                  <c:v>290.09500000000003</c:v>
                </c:pt>
                <c:pt idx="39431">
                  <c:v>289.92099999999965</c:v>
                </c:pt>
                <c:pt idx="39432">
                  <c:v>289.75099999999975</c:v>
                </c:pt>
                <c:pt idx="39433">
                  <c:v>289.584</c:v>
                </c:pt>
                <c:pt idx="39434">
                  <c:v>289.42200000000003</c:v>
                </c:pt>
                <c:pt idx="39435">
                  <c:v>289.26299999999975</c:v>
                </c:pt>
                <c:pt idx="39436">
                  <c:v>289.10700000000008</c:v>
                </c:pt>
                <c:pt idx="39437">
                  <c:v>288.95599999999979</c:v>
                </c:pt>
                <c:pt idx="39438">
                  <c:v>288.80799999999999</c:v>
                </c:pt>
                <c:pt idx="39439">
                  <c:v>288.66300000000001</c:v>
                </c:pt>
                <c:pt idx="39440">
                  <c:v>288.52199999999965</c:v>
                </c:pt>
                <c:pt idx="39441">
                  <c:v>288.38499999999999</c:v>
                </c:pt>
                <c:pt idx="39442">
                  <c:v>288.25099999999975</c:v>
                </c:pt>
                <c:pt idx="39443">
                  <c:v>288.12099999999975</c:v>
                </c:pt>
                <c:pt idx="39444">
                  <c:v>287.99400000000003</c:v>
                </c:pt>
                <c:pt idx="39445">
                  <c:v>287.87</c:v>
                </c:pt>
                <c:pt idx="39446">
                  <c:v>287.75</c:v>
                </c:pt>
                <c:pt idx="39447">
                  <c:v>287.63299999999975</c:v>
                </c:pt>
                <c:pt idx="39448">
                  <c:v>287.51900000000001</c:v>
                </c:pt>
                <c:pt idx="39449">
                  <c:v>287.40899999999965</c:v>
                </c:pt>
                <c:pt idx="39450">
                  <c:v>287.30200000000002</c:v>
                </c:pt>
                <c:pt idx="39451">
                  <c:v>287.19799999999975</c:v>
                </c:pt>
                <c:pt idx="39452">
                  <c:v>287.09599999999978</c:v>
                </c:pt>
                <c:pt idx="39453">
                  <c:v>286.99899999999963</c:v>
                </c:pt>
                <c:pt idx="39454">
                  <c:v>286.90299999999979</c:v>
                </c:pt>
                <c:pt idx="39455">
                  <c:v>286.81099999999975</c:v>
                </c:pt>
                <c:pt idx="39456">
                  <c:v>286.72199999999958</c:v>
                </c:pt>
                <c:pt idx="39457">
                  <c:v>286.63499999999999</c:v>
                </c:pt>
                <c:pt idx="39458">
                  <c:v>286.55200000000002</c:v>
                </c:pt>
                <c:pt idx="39459">
                  <c:v>286.47099999999978</c:v>
                </c:pt>
                <c:pt idx="39460">
                  <c:v>286.392</c:v>
                </c:pt>
                <c:pt idx="39461">
                  <c:v>286.31700000000001</c:v>
                </c:pt>
                <c:pt idx="39462">
                  <c:v>286.24299999999999</c:v>
                </c:pt>
                <c:pt idx="39463">
                  <c:v>286.173</c:v>
                </c:pt>
                <c:pt idx="39464">
                  <c:v>286.10399999999993</c:v>
                </c:pt>
                <c:pt idx="39465">
                  <c:v>286.03799999999978</c:v>
                </c:pt>
                <c:pt idx="39466">
                  <c:v>285.97399999999965</c:v>
                </c:pt>
                <c:pt idx="39467">
                  <c:v>285.91299999999978</c:v>
                </c:pt>
                <c:pt idx="39468">
                  <c:v>285.85399999999993</c:v>
                </c:pt>
                <c:pt idx="39469">
                  <c:v>285.79599999999965</c:v>
                </c:pt>
                <c:pt idx="39470">
                  <c:v>285.74099999999999</c:v>
                </c:pt>
                <c:pt idx="39471">
                  <c:v>285.68799999999999</c:v>
                </c:pt>
                <c:pt idx="39472">
                  <c:v>285.6359999999998</c:v>
                </c:pt>
                <c:pt idx="39473">
                  <c:v>285.58699999999965</c:v>
                </c:pt>
                <c:pt idx="39474">
                  <c:v>285.53899999999965</c:v>
                </c:pt>
                <c:pt idx="39475">
                  <c:v>285.49199999999962</c:v>
                </c:pt>
                <c:pt idx="39476">
                  <c:v>285.44799999999975</c:v>
                </c:pt>
                <c:pt idx="39477">
                  <c:v>285.40499999999975</c:v>
                </c:pt>
                <c:pt idx="39478">
                  <c:v>285.363</c:v>
                </c:pt>
                <c:pt idx="39479">
                  <c:v>285.322</c:v>
                </c:pt>
                <c:pt idx="39480">
                  <c:v>285.28299999999979</c:v>
                </c:pt>
                <c:pt idx="39481">
                  <c:v>285.245</c:v>
                </c:pt>
                <c:pt idx="39482">
                  <c:v>285.209</c:v>
                </c:pt>
                <c:pt idx="39483">
                  <c:v>285.173</c:v>
                </c:pt>
                <c:pt idx="39484">
                  <c:v>285.13799999999975</c:v>
                </c:pt>
                <c:pt idx="39485">
                  <c:v>285.10399999999993</c:v>
                </c:pt>
                <c:pt idx="39486">
                  <c:v>285.07100000000003</c:v>
                </c:pt>
                <c:pt idx="39487">
                  <c:v>285.03899999999965</c:v>
                </c:pt>
                <c:pt idx="39488">
                  <c:v>285.00700000000001</c:v>
                </c:pt>
                <c:pt idx="39489">
                  <c:v>284.97599999999977</c:v>
                </c:pt>
                <c:pt idx="39490">
                  <c:v>284.94499999999999</c:v>
                </c:pt>
                <c:pt idx="39491">
                  <c:v>284.91499999999979</c:v>
                </c:pt>
                <c:pt idx="39492">
                  <c:v>284.88499999999999</c:v>
                </c:pt>
                <c:pt idx="39493">
                  <c:v>284.85500000000002</c:v>
                </c:pt>
                <c:pt idx="39494">
                  <c:v>284.82599999999979</c:v>
                </c:pt>
                <c:pt idx="39495">
                  <c:v>284.79599999999965</c:v>
                </c:pt>
                <c:pt idx="39496">
                  <c:v>284.767</c:v>
                </c:pt>
                <c:pt idx="39497">
                  <c:v>284.73699999999963</c:v>
                </c:pt>
                <c:pt idx="39498">
                  <c:v>284.70699999999965</c:v>
                </c:pt>
                <c:pt idx="39499">
                  <c:v>284.67599999999999</c:v>
                </c:pt>
                <c:pt idx="39500">
                  <c:v>284.64600000000002</c:v>
                </c:pt>
                <c:pt idx="39501">
                  <c:v>284.61399999999975</c:v>
                </c:pt>
                <c:pt idx="39502">
                  <c:v>284.58300000000003</c:v>
                </c:pt>
                <c:pt idx="39503">
                  <c:v>284.55</c:v>
                </c:pt>
                <c:pt idx="39504">
                  <c:v>284.517</c:v>
                </c:pt>
                <c:pt idx="39505">
                  <c:v>284.48299999999978</c:v>
                </c:pt>
                <c:pt idx="39506">
                  <c:v>284.44799999999975</c:v>
                </c:pt>
                <c:pt idx="39507">
                  <c:v>284.41199999999958</c:v>
                </c:pt>
                <c:pt idx="39508">
                  <c:v>284.375</c:v>
                </c:pt>
                <c:pt idx="39509">
                  <c:v>284.33599999999979</c:v>
                </c:pt>
                <c:pt idx="39510">
                  <c:v>284.29700000000003</c:v>
                </c:pt>
                <c:pt idx="39511">
                  <c:v>284.255</c:v>
                </c:pt>
                <c:pt idx="39512">
                  <c:v>284.21299999999979</c:v>
                </c:pt>
                <c:pt idx="39513">
                  <c:v>284.16899999999993</c:v>
                </c:pt>
                <c:pt idx="39514">
                  <c:v>284.12299999999999</c:v>
                </c:pt>
                <c:pt idx="39515">
                  <c:v>284.07499999999999</c:v>
                </c:pt>
                <c:pt idx="39516">
                  <c:v>284.02499999999975</c:v>
                </c:pt>
                <c:pt idx="39517">
                  <c:v>283.97399999999965</c:v>
                </c:pt>
                <c:pt idx="39518">
                  <c:v>283.91999999999979</c:v>
                </c:pt>
                <c:pt idx="39519">
                  <c:v>283.86399999999975</c:v>
                </c:pt>
                <c:pt idx="39520">
                  <c:v>283.80599999999993</c:v>
                </c:pt>
                <c:pt idx="39521">
                  <c:v>283.74599999999975</c:v>
                </c:pt>
                <c:pt idx="39522">
                  <c:v>283.68299999999999</c:v>
                </c:pt>
                <c:pt idx="39523">
                  <c:v>283.61799999999999</c:v>
                </c:pt>
                <c:pt idx="39524">
                  <c:v>283.55</c:v>
                </c:pt>
                <c:pt idx="39525">
                  <c:v>283.47899999999959</c:v>
                </c:pt>
                <c:pt idx="39526">
                  <c:v>283.40599999999978</c:v>
                </c:pt>
                <c:pt idx="39527">
                  <c:v>283.32900000000001</c:v>
                </c:pt>
                <c:pt idx="39528">
                  <c:v>283.25</c:v>
                </c:pt>
                <c:pt idx="39529">
                  <c:v>283.16800000000001</c:v>
                </c:pt>
                <c:pt idx="39530">
                  <c:v>283.08199999999965</c:v>
                </c:pt>
                <c:pt idx="39531">
                  <c:v>282.99299999999965</c:v>
                </c:pt>
                <c:pt idx="39532">
                  <c:v>282.90099999999978</c:v>
                </c:pt>
                <c:pt idx="39533">
                  <c:v>282.80500000000001</c:v>
                </c:pt>
                <c:pt idx="39534">
                  <c:v>282.70599999999979</c:v>
                </c:pt>
                <c:pt idx="39535">
                  <c:v>282.60300000000001</c:v>
                </c:pt>
                <c:pt idx="39536">
                  <c:v>282.49599999999958</c:v>
                </c:pt>
                <c:pt idx="39537">
                  <c:v>282.38499999999999</c:v>
                </c:pt>
                <c:pt idx="39538">
                  <c:v>282.27099999999979</c:v>
                </c:pt>
                <c:pt idx="39539">
                  <c:v>282.15300000000002</c:v>
                </c:pt>
                <c:pt idx="39540">
                  <c:v>282.02999999999975</c:v>
                </c:pt>
                <c:pt idx="39541">
                  <c:v>281.904</c:v>
                </c:pt>
                <c:pt idx="39542">
                  <c:v>281.7729999999998</c:v>
                </c:pt>
                <c:pt idx="39543">
                  <c:v>281.637</c:v>
                </c:pt>
                <c:pt idx="39544">
                  <c:v>281.49799999999965</c:v>
                </c:pt>
                <c:pt idx="39545">
                  <c:v>281.35300000000001</c:v>
                </c:pt>
                <c:pt idx="39546">
                  <c:v>281.20400000000001</c:v>
                </c:pt>
                <c:pt idx="39547">
                  <c:v>281.05099999999999</c:v>
                </c:pt>
                <c:pt idx="39548">
                  <c:v>280.89299999999974</c:v>
                </c:pt>
                <c:pt idx="39549">
                  <c:v>280.72899999999959</c:v>
                </c:pt>
                <c:pt idx="39550">
                  <c:v>280.56099999999975</c:v>
                </c:pt>
                <c:pt idx="39551">
                  <c:v>280.38799999999975</c:v>
                </c:pt>
                <c:pt idx="39552">
                  <c:v>280.20999999999975</c:v>
                </c:pt>
                <c:pt idx="39553">
                  <c:v>280.02599999999978</c:v>
                </c:pt>
                <c:pt idx="39554">
                  <c:v>279.83699999999965</c:v>
                </c:pt>
                <c:pt idx="39555">
                  <c:v>279.64299999999997</c:v>
                </c:pt>
                <c:pt idx="39556">
                  <c:v>279.44400000000002</c:v>
                </c:pt>
                <c:pt idx="39557">
                  <c:v>279.23799999999977</c:v>
                </c:pt>
                <c:pt idx="39558">
                  <c:v>279.02799999999979</c:v>
                </c:pt>
                <c:pt idx="39559">
                  <c:v>278.81099999999975</c:v>
                </c:pt>
                <c:pt idx="39560">
                  <c:v>278.589</c:v>
                </c:pt>
                <c:pt idx="39561">
                  <c:v>278.36099999999999</c:v>
                </c:pt>
                <c:pt idx="39562">
                  <c:v>278.12799999999999</c:v>
                </c:pt>
                <c:pt idx="39563">
                  <c:v>277.88799999999975</c:v>
                </c:pt>
                <c:pt idx="39564">
                  <c:v>277.64200000000022</c:v>
                </c:pt>
                <c:pt idx="39565">
                  <c:v>277.39</c:v>
                </c:pt>
                <c:pt idx="39566">
                  <c:v>277.13200000000001</c:v>
                </c:pt>
                <c:pt idx="39567">
                  <c:v>276.86700000000002</c:v>
                </c:pt>
                <c:pt idx="39568">
                  <c:v>276.59699999999958</c:v>
                </c:pt>
                <c:pt idx="39569">
                  <c:v>276.32</c:v>
                </c:pt>
                <c:pt idx="39570">
                  <c:v>276.03599999999977</c:v>
                </c:pt>
                <c:pt idx="39571">
                  <c:v>275.74599999999975</c:v>
                </c:pt>
                <c:pt idx="39572">
                  <c:v>275.45</c:v>
                </c:pt>
                <c:pt idx="39573">
                  <c:v>275.14600000000002</c:v>
                </c:pt>
                <c:pt idx="39574">
                  <c:v>274.83599999999979</c:v>
                </c:pt>
                <c:pt idx="39575">
                  <c:v>274.52</c:v>
                </c:pt>
                <c:pt idx="39576">
                  <c:v>274.19600000000003</c:v>
                </c:pt>
                <c:pt idx="39577">
                  <c:v>273.86599999999999</c:v>
                </c:pt>
                <c:pt idx="39578">
                  <c:v>273.52799999999979</c:v>
                </c:pt>
                <c:pt idx="39579">
                  <c:v>273.18400000000008</c:v>
                </c:pt>
                <c:pt idx="39580">
                  <c:v>272.83199999999965</c:v>
                </c:pt>
                <c:pt idx="39581">
                  <c:v>272.47399999999965</c:v>
                </c:pt>
                <c:pt idx="39582">
                  <c:v>272.108</c:v>
                </c:pt>
                <c:pt idx="39583">
                  <c:v>271.73499999999979</c:v>
                </c:pt>
                <c:pt idx="39584">
                  <c:v>271.35500000000002</c:v>
                </c:pt>
                <c:pt idx="39585">
                  <c:v>270.96699999999959</c:v>
                </c:pt>
                <c:pt idx="39586">
                  <c:v>270.57299999999975</c:v>
                </c:pt>
                <c:pt idx="39587">
                  <c:v>270.17</c:v>
                </c:pt>
                <c:pt idx="39588">
                  <c:v>269.7609999999998</c:v>
                </c:pt>
                <c:pt idx="39589">
                  <c:v>269.34300000000002</c:v>
                </c:pt>
                <c:pt idx="39590">
                  <c:v>268.91899999999958</c:v>
                </c:pt>
                <c:pt idx="39591">
                  <c:v>268.48599999999965</c:v>
                </c:pt>
                <c:pt idx="39592">
                  <c:v>268.04599999999999</c:v>
                </c:pt>
                <c:pt idx="39593">
                  <c:v>267.59899999999965</c:v>
                </c:pt>
                <c:pt idx="39594">
                  <c:v>267.14400000000023</c:v>
                </c:pt>
                <c:pt idx="39595">
                  <c:v>266.68099999999993</c:v>
                </c:pt>
                <c:pt idx="39596">
                  <c:v>266.20999999999975</c:v>
                </c:pt>
                <c:pt idx="39597">
                  <c:v>265.73099999999965</c:v>
                </c:pt>
                <c:pt idx="39598">
                  <c:v>265.245</c:v>
                </c:pt>
                <c:pt idx="39599">
                  <c:v>264.75099999999975</c:v>
                </c:pt>
                <c:pt idx="39600">
                  <c:v>264.24900000000002</c:v>
                </c:pt>
                <c:pt idx="39601">
                  <c:v>263.73899999999958</c:v>
                </c:pt>
                <c:pt idx="39602">
                  <c:v>263.22099999999978</c:v>
                </c:pt>
                <c:pt idx="39603">
                  <c:v>262.69499999999999</c:v>
                </c:pt>
                <c:pt idx="39604">
                  <c:v>262.161</c:v>
                </c:pt>
                <c:pt idx="39605">
                  <c:v>261.61900000000026</c:v>
                </c:pt>
                <c:pt idx="39606">
                  <c:v>261.07</c:v>
                </c:pt>
                <c:pt idx="39607">
                  <c:v>260.512</c:v>
                </c:pt>
                <c:pt idx="39608">
                  <c:v>259.94600000000003</c:v>
                </c:pt>
                <c:pt idx="39609">
                  <c:v>259.37200000000001</c:v>
                </c:pt>
                <c:pt idx="39610">
                  <c:v>258.78999999999979</c:v>
                </c:pt>
                <c:pt idx="39611">
                  <c:v>258.2</c:v>
                </c:pt>
                <c:pt idx="39612">
                  <c:v>257.601</c:v>
                </c:pt>
                <c:pt idx="39613">
                  <c:v>256.99499999999978</c:v>
                </c:pt>
                <c:pt idx="39614">
                  <c:v>256.38</c:v>
                </c:pt>
                <c:pt idx="39615">
                  <c:v>255.75800000000001</c:v>
                </c:pt>
                <c:pt idx="39616">
                  <c:v>255.12700000000001</c:v>
                </c:pt>
                <c:pt idx="39617">
                  <c:v>254.48800000000011</c:v>
                </c:pt>
                <c:pt idx="39618">
                  <c:v>253.84100000000001</c:v>
                </c:pt>
                <c:pt idx="39619">
                  <c:v>253.18600000000001</c:v>
                </c:pt>
                <c:pt idx="39620">
                  <c:v>252.523</c:v>
                </c:pt>
                <c:pt idx="39621">
                  <c:v>251.85200000000012</c:v>
                </c:pt>
                <c:pt idx="39622">
                  <c:v>251.172</c:v>
                </c:pt>
                <c:pt idx="39623">
                  <c:v>250.48500000000001</c:v>
                </c:pt>
                <c:pt idx="39624">
                  <c:v>249.78900000000002</c:v>
                </c:pt>
                <c:pt idx="39625">
                  <c:v>249.08500000000001</c:v>
                </c:pt>
                <c:pt idx="39626">
                  <c:v>248.37300000000002</c:v>
                </c:pt>
                <c:pt idx="39627">
                  <c:v>247.65300000000002</c:v>
                </c:pt>
                <c:pt idx="39628">
                  <c:v>246.92600000000004</c:v>
                </c:pt>
                <c:pt idx="39629">
                  <c:v>246.19</c:v>
                </c:pt>
                <c:pt idx="39630">
                  <c:v>245.446</c:v>
                </c:pt>
                <c:pt idx="39631">
                  <c:v>244.69399999999999</c:v>
                </c:pt>
                <c:pt idx="39632">
                  <c:v>243.934</c:v>
                </c:pt>
                <c:pt idx="39633">
                  <c:v>243.166</c:v>
                </c:pt>
                <c:pt idx="39634">
                  <c:v>242.39000000000001</c:v>
                </c:pt>
                <c:pt idx="39635">
                  <c:v>241.60599999999999</c:v>
                </c:pt>
                <c:pt idx="39636">
                  <c:v>240.815</c:v>
                </c:pt>
                <c:pt idx="39637">
                  <c:v>240.01599999999999</c:v>
                </c:pt>
                <c:pt idx="39638">
                  <c:v>239.208</c:v>
                </c:pt>
                <c:pt idx="39639">
                  <c:v>238.39400000000001</c:v>
                </c:pt>
                <c:pt idx="39640">
                  <c:v>237.571</c:v>
                </c:pt>
                <c:pt idx="39641">
                  <c:v>236.73999999999998</c:v>
                </c:pt>
                <c:pt idx="39642">
                  <c:v>235.90200000000004</c:v>
                </c:pt>
                <c:pt idx="39643">
                  <c:v>235.05700000000004</c:v>
                </c:pt>
                <c:pt idx="39644">
                  <c:v>234.20399999999998</c:v>
                </c:pt>
                <c:pt idx="39645">
                  <c:v>233.34300000000002</c:v>
                </c:pt>
                <c:pt idx="39646">
                  <c:v>232.47499999999999</c:v>
                </c:pt>
                <c:pt idx="39647">
                  <c:v>231.59900000000002</c:v>
                </c:pt>
                <c:pt idx="39648">
                  <c:v>230.71599999999998</c:v>
                </c:pt>
                <c:pt idx="39649">
                  <c:v>229.82500000000007</c:v>
                </c:pt>
                <c:pt idx="39650">
                  <c:v>228.92800000000011</c:v>
                </c:pt>
                <c:pt idx="39651">
                  <c:v>228.023</c:v>
                </c:pt>
                <c:pt idx="39652">
                  <c:v>227.10999999999999</c:v>
                </c:pt>
                <c:pt idx="39653">
                  <c:v>226.191</c:v>
                </c:pt>
                <c:pt idx="39654">
                  <c:v>225.26399999999998</c:v>
                </c:pt>
                <c:pt idx="39655">
                  <c:v>224.33100000000007</c:v>
                </c:pt>
                <c:pt idx="39656">
                  <c:v>223.3910000000001</c:v>
                </c:pt>
                <c:pt idx="39657">
                  <c:v>222.44300000000001</c:v>
                </c:pt>
                <c:pt idx="39658">
                  <c:v>221.489</c:v>
                </c:pt>
                <c:pt idx="39659">
                  <c:v>220.52800000000011</c:v>
                </c:pt>
                <c:pt idx="39660">
                  <c:v>219.56</c:v>
                </c:pt>
                <c:pt idx="39661">
                  <c:v>218.58600000000001</c:v>
                </c:pt>
                <c:pt idx="39662">
                  <c:v>217.60499999999999</c:v>
                </c:pt>
                <c:pt idx="39663">
                  <c:v>216.61799999999999</c:v>
                </c:pt>
                <c:pt idx="39664">
                  <c:v>215.624</c:v>
                </c:pt>
                <c:pt idx="39665">
                  <c:v>214.62300000000002</c:v>
                </c:pt>
                <c:pt idx="39666">
                  <c:v>213.61699999999999</c:v>
                </c:pt>
                <c:pt idx="39667">
                  <c:v>212.60399999999998</c:v>
                </c:pt>
                <c:pt idx="39668">
                  <c:v>211.58500000000001</c:v>
                </c:pt>
                <c:pt idx="39669">
                  <c:v>210.56</c:v>
                </c:pt>
                <c:pt idx="39670">
                  <c:v>209.529</c:v>
                </c:pt>
                <c:pt idx="39671">
                  <c:v>208.4920000000001</c:v>
                </c:pt>
                <c:pt idx="39672">
                  <c:v>207.45000000000007</c:v>
                </c:pt>
                <c:pt idx="39673">
                  <c:v>206.40100000000001</c:v>
                </c:pt>
                <c:pt idx="39674">
                  <c:v>205.34700000000001</c:v>
                </c:pt>
                <c:pt idx="39675">
                  <c:v>204.28700000000001</c:v>
                </c:pt>
                <c:pt idx="39676">
                  <c:v>203.22200000000001</c:v>
                </c:pt>
                <c:pt idx="39677">
                  <c:v>202.15200000000004</c:v>
                </c:pt>
                <c:pt idx="39678">
                  <c:v>201.07599999999999</c:v>
                </c:pt>
                <c:pt idx="39679">
                  <c:v>199.995</c:v>
                </c:pt>
                <c:pt idx="39680">
                  <c:v>198.90800000000004</c:v>
                </c:pt>
                <c:pt idx="39681">
                  <c:v>197.81700000000001</c:v>
                </c:pt>
                <c:pt idx="39682">
                  <c:v>196.721</c:v>
                </c:pt>
                <c:pt idx="39683">
                  <c:v>195.62</c:v>
                </c:pt>
                <c:pt idx="39684">
                  <c:v>194.51399999999998</c:v>
                </c:pt>
                <c:pt idx="39685">
                  <c:v>193.404</c:v>
                </c:pt>
                <c:pt idx="39686">
                  <c:v>192.28900000000002</c:v>
                </c:pt>
                <c:pt idx="39687">
                  <c:v>191.16900000000001</c:v>
                </c:pt>
                <c:pt idx="39688">
                  <c:v>190.04599999999999</c:v>
                </c:pt>
                <c:pt idx="39689">
                  <c:v>188.91800000000001</c:v>
                </c:pt>
                <c:pt idx="39690">
                  <c:v>187.785</c:v>
                </c:pt>
                <c:pt idx="39691">
                  <c:v>186.64899999999997</c:v>
                </c:pt>
                <c:pt idx="39692">
                  <c:v>185.50899999999999</c:v>
                </c:pt>
                <c:pt idx="39693">
                  <c:v>184.36500000000001</c:v>
                </c:pt>
                <c:pt idx="39694">
                  <c:v>183.21699999999998</c:v>
                </c:pt>
                <c:pt idx="39695">
                  <c:v>182.066</c:v>
                </c:pt>
                <c:pt idx="39696">
                  <c:v>180.911</c:v>
                </c:pt>
                <c:pt idx="39697">
                  <c:v>179.75299999999999</c:v>
                </c:pt>
                <c:pt idx="39698">
                  <c:v>178.59100000000001</c:v>
                </c:pt>
                <c:pt idx="39699">
                  <c:v>177.42700000000011</c:v>
                </c:pt>
                <c:pt idx="39700">
                  <c:v>176.25899999999999</c:v>
                </c:pt>
                <c:pt idx="39701">
                  <c:v>175.08800000000011</c:v>
                </c:pt>
                <c:pt idx="39702">
                  <c:v>173.91499999999999</c:v>
                </c:pt>
                <c:pt idx="39703">
                  <c:v>172.738</c:v>
                </c:pt>
                <c:pt idx="39704">
                  <c:v>171.56</c:v>
                </c:pt>
                <c:pt idx="39705">
                  <c:v>170.37800000000001</c:v>
                </c:pt>
                <c:pt idx="39706">
                  <c:v>169.19499999999999</c:v>
                </c:pt>
                <c:pt idx="39707">
                  <c:v>168.00899999999999</c:v>
                </c:pt>
                <c:pt idx="39708">
                  <c:v>166.82100000000011</c:v>
                </c:pt>
                <c:pt idx="39709">
                  <c:v>165.63</c:v>
                </c:pt>
                <c:pt idx="39710">
                  <c:v>164.43800000000007</c:v>
                </c:pt>
                <c:pt idx="39711">
                  <c:v>163.24499999999998</c:v>
                </c:pt>
                <c:pt idx="39712">
                  <c:v>162.04900000000001</c:v>
                </c:pt>
                <c:pt idx="39713">
                  <c:v>160.85200000000012</c:v>
                </c:pt>
                <c:pt idx="39714">
                  <c:v>159.654</c:v>
                </c:pt>
                <c:pt idx="39715">
                  <c:v>158.45400000000001</c:v>
                </c:pt>
                <c:pt idx="39716">
                  <c:v>157.25299999999999</c:v>
                </c:pt>
                <c:pt idx="39717">
                  <c:v>156.05100000000004</c:v>
                </c:pt>
                <c:pt idx="39718">
                  <c:v>154.84800000000001</c:v>
                </c:pt>
                <c:pt idx="39719">
                  <c:v>153.64499999999998</c:v>
                </c:pt>
                <c:pt idx="39720">
                  <c:v>152.441</c:v>
                </c:pt>
                <c:pt idx="39721">
                  <c:v>151.23599999999999</c:v>
                </c:pt>
                <c:pt idx="39722">
                  <c:v>150.03100000000001</c:v>
                </c:pt>
                <c:pt idx="39723">
                  <c:v>148.82500000000007</c:v>
                </c:pt>
                <c:pt idx="39724">
                  <c:v>147.61899999999997</c:v>
                </c:pt>
                <c:pt idx="39725">
                  <c:v>146.41300000000001</c:v>
                </c:pt>
                <c:pt idx="39726">
                  <c:v>145.208</c:v>
                </c:pt>
                <c:pt idx="39727">
                  <c:v>144.00200000000001</c:v>
                </c:pt>
                <c:pt idx="39728">
                  <c:v>142.797</c:v>
                </c:pt>
                <c:pt idx="39729">
                  <c:v>141.59300000000002</c:v>
                </c:pt>
                <c:pt idx="39730">
                  <c:v>140.38900000000001</c:v>
                </c:pt>
                <c:pt idx="39731">
                  <c:v>139.185</c:v>
                </c:pt>
                <c:pt idx="39732">
                  <c:v>137.983</c:v>
                </c:pt>
                <c:pt idx="39733">
                  <c:v>136.78100000000001</c:v>
                </c:pt>
                <c:pt idx="39734">
                  <c:v>135.58100000000007</c:v>
                </c:pt>
                <c:pt idx="39735">
                  <c:v>134.38200000000012</c:v>
                </c:pt>
                <c:pt idx="39736">
                  <c:v>133.184</c:v>
                </c:pt>
                <c:pt idx="39737">
                  <c:v>131.98800000000011</c:v>
                </c:pt>
                <c:pt idx="39738">
                  <c:v>130.79300000000001</c:v>
                </c:pt>
                <c:pt idx="39739">
                  <c:v>129.6</c:v>
                </c:pt>
                <c:pt idx="39740">
                  <c:v>128.40900000000002</c:v>
                </c:pt>
                <c:pt idx="39741">
                  <c:v>127.22</c:v>
                </c:pt>
                <c:pt idx="39742">
                  <c:v>126.03400000000002</c:v>
                </c:pt>
                <c:pt idx="39743">
                  <c:v>124.849</c:v>
                </c:pt>
                <c:pt idx="39744">
                  <c:v>123.667</c:v>
                </c:pt>
                <c:pt idx="39745">
                  <c:v>122.48699999999999</c:v>
                </c:pt>
                <c:pt idx="39746">
                  <c:v>121.31</c:v>
                </c:pt>
                <c:pt idx="39747">
                  <c:v>120.136</c:v>
                </c:pt>
                <c:pt idx="39748">
                  <c:v>118.96400000000006</c:v>
                </c:pt>
                <c:pt idx="39749">
                  <c:v>117.79600000000002</c:v>
                </c:pt>
                <c:pt idx="39750">
                  <c:v>116.631</c:v>
                </c:pt>
                <c:pt idx="39751">
                  <c:v>115.46899999999999</c:v>
                </c:pt>
                <c:pt idx="39752">
                  <c:v>114.31100000000002</c:v>
                </c:pt>
                <c:pt idx="39753">
                  <c:v>113.15600000000001</c:v>
                </c:pt>
                <c:pt idx="39754">
                  <c:v>112.004</c:v>
                </c:pt>
                <c:pt idx="39755">
                  <c:v>110.857</c:v>
                </c:pt>
                <c:pt idx="39756">
                  <c:v>109.71299999999999</c:v>
                </c:pt>
                <c:pt idx="39757">
                  <c:v>108.574</c:v>
                </c:pt>
                <c:pt idx="39758">
                  <c:v>107.438</c:v>
                </c:pt>
                <c:pt idx="39759">
                  <c:v>106.307</c:v>
                </c:pt>
                <c:pt idx="39760">
                  <c:v>105.181</c:v>
                </c:pt>
                <c:pt idx="39761">
                  <c:v>104.059</c:v>
                </c:pt>
                <c:pt idx="39762">
                  <c:v>102.94100000000007</c:v>
                </c:pt>
                <c:pt idx="39763">
                  <c:v>101.82799999999999</c:v>
                </c:pt>
                <c:pt idx="39764">
                  <c:v>100.72</c:v>
                </c:pt>
                <c:pt idx="39765">
                  <c:v>99.617599999999996</c:v>
                </c:pt>
                <c:pt idx="39766">
                  <c:v>98.519800000000004</c:v>
                </c:pt>
                <c:pt idx="39767">
                  <c:v>97.427400000000006</c:v>
                </c:pt>
                <c:pt idx="39768">
                  <c:v>96.340300000000013</c:v>
                </c:pt>
                <c:pt idx="39769">
                  <c:v>95.25869999999999</c:v>
                </c:pt>
                <c:pt idx="39770">
                  <c:v>94.182599999999979</c:v>
                </c:pt>
                <c:pt idx="39771">
                  <c:v>93.11239999999998</c:v>
                </c:pt>
                <c:pt idx="39772">
                  <c:v>92.047900000000027</c:v>
                </c:pt>
                <c:pt idx="39773">
                  <c:v>90.989400000000003</c:v>
                </c:pt>
                <c:pt idx="39774">
                  <c:v>89.936899999999994</c:v>
                </c:pt>
                <c:pt idx="39775">
                  <c:v>88.890600000000006</c:v>
                </c:pt>
                <c:pt idx="39776">
                  <c:v>87.850700000000003</c:v>
                </c:pt>
                <c:pt idx="39777">
                  <c:v>86.816999999999993</c:v>
                </c:pt>
                <c:pt idx="39778">
                  <c:v>85.789900000000003</c:v>
                </c:pt>
                <c:pt idx="39779">
                  <c:v>84.769400000000005</c:v>
                </c:pt>
                <c:pt idx="39780">
                  <c:v>83.755600000000001</c:v>
                </c:pt>
                <c:pt idx="39781">
                  <c:v>82.748700000000014</c:v>
                </c:pt>
                <c:pt idx="39782">
                  <c:v>81.748599999999996</c:v>
                </c:pt>
                <c:pt idx="39783">
                  <c:v>80.75569999999999</c:v>
                </c:pt>
                <c:pt idx="39784">
                  <c:v>79.769900000000007</c:v>
                </c:pt>
                <c:pt idx="39785">
                  <c:v>78.791300000000007</c:v>
                </c:pt>
                <c:pt idx="39786">
                  <c:v>77.820099999999982</c:v>
                </c:pt>
                <c:pt idx="39787">
                  <c:v>76.85629999999999</c:v>
                </c:pt>
                <c:pt idx="39788">
                  <c:v>75.900099999999995</c:v>
                </c:pt>
                <c:pt idx="39789">
                  <c:v>74.951499999999996</c:v>
                </c:pt>
                <c:pt idx="39790">
                  <c:v>74.0107</c:v>
                </c:pt>
                <c:pt idx="39791">
                  <c:v>73.077699999999993</c:v>
                </c:pt>
                <c:pt idx="39792">
                  <c:v>72.152599999999978</c:v>
                </c:pt>
                <c:pt idx="39793">
                  <c:v>71.235600000000005</c:v>
                </c:pt>
                <c:pt idx="39794">
                  <c:v>70.326799999999949</c:v>
                </c:pt>
                <c:pt idx="39795">
                  <c:v>69.426100000000005</c:v>
                </c:pt>
                <c:pt idx="39796">
                  <c:v>68.533699999999996</c:v>
                </c:pt>
                <c:pt idx="39797">
                  <c:v>67.649799999999999</c:v>
                </c:pt>
                <c:pt idx="39798">
                  <c:v>66.774299999999997</c:v>
                </c:pt>
                <c:pt idx="39799">
                  <c:v>65.907500000000027</c:v>
                </c:pt>
                <c:pt idx="39800">
                  <c:v>65.049300000000002</c:v>
                </c:pt>
                <c:pt idx="39801">
                  <c:v>64.199799999999982</c:v>
                </c:pt>
                <c:pt idx="39802">
                  <c:v>63.359200000000001</c:v>
                </c:pt>
                <c:pt idx="39803">
                  <c:v>62.527500000000003</c:v>
                </c:pt>
                <c:pt idx="39804">
                  <c:v>61.704800000000006</c:v>
                </c:pt>
                <c:pt idx="39805">
                  <c:v>60.891100000000002</c:v>
                </c:pt>
                <c:pt idx="39806">
                  <c:v>60.086600000000004</c:v>
                </c:pt>
                <c:pt idx="39807">
                  <c:v>59.291400000000003</c:v>
                </c:pt>
                <c:pt idx="39808">
                  <c:v>58.505400000000002</c:v>
                </c:pt>
                <c:pt idx="39809">
                  <c:v>57.728800000000028</c:v>
                </c:pt>
                <c:pt idx="39810">
                  <c:v>56.9617</c:v>
                </c:pt>
                <c:pt idx="39811">
                  <c:v>56.204100000000011</c:v>
                </c:pt>
                <c:pt idx="39812">
                  <c:v>55.456099999999999</c:v>
                </c:pt>
                <c:pt idx="39813">
                  <c:v>54.717800000000004</c:v>
                </c:pt>
                <c:pt idx="39814">
                  <c:v>53.989200000000004</c:v>
                </c:pt>
                <c:pt idx="39815">
                  <c:v>53.270300000000013</c:v>
                </c:pt>
                <c:pt idx="39816">
                  <c:v>52.561400000000006</c:v>
                </c:pt>
                <c:pt idx="39817">
                  <c:v>51.862300000000012</c:v>
                </c:pt>
                <c:pt idx="39818">
                  <c:v>51.173300000000012</c:v>
                </c:pt>
                <c:pt idx="39819">
                  <c:v>50.494200000000006</c:v>
                </c:pt>
                <c:pt idx="39820">
                  <c:v>49.825400000000002</c:v>
                </c:pt>
                <c:pt idx="39821">
                  <c:v>49.166600000000003</c:v>
                </c:pt>
                <c:pt idx="39822">
                  <c:v>48.518000000000001</c:v>
                </c:pt>
                <c:pt idx="39823">
                  <c:v>47.879800000000003</c:v>
                </c:pt>
                <c:pt idx="39824">
                  <c:v>47.251800000000003</c:v>
                </c:pt>
                <c:pt idx="39825">
                  <c:v>46.634300000000003</c:v>
                </c:pt>
                <c:pt idx="39826">
                  <c:v>46.027100000000011</c:v>
                </c:pt>
                <c:pt idx="39827">
                  <c:v>45.430400000000006</c:v>
                </c:pt>
                <c:pt idx="39828">
                  <c:v>44.844200000000001</c:v>
                </c:pt>
                <c:pt idx="39829">
                  <c:v>44.268500000000039</c:v>
                </c:pt>
                <c:pt idx="39830">
                  <c:v>43.703500000000012</c:v>
                </c:pt>
                <c:pt idx="39831">
                  <c:v>43.149100000000011</c:v>
                </c:pt>
                <c:pt idx="39832">
                  <c:v>42.605400000000003</c:v>
                </c:pt>
                <c:pt idx="39833">
                  <c:v>42.072400000000002</c:v>
                </c:pt>
                <c:pt idx="39834">
                  <c:v>41.550200000000004</c:v>
                </c:pt>
                <c:pt idx="39835">
                  <c:v>41.038700000000013</c:v>
                </c:pt>
                <c:pt idx="39836">
                  <c:v>40.538100000000028</c:v>
                </c:pt>
                <c:pt idx="39837">
                  <c:v>40.048300000000012</c:v>
                </c:pt>
                <c:pt idx="39838">
                  <c:v>39.569400000000002</c:v>
                </c:pt>
                <c:pt idx="39839">
                  <c:v>39.101500000000001</c:v>
                </c:pt>
                <c:pt idx="39840">
                  <c:v>38.644400000000005</c:v>
                </c:pt>
                <c:pt idx="39841">
                  <c:v>38.198300000000039</c:v>
                </c:pt>
                <c:pt idx="39842">
                  <c:v>37.763300000000029</c:v>
                </c:pt>
                <c:pt idx="39843">
                  <c:v>37.339200000000005</c:v>
                </c:pt>
                <c:pt idx="39844">
                  <c:v>36.926200000000001</c:v>
                </c:pt>
                <c:pt idx="39845">
                  <c:v>36.524300000000011</c:v>
                </c:pt>
                <c:pt idx="39846">
                  <c:v>36.133300000000013</c:v>
                </c:pt>
                <c:pt idx="39847">
                  <c:v>35.753400000000006</c:v>
                </c:pt>
                <c:pt idx="39848">
                  <c:v>35.384699999999995</c:v>
                </c:pt>
                <c:pt idx="39849">
                  <c:v>35.027100000000011</c:v>
                </c:pt>
                <c:pt idx="39850">
                  <c:v>34.680600000000005</c:v>
                </c:pt>
                <c:pt idx="39851">
                  <c:v>34.345300000000002</c:v>
                </c:pt>
                <c:pt idx="39852">
                  <c:v>34.021000000000001</c:v>
                </c:pt>
                <c:pt idx="39853">
                  <c:v>33.707900000000002</c:v>
                </c:pt>
                <c:pt idx="39854">
                  <c:v>33.406000000000006</c:v>
                </c:pt>
                <c:pt idx="39855">
                  <c:v>33.115200000000002</c:v>
                </c:pt>
                <c:pt idx="39856">
                  <c:v>32.835600000000007</c:v>
                </c:pt>
                <c:pt idx="39857">
                  <c:v>32.5672</c:v>
                </c:pt>
                <c:pt idx="39858">
                  <c:v>32.309800000000003</c:v>
                </c:pt>
                <c:pt idx="39859">
                  <c:v>32.063600000000001</c:v>
                </c:pt>
                <c:pt idx="39860">
                  <c:v>31.828600000000002</c:v>
                </c:pt>
                <c:pt idx="39861">
                  <c:v>31.604700000000001</c:v>
                </c:pt>
                <c:pt idx="39862">
                  <c:v>31.391900000000014</c:v>
                </c:pt>
                <c:pt idx="39863">
                  <c:v>31.190200000000001</c:v>
                </c:pt>
                <c:pt idx="39864">
                  <c:v>30.999699999999979</c:v>
                </c:pt>
                <c:pt idx="39865">
                  <c:v>30.8203</c:v>
                </c:pt>
                <c:pt idx="39866">
                  <c:v>30.651900000000019</c:v>
                </c:pt>
                <c:pt idx="39867">
                  <c:v>30.494599999999977</c:v>
                </c:pt>
                <c:pt idx="39868">
                  <c:v>30.348299999999977</c:v>
                </c:pt>
                <c:pt idx="39869">
                  <c:v>30.213100000000001</c:v>
                </c:pt>
                <c:pt idx="39870">
                  <c:v>30.088799999999971</c:v>
                </c:pt>
                <c:pt idx="39871">
                  <c:v>29.975499999999979</c:v>
                </c:pt>
                <c:pt idx="39872">
                  <c:v>29.873200000000001</c:v>
                </c:pt>
                <c:pt idx="39873">
                  <c:v>29.7819</c:v>
                </c:pt>
                <c:pt idx="39874">
                  <c:v>29.701499999999989</c:v>
                </c:pt>
                <c:pt idx="39875">
                  <c:v>29.63190000000003</c:v>
                </c:pt>
                <c:pt idx="39876">
                  <c:v>29.5732</c:v>
                </c:pt>
                <c:pt idx="39877">
                  <c:v>29.52529999999998</c:v>
                </c:pt>
                <c:pt idx="39878">
                  <c:v>29.488199999999971</c:v>
                </c:pt>
                <c:pt idx="39879">
                  <c:v>29.4618</c:v>
                </c:pt>
                <c:pt idx="39880">
                  <c:v>29.44619999999998</c:v>
                </c:pt>
                <c:pt idx="39881">
                  <c:v>29.441199999999977</c:v>
                </c:pt>
                <c:pt idx="39882">
                  <c:v>29.446899999999989</c:v>
                </c:pt>
                <c:pt idx="39883">
                  <c:v>29.463099999999979</c:v>
                </c:pt>
                <c:pt idx="39884">
                  <c:v>29.489899999999981</c:v>
                </c:pt>
                <c:pt idx="39885">
                  <c:v>29.5273</c:v>
                </c:pt>
                <c:pt idx="39886">
                  <c:v>29.575199999999981</c:v>
                </c:pt>
                <c:pt idx="39887">
                  <c:v>29.633400000000005</c:v>
                </c:pt>
                <c:pt idx="39888">
                  <c:v>29.702100000000002</c:v>
                </c:pt>
                <c:pt idx="39889">
                  <c:v>29.781099999999981</c:v>
                </c:pt>
                <c:pt idx="39890">
                  <c:v>29.8703</c:v>
                </c:pt>
                <c:pt idx="39891">
                  <c:v>29.969899999999985</c:v>
                </c:pt>
                <c:pt idx="39892">
                  <c:v>30.079599999999989</c:v>
                </c:pt>
                <c:pt idx="39893">
                  <c:v>30.199400000000001</c:v>
                </c:pt>
                <c:pt idx="39894">
                  <c:v>30.3293</c:v>
                </c:pt>
                <c:pt idx="39895">
                  <c:v>30.469199999999979</c:v>
                </c:pt>
                <c:pt idx="39896">
                  <c:v>30.619199999999999</c:v>
                </c:pt>
                <c:pt idx="39897">
                  <c:v>30.7789</c:v>
                </c:pt>
                <c:pt idx="39898">
                  <c:v>30.948599999999971</c:v>
                </c:pt>
                <c:pt idx="39899">
                  <c:v>31.128</c:v>
                </c:pt>
                <c:pt idx="39900">
                  <c:v>31.317200000000014</c:v>
                </c:pt>
                <c:pt idx="39901">
                  <c:v>31.516100000000005</c:v>
                </c:pt>
                <c:pt idx="39902">
                  <c:v>31.724499999999981</c:v>
                </c:pt>
                <c:pt idx="39903">
                  <c:v>31.942499999999971</c:v>
                </c:pt>
                <c:pt idx="39904">
                  <c:v>32.169900000000013</c:v>
                </c:pt>
                <c:pt idx="39905">
                  <c:v>32.406700000000001</c:v>
                </c:pt>
                <c:pt idx="39906">
                  <c:v>32.652900000000002</c:v>
                </c:pt>
                <c:pt idx="39907">
                  <c:v>32.908300000000011</c:v>
                </c:pt>
                <c:pt idx="39908">
                  <c:v>33.173000000000002</c:v>
                </c:pt>
                <c:pt idx="39909">
                  <c:v>33.4467</c:v>
                </c:pt>
                <c:pt idx="39910">
                  <c:v>33.729600000000012</c:v>
                </c:pt>
                <c:pt idx="39911">
                  <c:v>34.0214</c:v>
                </c:pt>
                <c:pt idx="39912">
                  <c:v>34.322100000000013</c:v>
                </c:pt>
                <c:pt idx="39913">
                  <c:v>34.631600000000006</c:v>
                </c:pt>
                <c:pt idx="39914">
                  <c:v>34.9499</c:v>
                </c:pt>
                <c:pt idx="39915">
                  <c:v>35.276800000000001</c:v>
                </c:pt>
                <c:pt idx="39916">
                  <c:v>35.612400000000001</c:v>
                </c:pt>
                <c:pt idx="39917">
                  <c:v>35.956499999999998</c:v>
                </c:pt>
                <c:pt idx="39918">
                  <c:v>36.309000000000005</c:v>
                </c:pt>
                <c:pt idx="39919">
                  <c:v>36.669900000000013</c:v>
                </c:pt>
                <c:pt idx="39920">
                  <c:v>37.039000000000001</c:v>
                </c:pt>
                <c:pt idx="39921">
                  <c:v>37.416400000000003</c:v>
                </c:pt>
                <c:pt idx="39922">
                  <c:v>37.801799999999993</c:v>
                </c:pt>
                <c:pt idx="39923">
                  <c:v>38.195300000000039</c:v>
                </c:pt>
                <c:pt idx="39924">
                  <c:v>38.596700000000013</c:v>
                </c:pt>
                <c:pt idx="39925">
                  <c:v>39.006</c:v>
                </c:pt>
                <c:pt idx="39926">
                  <c:v>39.423100000000012</c:v>
                </c:pt>
                <c:pt idx="39927">
                  <c:v>39.847799999999999</c:v>
                </c:pt>
                <c:pt idx="39928">
                  <c:v>40.280200000000001</c:v>
                </c:pt>
                <c:pt idx="39929">
                  <c:v>40.720000000000013</c:v>
                </c:pt>
                <c:pt idx="39930">
                  <c:v>41.167400000000001</c:v>
                </c:pt>
                <c:pt idx="39931">
                  <c:v>41.622000000000028</c:v>
                </c:pt>
                <c:pt idx="39932">
                  <c:v>42.083800000000004</c:v>
                </c:pt>
                <c:pt idx="39933">
                  <c:v>42.552900000000001</c:v>
                </c:pt>
                <c:pt idx="39934">
                  <c:v>43.029000000000003</c:v>
                </c:pt>
                <c:pt idx="39935">
                  <c:v>43.512100000000011</c:v>
                </c:pt>
                <c:pt idx="39936">
                  <c:v>44.002000000000002</c:v>
                </c:pt>
                <c:pt idx="39937">
                  <c:v>44.498700000000028</c:v>
                </c:pt>
                <c:pt idx="39938">
                  <c:v>45.002100000000013</c:v>
                </c:pt>
                <c:pt idx="39939">
                  <c:v>45.5122</c:v>
                </c:pt>
                <c:pt idx="39940">
                  <c:v>46.028700000000029</c:v>
                </c:pt>
                <c:pt idx="39941">
                  <c:v>46.551599999999993</c:v>
                </c:pt>
                <c:pt idx="39942">
                  <c:v>47.0809</c:v>
                </c:pt>
                <c:pt idx="39943">
                  <c:v>47.616400000000006</c:v>
                </c:pt>
                <c:pt idx="39944">
                  <c:v>48.158100000000012</c:v>
                </c:pt>
                <c:pt idx="39945">
                  <c:v>48.705700000000029</c:v>
                </c:pt>
                <c:pt idx="39946">
                  <c:v>49.259300000000003</c:v>
                </c:pt>
                <c:pt idx="39947">
                  <c:v>49.8187</c:v>
                </c:pt>
                <c:pt idx="39948">
                  <c:v>50.383899999999997</c:v>
                </c:pt>
                <c:pt idx="39949">
                  <c:v>50.954799999999999</c:v>
                </c:pt>
                <c:pt idx="39950">
                  <c:v>51.531200000000005</c:v>
                </c:pt>
                <c:pt idx="39951">
                  <c:v>52.113100000000003</c:v>
                </c:pt>
                <c:pt idx="39952">
                  <c:v>52.700300000000013</c:v>
                </c:pt>
                <c:pt idx="39953">
                  <c:v>53.292800000000028</c:v>
                </c:pt>
                <c:pt idx="39954">
                  <c:v>53.8904</c:v>
                </c:pt>
                <c:pt idx="39955">
                  <c:v>54.493100000000013</c:v>
                </c:pt>
                <c:pt idx="39956">
                  <c:v>55.1008</c:v>
                </c:pt>
                <c:pt idx="39957">
                  <c:v>55.7134</c:v>
                </c:pt>
                <c:pt idx="39958">
                  <c:v>56.3307</c:v>
                </c:pt>
                <c:pt idx="39959">
                  <c:v>56.9527</c:v>
                </c:pt>
                <c:pt idx="39960">
                  <c:v>57.579300000000003</c:v>
                </c:pt>
                <c:pt idx="39961">
                  <c:v>58.2104</c:v>
                </c:pt>
                <c:pt idx="39962">
                  <c:v>58.8459</c:v>
                </c:pt>
                <c:pt idx="39963">
                  <c:v>59.485600000000005</c:v>
                </c:pt>
                <c:pt idx="39964">
                  <c:v>60.129500000000029</c:v>
                </c:pt>
                <c:pt idx="39965">
                  <c:v>60.7776</c:v>
                </c:pt>
                <c:pt idx="39966">
                  <c:v>61.429600000000001</c:v>
                </c:pt>
                <c:pt idx="39967">
                  <c:v>62.085500000000003</c:v>
                </c:pt>
                <c:pt idx="39968">
                  <c:v>62.745300000000029</c:v>
                </c:pt>
                <c:pt idx="39969">
                  <c:v>63.408700000000003</c:v>
                </c:pt>
                <c:pt idx="39970">
                  <c:v>64.075699999999998</c:v>
                </c:pt>
                <c:pt idx="39971">
                  <c:v>64.746300000000005</c:v>
                </c:pt>
                <c:pt idx="39972">
                  <c:v>65.420299999999997</c:v>
                </c:pt>
                <c:pt idx="39973">
                  <c:v>66.097499999999997</c:v>
                </c:pt>
                <c:pt idx="39974">
                  <c:v>66.777999999999992</c:v>
                </c:pt>
                <c:pt idx="39975">
                  <c:v>67.461700000000022</c:v>
                </c:pt>
                <c:pt idx="39976">
                  <c:v>68.148299999999992</c:v>
                </c:pt>
                <c:pt idx="39977">
                  <c:v>68.837999999999994</c:v>
                </c:pt>
                <c:pt idx="39978">
                  <c:v>69.530500000000004</c:v>
                </c:pt>
                <c:pt idx="39979">
                  <c:v>70.225700000000003</c:v>
                </c:pt>
                <c:pt idx="39980">
                  <c:v>70.923599999999993</c:v>
                </c:pt>
                <c:pt idx="39981">
                  <c:v>71.623999999999981</c:v>
                </c:pt>
                <c:pt idx="39982">
                  <c:v>72.326899999999981</c:v>
                </c:pt>
                <c:pt idx="39983">
                  <c:v>73.032200000000003</c:v>
                </c:pt>
                <c:pt idx="39984">
                  <c:v>73.739800000000002</c:v>
                </c:pt>
                <c:pt idx="39985">
                  <c:v>74.449500000000057</c:v>
                </c:pt>
                <c:pt idx="39986">
                  <c:v>75.1614</c:v>
                </c:pt>
                <c:pt idx="39987">
                  <c:v>75.875299999999982</c:v>
                </c:pt>
                <c:pt idx="39988">
                  <c:v>76.591099999999997</c:v>
                </c:pt>
                <c:pt idx="39989">
                  <c:v>77.308799999999948</c:v>
                </c:pt>
                <c:pt idx="39990">
                  <c:v>78.028199999999998</c:v>
                </c:pt>
                <c:pt idx="39991">
                  <c:v>78.749300000000005</c:v>
                </c:pt>
                <c:pt idx="39992">
                  <c:v>79.471900000000005</c:v>
                </c:pt>
                <c:pt idx="39993">
                  <c:v>80.196100000000001</c:v>
                </c:pt>
                <c:pt idx="39994">
                  <c:v>80.921700000000001</c:v>
                </c:pt>
                <c:pt idx="39995">
                  <c:v>81.648499999999999</c:v>
                </c:pt>
                <c:pt idx="39996">
                  <c:v>82.376599999999982</c:v>
                </c:pt>
                <c:pt idx="39997">
                  <c:v>83.105799999999988</c:v>
                </c:pt>
                <c:pt idx="39998">
                  <c:v>83.836100000000002</c:v>
                </c:pt>
                <c:pt idx="39999">
                  <c:v>84.567400000000006</c:v>
                </c:pt>
                <c:pt idx="40000">
                  <c:v>85.299499999999995</c:v>
                </c:pt>
                <c:pt idx="40001">
                  <c:v>86.032600000000002</c:v>
                </c:pt>
                <c:pt idx="40002">
                  <c:v>86.766300000000001</c:v>
                </c:pt>
                <c:pt idx="40003">
                  <c:v>87.500699999999995</c:v>
                </c:pt>
                <c:pt idx="40004">
                  <c:v>88.235699999999994</c:v>
                </c:pt>
                <c:pt idx="40005">
                  <c:v>88.971100000000007</c:v>
                </c:pt>
                <c:pt idx="40006">
                  <c:v>89.706999999999994</c:v>
                </c:pt>
                <c:pt idx="40007">
                  <c:v>90.443300000000022</c:v>
                </c:pt>
                <c:pt idx="40008">
                  <c:v>91.179799999999958</c:v>
                </c:pt>
                <c:pt idx="40009">
                  <c:v>91.916500000000056</c:v>
                </c:pt>
                <c:pt idx="40010">
                  <c:v>92.653299999999987</c:v>
                </c:pt>
                <c:pt idx="40011">
                  <c:v>93.390100000000004</c:v>
                </c:pt>
                <c:pt idx="40012">
                  <c:v>94.126999999999981</c:v>
                </c:pt>
                <c:pt idx="40013">
                  <c:v>94.863799999999998</c:v>
                </c:pt>
                <c:pt idx="40014">
                  <c:v>95.600399999999979</c:v>
                </c:pt>
                <c:pt idx="40015">
                  <c:v>96.336799999999982</c:v>
                </c:pt>
                <c:pt idx="40016">
                  <c:v>97.072799999999958</c:v>
                </c:pt>
                <c:pt idx="40017">
                  <c:v>97.808499999999981</c:v>
                </c:pt>
                <c:pt idx="40018">
                  <c:v>98.543800000000005</c:v>
                </c:pt>
                <c:pt idx="40019">
                  <c:v>99.27849999999998</c:v>
                </c:pt>
                <c:pt idx="40020">
                  <c:v>100.01300000000002</c:v>
                </c:pt>
                <c:pt idx="40021">
                  <c:v>100.74600000000002</c:v>
                </c:pt>
                <c:pt idx="40022">
                  <c:v>101.479</c:v>
                </c:pt>
                <c:pt idx="40023">
                  <c:v>102.21100000000006</c:v>
                </c:pt>
                <c:pt idx="40024">
                  <c:v>102.94300000000005</c:v>
                </c:pt>
                <c:pt idx="40025">
                  <c:v>103.67299999999994</c:v>
                </c:pt>
                <c:pt idx="40026">
                  <c:v>104.40300000000002</c:v>
                </c:pt>
                <c:pt idx="40027">
                  <c:v>105.131</c:v>
                </c:pt>
                <c:pt idx="40028">
                  <c:v>105.85899999999998</c:v>
                </c:pt>
                <c:pt idx="40029">
                  <c:v>106.58499999999999</c:v>
                </c:pt>
                <c:pt idx="40030">
                  <c:v>107.31</c:v>
                </c:pt>
                <c:pt idx="40031">
                  <c:v>108.03400000000002</c:v>
                </c:pt>
                <c:pt idx="40032">
                  <c:v>108.75700000000002</c:v>
                </c:pt>
                <c:pt idx="40033">
                  <c:v>109.47799999999999</c:v>
                </c:pt>
                <c:pt idx="40034">
                  <c:v>110.19799999999999</c:v>
                </c:pt>
                <c:pt idx="40035">
                  <c:v>110.91700000000006</c:v>
                </c:pt>
                <c:pt idx="40036">
                  <c:v>111.634</c:v>
                </c:pt>
                <c:pt idx="40037">
                  <c:v>112.35</c:v>
                </c:pt>
                <c:pt idx="40038">
                  <c:v>113.06399999999999</c:v>
                </c:pt>
                <c:pt idx="40039">
                  <c:v>113.777</c:v>
                </c:pt>
                <c:pt idx="40040">
                  <c:v>114.488</c:v>
                </c:pt>
                <c:pt idx="40041">
                  <c:v>115.197</c:v>
                </c:pt>
                <c:pt idx="40042">
                  <c:v>115.905</c:v>
                </c:pt>
                <c:pt idx="40043">
                  <c:v>116.61</c:v>
                </c:pt>
                <c:pt idx="40044">
                  <c:v>117.31399999999999</c:v>
                </c:pt>
                <c:pt idx="40045">
                  <c:v>118.01600000000002</c:v>
                </c:pt>
                <c:pt idx="40046">
                  <c:v>118.71700000000006</c:v>
                </c:pt>
                <c:pt idx="40047">
                  <c:v>119.41500000000002</c:v>
                </c:pt>
                <c:pt idx="40048">
                  <c:v>120.11199999999999</c:v>
                </c:pt>
                <c:pt idx="40049">
                  <c:v>120.806</c:v>
                </c:pt>
                <c:pt idx="40050">
                  <c:v>121.498</c:v>
                </c:pt>
                <c:pt idx="40051">
                  <c:v>122.18899999999998</c:v>
                </c:pt>
                <c:pt idx="40052">
                  <c:v>122.877</c:v>
                </c:pt>
                <c:pt idx="40053">
                  <c:v>123.563</c:v>
                </c:pt>
                <c:pt idx="40054">
                  <c:v>124.248</c:v>
                </c:pt>
                <c:pt idx="40055">
                  <c:v>124.93</c:v>
                </c:pt>
                <c:pt idx="40056">
                  <c:v>125.60899999999998</c:v>
                </c:pt>
                <c:pt idx="40057">
                  <c:v>126.28700000000002</c:v>
                </c:pt>
                <c:pt idx="40058">
                  <c:v>126.962</c:v>
                </c:pt>
                <c:pt idx="40059">
                  <c:v>127.636</c:v>
                </c:pt>
                <c:pt idx="40060">
                  <c:v>128.30600000000001</c:v>
                </c:pt>
                <c:pt idx="40061">
                  <c:v>128.97499999999999</c:v>
                </c:pt>
                <c:pt idx="40062">
                  <c:v>129.64099999999999</c:v>
                </c:pt>
                <c:pt idx="40063">
                  <c:v>130.30500000000001</c:v>
                </c:pt>
                <c:pt idx="40064">
                  <c:v>130.96700000000001</c:v>
                </c:pt>
                <c:pt idx="40065">
                  <c:v>131.626</c:v>
                </c:pt>
                <c:pt idx="40066">
                  <c:v>132.28300000000002</c:v>
                </c:pt>
                <c:pt idx="40067">
                  <c:v>132.93800000000007</c:v>
                </c:pt>
                <c:pt idx="40068">
                  <c:v>133.59</c:v>
                </c:pt>
                <c:pt idx="40069">
                  <c:v>134.23999999999998</c:v>
                </c:pt>
                <c:pt idx="40070">
                  <c:v>134.88700000000011</c:v>
                </c:pt>
                <c:pt idx="40071">
                  <c:v>135.53200000000001</c:v>
                </c:pt>
                <c:pt idx="40072">
                  <c:v>136.17499999999998</c:v>
                </c:pt>
                <c:pt idx="40073">
                  <c:v>136.815</c:v>
                </c:pt>
                <c:pt idx="40074">
                  <c:v>137.453</c:v>
                </c:pt>
                <c:pt idx="40075">
                  <c:v>138.08800000000011</c:v>
                </c:pt>
                <c:pt idx="40076">
                  <c:v>138.721</c:v>
                </c:pt>
                <c:pt idx="40077">
                  <c:v>139.35200000000012</c:v>
                </c:pt>
                <c:pt idx="40078">
                  <c:v>139.97999999999999</c:v>
                </c:pt>
                <c:pt idx="40079">
                  <c:v>140.60499999999999</c:v>
                </c:pt>
                <c:pt idx="40080">
                  <c:v>141.22800000000001</c:v>
                </c:pt>
                <c:pt idx="40081">
                  <c:v>141.84900000000002</c:v>
                </c:pt>
                <c:pt idx="40082">
                  <c:v>142.46700000000001</c:v>
                </c:pt>
                <c:pt idx="40083">
                  <c:v>143.083</c:v>
                </c:pt>
                <c:pt idx="40084">
                  <c:v>143.697</c:v>
                </c:pt>
                <c:pt idx="40085">
                  <c:v>144.30800000000011</c:v>
                </c:pt>
                <c:pt idx="40086">
                  <c:v>144.916</c:v>
                </c:pt>
                <c:pt idx="40087">
                  <c:v>145.523</c:v>
                </c:pt>
                <c:pt idx="40088">
                  <c:v>146.12700000000001</c:v>
                </c:pt>
                <c:pt idx="40089">
                  <c:v>146.72800000000001</c:v>
                </c:pt>
                <c:pt idx="40090">
                  <c:v>147.32700000000011</c:v>
                </c:pt>
                <c:pt idx="40091">
                  <c:v>147.92400000000001</c:v>
                </c:pt>
                <c:pt idx="40092">
                  <c:v>148.51900000000001</c:v>
                </c:pt>
                <c:pt idx="40093">
                  <c:v>149.11099999999999</c:v>
                </c:pt>
                <c:pt idx="40094">
                  <c:v>149.70099999999999</c:v>
                </c:pt>
                <c:pt idx="40095">
                  <c:v>150.28800000000001</c:v>
                </c:pt>
                <c:pt idx="40096">
                  <c:v>150.87300000000002</c:v>
                </c:pt>
                <c:pt idx="40097">
                  <c:v>151.45700000000011</c:v>
                </c:pt>
                <c:pt idx="40098">
                  <c:v>152.03700000000001</c:v>
                </c:pt>
                <c:pt idx="40099">
                  <c:v>152.61599999999999</c:v>
                </c:pt>
                <c:pt idx="40100">
                  <c:v>153.19200000000001</c:v>
                </c:pt>
                <c:pt idx="40101">
                  <c:v>153.767</c:v>
                </c:pt>
                <c:pt idx="40102">
                  <c:v>154.339</c:v>
                </c:pt>
                <c:pt idx="40103">
                  <c:v>154.90900000000002</c:v>
                </c:pt>
                <c:pt idx="40104">
                  <c:v>155.477</c:v>
                </c:pt>
                <c:pt idx="40105">
                  <c:v>156.042</c:v>
                </c:pt>
                <c:pt idx="40106">
                  <c:v>156.60599999999999</c:v>
                </c:pt>
                <c:pt idx="40107">
                  <c:v>157.16800000000001</c:v>
                </c:pt>
                <c:pt idx="40108">
                  <c:v>157.72800000000001</c:v>
                </c:pt>
                <c:pt idx="40109">
                  <c:v>158.285</c:v>
                </c:pt>
                <c:pt idx="40110">
                  <c:v>158.84100000000001</c:v>
                </c:pt>
                <c:pt idx="40111">
                  <c:v>159.39500000000001</c:v>
                </c:pt>
                <c:pt idx="40112">
                  <c:v>159.947</c:v>
                </c:pt>
                <c:pt idx="40113">
                  <c:v>160.49700000000001</c:v>
                </c:pt>
                <c:pt idx="40114">
                  <c:v>161.04599999999999</c:v>
                </c:pt>
                <c:pt idx="40115">
                  <c:v>161.59200000000001</c:v>
                </c:pt>
                <c:pt idx="40116">
                  <c:v>162.137</c:v>
                </c:pt>
                <c:pt idx="40117">
                  <c:v>162.68</c:v>
                </c:pt>
                <c:pt idx="40118">
                  <c:v>163.22200000000001</c:v>
                </c:pt>
                <c:pt idx="40119">
                  <c:v>163.762</c:v>
                </c:pt>
                <c:pt idx="40120">
                  <c:v>164.3</c:v>
                </c:pt>
                <c:pt idx="40121">
                  <c:v>164.83600000000001</c:v>
                </c:pt>
                <c:pt idx="40122">
                  <c:v>165.37100000000001</c:v>
                </c:pt>
                <c:pt idx="40123">
                  <c:v>165.905</c:v>
                </c:pt>
                <c:pt idx="40124">
                  <c:v>166.43700000000001</c:v>
                </c:pt>
                <c:pt idx="40125">
                  <c:v>166.96700000000001</c:v>
                </c:pt>
                <c:pt idx="40126">
                  <c:v>167.49700000000001</c:v>
                </c:pt>
                <c:pt idx="40127">
                  <c:v>168.024</c:v>
                </c:pt>
                <c:pt idx="40128">
                  <c:v>168.55100000000004</c:v>
                </c:pt>
                <c:pt idx="40129">
                  <c:v>169.07599999999999</c:v>
                </c:pt>
                <c:pt idx="40130">
                  <c:v>169.6</c:v>
                </c:pt>
                <c:pt idx="40131">
                  <c:v>170.12300000000002</c:v>
                </c:pt>
                <c:pt idx="40132">
                  <c:v>170.64399999999998</c:v>
                </c:pt>
                <c:pt idx="40133">
                  <c:v>171.16499999999999</c:v>
                </c:pt>
                <c:pt idx="40134">
                  <c:v>171.684</c:v>
                </c:pt>
                <c:pt idx="40135">
                  <c:v>172.20299999999997</c:v>
                </c:pt>
                <c:pt idx="40136">
                  <c:v>172.72</c:v>
                </c:pt>
                <c:pt idx="40137">
                  <c:v>173.23599999999999</c:v>
                </c:pt>
                <c:pt idx="40138">
                  <c:v>173.75200000000001</c:v>
                </c:pt>
                <c:pt idx="40139">
                  <c:v>174.26599999999999</c:v>
                </c:pt>
                <c:pt idx="40140">
                  <c:v>174.78</c:v>
                </c:pt>
                <c:pt idx="40141">
                  <c:v>175.29300000000001</c:v>
                </c:pt>
                <c:pt idx="40142">
                  <c:v>175.80500000000001</c:v>
                </c:pt>
                <c:pt idx="40143">
                  <c:v>176.31700000000001</c:v>
                </c:pt>
                <c:pt idx="40144">
                  <c:v>176.82800000000012</c:v>
                </c:pt>
                <c:pt idx="40145">
                  <c:v>177.33800000000011</c:v>
                </c:pt>
                <c:pt idx="40146">
                  <c:v>177.84700000000001</c:v>
                </c:pt>
                <c:pt idx="40147">
                  <c:v>178.35700000000011</c:v>
                </c:pt>
                <c:pt idx="40148">
                  <c:v>178.86500000000001</c:v>
                </c:pt>
                <c:pt idx="40149">
                  <c:v>179.37300000000002</c:v>
                </c:pt>
                <c:pt idx="40150">
                  <c:v>179.88100000000011</c:v>
                </c:pt>
                <c:pt idx="40151">
                  <c:v>180.38800000000012</c:v>
                </c:pt>
                <c:pt idx="40152">
                  <c:v>180.89600000000004</c:v>
                </c:pt>
                <c:pt idx="40153">
                  <c:v>181.40200000000004</c:v>
                </c:pt>
                <c:pt idx="40154">
                  <c:v>181.90900000000002</c:v>
                </c:pt>
                <c:pt idx="40155">
                  <c:v>182.41499999999999</c:v>
                </c:pt>
                <c:pt idx="40156">
                  <c:v>182.92100000000011</c:v>
                </c:pt>
                <c:pt idx="40157">
                  <c:v>183.42800000000011</c:v>
                </c:pt>
                <c:pt idx="40158">
                  <c:v>183.934</c:v>
                </c:pt>
                <c:pt idx="40159">
                  <c:v>184.44</c:v>
                </c:pt>
                <c:pt idx="40160">
                  <c:v>184.946</c:v>
                </c:pt>
                <c:pt idx="40161">
                  <c:v>185.45200000000011</c:v>
                </c:pt>
                <c:pt idx="40162">
                  <c:v>185.95800000000011</c:v>
                </c:pt>
                <c:pt idx="40163">
                  <c:v>186.465</c:v>
                </c:pt>
                <c:pt idx="40164">
                  <c:v>186.971</c:v>
                </c:pt>
                <c:pt idx="40165">
                  <c:v>187.47800000000001</c:v>
                </c:pt>
                <c:pt idx="40166">
                  <c:v>187.98500000000001</c:v>
                </c:pt>
                <c:pt idx="40167">
                  <c:v>188.4920000000001</c:v>
                </c:pt>
                <c:pt idx="40168">
                  <c:v>189</c:v>
                </c:pt>
                <c:pt idx="40169">
                  <c:v>189.50899999999999</c:v>
                </c:pt>
                <c:pt idx="40170">
                  <c:v>190.017</c:v>
                </c:pt>
                <c:pt idx="40171">
                  <c:v>190.52600000000001</c:v>
                </c:pt>
                <c:pt idx="40172">
                  <c:v>191.036</c:v>
                </c:pt>
                <c:pt idx="40173">
                  <c:v>191.54599999999999</c:v>
                </c:pt>
                <c:pt idx="40174">
                  <c:v>192.05700000000004</c:v>
                </c:pt>
                <c:pt idx="40175">
                  <c:v>192.56800000000001</c:v>
                </c:pt>
                <c:pt idx="40176">
                  <c:v>193.08</c:v>
                </c:pt>
                <c:pt idx="40177">
                  <c:v>193.59300000000002</c:v>
                </c:pt>
                <c:pt idx="40178">
                  <c:v>194.107</c:v>
                </c:pt>
                <c:pt idx="40179">
                  <c:v>194.62100000000001</c:v>
                </c:pt>
                <c:pt idx="40180">
                  <c:v>195.136</c:v>
                </c:pt>
                <c:pt idx="40181">
                  <c:v>195.65200000000004</c:v>
                </c:pt>
                <c:pt idx="40182">
                  <c:v>196.16900000000001</c:v>
                </c:pt>
                <c:pt idx="40183">
                  <c:v>196.68700000000001</c:v>
                </c:pt>
                <c:pt idx="40184">
                  <c:v>197.20599999999999</c:v>
                </c:pt>
                <c:pt idx="40185">
                  <c:v>197.72499999999999</c:v>
                </c:pt>
                <c:pt idx="40186">
                  <c:v>198.24599999999998</c:v>
                </c:pt>
                <c:pt idx="40187">
                  <c:v>198.768</c:v>
                </c:pt>
                <c:pt idx="40188">
                  <c:v>199.291</c:v>
                </c:pt>
                <c:pt idx="40189">
                  <c:v>199.815</c:v>
                </c:pt>
                <c:pt idx="40190">
                  <c:v>200.34</c:v>
                </c:pt>
                <c:pt idx="40191">
                  <c:v>200.8670000000001</c:v>
                </c:pt>
                <c:pt idx="40192">
                  <c:v>201.39400000000001</c:v>
                </c:pt>
                <c:pt idx="40193">
                  <c:v>201.923</c:v>
                </c:pt>
                <c:pt idx="40194">
                  <c:v>202.453</c:v>
                </c:pt>
                <c:pt idx="40195">
                  <c:v>202.98400000000001</c:v>
                </c:pt>
                <c:pt idx="40196">
                  <c:v>203.517</c:v>
                </c:pt>
                <c:pt idx="40197">
                  <c:v>204.05100000000004</c:v>
                </c:pt>
                <c:pt idx="40198">
                  <c:v>204.58700000000007</c:v>
                </c:pt>
                <c:pt idx="40199">
                  <c:v>205.12300000000002</c:v>
                </c:pt>
                <c:pt idx="40200">
                  <c:v>205.66200000000001</c:v>
                </c:pt>
                <c:pt idx="40201">
                  <c:v>206.20099999999999</c:v>
                </c:pt>
                <c:pt idx="40202">
                  <c:v>206.74199999999999</c:v>
                </c:pt>
                <c:pt idx="40203">
                  <c:v>207.285</c:v>
                </c:pt>
                <c:pt idx="40204">
                  <c:v>207.82900000000001</c:v>
                </c:pt>
                <c:pt idx="40205">
                  <c:v>208.374</c:v>
                </c:pt>
                <c:pt idx="40206">
                  <c:v>208.92100000000011</c:v>
                </c:pt>
                <c:pt idx="40207">
                  <c:v>209.47</c:v>
                </c:pt>
                <c:pt idx="40208">
                  <c:v>210.02</c:v>
                </c:pt>
                <c:pt idx="40209">
                  <c:v>210.572</c:v>
                </c:pt>
                <c:pt idx="40210">
                  <c:v>211.125</c:v>
                </c:pt>
                <c:pt idx="40211">
                  <c:v>211.68</c:v>
                </c:pt>
                <c:pt idx="40212">
                  <c:v>212.23699999999999</c:v>
                </c:pt>
                <c:pt idx="40213">
                  <c:v>212.79499999999999</c:v>
                </c:pt>
                <c:pt idx="40214">
                  <c:v>213.3550000000001</c:v>
                </c:pt>
                <c:pt idx="40215">
                  <c:v>213.916</c:v>
                </c:pt>
                <c:pt idx="40216">
                  <c:v>214.4800000000001</c:v>
                </c:pt>
                <c:pt idx="40217">
                  <c:v>215.04399999999998</c:v>
                </c:pt>
                <c:pt idx="40218">
                  <c:v>215.61099999999999</c:v>
                </c:pt>
                <c:pt idx="40219">
                  <c:v>216.17899999999997</c:v>
                </c:pt>
                <c:pt idx="40220">
                  <c:v>216.74899999999997</c:v>
                </c:pt>
                <c:pt idx="40221">
                  <c:v>217.32000000000011</c:v>
                </c:pt>
                <c:pt idx="40222">
                  <c:v>217.893</c:v>
                </c:pt>
                <c:pt idx="40223">
                  <c:v>218.46800000000007</c:v>
                </c:pt>
                <c:pt idx="40224">
                  <c:v>219.04499999999999</c:v>
                </c:pt>
                <c:pt idx="40225">
                  <c:v>219.62300000000002</c:v>
                </c:pt>
                <c:pt idx="40226">
                  <c:v>220.20299999999997</c:v>
                </c:pt>
                <c:pt idx="40227">
                  <c:v>220.785</c:v>
                </c:pt>
                <c:pt idx="40228">
                  <c:v>221.36800000000011</c:v>
                </c:pt>
                <c:pt idx="40229">
                  <c:v>221.953</c:v>
                </c:pt>
                <c:pt idx="40230">
                  <c:v>222.54</c:v>
                </c:pt>
                <c:pt idx="40231">
                  <c:v>223.12800000000001</c:v>
                </c:pt>
                <c:pt idx="40232">
                  <c:v>223.71799999999999</c:v>
                </c:pt>
                <c:pt idx="40233">
                  <c:v>224.31</c:v>
                </c:pt>
                <c:pt idx="40234">
                  <c:v>224.90300000000002</c:v>
                </c:pt>
                <c:pt idx="40235">
                  <c:v>225.4980000000001</c:v>
                </c:pt>
                <c:pt idx="40236">
                  <c:v>226.09399999999999</c:v>
                </c:pt>
                <c:pt idx="40237">
                  <c:v>226.69300000000001</c:v>
                </c:pt>
                <c:pt idx="40238">
                  <c:v>227.292</c:v>
                </c:pt>
                <c:pt idx="40239">
                  <c:v>227.89400000000001</c:v>
                </c:pt>
                <c:pt idx="40240">
                  <c:v>228.49600000000001</c:v>
                </c:pt>
                <c:pt idx="40241">
                  <c:v>229.101</c:v>
                </c:pt>
                <c:pt idx="40242">
                  <c:v>229.70699999999999</c:v>
                </c:pt>
                <c:pt idx="40243">
                  <c:v>230.31399999999999</c:v>
                </c:pt>
                <c:pt idx="40244">
                  <c:v>230.923</c:v>
                </c:pt>
                <c:pt idx="40245">
                  <c:v>231.53300000000002</c:v>
                </c:pt>
                <c:pt idx="40246">
                  <c:v>232.14499999999998</c:v>
                </c:pt>
                <c:pt idx="40247">
                  <c:v>232.75800000000001</c:v>
                </c:pt>
                <c:pt idx="40248">
                  <c:v>233.37200000000001</c:v>
                </c:pt>
                <c:pt idx="40249">
                  <c:v>233.98800000000011</c:v>
                </c:pt>
                <c:pt idx="40250">
                  <c:v>234.60499999999999</c:v>
                </c:pt>
                <c:pt idx="40251">
                  <c:v>235.22399999999999</c:v>
                </c:pt>
                <c:pt idx="40252">
                  <c:v>235.84300000000002</c:v>
                </c:pt>
                <c:pt idx="40253">
                  <c:v>236.464</c:v>
                </c:pt>
                <c:pt idx="40254">
                  <c:v>237.08700000000007</c:v>
                </c:pt>
                <c:pt idx="40255">
                  <c:v>237.70999999999998</c:v>
                </c:pt>
                <c:pt idx="40256">
                  <c:v>238.334</c:v>
                </c:pt>
                <c:pt idx="40257">
                  <c:v>238.96</c:v>
                </c:pt>
                <c:pt idx="40258">
                  <c:v>239.58700000000007</c:v>
                </c:pt>
                <c:pt idx="40259">
                  <c:v>240.21399999999988</c:v>
                </c:pt>
                <c:pt idx="40260">
                  <c:v>240.84300000000002</c:v>
                </c:pt>
                <c:pt idx="40261">
                  <c:v>241.47200000000001</c:v>
                </c:pt>
                <c:pt idx="40262">
                  <c:v>242.10300000000001</c:v>
                </c:pt>
                <c:pt idx="40263">
                  <c:v>242.73399999999998</c:v>
                </c:pt>
                <c:pt idx="40264">
                  <c:v>243.36600000000001</c:v>
                </c:pt>
                <c:pt idx="40265">
                  <c:v>243.999</c:v>
                </c:pt>
                <c:pt idx="40266">
                  <c:v>244.63300000000001</c:v>
                </c:pt>
                <c:pt idx="40267">
                  <c:v>245.267</c:v>
                </c:pt>
                <c:pt idx="40268">
                  <c:v>245.90200000000004</c:v>
                </c:pt>
                <c:pt idx="40269">
                  <c:v>246.53800000000001</c:v>
                </c:pt>
                <c:pt idx="40270">
                  <c:v>247.17399999999998</c:v>
                </c:pt>
                <c:pt idx="40271">
                  <c:v>247.81</c:v>
                </c:pt>
                <c:pt idx="40272">
                  <c:v>248.447</c:v>
                </c:pt>
                <c:pt idx="40273">
                  <c:v>249.084</c:v>
                </c:pt>
                <c:pt idx="40274">
                  <c:v>249.72200000000001</c:v>
                </c:pt>
                <c:pt idx="40275">
                  <c:v>250.36</c:v>
                </c:pt>
                <c:pt idx="40276">
                  <c:v>250.9980000000001</c:v>
                </c:pt>
                <c:pt idx="40277">
                  <c:v>251.636</c:v>
                </c:pt>
                <c:pt idx="40278">
                  <c:v>252.27499999999998</c:v>
                </c:pt>
                <c:pt idx="40279">
                  <c:v>252.91300000000001</c:v>
                </c:pt>
                <c:pt idx="40280">
                  <c:v>253.55200000000011</c:v>
                </c:pt>
                <c:pt idx="40281">
                  <c:v>254.19</c:v>
                </c:pt>
                <c:pt idx="40282">
                  <c:v>254.82800000000012</c:v>
                </c:pt>
                <c:pt idx="40283">
                  <c:v>255.46600000000001</c:v>
                </c:pt>
                <c:pt idx="40284">
                  <c:v>256.10399999999993</c:v>
                </c:pt>
                <c:pt idx="40285">
                  <c:v>256.74099999999999</c:v>
                </c:pt>
                <c:pt idx="40286">
                  <c:v>257.37799999999999</c:v>
                </c:pt>
                <c:pt idx="40287">
                  <c:v>258.01499999999999</c:v>
                </c:pt>
                <c:pt idx="40288">
                  <c:v>258.65100000000001</c:v>
                </c:pt>
                <c:pt idx="40289">
                  <c:v>259.28599999999977</c:v>
                </c:pt>
                <c:pt idx="40290">
                  <c:v>259.92099999999965</c:v>
                </c:pt>
                <c:pt idx="40291">
                  <c:v>260.55500000000001</c:v>
                </c:pt>
                <c:pt idx="40292">
                  <c:v>261.18799999999999</c:v>
                </c:pt>
                <c:pt idx="40293">
                  <c:v>261.82</c:v>
                </c:pt>
                <c:pt idx="40294">
                  <c:v>262.452</c:v>
                </c:pt>
                <c:pt idx="40295">
                  <c:v>263.08199999999965</c:v>
                </c:pt>
                <c:pt idx="40296">
                  <c:v>263.71099999999979</c:v>
                </c:pt>
                <c:pt idx="40297">
                  <c:v>264.339</c:v>
                </c:pt>
                <c:pt idx="40298">
                  <c:v>264.96599999999978</c:v>
                </c:pt>
                <c:pt idx="40299">
                  <c:v>265.59099999999978</c:v>
                </c:pt>
                <c:pt idx="40300">
                  <c:v>266.21499999999975</c:v>
                </c:pt>
                <c:pt idx="40301">
                  <c:v>266.83799999999979</c:v>
                </c:pt>
                <c:pt idx="40302">
                  <c:v>267.459</c:v>
                </c:pt>
                <c:pt idx="40303">
                  <c:v>268.07799999999975</c:v>
                </c:pt>
                <c:pt idx="40304">
                  <c:v>268.69600000000003</c:v>
                </c:pt>
                <c:pt idx="40305">
                  <c:v>269.31200000000001</c:v>
                </c:pt>
                <c:pt idx="40306">
                  <c:v>269.92599999999965</c:v>
                </c:pt>
                <c:pt idx="40307">
                  <c:v>270.53799999999978</c:v>
                </c:pt>
                <c:pt idx="40308">
                  <c:v>271.14800000000002</c:v>
                </c:pt>
                <c:pt idx="40309">
                  <c:v>271.755</c:v>
                </c:pt>
                <c:pt idx="40310">
                  <c:v>272.36099999999999</c:v>
                </c:pt>
                <c:pt idx="40311">
                  <c:v>272.964</c:v>
                </c:pt>
                <c:pt idx="40312">
                  <c:v>273.565</c:v>
                </c:pt>
                <c:pt idx="40313">
                  <c:v>274.16399999999999</c:v>
                </c:pt>
                <c:pt idx="40314">
                  <c:v>274.76</c:v>
                </c:pt>
                <c:pt idx="40315">
                  <c:v>275.35300000000001</c:v>
                </c:pt>
                <c:pt idx="40316">
                  <c:v>275.94400000000002</c:v>
                </c:pt>
                <c:pt idx="40317">
                  <c:v>276.53099999999978</c:v>
                </c:pt>
                <c:pt idx="40318">
                  <c:v>277.11599999999999</c:v>
                </c:pt>
                <c:pt idx="40319">
                  <c:v>277.69799999999975</c:v>
                </c:pt>
                <c:pt idx="40320">
                  <c:v>278.27699999999965</c:v>
                </c:pt>
                <c:pt idx="40321">
                  <c:v>278.85199999999975</c:v>
                </c:pt>
                <c:pt idx="40322">
                  <c:v>279.42499999999978</c:v>
                </c:pt>
                <c:pt idx="40323">
                  <c:v>279.99400000000003</c:v>
                </c:pt>
                <c:pt idx="40324">
                  <c:v>280.56</c:v>
                </c:pt>
                <c:pt idx="40325">
                  <c:v>281.12200000000001</c:v>
                </c:pt>
                <c:pt idx="40326">
                  <c:v>281.68</c:v>
                </c:pt>
                <c:pt idx="40327">
                  <c:v>282.23499999999979</c:v>
                </c:pt>
                <c:pt idx="40328">
                  <c:v>282.78599999999977</c:v>
                </c:pt>
                <c:pt idx="40329">
                  <c:v>283.33300000000003</c:v>
                </c:pt>
                <c:pt idx="40330">
                  <c:v>283.87599999999975</c:v>
                </c:pt>
                <c:pt idx="40331">
                  <c:v>284.41499999999979</c:v>
                </c:pt>
                <c:pt idx="40332">
                  <c:v>284.95</c:v>
                </c:pt>
                <c:pt idx="40333">
                  <c:v>285.48099999999965</c:v>
                </c:pt>
                <c:pt idx="40334">
                  <c:v>286.00700000000001</c:v>
                </c:pt>
                <c:pt idx="40335">
                  <c:v>286.529</c:v>
                </c:pt>
                <c:pt idx="40336">
                  <c:v>287.04700000000008</c:v>
                </c:pt>
                <c:pt idx="40337">
                  <c:v>287.56</c:v>
                </c:pt>
                <c:pt idx="40338">
                  <c:v>288.06799999999993</c:v>
                </c:pt>
                <c:pt idx="40339">
                  <c:v>288.57100000000003</c:v>
                </c:pt>
                <c:pt idx="40340">
                  <c:v>289.06900000000002</c:v>
                </c:pt>
                <c:pt idx="40341">
                  <c:v>289.56299999999999</c:v>
                </c:pt>
                <c:pt idx="40342">
                  <c:v>290.05099999999999</c:v>
                </c:pt>
                <c:pt idx="40343">
                  <c:v>290.53399999999965</c:v>
                </c:pt>
                <c:pt idx="40344">
                  <c:v>291.012</c:v>
                </c:pt>
                <c:pt idx="40345">
                  <c:v>291.48399999999958</c:v>
                </c:pt>
                <c:pt idx="40346">
                  <c:v>291.952</c:v>
                </c:pt>
                <c:pt idx="40347">
                  <c:v>292.41299999999978</c:v>
                </c:pt>
                <c:pt idx="40348">
                  <c:v>292.86900000000026</c:v>
                </c:pt>
                <c:pt idx="40349">
                  <c:v>293.31900000000002</c:v>
                </c:pt>
                <c:pt idx="40350">
                  <c:v>293.76400000000001</c:v>
                </c:pt>
                <c:pt idx="40351">
                  <c:v>294.202</c:v>
                </c:pt>
                <c:pt idx="40352">
                  <c:v>294.63400000000001</c:v>
                </c:pt>
                <c:pt idx="40353">
                  <c:v>295.06099999999975</c:v>
                </c:pt>
                <c:pt idx="40354">
                  <c:v>295.48099999999965</c:v>
                </c:pt>
                <c:pt idx="40355">
                  <c:v>295.89499999999975</c:v>
                </c:pt>
                <c:pt idx="40356">
                  <c:v>296.303</c:v>
                </c:pt>
                <c:pt idx="40357">
                  <c:v>296.70400000000001</c:v>
                </c:pt>
                <c:pt idx="40358">
                  <c:v>297.09799999999979</c:v>
                </c:pt>
                <c:pt idx="40359">
                  <c:v>297.48599999999965</c:v>
                </c:pt>
                <c:pt idx="40360">
                  <c:v>297.86700000000002</c:v>
                </c:pt>
                <c:pt idx="40361">
                  <c:v>298.24200000000002</c:v>
                </c:pt>
                <c:pt idx="40362">
                  <c:v>298.60899999999975</c:v>
                </c:pt>
                <c:pt idx="40363">
                  <c:v>298.97000000000003</c:v>
                </c:pt>
                <c:pt idx="40364">
                  <c:v>299.32299999999975</c:v>
                </c:pt>
                <c:pt idx="40365">
                  <c:v>299.67</c:v>
                </c:pt>
                <c:pt idx="40366">
                  <c:v>300.00900000000001</c:v>
                </c:pt>
                <c:pt idx="40367">
                  <c:v>300.34100000000001</c:v>
                </c:pt>
                <c:pt idx="40368">
                  <c:v>300.66500000000002</c:v>
                </c:pt>
                <c:pt idx="40369">
                  <c:v>300.98200000000003</c:v>
                </c:pt>
                <c:pt idx="40370">
                  <c:v>301.29099999999966</c:v>
                </c:pt>
                <c:pt idx="40371">
                  <c:v>301.59299999999979</c:v>
                </c:pt>
                <c:pt idx="40372">
                  <c:v>301.887</c:v>
                </c:pt>
                <c:pt idx="40373">
                  <c:v>302.173</c:v>
                </c:pt>
                <c:pt idx="40374">
                  <c:v>302.45099999999979</c:v>
                </c:pt>
                <c:pt idx="40375">
                  <c:v>302.72099999999978</c:v>
                </c:pt>
                <c:pt idx="40376">
                  <c:v>302.98399999999958</c:v>
                </c:pt>
                <c:pt idx="40377">
                  <c:v>303.23799999999977</c:v>
                </c:pt>
                <c:pt idx="40378">
                  <c:v>303.48299999999978</c:v>
                </c:pt>
                <c:pt idx="40379">
                  <c:v>303.72099999999978</c:v>
                </c:pt>
                <c:pt idx="40380">
                  <c:v>303.95</c:v>
                </c:pt>
                <c:pt idx="40381">
                  <c:v>304.17099999999999</c:v>
                </c:pt>
                <c:pt idx="40382">
                  <c:v>304.38299999999975</c:v>
                </c:pt>
                <c:pt idx="40383">
                  <c:v>304.58599999999979</c:v>
                </c:pt>
                <c:pt idx="40384">
                  <c:v>304.78099999999978</c:v>
                </c:pt>
                <c:pt idx="40385">
                  <c:v>304.96699999999959</c:v>
                </c:pt>
                <c:pt idx="40386">
                  <c:v>305.14499999999998</c:v>
                </c:pt>
                <c:pt idx="40387">
                  <c:v>305.31299999999999</c:v>
                </c:pt>
                <c:pt idx="40388">
                  <c:v>305.47199999999958</c:v>
                </c:pt>
                <c:pt idx="40389">
                  <c:v>305.62299999999999</c:v>
                </c:pt>
                <c:pt idx="40390">
                  <c:v>305.76400000000001</c:v>
                </c:pt>
                <c:pt idx="40391">
                  <c:v>305.89599999999979</c:v>
                </c:pt>
                <c:pt idx="40392">
                  <c:v>306.01900000000001</c:v>
                </c:pt>
                <c:pt idx="40393">
                  <c:v>306.13299999999975</c:v>
                </c:pt>
                <c:pt idx="40394">
                  <c:v>306.23699999999963</c:v>
                </c:pt>
                <c:pt idx="40395">
                  <c:v>306.33199999999965</c:v>
                </c:pt>
                <c:pt idx="40396">
                  <c:v>306.41699999999958</c:v>
                </c:pt>
                <c:pt idx="40397">
                  <c:v>306.49299999999965</c:v>
                </c:pt>
                <c:pt idx="40398">
                  <c:v>306.55900000000008</c:v>
                </c:pt>
                <c:pt idx="40399">
                  <c:v>306.61599999999999</c:v>
                </c:pt>
                <c:pt idx="40400">
                  <c:v>306.66300000000001</c:v>
                </c:pt>
                <c:pt idx="40401">
                  <c:v>306.7</c:v>
                </c:pt>
                <c:pt idx="40402">
                  <c:v>306.72699999999958</c:v>
                </c:pt>
                <c:pt idx="40403">
                  <c:v>306.745</c:v>
                </c:pt>
                <c:pt idx="40404">
                  <c:v>306.75200000000001</c:v>
                </c:pt>
                <c:pt idx="40405">
                  <c:v>306.75</c:v>
                </c:pt>
                <c:pt idx="40406">
                  <c:v>306.73699999999963</c:v>
                </c:pt>
                <c:pt idx="40407">
                  <c:v>306.71499999999975</c:v>
                </c:pt>
                <c:pt idx="40408">
                  <c:v>306.68200000000002</c:v>
                </c:pt>
                <c:pt idx="40409">
                  <c:v>306.63900000000001</c:v>
                </c:pt>
                <c:pt idx="40410">
                  <c:v>306.58599999999979</c:v>
                </c:pt>
                <c:pt idx="40411">
                  <c:v>306.52199999999965</c:v>
                </c:pt>
                <c:pt idx="40412">
                  <c:v>306.44799999999975</c:v>
                </c:pt>
                <c:pt idx="40413">
                  <c:v>306.36399999999975</c:v>
                </c:pt>
                <c:pt idx="40414">
                  <c:v>306.27</c:v>
                </c:pt>
                <c:pt idx="40415">
                  <c:v>306.16500000000002</c:v>
                </c:pt>
                <c:pt idx="40416">
                  <c:v>306.05</c:v>
                </c:pt>
                <c:pt idx="40417">
                  <c:v>305.92399999999958</c:v>
                </c:pt>
                <c:pt idx="40418">
                  <c:v>305.78699999999958</c:v>
                </c:pt>
                <c:pt idx="40419">
                  <c:v>305.64000000000021</c:v>
                </c:pt>
                <c:pt idx="40420">
                  <c:v>305.48299999999978</c:v>
                </c:pt>
                <c:pt idx="40421">
                  <c:v>305.315</c:v>
                </c:pt>
                <c:pt idx="40422">
                  <c:v>305.1359999999998</c:v>
                </c:pt>
                <c:pt idx="40423">
                  <c:v>304.94600000000003</c:v>
                </c:pt>
                <c:pt idx="40424">
                  <c:v>304.74599999999975</c:v>
                </c:pt>
                <c:pt idx="40425">
                  <c:v>304.53500000000003</c:v>
                </c:pt>
                <c:pt idx="40426">
                  <c:v>304.31299999999999</c:v>
                </c:pt>
                <c:pt idx="40427">
                  <c:v>304.08099999999979</c:v>
                </c:pt>
                <c:pt idx="40428">
                  <c:v>303.83699999999965</c:v>
                </c:pt>
                <c:pt idx="40429">
                  <c:v>303.58300000000003</c:v>
                </c:pt>
                <c:pt idx="40430">
                  <c:v>303.31799999999993</c:v>
                </c:pt>
                <c:pt idx="40431">
                  <c:v>303.04300000000001</c:v>
                </c:pt>
                <c:pt idx="40432">
                  <c:v>302.75599999999974</c:v>
                </c:pt>
                <c:pt idx="40433">
                  <c:v>302.45800000000003</c:v>
                </c:pt>
                <c:pt idx="40434">
                  <c:v>302.14999999999998</c:v>
                </c:pt>
                <c:pt idx="40435">
                  <c:v>301.83099999999979</c:v>
                </c:pt>
                <c:pt idx="40436">
                  <c:v>301.5</c:v>
                </c:pt>
                <c:pt idx="40437">
                  <c:v>301.15899999999999</c:v>
                </c:pt>
                <c:pt idx="40438">
                  <c:v>300.80700000000002</c:v>
                </c:pt>
                <c:pt idx="40439">
                  <c:v>300.44400000000002</c:v>
                </c:pt>
                <c:pt idx="40440">
                  <c:v>300.07</c:v>
                </c:pt>
                <c:pt idx="40441">
                  <c:v>299.685</c:v>
                </c:pt>
                <c:pt idx="40442">
                  <c:v>299.28899999999965</c:v>
                </c:pt>
                <c:pt idx="40443">
                  <c:v>298.88299999999975</c:v>
                </c:pt>
                <c:pt idx="40444">
                  <c:v>298.46499999999975</c:v>
                </c:pt>
                <c:pt idx="40445">
                  <c:v>298.03699999999958</c:v>
                </c:pt>
                <c:pt idx="40446">
                  <c:v>297.59699999999958</c:v>
                </c:pt>
                <c:pt idx="40447">
                  <c:v>297.14699999999999</c:v>
                </c:pt>
                <c:pt idx="40448">
                  <c:v>296.68599999999975</c:v>
                </c:pt>
                <c:pt idx="40449">
                  <c:v>296.214</c:v>
                </c:pt>
                <c:pt idx="40450">
                  <c:v>295.73099999999965</c:v>
                </c:pt>
                <c:pt idx="40451">
                  <c:v>295.23699999999963</c:v>
                </c:pt>
                <c:pt idx="40452">
                  <c:v>294.73299999999978</c:v>
                </c:pt>
                <c:pt idx="40453">
                  <c:v>294.21799999999979</c:v>
                </c:pt>
                <c:pt idx="40454">
                  <c:v>293.69099999999975</c:v>
                </c:pt>
                <c:pt idx="40455">
                  <c:v>293.15499999999997</c:v>
                </c:pt>
                <c:pt idx="40456">
                  <c:v>292.60700000000008</c:v>
                </c:pt>
                <c:pt idx="40457">
                  <c:v>292.04899999999975</c:v>
                </c:pt>
                <c:pt idx="40458">
                  <c:v>291.47999999999979</c:v>
                </c:pt>
                <c:pt idx="40459">
                  <c:v>290.89999999999975</c:v>
                </c:pt>
                <c:pt idx="40460">
                  <c:v>290.31</c:v>
                </c:pt>
                <c:pt idx="40461">
                  <c:v>289.709</c:v>
                </c:pt>
                <c:pt idx="40462">
                  <c:v>289.09799999999979</c:v>
                </c:pt>
                <c:pt idx="40463">
                  <c:v>288.47599999999977</c:v>
                </c:pt>
                <c:pt idx="40464">
                  <c:v>287.84399999999999</c:v>
                </c:pt>
                <c:pt idx="40465">
                  <c:v>287.20099999999979</c:v>
                </c:pt>
                <c:pt idx="40466">
                  <c:v>286.548</c:v>
                </c:pt>
                <c:pt idx="40467">
                  <c:v>285.88400000000001</c:v>
                </c:pt>
                <c:pt idx="40468">
                  <c:v>285.20999999999975</c:v>
                </c:pt>
                <c:pt idx="40469">
                  <c:v>284.52599999999978</c:v>
                </c:pt>
                <c:pt idx="40470">
                  <c:v>283.83199999999965</c:v>
                </c:pt>
                <c:pt idx="40471">
                  <c:v>283.12700000000001</c:v>
                </c:pt>
                <c:pt idx="40472">
                  <c:v>282.41299999999978</c:v>
                </c:pt>
                <c:pt idx="40473">
                  <c:v>281.68799999999999</c:v>
                </c:pt>
                <c:pt idx="40474">
                  <c:v>280.95299999999975</c:v>
                </c:pt>
                <c:pt idx="40475">
                  <c:v>280.20800000000003</c:v>
                </c:pt>
                <c:pt idx="40476">
                  <c:v>279.45400000000001</c:v>
                </c:pt>
                <c:pt idx="40477">
                  <c:v>278.68900000000002</c:v>
                </c:pt>
                <c:pt idx="40478">
                  <c:v>277.91499999999979</c:v>
                </c:pt>
                <c:pt idx="40479">
                  <c:v>277.13099999999974</c:v>
                </c:pt>
                <c:pt idx="40480">
                  <c:v>276.33699999999965</c:v>
                </c:pt>
                <c:pt idx="40481">
                  <c:v>275.53399999999965</c:v>
                </c:pt>
                <c:pt idx="40482">
                  <c:v>274.72099999999978</c:v>
                </c:pt>
                <c:pt idx="40483">
                  <c:v>273.8979999999998</c:v>
                </c:pt>
                <c:pt idx="40484">
                  <c:v>273.06700000000001</c:v>
                </c:pt>
                <c:pt idx="40485">
                  <c:v>272.22599999999977</c:v>
                </c:pt>
                <c:pt idx="40486">
                  <c:v>271.375</c:v>
                </c:pt>
                <c:pt idx="40487">
                  <c:v>270.51599999999979</c:v>
                </c:pt>
                <c:pt idx="40488">
                  <c:v>269.64699999999999</c:v>
                </c:pt>
                <c:pt idx="40489">
                  <c:v>268.76900000000001</c:v>
                </c:pt>
                <c:pt idx="40490">
                  <c:v>267.88200000000001</c:v>
                </c:pt>
                <c:pt idx="40491">
                  <c:v>266.98699999999963</c:v>
                </c:pt>
                <c:pt idx="40492">
                  <c:v>266.08199999999965</c:v>
                </c:pt>
                <c:pt idx="40493">
                  <c:v>265.16899999999993</c:v>
                </c:pt>
                <c:pt idx="40494">
                  <c:v>264.24700000000001</c:v>
                </c:pt>
                <c:pt idx="40495">
                  <c:v>263.31700000000001</c:v>
                </c:pt>
                <c:pt idx="40496">
                  <c:v>262.37799999999999</c:v>
                </c:pt>
                <c:pt idx="40497">
                  <c:v>261.43099999999959</c:v>
                </c:pt>
                <c:pt idx="40498">
                  <c:v>260.4749999999998</c:v>
                </c:pt>
                <c:pt idx="40499">
                  <c:v>259.5109999999998</c:v>
                </c:pt>
                <c:pt idx="40500">
                  <c:v>258.53899999999965</c:v>
                </c:pt>
                <c:pt idx="40501">
                  <c:v>257.55900000000008</c:v>
                </c:pt>
                <c:pt idx="40502">
                  <c:v>256.57100000000003</c:v>
                </c:pt>
                <c:pt idx="40503">
                  <c:v>255.57599999999999</c:v>
                </c:pt>
                <c:pt idx="40504">
                  <c:v>254.572</c:v>
                </c:pt>
                <c:pt idx="40505">
                  <c:v>253.56100000000001</c:v>
                </c:pt>
                <c:pt idx="40506">
                  <c:v>252.542</c:v>
                </c:pt>
                <c:pt idx="40507">
                  <c:v>251.51599999999999</c:v>
                </c:pt>
                <c:pt idx="40508">
                  <c:v>250.48200000000011</c:v>
                </c:pt>
                <c:pt idx="40509">
                  <c:v>249.44200000000001</c:v>
                </c:pt>
                <c:pt idx="40510">
                  <c:v>248.39400000000001</c:v>
                </c:pt>
                <c:pt idx="40511">
                  <c:v>247.339</c:v>
                </c:pt>
                <c:pt idx="40512">
                  <c:v>246.27699999999999</c:v>
                </c:pt>
                <c:pt idx="40513">
                  <c:v>245.208</c:v>
                </c:pt>
                <c:pt idx="40514">
                  <c:v>244.13200000000001</c:v>
                </c:pt>
                <c:pt idx="40515">
                  <c:v>243.05</c:v>
                </c:pt>
                <c:pt idx="40516">
                  <c:v>241.96200000000007</c:v>
                </c:pt>
                <c:pt idx="40517">
                  <c:v>240.86600000000001</c:v>
                </c:pt>
                <c:pt idx="40518">
                  <c:v>239.76499999999999</c:v>
                </c:pt>
                <c:pt idx="40519">
                  <c:v>238.65800000000004</c:v>
                </c:pt>
                <c:pt idx="40520">
                  <c:v>237.54399999999998</c:v>
                </c:pt>
                <c:pt idx="40521">
                  <c:v>236.42400000000001</c:v>
                </c:pt>
                <c:pt idx="40522">
                  <c:v>235.29900000000001</c:v>
                </c:pt>
                <c:pt idx="40523">
                  <c:v>234.16800000000001</c:v>
                </c:pt>
                <c:pt idx="40524">
                  <c:v>233.03100000000001</c:v>
                </c:pt>
                <c:pt idx="40525">
                  <c:v>231.88900000000001</c:v>
                </c:pt>
                <c:pt idx="40526">
                  <c:v>230.74199999999999</c:v>
                </c:pt>
                <c:pt idx="40527">
                  <c:v>229.589</c:v>
                </c:pt>
                <c:pt idx="40528">
                  <c:v>228.43100000000001</c:v>
                </c:pt>
                <c:pt idx="40529">
                  <c:v>227.268</c:v>
                </c:pt>
                <c:pt idx="40530">
                  <c:v>226.1</c:v>
                </c:pt>
                <c:pt idx="40531">
                  <c:v>224.92800000000011</c:v>
                </c:pt>
                <c:pt idx="40532">
                  <c:v>223.751</c:v>
                </c:pt>
                <c:pt idx="40533">
                  <c:v>222.56900000000002</c:v>
                </c:pt>
                <c:pt idx="40534">
                  <c:v>221.38300000000001</c:v>
                </c:pt>
                <c:pt idx="40535">
                  <c:v>220.19300000000001</c:v>
                </c:pt>
                <c:pt idx="40536">
                  <c:v>218.9980000000001</c:v>
                </c:pt>
                <c:pt idx="40537">
                  <c:v>217.8</c:v>
                </c:pt>
                <c:pt idx="40538">
                  <c:v>216.59800000000001</c:v>
                </c:pt>
                <c:pt idx="40539">
                  <c:v>215.39200000000011</c:v>
                </c:pt>
                <c:pt idx="40540">
                  <c:v>214.18200000000004</c:v>
                </c:pt>
                <c:pt idx="40541">
                  <c:v>212.96900000000002</c:v>
                </c:pt>
                <c:pt idx="40542">
                  <c:v>211.75299999999999</c:v>
                </c:pt>
                <c:pt idx="40543">
                  <c:v>210.53300000000002</c:v>
                </c:pt>
                <c:pt idx="40544">
                  <c:v>209.31100000000001</c:v>
                </c:pt>
                <c:pt idx="40545">
                  <c:v>208.08500000000001</c:v>
                </c:pt>
                <c:pt idx="40546">
                  <c:v>206.85700000000011</c:v>
                </c:pt>
                <c:pt idx="40547">
                  <c:v>205.626</c:v>
                </c:pt>
                <c:pt idx="40548">
                  <c:v>204.39200000000011</c:v>
                </c:pt>
                <c:pt idx="40549">
                  <c:v>203.15600000000001</c:v>
                </c:pt>
                <c:pt idx="40550">
                  <c:v>201.91800000000001</c:v>
                </c:pt>
                <c:pt idx="40551">
                  <c:v>200.67699999999999</c:v>
                </c:pt>
                <c:pt idx="40552">
                  <c:v>199.435</c:v>
                </c:pt>
                <c:pt idx="40553">
                  <c:v>198.191</c:v>
                </c:pt>
                <c:pt idx="40554">
                  <c:v>196.94499999999999</c:v>
                </c:pt>
                <c:pt idx="40555">
                  <c:v>195.697</c:v>
                </c:pt>
                <c:pt idx="40556">
                  <c:v>194.44800000000001</c:v>
                </c:pt>
                <c:pt idx="40557">
                  <c:v>193.19800000000001</c:v>
                </c:pt>
                <c:pt idx="40558">
                  <c:v>191.946</c:v>
                </c:pt>
                <c:pt idx="40559">
                  <c:v>190.69399999999999</c:v>
                </c:pt>
                <c:pt idx="40560">
                  <c:v>189.44</c:v>
                </c:pt>
                <c:pt idx="40561">
                  <c:v>188.18600000000001</c:v>
                </c:pt>
                <c:pt idx="40562">
                  <c:v>186.93100000000001</c:v>
                </c:pt>
                <c:pt idx="40563">
                  <c:v>185.67599999999999</c:v>
                </c:pt>
                <c:pt idx="40564">
                  <c:v>184.42000000000004</c:v>
                </c:pt>
                <c:pt idx="40565">
                  <c:v>183.16399999999999</c:v>
                </c:pt>
                <c:pt idx="40566">
                  <c:v>181.90800000000004</c:v>
                </c:pt>
                <c:pt idx="40567">
                  <c:v>180.65200000000004</c:v>
                </c:pt>
                <c:pt idx="40568">
                  <c:v>179.39600000000004</c:v>
                </c:pt>
                <c:pt idx="40569">
                  <c:v>178.14099999999999</c:v>
                </c:pt>
                <c:pt idx="40570">
                  <c:v>176.88600000000011</c:v>
                </c:pt>
                <c:pt idx="40571">
                  <c:v>175.63200000000001</c:v>
                </c:pt>
                <c:pt idx="40572">
                  <c:v>174.37900000000002</c:v>
                </c:pt>
                <c:pt idx="40573">
                  <c:v>173.126</c:v>
                </c:pt>
                <c:pt idx="40574">
                  <c:v>171.874</c:v>
                </c:pt>
                <c:pt idx="40575">
                  <c:v>170.624</c:v>
                </c:pt>
                <c:pt idx="40576">
                  <c:v>169.375</c:v>
                </c:pt>
                <c:pt idx="40577">
                  <c:v>168.12700000000001</c:v>
                </c:pt>
                <c:pt idx="40578">
                  <c:v>166.88100000000011</c:v>
                </c:pt>
                <c:pt idx="40579">
                  <c:v>165.637</c:v>
                </c:pt>
                <c:pt idx="40580">
                  <c:v>164.39500000000001</c:v>
                </c:pt>
                <c:pt idx="40581">
                  <c:v>163.154</c:v>
                </c:pt>
                <c:pt idx="40582">
                  <c:v>161.916</c:v>
                </c:pt>
                <c:pt idx="40583">
                  <c:v>160.68</c:v>
                </c:pt>
                <c:pt idx="40584">
                  <c:v>159.446</c:v>
                </c:pt>
                <c:pt idx="40585">
                  <c:v>158.21499999999995</c:v>
                </c:pt>
                <c:pt idx="40586">
                  <c:v>156.98700000000011</c:v>
                </c:pt>
                <c:pt idx="40587">
                  <c:v>155.761</c:v>
                </c:pt>
                <c:pt idx="40588">
                  <c:v>154.53900000000002</c:v>
                </c:pt>
                <c:pt idx="40589">
                  <c:v>153.31900000000002</c:v>
                </c:pt>
                <c:pt idx="40590">
                  <c:v>152.10300000000001</c:v>
                </c:pt>
                <c:pt idx="40591">
                  <c:v>150.89000000000001</c:v>
                </c:pt>
                <c:pt idx="40592">
                  <c:v>149.68100000000001</c:v>
                </c:pt>
                <c:pt idx="40593">
                  <c:v>148.47499999999999</c:v>
                </c:pt>
                <c:pt idx="40594">
                  <c:v>147.27299999999997</c:v>
                </c:pt>
                <c:pt idx="40595">
                  <c:v>146.07399999999998</c:v>
                </c:pt>
                <c:pt idx="40596">
                  <c:v>144.88000000000011</c:v>
                </c:pt>
                <c:pt idx="40597">
                  <c:v>143.69</c:v>
                </c:pt>
                <c:pt idx="40598">
                  <c:v>142.50399999999999</c:v>
                </c:pt>
                <c:pt idx="40599">
                  <c:v>141.32300000000001</c:v>
                </c:pt>
                <c:pt idx="40600">
                  <c:v>140.14599999999999</c:v>
                </c:pt>
                <c:pt idx="40601">
                  <c:v>138.97300000000001</c:v>
                </c:pt>
                <c:pt idx="40602">
                  <c:v>137.80600000000001</c:v>
                </c:pt>
                <c:pt idx="40603">
                  <c:v>136.64299999999997</c:v>
                </c:pt>
                <c:pt idx="40604">
                  <c:v>135.48500000000001</c:v>
                </c:pt>
                <c:pt idx="40605">
                  <c:v>134.333</c:v>
                </c:pt>
                <c:pt idx="40606">
                  <c:v>133.18600000000001</c:v>
                </c:pt>
                <c:pt idx="40607">
                  <c:v>132.04399999999998</c:v>
                </c:pt>
                <c:pt idx="40608">
                  <c:v>130.90700000000001</c:v>
                </c:pt>
                <c:pt idx="40609">
                  <c:v>129.77599999999998</c:v>
                </c:pt>
                <c:pt idx="40610">
                  <c:v>128.65100000000001</c:v>
                </c:pt>
                <c:pt idx="40611">
                  <c:v>127.532</c:v>
                </c:pt>
                <c:pt idx="40612">
                  <c:v>126.41900000000005</c:v>
                </c:pt>
                <c:pt idx="40613">
                  <c:v>125.312</c:v>
                </c:pt>
                <c:pt idx="40614">
                  <c:v>124.21100000000006</c:v>
                </c:pt>
                <c:pt idx="40615">
                  <c:v>123.117</c:v>
                </c:pt>
                <c:pt idx="40616">
                  <c:v>122.029</c:v>
                </c:pt>
                <c:pt idx="40617">
                  <c:v>120.94700000000007</c:v>
                </c:pt>
                <c:pt idx="40618">
                  <c:v>119.87199999999999</c:v>
                </c:pt>
                <c:pt idx="40619">
                  <c:v>118.804</c:v>
                </c:pt>
                <c:pt idx="40620">
                  <c:v>117.74299999999999</c:v>
                </c:pt>
                <c:pt idx="40621">
                  <c:v>116.68799999999999</c:v>
                </c:pt>
                <c:pt idx="40622">
                  <c:v>115.64100000000002</c:v>
                </c:pt>
                <c:pt idx="40623">
                  <c:v>114.601</c:v>
                </c:pt>
                <c:pt idx="40624">
                  <c:v>113.568</c:v>
                </c:pt>
                <c:pt idx="40625">
                  <c:v>112.54300000000002</c:v>
                </c:pt>
                <c:pt idx="40626">
                  <c:v>111.52500000000001</c:v>
                </c:pt>
                <c:pt idx="40627">
                  <c:v>110.515</c:v>
                </c:pt>
                <c:pt idx="40628">
                  <c:v>109.51300000000002</c:v>
                </c:pt>
                <c:pt idx="40629">
                  <c:v>108.518</c:v>
                </c:pt>
                <c:pt idx="40630">
                  <c:v>107.53100000000002</c:v>
                </c:pt>
                <c:pt idx="40631">
                  <c:v>106.553</c:v>
                </c:pt>
                <c:pt idx="40632">
                  <c:v>105.58199999999999</c:v>
                </c:pt>
                <c:pt idx="40633">
                  <c:v>104.61999999999999</c:v>
                </c:pt>
                <c:pt idx="40634">
                  <c:v>103.666</c:v>
                </c:pt>
                <c:pt idx="40635">
                  <c:v>102.72</c:v>
                </c:pt>
                <c:pt idx="40636">
                  <c:v>101.782</c:v>
                </c:pt>
                <c:pt idx="40637">
                  <c:v>100.854</c:v>
                </c:pt>
                <c:pt idx="40638">
                  <c:v>99.933499999999995</c:v>
                </c:pt>
                <c:pt idx="40639">
                  <c:v>99.022199999999998</c:v>
                </c:pt>
                <c:pt idx="40640">
                  <c:v>98.119600000000005</c:v>
                </c:pt>
                <c:pt idx="40641">
                  <c:v>97.225899999999982</c:v>
                </c:pt>
                <c:pt idx="40642">
                  <c:v>96.341200000000057</c:v>
                </c:pt>
                <c:pt idx="40643">
                  <c:v>95.465500000000006</c:v>
                </c:pt>
                <c:pt idx="40644">
                  <c:v>94.599000000000004</c:v>
                </c:pt>
                <c:pt idx="40645">
                  <c:v>93.741700000000023</c:v>
                </c:pt>
                <c:pt idx="40646">
                  <c:v>92.893699999999995</c:v>
                </c:pt>
                <c:pt idx="40647">
                  <c:v>92.054999999999993</c:v>
                </c:pt>
                <c:pt idx="40648">
                  <c:v>91.225799999999978</c:v>
                </c:pt>
                <c:pt idx="40649">
                  <c:v>90.406099999999995</c:v>
                </c:pt>
                <c:pt idx="40650">
                  <c:v>89.5959</c:v>
                </c:pt>
                <c:pt idx="40651">
                  <c:v>88.795400000000001</c:v>
                </c:pt>
                <c:pt idx="40652">
                  <c:v>88.004599999999996</c:v>
                </c:pt>
                <c:pt idx="40653">
                  <c:v>87.223600000000005</c:v>
                </c:pt>
                <c:pt idx="40654">
                  <c:v>86.452399999999983</c:v>
                </c:pt>
                <c:pt idx="40655">
                  <c:v>85.691300000000012</c:v>
                </c:pt>
                <c:pt idx="40656">
                  <c:v>84.939899999999994</c:v>
                </c:pt>
                <c:pt idx="40657">
                  <c:v>84.198700000000002</c:v>
                </c:pt>
                <c:pt idx="40658">
                  <c:v>83.467500000000058</c:v>
                </c:pt>
                <c:pt idx="40659">
                  <c:v>82.746499999999997</c:v>
                </c:pt>
                <c:pt idx="40660">
                  <c:v>82.035600000000002</c:v>
                </c:pt>
                <c:pt idx="40661">
                  <c:v>81.335099999999983</c:v>
                </c:pt>
                <c:pt idx="40662">
                  <c:v>80.644800000000004</c:v>
                </c:pt>
                <c:pt idx="40663">
                  <c:v>79.964900000000057</c:v>
                </c:pt>
                <c:pt idx="40664">
                  <c:v>79.295400000000001</c:v>
                </c:pt>
                <c:pt idx="40665">
                  <c:v>78.636299999999991</c:v>
                </c:pt>
                <c:pt idx="40666">
                  <c:v>77.987799999999993</c:v>
                </c:pt>
                <c:pt idx="40667">
                  <c:v>77.349700000000013</c:v>
                </c:pt>
                <c:pt idx="40668">
                  <c:v>76.72229999999999</c:v>
                </c:pt>
                <c:pt idx="40669">
                  <c:v>76.105499999999978</c:v>
                </c:pt>
                <c:pt idx="40670">
                  <c:v>75.499300000000005</c:v>
                </c:pt>
                <c:pt idx="40671">
                  <c:v>74.903899999999993</c:v>
                </c:pt>
                <c:pt idx="40672">
                  <c:v>74.319199999999995</c:v>
                </c:pt>
                <c:pt idx="40673">
                  <c:v>73.745199999999997</c:v>
                </c:pt>
                <c:pt idx="40674">
                  <c:v>73.182099999999949</c:v>
                </c:pt>
                <c:pt idx="40675">
                  <c:v>72.629799999999989</c:v>
                </c:pt>
                <c:pt idx="40676">
                  <c:v>72.088399999999979</c:v>
                </c:pt>
                <c:pt idx="40677">
                  <c:v>71.557900000000004</c:v>
                </c:pt>
                <c:pt idx="40678">
                  <c:v>71.038200000000003</c:v>
                </c:pt>
                <c:pt idx="40679">
                  <c:v>70.529600000000002</c:v>
                </c:pt>
                <c:pt idx="40680">
                  <c:v>70.031899999999993</c:v>
                </c:pt>
                <c:pt idx="40681">
                  <c:v>69.545199999999994</c:v>
                </c:pt>
                <c:pt idx="40682">
                  <c:v>69.069500000000005</c:v>
                </c:pt>
                <c:pt idx="40683">
                  <c:v>68.604799999999983</c:v>
                </c:pt>
                <c:pt idx="40684">
                  <c:v>68.151200000000003</c:v>
                </c:pt>
                <c:pt idx="40685">
                  <c:v>67.708699999999993</c:v>
                </c:pt>
                <c:pt idx="40686">
                  <c:v>67.277199999999993</c:v>
                </c:pt>
                <c:pt idx="40687">
                  <c:v>66.856799999999978</c:v>
                </c:pt>
                <c:pt idx="40688">
                  <c:v>66.44750000000009</c:v>
                </c:pt>
                <c:pt idx="40689">
                  <c:v>66.049300000000002</c:v>
                </c:pt>
                <c:pt idx="40690">
                  <c:v>65.662300000000002</c:v>
                </c:pt>
                <c:pt idx="40691">
                  <c:v>65.2864</c:v>
                </c:pt>
                <c:pt idx="40692">
                  <c:v>64.921600000000026</c:v>
                </c:pt>
                <c:pt idx="40693">
                  <c:v>64.567899999999995</c:v>
                </c:pt>
                <c:pt idx="40694">
                  <c:v>64.225399999999979</c:v>
                </c:pt>
                <c:pt idx="40695">
                  <c:v>63.894000000000005</c:v>
                </c:pt>
                <c:pt idx="40696">
                  <c:v>63.573700000000002</c:v>
                </c:pt>
                <c:pt idx="40697">
                  <c:v>63.264500000000012</c:v>
                </c:pt>
                <c:pt idx="40698">
                  <c:v>62.9664</c:v>
                </c:pt>
                <c:pt idx="40699">
                  <c:v>62.679500000000012</c:v>
                </c:pt>
                <c:pt idx="40700">
                  <c:v>62.403700000000001</c:v>
                </c:pt>
                <c:pt idx="40701">
                  <c:v>62.139000000000003</c:v>
                </c:pt>
                <c:pt idx="40702">
                  <c:v>61.885300000000001</c:v>
                </c:pt>
                <c:pt idx="40703">
                  <c:v>61.642700000000012</c:v>
                </c:pt>
                <c:pt idx="40704">
                  <c:v>61.411200000000001</c:v>
                </c:pt>
                <c:pt idx="40705">
                  <c:v>61.190700000000028</c:v>
                </c:pt>
                <c:pt idx="40706">
                  <c:v>60.981200000000001</c:v>
                </c:pt>
                <c:pt idx="40707">
                  <c:v>60.782800000000002</c:v>
                </c:pt>
                <c:pt idx="40708">
                  <c:v>60.59530000000003</c:v>
                </c:pt>
                <c:pt idx="40709">
                  <c:v>60.418800000000005</c:v>
                </c:pt>
                <c:pt idx="40710">
                  <c:v>60.2532</c:v>
                </c:pt>
                <c:pt idx="40711">
                  <c:v>60.09850000000003</c:v>
                </c:pt>
                <c:pt idx="40712">
                  <c:v>59.954699999999995</c:v>
                </c:pt>
                <c:pt idx="40713">
                  <c:v>59.821800000000003</c:v>
                </c:pt>
                <c:pt idx="40714">
                  <c:v>59.699700000000028</c:v>
                </c:pt>
                <c:pt idx="40715">
                  <c:v>59.5884</c:v>
                </c:pt>
                <c:pt idx="40716">
                  <c:v>59.487799999999993</c:v>
                </c:pt>
                <c:pt idx="40717">
                  <c:v>59.398100000000028</c:v>
                </c:pt>
                <c:pt idx="40718">
                  <c:v>59.318899999999999</c:v>
                </c:pt>
                <c:pt idx="40719">
                  <c:v>59.250500000000002</c:v>
                </c:pt>
                <c:pt idx="40720">
                  <c:v>59.192600000000013</c:v>
                </c:pt>
                <c:pt idx="40721">
                  <c:v>59.145400000000002</c:v>
                </c:pt>
                <c:pt idx="40722">
                  <c:v>59.108700000000013</c:v>
                </c:pt>
                <c:pt idx="40723">
                  <c:v>59.082500000000003</c:v>
                </c:pt>
                <c:pt idx="40724">
                  <c:v>59.066700000000012</c:v>
                </c:pt>
                <c:pt idx="40725">
                  <c:v>59.061300000000003</c:v>
                </c:pt>
                <c:pt idx="40726">
                  <c:v>59.066400000000002</c:v>
                </c:pt>
                <c:pt idx="40727">
                  <c:v>59.081699999999998</c:v>
                </c:pt>
                <c:pt idx="40728">
                  <c:v>59.107300000000002</c:v>
                </c:pt>
                <c:pt idx="40729">
                  <c:v>59.143100000000011</c:v>
                </c:pt>
                <c:pt idx="40730">
                  <c:v>59.189100000000003</c:v>
                </c:pt>
                <c:pt idx="40731">
                  <c:v>59.245300000000029</c:v>
                </c:pt>
                <c:pt idx="40732">
                  <c:v>59.311399999999999</c:v>
                </c:pt>
                <c:pt idx="40733">
                  <c:v>59.387599999999999</c:v>
                </c:pt>
                <c:pt idx="40734">
                  <c:v>59.473800000000004</c:v>
                </c:pt>
                <c:pt idx="40735">
                  <c:v>59.569800000000001</c:v>
                </c:pt>
                <c:pt idx="40736">
                  <c:v>59.675600000000003</c:v>
                </c:pt>
                <c:pt idx="40737">
                  <c:v>59.791300000000028</c:v>
                </c:pt>
                <c:pt idx="40738">
                  <c:v>59.916699999999999</c:v>
                </c:pt>
                <c:pt idx="40739">
                  <c:v>60.051699999999997</c:v>
                </c:pt>
                <c:pt idx="40740">
                  <c:v>60.196300000000029</c:v>
                </c:pt>
                <c:pt idx="40741">
                  <c:v>60.350399999999993</c:v>
                </c:pt>
                <c:pt idx="40742">
                  <c:v>60.514000000000003</c:v>
                </c:pt>
                <c:pt idx="40743">
                  <c:v>60.687000000000005</c:v>
                </c:pt>
                <c:pt idx="40744">
                  <c:v>60.869400000000006</c:v>
                </c:pt>
                <c:pt idx="40745">
                  <c:v>61.060900000000011</c:v>
                </c:pt>
                <c:pt idx="40746">
                  <c:v>61.261600000000001</c:v>
                </c:pt>
                <c:pt idx="40747">
                  <c:v>61.471499999999999</c:v>
                </c:pt>
                <c:pt idx="40748">
                  <c:v>61.690500000000029</c:v>
                </c:pt>
                <c:pt idx="40749">
                  <c:v>61.918400000000005</c:v>
                </c:pt>
                <c:pt idx="40750">
                  <c:v>62.155300000000011</c:v>
                </c:pt>
                <c:pt idx="40751">
                  <c:v>62.4009</c:v>
                </c:pt>
                <c:pt idx="40752">
                  <c:v>62.655200000000001</c:v>
                </c:pt>
                <c:pt idx="40753">
                  <c:v>62.918300000000002</c:v>
                </c:pt>
                <c:pt idx="40754">
                  <c:v>63.190000000000012</c:v>
                </c:pt>
                <c:pt idx="40755">
                  <c:v>63.470100000000002</c:v>
                </c:pt>
                <c:pt idx="40756">
                  <c:v>63.758800000000001</c:v>
                </c:pt>
                <c:pt idx="40757">
                  <c:v>64.055799999999948</c:v>
                </c:pt>
                <c:pt idx="40758">
                  <c:v>64.361099999999993</c:v>
                </c:pt>
                <c:pt idx="40759">
                  <c:v>64.674599999999998</c:v>
                </c:pt>
                <c:pt idx="40760">
                  <c:v>64.996100000000027</c:v>
                </c:pt>
                <c:pt idx="40761">
                  <c:v>65.325699999999998</c:v>
                </c:pt>
                <c:pt idx="40762">
                  <c:v>65.663299999999992</c:v>
                </c:pt>
                <c:pt idx="40763">
                  <c:v>66.00869999999999</c:v>
                </c:pt>
                <c:pt idx="40764">
                  <c:v>66.361900000000006</c:v>
                </c:pt>
                <c:pt idx="40765">
                  <c:v>66.722799999999978</c:v>
                </c:pt>
                <c:pt idx="40766">
                  <c:v>67.091300000000004</c:v>
                </c:pt>
                <c:pt idx="40767">
                  <c:v>67.467400000000026</c:v>
                </c:pt>
                <c:pt idx="40768">
                  <c:v>67.850799999999978</c:v>
                </c:pt>
                <c:pt idx="40769">
                  <c:v>68.241600000000076</c:v>
                </c:pt>
                <c:pt idx="40770">
                  <c:v>68.639699999999991</c:v>
                </c:pt>
                <c:pt idx="40771">
                  <c:v>69.044900000000027</c:v>
                </c:pt>
                <c:pt idx="40772">
                  <c:v>69.457200000000057</c:v>
                </c:pt>
                <c:pt idx="40773">
                  <c:v>69.876499999999979</c:v>
                </c:pt>
                <c:pt idx="40774">
                  <c:v>70.302599999999998</c:v>
                </c:pt>
                <c:pt idx="40775">
                  <c:v>70.735500000000002</c:v>
                </c:pt>
                <c:pt idx="40776">
                  <c:v>71.175199999999947</c:v>
                </c:pt>
                <c:pt idx="40777">
                  <c:v>71.621499999999983</c:v>
                </c:pt>
                <c:pt idx="40778">
                  <c:v>72.074299999999994</c:v>
                </c:pt>
                <c:pt idx="40779">
                  <c:v>72.533600000000007</c:v>
                </c:pt>
                <c:pt idx="40780">
                  <c:v>72.998999999999995</c:v>
                </c:pt>
                <c:pt idx="40781">
                  <c:v>73.4709</c:v>
                </c:pt>
                <c:pt idx="40782">
                  <c:v>73.948800000000006</c:v>
                </c:pt>
                <c:pt idx="40783">
                  <c:v>74.432699999999997</c:v>
                </c:pt>
                <c:pt idx="40784">
                  <c:v>74.922600000000003</c:v>
                </c:pt>
                <c:pt idx="40785">
                  <c:v>75.418400000000005</c:v>
                </c:pt>
                <c:pt idx="40786">
                  <c:v>75.919900000000027</c:v>
                </c:pt>
                <c:pt idx="40787">
                  <c:v>76.427099999999996</c:v>
                </c:pt>
                <c:pt idx="40788">
                  <c:v>76.939800000000005</c:v>
                </c:pt>
                <c:pt idx="40789">
                  <c:v>77.458000000000013</c:v>
                </c:pt>
                <c:pt idx="40790">
                  <c:v>77.981499999999997</c:v>
                </c:pt>
                <c:pt idx="40791">
                  <c:v>78.510400000000004</c:v>
                </c:pt>
                <c:pt idx="40792">
                  <c:v>79.044300000000007</c:v>
                </c:pt>
                <c:pt idx="40793">
                  <c:v>79.583399999999983</c:v>
                </c:pt>
                <c:pt idx="40794">
                  <c:v>80.12739999999998</c:v>
                </c:pt>
                <c:pt idx="40795">
                  <c:v>80.676399999999958</c:v>
                </c:pt>
                <c:pt idx="40796">
                  <c:v>81.23</c:v>
                </c:pt>
                <c:pt idx="40797">
                  <c:v>81.788399999999982</c:v>
                </c:pt>
                <c:pt idx="40798">
                  <c:v>82.351299999999995</c:v>
                </c:pt>
                <c:pt idx="40799">
                  <c:v>82.918700000000001</c:v>
                </c:pt>
                <c:pt idx="40800">
                  <c:v>83.490499999999997</c:v>
                </c:pt>
                <c:pt idx="40801">
                  <c:v>84.066500000000005</c:v>
                </c:pt>
                <c:pt idx="40802">
                  <c:v>84.646799999999999</c:v>
                </c:pt>
                <c:pt idx="40803">
                  <c:v>85.230999999999995</c:v>
                </c:pt>
                <c:pt idx="40804">
                  <c:v>85.819300000000013</c:v>
                </c:pt>
                <c:pt idx="40805">
                  <c:v>86.411500000000075</c:v>
                </c:pt>
                <c:pt idx="40806">
                  <c:v>87.007499999999993</c:v>
                </c:pt>
                <c:pt idx="40807">
                  <c:v>87.607100000000003</c:v>
                </c:pt>
                <c:pt idx="40808">
                  <c:v>88.210300000000004</c:v>
                </c:pt>
                <c:pt idx="40809">
                  <c:v>88.816999999999993</c:v>
                </c:pt>
                <c:pt idx="40810">
                  <c:v>89.427099999999996</c:v>
                </c:pt>
                <c:pt idx="40811">
                  <c:v>90.040400000000005</c:v>
                </c:pt>
                <c:pt idx="40812">
                  <c:v>90.656999999999982</c:v>
                </c:pt>
                <c:pt idx="40813">
                  <c:v>91.276600000000002</c:v>
                </c:pt>
                <c:pt idx="40814">
                  <c:v>91.899299999999997</c:v>
                </c:pt>
                <c:pt idx="40815">
                  <c:v>92.524799999999999</c:v>
                </c:pt>
                <c:pt idx="40816">
                  <c:v>93.153099999999981</c:v>
                </c:pt>
                <c:pt idx="40817">
                  <c:v>93.784200000000027</c:v>
                </c:pt>
                <c:pt idx="40818">
                  <c:v>94.417800000000057</c:v>
                </c:pt>
                <c:pt idx="40819">
                  <c:v>95.053799999999981</c:v>
                </c:pt>
                <c:pt idx="40820">
                  <c:v>95.692399999999978</c:v>
                </c:pt>
                <c:pt idx="40821">
                  <c:v>96.333200000000005</c:v>
                </c:pt>
                <c:pt idx="40822">
                  <c:v>96.976299999999995</c:v>
                </c:pt>
                <c:pt idx="40823">
                  <c:v>97.621499999999983</c:v>
                </c:pt>
                <c:pt idx="40824">
                  <c:v>98.268699999999995</c:v>
                </c:pt>
                <c:pt idx="40825">
                  <c:v>98.917800000000057</c:v>
                </c:pt>
                <c:pt idx="40826">
                  <c:v>99.568799999999982</c:v>
                </c:pt>
                <c:pt idx="40827">
                  <c:v>100.22199999999999</c:v>
                </c:pt>
                <c:pt idx="40828">
                  <c:v>100.87599999999998</c:v>
                </c:pt>
                <c:pt idx="40829">
                  <c:v>101.532</c:v>
                </c:pt>
                <c:pt idx="40830">
                  <c:v>102.18899999999998</c:v>
                </c:pt>
                <c:pt idx="40831">
                  <c:v>102.848</c:v>
                </c:pt>
                <c:pt idx="40832">
                  <c:v>103.508</c:v>
                </c:pt>
                <c:pt idx="40833">
                  <c:v>104.169</c:v>
                </c:pt>
                <c:pt idx="40834">
                  <c:v>104.831</c:v>
                </c:pt>
                <c:pt idx="40835">
                  <c:v>105.495</c:v>
                </c:pt>
                <c:pt idx="40836">
                  <c:v>106.15900000000001</c:v>
                </c:pt>
                <c:pt idx="40837">
                  <c:v>106.824</c:v>
                </c:pt>
                <c:pt idx="40838">
                  <c:v>107.49000000000002</c:v>
                </c:pt>
                <c:pt idx="40839">
                  <c:v>108.15600000000001</c:v>
                </c:pt>
                <c:pt idx="40840">
                  <c:v>108.82299999999998</c:v>
                </c:pt>
                <c:pt idx="40841">
                  <c:v>109.49100000000006</c:v>
                </c:pt>
                <c:pt idx="40842">
                  <c:v>110.15799999999999</c:v>
                </c:pt>
                <c:pt idx="40843">
                  <c:v>110.827</c:v>
                </c:pt>
                <c:pt idx="40844">
                  <c:v>111.495</c:v>
                </c:pt>
                <c:pt idx="40845">
                  <c:v>112.164</c:v>
                </c:pt>
                <c:pt idx="40846">
                  <c:v>112.83199999999999</c:v>
                </c:pt>
                <c:pt idx="40847">
                  <c:v>113.501</c:v>
                </c:pt>
                <c:pt idx="40848">
                  <c:v>114.169</c:v>
                </c:pt>
                <c:pt idx="40849">
                  <c:v>114.837</c:v>
                </c:pt>
                <c:pt idx="40850">
                  <c:v>115.505</c:v>
                </c:pt>
                <c:pt idx="40851">
                  <c:v>116.17299999999994</c:v>
                </c:pt>
                <c:pt idx="40852">
                  <c:v>116.84</c:v>
                </c:pt>
                <c:pt idx="40853">
                  <c:v>117.50700000000002</c:v>
                </c:pt>
                <c:pt idx="40854">
                  <c:v>118.17299999999994</c:v>
                </c:pt>
                <c:pt idx="40855">
                  <c:v>118.83799999999999</c:v>
                </c:pt>
                <c:pt idx="40856">
                  <c:v>119.503</c:v>
                </c:pt>
                <c:pt idx="40857">
                  <c:v>120.167</c:v>
                </c:pt>
                <c:pt idx="40858">
                  <c:v>120.83</c:v>
                </c:pt>
                <c:pt idx="40859">
                  <c:v>121.492</c:v>
                </c:pt>
                <c:pt idx="40860">
                  <c:v>122.15300000000001</c:v>
                </c:pt>
                <c:pt idx="40861">
                  <c:v>122.813</c:v>
                </c:pt>
                <c:pt idx="40862">
                  <c:v>123.471</c:v>
                </c:pt>
                <c:pt idx="40863">
                  <c:v>124.12899999999998</c:v>
                </c:pt>
                <c:pt idx="40864">
                  <c:v>124.785</c:v>
                </c:pt>
                <c:pt idx="40865">
                  <c:v>125.43899999999999</c:v>
                </c:pt>
                <c:pt idx="40866">
                  <c:v>126.093</c:v>
                </c:pt>
                <c:pt idx="40867">
                  <c:v>126.74400000000006</c:v>
                </c:pt>
                <c:pt idx="40868">
                  <c:v>127.395</c:v>
                </c:pt>
                <c:pt idx="40869">
                  <c:v>128.04300000000001</c:v>
                </c:pt>
                <c:pt idx="40870">
                  <c:v>128.69</c:v>
                </c:pt>
                <c:pt idx="40871">
                  <c:v>129.33500000000001</c:v>
                </c:pt>
                <c:pt idx="40872">
                  <c:v>129.97800000000001</c:v>
                </c:pt>
                <c:pt idx="40873">
                  <c:v>130.61899999999997</c:v>
                </c:pt>
                <c:pt idx="40874">
                  <c:v>131.25899999999999</c:v>
                </c:pt>
                <c:pt idx="40875">
                  <c:v>131.89600000000004</c:v>
                </c:pt>
                <c:pt idx="40876">
                  <c:v>132.53100000000001</c:v>
                </c:pt>
                <c:pt idx="40877">
                  <c:v>133.16399999999999</c:v>
                </c:pt>
                <c:pt idx="40878">
                  <c:v>133.79499999999999</c:v>
                </c:pt>
                <c:pt idx="40879">
                  <c:v>134.42400000000001</c:v>
                </c:pt>
                <c:pt idx="40880">
                  <c:v>135.05000000000001</c:v>
                </c:pt>
                <c:pt idx="40881">
                  <c:v>135.67399999999998</c:v>
                </c:pt>
                <c:pt idx="40882">
                  <c:v>136.29599999999999</c:v>
                </c:pt>
                <c:pt idx="40883">
                  <c:v>136.91499999999999</c:v>
                </c:pt>
                <c:pt idx="40884">
                  <c:v>137.53200000000001</c:v>
                </c:pt>
                <c:pt idx="40885">
                  <c:v>138.14599999999999</c:v>
                </c:pt>
                <c:pt idx="40886">
                  <c:v>138.75700000000001</c:v>
                </c:pt>
                <c:pt idx="40887">
                  <c:v>139.36600000000001</c:v>
                </c:pt>
                <c:pt idx="40888">
                  <c:v>139.97200000000001</c:v>
                </c:pt>
                <c:pt idx="40889">
                  <c:v>140.57499999999999</c:v>
                </c:pt>
                <c:pt idx="40890">
                  <c:v>141.17599999999999</c:v>
                </c:pt>
                <c:pt idx="40891">
                  <c:v>141.77399999999992</c:v>
                </c:pt>
                <c:pt idx="40892">
                  <c:v>142.369</c:v>
                </c:pt>
                <c:pt idx="40893">
                  <c:v>142.96100000000001</c:v>
                </c:pt>
                <c:pt idx="40894">
                  <c:v>143.55000000000001</c:v>
                </c:pt>
                <c:pt idx="40895">
                  <c:v>144.136</c:v>
                </c:pt>
                <c:pt idx="40896">
                  <c:v>144.71899999999999</c:v>
                </c:pt>
                <c:pt idx="40897">
                  <c:v>145.29900000000001</c:v>
                </c:pt>
                <c:pt idx="40898">
                  <c:v>145.876</c:v>
                </c:pt>
                <c:pt idx="40899">
                  <c:v>146.44900000000001</c:v>
                </c:pt>
                <c:pt idx="40900">
                  <c:v>147.02000000000001</c:v>
                </c:pt>
                <c:pt idx="40901">
                  <c:v>147.58700000000007</c:v>
                </c:pt>
                <c:pt idx="40902">
                  <c:v>148.15100000000001</c:v>
                </c:pt>
                <c:pt idx="40903">
                  <c:v>148.71199999999999</c:v>
                </c:pt>
                <c:pt idx="40904">
                  <c:v>149.26999999999998</c:v>
                </c:pt>
                <c:pt idx="40905">
                  <c:v>149.82400000000001</c:v>
                </c:pt>
                <c:pt idx="40906">
                  <c:v>150.375</c:v>
                </c:pt>
                <c:pt idx="40907">
                  <c:v>150.92200000000011</c:v>
                </c:pt>
                <c:pt idx="40908">
                  <c:v>151.46600000000001</c:v>
                </c:pt>
                <c:pt idx="40909">
                  <c:v>152.00700000000001</c:v>
                </c:pt>
                <c:pt idx="40910">
                  <c:v>152.54399999999998</c:v>
                </c:pt>
                <c:pt idx="40911">
                  <c:v>153.078</c:v>
                </c:pt>
                <c:pt idx="40912">
                  <c:v>153.608</c:v>
                </c:pt>
                <c:pt idx="40913">
                  <c:v>154.13499999999999</c:v>
                </c:pt>
                <c:pt idx="40914">
                  <c:v>154.65800000000004</c:v>
                </c:pt>
                <c:pt idx="40915">
                  <c:v>155.178</c:v>
                </c:pt>
                <c:pt idx="40916">
                  <c:v>155.69399999999999</c:v>
                </c:pt>
                <c:pt idx="40917">
                  <c:v>156.20599999999999</c:v>
                </c:pt>
                <c:pt idx="40918">
                  <c:v>156.71499999999995</c:v>
                </c:pt>
                <c:pt idx="40919">
                  <c:v>157.22</c:v>
                </c:pt>
                <c:pt idx="40920">
                  <c:v>157.72200000000001</c:v>
                </c:pt>
                <c:pt idx="40921">
                  <c:v>158.22</c:v>
                </c:pt>
                <c:pt idx="40922">
                  <c:v>158.71399999999988</c:v>
                </c:pt>
                <c:pt idx="40923">
                  <c:v>159.20499999999998</c:v>
                </c:pt>
                <c:pt idx="40924">
                  <c:v>159.69200000000001</c:v>
                </c:pt>
                <c:pt idx="40925">
                  <c:v>160.17499999999998</c:v>
                </c:pt>
                <c:pt idx="40926">
                  <c:v>160.655</c:v>
                </c:pt>
                <c:pt idx="40927">
                  <c:v>161.131</c:v>
                </c:pt>
                <c:pt idx="40928">
                  <c:v>161.60300000000001</c:v>
                </c:pt>
                <c:pt idx="40929">
                  <c:v>162.072</c:v>
                </c:pt>
                <c:pt idx="40930">
                  <c:v>162.536</c:v>
                </c:pt>
                <c:pt idx="40931">
                  <c:v>162.99700000000001</c:v>
                </c:pt>
                <c:pt idx="40932">
                  <c:v>163.45500000000001</c:v>
                </c:pt>
                <c:pt idx="40933">
                  <c:v>163.90900000000002</c:v>
                </c:pt>
                <c:pt idx="40934">
                  <c:v>164.35900000000001</c:v>
                </c:pt>
                <c:pt idx="40935">
                  <c:v>164.80500000000001</c:v>
                </c:pt>
                <c:pt idx="40936">
                  <c:v>165.24699999999999</c:v>
                </c:pt>
                <c:pt idx="40937">
                  <c:v>165.68600000000001</c:v>
                </c:pt>
                <c:pt idx="40938">
                  <c:v>166.12100000000001</c:v>
                </c:pt>
                <c:pt idx="40939">
                  <c:v>166.553</c:v>
                </c:pt>
                <c:pt idx="40940">
                  <c:v>166.98100000000011</c:v>
                </c:pt>
                <c:pt idx="40941">
                  <c:v>167.405</c:v>
                </c:pt>
                <c:pt idx="40942">
                  <c:v>167.82500000000007</c:v>
                </c:pt>
                <c:pt idx="40943">
                  <c:v>168.24199999999999</c:v>
                </c:pt>
                <c:pt idx="40944">
                  <c:v>168.655</c:v>
                </c:pt>
                <c:pt idx="40945">
                  <c:v>169.06399999999999</c:v>
                </c:pt>
                <c:pt idx="40946">
                  <c:v>169.47</c:v>
                </c:pt>
                <c:pt idx="40947">
                  <c:v>169.87200000000001</c:v>
                </c:pt>
                <c:pt idx="40948">
                  <c:v>170.26999999999998</c:v>
                </c:pt>
                <c:pt idx="40949">
                  <c:v>170.66499999999999</c:v>
                </c:pt>
                <c:pt idx="40950">
                  <c:v>171.05600000000001</c:v>
                </c:pt>
                <c:pt idx="40951">
                  <c:v>171.44399999999999</c:v>
                </c:pt>
                <c:pt idx="40952">
                  <c:v>171.82800000000012</c:v>
                </c:pt>
                <c:pt idx="40953">
                  <c:v>172.20899999999997</c:v>
                </c:pt>
                <c:pt idx="40954">
                  <c:v>172.58600000000001</c:v>
                </c:pt>
                <c:pt idx="40955">
                  <c:v>172.959</c:v>
                </c:pt>
                <c:pt idx="40956">
                  <c:v>173.32900000000001</c:v>
                </c:pt>
                <c:pt idx="40957">
                  <c:v>173.696</c:v>
                </c:pt>
                <c:pt idx="40958">
                  <c:v>174.059</c:v>
                </c:pt>
                <c:pt idx="40959">
                  <c:v>174.41900000000001</c:v>
                </c:pt>
                <c:pt idx="40960">
                  <c:v>174.77499999999998</c:v>
                </c:pt>
                <c:pt idx="40961">
                  <c:v>175.12800000000001</c:v>
                </c:pt>
                <c:pt idx="40962">
                  <c:v>175.477</c:v>
                </c:pt>
                <c:pt idx="40963">
                  <c:v>175.82300000000001</c:v>
                </c:pt>
                <c:pt idx="40964">
                  <c:v>176.166</c:v>
                </c:pt>
                <c:pt idx="40965">
                  <c:v>176.505</c:v>
                </c:pt>
                <c:pt idx="40966">
                  <c:v>176.84200000000001</c:v>
                </c:pt>
                <c:pt idx="40967">
                  <c:v>177.17399999999998</c:v>
                </c:pt>
                <c:pt idx="40968">
                  <c:v>177.50399999999999</c:v>
                </c:pt>
                <c:pt idx="40969">
                  <c:v>177.83100000000007</c:v>
                </c:pt>
                <c:pt idx="40970">
                  <c:v>178.154</c:v>
                </c:pt>
                <c:pt idx="40971">
                  <c:v>178.47399999999999</c:v>
                </c:pt>
                <c:pt idx="40972">
                  <c:v>178.791</c:v>
                </c:pt>
                <c:pt idx="40973">
                  <c:v>179.10499999999999</c:v>
                </c:pt>
                <c:pt idx="40974">
                  <c:v>179.416</c:v>
                </c:pt>
                <c:pt idx="40975">
                  <c:v>179.72399999999999</c:v>
                </c:pt>
                <c:pt idx="40976">
                  <c:v>180.029</c:v>
                </c:pt>
                <c:pt idx="40977">
                  <c:v>180.33100000000007</c:v>
                </c:pt>
                <c:pt idx="40978">
                  <c:v>180.62900000000002</c:v>
                </c:pt>
                <c:pt idx="40979">
                  <c:v>180.92500000000001</c:v>
                </c:pt>
                <c:pt idx="40980">
                  <c:v>181.21899999999999</c:v>
                </c:pt>
                <c:pt idx="40981">
                  <c:v>181.50899999999999</c:v>
                </c:pt>
                <c:pt idx="40982">
                  <c:v>181.79599999999999</c:v>
                </c:pt>
                <c:pt idx="40983">
                  <c:v>182.08100000000007</c:v>
                </c:pt>
                <c:pt idx="40984">
                  <c:v>182.363</c:v>
                </c:pt>
                <c:pt idx="40985">
                  <c:v>182.642</c:v>
                </c:pt>
                <c:pt idx="40986">
                  <c:v>182.91900000000001</c:v>
                </c:pt>
                <c:pt idx="40987">
                  <c:v>183.19200000000001</c:v>
                </c:pt>
                <c:pt idx="40988">
                  <c:v>183.464</c:v>
                </c:pt>
                <c:pt idx="40989">
                  <c:v>183.732</c:v>
                </c:pt>
                <c:pt idx="40990">
                  <c:v>183.999</c:v>
                </c:pt>
                <c:pt idx="40991">
                  <c:v>184.262</c:v>
                </c:pt>
                <c:pt idx="40992">
                  <c:v>184.523</c:v>
                </c:pt>
                <c:pt idx="40993">
                  <c:v>184.78200000000001</c:v>
                </c:pt>
                <c:pt idx="40994">
                  <c:v>185.03800000000001</c:v>
                </c:pt>
                <c:pt idx="40995">
                  <c:v>185.292</c:v>
                </c:pt>
                <c:pt idx="40996">
                  <c:v>185.54399999999998</c:v>
                </c:pt>
                <c:pt idx="40997">
                  <c:v>185.79300000000001</c:v>
                </c:pt>
                <c:pt idx="40998">
                  <c:v>186.04</c:v>
                </c:pt>
                <c:pt idx="40999">
                  <c:v>186.285</c:v>
                </c:pt>
                <c:pt idx="41000">
                  <c:v>186.52800000000011</c:v>
                </c:pt>
                <c:pt idx="41001">
                  <c:v>186.768</c:v>
                </c:pt>
                <c:pt idx="41002">
                  <c:v>187.00700000000001</c:v>
                </c:pt>
                <c:pt idx="41003">
                  <c:v>187.24299999999999</c:v>
                </c:pt>
                <c:pt idx="41004">
                  <c:v>187.47800000000001</c:v>
                </c:pt>
                <c:pt idx="41005">
                  <c:v>187.70999999999998</c:v>
                </c:pt>
                <c:pt idx="41006">
                  <c:v>187.94</c:v>
                </c:pt>
                <c:pt idx="41007">
                  <c:v>188.16900000000001</c:v>
                </c:pt>
                <c:pt idx="41008">
                  <c:v>188.39600000000004</c:v>
                </c:pt>
                <c:pt idx="41009">
                  <c:v>188.62</c:v>
                </c:pt>
                <c:pt idx="41010">
                  <c:v>188.84300000000002</c:v>
                </c:pt>
                <c:pt idx="41011">
                  <c:v>189.065</c:v>
                </c:pt>
                <c:pt idx="41012">
                  <c:v>189.28399999999999</c:v>
                </c:pt>
                <c:pt idx="41013">
                  <c:v>189.50200000000001</c:v>
                </c:pt>
                <c:pt idx="41014">
                  <c:v>189.71799999999999</c:v>
                </c:pt>
                <c:pt idx="41015">
                  <c:v>189.93300000000002</c:v>
                </c:pt>
                <c:pt idx="41016">
                  <c:v>190.14599999999999</c:v>
                </c:pt>
                <c:pt idx="41017">
                  <c:v>190.35700000000011</c:v>
                </c:pt>
                <c:pt idx="41018">
                  <c:v>190.56700000000001</c:v>
                </c:pt>
                <c:pt idx="41019">
                  <c:v>190.77599999999998</c:v>
                </c:pt>
                <c:pt idx="41020">
                  <c:v>190.983</c:v>
                </c:pt>
                <c:pt idx="41021">
                  <c:v>191.18900000000002</c:v>
                </c:pt>
                <c:pt idx="41022">
                  <c:v>191.393</c:v>
                </c:pt>
                <c:pt idx="41023">
                  <c:v>191.59700000000001</c:v>
                </c:pt>
                <c:pt idx="41024">
                  <c:v>191.798</c:v>
                </c:pt>
                <c:pt idx="41025">
                  <c:v>191.999</c:v>
                </c:pt>
                <c:pt idx="41026">
                  <c:v>192.19900000000001</c:v>
                </c:pt>
                <c:pt idx="41027">
                  <c:v>192.39700000000011</c:v>
                </c:pt>
                <c:pt idx="41028">
                  <c:v>192.59399999999999</c:v>
                </c:pt>
                <c:pt idx="41029">
                  <c:v>192.79</c:v>
                </c:pt>
                <c:pt idx="41030">
                  <c:v>192.98500000000001</c:v>
                </c:pt>
                <c:pt idx="41031">
                  <c:v>193.17899999999997</c:v>
                </c:pt>
                <c:pt idx="41032">
                  <c:v>193.37300000000002</c:v>
                </c:pt>
                <c:pt idx="41033">
                  <c:v>193.565</c:v>
                </c:pt>
                <c:pt idx="41034">
                  <c:v>193.756</c:v>
                </c:pt>
                <c:pt idx="41035">
                  <c:v>193.946</c:v>
                </c:pt>
                <c:pt idx="41036">
                  <c:v>194.136</c:v>
                </c:pt>
                <c:pt idx="41037">
                  <c:v>194.32500000000007</c:v>
                </c:pt>
                <c:pt idx="41038">
                  <c:v>194.51300000000001</c:v>
                </c:pt>
                <c:pt idx="41039">
                  <c:v>194.7</c:v>
                </c:pt>
                <c:pt idx="41040">
                  <c:v>194.88700000000011</c:v>
                </c:pt>
                <c:pt idx="41041">
                  <c:v>195.07300000000001</c:v>
                </c:pt>
                <c:pt idx="41042">
                  <c:v>195.25800000000001</c:v>
                </c:pt>
                <c:pt idx="41043">
                  <c:v>195.44300000000001</c:v>
                </c:pt>
                <c:pt idx="41044">
                  <c:v>195.62700000000001</c:v>
                </c:pt>
                <c:pt idx="41045">
                  <c:v>195.81100000000001</c:v>
                </c:pt>
                <c:pt idx="41046">
                  <c:v>195.994</c:v>
                </c:pt>
                <c:pt idx="41047">
                  <c:v>196.17699999999999</c:v>
                </c:pt>
                <c:pt idx="41048">
                  <c:v>196.35900000000001</c:v>
                </c:pt>
                <c:pt idx="41049">
                  <c:v>196.541</c:v>
                </c:pt>
                <c:pt idx="41050">
                  <c:v>196.72200000000001</c:v>
                </c:pt>
                <c:pt idx="41051">
                  <c:v>196.90300000000002</c:v>
                </c:pt>
                <c:pt idx="41052">
                  <c:v>197.084</c:v>
                </c:pt>
                <c:pt idx="41053">
                  <c:v>197.26399999999998</c:v>
                </c:pt>
                <c:pt idx="41054">
                  <c:v>197.44499999999999</c:v>
                </c:pt>
                <c:pt idx="41055">
                  <c:v>197.625</c:v>
                </c:pt>
                <c:pt idx="41056">
                  <c:v>197.804</c:v>
                </c:pt>
                <c:pt idx="41057">
                  <c:v>197.98400000000001</c:v>
                </c:pt>
                <c:pt idx="41058">
                  <c:v>198.16300000000001</c:v>
                </c:pt>
                <c:pt idx="41059">
                  <c:v>198.34300000000002</c:v>
                </c:pt>
                <c:pt idx="41060">
                  <c:v>198.52200000000011</c:v>
                </c:pt>
                <c:pt idx="41061">
                  <c:v>198.70099999999999</c:v>
                </c:pt>
                <c:pt idx="41062">
                  <c:v>198.88000000000011</c:v>
                </c:pt>
                <c:pt idx="41063">
                  <c:v>199.059</c:v>
                </c:pt>
                <c:pt idx="41064">
                  <c:v>199.238</c:v>
                </c:pt>
                <c:pt idx="41065">
                  <c:v>199.417</c:v>
                </c:pt>
                <c:pt idx="41066">
                  <c:v>199.596</c:v>
                </c:pt>
                <c:pt idx="41067">
                  <c:v>199.77499999999998</c:v>
                </c:pt>
                <c:pt idx="41068">
                  <c:v>199.95400000000001</c:v>
                </c:pt>
                <c:pt idx="41069">
                  <c:v>200.13300000000001</c:v>
                </c:pt>
                <c:pt idx="41070">
                  <c:v>200.31300000000002</c:v>
                </c:pt>
                <c:pt idx="41071">
                  <c:v>200.4920000000001</c:v>
                </c:pt>
                <c:pt idx="41072">
                  <c:v>200.672</c:v>
                </c:pt>
                <c:pt idx="41073">
                  <c:v>200.85100000000011</c:v>
                </c:pt>
                <c:pt idx="41074">
                  <c:v>201.03100000000001</c:v>
                </c:pt>
                <c:pt idx="41075">
                  <c:v>201.21099999999998</c:v>
                </c:pt>
                <c:pt idx="41076">
                  <c:v>201.39200000000011</c:v>
                </c:pt>
                <c:pt idx="41077">
                  <c:v>201.572</c:v>
                </c:pt>
                <c:pt idx="41078">
                  <c:v>201.75299999999999</c:v>
                </c:pt>
                <c:pt idx="41079">
                  <c:v>201.934</c:v>
                </c:pt>
                <c:pt idx="41080">
                  <c:v>202.11499999999998</c:v>
                </c:pt>
                <c:pt idx="41081">
                  <c:v>202.297</c:v>
                </c:pt>
                <c:pt idx="41082">
                  <c:v>202.47900000000001</c:v>
                </c:pt>
                <c:pt idx="41083">
                  <c:v>202.661</c:v>
                </c:pt>
                <c:pt idx="41084">
                  <c:v>202.84300000000002</c:v>
                </c:pt>
                <c:pt idx="41085">
                  <c:v>203.02600000000001</c:v>
                </c:pt>
                <c:pt idx="41086">
                  <c:v>203.20899999999997</c:v>
                </c:pt>
                <c:pt idx="41087">
                  <c:v>203.39200000000011</c:v>
                </c:pt>
                <c:pt idx="41088">
                  <c:v>203.57599999999999</c:v>
                </c:pt>
                <c:pt idx="41089">
                  <c:v>203.76</c:v>
                </c:pt>
                <c:pt idx="41090">
                  <c:v>203.94499999999999</c:v>
                </c:pt>
                <c:pt idx="41091">
                  <c:v>204.12900000000002</c:v>
                </c:pt>
                <c:pt idx="41092">
                  <c:v>204.315</c:v>
                </c:pt>
                <c:pt idx="41093">
                  <c:v>204.5</c:v>
                </c:pt>
                <c:pt idx="41094">
                  <c:v>204.68600000000001</c:v>
                </c:pt>
                <c:pt idx="41095">
                  <c:v>204.87200000000001</c:v>
                </c:pt>
                <c:pt idx="41096">
                  <c:v>205.059</c:v>
                </c:pt>
                <c:pt idx="41097">
                  <c:v>205.24599999999998</c:v>
                </c:pt>
                <c:pt idx="41098">
                  <c:v>205.43300000000002</c:v>
                </c:pt>
                <c:pt idx="41099">
                  <c:v>205.62100000000001</c:v>
                </c:pt>
                <c:pt idx="41100">
                  <c:v>205.809</c:v>
                </c:pt>
                <c:pt idx="41101">
                  <c:v>205.99700000000001</c:v>
                </c:pt>
                <c:pt idx="41102">
                  <c:v>206.18600000000001</c:v>
                </c:pt>
                <c:pt idx="41103">
                  <c:v>206.375</c:v>
                </c:pt>
                <c:pt idx="41104">
                  <c:v>206.565</c:v>
                </c:pt>
                <c:pt idx="41105">
                  <c:v>206.755</c:v>
                </c:pt>
                <c:pt idx="41106">
                  <c:v>206.94499999999999</c:v>
                </c:pt>
                <c:pt idx="41107">
                  <c:v>207.13499999999999</c:v>
                </c:pt>
                <c:pt idx="41108">
                  <c:v>207.32600000000011</c:v>
                </c:pt>
                <c:pt idx="41109">
                  <c:v>207.517</c:v>
                </c:pt>
                <c:pt idx="41110">
                  <c:v>207.70899999999997</c:v>
                </c:pt>
                <c:pt idx="41111">
                  <c:v>207.90100000000001</c:v>
                </c:pt>
                <c:pt idx="41112">
                  <c:v>208.09300000000002</c:v>
                </c:pt>
                <c:pt idx="41113">
                  <c:v>208.285</c:v>
                </c:pt>
                <c:pt idx="41114">
                  <c:v>208.47800000000001</c:v>
                </c:pt>
                <c:pt idx="41115">
                  <c:v>208.67099999999999</c:v>
                </c:pt>
                <c:pt idx="41116">
                  <c:v>208.864</c:v>
                </c:pt>
                <c:pt idx="41117">
                  <c:v>209.05700000000004</c:v>
                </c:pt>
                <c:pt idx="41118">
                  <c:v>209.251</c:v>
                </c:pt>
                <c:pt idx="41119">
                  <c:v>209.44499999999999</c:v>
                </c:pt>
                <c:pt idx="41120">
                  <c:v>209.63900000000001</c:v>
                </c:pt>
                <c:pt idx="41121">
                  <c:v>209.833</c:v>
                </c:pt>
                <c:pt idx="41122">
                  <c:v>210.02700000000004</c:v>
                </c:pt>
                <c:pt idx="41123">
                  <c:v>210.22200000000001</c:v>
                </c:pt>
                <c:pt idx="41124">
                  <c:v>210.416</c:v>
                </c:pt>
                <c:pt idx="41125">
                  <c:v>210.61099999999999</c:v>
                </c:pt>
                <c:pt idx="41126">
                  <c:v>210.80600000000001</c:v>
                </c:pt>
                <c:pt idx="41127">
                  <c:v>211.001</c:v>
                </c:pt>
                <c:pt idx="41128">
                  <c:v>211.196</c:v>
                </c:pt>
                <c:pt idx="41129">
                  <c:v>211.3910000000001</c:v>
                </c:pt>
                <c:pt idx="41130">
                  <c:v>211.58500000000001</c:v>
                </c:pt>
                <c:pt idx="41131">
                  <c:v>211.78</c:v>
                </c:pt>
                <c:pt idx="41132">
                  <c:v>211.97499999999999</c:v>
                </c:pt>
                <c:pt idx="41133">
                  <c:v>212.17</c:v>
                </c:pt>
                <c:pt idx="41134">
                  <c:v>212.36500000000001</c:v>
                </c:pt>
                <c:pt idx="41135">
                  <c:v>212.559</c:v>
                </c:pt>
                <c:pt idx="41136">
                  <c:v>212.75399999999999</c:v>
                </c:pt>
                <c:pt idx="41137">
                  <c:v>212.94800000000001</c:v>
                </c:pt>
                <c:pt idx="41138">
                  <c:v>213.142</c:v>
                </c:pt>
                <c:pt idx="41139">
                  <c:v>213.33600000000001</c:v>
                </c:pt>
                <c:pt idx="41140">
                  <c:v>213.529</c:v>
                </c:pt>
                <c:pt idx="41141">
                  <c:v>213.72200000000001</c:v>
                </c:pt>
                <c:pt idx="41142">
                  <c:v>213.91499999999999</c:v>
                </c:pt>
                <c:pt idx="41143">
                  <c:v>214.108</c:v>
                </c:pt>
                <c:pt idx="41144">
                  <c:v>214.3</c:v>
                </c:pt>
                <c:pt idx="41145">
                  <c:v>214.4920000000001</c:v>
                </c:pt>
                <c:pt idx="41146">
                  <c:v>214.68300000000002</c:v>
                </c:pt>
                <c:pt idx="41147">
                  <c:v>214.874</c:v>
                </c:pt>
                <c:pt idx="41148">
                  <c:v>215.06399999999999</c:v>
                </c:pt>
                <c:pt idx="41149">
                  <c:v>215.25399999999999</c:v>
                </c:pt>
                <c:pt idx="41150">
                  <c:v>215.44300000000001</c:v>
                </c:pt>
                <c:pt idx="41151">
                  <c:v>215.631</c:v>
                </c:pt>
                <c:pt idx="41152">
                  <c:v>215.81900000000002</c:v>
                </c:pt>
                <c:pt idx="41153">
                  <c:v>216.006</c:v>
                </c:pt>
                <c:pt idx="41154">
                  <c:v>216.19300000000001</c:v>
                </c:pt>
                <c:pt idx="41155">
                  <c:v>216.37900000000002</c:v>
                </c:pt>
                <c:pt idx="41156">
                  <c:v>216.56300000000002</c:v>
                </c:pt>
                <c:pt idx="41157">
                  <c:v>216.74799999999999</c:v>
                </c:pt>
                <c:pt idx="41158">
                  <c:v>216.93100000000001</c:v>
                </c:pt>
                <c:pt idx="41159">
                  <c:v>217.11299999999997</c:v>
                </c:pt>
                <c:pt idx="41160">
                  <c:v>217.29399999999998</c:v>
                </c:pt>
                <c:pt idx="41161">
                  <c:v>217.47499999999999</c:v>
                </c:pt>
                <c:pt idx="41162">
                  <c:v>217.654</c:v>
                </c:pt>
                <c:pt idx="41163">
                  <c:v>217.83200000000011</c:v>
                </c:pt>
                <c:pt idx="41164">
                  <c:v>218.00899999999999</c:v>
                </c:pt>
                <c:pt idx="41165">
                  <c:v>218.185</c:v>
                </c:pt>
                <c:pt idx="41166">
                  <c:v>218.36</c:v>
                </c:pt>
                <c:pt idx="41167">
                  <c:v>218.53300000000002</c:v>
                </c:pt>
                <c:pt idx="41168">
                  <c:v>218.70499999999998</c:v>
                </c:pt>
                <c:pt idx="41169">
                  <c:v>218.876</c:v>
                </c:pt>
                <c:pt idx="41170">
                  <c:v>219.04499999999999</c:v>
                </c:pt>
                <c:pt idx="41171">
                  <c:v>219.21299999999999</c:v>
                </c:pt>
                <c:pt idx="41172">
                  <c:v>219.38000000000011</c:v>
                </c:pt>
                <c:pt idx="41173">
                  <c:v>219.54499999999999</c:v>
                </c:pt>
                <c:pt idx="41174">
                  <c:v>219.70899999999997</c:v>
                </c:pt>
                <c:pt idx="41175">
                  <c:v>219.87</c:v>
                </c:pt>
                <c:pt idx="41176">
                  <c:v>220.03100000000001</c:v>
                </c:pt>
                <c:pt idx="41177">
                  <c:v>220.18900000000002</c:v>
                </c:pt>
                <c:pt idx="41178">
                  <c:v>220.346</c:v>
                </c:pt>
                <c:pt idx="41179">
                  <c:v>220.501</c:v>
                </c:pt>
                <c:pt idx="41180">
                  <c:v>220.654</c:v>
                </c:pt>
                <c:pt idx="41181">
                  <c:v>220.80600000000001</c:v>
                </c:pt>
                <c:pt idx="41182">
                  <c:v>220.95500000000001</c:v>
                </c:pt>
                <c:pt idx="41183">
                  <c:v>221.102</c:v>
                </c:pt>
                <c:pt idx="41184">
                  <c:v>221.24799999999999</c:v>
                </c:pt>
                <c:pt idx="41185">
                  <c:v>221.3910000000001</c:v>
                </c:pt>
                <c:pt idx="41186">
                  <c:v>221.53200000000001</c:v>
                </c:pt>
                <c:pt idx="41187">
                  <c:v>221.67099999999999</c:v>
                </c:pt>
                <c:pt idx="41188">
                  <c:v>221.80800000000011</c:v>
                </c:pt>
                <c:pt idx="41189">
                  <c:v>221.94200000000001</c:v>
                </c:pt>
                <c:pt idx="41190">
                  <c:v>222.07499999999999</c:v>
                </c:pt>
                <c:pt idx="41191">
                  <c:v>222.20499999999998</c:v>
                </c:pt>
                <c:pt idx="41192">
                  <c:v>222.33200000000011</c:v>
                </c:pt>
                <c:pt idx="41193">
                  <c:v>222.45700000000011</c:v>
                </c:pt>
                <c:pt idx="41194">
                  <c:v>222.57900000000001</c:v>
                </c:pt>
                <c:pt idx="41195">
                  <c:v>222.69900000000001</c:v>
                </c:pt>
                <c:pt idx="41196">
                  <c:v>222.81700000000001</c:v>
                </c:pt>
                <c:pt idx="41197">
                  <c:v>222.93100000000001</c:v>
                </c:pt>
                <c:pt idx="41198">
                  <c:v>223.04300000000001</c:v>
                </c:pt>
                <c:pt idx="41199">
                  <c:v>223.15200000000004</c:v>
                </c:pt>
                <c:pt idx="41200">
                  <c:v>223.25899999999999</c:v>
                </c:pt>
                <c:pt idx="41201">
                  <c:v>223.36200000000011</c:v>
                </c:pt>
                <c:pt idx="41202">
                  <c:v>223.46300000000002</c:v>
                </c:pt>
                <c:pt idx="41203">
                  <c:v>223.56</c:v>
                </c:pt>
                <c:pt idx="41204">
                  <c:v>223.655</c:v>
                </c:pt>
                <c:pt idx="41205">
                  <c:v>223.74599999999998</c:v>
                </c:pt>
                <c:pt idx="41206">
                  <c:v>223.83500000000001</c:v>
                </c:pt>
                <c:pt idx="41207">
                  <c:v>223.92000000000004</c:v>
                </c:pt>
                <c:pt idx="41208">
                  <c:v>224.00200000000001</c:v>
                </c:pt>
                <c:pt idx="41209">
                  <c:v>224.08100000000007</c:v>
                </c:pt>
                <c:pt idx="41210">
                  <c:v>224.15600000000001</c:v>
                </c:pt>
                <c:pt idx="41211">
                  <c:v>224.22800000000001</c:v>
                </c:pt>
                <c:pt idx="41212">
                  <c:v>224.297</c:v>
                </c:pt>
                <c:pt idx="41213">
                  <c:v>224.36200000000011</c:v>
                </c:pt>
                <c:pt idx="41214">
                  <c:v>224.42400000000001</c:v>
                </c:pt>
                <c:pt idx="41215">
                  <c:v>224.48200000000011</c:v>
                </c:pt>
                <c:pt idx="41216">
                  <c:v>224.53700000000001</c:v>
                </c:pt>
                <c:pt idx="41217">
                  <c:v>224.58700000000007</c:v>
                </c:pt>
                <c:pt idx="41218">
                  <c:v>224.63499999999999</c:v>
                </c:pt>
                <c:pt idx="41219">
                  <c:v>224.678</c:v>
                </c:pt>
                <c:pt idx="41220">
                  <c:v>224.71799999999999</c:v>
                </c:pt>
                <c:pt idx="41221">
                  <c:v>224.75299999999999</c:v>
                </c:pt>
                <c:pt idx="41222">
                  <c:v>224.785</c:v>
                </c:pt>
                <c:pt idx="41223">
                  <c:v>224.81300000000002</c:v>
                </c:pt>
                <c:pt idx="41224">
                  <c:v>224.83700000000007</c:v>
                </c:pt>
                <c:pt idx="41225">
                  <c:v>224.85700000000011</c:v>
                </c:pt>
                <c:pt idx="41226">
                  <c:v>224.87300000000002</c:v>
                </c:pt>
                <c:pt idx="41227">
                  <c:v>224.88400000000001</c:v>
                </c:pt>
                <c:pt idx="41228">
                  <c:v>224.89200000000011</c:v>
                </c:pt>
                <c:pt idx="41229">
                  <c:v>224.89500000000001</c:v>
                </c:pt>
                <c:pt idx="41230">
                  <c:v>224.89400000000001</c:v>
                </c:pt>
                <c:pt idx="41231">
                  <c:v>224.88900000000001</c:v>
                </c:pt>
                <c:pt idx="41232">
                  <c:v>224.87900000000002</c:v>
                </c:pt>
                <c:pt idx="41233">
                  <c:v>224.86500000000001</c:v>
                </c:pt>
                <c:pt idx="41234">
                  <c:v>224.846</c:v>
                </c:pt>
                <c:pt idx="41235">
                  <c:v>224.82300000000001</c:v>
                </c:pt>
                <c:pt idx="41236">
                  <c:v>224.79499999999999</c:v>
                </c:pt>
                <c:pt idx="41237">
                  <c:v>224.76300000000001</c:v>
                </c:pt>
                <c:pt idx="41238">
                  <c:v>224.726</c:v>
                </c:pt>
                <c:pt idx="41239">
                  <c:v>224.684</c:v>
                </c:pt>
                <c:pt idx="41240">
                  <c:v>224.63800000000001</c:v>
                </c:pt>
                <c:pt idx="41241">
                  <c:v>224.58700000000007</c:v>
                </c:pt>
                <c:pt idx="41242">
                  <c:v>224.53100000000001</c:v>
                </c:pt>
                <c:pt idx="41243">
                  <c:v>224.47</c:v>
                </c:pt>
                <c:pt idx="41244">
                  <c:v>224.405</c:v>
                </c:pt>
                <c:pt idx="41245">
                  <c:v>224.334</c:v>
                </c:pt>
                <c:pt idx="41246">
                  <c:v>224.25800000000001</c:v>
                </c:pt>
                <c:pt idx="41247">
                  <c:v>224.178</c:v>
                </c:pt>
                <c:pt idx="41248">
                  <c:v>224.09200000000001</c:v>
                </c:pt>
                <c:pt idx="41249">
                  <c:v>224.00200000000001</c:v>
                </c:pt>
                <c:pt idx="41250">
                  <c:v>223.90600000000001</c:v>
                </c:pt>
                <c:pt idx="41251">
                  <c:v>223.80500000000001</c:v>
                </c:pt>
                <c:pt idx="41252">
                  <c:v>223.69900000000001</c:v>
                </c:pt>
                <c:pt idx="41253">
                  <c:v>223.58700000000007</c:v>
                </c:pt>
                <c:pt idx="41254">
                  <c:v>223.471</c:v>
                </c:pt>
                <c:pt idx="41255">
                  <c:v>223.34900000000002</c:v>
                </c:pt>
                <c:pt idx="41256">
                  <c:v>223.221</c:v>
                </c:pt>
                <c:pt idx="41257">
                  <c:v>223.089</c:v>
                </c:pt>
                <c:pt idx="41258">
                  <c:v>222.95100000000011</c:v>
                </c:pt>
                <c:pt idx="41259">
                  <c:v>222.80700000000004</c:v>
                </c:pt>
                <c:pt idx="41260">
                  <c:v>222.65800000000004</c:v>
                </c:pt>
                <c:pt idx="41261">
                  <c:v>222.50399999999999</c:v>
                </c:pt>
                <c:pt idx="41262">
                  <c:v>222.34399999999999</c:v>
                </c:pt>
                <c:pt idx="41263">
                  <c:v>222.178</c:v>
                </c:pt>
                <c:pt idx="41264">
                  <c:v>222.00700000000001</c:v>
                </c:pt>
                <c:pt idx="41265">
                  <c:v>221.83</c:v>
                </c:pt>
                <c:pt idx="41266">
                  <c:v>221.64699999999999</c:v>
                </c:pt>
                <c:pt idx="41267">
                  <c:v>221.459</c:v>
                </c:pt>
                <c:pt idx="41268">
                  <c:v>221.26499999999999</c:v>
                </c:pt>
                <c:pt idx="41269">
                  <c:v>221.066</c:v>
                </c:pt>
                <c:pt idx="41270">
                  <c:v>220.86</c:v>
                </c:pt>
                <c:pt idx="41271">
                  <c:v>220.64899999999997</c:v>
                </c:pt>
                <c:pt idx="41272">
                  <c:v>220.43200000000004</c:v>
                </c:pt>
                <c:pt idx="41273">
                  <c:v>220.20899999999997</c:v>
                </c:pt>
                <c:pt idx="41274">
                  <c:v>219.98100000000011</c:v>
                </c:pt>
                <c:pt idx="41275">
                  <c:v>219.74599999999998</c:v>
                </c:pt>
                <c:pt idx="41276">
                  <c:v>219.506</c:v>
                </c:pt>
                <c:pt idx="41277">
                  <c:v>219.25899999999999</c:v>
                </c:pt>
                <c:pt idx="41278">
                  <c:v>219.00700000000001</c:v>
                </c:pt>
                <c:pt idx="41279">
                  <c:v>218.74899999999997</c:v>
                </c:pt>
                <c:pt idx="41280">
                  <c:v>218.48400000000001</c:v>
                </c:pt>
                <c:pt idx="41281">
                  <c:v>218.21399999999988</c:v>
                </c:pt>
                <c:pt idx="41282">
                  <c:v>217.93800000000007</c:v>
                </c:pt>
                <c:pt idx="41283">
                  <c:v>217.655</c:v>
                </c:pt>
                <c:pt idx="41284">
                  <c:v>217.3670000000001</c:v>
                </c:pt>
                <c:pt idx="41285">
                  <c:v>217.072</c:v>
                </c:pt>
                <c:pt idx="41286">
                  <c:v>216.77199999999999</c:v>
                </c:pt>
                <c:pt idx="41287">
                  <c:v>216.465</c:v>
                </c:pt>
                <c:pt idx="41288">
                  <c:v>216.15200000000004</c:v>
                </c:pt>
                <c:pt idx="41289">
                  <c:v>215.834</c:v>
                </c:pt>
                <c:pt idx="41290">
                  <c:v>215.50800000000001</c:v>
                </c:pt>
                <c:pt idx="41291">
                  <c:v>215.17699999999999</c:v>
                </c:pt>
                <c:pt idx="41292">
                  <c:v>214.84</c:v>
                </c:pt>
                <c:pt idx="41293">
                  <c:v>214.49700000000001</c:v>
                </c:pt>
                <c:pt idx="41294">
                  <c:v>214.14699999999999</c:v>
                </c:pt>
                <c:pt idx="41295">
                  <c:v>213.791</c:v>
                </c:pt>
                <c:pt idx="41296">
                  <c:v>213.429</c:v>
                </c:pt>
                <c:pt idx="41297">
                  <c:v>213.06100000000001</c:v>
                </c:pt>
                <c:pt idx="41298">
                  <c:v>212.68600000000001</c:v>
                </c:pt>
                <c:pt idx="41299">
                  <c:v>212.30600000000001</c:v>
                </c:pt>
                <c:pt idx="41300">
                  <c:v>211.91900000000001</c:v>
                </c:pt>
                <c:pt idx="41301">
                  <c:v>211.52600000000001</c:v>
                </c:pt>
                <c:pt idx="41302">
                  <c:v>211.12700000000001</c:v>
                </c:pt>
                <c:pt idx="41303">
                  <c:v>210.721</c:v>
                </c:pt>
                <c:pt idx="41304">
                  <c:v>210.31</c:v>
                </c:pt>
                <c:pt idx="41305">
                  <c:v>209.89200000000011</c:v>
                </c:pt>
                <c:pt idx="41306">
                  <c:v>209.46800000000007</c:v>
                </c:pt>
                <c:pt idx="41307">
                  <c:v>209.03800000000001</c:v>
                </c:pt>
                <c:pt idx="41308">
                  <c:v>208.601</c:v>
                </c:pt>
                <c:pt idx="41309">
                  <c:v>208.15900000000002</c:v>
                </c:pt>
                <c:pt idx="41310">
                  <c:v>207.70999999999998</c:v>
                </c:pt>
                <c:pt idx="41311">
                  <c:v>207.255</c:v>
                </c:pt>
                <c:pt idx="41312">
                  <c:v>206.79399999999998</c:v>
                </c:pt>
                <c:pt idx="41313">
                  <c:v>206.32700000000011</c:v>
                </c:pt>
                <c:pt idx="41314">
                  <c:v>205.85300000000001</c:v>
                </c:pt>
                <c:pt idx="41315">
                  <c:v>205.374</c:v>
                </c:pt>
                <c:pt idx="41316">
                  <c:v>204.88800000000012</c:v>
                </c:pt>
                <c:pt idx="41317">
                  <c:v>204.39600000000004</c:v>
                </c:pt>
                <c:pt idx="41318">
                  <c:v>203.89800000000011</c:v>
                </c:pt>
                <c:pt idx="41319">
                  <c:v>203.39400000000001</c:v>
                </c:pt>
                <c:pt idx="41320">
                  <c:v>202.88400000000001</c:v>
                </c:pt>
                <c:pt idx="41321">
                  <c:v>202.36800000000011</c:v>
                </c:pt>
                <c:pt idx="41322">
                  <c:v>201.846</c:v>
                </c:pt>
                <c:pt idx="41323">
                  <c:v>201.31800000000001</c:v>
                </c:pt>
                <c:pt idx="41324">
                  <c:v>200.78300000000002</c:v>
                </c:pt>
                <c:pt idx="41325">
                  <c:v>200.24299999999999</c:v>
                </c:pt>
                <c:pt idx="41326">
                  <c:v>199.697</c:v>
                </c:pt>
                <c:pt idx="41327">
                  <c:v>199.14499999999998</c:v>
                </c:pt>
                <c:pt idx="41328">
                  <c:v>198.58600000000001</c:v>
                </c:pt>
                <c:pt idx="41329">
                  <c:v>198.02200000000011</c:v>
                </c:pt>
                <c:pt idx="41330">
                  <c:v>197.45200000000011</c:v>
                </c:pt>
                <c:pt idx="41331">
                  <c:v>196.87700000000001</c:v>
                </c:pt>
                <c:pt idx="41332">
                  <c:v>196.29499999999999</c:v>
                </c:pt>
                <c:pt idx="41333">
                  <c:v>195.70699999999999</c:v>
                </c:pt>
                <c:pt idx="41334">
                  <c:v>195.11399999999998</c:v>
                </c:pt>
                <c:pt idx="41335">
                  <c:v>194.51499999999999</c:v>
                </c:pt>
                <c:pt idx="41336">
                  <c:v>193.91</c:v>
                </c:pt>
                <c:pt idx="41337">
                  <c:v>193.3</c:v>
                </c:pt>
                <c:pt idx="41338">
                  <c:v>192.684</c:v>
                </c:pt>
                <c:pt idx="41339">
                  <c:v>192.06200000000001</c:v>
                </c:pt>
                <c:pt idx="41340">
                  <c:v>191.434</c:v>
                </c:pt>
                <c:pt idx="41341">
                  <c:v>190.80100000000004</c:v>
                </c:pt>
                <c:pt idx="41342">
                  <c:v>190.16300000000001</c:v>
                </c:pt>
                <c:pt idx="41343">
                  <c:v>189.51900000000001</c:v>
                </c:pt>
                <c:pt idx="41344">
                  <c:v>188.869</c:v>
                </c:pt>
                <c:pt idx="41345">
                  <c:v>188.21399999999988</c:v>
                </c:pt>
                <c:pt idx="41346">
                  <c:v>187.554</c:v>
                </c:pt>
                <c:pt idx="41347">
                  <c:v>186.88800000000012</c:v>
                </c:pt>
                <c:pt idx="41348">
                  <c:v>186.21699999999998</c:v>
                </c:pt>
                <c:pt idx="41349">
                  <c:v>185.54</c:v>
                </c:pt>
                <c:pt idx="41350">
                  <c:v>184.85800000000012</c:v>
                </c:pt>
                <c:pt idx="41351">
                  <c:v>184.17099999999999</c:v>
                </c:pt>
                <c:pt idx="41352">
                  <c:v>183.47900000000001</c:v>
                </c:pt>
                <c:pt idx="41353">
                  <c:v>182.78200000000001</c:v>
                </c:pt>
                <c:pt idx="41354">
                  <c:v>182.08</c:v>
                </c:pt>
                <c:pt idx="41355">
                  <c:v>181.37200000000001</c:v>
                </c:pt>
                <c:pt idx="41356">
                  <c:v>180.66</c:v>
                </c:pt>
                <c:pt idx="41357">
                  <c:v>179.94200000000001</c:v>
                </c:pt>
                <c:pt idx="41358">
                  <c:v>179.22</c:v>
                </c:pt>
                <c:pt idx="41359">
                  <c:v>178.49300000000002</c:v>
                </c:pt>
                <c:pt idx="41360">
                  <c:v>177.761</c:v>
                </c:pt>
                <c:pt idx="41361">
                  <c:v>177.024</c:v>
                </c:pt>
                <c:pt idx="41362">
                  <c:v>176.28200000000001</c:v>
                </c:pt>
                <c:pt idx="41363">
                  <c:v>175.536</c:v>
                </c:pt>
                <c:pt idx="41364">
                  <c:v>174.785</c:v>
                </c:pt>
                <c:pt idx="41365">
                  <c:v>174.03</c:v>
                </c:pt>
                <c:pt idx="41366">
                  <c:v>173.26999999999998</c:v>
                </c:pt>
                <c:pt idx="41367">
                  <c:v>172.506</c:v>
                </c:pt>
                <c:pt idx="41368">
                  <c:v>171.73699999999999</c:v>
                </c:pt>
                <c:pt idx="41369">
                  <c:v>170.964</c:v>
                </c:pt>
                <c:pt idx="41370">
                  <c:v>170.18600000000001</c:v>
                </c:pt>
                <c:pt idx="41371">
                  <c:v>169.404</c:v>
                </c:pt>
                <c:pt idx="41372">
                  <c:v>168.61799999999999</c:v>
                </c:pt>
                <c:pt idx="41373">
                  <c:v>167.82800000000012</c:v>
                </c:pt>
                <c:pt idx="41374">
                  <c:v>167.03399999999999</c:v>
                </c:pt>
                <c:pt idx="41375">
                  <c:v>166.23499999999999</c:v>
                </c:pt>
                <c:pt idx="41376">
                  <c:v>165.43300000000002</c:v>
                </c:pt>
                <c:pt idx="41377">
                  <c:v>164.62700000000001</c:v>
                </c:pt>
                <c:pt idx="41378">
                  <c:v>163.81700000000001</c:v>
                </c:pt>
                <c:pt idx="41379">
                  <c:v>163.00299999999999</c:v>
                </c:pt>
                <c:pt idx="41380">
                  <c:v>162.18600000000001</c:v>
                </c:pt>
                <c:pt idx="41381">
                  <c:v>161.364</c:v>
                </c:pt>
                <c:pt idx="41382">
                  <c:v>160.53900000000002</c:v>
                </c:pt>
                <c:pt idx="41383">
                  <c:v>159.71099999999998</c:v>
                </c:pt>
                <c:pt idx="41384">
                  <c:v>158.87900000000002</c:v>
                </c:pt>
                <c:pt idx="41385">
                  <c:v>158.04399999999998</c:v>
                </c:pt>
                <c:pt idx="41386">
                  <c:v>157.20499999999998</c:v>
                </c:pt>
                <c:pt idx="41387">
                  <c:v>156.363</c:v>
                </c:pt>
                <c:pt idx="41388">
                  <c:v>155.518</c:v>
                </c:pt>
                <c:pt idx="41389">
                  <c:v>154.66900000000001</c:v>
                </c:pt>
                <c:pt idx="41390">
                  <c:v>153.81800000000001</c:v>
                </c:pt>
                <c:pt idx="41391">
                  <c:v>152.96300000000002</c:v>
                </c:pt>
                <c:pt idx="41392">
                  <c:v>152.10499999999999</c:v>
                </c:pt>
                <c:pt idx="41393">
                  <c:v>151.24499999999998</c:v>
                </c:pt>
                <c:pt idx="41394">
                  <c:v>150.38200000000012</c:v>
                </c:pt>
                <c:pt idx="41395">
                  <c:v>149.51599999999999</c:v>
                </c:pt>
                <c:pt idx="41396">
                  <c:v>148.64699999999999</c:v>
                </c:pt>
                <c:pt idx="41397">
                  <c:v>147.77499999999998</c:v>
                </c:pt>
                <c:pt idx="41398">
                  <c:v>146.90100000000001</c:v>
                </c:pt>
                <c:pt idx="41399">
                  <c:v>146.02500000000001</c:v>
                </c:pt>
                <c:pt idx="41400">
                  <c:v>145.14599999999999</c:v>
                </c:pt>
                <c:pt idx="41401">
                  <c:v>144.26499999999999</c:v>
                </c:pt>
                <c:pt idx="41402">
                  <c:v>143.38100000000011</c:v>
                </c:pt>
                <c:pt idx="41403">
                  <c:v>142.49600000000001</c:v>
                </c:pt>
                <c:pt idx="41404">
                  <c:v>141.608</c:v>
                </c:pt>
                <c:pt idx="41405">
                  <c:v>140.71799999999999</c:v>
                </c:pt>
                <c:pt idx="41406">
                  <c:v>139.82600000000011</c:v>
                </c:pt>
                <c:pt idx="41407">
                  <c:v>138.93200000000004</c:v>
                </c:pt>
                <c:pt idx="41408">
                  <c:v>138.03700000000001</c:v>
                </c:pt>
                <c:pt idx="41409">
                  <c:v>137.13900000000001</c:v>
                </c:pt>
                <c:pt idx="41410">
                  <c:v>136.23999999999998</c:v>
                </c:pt>
                <c:pt idx="41411">
                  <c:v>135.34</c:v>
                </c:pt>
                <c:pt idx="41412">
                  <c:v>134.43700000000001</c:v>
                </c:pt>
                <c:pt idx="41413">
                  <c:v>133.53399999999999</c:v>
                </c:pt>
                <c:pt idx="41414">
                  <c:v>132.62900000000002</c:v>
                </c:pt>
                <c:pt idx="41415">
                  <c:v>131.72200000000001</c:v>
                </c:pt>
                <c:pt idx="41416">
                  <c:v>130.815</c:v>
                </c:pt>
                <c:pt idx="41417">
                  <c:v>129.90600000000001</c:v>
                </c:pt>
                <c:pt idx="41418">
                  <c:v>128.99600000000001</c:v>
                </c:pt>
                <c:pt idx="41419">
                  <c:v>128.08500000000001</c:v>
                </c:pt>
                <c:pt idx="41420">
                  <c:v>127.17299999999994</c:v>
                </c:pt>
                <c:pt idx="41421">
                  <c:v>126.26</c:v>
                </c:pt>
                <c:pt idx="41422">
                  <c:v>125.34699999999999</c:v>
                </c:pt>
                <c:pt idx="41423">
                  <c:v>124.43300000000002</c:v>
                </c:pt>
                <c:pt idx="41424">
                  <c:v>123.518</c:v>
                </c:pt>
                <c:pt idx="41425">
                  <c:v>122.60299999999998</c:v>
                </c:pt>
                <c:pt idx="41426">
                  <c:v>121.687</c:v>
                </c:pt>
                <c:pt idx="41427">
                  <c:v>120.771</c:v>
                </c:pt>
                <c:pt idx="41428">
                  <c:v>119.854</c:v>
                </c:pt>
                <c:pt idx="41429">
                  <c:v>118.93700000000005</c:v>
                </c:pt>
                <c:pt idx="41430">
                  <c:v>118.02</c:v>
                </c:pt>
                <c:pt idx="41431">
                  <c:v>117.10299999999998</c:v>
                </c:pt>
                <c:pt idx="41432">
                  <c:v>116.18600000000001</c:v>
                </c:pt>
                <c:pt idx="41433">
                  <c:v>115.26900000000002</c:v>
                </c:pt>
                <c:pt idx="41434">
                  <c:v>114.35299999999998</c:v>
                </c:pt>
                <c:pt idx="41435">
                  <c:v>113.43600000000002</c:v>
                </c:pt>
                <c:pt idx="41436">
                  <c:v>112.52</c:v>
                </c:pt>
                <c:pt idx="41437">
                  <c:v>111.604</c:v>
                </c:pt>
                <c:pt idx="41438">
                  <c:v>110.68899999999998</c:v>
                </c:pt>
                <c:pt idx="41439">
                  <c:v>109.774</c:v>
                </c:pt>
                <c:pt idx="41440">
                  <c:v>108.86</c:v>
                </c:pt>
                <c:pt idx="41441">
                  <c:v>107.94600000000005</c:v>
                </c:pt>
                <c:pt idx="41442">
                  <c:v>107.03400000000002</c:v>
                </c:pt>
                <c:pt idx="41443">
                  <c:v>106.12199999999999</c:v>
                </c:pt>
                <c:pt idx="41444">
                  <c:v>105.21100000000006</c:v>
                </c:pt>
                <c:pt idx="41445">
                  <c:v>104.301</c:v>
                </c:pt>
                <c:pt idx="41446">
                  <c:v>103.392</c:v>
                </c:pt>
                <c:pt idx="41447">
                  <c:v>102.485</c:v>
                </c:pt>
                <c:pt idx="41448">
                  <c:v>101.57899999999998</c:v>
                </c:pt>
                <c:pt idx="41449">
                  <c:v>100.67400000000001</c:v>
                </c:pt>
                <c:pt idx="41450">
                  <c:v>99.770200000000003</c:v>
                </c:pt>
                <c:pt idx="41451">
                  <c:v>98.868200000000002</c:v>
                </c:pt>
                <c:pt idx="41452">
                  <c:v>97.967799999999997</c:v>
                </c:pt>
                <c:pt idx="41453">
                  <c:v>97.068899999999999</c:v>
                </c:pt>
                <c:pt idx="41454">
                  <c:v>96.17189999999998</c:v>
                </c:pt>
                <c:pt idx="41455">
                  <c:v>95.276600000000002</c:v>
                </c:pt>
                <c:pt idx="41456">
                  <c:v>94.383200000000002</c:v>
                </c:pt>
                <c:pt idx="41457">
                  <c:v>93.491800000000026</c:v>
                </c:pt>
                <c:pt idx="41458">
                  <c:v>92.602399999999989</c:v>
                </c:pt>
                <c:pt idx="41459">
                  <c:v>91.715100000000007</c:v>
                </c:pt>
                <c:pt idx="41460">
                  <c:v>90.83</c:v>
                </c:pt>
                <c:pt idx="41461">
                  <c:v>89.94720000000008</c:v>
                </c:pt>
                <c:pt idx="41462">
                  <c:v>89.066800000000001</c:v>
                </c:pt>
                <c:pt idx="41463">
                  <c:v>88.188699999999983</c:v>
                </c:pt>
                <c:pt idx="41464">
                  <c:v>87.313100000000006</c:v>
                </c:pt>
                <c:pt idx="41465">
                  <c:v>86.440100000000058</c:v>
                </c:pt>
                <c:pt idx="41466">
                  <c:v>85.569800000000001</c:v>
                </c:pt>
                <c:pt idx="41467">
                  <c:v>84.702100000000002</c:v>
                </c:pt>
                <c:pt idx="41468">
                  <c:v>83.837300000000013</c:v>
                </c:pt>
                <c:pt idx="41469">
                  <c:v>82.97529999999999</c:v>
                </c:pt>
                <c:pt idx="41470">
                  <c:v>82.116299999999995</c:v>
                </c:pt>
                <c:pt idx="41471">
                  <c:v>81.260200000000026</c:v>
                </c:pt>
                <c:pt idx="41472">
                  <c:v>80.407300000000006</c:v>
                </c:pt>
                <c:pt idx="41473">
                  <c:v>79.557599999999994</c:v>
                </c:pt>
                <c:pt idx="41474">
                  <c:v>78.711000000000027</c:v>
                </c:pt>
                <c:pt idx="41475">
                  <c:v>77.867800000000003</c:v>
                </c:pt>
                <c:pt idx="41476">
                  <c:v>77.027900000000002</c:v>
                </c:pt>
                <c:pt idx="41477">
                  <c:v>76.191500000000005</c:v>
                </c:pt>
                <c:pt idx="41478">
                  <c:v>75.358599999999981</c:v>
                </c:pt>
                <c:pt idx="41479">
                  <c:v>74.529299999999992</c:v>
                </c:pt>
                <c:pt idx="41480">
                  <c:v>73.703599999999994</c:v>
                </c:pt>
                <c:pt idx="41481">
                  <c:v>72.881699999999995</c:v>
                </c:pt>
                <c:pt idx="41482">
                  <c:v>72.063599999999994</c:v>
                </c:pt>
                <c:pt idx="41483">
                  <c:v>71.249300000000005</c:v>
                </c:pt>
                <c:pt idx="41484">
                  <c:v>70.438900000000004</c:v>
                </c:pt>
                <c:pt idx="41485">
                  <c:v>69.632599999999982</c:v>
                </c:pt>
                <c:pt idx="41486">
                  <c:v>68.830299999999994</c:v>
                </c:pt>
                <c:pt idx="41487">
                  <c:v>68.032200000000003</c:v>
                </c:pt>
                <c:pt idx="41488">
                  <c:v>67.238299999999995</c:v>
                </c:pt>
                <c:pt idx="41489">
                  <c:v>66.448600000000027</c:v>
                </c:pt>
                <c:pt idx="41490">
                  <c:v>65.663200000000003</c:v>
                </c:pt>
                <c:pt idx="41491">
                  <c:v>64.882299999999987</c:v>
                </c:pt>
                <c:pt idx="41492">
                  <c:v>64.105899999999949</c:v>
                </c:pt>
                <c:pt idx="41493">
                  <c:v>63.3339</c:v>
                </c:pt>
                <c:pt idx="41494">
                  <c:v>62.566500000000012</c:v>
                </c:pt>
                <c:pt idx="41495">
                  <c:v>61.803800000000003</c:v>
                </c:pt>
                <c:pt idx="41496">
                  <c:v>61.0458</c:v>
                </c:pt>
                <c:pt idx="41497">
                  <c:v>60.292600000000029</c:v>
                </c:pt>
                <c:pt idx="41498">
                  <c:v>59.544200000000004</c:v>
                </c:pt>
                <c:pt idx="41499">
                  <c:v>58.800699999999999</c:v>
                </c:pt>
                <c:pt idx="41500">
                  <c:v>58.062100000000029</c:v>
                </c:pt>
                <c:pt idx="41501">
                  <c:v>57.328600000000002</c:v>
                </c:pt>
                <c:pt idx="41502">
                  <c:v>56.600200000000001</c:v>
                </c:pt>
                <c:pt idx="41503">
                  <c:v>55.876800000000003</c:v>
                </c:pt>
                <c:pt idx="41504">
                  <c:v>55.158700000000003</c:v>
                </c:pt>
                <c:pt idx="41505">
                  <c:v>54.445800000000006</c:v>
                </c:pt>
                <c:pt idx="41506">
                  <c:v>53.738200000000013</c:v>
                </c:pt>
                <c:pt idx="41507">
                  <c:v>53.036000000000001</c:v>
                </c:pt>
                <c:pt idx="41508">
                  <c:v>52.339200000000005</c:v>
                </c:pt>
                <c:pt idx="41509">
                  <c:v>51.647800000000004</c:v>
                </c:pt>
                <c:pt idx="41510">
                  <c:v>50.962100000000028</c:v>
                </c:pt>
                <c:pt idx="41511">
                  <c:v>50.281700000000001</c:v>
                </c:pt>
                <c:pt idx="41512">
                  <c:v>49.607100000000003</c:v>
                </c:pt>
                <c:pt idx="41513">
                  <c:v>48.938100000000013</c:v>
                </c:pt>
                <c:pt idx="41514">
                  <c:v>48.275000000000013</c:v>
                </c:pt>
                <c:pt idx="41515">
                  <c:v>47.6175</c:v>
                </c:pt>
                <c:pt idx="41516">
                  <c:v>46.965800000000002</c:v>
                </c:pt>
                <c:pt idx="41517">
                  <c:v>46.320100000000011</c:v>
                </c:pt>
                <c:pt idx="41518">
                  <c:v>45.680300000000003</c:v>
                </c:pt>
                <c:pt idx="41519">
                  <c:v>45.046400000000006</c:v>
                </c:pt>
                <c:pt idx="41520">
                  <c:v>44.418600000000005</c:v>
                </c:pt>
                <c:pt idx="41521">
                  <c:v>43.796800000000012</c:v>
                </c:pt>
                <c:pt idx="41522">
                  <c:v>43.181200000000004</c:v>
                </c:pt>
                <c:pt idx="41523">
                  <c:v>42.5717</c:v>
                </c:pt>
                <c:pt idx="41524">
                  <c:v>41.968400000000003</c:v>
                </c:pt>
                <c:pt idx="41525">
                  <c:v>41.371299999999998</c:v>
                </c:pt>
                <c:pt idx="41526">
                  <c:v>40.7806</c:v>
                </c:pt>
                <c:pt idx="41527">
                  <c:v>40.19610000000003</c:v>
                </c:pt>
                <c:pt idx="41528">
                  <c:v>39.618000000000002</c:v>
                </c:pt>
                <c:pt idx="41529">
                  <c:v>39.046300000000002</c:v>
                </c:pt>
                <c:pt idx="41530">
                  <c:v>38.481099999999998</c:v>
                </c:pt>
                <c:pt idx="41531">
                  <c:v>37.922400000000003</c:v>
                </c:pt>
                <c:pt idx="41532">
                  <c:v>37.370100000000001</c:v>
                </c:pt>
                <c:pt idx="41533">
                  <c:v>36.8245</c:v>
                </c:pt>
                <c:pt idx="41534">
                  <c:v>36.285400000000003</c:v>
                </c:pt>
                <c:pt idx="41535">
                  <c:v>35.753</c:v>
                </c:pt>
                <c:pt idx="41536">
                  <c:v>35.227200000000003</c:v>
                </c:pt>
                <c:pt idx="41537">
                  <c:v>34.70810000000003</c:v>
                </c:pt>
                <c:pt idx="41538">
                  <c:v>34.19590000000003</c:v>
                </c:pt>
                <c:pt idx="41539">
                  <c:v>33.690300000000029</c:v>
                </c:pt>
                <c:pt idx="41540">
                  <c:v>33.191500000000012</c:v>
                </c:pt>
                <c:pt idx="41541">
                  <c:v>32.699500000000029</c:v>
                </c:pt>
                <c:pt idx="41542">
                  <c:v>32.214400000000005</c:v>
                </c:pt>
                <c:pt idx="41543">
                  <c:v>31.7363</c:v>
                </c:pt>
                <c:pt idx="41544">
                  <c:v>31.264999999999986</c:v>
                </c:pt>
                <c:pt idx="41545">
                  <c:v>30.800699999999985</c:v>
                </c:pt>
                <c:pt idx="41546">
                  <c:v>30.343399999999981</c:v>
                </c:pt>
                <c:pt idx="41547">
                  <c:v>29.893000000000001</c:v>
                </c:pt>
                <c:pt idx="41548">
                  <c:v>29.449599999999979</c:v>
                </c:pt>
                <c:pt idx="41549">
                  <c:v>29.013300000000001</c:v>
                </c:pt>
                <c:pt idx="41550">
                  <c:v>28.584099999999989</c:v>
                </c:pt>
                <c:pt idx="41551">
                  <c:v>28.161999999999999</c:v>
                </c:pt>
                <c:pt idx="41552">
                  <c:v>27.747</c:v>
                </c:pt>
                <c:pt idx="41553">
                  <c:v>27.339099999999988</c:v>
                </c:pt>
                <c:pt idx="41554">
                  <c:v>26.93839999999998</c:v>
                </c:pt>
                <c:pt idx="41555">
                  <c:v>26.544799999999981</c:v>
                </c:pt>
                <c:pt idx="41556">
                  <c:v>26.1585</c:v>
                </c:pt>
                <c:pt idx="41557">
                  <c:v>25.779299999999989</c:v>
                </c:pt>
                <c:pt idx="41558">
                  <c:v>25.407399999999985</c:v>
                </c:pt>
                <c:pt idx="41559">
                  <c:v>25.042699999999982</c:v>
                </c:pt>
                <c:pt idx="41560">
                  <c:v>24.68539999999998</c:v>
                </c:pt>
                <c:pt idx="41561">
                  <c:v>24.3352</c:v>
                </c:pt>
                <c:pt idx="41562">
                  <c:v>23.992399999999982</c:v>
                </c:pt>
                <c:pt idx="41563">
                  <c:v>23.656900000000014</c:v>
                </c:pt>
                <c:pt idx="41564">
                  <c:v>23.328600000000002</c:v>
                </c:pt>
                <c:pt idx="41565">
                  <c:v>23.007800000000014</c:v>
                </c:pt>
                <c:pt idx="41566">
                  <c:v>22.694199999999999</c:v>
                </c:pt>
                <c:pt idx="41567">
                  <c:v>22.387899999999988</c:v>
                </c:pt>
                <c:pt idx="41568">
                  <c:v>22.089099999999977</c:v>
                </c:pt>
                <c:pt idx="41569">
                  <c:v>21.797699999999981</c:v>
                </c:pt>
                <c:pt idx="41570">
                  <c:v>21.513500000000001</c:v>
                </c:pt>
                <c:pt idx="41571">
                  <c:v>21.236799999999981</c:v>
                </c:pt>
                <c:pt idx="41572">
                  <c:v>20.96739999999998</c:v>
                </c:pt>
                <c:pt idx="41573">
                  <c:v>20.70539999999998</c:v>
                </c:pt>
                <c:pt idx="41574">
                  <c:v>20.450800000000001</c:v>
                </c:pt>
                <c:pt idx="41575">
                  <c:v>20.203600000000002</c:v>
                </c:pt>
                <c:pt idx="41576">
                  <c:v>19.963799999999971</c:v>
                </c:pt>
                <c:pt idx="41577">
                  <c:v>19.731400000000001</c:v>
                </c:pt>
                <c:pt idx="41578">
                  <c:v>19.506399999999989</c:v>
                </c:pt>
                <c:pt idx="41579">
                  <c:v>19.288799999999966</c:v>
                </c:pt>
                <c:pt idx="41580">
                  <c:v>19.078600000000002</c:v>
                </c:pt>
                <c:pt idx="41581">
                  <c:v>18.875699999999977</c:v>
                </c:pt>
                <c:pt idx="41582">
                  <c:v>18.680299999999981</c:v>
                </c:pt>
                <c:pt idx="41583">
                  <c:v>18.492299999999979</c:v>
                </c:pt>
                <c:pt idx="41584">
                  <c:v>18.311599999999999</c:v>
                </c:pt>
                <c:pt idx="41585">
                  <c:v>18.138300000000001</c:v>
                </c:pt>
                <c:pt idx="41586">
                  <c:v>17.972499999999982</c:v>
                </c:pt>
                <c:pt idx="41587">
                  <c:v>17.813900000000015</c:v>
                </c:pt>
                <c:pt idx="41588">
                  <c:v>17.66269999999998</c:v>
                </c:pt>
                <c:pt idx="41589">
                  <c:v>17.518899999999999</c:v>
                </c:pt>
                <c:pt idx="41590">
                  <c:v>17.382399999999979</c:v>
                </c:pt>
                <c:pt idx="41591">
                  <c:v>17.2532</c:v>
                </c:pt>
                <c:pt idx="41592">
                  <c:v>17.131399999999999</c:v>
                </c:pt>
                <c:pt idx="41593">
                  <c:v>17.016900000000014</c:v>
                </c:pt>
                <c:pt idx="41594">
                  <c:v>16.90959999999998</c:v>
                </c:pt>
                <c:pt idx="41595">
                  <c:v>16.809699999999989</c:v>
                </c:pt>
                <c:pt idx="41596">
                  <c:v>16.716999999999999</c:v>
                </c:pt>
                <c:pt idx="41597">
                  <c:v>16.631599999999999</c:v>
                </c:pt>
                <c:pt idx="41598">
                  <c:v>16.5535</c:v>
                </c:pt>
                <c:pt idx="41599">
                  <c:v>16.482499999999973</c:v>
                </c:pt>
                <c:pt idx="41600">
                  <c:v>16.418800000000001</c:v>
                </c:pt>
                <c:pt idx="41601">
                  <c:v>16.36229999999998</c:v>
                </c:pt>
                <c:pt idx="41602">
                  <c:v>16.312899999999999</c:v>
                </c:pt>
                <c:pt idx="41603">
                  <c:v>16.27069999999998</c:v>
                </c:pt>
                <c:pt idx="41604">
                  <c:v>16.235600000000002</c:v>
                </c:pt>
                <c:pt idx="41605">
                  <c:v>16.207599999999989</c:v>
                </c:pt>
                <c:pt idx="41606">
                  <c:v>16.186800000000005</c:v>
                </c:pt>
                <c:pt idx="41607">
                  <c:v>16.172999999999988</c:v>
                </c:pt>
                <c:pt idx="41608">
                  <c:v>16.1663</c:v>
                </c:pt>
                <c:pt idx="41609">
                  <c:v>16.166499999999989</c:v>
                </c:pt>
                <c:pt idx="41610">
                  <c:v>16.173800000000014</c:v>
                </c:pt>
                <c:pt idx="41611">
                  <c:v>16.188099999999981</c:v>
                </c:pt>
                <c:pt idx="41612">
                  <c:v>16.209299999999981</c:v>
                </c:pt>
                <c:pt idx="41613">
                  <c:v>16.237400000000001</c:v>
                </c:pt>
                <c:pt idx="41614">
                  <c:v>16.27249999999998</c:v>
                </c:pt>
                <c:pt idx="41615">
                  <c:v>16.314399999999999</c:v>
                </c:pt>
                <c:pt idx="41616">
                  <c:v>16.363199999999985</c:v>
                </c:pt>
                <c:pt idx="41617">
                  <c:v>16.418800000000001</c:v>
                </c:pt>
                <c:pt idx="41618">
                  <c:v>16.48109999999998</c:v>
                </c:pt>
                <c:pt idx="41619">
                  <c:v>16.5503</c:v>
                </c:pt>
                <c:pt idx="41620">
                  <c:v>16.626100000000001</c:v>
                </c:pt>
                <c:pt idx="41621">
                  <c:v>16.708699999999979</c:v>
                </c:pt>
                <c:pt idx="41622">
                  <c:v>16.797899999999988</c:v>
                </c:pt>
                <c:pt idx="41623">
                  <c:v>16.893699999999981</c:v>
                </c:pt>
                <c:pt idx="41624">
                  <c:v>16.996200000000002</c:v>
                </c:pt>
                <c:pt idx="41625">
                  <c:v>17.1052</c:v>
                </c:pt>
                <c:pt idx="41626">
                  <c:v>17.220800000000001</c:v>
                </c:pt>
                <c:pt idx="41627">
                  <c:v>17.3428</c:v>
                </c:pt>
                <c:pt idx="41628">
                  <c:v>17.4712</c:v>
                </c:pt>
                <c:pt idx="41629">
                  <c:v>17.606200000000001</c:v>
                </c:pt>
                <c:pt idx="41630">
                  <c:v>17.747499999999981</c:v>
                </c:pt>
                <c:pt idx="41631">
                  <c:v>17.895099999999989</c:v>
                </c:pt>
                <c:pt idx="41632">
                  <c:v>18.049099999999989</c:v>
                </c:pt>
                <c:pt idx="41633">
                  <c:v>18.209299999999981</c:v>
                </c:pt>
                <c:pt idx="41634">
                  <c:v>18.375800000000005</c:v>
                </c:pt>
                <c:pt idx="41635">
                  <c:v>18.548499999999979</c:v>
                </c:pt>
                <c:pt idx="41636">
                  <c:v>18.7273</c:v>
                </c:pt>
                <c:pt idx="41637">
                  <c:v>18.912199999999981</c:v>
                </c:pt>
                <c:pt idx="41638">
                  <c:v>19.103200000000001</c:v>
                </c:pt>
                <c:pt idx="41639">
                  <c:v>19.3002</c:v>
                </c:pt>
                <c:pt idx="41640">
                  <c:v>19.5032</c:v>
                </c:pt>
                <c:pt idx="41641">
                  <c:v>19.712199999999989</c:v>
                </c:pt>
                <c:pt idx="41642">
                  <c:v>19.927</c:v>
                </c:pt>
                <c:pt idx="41643">
                  <c:v>20.147800000000014</c:v>
                </c:pt>
                <c:pt idx="41644">
                  <c:v>20.374300000000005</c:v>
                </c:pt>
                <c:pt idx="41645">
                  <c:v>20.6066</c:v>
                </c:pt>
                <c:pt idx="41646">
                  <c:v>20.8446</c:v>
                </c:pt>
                <c:pt idx="41647">
                  <c:v>21.088399999999982</c:v>
                </c:pt>
                <c:pt idx="41648">
                  <c:v>21.337700000000005</c:v>
                </c:pt>
                <c:pt idx="41649">
                  <c:v>21.59259999999998</c:v>
                </c:pt>
                <c:pt idx="41650">
                  <c:v>21.853100000000001</c:v>
                </c:pt>
                <c:pt idx="41651">
                  <c:v>22.119100000000014</c:v>
                </c:pt>
                <c:pt idx="41652">
                  <c:v>22.390499999999989</c:v>
                </c:pt>
                <c:pt idx="41653">
                  <c:v>22.667300000000001</c:v>
                </c:pt>
                <c:pt idx="41654">
                  <c:v>22.949399999999979</c:v>
                </c:pt>
                <c:pt idx="41655">
                  <c:v>23.236799999999981</c:v>
                </c:pt>
                <c:pt idx="41656">
                  <c:v>23.529499999999981</c:v>
                </c:pt>
                <c:pt idx="41657">
                  <c:v>23.827400000000001</c:v>
                </c:pt>
                <c:pt idx="41658">
                  <c:v>24.130400000000005</c:v>
                </c:pt>
                <c:pt idx="41659">
                  <c:v>24.43849999999998</c:v>
                </c:pt>
                <c:pt idx="41660">
                  <c:v>24.7517</c:v>
                </c:pt>
                <c:pt idx="41661">
                  <c:v>25.069900000000001</c:v>
                </c:pt>
                <c:pt idx="41662">
                  <c:v>25.393000000000001</c:v>
                </c:pt>
                <c:pt idx="41663">
                  <c:v>25.721</c:v>
                </c:pt>
                <c:pt idx="41664">
                  <c:v>26.053799999999981</c:v>
                </c:pt>
                <c:pt idx="41665">
                  <c:v>26.391400000000001</c:v>
                </c:pt>
                <c:pt idx="41666">
                  <c:v>26.733799999999981</c:v>
                </c:pt>
                <c:pt idx="41667">
                  <c:v>27.0808</c:v>
                </c:pt>
                <c:pt idx="41668">
                  <c:v>27.43249999999998</c:v>
                </c:pt>
                <c:pt idx="41669">
                  <c:v>27.78869999999997</c:v>
                </c:pt>
                <c:pt idx="41670">
                  <c:v>28.1494</c:v>
                </c:pt>
                <c:pt idx="41671">
                  <c:v>28.514700000000001</c:v>
                </c:pt>
                <c:pt idx="41672">
                  <c:v>28.8842</c:v>
                </c:pt>
                <c:pt idx="41673">
                  <c:v>29.258199999999981</c:v>
                </c:pt>
                <c:pt idx="41674">
                  <c:v>29.636500000000005</c:v>
                </c:pt>
                <c:pt idx="41675">
                  <c:v>30.018899999999999</c:v>
                </c:pt>
                <c:pt idx="41676">
                  <c:v>30.405699999999978</c:v>
                </c:pt>
                <c:pt idx="41677">
                  <c:v>30.796500000000002</c:v>
                </c:pt>
                <c:pt idx="41678">
                  <c:v>31.191400000000005</c:v>
                </c:pt>
                <c:pt idx="41679">
                  <c:v>31.590299999999989</c:v>
                </c:pt>
                <c:pt idx="41680">
                  <c:v>31.993099999999977</c:v>
                </c:pt>
                <c:pt idx="41681">
                  <c:v>32.4</c:v>
                </c:pt>
                <c:pt idx="41682">
                  <c:v>32.810600000000001</c:v>
                </c:pt>
                <c:pt idx="41683">
                  <c:v>33.22500000000003</c:v>
                </c:pt>
                <c:pt idx="41684">
                  <c:v>33.643100000000011</c:v>
                </c:pt>
                <c:pt idx="41685">
                  <c:v>34.065000000000012</c:v>
                </c:pt>
                <c:pt idx="41686">
                  <c:v>34.490400000000001</c:v>
                </c:pt>
                <c:pt idx="41687">
                  <c:v>34.919400000000003</c:v>
                </c:pt>
                <c:pt idx="41688">
                  <c:v>35.351899999999972</c:v>
                </c:pt>
                <c:pt idx="41689">
                  <c:v>35.787800000000004</c:v>
                </c:pt>
                <c:pt idx="41690">
                  <c:v>36.227200000000003</c:v>
                </c:pt>
                <c:pt idx="41691">
                  <c:v>36.669800000000002</c:v>
                </c:pt>
                <c:pt idx="41692">
                  <c:v>37.1158</c:v>
                </c:pt>
                <c:pt idx="41693">
                  <c:v>37.564900000000002</c:v>
                </c:pt>
                <c:pt idx="41694">
                  <c:v>38.017200000000003</c:v>
                </c:pt>
                <c:pt idx="41695">
                  <c:v>38.4726</c:v>
                </c:pt>
                <c:pt idx="41696">
                  <c:v>38.931100000000001</c:v>
                </c:pt>
                <c:pt idx="41697">
                  <c:v>39.392500000000013</c:v>
                </c:pt>
                <c:pt idx="41698">
                  <c:v>39.856799999999993</c:v>
                </c:pt>
                <c:pt idx="41699">
                  <c:v>40.324000000000005</c:v>
                </c:pt>
                <c:pt idx="41700">
                  <c:v>40.794000000000011</c:v>
                </c:pt>
                <c:pt idx="41701">
                  <c:v>41.266700000000029</c:v>
                </c:pt>
                <c:pt idx="41702">
                  <c:v>41.742100000000029</c:v>
                </c:pt>
                <c:pt idx="41703">
                  <c:v>42.220100000000031</c:v>
                </c:pt>
                <c:pt idx="41704">
                  <c:v>42.700700000000012</c:v>
                </c:pt>
                <c:pt idx="41705">
                  <c:v>43.183800000000005</c:v>
                </c:pt>
                <c:pt idx="41706">
                  <c:v>43.669400000000003</c:v>
                </c:pt>
                <c:pt idx="41707">
                  <c:v>44.157299999999999</c:v>
                </c:pt>
                <c:pt idx="41708">
                  <c:v>44.647600000000004</c:v>
                </c:pt>
                <c:pt idx="41709">
                  <c:v>45.1402</c:v>
                </c:pt>
                <c:pt idx="41710">
                  <c:v>45.635000000000012</c:v>
                </c:pt>
                <c:pt idx="41711">
                  <c:v>46.131900000000002</c:v>
                </c:pt>
                <c:pt idx="41712">
                  <c:v>46.630800000000001</c:v>
                </c:pt>
                <c:pt idx="41713">
                  <c:v>47.132000000000012</c:v>
                </c:pt>
                <c:pt idx="41714">
                  <c:v>47.635000000000012</c:v>
                </c:pt>
                <c:pt idx="41715">
                  <c:v>48.139900000000011</c:v>
                </c:pt>
                <c:pt idx="41716">
                  <c:v>48.646800000000006</c:v>
                </c:pt>
                <c:pt idx="41717">
                  <c:v>49.1554</c:v>
                </c:pt>
                <c:pt idx="41718">
                  <c:v>49.665800000000011</c:v>
                </c:pt>
                <c:pt idx="41719">
                  <c:v>50.177900000000001</c:v>
                </c:pt>
                <c:pt idx="41720">
                  <c:v>50.691600000000001</c:v>
                </c:pt>
                <c:pt idx="41721">
                  <c:v>51.206800000000001</c:v>
                </c:pt>
                <c:pt idx="41722">
                  <c:v>51.723600000000012</c:v>
                </c:pt>
                <c:pt idx="41723">
                  <c:v>52.241900000000001</c:v>
                </c:pt>
                <c:pt idx="41724">
                  <c:v>52.761500000000012</c:v>
                </c:pt>
                <c:pt idx="41725">
                  <c:v>53.282600000000002</c:v>
                </c:pt>
                <c:pt idx="41726">
                  <c:v>53.804799999999993</c:v>
                </c:pt>
                <c:pt idx="41727">
                  <c:v>54.328300000000013</c:v>
                </c:pt>
                <c:pt idx="41728">
                  <c:v>54.853000000000002</c:v>
                </c:pt>
                <c:pt idx="41729">
                  <c:v>55.378800000000005</c:v>
                </c:pt>
                <c:pt idx="41730">
                  <c:v>55.905800000000006</c:v>
                </c:pt>
                <c:pt idx="41731">
                  <c:v>56.433600000000006</c:v>
                </c:pt>
                <c:pt idx="41732">
                  <c:v>56.962500000000013</c:v>
                </c:pt>
                <c:pt idx="41733">
                  <c:v>57.492200000000011</c:v>
                </c:pt>
                <c:pt idx="41734">
                  <c:v>58.022800000000011</c:v>
                </c:pt>
                <c:pt idx="41735">
                  <c:v>58.554200000000002</c:v>
                </c:pt>
                <c:pt idx="41736">
                  <c:v>59.086300000000001</c:v>
                </c:pt>
                <c:pt idx="41737">
                  <c:v>59.619200000000006</c:v>
                </c:pt>
                <c:pt idx="41738">
                  <c:v>60.1526</c:v>
                </c:pt>
                <c:pt idx="41739">
                  <c:v>60.686600000000006</c:v>
                </c:pt>
                <c:pt idx="41740">
                  <c:v>61.221100000000028</c:v>
                </c:pt>
                <c:pt idx="41741">
                  <c:v>61.756100000000011</c:v>
                </c:pt>
                <c:pt idx="41742">
                  <c:v>62.291600000000003</c:v>
                </c:pt>
                <c:pt idx="41743">
                  <c:v>62.827300000000001</c:v>
                </c:pt>
                <c:pt idx="41744">
                  <c:v>63.363400000000006</c:v>
                </c:pt>
                <c:pt idx="41745">
                  <c:v>63.899700000000003</c:v>
                </c:pt>
                <c:pt idx="41746">
                  <c:v>64.436300000000003</c:v>
                </c:pt>
                <c:pt idx="41747">
                  <c:v>64.972999999999999</c:v>
                </c:pt>
                <c:pt idx="41748">
                  <c:v>65.509799999999998</c:v>
                </c:pt>
                <c:pt idx="41749">
                  <c:v>66.046600000000026</c:v>
                </c:pt>
                <c:pt idx="41750">
                  <c:v>66.583399999999983</c:v>
                </c:pt>
                <c:pt idx="41751">
                  <c:v>67.120199999999983</c:v>
                </c:pt>
                <c:pt idx="41752">
                  <c:v>67.656999999999982</c:v>
                </c:pt>
                <c:pt idx="41753">
                  <c:v>68.193600000000004</c:v>
                </c:pt>
                <c:pt idx="41754">
                  <c:v>68.729900000000001</c:v>
                </c:pt>
                <c:pt idx="41755">
                  <c:v>69.266000000000005</c:v>
                </c:pt>
                <c:pt idx="41756">
                  <c:v>69.8018</c:v>
                </c:pt>
                <c:pt idx="41757">
                  <c:v>70.337400000000002</c:v>
                </c:pt>
                <c:pt idx="41758">
                  <c:v>70.872399999999942</c:v>
                </c:pt>
                <c:pt idx="41759">
                  <c:v>71.40720000000006</c:v>
                </c:pt>
                <c:pt idx="41760">
                  <c:v>71.941400000000058</c:v>
                </c:pt>
                <c:pt idx="41761">
                  <c:v>72.474999999999994</c:v>
                </c:pt>
                <c:pt idx="41762">
                  <c:v>73.008099999999999</c:v>
                </c:pt>
                <c:pt idx="41763">
                  <c:v>73.540600000000026</c:v>
                </c:pt>
                <c:pt idx="41764">
                  <c:v>74.072399999999988</c:v>
                </c:pt>
                <c:pt idx="41765">
                  <c:v>74.603499999999983</c:v>
                </c:pt>
                <c:pt idx="41766">
                  <c:v>75.133899999999983</c:v>
                </c:pt>
                <c:pt idx="41767">
                  <c:v>75.663399999999982</c:v>
                </c:pt>
                <c:pt idx="41768">
                  <c:v>76.1922</c:v>
                </c:pt>
                <c:pt idx="41769">
                  <c:v>76.72</c:v>
                </c:pt>
                <c:pt idx="41770">
                  <c:v>77.246899999999997</c:v>
                </c:pt>
                <c:pt idx="41771">
                  <c:v>77.772899999999979</c:v>
                </c:pt>
                <c:pt idx="41772">
                  <c:v>78.297900000000027</c:v>
                </c:pt>
                <c:pt idx="41773">
                  <c:v>78.821799999999982</c:v>
                </c:pt>
                <c:pt idx="41774">
                  <c:v>79.344700000000003</c:v>
                </c:pt>
                <c:pt idx="41775">
                  <c:v>79.866299999999995</c:v>
                </c:pt>
                <c:pt idx="41776">
                  <c:v>80.38679999999998</c:v>
                </c:pt>
                <c:pt idx="41777">
                  <c:v>80.906200000000027</c:v>
                </c:pt>
                <c:pt idx="41778">
                  <c:v>81.424200000000027</c:v>
                </c:pt>
                <c:pt idx="41779">
                  <c:v>81.941100000000077</c:v>
                </c:pt>
                <c:pt idx="41780">
                  <c:v>82.456500000000005</c:v>
                </c:pt>
                <c:pt idx="41781">
                  <c:v>82.970600000000005</c:v>
                </c:pt>
                <c:pt idx="41782">
                  <c:v>83.483400000000003</c:v>
                </c:pt>
                <c:pt idx="41783">
                  <c:v>83.994700000000023</c:v>
                </c:pt>
                <c:pt idx="41784">
                  <c:v>84.504499999999993</c:v>
                </c:pt>
                <c:pt idx="41785">
                  <c:v>85.012900000000002</c:v>
                </c:pt>
                <c:pt idx="41786">
                  <c:v>85.5197</c:v>
                </c:pt>
                <c:pt idx="41787">
                  <c:v>86.024900000000002</c:v>
                </c:pt>
                <c:pt idx="41788">
                  <c:v>86.528599999999983</c:v>
                </c:pt>
                <c:pt idx="41789">
                  <c:v>87.030600000000007</c:v>
                </c:pt>
                <c:pt idx="41790">
                  <c:v>87.530799999999999</c:v>
                </c:pt>
                <c:pt idx="41791">
                  <c:v>88.029499999999999</c:v>
                </c:pt>
                <c:pt idx="41792">
                  <c:v>88.526399999999981</c:v>
                </c:pt>
                <c:pt idx="41793">
                  <c:v>89.021500000000003</c:v>
                </c:pt>
                <c:pt idx="41794">
                  <c:v>89.514899999999997</c:v>
                </c:pt>
                <c:pt idx="41795">
                  <c:v>90.006399999999999</c:v>
                </c:pt>
                <c:pt idx="41796">
                  <c:v>90.496100000000027</c:v>
                </c:pt>
                <c:pt idx="41797">
                  <c:v>90.983900000000006</c:v>
                </c:pt>
                <c:pt idx="41798">
                  <c:v>91.469800000000006</c:v>
                </c:pt>
                <c:pt idx="41799">
                  <c:v>91.953800000000001</c:v>
                </c:pt>
                <c:pt idx="41800">
                  <c:v>92.4358</c:v>
                </c:pt>
                <c:pt idx="41801">
                  <c:v>92.915800000000004</c:v>
                </c:pt>
                <c:pt idx="41802">
                  <c:v>93.393699999999995</c:v>
                </c:pt>
                <c:pt idx="41803">
                  <c:v>93.869699999999995</c:v>
                </c:pt>
                <c:pt idx="41804">
                  <c:v>94.343599999999995</c:v>
                </c:pt>
                <c:pt idx="41805">
                  <c:v>94.815399999999983</c:v>
                </c:pt>
                <c:pt idx="41806">
                  <c:v>95.284999999999997</c:v>
                </c:pt>
                <c:pt idx="41807">
                  <c:v>95.752600000000001</c:v>
                </c:pt>
                <c:pt idx="41808">
                  <c:v>96.218000000000004</c:v>
                </c:pt>
                <c:pt idx="41809">
                  <c:v>96.681200000000004</c:v>
                </c:pt>
                <c:pt idx="41810">
                  <c:v>97.142099999999999</c:v>
                </c:pt>
                <c:pt idx="41811">
                  <c:v>97.600999999999999</c:v>
                </c:pt>
                <c:pt idx="41812">
                  <c:v>98.057500000000005</c:v>
                </c:pt>
                <c:pt idx="41813">
                  <c:v>98.511700000000005</c:v>
                </c:pt>
                <c:pt idx="41814">
                  <c:v>98.963700000000003</c:v>
                </c:pt>
                <c:pt idx="41815">
                  <c:v>99.413399999999996</c:v>
                </c:pt>
                <c:pt idx="41816">
                  <c:v>99.860799999999998</c:v>
                </c:pt>
                <c:pt idx="41817">
                  <c:v>100.306</c:v>
                </c:pt>
                <c:pt idx="41818">
                  <c:v>100.748</c:v>
                </c:pt>
                <c:pt idx="41819">
                  <c:v>101.18899999999998</c:v>
                </c:pt>
                <c:pt idx="41820">
                  <c:v>101.627</c:v>
                </c:pt>
                <c:pt idx="41821">
                  <c:v>102.062</c:v>
                </c:pt>
                <c:pt idx="41822">
                  <c:v>102.495</c:v>
                </c:pt>
                <c:pt idx="41823">
                  <c:v>102.926</c:v>
                </c:pt>
                <c:pt idx="41824">
                  <c:v>103.354</c:v>
                </c:pt>
                <c:pt idx="41825">
                  <c:v>103.78</c:v>
                </c:pt>
                <c:pt idx="41826">
                  <c:v>104.203</c:v>
                </c:pt>
                <c:pt idx="41827">
                  <c:v>104.624</c:v>
                </c:pt>
                <c:pt idx="41828">
                  <c:v>105.042</c:v>
                </c:pt>
                <c:pt idx="41829">
                  <c:v>105.458</c:v>
                </c:pt>
                <c:pt idx="41830">
                  <c:v>105.871</c:v>
                </c:pt>
                <c:pt idx="41831">
                  <c:v>106.282</c:v>
                </c:pt>
                <c:pt idx="41832">
                  <c:v>106.69</c:v>
                </c:pt>
                <c:pt idx="41833">
                  <c:v>107.096</c:v>
                </c:pt>
                <c:pt idx="41834">
                  <c:v>107.49900000000002</c:v>
                </c:pt>
                <c:pt idx="41835">
                  <c:v>107.899</c:v>
                </c:pt>
                <c:pt idx="41836">
                  <c:v>108.29700000000005</c:v>
                </c:pt>
                <c:pt idx="41837">
                  <c:v>108.693</c:v>
                </c:pt>
                <c:pt idx="41838">
                  <c:v>109.086</c:v>
                </c:pt>
                <c:pt idx="41839">
                  <c:v>109.476</c:v>
                </c:pt>
                <c:pt idx="41840">
                  <c:v>109.864</c:v>
                </c:pt>
                <c:pt idx="41841">
                  <c:v>110.24900000000002</c:v>
                </c:pt>
                <c:pt idx="41842">
                  <c:v>110.631</c:v>
                </c:pt>
                <c:pt idx="41843">
                  <c:v>111.01100000000002</c:v>
                </c:pt>
                <c:pt idx="41844">
                  <c:v>111.38800000000001</c:v>
                </c:pt>
                <c:pt idx="41845">
                  <c:v>111.76300000000002</c:v>
                </c:pt>
                <c:pt idx="41846">
                  <c:v>112.13500000000001</c:v>
                </c:pt>
                <c:pt idx="41847">
                  <c:v>112.504</c:v>
                </c:pt>
                <c:pt idx="41848">
                  <c:v>112.871</c:v>
                </c:pt>
                <c:pt idx="41849">
                  <c:v>113.235</c:v>
                </c:pt>
                <c:pt idx="41850">
                  <c:v>113.59699999999999</c:v>
                </c:pt>
                <c:pt idx="41851">
                  <c:v>113.956</c:v>
                </c:pt>
                <c:pt idx="41852">
                  <c:v>114.312</c:v>
                </c:pt>
                <c:pt idx="41853">
                  <c:v>114.666</c:v>
                </c:pt>
                <c:pt idx="41854">
                  <c:v>115.01700000000002</c:v>
                </c:pt>
                <c:pt idx="41855">
                  <c:v>115.366</c:v>
                </c:pt>
                <c:pt idx="41856">
                  <c:v>115.712</c:v>
                </c:pt>
                <c:pt idx="41857">
                  <c:v>116.05500000000001</c:v>
                </c:pt>
                <c:pt idx="41858">
                  <c:v>116.396</c:v>
                </c:pt>
                <c:pt idx="41859">
                  <c:v>116.735</c:v>
                </c:pt>
                <c:pt idx="41860">
                  <c:v>117.07</c:v>
                </c:pt>
                <c:pt idx="41861">
                  <c:v>117.40300000000002</c:v>
                </c:pt>
                <c:pt idx="41862">
                  <c:v>117.73399999999999</c:v>
                </c:pt>
                <c:pt idx="41863">
                  <c:v>118.062</c:v>
                </c:pt>
                <c:pt idx="41864">
                  <c:v>118.387</c:v>
                </c:pt>
                <c:pt idx="41865">
                  <c:v>118.71000000000002</c:v>
                </c:pt>
                <c:pt idx="41866">
                  <c:v>119.03</c:v>
                </c:pt>
                <c:pt idx="41867">
                  <c:v>119.348</c:v>
                </c:pt>
                <c:pt idx="41868">
                  <c:v>119.664</c:v>
                </c:pt>
                <c:pt idx="41869">
                  <c:v>119.976</c:v>
                </c:pt>
                <c:pt idx="41870">
                  <c:v>120.28700000000002</c:v>
                </c:pt>
                <c:pt idx="41871">
                  <c:v>120.595</c:v>
                </c:pt>
                <c:pt idx="41872">
                  <c:v>120.9</c:v>
                </c:pt>
                <c:pt idx="41873">
                  <c:v>121.203</c:v>
                </c:pt>
                <c:pt idx="41874">
                  <c:v>121.503</c:v>
                </c:pt>
                <c:pt idx="41875">
                  <c:v>121.801</c:v>
                </c:pt>
                <c:pt idx="41876">
                  <c:v>122.09699999999999</c:v>
                </c:pt>
                <c:pt idx="41877">
                  <c:v>122.39</c:v>
                </c:pt>
                <c:pt idx="41878">
                  <c:v>122.681</c:v>
                </c:pt>
                <c:pt idx="41879">
                  <c:v>122.96899999999999</c:v>
                </c:pt>
                <c:pt idx="41880">
                  <c:v>123.255</c:v>
                </c:pt>
                <c:pt idx="41881">
                  <c:v>123.539</c:v>
                </c:pt>
                <c:pt idx="41882">
                  <c:v>123.82</c:v>
                </c:pt>
                <c:pt idx="41883">
                  <c:v>124.099</c:v>
                </c:pt>
                <c:pt idx="41884">
                  <c:v>124.37599999999998</c:v>
                </c:pt>
                <c:pt idx="41885">
                  <c:v>124.651</c:v>
                </c:pt>
                <c:pt idx="41886">
                  <c:v>124.923</c:v>
                </c:pt>
                <c:pt idx="41887">
                  <c:v>125.193</c:v>
                </c:pt>
                <c:pt idx="41888">
                  <c:v>125.46000000000002</c:v>
                </c:pt>
                <c:pt idx="41889">
                  <c:v>125.726</c:v>
                </c:pt>
                <c:pt idx="41890">
                  <c:v>125.989</c:v>
                </c:pt>
                <c:pt idx="41891">
                  <c:v>126.25</c:v>
                </c:pt>
                <c:pt idx="41892">
                  <c:v>126.509</c:v>
                </c:pt>
                <c:pt idx="41893">
                  <c:v>126.76600000000002</c:v>
                </c:pt>
                <c:pt idx="41894">
                  <c:v>127.02</c:v>
                </c:pt>
                <c:pt idx="41895">
                  <c:v>127.273</c:v>
                </c:pt>
                <c:pt idx="41896">
                  <c:v>127.523</c:v>
                </c:pt>
                <c:pt idx="41897">
                  <c:v>127.77200000000001</c:v>
                </c:pt>
                <c:pt idx="41898">
                  <c:v>128.018</c:v>
                </c:pt>
                <c:pt idx="41899">
                  <c:v>128.262</c:v>
                </c:pt>
                <c:pt idx="41900">
                  <c:v>128.50399999999999</c:v>
                </c:pt>
                <c:pt idx="41901">
                  <c:v>128.74499999999998</c:v>
                </c:pt>
                <c:pt idx="41902">
                  <c:v>128.983</c:v>
                </c:pt>
                <c:pt idx="41903">
                  <c:v>129.21899999999999</c:v>
                </c:pt>
                <c:pt idx="41904">
                  <c:v>129.45400000000001</c:v>
                </c:pt>
                <c:pt idx="41905">
                  <c:v>129.68600000000001</c:v>
                </c:pt>
                <c:pt idx="41906">
                  <c:v>129.917</c:v>
                </c:pt>
                <c:pt idx="41907">
                  <c:v>130.14599999999999</c:v>
                </c:pt>
                <c:pt idx="41908">
                  <c:v>130.37300000000002</c:v>
                </c:pt>
                <c:pt idx="41909">
                  <c:v>130.59800000000001</c:v>
                </c:pt>
                <c:pt idx="41910">
                  <c:v>130.82200000000012</c:v>
                </c:pt>
                <c:pt idx="41911">
                  <c:v>131.04300000000001</c:v>
                </c:pt>
                <c:pt idx="41912">
                  <c:v>131.26300000000001</c:v>
                </c:pt>
                <c:pt idx="41913">
                  <c:v>131.48200000000011</c:v>
                </c:pt>
                <c:pt idx="41914">
                  <c:v>131.69800000000001</c:v>
                </c:pt>
                <c:pt idx="41915">
                  <c:v>131.91300000000001</c:v>
                </c:pt>
                <c:pt idx="41916">
                  <c:v>132.126</c:v>
                </c:pt>
                <c:pt idx="41917">
                  <c:v>132.33800000000011</c:v>
                </c:pt>
                <c:pt idx="41918">
                  <c:v>132.548</c:v>
                </c:pt>
                <c:pt idx="41919">
                  <c:v>132.75700000000001</c:v>
                </c:pt>
                <c:pt idx="41920">
                  <c:v>132.964</c:v>
                </c:pt>
                <c:pt idx="41921">
                  <c:v>133.16900000000001</c:v>
                </c:pt>
                <c:pt idx="41922">
                  <c:v>133.37300000000002</c:v>
                </c:pt>
                <c:pt idx="41923">
                  <c:v>133.57599999999999</c:v>
                </c:pt>
                <c:pt idx="41924">
                  <c:v>133.77699999999999</c:v>
                </c:pt>
                <c:pt idx="41925">
                  <c:v>133.977</c:v>
                </c:pt>
                <c:pt idx="41926">
                  <c:v>134.17499999999998</c:v>
                </c:pt>
                <c:pt idx="41927">
                  <c:v>134.37200000000001</c:v>
                </c:pt>
                <c:pt idx="41928">
                  <c:v>134.56800000000001</c:v>
                </c:pt>
                <c:pt idx="41929">
                  <c:v>134.762</c:v>
                </c:pt>
                <c:pt idx="41930">
                  <c:v>134.95500000000001</c:v>
                </c:pt>
                <c:pt idx="41931">
                  <c:v>135.14699999999999</c:v>
                </c:pt>
                <c:pt idx="41932">
                  <c:v>135.33800000000011</c:v>
                </c:pt>
                <c:pt idx="41933">
                  <c:v>135.52800000000011</c:v>
                </c:pt>
                <c:pt idx="41934">
                  <c:v>135.71599999999998</c:v>
                </c:pt>
                <c:pt idx="41935">
                  <c:v>135.90300000000002</c:v>
                </c:pt>
                <c:pt idx="41936">
                  <c:v>136.089</c:v>
                </c:pt>
                <c:pt idx="41937">
                  <c:v>136.27399999999992</c:v>
                </c:pt>
                <c:pt idx="41938">
                  <c:v>136.45800000000011</c:v>
                </c:pt>
                <c:pt idx="41939">
                  <c:v>136.64099999999999</c:v>
                </c:pt>
                <c:pt idx="41940">
                  <c:v>136.82300000000001</c:v>
                </c:pt>
                <c:pt idx="41941">
                  <c:v>137.00399999999999</c:v>
                </c:pt>
                <c:pt idx="41942">
                  <c:v>137.184</c:v>
                </c:pt>
                <c:pt idx="41943">
                  <c:v>137.363</c:v>
                </c:pt>
                <c:pt idx="41944">
                  <c:v>137.541</c:v>
                </c:pt>
                <c:pt idx="41945">
                  <c:v>137.71899999999999</c:v>
                </c:pt>
                <c:pt idx="41946">
                  <c:v>137.89500000000001</c:v>
                </c:pt>
                <c:pt idx="41947">
                  <c:v>138.071</c:v>
                </c:pt>
                <c:pt idx="41948">
                  <c:v>138.24599999999998</c:v>
                </c:pt>
                <c:pt idx="41949">
                  <c:v>138.41999999999999</c:v>
                </c:pt>
                <c:pt idx="41950">
                  <c:v>138.59300000000002</c:v>
                </c:pt>
                <c:pt idx="41951">
                  <c:v>138.76599999999999</c:v>
                </c:pt>
                <c:pt idx="41952">
                  <c:v>138.93800000000007</c:v>
                </c:pt>
                <c:pt idx="41953">
                  <c:v>139.10900000000001</c:v>
                </c:pt>
                <c:pt idx="41954">
                  <c:v>139.28</c:v>
                </c:pt>
                <c:pt idx="41955">
                  <c:v>139.44999999999999</c:v>
                </c:pt>
                <c:pt idx="41956">
                  <c:v>139.62</c:v>
                </c:pt>
                <c:pt idx="41957">
                  <c:v>139.78900000000002</c:v>
                </c:pt>
                <c:pt idx="41958">
                  <c:v>139.95700000000011</c:v>
                </c:pt>
                <c:pt idx="41959">
                  <c:v>140.125</c:v>
                </c:pt>
                <c:pt idx="41960">
                  <c:v>140.29300000000001</c:v>
                </c:pt>
                <c:pt idx="41961">
                  <c:v>140.46</c:v>
                </c:pt>
                <c:pt idx="41962">
                  <c:v>140.626</c:v>
                </c:pt>
                <c:pt idx="41963">
                  <c:v>140.79300000000001</c:v>
                </c:pt>
                <c:pt idx="41964">
                  <c:v>140.959</c:v>
                </c:pt>
                <c:pt idx="41965">
                  <c:v>141.124</c:v>
                </c:pt>
                <c:pt idx="41966">
                  <c:v>141.28900000000002</c:v>
                </c:pt>
                <c:pt idx="41967">
                  <c:v>141.45400000000001</c:v>
                </c:pt>
                <c:pt idx="41968">
                  <c:v>141.61899999999997</c:v>
                </c:pt>
                <c:pt idx="41969">
                  <c:v>141.78300000000002</c:v>
                </c:pt>
                <c:pt idx="41970">
                  <c:v>141.947</c:v>
                </c:pt>
                <c:pt idx="41971">
                  <c:v>142.11099999999999</c:v>
                </c:pt>
                <c:pt idx="41972">
                  <c:v>142.27499999999998</c:v>
                </c:pt>
                <c:pt idx="41973">
                  <c:v>142.43900000000002</c:v>
                </c:pt>
                <c:pt idx="41974">
                  <c:v>142.602</c:v>
                </c:pt>
                <c:pt idx="41975">
                  <c:v>142.76599999999999</c:v>
                </c:pt>
                <c:pt idx="41976">
                  <c:v>142.929</c:v>
                </c:pt>
                <c:pt idx="41977">
                  <c:v>143.09200000000001</c:v>
                </c:pt>
                <c:pt idx="41978">
                  <c:v>143.255</c:v>
                </c:pt>
                <c:pt idx="41979">
                  <c:v>143.41800000000001</c:v>
                </c:pt>
                <c:pt idx="41980">
                  <c:v>143.58100000000007</c:v>
                </c:pt>
                <c:pt idx="41981">
                  <c:v>143.74399999999989</c:v>
                </c:pt>
                <c:pt idx="41982">
                  <c:v>143.90700000000001</c:v>
                </c:pt>
                <c:pt idx="41983">
                  <c:v>144.071</c:v>
                </c:pt>
                <c:pt idx="41984">
                  <c:v>144.23399999999998</c:v>
                </c:pt>
                <c:pt idx="41985">
                  <c:v>144.39700000000011</c:v>
                </c:pt>
                <c:pt idx="41986">
                  <c:v>144.56100000000001</c:v>
                </c:pt>
                <c:pt idx="41987">
                  <c:v>144.72399999999999</c:v>
                </c:pt>
                <c:pt idx="41988">
                  <c:v>144.88800000000012</c:v>
                </c:pt>
                <c:pt idx="41989">
                  <c:v>145.05200000000011</c:v>
                </c:pt>
                <c:pt idx="41990">
                  <c:v>145.21599999999998</c:v>
                </c:pt>
                <c:pt idx="41991">
                  <c:v>145.38100000000011</c:v>
                </c:pt>
                <c:pt idx="41992">
                  <c:v>145.54499999999999</c:v>
                </c:pt>
                <c:pt idx="41993">
                  <c:v>145.70999999999998</c:v>
                </c:pt>
                <c:pt idx="41994">
                  <c:v>145.875</c:v>
                </c:pt>
                <c:pt idx="41995">
                  <c:v>146.04</c:v>
                </c:pt>
                <c:pt idx="41996">
                  <c:v>146.20599999999999</c:v>
                </c:pt>
                <c:pt idx="41997">
                  <c:v>146.37200000000001</c:v>
                </c:pt>
                <c:pt idx="41998">
                  <c:v>146.53800000000001</c:v>
                </c:pt>
                <c:pt idx="41999">
                  <c:v>146.70399999999998</c:v>
                </c:pt>
                <c:pt idx="42000">
                  <c:v>146.87100000000001</c:v>
                </c:pt>
                <c:pt idx="42001">
                  <c:v>147.03800000000001</c:v>
                </c:pt>
                <c:pt idx="42002">
                  <c:v>147.20599999999999</c:v>
                </c:pt>
                <c:pt idx="42003">
                  <c:v>147.374</c:v>
                </c:pt>
                <c:pt idx="42004">
                  <c:v>147.542</c:v>
                </c:pt>
                <c:pt idx="42005">
                  <c:v>147.71099999999998</c:v>
                </c:pt>
                <c:pt idx="42006">
                  <c:v>147.88000000000011</c:v>
                </c:pt>
                <c:pt idx="42007">
                  <c:v>148.05000000000001</c:v>
                </c:pt>
                <c:pt idx="42008">
                  <c:v>148.22</c:v>
                </c:pt>
                <c:pt idx="42009">
                  <c:v>148.39000000000001</c:v>
                </c:pt>
                <c:pt idx="42010">
                  <c:v>148.56100000000001</c:v>
                </c:pt>
                <c:pt idx="42011">
                  <c:v>148.733</c:v>
                </c:pt>
                <c:pt idx="42012">
                  <c:v>148.904</c:v>
                </c:pt>
                <c:pt idx="42013">
                  <c:v>149.077</c:v>
                </c:pt>
                <c:pt idx="42014">
                  <c:v>149.25</c:v>
                </c:pt>
                <c:pt idx="42015">
                  <c:v>149.423</c:v>
                </c:pt>
                <c:pt idx="42016">
                  <c:v>149.59700000000001</c:v>
                </c:pt>
                <c:pt idx="42017">
                  <c:v>149.77099999999999</c:v>
                </c:pt>
                <c:pt idx="42018">
                  <c:v>149.946</c:v>
                </c:pt>
                <c:pt idx="42019">
                  <c:v>150.12200000000001</c:v>
                </c:pt>
                <c:pt idx="42020">
                  <c:v>150.298</c:v>
                </c:pt>
                <c:pt idx="42021">
                  <c:v>150.47399999999999</c:v>
                </c:pt>
                <c:pt idx="42022">
                  <c:v>150.65100000000001</c:v>
                </c:pt>
                <c:pt idx="42023">
                  <c:v>150.82900000000001</c:v>
                </c:pt>
                <c:pt idx="42024">
                  <c:v>151.00700000000001</c:v>
                </c:pt>
                <c:pt idx="42025">
                  <c:v>151.185</c:v>
                </c:pt>
                <c:pt idx="42026">
                  <c:v>151.36500000000001</c:v>
                </c:pt>
                <c:pt idx="42027">
                  <c:v>151.54399999999998</c:v>
                </c:pt>
                <c:pt idx="42028">
                  <c:v>151.72499999999999</c:v>
                </c:pt>
                <c:pt idx="42029">
                  <c:v>151.905</c:v>
                </c:pt>
                <c:pt idx="42030">
                  <c:v>152.08700000000007</c:v>
                </c:pt>
                <c:pt idx="42031">
                  <c:v>152.26900000000001</c:v>
                </c:pt>
                <c:pt idx="42032">
                  <c:v>152.45100000000011</c:v>
                </c:pt>
                <c:pt idx="42033">
                  <c:v>152.63399999999999</c:v>
                </c:pt>
                <c:pt idx="42034">
                  <c:v>152.81800000000001</c:v>
                </c:pt>
                <c:pt idx="42035">
                  <c:v>153.00200000000001</c:v>
                </c:pt>
                <c:pt idx="42036">
                  <c:v>153.18600000000001</c:v>
                </c:pt>
                <c:pt idx="42037">
                  <c:v>153.37100000000001</c:v>
                </c:pt>
                <c:pt idx="42038">
                  <c:v>153.55700000000004</c:v>
                </c:pt>
                <c:pt idx="42039">
                  <c:v>153.74299999999999</c:v>
                </c:pt>
                <c:pt idx="42040">
                  <c:v>153.93</c:v>
                </c:pt>
                <c:pt idx="42041">
                  <c:v>154.11699999999999</c:v>
                </c:pt>
                <c:pt idx="42042">
                  <c:v>154.30500000000001</c:v>
                </c:pt>
                <c:pt idx="42043">
                  <c:v>154.49300000000002</c:v>
                </c:pt>
                <c:pt idx="42044">
                  <c:v>154.68200000000004</c:v>
                </c:pt>
                <c:pt idx="42045">
                  <c:v>154.87100000000001</c:v>
                </c:pt>
                <c:pt idx="42046">
                  <c:v>155.06</c:v>
                </c:pt>
                <c:pt idx="42047">
                  <c:v>155.251</c:v>
                </c:pt>
                <c:pt idx="42048">
                  <c:v>155.441</c:v>
                </c:pt>
                <c:pt idx="42049">
                  <c:v>155.63200000000001</c:v>
                </c:pt>
                <c:pt idx="42050">
                  <c:v>155.82300000000001</c:v>
                </c:pt>
                <c:pt idx="42051">
                  <c:v>156.01499999999999</c:v>
                </c:pt>
                <c:pt idx="42052">
                  <c:v>156.20699999999999</c:v>
                </c:pt>
                <c:pt idx="42053">
                  <c:v>156.4</c:v>
                </c:pt>
                <c:pt idx="42054">
                  <c:v>156.59300000000002</c:v>
                </c:pt>
                <c:pt idx="42055">
                  <c:v>156.786</c:v>
                </c:pt>
                <c:pt idx="42056">
                  <c:v>156.97999999999999</c:v>
                </c:pt>
                <c:pt idx="42057">
                  <c:v>157.17399999999998</c:v>
                </c:pt>
                <c:pt idx="42058">
                  <c:v>157.36800000000011</c:v>
                </c:pt>
                <c:pt idx="42059">
                  <c:v>157.56300000000002</c:v>
                </c:pt>
                <c:pt idx="42060">
                  <c:v>157.75800000000001</c:v>
                </c:pt>
                <c:pt idx="42061">
                  <c:v>157.953</c:v>
                </c:pt>
                <c:pt idx="42062">
                  <c:v>158.148</c:v>
                </c:pt>
                <c:pt idx="42063">
                  <c:v>158.34399999999999</c:v>
                </c:pt>
                <c:pt idx="42064">
                  <c:v>158.54</c:v>
                </c:pt>
                <c:pt idx="42065">
                  <c:v>158.73599999999999</c:v>
                </c:pt>
                <c:pt idx="42066">
                  <c:v>158.93200000000004</c:v>
                </c:pt>
                <c:pt idx="42067">
                  <c:v>159.12800000000001</c:v>
                </c:pt>
                <c:pt idx="42068">
                  <c:v>159.32400000000001</c:v>
                </c:pt>
                <c:pt idx="42069">
                  <c:v>159.52100000000004</c:v>
                </c:pt>
                <c:pt idx="42070">
                  <c:v>159.71799999999999</c:v>
                </c:pt>
                <c:pt idx="42071">
                  <c:v>159.91399999999999</c:v>
                </c:pt>
                <c:pt idx="42072">
                  <c:v>160.11099999999999</c:v>
                </c:pt>
                <c:pt idx="42073">
                  <c:v>160.30800000000011</c:v>
                </c:pt>
                <c:pt idx="42074">
                  <c:v>160.50399999999999</c:v>
                </c:pt>
                <c:pt idx="42075">
                  <c:v>160.70099999999999</c:v>
                </c:pt>
                <c:pt idx="42076">
                  <c:v>160.89800000000011</c:v>
                </c:pt>
                <c:pt idx="42077">
                  <c:v>161.09399999999999</c:v>
                </c:pt>
                <c:pt idx="42078">
                  <c:v>161.29</c:v>
                </c:pt>
                <c:pt idx="42079">
                  <c:v>161.4860000000001</c:v>
                </c:pt>
                <c:pt idx="42080">
                  <c:v>161.68300000000002</c:v>
                </c:pt>
                <c:pt idx="42081">
                  <c:v>161.87800000000001</c:v>
                </c:pt>
                <c:pt idx="42082">
                  <c:v>162.07399999999998</c:v>
                </c:pt>
                <c:pt idx="42083">
                  <c:v>162.26900000000001</c:v>
                </c:pt>
                <c:pt idx="42084">
                  <c:v>162.464</c:v>
                </c:pt>
                <c:pt idx="42085">
                  <c:v>162.65900000000002</c:v>
                </c:pt>
                <c:pt idx="42086">
                  <c:v>162.85300000000001</c:v>
                </c:pt>
                <c:pt idx="42087">
                  <c:v>163.047</c:v>
                </c:pt>
                <c:pt idx="42088">
                  <c:v>163.24099999999999</c:v>
                </c:pt>
                <c:pt idx="42089">
                  <c:v>163.434</c:v>
                </c:pt>
                <c:pt idx="42090">
                  <c:v>163.626</c:v>
                </c:pt>
                <c:pt idx="42091">
                  <c:v>163.81800000000001</c:v>
                </c:pt>
                <c:pt idx="42092">
                  <c:v>164.01</c:v>
                </c:pt>
                <c:pt idx="42093">
                  <c:v>164.20099999999999</c:v>
                </c:pt>
                <c:pt idx="42094">
                  <c:v>164.3910000000001</c:v>
                </c:pt>
                <c:pt idx="42095">
                  <c:v>164.58100000000007</c:v>
                </c:pt>
                <c:pt idx="42096">
                  <c:v>164.76999999999998</c:v>
                </c:pt>
                <c:pt idx="42097">
                  <c:v>164.95800000000011</c:v>
                </c:pt>
                <c:pt idx="42098">
                  <c:v>165.14499999999998</c:v>
                </c:pt>
                <c:pt idx="42099">
                  <c:v>165.33200000000011</c:v>
                </c:pt>
                <c:pt idx="42100">
                  <c:v>165.518</c:v>
                </c:pt>
                <c:pt idx="42101">
                  <c:v>165.70299999999997</c:v>
                </c:pt>
                <c:pt idx="42102">
                  <c:v>165.88700000000011</c:v>
                </c:pt>
                <c:pt idx="42103">
                  <c:v>166.07</c:v>
                </c:pt>
                <c:pt idx="42104">
                  <c:v>166.25200000000001</c:v>
                </c:pt>
                <c:pt idx="42105">
                  <c:v>166.43300000000002</c:v>
                </c:pt>
                <c:pt idx="42106">
                  <c:v>166.61299999999997</c:v>
                </c:pt>
                <c:pt idx="42107">
                  <c:v>166.791</c:v>
                </c:pt>
                <c:pt idx="42108">
                  <c:v>166.96900000000002</c:v>
                </c:pt>
                <c:pt idx="42109">
                  <c:v>167.14499999999998</c:v>
                </c:pt>
                <c:pt idx="42110">
                  <c:v>167.32100000000011</c:v>
                </c:pt>
                <c:pt idx="42111">
                  <c:v>167.494</c:v>
                </c:pt>
                <c:pt idx="42112">
                  <c:v>167.667</c:v>
                </c:pt>
                <c:pt idx="42113">
                  <c:v>167.83800000000011</c:v>
                </c:pt>
                <c:pt idx="42114">
                  <c:v>168.00800000000001</c:v>
                </c:pt>
                <c:pt idx="42115">
                  <c:v>168.17599999999999</c:v>
                </c:pt>
                <c:pt idx="42116">
                  <c:v>168.34300000000002</c:v>
                </c:pt>
                <c:pt idx="42117">
                  <c:v>168.50800000000001</c:v>
                </c:pt>
                <c:pt idx="42118">
                  <c:v>168.672</c:v>
                </c:pt>
                <c:pt idx="42119">
                  <c:v>168.834</c:v>
                </c:pt>
                <c:pt idx="42120">
                  <c:v>168.994</c:v>
                </c:pt>
                <c:pt idx="42121">
                  <c:v>169.15300000000002</c:v>
                </c:pt>
                <c:pt idx="42122">
                  <c:v>169.31</c:v>
                </c:pt>
                <c:pt idx="42123">
                  <c:v>169.465</c:v>
                </c:pt>
                <c:pt idx="42124">
                  <c:v>169.61799999999999</c:v>
                </c:pt>
                <c:pt idx="42125">
                  <c:v>169.76900000000001</c:v>
                </c:pt>
                <c:pt idx="42126">
                  <c:v>169.91800000000001</c:v>
                </c:pt>
                <c:pt idx="42127">
                  <c:v>170.066</c:v>
                </c:pt>
                <c:pt idx="42128">
                  <c:v>170.21099999999998</c:v>
                </c:pt>
                <c:pt idx="42129">
                  <c:v>170.35400000000001</c:v>
                </c:pt>
                <c:pt idx="42130">
                  <c:v>170.495</c:v>
                </c:pt>
                <c:pt idx="42131">
                  <c:v>170.63399999999999</c:v>
                </c:pt>
                <c:pt idx="42132">
                  <c:v>170.76999999999998</c:v>
                </c:pt>
                <c:pt idx="42133">
                  <c:v>170.904</c:v>
                </c:pt>
                <c:pt idx="42134">
                  <c:v>171.036</c:v>
                </c:pt>
                <c:pt idx="42135">
                  <c:v>171.16499999999999</c:v>
                </c:pt>
                <c:pt idx="42136">
                  <c:v>171.292</c:v>
                </c:pt>
                <c:pt idx="42137">
                  <c:v>171.417</c:v>
                </c:pt>
                <c:pt idx="42138">
                  <c:v>171.53900000000002</c:v>
                </c:pt>
                <c:pt idx="42139">
                  <c:v>171.65800000000004</c:v>
                </c:pt>
                <c:pt idx="42140">
                  <c:v>171.77499999999998</c:v>
                </c:pt>
                <c:pt idx="42141">
                  <c:v>171.88900000000001</c:v>
                </c:pt>
                <c:pt idx="42142">
                  <c:v>172</c:v>
                </c:pt>
                <c:pt idx="42143">
                  <c:v>172.108</c:v>
                </c:pt>
                <c:pt idx="42144">
                  <c:v>172.21399999999988</c:v>
                </c:pt>
                <c:pt idx="42145">
                  <c:v>172.31700000000001</c:v>
                </c:pt>
                <c:pt idx="42146">
                  <c:v>172.416</c:v>
                </c:pt>
                <c:pt idx="42147">
                  <c:v>172.51300000000001</c:v>
                </c:pt>
                <c:pt idx="42148">
                  <c:v>172.607</c:v>
                </c:pt>
                <c:pt idx="42149">
                  <c:v>172.697</c:v>
                </c:pt>
                <c:pt idx="42150">
                  <c:v>172.785</c:v>
                </c:pt>
                <c:pt idx="42151">
                  <c:v>172.869</c:v>
                </c:pt>
                <c:pt idx="42152">
                  <c:v>172.95000000000007</c:v>
                </c:pt>
                <c:pt idx="42153">
                  <c:v>173.02800000000011</c:v>
                </c:pt>
                <c:pt idx="42154">
                  <c:v>173.102</c:v>
                </c:pt>
                <c:pt idx="42155">
                  <c:v>173.17299999999997</c:v>
                </c:pt>
                <c:pt idx="42156">
                  <c:v>173.23999999999998</c:v>
                </c:pt>
                <c:pt idx="42157">
                  <c:v>173.304</c:v>
                </c:pt>
                <c:pt idx="42158">
                  <c:v>173.364</c:v>
                </c:pt>
                <c:pt idx="42159">
                  <c:v>173.42100000000011</c:v>
                </c:pt>
                <c:pt idx="42160">
                  <c:v>173.47399999999999</c:v>
                </c:pt>
                <c:pt idx="42161">
                  <c:v>173.523</c:v>
                </c:pt>
                <c:pt idx="42162">
                  <c:v>173.56900000000002</c:v>
                </c:pt>
                <c:pt idx="42163">
                  <c:v>173.60999999999999</c:v>
                </c:pt>
                <c:pt idx="42164">
                  <c:v>173.648</c:v>
                </c:pt>
                <c:pt idx="42165">
                  <c:v>173.68200000000004</c:v>
                </c:pt>
                <c:pt idx="42166">
                  <c:v>173.71199999999999</c:v>
                </c:pt>
                <c:pt idx="42167">
                  <c:v>173.738</c:v>
                </c:pt>
                <c:pt idx="42168">
                  <c:v>173.76</c:v>
                </c:pt>
                <c:pt idx="42169">
                  <c:v>173.77699999999999</c:v>
                </c:pt>
                <c:pt idx="42170">
                  <c:v>173.791</c:v>
                </c:pt>
                <c:pt idx="42171">
                  <c:v>173.8</c:v>
                </c:pt>
                <c:pt idx="42172">
                  <c:v>173.80500000000001</c:v>
                </c:pt>
                <c:pt idx="42173">
                  <c:v>173.80600000000001</c:v>
                </c:pt>
                <c:pt idx="42174">
                  <c:v>173.80200000000011</c:v>
                </c:pt>
                <c:pt idx="42175">
                  <c:v>173.79399999999998</c:v>
                </c:pt>
                <c:pt idx="42176">
                  <c:v>173.78100000000001</c:v>
                </c:pt>
                <c:pt idx="42177">
                  <c:v>173.76399999999998</c:v>
                </c:pt>
                <c:pt idx="42178">
                  <c:v>173.74199999999999</c:v>
                </c:pt>
                <c:pt idx="42179">
                  <c:v>173.71599999999998</c:v>
                </c:pt>
                <c:pt idx="42180">
                  <c:v>173.684</c:v>
                </c:pt>
                <c:pt idx="42181">
                  <c:v>173.64899999999997</c:v>
                </c:pt>
                <c:pt idx="42182">
                  <c:v>173.608</c:v>
                </c:pt>
                <c:pt idx="42183">
                  <c:v>173.56300000000002</c:v>
                </c:pt>
                <c:pt idx="42184">
                  <c:v>173.512</c:v>
                </c:pt>
                <c:pt idx="42185">
                  <c:v>173.45700000000011</c:v>
                </c:pt>
                <c:pt idx="42186">
                  <c:v>173.39700000000011</c:v>
                </c:pt>
                <c:pt idx="42187">
                  <c:v>173.33200000000011</c:v>
                </c:pt>
                <c:pt idx="42188">
                  <c:v>173.262</c:v>
                </c:pt>
                <c:pt idx="42189">
                  <c:v>173.18600000000001</c:v>
                </c:pt>
                <c:pt idx="42190">
                  <c:v>173.10599999999999</c:v>
                </c:pt>
                <c:pt idx="42191">
                  <c:v>173.02</c:v>
                </c:pt>
                <c:pt idx="42192">
                  <c:v>172.929</c:v>
                </c:pt>
                <c:pt idx="42193">
                  <c:v>172.833</c:v>
                </c:pt>
                <c:pt idx="42194">
                  <c:v>172.732</c:v>
                </c:pt>
                <c:pt idx="42195">
                  <c:v>172.625</c:v>
                </c:pt>
                <c:pt idx="42196">
                  <c:v>172.512</c:v>
                </c:pt>
                <c:pt idx="42197">
                  <c:v>172.39500000000001</c:v>
                </c:pt>
                <c:pt idx="42198">
                  <c:v>172.27099999999999</c:v>
                </c:pt>
                <c:pt idx="42199">
                  <c:v>172.142</c:v>
                </c:pt>
                <c:pt idx="42200">
                  <c:v>172.00800000000001</c:v>
                </c:pt>
                <c:pt idx="42201">
                  <c:v>171.86800000000011</c:v>
                </c:pt>
                <c:pt idx="42202">
                  <c:v>171.72200000000001</c:v>
                </c:pt>
                <c:pt idx="42203">
                  <c:v>171.571</c:v>
                </c:pt>
                <c:pt idx="42204">
                  <c:v>171.41399999999999</c:v>
                </c:pt>
                <c:pt idx="42205">
                  <c:v>171.251</c:v>
                </c:pt>
                <c:pt idx="42206">
                  <c:v>171.08200000000011</c:v>
                </c:pt>
                <c:pt idx="42207">
                  <c:v>170.90700000000001</c:v>
                </c:pt>
                <c:pt idx="42208">
                  <c:v>170.727</c:v>
                </c:pt>
                <c:pt idx="42209">
                  <c:v>170.541</c:v>
                </c:pt>
                <c:pt idx="42210">
                  <c:v>170.34800000000001</c:v>
                </c:pt>
                <c:pt idx="42211">
                  <c:v>170.15</c:v>
                </c:pt>
                <c:pt idx="42212">
                  <c:v>169.94499999999999</c:v>
                </c:pt>
                <c:pt idx="42213">
                  <c:v>169.73499999999999</c:v>
                </c:pt>
                <c:pt idx="42214">
                  <c:v>169.518</c:v>
                </c:pt>
                <c:pt idx="42215">
                  <c:v>169.29499999999999</c:v>
                </c:pt>
                <c:pt idx="42216">
                  <c:v>169.066</c:v>
                </c:pt>
                <c:pt idx="42217">
                  <c:v>168.83100000000007</c:v>
                </c:pt>
                <c:pt idx="42218">
                  <c:v>168.589</c:v>
                </c:pt>
                <c:pt idx="42219">
                  <c:v>168.34100000000001</c:v>
                </c:pt>
                <c:pt idx="42220">
                  <c:v>168.08700000000007</c:v>
                </c:pt>
                <c:pt idx="42221">
                  <c:v>167.82700000000011</c:v>
                </c:pt>
                <c:pt idx="42222">
                  <c:v>167.56</c:v>
                </c:pt>
                <c:pt idx="42223">
                  <c:v>167.28700000000001</c:v>
                </c:pt>
                <c:pt idx="42224">
                  <c:v>167.00700000000001</c:v>
                </c:pt>
                <c:pt idx="42225">
                  <c:v>166.721</c:v>
                </c:pt>
                <c:pt idx="42226">
                  <c:v>166.42800000000011</c:v>
                </c:pt>
                <c:pt idx="42227">
                  <c:v>166.12900000000002</c:v>
                </c:pt>
                <c:pt idx="42228">
                  <c:v>165.82400000000001</c:v>
                </c:pt>
                <c:pt idx="42229">
                  <c:v>165.511</c:v>
                </c:pt>
                <c:pt idx="42230">
                  <c:v>165.19300000000001</c:v>
                </c:pt>
                <c:pt idx="42231">
                  <c:v>164.8670000000001</c:v>
                </c:pt>
                <c:pt idx="42232">
                  <c:v>164.535</c:v>
                </c:pt>
                <c:pt idx="42233">
                  <c:v>164.196</c:v>
                </c:pt>
                <c:pt idx="42234">
                  <c:v>163.85100000000011</c:v>
                </c:pt>
                <c:pt idx="42235">
                  <c:v>163.499</c:v>
                </c:pt>
                <c:pt idx="42236">
                  <c:v>163.13999999999999</c:v>
                </c:pt>
                <c:pt idx="42237">
                  <c:v>162.77499999999998</c:v>
                </c:pt>
                <c:pt idx="42238">
                  <c:v>162.40200000000004</c:v>
                </c:pt>
                <c:pt idx="42239">
                  <c:v>162.023</c:v>
                </c:pt>
                <c:pt idx="42240">
                  <c:v>161.63800000000001</c:v>
                </c:pt>
                <c:pt idx="42241">
                  <c:v>161.24499999999998</c:v>
                </c:pt>
                <c:pt idx="42242">
                  <c:v>160.845</c:v>
                </c:pt>
                <c:pt idx="42243">
                  <c:v>160.43900000000002</c:v>
                </c:pt>
                <c:pt idx="42244">
                  <c:v>160.02600000000001</c:v>
                </c:pt>
                <c:pt idx="42245">
                  <c:v>159.60599999999999</c:v>
                </c:pt>
                <c:pt idx="42246">
                  <c:v>159.17899999999997</c:v>
                </c:pt>
                <c:pt idx="42247">
                  <c:v>158.74499999999998</c:v>
                </c:pt>
                <c:pt idx="42248">
                  <c:v>158.30500000000001</c:v>
                </c:pt>
                <c:pt idx="42249">
                  <c:v>157.85700000000011</c:v>
                </c:pt>
                <c:pt idx="42250">
                  <c:v>157.40300000000002</c:v>
                </c:pt>
                <c:pt idx="42251">
                  <c:v>156.941</c:v>
                </c:pt>
                <c:pt idx="42252">
                  <c:v>156.47300000000001</c:v>
                </c:pt>
                <c:pt idx="42253">
                  <c:v>155.9980000000001</c:v>
                </c:pt>
                <c:pt idx="42254">
                  <c:v>155.51599999999999</c:v>
                </c:pt>
                <c:pt idx="42255">
                  <c:v>155.02700000000004</c:v>
                </c:pt>
                <c:pt idx="42256">
                  <c:v>154.53100000000001</c:v>
                </c:pt>
                <c:pt idx="42257">
                  <c:v>154.02800000000011</c:v>
                </c:pt>
                <c:pt idx="42258">
                  <c:v>153.518</c:v>
                </c:pt>
                <c:pt idx="42259">
                  <c:v>153.001</c:v>
                </c:pt>
                <c:pt idx="42260">
                  <c:v>152.477</c:v>
                </c:pt>
                <c:pt idx="42261">
                  <c:v>151.946</c:v>
                </c:pt>
                <c:pt idx="42262">
                  <c:v>151.40900000000002</c:v>
                </c:pt>
                <c:pt idx="42263">
                  <c:v>150.864</c:v>
                </c:pt>
                <c:pt idx="42264">
                  <c:v>150.31200000000001</c:v>
                </c:pt>
                <c:pt idx="42265">
                  <c:v>149.75399999999999</c:v>
                </c:pt>
                <c:pt idx="42266">
                  <c:v>149.18800000000007</c:v>
                </c:pt>
                <c:pt idx="42267">
                  <c:v>148.61599999999999</c:v>
                </c:pt>
                <c:pt idx="42268">
                  <c:v>148.03700000000001</c:v>
                </c:pt>
                <c:pt idx="42269">
                  <c:v>147.45100000000011</c:v>
                </c:pt>
                <c:pt idx="42270">
                  <c:v>146.85800000000012</c:v>
                </c:pt>
                <c:pt idx="42271">
                  <c:v>146.25800000000001</c:v>
                </c:pt>
                <c:pt idx="42272">
                  <c:v>145.65100000000001</c:v>
                </c:pt>
                <c:pt idx="42273">
                  <c:v>145.03700000000001</c:v>
                </c:pt>
                <c:pt idx="42274">
                  <c:v>144.417</c:v>
                </c:pt>
                <c:pt idx="42275">
                  <c:v>143.78900000000002</c:v>
                </c:pt>
                <c:pt idx="42276">
                  <c:v>143.155</c:v>
                </c:pt>
                <c:pt idx="42277">
                  <c:v>142.51399999999998</c:v>
                </c:pt>
                <c:pt idx="42278">
                  <c:v>141.86600000000001</c:v>
                </c:pt>
                <c:pt idx="42279">
                  <c:v>141.21199999999999</c:v>
                </c:pt>
                <c:pt idx="42280">
                  <c:v>140.55100000000004</c:v>
                </c:pt>
                <c:pt idx="42281">
                  <c:v>139.88300000000001</c:v>
                </c:pt>
                <c:pt idx="42282">
                  <c:v>139.208</c:v>
                </c:pt>
                <c:pt idx="42283">
                  <c:v>138.52700000000004</c:v>
                </c:pt>
                <c:pt idx="42284">
                  <c:v>137.839</c:v>
                </c:pt>
                <c:pt idx="42285">
                  <c:v>137.14399999999998</c:v>
                </c:pt>
                <c:pt idx="42286">
                  <c:v>136.44300000000001</c:v>
                </c:pt>
                <c:pt idx="42287">
                  <c:v>135.73499999999999</c:v>
                </c:pt>
                <c:pt idx="42288">
                  <c:v>135.02100000000004</c:v>
                </c:pt>
                <c:pt idx="42289">
                  <c:v>134.30000000000001</c:v>
                </c:pt>
                <c:pt idx="42290">
                  <c:v>133.572</c:v>
                </c:pt>
                <c:pt idx="42291">
                  <c:v>132.83800000000011</c:v>
                </c:pt>
                <c:pt idx="42292">
                  <c:v>132.09800000000001</c:v>
                </c:pt>
                <c:pt idx="42293">
                  <c:v>131.35100000000011</c:v>
                </c:pt>
                <c:pt idx="42294">
                  <c:v>130.59800000000001</c:v>
                </c:pt>
                <c:pt idx="42295">
                  <c:v>129.839</c:v>
                </c:pt>
                <c:pt idx="42296">
                  <c:v>129.07300000000001</c:v>
                </c:pt>
                <c:pt idx="42297">
                  <c:v>128.30100000000004</c:v>
                </c:pt>
                <c:pt idx="42298">
                  <c:v>127.523</c:v>
                </c:pt>
                <c:pt idx="42299">
                  <c:v>126.738</c:v>
                </c:pt>
                <c:pt idx="42300">
                  <c:v>125.94800000000002</c:v>
                </c:pt>
                <c:pt idx="42301">
                  <c:v>125.151</c:v>
                </c:pt>
                <c:pt idx="42302">
                  <c:v>124.348</c:v>
                </c:pt>
                <c:pt idx="42303">
                  <c:v>123.539</c:v>
                </c:pt>
                <c:pt idx="42304">
                  <c:v>122.724</c:v>
                </c:pt>
                <c:pt idx="42305">
                  <c:v>121.90400000000002</c:v>
                </c:pt>
                <c:pt idx="42306">
                  <c:v>121.077</c:v>
                </c:pt>
                <c:pt idx="42307">
                  <c:v>120.24400000000006</c:v>
                </c:pt>
                <c:pt idx="42308">
                  <c:v>119.40600000000002</c:v>
                </c:pt>
                <c:pt idx="42309">
                  <c:v>118.562</c:v>
                </c:pt>
                <c:pt idx="42310">
                  <c:v>117.712</c:v>
                </c:pt>
                <c:pt idx="42311">
                  <c:v>116.85599999999998</c:v>
                </c:pt>
                <c:pt idx="42312">
                  <c:v>115.995</c:v>
                </c:pt>
                <c:pt idx="42313">
                  <c:v>115.12799999999999</c:v>
                </c:pt>
                <c:pt idx="42314">
                  <c:v>114.256</c:v>
                </c:pt>
                <c:pt idx="42315">
                  <c:v>113.37799999999999</c:v>
                </c:pt>
                <c:pt idx="42316">
                  <c:v>112.495</c:v>
                </c:pt>
                <c:pt idx="42317">
                  <c:v>111.607</c:v>
                </c:pt>
                <c:pt idx="42318">
                  <c:v>110.71299999999999</c:v>
                </c:pt>
                <c:pt idx="42319">
                  <c:v>109.81399999999999</c:v>
                </c:pt>
                <c:pt idx="42320">
                  <c:v>108.91000000000005</c:v>
                </c:pt>
                <c:pt idx="42321">
                  <c:v>108</c:v>
                </c:pt>
                <c:pt idx="42322">
                  <c:v>107.086</c:v>
                </c:pt>
                <c:pt idx="42323">
                  <c:v>106.166</c:v>
                </c:pt>
                <c:pt idx="42324">
                  <c:v>105.242</c:v>
                </c:pt>
                <c:pt idx="42325">
                  <c:v>104.312</c:v>
                </c:pt>
                <c:pt idx="42326">
                  <c:v>103.37799999999999</c:v>
                </c:pt>
                <c:pt idx="42327">
                  <c:v>102.43899999999999</c:v>
                </c:pt>
                <c:pt idx="42328">
                  <c:v>101.49600000000002</c:v>
                </c:pt>
                <c:pt idx="42329">
                  <c:v>100.54700000000005</c:v>
                </c:pt>
                <c:pt idx="42330">
                  <c:v>99.594499999999996</c:v>
                </c:pt>
                <c:pt idx="42331">
                  <c:v>98.637200000000007</c:v>
                </c:pt>
                <c:pt idx="42332">
                  <c:v>97.675299999999979</c:v>
                </c:pt>
                <c:pt idx="42333">
                  <c:v>96.709100000000007</c:v>
                </c:pt>
                <c:pt idx="42334">
                  <c:v>95.738600000000005</c:v>
                </c:pt>
                <c:pt idx="42335">
                  <c:v>94.763800000000003</c:v>
                </c:pt>
                <c:pt idx="42336">
                  <c:v>93.784999999999997</c:v>
                </c:pt>
                <c:pt idx="42337">
                  <c:v>92.801999999999992</c:v>
                </c:pt>
                <c:pt idx="42338">
                  <c:v>91.815000000000012</c:v>
                </c:pt>
                <c:pt idx="42339">
                  <c:v>90.823999999999998</c:v>
                </c:pt>
                <c:pt idx="42340">
                  <c:v>89.8292</c:v>
                </c:pt>
                <c:pt idx="42341">
                  <c:v>88.830500000000001</c:v>
                </c:pt>
                <c:pt idx="42342">
                  <c:v>87.828099999999978</c:v>
                </c:pt>
                <c:pt idx="42343">
                  <c:v>86.822199999999981</c:v>
                </c:pt>
                <c:pt idx="42344">
                  <c:v>85.8125</c:v>
                </c:pt>
                <c:pt idx="42345">
                  <c:v>84.799400000000006</c:v>
                </c:pt>
                <c:pt idx="42346">
                  <c:v>83.783000000000001</c:v>
                </c:pt>
                <c:pt idx="42347">
                  <c:v>82.763099999999994</c:v>
                </c:pt>
                <c:pt idx="42348">
                  <c:v>81.739900000000006</c:v>
                </c:pt>
                <c:pt idx="42349">
                  <c:v>80.713700000000003</c:v>
                </c:pt>
                <c:pt idx="42350">
                  <c:v>79.684200000000004</c:v>
                </c:pt>
                <c:pt idx="42351">
                  <c:v>78.65179999999998</c:v>
                </c:pt>
                <c:pt idx="42352">
                  <c:v>77.616500000000002</c:v>
                </c:pt>
                <c:pt idx="42353">
                  <c:v>76.578199999999981</c:v>
                </c:pt>
                <c:pt idx="42354">
                  <c:v>75.537300000000002</c:v>
                </c:pt>
                <c:pt idx="42355">
                  <c:v>74.493600000000058</c:v>
                </c:pt>
                <c:pt idx="42356">
                  <c:v>73.447300000000027</c:v>
                </c:pt>
                <c:pt idx="42357">
                  <c:v>72.398600000000002</c:v>
                </c:pt>
                <c:pt idx="42358">
                  <c:v>71.347300000000004</c:v>
                </c:pt>
                <c:pt idx="42359">
                  <c:v>70.293700000000001</c:v>
                </c:pt>
                <c:pt idx="42360">
                  <c:v>69.237799999999993</c:v>
                </c:pt>
                <c:pt idx="42361">
                  <c:v>68.179799999999958</c:v>
                </c:pt>
                <c:pt idx="42362">
                  <c:v>67.119699999999995</c:v>
                </c:pt>
                <c:pt idx="42363">
                  <c:v>66.057599999999994</c:v>
                </c:pt>
                <c:pt idx="42364">
                  <c:v>64.993600000000058</c:v>
                </c:pt>
                <c:pt idx="42365">
                  <c:v>63.927800000000005</c:v>
                </c:pt>
                <c:pt idx="42366">
                  <c:v>62.860200000000006</c:v>
                </c:pt>
                <c:pt idx="42367">
                  <c:v>61.791000000000011</c:v>
                </c:pt>
                <c:pt idx="42368">
                  <c:v>60.720200000000013</c:v>
                </c:pt>
                <c:pt idx="42369">
                  <c:v>59.648000000000003</c:v>
                </c:pt>
                <c:pt idx="42370">
                  <c:v>58.574400000000004</c:v>
                </c:pt>
                <c:pt idx="42371">
                  <c:v>57.499600000000001</c:v>
                </c:pt>
                <c:pt idx="42372">
                  <c:v>56.4236</c:v>
                </c:pt>
                <c:pt idx="42373">
                  <c:v>55.346499999999999</c:v>
                </c:pt>
                <c:pt idx="42374">
                  <c:v>54.268400000000028</c:v>
                </c:pt>
                <c:pt idx="42375">
                  <c:v>53.189300000000003</c:v>
                </c:pt>
                <c:pt idx="42376">
                  <c:v>52.109500000000011</c:v>
                </c:pt>
                <c:pt idx="42377">
                  <c:v>51.029000000000003</c:v>
                </c:pt>
                <c:pt idx="42378">
                  <c:v>49.947899999999997</c:v>
                </c:pt>
                <c:pt idx="42379">
                  <c:v>48.866200000000006</c:v>
                </c:pt>
                <c:pt idx="42380">
                  <c:v>47.784100000000002</c:v>
                </c:pt>
                <c:pt idx="42381">
                  <c:v>46.701600000000006</c:v>
                </c:pt>
                <c:pt idx="42382">
                  <c:v>45.619100000000003</c:v>
                </c:pt>
                <c:pt idx="42383">
                  <c:v>44.536200000000001</c:v>
                </c:pt>
                <c:pt idx="42384">
                  <c:v>43.453299999999999</c:v>
                </c:pt>
                <c:pt idx="42385">
                  <c:v>42.370600000000003</c:v>
                </c:pt>
                <c:pt idx="42386">
                  <c:v>41.288000000000011</c:v>
                </c:pt>
                <c:pt idx="42387">
                  <c:v>40.205700000000029</c:v>
                </c:pt>
                <c:pt idx="42388">
                  <c:v>39.123600000000003</c:v>
                </c:pt>
                <c:pt idx="42389">
                  <c:v>38.042000000000002</c:v>
                </c:pt>
                <c:pt idx="42390">
                  <c:v>36.961000000000006</c:v>
                </c:pt>
                <c:pt idx="42391">
                  <c:v>35.880600000000001</c:v>
                </c:pt>
                <c:pt idx="42392">
                  <c:v>34.801000000000002</c:v>
                </c:pt>
                <c:pt idx="42393">
                  <c:v>33.722200000000029</c:v>
                </c:pt>
                <c:pt idx="42394">
                  <c:v>32.644400000000005</c:v>
                </c:pt>
                <c:pt idx="42395">
                  <c:v>31.567599999999981</c:v>
                </c:pt>
                <c:pt idx="42396">
                  <c:v>30.491800000000001</c:v>
                </c:pt>
                <c:pt idx="42397">
                  <c:v>29.417400000000001</c:v>
                </c:pt>
                <c:pt idx="42398">
                  <c:v>28.3443</c:v>
                </c:pt>
                <c:pt idx="42399">
                  <c:v>27.272699999999979</c:v>
                </c:pt>
                <c:pt idx="42400">
                  <c:v>26.202599999999979</c:v>
                </c:pt>
                <c:pt idx="42401">
                  <c:v>25.134100000000014</c:v>
                </c:pt>
                <c:pt idx="42402">
                  <c:v>24.067299999999989</c:v>
                </c:pt>
                <c:pt idx="42403">
                  <c:v>23.002400000000002</c:v>
                </c:pt>
                <c:pt idx="42404">
                  <c:v>21.939399999999985</c:v>
                </c:pt>
                <c:pt idx="42405">
                  <c:v>20.878399999999989</c:v>
                </c:pt>
                <c:pt idx="42406">
                  <c:v>19.819700000000001</c:v>
                </c:pt>
                <c:pt idx="42407">
                  <c:v>18.76309999999998</c:v>
                </c:pt>
                <c:pt idx="42408">
                  <c:v>17.7088</c:v>
                </c:pt>
                <c:pt idx="42409">
                  <c:v>16.657000000000014</c:v>
                </c:pt>
                <c:pt idx="42410">
                  <c:v>15.607800000000001</c:v>
                </c:pt>
                <c:pt idx="42411">
                  <c:v>14.5611</c:v>
                </c:pt>
                <c:pt idx="42412">
                  <c:v>13.517200000000001</c:v>
                </c:pt>
                <c:pt idx="42413">
                  <c:v>12.476100000000002</c:v>
                </c:pt>
                <c:pt idx="42414">
                  <c:v>11.438000000000001</c:v>
                </c:pt>
                <c:pt idx="42415">
                  <c:v>10.402700000000006</c:v>
                </c:pt>
                <c:pt idx="42416">
                  <c:v>9.3708200000000001</c:v>
                </c:pt>
                <c:pt idx="42417">
                  <c:v>8.3420500000000004</c:v>
                </c:pt>
                <c:pt idx="42418">
                  <c:v>7.3165299999999975</c:v>
                </c:pt>
                <c:pt idx="42419">
                  <c:v>6.2945499999999965</c:v>
                </c:pt>
                <c:pt idx="42420">
                  <c:v>5.2760500000000023</c:v>
                </c:pt>
                <c:pt idx="42421">
                  <c:v>4.2611400000000001</c:v>
                </c:pt>
                <c:pt idx="42422">
                  <c:v>3.2499300000000018</c:v>
                </c:pt>
                <c:pt idx="42423">
                  <c:v>2.2425999999999999</c:v>
                </c:pt>
                <c:pt idx="42424">
                  <c:v>1.2391699999999992</c:v>
                </c:pt>
                <c:pt idx="42425">
                  <c:v>0.23972299999999999</c:v>
                </c:pt>
                <c:pt idx="42426">
                  <c:v>-0.75566199999999994</c:v>
                </c:pt>
                <c:pt idx="42427">
                  <c:v>-1.74681</c:v>
                </c:pt>
                <c:pt idx="42428">
                  <c:v>-2.7336800000000001</c:v>
                </c:pt>
                <c:pt idx="42429">
                  <c:v>-3.71611</c:v>
                </c:pt>
                <c:pt idx="42430">
                  <c:v>-4.6941099999999958</c:v>
                </c:pt>
                <c:pt idx="42431">
                  <c:v>-5.6675299999999948</c:v>
                </c:pt>
                <c:pt idx="42432">
                  <c:v>-6.6362700000000014</c:v>
                </c:pt>
                <c:pt idx="42433">
                  <c:v>-7.6002700000000001</c:v>
                </c:pt>
                <c:pt idx="42434">
                  <c:v>-8.5593300000000028</c:v>
                </c:pt>
                <c:pt idx="42435">
                  <c:v>-9.5133799999999997</c:v>
                </c:pt>
                <c:pt idx="42436">
                  <c:v>-10.462600000000007</c:v>
                </c:pt>
                <c:pt idx="42437">
                  <c:v>-11.406500000000008</c:v>
                </c:pt>
                <c:pt idx="42438">
                  <c:v>-12.3452</c:v>
                </c:pt>
                <c:pt idx="42439">
                  <c:v>-13.278700000000001</c:v>
                </c:pt>
                <c:pt idx="42440">
                  <c:v>-14.2066</c:v>
                </c:pt>
                <c:pt idx="42441">
                  <c:v>-15.129100000000001</c:v>
                </c:pt>
                <c:pt idx="42442">
                  <c:v>-16.045999999999989</c:v>
                </c:pt>
                <c:pt idx="42443">
                  <c:v>-16.9572</c:v>
                </c:pt>
                <c:pt idx="42444">
                  <c:v>-17.862699999999979</c:v>
                </c:pt>
                <c:pt idx="42445">
                  <c:v>-18.762299999999982</c:v>
                </c:pt>
                <c:pt idx="42446">
                  <c:v>-19.655899999999999</c:v>
                </c:pt>
                <c:pt idx="42447">
                  <c:v>-20.543500000000002</c:v>
                </c:pt>
                <c:pt idx="42448">
                  <c:v>-21.424999999999986</c:v>
                </c:pt>
                <c:pt idx="42449">
                  <c:v>-22.3003</c:v>
                </c:pt>
                <c:pt idx="42450">
                  <c:v>-23.1693</c:v>
                </c:pt>
                <c:pt idx="42451">
                  <c:v>-24.031900000000014</c:v>
                </c:pt>
                <c:pt idx="42452">
                  <c:v>-24.88809999999998</c:v>
                </c:pt>
                <c:pt idx="42453">
                  <c:v>-25.7376</c:v>
                </c:pt>
                <c:pt idx="42454">
                  <c:v>-26.580599999999979</c:v>
                </c:pt>
                <c:pt idx="42455">
                  <c:v>-27.416799999999981</c:v>
                </c:pt>
                <c:pt idx="42456">
                  <c:v>-28.24639999999998</c:v>
                </c:pt>
                <c:pt idx="42457">
                  <c:v>-29.068899999999989</c:v>
                </c:pt>
                <c:pt idx="42458">
                  <c:v>-29.884599999999981</c:v>
                </c:pt>
                <c:pt idx="42459">
                  <c:v>-30.693200000000001</c:v>
                </c:pt>
                <c:pt idx="42460">
                  <c:v>-31.494700000000002</c:v>
                </c:pt>
                <c:pt idx="42461">
                  <c:v>-32.289100000000012</c:v>
                </c:pt>
                <c:pt idx="42462">
                  <c:v>-33.076100000000011</c:v>
                </c:pt>
                <c:pt idx="42463">
                  <c:v>-33.855800000000002</c:v>
                </c:pt>
                <c:pt idx="42464">
                  <c:v>-34.628100000000039</c:v>
                </c:pt>
                <c:pt idx="42465">
                  <c:v>-35.392900000000012</c:v>
                </c:pt>
                <c:pt idx="42466">
                  <c:v>-36.150200000000005</c:v>
                </c:pt>
                <c:pt idx="42467">
                  <c:v>-36.899800000000006</c:v>
                </c:pt>
                <c:pt idx="42468">
                  <c:v>-37.6417</c:v>
                </c:pt>
                <c:pt idx="42469">
                  <c:v>-38.375800000000005</c:v>
                </c:pt>
                <c:pt idx="42470">
                  <c:v>-39.102100000000029</c:v>
                </c:pt>
                <c:pt idx="42471">
                  <c:v>-39.820400000000006</c:v>
                </c:pt>
                <c:pt idx="42472">
                  <c:v>-40.530700000000003</c:v>
                </c:pt>
                <c:pt idx="42473">
                  <c:v>-41.233000000000011</c:v>
                </c:pt>
                <c:pt idx="42474">
                  <c:v>-41.927200000000006</c:v>
                </c:pt>
                <c:pt idx="42475">
                  <c:v>-42.613200000000006</c:v>
                </c:pt>
                <c:pt idx="42476">
                  <c:v>-43.290800000000011</c:v>
                </c:pt>
                <c:pt idx="42477">
                  <c:v>-43.9602</c:v>
                </c:pt>
                <c:pt idx="42478">
                  <c:v>-44.621200000000002</c:v>
                </c:pt>
                <c:pt idx="42479">
                  <c:v>-45.273700000000012</c:v>
                </c:pt>
                <c:pt idx="42480">
                  <c:v>-45.917799999999993</c:v>
                </c:pt>
                <c:pt idx="42481">
                  <c:v>-46.5533</c:v>
                </c:pt>
                <c:pt idx="42482">
                  <c:v>-47.180100000000003</c:v>
                </c:pt>
                <c:pt idx="42483">
                  <c:v>-47.79820000000003</c:v>
                </c:pt>
                <c:pt idx="42484">
                  <c:v>-48.407600000000002</c:v>
                </c:pt>
                <c:pt idx="42485">
                  <c:v>-49.008100000000013</c:v>
                </c:pt>
                <c:pt idx="42486">
                  <c:v>-49.599900000000012</c:v>
                </c:pt>
                <c:pt idx="42487">
                  <c:v>-50.182600000000001</c:v>
                </c:pt>
                <c:pt idx="42488">
                  <c:v>-50.756400000000006</c:v>
                </c:pt>
                <c:pt idx="42489">
                  <c:v>-51.321200000000005</c:v>
                </c:pt>
                <c:pt idx="42490">
                  <c:v>-51.876899999999999</c:v>
                </c:pt>
                <c:pt idx="42491">
                  <c:v>-52.423400000000001</c:v>
                </c:pt>
                <c:pt idx="42492">
                  <c:v>-52.960800000000006</c:v>
                </c:pt>
                <c:pt idx="42493">
                  <c:v>-53.489000000000004</c:v>
                </c:pt>
                <c:pt idx="42494">
                  <c:v>-54.007899999999999</c:v>
                </c:pt>
                <c:pt idx="42495">
                  <c:v>-54.517400000000002</c:v>
                </c:pt>
                <c:pt idx="42496">
                  <c:v>-55.017600000000002</c:v>
                </c:pt>
                <c:pt idx="42497">
                  <c:v>-55.508400000000002</c:v>
                </c:pt>
                <c:pt idx="42498">
                  <c:v>-55.989699999999999</c:v>
                </c:pt>
                <c:pt idx="42499">
                  <c:v>-56.461500000000001</c:v>
                </c:pt>
                <c:pt idx="42500">
                  <c:v>-56.923700000000011</c:v>
                </c:pt>
                <c:pt idx="42501">
                  <c:v>-57.376400000000004</c:v>
                </c:pt>
                <c:pt idx="42502">
                  <c:v>-57.819499999999998</c:v>
                </c:pt>
                <c:pt idx="42503">
                  <c:v>-58.252800000000001</c:v>
                </c:pt>
                <c:pt idx="42504">
                  <c:v>-58.676500000000011</c:v>
                </c:pt>
                <c:pt idx="42505">
                  <c:v>-59.090400000000002</c:v>
                </c:pt>
                <c:pt idx="42506">
                  <c:v>-59.494600000000005</c:v>
                </c:pt>
                <c:pt idx="42507">
                  <c:v>-59.889000000000003</c:v>
                </c:pt>
                <c:pt idx="42508">
                  <c:v>-60.273500000000013</c:v>
                </c:pt>
                <c:pt idx="42509">
                  <c:v>-60.648100000000028</c:v>
                </c:pt>
                <c:pt idx="42510">
                  <c:v>-61.012800000000006</c:v>
                </c:pt>
                <c:pt idx="42511">
                  <c:v>-61.367600000000003</c:v>
                </c:pt>
                <c:pt idx="42512">
                  <c:v>-61.712500000000013</c:v>
                </c:pt>
                <c:pt idx="42513">
                  <c:v>-62.0473</c:v>
                </c:pt>
                <c:pt idx="42514">
                  <c:v>-62.372100000000003</c:v>
                </c:pt>
                <c:pt idx="42515">
                  <c:v>-62.686800000000005</c:v>
                </c:pt>
                <c:pt idx="42516">
                  <c:v>-62.991600000000005</c:v>
                </c:pt>
                <c:pt idx="42517">
                  <c:v>-63.286300000000011</c:v>
                </c:pt>
                <c:pt idx="42518">
                  <c:v>-63.570800000000006</c:v>
                </c:pt>
                <c:pt idx="42519">
                  <c:v>-63.845100000000002</c:v>
                </c:pt>
                <c:pt idx="42520">
                  <c:v>-64.10939999999998</c:v>
                </c:pt>
                <c:pt idx="42521">
                  <c:v>-64.363399999999999</c:v>
                </c:pt>
                <c:pt idx="42522">
                  <c:v>-64.607200000000006</c:v>
                </c:pt>
                <c:pt idx="42523">
                  <c:v>-64.840900000000005</c:v>
                </c:pt>
                <c:pt idx="42524">
                  <c:v>-65.064300000000003</c:v>
                </c:pt>
                <c:pt idx="42525">
                  <c:v>-65.277500000000003</c:v>
                </c:pt>
                <c:pt idx="42526">
                  <c:v>-65.480500000000006</c:v>
                </c:pt>
                <c:pt idx="42527">
                  <c:v>-65.67319999999998</c:v>
                </c:pt>
                <c:pt idx="42528">
                  <c:v>-65.855599999999981</c:v>
                </c:pt>
                <c:pt idx="42529">
                  <c:v>-66.027799999999999</c:v>
                </c:pt>
                <c:pt idx="42530">
                  <c:v>-66.189599999999999</c:v>
                </c:pt>
                <c:pt idx="42531">
                  <c:v>-66.341099999999997</c:v>
                </c:pt>
                <c:pt idx="42532">
                  <c:v>-66.482299999999995</c:v>
                </c:pt>
                <c:pt idx="42533">
                  <c:v>-66.613299999999995</c:v>
                </c:pt>
                <c:pt idx="42534">
                  <c:v>-66.733999999999995</c:v>
                </c:pt>
                <c:pt idx="42535">
                  <c:v>-66.844300000000004</c:v>
                </c:pt>
                <c:pt idx="42536">
                  <c:v>-66.944300000000027</c:v>
                </c:pt>
                <c:pt idx="42537">
                  <c:v>-67.034000000000006</c:v>
                </c:pt>
                <c:pt idx="42538">
                  <c:v>-67.113299999999995</c:v>
                </c:pt>
                <c:pt idx="42539">
                  <c:v>-67.182399999999959</c:v>
                </c:pt>
                <c:pt idx="42540">
                  <c:v>-67.24110000000006</c:v>
                </c:pt>
                <c:pt idx="42541">
                  <c:v>-67.289599999999993</c:v>
                </c:pt>
                <c:pt idx="42542">
                  <c:v>-67.327799999999982</c:v>
                </c:pt>
                <c:pt idx="42543">
                  <c:v>-67.355599999999981</c:v>
                </c:pt>
                <c:pt idx="42544">
                  <c:v>-67.373199999999983</c:v>
                </c:pt>
                <c:pt idx="42545">
                  <c:v>-67.380499999999998</c:v>
                </c:pt>
                <c:pt idx="42546">
                  <c:v>-67.377499999999998</c:v>
                </c:pt>
                <c:pt idx="42547">
                  <c:v>-67.364199999999997</c:v>
                </c:pt>
                <c:pt idx="42548">
                  <c:v>-67.340700000000012</c:v>
                </c:pt>
                <c:pt idx="42549">
                  <c:v>-67.307000000000002</c:v>
                </c:pt>
                <c:pt idx="42550">
                  <c:v>-67.263099999999994</c:v>
                </c:pt>
                <c:pt idx="42551">
                  <c:v>-67.2089</c:v>
                </c:pt>
                <c:pt idx="42552">
                  <c:v>-67.144599999999997</c:v>
                </c:pt>
                <c:pt idx="42553">
                  <c:v>-67.070099999999982</c:v>
                </c:pt>
                <c:pt idx="42554">
                  <c:v>-66.985500000000002</c:v>
                </c:pt>
                <c:pt idx="42555">
                  <c:v>-66.890699999999995</c:v>
                </c:pt>
                <c:pt idx="42556">
                  <c:v>-66.785799999999981</c:v>
                </c:pt>
                <c:pt idx="42557">
                  <c:v>-66.670799999999943</c:v>
                </c:pt>
                <c:pt idx="42558">
                  <c:v>-66.5458</c:v>
                </c:pt>
                <c:pt idx="42559">
                  <c:v>-66.410700000000006</c:v>
                </c:pt>
                <c:pt idx="42560">
                  <c:v>-66.265500000000003</c:v>
                </c:pt>
                <c:pt idx="42561">
                  <c:v>-66.110399999999998</c:v>
                </c:pt>
                <c:pt idx="42562">
                  <c:v>-65.945400000000006</c:v>
                </c:pt>
                <c:pt idx="42563">
                  <c:v>-65.770299999999992</c:v>
                </c:pt>
                <c:pt idx="42564">
                  <c:v>-65.585399999999979</c:v>
                </c:pt>
                <c:pt idx="42565">
                  <c:v>-65.390600000000006</c:v>
                </c:pt>
                <c:pt idx="42566">
                  <c:v>-65.185999999999979</c:v>
                </c:pt>
                <c:pt idx="42567">
                  <c:v>-64.971500000000006</c:v>
                </c:pt>
                <c:pt idx="42568">
                  <c:v>-64.747300000000024</c:v>
                </c:pt>
                <c:pt idx="42569">
                  <c:v>-64.513300000000001</c:v>
                </c:pt>
                <c:pt idx="42570">
                  <c:v>-64.2697</c:v>
                </c:pt>
                <c:pt idx="42571">
                  <c:v>-64.016200000000026</c:v>
                </c:pt>
                <c:pt idx="42572">
                  <c:v>-63.7532</c:v>
                </c:pt>
                <c:pt idx="42573">
                  <c:v>-63.480600000000003</c:v>
                </c:pt>
                <c:pt idx="42574">
                  <c:v>-63.198400000000035</c:v>
                </c:pt>
                <c:pt idx="42575">
                  <c:v>-62.906700000000001</c:v>
                </c:pt>
                <c:pt idx="42576">
                  <c:v>-62.605500000000013</c:v>
                </c:pt>
                <c:pt idx="42577">
                  <c:v>-62.294800000000002</c:v>
                </c:pt>
                <c:pt idx="42578">
                  <c:v>-61.974800000000002</c:v>
                </c:pt>
                <c:pt idx="42579">
                  <c:v>-61.645400000000002</c:v>
                </c:pt>
                <c:pt idx="42580">
                  <c:v>-61.306800000000003</c:v>
                </c:pt>
                <c:pt idx="42581">
                  <c:v>-60.958800000000004</c:v>
                </c:pt>
                <c:pt idx="42582">
                  <c:v>-60.601600000000005</c:v>
                </c:pt>
                <c:pt idx="42583">
                  <c:v>-60.235200000000013</c:v>
                </c:pt>
                <c:pt idx="42584">
                  <c:v>-59.859699999999997</c:v>
                </c:pt>
                <c:pt idx="42585">
                  <c:v>-59.475200000000001</c:v>
                </c:pt>
                <c:pt idx="42586">
                  <c:v>-59.081600000000002</c:v>
                </c:pt>
                <c:pt idx="42587">
                  <c:v>-58.679000000000002</c:v>
                </c:pt>
                <c:pt idx="42588">
                  <c:v>-58.267600000000002</c:v>
                </c:pt>
                <c:pt idx="42589">
                  <c:v>-57.847200000000001</c:v>
                </c:pt>
                <c:pt idx="42590">
                  <c:v>-57.418100000000003</c:v>
                </c:pt>
                <c:pt idx="42591">
                  <c:v>-56.9801</c:v>
                </c:pt>
                <c:pt idx="42592">
                  <c:v>-56.533500000000011</c:v>
                </c:pt>
                <c:pt idx="42593">
                  <c:v>-56.078200000000002</c:v>
                </c:pt>
                <c:pt idx="42594">
                  <c:v>-55.6143</c:v>
                </c:pt>
                <c:pt idx="42595">
                  <c:v>-55.1419</c:v>
                </c:pt>
                <c:pt idx="42596">
                  <c:v>-54.661000000000001</c:v>
                </c:pt>
                <c:pt idx="42597">
                  <c:v>-54.171600000000005</c:v>
                </c:pt>
                <c:pt idx="42598">
                  <c:v>-53.673900000000003</c:v>
                </c:pt>
                <c:pt idx="42599">
                  <c:v>-53.167900000000003</c:v>
                </c:pt>
                <c:pt idx="42600">
                  <c:v>-52.653600000000004</c:v>
                </c:pt>
                <c:pt idx="42601">
                  <c:v>-52.1312</c:v>
                </c:pt>
                <c:pt idx="42602">
                  <c:v>-51.6006</c:v>
                </c:pt>
                <c:pt idx="42603">
                  <c:v>-51.062000000000012</c:v>
                </c:pt>
                <c:pt idx="42604">
                  <c:v>-50.5154</c:v>
                </c:pt>
                <c:pt idx="42605">
                  <c:v>-49.960900000000002</c:v>
                </c:pt>
                <c:pt idx="42606">
                  <c:v>-49.398400000000002</c:v>
                </c:pt>
                <c:pt idx="42607">
                  <c:v>-48.828200000000002</c:v>
                </c:pt>
                <c:pt idx="42608">
                  <c:v>-48.250300000000003</c:v>
                </c:pt>
                <c:pt idx="42609">
                  <c:v>-47.664700000000003</c:v>
                </c:pt>
                <c:pt idx="42610">
                  <c:v>-47.071400000000004</c:v>
                </c:pt>
                <c:pt idx="42611">
                  <c:v>-46.470700000000001</c:v>
                </c:pt>
                <c:pt idx="42612">
                  <c:v>-45.862500000000011</c:v>
                </c:pt>
                <c:pt idx="42613">
                  <c:v>-45.2468</c:v>
                </c:pt>
                <c:pt idx="42614">
                  <c:v>-44.623900000000013</c:v>
                </c:pt>
                <c:pt idx="42615">
                  <c:v>-43.993700000000011</c:v>
                </c:pt>
                <c:pt idx="42616">
                  <c:v>-43.356299999999997</c:v>
                </c:pt>
                <c:pt idx="42617">
                  <c:v>-42.7117</c:v>
                </c:pt>
                <c:pt idx="42618">
                  <c:v>-42.060200000000002</c:v>
                </c:pt>
                <c:pt idx="42619">
                  <c:v>-41.401699999999998</c:v>
                </c:pt>
                <c:pt idx="42620">
                  <c:v>-40.736200000000011</c:v>
                </c:pt>
                <c:pt idx="42621">
                  <c:v>-40.064</c:v>
                </c:pt>
                <c:pt idx="42622">
                  <c:v>-39.384899999999995</c:v>
                </c:pt>
                <c:pt idx="42623">
                  <c:v>-38.699300000000029</c:v>
                </c:pt>
                <c:pt idx="42624">
                  <c:v>-38.007000000000005</c:v>
                </c:pt>
                <c:pt idx="42625">
                  <c:v>-37.308100000000003</c:v>
                </c:pt>
                <c:pt idx="42626">
                  <c:v>-36.602800000000002</c:v>
                </c:pt>
                <c:pt idx="42627">
                  <c:v>-35.891100000000002</c:v>
                </c:pt>
                <c:pt idx="42628">
                  <c:v>-35.173100000000012</c:v>
                </c:pt>
                <c:pt idx="42629">
                  <c:v>-34.448900000000002</c:v>
                </c:pt>
                <c:pt idx="42630">
                  <c:v>-33.718600000000002</c:v>
                </c:pt>
                <c:pt idx="42631">
                  <c:v>-32.982200000000006</c:v>
                </c:pt>
                <c:pt idx="42632">
                  <c:v>-32.239700000000013</c:v>
                </c:pt>
                <c:pt idx="42633">
                  <c:v>-31.491299999999981</c:v>
                </c:pt>
                <c:pt idx="42634">
                  <c:v>-30.737100000000005</c:v>
                </c:pt>
                <c:pt idx="42635">
                  <c:v>-29.9771</c:v>
                </c:pt>
                <c:pt idx="42636">
                  <c:v>-29.211500000000001</c:v>
                </c:pt>
                <c:pt idx="42637">
                  <c:v>-28.440199999999979</c:v>
                </c:pt>
                <c:pt idx="42638">
                  <c:v>-27.663399999999989</c:v>
                </c:pt>
                <c:pt idx="42639">
                  <c:v>-26.8811</c:v>
                </c:pt>
                <c:pt idx="42640">
                  <c:v>-26.093499999999981</c:v>
                </c:pt>
                <c:pt idx="42641">
                  <c:v>-25.300599999999989</c:v>
                </c:pt>
                <c:pt idx="42642">
                  <c:v>-24.50249999999998</c:v>
                </c:pt>
                <c:pt idx="42643">
                  <c:v>-23.699200000000001</c:v>
                </c:pt>
                <c:pt idx="42644">
                  <c:v>-22.890899999999988</c:v>
                </c:pt>
                <c:pt idx="42645">
                  <c:v>-22.0776</c:v>
                </c:pt>
                <c:pt idx="42646">
                  <c:v>-21.259399999999989</c:v>
                </c:pt>
                <c:pt idx="42647">
                  <c:v>-20.436399999999981</c:v>
                </c:pt>
                <c:pt idx="42648">
                  <c:v>-19.608599999999985</c:v>
                </c:pt>
                <c:pt idx="42649">
                  <c:v>-18.776199999999989</c:v>
                </c:pt>
                <c:pt idx="42650">
                  <c:v>-17.939299999999989</c:v>
                </c:pt>
                <c:pt idx="42651">
                  <c:v>-17.097799999999989</c:v>
                </c:pt>
                <c:pt idx="42652">
                  <c:v>-16.251899999999999</c:v>
                </c:pt>
                <c:pt idx="42653">
                  <c:v>-15.4018</c:v>
                </c:pt>
                <c:pt idx="42654">
                  <c:v>-14.5473</c:v>
                </c:pt>
                <c:pt idx="42655">
                  <c:v>-13.688700000000001</c:v>
                </c:pt>
                <c:pt idx="42656">
                  <c:v>-12.826000000000002</c:v>
                </c:pt>
                <c:pt idx="42657">
                  <c:v>-11.959300000000002</c:v>
                </c:pt>
                <c:pt idx="42658">
                  <c:v>-11.0886</c:v>
                </c:pt>
                <c:pt idx="42659">
                  <c:v>-10.2142</c:v>
                </c:pt>
                <c:pt idx="42660">
                  <c:v>-9.3359500000000004</c:v>
                </c:pt>
                <c:pt idx="42661">
                  <c:v>-8.4540600000000001</c:v>
                </c:pt>
                <c:pt idx="42662">
                  <c:v>-7.5685099999999963</c:v>
                </c:pt>
                <c:pt idx="42663">
                  <c:v>-6.6794900000000004</c:v>
                </c:pt>
                <c:pt idx="42664">
                  <c:v>-5.7870799999999996</c:v>
                </c:pt>
                <c:pt idx="42665">
                  <c:v>-4.8911600000000002</c:v>
                </c:pt>
                <c:pt idx="42666">
                  <c:v>-3.9920999999999984</c:v>
                </c:pt>
                <c:pt idx="42667">
                  <c:v>-3.0897899999999998</c:v>
                </c:pt>
                <c:pt idx="42668">
                  <c:v>-2.1843400000000002</c:v>
                </c:pt>
                <c:pt idx="42669">
                  <c:v>-1.2758399999999992</c:v>
                </c:pt>
                <c:pt idx="42670">
                  <c:v>-0.36447700000000022</c:v>
                </c:pt>
                <c:pt idx="42671">
                  <c:v>0.54983400000000004</c:v>
                </c:pt>
                <c:pt idx="42672">
                  <c:v>1.4669199999999998</c:v>
                </c:pt>
                <c:pt idx="42673">
                  <c:v>2.3867499999999984</c:v>
                </c:pt>
                <c:pt idx="42674">
                  <c:v>3.30918</c:v>
                </c:pt>
                <c:pt idx="42675">
                  <c:v>4.2342500000000003</c:v>
                </c:pt>
                <c:pt idx="42676">
                  <c:v>5.1616999999999997</c:v>
                </c:pt>
                <c:pt idx="42677">
                  <c:v>6.0916100000000002</c:v>
                </c:pt>
                <c:pt idx="42678">
                  <c:v>7.0238399999999963</c:v>
                </c:pt>
                <c:pt idx="42679">
                  <c:v>7.9583000000000004</c:v>
                </c:pt>
                <c:pt idx="42680">
                  <c:v>8.8949200000000008</c:v>
                </c:pt>
                <c:pt idx="42681">
                  <c:v>9.8336700000000015</c:v>
                </c:pt>
                <c:pt idx="42682">
                  <c:v>10.7744</c:v>
                </c:pt>
                <c:pt idx="42683">
                  <c:v>11.7171</c:v>
                </c:pt>
                <c:pt idx="42684">
                  <c:v>12.6617</c:v>
                </c:pt>
                <c:pt idx="42685">
                  <c:v>13.608000000000001</c:v>
                </c:pt>
                <c:pt idx="42686">
                  <c:v>14.556100000000002</c:v>
                </c:pt>
                <c:pt idx="42687">
                  <c:v>15.505700000000004</c:v>
                </c:pt>
                <c:pt idx="42688">
                  <c:v>16.457000000000001</c:v>
                </c:pt>
                <c:pt idx="42689">
                  <c:v>17.40969999999998</c:v>
                </c:pt>
                <c:pt idx="42690">
                  <c:v>18.363800000000001</c:v>
                </c:pt>
                <c:pt idx="42691">
                  <c:v>19.319299999999988</c:v>
                </c:pt>
                <c:pt idx="42692">
                  <c:v>20.276</c:v>
                </c:pt>
                <c:pt idx="42693">
                  <c:v>21.233899999999988</c:v>
                </c:pt>
                <c:pt idx="42694">
                  <c:v>22.192900000000005</c:v>
                </c:pt>
                <c:pt idx="42695">
                  <c:v>23.152999999999999</c:v>
                </c:pt>
                <c:pt idx="42696">
                  <c:v>24.114100000000015</c:v>
                </c:pt>
                <c:pt idx="42697">
                  <c:v>25.076000000000001</c:v>
                </c:pt>
                <c:pt idx="42698">
                  <c:v>26.038699999999981</c:v>
                </c:pt>
                <c:pt idx="42699">
                  <c:v>27.002300000000002</c:v>
                </c:pt>
                <c:pt idx="42700">
                  <c:v>27.966499999999982</c:v>
                </c:pt>
                <c:pt idx="42701">
                  <c:v>28.9312</c:v>
                </c:pt>
                <c:pt idx="42702">
                  <c:v>29.896699999999989</c:v>
                </c:pt>
                <c:pt idx="42703">
                  <c:v>30.862499999999979</c:v>
                </c:pt>
                <c:pt idx="42704">
                  <c:v>31.828800000000001</c:v>
                </c:pt>
                <c:pt idx="42705">
                  <c:v>32.79530000000004</c:v>
                </c:pt>
                <c:pt idx="42706">
                  <c:v>33.762200000000028</c:v>
                </c:pt>
                <c:pt idx="42707">
                  <c:v>34.72930000000003</c:v>
                </c:pt>
                <c:pt idx="42708">
                  <c:v>35.696500000000029</c:v>
                </c:pt>
                <c:pt idx="42709">
                  <c:v>36.663800000000002</c:v>
                </c:pt>
                <c:pt idx="42710">
                  <c:v>37.631100000000011</c:v>
                </c:pt>
                <c:pt idx="42711">
                  <c:v>38.598400000000012</c:v>
                </c:pt>
                <c:pt idx="42712">
                  <c:v>39.565500000000029</c:v>
                </c:pt>
                <c:pt idx="42713">
                  <c:v>40.532400000000003</c:v>
                </c:pt>
                <c:pt idx="42714">
                  <c:v>41.499100000000013</c:v>
                </c:pt>
                <c:pt idx="42715">
                  <c:v>42.465500000000013</c:v>
                </c:pt>
                <c:pt idx="42716">
                  <c:v>43.431600000000003</c:v>
                </c:pt>
                <c:pt idx="42717">
                  <c:v>44.397100000000002</c:v>
                </c:pt>
                <c:pt idx="42718">
                  <c:v>45.362300000000012</c:v>
                </c:pt>
                <c:pt idx="42719">
                  <c:v>46.326800000000006</c:v>
                </c:pt>
                <c:pt idx="42720">
                  <c:v>47.290700000000029</c:v>
                </c:pt>
                <c:pt idx="42721">
                  <c:v>48.254000000000005</c:v>
                </c:pt>
                <c:pt idx="42722">
                  <c:v>49.2166</c:v>
                </c:pt>
                <c:pt idx="42723">
                  <c:v>50.178300000000029</c:v>
                </c:pt>
                <c:pt idx="42724">
                  <c:v>51.139200000000002</c:v>
                </c:pt>
                <c:pt idx="42725">
                  <c:v>52.099200000000003</c:v>
                </c:pt>
                <c:pt idx="42726">
                  <c:v>53.058300000000003</c:v>
                </c:pt>
                <c:pt idx="42727">
                  <c:v>54.016300000000001</c:v>
                </c:pt>
                <c:pt idx="42728">
                  <c:v>54.973300000000002</c:v>
                </c:pt>
                <c:pt idx="42729">
                  <c:v>55.929100000000012</c:v>
                </c:pt>
                <c:pt idx="42730">
                  <c:v>56.883800000000001</c:v>
                </c:pt>
                <c:pt idx="42731">
                  <c:v>57.837299999999999</c:v>
                </c:pt>
                <c:pt idx="42732">
                  <c:v>58.789400000000001</c:v>
                </c:pt>
                <c:pt idx="42733">
                  <c:v>59.740300000000012</c:v>
                </c:pt>
                <c:pt idx="42734">
                  <c:v>60.689800000000005</c:v>
                </c:pt>
                <c:pt idx="42735">
                  <c:v>61.637800000000006</c:v>
                </c:pt>
                <c:pt idx="42736">
                  <c:v>62.584299999999999</c:v>
                </c:pt>
                <c:pt idx="42737">
                  <c:v>63.529400000000003</c:v>
                </c:pt>
                <c:pt idx="42738">
                  <c:v>64.472799999999978</c:v>
                </c:pt>
                <c:pt idx="42739">
                  <c:v>65.41460000000005</c:v>
                </c:pt>
                <c:pt idx="42740">
                  <c:v>66.354799999999983</c:v>
                </c:pt>
                <c:pt idx="42741">
                  <c:v>67.293200000000027</c:v>
                </c:pt>
                <c:pt idx="42742">
                  <c:v>68.229900000000001</c:v>
                </c:pt>
                <c:pt idx="42743">
                  <c:v>69.1648</c:v>
                </c:pt>
                <c:pt idx="42744">
                  <c:v>70.097899999999996</c:v>
                </c:pt>
                <c:pt idx="42745">
                  <c:v>71.028999999999982</c:v>
                </c:pt>
                <c:pt idx="42746">
                  <c:v>71.958200000000005</c:v>
                </c:pt>
                <c:pt idx="42747">
                  <c:v>72.885499999999979</c:v>
                </c:pt>
                <c:pt idx="42748">
                  <c:v>73.810599999999994</c:v>
                </c:pt>
                <c:pt idx="42749">
                  <c:v>74.733800000000002</c:v>
                </c:pt>
                <c:pt idx="42750">
                  <c:v>75.65479999999998</c:v>
                </c:pt>
                <c:pt idx="42751">
                  <c:v>76.573799999999949</c:v>
                </c:pt>
                <c:pt idx="42752">
                  <c:v>77.490499999999997</c:v>
                </c:pt>
                <c:pt idx="42753">
                  <c:v>78.405000000000001</c:v>
                </c:pt>
                <c:pt idx="42754">
                  <c:v>79.317300000000003</c:v>
                </c:pt>
                <c:pt idx="42755">
                  <c:v>80.2273</c:v>
                </c:pt>
                <c:pt idx="42756">
                  <c:v>81.134999999999991</c:v>
                </c:pt>
                <c:pt idx="42757">
                  <c:v>82.040400000000005</c:v>
                </c:pt>
                <c:pt idx="42758">
                  <c:v>82.943300000000022</c:v>
                </c:pt>
                <c:pt idx="42759">
                  <c:v>83.843800000000002</c:v>
                </c:pt>
                <c:pt idx="42760">
                  <c:v>84.741800000000026</c:v>
                </c:pt>
                <c:pt idx="42761">
                  <c:v>85.6374</c:v>
                </c:pt>
                <c:pt idx="42762">
                  <c:v>86.530500000000004</c:v>
                </c:pt>
                <c:pt idx="42763">
                  <c:v>87.420900000000003</c:v>
                </c:pt>
                <c:pt idx="42764">
                  <c:v>88.30889999999998</c:v>
                </c:pt>
                <c:pt idx="42765">
                  <c:v>89.194199999999995</c:v>
                </c:pt>
                <c:pt idx="42766">
                  <c:v>90.076799999999949</c:v>
                </c:pt>
                <c:pt idx="42767">
                  <c:v>90.956900000000005</c:v>
                </c:pt>
                <c:pt idx="42768">
                  <c:v>91.834199999999996</c:v>
                </c:pt>
                <c:pt idx="42769">
                  <c:v>92.708799999999982</c:v>
                </c:pt>
                <c:pt idx="42770">
                  <c:v>93.580600000000004</c:v>
                </c:pt>
                <c:pt idx="42771">
                  <c:v>94.449700000000007</c:v>
                </c:pt>
                <c:pt idx="42772">
                  <c:v>95.315899999999999</c:v>
                </c:pt>
                <c:pt idx="42773">
                  <c:v>96.179399999999958</c:v>
                </c:pt>
                <c:pt idx="42774">
                  <c:v>97.040099999999995</c:v>
                </c:pt>
                <c:pt idx="42775">
                  <c:v>97.897800000000004</c:v>
                </c:pt>
                <c:pt idx="42776">
                  <c:v>98.752600000000001</c:v>
                </c:pt>
                <c:pt idx="42777">
                  <c:v>99.604699999999994</c:v>
                </c:pt>
                <c:pt idx="42778">
                  <c:v>100.45399999999999</c:v>
                </c:pt>
                <c:pt idx="42779">
                  <c:v>101.3</c:v>
                </c:pt>
                <c:pt idx="42780">
                  <c:v>102.143</c:v>
                </c:pt>
                <c:pt idx="42781">
                  <c:v>102.983</c:v>
                </c:pt>
                <c:pt idx="42782">
                  <c:v>103.82</c:v>
                </c:pt>
                <c:pt idx="42783">
                  <c:v>104.654</c:v>
                </c:pt>
                <c:pt idx="42784">
                  <c:v>105.485</c:v>
                </c:pt>
                <c:pt idx="42785">
                  <c:v>106.313</c:v>
                </c:pt>
                <c:pt idx="42786">
                  <c:v>107.13800000000001</c:v>
                </c:pt>
                <c:pt idx="42787">
                  <c:v>107.96000000000002</c:v>
                </c:pt>
                <c:pt idx="42788">
                  <c:v>108.779</c:v>
                </c:pt>
                <c:pt idx="42789">
                  <c:v>109.595</c:v>
                </c:pt>
                <c:pt idx="42790">
                  <c:v>110.40700000000002</c:v>
                </c:pt>
                <c:pt idx="42791">
                  <c:v>111.21700000000006</c:v>
                </c:pt>
                <c:pt idx="42792">
                  <c:v>112.023</c:v>
                </c:pt>
                <c:pt idx="42793">
                  <c:v>112.82599999999998</c:v>
                </c:pt>
                <c:pt idx="42794">
                  <c:v>113.62599999999998</c:v>
                </c:pt>
                <c:pt idx="42795">
                  <c:v>114.423</c:v>
                </c:pt>
                <c:pt idx="42796">
                  <c:v>115.21599999999999</c:v>
                </c:pt>
                <c:pt idx="42797">
                  <c:v>116.00700000000002</c:v>
                </c:pt>
                <c:pt idx="42798">
                  <c:v>116.79400000000005</c:v>
                </c:pt>
                <c:pt idx="42799">
                  <c:v>117.57799999999999</c:v>
                </c:pt>
                <c:pt idx="42800">
                  <c:v>118.35799999999999</c:v>
                </c:pt>
                <c:pt idx="42801">
                  <c:v>119.136</c:v>
                </c:pt>
                <c:pt idx="42802">
                  <c:v>119.91000000000005</c:v>
                </c:pt>
                <c:pt idx="42803">
                  <c:v>120.681</c:v>
                </c:pt>
                <c:pt idx="42804">
                  <c:v>121.44900000000005</c:v>
                </c:pt>
                <c:pt idx="42805">
                  <c:v>122.21400000000006</c:v>
                </c:pt>
                <c:pt idx="42806">
                  <c:v>122.97499999999999</c:v>
                </c:pt>
                <c:pt idx="42807">
                  <c:v>123.733</c:v>
                </c:pt>
                <c:pt idx="42808">
                  <c:v>124.488</c:v>
                </c:pt>
                <c:pt idx="42809">
                  <c:v>125.239</c:v>
                </c:pt>
                <c:pt idx="42810">
                  <c:v>125.98699999999999</c:v>
                </c:pt>
                <c:pt idx="42811">
                  <c:v>126.732</c:v>
                </c:pt>
                <c:pt idx="42812">
                  <c:v>127.474</c:v>
                </c:pt>
                <c:pt idx="42813">
                  <c:v>128.21299999999999</c:v>
                </c:pt>
                <c:pt idx="42814">
                  <c:v>128.94800000000001</c:v>
                </c:pt>
                <c:pt idx="42815">
                  <c:v>129.68</c:v>
                </c:pt>
                <c:pt idx="42816">
                  <c:v>130.40800000000004</c:v>
                </c:pt>
                <c:pt idx="42817">
                  <c:v>131.13399999999999</c:v>
                </c:pt>
                <c:pt idx="42818">
                  <c:v>131.85600000000011</c:v>
                </c:pt>
                <c:pt idx="42819">
                  <c:v>132.57499999999999</c:v>
                </c:pt>
                <c:pt idx="42820">
                  <c:v>133.29</c:v>
                </c:pt>
                <c:pt idx="42821">
                  <c:v>134.00299999999999</c:v>
                </c:pt>
                <c:pt idx="42822">
                  <c:v>134.71199999999999</c:v>
                </c:pt>
                <c:pt idx="42823">
                  <c:v>135.41800000000001</c:v>
                </c:pt>
                <c:pt idx="42824">
                  <c:v>136.12</c:v>
                </c:pt>
                <c:pt idx="42825">
                  <c:v>136.81900000000002</c:v>
                </c:pt>
                <c:pt idx="42826">
                  <c:v>137.51599999999999</c:v>
                </c:pt>
                <c:pt idx="42827">
                  <c:v>138.208</c:v>
                </c:pt>
                <c:pt idx="42828">
                  <c:v>138.89800000000011</c:v>
                </c:pt>
                <c:pt idx="42829">
                  <c:v>139.58500000000001</c:v>
                </c:pt>
                <c:pt idx="42830">
                  <c:v>140.268</c:v>
                </c:pt>
                <c:pt idx="42831">
                  <c:v>140.94800000000001</c:v>
                </c:pt>
                <c:pt idx="42832">
                  <c:v>141.625</c:v>
                </c:pt>
                <c:pt idx="42833">
                  <c:v>142.298</c:v>
                </c:pt>
                <c:pt idx="42834">
                  <c:v>142.96900000000002</c:v>
                </c:pt>
                <c:pt idx="42835">
                  <c:v>143.636</c:v>
                </c:pt>
                <c:pt idx="42836">
                  <c:v>144.30000000000001</c:v>
                </c:pt>
                <c:pt idx="42837">
                  <c:v>144.96100000000001</c:v>
                </c:pt>
                <c:pt idx="42838">
                  <c:v>145.61899999999997</c:v>
                </c:pt>
                <c:pt idx="42839">
                  <c:v>146.27299999999997</c:v>
                </c:pt>
                <c:pt idx="42840">
                  <c:v>146.92500000000001</c:v>
                </c:pt>
                <c:pt idx="42841">
                  <c:v>147.57300000000001</c:v>
                </c:pt>
                <c:pt idx="42842">
                  <c:v>148.21799999999999</c:v>
                </c:pt>
                <c:pt idx="42843">
                  <c:v>148.86000000000001</c:v>
                </c:pt>
                <c:pt idx="42844">
                  <c:v>149.499</c:v>
                </c:pt>
                <c:pt idx="42845">
                  <c:v>150.13499999999999</c:v>
                </c:pt>
                <c:pt idx="42846">
                  <c:v>150.768</c:v>
                </c:pt>
                <c:pt idx="42847">
                  <c:v>151.39800000000011</c:v>
                </c:pt>
                <c:pt idx="42848">
                  <c:v>152.024</c:v>
                </c:pt>
                <c:pt idx="42849">
                  <c:v>152.648</c:v>
                </c:pt>
                <c:pt idx="42850">
                  <c:v>153.26900000000001</c:v>
                </c:pt>
                <c:pt idx="42851">
                  <c:v>153.88600000000011</c:v>
                </c:pt>
                <c:pt idx="42852">
                  <c:v>154.501</c:v>
                </c:pt>
                <c:pt idx="42853">
                  <c:v>155.11199999999999</c:v>
                </c:pt>
                <c:pt idx="42854">
                  <c:v>155.721</c:v>
                </c:pt>
                <c:pt idx="42855">
                  <c:v>156.32600000000011</c:v>
                </c:pt>
                <c:pt idx="42856">
                  <c:v>156.929</c:v>
                </c:pt>
                <c:pt idx="42857">
                  <c:v>157.529</c:v>
                </c:pt>
                <c:pt idx="42858">
                  <c:v>158.125</c:v>
                </c:pt>
                <c:pt idx="42859">
                  <c:v>158.71899999999999</c:v>
                </c:pt>
                <c:pt idx="42860">
                  <c:v>159.31</c:v>
                </c:pt>
                <c:pt idx="42861">
                  <c:v>159.89800000000011</c:v>
                </c:pt>
                <c:pt idx="42862">
                  <c:v>160.483</c:v>
                </c:pt>
                <c:pt idx="42863">
                  <c:v>161.065</c:v>
                </c:pt>
                <c:pt idx="42864">
                  <c:v>161.64399999999998</c:v>
                </c:pt>
                <c:pt idx="42865">
                  <c:v>162.22</c:v>
                </c:pt>
                <c:pt idx="42866">
                  <c:v>162.79399999999998</c:v>
                </c:pt>
                <c:pt idx="42867">
                  <c:v>163.36500000000001</c:v>
                </c:pt>
                <c:pt idx="42868">
                  <c:v>163.93200000000004</c:v>
                </c:pt>
                <c:pt idx="42869">
                  <c:v>164.49700000000001</c:v>
                </c:pt>
                <c:pt idx="42870">
                  <c:v>165.06</c:v>
                </c:pt>
                <c:pt idx="42871">
                  <c:v>165.61899999999997</c:v>
                </c:pt>
                <c:pt idx="42872">
                  <c:v>166.17599999999999</c:v>
                </c:pt>
                <c:pt idx="42873">
                  <c:v>166.73</c:v>
                </c:pt>
                <c:pt idx="42874">
                  <c:v>167.28100000000001</c:v>
                </c:pt>
                <c:pt idx="42875">
                  <c:v>167.82900000000001</c:v>
                </c:pt>
                <c:pt idx="42876">
                  <c:v>168.375</c:v>
                </c:pt>
                <c:pt idx="42877">
                  <c:v>168.917</c:v>
                </c:pt>
                <c:pt idx="42878">
                  <c:v>169.45800000000011</c:v>
                </c:pt>
                <c:pt idx="42879">
                  <c:v>169.995</c:v>
                </c:pt>
                <c:pt idx="42880">
                  <c:v>170.53</c:v>
                </c:pt>
                <c:pt idx="42881">
                  <c:v>171.06200000000001</c:v>
                </c:pt>
                <c:pt idx="42882">
                  <c:v>171.59100000000001</c:v>
                </c:pt>
                <c:pt idx="42883">
                  <c:v>172.11799999999999</c:v>
                </c:pt>
                <c:pt idx="42884">
                  <c:v>172.642</c:v>
                </c:pt>
                <c:pt idx="42885">
                  <c:v>173.16399999999999</c:v>
                </c:pt>
                <c:pt idx="42886">
                  <c:v>173.68300000000002</c:v>
                </c:pt>
                <c:pt idx="42887">
                  <c:v>174.19900000000001</c:v>
                </c:pt>
                <c:pt idx="42888">
                  <c:v>174.71299999999999</c:v>
                </c:pt>
                <c:pt idx="42889">
                  <c:v>175.22399999999999</c:v>
                </c:pt>
                <c:pt idx="42890">
                  <c:v>175.732</c:v>
                </c:pt>
                <c:pt idx="42891">
                  <c:v>176.238</c:v>
                </c:pt>
                <c:pt idx="42892">
                  <c:v>176.74099999999999</c:v>
                </c:pt>
                <c:pt idx="42893">
                  <c:v>177.24199999999999</c:v>
                </c:pt>
                <c:pt idx="42894">
                  <c:v>177.73999999999998</c:v>
                </c:pt>
                <c:pt idx="42895">
                  <c:v>178.23599999999999</c:v>
                </c:pt>
                <c:pt idx="42896">
                  <c:v>178.72900000000001</c:v>
                </c:pt>
                <c:pt idx="42897">
                  <c:v>179.22</c:v>
                </c:pt>
                <c:pt idx="42898">
                  <c:v>179.708</c:v>
                </c:pt>
                <c:pt idx="42899">
                  <c:v>180.19399999999999</c:v>
                </c:pt>
                <c:pt idx="42900">
                  <c:v>180.67699999999999</c:v>
                </c:pt>
                <c:pt idx="42901">
                  <c:v>181.15700000000001</c:v>
                </c:pt>
                <c:pt idx="42902">
                  <c:v>181.636</c:v>
                </c:pt>
                <c:pt idx="42903">
                  <c:v>182.11099999999999</c:v>
                </c:pt>
                <c:pt idx="42904">
                  <c:v>182.58500000000001</c:v>
                </c:pt>
                <c:pt idx="42905">
                  <c:v>183.05500000000001</c:v>
                </c:pt>
                <c:pt idx="42906">
                  <c:v>183.524</c:v>
                </c:pt>
                <c:pt idx="42907">
                  <c:v>183.989</c:v>
                </c:pt>
                <c:pt idx="42908">
                  <c:v>184.453</c:v>
                </c:pt>
                <c:pt idx="42909">
                  <c:v>184.91399999999999</c:v>
                </c:pt>
                <c:pt idx="42910">
                  <c:v>185.37200000000001</c:v>
                </c:pt>
                <c:pt idx="42911">
                  <c:v>185.82900000000001</c:v>
                </c:pt>
                <c:pt idx="42912">
                  <c:v>186.28200000000001</c:v>
                </c:pt>
                <c:pt idx="42913">
                  <c:v>186.73399999999998</c:v>
                </c:pt>
                <c:pt idx="42914">
                  <c:v>187.18300000000002</c:v>
                </c:pt>
                <c:pt idx="42915">
                  <c:v>187.62900000000002</c:v>
                </c:pt>
                <c:pt idx="42916">
                  <c:v>188.07300000000001</c:v>
                </c:pt>
                <c:pt idx="42917">
                  <c:v>188.51499999999999</c:v>
                </c:pt>
                <c:pt idx="42918">
                  <c:v>188.95400000000001</c:v>
                </c:pt>
                <c:pt idx="42919">
                  <c:v>189.3910000000001</c:v>
                </c:pt>
                <c:pt idx="42920">
                  <c:v>189.82500000000007</c:v>
                </c:pt>
                <c:pt idx="42921">
                  <c:v>190.25800000000001</c:v>
                </c:pt>
                <c:pt idx="42922">
                  <c:v>190.68700000000001</c:v>
                </c:pt>
                <c:pt idx="42923">
                  <c:v>191.11499999999998</c:v>
                </c:pt>
                <c:pt idx="42924">
                  <c:v>191.53900000000002</c:v>
                </c:pt>
                <c:pt idx="42925">
                  <c:v>191.96200000000007</c:v>
                </c:pt>
                <c:pt idx="42926">
                  <c:v>192.38200000000012</c:v>
                </c:pt>
                <c:pt idx="42927">
                  <c:v>192.8</c:v>
                </c:pt>
                <c:pt idx="42928">
                  <c:v>193.21499999999995</c:v>
                </c:pt>
                <c:pt idx="42929">
                  <c:v>193.62800000000001</c:v>
                </c:pt>
                <c:pt idx="42930">
                  <c:v>194.03900000000002</c:v>
                </c:pt>
                <c:pt idx="42931">
                  <c:v>194.447</c:v>
                </c:pt>
                <c:pt idx="42932">
                  <c:v>194.85300000000001</c:v>
                </c:pt>
                <c:pt idx="42933">
                  <c:v>195.256</c:v>
                </c:pt>
                <c:pt idx="42934">
                  <c:v>195.65700000000001</c:v>
                </c:pt>
                <c:pt idx="42935">
                  <c:v>196.05600000000001</c:v>
                </c:pt>
                <c:pt idx="42936">
                  <c:v>196.45200000000011</c:v>
                </c:pt>
                <c:pt idx="42937">
                  <c:v>196.846</c:v>
                </c:pt>
                <c:pt idx="42938">
                  <c:v>197.23699999999999</c:v>
                </c:pt>
                <c:pt idx="42939">
                  <c:v>197.626</c:v>
                </c:pt>
                <c:pt idx="42940">
                  <c:v>198.01300000000001</c:v>
                </c:pt>
                <c:pt idx="42941">
                  <c:v>198.39700000000011</c:v>
                </c:pt>
                <c:pt idx="42942">
                  <c:v>198.77799999999999</c:v>
                </c:pt>
                <c:pt idx="42943">
                  <c:v>199.15800000000004</c:v>
                </c:pt>
                <c:pt idx="42944">
                  <c:v>199.53399999999999</c:v>
                </c:pt>
                <c:pt idx="42945">
                  <c:v>199.90900000000002</c:v>
                </c:pt>
                <c:pt idx="42946">
                  <c:v>200.28</c:v>
                </c:pt>
                <c:pt idx="42947">
                  <c:v>200.65</c:v>
                </c:pt>
                <c:pt idx="42948">
                  <c:v>201.017</c:v>
                </c:pt>
                <c:pt idx="42949">
                  <c:v>201.38100000000011</c:v>
                </c:pt>
                <c:pt idx="42950">
                  <c:v>201.74299999999999</c:v>
                </c:pt>
                <c:pt idx="42951">
                  <c:v>202.102</c:v>
                </c:pt>
                <c:pt idx="42952">
                  <c:v>202.459</c:v>
                </c:pt>
                <c:pt idx="42953">
                  <c:v>202.81399999999999</c:v>
                </c:pt>
                <c:pt idx="42954">
                  <c:v>203.16499999999999</c:v>
                </c:pt>
                <c:pt idx="42955">
                  <c:v>203.51499999999999</c:v>
                </c:pt>
                <c:pt idx="42956">
                  <c:v>203.8610000000001</c:v>
                </c:pt>
                <c:pt idx="42957">
                  <c:v>204.20599999999999</c:v>
                </c:pt>
                <c:pt idx="42958">
                  <c:v>204.547</c:v>
                </c:pt>
                <c:pt idx="42959">
                  <c:v>204.88600000000011</c:v>
                </c:pt>
                <c:pt idx="42960">
                  <c:v>205.22200000000001</c:v>
                </c:pt>
                <c:pt idx="42961">
                  <c:v>205.55600000000001</c:v>
                </c:pt>
                <c:pt idx="42962">
                  <c:v>205.88700000000011</c:v>
                </c:pt>
                <c:pt idx="42963">
                  <c:v>206.21599999999998</c:v>
                </c:pt>
                <c:pt idx="42964">
                  <c:v>206.542</c:v>
                </c:pt>
                <c:pt idx="42965">
                  <c:v>206.86500000000001</c:v>
                </c:pt>
                <c:pt idx="42966">
                  <c:v>207.185</c:v>
                </c:pt>
                <c:pt idx="42967">
                  <c:v>207.50299999999999</c:v>
                </c:pt>
                <c:pt idx="42968">
                  <c:v>207.81800000000001</c:v>
                </c:pt>
                <c:pt idx="42969">
                  <c:v>208.13</c:v>
                </c:pt>
                <c:pt idx="42970">
                  <c:v>208.44</c:v>
                </c:pt>
                <c:pt idx="42971">
                  <c:v>208.74699999999999</c:v>
                </c:pt>
                <c:pt idx="42972">
                  <c:v>209.05100000000004</c:v>
                </c:pt>
                <c:pt idx="42973">
                  <c:v>209.35200000000012</c:v>
                </c:pt>
                <c:pt idx="42974">
                  <c:v>209.65</c:v>
                </c:pt>
                <c:pt idx="42975">
                  <c:v>209.946</c:v>
                </c:pt>
                <c:pt idx="42976">
                  <c:v>210.238</c:v>
                </c:pt>
                <c:pt idx="42977">
                  <c:v>210.52800000000011</c:v>
                </c:pt>
                <c:pt idx="42978">
                  <c:v>210.815</c:v>
                </c:pt>
                <c:pt idx="42979">
                  <c:v>211.09900000000002</c:v>
                </c:pt>
                <c:pt idx="42980">
                  <c:v>211.38000000000011</c:v>
                </c:pt>
                <c:pt idx="42981">
                  <c:v>211.65800000000004</c:v>
                </c:pt>
                <c:pt idx="42982">
                  <c:v>211.93300000000002</c:v>
                </c:pt>
                <c:pt idx="42983">
                  <c:v>212.20599999999999</c:v>
                </c:pt>
                <c:pt idx="42984">
                  <c:v>212.47499999999999</c:v>
                </c:pt>
                <c:pt idx="42985">
                  <c:v>212.74099999999999</c:v>
                </c:pt>
                <c:pt idx="42986">
                  <c:v>213.00399999999999</c:v>
                </c:pt>
                <c:pt idx="42987">
                  <c:v>213.26399999999998</c:v>
                </c:pt>
                <c:pt idx="42988">
                  <c:v>213.52100000000004</c:v>
                </c:pt>
                <c:pt idx="42989">
                  <c:v>213.77399999999992</c:v>
                </c:pt>
                <c:pt idx="42990">
                  <c:v>214.02500000000001</c:v>
                </c:pt>
                <c:pt idx="42991">
                  <c:v>214.27199999999999</c:v>
                </c:pt>
                <c:pt idx="42992">
                  <c:v>214.517</c:v>
                </c:pt>
                <c:pt idx="42993">
                  <c:v>214.75800000000001</c:v>
                </c:pt>
                <c:pt idx="42994">
                  <c:v>214.995</c:v>
                </c:pt>
                <c:pt idx="42995">
                  <c:v>215.23</c:v>
                </c:pt>
                <c:pt idx="42996">
                  <c:v>215.46100000000001</c:v>
                </c:pt>
                <c:pt idx="42997">
                  <c:v>215.68900000000002</c:v>
                </c:pt>
                <c:pt idx="42998">
                  <c:v>215.91399999999999</c:v>
                </c:pt>
                <c:pt idx="42999">
                  <c:v>216.13499999999999</c:v>
                </c:pt>
                <c:pt idx="43000">
                  <c:v>216.35300000000001</c:v>
                </c:pt>
                <c:pt idx="43001">
                  <c:v>216.56700000000001</c:v>
                </c:pt>
                <c:pt idx="43002">
                  <c:v>216.77799999999999</c:v>
                </c:pt>
                <c:pt idx="43003">
                  <c:v>216.9860000000001</c:v>
                </c:pt>
                <c:pt idx="43004">
                  <c:v>217.19</c:v>
                </c:pt>
                <c:pt idx="43005">
                  <c:v>217.3910000000001</c:v>
                </c:pt>
                <c:pt idx="43006">
                  <c:v>217.58800000000011</c:v>
                </c:pt>
                <c:pt idx="43007">
                  <c:v>217.78100000000001</c:v>
                </c:pt>
                <c:pt idx="43008">
                  <c:v>217.971</c:v>
                </c:pt>
                <c:pt idx="43009">
                  <c:v>218.15800000000004</c:v>
                </c:pt>
                <c:pt idx="43010">
                  <c:v>218.34</c:v>
                </c:pt>
                <c:pt idx="43011">
                  <c:v>218.51900000000001</c:v>
                </c:pt>
                <c:pt idx="43012">
                  <c:v>218.69399999999999</c:v>
                </c:pt>
                <c:pt idx="43013">
                  <c:v>218.86600000000001</c:v>
                </c:pt>
                <c:pt idx="43014">
                  <c:v>219.03399999999999</c:v>
                </c:pt>
                <c:pt idx="43015">
                  <c:v>219.19800000000001</c:v>
                </c:pt>
                <c:pt idx="43016">
                  <c:v>219.35800000000012</c:v>
                </c:pt>
                <c:pt idx="43017">
                  <c:v>219.51499999999999</c:v>
                </c:pt>
                <c:pt idx="43018">
                  <c:v>219.667</c:v>
                </c:pt>
                <c:pt idx="43019">
                  <c:v>219.816</c:v>
                </c:pt>
                <c:pt idx="43020">
                  <c:v>219.96100000000001</c:v>
                </c:pt>
                <c:pt idx="43021">
                  <c:v>220.102</c:v>
                </c:pt>
                <c:pt idx="43022">
                  <c:v>220.238</c:v>
                </c:pt>
                <c:pt idx="43023">
                  <c:v>220.37100000000001</c:v>
                </c:pt>
                <c:pt idx="43024">
                  <c:v>220.5</c:v>
                </c:pt>
                <c:pt idx="43025">
                  <c:v>220.625</c:v>
                </c:pt>
                <c:pt idx="43026">
                  <c:v>220.74599999999998</c:v>
                </c:pt>
                <c:pt idx="43027">
                  <c:v>220.86200000000011</c:v>
                </c:pt>
                <c:pt idx="43028">
                  <c:v>220.97499999999999</c:v>
                </c:pt>
                <c:pt idx="43029">
                  <c:v>221.083</c:v>
                </c:pt>
                <c:pt idx="43030">
                  <c:v>221.18700000000001</c:v>
                </c:pt>
                <c:pt idx="43031">
                  <c:v>221.28700000000001</c:v>
                </c:pt>
                <c:pt idx="43032">
                  <c:v>221.38300000000001</c:v>
                </c:pt>
                <c:pt idx="43033">
                  <c:v>221.47399999999999</c:v>
                </c:pt>
                <c:pt idx="43034">
                  <c:v>221.56100000000001</c:v>
                </c:pt>
                <c:pt idx="43035">
                  <c:v>221.64399999999998</c:v>
                </c:pt>
                <c:pt idx="43036">
                  <c:v>221.72200000000001</c:v>
                </c:pt>
                <c:pt idx="43037">
                  <c:v>221.79599999999999</c:v>
                </c:pt>
                <c:pt idx="43038">
                  <c:v>221.86600000000001</c:v>
                </c:pt>
                <c:pt idx="43039">
                  <c:v>221.93100000000001</c:v>
                </c:pt>
                <c:pt idx="43040">
                  <c:v>221.99100000000001</c:v>
                </c:pt>
                <c:pt idx="43041">
                  <c:v>222.048</c:v>
                </c:pt>
                <c:pt idx="43042">
                  <c:v>222.09900000000002</c:v>
                </c:pt>
                <c:pt idx="43043">
                  <c:v>222.14599999999999</c:v>
                </c:pt>
                <c:pt idx="43044">
                  <c:v>222.18900000000002</c:v>
                </c:pt>
                <c:pt idx="43045">
                  <c:v>222.227</c:v>
                </c:pt>
                <c:pt idx="43046">
                  <c:v>222.26</c:v>
                </c:pt>
                <c:pt idx="43047">
                  <c:v>222.28900000000002</c:v>
                </c:pt>
                <c:pt idx="43048">
                  <c:v>222.31300000000002</c:v>
                </c:pt>
                <c:pt idx="43049">
                  <c:v>222.33200000000011</c:v>
                </c:pt>
                <c:pt idx="43050">
                  <c:v>222.346</c:v>
                </c:pt>
                <c:pt idx="43051">
                  <c:v>222.35600000000011</c:v>
                </c:pt>
                <c:pt idx="43052">
                  <c:v>222.3610000000001</c:v>
                </c:pt>
                <c:pt idx="43053">
                  <c:v>222.3610000000001</c:v>
                </c:pt>
                <c:pt idx="43054">
                  <c:v>222.35600000000011</c:v>
                </c:pt>
                <c:pt idx="43055">
                  <c:v>222.346</c:v>
                </c:pt>
                <c:pt idx="43056">
                  <c:v>222.33200000000011</c:v>
                </c:pt>
                <c:pt idx="43057">
                  <c:v>222.31200000000001</c:v>
                </c:pt>
                <c:pt idx="43058">
                  <c:v>222.28800000000001</c:v>
                </c:pt>
                <c:pt idx="43059">
                  <c:v>222.25899999999999</c:v>
                </c:pt>
                <c:pt idx="43060">
                  <c:v>222.22399999999999</c:v>
                </c:pt>
                <c:pt idx="43061">
                  <c:v>222.185</c:v>
                </c:pt>
                <c:pt idx="43062">
                  <c:v>222.14099999999999</c:v>
                </c:pt>
                <c:pt idx="43063">
                  <c:v>222.09100000000001</c:v>
                </c:pt>
                <c:pt idx="43064">
                  <c:v>222.036</c:v>
                </c:pt>
                <c:pt idx="43065">
                  <c:v>221.977</c:v>
                </c:pt>
                <c:pt idx="43066">
                  <c:v>221.91200000000001</c:v>
                </c:pt>
                <c:pt idx="43067">
                  <c:v>221.84200000000001</c:v>
                </c:pt>
                <c:pt idx="43068">
                  <c:v>221.767</c:v>
                </c:pt>
                <c:pt idx="43069">
                  <c:v>221.68600000000001</c:v>
                </c:pt>
                <c:pt idx="43070">
                  <c:v>221.601</c:v>
                </c:pt>
                <c:pt idx="43071">
                  <c:v>221.51</c:v>
                </c:pt>
                <c:pt idx="43072">
                  <c:v>221.41399999999999</c:v>
                </c:pt>
                <c:pt idx="43073">
                  <c:v>221.31200000000001</c:v>
                </c:pt>
                <c:pt idx="43074">
                  <c:v>221.20599999999999</c:v>
                </c:pt>
                <c:pt idx="43075">
                  <c:v>221.09399999999999</c:v>
                </c:pt>
                <c:pt idx="43076">
                  <c:v>220.976</c:v>
                </c:pt>
                <c:pt idx="43077">
                  <c:v>220.85400000000001</c:v>
                </c:pt>
                <c:pt idx="43078">
                  <c:v>220.72499999999999</c:v>
                </c:pt>
                <c:pt idx="43079">
                  <c:v>220.59200000000001</c:v>
                </c:pt>
                <c:pt idx="43080">
                  <c:v>220.453</c:v>
                </c:pt>
                <c:pt idx="43081">
                  <c:v>220.309</c:v>
                </c:pt>
                <c:pt idx="43082">
                  <c:v>220.15900000000002</c:v>
                </c:pt>
                <c:pt idx="43083">
                  <c:v>220.00299999999999</c:v>
                </c:pt>
                <c:pt idx="43084">
                  <c:v>219.84300000000002</c:v>
                </c:pt>
                <c:pt idx="43085">
                  <c:v>219.67599999999999</c:v>
                </c:pt>
                <c:pt idx="43086">
                  <c:v>219.50399999999999</c:v>
                </c:pt>
                <c:pt idx="43087">
                  <c:v>219.32700000000011</c:v>
                </c:pt>
                <c:pt idx="43088">
                  <c:v>219.14399999999998</c:v>
                </c:pt>
                <c:pt idx="43089">
                  <c:v>218.95600000000007</c:v>
                </c:pt>
                <c:pt idx="43090">
                  <c:v>218.762</c:v>
                </c:pt>
                <c:pt idx="43091">
                  <c:v>218.56200000000001</c:v>
                </c:pt>
                <c:pt idx="43092">
                  <c:v>218.35700000000011</c:v>
                </c:pt>
                <c:pt idx="43093">
                  <c:v>218.14599999999999</c:v>
                </c:pt>
                <c:pt idx="43094">
                  <c:v>217.929</c:v>
                </c:pt>
                <c:pt idx="43095">
                  <c:v>217.70699999999999</c:v>
                </c:pt>
                <c:pt idx="43096">
                  <c:v>217.47900000000001</c:v>
                </c:pt>
                <c:pt idx="43097">
                  <c:v>217.24599999999998</c:v>
                </c:pt>
                <c:pt idx="43098">
                  <c:v>217.00700000000001</c:v>
                </c:pt>
                <c:pt idx="43099">
                  <c:v>216.762</c:v>
                </c:pt>
                <c:pt idx="43100">
                  <c:v>216.511</c:v>
                </c:pt>
                <c:pt idx="43101">
                  <c:v>216.255</c:v>
                </c:pt>
                <c:pt idx="43102">
                  <c:v>215.99300000000002</c:v>
                </c:pt>
                <c:pt idx="43103">
                  <c:v>215.726</c:v>
                </c:pt>
                <c:pt idx="43104">
                  <c:v>215.45200000000011</c:v>
                </c:pt>
                <c:pt idx="43105">
                  <c:v>215.17299999999997</c:v>
                </c:pt>
                <c:pt idx="43106">
                  <c:v>214.88800000000012</c:v>
                </c:pt>
                <c:pt idx="43107">
                  <c:v>214.59800000000001</c:v>
                </c:pt>
                <c:pt idx="43108">
                  <c:v>214.30100000000004</c:v>
                </c:pt>
                <c:pt idx="43109">
                  <c:v>213.999</c:v>
                </c:pt>
                <c:pt idx="43110">
                  <c:v>213.691</c:v>
                </c:pt>
                <c:pt idx="43111">
                  <c:v>213.37800000000001</c:v>
                </c:pt>
                <c:pt idx="43112">
                  <c:v>213.05800000000011</c:v>
                </c:pt>
                <c:pt idx="43113">
                  <c:v>212.733</c:v>
                </c:pt>
                <c:pt idx="43114">
                  <c:v>212.40200000000004</c:v>
                </c:pt>
                <c:pt idx="43115">
                  <c:v>212.066</c:v>
                </c:pt>
                <c:pt idx="43116">
                  <c:v>211.72300000000001</c:v>
                </c:pt>
                <c:pt idx="43117">
                  <c:v>211.375</c:v>
                </c:pt>
                <c:pt idx="43118">
                  <c:v>211.02100000000004</c:v>
                </c:pt>
                <c:pt idx="43119">
                  <c:v>210.661</c:v>
                </c:pt>
                <c:pt idx="43120">
                  <c:v>210.29599999999999</c:v>
                </c:pt>
                <c:pt idx="43121">
                  <c:v>209.92500000000001</c:v>
                </c:pt>
                <c:pt idx="43122">
                  <c:v>209.548</c:v>
                </c:pt>
                <c:pt idx="43123">
                  <c:v>209.16499999999999</c:v>
                </c:pt>
                <c:pt idx="43124">
                  <c:v>208.77599999999998</c:v>
                </c:pt>
                <c:pt idx="43125">
                  <c:v>208.38200000000012</c:v>
                </c:pt>
                <c:pt idx="43126">
                  <c:v>207.98200000000011</c:v>
                </c:pt>
                <c:pt idx="43127">
                  <c:v>207.577</c:v>
                </c:pt>
                <c:pt idx="43128">
                  <c:v>207.16499999999999</c:v>
                </c:pt>
                <c:pt idx="43129">
                  <c:v>206.74799999999999</c:v>
                </c:pt>
                <c:pt idx="43130">
                  <c:v>206.32500000000007</c:v>
                </c:pt>
                <c:pt idx="43131">
                  <c:v>205.89700000000011</c:v>
                </c:pt>
                <c:pt idx="43132">
                  <c:v>205.46200000000007</c:v>
                </c:pt>
                <c:pt idx="43133">
                  <c:v>205.02200000000011</c:v>
                </c:pt>
                <c:pt idx="43134">
                  <c:v>204.577</c:v>
                </c:pt>
                <c:pt idx="43135">
                  <c:v>204.126</c:v>
                </c:pt>
                <c:pt idx="43136">
                  <c:v>203.66900000000001</c:v>
                </c:pt>
                <c:pt idx="43137">
                  <c:v>203.20599999999999</c:v>
                </c:pt>
                <c:pt idx="43138">
                  <c:v>202.738</c:v>
                </c:pt>
                <c:pt idx="43139">
                  <c:v>202.26399999999998</c:v>
                </c:pt>
                <c:pt idx="43140">
                  <c:v>201.785</c:v>
                </c:pt>
                <c:pt idx="43141">
                  <c:v>201.3</c:v>
                </c:pt>
                <c:pt idx="43142">
                  <c:v>200.809</c:v>
                </c:pt>
                <c:pt idx="43143">
                  <c:v>200.31300000000002</c:v>
                </c:pt>
                <c:pt idx="43144">
                  <c:v>199.81200000000001</c:v>
                </c:pt>
                <c:pt idx="43145">
                  <c:v>199.30500000000001</c:v>
                </c:pt>
                <c:pt idx="43146">
                  <c:v>198.792</c:v>
                </c:pt>
                <c:pt idx="43147">
                  <c:v>198.27399999999992</c:v>
                </c:pt>
                <c:pt idx="43148">
                  <c:v>197.75</c:v>
                </c:pt>
                <c:pt idx="43149">
                  <c:v>197.22200000000001</c:v>
                </c:pt>
                <c:pt idx="43150">
                  <c:v>196.68700000000001</c:v>
                </c:pt>
                <c:pt idx="43151">
                  <c:v>196.14699999999999</c:v>
                </c:pt>
                <c:pt idx="43152">
                  <c:v>195.602</c:v>
                </c:pt>
                <c:pt idx="43153">
                  <c:v>195.05200000000011</c:v>
                </c:pt>
                <c:pt idx="43154">
                  <c:v>194.49600000000001</c:v>
                </c:pt>
                <c:pt idx="43155">
                  <c:v>193.935</c:v>
                </c:pt>
                <c:pt idx="43156">
                  <c:v>193.36800000000011</c:v>
                </c:pt>
                <c:pt idx="43157">
                  <c:v>192.79599999999999</c:v>
                </c:pt>
                <c:pt idx="43158">
                  <c:v>192.22</c:v>
                </c:pt>
                <c:pt idx="43159">
                  <c:v>191.637</c:v>
                </c:pt>
                <c:pt idx="43160">
                  <c:v>191.05</c:v>
                </c:pt>
                <c:pt idx="43161">
                  <c:v>190.45800000000011</c:v>
                </c:pt>
                <c:pt idx="43162">
                  <c:v>189.86</c:v>
                </c:pt>
                <c:pt idx="43163">
                  <c:v>189.25700000000001</c:v>
                </c:pt>
                <c:pt idx="43164">
                  <c:v>188.65</c:v>
                </c:pt>
                <c:pt idx="43165">
                  <c:v>188.03700000000001</c:v>
                </c:pt>
                <c:pt idx="43166">
                  <c:v>187.41900000000001</c:v>
                </c:pt>
                <c:pt idx="43167">
                  <c:v>186.79599999999999</c:v>
                </c:pt>
                <c:pt idx="43168">
                  <c:v>186.16900000000001</c:v>
                </c:pt>
                <c:pt idx="43169">
                  <c:v>185.536</c:v>
                </c:pt>
                <c:pt idx="43170">
                  <c:v>184.89800000000011</c:v>
                </c:pt>
                <c:pt idx="43171">
                  <c:v>184.256</c:v>
                </c:pt>
                <c:pt idx="43172">
                  <c:v>183.60900000000001</c:v>
                </c:pt>
                <c:pt idx="43173">
                  <c:v>182.95700000000011</c:v>
                </c:pt>
                <c:pt idx="43174">
                  <c:v>182.3</c:v>
                </c:pt>
                <c:pt idx="43175">
                  <c:v>181.63900000000001</c:v>
                </c:pt>
                <c:pt idx="43176">
                  <c:v>180.97300000000001</c:v>
                </c:pt>
                <c:pt idx="43177">
                  <c:v>180.30200000000011</c:v>
                </c:pt>
                <c:pt idx="43178">
                  <c:v>179.62700000000001</c:v>
                </c:pt>
                <c:pt idx="43179">
                  <c:v>178.947</c:v>
                </c:pt>
                <c:pt idx="43180">
                  <c:v>178.26300000000001</c:v>
                </c:pt>
                <c:pt idx="43181">
                  <c:v>177.57399999999998</c:v>
                </c:pt>
                <c:pt idx="43182">
                  <c:v>176.88100000000011</c:v>
                </c:pt>
                <c:pt idx="43183">
                  <c:v>176.18300000000002</c:v>
                </c:pt>
                <c:pt idx="43184">
                  <c:v>175.48100000000011</c:v>
                </c:pt>
                <c:pt idx="43185">
                  <c:v>174.77399999999992</c:v>
                </c:pt>
                <c:pt idx="43186">
                  <c:v>174.06399999999999</c:v>
                </c:pt>
                <c:pt idx="43187">
                  <c:v>173.34900000000002</c:v>
                </c:pt>
                <c:pt idx="43188">
                  <c:v>172.63</c:v>
                </c:pt>
                <c:pt idx="43189">
                  <c:v>171.90700000000001</c:v>
                </c:pt>
                <c:pt idx="43190">
                  <c:v>171.17899999999997</c:v>
                </c:pt>
                <c:pt idx="43191">
                  <c:v>170.44800000000001</c:v>
                </c:pt>
                <c:pt idx="43192">
                  <c:v>169.71199999999999</c:v>
                </c:pt>
                <c:pt idx="43193">
                  <c:v>168.97300000000001</c:v>
                </c:pt>
                <c:pt idx="43194">
                  <c:v>168.23</c:v>
                </c:pt>
                <c:pt idx="43195">
                  <c:v>167.483</c:v>
                </c:pt>
                <c:pt idx="43196">
                  <c:v>166.732</c:v>
                </c:pt>
                <c:pt idx="43197">
                  <c:v>165.977</c:v>
                </c:pt>
                <c:pt idx="43198">
                  <c:v>165.21799999999999</c:v>
                </c:pt>
                <c:pt idx="43199">
                  <c:v>164.45600000000007</c:v>
                </c:pt>
                <c:pt idx="43200">
                  <c:v>163.69</c:v>
                </c:pt>
                <c:pt idx="43201">
                  <c:v>162.92100000000011</c:v>
                </c:pt>
                <c:pt idx="43202">
                  <c:v>162.14699999999999</c:v>
                </c:pt>
                <c:pt idx="43203">
                  <c:v>161.37100000000001</c:v>
                </c:pt>
                <c:pt idx="43204">
                  <c:v>160.59100000000001</c:v>
                </c:pt>
                <c:pt idx="43205">
                  <c:v>159.80800000000011</c:v>
                </c:pt>
                <c:pt idx="43206">
                  <c:v>159.02100000000004</c:v>
                </c:pt>
                <c:pt idx="43207">
                  <c:v>158.23099999999999</c:v>
                </c:pt>
                <c:pt idx="43208">
                  <c:v>157.43800000000007</c:v>
                </c:pt>
                <c:pt idx="43209">
                  <c:v>156.64099999999999</c:v>
                </c:pt>
                <c:pt idx="43210">
                  <c:v>155.84200000000001</c:v>
                </c:pt>
                <c:pt idx="43211">
                  <c:v>155.03900000000002</c:v>
                </c:pt>
                <c:pt idx="43212">
                  <c:v>154.233</c:v>
                </c:pt>
                <c:pt idx="43213">
                  <c:v>153.42500000000001</c:v>
                </c:pt>
                <c:pt idx="43214">
                  <c:v>152.61299999999997</c:v>
                </c:pt>
                <c:pt idx="43215">
                  <c:v>151.79900000000001</c:v>
                </c:pt>
                <c:pt idx="43216">
                  <c:v>150.98200000000011</c:v>
                </c:pt>
                <c:pt idx="43217">
                  <c:v>150.16200000000001</c:v>
                </c:pt>
                <c:pt idx="43218">
                  <c:v>149.339</c:v>
                </c:pt>
                <c:pt idx="43219">
                  <c:v>148.51399999999998</c:v>
                </c:pt>
                <c:pt idx="43220">
                  <c:v>147.68600000000001</c:v>
                </c:pt>
                <c:pt idx="43221">
                  <c:v>146.8550000000001</c:v>
                </c:pt>
                <c:pt idx="43222">
                  <c:v>146.02200000000011</c:v>
                </c:pt>
                <c:pt idx="43223">
                  <c:v>145.18700000000001</c:v>
                </c:pt>
                <c:pt idx="43224">
                  <c:v>144.34900000000002</c:v>
                </c:pt>
                <c:pt idx="43225">
                  <c:v>143.50899999999999</c:v>
                </c:pt>
                <c:pt idx="43226">
                  <c:v>142.667</c:v>
                </c:pt>
                <c:pt idx="43227">
                  <c:v>141.82300000000001</c:v>
                </c:pt>
                <c:pt idx="43228">
                  <c:v>140.976</c:v>
                </c:pt>
                <c:pt idx="43229">
                  <c:v>140.12800000000001</c:v>
                </c:pt>
                <c:pt idx="43230">
                  <c:v>139.27699999999999</c:v>
                </c:pt>
                <c:pt idx="43231">
                  <c:v>138.42400000000001</c:v>
                </c:pt>
                <c:pt idx="43232">
                  <c:v>137.57</c:v>
                </c:pt>
                <c:pt idx="43233">
                  <c:v>136.71399999999988</c:v>
                </c:pt>
                <c:pt idx="43234">
                  <c:v>135.85600000000011</c:v>
                </c:pt>
                <c:pt idx="43235">
                  <c:v>134.99600000000001</c:v>
                </c:pt>
                <c:pt idx="43236">
                  <c:v>134.13499999999999</c:v>
                </c:pt>
                <c:pt idx="43237">
                  <c:v>133.27199999999999</c:v>
                </c:pt>
                <c:pt idx="43238">
                  <c:v>132.40700000000001</c:v>
                </c:pt>
                <c:pt idx="43239">
                  <c:v>131.541</c:v>
                </c:pt>
                <c:pt idx="43240">
                  <c:v>130.67399999999998</c:v>
                </c:pt>
                <c:pt idx="43241">
                  <c:v>129.80500000000001</c:v>
                </c:pt>
                <c:pt idx="43242">
                  <c:v>128.935</c:v>
                </c:pt>
                <c:pt idx="43243">
                  <c:v>128.06399999999999</c:v>
                </c:pt>
                <c:pt idx="43244">
                  <c:v>127.191</c:v>
                </c:pt>
                <c:pt idx="43245">
                  <c:v>126.318</c:v>
                </c:pt>
                <c:pt idx="43246">
                  <c:v>125.44300000000005</c:v>
                </c:pt>
                <c:pt idx="43247">
                  <c:v>124.568</c:v>
                </c:pt>
                <c:pt idx="43248">
                  <c:v>123.691</c:v>
                </c:pt>
                <c:pt idx="43249">
                  <c:v>122.81399999999999</c:v>
                </c:pt>
                <c:pt idx="43250">
                  <c:v>121.93600000000002</c:v>
                </c:pt>
                <c:pt idx="43251">
                  <c:v>121.057</c:v>
                </c:pt>
                <c:pt idx="43252">
                  <c:v>120.17799999999998</c:v>
                </c:pt>
                <c:pt idx="43253">
                  <c:v>119.298</c:v>
                </c:pt>
                <c:pt idx="43254">
                  <c:v>118.41700000000006</c:v>
                </c:pt>
                <c:pt idx="43255">
                  <c:v>117.536</c:v>
                </c:pt>
                <c:pt idx="43256">
                  <c:v>116.65499999999999</c:v>
                </c:pt>
                <c:pt idx="43257">
                  <c:v>115.773</c:v>
                </c:pt>
                <c:pt idx="43258">
                  <c:v>114.89100000000002</c:v>
                </c:pt>
                <c:pt idx="43259">
                  <c:v>114.008</c:v>
                </c:pt>
                <c:pt idx="43260">
                  <c:v>113.12599999999998</c:v>
                </c:pt>
                <c:pt idx="43261">
                  <c:v>112.24299999999999</c:v>
                </c:pt>
                <c:pt idx="43262">
                  <c:v>111.361</c:v>
                </c:pt>
                <c:pt idx="43263">
                  <c:v>110.47799999999999</c:v>
                </c:pt>
                <c:pt idx="43264">
                  <c:v>109.596</c:v>
                </c:pt>
                <c:pt idx="43265">
                  <c:v>108.71299999999999</c:v>
                </c:pt>
                <c:pt idx="43266">
                  <c:v>107.831</c:v>
                </c:pt>
                <c:pt idx="43267">
                  <c:v>106.94900000000005</c:v>
                </c:pt>
                <c:pt idx="43268">
                  <c:v>106.068</c:v>
                </c:pt>
                <c:pt idx="43269">
                  <c:v>105.187</c:v>
                </c:pt>
                <c:pt idx="43270">
                  <c:v>104.306</c:v>
                </c:pt>
                <c:pt idx="43271">
                  <c:v>103.426</c:v>
                </c:pt>
                <c:pt idx="43272">
                  <c:v>102.54600000000002</c:v>
                </c:pt>
                <c:pt idx="43273">
                  <c:v>101.667</c:v>
                </c:pt>
                <c:pt idx="43274">
                  <c:v>100.789</c:v>
                </c:pt>
                <c:pt idx="43275">
                  <c:v>99.911800000000056</c:v>
                </c:pt>
                <c:pt idx="43276">
                  <c:v>99.0351</c:v>
                </c:pt>
                <c:pt idx="43277">
                  <c:v>98.15949999999998</c:v>
                </c:pt>
                <c:pt idx="43278">
                  <c:v>97.284800000000004</c:v>
                </c:pt>
                <c:pt idx="43279">
                  <c:v>96.411000000000058</c:v>
                </c:pt>
                <c:pt idx="43280">
                  <c:v>95.538399999999982</c:v>
                </c:pt>
                <c:pt idx="43281">
                  <c:v>94.667000000000002</c:v>
                </c:pt>
                <c:pt idx="43282">
                  <c:v>93.796700000000001</c:v>
                </c:pt>
                <c:pt idx="43283">
                  <c:v>92.927700000000002</c:v>
                </c:pt>
                <c:pt idx="43284">
                  <c:v>92.06</c:v>
                </c:pt>
                <c:pt idx="43285">
                  <c:v>91.193799999999982</c:v>
                </c:pt>
                <c:pt idx="43286">
                  <c:v>90.328899999999948</c:v>
                </c:pt>
                <c:pt idx="43287">
                  <c:v>89.465500000000006</c:v>
                </c:pt>
                <c:pt idx="43288">
                  <c:v>88.603799999999978</c:v>
                </c:pt>
                <c:pt idx="43289">
                  <c:v>87.743600000000058</c:v>
                </c:pt>
                <c:pt idx="43290">
                  <c:v>86.88509999999998</c:v>
                </c:pt>
                <c:pt idx="43291">
                  <c:v>86.028399999999948</c:v>
                </c:pt>
                <c:pt idx="43292">
                  <c:v>85.173499999999947</c:v>
                </c:pt>
                <c:pt idx="43293">
                  <c:v>84.320499999999981</c:v>
                </c:pt>
                <c:pt idx="43294">
                  <c:v>83.469200000000058</c:v>
                </c:pt>
                <c:pt idx="43295">
                  <c:v>82.620199999999983</c:v>
                </c:pt>
                <c:pt idx="43296">
                  <c:v>81.772999999999982</c:v>
                </c:pt>
                <c:pt idx="43297">
                  <c:v>80.927999999999997</c:v>
                </c:pt>
                <c:pt idx="43298">
                  <c:v>80.084999999999994</c:v>
                </c:pt>
                <c:pt idx="43299">
                  <c:v>79.244400000000027</c:v>
                </c:pt>
                <c:pt idx="43300">
                  <c:v>78.406000000000006</c:v>
                </c:pt>
                <c:pt idx="43301">
                  <c:v>77.569900000000004</c:v>
                </c:pt>
                <c:pt idx="43302">
                  <c:v>76.736099999999993</c:v>
                </c:pt>
                <c:pt idx="43303">
                  <c:v>75.904799999999994</c:v>
                </c:pt>
                <c:pt idx="43304">
                  <c:v>75.076099999999983</c:v>
                </c:pt>
                <c:pt idx="43305">
                  <c:v>74.249799999999993</c:v>
                </c:pt>
                <c:pt idx="43306">
                  <c:v>73.426100000000005</c:v>
                </c:pt>
                <c:pt idx="43307">
                  <c:v>72.605099999999979</c:v>
                </c:pt>
                <c:pt idx="43308">
                  <c:v>71.786799999999999</c:v>
                </c:pt>
                <c:pt idx="43309">
                  <c:v>70.971199999999996</c:v>
                </c:pt>
                <c:pt idx="43310">
                  <c:v>70.158499999999989</c:v>
                </c:pt>
                <c:pt idx="43311">
                  <c:v>69.348600000000005</c:v>
                </c:pt>
                <c:pt idx="43312">
                  <c:v>68.541700000000006</c:v>
                </c:pt>
                <c:pt idx="43313">
                  <c:v>67.737700000000004</c:v>
                </c:pt>
                <c:pt idx="43314">
                  <c:v>66.936700000000002</c:v>
                </c:pt>
                <c:pt idx="43315">
                  <c:v>66.138899999999978</c:v>
                </c:pt>
                <c:pt idx="43316">
                  <c:v>65.344099999999997</c:v>
                </c:pt>
                <c:pt idx="43317">
                  <c:v>64.552499999999981</c:v>
                </c:pt>
                <c:pt idx="43318">
                  <c:v>63.764200000000002</c:v>
                </c:pt>
                <c:pt idx="43319">
                  <c:v>62.979100000000003</c:v>
                </c:pt>
                <c:pt idx="43320">
                  <c:v>62.197300000000013</c:v>
                </c:pt>
                <c:pt idx="43321">
                  <c:v>61.419000000000004</c:v>
                </c:pt>
                <c:pt idx="43322">
                  <c:v>60.644000000000005</c:v>
                </c:pt>
                <c:pt idx="43323">
                  <c:v>59.872600000000006</c:v>
                </c:pt>
                <c:pt idx="43324">
                  <c:v>59.104600000000005</c:v>
                </c:pt>
                <c:pt idx="43325">
                  <c:v>58.340299999999999</c:v>
                </c:pt>
                <c:pt idx="43326">
                  <c:v>57.579600000000006</c:v>
                </c:pt>
                <c:pt idx="43327">
                  <c:v>56.822500000000012</c:v>
                </c:pt>
                <c:pt idx="43328">
                  <c:v>56.069100000000013</c:v>
                </c:pt>
                <c:pt idx="43329">
                  <c:v>55.319499999999998</c:v>
                </c:pt>
                <c:pt idx="43330">
                  <c:v>54.573700000000002</c:v>
                </c:pt>
                <c:pt idx="43331">
                  <c:v>53.831699999999998</c:v>
                </c:pt>
                <c:pt idx="43332">
                  <c:v>53.093700000000013</c:v>
                </c:pt>
                <c:pt idx="43333">
                  <c:v>52.359499999999997</c:v>
                </c:pt>
                <c:pt idx="43334">
                  <c:v>51.629400000000011</c:v>
                </c:pt>
                <c:pt idx="43335">
                  <c:v>50.903300000000002</c:v>
                </c:pt>
                <c:pt idx="43336">
                  <c:v>50.181200000000004</c:v>
                </c:pt>
                <c:pt idx="43337">
                  <c:v>49.463300000000011</c:v>
                </c:pt>
                <c:pt idx="43338">
                  <c:v>48.749500000000012</c:v>
                </c:pt>
                <c:pt idx="43339">
                  <c:v>48.039900000000003</c:v>
                </c:pt>
                <c:pt idx="43340">
                  <c:v>47.334600000000002</c:v>
                </c:pt>
                <c:pt idx="43341">
                  <c:v>46.633500000000012</c:v>
                </c:pt>
                <c:pt idx="43342">
                  <c:v>45.936700000000002</c:v>
                </c:pt>
                <c:pt idx="43343">
                  <c:v>45.244300000000003</c:v>
                </c:pt>
                <c:pt idx="43344">
                  <c:v>44.5563</c:v>
                </c:pt>
                <c:pt idx="43345">
                  <c:v>43.872700000000002</c:v>
                </c:pt>
                <c:pt idx="43346">
                  <c:v>43.193700000000028</c:v>
                </c:pt>
                <c:pt idx="43347">
                  <c:v>42.519000000000005</c:v>
                </c:pt>
                <c:pt idx="43348">
                  <c:v>41.849000000000004</c:v>
                </c:pt>
                <c:pt idx="43349">
                  <c:v>41.183500000000002</c:v>
                </c:pt>
                <c:pt idx="43350">
                  <c:v>40.522700000000029</c:v>
                </c:pt>
                <c:pt idx="43351">
                  <c:v>39.866400000000006</c:v>
                </c:pt>
                <c:pt idx="43352">
                  <c:v>39.215000000000003</c:v>
                </c:pt>
                <c:pt idx="43353">
                  <c:v>38.568200000000012</c:v>
                </c:pt>
                <c:pt idx="43354">
                  <c:v>37.926200000000001</c:v>
                </c:pt>
                <c:pt idx="43355">
                  <c:v>37.289000000000001</c:v>
                </c:pt>
                <c:pt idx="43356">
                  <c:v>36.656600000000005</c:v>
                </c:pt>
                <c:pt idx="43357">
                  <c:v>36.029100000000028</c:v>
                </c:pt>
                <c:pt idx="43358">
                  <c:v>35.406400000000005</c:v>
                </c:pt>
                <c:pt idx="43359">
                  <c:v>34.788700000000013</c:v>
                </c:pt>
                <c:pt idx="43360">
                  <c:v>34.175900000000013</c:v>
                </c:pt>
                <c:pt idx="43361">
                  <c:v>33.56810000000003</c:v>
                </c:pt>
                <c:pt idx="43362">
                  <c:v>32.965400000000002</c:v>
                </c:pt>
                <c:pt idx="43363">
                  <c:v>32.367600000000003</c:v>
                </c:pt>
                <c:pt idx="43364">
                  <c:v>31.774999999999999</c:v>
                </c:pt>
                <c:pt idx="43365">
                  <c:v>31.1874</c:v>
                </c:pt>
                <c:pt idx="43366">
                  <c:v>30.6051</c:v>
                </c:pt>
                <c:pt idx="43367">
                  <c:v>30.027799999999989</c:v>
                </c:pt>
                <c:pt idx="43368">
                  <c:v>29.455699999999979</c:v>
                </c:pt>
                <c:pt idx="43369">
                  <c:v>28.8889</c:v>
                </c:pt>
                <c:pt idx="43370">
                  <c:v>28.327300000000001</c:v>
                </c:pt>
                <c:pt idx="43371">
                  <c:v>27.770900000000001</c:v>
                </c:pt>
                <c:pt idx="43372">
                  <c:v>27.219899999999999</c:v>
                </c:pt>
                <c:pt idx="43373">
                  <c:v>26.674099999999999</c:v>
                </c:pt>
                <c:pt idx="43374">
                  <c:v>26.133700000000001</c:v>
                </c:pt>
                <c:pt idx="43375">
                  <c:v>25.59869999999998</c:v>
                </c:pt>
                <c:pt idx="43376">
                  <c:v>25.068999999999985</c:v>
                </c:pt>
                <c:pt idx="43377">
                  <c:v>24.544799999999981</c:v>
                </c:pt>
                <c:pt idx="43378">
                  <c:v>24.0259</c:v>
                </c:pt>
                <c:pt idx="43379">
                  <c:v>23.512499999999989</c:v>
                </c:pt>
                <c:pt idx="43380">
                  <c:v>23.0046</c:v>
                </c:pt>
                <c:pt idx="43381">
                  <c:v>22.502199999999977</c:v>
                </c:pt>
                <c:pt idx="43382">
                  <c:v>22.005299999999977</c:v>
                </c:pt>
                <c:pt idx="43383">
                  <c:v>21.513999999999999</c:v>
                </c:pt>
                <c:pt idx="43384">
                  <c:v>21.028099999999977</c:v>
                </c:pt>
                <c:pt idx="43385">
                  <c:v>20.547899999999988</c:v>
                </c:pt>
                <c:pt idx="43386">
                  <c:v>20.0732</c:v>
                </c:pt>
                <c:pt idx="43387">
                  <c:v>19.604199999999999</c:v>
                </c:pt>
                <c:pt idx="43388">
                  <c:v>19.140699999999981</c:v>
                </c:pt>
                <c:pt idx="43389">
                  <c:v>18.6829</c:v>
                </c:pt>
                <c:pt idx="43390">
                  <c:v>18.230799999999981</c:v>
                </c:pt>
                <c:pt idx="43391">
                  <c:v>17.784300000000002</c:v>
                </c:pt>
                <c:pt idx="43392">
                  <c:v>17.343499999999981</c:v>
                </c:pt>
                <c:pt idx="43393">
                  <c:v>16.908399999999979</c:v>
                </c:pt>
                <c:pt idx="43394">
                  <c:v>16.478999999999989</c:v>
                </c:pt>
                <c:pt idx="43395">
                  <c:v>16.055399999999981</c:v>
                </c:pt>
                <c:pt idx="43396">
                  <c:v>15.6374</c:v>
                </c:pt>
                <c:pt idx="43397">
                  <c:v>15.225300000000001</c:v>
                </c:pt>
                <c:pt idx="43398">
                  <c:v>14.818900000000001</c:v>
                </c:pt>
                <c:pt idx="43399">
                  <c:v>14.418200000000001</c:v>
                </c:pt>
                <c:pt idx="43400">
                  <c:v>14.023300000000001</c:v>
                </c:pt>
                <c:pt idx="43401">
                  <c:v>13.6343</c:v>
                </c:pt>
                <c:pt idx="43402">
                  <c:v>13.251000000000001</c:v>
                </c:pt>
                <c:pt idx="43403">
                  <c:v>12.873600000000007</c:v>
                </c:pt>
                <c:pt idx="43404">
                  <c:v>12.502000000000002</c:v>
                </c:pt>
                <c:pt idx="43405">
                  <c:v>12.1363</c:v>
                </c:pt>
                <c:pt idx="43406">
                  <c:v>11.776300000000001</c:v>
                </c:pt>
                <c:pt idx="43407">
                  <c:v>11.4222</c:v>
                </c:pt>
                <c:pt idx="43408">
                  <c:v>11.074</c:v>
                </c:pt>
                <c:pt idx="43409">
                  <c:v>10.7317</c:v>
                </c:pt>
                <c:pt idx="43410">
                  <c:v>10.395200000000004</c:v>
                </c:pt>
                <c:pt idx="43411">
                  <c:v>10.064500000000002</c:v>
                </c:pt>
                <c:pt idx="43412">
                  <c:v>9.7398199999999999</c:v>
                </c:pt>
                <c:pt idx="43413">
                  <c:v>9.420910000000001</c:v>
                </c:pt>
                <c:pt idx="43414">
                  <c:v>9.1079299999999996</c:v>
                </c:pt>
                <c:pt idx="43415">
                  <c:v>8.8008600000000001</c:v>
                </c:pt>
                <c:pt idx="43416">
                  <c:v>8.4997000000000007</c:v>
                </c:pt>
                <c:pt idx="43417">
                  <c:v>8.2044300000000003</c:v>
                </c:pt>
                <c:pt idx="43418">
                  <c:v>7.9150600000000004</c:v>
                </c:pt>
                <c:pt idx="43419">
                  <c:v>7.6316400000000035</c:v>
                </c:pt>
                <c:pt idx="43420">
                  <c:v>7.3540099999999962</c:v>
                </c:pt>
                <c:pt idx="43421">
                  <c:v>7.0823999999999998</c:v>
                </c:pt>
                <c:pt idx="43422">
                  <c:v>6.8166399999999996</c:v>
                </c:pt>
                <c:pt idx="43423">
                  <c:v>6.5568200000000001</c:v>
                </c:pt>
                <c:pt idx="43424">
                  <c:v>6.3028999999999975</c:v>
                </c:pt>
                <c:pt idx="43425">
                  <c:v>6.0549199999999948</c:v>
                </c:pt>
                <c:pt idx="43426">
                  <c:v>5.8127999999999975</c:v>
                </c:pt>
                <c:pt idx="43427">
                  <c:v>5.5766100000000014</c:v>
                </c:pt>
                <c:pt idx="43428">
                  <c:v>5.3463000000000003</c:v>
                </c:pt>
                <c:pt idx="43429">
                  <c:v>5.1219899999999958</c:v>
                </c:pt>
                <c:pt idx="43430">
                  <c:v>4.9034899999999997</c:v>
                </c:pt>
                <c:pt idx="43431">
                  <c:v>4.6908999999999965</c:v>
                </c:pt>
                <c:pt idx="43432">
                  <c:v>4.4842599999999999</c:v>
                </c:pt>
                <c:pt idx="43433">
                  <c:v>4.2834700000000003</c:v>
                </c:pt>
                <c:pt idx="43434">
                  <c:v>4.0884999999999998</c:v>
                </c:pt>
                <c:pt idx="43435">
                  <c:v>3.8995599999999979</c:v>
                </c:pt>
                <c:pt idx="43436">
                  <c:v>3.7164399999999982</c:v>
                </c:pt>
                <c:pt idx="43437">
                  <c:v>3.5391999999999997</c:v>
                </c:pt>
                <c:pt idx="43438">
                  <c:v>3.36775</c:v>
                </c:pt>
                <c:pt idx="43439">
                  <c:v>3.2022699999999982</c:v>
                </c:pt>
                <c:pt idx="43440">
                  <c:v>3.0425800000000001</c:v>
                </c:pt>
                <c:pt idx="43441">
                  <c:v>2.8888099999999981</c:v>
                </c:pt>
                <c:pt idx="43442">
                  <c:v>2.74085</c:v>
                </c:pt>
                <c:pt idx="43443">
                  <c:v>2.5987399999999998</c:v>
                </c:pt>
                <c:pt idx="43444">
                  <c:v>2.4624499999999978</c:v>
                </c:pt>
                <c:pt idx="43445">
                  <c:v>2.3319699999999979</c:v>
                </c:pt>
                <c:pt idx="43446">
                  <c:v>2.2073000000000018</c:v>
                </c:pt>
                <c:pt idx="43447">
                  <c:v>2.0884900000000002</c:v>
                </c:pt>
                <c:pt idx="43448">
                  <c:v>1.9754400000000001</c:v>
                </c:pt>
                <c:pt idx="43449">
                  <c:v>1.8682000000000001</c:v>
                </c:pt>
                <c:pt idx="43450">
                  <c:v>1.76668</c:v>
                </c:pt>
                <c:pt idx="43451">
                  <c:v>1.6709799999999999</c:v>
                </c:pt>
                <c:pt idx="43452">
                  <c:v>1.5810500000000001</c:v>
                </c:pt>
                <c:pt idx="43453">
                  <c:v>1.4968399999999991</c:v>
                </c:pt>
                <c:pt idx="43454">
                  <c:v>1.4183599999999998</c:v>
                </c:pt>
                <c:pt idx="43455">
                  <c:v>1.3456299999999992</c:v>
                </c:pt>
                <c:pt idx="43456">
                  <c:v>1.27864</c:v>
                </c:pt>
                <c:pt idx="43457">
                  <c:v>1.217309999999999</c:v>
                </c:pt>
                <c:pt idx="43458">
                  <c:v>1.16171</c:v>
                </c:pt>
                <c:pt idx="43459">
                  <c:v>1.1117199999999998</c:v>
                </c:pt>
                <c:pt idx="43460">
                  <c:v>1.06745</c:v>
                </c:pt>
                <c:pt idx="43461">
                  <c:v>1.028799999999999</c:v>
                </c:pt>
                <c:pt idx="43462">
                  <c:v>0.99583500000000003</c:v>
                </c:pt>
                <c:pt idx="43463">
                  <c:v>0.96848699999999943</c:v>
                </c:pt>
                <c:pt idx="43464">
                  <c:v>0.94674200000000042</c:v>
                </c:pt>
                <c:pt idx="43465">
                  <c:v>0.93054800000000004</c:v>
                </c:pt>
                <c:pt idx="43466">
                  <c:v>0.92002300000000004</c:v>
                </c:pt>
                <c:pt idx="43467">
                  <c:v>0.91499399999999997</c:v>
                </c:pt>
                <c:pt idx="43468">
                  <c:v>0.91557199999999961</c:v>
                </c:pt>
                <c:pt idx="43469">
                  <c:v>0.92164800000000058</c:v>
                </c:pt>
                <c:pt idx="43470">
                  <c:v>0.93330100000000005</c:v>
                </c:pt>
                <c:pt idx="43471">
                  <c:v>0.950457</c:v>
                </c:pt>
                <c:pt idx="43472">
                  <c:v>0.97307299999999997</c:v>
                </c:pt>
                <c:pt idx="43473">
                  <c:v>1.0011899999999998</c:v>
                </c:pt>
                <c:pt idx="43474">
                  <c:v>1.0347599999999999</c:v>
                </c:pt>
                <c:pt idx="43475">
                  <c:v>1.073769999999999</c:v>
                </c:pt>
                <c:pt idx="43476">
                  <c:v>1.1182000000000001</c:v>
                </c:pt>
                <c:pt idx="43477">
                  <c:v>1.1681299999999999</c:v>
                </c:pt>
                <c:pt idx="43478">
                  <c:v>1.2233699999999992</c:v>
                </c:pt>
                <c:pt idx="43479">
                  <c:v>1.284</c:v>
                </c:pt>
                <c:pt idx="43480">
                  <c:v>1.34995</c:v>
                </c:pt>
                <c:pt idx="43481">
                  <c:v>1.4212699999999991</c:v>
                </c:pt>
                <c:pt idx="43482">
                  <c:v>1.4979399999999992</c:v>
                </c:pt>
                <c:pt idx="43483">
                  <c:v>1.5798999999999992</c:v>
                </c:pt>
                <c:pt idx="43484">
                  <c:v>1.66717</c:v>
                </c:pt>
                <c:pt idx="43485">
                  <c:v>1.7597099999999992</c:v>
                </c:pt>
                <c:pt idx="43486">
                  <c:v>1.857499999999999</c:v>
                </c:pt>
                <c:pt idx="43487">
                  <c:v>1.9604400000000008</c:v>
                </c:pt>
                <c:pt idx="43488">
                  <c:v>2.0686599999999982</c:v>
                </c:pt>
                <c:pt idx="43489">
                  <c:v>2.1820399999999998</c:v>
                </c:pt>
                <c:pt idx="43490">
                  <c:v>2.30063</c:v>
                </c:pt>
                <c:pt idx="43491">
                  <c:v>2.4243700000000001</c:v>
                </c:pt>
                <c:pt idx="43492">
                  <c:v>2.5532399999999997</c:v>
                </c:pt>
                <c:pt idx="43493">
                  <c:v>2.6872000000000011</c:v>
                </c:pt>
                <c:pt idx="43494">
                  <c:v>2.8262899999999984</c:v>
                </c:pt>
                <c:pt idx="43495">
                  <c:v>2.97038</c:v>
                </c:pt>
                <c:pt idx="43496">
                  <c:v>3.1195300000000001</c:v>
                </c:pt>
                <c:pt idx="43497">
                  <c:v>3.2737599999999998</c:v>
                </c:pt>
                <c:pt idx="43498">
                  <c:v>3.4330099999999981</c:v>
                </c:pt>
                <c:pt idx="43499">
                  <c:v>3.5972399999999998</c:v>
                </c:pt>
                <c:pt idx="43500">
                  <c:v>3.7664</c:v>
                </c:pt>
                <c:pt idx="43501">
                  <c:v>3.9404599999999981</c:v>
                </c:pt>
                <c:pt idx="43502">
                  <c:v>4.1195199999999961</c:v>
                </c:pt>
                <c:pt idx="43503">
                  <c:v>4.3034799999999995</c:v>
                </c:pt>
                <c:pt idx="43504">
                  <c:v>4.4923200000000003</c:v>
                </c:pt>
                <c:pt idx="43505">
                  <c:v>4.6859699999999975</c:v>
                </c:pt>
                <c:pt idx="43506">
                  <c:v>4.8844799999999964</c:v>
                </c:pt>
                <c:pt idx="43507">
                  <c:v>5.0877999999999997</c:v>
                </c:pt>
                <c:pt idx="43508">
                  <c:v>5.2959299999999985</c:v>
                </c:pt>
                <c:pt idx="43509">
                  <c:v>5.5088200000000001</c:v>
                </c:pt>
                <c:pt idx="43510">
                  <c:v>5.7264200000000001</c:v>
                </c:pt>
                <c:pt idx="43511">
                  <c:v>5.9487600000000036</c:v>
                </c:pt>
                <c:pt idx="43512">
                  <c:v>6.1758299999999995</c:v>
                </c:pt>
                <c:pt idx="43513">
                  <c:v>6.4075699999999998</c:v>
                </c:pt>
                <c:pt idx="43514">
                  <c:v>6.6439199999999961</c:v>
                </c:pt>
                <c:pt idx="43515">
                  <c:v>6.8849299999999962</c:v>
                </c:pt>
                <c:pt idx="43516">
                  <c:v>7.1306000000000003</c:v>
                </c:pt>
                <c:pt idx="43517">
                  <c:v>7.3807799999999997</c:v>
                </c:pt>
                <c:pt idx="43518">
                  <c:v>7.6355199999999961</c:v>
                </c:pt>
                <c:pt idx="43519">
                  <c:v>7.8947999999999965</c:v>
                </c:pt>
                <c:pt idx="43520">
                  <c:v>8.1586400000000001</c:v>
                </c:pt>
                <c:pt idx="43521">
                  <c:v>8.4269000000000016</c:v>
                </c:pt>
                <c:pt idx="43522">
                  <c:v>8.6996600000000015</c:v>
                </c:pt>
                <c:pt idx="43523">
                  <c:v>8.9768600000000003</c:v>
                </c:pt>
                <c:pt idx="43524">
                  <c:v>9.2584400000000002</c:v>
                </c:pt>
                <c:pt idx="43525">
                  <c:v>9.5444500000000012</c:v>
                </c:pt>
                <c:pt idx="43526">
                  <c:v>9.8348100000000009</c:v>
                </c:pt>
                <c:pt idx="43527">
                  <c:v>10.1295</c:v>
                </c:pt>
                <c:pt idx="43528">
                  <c:v>10.4285</c:v>
                </c:pt>
                <c:pt idx="43529">
                  <c:v>10.7318</c:v>
                </c:pt>
                <c:pt idx="43530">
                  <c:v>11.039400000000002</c:v>
                </c:pt>
                <c:pt idx="43531">
                  <c:v>11.3512</c:v>
                </c:pt>
                <c:pt idx="43532">
                  <c:v>11.667200000000001</c:v>
                </c:pt>
                <c:pt idx="43533">
                  <c:v>11.987500000000002</c:v>
                </c:pt>
                <c:pt idx="43534">
                  <c:v>12.3119</c:v>
                </c:pt>
                <c:pt idx="43535">
                  <c:v>12.6404</c:v>
                </c:pt>
                <c:pt idx="43536">
                  <c:v>12.973000000000004</c:v>
                </c:pt>
                <c:pt idx="43537">
                  <c:v>13.309700000000008</c:v>
                </c:pt>
                <c:pt idx="43538">
                  <c:v>13.650500000000006</c:v>
                </c:pt>
                <c:pt idx="43539">
                  <c:v>13.995400000000007</c:v>
                </c:pt>
                <c:pt idx="43540">
                  <c:v>14.344200000000001</c:v>
                </c:pt>
                <c:pt idx="43541">
                  <c:v>14.697100000000001</c:v>
                </c:pt>
                <c:pt idx="43542">
                  <c:v>15.053900000000002</c:v>
                </c:pt>
                <c:pt idx="43543">
                  <c:v>15.4146</c:v>
                </c:pt>
                <c:pt idx="43544">
                  <c:v>15.779200000000001</c:v>
                </c:pt>
                <c:pt idx="43545">
                  <c:v>16.1477</c:v>
                </c:pt>
                <c:pt idx="43546">
                  <c:v>16.520099999999989</c:v>
                </c:pt>
                <c:pt idx="43547">
                  <c:v>16.8963</c:v>
                </c:pt>
                <c:pt idx="43548">
                  <c:v>17.276399999999981</c:v>
                </c:pt>
                <c:pt idx="43549">
                  <c:v>17.6601</c:v>
                </c:pt>
                <c:pt idx="43550">
                  <c:v>18.047699999999981</c:v>
                </c:pt>
                <c:pt idx="43551">
                  <c:v>18.439</c:v>
                </c:pt>
                <c:pt idx="43552">
                  <c:v>18.833900000000014</c:v>
                </c:pt>
                <c:pt idx="43553">
                  <c:v>19.23259999999998</c:v>
                </c:pt>
                <c:pt idx="43554">
                  <c:v>19.634799999999988</c:v>
                </c:pt>
                <c:pt idx="43555">
                  <c:v>20.04069999999998</c:v>
                </c:pt>
                <c:pt idx="43556">
                  <c:v>20.450199999999981</c:v>
                </c:pt>
                <c:pt idx="43557">
                  <c:v>20.863299999999981</c:v>
                </c:pt>
                <c:pt idx="43558">
                  <c:v>21.279900000000001</c:v>
                </c:pt>
                <c:pt idx="43559">
                  <c:v>21.7</c:v>
                </c:pt>
                <c:pt idx="43560">
                  <c:v>22.1236</c:v>
                </c:pt>
                <c:pt idx="43561">
                  <c:v>22.550699999999985</c:v>
                </c:pt>
                <c:pt idx="43562">
                  <c:v>22.98119999999998</c:v>
                </c:pt>
                <c:pt idx="43563">
                  <c:v>23.415099999999981</c:v>
                </c:pt>
                <c:pt idx="43564">
                  <c:v>23.8523</c:v>
                </c:pt>
                <c:pt idx="43565">
                  <c:v>24.292899999999989</c:v>
                </c:pt>
                <c:pt idx="43566">
                  <c:v>24.736899999999999</c:v>
                </c:pt>
                <c:pt idx="43567">
                  <c:v>25.184100000000001</c:v>
                </c:pt>
                <c:pt idx="43568">
                  <c:v>25.634599999999999</c:v>
                </c:pt>
                <c:pt idx="43569">
                  <c:v>26.088299999999979</c:v>
                </c:pt>
                <c:pt idx="43570">
                  <c:v>26.54519999999998</c:v>
                </c:pt>
                <c:pt idx="43571">
                  <c:v>27.005400000000002</c:v>
                </c:pt>
                <c:pt idx="43572">
                  <c:v>27.468599999999967</c:v>
                </c:pt>
                <c:pt idx="43573">
                  <c:v>27.934999999999999</c:v>
                </c:pt>
                <c:pt idx="43574">
                  <c:v>28.404599999999981</c:v>
                </c:pt>
                <c:pt idx="43575">
                  <c:v>28.877199999999988</c:v>
                </c:pt>
                <c:pt idx="43576">
                  <c:v>29.352799999999977</c:v>
                </c:pt>
                <c:pt idx="43577">
                  <c:v>29.831499999999988</c:v>
                </c:pt>
                <c:pt idx="43578">
                  <c:v>30.313099999999999</c:v>
                </c:pt>
                <c:pt idx="43579">
                  <c:v>30.797699999999981</c:v>
                </c:pt>
                <c:pt idx="43580">
                  <c:v>31.285299999999971</c:v>
                </c:pt>
                <c:pt idx="43581">
                  <c:v>31.775599999999979</c:v>
                </c:pt>
                <c:pt idx="43582">
                  <c:v>32.268900000000031</c:v>
                </c:pt>
                <c:pt idx="43583">
                  <c:v>32.765100000000039</c:v>
                </c:pt>
                <c:pt idx="43584">
                  <c:v>33.264100000000013</c:v>
                </c:pt>
                <c:pt idx="43585">
                  <c:v>33.76590000000003</c:v>
                </c:pt>
                <c:pt idx="43586">
                  <c:v>34.270400000000002</c:v>
                </c:pt>
                <c:pt idx="43587">
                  <c:v>34.777700000000003</c:v>
                </c:pt>
                <c:pt idx="43588">
                  <c:v>35.287700000000001</c:v>
                </c:pt>
                <c:pt idx="43589">
                  <c:v>35.8003</c:v>
                </c:pt>
                <c:pt idx="43590">
                  <c:v>36.315600000000003</c:v>
                </c:pt>
                <c:pt idx="43591">
                  <c:v>36.833500000000001</c:v>
                </c:pt>
                <c:pt idx="43592">
                  <c:v>37.354099999999995</c:v>
                </c:pt>
                <c:pt idx="43593">
                  <c:v>37.877099999999999</c:v>
                </c:pt>
                <c:pt idx="43594">
                  <c:v>38.402800000000006</c:v>
                </c:pt>
                <c:pt idx="43595">
                  <c:v>38.930900000000001</c:v>
                </c:pt>
                <c:pt idx="43596">
                  <c:v>39.461500000000001</c:v>
                </c:pt>
                <c:pt idx="43597">
                  <c:v>39.994500000000002</c:v>
                </c:pt>
                <c:pt idx="43598">
                  <c:v>40.53</c:v>
                </c:pt>
                <c:pt idx="43599">
                  <c:v>41.067800000000005</c:v>
                </c:pt>
                <c:pt idx="43600">
                  <c:v>41.608000000000011</c:v>
                </c:pt>
                <c:pt idx="43601">
                  <c:v>42.150500000000001</c:v>
                </c:pt>
                <c:pt idx="43602">
                  <c:v>42.695400000000035</c:v>
                </c:pt>
                <c:pt idx="43603">
                  <c:v>43.242500000000028</c:v>
                </c:pt>
                <c:pt idx="43604">
                  <c:v>43.791900000000012</c:v>
                </c:pt>
                <c:pt idx="43605">
                  <c:v>44.343400000000003</c:v>
                </c:pt>
                <c:pt idx="43606">
                  <c:v>44.897200000000005</c:v>
                </c:pt>
                <c:pt idx="43607">
                  <c:v>45.453000000000003</c:v>
                </c:pt>
                <c:pt idx="43608">
                  <c:v>46.011099999999999</c:v>
                </c:pt>
                <c:pt idx="43609">
                  <c:v>46.571200000000005</c:v>
                </c:pt>
                <c:pt idx="43610">
                  <c:v>47.133400000000002</c:v>
                </c:pt>
                <c:pt idx="43611">
                  <c:v>47.697700000000012</c:v>
                </c:pt>
                <c:pt idx="43612">
                  <c:v>48.263900000000028</c:v>
                </c:pt>
                <c:pt idx="43613">
                  <c:v>48.832100000000011</c:v>
                </c:pt>
                <c:pt idx="43614">
                  <c:v>49.402300000000011</c:v>
                </c:pt>
                <c:pt idx="43615">
                  <c:v>49.974299999999999</c:v>
                </c:pt>
                <c:pt idx="43616">
                  <c:v>50.548300000000012</c:v>
                </c:pt>
                <c:pt idx="43617">
                  <c:v>51.124100000000013</c:v>
                </c:pt>
                <c:pt idx="43618">
                  <c:v>51.701700000000002</c:v>
                </c:pt>
                <c:pt idx="43619">
                  <c:v>52.281200000000005</c:v>
                </c:pt>
                <c:pt idx="43620">
                  <c:v>52.862400000000001</c:v>
                </c:pt>
                <c:pt idx="43621">
                  <c:v>53.445300000000003</c:v>
                </c:pt>
                <c:pt idx="43622">
                  <c:v>54.03</c:v>
                </c:pt>
                <c:pt idx="43623">
                  <c:v>54.616300000000003</c:v>
                </c:pt>
                <c:pt idx="43624">
                  <c:v>55.2042</c:v>
                </c:pt>
                <c:pt idx="43625">
                  <c:v>55.793800000000012</c:v>
                </c:pt>
                <c:pt idx="43626">
                  <c:v>56.384899999999995</c:v>
                </c:pt>
                <c:pt idx="43627">
                  <c:v>56.977600000000002</c:v>
                </c:pt>
                <c:pt idx="43628">
                  <c:v>57.571899999999999</c:v>
                </c:pt>
                <c:pt idx="43629">
                  <c:v>58.1676</c:v>
                </c:pt>
                <c:pt idx="43630">
                  <c:v>58.764800000000001</c:v>
                </c:pt>
                <c:pt idx="43631">
                  <c:v>59.363400000000006</c:v>
                </c:pt>
                <c:pt idx="43632">
                  <c:v>59.9634</c:v>
                </c:pt>
                <c:pt idx="43633">
                  <c:v>60.564700000000002</c:v>
                </c:pt>
                <c:pt idx="43634">
                  <c:v>61.167400000000001</c:v>
                </c:pt>
                <c:pt idx="43635">
                  <c:v>61.771500000000003</c:v>
                </c:pt>
                <c:pt idx="43636">
                  <c:v>62.3767</c:v>
                </c:pt>
                <c:pt idx="43637">
                  <c:v>62.983200000000004</c:v>
                </c:pt>
                <c:pt idx="43638">
                  <c:v>63.590900000000012</c:v>
                </c:pt>
                <c:pt idx="43639">
                  <c:v>64.1999</c:v>
                </c:pt>
                <c:pt idx="43640">
                  <c:v>64.809899999999999</c:v>
                </c:pt>
                <c:pt idx="43641">
                  <c:v>65.421099999999996</c:v>
                </c:pt>
                <c:pt idx="43642">
                  <c:v>66.0334</c:v>
                </c:pt>
                <c:pt idx="43643">
                  <c:v>66.646699999999996</c:v>
                </c:pt>
                <c:pt idx="43644">
                  <c:v>67.260999999999996</c:v>
                </c:pt>
                <c:pt idx="43645">
                  <c:v>67.876299999999986</c:v>
                </c:pt>
                <c:pt idx="43646">
                  <c:v>68.492599999999996</c:v>
                </c:pt>
                <c:pt idx="43647">
                  <c:v>69.109700000000004</c:v>
                </c:pt>
                <c:pt idx="43648">
                  <c:v>69.727900000000005</c:v>
                </c:pt>
                <c:pt idx="43649">
                  <c:v>70.346800000000002</c:v>
                </c:pt>
                <c:pt idx="43650">
                  <c:v>70.966600000000057</c:v>
                </c:pt>
                <c:pt idx="43651">
                  <c:v>71.587199999999996</c:v>
                </c:pt>
                <c:pt idx="43652">
                  <c:v>72.208500000000001</c:v>
                </c:pt>
                <c:pt idx="43653">
                  <c:v>72.830600000000004</c:v>
                </c:pt>
                <c:pt idx="43654">
                  <c:v>73.453400000000002</c:v>
                </c:pt>
                <c:pt idx="43655">
                  <c:v>74.076799999999949</c:v>
                </c:pt>
                <c:pt idx="43656">
                  <c:v>74.700999999999993</c:v>
                </c:pt>
                <c:pt idx="43657">
                  <c:v>75.325699999999998</c:v>
                </c:pt>
                <c:pt idx="43658">
                  <c:v>75.950900000000004</c:v>
                </c:pt>
                <c:pt idx="43659">
                  <c:v>76.576700000000002</c:v>
                </c:pt>
                <c:pt idx="43660">
                  <c:v>77.203100000000006</c:v>
                </c:pt>
                <c:pt idx="43661">
                  <c:v>77.829899999999981</c:v>
                </c:pt>
                <c:pt idx="43662">
                  <c:v>78.456999999999994</c:v>
                </c:pt>
                <c:pt idx="43663">
                  <c:v>79.084700000000012</c:v>
                </c:pt>
                <c:pt idx="43664">
                  <c:v>79.712700000000012</c:v>
                </c:pt>
                <c:pt idx="43665">
                  <c:v>80.340999999999994</c:v>
                </c:pt>
                <c:pt idx="43666">
                  <c:v>80.969700000000003</c:v>
                </c:pt>
                <c:pt idx="43667">
                  <c:v>81.598600000000005</c:v>
                </c:pt>
                <c:pt idx="43668">
                  <c:v>82.227800000000002</c:v>
                </c:pt>
                <c:pt idx="43669">
                  <c:v>82.857299999999995</c:v>
                </c:pt>
                <c:pt idx="43670">
                  <c:v>83.486800000000002</c:v>
                </c:pt>
                <c:pt idx="43671">
                  <c:v>84.116600000000005</c:v>
                </c:pt>
                <c:pt idx="43672">
                  <c:v>84.746399999999994</c:v>
                </c:pt>
                <c:pt idx="43673">
                  <c:v>85.376399999999947</c:v>
                </c:pt>
                <c:pt idx="43674">
                  <c:v>86.006299999999996</c:v>
                </c:pt>
                <c:pt idx="43675">
                  <c:v>86.636299999999991</c:v>
                </c:pt>
                <c:pt idx="43676">
                  <c:v>87.266300000000001</c:v>
                </c:pt>
                <c:pt idx="43677">
                  <c:v>87.896199999999993</c:v>
                </c:pt>
                <c:pt idx="43678">
                  <c:v>88.5261</c:v>
                </c:pt>
                <c:pt idx="43679">
                  <c:v>89.155799999999942</c:v>
                </c:pt>
                <c:pt idx="43680">
                  <c:v>89.785399999999981</c:v>
                </c:pt>
                <c:pt idx="43681">
                  <c:v>90.414700000000025</c:v>
                </c:pt>
                <c:pt idx="43682">
                  <c:v>91.043899999999994</c:v>
                </c:pt>
                <c:pt idx="43683">
                  <c:v>91.672799999999896</c:v>
                </c:pt>
                <c:pt idx="43684">
                  <c:v>92.301500000000004</c:v>
                </c:pt>
                <c:pt idx="43685">
                  <c:v>92.9298</c:v>
                </c:pt>
                <c:pt idx="43686">
                  <c:v>93.557699999999997</c:v>
                </c:pt>
                <c:pt idx="43687">
                  <c:v>94.185299999999998</c:v>
                </c:pt>
                <c:pt idx="43688">
                  <c:v>94.8125</c:v>
                </c:pt>
                <c:pt idx="43689">
                  <c:v>95.439200000000056</c:v>
                </c:pt>
                <c:pt idx="43690">
                  <c:v>96.065399999999983</c:v>
                </c:pt>
                <c:pt idx="43691">
                  <c:v>96.691100000000006</c:v>
                </c:pt>
                <c:pt idx="43692">
                  <c:v>97.316300000000012</c:v>
                </c:pt>
                <c:pt idx="43693">
                  <c:v>97.940900000000056</c:v>
                </c:pt>
                <c:pt idx="43694">
                  <c:v>98.564800000000005</c:v>
                </c:pt>
                <c:pt idx="43695">
                  <c:v>99.188099999999949</c:v>
                </c:pt>
                <c:pt idx="43696">
                  <c:v>99.810900000000004</c:v>
                </c:pt>
                <c:pt idx="43697">
                  <c:v>100.43300000000002</c:v>
                </c:pt>
                <c:pt idx="43698">
                  <c:v>101.054</c:v>
                </c:pt>
                <c:pt idx="43699">
                  <c:v>101.67400000000001</c:v>
                </c:pt>
                <c:pt idx="43700">
                  <c:v>102.29400000000005</c:v>
                </c:pt>
                <c:pt idx="43701">
                  <c:v>102.91300000000005</c:v>
                </c:pt>
                <c:pt idx="43702">
                  <c:v>103.53</c:v>
                </c:pt>
                <c:pt idx="43703">
                  <c:v>104.14700000000002</c:v>
                </c:pt>
                <c:pt idx="43704">
                  <c:v>104.76300000000002</c:v>
                </c:pt>
                <c:pt idx="43705">
                  <c:v>105.37799999999999</c:v>
                </c:pt>
                <c:pt idx="43706">
                  <c:v>105.992</c:v>
                </c:pt>
                <c:pt idx="43707">
                  <c:v>106.60499999999999</c:v>
                </c:pt>
                <c:pt idx="43708">
                  <c:v>107.21700000000006</c:v>
                </c:pt>
                <c:pt idx="43709">
                  <c:v>107.82799999999999</c:v>
                </c:pt>
                <c:pt idx="43710">
                  <c:v>108.43700000000005</c:v>
                </c:pt>
                <c:pt idx="43711">
                  <c:v>109.04600000000002</c:v>
                </c:pt>
                <c:pt idx="43712">
                  <c:v>109.65300000000001</c:v>
                </c:pt>
                <c:pt idx="43713">
                  <c:v>110.259</c:v>
                </c:pt>
                <c:pt idx="43714">
                  <c:v>110.863</c:v>
                </c:pt>
                <c:pt idx="43715">
                  <c:v>111.46700000000006</c:v>
                </c:pt>
                <c:pt idx="43716">
                  <c:v>112.069</c:v>
                </c:pt>
                <c:pt idx="43717">
                  <c:v>112.66999999999999</c:v>
                </c:pt>
                <c:pt idx="43718">
                  <c:v>113.26900000000002</c:v>
                </c:pt>
                <c:pt idx="43719">
                  <c:v>113.866</c:v>
                </c:pt>
                <c:pt idx="43720">
                  <c:v>114.46299999999999</c:v>
                </c:pt>
                <c:pt idx="43721">
                  <c:v>115.05800000000001</c:v>
                </c:pt>
                <c:pt idx="43722">
                  <c:v>115.651</c:v>
                </c:pt>
                <c:pt idx="43723">
                  <c:v>116.24299999999999</c:v>
                </c:pt>
                <c:pt idx="43724">
                  <c:v>116.833</c:v>
                </c:pt>
                <c:pt idx="43725">
                  <c:v>117.42100000000002</c:v>
                </c:pt>
                <c:pt idx="43726">
                  <c:v>118.008</c:v>
                </c:pt>
                <c:pt idx="43727">
                  <c:v>118.593</c:v>
                </c:pt>
                <c:pt idx="43728">
                  <c:v>119.17599999999995</c:v>
                </c:pt>
                <c:pt idx="43729">
                  <c:v>119.758</c:v>
                </c:pt>
                <c:pt idx="43730">
                  <c:v>120.33799999999999</c:v>
                </c:pt>
                <c:pt idx="43731">
                  <c:v>120.91600000000005</c:v>
                </c:pt>
                <c:pt idx="43732">
                  <c:v>121.492</c:v>
                </c:pt>
                <c:pt idx="43733">
                  <c:v>122.066</c:v>
                </c:pt>
                <c:pt idx="43734">
                  <c:v>122.63800000000001</c:v>
                </c:pt>
                <c:pt idx="43735">
                  <c:v>123.209</c:v>
                </c:pt>
                <c:pt idx="43736">
                  <c:v>123.777</c:v>
                </c:pt>
                <c:pt idx="43737">
                  <c:v>124.343</c:v>
                </c:pt>
                <c:pt idx="43738">
                  <c:v>124.908</c:v>
                </c:pt>
                <c:pt idx="43739">
                  <c:v>125.47</c:v>
                </c:pt>
                <c:pt idx="43740">
                  <c:v>126.03</c:v>
                </c:pt>
                <c:pt idx="43741">
                  <c:v>126.58799999999999</c:v>
                </c:pt>
                <c:pt idx="43742">
                  <c:v>127.14400000000002</c:v>
                </c:pt>
                <c:pt idx="43743">
                  <c:v>127.69799999999999</c:v>
                </c:pt>
                <c:pt idx="43744">
                  <c:v>128.24899999999997</c:v>
                </c:pt>
                <c:pt idx="43745">
                  <c:v>128.798</c:v>
                </c:pt>
                <c:pt idx="43746">
                  <c:v>129.345</c:v>
                </c:pt>
                <c:pt idx="43747">
                  <c:v>129.89000000000001</c:v>
                </c:pt>
                <c:pt idx="43748">
                  <c:v>130.43200000000004</c:v>
                </c:pt>
                <c:pt idx="43749">
                  <c:v>130.97200000000001</c:v>
                </c:pt>
                <c:pt idx="43750">
                  <c:v>131.51</c:v>
                </c:pt>
                <c:pt idx="43751">
                  <c:v>132.04499999999999</c:v>
                </c:pt>
                <c:pt idx="43752">
                  <c:v>132.577</c:v>
                </c:pt>
                <c:pt idx="43753">
                  <c:v>133.107</c:v>
                </c:pt>
                <c:pt idx="43754">
                  <c:v>133.63499999999999</c:v>
                </c:pt>
                <c:pt idx="43755">
                  <c:v>134.16</c:v>
                </c:pt>
                <c:pt idx="43756">
                  <c:v>134.68300000000002</c:v>
                </c:pt>
                <c:pt idx="43757">
                  <c:v>135.202</c:v>
                </c:pt>
                <c:pt idx="43758">
                  <c:v>135.72</c:v>
                </c:pt>
                <c:pt idx="43759">
                  <c:v>136.23399999999998</c:v>
                </c:pt>
                <c:pt idx="43760">
                  <c:v>136.74599999999998</c:v>
                </c:pt>
                <c:pt idx="43761">
                  <c:v>137.256</c:v>
                </c:pt>
                <c:pt idx="43762">
                  <c:v>137.762</c:v>
                </c:pt>
                <c:pt idx="43763">
                  <c:v>138.26599999999999</c:v>
                </c:pt>
                <c:pt idx="43764">
                  <c:v>138.767</c:v>
                </c:pt>
                <c:pt idx="43765">
                  <c:v>139.26499999999999</c:v>
                </c:pt>
                <c:pt idx="43766">
                  <c:v>139.76</c:v>
                </c:pt>
                <c:pt idx="43767">
                  <c:v>140.25299999999999</c:v>
                </c:pt>
                <c:pt idx="43768">
                  <c:v>140.74199999999999</c:v>
                </c:pt>
                <c:pt idx="43769">
                  <c:v>141.22900000000001</c:v>
                </c:pt>
                <c:pt idx="43770">
                  <c:v>141.71299999999999</c:v>
                </c:pt>
                <c:pt idx="43771">
                  <c:v>142.19300000000001</c:v>
                </c:pt>
                <c:pt idx="43772">
                  <c:v>142.67099999999999</c:v>
                </c:pt>
                <c:pt idx="43773">
                  <c:v>143.14599999999999</c:v>
                </c:pt>
                <c:pt idx="43774">
                  <c:v>143.61799999999999</c:v>
                </c:pt>
                <c:pt idx="43775">
                  <c:v>144.08600000000001</c:v>
                </c:pt>
                <c:pt idx="43776">
                  <c:v>144.55200000000011</c:v>
                </c:pt>
                <c:pt idx="43777">
                  <c:v>145.01399999999998</c:v>
                </c:pt>
                <c:pt idx="43778">
                  <c:v>145.47399999999999</c:v>
                </c:pt>
                <c:pt idx="43779">
                  <c:v>145.93</c:v>
                </c:pt>
                <c:pt idx="43780">
                  <c:v>146.38300000000001</c:v>
                </c:pt>
                <c:pt idx="43781">
                  <c:v>146.833</c:v>
                </c:pt>
                <c:pt idx="43782">
                  <c:v>147.27899999999997</c:v>
                </c:pt>
                <c:pt idx="43783">
                  <c:v>147.72300000000001</c:v>
                </c:pt>
                <c:pt idx="43784">
                  <c:v>148.16300000000001</c:v>
                </c:pt>
                <c:pt idx="43785">
                  <c:v>148.6</c:v>
                </c:pt>
                <c:pt idx="43786">
                  <c:v>149.03300000000002</c:v>
                </c:pt>
                <c:pt idx="43787">
                  <c:v>149.46300000000002</c:v>
                </c:pt>
                <c:pt idx="43788">
                  <c:v>149.89000000000001</c:v>
                </c:pt>
                <c:pt idx="43789">
                  <c:v>150.31399999999999</c:v>
                </c:pt>
                <c:pt idx="43790">
                  <c:v>150.73399999999998</c:v>
                </c:pt>
                <c:pt idx="43791">
                  <c:v>151.15100000000001</c:v>
                </c:pt>
                <c:pt idx="43792">
                  <c:v>151.56399999999999</c:v>
                </c:pt>
                <c:pt idx="43793">
                  <c:v>151.97399999999999</c:v>
                </c:pt>
                <c:pt idx="43794">
                  <c:v>152.38000000000011</c:v>
                </c:pt>
                <c:pt idx="43795">
                  <c:v>152.78300000000002</c:v>
                </c:pt>
                <c:pt idx="43796">
                  <c:v>153.18200000000004</c:v>
                </c:pt>
                <c:pt idx="43797">
                  <c:v>153.578</c:v>
                </c:pt>
                <c:pt idx="43798">
                  <c:v>153.971</c:v>
                </c:pt>
                <c:pt idx="43799">
                  <c:v>154.35900000000001</c:v>
                </c:pt>
                <c:pt idx="43800">
                  <c:v>154.74499999999998</c:v>
                </c:pt>
                <c:pt idx="43801">
                  <c:v>155.126</c:v>
                </c:pt>
                <c:pt idx="43802">
                  <c:v>155.50399999999999</c:v>
                </c:pt>
                <c:pt idx="43803">
                  <c:v>155.87900000000002</c:v>
                </c:pt>
                <c:pt idx="43804">
                  <c:v>156.25</c:v>
                </c:pt>
                <c:pt idx="43805">
                  <c:v>156.61699999999999</c:v>
                </c:pt>
                <c:pt idx="43806">
                  <c:v>156.97999999999999</c:v>
                </c:pt>
                <c:pt idx="43807">
                  <c:v>157.34</c:v>
                </c:pt>
                <c:pt idx="43808">
                  <c:v>157.696</c:v>
                </c:pt>
                <c:pt idx="43809">
                  <c:v>158.04900000000001</c:v>
                </c:pt>
                <c:pt idx="43810">
                  <c:v>158.39800000000011</c:v>
                </c:pt>
                <c:pt idx="43811">
                  <c:v>158.74199999999999</c:v>
                </c:pt>
                <c:pt idx="43812">
                  <c:v>159.084</c:v>
                </c:pt>
                <c:pt idx="43813">
                  <c:v>159.42100000000011</c:v>
                </c:pt>
                <c:pt idx="43814">
                  <c:v>159.755</c:v>
                </c:pt>
                <c:pt idx="43815">
                  <c:v>160.08500000000001</c:v>
                </c:pt>
                <c:pt idx="43816">
                  <c:v>160.411</c:v>
                </c:pt>
                <c:pt idx="43817">
                  <c:v>160.733</c:v>
                </c:pt>
                <c:pt idx="43818">
                  <c:v>161.05200000000011</c:v>
                </c:pt>
                <c:pt idx="43819">
                  <c:v>161.3670000000001</c:v>
                </c:pt>
                <c:pt idx="43820">
                  <c:v>161.678</c:v>
                </c:pt>
                <c:pt idx="43821">
                  <c:v>161.98500000000001</c:v>
                </c:pt>
                <c:pt idx="43822">
                  <c:v>162.28800000000001</c:v>
                </c:pt>
                <c:pt idx="43823">
                  <c:v>162.58700000000007</c:v>
                </c:pt>
                <c:pt idx="43824">
                  <c:v>162.88300000000001</c:v>
                </c:pt>
                <c:pt idx="43825">
                  <c:v>163.17399999999998</c:v>
                </c:pt>
                <c:pt idx="43826">
                  <c:v>163.46200000000007</c:v>
                </c:pt>
                <c:pt idx="43827">
                  <c:v>163.74599999999998</c:v>
                </c:pt>
                <c:pt idx="43828">
                  <c:v>164.02600000000001</c:v>
                </c:pt>
                <c:pt idx="43829">
                  <c:v>164.30200000000011</c:v>
                </c:pt>
                <c:pt idx="43830">
                  <c:v>164.57399999999998</c:v>
                </c:pt>
                <c:pt idx="43831">
                  <c:v>164.84200000000001</c:v>
                </c:pt>
                <c:pt idx="43832">
                  <c:v>165.10599999999999</c:v>
                </c:pt>
                <c:pt idx="43833">
                  <c:v>165.3670000000001</c:v>
                </c:pt>
                <c:pt idx="43834">
                  <c:v>165.62300000000002</c:v>
                </c:pt>
                <c:pt idx="43835">
                  <c:v>165.875</c:v>
                </c:pt>
                <c:pt idx="43836">
                  <c:v>166.124</c:v>
                </c:pt>
                <c:pt idx="43837">
                  <c:v>166.36800000000011</c:v>
                </c:pt>
                <c:pt idx="43838">
                  <c:v>166.60900000000001</c:v>
                </c:pt>
                <c:pt idx="43839">
                  <c:v>166.846</c:v>
                </c:pt>
                <c:pt idx="43840">
                  <c:v>167.078</c:v>
                </c:pt>
                <c:pt idx="43841">
                  <c:v>167.30700000000004</c:v>
                </c:pt>
                <c:pt idx="43842">
                  <c:v>167.53200000000001</c:v>
                </c:pt>
                <c:pt idx="43843">
                  <c:v>167.75200000000001</c:v>
                </c:pt>
                <c:pt idx="43844">
                  <c:v>167.96900000000002</c:v>
                </c:pt>
                <c:pt idx="43845">
                  <c:v>168.18200000000004</c:v>
                </c:pt>
                <c:pt idx="43846">
                  <c:v>168.3910000000001</c:v>
                </c:pt>
                <c:pt idx="43847">
                  <c:v>168.596</c:v>
                </c:pt>
                <c:pt idx="43848">
                  <c:v>168.797</c:v>
                </c:pt>
                <c:pt idx="43849">
                  <c:v>168.994</c:v>
                </c:pt>
                <c:pt idx="43850">
                  <c:v>169.18700000000001</c:v>
                </c:pt>
                <c:pt idx="43851">
                  <c:v>169.376</c:v>
                </c:pt>
                <c:pt idx="43852">
                  <c:v>169.56100000000001</c:v>
                </c:pt>
                <c:pt idx="43853">
                  <c:v>169.74199999999999</c:v>
                </c:pt>
                <c:pt idx="43854">
                  <c:v>169.91900000000001</c:v>
                </c:pt>
                <c:pt idx="43855">
                  <c:v>170.09200000000001</c:v>
                </c:pt>
                <c:pt idx="43856">
                  <c:v>170.262</c:v>
                </c:pt>
                <c:pt idx="43857">
                  <c:v>170.42700000000011</c:v>
                </c:pt>
                <c:pt idx="43858">
                  <c:v>170.58800000000011</c:v>
                </c:pt>
                <c:pt idx="43859">
                  <c:v>170.74499999999998</c:v>
                </c:pt>
                <c:pt idx="43860">
                  <c:v>170.899</c:v>
                </c:pt>
                <c:pt idx="43861">
                  <c:v>171.048</c:v>
                </c:pt>
                <c:pt idx="43862">
                  <c:v>171.19399999999999</c:v>
                </c:pt>
                <c:pt idx="43863">
                  <c:v>171.33600000000001</c:v>
                </c:pt>
                <c:pt idx="43864">
                  <c:v>171.47300000000001</c:v>
                </c:pt>
                <c:pt idx="43865">
                  <c:v>171.607</c:v>
                </c:pt>
                <c:pt idx="43866">
                  <c:v>171.73699999999999</c:v>
                </c:pt>
                <c:pt idx="43867">
                  <c:v>171.863</c:v>
                </c:pt>
                <c:pt idx="43868">
                  <c:v>171.98500000000001</c:v>
                </c:pt>
                <c:pt idx="43869">
                  <c:v>172.10300000000001</c:v>
                </c:pt>
                <c:pt idx="43870">
                  <c:v>172.21799999999999</c:v>
                </c:pt>
                <c:pt idx="43871">
                  <c:v>172.32800000000012</c:v>
                </c:pt>
                <c:pt idx="43872">
                  <c:v>172.435</c:v>
                </c:pt>
                <c:pt idx="43873">
                  <c:v>172.53700000000001</c:v>
                </c:pt>
                <c:pt idx="43874">
                  <c:v>172.636</c:v>
                </c:pt>
                <c:pt idx="43875">
                  <c:v>172.73099999999999</c:v>
                </c:pt>
                <c:pt idx="43876">
                  <c:v>172.82300000000001</c:v>
                </c:pt>
                <c:pt idx="43877">
                  <c:v>172.91</c:v>
                </c:pt>
                <c:pt idx="43878">
                  <c:v>172.99300000000002</c:v>
                </c:pt>
                <c:pt idx="43879">
                  <c:v>173.07300000000001</c:v>
                </c:pt>
                <c:pt idx="43880">
                  <c:v>173.14899999999997</c:v>
                </c:pt>
                <c:pt idx="43881">
                  <c:v>173.22200000000001</c:v>
                </c:pt>
                <c:pt idx="43882">
                  <c:v>173.29</c:v>
                </c:pt>
                <c:pt idx="43883">
                  <c:v>173.3550000000001</c:v>
                </c:pt>
                <c:pt idx="43884">
                  <c:v>173.416</c:v>
                </c:pt>
                <c:pt idx="43885">
                  <c:v>173.47300000000001</c:v>
                </c:pt>
                <c:pt idx="43886">
                  <c:v>173.52700000000004</c:v>
                </c:pt>
                <c:pt idx="43887">
                  <c:v>173.577</c:v>
                </c:pt>
                <c:pt idx="43888">
                  <c:v>173.62300000000002</c:v>
                </c:pt>
                <c:pt idx="43889">
                  <c:v>173.66499999999999</c:v>
                </c:pt>
                <c:pt idx="43890">
                  <c:v>173.70399999999998</c:v>
                </c:pt>
                <c:pt idx="43891">
                  <c:v>173.739</c:v>
                </c:pt>
                <c:pt idx="43892">
                  <c:v>173.77099999999999</c:v>
                </c:pt>
                <c:pt idx="43893">
                  <c:v>173.79900000000001</c:v>
                </c:pt>
                <c:pt idx="43894">
                  <c:v>173.82300000000001</c:v>
                </c:pt>
                <c:pt idx="43895">
                  <c:v>173.84399999999999</c:v>
                </c:pt>
                <c:pt idx="43896">
                  <c:v>173.8610000000001</c:v>
                </c:pt>
                <c:pt idx="43897">
                  <c:v>173.875</c:v>
                </c:pt>
                <c:pt idx="43898">
                  <c:v>173.8850000000001</c:v>
                </c:pt>
                <c:pt idx="43899">
                  <c:v>173.89200000000011</c:v>
                </c:pt>
                <c:pt idx="43900">
                  <c:v>173.89500000000001</c:v>
                </c:pt>
                <c:pt idx="43901">
                  <c:v>173.89500000000001</c:v>
                </c:pt>
                <c:pt idx="43902">
                  <c:v>173.8910000000001</c:v>
                </c:pt>
                <c:pt idx="43903">
                  <c:v>173.88400000000001</c:v>
                </c:pt>
                <c:pt idx="43904">
                  <c:v>173.87300000000002</c:v>
                </c:pt>
                <c:pt idx="43905">
                  <c:v>173.85900000000001</c:v>
                </c:pt>
                <c:pt idx="43906">
                  <c:v>173.84200000000001</c:v>
                </c:pt>
                <c:pt idx="43907">
                  <c:v>173.82100000000011</c:v>
                </c:pt>
                <c:pt idx="43908">
                  <c:v>173.79599999999999</c:v>
                </c:pt>
                <c:pt idx="43909">
                  <c:v>173.76900000000001</c:v>
                </c:pt>
                <c:pt idx="43910">
                  <c:v>173.738</c:v>
                </c:pt>
                <c:pt idx="43911">
                  <c:v>173.70399999999998</c:v>
                </c:pt>
                <c:pt idx="43912">
                  <c:v>173.666</c:v>
                </c:pt>
                <c:pt idx="43913">
                  <c:v>173.626</c:v>
                </c:pt>
                <c:pt idx="43914">
                  <c:v>173.58200000000011</c:v>
                </c:pt>
                <c:pt idx="43915">
                  <c:v>173.535</c:v>
                </c:pt>
                <c:pt idx="43916">
                  <c:v>173.48400000000001</c:v>
                </c:pt>
                <c:pt idx="43917">
                  <c:v>173.43100000000001</c:v>
                </c:pt>
                <c:pt idx="43918">
                  <c:v>173.374</c:v>
                </c:pt>
                <c:pt idx="43919">
                  <c:v>173.31399999999999</c:v>
                </c:pt>
                <c:pt idx="43920">
                  <c:v>173.251</c:v>
                </c:pt>
                <c:pt idx="43921">
                  <c:v>173.185</c:v>
                </c:pt>
                <c:pt idx="43922">
                  <c:v>173.11599999999999</c:v>
                </c:pt>
                <c:pt idx="43923">
                  <c:v>173.04399999999998</c:v>
                </c:pt>
                <c:pt idx="43924">
                  <c:v>172.96900000000002</c:v>
                </c:pt>
                <c:pt idx="43925">
                  <c:v>172.8910000000001</c:v>
                </c:pt>
                <c:pt idx="43926">
                  <c:v>172.81</c:v>
                </c:pt>
                <c:pt idx="43927">
                  <c:v>172.72499999999999</c:v>
                </c:pt>
                <c:pt idx="43928">
                  <c:v>172.63800000000001</c:v>
                </c:pt>
                <c:pt idx="43929">
                  <c:v>172.548</c:v>
                </c:pt>
                <c:pt idx="43930">
                  <c:v>172.45600000000007</c:v>
                </c:pt>
                <c:pt idx="43931">
                  <c:v>172.36</c:v>
                </c:pt>
                <c:pt idx="43932">
                  <c:v>172.261</c:v>
                </c:pt>
                <c:pt idx="43933">
                  <c:v>172.16</c:v>
                </c:pt>
                <c:pt idx="43934">
                  <c:v>172.05600000000001</c:v>
                </c:pt>
                <c:pt idx="43935">
                  <c:v>171.94900000000001</c:v>
                </c:pt>
                <c:pt idx="43936">
                  <c:v>171.839</c:v>
                </c:pt>
                <c:pt idx="43937">
                  <c:v>171.727</c:v>
                </c:pt>
                <c:pt idx="43938">
                  <c:v>171.61199999999999</c:v>
                </c:pt>
                <c:pt idx="43939">
                  <c:v>171.494</c:v>
                </c:pt>
                <c:pt idx="43940">
                  <c:v>171.37300000000002</c:v>
                </c:pt>
                <c:pt idx="43941">
                  <c:v>171.25</c:v>
                </c:pt>
                <c:pt idx="43942">
                  <c:v>171.124</c:v>
                </c:pt>
                <c:pt idx="43943">
                  <c:v>170.99600000000001</c:v>
                </c:pt>
                <c:pt idx="43944">
                  <c:v>170.86500000000001</c:v>
                </c:pt>
                <c:pt idx="43945">
                  <c:v>170.732</c:v>
                </c:pt>
                <c:pt idx="43946">
                  <c:v>170.596</c:v>
                </c:pt>
                <c:pt idx="43947">
                  <c:v>170.45800000000011</c:v>
                </c:pt>
                <c:pt idx="43948">
                  <c:v>170.31700000000001</c:v>
                </c:pt>
                <c:pt idx="43949">
                  <c:v>170.17399999999998</c:v>
                </c:pt>
                <c:pt idx="43950">
                  <c:v>170.02800000000011</c:v>
                </c:pt>
                <c:pt idx="43951">
                  <c:v>169.88000000000011</c:v>
                </c:pt>
                <c:pt idx="43952">
                  <c:v>169.73</c:v>
                </c:pt>
                <c:pt idx="43953">
                  <c:v>169.577</c:v>
                </c:pt>
                <c:pt idx="43954">
                  <c:v>169.42200000000011</c:v>
                </c:pt>
                <c:pt idx="43955">
                  <c:v>169.26399999999998</c:v>
                </c:pt>
                <c:pt idx="43956">
                  <c:v>169.10499999999999</c:v>
                </c:pt>
                <c:pt idx="43957">
                  <c:v>168.94300000000001</c:v>
                </c:pt>
                <c:pt idx="43958">
                  <c:v>168.77899999999997</c:v>
                </c:pt>
                <c:pt idx="43959">
                  <c:v>168.61299999999997</c:v>
                </c:pt>
                <c:pt idx="43960">
                  <c:v>168.44399999999999</c:v>
                </c:pt>
                <c:pt idx="43961">
                  <c:v>168.27399999999992</c:v>
                </c:pt>
                <c:pt idx="43962">
                  <c:v>168.101</c:v>
                </c:pt>
                <c:pt idx="43963">
                  <c:v>167.92600000000004</c:v>
                </c:pt>
                <c:pt idx="43964">
                  <c:v>167.75</c:v>
                </c:pt>
                <c:pt idx="43965">
                  <c:v>167.571</c:v>
                </c:pt>
                <c:pt idx="43966">
                  <c:v>167.39000000000001</c:v>
                </c:pt>
                <c:pt idx="43967">
                  <c:v>167.20699999999999</c:v>
                </c:pt>
                <c:pt idx="43968">
                  <c:v>167.023</c:v>
                </c:pt>
                <c:pt idx="43969">
                  <c:v>166.83600000000001</c:v>
                </c:pt>
                <c:pt idx="43970">
                  <c:v>166.64699999999999</c:v>
                </c:pt>
                <c:pt idx="43971">
                  <c:v>166.45700000000011</c:v>
                </c:pt>
                <c:pt idx="43972">
                  <c:v>166.26499999999999</c:v>
                </c:pt>
                <c:pt idx="43973">
                  <c:v>166.071</c:v>
                </c:pt>
                <c:pt idx="43974">
                  <c:v>165.875</c:v>
                </c:pt>
                <c:pt idx="43975">
                  <c:v>165.67699999999999</c:v>
                </c:pt>
                <c:pt idx="43976">
                  <c:v>165.477</c:v>
                </c:pt>
                <c:pt idx="43977">
                  <c:v>165.27599999999998</c:v>
                </c:pt>
                <c:pt idx="43978">
                  <c:v>165.07300000000001</c:v>
                </c:pt>
                <c:pt idx="43979">
                  <c:v>164.869</c:v>
                </c:pt>
                <c:pt idx="43980">
                  <c:v>164.66200000000001</c:v>
                </c:pt>
                <c:pt idx="43981">
                  <c:v>164.45400000000001</c:v>
                </c:pt>
                <c:pt idx="43982">
                  <c:v>164.24499999999998</c:v>
                </c:pt>
                <c:pt idx="43983">
                  <c:v>164.03399999999999</c:v>
                </c:pt>
                <c:pt idx="43984">
                  <c:v>163.82100000000011</c:v>
                </c:pt>
                <c:pt idx="43985">
                  <c:v>163.607</c:v>
                </c:pt>
                <c:pt idx="43986">
                  <c:v>163.3910000000001</c:v>
                </c:pt>
                <c:pt idx="43987">
                  <c:v>163.17399999999998</c:v>
                </c:pt>
                <c:pt idx="43988">
                  <c:v>162.95500000000001</c:v>
                </c:pt>
                <c:pt idx="43989">
                  <c:v>162.73499999999999</c:v>
                </c:pt>
                <c:pt idx="43990">
                  <c:v>162.51399999999998</c:v>
                </c:pt>
                <c:pt idx="43991">
                  <c:v>162.291</c:v>
                </c:pt>
                <c:pt idx="43992">
                  <c:v>162.06700000000001</c:v>
                </c:pt>
                <c:pt idx="43993">
                  <c:v>161.84100000000001</c:v>
                </c:pt>
                <c:pt idx="43994">
                  <c:v>161.61399999999998</c:v>
                </c:pt>
                <c:pt idx="43995">
                  <c:v>161.38600000000011</c:v>
                </c:pt>
                <c:pt idx="43996">
                  <c:v>161.15600000000001</c:v>
                </c:pt>
                <c:pt idx="43997">
                  <c:v>160.92500000000001</c:v>
                </c:pt>
                <c:pt idx="43998">
                  <c:v>160.69300000000001</c:v>
                </c:pt>
                <c:pt idx="43999">
                  <c:v>160.46</c:v>
                </c:pt>
                <c:pt idx="44000">
                  <c:v>160.226</c:v>
                </c:pt>
                <c:pt idx="44001">
                  <c:v>159.99</c:v>
                </c:pt>
                <c:pt idx="44002">
                  <c:v>159.75299999999999</c:v>
                </c:pt>
                <c:pt idx="44003">
                  <c:v>159.51499999999999</c:v>
                </c:pt>
                <c:pt idx="44004">
                  <c:v>159.27699999999999</c:v>
                </c:pt>
                <c:pt idx="44005">
                  <c:v>159.036</c:v>
                </c:pt>
                <c:pt idx="44006">
                  <c:v>158.79499999999999</c:v>
                </c:pt>
                <c:pt idx="44007">
                  <c:v>158.553</c:v>
                </c:pt>
                <c:pt idx="44008">
                  <c:v>158.31</c:v>
                </c:pt>
                <c:pt idx="44009">
                  <c:v>158.066</c:v>
                </c:pt>
                <c:pt idx="44010">
                  <c:v>157.82100000000011</c:v>
                </c:pt>
                <c:pt idx="44011">
                  <c:v>157.57499999999999</c:v>
                </c:pt>
                <c:pt idx="44012">
                  <c:v>157.32800000000012</c:v>
                </c:pt>
                <c:pt idx="44013">
                  <c:v>157.08000000000001</c:v>
                </c:pt>
                <c:pt idx="44014">
                  <c:v>156.83100000000007</c:v>
                </c:pt>
                <c:pt idx="44015">
                  <c:v>156.58100000000007</c:v>
                </c:pt>
                <c:pt idx="44016">
                  <c:v>156.33100000000007</c:v>
                </c:pt>
                <c:pt idx="44017">
                  <c:v>156.08000000000001</c:v>
                </c:pt>
                <c:pt idx="44018">
                  <c:v>155.82700000000011</c:v>
                </c:pt>
                <c:pt idx="44019">
                  <c:v>155.57399999999998</c:v>
                </c:pt>
                <c:pt idx="44020">
                  <c:v>155.32100000000011</c:v>
                </c:pt>
                <c:pt idx="44021">
                  <c:v>155.066</c:v>
                </c:pt>
                <c:pt idx="44022">
                  <c:v>154.81100000000001</c:v>
                </c:pt>
                <c:pt idx="44023">
                  <c:v>154.55500000000001</c:v>
                </c:pt>
                <c:pt idx="44024">
                  <c:v>154.29900000000001</c:v>
                </c:pt>
                <c:pt idx="44025">
                  <c:v>154.041</c:v>
                </c:pt>
                <c:pt idx="44026">
                  <c:v>153.78300000000002</c:v>
                </c:pt>
                <c:pt idx="44027">
                  <c:v>153.52500000000001</c:v>
                </c:pt>
                <c:pt idx="44028">
                  <c:v>153.26599999999999</c:v>
                </c:pt>
                <c:pt idx="44029">
                  <c:v>153.006</c:v>
                </c:pt>
                <c:pt idx="44030">
                  <c:v>152.74499999999998</c:v>
                </c:pt>
                <c:pt idx="44031">
                  <c:v>152.48400000000001</c:v>
                </c:pt>
                <c:pt idx="44032">
                  <c:v>152.22300000000001</c:v>
                </c:pt>
                <c:pt idx="44033">
                  <c:v>151.96100000000001</c:v>
                </c:pt>
                <c:pt idx="44034">
                  <c:v>151.69800000000001</c:v>
                </c:pt>
                <c:pt idx="44035">
                  <c:v>151.435</c:v>
                </c:pt>
                <c:pt idx="44036">
                  <c:v>151.17099999999999</c:v>
                </c:pt>
                <c:pt idx="44037">
                  <c:v>150.90700000000001</c:v>
                </c:pt>
                <c:pt idx="44038">
                  <c:v>150.64299999999997</c:v>
                </c:pt>
                <c:pt idx="44039">
                  <c:v>150.37800000000001</c:v>
                </c:pt>
                <c:pt idx="44040">
                  <c:v>150.11199999999999</c:v>
                </c:pt>
                <c:pt idx="44041">
                  <c:v>149.846</c:v>
                </c:pt>
                <c:pt idx="44042">
                  <c:v>149.58000000000001</c:v>
                </c:pt>
                <c:pt idx="44043">
                  <c:v>149.31399999999999</c:v>
                </c:pt>
                <c:pt idx="44044">
                  <c:v>149.047</c:v>
                </c:pt>
                <c:pt idx="44045">
                  <c:v>148.77899999999997</c:v>
                </c:pt>
                <c:pt idx="44046">
                  <c:v>148.512</c:v>
                </c:pt>
                <c:pt idx="44047">
                  <c:v>148.24399999999989</c:v>
                </c:pt>
                <c:pt idx="44048">
                  <c:v>147.976</c:v>
                </c:pt>
                <c:pt idx="44049">
                  <c:v>147.70699999999999</c:v>
                </c:pt>
                <c:pt idx="44050">
                  <c:v>147.43800000000007</c:v>
                </c:pt>
                <c:pt idx="44051">
                  <c:v>147.16900000000001</c:v>
                </c:pt>
                <c:pt idx="44052">
                  <c:v>146.9</c:v>
                </c:pt>
                <c:pt idx="44053">
                  <c:v>146.63</c:v>
                </c:pt>
                <c:pt idx="44054">
                  <c:v>146.36000000000001</c:v>
                </c:pt>
                <c:pt idx="44055">
                  <c:v>146.09</c:v>
                </c:pt>
                <c:pt idx="44056">
                  <c:v>145.82000000000011</c:v>
                </c:pt>
                <c:pt idx="44057">
                  <c:v>145.54900000000001</c:v>
                </c:pt>
                <c:pt idx="44058">
                  <c:v>145.27899999999997</c:v>
                </c:pt>
                <c:pt idx="44059">
                  <c:v>145.00800000000001</c:v>
                </c:pt>
                <c:pt idx="44060">
                  <c:v>144.73699999999999</c:v>
                </c:pt>
                <c:pt idx="44061">
                  <c:v>144.46600000000001</c:v>
                </c:pt>
                <c:pt idx="44062">
                  <c:v>144.19399999999999</c:v>
                </c:pt>
                <c:pt idx="44063">
                  <c:v>143.923</c:v>
                </c:pt>
                <c:pt idx="44064">
                  <c:v>143.65100000000001</c:v>
                </c:pt>
                <c:pt idx="44065">
                  <c:v>143.38000000000011</c:v>
                </c:pt>
                <c:pt idx="44066">
                  <c:v>143.108</c:v>
                </c:pt>
                <c:pt idx="44067">
                  <c:v>142.83600000000001</c:v>
                </c:pt>
                <c:pt idx="44068">
                  <c:v>142.56399999999999</c:v>
                </c:pt>
                <c:pt idx="44069">
                  <c:v>142.292</c:v>
                </c:pt>
                <c:pt idx="44070">
                  <c:v>142.02000000000001</c:v>
                </c:pt>
                <c:pt idx="44071">
                  <c:v>141.74799999999999</c:v>
                </c:pt>
                <c:pt idx="44072">
                  <c:v>141.476</c:v>
                </c:pt>
                <c:pt idx="44073">
                  <c:v>141.20399999999998</c:v>
                </c:pt>
                <c:pt idx="44074">
                  <c:v>140.93200000000004</c:v>
                </c:pt>
                <c:pt idx="44075">
                  <c:v>140.66</c:v>
                </c:pt>
                <c:pt idx="44076">
                  <c:v>140.38800000000012</c:v>
                </c:pt>
                <c:pt idx="44077">
                  <c:v>140.11599999999999</c:v>
                </c:pt>
                <c:pt idx="44078">
                  <c:v>139.84399999999999</c:v>
                </c:pt>
                <c:pt idx="44079">
                  <c:v>139.571</c:v>
                </c:pt>
                <c:pt idx="44080">
                  <c:v>139.29900000000001</c:v>
                </c:pt>
                <c:pt idx="44081">
                  <c:v>139.02700000000004</c:v>
                </c:pt>
                <c:pt idx="44082">
                  <c:v>138.755</c:v>
                </c:pt>
                <c:pt idx="44083">
                  <c:v>138.48400000000001</c:v>
                </c:pt>
                <c:pt idx="44084">
                  <c:v>138.21199999999999</c:v>
                </c:pt>
                <c:pt idx="44085">
                  <c:v>137.94</c:v>
                </c:pt>
                <c:pt idx="44086">
                  <c:v>137.66800000000001</c:v>
                </c:pt>
                <c:pt idx="44087">
                  <c:v>137.39700000000011</c:v>
                </c:pt>
                <c:pt idx="44088">
                  <c:v>137.125</c:v>
                </c:pt>
                <c:pt idx="44089">
                  <c:v>136.85400000000001</c:v>
                </c:pt>
                <c:pt idx="44090">
                  <c:v>136.583</c:v>
                </c:pt>
                <c:pt idx="44091">
                  <c:v>136.31200000000001</c:v>
                </c:pt>
                <c:pt idx="44092">
                  <c:v>136.04</c:v>
                </c:pt>
                <c:pt idx="44093">
                  <c:v>135.76999999999998</c:v>
                </c:pt>
                <c:pt idx="44094">
                  <c:v>135.499</c:v>
                </c:pt>
                <c:pt idx="44095">
                  <c:v>135.22800000000001</c:v>
                </c:pt>
                <c:pt idx="44096">
                  <c:v>134.95800000000011</c:v>
                </c:pt>
                <c:pt idx="44097">
                  <c:v>134.68700000000001</c:v>
                </c:pt>
                <c:pt idx="44098">
                  <c:v>134.417</c:v>
                </c:pt>
                <c:pt idx="44099">
                  <c:v>134.14699999999999</c:v>
                </c:pt>
                <c:pt idx="44100">
                  <c:v>133.87700000000001</c:v>
                </c:pt>
                <c:pt idx="44101">
                  <c:v>133.608</c:v>
                </c:pt>
                <c:pt idx="44102">
                  <c:v>133.33800000000011</c:v>
                </c:pt>
                <c:pt idx="44103">
                  <c:v>133.06900000000002</c:v>
                </c:pt>
                <c:pt idx="44104">
                  <c:v>132.80000000000001</c:v>
                </c:pt>
                <c:pt idx="44105">
                  <c:v>132.53100000000001</c:v>
                </c:pt>
                <c:pt idx="44106">
                  <c:v>132.262</c:v>
                </c:pt>
                <c:pt idx="44107">
                  <c:v>131.99300000000002</c:v>
                </c:pt>
                <c:pt idx="44108">
                  <c:v>131.72499999999999</c:v>
                </c:pt>
                <c:pt idx="44109">
                  <c:v>131.45700000000011</c:v>
                </c:pt>
                <c:pt idx="44110">
                  <c:v>131.18900000000002</c:v>
                </c:pt>
                <c:pt idx="44111">
                  <c:v>130.92200000000011</c:v>
                </c:pt>
                <c:pt idx="44112">
                  <c:v>130.654</c:v>
                </c:pt>
                <c:pt idx="44113">
                  <c:v>130.38700000000011</c:v>
                </c:pt>
                <c:pt idx="44114">
                  <c:v>130.12</c:v>
                </c:pt>
                <c:pt idx="44115">
                  <c:v>129.85300000000001</c:v>
                </c:pt>
                <c:pt idx="44116">
                  <c:v>129.58700000000007</c:v>
                </c:pt>
                <c:pt idx="44117">
                  <c:v>129.32100000000011</c:v>
                </c:pt>
                <c:pt idx="44118">
                  <c:v>129.05500000000001</c:v>
                </c:pt>
                <c:pt idx="44119">
                  <c:v>128.78900000000002</c:v>
                </c:pt>
                <c:pt idx="44120">
                  <c:v>128.523</c:v>
                </c:pt>
                <c:pt idx="44121">
                  <c:v>128.25800000000001</c:v>
                </c:pt>
                <c:pt idx="44122">
                  <c:v>127.99299999999999</c:v>
                </c:pt>
                <c:pt idx="44123">
                  <c:v>127.729</c:v>
                </c:pt>
                <c:pt idx="44124">
                  <c:v>127.46400000000006</c:v>
                </c:pt>
                <c:pt idx="44125">
                  <c:v>127.2</c:v>
                </c:pt>
                <c:pt idx="44126">
                  <c:v>126.93600000000002</c:v>
                </c:pt>
                <c:pt idx="44127">
                  <c:v>126.67299999999994</c:v>
                </c:pt>
                <c:pt idx="44128">
                  <c:v>126.41000000000005</c:v>
                </c:pt>
                <c:pt idx="44129">
                  <c:v>126.14700000000002</c:v>
                </c:pt>
                <c:pt idx="44130">
                  <c:v>125.884</c:v>
                </c:pt>
                <c:pt idx="44131">
                  <c:v>125.62199999999999</c:v>
                </c:pt>
                <c:pt idx="44132">
                  <c:v>125.36</c:v>
                </c:pt>
                <c:pt idx="44133">
                  <c:v>125.098</c:v>
                </c:pt>
                <c:pt idx="44134">
                  <c:v>124.837</c:v>
                </c:pt>
                <c:pt idx="44135">
                  <c:v>124.57599999999998</c:v>
                </c:pt>
                <c:pt idx="44136">
                  <c:v>124.315</c:v>
                </c:pt>
                <c:pt idx="44137">
                  <c:v>124.05500000000001</c:v>
                </c:pt>
                <c:pt idx="44138">
                  <c:v>123.795</c:v>
                </c:pt>
                <c:pt idx="44139">
                  <c:v>123.535</c:v>
                </c:pt>
                <c:pt idx="44140">
                  <c:v>123.276</c:v>
                </c:pt>
                <c:pt idx="44141">
                  <c:v>123.01700000000002</c:v>
                </c:pt>
                <c:pt idx="44142">
                  <c:v>122.758</c:v>
                </c:pt>
                <c:pt idx="44143">
                  <c:v>122.5</c:v>
                </c:pt>
                <c:pt idx="44144">
                  <c:v>122.242</c:v>
                </c:pt>
                <c:pt idx="44145">
                  <c:v>121.98399999999999</c:v>
                </c:pt>
                <c:pt idx="44146">
                  <c:v>121.727</c:v>
                </c:pt>
                <c:pt idx="44147">
                  <c:v>121.47</c:v>
                </c:pt>
                <c:pt idx="44148">
                  <c:v>121.21400000000006</c:v>
                </c:pt>
                <c:pt idx="44149">
                  <c:v>120.958</c:v>
                </c:pt>
                <c:pt idx="44150">
                  <c:v>120.702</c:v>
                </c:pt>
                <c:pt idx="44151">
                  <c:v>120.44600000000005</c:v>
                </c:pt>
                <c:pt idx="44152">
                  <c:v>120.191</c:v>
                </c:pt>
                <c:pt idx="44153">
                  <c:v>119.93700000000005</c:v>
                </c:pt>
                <c:pt idx="44154">
                  <c:v>119.68300000000001</c:v>
                </c:pt>
                <c:pt idx="44155">
                  <c:v>119.429</c:v>
                </c:pt>
                <c:pt idx="44156">
                  <c:v>119.17599999999995</c:v>
                </c:pt>
                <c:pt idx="44157">
                  <c:v>118.923</c:v>
                </c:pt>
                <c:pt idx="44158">
                  <c:v>118.66999999999999</c:v>
                </c:pt>
                <c:pt idx="44159">
                  <c:v>118.41800000000002</c:v>
                </c:pt>
                <c:pt idx="44160">
                  <c:v>118.167</c:v>
                </c:pt>
                <c:pt idx="44161">
                  <c:v>117.91500000000002</c:v>
                </c:pt>
                <c:pt idx="44162">
                  <c:v>117.66500000000001</c:v>
                </c:pt>
                <c:pt idx="44163">
                  <c:v>117.41400000000006</c:v>
                </c:pt>
                <c:pt idx="44164">
                  <c:v>117.164</c:v>
                </c:pt>
                <c:pt idx="44165">
                  <c:v>116.91500000000002</c:v>
                </c:pt>
                <c:pt idx="44166">
                  <c:v>116.666</c:v>
                </c:pt>
                <c:pt idx="44167">
                  <c:v>116.41800000000002</c:v>
                </c:pt>
                <c:pt idx="44168">
                  <c:v>116.16999999999999</c:v>
                </c:pt>
                <c:pt idx="44169">
                  <c:v>115.922</c:v>
                </c:pt>
                <c:pt idx="44170">
                  <c:v>115.67499999999998</c:v>
                </c:pt>
                <c:pt idx="44171">
                  <c:v>115.428</c:v>
                </c:pt>
                <c:pt idx="44172">
                  <c:v>115.18199999999999</c:v>
                </c:pt>
                <c:pt idx="44173">
                  <c:v>114.93700000000005</c:v>
                </c:pt>
                <c:pt idx="44174">
                  <c:v>114.69199999999999</c:v>
                </c:pt>
                <c:pt idx="44175">
                  <c:v>114.44700000000007</c:v>
                </c:pt>
                <c:pt idx="44176">
                  <c:v>114.203</c:v>
                </c:pt>
                <c:pt idx="44177">
                  <c:v>113.959</c:v>
                </c:pt>
                <c:pt idx="44178">
                  <c:v>113.71599999999999</c:v>
                </c:pt>
                <c:pt idx="44179">
                  <c:v>113.474</c:v>
                </c:pt>
                <c:pt idx="44180">
                  <c:v>113.232</c:v>
                </c:pt>
                <c:pt idx="44181">
                  <c:v>112.99100000000006</c:v>
                </c:pt>
                <c:pt idx="44182">
                  <c:v>112.75</c:v>
                </c:pt>
                <c:pt idx="44183">
                  <c:v>112.51</c:v>
                </c:pt>
                <c:pt idx="44184">
                  <c:v>112.27</c:v>
                </c:pt>
                <c:pt idx="44185">
                  <c:v>112.03100000000002</c:v>
                </c:pt>
                <c:pt idx="44186">
                  <c:v>111.792</c:v>
                </c:pt>
                <c:pt idx="44187">
                  <c:v>111.55500000000001</c:v>
                </c:pt>
                <c:pt idx="44188">
                  <c:v>111.31699999999999</c:v>
                </c:pt>
                <c:pt idx="44189">
                  <c:v>111.081</c:v>
                </c:pt>
                <c:pt idx="44190">
                  <c:v>110.845</c:v>
                </c:pt>
                <c:pt idx="44191">
                  <c:v>110.60899999999998</c:v>
                </c:pt>
                <c:pt idx="44192">
                  <c:v>110.374</c:v>
                </c:pt>
                <c:pt idx="44193">
                  <c:v>110.14</c:v>
                </c:pt>
                <c:pt idx="44194">
                  <c:v>109.90700000000002</c:v>
                </c:pt>
                <c:pt idx="44195">
                  <c:v>109.67400000000001</c:v>
                </c:pt>
                <c:pt idx="44196">
                  <c:v>109.44200000000002</c:v>
                </c:pt>
                <c:pt idx="44197">
                  <c:v>109.21000000000002</c:v>
                </c:pt>
                <c:pt idx="44198">
                  <c:v>108.98</c:v>
                </c:pt>
                <c:pt idx="44199">
                  <c:v>108.75</c:v>
                </c:pt>
                <c:pt idx="44200">
                  <c:v>108.52</c:v>
                </c:pt>
                <c:pt idx="44201">
                  <c:v>108.292</c:v>
                </c:pt>
                <c:pt idx="44202">
                  <c:v>108.06399999999999</c:v>
                </c:pt>
                <c:pt idx="44203">
                  <c:v>107.836</c:v>
                </c:pt>
                <c:pt idx="44204">
                  <c:v>107.61</c:v>
                </c:pt>
                <c:pt idx="44205">
                  <c:v>107.384</c:v>
                </c:pt>
                <c:pt idx="44206">
                  <c:v>107.15900000000001</c:v>
                </c:pt>
                <c:pt idx="44207">
                  <c:v>106.935</c:v>
                </c:pt>
                <c:pt idx="44208">
                  <c:v>106.712</c:v>
                </c:pt>
                <c:pt idx="44209">
                  <c:v>106.489</c:v>
                </c:pt>
                <c:pt idx="44210">
                  <c:v>106.26700000000002</c:v>
                </c:pt>
                <c:pt idx="44211">
                  <c:v>106.04600000000002</c:v>
                </c:pt>
                <c:pt idx="44212">
                  <c:v>105.82599999999998</c:v>
                </c:pt>
                <c:pt idx="44213">
                  <c:v>105.607</c:v>
                </c:pt>
                <c:pt idx="44214">
                  <c:v>105.389</c:v>
                </c:pt>
                <c:pt idx="44215">
                  <c:v>105.17100000000001</c:v>
                </c:pt>
                <c:pt idx="44216">
                  <c:v>104.95399999999999</c:v>
                </c:pt>
                <c:pt idx="44217">
                  <c:v>104.738</c:v>
                </c:pt>
                <c:pt idx="44218">
                  <c:v>104.523</c:v>
                </c:pt>
                <c:pt idx="44219">
                  <c:v>104.309</c:v>
                </c:pt>
                <c:pt idx="44220">
                  <c:v>104.096</c:v>
                </c:pt>
                <c:pt idx="44221">
                  <c:v>103.884</c:v>
                </c:pt>
                <c:pt idx="44222">
                  <c:v>103.67299999999994</c:v>
                </c:pt>
                <c:pt idx="44223">
                  <c:v>103.462</c:v>
                </c:pt>
                <c:pt idx="44224">
                  <c:v>103.253</c:v>
                </c:pt>
                <c:pt idx="44225">
                  <c:v>103.045</c:v>
                </c:pt>
                <c:pt idx="44226">
                  <c:v>102.837</c:v>
                </c:pt>
                <c:pt idx="44227">
                  <c:v>102.631</c:v>
                </c:pt>
                <c:pt idx="44228">
                  <c:v>102.425</c:v>
                </c:pt>
                <c:pt idx="44229">
                  <c:v>102.221</c:v>
                </c:pt>
                <c:pt idx="44230">
                  <c:v>102.018</c:v>
                </c:pt>
                <c:pt idx="44231">
                  <c:v>101.815</c:v>
                </c:pt>
                <c:pt idx="44232">
                  <c:v>101.614</c:v>
                </c:pt>
                <c:pt idx="44233">
                  <c:v>101.41400000000006</c:v>
                </c:pt>
                <c:pt idx="44234">
                  <c:v>101.215</c:v>
                </c:pt>
                <c:pt idx="44235">
                  <c:v>101.01700000000002</c:v>
                </c:pt>
                <c:pt idx="44236">
                  <c:v>100.82</c:v>
                </c:pt>
                <c:pt idx="44237">
                  <c:v>100.624</c:v>
                </c:pt>
                <c:pt idx="44238">
                  <c:v>100.43</c:v>
                </c:pt>
                <c:pt idx="44239">
                  <c:v>100.236</c:v>
                </c:pt>
                <c:pt idx="44240">
                  <c:v>100.04400000000005</c:v>
                </c:pt>
                <c:pt idx="44241">
                  <c:v>99.852599999999981</c:v>
                </c:pt>
                <c:pt idx="44242">
                  <c:v>99.662599999999998</c:v>
                </c:pt>
                <c:pt idx="44243">
                  <c:v>99.4739</c:v>
                </c:pt>
                <c:pt idx="44244">
                  <c:v>99.286299999999997</c:v>
                </c:pt>
                <c:pt idx="44245">
                  <c:v>99.1</c:v>
                </c:pt>
                <c:pt idx="44246">
                  <c:v>98.91490000000006</c:v>
                </c:pt>
                <c:pt idx="44247">
                  <c:v>98.731100000000026</c:v>
                </c:pt>
                <c:pt idx="44248">
                  <c:v>98.548599999999993</c:v>
                </c:pt>
                <c:pt idx="44249">
                  <c:v>98.3673</c:v>
                </c:pt>
                <c:pt idx="44250">
                  <c:v>98.187299999999993</c:v>
                </c:pt>
                <c:pt idx="44251">
                  <c:v>98.008600000000001</c:v>
                </c:pt>
                <c:pt idx="44252">
                  <c:v>97.831300000000013</c:v>
                </c:pt>
                <c:pt idx="44253">
                  <c:v>97.655299999999983</c:v>
                </c:pt>
                <c:pt idx="44254">
                  <c:v>97.480599999999995</c:v>
                </c:pt>
                <c:pt idx="44255">
                  <c:v>97.307300000000012</c:v>
                </c:pt>
                <c:pt idx="44256">
                  <c:v>97.135399999999947</c:v>
                </c:pt>
                <c:pt idx="44257">
                  <c:v>96.964799999999997</c:v>
                </c:pt>
                <c:pt idx="44258">
                  <c:v>96.795699999999997</c:v>
                </c:pt>
                <c:pt idx="44259">
                  <c:v>96.627999999999986</c:v>
                </c:pt>
                <c:pt idx="44260">
                  <c:v>96.461700000000022</c:v>
                </c:pt>
                <c:pt idx="44261">
                  <c:v>96.296899999999994</c:v>
                </c:pt>
                <c:pt idx="44262">
                  <c:v>96.133499999999998</c:v>
                </c:pt>
                <c:pt idx="44263">
                  <c:v>95.971599999999995</c:v>
                </c:pt>
                <c:pt idx="44264">
                  <c:v>95.811200000000056</c:v>
                </c:pt>
                <c:pt idx="44265">
                  <c:v>95.652299999999983</c:v>
                </c:pt>
                <c:pt idx="44266">
                  <c:v>95.494900000000058</c:v>
                </c:pt>
                <c:pt idx="44267">
                  <c:v>95.338999999999999</c:v>
                </c:pt>
                <c:pt idx="44268">
                  <c:v>95.184699999999992</c:v>
                </c:pt>
                <c:pt idx="44269">
                  <c:v>95.031899999999993</c:v>
                </c:pt>
                <c:pt idx="44270">
                  <c:v>94.880600000000001</c:v>
                </c:pt>
                <c:pt idx="44271">
                  <c:v>94.730999999999995</c:v>
                </c:pt>
                <c:pt idx="44272">
                  <c:v>94.582999999999998</c:v>
                </c:pt>
                <c:pt idx="44273">
                  <c:v>94.436499999999995</c:v>
                </c:pt>
                <c:pt idx="44274">
                  <c:v>94.291700000000006</c:v>
                </c:pt>
                <c:pt idx="44275">
                  <c:v>94.148600000000002</c:v>
                </c:pt>
                <c:pt idx="44276">
                  <c:v>94.007000000000005</c:v>
                </c:pt>
                <c:pt idx="44277">
                  <c:v>93.867099999999994</c:v>
                </c:pt>
                <c:pt idx="44278">
                  <c:v>93.728899999999982</c:v>
                </c:pt>
                <c:pt idx="44279">
                  <c:v>93.592399999999998</c:v>
                </c:pt>
                <c:pt idx="44280">
                  <c:v>93.457499999999996</c:v>
                </c:pt>
                <c:pt idx="44281">
                  <c:v>93.324399999999983</c:v>
                </c:pt>
                <c:pt idx="44282">
                  <c:v>93.192999999999998</c:v>
                </c:pt>
                <c:pt idx="44283">
                  <c:v>93.063300000000012</c:v>
                </c:pt>
                <c:pt idx="44284">
                  <c:v>92.935400000000001</c:v>
                </c:pt>
                <c:pt idx="44285">
                  <c:v>92.809200000000004</c:v>
                </c:pt>
                <c:pt idx="44286">
                  <c:v>92.684899999999999</c:v>
                </c:pt>
                <c:pt idx="44287">
                  <c:v>92.562299999999993</c:v>
                </c:pt>
                <c:pt idx="44288">
                  <c:v>92.44150000000009</c:v>
                </c:pt>
                <c:pt idx="44289">
                  <c:v>92.322499999999948</c:v>
                </c:pt>
                <c:pt idx="44290">
                  <c:v>92.205299999999994</c:v>
                </c:pt>
                <c:pt idx="44291">
                  <c:v>92.09</c:v>
                </c:pt>
                <c:pt idx="44292">
                  <c:v>91.976500000000001</c:v>
                </c:pt>
                <c:pt idx="44293">
                  <c:v>91.864800000000002</c:v>
                </c:pt>
                <c:pt idx="44294">
                  <c:v>91.754999999999995</c:v>
                </c:pt>
                <c:pt idx="44295">
                  <c:v>91.647099999999995</c:v>
                </c:pt>
                <c:pt idx="44296">
                  <c:v>91.541100000000057</c:v>
                </c:pt>
                <c:pt idx="44297">
                  <c:v>91.436899999999994</c:v>
                </c:pt>
                <c:pt idx="44298">
                  <c:v>91.334700000000012</c:v>
                </c:pt>
                <c:pt idx="44299">
                  <c:v>91.234300000000005</c:v>
                </c:pt>
                <c:pt idx="44300">
                  <c:v>91.135999999999981</c:v>
                </c:pt>
                <c:pt idx="44301">
                  <c:v>91.039500000000004</c:v>
                </c:pt>
                <c:pt idx="44302">
                  <c:v>90.945099999999996</c:v>
                </c:pt>
                <c:pt idx="44303">
                  <c:v>90.852599999999981</c:v>
                </c:pt>
                <c:pt idx="44304">
                  <c:v>90.762</c:v>
                </c:pt>
                <c:pt idx="44305">
                  <c:v>90.673299999999998</c:v>
                </c:pt>
                <c:pt idx="44306">
                  <c:v>90.586799999999982</c:v>
                </c:pt>
                <c:pt idx="44307">
                  <c:v>90.502099999999999</c:v>
                </c:pt>
                <c:pt idx="44308">
                  <c:v>90.419500000000056</c:v>
                </c:pt>
                <c:pt idx="44309">
                  <c:v>90.338899999999981</c:v>
                </c:pt>
                <c:pt idx="44310">
                  <c:v>90.260300000000001</c:v>
                </c:pt>
                <c:pt idx="44311">
                  <c:v>90.183799999999948</c:v>
                </c:pt>
                <c:pt idx="44312">
                  <c:v>90.109200000000001</c:v>
                </c:pt>
                <c:pt idx="44313">
                  <c:v>90.036699999999996</c:v>
                </c:pt>
                <c:pt idx="44314">
                  <c:v>89.966300000000004</c:v>
                </c:pt>
                <c:pt idx="44315">
                  <c:v>89.897900000000007</c:v>
                </c:pt>
                <c:pt idx="44316">
                  <c:v>89.831599999999995</c:v>
                </c:pt>
                <c:pt idx="44317">
                  <c:v>89.767300000000006</c:v>
                </c:pt>
                <c:pt idx="44318">
                  <c:v>89.705200000000005</c:v>
                </c:pt>
                <c:pt idx="44319">
                  <c:v>89.645099999999999</c:v>
                </c:pt>
                <c:pt idx="44320">
                  <c:v>89.587100000000007</c:v>
                </c:pt>
                <c:pt idx="44321">
                  <c:v>89.531200000000027</c:v>
                </c:pt>
                <c:pt idx="44322">
                  <c:v>89.477500000000006</c:v>
                </c:pt>
                <c:pt idx="44323">
                  <c:v>89.425699999999992</c:v>
                </c:pt>
                <c:pt idx="44324">
                  <c:v>89.376199999999983</c:v>
                </c:pt>
                <c:pt idx="44325">
                  <c:v>89.32859999999998</c:v>
                </c:pt>
                <c:pt idx="44326">
                  <c:v>89.283299999999997</c:v>
                </c:pt>
                <c:pt idx="44327">
                  <c:v>89.240100000000027</c:v>
                </c:pt>
                <c:pt idx="44328">
                  <c:v>89.198999999999998</c:v>
                </c:pt>
                <c:pt idx="44329">
                  <c:v>89.16</c:v>
                </c:pt>
                <c:pt idx="44330">
                  <c:v>89.123199999999983</c:v>
                </c:pt>
                <c:pt idx="44331">
                  <c:v>89.088499999999982</c:v>
                </c:pt>
                <c:pt idx="44332">
                  <c:v>89.055999999999983</c:v>
                </c:pt>
                <c:pt idx="44333">
                  <c:v>89.02549999999998</c:v>
                </c:pt>
                <c:pt idx="44334">
                  <c:v>88.997300000000024</c:v>
                </c:pt>
                <c:pt idx="44335">
                  <c:v>88.971199999999996</c:v>
                </c:pt>
                <c:pt idx="44336">
                  <c:v>88.94720000000008</c:v>
                </c:pt>
                <c:pt idx="44337">
                  <c:v>88.925399999999982</c:v>
                </c:pt>
                <c:pt idx="44338">
                  <c:v>88.905799999999999</c:v>
                </c:pt>
                <c:pt idx="44339">
                  <c:v>88.888199999999998</c:v>
                </c:pt>
                <c:pt idx="44340">
                  <c:v>88.872899999999959</c:v>
                </c:pt>
                <c:pt idx="44341">
                  <c:v>88.8596</c:v>
                </c:pt>
                <c:pt idx="44342">
                  <c:v>88.848600000000005</c:v>
                </c:pt>
                <c:pt idx="44343">
                  <c:v>88.839699999999993</c:v>
                </c:pt>
                <c:pt idx="44344">
                  <c:v>88.832899999999981</c:v>
                </c:pt>
                <c:pt idx="44345">
                  <c:v>88.828299999999999</c:v>
                </c:pt>
                <c:pt idx="44346">
                  <c:v>88.825799999999958</c:v>
                </c:pt>
                <c:pt idx="44347">
                  <c:v>88.82559999999998</c:v>
                </c:pt>
                <c:pt idx="44348">
                  <c:v>88.827399999999983</c:v>
                </c:pt>
                <c:pt idx="44349">
                  <c:v>88.831400000000002</c:v>
                </c:pt>
                <c:pt idx="44350">
                  <c:v>88.837500000000006</c:v>
                </c:pt>
                <c:pt idx="44351">
                  <c:v>88.845799999999983</c:v>
                </c:pt>
                <c:pt idx="44352">
                  <c:v>88.856200000000001</c:v>
                </c:pt>
                <c:pt idx="44353">
                  <c:v>88.86869999999999</c:v>
                </c:pt>
                <c:pt idx="44354">
                  <c:v>88.883299999999991</c:v>
                </c:pt>
                <c:pt idx="44355">
                  <c:v>88.900099999999995</c:v>
                </c:pt>
                <c:pt idx="44356">
                  <c:v>88.918999999999997</c:v>
                </c:pt>
                <c:pt idx="44357">
                  <c:v>88.940000000000026</c:v>
                </c:pt>
                <c:pt idx="44358">
                  <c:v>88.963099999999997</c:v>
                </c:pt>
                <c:pt idx="44359">
                  <c:v>88.988299999999995</c:v>
                </c:pt>
                <c:pt idx="44360">
                  <c:v>89.015600000000006</c:v>
                </c:pt>
                <c:pt idx="44361">
                  <c:v>89.045000000000002</c:v>
                </c:pt>
                <c:pt idx="44362">
                  <c:v>89.076499999999982</c:v>
                </c:pt>
                <c:pt idx="44363">
                  <c:v>89.11</c:v>
                </c:pt>
                <c:pt idx="44364">
                  <c:v>89.145600000000002</c:v>
                </c:pt>
                <c:pt idx="44365">
                  <c:v>89.183300000000003</c:v>
                </c:pt>
                <c:pt idx="44366">
                  <c:v>89.223100000000002</c:v>
                </c:pt>
                <c:pt idx="44367">
                  <c:v>89.264899999999997</c:v>
                </c:pt>
                <c:pt idx="44368">
                  <c:v>89.308700000000002</c:v>
                </c:pt>
                <c:pt idx="44369">
                  <c:v>89.354600000000005</c:v>
                </c:pt>
                <c:pt idx="44370">
                  <c:v>89.4024</c:v>
                </c:pt>
                <c:pt idx="44371">
                  <c:v>89.452299999999994</c:v>
                </c:pt>
                <c:pt idx="44372">
                  <c:v>89.504199999999997</c:v>
                </c:pt>
                <c:pt idx="44373">
                  <c:v>89.558099999999982</c:v>
                </c:pt>
                <c:pt idx="44374">
                  <c:v>89.614000000000004</c:v>
                </c:pt>
                <c:pt idx="44375">
                  <c:v>89.67189999999998</c:v>
                </c:pt>
                <c:pt idx="44376">
                  <c:v>89.731700000000004</c:v>
                </c:pt>
                <c:pt idx="44377">
                  <c:v>89.793400000000005</c:v>
                </c:pt>
                <c:pt idx="44378">
                  <c:v>89.856999999999999</c:v>
                </c:pt>
                <c:pt idx="44379">
                  <c:v>89.922699999999992</c:v>
                </c:pt>
                <c:pt idx="44380">
                  <c:v>89.990200000000058</c:v>
                </c:pt>
                <c:pt idx="44381">
                  <c:v>90.059600000000003</c:v>
                </c:pt>
                <c:pt idx="44382">
                  <c:v>90.130899999999983</c:v>
                </c:pt>
                <c:pt idx="44383">
                  <c:v>90.204099999999997</c:v>
                </c:pt>
                <c:pt idx="44384">
                  <c:v>90.279200000000003</c:v>
                </c:pt>
                <c:pt idx="44385">
                  <c:v>90.356099999999998</c:v>
                </c:pt>
                <c:pt idx="44386">
                  <c:v>90.434799999999996</c:v>
                </c:pt>
                <c:pt idx="44387">
                  <c:v>90.515299999999996</c:v>
                </c:pt>
                <c:pt idx="44388">
                  <c:v>90.597700000000003</c:v>
                </c:pt>
                <c:pt idx="44389">
                  <c:v>90.681799999999981</c:v>
                </c:pt>
                <c:pt idx="44390">
                  <c:v>90.767700000000005</c:v>
                </c:pt>
                <c:pt idx="44391">
                  <c:v>90.855399999999989</c:v>
                </c:pt>
                <c:pt idx="44392">
                  <c:v>90.944800000000058</c:v>
                </c:pt>
                <c:pt idx="44393">
                  <c:v>91.036000000000001</c:v>
                </c:pt>
                <c:pt idx="44394">
                  <c:v>91.128799999999941</c:v>
                </c:pt>
                <c:pt idx="44395">
                  <c:v>91.223399999999998</c:v>
                </c:pt>
                <c:pt idx="44396">
                  <c:v>91.319599999999994</c:v>
                </c:pt>
                <c:pt idx="44397">
                  <c:v>91.417400000000058</c:v>
                </c:pt>
                <c:pt idx="44398">
                  <c:v>91.516999999999996</c:v>
                </c:pt>
                <c:pt idx="44399">
                  <c:v>91.618200000000002</c:v>
                </c:pt>
                <c:pt idx="44400">
                  <c:v>91.721000000000004</c:v>
                </c:pt>
                <c:pt idx="44401">
                  <c:v>91.825299999999999</c:v>
                </c:pt>
                <c:pt idx="44402">
                  <c:v>91.931300000000007</c:v>
                </c:pt>
                <c:pt idx="44403">
                  <c:v>92.038699999999992</c:v>
                </c:pt>
                <c:pt idx="44404">
                  <c:v>92.147800000000004</c:v>
                </c:pt>
                <c:pt idx="44405">
                  <c:v>92.258299999999991</c:v>
                </c:pt>
                <c:pt idx="44406">
                  <c:v>92.370299999999986</c:v>
                </c:pt>
                <c:pt idx="44407">
                  <c:v>92.483800000000002</c:v>
                </c:pt>
                <c:pt idx="44408">
                  <c:v>92.5989</c:v>
                </c:pt>
                <c:pt idx="44409">
                  <c:v>92.715199999999996</c:v>
                </c:pt>
                <c:pt idx="44410">
                  <c:v>92.833100000000002</c:v>
                </c:pt>
                <c:pt idx="44411">
                  <c:v>92.952299999999994</c:v>
                </c:pt>
                <c:pt idx="44412">
                  <c:v>93.072899999999947</c:v>
                </c:pt>
                <c:pt idx="44413">
                  <c:v>93.194800000000001</c:v>
                </c:pt>
                <c:pt idx="44414">
                  <c:v>93.318100000000001</c:v>
                </c:pt>
                <c:pt idx="44415">
                  <c:v>93.442700000000002</c:v>
                </c:pt>
                <c:pt idx="44416">
                  <c:v>93.568600000000004</c:v>
                </c:pt>
                <c:pt idx="44417">
                  <c:v>93.695799999999949</c:v>
                </c:pt>
                <c:pt idx="44418">
                  <c:v>93.824200000000005</c:v>
                </c:pt>
                <c:pt idx="44419">
                  <c:v>93.953900000000004</c:v>
                </c:pt>
                <c:pt idx="44420">
                  <c:v>94.084700000000012</c:v>
                </c:pt>
                <c:pt idx="44421">
                  <c:v>94.216800000000006</c:v>
                </c:pt>
                <c:pt idx="44422">
                  <c:v>94.35</c:v>
                </c:pt>
                <c:pt idx="44423">
                  <c:v>94.484399999999994</c:v>
                </c:pt>
                <c:pt idx="44424">
                  <c:v>94.619799999999998</c:v>
                </c:pt>
                <c:pt idx="44425">
                  <c:v>94.756399999999999</c:v>
                </c:pt>
                <c:pt idx="44426">
                  <c:v>94.894099999999995</c:v>
                </c:pt>
                <c:pt idx="44427">
                  <c:v>95.03279999999998</c:v>
                </c:pt>
                <c:pt idx="44428">
                  <c:v>95.172499999999943</c:v>
                </c:pt>
                <c:pt idx="44429">
                  <c:v>95.313199999999995</c:v>
                </c:pt>
                <c:pt idx="44430">
                  <c:v>95.454899999999995</c:v>
                </c:pt>
                <c:pt idx="44431">
                  <c:v>95.597499999999997</c:v>
                </c:pt>
                <c:pt idx="44432">
                  <c:v>95.741200000000077</c:v>
                </c:pt>
                <c:pt idx="44433">
                  <c:v>95.885699999999986</c:v>
                </c:pt>
                <c:pt idx="44434">
                  <c:v>96.031099999999995</c:v>
                </c:pt>
                <c:pt idx="44435">
                  <c:v>96.177399999999949</c:v>
                </c:pt>
                <c:pt idx="44436">
                  <c:v>96.3245</c:v>
                </c:pt>
                <c:pt idx="44437">
                  <c:v>96.472399999999979</c:v>
                </c:pt>
                <c:pt idx="44438">
                  <c:v>96.621200000000002</c:v>
                </c:pt>
                <c:pt idx="44439">
                  <c:v>96.770600000000002</c:v>
                </c:pt>
                <c:pt idx="44440">
                  <c:v>96.920900000000003</c:v>
                </c:pt>
                <c:pt idx="44441">
                  <c:v>97.071899999999999</c:v>
                </c:pt>
                <c:pt idx="44442">
                  <c:v>97.223600000000005</c:v>
                </c:pt>
                <c:pt idx="44443">
                  <c:v>97.375899999999959</c:v>
                </c:pt>
                <c:pt idx="44444">
                  <c:v>97.528999999999982</c:v>
                </c:pt>
                <c:pt idx="44445">
                  <c:v>97.682599999999979</c:v>
                </c:pt>
                <c:pt idx="44446">
                  <c:v>97.836799999999982</c:v>
                </c:pt>
                <c:pt idx="44447">
                  <c:v>97.991700000000023</c:v>
                </c:pt>
                <c:pt idx="44448">
                  <c:v>98.147000000000006</c:v>
                </c:pt>
                <c:pt idx="44449">
                  <c:v>98.302999999999983</c:v>
                </c:pt>
                <c:pt idx="44450">
                  <c:v>98.459400000000002</c:v>
                </c:pt>
                <c:pt idx="44451">
                  <c:v>98.616399999999999</c:v>
                </c:pt>
                <c:pt idx="44452">
                  <c:v>98.773699999999991</c:v>
                </c:pt>
                <c:pt idx="44453">
                  <c:v>98.93160000000006</c:v>
                </c:pt>
                <c:pt idx="44454">
                  <c:v>99.089799999999983</c:v>
                </c:pt>
                <c:pt idx="44455">
                  <c:v>99.248500000000007</c:v>
                </c:pt>
                <c:pt idx="44456">
                  <c:v>99.407600000000059</c:v>
                </c:pt>
                <c:pt idx="44457">
                  <c:v>99.566900000000004</c:v>
                </c:pt>
                <c:pt idx="44458">
                  <c:v>99.726699999999994</c:v>
                </c:pt>
                <c:pt idx="44459">
                  <c:v>99.88669999999999</c:v>
                </c:pt>
                <c:pt idx="44460">
                  <c:v>100.04700000000005</c:v>
                </c:pt>
                <c:pt idx="44461">
                  <c:v>100.208</c:v>
                </c:pt>
                <c:pt idx="44462">
                  <c:v>100.36799999999999</c:v>
                </c:pt>
                <c:pt idx="44463">
                  <c:v>100.529</c:v>
                </c:pt>
                <c:pt idx="44464">
                  <c:v>100.691</c:v>
                </c:pt>
                <c:pt idx="44465">
                  <c:v>100.85199999999999</c:v>
                </c:pt>
                <c:pt idx="44466">
                  <c:v>101.01400000000002</c:v>
                </c:pt>
                <c:pt idx="44467">
                  <c:v>101.17499999999998</c:v>
                </c:pt>
                <c:pt idx="44468">
                  <c:v>101.337</c:v>
                </c:pt>
                <c:pt idx="44469">
                  <c:v>101.49900000000002</c:v>
                </c:pt>
                <c:pt idx="44470">
                  <c:v>101.661</c:v>
                </c:pt>
                <c:pt idx="44471">
                  <c:v>101.82299999999998</c:v>
                </c:pt>
                <c:pt idx="44472">
                  <c:v>101.985</c:v>
                </c:pt>
                <c:pt idx="44473">
                  <c:v>102.14700000000002</c:v>
                </c:pt>
                <c:pt idx="44474">
                  <c:v>102.309</c:v>
                </c:pt>
                <c:pt idx="44475">
                  <c:v>102.471</c:v>
                </c:pt>
                <c:pt idx="44476">
                  <c:v>102.633</c:v>
                </c:pt>
                <c:pt idx="44477">
                  <c:v>102.795</c:v>
                </c:pt>
                <c:pt idx="44478">
                  <c:v>102.95699999999999</c:v>
                </c:pt>
                <c:pt idx="44479">
                  <c:v>103.11799999999999</c:v>
                </c:pt>
                <c:pt idx="44480">
                  <c:v>103.28</c:v>
                </c:pt>
                <c:pt idx="44481">
                  <c:v>103.44100000000007</c:v>
                </c:pt>
                <c:pt idx="44482">
                  <c:v>103.60199999999999</c:v>
                </c:pt>
                <c:pt idx="44483">
                  <c:v>103.76300000000002</c:v>
                </c:pt>
                <c:pt idx="44484">
                  <c:v>103.92400000000002</c:v>
                </c:pt>
                <c:pt idx="44485">
                  <c:v>104.08499999999999</c:v>
                </c:pt>
                <c:pt idx="44486">
                  <c:v>104.245</c:v>
                </c:pt>
                <c:pt idx="44487">
                  <c:v>104.405</c:v>
                </c:pt>
                <c:pt idx="44488">
                  <c:v>104.565</c:v>
                </c:pt>
                <c:pt idx="44489">
                  <c:v>104.72499999999999</c:v>
                </c:pt>
                <c:pt idx="44490">
                  <c:v>104.884</c:v>
                </c:pt>
                <c:pt idx="44491">
                  <c:v>105.04300000000002</c:v>
                </c:pt>
                <c:pt idx="44492">
                  <c:v>105.202</c:v>
                </c:pt>
                <c:pt idx="44493">
                  <c:v>105.36</c:v>
                </c:pt>
                <c:pt idx="44494">
                  <c:v>105.518</c:v>
                </c:pt>
                <c:pt idx="44495">
                  <c:v>105.67599999999995</c:v>
                </c:pt>
                <c:pt idx="44496">
                  <c:v>105.833</c:v>
                </c:pt>
                <c:pt idx="44497">
                  <c:v>105.99000000000002</c:v>
                </c:pt>
                <c:pt idx="44498">
                  <c:v>106.14700000000002</c:v>
                </c:pt>
                <c:pt idx="44499">
                  <c:v>106.303</c:v>
                </c:pt>
                <c:pt idx="44500">
                  <c:v>106.459</c:v>
                </c:pt>
                <c:pt idx="44501">
                  <c:v>106.614</c:v>
                </c:pt>
                <c:pt idx="44502">
                  <c:v>106.76900000000002</c:v>
                </c:pt>
                <c:pt idx="44503">
                  <c:v>106.923</c:v>
                </c:pt>
                <c:pt idx="44504">
                  <c:v>107.077</c:v>
                </c:pt>
                <c:pt idx="44505">
                  <c:v>107.23</c:v>
                </c:pt>
                <c:pt idx="44506">
                  <c:v>107.383</c:v>
                </c:pt>
                <c:pt idx="44507">
                  <c:v>107.535</c:v>
                </c:pt>
                <c:pt idx="44508">
                  <c:v>107.687</c:v>
                </c:pt>
                <c:pt idx="44509">
                  <c:v>107.839</c:v>
                </c:pt>
                <c:pt idx="44510">
                  <c:v>107.99000000000002</c:v>
                </c:pt>
                <c:pt idx="44511">
                  <c:v>108.14</c:v>
                </c:pt>
                <c:pt idx="44512">
                  <c:v>108.29</c:v>
                </c:pt>
                <c:pt idx="44513">
                  <c:v>108.43899999999999</c:v>
                </c:pt>
                <c:pt idx="44514">
                  <c:v>108.58799999999999</c:v>
                </c:pt>
                <c:pt idx="44515">
                  <c:v>108.73699999999999</c:v>
                </c:pt>
                <c:pt idx="44516">
                  <c:v>108.884</c:v>
                </c:pt>
                <c:pt idx="44517">
                  <c:v>109.03100000000002</c:v>
                </c:pt>
                <c:pt idx="44518">
                  <c:v>109.17799999999998</c:v>
                </c:pt>
                <c:pt idx="44519">
                  <c:v>109.324</c:v>
                </c:pt>
                <c:pt idx="44520">
                  <c:v>109.47</c:v>
                </c:pt>
                <c:pt idx="44521">
                  <c:v>109.61499999999999</c:v>
                </c:pt>
                <c:pt idx="44522">
                  <c:v>109.759</c:v>
                </c:pt>
                <c:pt idx="44523">
                  <c:v>109.90300000000002</c:v>
                </c:pt>
                <c:pt idx="44524">
                  <c:v>110.04600000000002</c:v>
                </c:pt>
                <c:pt idx="44525">
                  <c:v>110.18899999999998</c:v>
                </c:pt>
                <c:pt idx="44526">
                  <c:v>110.331</c:v>
                </c:pt>
                <c:pt idx="44527">
                  <c:v>110.473</c:v>
                </c:pt>
                <c:pt idx="44528">
                  <c:v>110.614</c:v>
                </c:pt>
                <c:pt idx="44529">
                  <c:v>110.755</c:v>
                </c:pt>
                <c:pt idx="44530">
                  <c:v>110.895</c:v>
                </c:pt>
                <c:pt idx="44531">
                  <c:v>111.035</c:v>
                </c:pt>
                <c:pt idx="44532">
                  <c:v>111.17400000000001</c:v>
                </c:pt>
                <c:pt idx="44533">
                  <c:v>111.312</c:v>
                </c:pt>
                <c:pt idx="44534">
                  <c:v>111.45</c:v>
                </c:pt>
                <c:pt idx="44535">
                  <c:v>111.58799999999999</c:v>
                </c:pt>
                <c:pt idx="44536">
                  <c:v>111.72499999999999</c:v>
                </c:pt>
                <c:pt idx="44537">
                  <c:v>111.861</c:v>
                </c:pt>
                <c:pt idx="44538">
                  <c:v>111.99700000000006</c:v>
                </c:pt>
                <c:pt idx="44539">
                  <c:v>112.133</c:v>
                </c:pt>
                <c:pt idx="44540">
                  <c:v>112.268</c:v>
                </c:pt>
                <c:pt idx="44541">
                  <c:v>112.402</c:v>
                </c:pt>
                <c:pt idx="44542">
                  <c:v>112.536</c:v>
                </c:pt>
                <c:pt idx="44543">
                  <c:v>112.66999999999999</c:v>
                </c:pt>
                <c:pt idx="44544">
                  <c:v>112.803</c:v>
                </c:pt>
                <c:pt idx="44545">
                  <c:v>112.93600000000002</c:v>
                </c:pt>
                <c:pt idx="44546">
                  <c:v>113.069</c:v>
                </c:pt>
                <c:pt idx="44547">
                  <c:v>113.20099999999999</c:v>
                </c:pt>
                <c:pt idx="44548">
                  <c:v>113.33199999999999</c:v>
                </c:pt>
                <c:pt idx="44549">
                  <c:v>113.46400000000006</c:v>
                </c:pt>
                <c:pt idx="44550">
                  <c:v>113.595</c:v>
                </c:pt>
                <c:pt idx="44551">
                  <c:v>113.72499999999999</c:v>
                </c:pt>
                <c:pt idx="44552">
                  <c:v>113.85599999999998</c:v>
                </c:pt>
                <c:pt idx="44553">
                  <c:v>113.986</c:v>
                </c:pt>
                <c:pt idx="44554">
                  <c:v>114.116</c:v>
                </c:pt>
                <c:pt idx="44555">
                  <c:v>114.245</c:v>
                </c:pt>
                <c:pt idx="44556">
                  <c:v>114.374</c:v>
                </c:pt>
                <c:pt idx="44557">
                  <c:v>114.504</c:v>
                </c:pt>
                <c:pt idx="44558">
                  <c:v>114.63200000000001</c:v>
                </c:pt>
                <c:pt idx="44559">
                  <c:v>114.76100000000002</c:v>
                </c:pt>
                <c:pt idx="44560">
                  <c:v>114.89</c:v>
                </c:pt>
                <c:pt idx="44561">
                  <c:v>115.018</c:v>
                </c:pt>
                <c:pt idx="44562">
                  <c:v>115.146</c:v>
                </c:pt>
                <c:pt idx="44563">
                  <c:v>115.27500000000001</c:v>
                </c:pt>
                <c:pt idx="44564">
                  <c:v>115.40300000000002</c:v>
                </c:pt>
                <c:pt idx="44565">
                  <c:v>115.53100000000002</c:v>
                </c:pt>
                <c:pt idx="44566">
                  <c:v>115.65900000000001</c:v>
                </c:pt>
                <c:pt idx="44567">
                  <c:v>115.78700000000002</c:v>
                </c:pt>
                <c:pt idx="44568">
                  <c:v>115.91500000000002</c:v>
                </c:pt>
                <c:pt idx="44569">
                  <c:v>116.04300000000002</c:v>
                </c:pt>
                <c:pt idx="44570">
                  <c:v>116.17199999999998</c:v>
                </c:pt>
                <c:pt idx="44571">
                  <c:v>116.3</c:v>
                </c:pt>
                <c:pt idx="44572">
                  <c:v>116.429</c:v>
                </c:pt>
                <c:pt idx="44573">
                  <c:v>116.557</c:v>
                </c:pt>
                <c:pt idx="44574">
                  <c:v>116.68600000000001</c:v>
                </c:pt>
                <c:pt idx="44575">
                  <c:v>116.815</c:v>
                </c:pt>
                <c:pt idx="44576">
                  <c:v>116.94500000000002</c:v>
                </c:pt>
                <c:pt idx="44577">
                  <c:v>117.074</c:v>
                </c:pt>
                <c:pt idx="44578">
                  <c:v>117.20399999999999</c:v>
                </c:pt>
                <c:pt idx="44579">
                  <c:v>117.334</c:v>
                </c:pt>
                <c:pt idx="44580">
                  <c:v>117.465</c:v>
                </c:pt>
                <c:pt idx="44581">
                  <c:v>117.596</c:v>
                </c:pt>
                <c:pt idx="44582">
                  <c:v>117.72799999999999</c:v>
                </c:pt>
                <c:pt idx="44583">
                  <c:v>117.86</c:v>
                </c:pt>
                <c:pt idx="44584">
                  <c:v>117.992</c:v>
                </c:pt>
                <c:pt idx="44585">
                  <c:v>118.12499999999999</c:v>
                </c:pt>
                <c:pt idx="44586">
                  <c:v>118.259</c:v>
                </c:pt>
                <c:pt idx="44587">
                  <c:v>118.393</c:v>
                </c:pt>
                <c:pt idx="44588">
                  <c:v>118.52800000000001</c:v>
                </c:pt>
                <c:pt idx="44589">
                  <c:v>118.664</c:v>
                </c:pt>
                <c:pt idx="44590">
                  <c:v>118.8</c:v>
                </c:pt>
                <c:pt idx="44591">
                  <c:v>118.93700000000005</c:v>
                </c:pt>
                <c:pt idx="44592">
                  <c:v>119.07499999999999</c:v>
                </c:pt>
                <c:pt idx="44593">
                  <c:v>119.21299999999999</c:v>
                </c:pt>
                <c:pt idx="44594">
                  <c:v>119.35299999999998</c:v>
                </c:pt>
                <c:pt idx="44595">
                  <c:v>119.49299999999999</c:v>
                </c:pt>
                <c:pt idx="44596">
                  <c:v>119.63500000000001</c:v>
                </c:pt>
                <c:pt idx="44597">
                  <c:v>119.777</c:v>
                </c:pt>
                <c:pt idx="44598">
                  <c:v>119.92</c:v>
                </c:pt>
                <c:pt idx="44599">
                  <c:v>120.065</c:v>
                </c:pt>
                <c:pt idx="44600">
                  <c:v>120.21000000000002</c:v>
                </c:pt>
                <c:pt idx="44601">
                  <c:v>120.357</c:v>
                </c:pt>
                <c:pt idx="44602">
                  <c:v>120.505</c:v>
                </c:pt>
                <c:pt idx="44603">
                  <c:v>120.654</c:v>
                </c:pt>
                <c:pt idx="44604">
                  <c:v>120.804</c:v>
                </c:pt>
                <c:pt idx="44605">
                  <c:v>120.956</c:v>
                </c:pt>
                <c:pt idx="44606">
                  <c:v>121.10899999999998</c:v>
                </c:pt>
                <c:pt idx="44607">
                  <c:v>121.26300000000002</c:v>
                </c:pt>
                <c:pt idx="44608">
                  <c:v>121.41900000000005</c:v>
                </c:pt>
                <c:pt idx="44609">
                  <c:v>121.57599999999998</c:v>
                </c:pt>
                <c:pt idx="44610">
                  <c:v>121.735</c:v>
                </c:pt>
                <c:pt idx="44611">
                  <c:v>121.895</c:v>
                </c:pt>
                <c:pt idx="44612">
                  <c:v>122.057</c:v>
                </c:pt>
                <c:pt idx="44613">
                  <c:v>122.221</c:v>
                </c:pt>
                <c:pt idx="44614">
                  <c:v>122.386</c:v>
                </c:pt>
                <c:pt idx="44615">
                  <c:v>122.553</c:v>
                </c:pt>
                <c:pt idx="44616">
                  <c:v>122.72199999999999</c:v>
                </c:pt>
                <c:pt idx="44617">
                  <c:v>122.892</c:v>
                </c:pt>
                <c:pt idx="44618">
                  <c:v>123.065</c:v>
                </c:pt>
                <c:pt idx="44619">
                  <c:v>123.239</c:v>
                </c:pt>
                <c:pt idx="44620">
                  <c:v>123.41500000000002</c:v>
                </c:pt>
                <c:pt idx="44621">
                  <c:v>123.59399999999999</c:v>
                </c:pt>
                <c:pt idx="44622">
                  <c:v>123.774</c:v>
                </c:pt>
                <c:pt idx="44623">
                  <c:v>123.956</c:v>
                </c:pt>
                <c:pt idx="44624">
                  <c:v>124.14100000000002</c:v>
                </c:pt>
                <c:pt idx="44625">
                  <c:v>124.32799999999999</c:v>
                </c:pt>
                <c:pt idx="44626">
                  <c:v>124.51700000000002</c:v>
                </c:pt>
                <c:pt idx="44627">
                  <c:v>124.708</c:v>
                </c:pt>
                <c:pt idx="44628">
                  <c:v>124.90100000000002</c:v>
                </c:pt>
                <c:pt idx="44629">
                  <c:v>125.09699999999999</c:v>
                </c:pt>
                <c:pt idx="44630">
                  <c:v>125.295</c:v>
                </c:pt>
                <c:pt idx="44631">
                  <c:v>125.49600000000002</c:v>
                </c:pt>
                <c:pt idx="44632">
                  <c:v>125.699</c:v>
                </c:pt>
                <c:pt idx="44633">
                  <c:v>125.905</c:v>
                </c:pt>
                <c:pt idx="44634">
                  <c:v>126.113</c:v>
                </c:pt>
                <c:pt idx="44635">
                  <c:v>126.324</c:v>
                </c:pt>
                <c:pt idx="44636">
                  <c:v>126.538</c:v>
                </c:pt>
                <c:pt idx="44637">
                  <c:v>126.754</c:v>
                </c:pt>
                <c:pt idx="44638">
                  <c:v>126.973</c:v>
                </c:pt>
                <c:pt idx="44639">
                  <c:v>127.19499999999999</c:v>
                </c:pt>
                <c:pt idx="44640">
                  <c:v>127.41900000000005</c:v>
                </c:pt>
                <c:pt idx="44641">
                  <c:v>127.64700000000002</c:v>
                </c:pt>
                <c:pt idx="44642">
                  <c:v>127.877</c:v>
                </c:pt>
                <c:pt idx="44643">
                  <c:v>128.11099999999999</c:v>
                </c:pt>
                <c:pt idx="44644">
                  <c:v>128.34700000000001</c:v>
                </c:pt>
                <c:pt idx="44645">
                  <c:v>128.58600000000001</c:v>
                </c:pt>
                <c:pt idx="44646">
                  <c:v>128.82900000000001</c:v>
                </c:pt>
                <c:pt idx="44647">
                  <c:v>129.07499999999999</c:v>
                </c:pt>
                <c:pt idx="44648">
                  <c:v>129.32400000000001</c:v>
                </c:pt>
                <c:pt idx="44649">
                  <c:v>129.57599999999999</c:v>
                </c:pt>
                <c:pt idx="44650">
                  <c:v>129.83100000000007</c:v>
                </c:pt>
                <c:pt idx="44651">
                  <c:v>130.09</c:v>
                </c:pt>
                <c:pt idx="44652">
                  <c:v>130.35200000000012</c:v>
                </c:pt>
                <c:pt idx="44653">
                  <c:v>130.61699999999999</c:v>
                </c:pt>
                <c:pt idx="44654">
                  <c:v>130.88600000000011</c:v>
                </c:pt>
                <c:pt idx="44655">
                  <c:v>131.15900000000002</c:v>
                </c:pt>
                <c:pt idx="44656">
                  <c:v>131.434</c:v>
                </c:pt>
                <c:pt idx="44657">
                  <c:v>131.71399999999988</c:v>
                </c:pt>
                <c:pt idx="44658">
                  <c:v>131.99700000000001</c:v>
                </c:pt>
                <c:pt idx="44659">
                  <c:v>132.28300000000002</c:v>
                </c:pt>
                <c:pt idx="44660">
                  <c:v>132.57399999999998</c:v>
                </c:pt>
                <c:pt idx="44661">
                  <c:v>132.86800000000011</c:v>
                </c:pt>
                <c:pt idx="44662">
                  <c:v>133.16499999999999</c:v>
                </c:pt>
                <c:pt idx="44663">
                  <c:v>133.46700000000001</c:v>
                </c:pt>
                <c:pt idx="44664">
                  <c:v>133.77199999999999</c:v>
                </c:pt>
                <c:pt idx="44665">
                  <c:v>134.08100000000007</c:v>
                </c:pt>
                <c:pt idx="44666">
                  <c:v>134.39400000000001</c:v>
                </c:pt>
                <c:pt idx="44667">
                  <c:v>134.71099999999998</c:v>
                </c:pt>
                <c:pt idx="44668">
                  <c:v>135.03200000000001</c:v>
                </c:pt>
                <c:pt idx="44669">
                  <c:v>135.35700000000011</c:v>
                </c:pt>
                <c:pt idx="44670">
                  <c:v>135.68600000000001</c:v>
                </c:pt>
                <c:pt idx="44671">
                  <c:v>136.01900000000001</c:v>
                </c:pt>
                <c:pt idx="44672">
                  <c:v>136.35600000000011</c:v>
                </c:pt>
                <c:pt idx="44673">
                  <c:v>136.697</c:v>
                </c:pt>
                <c:pt idx="44674">
                  <c:v>137.042</c:v>
                </c:pt>
                <c:pt idx="44675">
                  <c:v>137.3910000000001</c:v>
                </c:pt>
                <c:pt idx="44676">
                  <c:v>137.74499999999998</c:v>
                </c:pt>
                <c:pt idx="44677">
                  <c:v>138.10300000000001</c:v>
                </c:pt>
                <c:pt idx="44678">
                  <c:v>138.465</c:v>
                </c:pt>
                <c:pt idx="44679">
                  <c:v>138.83100000000007</c:v>
                </c:pt>
                <c:pt idx="44680">
                  <c:v>139.202</c:v>
                </c:pt>
                <c:pt idx="44681">
                  <c:v>139.577</c:v>
                </c:pt>
                <c:pt idx="44682">
                  <c:v>139.95600000000007</c:v>
                </c:pt>
                <c:pt idx="44683">
                  <c:v>140.34</c:v>
                </c:pt>
                <c:pt idx="44684">
                  <c:v>140.72800000000001</c:v>
                </c:pt>
                <c:pt idx="44685">
                  <c:v>141.12100000000001</c:v>
                </c:pt>
                <c:pt idx="44686">
                  <c:v>141.518</c:v>
                </c:pt>
                <c:pt idx="44687">
                  <c:v>141.91900000000001</c:v>
                </c:pt>
                <c:pt idx="44688">
                  <c:v>142.32500000000007</c:v>
                </c:pt>
                <c:pt idx="44689">
                  <c:v>142.73599999999999</c:v>
                </c:pt>
                <c:pt idx="44690">
                  <c:v>143.15100000000001</c:v>
                </c:pt>
                <c:pt idx="44691">
                  <c:v>143.57</c:v>
                </c:pt>
                <c:pt idx="44692">
                  <c:v>143.995</c:v>
                </c:pt>
                <c:pt idx="44693">
                  <c:v>144.423</c:v>
                </c:pt>
                <c:pt idx="44694">
                  <c:v>144.85600000000011</c:v>
                </c:pt>
                <c:pt idx="44695">
                  <c:v>145.29399999999998</c:v>
                </c:pt>
                <c:pt idx="44696">
                  <c:v>145.73699999999999</c:v>
                </c:pt>
                <c:pt idx="44697">
                  <c:v>146.184</c:v>
                </c:pt>
                <c:pt idx="44698">
                  <c:v>146.636</c:v>
                </c:pt>
                <c:pt idx="44699">
                  <c:v>147.09200000000001</c:v>
                </c:pt>
                <c:pt idx="44700">
                  <c:v>147.553</c:v>
                </c:pt>
                <c:pt idx="44701">
                  <c:v>148.01900000000001</c:v>
                </c:pt>
                <c:pt idx="44702">
                  <c:v>148.489</c:v>
                </c:pt>
                <c:pt idx="44703">
                  <c:v>148.965</c:v>
                </c:pt>
                <c:pt idx="44704">
                  <c:v>149.44399999999999</c:v>
                </c:pt>
                <c:pt idx="44705">
                  <c:v>149.929</c:v>
                </c:pt>
                <c:pt idx="44706">
                  <c:v>150.41800000000001</c:v>
                </c:pt>
                <c:pt idx="44707">
                  <c:v>150.91200000000001</c:v>
                </c:pt>
                <c:pt idx="44708">
                  <c:v>151.41</c:v>
                </c:pt>
                <c:pt idx="44709">
                  <c:v>151.91399999999999</c:v>
                </c:pt>
                <c:pt idx="44710">
                  <c:v>152.42200000000011</c:v>
                </c:pt>
                <c:pt idx="44711">
                  <c:v>152.934</c:v>
                </c:pt>
                <c:pt idx="44712">
                  <c:v>153.45100000000011</c:v>
                </c:pt>
                <c:pt idx="44713">
                  <c:v>153.97300000000001</c:v>
                </c:pt>
                <c:pt idx="44714">
                  <c:v>154.5</c:v>
                </c:pt>
                <c:pt idx="44715">
                  <c:v>155.03200000000001</c:v>
                </c:pt>
                <c:pt idx="44716">
                  <c:v>155.56700000000001</c:v>
                </c:pt>
                <c:pt idx="44717">
                  <c:v>156.108</c:v>
                </c:pt>
                <c:pt idx="44718">
                  <c:v>156.654</c:v>
                </c:pt>
                <c:pt idx="44719">
                  <c:v>157.20299999999997</c:v>
                </c:pt>
                <c:pt idx="44720">
                  <c:v>157.75800000000001</c:v>
                </c:pt>
                <c:pt idx="44721">
                  <c:v>158.31700000000001</c:v>
                </c:pt>
                <c:pt idx="44722">
                  <c:v>158.88100000000011</c:v>
                </c:pt>
                <c:pt idx="44723">
                  <c:v>159.44900000000001</c:v>
                </c:pt>
                <c:pt idx="44724">
                  <c:v>160.02200000000011</c:v>
                </c:pt>
                <c:pt idx="44725">
                  <c:v>160.59900000000002</c:v>
                </c:pt>
                <c:pt idx="44726">
                  <c:v>161.18100000000001</c:v>
                </c:pt>
                <c:pt idx="44727">
                  <c:v>161.768</c:v>
                </c:pt>
                <c:pt idx="44728">
                  <c:v>162.35900000000001</c:v>
                </c:pt>
                <c:pt idx="44729">
                  <c:v>162.95400000000001</c:v>
                </c:pt>
                <c:pt idx="44730">
                  <c:v>163.554</c:v>
                </c:pt>
                <c:pt idx="44731">
                  <c:v>164.15800000000004</c:v>
                </c:pt>
                <c:pt idx="44732">
                  <c:v>164.767</c:v>
                </c:pt>
                <c:pt idx="44733">
                  <c:v>165.38000000000011</c:v>
                </c:pt>
                <c:pt idx="44734">
                  <c:v>165.99700000000001</c:v>
                </c:pt>
                <c:pt idx="44735">
                  <c:v>166.61799999999999</c:v>
                </c:pt>
                <c:pt idx="44736">
                  <c:v>167.24399999999989</c:v>
                </c:pt>
                <c:pt idx="44737">
                  <c:v>167.874</c:v>
                </c:pt>
                <c:pt idx="44738">
                  <c:v>168.50800000000001</c:v>
                </c:pt>
                <c:pt idx="44739">
                  <c:v>169.14699999999999</c:v>
                </c:pt>
                <c:pt idx="44740">
                  <c:v>169.78900000000002</c:v>
                </c:pt>
                <c:pt idx="44741">
                  <c:v>170.43600000000001</c:v>
                </c:pt>
                <c:pt idx="44742">
                  <c:v>171.08600000000001</c:v>
                </c:pt>
                <c:pt idx="44743">
                  <c:v>171.74099999999999</c:v>
                </c:pt>
                <c:pt idx="44744">
                  <c:v>172.399</c:v>
                </c:pt>
                <c:pt idx="44745">
                  <c:v>173.06200000000001</c:v>
                </c:pt>
                <c:pt idx="44746">
                  <c:v>173.72800000000001</c:v>
                </c:pt>
                <c:pt idx="44747">
                  <c:v>174.39800000000011</c:v>
                </c:pt>
                <c:pt idx="44748">
                  <c:v>175.072</c:v>
                </c:pt>
                <c:pt idx="44749">
                  <c:v>175.75</c:v>
                </c:pt>
                <c:pt idx="44750">
                  <c:v>176.43100000000001</c:v>
                </c:pt>
                <c:pt idx="44751">
                  <c:v>177.11599999999999</c:v>
                </c:pt>
                <c:pt idx="44752">
                  <c:v>177.80500000000001</c:v>
                </c:pt>
                <c:pt idx="44753">
                  <c:v>178.49700000000001</c:v>
                </c:pt>
                <c:pt idx="44754">
                  <c:v>179.19200000000001</c:v>
                </c:pt>
                <c:pt idx="44755">
                  <c:v>179.8910000000001</c:v>
                </c:pt>
                <c:pt idx="44756">
                  <c:v>180.59300000000002</c:v>
                </c:pt>
                <c:pt idx="44757">
                  <c:v>181.29900000000001</c:v>
                </c:pt>
                <c:pt idx="44758">
                  <c:v>182.00700000000001</c:v>
                </c:pt>
                <c:pt idx="44759">
                  <c:v>182.71899999999999</c:v>
                </c:pt>
                <c:pt idx="44760">
                  <c:v>183.434</c:v>
                </c:pt>
                <c:pt idx="44761">
                  <c:v>184.15200000000004</c:v>
                </c:pt>
                <c:pt idx="44762">
                  <c:v>184.874</c:v>
                </c:pt>
                <c:pt idx="44763">
                  <c:v>185.59800000000001</c:v>
                </c:pt>
                <c:pt idx="44764">
                  <c:v>186.32400000000001</c:v>
                </c:pt>
                <c:pt idx="44765">
                  <c:v>187.054</c:v>
                </c:pt>
                <c:pt idx="44766">
                  <c:v>187.786</c:v>
                </c:pt>
                <c:pt idx="44767">
                  <c:v>188.52100000000004</c:v>
                </c:pt>
                <c:pt idx="44768">
                  <c:v>189.25899999999999</c:v>
                </c:pt>
                <c:pt idx="44769">
                  <c:v>189.999</c:v>
                </c:pt>
                <c:pt idx="44770">
                  <c:v>190.74099999999999</c:v>
                </c:pt>
                <c:pt idx="44771">
                  <c:v>191.4860000000001</c:v>
                </c:pt>
                <c:pt idx="44772">
                  <c:v>192.233</c:v>
                </c:pt>
                <c:pt idx="44773">
                  <c:v>192.98200000000011</c:v>
                </c:pt>
                <c:pt idx="44774">
                  <c:v>193.73399999999998</c:v>
                </c:pt>
                <c:pt idx="44775">
                  <c:v>194.48700000000011</c:v>
                </c:pt>
                <c:pt idx="44776">
                  <c:v>195.24199999999999</c:v>
                </c:pt>
                <c:pt idx="44777">
                  <c:v>196</c:v>
                </c:pt>
                <c:pt idx="44778">
                  <c:v>196.75800000000001</c:v>
                </c:pt>
                <c:pt idx="44779">
                  <c:v>197.51900000000001</c:v>
                </c:pt>
                <c:pt idx="44780">
                  <c:v>198.28100000000001</c:v>
                </c:pt>
                <c:pt idx="44781">
                  <c:v>199.04499999999999</c:v>
                </c:pt>
                <c:pt idx="44782">
                  <c:v>199.81</c:v>
                </c:pt>
                <c:pt idx="44783">
                  <c:v>200.577</c:v>
                </c:pt>
                <c:pt idx="44784">
                  <c:v>201.345</c:v>
                </c:pt>
                <c:pt idx="44785">
                  <c:v>202.11399999999998</c:v>
                </c:pt>
                <c:pt idx="44786">
                  <c:v>202.88400000000001</c:v>
                </c:pt>
                <c:pt idx="44787">
                  <c:v>203.655</c:v>
                </c:pt>
                <c:pt idx="44788">
                  <c:v>204.42700000000011</c:v>
                </c:pt>
                <c:pt idx="44789">
                  <c:v>205.19900000000001</c:v>
                </c:pt>
                <c:pt idx="44790">
                  <c:v>205.97200000000001</c:v>
                </c:pt>
                <c:pt idx="44791">
                  <c:v>206.74599999999998</c:v>
                </c:pt>
                <c:pt idx="44792">
                  <c:v>207.52100000000004</c:v>
                </c:pt>
                <c:pt idx="44793">
                  <c:v>208.29599999999999</c:v>
                </c:pt>
                <c:pt idx="44794">
                  <c:v>209.071</c:v>
                </c:pt>
                <c:pt idx="44795">
                  <c:v>209.846</c:v>
                </c:pt>
                <c:pt idx="44796">
                  <c:v>210.62100000000001</c:v>
                </c:pt>
                <c:pt idx="44797">
                  <c:v>211.39700000000011</c:v>
                </c:pt>
                <c:pt idx="44798">
                  <c:v>212.172</c:v>
                </c:pt>
                <c:pt idx="44799">
                  <c:v>212.947</c:v>
                </c:pt>
                <c:pt idx="44800">
                  <c:v>213.721</c:v>
                </c:pt>
                <c:pt idx="44801">
                  <c:v>214.495</c:v>
                </c:pt>
                <c:pt idx="44802">
                  <c:v>215.26900000000001</c:v>
                </c:pt>
                <c:pt idx="44803">
                  <c:v>216.042</c:v>
                </c:pt>
                <c:pt idx="44804">
                  <c:v>216.81399999999999</c:v>
                </c:pt>
                <c:pt idx="44805">
                  <c:v>217.58500000000001</c:v>
                </c:pt>
                <c:pt idx="44806">
                  <c:v>218.35600000000011</c:v>
                </c:pt>
                <c:pt idx="44807">
                  <c:v>219.125</c:v>
                </c:pt>
                <c:pt idx="44808">
                  <c:v>219.893</c:v>
                </c:pt>
                <c:pt idx="44809">
                  <c:v>220.65900000000002</c:v>
                </c:pt>
                <c:pt idx="44810">
                  <c:v>221.42500000000001</c:v>
                </c:pt>
                <c:pt idx="44811">
                  <c:v>222.18800000000007</c:v>
                </c:pt>
                <c:pt idx="44812">
                  <c:v>222.95000000000007</c:v>
                </c:pt>
                <c:pt idx="44813">
                  <c:v>223.70999999999998</c:v>
                </c:pt>
                <c:pt idx="44814">
                  <c:v>224.46900000000002</c:v>
                </c:pt>
                <c:pt idx="44815">
                  <c:v>225.22499999999999</c:v>
                </c:pt>
                <c:pt idx="44816">
                  <c:v>225.97900000000001</c:v>
                </c:pt>
                <c:pt idx="44817">
                  <c:v>226.73099999999999</c:v>
                </c:pt>
                <c:pt idx="44818">
                  <c:v>227.4800000000001</c:v>
                </c:pt>
                <c:pt idx="44819">
                  <c:v>228.227</c:v>
                </c:pt>
                <c:pt idx="44820">
                  <c:v>228.971</c:v>
                </c:pt>
                <c:pt idx="44821">
                  <c:v>229.71199999999999</c:v>
                </c:pt>
                <c:pt idx="44822">
                  <c:v>230.45100000000011</c:v>
                </c:pt>
                <c:pt idx="44823">
                  <c:v>231.18600000000001</c:v>
                </c:pt>
                <c:pt idx="44824">
                  <c:v>231.91900000000001</c:v>
                </c:pt>
                <c:pt idx="44825">
                  <c:v>232.648</c:v>
                </c:pt>
                <c:pt idx="44826">
                  <c:v>233.374</c:v>
                </c:pt>
                <c:pt idx="44827">
                  <c:v>234.096</c:v>
                </c:pt>
                <c:pt idx="44828">
                  <c:v>234.815</c:v>
                </c:pt>
                <c:pt idx="44829">
                  <c:v>235.53</c:v>
                </c:pt>
                <c:pt idx="44830">
                  <c:v>236.24099999999999</c:v>
                </c:pt>
                <c:pt idx="44831">
                  <c:v>236.94800000000001</c:v>
                </c:pt>
                <c:pt idx="44832">
                  <c:v>237.65100000000001</c:v>
                </c:pt>
                <c:pt idx="44833">
                  <c:v>238.35000000000011</c:v>
                </c:pt>
                <c:pt idx="44834">
                  <c:v>239.04499999999999</c:v>
                </c:pt>
                <c:pt idx="44835">
                  <c:v>239.73499999999999</c:v>
                </c:pt>
                <c:pt idx="44836">
                  <c:v>240.42000000000004</c:v>
                </c:pt>
                <c:pt idx="44837">
                  <c:v>241.101</c:v>
                </c:pt>
                <c:pt idx="44838">
                  <c:v>241.77599999999998</c:v>
                </c:pt>
                <c:pt idx="44839">
                  <c:v>242.447</c:v>
                </c:pt>
                <c:pt idx="44840">
                  <c:v>243.11199999999999</c:v>
                </c:pt>
                <c:pt idx="44841">
                  <c:v>243.77299999999997</c:v>
                </c:pt>
                <c:pt idx="44842">
                  <c:v>244.42800000000011</c:v>
                </c:pt>
                <c:pt idx="44843">
                  <c:v>245.077</c:v>
                </c:pt>
                <c:pt idx="44844">
                  <c:v>245.721</c:v>
                </c:pt>
                <c:pt idx="44845">
                  <c:v>246.35900000000001</c:v>
                </c:pt>
                <c:pt idx="44846">
                  <c:v>246.99100000000001</c:v>
                </c:pt>
                <c:pt idx="44847">
                  <c:v>247.61699999999999</c:v>
                </c:pt>
                <c:pt idx="44848">
                  <c:v>248.23699999999999</c:v>
                </c:pt>
                <c:pt idx="44849">
                  <c:v>248.85100000000011</c:v>
                </c:pt>
                <c:pt idx="44850">
                  <c:v>249.45800000000011</c:v>
                </c:pt>
                <c:pt idx="44851">
                  <c:v>250.059</c:v>
                </c:pt>
                <c:pt idx="44852">
                  <c:v>250.65300000000002</c:v>
                </c:pt>
                <c:pt idx="44853">
                  <c:v>251.23999999999998</c:v>
                </c:pt>
                <c:pt idx="44854">
                  <c:v>251.82100000000011</c:v>
                </c:pt>
                <c:pt idx="44855">
                  <c:v>252.39400000000001</c:v>
                </c:pt>
                <c:pt idx="44856">
                  <c:v>252.96</c:v>
                </c:pt>
                <c:pt idx="44857">
                  <c:v>253.51900000000001</c:v>
                </c:pt>
                <c:pt idx="44858">
                  <c:v>254.071</c:v>
                </c:pt>
                <c:pt idx="44859">
                  <c:v>254.61499999999998</c:v>
                </c:pt>
                <c:pt idx="44860">
                  <c:v>255.15100000000001</c:v>
                </c:pt>
                <c:pt idx="44861">
                  <c:v>255.68</c:v>
                </c:pt>
                <c:pt idx="44862">
                  <c:v>256.20099999999979</c:v>
                </c:pt>
                <c:pt idx="44863">
                  <c:v>256.71299999999979</c:v>
                </c:pt>
                <c:pt idx="44864">
                  <c:v>257.21799999999979</c:v>
                </c:pt>
                <c:pt idx="44865">
                  <c:v>257.714</c:v>
                </c:pt>
                <c:pt idx="44866">
                  <c:v>258.202</c:v>
                </c:pt>
                <c:pt idx="44867">
                  <c:v>258.68099999999993</c:v>
                </c:pt>
                <c:pt idx="44868">
                  <c:v>259.15199999999999</c:v>
                </c:pt>
                <c:pt idx="44869">
                  <c:v>259.61399999999975</c:v>
                </c:pt>
                <c:pt idx="44870">
                  <c:v>260.06700000000001</c:v>
                </c:pt>
                <c:pt idx="44871">
                  <c:v>260.5109999999998</c:v>
                </c:pt>
                <c:pt idx="44872">
                  <c:v>260.94600000000003</c:v>
                </c:pt>
                <c:pt idx="44873">
                  <c:v>261.37200000000001</c:v>
                </c:pt>
                <c:pt idx="44874">
                  <c:v>261.78799999999978</c:v>
                </c:pt>
                <c:pt idx="44875">
                  <c:v>262.19600000000003</c:v>
                </c:pt>
                <c:pt idx="44876">
                  <c:v>262.59299999999979</c:v>
                </c:pt>
                <c:pt idx="44877">
                  <c:v>262.98099999999965</c:v>
                </c:pt>
                <c:pt idx="44878">
                  <c:v>263.35899999999975</c:v>
                </c:pt>
                <c:pt idx="44879">
                  <c:v>263.72699999999958</c:v>
                </c:pt>
                <c:pt idx="44880">
                  <c:v>264.08499999999975</c:v>
                </c:pt>
                <c:pt idx="44881">
                  <c:v>264.43299999999965</c:v>
                </c:pt>
                <c:pt idx="44882">
                  <c:v>264.77</c:v>
                </c:pt>
                <c:pt idx="44883">
                  <c:v>265.09799999999979</c:v>
                </c:pt>
                <c:pt idx="44884">
                  <c:v>265.41499999999979</c:v>
                </c:pt>
                <c:pt idx="44885">
                  <c:v>265.72099999999978</c:v>
                </c:pt>
                <c:pt idx="44886">
                  <c:v>266.017</c:v>
                </c:pt>
                <c:pt idx="44887">
                  <c:v>266.30099999999999</c:v>
                </c:pt>
                <c:pt idx="44888">
                  <c:v>266.57499999999999</c:v>
                </c:pt>
                <c:pt idx="44889">
                  <c:v>266.83799999999979</c:v>
                </c:pt>
                <c:pt idx="44890">
                  <c:v>267.08999999999975</c:v>
                </c:pt>
                <c:pt idx="44891">
                  <c:v>267.33099999999979</c:v>
                </c:pt>
                <c:pt idx="44892">
                  <c:v>267.56099999999975</c:v>
                </c:pt>
                <c:pt idx="44893">
                  <c:v>267.779</c:v>
                </c:pt>
                <c:pt idx="44894">
                  <c:v>267.98499999999979</c:v>
                </c:pt>
                <c:pt idx="44895">
                  <c:v>268.18099999999993</c:v>
                </c:pt>
                <c:pt idx="44896">
                  <c:v>268.36399999999975</c:v>
                </c:pt>
                <c:pt idx="44897">
                  <c:v>268.53599999999977</c:v>
                </c:pt>
                <c:pt idx="44898">
                  <c:v>268.69600000000003</c:v>
                </c:pt>
                <c:pt idx="44899">
                  <c:v>268.84399999999999</c:v>
                </c:pt>
                <c:pt idx="44900">
                  <c:v>268.97899999999959</c:v>
                </c:pt>
                <c:pt idx="44901">
                  <c:v>269.10300000000001</c:v>
                </c:pt>
                <c:pt idx="44902">
                  <c:v>269.21499999999975</c:v>
                </c:pt>
                <c:pt idx="44903">
                  <c:v>269.31400000000002</c:v>
                </c:pt>
                <c:pt idx="44904">
                  <c:v>269.40099999999978</c:v>
                </c:pt>
                <c:pt idx="44905">
                  <c:v>269.47599999999977</c:v>
                </c:pt>
                <c:pt idx="44906">
                  <c:v>269.53799999999978</c:v>
                </c:pt>
                <c:pt idx="44907">
                  <c:v>269.58699999999965</c:v>
                </c:pt>
                <c:pt idx="44908">
                  <c:v>269.62400000000002</c:v>
                </c:pt>
                <c:pt idx="44909">
                  <c:v>269.64800000000002</c:v>
                </c:pt>
                <c:pt idx="44910">
                  <c:v>269.65899999999999</c:v>
                </c:pt>
                <c:pt idx="44911">
                  <c:v>269.65699999999993</c:v>
                </c:pt>
                <c:pt idx="44912">
                  <c:v>269.64200000000022</c:v>
                </c:pt>
                <c:pt idx="44913">
                  <c:v>269.61500000000001</c:v>
                </c:pt>
                <c:pt idx="44914">
                  <c:v>269.57400000000001</c:v>
                </c:pt>
                <c:pt idx="44915">
                  <c:v>269.52</c:v>
                </c:pt>
                <c:pt idx="44916">
                  <c:v>269.452</c:v>
                </c:pt>
                <c:pt idx="44917">
                  <c:v>269.37200000000001</c:v>
                </c:pt>
                <c:pt idx="44918">
                  <c:v>269.27799999999979</c:v>
                </c:pt>
                <c:pt idx="44919">
                  <c:v>269.17099999999999</c:v>
                </c:pt>
                <c:pt idx="44920">
                  <c:v>269.05</c:v>
                </c:pt>
                <c:pt idx="44921">
                  <c:v>268.91499999999979</c:v>
                </c:pt>
                <c:pt idx="44922">
                  <c:v>268.767</c:v>
                </c:pt>
                <c:pt idx="44923">
                  <c:v>268.60599999999999</c:v>
                </c:pt>
                <c:pt idx="44924">
                  <c:v>268.42999999999978</c:v>
                </c:pt>
                <c:pt idx="44925">
                  <c:v>268.24099999999999</c:v>
                </c:pt>
                <c:pt idx="44926">
                  <c:v>268.03899999999965</c:v>
                </c:pt>
                <c:pt idx="44927">
                  <c:v>267.822</c:v>
                </c:pt>
                <c:pt idx="44928">
                  <c:v>267.59099999999978</c:v>
                </c:pt>
                <c:pt idx="44929">
                  <c:v>267.34699999999975</c:v>
                </c:pt>
                <c:pt idx="44930">
                  <c:v>267.08799999999979</c:v>
                </c:pt>
                <c:pt idx="44931">
                  <c:v>266.81599999999975</c:v>
                </c:pt>
                <c:pt idx="44932">
                  <c:v>266.52999999999975</c:v>
                </c:pt>
                <c:pt idx="44933">
                  <c:v>266.22899999999959</c:v>
                </c:pt>
                <c:pt idx="44934">
                  <c:v>265.91499999999979</c:v>
                </c:pt>
                <c:pt idx="44935">
                  <c:v>265.58599999999979</c:v>
                </c:pt>
                <c:pt idx="44936">
                  <c:v>265.24299999999999</c:v>
                </c:pt>
                <c:pt idx="44937">
                  <c:v>264.8859999999998</c:v>
                </c:pt>
                <c:pt idx="44938">
                  <c:v>264.51499999999999</c:v>
                </c:pt>
                <c:pt idx="44939">
                  <c:v>264.13</c:v>
                </c:pt>
                <c:pt idx="44940">
                  <c:v>263.72999999999979</c:v>
                </c:pt>
                <c:pt idx="44941">
                  <c:v>263.31599999999975</c:v>
                </c:pt>
                <c:pt idx="44942">
                  <c:v>262.88799999999975</c:v>
                </c:pt>
                <c:pt idx="44943">
                  <c:v>262.44600000000003</c:v>
                </c:pt>
                <c:pt idx="44944">
                  <c:v>261.98899999999958</c:v>
                </c:pt>
                <c:pt idx="44945">
                  <c:v>261.51799999999974</c:v>
                </c:pt>
                <c:pt idx="44946">
                  <c:v>261.03299999999979</c:v>
                </c:pt>
                <c:pt idx="44947">
                  <c:v>260.53299999999979</c:v>
                </c:pt>
                <c:pt idx="44948">
                  <c:v>260.01900000000001</c:v>
                </c:pt>
                <c:pt idx="44949">
                  <c:v>259.49099999999964</c:v>
                </c:pt>
                <c:pt idx="44950">
                  <c:v>258.94799999999975</c:v>
                </c:pt>
                <c:pt idx="44951">
                  <c:v>258.39099999999979</c:v>
                </c:pt>
                <c:pt idx="44952">
                  <c:v>257.82</c:v>
                </c:pt>
                <c:pt idx="44953">
                  <c:v>257.23399999999958</c:v>
                </c:pt>
                <c:pt idx="44954">
                  <c:v>256.63499999999999</c:v>
                </c:pt>
                <c:pt idx="44955">
                  <c:v>256.02099999999979</c:v>
                </c:pt>
                <c:pt idx="44956">
                  <c:v>255.39200000000011</c:v>
                </c:pt>
                <c:pt idx="44957">
                  <c:v>254.75</c:v>
                </c:pt>
                <c:pt idx="44958">
                  <c:v>254.09300000000002</c:v>
                </c:pt>
                <c:pt idx="44959">
                  <c:v>253.42200000000011</c:v>
                </c:pt>
                <c:pt idx="44960">
                  <c:v>252.73699999999999</c:v>
                </c:pt>
                <c:pt idx="44961">
                  <c:v>252.03700000000001</c:v>
                </c:pt>
                <c:pt idx="44962">
                  <c:v>251.32400000000001</c:v>
                </c:pt>
                <c:pt idx="44963">
                  <c:v>250.596</c:v>
                </c:pt>
                <c:pt idx="44964">
                  <c:v>249.8550000000001</c:v>
                </c:pt>
                <c:pt idx="44965">
                  <c:v>249.09900000000002</c:v>
                </c:pt>
                <c:pt idx="44966">
                  <c:v>248.32900000000001</c:v>
                </c:pt>
                <c:pt idx="44967">
                  <c:v>247.54599999999999</c:v>
                </c:pt>
                <c:pt idx="44968">
                  <c:v>246.74799999999999</c:v>
                </c:pt>
                <c:pt idx="44969">
                  <c:v>245.93700000000001</c:v>
                </c:pt>
                <c:pt idx="44970">
                  <c:v>245.11099999999999</c:v>
                </c:pt>
                <c:pt idx="44971">
                  <c:v>244.27199999999999</c:v>
                </c:pt>
                <c:pt idx="44972">
                  <c:v>243.41900000000001</c:v>
                </c:pt>
                <c:pt idx="44973">
                  <c:v>242.553</c:v>
                </c:pt>
                <c:pt idx="44974">
                  <c:v>241.67299999999997</c:v>
                </c:pt>
                <c:pt idx="44975">
                  <c:v>240.77899999999997</c:v>
                </c:pt>
                <c:pt idx="44976">
                  <c:v>239.87200000000001</c:v>
                </c:pt>
                <c:pt idx="44977">
                  <c:v>238.95100000000011</c:v>
                </c:pt>
                <c:pt idx="44978">
                  <c:v>238.017</c:v>
                </c:pt>
                <c:pt idx="44979">
                  <c:v>237.07</c:v>
                </c:pt>
                <c:pt idx="44980">
                  <c:v>236.10900000000001</c:v>
                </c:pt>
                <c:pt idx="44981">
                  <c:v>235.13499999999999</c:v>
                </c:pt>
                <c:pt idx="44982">
                  <c:v>234.148</c:v>
                </c:pt>
                <c:pt idx="44983">
                  <c:v>233.148</c:v>
                </c:pt>
                <c:pt idx="44984">
                  <c:v>232.13499999999999</c:v>
                </c:pt>
                <c:pt idx="44985">
                  <c:v>231.10900000000001</c:v>
                </c:pt>
                <c:pt idx="44986">
                  <c:v>230.07</c:v>
                </c:pt>
                <c:pt idx="44987">
                  <c:v>229.01900000000001</c:v>
                </c:pt>
                <c:pt idx="44988">
                  <c:v>227.95400000000001</c:v>
                </c:pt>
                <c:pt idx="44989">
                  <c:v>226.87800000000001</c:v>
                </c:pt>
                <c:pt idx="44990">
                  <c:v>225.78800000000001</c:v>
                </c:pt>
                <c:pt idx="44991">
                  <c:v>224.68700000000001</c:v>
                </c:pt>
                <c:pt idx="44992">
                  <c:v>223.57300000000001</c:v>
                </c:pt>
                <c:pt idx="44993">
                  <c:v>222.447</c:v>
                </c:pt>
                <c:pt idx="44994">
                  <c:v>221.30800000000011</c:v>
                </c:pt>
                <c:pt idx="44995">
                  <c:v>220.15800000000004</c:v>
                </c:pt>
                <c:pt idx="44996">
                  <c:v>218.99600000000001</c:v>
                </c:pt>
                <c:pt idx="44997">
                  <c:v>217.82200000000012</c:v>
                </c:pt>
                <c:pt idx="44998">
                  <c:v>216.636</c:v>
                </c:pt>
                <c:pt idx="44999">
                  <c:v>215.43900000000002</c:v>
                </c:pt>
                <c:pt idx="45000">
                  <c:v>214.23</c:v>
                </c:pt>
                <c:pt idx="45001">
                  <c:v>213.01</c:v>
                </c:pt>
                <c:pt idx="45002">
                  <c:v>211.77799999999999</c:v>
                </c:pt>
                <c:pt idx="45003">
                  <c:v>210.535</c:v>
                </c:pt>
                <c:pt idx="45004">
                  <c:v>209.28200000000001</c:v>
                </c:pt>
                <c:pt idx="45005">
                  <c:v>208.017</c:v>
                </c:pt>
                <c:pt idx="45006">
                  <c:v>206.74099999999999</c:v>
                </c:pt>
                <c:pt idx="45007">
                  <c:v>205.45500000000001</c:v>
                </c:pt>
                <c:pt idx="45008">
                  <c:v>204.15800000000004</c:v>
                </c:pt>
                <c:pt idx="45009">
                  <c:v>202.85100000000011</c:v>
                </c:pt>
                <c:pt idx="45010">
                  <c:v>201.53399999999999</c:v>
                </c:pt>
                <c:pt idx="45011">
                  <c:v>200.20599999999999</c:v>
                </c:pt>
                <c:pt idx="45012">
                  <c:v>198.86800000000011</c:v>
                </c:pt>
                <c:pt idx="45013">
                  <c:v>197.52100000000004</c:v>
                </c:pt>
                <c:pt idx="45014">
                  <c:v>196.16300000000001</c:v>
                </c:pt>
                <c:pt idx="45015">
                  <c:v>194.79599999999999</c:v>
                </c:pt>
                <c:pt idx="45016">
                  <c:v>193.41900000000001</c:v>
                </c:pt>
                <c:pt idx="45017">
                  <c:v>192.03300000000002</c:v>
                </c:pt>
                <c:pt idx="45018">
                  <c:v>190.63800000000001</c:v>
                </c:pt>
                <c:pt idx="45019">
                  <c:v>189.233</c:v>
                </c:pt>
                <c:pt idx="45020">
                  <c:v>187.82000000000011</c:v>
                </c:pt>
                <c:pt idx="45021">
                  <c:v>186.39800000000011</c:v>
                </c:pt>
                <c:pt idx="45022">
                  <c:v>184.96700000000001</c:v>
                </c:pt>
                <c:pt idx="45023">
                  <c:v>183.52800000000011</c:v>
                </c:pt>
                <c:pt idx="45024">
                  <c:v>182.08</c:v>
                </c:pt>
                <c:pt idx="45025">
                  <c:v>180.624</c:v>
                </c:pt>
                <c:pt idx="45026">
                  <c:v>179.16</c:v>
                </c:pt>
                <c:pt idx="45027">
                  <c:v>177.68800000000007</c:v>
                </c:pt>
                <c:pt idx="45028">
                  <c:v>176.208</c:v>
                </c:pt>
                <c:pt idx="45029">
                  <c:v>174.721</c:v>
                </c:pt>
                <c:pt idx="45030">
                  <c:v>173.226</c:v>
                </c:pt>
                <c:pt idx="45031">
                  <c:v>171.72399999999999</c:v>
                </c:pt>
                <c:pt idx="45032">
                  <c:v>170.21499999999995</c:v>
                </c:pt>
                <c:pt idx="45033">
                  <c:v>168.69900000000001</c:v>
                </c:pt>
                <c:pt idx="45034">
                  <c:v>167.17599999999999</c:v>
                </c:pt>
                <c:pt idx="45035">
                  <c:v>165.64699999999999</c:v>
                </c:pt>
                <c:pt idx="45036">
                  <c:v>164.11099999999999</c:v>
                </c:pt>
                <c:pt idx="45037">
                  <c:v>162.56800000000001</c:v>
                </c:pt>
                <c:pt idx="45038">
                  <c:v>161.02000000000001</c:v>
                </c:pt>
                <c:pt idx="45039">
                  <c:v>159.46600000000001</c:v>
                </c:pt>
                <c:pt idx="45040">
                  <c:v>157.90600000000001</c:v>
                </c:pt>
                <c:pt idx="45041">
                  <c:v>156.34</c:v>
                </c:pt>
                <c:pt idx="45042">
                  <c:v>154.76900000000001</c:v>
                </c:pt>
                <c:pt idx="45043">
                  <c:v>153.19200000000001</c:v>
                </c:pt>
                <c:pt idx="45044">
                  <c:v>151.61099999999999</c:v>
                </c:pt>
                <c:pt idx="45045">
                  <c:v>150.024</c:v>
                </c:pt>
                <c:pt idx="45046">
                  <c:v>148.43300000000002</c:v>
                </c:pt>
                <c:pt idx="45047">
                  <c:v>146.83800000000011</c:v>
                </c:pt>
                <c:pt idx="45048">
                  <c:v>145.23699999999999</c:v>
                </c:pt>
                <c:pt idx="45049">
                  <c:v>143.63300000000001</c:v>
                </c:pt>
                <c:pt idx="45050">
                  <c:v>142.02500000000001</c:v>
                </c:pt>
                <c:pt idx="45051">
                  <c:v>140.41300000000001</c:v>
                </c:pt>
                <c:pt idx="45052">
                  <c:v>138.797</c:v>
                </c:pt>
                <c:pt idx="45053">
                  <c:v>137.178</c:v>
                </c:pt>
                <c:pt idx="45054">
                  <c:v>135.55500000000001</c:v>
                </c:pt>
                <c:pt idx="45055">
                  <c:v>133.93</c:v>
                </c:pt>
                <c:pt idx="45056">
                  <c:v>132.30100000000004</c:v>
                </c:pt>
                <c:pt idx="45057">
                  <c:v>130.66999999999999</c:v>
                </c:pt>
                <c:pt idx="45058">
                  <c:v>129.036</c:v>
                </c:pt>
                <c:pt idx="45059">
                  <c:v>127.4</c:v>
                </c:pt>
                <c:pt idx="45060">
                  <c:v>125.762</c:v>
                </c:pt>
                <c:pt idx="45061">
                  <c:v>124.121</c:v>
                </c:pt>
                <c:pt idx="45062">
                  <c:v>122.479</c:v>
                </c:pt>
                <c:pt idx="45063">
                  <c:v>120.836</c:v>
                </c:pt>
                <c:pt idx="45064">
                  <c:v>119.191</c:v>
                </c:pt>
                <c:pt idx="45065">
                  <c:v>117.54400000000005</c:v>
                </c:pt>
                <c:pt idx="45066">
                  <c:v>115.89700000000002</c:v>
                </c:pt>
                <c:pt idx="45067">
                  <c:v>114.24900000000002</c:v>
                </c:pt>
                <c:pt idx="45068">
                  <c:v>112.6</c:v>
                </c:pt>
                <c:pt idx="45069">
                  <c:v>110.95099999999999</c:v>
                </c:pt>
                <c:pt idx="45070">
                  <c:v>109.301</c:v>
                </c:pt>
                <c:pt idx="45071">
                  <c:v>107.65199999999999</c:v>
                </c:pt>
                <c:pt idx="45072">
                  <c:v>106.002</c:v>
                </c:pt>
                <c:pt idx="45073">
                  <c:v>104.35299999999998</c:v>
                </c:pt>
                <c:pt idx="45074">
                  <c:v>102.70399999999999</c:v>
                </c:pt>
                <c:pt idx="45075">
                  <c:v>101.057</c:v>
                </c:pt>
                <c:pt idx="45076">
                  <c:v>99.409600000000026</c:v>
                </c:pt>
                <c:pt idx="45077">
                  <c:v>97.763599999999997</c:v>
                </c:pt>
                <c:pt idx="45078">
                  <c:v>96.118899999999982</c:v>
                </c:pt>
                <c:pt idx="45079">
                  <c:v>94.475799999999978</c:v>
                </c:pt>
                <c:pt idx="45080">
                  <c:v>92.834300000000013</c:v>
                </c:pt>
                <c:pt idx="45081">
                  <c:v>91.194599999999994</c:v>
                </c:pt>
                <c:pt idx="45082">
                  <c:v>89.557000000000002</c:v>
                </c:pt>
                <c:pt idx="45083">
                  <c:v>87.921600000000026</c:v>
                </c:pt>
                <c:pt idx="45084">
                  <c:v>86.288699999999992</c:v>
                </c:pt>
                <c:pt idx="45085">
                  <c:v>84.658399999999958</c:v>
                </c:pt>
                <c:pt idx="45086">
                  <c:v>83.030900000000003</c:v>
                </c:pt>
                <c:pt idx="45087">
                  <c:v>81.406400000000005</c:v>
                </c:pt>
                <c:pt idx="45088">
                  <c:v>79.7851</c:v>
                </c:pt>
                <c:pt idx="45089">
                  <c:v>78.167199999999994</c:v>
                </c:pt>
                <c:pt idx="45090">
                  <c:v>76.552799999999948</c:v>
                </c:pt>
                <c:pt idx="45091">
                  <c:v>74.942200000000057</c:v>
                </c:pt>
                <c:pt idx="45092">
                  <c:v>73.335700000000003</c:v>
                </c:pt>
                <c:pt idx="45093">
                  <c:v>71.7333</c:v>
                </c:pt>
                <c:pt idx="45094">
                  <c:v>70.13509999999998</c:v>
                </c:pt>
                <c:pt idx="45095">
                  <c:v>68.541500000000056</c:v>
                </c:pt>
                <c:pt idx="45096">
                  <c:v>66.952600000000004</c:v>
                </c:pt>
                <c:pt idx="45097">
                  <c:v>65.368600000000001</c:v>
                </c:pt>
                <c:pt idx="45098">
                  <c:v>63.7896</c:v>
                </c:pt>
                <c:pt idx="45099">
                  <c:v>62.216100000000012</c:v>
                </c:pt>
                <c:pt idx="45100">
                  <c:v>60.647800000000004</c:v>
                </c:pt>
                <c:pt idx="45101">
                  <c:v>59.085300000000011</c:v>
                </c:pt>
                <c:pt idx="45102">
                  <c:v>57.52850000000003</c:v>
                </c:pt>
                <c:pt idx="45103">
                  <c:v>55.977800000000002</c:v>
                </c:pt>
                <c:pt idx="45104">
                  <c:v>54.433200000000006</c:v>
                </c:pt>
                <c:pt idx="45105">
                  <c:v>52.895000000000003</c:v>
                </c:pt>
                <c:pt idx="45106">
                  <c:v>51.363300000000002</c:v>
                </c:pt>
                <c:pt idx="45107">
                  <c:v>49.8384</c:v>
                </c:pt>
                <c:pt idx="45108">
                  <c:v>48.3202</c:v>
                </c:pt>
                <c:pt idx="45109">
                  <c:v>46.8093</c:v>
                </c:pt>
                <c:pt idx="45110">
                  <c:v>45.305500000000002</c:v>
                </c:pt>
                <c:pt idx="45111">
                  <c:v>43.809200000000004</c:v>
                </c:pt>
                <c:pt idx="45112">
                  <c:v>42.320400000000006</c:v>
                </c:pt>
                <c:pt idx="45113">
                  <c:v>40.839500000000001</c:v>
                </c:pt>
                <c:pt idx="45114">
                  <c:v>39.366400000000006</c:v>
                </c:pt>
                <c:pt idx="45115">
                  <c:v>37.901499999999999</c:v>
                </c:pt>
                <c:pt idx="45116">
                  <c:v>36.444800000000001</c:v>
                </c:pt>
                <c:pt idx="45117">
                  <c:v>34.996700000000011</c:v>
                </c:pt>
                <c:pt idx="45118">
                  <c:v>33.557000000000002</c:v>
                </c:pt>
                <c:pt idx="45119">
                  <c:v>32.126200000000011</c:v>
                </c:pt>
                <c:pt idx="45120">
                  <c:v>30.7043</c:v>
                </c:pt>
                <c:pt idx="45121">
                  <c:v>29.291499999999989</c:v>
                </c:pt>
                <c:pt idx="45122">
                  <c:v>27.888000000000002</c:v>
                </c:pt>
                <c:pt idx="45123">
                  <c:v>26.4938</c:v>
                </c:pt>
                <c:pt idx="45124">
                  <c:v>25.109300000000001</c:v>
                </c:pt>
                <c:pt idx="45125">
                  <c:v>23.734500000000001</c:v>
                </c:pt>
                <c:pt idx="45126">
                  <c:v>22.369599999999977</c:v>
                </c:pt>
                <c:pt idx="45127">
                  <c:v>21.014700000000001</c:v>
                </c:pt>
                <c:pt idx="45128">
                  <c:v>19.670000000000005</c:v>
                </c:pt>
                <c:pt idx="45129">
                  <c:v>18.335599999999989</c:v>
                </c:pt>
                <c:pt idx="45130">
                  <c:v>17.011800000000019</c:v>
                </c:pt>
                <c:pt idx="45131">
                  <c:v>15.698700000000001</c:v>
                </c:pt>
                <c:pt idx="45132">
                  <c:v>14.3962</c:v>
                </c:pt>
                <c:pt idx="45133">
                  <c:v>13.104700000000001</c:v>
                </c:pt>
                <c:pt idx="45134">
                  <c:v>11.824300000000001</c:v>
                </c:pt>
                <c:pt idx="45135">
                  <c:v>10.555200000000006</c:v>
                </c:pt>
                <c:pt idx="45136">
                  <c:v>9.2973199999999991</c:v>
                </c:pt>
                <c:pt idx="45137">
                  <c:v>8.0510100000000016</c:v>
                </c:pt>
                <c:pt idx="45138">
                  <c:v>6.8162700000000003</c:v>
                </c:pt>
                <c:pt idx="45139">
                  <c:v>5.5933099999999998</c:v>
                </c:pt>
                <c:pt idx="45140">
                  <c:v>4.3822400000000004</c:v>
                </c:pt>
                <c:pt idx="45141">
                  <c:v>3.1832199999999999</c:v>
                </c:pt>
                <c:pt idx="45142">
                  <c:v>1.9963000000000009</c:v>
                </c:pt>
                <c:pt idx="45143">
                  <c:v>0.82170200000000004</c:v>
                </c:pt>
                <c:pt idx="45144">
                  <c:v>-0.34050400000000008</c:v>
                </c:pt>
                <c:pt idx="45145">
                  <c:v>-1.4901599999999999</c:v>
                </c:pt>
                <c:pt idx="45146">
                  <c:v>-2.62724</c:v>
                </c:pt>
                <c:pt idx="45147">
                  <c:v>-3.75149</c:v>
                </c:pt>
                <c:pt idx="45148">
                  <c:v>-4.8628599999999969</c:v>
                </c:pt>
                <c:pt idx="45149">
                  <c:v>-5.9613000000000014</c:v>
                </c:pt>
                <c:pt idx="45150">
                  <c:v>-7.0465499999999999</c:v>
                </c:pt>
                <c:pt idx="45151">
                  <c:v>-8.1186500000000006</c:v>
                </c:pt>
                <c:pt idx="45152">
                  <c:v>-9.1773799999999994</c:v>
                </c:pt>
                <c:pt idx="45153">
                  <c:v>-10.2227</c:v>
                </c:pt>
                <c:pt idx="45154">
                  <c:v>-11.2544</c:v>
                </c:pt>
                <c:pt idx="45155">
                  <c:v>-12.272500000000004</c:v>
                </c:pt>
                <c:pt idx="45156">
                  <c:v>-13.277000000000001</c:v>
                </c:pt>
                <c:pt idx="45157">
                  <c:v>-14.2675</c:v>
                </c:pt>
                <c:pt idx="45158">
                  <c:v>-15.2441</c:v>
                </c:pt>
                <c:pt idx="45159">
                  <c:v>-16.206600000000002</c:v>
                </c:pt>
                <c:pt idx="45160">
                  <c:v>-17.155100000000001</c:v>
                </c:pt>
                <c:pt idx="45161">
                  <c:v>-18.08929999999998</c:v>
                </c:pt>
                <c:pt idx="45162">
                  <c:v>-19.0092</c:v>
                </c:pt>
                <c:pt idx="45163">
                  <c:v>-19.914800000000014</c:v>
                </c:pt>
                <c:pt idx="45164">
                  <c:v>-20.805900000000001</c:v>
                </c:pt>
                <c:pt idx="45165">
                  <c:v>-21.68239999999998</c:v>
                </c:pt>
                <c:pt idx="45166">
                  <c:v>-22.5443</c:v>
                </c:pt>
                <c:pt idx="45167">
                  <c:v>-23.391500000000001</c:v>
                </c:pt>
                <c:pt idx="45168">
                  <c:v>-24.2239</c:v>
                </c:pt>
                <c:pt idx="45169">
                  <c:v>-25.041499999999989</c:v>
                </c:pt>
                <c:pt idx="45170">
                  <c:v>-25.844100000000001</c:v>
                </c:pt>
                <c:pt idx="45171">
                  <c:v>-26.631799999999988</c:v>
                </c:pt>
                <c:pt idx="45172">
                  <c:v>-27.404399999999981</c:v>
                </c:pt>
                <c:pt idx="45173">
                  <c:v>-28.161899999999999</c:v>
                </c:pt>
                <c:pt idx="45174">
                  <c:v>-28.904199999999989</c:v>
                </c:pt>
                <c:pt idx="45175">
                  <c:v>-29.631300000000014</c:v>
                </c:pt>
                <c:pt idx="45176">
                  <c:v>-30.3431</c:v>
                </c:pt>
                <c:pt idx="45177">
                  <c:v>-31.0396</c:v>
                </c:pt>
                <c:pt idx="45178">
                  <c:v>-31.720699999999979</c:v>
                </c:pt>
                <c:pt idx="45179">
                  <c:v>-32.386299999999999</c:v>
                </c:pt>
                <c:pt idx="45180">
                  <c:v>-33.0364</c:v>
                </c:pt>
                <c:pt idx="45181">
                  <c:v>-33.671000000000006</c:v>
                </c:pt>
                <c:pt idx="45182">
                  <c:v>-34.290100000000038</c:v>
                </c:pt>
                <c:pt idx="45183">
                  <c:v>-34.8934</c:v>
                </c:pt>
                <c:pt idx="45184">
                  <c:v>-35.481200000000001</c:v>
                </c:pt>
                <c:pt idx="45185">
                  <c:v>-36.0533</c:v>
                </c:pt>
                <c:pt idx="45186">
                  <c:v>-36.609700000000011</c:v>
                </c:pt>
                <c:pt idx="45187">
                  <c:v>-37.150300000000001</c:v>
                </c:pt>
                <c:pt idx="45188">
                  <c:v>-37.675100000000029</c:v>
                </c:pt>
                <c:pt idx="45189">
                  <c:v>-38.184200000000004</c:v>
                </c:pt>
                <c:pt idx="45190">
                  <c:v>-38.677400000000006</c:v>
                </c:pt>
                <c:pt idx="45191">
                  <c:v>-39.154800000000002</c:v>
                </c:pt>
                <c:pt idx="45192">
                  <c:v>-39.616300000000003</c:v>
                </c:pt>
                <c:pt idx="45193">
                  <c:v>-40.062000000000012</c:v>
                </c:pt>
                <c:pt idx="45194">
                  <c:v>-40.491800000000005</c:v>
                </c:pt>
                <c:pt idx="45195">
                  <c:v>-40.9056</c:v>
                </c:pt>
                <c:pt idx="45196">
                  <c:v>-41.303600000000003</c:v>
                </c:pt>
                <c:pt idx="45197">
                  <c:v>-41.685700000000011</c:v>
                </c:pt>
                <c:pt idx="45198">
                  <c:v>-42.051799999999993</c:v>
                </c:pt>
                <c:pt idx="45199">
                  <c:v>-42.402000000000001</c:v>
                </c:pt>
                <c:pt idx="45200">
                  <c:v>-42.736300000000028</c:v>
                </c:pt>
                <c:pt idx="45201">
                  <c:v>-43.054600000000001</c:v>
                </c:pt>
                <c:pt idx="45202">
                  <c:v>-43.357199999999999</c:v>
                </c:pt>
                <c:pt idx="45203">
                  <c:v>-43.643800000000006</c:v>
                </c:pt>
                <c:pt idx="45204">
                  <c:v>-43.914399999999993</c:v>
                </c:pt>
                <c:pt idx="45205">
                  <c:v>-44.169200000000011</c:v>
                </c:pt>
                <c:pt idx="45206">
                  <c:v>-44.408200000000001</c:v>
                </c:pt>
                <c:pt idx="45207">
                  <c:v>-44.631300000000003</c:v>
                </c:pt>
                <c:pt idx="45208">
                  <c:v>-44.838700000000003</c:v>
                </c:pt>
                <c:pt idx="45209">
                  <c:v>-45.030100000000012</c:v>
                </c:pt>
                <c:pt idx="45210">
                  <c:v>-45.205800000000011</c:v>
                </c:pt>
                <c:pt idx="45211">
                  <c:v>-45.3658</c:v>
                </c:pt>
                <c:pt idx="45212">
                  <c:v>-45.510100000000001</c:v>
                </c:pt>
                <c:pt idx="45213">
                  <c:v>-45.638600000000011</c:v>
                </c:pt>
                <c:pt idx="45214">
                  <c:v>-45.7515</c:v>
                </c:pt>
                <c:pt idx="45215">
                  <c:v>-45.848800000000004</c:v>
                </c:pt>
                <c:pt idx="45216">
                  <c:v>-45.930500000000002</c:v>
                </c:pt>
                <c:pt idx="45217">
                  <c:v>-45.996700000000011</c:v>
                </c:pt>
                <c:pt idx="45218">
                  <c:v>-46.0473</c:v>
                </c:pt>
                <c:pt idx="45219">
                  <c:v>-46.082500000000003</c:v>
                </c:pt>
                <c:pt idx="45220">
                  <c:v>-46.102300000000028</c:v>
                </c:pt>
                <c:pt idx="45221">
                  <c:v>-46.106700000000011</c:v>
                </c:pt>
                <c:pt idx="45222">
                  <c:v>-46.095900000000029</c:v>
                </c:pt>
                <c:pt idx="45223">
                  <c:v>-46.069700000000012</c:v>
                </c:pt>
                <c:pt idx="45224">
                  <c:v>-46.02850000000003</c:v>
                </c:pt>
                <c:pt idx="45225">
                  <c:v>-45.972000000000001</c:v>
                </c:pt>
                <c:pt idx="45226">
                  <c:v>-45.900400000000005</c:v>
                </c:pt>
                <c:pt idx="45227">
                  <c:v>-45.813899999999997</c:v>
                </c:pt>
                <c:pt idx="45228">
                  <c:v>-45.712300000000013</c:v>
                </c:pt>
                <c:pt idx="45229">
                  <c:v>-45.595900000000029</c:v>
                </c:pt>
                <c:pt idx="45230">
                  <c:v>-45.464700000000001</c:v>
                </c:pt>
                <c:pt idx="45231">
                  <c:v>-45.3187</c:v>
                </c:pt>
                <c:pt idx="45232">
                  <c:v>-45.157899999999998</c:v>
                </c:pt>
                <c:pt idx="45233">
                  <c:v>-44.982700000000001</c:v>
                </c:pt>
                <c:pt idx="45234">
                  <c:v>-44.792900000000039</c:v>
                </c:pt>
                <c:pt idx="45235">
                  <c:v>-44.5886</c:v>
                </c:pt>
                <c:pt idx="45236">
                  <c:v>-44.369900000000001</c:v>
                </c:pt>
                <c:pt idx="45237">
                  <c:v>-44.137</c:v>
                </c:pt>
                <c:pt idx="45238">
                  <c:v>-43.889800000000001</c:v>
                </c:pt>
                <c:pt idx="45239">
                  <c:v>-43.628600000000013</c:v>
                </c:pt>
                <c:pt idx="45240">
                  <c:v>-43.353200000000001</c:v>
                </c:pt>
                <c:pt idx="45241">
                  <c:v>-43.064</c:v>
                </c:pt>
                <c:pt idx="45242">
                  <c:v>-42.760800000000003</c:v>
                </c:pt>
                <c:pt idx="45243">
                  <c:v>-42.444000000000003</c:v>
                </c:pt>
                <c:pt idx="45244">
                  <c:v>-42.113300000000002</c:v>
                </c:pt>
                <c:pt idx="45245">
                  <c:v>-41.76930000000003</c:v>
                </c:pt>
                <c:pt idx="45246">
                  <c:v>-41.411699999999996</c:v>
                </c:pt>
                <c:pt idx="45247">
                  <c:v>-41.040600000000005</c:v>
                </c:pt>
                <c:pt idx="45248">
                  <c:v>-40.656400000000005</c:v>
                </c:pt>
                <c:pt idx="45249">
                  <c:v>-40.258900000000011</c:v>
                </c:pt>
                <c:pt idx="45250">
                  <c:v>-39.848400000000005</c:v>
                </c:pt>
                <c:pt idx="45251">
                  <c:v>-39.424900000000001</c:v>
                </c:pt>
                <c:pt idx="45252">
                  <c:v>-38.988600000000005</c:v>
                </c:pt>
                <c:pt idx="45253">
                  <c:v>-38.539500000000011</c:v>
                </c:pt>
                <c:pt idx="45254">
                  <c:v>-38.077800000000003</c:v>
                </c:pt>
                <c:pt idx="45255">
                  <c:v>-37.603500000000011</c:v>
                </c:pt>
                <c:pt idx="45256">
                  <c:v>-37.116800000000005</c:v>
                </c:pt>
                <c:pt idx="45257">
                  <c:v>-36.617899999999999</c:v>
                </c:pt>
                <c:pt idx="45258">
                  <c:v>-36.106700000000011</c:v>
                </c:pt>
                <c:pt idx="45259">
                  <c:v>-35.583600000000004</c:v>
                </c:pt>
                <c:pt idx="45260">
                  <c:v>-35.048400000000001</c:v>
                </c:pt>
                <c:pt idx="45261">
                  <c:v>-34.501300000000001</c:v>
                </c:pt>
                <c:pt idx="45262">
                  <c:v>-33.942700000000002</c:v>
                </c:pt>
                <c:pt idx="45263">
                  <c:v>-33.372400000000006</c:v>
                </c:pt>
                <c:pt idx="45264">
                  <c:v>-32.790700000000029</c:v>
                </c:pt>
                <c:pt idx="45265">
                  <c:v>-32.197700000000012</c:v>
                </c:pt>
                <c:pt idx="45266">
                  <c:v>-31.593399999999981</c:v>
                </c:pt>
                <c:pt idx="45267">
                  <c:v>-30.97809999999998</c:v>
                </c:pt>
                <c:pt idx="45268">
                  <c:v>-30.351800000000015</c:v>
                </c:pt>
                <c:pt idx="45269">
                  <c:v>-29.714700000000001</c:v>
                </c:pt>
                <c:pt idx="45270">
                  <c:v>-29.067</c:v>
                </c:pt>
                <c:pt idx="45271">
                  <c:v>-28.408599999999982</c:v>
                </c:pt>
                <c:pt idx="45272">
                  <c:v>-27.739899999999999</c:v>
                </c:pt>
                <c:pt idx="45273">
                  <c:v>-27.0609</c:v>
                </c:pt>
                <c:pt idx="45274">
                  <c:v>-26.371700000000001</c:v>
                </c:pt>
                <c:pt idx="45275">
                  <c:v>-25.6724</c:v>
                </c:pt>
                <c:pt idx="45276">
                  <c:v>-24.963399999999982</c:v>
                </c:pt>
                <c:pt idx="45277">
                  <c:v>-24.244499999999981</c:v>
                </c:pt>
                <c:pt idx="45278">
                  <c:v>-23.516100000000005</c:v>
                </c:pt>
                <c:pt idx="45279">
                  <c:v>-22.778199999999977</c:v>
                </c:pt>
                <c:pt idx="45280">
                  <c:v>-22.031099999999999</c:v>
                </c:pt>
                <c:pt idx="45281">
                  <c:v>-21.274699999999989</c:v>
                </c:pt>
                <c:pt idx="45282">
                  <c:v>-20.5093</c:v>
                </c:pt>
                <c:pt idx="45283">
                  <c:v>-19.734900000000014</c:v>
                </c:pt>
                <c:pt idx="45284">
                  <c:v>-18.951899999999988</c:v>
                </c:pt>
                <c:pt idx="45285">
                  <c:v>-18.1602</c:v>
                </c:pt>
                <c:pt idx="45286">
                  <c:v>-17.360099999999989</c:v>
                </c:pt>
                <c:pt idx="45287">
                  <c:v>-16.551600000000001</c:v>
                </c:pt>
                <c:pt idx="45288">
                  <c:v>-15.734999999999999</c:v>
                </c:pt>
                <c:pt idx="45289">
                  <c:v>-14.910300000000001</c:v>
                </c:pt>
                <c:pt idx="45290">
                  <c:v>-14.0778</c:v>
                </c:pt>
                <c:pt idx="45291">
                  <c:v>-13.237500000000001</c:v>
                </c:pt>
                <c:pt idx="45292">
                  <c:v>-12.389700000000008</c:v>
                </c:pt>
                <c:pt idx="45293">
                  <c:v>-11.5344</c:v>
                </c:pt>
                <c:pt idx="45294">
                  <c:v>-10.671800000000001</c:v>
                </c:pt>
                <c:pt idx="45295">
                  <c:v>-9.8020400000000105</c:v>
                </c:pt>
                <c:pt idx="45296">
                  <c:v>-8.9253400000000003</c:v>
                </c:pt>
                <c:pt idx="45297">
                  <c:v>-8.0417899999999989</c:v>
                </c:pt>
                <c:pt idx="45298">
                  <c:v>-7.1515699999999995</c:v>
                </c:pt>
                <c:pt idx="45299">
                  <c:v>-6.2547299999999995</c:v>
                </c:pt>
                <c:pt idx="45300">
                  <c:v>-5.35154</c:v>
                </c:pt>
                <c:pt idx="45301">
                  <c:v>-4.4421099999999996</c:v>
                </c:pt>
                <c:pt idx="45302">
                  <c:v>-3.5265300000000002</c:v>
                </c:pt>
                <c:pt idx="45303">
                  <c:v>-2.6050499999999981</c:v>
                </c:pt>
                <c:pt idx="45304">
                  <c:v>-1.6778</c:v>
                </c:pt>
                <c:pt idx="45305">
                  <c:v>-0.74488799999999999</c:v>
                </c:pt>
                <c:pt idx="45306">
                  <c:v>0.19352</c:v>
                </c:pt>
                <c:pt idx="45307">
                  <c:v>1.1372599999999999</c:v>
                </c:pt>
                <c:pt idx="45308">
                  <c:v>2.086259999999998</c:v>
                </c:pt>
                <c:pt idx="45309">
                  <c:v>3.0402100000000001</c:v>
                </c:pt>
                <c:pt idx="45310">
                  <c:v>3.9991499999999984</c:v>
                </c:pt>
                <c:pt idx="45311">
                  <c:v>4.9627799999999995</c:v>
                </c:pt>
                <c:pt idx="45312">
                  <c:v>5.9309900000000004</c:v>
                </c:pt>
                <c:pt idx="45313">
                  <c:v>6.9037199999999999</c:v>
                </c:pt>
                <c:pt idx="45314">
                  <c:v>7.8806799999999999</c:v>
                </c:pt>
                <c:pt idx="45315">
                  <c:v>8.8617900000000027</c:v>
                </c:pt>
                <c:pt idx="45316">
                  <c:v>9.84694</c:v>
                </c:pt>
                <c:pt idx="45317">
                  <c:v>10.836</c:v>
                </c:pt>
                <c:pt idx="45318">
                  <c:v>11.8286</c:v>
                </c:pt>
                <c:pt idx="45319">
                  <c:v>12.8249</c:v>
                </c:pt>
                <c:pt idx="45320">
                  <c:v>13.8245</c:v>
                </c:pt>
                <c:pt idx="45321">
                  <c:v>14.827500000000002</c:v>
                </c:pt>
                <c:pt idx="45322">
                  <c:v>15.833500000000004</c:v>
                </c:pt>
                <c:pt idx="45323">
                  <c:v>16.84249999999998</c:v>
                </c:pt>
                <c:pt idx="45324">
                  <c:v>17.854299999999999</c:v>
                </c:pt>
                <c:pt idx="45325">
                  <c:v>18.8689</c:v>
                </c:pt>
                <c:pt idx="45326">
                  <c:v>19.885999999999989</c:v>
                </c:pt>
                <c:pt idx="45327">
                  <c:v>20.905499999999982</c:v>
                </c:pt>
                <c:pt idx="45328">
                  <c:v>21.927199999999985</c:v>
                </c:pt>
                <c:pt idx="45329">
                  <c:v>22.951000000000001</c:v>
                </c:pt>
                <c:pt idx="45330">
                  <c:v>23.976800000000001</c:v>
                </c:pt>
                <c:pt idx="45331">
                  <c:v>25.0045</c:v>
                </c:pt>
                <c:pt idx="45332">
                  <c:v>26.033799999999989</c:v>
                </c:pt>
                <c:pt idx="45333">
                  <c:v>27.064699999999977</c:v>
                </c:pt>
                <c:pt idx="45334">
                  <c:v>28.097000000000001</c:v>
                </c:pt>
                <c:pt idx="45335">
                  <c:v>29.130600000000001</c:v>
                </c:pt>
                <c:pt idx="45336">
                  <c:v>30.165299999999977</c:v>
                </c:pt>
                <c:pt idx="45337">
                  <c:v>31.2011</c:v>
                </c:pt>
                <c:pt idx="45338">
                  <c:v>32.237700000000011</c:v>
                </c:pt>
                <c:pt idx="45339">
                  <c:v>33.27510000000003</c:v>
                </c:pt>
                <c:pt idx="45340">
                  <c:v>34.313099999999999</c:v>
                </c:pt>
                <c:pt idx="45341">
                  <c:v>35.351499999999994</c:v>
                </c:pt>
                <c:pt idx="45342">
                  <c:v>36.390300000000003</c:v>
                </c:pt>
                <c:pt idx="45343">
                  <c:v>37.429400000000001</c:v>
                </c:pt>
                <c:pt idx="45344">
                  <c:v>38.468500000000013</c:v>
                </c:pt>
                <c:pt idx="45345">
                  <c:v>39.5075</c:v>
                </c:pt>
                <c:pt idx="45346">
                  <c:v>40.546500000000002</c:v>
                </c:pt>
                <c:pt idx="45347">
                  <c:v>41.585100000000011</c:v>
                </c:pt>
                <c:pt idx="45348">
                  <c:v>42.623300000000029</c:v>
                </c:pt>
                <c:pt idx="45349">
                  <c:v>43.661000000000001</c:v>
                </c:pt>
                <c:pt idx="45350">
                  <c:v>44.698000000000029</c:v>
                </c:pt>
                <c:pt idx="45351">
                  <c:v>45.734300000000012</c:v>
                </c:pt>
                <c:pt idx="45352">
                  <c:v>46.769600000000011</c:v>
                </c:pt>
                <c:pt idx="45353">
                  <c:v>47.804000000000002</c:v>
                </c:pt>
                <c:pt idx="45354">
                  <c:v>48.837200000000003</c:v>
                </c:pt>
                <c:pt idx="45355">
                  <c:v>49.869100000000003</c:v>
                </c:pt>
                <c:pt idx="45356">
                  <c:v>50.899700000000003</c:v>
                </c:pt>
                <c:pt idx="45357">
                  <c:v>51.928900000000013</c:v>
                </c:pt>
                <c:pt idx="45358">
                  <c:v>52.956499999999998</c:v>
                </c:pt>
                <c:pt idx="45359">
                  <c:v>53.982300000000002</c:v>
                </c:pt>
                <c:pt idx="45360">
                  <c:v>55.006400000000006</c:v>
                </c:pt>
                <c:pt idx="45361">
                  <c:v>56.028600000000012</c:v>
                </c:pt>
                <c:pt idx="45362">
                  <c:v>57.0488</c:v>
                </c:pt>
                <c:pt idx="45363">
                  <c:v>58.066800000000001</c:v>
                </c:pt>
                <c:pt idx="45364">
                  <c:v>59.082600000000006</c:v>
                </c:pt>
                <c:pt idx="45365">
                  <c:v>60.096200000000003</c:v>
                </c:pt>
                <c:pt idx="45366">
                  <c:v>61.107200000000006</c:v>
                </c:pt>
                <c:pt idx="45367">
                  <c:v>62.1158</c:v>
                </c:pt>
                <c:pt idx="45368">
                  <c:v>63.1218</c:v>
                </c:pt>
                <c:pt idx="45369">
                  <c:v>64.125099999999989</c:v>
                </c:pt>
                <c:pt idx="45370">
                  <c:v>65.125599999999949</c:v>
                </c:pt>
                <c:pt idx="45371">
                  <c:v>66.12309999999998</c:v>
                </c:pt>
                <c:pt idx="45372">
                  <c:v>67.117800000000003</c:v>
                </c:pt>
                <c:pt idx="45373">
                  <c:v>68.10929999999999</c:v>
                </c:pt>
                <c:pt idx="45374">
                  <c:v>69.097700000000003</c:v>
                </c:pt>
                <c:pt idx="45375">
                  <c:v>70.082799999999978</c:v>
                </c:pt>
                <c:pt idx="45376">
                  <c:v>71.064600000000027</c:v>
                </c:pt>
                <c:pt idx="45377">
                  <c:v>72.043000000000006</c:v>
                </c:pt>
                <c:pt idx="45378">
                  <c:v>73.017899999999997</c:v>
                </c:pt>
                <c:pt idx="45379">
                  <c:v>73.989199999999997</c:v>
                </c:pt>
                <c:pt idx="45380">
                  <c:v>74.956900000000005</c:v>
                </c:pt>
                <c:pt idx="45381">
                  <c:v>75.920900000000003</c:v>
                </c:pt>
                <c:pt idx="45382">
                  <c:v>76.881100000000004</c:v>
                </c:pt>
                <c:pt idx="45383">
                  <c:v>77.837500000000006</c:v>
                </c:pt>
                <c:pt idx="45384">
                  <c:v>78.789900000000003</c:v>
                </c:pt>
                <c:pt idx="45385">
                  <c:v>79.738299999999995</c:v>
                </c:pt>
                <c:pt idx="45386">
                  <c:v>80.682599999999979</c:v>
                </c:pt>
                <c:pt idx="45387">
                  <c:v>81.622799999999941</c:v>
                </c:pt>
                <c:pt idx="45388">
                  <c:v>82.558799999999948</c:v>
                </c:pt>
                <c:pt idx="45389">
                  <c:v>83.490600000000057</c:v>
                </c:pt>
                <c:pt idx="45390">
                  <c:v>84.418000000000006</c:v>
                </c:pt>
                <c:pt idx="45391">
                  <c:v>85.341099999999997</c:v>
                </c:pt>
                <c:pt idx="45392">
                  <c:v>86.259699999999995</c:v>
                </c:pt>
                <c:pt idx="45393">
                  <c:v>87.173799999999943</c:v>
                </c:pt>
                <c:pt idx="45394">
                  <c:v>88.083399999999983</c:v>
                </c:pt>
                <c:pt idx="45395">
                  <c:v>88.988399999999999</c:v>
                </c:pt>
                <c:pt idx="45396">
                  <c:v>89.888799999999989</c:v>
                </c:pt>
                <c:pt idx="45397">
                  <c:v>90.784600000000026</c:v>
                </c:pt>
                <c:pt idx="45398">
                  <c:v>91.675499999999943</c:v>
                </c:pt>
                <c:pt idx="45399">
                  <c:v>92.561700000000002</c:v>
                </c:pt>
                <c:pt idx="45400">
                  <c:v>93.443100000000058</c:v>
                </c:pt>
                <c:pt idx="45401">
                  <c:v>94.319699999999997</c:v>
                </c:pt>
                <c:pt idx="45402">
                  <c:v>95.191400000000002</c:v>
                </c:pt>
                <c:pt idx="45403">
                  <c:v>96.058099999999982</c:v>
                </c:pt>
                <c:pt idx="45404">
                  <c:v>96.919799999999995</c:v>
                </c:pt>
                <c:pt idx="45405">
                  <c:v>97.776600000000002</c:v>
                </c:pt>
                <c:pt idx="45406">
                  <c:v>98.628299999999982</c:v>
                </c:pt>
                <c:pt idx="45407">
                  <c:v>99.474999999999994</c:v>
                </c:pt>
                <c:pt idx="45408">
                  <c:v>100.31699999999999</c:v>
                </c:pt>
                <c:pt idx="45409">
                  <c:v>101.15300000000001</c:v>
                </c:pt>
                <c:pt idx="45410">
                  <c:v>101.985</c:v>
                </c:pt>
                <c:pt idx="45411">
                  <c:v>102.81100000000002</c:v>
                </c:pt>
                <c:pt idx="45412">
                  <c:v>103.63200000000001</c:v>
                </c:pt>
                <c:pt idx="45413">
                  <c:v>104.44800000000002</c:v>
                </c:pt>
                <c:pt idx="45414">
                  <c:v>105.258</c:v>
                </c:pt>
                <c:pt idx="45415">
                  <c:v>106.06399999999999</c:v>
                </c:pt>
                <c:pt idx="45416">
                  <c:v>106.864</c:v>
                </c:pt>
                <c:pt idx="45417">
                  <c:v>107.65900000000001</c:v>
                </c:pt>
                <c:pt idx="45418">
                  <c:v>108.44900000000005</c:v>
                </c:pt>
                <c:pt idx="45419">
                  <c:v>109.233</c:v>
                </c:pt>
                <c:pt idx="45420">
                  <c:v>110.012</c:v>
                </c:pt>
                <c:pt idx="45421">
                  <c:v>110.786</c:v>
                </c:pt>
                <c:pt idx="45422">
                  <c:v>111.55500000000001</c:v>
                </c:pt>
                <c:pt idx="45423">
                  <c:v>112.318</c:v>
                </c:pt>
                <c:pt idx="45424">
                  <c:v>113.077</c:v>
                </c:pt>
                <c:pt idx="45425">
                  <c:v>113.82899999999998</c:v>
                </c:pt>
                <c:pt idx="45426">
                  <c:v>114.577</c:v>
                </c:pt>
                <c:pt idx="45427">
                  <c:v>115.319</c:v>
                </c:pt>
                <c:pt idx="45428">
                  <c:v>116.056</c:v>
                </c:pt>
                <c:pt idx="45429">
                  <c:v>116.788</c:v>
                </c:pt>
                <c:pt idx="45430">
                  <c:v>117.515</c:v>
                </c:pt>
                <c:pt idx="45431">
                  <c:v>118.236</c:v>
                </c:pt>
                <c:pt idx="45432">
                  <c:v>118.952</c:v>
                </c:pt>
                <c:pt idx="45433">
                  <c:v>119.664</c:v>
                </c:pt>
                <c:pt idx="45434">
                  <c:v>120.369</c:v>
                </c:pt>
                <c:pt idx="45435">
                  <c:v>121.07</c:v>
                </c:pt>
                <c:pt idx="45436">
                  <c:v>121.76600000000002</c:v>
                </c:pt>
                <c:pt idx="45437">
                  <c:v>122.456</c:v>
                </c:pt>
                <c:pt idx="45438">
                  <c:v>123.142</c:v>
                </c:pt>
                <c:pt idx="45439">
                  <c:v>123.82199999999999</c:v>
                </c:pt>
                <c:pt idx="45440">
                  <c:v>124.49700000000006</c:v>
                </c:pt>
                <c:pt idx="45441">
                  <c:v>125.16800000000001</c:v>
                </c:pt>
                <c:pt idx="45442">
                  <c:v>125.833</c:v>
                </c:pt>
                <c:pt idx="45443">
                  <c:v>126.49400000000006</c:v>
                </c:pt>
                <c:pt idx="45444">
                  <c:v>127.149</c:v>
                </c:pt>
                <c:pt idx="45445">
                  <c:v>127.8</c:v>
                </c:pt>
                <c:pt idx="45446">
                  <c:v>128.446</c:v>
                </c:pt>
                <c:pt idx="45447">
                  <c:v>129.08700000000007</c:v>
                </c:pt>
                <c:pt idx="45448">
                  <c:v>129.72300000000001</c:v>
                </c:pt>
                <c:pt idx="45449">
                  <c:v>130.3550000000001</c:v>
                </c:pt>
                <c:pt idx="45450">
                  <c:v>130.98200000000011</c:v>
                </c:pt>
                <c:pt idx="45451">
                  <c:v>131.60399999999998</c:v>
                </c:pt>
                <c:pt idx="45452">
                  <c:v>132.22200000000001</c:v>
                </c:pt>
                <c:pt idx="45453">
                  <c:v>132.83500000000001</c:v>
                </c:pt>
                <c:pt idx="45454">
                  <c:v>133.44399999999999</c:v>
                </c:pt>
                <c:pt idx="45455">
                  <c:v>134.048</c:v>
                </c:pt>
                <c:pt idx="45456">
                  <c:v>134.648</c:v>
                </c:pt>
                <c:pt idx="45457">
                  <c:v>135.24399999999989</c:v>
                </c:pt>
                <c:pt idx="45458">
                  <c:v>135.83500000000001</c:v>
                </c:pt>
                <c:pt idx="45459">
                  <c:v>136.42200000000011</c:v>
                </c:pt>
                <c:pt idx="45460">
                  <c:v>137.005</c:v>
                </c:pt>
                <c:pt idx="45461">
                  <c:v>137.584</c:v>
                </c:pt>
                <c:pt idx="45462">
                  <c:v>138.15800000000004</c:v>
                </c:pt>
                <c:pt idx="45463">
                  <c:v>138.72900000000001</c:v>
                </c:pt>
                <c:pt idx="45464">
                  <c:v>139.29599999999999</c:v>
                </c:pt>
                <c:pt idx="45465">
                  <c:v>139.85900000000001</c:v>
                </c:pt>
                <c:pt idx="45466">
                  <c:v>140.41800000000001</c:v>
                </c:pt>
                <c:pt idx="45467">
                  <c:v>140.97300000000001</c:v>
                </c:pt>
                <c:pt idx="45468">
                  <c:v>141.52500000000001</c:v>
                </c:pt>
                <c:pt idx="45469">
                  <c:v>142.072</c:v>
                </c:pt>
                <c:pt idx="45470">
                  <c:v>142.61699999999999</c:v>
                </c:pt>
                <c:pt idx="45471">
                  <c:v>143.15800000000004</c:v>
                </c:pt>
                <c:pt idx="45472">
                  <c:v>143.69499999999999</c:v>
                </c:pt>
                <c:pt idx="45473">
                  <c:v>144.22900000000001</c:v>
                </c:pt>
                <c:pt idx="45474">
                  <c:v>144.76</c:v>
                </c:pt>
                <c:pt idx="45475">
                  <c:v>145.28800000000001</c:v>
                </c:pt>
                <c:pt idx="45476">
                  <c:v>145.81200000000001</c:v>
                </c:pt>
                <c:pt idx="45477">
                  <c:v>146.333</c:v>
                </c:pt>
                <c:pt idx="45478">
                  <c:v>146.85200000000012</c:v>
                </c:pt>
                <c:pt idx="45479">
                  <c:v>147.3670000000001</c:v>
                </c:pt>
                <c:pt idx="45480">
                  <c:v>147.87900000000002</c:v>
                </c:pt>
                <c:pt idx="45481">
                  <c:v>148.38900000000001</c:v>
                </c:pt>
                <c:pt idx="45482">
                  <c:v>148.89600000000004</c:v>
                </c:pt>
                <c:pt idx="45483">
                  <c:v>149.4</c:v>
                </c:pt>
                <c:pt idx="45484">
                  <c:v>149.90200000000004</c:v>
                </c:pt>
                <c:pt idx="45485">
                  <c:v>150.40100000000001</c:v>
                </c:pt>
                <c:pt idx="45486">
                  <c:v>150.89800000000011</c:v>
                </c:pt>
                <c:pt idx="45487">
                  <c:v>151.393</c:v>
                </c:pt>
                <c:pt idx="45488">
                  <c:v>151.8850000000001</c:v>
                </c:pt>
                <c:pt idx="45489">
                  <c:v>152.375</c:v>
                </c:pt>
                <c:pt idx="45490">
                  <c:v>152.863</c:v>
                </c:pt>
                <c:pt idx="45491">
                  <c:v>153.34900000000002</c:v>
                </c:pt>
                <c:pt idx="45492">
                  <c:v>153.833</c:v>
                </c:pt>
                <c:pt idx="45493">
                  <c:v>154.315</c:v>
                </c:pt>
                <c:pt idx="45494">
                  <c:v>154.79599999999999</c:v>
                </c:pt>
                <c:pt idx="45495">
                  <c:v>155.27499999999998</c:v>
                </c:pt>
                <c:pt idx="45496">
                  <c:v>155.75200000000001</c:v>
                </c:pt>
                <c:pt idx="45497">
                  <c:v>156.227</c:v>
                </c:pt>
                <c:pt idx="45498">
                  <c:v>156.70099999999999</c:v>
                </c:pt>
                <c:pt idx="45499">
                  <c:v>157.17399999999998</c:v>
                </c:pt>
                <c:pt idx="45500">
                  <c:v>157.64599999999999</c:v>
                </c:pt>
                <c:pt idx="45501">
                  <c:v>158.11599999999999</c:v>
                </c:pt>
                <c:pt idx="45502">
                  <c:v>158.58500000000001</c:v>
                </c:pt>
                <c:pt idx="45503">
                  <c:v>159.053</c:v>
                </c:pt>
                <c:pt idx="45504">
                  <c:v>159.52100000000004</c:v>
                </c:pt>
                <c:pt idx="45505">
                  <c:v>159.98700000000011</c:v>
                </c:pt>
                <c:pt idx="45506">
                  <c:v>160.45200000000011</c:v>
                </c:pt>
                <c:pt idx="45507">
                  <c:v>160.917</c:v>
                </c:pt>
                <c:pt idx="45508">
                  <c:v>161.38200000000012</c:v>
                </c:pt>
                <c:pt idx="45509">
                  <c:v>161.845</c:v>
                </c:pt>
                <c:pt idx="45510">
                  <c:v>162.309</c:v>
                </c:pt>
                <c:pt idx="45511">
                  <c:v>162.77099999999999</c:v>
                </c:pt>
                <c:pt idx="45512">
                  <c:v>163.23399999999998</c:v>
                </c:pt>
                <c:pt idx="45513">
                  <c:v>163.696</c:v>
                </c:pt>
                <c:pt idx="45514">
                  <c:v>164.15900000000002</c:v>
                </c:pt>
                <c:pt idx="45515">
                  <c:v>164.62100000000001</c:v>
                </c:pt>
                <c:pt idx="45516">
                  <c:v>165.083</c:v>
                </c:pt>
                <c:pt idx="45517">
                  <c:v>165.54599999999999</c:v>
                </c:pt>
                <c:pt idx="45518">
                  <c:v>166.00899999999999</c:v>
                </c:pt>
                <c:pt idx="45519">
                  <c:v>166.47200000000001</c:v>
                </c:pt>
                <c:pt idx="45520">
                  <c:v>166.935</c:v>
                </c:pt>
                <c:pt idx="45521">
                  <c:v>167.399</c:v>
                </c:pt>
                <c:pt idx="45522">
                  <c:v>167.863</c:v>
                </c:pt>
                <c:pt idx="45523">
                  <c:v>168.32800000000012</c:v>
                </c:pt>
                <c:pt idx="45524">
                  <c:v>168.79399999999998</c:v>
                </c:pt>
                <c:pt idx="45525">
                  <c:v>169.26</c:v>
                </c:pt>
                <c:pt idx="45526">
                  <c:v>169.72800000000001</c:v>
                </c:pt>
                <c:pt idx="45527">
                  <c:v>170.196</c:v>
                </c:pt>
                <c:pt idx="45528">
                  <c:v>170.66499999999999</c:v>
                </c:pt>
                <c:pt idx="45529">
                  <c:v>171.13499999999999</c:v>
                </c:pt>
                <c:pt idx="45530">
                  <c:v>171.607</c:v>
                </c:pt>
                <c:pt idx="45531">
                  <c:v>172.08</c:v>
                </c:pt>
                <c:pt idx="45532">
                  <c:v>172.554</c:v>
                </c:pt>
                <c:pt idx="45533">
                  <c:v>173.029</c:v>
                </c:pt>
                <c:pt idx="45534">
                  <c:v>173.506</c:v>
                </c:pt>
                <c:pt idx="45535">
                  <c:v>173.98500000000001</c:v>
                </c:pt>
                <c:pt idx="45536">
                  <c:v>174.465</c:v>
                </c:pt>
                <c:pt idx="45537">
                  <c:v>174.947</c:v>
                </c:pt>
                <c:pt idx="45538">
                  <c:v>175.43100000000001</c:v>
                </c:pt>
                <c:pt idx="45539">
                  <c:v>175.916</c:v>
                </c:pt>
                <c:pt idx="45540">
                  <c:v>176.40300000000002</c:v>
                </c:pt>
                <c:pt idx="45541">
                  <c:v>176.893</c:v>
                </c:pt>
                <c:pt idx="45542">
                  <c:v>177.38400000000001</c:v>
                </c:pt>
                <c:pt idx="45543">
                  <c:v>177.87700000000001</c:v>
                </c:pt>
                <c:pt idx="45544">
                  <c:v>178.37300000000002</c:v>
                </c:pt>
                <c:pt idx="45545">
                  <c:v>178.87100000000001</c:v>
                </c:pt>
                <c:pt idx="45546">
                  <c:v>179.37100000000001</c:v>
                </c:pt>
                <c:pt idx="45547">
                  <c:v>179.874</c:v>
                </c:pt>
                <c:pt idx="45548">
                  <c:v>180.37900000000002</c:v>
                </c:pt>
                <c:pt idx="45549">
                  <c:v>180.88600000000011</c:v>
                </c:pt>
                <c:pt idx="45550">
                  <c:v>181.39600000000004</c:v>
                </c:pt>
                <c:pt idx="45551">
                  <c:v>181.90900000000002</c:v>
                </c:pt>
                <c:pt idx="45552">
                  <c:v>182.42400000000001</c:v>
                </c:pt>
                <c:pt idx="45553">
                  <c:v>182.94200000000001</c:v>
                </c:pt>
                <c:pt idx="45554">
                  <c:v>183.46300000000002</c:v>
                </c:pt>
                <c:pt idx="45555">
                  <c:v>183.98700000000011</c:v>
                </c:pt>
                <c:pt idx="45556">
                  <c:v>184.51300000000001</c:v>
                </c:pt>
                <c:pt idx="45557">
                  <c:v>185.04300000000001</c:v>
                </c:pt>
                <c:pt idx="45558">
                  <c:v>185.57499999999999</c:v>
                </c:pt>
                <c:pt idx="45559">
                  <c:v>186.11099999999999</c:v>
                </c:pt>
                <c:pt idx="45560">
                  <c:v>186.65</c:v>
                </c:pt>
                <c:pt idx="45561">
                  <c:v>187.19200000000001</c:v>
                </c:pt>
                <c:pt idx="45562">
                  <c:v>187.73699999999999</c:v>
                </c:pt>
                <c:pt idx="45563">
                  <c:v>188.285</c:v>
                </c:pt>
                <c:pt idx="45564">
                  <c:v>188.83700000000007</c:v>
                </c:pt>
                <c:pt idx="45565">
                  <c:v>189.39200000000011</c:v>
                </c:pt>
                <c:pt idx="45566">
                  <c:v>189.95000000000007</c:v>
                </c:pt>
                <c:pt idx="45567">
                  <c:v>190.512</c:v>
                </c:pt>
                <c:pt idx="45568">
                  <c:v>191.077</c:v>
                </c:pt>
                <c:pt idx="45569">
                  <c:v>191.64499999999998</c:v>
                </c:pt>
                <c:pt idx="45570">
                  <c:v>192.21799999999999</c:v>
                </c:pt>
                <c:pt idx="45571">
                  <c:v>192.79300000000001</c:v>
                </c:pt>
                <c:pt idx="45572">
                  <c:v>193.37300000000002</c:v>
                </c:pt>
                <c:pt idx="45573">
                  <c:v>193.95600000000007</c:v>
                </c:pt>
                <c:pt idx="45574">
                  <c:v>194.54300000000001</c:v>
                </c:pt>
                <c:pt idx="45575">
                  <c:v>195.13300000000001</c:v>
                </c:pt>
                <c:pt idx="45576">
                  <c:v>195.727</c:v>
                </c:pt>
                <c:pt idx="45577">
                  <c:v>196.32500000000007</c:v>
                </c:pt>
                <c:pt idx="45578">
                  <c:v>196.92700000000011</c:v>
                </c:pt>
                <c:pt idx="45579">
                  <c:v>197.53200000000001</c:v>
                </c:pt>
                <c:pt idx="45580">
                  <c:v>198.142</c:v>
                </c:pt>
                <c:pt idx="45581">
                  <c:v>198.755</c:v>
                </c:pt>
                <c:pt idx="45582">
                  <c:v>199.37200000000001</c:v>
                </c:pt>
                <c:pt idx="45583">
                  <c:v>199.99300000000002</c:v>
                </c:pt>
                <c:pt idx="45584">
                  <c:v>200.61699999999999</c:v>
                </c:pt>
                <c:pt idx="45585">
                  <c:v>201.24599999999998</c:v>
                </c:pt>
                <c:pt idx="45586">
                  <c:v>201.87900000000002</c:v>
                </c:pt>
                <c:pt idx="45587">
                  <c:v>202.51499999999999</c:v>
                </c:pt>
                <c:pt idx="45588">
                  <c:v>203.15600000000001</c:v>
                </c:pt>
                <c:pt idx="45589">
                  <c:v>203.80100000000004</c:v>
                </c:pt>
                <c:pt idx="45590">
                  <c:v>204.44900000000001</c:v>
                </c:pt>
                <c:pt idx="45591">
                  <c:v>205.102</c:v>
                </c:pt>
                <c:pt idx="45592">
                  <c:v>205.75800000000001</c:v>
                </c:pt>
                <c:pt idx="45593">
                  <c:v>206.41900000000001</c:v>
                </c:pt>
                <c:pt idx="45594">
                  <c:v>207.083</c:v>
                </c:pt>
                <c:pt idx="45595">
                  <c:v>207.75200000000001</c:v>
                </c:pt>
                <c:pt idx="45596">
                  <c:v>208.42400000000001</c:v>
                </c:pt>
                <c:pt idx="45597">
                  <c:v>209.101</c:v>
                </c:pt>
                <c:pt idx="45598">
                  <c:v>209.78100000000001</c:v>
                </c:pt>
                <c:pt idx="45599">
                  <c:v>210.465</c:v>
                </c:pt>
                <c:pt idx="45600">
                  <c:v>211.154</c:v>
                </c:pt>
                <c:pt idx="45601">
                  <c:v>211.846</c:v>
                </c:pt>
                <c:pt idx="45602">
                  <c:v>212.542</c:v>
                </c:pt>
                <c:pt idx="45603">
                  <c:v>213.24299999999999</c:v>
                </c:pt>
                <c:pt idx="45604">
                  <c:v>213.947</c:v>
                </c:pt>
                <c:pt idx="45605">
                  <c:v>214.655</c:v>
                </c:pt>
                <c:pt idx="45606">
                  <c:v>215.3670000000001</c:v>
                </c:pt>
                <c:pt idx="45607">
                  <c:v>216.083</c:v>
                </c:pt>
                <c:pt idx="45608">
                  <c:v>216.80200000000011</c:v>
                </c:pt>
                <c:pt idx="45609">
                  <c:v>217.52600000000001</c:v>
                </c:pt>
                <c:pt idx="45610">
                  <c:v>218.25299999999999</c:v>
                </c:pt>
                <c:pt idx="45611">
                  <c:v>218.98400000000001</c:v>
                </c:pt>
                <c:pt idx="45612">
                  <c:v>219.71899999999999</c:v>
                </c:pt>
                <c:pt idx="45613">
                  <c:v>220.45700000000011</c:v>
                </c:pt>
                <c:pt idx="45614">
                  <c:v>221.2</c:v>
                </c:pt>
                <c:pt idx="45615">
                  <c:v>221.94499999999999</c:v>
                </c:pt>
                <c:pt idx="45616">
                  <c:v>222.69499999999999</c:v>
                </c:pt>
                <c:pt idx="45617">
                  <c:v>223.44800000000001</c:v>
                </c:pt>
                <c:pt idx="45618">
                  <c:v>224.20499999999998</c:v>
                </c:pt>
                <c:pt idx="45619">
                  <c:v>224.965</c:v>
                </c:pt>
                <c:pt idx="45620">
                  <c:v>225.72900000000001</c:v>
                </c:pt>
                <c:pt idx="45621">
                  <c:v>226.49600000000001</c:v>
                </c:pt>
                <c:pt idx="45622">
                  <c:v>227.26599999999999</c:v>
                </c:pt>
                <c:pt idx="45623">
                  <c:v>228.04</c:v>
                </c:pt>
                <c:pt idx="45624">
                  <c:v>228.81700000000001</c:v>
                </c:pt>
                <c:pt idx="45625">
                  <c:v>229.59700000000001</c:v>
                </c:pt>
                <c:pt idx="45626">
                  <c:v>230.38100000000011</c:v>
                </c:pt>
                <c:pt idx="45627">
                  <c:v>231.16800000000001</c:v>
                </c:pt>
                <c:pt idx="45628">
                  <c:v>231.95800000000011</c:v>
                </c:pt>
                <c:pt idx="45629">
                  <c:v>232.751</c:v>
                </c:pt>
                <c:pt idx="45630">
                  <c:v>233.54599999999999</c:v>
                </c:pt>
                <c:pt idx="45631">
                  <c:v>234.345</c:v>
                </c:pt>
                <c:pt idx="45632">
                  <c:v>235.14699999999999</c:v>
                </c:pt>
                <c:pt idx="45633">
                  <c:v>235.95200000000011</c:v>
                </c:pt>
                <c:pt idx="45634">
                  <c:v>236.75899999999999</c:v>
                </c:pt>
                <c:pt idx="45635">
                  <c:v>237.56900000000002</c:v>
                </c:pt>
                <c:pt idx="45636">
                  <c:v>238.38200000000012</c:v>
                </c:pt>
                <c:pt idx="45637">
                  <c:v>239.197</c:v>
                </c:pt>
                <c:pt idx="45638">
                  <c:v>240.01499999999999</c:v>
                </c:pt>
                <c:pt idx="45639">
                  <c:v>240.83500000000001</c:v>
                </c:pt>
                <c:pt idx="45640">
                  <c:v>241.65700000000001</c:v>
                </c:pt>
                <c:pt idx="45641">
                  <c:v>242.48200000000011</c:v>
                </c:pt>
                <c:pt idx="45642">
                  <c:v>243.309</c:v>
                </c:pt>
                <c:pt idx="45643">
                  <c:v>244.13900000000001</c:v>
                </c:pt>
                <c:pt idx="45644">
                  <c:v>244.97</c:v>
                </c:pt>
                <c:pt idx="45645">
                  <c:v>245.803</c:v>
                </c:pt>
                <c:pt idx="45646">
                  <c:v>246.63900000000001</c:v>
                </c:pt>
                <c:pt idx="45647">
                  <c:v>247.476</c:v>
                </c:pt>
                <c:pt idx="45648">
                  <c:v>248.315</c:v>
                </c:pt>
                <c:pt idx="45649">
                  <c:v>249.155</c:v>
                </c:pt>
                <c:pt idx="45650">
                  <c:v>249.9980000000001</c:v>
                </c:pt>
                <c:pt idx="45651">
                  <c:v>250.84100000000001</c:v>
                </c:pt>
                <c:pt idx="45652">
                  <c:v>251.68700000000001</c:v>
                </c:pt>
                <c:pt idx="45653">
                  <c:v>252.53300000000002</c:v>
                </c:pt>
                <c:pt idx="45654">
                  <c:v>253.38100000000011</c:v>
                </c:pt>
                <c:pt idx="45655">
                  <c:v>254.23</c:v>
                </c:pt>
                <c:pt idx="45656">
                  <c:v>255.08</c:v>
                </c:pt>
                <c:pt idx="45657">
                  <c:v>255.93100000000001</c:v>
                </c:pt>
                <c:pt idx="45658">
                  <c:v>256.78299999999979</c:v>
                </c:pt>
                <c:pt idx="45659">
                  <c:v>257.6359999999998</c:v>
                </c:pt>
                <c:pt idx="45660">
                  <c:v>258.48899999999958</c:v>
                </c:pt>
                <c:pt idx="45661">
                  <c:v>259.34399999999999</c:v>
                </c:pt>
                <c:pt idx="45662">
                  <c:v>260.19799999999975</c:v>
                </c:pt>
                <c:pt idx="45663">
                  <c:v>261.053</c:v>
                </c:pt>
                <c:pt idx="45664">
                  <c:v>261.90899999999965</c:v>
                </c:pt>
                <c:pt idx="45665">
                  <c:v>262.76499999999999</c:v>
                </c:pt>
                <c:pt idx="45666">
                  <c:v>263.62099999999975</c:v>
                </c:pt>
                <c:pt idx="45667">
                  <c:v>264.47599999999977</c:v>
                </c:pt>
                <c:pt idx="45668">
                  <c:v>265.33199999999965</c:v>
                </c:pt>
                <c:pt idx="45669">
                  <c:v>266.18799999999999</c:v>
                </c:pt>
                <c:pt idx="45670">
                  <c:v>267.04300000000001</c:v>
                </c:pt>
                <c:pt idx="45671">
                  <c:v>267.899</c:v>
                </c:pt>
                <c:pt idx="45672">
                  <c:v>268.75299999999999</c:v>
                </c:pt>
                <c:pt idx="45673">
                  <c:v>269.60700000000008</c:v>
                </c:pt>
                <c:pt idx="45674">
                  <c:v>270.45999999999975</c:v>
                </c:pt>
                <c:pt idx="45675">
                  <c:v>271.31299999999999</c:v>
                </c:pt>
                <c:pt idx="45676">
                  <c:v>272.16500000000002</c:v>
                </c:pt>
                <c:pt idx="45677">
                  <c:v>273.01499999999999</c:v>
                </c:pt>
                <c:pt idx="45678">
                  <c:v>273.86500000000001</c:v>
                </c:pt>
                <c:pt idx="45679">
                  <c:v>274.71299999999979</c:v>
                </c:pt>
                <c:pt idx="45680">
                  <c:v>275.56</c:v>
                </c:pt>
                <c:pt idx="45681">
                  <c:v>276.40599999999978</c:v>
                </c:pt>
                <c:pt idx="45682">
                  <c:v>277.25</c:v>
                </c:pt>
                <c:pt idx="45683">
                  <c:v>278.09199999999959</c:v>
                </c:pt>
                <c:pt idx="45684">
                  <c:v>278.93199999999962</c:v>
                </c:pt>
                <c:pt idx="45685">
                  <c:v>279.77099999999979</c:v>
                </c:pt>
                <c:pt idx="45686">
                  <c:v>280.608</c:v>
                </c:pt>
                <c:pt idx="45687">
                  <c:v>281.44200000000001</c:v>
                </c:pt>
                <c:pt idx="45688">
                  <c:v>282.274</c:v>
                </c:pt>
                <c:pt idx="45689">
                  <c:v>283.10399999999993</c:v>
                </c:pt>
                <c:pt idx="45690">
                  <c:v>283.93199999999962</c:v>
                </c:pt>
                <c:pt idx="45691">
                  <c:v>284.75599999999974</c:v>
                </c:pt>
                <c:pt idx="45692">
                  <c:v>285.57900000000001</c:v>
                </c:pt>
                <c:pt idx="45693">
                  <c:v>286.3979999999998</c:v>
                </c:pt>
                <c:pt idx="45694">
                  <c:v>287.214</c:v>
                </c:pt>
                <c:pt idx="45695">
                  <c:v>288.02699999999965</c:v>
                </c:pt>
                <c:pt idx="45696">
                  <c:v>288.83799999999979</c:v>
                </c:pt>
                <c:pt idx="45697">
                  <c:v>289.64499999999998</c:v>
                </c:pt>
                <c:pt idx="45698">
                  <c:v>290.44799999999975</c:v>
                </c:pt>
                <c:pt idx="45699">
                  <c:v>291.24799999999999</c:v>
                </c:pt>
                <c:pt idx="45700">
                  <c:v>292.04399999999993</c:v>
                </c:pt>
                <c:pt idx="45701">
                  <c:v>292.83699999999965</c:v>
                </c:pt>
                <c:pt idx="45702">
                  <c:v>293.625</c:v>
                </c:pt>
                <c:pt idx="45703">
                  <c:v>294.41000000000003</c:v>
                </c:pt>
                <c:pt idx="45704">
                  <c:v>295.19</c:v>
                </c:pt>
                <c:pt idx="45705">
                  <c:v>295.96699999999959</c:v>
                </c:pt>
                <c:pt idx="45706">
                  <c:v>296.73799999999977</c:v>
                </c:pt>
                <c:pt idx="45707">
                  <c:v>297.50599999999974</c:v>
                </c:pt>
                <c:pt idx="45708">
                  <c:v>298.26900000000001</c:v>
                </c:pt>
                <c:pt idx="45709">
                  <c:v>299.02699999999965</c:v>
                </c:pt>
                <c:pt idx="45710">
                  <c:v>299.77999999999975</c:v>
                </c:pt>
                <c:pt idx="45711">
                  <c:v>300.52799999999979</c:v>
                </c:pt>
                <c:pt idx="45712">
                  <c:v>301.27199999999965</c:v>
                </c:pt>
                <c:pt idx="45713">
                  <c:v>302.01</c:v>
                </c:pt>
                <c:pt idx="45714">
                  <c:v>302.74200000000002</c:v>
                </c:pt>
                <c:pt idx="45715">
                  <c:v>303.46899999999965</c:v>
                </c:pt>
                <c:pt idx="45716">
                  <c:v>304.19099999999975</c:v>
                </c:pt>
                <c:pt idx="45717">
                  <c:v>304.90699999999958</c:v>
                </c:pt>
                <c:pt idx="45718">
                  <c:v>305.61799999999999</c:v>
                </c:pt>
                <c:pt idx="45719">
                  <c:v>306.322</c:v>
                </c:pt>
                <c:pt idx="45720">
                  <c:v>307.02</c:v>
                </c:pt>
                <c:pt idx="45721">
                  <c:v>307.71299999999979</c:v>
                </c:pt>
                <c:pt idx="45722">
                  <c:v>308.399</c:v>
                </c:pt>
                <c:pt idx="45723">
                  <c:v>309.07799999999975</c:v>
                </c:pt>
                <c:pt idx="45724">
                  <c:v>309.75099999999975</c:v>
                </c:pt>
                <c:pt idx="45725">
                  <c:v>310.41799999999978</c:v>
                </c:pt>
                <c:pt idx="45726">
                  <c:v>311.07799999999975</c:v>
                </c:pt>
                <c:pt idx="45727">
                  <c:v>311.73099999999965</c:v>
                </c:pt>
                <c:pt idx="45728">
                  <c:v>312.37700000000001</c:v>
                </c:pt>
                <c:pt idx="45729">
                  <c:v>313.01599999999979</c:v>
                </c:pt>
                <c:pt idx="45730">
                  <c:v>313.64800000000002</c:v>
                </c:pt>
                <c:pt idx="45731">
                  <c:v>314.27199999999965</c:v>
                </c:pt>
                <c:pt idx="45732">
                  <c:v>314.89</c:v>
                </c:pt>
                <c:pt idx="45733">
                  <c:v>315.49899999999963</c:v>
                </c:pt>
                <c:pt idx="45734">
                  <c:v>316.10199999999975</c:v>
                </c:pt>
                <c:pt idx="45735">
                  <c:v>316.69600000000003</c:v>
                </c:pt>
                <c:pt idx="45736">
                  <c:v>317.28199999999958</c:v>
                </c:pt>
                <c:pt idx="45737">
                  <c:v>317.86099999999999</c:v>
                </c:pt>
                <c:pt idx="45738">
                  <c:v>318.43199999999962</c:v>
                </c:pt>
                <c:pt idx="45739">
                  <c:v>318.99400000000003</c:v>
                </c:pt>
                <c:pt idx="45740">
                  <c:v>319.548</c:v>
                </c:pt>
                <c:pt idx="45741">
                  <c:v>320.09399999999965</c:v>
                </c:pt>
                <c:pt idx="45742">
                  <c:v>320.63200000000001</c:v>
                </c:pt>
                <c:pt idx="45743">
                  <c:v>321.16000000000008</c:v>
                </c:pt>
                <c:pt idx="45744">
                  <c:v>321.68099999999993</c:v>
                </c:pt>
                <c:pt idx="45745">
                  <c:v>322.19200000000001</c:v>
                </c:pt>
                <c:pt idx="45746">
                  <c:v>322.69400000000002</c:v>
                </c:pt>
                <c:pt idx="45747">
                  <c:v>323.18799999999999</c:v>
                </c:pt>
                <c:pt idx="45748">
                  <c:v>323.67200000000008</c:v>
                </c:pt>
                <c:pt idx="45749">
                  <c:v>324.14800000000002</c:v>
                </c:pt>
                <c:pt idx="45750">
                  <c:v>324.61399999999975</c:v>
                </c:pt>
                <c:pt idx="45751">
                  <c:v>325.07100000000003</c:v>
                </c:pt>
                <c:pt idx="45752">
                  <c:v>325.51799999999974</c:v>
                </c:pt>
                <c:pt idx="45753">
                  <c:v>325.95599999999979</c:v>
                </c:pt>
                <c:pt idx="45754">
                  <c:v>326.38400000000001</c:v>
                </c:pt>
                <c:pt idx="45755">
                  <c:v>326.80200000000002</c:v>
                </c:pt>
                <c:pt idx="45756">
                  <c:v>327.21099999999979</c:v>
                </c:pt>
                <c:pt idx="45757">
                  <c:v>327.60899999999975</c:v>
                </c:pt>
                <c:pt idx="45758">
                  <c:v>327.99799999999965</c:v>
                </c:pt>
                <c:pt idx="45759">
                  <c:v>328.37599999999975</c:v>
                </c:pt>
                <c:pt idx="45760">
                  <c:v>328.745</c:v>
                </c:pt>
                <c:pt idx="45761">
                  <c:v>329.10300000000001</c:v>
                </c:pt>
                <c:pt idx="45762">
                  <c:v>329.45099999999979</c:v>
                </c:pt>
                <c:pt idx="45763">
                  <c:v>329.78799999999978</c:v>
                </c:pt>
                <c:pt idx="45764">
                  <c:v>330.11500000000001</c:v>
                </c:pt>
                <c:pt idx="45765">
                  <c:v>330.43199999999962</c:v>
                </c:pt>
                <c:pt idx="45766">
                  <c:v>330.73699999999963</c:v>
                </c:pt>
                <c:pt idx="45767">
                  <c:v>331.03199999999958</c:v>
                </c:pt>
                <c:pt idx="45768">
                  <c:v>331.31599999999975</c:v>
                </c:pt>
                <c:pt idx="45769">
                  <c:v>331.59</c:v>
                </c:pt>
                <c:pt idx="45770">
                  <c:v>331.85199999999975</c:v>
                </c:pt>
                <c:pt idx="45771">
                  <c:v>332.10300000000001</c:v>
                </c:pt>
                <c:pt idx="45772">
                  <c:v>332.34300000000002</c:v>
                </c:pt>
                <c:pt idx="45773">
                  <c:v>332.572</c:v>
                </c:pt>
                <c:pt idx="45774">
                  <c:v>332.78999999999979</c:v>
                </c:pt>
                <c:pt idx="45775">
                  <c:v>332.99699999999962</c:v>
                </c:pt>
                <c:pt idx="45776">
                  <c:v>333.19200000000001</c:v>
                </c:pt>
                <c:pt idx="45777">
                  <c:v>333.37599999999975</c:v>
                </c:pt>
                <c:pt idx="45778">
                  <c:v>333.548</c:v>
                </c:pt>
                <c:pt idx="45779">
                  <c:v>333.709</c:v>
                </c:pt>
                <c:pt idx="45780">
                  <c:v>333.858</c:v>
                </c:pt>
                <c:pt idx="45781">
                  <c:v>333.99499999999978</c:v>
                </c:pt>
                <c:pt idx="45782">
                  <c:v>334.12099999999975</c:v>
                </c:pt>
                <c:pt idx="45783">
                  <c:v>334.23499999999979</c:v>
                </c:pt>
                <c:pt idx="45784">
                  <c:v>334.33699999999965</c:v>
                </c:pt>
                <c:pt idx="45785">
                  <c:v>334.42699999999962</c:v>
                </c:pt>
                <c:pt idx="45786">
                  <c:v>334.50599999999974</c:v>
                </c:pt>
                <c:pt idx="45787">
                  <c:v>334.572</c:v>
                </c:pt>
                <c:pt idx="45788">
                  <c:v>334.62599999999975</c:v>
                </c:pt>
                <c:pt idx="45789">
                  <c:v>334.66899999999993</c:v>
                </c:pt>
                <c:pt idx="45790">
                  <c:v>334.69900000000001</c:v>
                </c:pt>
                <c:pt idx="45791">
                  <c:v>334.71699999999959</c:v>
                </c:pt>
                <c:pt idx="45792">
                  <c:v>334.72299999999979</c:v>
                </c:pt>
                <c:pt idx="45793">
                  <c:v>334.71599999999978</c:v>
                </c:pt>
                <c:pt idx="45794">
                  <c:v>334.69799999999975</c:v>
                </c:pt>
                <c:pt idx="45795">
                  <c:v>334.66699999999975</c:v>
                </c:pt>
                <c:pt idx="45796">
                  <c:v>334.62400000000002</c:v>
                </c:pt>
                <c:pt idx="45797">
                  <c:v>334.56799999999993</c:v>
                </c:pt>
                <c:pt idx="45798">
                  <c:v>334.5</c:v>
                </c:pt>
                <c:pt idx="45799">
                  <c:v>334.41899999999958</c:v>
                </c:pt>
                <c:pt idx="45800">
                  <c:v>334.327</c:v>
                </c:pt>
                <c:pt idx="45801">
                  <c:v>334.22099999999978</c:v>
                </c:pt>
                <c:pt idx="45802">
                  <c:v>334.10300000000001</c:v>
                </c:pt>
                <c:pt idx="45803">
                  <c:v>333.97299999999979</c:v>
                </c:pt>
                <c:pt idx="45804">
                  <c:v>333.83</c:v>
                </c:pt>
                <c:pt idx="45805">
                  <c:v>333.67500000000001</c:v>
                </c:pt>
                <c:pt idx="45806">
                  <c:v>333.50700000000001</c:v>
                </c:pt>
                <c:pt idx="45807">
                  <c:v>333.32599999999979</c:v>
                </c:pt>
                <c:pt idx="45808">
                  <c:v>333.13299999999975</c:v>
                </c:pt>
                <c:pt idx="45809">
                  <c:v>332.92699999999962</c:v>
                </c:pt>
                <c:pt idx="45810">
                  <c:v>332.709</c:v>
                </c:pt>
                <c:pt idx="45811">
                  <c:v>332.47699999999958</c:v>
                </c:pt>
                <c:pt idx="45812">
                  <c:v>332.23399999999958</c:v>
                </c:pt>
                <c:pt idx="45813">
                  <c:v>331.97699999999958</c:v>
                </c:pt>
                <c:pt idx="45814">
                  <c:v>331.70800000000003</c:v>
                </c:pt>
                <c:pt idx="45815">
                  <c:v>331.42699999999962</c:v>
                </c:pt>
                <c:pt idx="45816">
                  <c:v>331.13200000000001</c:v>
                </c:pt>
                <c:pt idx="45817">
                  <c:v>330.82499999999999</c:v>
                </c:pt>
                <c:pt idx="45818">
                  <c:v>330.50599999999974</c:v>
                </c:pt>
                <c:pt idx="45819">
                  <c:v>330.173</c:v>
                </c:pt>
                <c:pt idx="45820">
                  <c:v>329.82900000000001</c:v>
                </c:pt>
                <c:pt idx="45821">
                  <c:v>329.47099999999978</c:v>
                </c:pt>
                <c:pt idx="45822">
                  <c:v>329.101</c:v>
                </c:pt>
                <c:pt idx="45823">
                  <c:v>328.71799999999979</c:v>
                </c:pt>
                <c:pt idx="45824">
                  <c:v>328.32299999999975</c:v>
                </c:pt>
                <c:pt idx="45825">
                  <c:v>327.91499999999979</c:v>
                </c:pt>
                <c:pt idx="45826">
                  <c:v>327.49499999999978</c:v>
                </c:pt>
                <c:pt idx="45827">
                  <c:v>327.06200000000001</c:v>
                </c:pt>
                <c:pt idx="45828">
                  <c:v>326.61599999999999</c:v>
                </c:pt>
                <c:pt idx="45829">
                  <c:v>326.15800000000002</c:v>
                </c:pt>
                <c:pt idx="45830">
                  <c:v>325.68799999999999</c:v>
                </c:pt>
                <c:pt idx="45831">
                  <c:v>325.20499999999993</c:v>
                </c:pt>
                <c:pt idx="45832">
                  <c:v>324.709</c:v>
                </c:pt>
                <c:pt idx="45833">
                  <c:v>324.202</c:v>
                </c:pt>
                <c:pt idx="45834">
                  <c:v>323.68200000000002</c:v>
                </c:pt>
                <c:pt idx="45835">
                  <c:v>323.14900000000023</c:v>
                </c:pt>
                <c:pt idx="45836">
                  <c:v>322.60399999999993</c:v>
                </c:pt>
                <c:pt idx="45837">
                  <c:v>322.04700000000008</c:v>
                </c:pt>
                <c:pt idx="45838">
                  <c:v>321.47799999999978</c:v>
                </c:pt>
                <c:pt idx="45839">
                  <c:v>320.89699999999965</c:v>
                </c:pt>
                <c:pt idx="45840">
                  <c:v>320.303</c:v>
                </c:pt>
                <c:pt idx="45841">
                  <c:v>319.69799999999975</c:v>
                </c:pt>
                <c:pt idx="45842">
                  <c:v>319.08</c:v>
                </c:pt>
                <c:pt idx="45843">
                  <c:v>318.45</c:v>
                </c:pt>
                <c:pt idx="45844">
                  <c:v>317.80900000000008</c:v>
                </c:pt>
                <c:pt idx="45845">
                  <c:v>317.15499999999997</c:v>
                </c:pt>
                <c:pt idx="45846">
                  <c:v>316.48999999999978</c:v>
                </c:pt>
                <c:pt idx="45847">
                  <c:v>315.81200000000001</c:v>
                </c:pt>
                <c:pt idx="45848">
                  <c:v>315.12299999999999</c:v>
                </c:pt>
                <c:pt idx="45849">
                  <c:v>314.42200000000003</c:v>
                </c:pt>
                <c:pt idx="45850">
                  <c:v>313.70999999999975</c:v>
                </c:pt>
                <c:pt idx="45851">
                  <c:v>312.98599999999965</c:v>
                </c:pt>
                <c:pt idx="45852">
                  <c:v>312.25</c:v>
                </c:pt>
                <c:pt idx="45853">
                  <c:v>311.50299999999999</c:v>
                </c:pt>
                <c:pt idx="45854">
                  <c:v>310.745</c:v>
                </c:pt>
                <c:pt idx="45855">
                  <c:v>309.9749999999998</c:v>
                </c:pt>
                <c:pt idx="45856">
                  <c:v>309.19400000000002</c:v>
                </c:pt>
                <c:pt idx="45857">
                  <c:v>308.40099999999978</c:v>
                </c:pt>
                <c:pt idx="45858">
                  <c:v>307.59799999999979</c:v>
                </c:pt>
                <c:pt idx="45859">
                  <c:v>306.78299999999979</c:v>
                </c:pt>
                <c:pt idx="45860">
                  <c:v>305.95699999999965</c:v>
                </c:pt>
                <c:pt idx="45861">
                  <c:v>305.12099999999975</c:v>
                </c:pt>
                <c:pt idx="45862">
                  <c:v>304.2729999999998</c:v>
                </c:pt>
                <c:pt idx="45863">
                  <c:v>303.41499999999979</c:v>
                </c:pt>
                <c:pt idx="45864">
                  <c:v>302.54599999999999</c:v>
                </c:pt>
                <c:pt idx="45865">
                  <c:v>301.666</c:v>
                </c:pt>
                <c:pt idx="45866">
                  <c:v>300.77499999999975</c:v>
                </c:pt>
                <c:pt idx="45867">
                  <c:v>299.875</c:v>
                </c:pt>
                <c:pt idx="45868">
                  <c:v>298.96299999999979</c:v>
                </c:pt>
                <c:pt idx="45869">
                  <c:v>298.04199999999975</c:v>
                </c:pt>
                <c:pt idx="45870">
                  <c:v>297.11</c:v>
                </c:pt>
                <c:pt idx="45871">
                  <c:v>296.16800000000001</c:v>
                </c:pt>
                <c:pt idx="45872">
                  <c:v>295.21599999999978</c:v>
                </c:pt>
                <c:pt idx="45873">
                  <c:v>294.25299999999999</c:v>
                </c:pt>
                <c:pt idx="45874">
                  <c:v>293.28099999999978</c:v>
                </c:pt>
                <c:pt idx="45875">
                  <c:v>292.3</c:v>
                </c:pt>
                <c:pt idx="45876">
                  <c:v>291.30799999999999</c:v>
                </c:pt>
                <c:pt idx="45877">
                  <c:v>290.30700000000002</c:v>
                </c:pt>
                <c:pt idx="45878">
                  <c:v>289.29599999999965</c:v>
                </c:pt>
                <c:pt idx="45879">
                  <c:v>288.27499999999975</c:v>
                </c:pt>
                <c:pt idx="45880">
                  <c:v>287.24599999999975</c:v>
                </c:pt>
                <c:pt idx="45881">
                  <c:v>286.20699999999965</c:v>
                </c:pt>
                <c:pt idx="45882">
                  <c:v>285.15899999999999</c:v>
                </c:pt>
                <c:pt idx="45883">
                  <c:v>284.10199999999975</c:v>
                </c:pt>
                <c:pt idx="45884">
                  <c:v>283.03500000000003</c:v>
                </c:pt>
                <c:pt idx="45885">
                  <c:v>281.95999999999975</c:v>
                </c:pt>
                <c:pt idx="45886">
                  <c:v>280.87599999999975</c:v>
                </c:pt>
                <c:pt idx="45887">
                  <c:v>279.78399999999965</c:v>
                </c:pt>
                <c:pt idx="45888">
                  <c:v>278.68299999999999</c:v>
                </c:pt>
                <c:pt idx="45889">
                  <c:v>277.57299999999975</c:v>
                </c:pt>
                <c:pt idx="45890">
                  <c:v>276.45499999999993</c:v>
                </c:pt>
                <c:pt idx="45891">
                  <c:v>275.32900000000001</c:v>
                </c:pt>
                <c:pt idx="45892">
                  <c:v>274.19400000000002</c:v>
                </c:pt>
                <c:pt idx="45893">
                  <c:v>273.05200000000002</c:v>
                </c:pt>
                <c:pt idx="45894">
                  <c:v>271.90199999999965</c:v>
                </c:pt>
                <c:pt idx="45895">
                  <c:v>270.74299999999999</c:v>
                </c:pt>
                <c:pt idx="45896">
                  <c:v>269.577</c:v>
                </c:pt>
                <c:pt idx="45897">
                  <c:v>268.404</c:v>
                </c:pt>
                <c:pt idx="45898">
                  <c:v>267.22199999999958</c:v>
                </c:pt>
                <c:pt idx="45899">
                  <c:v>266.03399999999965</c:v>
                </c:pt>
                <c:pt idx="45900">
                  <c:v>264.83799999999979</c:v>
                </c:pt>
                <c:pt idx="45901">
                  <c:v>263.63499999999999</c:v>
                </c:pt>
                <c:pt idx="45902">
                  <c:v>262.42499999999978</c:v>
                </c:pt>
                <c:pt idx="45903">
                  <c:v>261.20800000000003</c:v>
                </c:pt>
                <c:pt idx="45904">
                  <c:v>259.98399999999958</c:v>
                </c:pt>
                <c:pt idx="45905">
                  <c:v>258.75299999999999</c:v>
                </c:pt>
                <c:pt idx="45906">
                  <c:v>257.51599999999979</c:v>
                </c:pt>
                <c:pt idx="45907">
                  <c:v>256.27199999999965</c:v>
                </c:pt>
                <c:pt idx="45908">
                  <c:v>255.02200000000011</c:v>
                </c:pt>
                <c:pt idx="45909">
                  <c:v>253.76499999999999</c:v>
                </c:pt>
                <c:pt idx="45910">
                  <c:v>252.50299999999999</c:v>
                </c:pt>
                <c:pt idx="45911">
                  <c:v>251.23399999999998</c:v>
                </c:pt>
                <c:pt idx="45912">
                  <c:v>249.96</c:v>
                </c:pt>
                <c:pt idx="45913">
                  <c:v>248.67899999999997</c:v>
                </c:pt>
                <c:pt idx="45914">
                  <c:v>247.393</c:v>
                </c:pt>
                <c:pt idx="45915">
                  <c:v>246.102</c:v>
                </c:pt>
                <c:pt idx="45916">
                  <c:v>244.80500000000001</c:v>
                </c:pt>
                <c:pt idx="45917">
                  <c:v>243.50200000000001</c:v>
                </c:pt>
                <c:pt idx="45918">
                  <c:v>242.19499999999999</c:v>
                </c:pt>
                <c:pt idx="45919">
                  <c:v>240.88200000000012</c:v>
                </c:pt>
                <c:pt idx="45920">
                  <c:v>239.565</c:v>
                </c:pt>
                <c:pt idx="45921">
                  <c:v>238.24199999999999</c:v>
                </c:pt>
                <c:pt idx="45922">
                  <c:v>236.91499999999999</c:v>
                </c:pt>
                <c:pt idx="45923">
                  <c:v>235.583</c:v>
                </c:pt>
                <c:pt idx="45924">
                  <c:v>234.24699999999999</c:v>
                </c:pt>
                <c:pt idx="45925">
                  <c:v>232.90600000000001</c:v>
                </c:pt>
                <c:pt idx="45926">
                  <c:v>231.56200000000001</c:v>
                </c:pt>
                <c:pt idx="45927">
                  <c:v>230.21299999999999</c:v>
                </c:pt>
                <c:pt idx="45928">
                  <c:v>228.86</c:v>
                </c:pt>
                <c:pt idx="45929">
                  <c:v>227.50299999999999</c:v>
                </c:pt>
                <c:pt idx="45930">
                  <c:v>226.142</c:v>
                </c:pt>
                <c:pt idx="45931">
                  <c:v>224.77799999999999</c:v>
                </c:pt>
                <c:pt idx="45932">
                  <c:v>223.41</c:v>
                </c:pt>
                <c:pt idx="45933">
                  <c:v>222.03900000000002</c:v>
                </c:pt>
                <c:pt idx="45934">
                  <c:v>220.66499999999999</c:v>
                </c:pt>
                <c:pt idx="45935">
                  <c:v>219.28700000000001</c:v>
                </c:pt>
                <c:pt idx="45936">
                  <c:v>217.90700000000001</c:v>
                </c:pt>
                <c:pt idx="45937">
                  <c:v>216.524</c:v>
                </c:pt>
                <c:pt idx="45938">
                  <c:v>215.137</c:v>
                </c:pt>
                <c:pt idx="45939">
                  <c:v>213.74899999999997</c:v>
                </c:pt>
                <c:pt idx="45940">
                  <c:v>212.35700000000011</c:v>
                </c:pt>
                <c:pt idx="45941">
                  <c:v>210.96300000000002</c:v>
                </c:pt>
                <c:pt idx="45942">
                  <c:v>209.56700000000001</c:v>
                </c:pt>
                <c:pt idx="45943">
                  <c:v>208.16900000000001</c:v>
                </c:pt>
                <c:pt idx="45944">
                  <c:v>206.76900000000001</c:v>
                </c:pt>
                <c:pt idx="45945">
                  <c:v>205.3670000000001</c:v>
                </c:pt>
                <c:pt idx="45946">
                  <c:v>203.96300000000002</c:v>
                </c:pt>
                <c:pt idx="45947">
                  <c:v>202.55700000000004</c:v>
                </c:pt>
                <c:pt idx="45948">
                  <c:v>201.15</c:v>
                </c:pt>
                <c:pt idx="45949">
                  <c:v>199.74099999999999</c:v>
                </c:pt>
                <c:pt idx="45950">
                  <c:v>198.33100000000007</c:v>
                </c:pt>
                <c:pt idx="45951">
                  <c:v>196.92000000000004</c:v>
                </c:pt>
                <c:pt idx="45952">
                  <c:v>195.50700000000001</c:v>
                </c:pt>
                <c:pt idx="45953">
                  <c:v>194.09399999999999</c:v>
                </c:pt>
                <c:pt idx="45954">
                  <c:v>192.68</c:v>
                </c:pt>
                <c:pt idx="45955">
                  <c:v>191.26499999999999</c:v>
                </c:pt>
                <c:pt idx="45956">
                  <c:v>189.84900000000002</c:v>
                </c:pt>
                <c:pt idx="45957">
                  <c:v>188.43300000000002</c:v>
                </c:pt>
                <c:pt idx="45958">
                  <c:v>187.017</c:v>
                </c:pt>
                <c:pt idx="45959">
                  <c:v>185.6</c:v>
                </c:pt>
                <c:pt idx="45960">
                  <c:v>184.18300000000002</c:v>
                </c:pt>
                <c:pt idx="45961">
                  <c:v>182.76599999999999</c:v>
                </c:pt>
                <c:pt idx="45962">
                  <c:v>181.34900000000002</c:v>
                </c:pt>
                <c:pt idx="45963">
                  <c:v>179.93200000000004</c:v>
                </c:pt>
                <c:pt idx="45964">
                  <c:v>178.51599999999999</c:v>
                </c:pt>
                <c:pt idx="45965">
                  <c:v>177.1</c:v>
                </c:pt>
                <c:pt idx="45966">
                  <c:v>175.684</c:v>
                </c:pt>
                <c:pt idx="45967">
                  <c:v>174.26900000000001</c:v>
                </c:pt>
                <c:pt idx="45968">
                  <c:v>172.8550000000001</c:v>
                </c:pt>
                <c:pt idx="45969">
                  <c:v>171.44200000000001</c:v>
                </c:pt>
                <c:pt idx="45970">
                  <c:v>170.029</c:v>
                </c:pt>
                <c:pt idx="45971">
                  <c:v>168.61799999999999</c:v>
                </c:pt>
                <c:pt idx="45972">
                  <c:v>167.208</c:v>
                </c:pt>
                <c:pt idx="45973">
                  <c:v>165.79900000000001</c:v>
                </c:pt>
                <c:pt idx="45974">
                  <c:v>164.3910000000001</c:v>
                </c:pt>
                <c:pt idx="45975">
                  <c:v>162.98500000000001</c:v>
                </c:pt>
                <c:pt idx="45976">
                  <c:v>161.58100000000007</c:v>
                </c:pt>
                <c:pt idx="45977">
                  <c:v>160.178</c:v>
                </c:pt>
                <c:pt idx="45978">
                  <c:v>158.77699999999999</c:v>
                </c:pt>
                <c:pt idx="45979">
                  <c:v>157.37800000000001</c:v>
                </c:pt>
                <c:pt idx="45980">
                  <c:v>155.97999999999999</c:v>
                </c:pt>
                <c:pt idx="45981">
                  <c:v>154.58500000000001</c:v>
                </c:pt>
                <c:pt idx="45982">
                  <c:v>153.19200000000001</c:v>
                </c:pt>
                <c:pt idx="45983">
                  <c:v>151.80200000000011</c:v>
                </c:pt>
                <c:pt idx="45984">
                  <c:v>150.41399999999999</c:v>
                </c:pt>
                <c:pt idx="45985">
                  <c:v>149.02800000000011</c:v>
                </c:pt>
                <c:pt idx="45986">
                  <c:v>147.64499999999998</c:v>
                </c:pt>
                <c:pt idx="45987">
                  <c:v>146.26399999999998</c:v>
                </c:pt>
                <c:pt idx="45988">
                  <c:v>144.88600000000011</c:v>
                </c:pt>
                <c:pt idx="45989">
                  <c:v>143.511</c:v>
                </c:pt>
                <c:pt idx="45990">
                  <c:v>142.13999999999999</c:v>
                </c:pt>
                <c:pt idx="45991">
                  <c:v>140.77099999999999</c:v>
                </c:pt>
                <c:pt idx="45992">
                  <c:v>139.405</c:v>
                </c:pt>
                <c:pt idx="45993">
                  <c:v>138.042</c:v>
                </c:pt>
                <c:pt idx="45994">
                  <c:v>136.68300000000002</c:v>
                </c:pt>
                <c:pt idx="45995">
                  <c:v>135.32700000000011</c:v>
                </c:pt>
                <c:pt idx="45996">
                  <c:v>133.97499999999999</c:v>
                </c:pt>
                <c:pt idx="45997">
                  <c:v>132.626</c:v>
                </c:pt>
                <c:pt idx="45998">
                  <c:v>131.28100000000001</c:v>
                </c:pt>
                <c:pt idx="45999">
                  <c:v>129.93900000000002</c:v>
                </c:pt>
                <c:pt idx="46000">
                  <c:v>128.602</c:v>
                </c:pt>
                <c:pt idx="46001">
                  <c:v>127.268</c:v>
                </c:pt>
                <c:pt idx="46002">
                  <c:v>125.938</c:v>
                </c:pt>
                <c:pt idx="46003">
                  <c:v>124.61199999999999</c:v>
                </c:pt>
                <c:pt idx="46004">
                  <c:v>123.29100000000005</c:v>
                </c:pt>
                <c:pt idx="46005">
                  <c:v>121.973</c:v>
                </c:pt>
                <c:pt idx="46006">
                  <c:v>120.66</c:v>
                </c:pt>
                <c:pt idx="46007">
                  <c:v>119.35199999999999</c:v>
                </c:pt>
                <c:pt idx="46008">
                  <c:v>118.04700000000005</c:v>
                </c:pt>
                <c:pt idx="46009">
                  <c:v>116.748</c:v>
                </c:pt>
                <c:pt idx="46010">
                  <c:v>115.452</c:v>
                </c:pt>
                <c:pt idx="46011">
                  <c:v>114.16200000000001</c:v>
                </c:pt>
                <c:pt idx="46012">
                  <c:v>112.87599999999998</c:v>
                </c:pt>
                <c:pt idx="46013">
                  <c:v>111.595</c:v>
                </c:pt>
                <c:pt idx="46014">
                  <c:v>110.319</c:v>
                </c:pt>
                <c:pt idx="46015">
                  <c:v>109.04700000000005</c:v>
                </c:pt>
                <c:pt idx="46016">
                  <c:v>107.78100000000002</c:v>
                </c:pt>
                <c:pt idx="46017">
                  <c:v>106.52</c:v>
                </c:pt>
                <c:pt idx="46018">
                  <c:v>105.26400000000002</c:v>
                </c:pt>
                <c:pt idx="46019">
                  <c:v>104.01300000000002</c:v>
                </c:pt>
                <c:pt idx="46020">
                  <c:v>102.76700000000002</c:v>
                </c:pt>
                <c:pt idx="46021">
                  <c:v>101.526</c:v>
                </c:pt>
                <c:pt idx="46022">
                  <c:v>100.29100000000005</c:v>
                </c:pt>
                <c:pt idx="46023">
                  <c:v>99.061400000000006</c:v>
                </c:pt>
                <c:pt idx="46024">
                  <c:v>97.837199999999996</c:v>
                </c:pt>
                <c:pt idx="46025">
                  <c:v>96.61839999999998</c:v>
                </c:pt>
                <c:pt idx="46026">
                  <c:v>95.405199999999994</c:v>
                </c:pt>
                <c:pt idx="46027">
                  <c:v>94.197599999999994</c:v>
                </c:pt>
                <c:pt idx="46028">
                  <c:v>92.995700000000014</c:v>
                </c:pt>
                <c:pt idx="46029">
                  <c:v>91.799499999999995</c:v>
                </c:pt>
                <c:pt idx="46030">
                  <c:v>90.609099999999998</c:v>
                </c:pt>
                <c:pt idx="46031">
                  <c:v>89.424600000000027</c:v>
                </c:pt>
                <c:pt idx="46032">
                  <c:v>88.245800000000003</c:v>
                </c:pt>
                <c:pt idx="46033">
                  <c:v>87.073099999999982</c:v>
                </c:pt>
                <c:pt idx="46034">
                  <c:v>85.906099999999995</c:v>
                </c:pt>
                <c:pt idx="46035">
                  <c:v>84.7453</c:v>
                </c:pt>
                <c:pt idx="46036">
                  <c:v>83.590500000000006</c:v>
                </c:pt>
                <c:pt idx="46037">
                  <c:v>82.441700000000026</c:v>
                </c:pt>
                <c:pt idx="46038">
                  <c:v>81.299099999999996</c:v>
                </c:pt>
                <c:pt idx="46039">
                  <c:v>80.162599999999998</c:v>
                </c:pt>
                <c:pt idx="46040">
                  <c:v>79.032299999999992</c:v>
                </c:pt>
                <c:pt idx="46041">
                  <c:v>77.908299999999997</c:v>
                </c:pt>
                <c:pt idx="46042">
                  <c:v>76.790499999999994</c:v>
                </c:pt>
                <c:pt idx="46043">
                  <c:v>75.678999999999988</c:v>
                </c:pt>
                <c:pt idx="46044">
                  <c:v>74.573899999999981</c:v>
                </c:pt>
                <c:pt idx="46045">
                  <c:v>73.475200000000001</c:v>
                </c:pt>
                <c:pt idx="46046">
                  <c:v>72.382699999999986</c:v>
                </c:pt>
                <c:pt idx="46047">
                  <c:v>71.296700000000001</c:v>
                </c:pt>
                <c:pt idx="46048">
                  <c:v>70.217300000000023</c:v>
                </c:pt>
                <c:pt idx="46049">
                  <c:v>69.144300000000001</c:v>
                </c:pt>
                <c:pt idx="46050">
                  <c:v>68.077699999999993</c:v>
                </c:pt>
                <c:pt idx="46051">
                  <c:v>67.017799999999994</c:v>
                </c:pt>
                <c:pt idx="46052">
                  <c:v>65.964300000000023</c:v>
                </c:pt>
                <c:pt idx="46053">
                  <c:v>64.917500000000075</c:v>
                </c:pt>
                <c:pt idx="46054">
                  <c:v>63.877299999999998</c:v>
                </c:pt>
                <c:pt idx="46055">
                  <c:v>62.843699999999998</c:v>
                </c:pt>
                <c:pt idx="46056">
                  <c:v>61.816600000000001</c:v>
                </c:pt>
                <c:pt idx="46057">
                  <c:v>60.796300000000038</c:v>
                </c:pt>
                <c:pt idx="46058">
                  <c:v>59.782700000000013</c:v>
                </c:pt>
                <c:pt idx="46059">
                  <c:v>58.775700000000029</c:v>
                </c:pt>
                <c:pt idx="46060">
                  <c:v>57.775500000000029</c:v>
                </c:pt>
                <c:pt idx="46061">
                  <c:v>56.782000000000011</c:v>
                </c:pt>
                <c:pt idx="46062">
                  <c:v>55.79520000000003</c:v>
                </c:pt>
                <c:pt idx="46063">
                  <c:v>54.815200000000004</c:v>
                </c:pt>
                <c:pt idx="46064">
                  <c:v>53.841899999999995</c:v>
                </c:pt>
                <c:pt idx="46065">
                  <c:v>52.875400000000006</c:v>
                </c:pt>
                <c:pt idx="46066">
                  <c:v>51.915700000000001</c:v>
                </c:pt>
                <c:pt idx="46067">
                  <c:v>50.962800000000001</c:v>
                </c:pt>
                <c:pt idx="46068">
                  <c:v>50.0167</c:v>
                </c:pt>
                <c:pt idx="46069">
                  <c:v>49.077400000000004</c:v>
                </c:pt>
                <c:pt idx="46070">
                  <c:v>48.1449</c:v>
                </c:pt>
                <c:pt idx="46071">
                  <c:v>47.219100000000012</c:v>
                </c:pt>
                <c:pt idx="46072">
                  <c:v>46.3003</c:v>
                </c:pt>
                <c:pt idx="46073">
                  <c:v>45.388200000000005</c:v>
                </c:pt>
                <c:pt idx="46074">
                  <c:v>44.483000000000004</c:v>
                </c:pt>
                <c:pt idx="46075">
                  <c:v>43.584600000000002</c:v>
                </c:pt>
                <c:pt idx="46076">
                  <c:v>42.693000000000012</c:v>
                </c:pt>
                <c:pt idx="46077">
                  <c:v>41.808200000000006</c:v>
                </c:pt>
                <c:pt idx="46078">
                  <c:v>40.930300000000003</c:v>
                </c:pt>
                <c:pt idx="46079">
                  <c:v>40.059100000000001</c:v>
                </c:pt>
                <c:pt idx="46080">
                  <c:v>39.194800000000001</c:v>
                </c:pt>
                <c:pt idx="46081">
                  <c:v>38.337299999999999</c:v>
                </c:pt>
                <c:pt idx="46082">
                  <c:v>37.486600000000003</c:v>
                </c:pt>
                <c:pt idx="46083">
                  <c:v>36.642700000000012</c:v>
                </c:pt>
                <c:pt idx="46084">
                  <c:v>35.805500000000002</c:v>
                </c:pt>
                <c:pt idx="46085">
                  <c:v>34.975200000000001</c:v>
                </c:pt>
                <c:pt idx="46086">
                  <c:v>34.151600000000002</c:v>
                </c:pt>
                <c:pt idx="46087">
                  <c:v>33.334699999999998</c:v>
                </c:pt>
                <c:pt idx="46088">
                  <c:v>32.524700000000003</c:v>
                </c:pt>
                <c:pt idx="46089">
                  <c:v>31.721399999999985</c:v>
                </c:pt>
                <c:pt idx="46090">
                  <c:v>30.924800000000001</c:v>
                </c:pt>
                <c:pt idx="46091">
                  <c:v>30.134899999999998</c:v>
                </c:pt>
                <c:pt idx="46092">
                  <c:v>29.351700000000001</c:v>
                </c:pt>
                <c:pt idx="46093">
                  <c:v>28.575199999999981</c:v>
                </c:pt>
                <c:pt idx="46094">
                  <c:v>27.805399999999981</c:v>
                </c:pt>
                <c:pt idx="46095">
                  <c:v>27.04219999999998</c:v>
                </c:pt>
                <c:pt idx="46096">
                  <c:v>26.285699999999967</c:v>
                </c:pt>
                <c:pt idx="46097">
                  <c:v>25.535799999999977</c:v>
                </c:pt>
                <c:pt idx="46098">
                  <c:v>24.792499999999979</c:v>
                </c:pt>
                <c:pt idx="46099">
                  <c:v>24.055800000000001</c:v>
                </c:pt>
                <c:pt idx="46100">
                  <c:v>23.32569999999998</c:v>
                </c:pt>
                <c:pt idx="46101">
                  <c:v>22.6021</c:v>
                </c:pt>
                <c:pt idx="46102">
                  <c:v>21.885000000000002</c:v>
                </c:pt>
                <c:pt idx="46103">
                  <c:v>21.174499999999988</c:v>
                </c:pt>
                <c:pt idx="46104">
                  <c:v>20.47039999999998</c:v>
                </c:pt>
                <c:pt idx="46105">
                  <c:v>19.7728</c:v>
                </c:pt>
                <c:pt idx="46106">
                  <c:v>19.08169999999998</c:v>
                </c:pt>
                <c:pt idx="46107">
                  <c:v>18.396899999999999</c:v>
                </c:pt>
                <c:pt idx="46108">
                  <c:v>17.718599999999981</c:v>
                </c:pt>
                <c:pt idx="46109">
                  <c:v>17.046600000000002</c:v>
                </c:pt>
                <c:pt idx="46110">
                  <c:v>16.381</c:v>
                </c:pt>
                <c:pt idx="46111">
                  <c:v>15.7217</c:v>
                </c:pt>
                <c:pt idx="46112">
                  <c:v>15.0687</c:v>
                </c:pt>
                <c:pt idx="46113">
                  <c:v>14.422000000000002</c:v>
                </c:pt>
                <c:pt idx="46114">
                  <c:v>13.781500000000001</c:v>
                </c:pt>
                <c:pt idx="46115">
                  <c:v>13.1473</c:v>
                </c:pt>
                <c:pt idx="46116">
                  <c:v>12.5191</c:v>
                </c:pt>
                <c:pt idx="46117">
                  <c:v>11.8972</c:v>
                </c:pt>
                <c:pt idx="46118">
                  <c:v>11.2814</c:v>
                </c:pt>
                <c:pt idx="46119">
                  <c:v>10.6717</c:v>
                </c:pt>
                <c:pt idx="46120">
                  <c:v>10.068100000000001</c:v>
                </c:pt>
                <c:pt idx="46121">
                  <c:v>9.4705700000000004</c:v>
                </c:pt>
                <c:pt idx="46122">
                  <c:v>8.8789900000000035</c:v>
                </c:pt>
                <c:pt idx="46123">
                  <c:v>8.2934000000000001</c:v>
                </c:pt>
                <c:pt idx="46124">
                  <c:v>7.7138200000000001</c:v>
                </c:pt>
                <c:pt idx="46125">
                  <c:v>7.1400999999999986</c:v>
                </c:pt>
                <c:pt idx="46126">
                  <c:v>6.5723200000000004</c:v>
                </c:pt>
                <c:pt idx="46127">
                  <c:v>6.0103600000000004</c:v>
                </c:pt>
                <c:pt idx="46128">
                  <c:v>5.4542299999999999</c:v>
                </c:pt>
                <c:pt idx="46129">
                  <c:v>4.9039200000000003</c:v>
                </c:pt>
                <c:pt idx="46130">
                  <c:v>4.3593500000000001</c:v>
                </c:pt>
                <c:pt idx="46131">
                  <c:v>3.8204799999999981</c:v>
                </c:pt>
                <c:pt idx="46132">
                  <c:v>3.287390000000002</c:v>
                </c:pt>
                <c:pt idx="46133">
                  <c:v>2.75989</c:v>
                </c:pt>
                <c:pt idx="46134">
                  <c:v>2.2380100000000001</c:v>
                </c:pt>
                <c:pt idx="46135">
                  <c:v>1.721789999999999</c:v>
                </c:pt>
                <c:pt idx="46136">
                  <c:v>1.2111499999999991</c:v>
                </c:pt>
                <c:pt idx="46137">
                  <c:v>0.70596300000000001</c:v>
                </c:pt>
                <c:pt idx="46138">
                  <c:v>0.20629000000000011</c:v>
                </c:pt>
                <c:pt idx="46139">
                  <c:v>-0.28784200000000026</c:v>
                </c:pt>
                <c:pt idx="46140">
                  <c:v>-0.77661600000000042</c:v>
                </c:pt>
                <c:pt idx="46141">
                  <c:v>-1.26003</c:v>
                </c:pt>
                <c:pt idx="46142">
                  <c:v>-1.73804</c:v>
                </c:pt>
                <c:pt idx="46143">
                  <c:v>-2.2107299999999999</c:v>
                </c:pt>
                <c:pt idx="46144">
                  <c:v>-2.6781199999999998</c:v>
                </c:pt>
                <c:pt idx="46145">
                  <c:v>-3.1402399999999999</c:v>
                </c:pt>
                <c:pt idx="46146">
                  <c:v>-3.5971799999999998</c:v>
                </c:pt>
                <c:pt idx="46147">
                  <c:v>-4.04894</c:v>
                </c:pt>
                <c:pt idx="46148">
                  <c:v>-4.4955499999999997</c:v>
                </c:pt>
                <c:pt idx="46149">
                  <c:v>-4.93703</c:v>
                </c:pt>
                <c:pt idx="46150">
                  <c:v>-5.37338</c:v>
                </c:pt>
                <c:pt idx="46151">
                  <c:v>-5.8047599999999964</c:v>
                </c:pt>
                <c:pt idx="46152">
                  <c:v>-6.2310600000000038</c:v>
                </c:pt>
                <c:pt idx="46153">
                  <c:v>-6.6524199999999958</c:v>
                </c:pt>
                <c:pt idx="46154">
                  <c:v>-7.0688599999999964</c:v>
                </c:pt>
                <c:pt idx="46155">
                  <c:v>-7.4803899999999999</c:v>
                </c:pt>
                <c:pt idx="46156">
                  <c:v>-7.8869899999999964</c:v>
                </c:pt>
                <c:pt idx="46157">
                  <c:v>-8.2887900000000005</c:v>
                </c:pt>
                <c:pt idx="46158">
                  <c:v>-8.6857800000000047</c:v>
                </c:pt>
                <c:pt idx="46159">
                  <c:v>-9.0779900000000016</c:v>
                </c:pt>
                <c:pt idx="46160">
                  <c:v>-9.4655000000000076</c:v>
                </c:pt>
                <c:pt idx="46161">
                  <c:v>-9.8483099999999997</c:v>
                </c:pt>
                <c:pt idx="46162">
                  <c:v>-10.2264</c:v>
                </c:pt>
                <c:pt idx="46163">
                  <c:v>-10.5999</c:v>
                </c:pt>
                <c:pt idx="46164">
                  <c:v>-10.9688</c:v>
                </c:pt>
                <c:pt idx="46165">
                  <c:v>-11.3331</c:v>
                </c:pt>
                <c:pt idx="46166">
                  <c:v>-11.6929</c:v>
                </c:pt>
                <c:pt idx="46167">
                  <c:v>-12.0482</c:v>
                </c:pt>
                <c:pt idx="46168">
                  <c:v>-12.398900000000001</c:v>
                </c:pt>
                <c:pt idx="46169">
                  <c:v>-12.7453</c:v>
                </c:pt>
                <c:pt idx="46170">
                  <c:v>-13.087300000000001</c:v>
                </c:pt>
                <c:pt idx="46171">
                  <c:v>-13.425000000000002</c:v>
                </c:pt>
                <c:pt idx="46172">
                  <c:v>-13.7582</c:v>
                </c:pt>
                <c:pt idx="46173">
                  <c:v>-14.087200000000001</c:v>
                </c:pt>
                <c:pt idx="46174">
                  <c:v>-14.411900000000001</c:v>
                </c:pt>
                <c:pt idx="46175">
                  <c:v>-14.7323</c:v>
                </c:pt>
                <c:pt idx="46176">
                  <c:v>-15.048500000000001</c:v>
                </c:pt>
                <c:pt idx="46177">
                  <c:v>-15.360500000000007</c:v>
                </c:pt>
                <c:pt idx="46178">
                  <c:v>-15.6685</c:v>
                </c:pt>
                <c:pt idx="46179">
                  <c:v>-15.972200000000004</c:v>
                </c:pt>
                <c:pt idx="46180">
                  <c:v>-16.271799999999981</c:v>
                </c:pt>
                <c:pt idx="46181">
                  <c:v>-16.567499999999981</c:v>
                </c:pt>
                <c:pt idx="46182">
                  <c:v>-16.859100000000005</c:v>
                </c:pt>
                <c:pt idx="46183">
                  <c:v>-17.146599999999989</c:v>
                </c:pt>
                <c:pt idx="46184">
                  <c:v>-17.430199999999989</c:v>
                </c:pt>
                <c:pt idx="46185">
                  <c:v>-17.709800000000001</c:v>
                </c:pt>
                <c:pt idx="46186">
                  <c:v>-17.985499999999966</c:v>
                </c:pt>
                <c:pt idx="46187">
                  <c:v>-18.257400000000001</c:v>
                </c:pt>
                <c:pt idx="46188">
                  <c:v>-18.52529999999998</c:v>
                </c:pt>
                <c:pt idx="46189">
                  <c:v>-18.789499999999979</c:v>
                </c:pt>
                <c:pt idx="46190">
                  <c:v>-19.04969999999998</c:v>
                </c:pt>
                <c:pt idx="46191">
                  <c:v>-19.3062</c:v>
                </c:pt>
                <c:pt idx="46192">
                  <c:v>-19.559000000000001</c:v>
                </c:pt>
                <c:pt idx="46193">
                  <c:v>-19.808</c:v>
                </c:pt>
                <c:pt idx="46194">
                  <c:v>-20.0532</c:v>
                </c:pt>
                <c:pt idx="46195">
                  <c:v>-20.294799999999981</c:v>
                </c:pt>
                <c:pt idx="46196">
                  <c:v>-20.532800000000005</c:v>
                </c:pt>
                <c:pt idx="46197">
                  <c:v>-20.767099999999989</c:v>
                </c:pt>
                <c:pt idx="46198">
                  <c:v>-20.997699999999977</c:v>
                </c:pt>
                <c:pt idx="46199">
                  <c:v>-21.224699999999981</c:v>
                </c:pt>
                <c:pt idx="46200">
                  <c:v>-21.448199999999982</c:v>
                </c:pt>
                <c:pt idx="46201">
                  <c:v>-21.668099999999981</c:v>
                </c:pt>
                <c:pt idx="46202">
                  <c:v>-21.884499999999989</c:v>
                </c:pt>
                <c:pt idx="46203">
                  <c:v>-22.097300000000001</c:v>
                </c:pt>
                <c:pt idx="46204">
                  <c:v>-22.306699999999989</c:v>
                </c:pt>
                <c:pt idx="46205">
                  <c:v>-22.512599999999985</c:v>
                </c:pt>
                <c:pt idx="46206">
                  <c:v>-22.7151</c:v>
                </c:pt>
                <c:pt idx="46207">
                  <c:v>-22.914000000000001</c:v>
                </c:pt>
                <c:pt idx="46208">
                  <c:v>-23.1096</c:v>
                </c:pt>
                <c:pt idx="46209">
                  <c:v>-23.3017</c:v>
                </c:pt>
                <c:pt idx="46210">
                  <c:v>-23.49049999999998</c:v>
                </c:pt>
                <c:pt idx="46211">
                  <c:v>-23.675899999999999</c:v>
                </c:pt>
                <c:pt idx="46212">
                  <c:v>-23.858000000000001</c:v>
                </c:pt>
                <c:pt idx="46213">
                  <c:v>-24.0366</c:v>
                </c:pt>
                <c:pt idx="46214">
                  <c:v>-24.212</c:v>
                </c:pt>
                <c:pt idx="46215">
                  <c:v>-24.3841</c:v>
                </c:pt>
                <c:pt idx="46216">
                  <c:v>-24.552800000000001</c:v>
                </c:pt>
                <c:pt idx="46217">
                  <c:v>-24.718299999999989</c:v>
                </c:pt>
                <c:pt idx="46218">
                  <c:v>-24.88049999999998</c:v>
                </c:pt>
                <c:pt idx="46219">
                  <c:v>-25.0395</c:v>
                </c:pt>
                <c:pt idx="46220">
                  <c:v>-25.1952</c:v>
                </c:pt>
                <c:pt idx="46221">
                  <c:v>-25.3476</c:v>
                </c:pt>
                <c:pt idx="46222">
                  <c:v>-25.4968</c:v>
                </c:pt>
                <c:pt idx="46223">
                  <c:v>-25.642900000000001</c:v>
                </c:pt>
                <c:pt idx="46224">
                  <c:v>-25.785699999999967</c:v>
                </c:pt>
                <c:pt idx="46225">
                  <c:v>-25.925299999999982</c:v>
                </c:pt>
                <c:pt idx="46226">
                  <c:v>-26.061800000000005</c:v>
                </c:pt>
                <c:pt idx="46227">
                  <c:v>-26.195</c:v>
                </c:pt>
                <c:pt idx="46228">
                  <c:v>-26.324999999999999</c:v>
                </c:pt>
                <c:pt idx="46229">
                  <c:v>-26.452000000000002</c:v>
                </c:pt>
                <c:pt idx="46230">
                  <c:v>-26.57569999999998</c:v>
                </c:pt>
                <c:pt idx="46231">
                  <c:v>-26.696200000000001</c:v>
                </c:pt>
                <c:pt idx="46232">
                  <c:v>-26.813700000000001</c:v>
                </c:pt>
                <c:pt idx="46233">
                  <c:v>-26.927999999999987</c:v>
                </c:pt>
                <c:pt idx="46234">
                  <c:v>-27.039100000000001</c:v>
                </c:pt>
                <c:pt idx="46235">
                  <c:v>-27.147099999999988</c:v>
                </c:pt>
                <c:pt idx="46236">
                  <c:v>-27.251999999999999</c:v>
                </c:pt>
                <c:pt idx="46237">
                  <c:v>-27.353800000000014</c:v>
                </c:pt>
                <c:pt idx="46238">
                  <c:v>-27.452399999999979</c:v>
                </c:pt>
                <c:pt idx="46239">
                  <c:v>-27.547799999999981</c:v>
                </c:pt>
                <c:pt idx="46240">
                  <c:v>-27.6402</c:v>
                </c:pt>
                <c:pt idx="46241">
                  <c:v>-27.729399999999977</c:v>
                </c:pt>
                <c:pt idx="46242">
                  <c:v>-27.8155</c:v>
                </c:pt>
                <c:pt idx="46243">
                  <c:v>-27.898499999999981</c:v>
                </c:pt>
                <c:pt idx="46244">
                  <c:v>-27.97829999999998</c:v>
                </c:pt>
                <c:pt idx="46245">
                  <c:v>-28.055</c:v>
                </c:pt>
                <c:pt idx="46246">
                  <c:v>-28.128599999999981</c:v>
                </c:pt>
                <c:pt idx="46247">
                  <c:v>-28.198899999999988</c:v>
                </c:pt>
                <c:pt idx="46248">
                  <c:v>-28.26629999999998</c:v>
                </c:pt>
                <c:pt idx="46249">
                  <c:v>-28.330400000000001</c:v>
                </c:pt>
                <c:pt idx="46250">
                  <c:v>-28.391400000000001</c:v>
                </c:pt>
                <c:pt idx="46251">
                  <c:v>-28.44919999999998</c:v>
                </c:pt>
                <c:pt idx="46252">
                  <c:v>-28.503900000000005</c:v>
                </c:pt>
                <c:pt idx="46253">
                  <c:v>-28.555399999999981</c:v>
                </c:pt>
                <c:pt idx="46254">
                  <c:v>-28.603800000000014</c:v>
                </c:pt>
                <c:pt idx="46255">
                  <c:v>-28.648900000000001</c:v>
                </c:pt>
                <c:pt idx="46256">
                  <c:v>-28.690899999999999</c:v>
                </c:pt>
                <c:pt idx="46257">
                  <c:v>-28.72969999999998</c:v>
                </c:pt>
                <c:pt idx="46258">
                  <c:v>-28.765299999999982</c:v>
                </c:pt>
                <c:pt idx="46259">
                  <c:v>-28.797599999999989</c:v>
                </c:pt>
                <c:pt idx="46260">
                  <c:v>-28.826799999999981</c:v>
                </c:pt>
                <c:pt idx="46261">
                  <c:v>-28.852699999999981</c:v>
                </c:pt>
                <c:pt idx="46262">
                  <c:v>-28.875299999999989</c:v>
                </c:pt>
                <c:pt idx="46263">
                  <c:v>-28.8947</c:v>
                </c:pt>
                <c:pt idx="46264">
                  <c:v>-28.910900000000005</c:v>
                </c:pt>
                <c:pt idx="46265">
                  <c:v>-28.9238</c:v>
                </c:pt>
                <c:pt idx="46266">
                  <c:v>-28.933399999999981</c:v>
                </c:pt>
                <c:pt idx="46267">
                  <c:v>-28.939699999999977</c:v>
                </c:pt>
                <c:pt idx="46268">
                  <c:v>-28.94259999999997</c:v>
                </c:pt>
                <c:pt idx="46269">
                  <c:v>-28.942299999999971</c:v>
                </c:pt>
                <c:pt idx="46270">
                  <c:v>-28.93859999999998</c:v>
                </c:pt>
                <c:pt idx="46271">
                  <c:v>-28.9316</c:v>
                </c:pt>
                <c:pt idx="46272">
                  <c:v>-28.921099999999985</c:v>
                </c:pt>
                <c:pt idx="46273">
                  <c:v>-28.907299999999989</c:v>
                </c:pt>
                <c:pt idx="46274">
                  <c:v>-28.8901</c:v>
                </c:pt>
                <c:pt idx="46275">
                  <c:v>-28.869499999999981</c:v>
                </c:pt>
                <c:pt idx="46276">
                  <c:v>-28.84549999999998</c:v>
                </c:pt>
                <c:pt idx="46277">
                  <c:v>-28.818000000000001</c:v>
                </c:pt>
                <c:pt idx="46278">
                  <c:v>-28.786999999999981</c:v>
                </c:pt>
                <c:pt idx="46279">
                  <c:v>-28.75259999999998</c:v>
                </c:pt>
                <c:pt idx="46280">
                  <c:v>-28.714600000000001</c:v>
                </c:pt>
                <c:pt idx="46281">
                  <c:v>-28.673100000000005</c:v>
                </c:pt>
                <c:pt idx="46282">
                  <c:v>-28.6281</c:v>
                </c:pt>
                <c:pt idx="46283">
                  <c:v>-28.579599999999989</c:v>
                </c:pt>
                <c:pt idx="46284">
                  <c:v>-28.5274</c:v>
                </c:pt>
                <c:pt idx="46285">
                  <c:v>-28.471699999999977</c:v>
                </c:pt>
                <c:pt idx="46286">
                  <c:v>-28.412299999999977</c:v>
                </c:pt>
                <c:pt idx="46287">
                  <c:v>-28.349399999999989</c:v>
                </c:pt>
                <c:pt idx="46288">
                  <c:v>-28.282800000000002</c:v>
                </c:pt>
                <c:pt idx="46289">
                  <c:v>-28.212399999999981</c:v>
                </c:pt>
                <c:pt idx="46290">
                  <c:v>-28.138400000000001</c:v>
                </c:pt>
                <c:pt idx="46291">
                  <c:v>-28.06059999999998</c:v>
                </c:pt>
                <c:pt idx="46292">
                  <c:v>-27.979199999999981</c:v>
                </c:pt>
                <c:pt idx="46293">
                  <c:v>-27.893999999999988</c:v>
                </c:pt>
                <c:pt idx="46294">
                  <c:v>-27.805</c:v>
                </c:pt>
                <c:pt idx="46295">
                  <c:v>-27.7121</c:v>
                </c:pt>
                <c:pt idx="46296">
                  <c:v>-27.615500000000001</c:v>
                </c:pt>
                <c:pt idx="46297">
                  <c:v>-27.515000000000001</c:v>
                </c:pt>
                <c:pt idx="46298">
                  <c:v>-27.410599999999981</c:v>
                </c:pt>
                <c:pt idx="46299">
                  <c:v>-27.302299999999981</c:v>
                </c:pt>
                <c:pt idx="46300">
                  <c:v>-27.190100000000001</c:v>
                </c:pt>
                <c:pt idx="46301">
                  <c:v>-27.073899999999988</c:v>
                </c:pt>
                <c:pt idx="46302">
                  <c:v>-26.953800000000001</c:v>
                </c:pt>
                <c:pt idx="46303">
                  <c:v>-26.829699999999981</c:v>
                </c:pt>
                <c:pt idx="46304">
                  <c:v>-26.701499999999989</c:v>
                </c:pt>
                <c:pt idx="46305">
                  <c:v>-26.569400000000002</c:v>
                </c:pt>
                <c:pt idx="46306">
                  <c:v>-26.4331</c:v>
                </c:pt>
                <c:pt idx="46307">
                  <c:v>-26.2928</c:v>
                </c:pt>
                <c:pt idx="46308">
                  <c:v>-26.148399999999981</c:v>
                </c:pt>
                <c:pt idx="46309">
                  <c:v>-25.9998</c:v>
                </c:pt>
                <c:pt idx="46310">
                  <c:v>-25.847000000000001</c:v>
                </c:pt>
                <c:pt idx="46311">
                  <c:v>-25.69</c:v>
                </c:pt>
                <c:pt idx="46312">
                  <c:v>-25.5289</c:v>
                </c:pt>
                <c:pt idx="46313">
                  <c:v>-25.363499999999977</c:v>
                </c:pt>
                <c:pt idx="46314">
                  <c:v>-25.193800000000014</c:v>
                </c:pt>
                <c:pt idx="46315">
                  <c:v>-25.019900000000014</c:v>
                </c:pt>
                <c:pt idx="46316">
                  <c:v>-24.8416</c:v>
                </c:pt>
                <c:pt idx="46317">
                  <c:v>-24.658899999999999</c:v>
                </c:pt>
                <c:pt idx="46318">
                  <c:v>-24.471900000000005</c:v>
                </c:pt>
                <c:pt idx="46319">
                  <c:v>-24.280499999999982</c:v>
                </c:pt>
                <c:pt idx="46320">
                  <c:v>-24.084700000000002</c:v>
                </c:pt>
                <c:pt idx="46321">
                  <c:v>-23.884399999999989</c:v>
                </c:pt>
                <c:pt idx="46322">
                  <c:v>-23.6797</c:v>
                </c:pt>
                <c:pt idx="46323">
                  <c:v>-23.47049999999998</c:v>
                </c:pt>
                <c:pt idx="46324">
                  <c:v>-23.256699999999981</c:v>
                </c:pt>
                <c:pt idx="46325">
                  <c:v>-23.038399999999989</c:v>
                </c:pt>
                <c:pt idx="46326">
                  <c:v>-22.8155</c:v>
                </c:pt>
                <c:pt idx="46327">
                  <c:v>-22.587999999999987</c:v>
                </c:pt>
                <c:pt idx="46328">
                  <c:v>-22.355899999999988</c:v>
                </c:pt>
                <c:pt idx="46329">
                  <c:v>-22.119000000000014</c:v>
                </c:pt>
                <c:pt idx="46330">
                  <c:v>-21.877600000000001</c:v>
                </c:pt>
                <c:pt idx="46331">
                  <c:v>-21.631499999999999</c:v>
                </c:pt>
                <c:pt idx="46332">
                  <c:v>-21.38059999999998</c:v>
                </c:pt>
                <c:pt idx="46333">
                  <c:v>-21.124900000000014</c:v>
                </c:pt>
                <c:pt idx="46334">
                  <c:v>-20.8645</c:v>
                </c:pt>
                <c:pt idx="46335">
                  <c:v>-20.599299999999989</c:v>
                </c:pt>
                <c:pt idx="46336">
                  <c:v>-20.3292</c:v>
                </c:pt>
                <c:pt idx="46337">
                  <c:v>-20.054300000000001</c:v>
                </c:pt>
                <c:pt idx="46338">
                  <c:v>-19.7745</c:v>
                </c:pt>
                <c:pt idx="46339">
                  <c:v>-19.48979999999997</c:v>
                </c:pt>
                <c:pt idx="46340">
                  <c:v>-19.200099999999985</c:v>
                </c:pt>
                <c:pt idx="46341">
                  <c:v>-18.905499999999982</c:v>
                </c:pt>
                <c:pt idx="46342">
                  <c:v>-18.606000000000005</c:v>
                </c:pt>
                <c:pt idx="46343">
                  <c:v>-18.301400000000001</c:v>
                </c:pt>
                <c:pt idx="46344">
                  <c:v>-17.991900000000001</c:v>
                </c:pt>
                <c:pt idx="46345">
                  <c:v>-17.677199999999999</c:v>
                </c:pt>
                <c:pt idx="46346">
                  <c:v>-17.357399999999988</c:v>
                </c:pt>
                <c:pt idx="46347">
                  <c:v>-17.032599999999981</c:v>
                </c:pt>
                <c:pt idx="46348">
                  <c:v>-16.702699999999982</c:v>
                </c:pt>
                <c:pt idx="46349">
                  <c:v>-16.367599999999989</c:v>
                </c:pt>
                <c:pt idx="46350">
                  <c:v>-16.0274</c:v>
                </c:pt>
                <c:pt idx="46351">
                  <c:v>-15.682</c:v>
                </c:pt>
                <c:pt idx="46352">
                  <c:v>-15.3314</c:v>
                </c:pt>
                <c:pt idx="46353">
                  <c:v>-14.975500000000007</c:v>
                </c:pt>
                <c:pt idx="46354">
                  <c:v>-14.6144</c:v>
                </c:pt>
                <c:pt idx="46355">
                  <c:v>-14.247999999999999</c:v>
                </c:pt>
                <c:pt idx="46356">
                  <c:v>-13.876300000000002</c:v>
                </c:pt>
                <c:pt idx="46357">
                  <c:v>-13.499400000000007</c:v>
                </c:pt>
                <c:pt idx="46358">
                  <c:v>-13.117000000000001</c:v>
                </c:pt>
                <c:pt idx="46359">
                  <c:v>-12.7294</c:v>
                </c:pt>
                <c:pt idx="46360">
                  <c:v>-12.3363</c:v>
                </c:pt>
                <c:pt idx="46361">
                  <c:v>-11.937900000000001</c:v>
                </c:pt>
                <c:pt idx="46362">
                  <c:v>-11.5341</c:v>
                </c:pt>
                <c:pt idx="46363">
                  <c:v>-11.124700000000001</c:v>
                </c:pt>
                <c:pt idx="46364">
                  <c:v>-10.71</c:v>
                </c:pt>
                <c:pt idx="46365">
                  <c:v>-10.289900000000001</c:v>
                </c:pt>
                <c:pt idx="46366">
                  <c:v>-9.8641900000000007</c:v>
                </c:pt>
                <c:pt idx="46367">
                  <c:v>-9.4329800000000006</c:v>
                </c:pt>
                <c:pt idx="46368">
                  <c:v>-8.9962900000000001</c:v>
                </c:pt>
                <c:pt idx="46369">
                  <c:v>-8.5540700000000012</c:v>
                </c:pt>
                <c:pt idx="46370">
                  <c:v>-8.1063100000000006</c:v>
                </c:pt>
                <c:pt idx="46371">
                  <c:v>-7.6529499999999961</c:v>
                </c:pt>
                <c:pt idx="46372">
                  <c:v>-7.1940199999999948</c:v>
                </c:pt>
                <c:pt idx="46373">
                  <c:v>-6.7295499999999997</c:v>
                </c:pt>
                <c:pt idx="46374">
                  <c:v>-6.2593899999999998</c:v>
                </c:pt>
                <c:pt idx="46375">
                  <c:v>-5.7836400000000037</c:v>
                </c:pt>
                <c:pt idx="46376">
                  <c:v>-5.3022799999999997</c:v>
                </c:pt>
                <c:pt idx="46377">
                  <c:v>-4.8152600000000003</c:v>
                </c:pt>
                <c:pt idx="46378">
                  <c:v>-4.3225799999999959</c:v>
                </c:pt>
                <c:pt idx="46379">
                  <c:v>-3.8241999999999998</c:v>
                </c:pt>
                <c:pt idx="46380">
                  <c:v>-3.3201800000000001</c:v>
                </c:pt>
                <c:pt idx="46381">
                  <c:v>-2.8104399999999981</c:v>
                </c:pt>
                <c:pt idx="46382">
                  <c:v>-2.2949899999999999</c:v>
                </c:pt>
                <c:pt idx="46383">
                  <c:v>-1.7738099999999992</c:v>
                </c:pt>
                <c:pt idx="46384">
                  <c:v>-1.24695</c:v>
                </c:pt>
                <c:pt idx="46385">
                  <c:v>-0.71427099999999999</c:v>
                </c:pt>
                <c:pt idx="46386">
                  <c:v>-0.17593800000000018</c:v>
                </c:pt>
                <c:pt idx="46387">
                  <c:v>0.36816700000000002</c:v>
                </c:pt>
                <c:pt idx="46388">
                  <c:v>0.91803999999999997</c:v>
                </c:pt>
                <c:pt idx="46389">
                  <c:v>1.4736899999999991</c:v>
                </c:pt>
                <c:pt idx="46390">
                  <c:v>2.03512</c:v>
                </c:pt>
                <c:pt idx="46391">
                  <c:v>2.602259999999998</c:v>
                </c:pt>
                <c:pt idx="46392">
                  <c:v>3.1752199999999982</c:v>
                </c:pt>
                <c:pt idx="46393">
                  <c:v>3.7540399999999998</c:v>
                </c:pt>
                <c:pt idx="46394">
                  <c:v>4.3385600000000002</c:v>
                </c:pt>
                <c:pt idx="46395">
                  <c:v>4.92896</c:v>
                </c:pt>
                <c:pt idx="46396">
                  <c:v>5.5251099999999962</c:v>
                </c:pt>
                <c:pt idx="46397">
                  <c:v>6.127029999999996</c:v>
                </c:pt>
                <c:pt idx="46398">
                  <c:v>6.73482</c:v>
                </c:pt>
                <c:pt idx="46399">
                  <c:v>7.3483999999999998</c:v>
                </c:pt>
                <c:pt idx="46400">
                  <c:v>7.9677299999999995</c:v>
                </c:pt>
                <c:pt idx="46401">
                  <c:v>8.5929500000000001</c:v>
                </c:pt>
                <c:pt idx="46402">
                  <c:v>9.2239500000000003</c:v>
                </c:pt>
                <c:pt idx="46403">
                  <c:v>9.8607300000000073</c:v>
                </c:pt>
                <c:pt idx="46404">
                  <c:v>10.503300000000001</c:v>
                </c:pt>
                <c:pt idx="46405">
                  <c:v>11.1517</c:v>
                </c:pt>
                <c:pt idx="46406">
                  <c:v>11.806000000000004</c:v>
                </c:pt>
                <c:pt idx="46407">
                  <c:v>12.466000000000006</c:v>
                </c:pt>
                <c:pt idx="46408">
                  <c:v>13.1318</c:v>
                </c:pt>
                <c:pt idx="46409">
                  <c:v>13.8033</c:v>
                </c:pt>
                <c:pt idx="46410">
                  <c:v>14.480700000000002</c:v>
                </c:pt>
                <c:pt idx="46411">
                  <c:v>15.1639</c:v>
                </c:pt>
                <c:pt idx="46412">
                  <c:v>15.852800000000007</c:v>
                </c:pt>
                <c:pt idx="46413">
                  <c:v>16.5474</c:v>
                </c:pt>
                <c:pt idx="46414">
                  <c:v>17.247900000000001</c:v>
                </c:pt>
                <c:pt idx="46415">
                  <c:v>17.9541</c:v>
                </c:pt>
                <c:pt idx="46416">
                  <c:v>18.666</c:v>
                </c:pt>
                <c:pt idx="46417">
                  <c:v>19.38369999999998</c:v>
                </c:pt>
                <c:pt idx="46418">
                  <c:v>20.107099999999999</c:v>
                </c:pt>
                <c:pt idx="46419">
                  <c:v>20.836200000000005</c:v>
                </c:pt>
                <c:pt idx="46420">
                  <c:v>21.571000000000005</c:v>
                </c:pt>
                <c:pt idx="46421">
                  <c:v>22.311399999999999</c:v>
                </c:pt>
                <c:pt idx="46422">
                  <c:v>23.057600000000001</c:v>
                </c:pt>
                <c:pt idx="46423">
                  <c:v>23.8094</c:v>
                </c:pt>
                <c:pt idx="46424">
                  <c:v>24.5669</c:v>
                </c:pt>
                <c:pt idx="46425">
                  <c:v>25.330000000000005</c:v>
                </c:pt>
                <c:pt idx="46426">
                  <c:v>26.09869999999998</c:v>
                </c:pt>
                <c:pt idx="46427">
                  <c:v>26.873000000000001</c:v>
                </c:pt>
                <c:pt idx="46428">
                  <c:v>27.652899999999999</c:v>
                </c:pt>
                <c:pt idx="46429">
                  <c:v>28.43849999999998</c:v>
                </c:pt>
                <c:pt idx="46430">
                  <c:v>29.229399999999977</c:v>
                </c:pt>
                <c:pt idx="46431">
                  <c:v>30.0261</c:v>
                </c:pt>
                <c:pt idx="46432">
                  <c:v>30.828099999999989</c:v>
                </c:pt>
                <c:pt idx="46433">
                  <c:v>31.6357</c:v>
                </c:pt>
                <c:pt idx="46434">
                  <c:v>32.448700000000002</c:v>
                </c:pt>
                <c:pt idx="46435">
                  <c:v>33.267200000000003</c:v>
                </c:pt>
                <c:pt idx="46436">
                  <c:v>34.091100000000012</c:v>
                </c:pt>
                <c:pt idx="46437">
                  <c:v>34.920500000000011</c:v>
                </c:pt>
                <c:pt idx="46438">
                  <c:v>35.755200000000002</c:v>
                </c:pt>
                <c:pt idx="46439">
                  <c:v>36.595200000000013</c:v>
                </c:pt>
                <c:pt idx="46440">
                  <c:v>37.440600000000003</c:v>
                </c:pt>
                <c:pt idx="46441">
                  <c:v>38.291400000000003</c:v>
                </c:pt>
                <c:pt idx="46442">
                  <c:v>39.147400000000005</c:v>
                </c:pt>
                <c:pt idx="46443">
                  <c:v>40.008700000000012</c:v>
                </c:pt>
                <c:pt idx="46444">
                  <c:v>40.8752</c:v>
                </c:pt>
                <c:pt idx="46445">
                  <c:v>41.746900000000011</c:v>
                </c:pt>
                <c:pt idx="46446">
                  <c:v>42.623800000000003</c:v>
                </c:pt>
                <c:pt idx="46447">
                  <c:v>43.505900000000011</c:v>
                </c:pt>
                <c:pt idx="46448">
                  <c:v>44.393000000000001</c:v>
                </c:pt>
                <c:pt idx="46449">
                  <c:v>45.285200000000003</c:v>
                </c:pt>
                <c:pt idx="46450">
                  <c:v>46.182600000000001</c:v>
                </c:pt>
                <c:pt idx="46451">
                  <c:v>47.084800000000001</c:v>
                </c:pt>
                <c:pt idx="46452">
                  <c:v>47.992200000000011</c:v>
                </c:pt>
                <c:pt idx="46453">
                  <c:v>48.904499999999999</c:v>
                </c:pt>
                <c:pt idx="46454">
                  <c:v>49.8217</c:v>
                </c:pt>
                <c:pt idx="46455">
                  <c:v>50.743900000000011</c:v>
                </c:pt>
                <c:pt idx="46456">
                  <c:v>51.6708</c:v>
                </c:pt>
                <c:pt idx="46457">
                  <c:v>52.602600000000002</c:v>
                </c:pt>
                <c:pt idx="46458">
                  <c:v>53.539200000000001</c:v>
                </c:pt>
                <c:pt idx="46459">
                  <c:v>54.480499999999999</c:v>
                </c:pt>
                <c:pt idx="46460">
                  <c:v>55.426600000000001</c:v>
                </c:pt>
                <c:pt idx="46461">
                  <c:v>56.377299999999998</c:v>
                </c:pt>
                <c:pt idx="46462">
                  <c:v>57.332700000000003</c:v>
                </c:pt>
                <c:pt idx="46463">
                  <c:v>58.292700000000046</c:v>
                </c:pt>
                <c:pt idx="46464">
                  <c:v>59.257200000000005</c:v>
                </c:pt>
                <c:pt idx="46465">
                  <c:v>60.226200000000013</c:v>
                </c:pt>
                <c:pt idx="46466">
                  <c:v>61.199800000000003</c:v>
                </c:pt>
                <c:pt idx="46467">
                  <c:v>62.177700000000002</c:v>
                </c:pt>
                <c:pt idx="46468">
                  <c:v>63.160000000000011</c:v>
                </c:pt>
                <c:pt idx="46469">
                  <c:v>64.146799999999999</c:v>
                </c:pt>
                <c:pt idx="46470">
                  <c:v>65.137799999999999</c:v>
                </c:pt>
                <c:pt idx="46471">
                  <c:v>66.133099999999999</c:v>
                </c:pt>
                <c:pt idx="46472">
                  <c:v>67.132599999999982</c:v>
                </c:pt>
                <c:pt idx="46473">
                  <c:v>68.136299999999991</c:v>
                </c:pt>
                <c:pt idx="46474">
                  <c:v>69.144099999999995</c:v>
                </c:pt>
                <c:pt idx="46475">
                  <c:v>70.155999999999949</c:v>
                </c:pt>
                <c:pt idx="46476">
                  <c:v>71.171999999999983</c:v>
                </c:pt>
                <c:pt idx="46477">
                  <c:v>72.191900000000004</c:v>
                </c:pt>
                <c:pt idx="46478">
                  <c:v>73.215800000000002</c:v>
                </c:pt>
                <c:pt idx="46479">
                  <c:v>74.243499999999997</c:v>
                </c:pt>
                <c:pt idx="46480">
                  <c:v>75.275099999999981</c:v>
                </c:pt>
                <c:pt idx="46481">
                  <c:v>76.310500000000005</c:v>
                </c:pt>
                <c:pt idx="46482">
                  <c:v>77.349700000000013</c:v>
                </c:pt>
                <c:pt idx="46483">
                  <c:v>78.392600000000002</c:v>
                </c:pt>
                <c:pt idx="46484">
                  <c:v>79.438999999999993</c:v>
                </c:pt>
                <c:pt idx="46485">
                  <c:v>80.489099999999993</c:v>
                </c:pt>
                <c:pt idx="46486">
                  <c:v>81.542699999999996</c:v>
                </c:pt>
                <c:pt idx="46487">
                  <c:v>82.599800000000002</c:v>
                </c:pt>
                <c:pt idx="46488">
                  <c:v>83.660399999999981</c:v>
                </c:pt>
                <c:pt idx="46489">
                  <c:v>84.724300000000014</c:v>
                </c:pt>
                <c:pt idx="46490">
                  <c:v>85.791600000000059</c:v>
                </c:pt>
                <c:pt idx="46491">
                  <c:v>86.862099999999998</c:v>
                </c:pt>
                <c:pt idx="46492">
                  <c:v>87.9358</c:v>
                </c:pt>
                <c:pt idx="46493">
                  <c:v>89.012699999999995</c:v>
                </c:pt>
                <c:pt idx="46494">
                  <c:v>90.092699999999994</c:v>
                </c:pt>
                <c:pt idx="46495">
                  <c:v>91.175799999999896</c:v>
                </c:pt>
                <c:pt idx="46496">
                  <c:v>92.261799999999994</c:v>
                </c:pt>
                <c:pt idx="46497">
                  <c:v>93.350799999999978</c:v>
                </c:pt>
                <c:pt idx="46498">
                  <c:v>94.442600000000027</c:v>
                </c:pt>
                <c:pt idx="46499">
                  <c:v>95.537300000000002</c:v>
                </c:pt>
                <c:pt idx="46500">
                  <c:v>96.634699999999995</c:v>
                </c:pt>
                <c:pt idx="46501">
                  <c:v>97.734800000000007</c:v>
                </c:pt>
                <c:pt idx="46502">
                  <c:v>98.837599999999995</c:v>
                </c:pt>
                <c:pt idx="46503">
                  <c:v>99.943000000000026</c:v>
                </c:pt>
                <c:pt idx="46504">
                  <c:v>101.051</c:v>
                </c:pt>
                <c:pt idx="46505">
                  <c:v>102.161</c:v>
                </c:pt>
                <c:pt idx="46506">
                  <c:v>103.274</c:v>
                </c:pt>
                <c:pt idx="46507">
                  <c:v>104.389</c:v>
                </c:pt>
                <c:pt idx="46508">
                  <c:v>105.506</c:v>
                </c:pt>
                <c:pt idx="46509">
                  <c:v>106.62599999999998</c:v>
                </c:pt>
                <c:pt idx="46510">
                  <c:v>107.74700000000006</c:v>
                </c:pt>
                <c:pt idx="46511">
                  <c:v>108.871</c:v>
                </c:pt>
                <c:pt idx="46512">
                  <c:v>109.99700000000006</c:v>
                </c:pt>
                <c:pt idx="46513">
                  <c:v>111.124</c:v>
                </c:pt>
                <c:pt idx="46514">
                  <c:v>112.254</c:v>
                </c:pt>
                <c:pt idx="46515">
                  <c:v>113.38500000000001</c:v>
                </c:pt>
                <c:pt idx="46516">
                  <c:v>114.51900000000002</c:v>
                </c:pt>
                <c:pt idx="46517">
                  <c:v>115.65300000000001</c:v>
                </c:pt>
                <c:pt idx="46518">
                  <c:v>116.79</c:v>
                </c:pt>
                <c:pt idx="46519">
                  <c:v>117.928</c:v>
                </c:pt>
                <c:pt idx="46520">
                  <c:v>119.06699999999999</c:v>
                </c:pt>
                <c:pt idx="46521">
                  <c:v>120.208</c:v>
                </c:pt>
                <c:pt idx="46522">
                  <c:v>121.351</c:v>
                </c:pt>
                <c:pt idx="46523">
                  <c:v>122.49400000000006</c:v>
                </c:pt>
                <c:pt idx="46524">
                  <c:v>123.639</c:v>
                </c:pt>
                <c:pt idx="46525">
                  <c:v>124.785</c:v>
                </c:pt>
                <c:pt idx="46526">
                  <c:v>125.932</c:v>
                </c:pt>
                <c:pt idx="46527">
                  <c:v>127.08</c:v>
                </c:pt>
                <c:pt idx="46528">
                  <c:v>128.22900000000001</c:v>
                </c:pt>
                <c:pt idx="46529">
                  <c:v>129.37900000000002</c:v>
                </c:pt>
                <c:pt idx="46530">
                  <c:v>130.53</c:v>
                </c:pt>
                <c:pt idx="46531">
                  <c:v>131.68100000000001</c:v>
                </c:pt>
                <c:pt idx="46532">
                  <c:v>132.833</c:v>
                </c:pt>
                <c:pt idx="46533">
                  <c:v>133.9860000000001</c:v>
                </c:pt>
                <c:pt idx="46534">
                  <c:v>135.13900000000001</c:v>
                </c:pt>
                <c:pt idx="46535">
                  <c:v>136.29300000000001</c:v>
                </c:pt>
                <c:pt idx="46536">
                  <c:v>137.447</c:v>
                </c:pt>
                <c:pt idx="46537">
                  <c:v>138.602</c:v>
                </c:pt>
                <c:pt idx="46538">
                  <c:v>139.756</c:v>
                </c:pt>
                <c:pt idx="46539">
                  <c:v>140.911</c:v>
                </c:pt>
                <c:pt idx="46540">
                  <c:v>142.066</c:v>
                </c:pt>
                <c:pt idx="46541">
                  <c:v>143.221</c:v>
                </c:pt>
                <c:pt idx="46542">
                  <c:v>144.376</c:v>
                </c:pt>
                <c:pt idx="46543">
                  <c:v>145.53100000000001</c:v>
                </c:pt>
                <c:pt idx="46544">
                  <c:v>146.685</c:v>
                </c:pt>
                <c:pt idx="46545">
                  <c:v>147.84</c:v>
                </c:pt>
                <c:pt idx="46546">
                  <c:v>148.994</c:v>
                </c:pt>
                <c:pt idx="46547">
                  <c:v>150.14699999999999</c:v>
                </c:pt>
                <c:pt idx="46548">
                  <c:v>151.30100000000004</c:v>
                </c:pt>
                <c:pt idx="46549">
                  <c:v>152.453</c:v>
                </c:pt>
                <c:pt idx="46550">
                  <c:v>153.60499999999999</c:v>
                </c:pt>
                <c:pt idx="46551">
                  <c:v>154.75700000000001</c:v>
                </c:pt>
                <c:pt idx="46552">
                  <c:v>155.90700000000001</c:v>
                </c:pt>
                <c:pt idx="46553">
                  <c:v>157.05700000000004</c:v>
                </c:pt>
                <c:pt idx="46554">
                  <c:v>158.20599999999999</c:v>
                </c:pt>
                <c:pt idx="46555">
                  <c:v>159.35300000000001</c:v>
                </c:pt>
                <c:pt idx="46556">
                  <c:v>160.5</c:v>
                </c:pt>
                <c:pt idx="46557">
                  <c:v>161.64599999999999</c:v>
                </c:pt>
                <c:pt idx="46558">
                  <c:v>162.79</c:v>
                </c:pt>
                <c:pt idx="46559">
                  <c:v>163.93300000000002</c:v>
                </c:pt>
                <c:pt idx="46560">
                  <c:v>165.07499999999999</c:v>
                </c:pt>
                <c:pt idx="46561">
                  <c:v>166.21499999999995</c:v>
                </c:pt>
                <c:pt idx="46562">
                  <c:v>167.35400000000001</c:v>
                </c:pt>
                <c:pt idx="46563">
                  <c:v>168.49100000000001</c:v>
                </c:pt>
                <c:pt idx="46564">
                  <c:v>169.62700000000001</c:v>
                </c:pt>
                <c:pt idx="46565">
                  <c:v>170.761</c:v>
                </c:pt>
                <c:pt idx="46566">
                  <c:v>171.893</c:v>
                </c:pt>
                <c:pt idx="46567">
                  <c:v>173.023</c:v>
                </c:pt>
                <c:pt idx="46568">
                  <c:v>174.15200000000004</c:v>
                </c:pt>
                <c:pt idx="46569">
                  <c:v>175.27799999999999</c:v>
                </c:pt>
                <c:pt idx="46570">
                  <c:v>176.40200000000004</c:v>
                </c:pt>
                <c:pt idx="46571">
                  <c:v>177.524</c:v>
                </c:pt>
                <c:pt idx="46572">
                  <c:v>178.64399999999998</c:v>
                </c:pt>
                <c:pt idx="46573">
                  <c:v>179.761</c:v>
                </c:pt>
                <c:pt idx="46574">
                  <c:v>180.876</c:v>
                </c:pt>
                <c:pt idx="46575">
                  <c:v>181.989</c:v>
                </c:pt>
                <c:pt idx="46576">
                  <c:v>183.09900000000002</c:v>
                </c:pt>
                <c:pt idx="46577">
                  <c:v>184.20699999999999</c:v>
                </c:pt>
                <c:pt idx="46578">
                  <c:v>185.31200000000001</c:v>
                </c:pt>
                <c:pt idx="46579">
                  <c:v>186.41399999999999</c:v>
                </c:pt>
                <c:pt idx="46580">
                  <c:v>187.51300000000001</c:v>
                </c:pt>
                <c:pt idx="46581">
                  <c:v>188.60900000000001</c:v>
                </c:pt>
                <c:pt idx="46582">
                  <c:v>189.70299999999997</c:v>
                </c:pt>
                <c:pt idx="46583">
                  <c:v>190.79300000000001</c:v>
                </c:pt>
                <c:pt idx="46584">
                  <c:v>191.88100000000011</c:v>
                </c:pt>
                <c:pt idx="46585">
                  <c:v>192.965</c:v>
                </c:pt>
                <c:pt idx="46586">
                  <c:v>194.04599999999999</c:v>
                </c:pt>
                <c:pt idx="46587">
                  <c:v>195.12300000000002</c:v>
                </c:pt>
                <c:pt idx="46588">
                  <c:v>196.19800000000001</c:v>
                </c:pt>
                <c:pt idx="46589">
                  <c:v>197.268</c:v>
                </c:pt>
                <c:pt idx="46590">
                  <c:v>198.33600000000001</c:v>
                </c:pt>
                <c:pt idx="46591">
                  <c:v>199.399</c:v>
                </c:pt>
                <c:pt idx="46592">
                  <c:v>200.459</c:v>
                </c:pt>
                <c:pt idx="46593">
                  <c:v>201.51499999999999</c:v>
                </c:pt>
                <c:pt idx="46594">
                  <c:v>202.56800000000001</c:v>
                </c:pt>
                <c:pt idx="46595">
                  <c:v>203.61599999999999</c:v>
                </c:pt>
                <c:pt idx="46596">
                  <c:v>204.661</c:v>
                </c:pt>
                <c:pt idx="46597">
                  <c:v>205.70099999999999</c:v>
                </c:pt>
                <c:pt idx="46598">
                  <c:v>206.738</c:v>
                </c:pt>
                <c:pt idx="46599">
                  <c:v>207.76999999999998</c:v>
                </c:pt>
                <c:pt idx="46600">
                  <c:v>208.798</c:v>
                </c:pt>
                <c:pt idx="46601">
                  <c:v>209.82200000000012</c:v>
                </c:pt>
                <c:pt idx="46602">
                  <c:v>210.84100000000001</c:v>
                </c:pt>
                <c:pt idx="46603">
                  <c:v>211.85600000000011</c:v>
                </c:pt>
                <c:pt idx="46604">
                  <c:v>212.8670000000001</c:v>
                </c:pt>
                <c:pt idx="46605">
                  <c:v>213.87300000000002</c:v>
                </c:pt>
                <c:pt idx="46606">
                  <c:v>214.874</c:v>
                </c:pt>
                <c:pt idx="46607">
                  <c:v>215.87100000000001</c:v>
                </c:pt>
                <c:pt idx="46608">
                  <c:v>216.863</c:v>
                </c:pt>
                <c:pt idx="46609">
                  <c:v>217.85000000000011</c:v>
                </c:pt>
                <c:pt idx="46610">
                  <c:v>218.83200000000011</c:v>
                </c:pt>
                <c:pt idx="46611">
                  <c:v>219.809</c:v>
                </c:pt>
                <c:pt idx="46612">
                  <c:v>220.78100000000001</c:v>
                </c:pt>
                <c:pt idx="46613">
                  <c:v>221.74799999999999</c:v>
                </c:pt>
                <c:pt idx="46614">
                  <c:v>222.70999999999998</c:v>
                </c:pt>
                <c:pt idx="46615">
                  <c:v>223.667</c:v>
                </c:pt>
                <c:pt idx="46616">
                  <c:v>224.61799999999999</c:v>
                </c:pt>
                <c:pt idx="46617">
                  <c:v>225.565</c:v>
                </c:pt>
                <c:pt idx="46618">
                  <c:v>226.505</c:v>
                </c:pt>
                <c:pt idx="46619">
                  <c:v>227.441</c:v>
                </c:pt>
                <c:pt idx="46620">
                  <c:v>228.37</c:v>
                </c:pt>
                <c:pt idx="46621">
                  <c:v>229.29499999999999</c:v>
                </c:pt>
                <c:pt idx="46622">
                  <c:v>230.21299999999999</c:v>
                </c:pt>
                <c:pt idx="46623">
                  <c:v>231.126</c:v>
                </c:pt>
                <c:pt idx="46624">
                  <c:v>232.03300000000002</c:v>
                </c:pt>
                <c:pt idx="46625">
                  <c:v>232.934</c:v>
                </c:pt>
                <c:pt idx="46626">
                  <c:v>233.82900000000001</c:v>
                </c:pt>
                <c:pt idx="46627">
                  <c:v>234.71899999999999</c:v>
                </c:pt>
                <c:pt idx="46628">
                  <c:v>235.602</c:v>
                </c:pt>
                <c:pt idx="46629">
                  <c:v>236.4800000000001</c:v>
                </c:pt>
                <c:pt idx="46630">
                  <c:v>237.35100000000011</c:v>
                </c:pt>
                <c:pt idx="46631">
                  <c:v>238.21599999999998</c:v>
                </c:pt>
                <c:pt idx="46632">
                  <c:v>239.07499999999999</c:v>
                </c:pt>
                <c:pt idx="46633">
                  <c:v>239.92700000000011</c:v>
                </c:pt>
                <c:pt idx="46634">
                  <c:v>240.77299999999997</c:v>
                </c:pt>
                <c:pt idx="46635">
                  <c:v>241.61299999999997</c:v>
                </c:pt>
                <c:pt idx="46636">
                  <c:v>242.447</c:v>
                </c:pt>
                <c:pt idx="46637">
                  <c:v>243.27299999999997</c:v>
                </c:pt>
                <c:pt idx="46638">
                  <c:v>244.09399999999999</c:v>
                </c:pt>
                <c:pt idx="46639">
                  <c:v>244.90700000000001</c:v>
                </c:pt>
                <c:pt idx="46640">
                  <c:v>245.71499999999995</c:v>
                </c:pt>
                <c:pt idx="46641">
                  <c:v>246.51499999999999</c:v>
                </c:pt>
                <c:pt idx="46642">
                  <c:v>247.30800000000011</c:v>
                </c:pt>
                <c:pt idx="46643">
                  <c:v>248.095</c:v>
                </c:pt>
                <c:pt idx="46644">
                  <c:v>248.875</c:v>
                </c:pt>
                <c:pt idx="46645">
                  <c:v>249.648</c:v>
                </c:pt>
                <c:pt idx="46646">
                  <c:v>250.41399999999999</c:v>
                </c:pt>
                <c:pt idx="46647">
                  <c:v>251.17299999999997</c:v>
                </c:pt>
                <c:pt idx="46648">
                  <c:v>251.92500000000001</c:v>
                </c:pt>
                <c:pt idx="46649">
                  <c:v>252.67</c:v>
                </c:pt>
                <c:pt idx="46650">
                  <c:v>253.40700000000001</c:v>
                </c:pt>
                <c:pt idx="46651">
                  <c:v>254.13800000000001</c:v>
                </c:pt>
                <c:pt idx="46652">
                  <c:v>254.8610000000001</c:v>
                </c:pt>
                <c:pt idx="46653">
                  <c:v>255.577</c:v>
                </c:pt>
                <c:pt idx="46654">
                  <c:v>256.28500000000003</c:v>
                </c:pt>
                <c:pt idx="46655">
                  <c:v>256.98699999999963</c:v>
                </c:pt>
                <c:pt idx="46656">
                  <c:v>257.68</c:v>
                </c:pt>
                <c:pt idx="46657">
                  <c:v>258.36700000000002</c:v>
                </c:pt>
                <c:pt idx="46658">
                  <c:v>259.04500000000002</c:v>
                </c:pt>
                <c:pt idx="46659">
                  <c:v>259.71699999999959</c:v>
                </c:pt>
                <c:pt idx="46660">
                  <c:v>260.38</c:v>
                </c:pt>
                <c:pt idx="46661">
                  <c:v>261.03599999999977</c:v>
                </c:pt>
                <c:pt idx="46662">
                  <c:v>261.685</c:v>
                </c:pt>
                <c:pt idx="46663">
                  <c:v>262.32499999999999</c:v>
                </c:pt>
                <c:pt idx="46664">
                  <c:v>262.95800000000003</c:v>
                </c:pt>
                <c:pt idx="46665">
                  <c:v>263.58300000000003</c:v>
                </c:pt>
                <c:pt idx="46666">
                  <c:v>264.2</c:v>
                </c:pt>
                <c:pt idx="46667">
                  <c:v>264.80900000000008</c:v>
                </c:pt>
                <c:pt idx="46668">
                  <c:v>265.41099999999977</c:v>
                </c:pt>
                <c:pt idx="46669">
                  <c:v>266.00400000000002</c:v>
                </c:pt>
                <c:pt idx="46670">
                  <c:v>266.58999999999975</c:v>
                </c:pt>
                <c:pt idx="46671">
                  <c:v>267.16699999999975</c:v>
                </c:pt>
                <c:pt idx="46672">
                  <c:v>267.73699999999963</c:v>
                </c:pt>
                <c:pt idx="46673">
                  <c:v>268.29799999999977</c:v>
                </c:pt>
                <c:pt idx="46674">
                  <c:v>268.851</c:v>
                </c:pt>
                <c:pt idx="46675">
                  <c:v>269.39599999999979</c:v>
                </c:pt>
                <c:pt idx="46676">
                  <c:v>269.93299999999965</c:v>
                </c:pt>
                <c:pt idx="46677">
                  <c:v>270.46199999999965</c:v>
                </c:pt>
                <c:pt idx="46678">
                  <c:v>270.98200000000003</c:v>
                </c:pt>
                <c:pt idx="46679">
                  <c:v>271.49400000000003</c:v>
                </c:pt>
                <c:pt idx="46680">
                  <c:v>271.99799999999965</c:v>
                </c:pt>
                <c:pt idx="46681">
                  <c:v>272.49400000000003</c:v>
                </c:pt>
                <c:pt idx="46682">
                  <c:v>272.98099999999965</c:v>
                </c:pt>
                <c:pt idx="46683">
                  <c:v>273.45999999999975</c:v>
                </c:pt>
                <c:pt idx="46684">
                  <c:v>273.92999999999978</c:v>
                </c:pt>
                <c:pt idx="46685">
                  <c:v>274.392</c:v>
                </c:pt>
                <c:pt idx="46686">
                  <c:v>274.846</c:v>
                </c:pt>
                <c:pt idx="46687">
                  <c:v>275.29099999999966</c:v>
                </c:pt>
                <c:pt idx="46688">
                  <c:v>275.72699999999958</c:v>
                </c:pt>
                <c:pt idx="46689">
                  <c:v>276.15499999999997</c:v>
                </c:pt>
                <c:pt idx="46690">
                  <c:v>276.57499999999999</c:v>
                </c:pt>
                <c:pt idx="46691">
                  <c:v>276.98499999999979</c:v>
                </c:pt>
                <c:pt idx="46692">
                  <c:v>277.38799999999975</c:v>
                </c:pt>
                <c:pt idx="46693">
                  <c:v>277.78099999999978</c:v>
                </c:pt>
                <c:pt idx="46694">
                  <c:v>278.166</c:v>
                </c:pt>
                <c:pt idx="46695">
                  <c:v>278.54300000000001</c:v>
                </c:pt>
                <c:pt idx="46696">
                  <c:v>278.91000000000003</c:v>
                </c:pt>
                <c:pt idx="46697">
                  <c:v>279.26900000000001</c:v>
                </c:pt>
                <c:pt idx="46698">
                  <c:v>279.61900000000026</c:v>
                </c:pt>
                <c:pt idx="46699">
                  <c:v>279.96099999999979</c:v>
                </c:pt>
                <c:pt idx="46700">
                  <c:v>280.29399999999958</c:v>
                </c:pt>
                <c:pt idx="46701">
                  <c:v>280.61799999999999</c:v>
                </c:pt>
                <c:pt idx="46702">
                  <c:v>280.93299999999965</c:v>
                </c:pt>
                <c:pt idx="46703">
                  <c:v>281.24</c:v>
                </c:pt>
                <c:pt idx="46704">
                  <c:v>281.53699999999958</c:v>
                </c:pt>
                <c:pt idx="46705">
                  <c:v>281.82599999999979</c:v>
                </c:pt>
                <c:pt idx="46706">
                  <c:v>282.10599999999999</c:v>
                </c:pt>
                <c:pt idx="46707">
                  <c:v>282.37700000000001</c:v>
                </c:pt>
                <c:pt idx="46708">
                  <c:v>282.64000000000021</c:v>
                </c:pt>
                <c:pt idx="46709">
                  <c:v>282.89299999999974</c:v>
                </c:pt>
                <c:pt idx="46710">
                  <c:v>283.13799999999975</c:v>
                </c:pt>
                <c:pt idx="46711">
                  <c:v>283.37400000000002</c:v>
                </c:pt>
                <c:pt idx="46712">
                  <c:v>283.601</c:v>
                </c:pt>
                <c:pt idx="46713">
                  <c:v>283.81900000000002</c:v>
                </c:pt>
                <c:pt idx="46714">
                  <c:v>284.02799999999979</c:v>
                </c:pt>
                <c:pt idx="46715">
                  <c:v>284.22799999999978</c:v>
                </c:pt>
                <c:pt idx="46716">
                  <c:v>284.41999999999979</c:v>
                </c:pt>
                <c:pt idx="46717">
                  <c:v>284.60199999999975</c:v>
                </c:pt>
                <c:pt idx="46718">
                  <c:v>284.77599999999978</c:v>
                </c:pt>
                <c:pt idx="46719">
                  <c:v>284.94</c:v>
                </c:pt>
                <c:pt idx="46720">
                  <c:v>285.09599999999978</c:v>
                </c:pt>
                <c:pt idx="46721">
                  <c:v>285.24299999999999</c:v>
                </c:pt>
                <c:pt idx="46722">
                  <c:v>285.38099999999974</c:v>
                </c:pt>
                <c:pt idx="46723">
                  <c:v>285.51</c:v>
                </c:pt>
                <c:pt idx="46724">
                  <c:v>285.63</c:v>
                </c:pt>
                <c:pt idx="46725">
                  <c:v>285.74099999999999</c:v>
                </c:pt>
                <c:pt idx="46726">
                  <c:v>285.84300000000002</c:v>
                </c:pt>
                <c:pt idx="46727">
                  <c:v>285.93699999999961</c:v>
                </c:pt>
                <c:pt idx="46728">
                  <c:v>286.02099999999979</c:v>
                </c:pt>
                <c:pt idx="46729">
                  <c:v>286.09699999999958</c:v>
                </c:pt>
                <c:pt idx="46730">
                  <c:v>286.16399999999999</c:v>
                </c:pt>
                <c:pt idx="46731">
                  <c:v>286.22099999999978</c:v>
                </c:pt>
                <c:pt idx="46732">
                  <c:v>286.27</c:v>
                </c:pt>
                <c:pt idx="46733">
                  <c:v>286.31</c:v>
                </c:pt>
                <c:pt idx="46734">
                  <c:v>286.34199999999993</c:v>
                </c:pt>
                <c:pt idx="46735">
                  <c:v>286.36399999999975</c:v>
                </c:pt>
                <c:pt idx="46736">
                  <c:v>286.37799999999999</c:v>
                </c:pt>
                <c:pt idx="46737">
                  <c:v>286.38200000000001</c:v>
                </c:pt>
                <c:pt idx="46738">
                  <c:v>286.37799999999999</c:v>
                </c:pt>
                <c:pt idx="46739">
                  <c:v>286.36500000000001</c:v>
                </c:pt>
                <c:pt idx="46740">
                  <c:v>286.34300000000002</c:v>
                </c:pt>
                <c:pt idx="46741">
                  <c:v>286.31299999999999</c:v>
                </c:pt>
                <c:pt idx="46742">
                  <c:v>286.2729999999998</c:v>
                </c:pt>
                <c:pt idx="46743">
                  <c:v>286.2249999999998</c:v>
                </c:pt>
                <c:pt idx="46744">
                  <c:v>286.16899999999993</c:v>
                </c:pt>
                <c:pt idx="46745">
                  <c:v>286.10300000000001</c:v>
                </c:pt>
                <c:pt idx="46746">
                  <c:v>286.029</c:v>
                </c:pt>
                <c:pt idx="46747">
                  <c:v>285.94600000000003</c:v>
                </c:pt>
                <c:pt idx="46748">
                  <c:v>285.85399999999993</c:v>
                </c:pt>
                <c:pt idx="46749">
                  <c:v>285.75400000000002</c:v>
                </c:pt>
                <c:pt idx="46750">
                  <c:v>285.64499999999998</c:v>
                </c:pt>
                <c:pt idx="46751">
                  <c:v>285.52699999999965</c:v>
                </c:pt>
                <c:pt idx="46752">
                  <c:v>285.40099999999978</c:v>
                </c:pt>
                <c:pt idx="46753">
                  <c:v>285.26599999999979</c:v>
                </c:pt>
                <c:pt idx="46754">
                  <c:v>285.12299999999999</c:v>
                </c:pt>
                <c:pt idx="46755">
                  <c:v>284.97099999999978</c:v>
                </c:pt>
                <c:pt idx="46756">
                  <c:v>284.81099999999975</c:v>
                </c:pt>
                <c:pt idx="46757">
                  <c:v>284.64200000000022</c:v>
                </c:pt>
                <c:pt idx="46758">
                  <c:v>284.464</c:v>
                </c:pt>
                <c:pt idx="46759">
                  <c:v>284.279</c:v>
                </c:pt>
                <c:pt idx="46760">
                  <c:v>284.084</c:v>
                </c:pt>
                <c:pt idx="46761">
                  <c:v>283.88200000000001</c:v>
                </c:pt>
                <c:pt idx="46762">
                  <c:v>283.67099999999999</c:v>
                </c:pt>
                <c:pt idx="46763">
                  <c:v>283.45099999999979</c:v>
                </c:pt>
                <c:pt idx="46764">
                  <c:v>283.22399999999965</c:v>
                </c:pt>
                <c:pt idx="46765">
                  <c:v>282.98799999999977</c:v>
                </c:pt>
                <c:pt idx="46766">
                  <c:v>282.74299999999999</c:v>
                </c:pt>
                <c:pt idx="46767">
                  <c:v>282.49099999999964</c:v>
                </c:pt>
                <c:pt idx="46768">
                  <c:v>282.22999999999979</c:v>
                </c:pt>
                <c:pt idx="46769">
                  <c:v>281.96199999999965</c:v>
                </c:pt>
                <c:pt idx="46770">
                  <c:v>281.685</c:v>
                </c:pt>
                <c:pt idx="46771">
                  <c:v>281.39999999999975</c:v>
                </c:pt>
                <c:pt idx="46772">
                  <c:v>281.10599999999999</c:v>
                </c:pt>
                <c:pt idx="46773">
                  <c:v>280.80500000000001</c:v>
                </c:pt>
                <c:pt idx="46774">
                  <c:v>280.49599999999958</c:v>
                </c:pt>
                <c:pt idx="46775">
                  <c:v>280.17899999999975</c:v>
                </c:pt>
                <c:pt idx="46776">
                  <c:v>279.85399999999993</c:v>
                </c:pt>
                <c:pt idx="46777">
                  <c:v>279.52099999999979</c:v>
                </c:pt>
                <c:pt idx="46778">
                  <c:v>279.18</c:v>
                </c:pt>
                <c:pt idx="46779">
                  <c:v>278.83099999999979</c:v>
                </c:pt>
                <c:pt idx="46780">
                  <c:v>278.4749999999998</c:v>
                </c:pt>
                <c:pt idx="46781">
                  <c:v>278.11</c:v>
                </c:pt>
                <c:pt idx="46782">
                  <c:v>277.73799999999977</c:v>
                </c:pt>
                <c:pt idx="46783">
                  <c:v>277.35899999999975</c:v>
                </c:pt>
                <c:pt idx="46784">
                  <c:v>276.97099999999978</c:v>
                </c:pt>
                <c:pt idx="46785">
                  <c:v>276.577</c:v>
                </c:pt>
                <c:pt idx="46786">
                  <c:v>276.17399999999975</c:v>
                </c:pt>
                <c:pt idx="46787">
                  <c:v>275.76400000000001</c:v>
                </c:pt>
                <c:pt idx="46788">
                  <c:v>275.34699999999975</c:v>
                </c:pt>
                <c:pt idx="46789">
                  <c:v>274.92200000000003</c:v>
                </c:pt>
                <c:pt idx="46790">
                  <c:v>274.48899999999958</c:v>
                </c:pt>
                <c:pt idx="46791">
                  <c:v>274.05</c:v>
                </c:pt>
                <c:pt idx="46792">
                  <c:v>273.60300000000001</c:v>
                </c:pt>
                <c:pt idx="46793">
                  <c:v>273.14900000000023</c:v>
                </c:pt>
                <c:pt idx="46794">
                  <c:v>272.68700000000001</c:v>
                </c:pt>
                <c:pt idx="46795">
                  <c:v>272.21899999999965</c:v>
                </c:pt>
                <c:pt idx="46796">
                  <c:v>271.74299999999999</c:v>
                </c:pt>
                <c:pt idx="46797">
                  <c:v>271.26</c:v>
                </c:pt>
                <c:pt idx="46798">
                  <c:v>270.77</c:v>
                </c:pt>
                <c:pt idx="46799">
                  <c:v>270.2729999999998</c:v>
                </c:pt>
                <c:pt idx="46800">
                  <c:v>269.76900000000001</c:v>
                </c:pt>
                <c:pt idx="46801">
                  <c:v>269.25900000000001</c:v>
                </c:pt>
                <c:pt idx="46802">
                  <c:v>268.74099999999999</c:v>
                </c:pt>
                <c:pt idx="46803">
                  <c:v>268.21699999999959</c:v>
                </c:pt>
                <c:pt idx="46804">
                  <c:v>267.68599999999975</c:v>
                </c:pt>
                <c:pt idx="46805">
                  <c:v>267.14800000000002</c:v>
                </c:pt>
                <c:pt idx="46806">
                  <c:v>266.60300000000001</c:v>
                </c:pt>
                <c:pt idx="46807">
                  <c:v>266.05200000000002</c:v>
                </c:pt>
                <c:pt idx="46808">
                  <c:v>265.49499999999978</c:v>
                </c:pt>
                <c:pt idx="46809">
                  <c:v>264.93099999999959</c:v>
                </c:pt>
                <c:pt idx="46810">
                  <c:v>264.36</c:v>
                </c:pt>
                <c:pt idx="46811">
                  <c:v>263.78299999999979</c:v>
                </c:pt>
                <c:pt idx="46812">
                  <c:v>263.2</c:v>
                </c:pt>
                <c:pt idx="46813">
                  <c:v>262.61</c:v>
                </c:pt>
                <c:pt idx="46814">
                  <c:v>262.01499999999999</c:v>
                </c:pt>
                <c:pt idx="46815">
                  <c:v>261.41299999999978</c:v>
                </c:pt>
                <c:pt idx="46816">
                  <c:v>260.80500000000001</c:v>
                </c:pt>
                <c:pt idx="46817">
                  <c:v>260.19</c:v>
                </c:pt>
                <c:pt idx="46818">
                  <c:v>259.57</c:v>
                </c:pt>
                <c:pt idx="46819">
                  <c:v>258.94400000000002</c:v>
                </c:pt>
                <c:pt idx="46820">
                  <c:v>258.31200000000001</c:v>
                </c:pt>
                <c:pt idx="46821">
                  <c:v>257.67399999999975</c:v>
                </c:pt>
                <c:pt idx="46822">
                  <c:v>257.02999999999975</c:v>
                </c:pt>
                <c:pt idx="46823">
                  <c:v>256.38099999999974</c:v>
                </c:pt>
                <c:pt idx="46824">
                  <c:v>255.726</c:v>
                </c:pt>
                <c:pt idx="46825">
                  <c:v>255.065</c:v>
                </c:pt>
                <c:pt idx="46826">
                  <c:v>254.399</c:v>
                </c:pt>
                <c:pt idx="46827">
                  <c:v>253.727</c:v>
                </c:pt>
                <c:pt idx="46828">
                  <c:v>253.05</c:v>
                </c:pt>
                <c:pt idx="46829">
                  <c:v>252.3670000000001</c:v>
                </c:pt>
                <c:pt idx="46830">
                  <c:v>251.67899999999997</c:v>
                </c:pt>
                <c:pt idx="46831">
                  <c:v>250.9860000000001</c:v>
                </c:pt>
                <c:pt idx="46832">
                  <c:v>250.28800000000001</c:v>
                </c:pt>
                <c:pt idx="46833">
                  <c:v>249.584</c:v>
                </c:pt>
                <c:pt idx="46834">
                  <c:v>248.875</c:v>
                </c:pt>
                <c:pt idx="46835">
                  <c:v>248.161</c:v>
                </c:pt>
                <c:pt idx="46836">
                  <c:v>247.44300000000001</c:v>
                </c:pt>
                <c:pt idx="46837">
                  <c:v>246.71899999999999</c:v>
                </c:pt>
                <c:pt idx="46838">
                  <c:v>245.99100000000001</c:v>
                </c:pt>
                <c:pt idx="46839">
                  <c:v>245.25700000000001</c:v>
                </c:pt>
                <c:pt idx="46840">
                  <c:v>244.51900000000001</c:v>
                </c:pt>
                <c:pt idx="46841">
                  <c:v>243.77699999999999</c:v>
                </c:pt>
                <c:pt idx="46842">
                  <c:v>243.029</c:v>
                </c:pt>
                <c:pt idx="46843">
                  <c:v>242.27799999999999</c:v>
                </c:pt>
                <c:pt idx="46844">
                  <c:v>241.52100000000004</c:v>
                </c:pt>
                <c:pt idx="46845">
                  <c:v>240.761</c:v>
                </c:pt>
                <c:pt idx="46846">
                  <c:v>239.99600000000001</c:v>
                </c:pt>
                <c:pt idx="46847">
                  <c:v>239.226</c:v>
                </c:pt>
                <c:pt idx="46848">
                  <c:v>238.453</c:v>
                </c:pt>
                <c:pt idx="46849">
                  <c:v>237.67499999999998</c:v>
                </c:pt>
                <c:pt idx="46850">
                  <c:v>236.893</c:v>
                </c:pt>
                <c:pt idx="46851">
                  <c:v>236.107</c:v>
                </c:pt>
                <c:pt idx="46852">
                  <c:v>235.31700000000001</c:v>
                </c:pt>
                <c:pt idx="46853">
                  <c:v>234.524</c:v>
                </c:pt>
                <c:pt idx="46854">
                  <c:v>233.726</c:v>
                </c:pt>
                <c:pt idx="46855">
                  <c:v>232.92500000000001</c:v>
                </c:pt>
                <c:pt idx="46856">
                  <c:v>232.11899999999997</c:v>
                </c:pt>
                <c:pt idx="46857">
                  <c:v>231.31100000000001</c:v>
                </c:pt>
                <c:pt idx="46858">
                  <c:v>230.4980000000001</c:v>
                </c:pt>
                <c:pt idx="46859">
                  <c:v>229.68200000000004</c:v>
                </c:pt>
                <c:pt idx="46860">
                  <c:v>228.863</c:v>
                </c:pt>
                <c:pt idx="46861">
                  <c:v>228.04</c:v>
                </c:pt>
                <c:pt idx="46862">
                  <c:v>227.21399999999988</c:v>
                </c:pt>
                <c:pt idx="46863">
                  <c:v>226.3850000000001</c:v>
                </c:pt>
                <c:pt idx="46864">
                  <c:v>225.55200000000011</c:v>
                </c:pt>
                <c:pt idx="46865">
                  <c:v>224.71699999999998</c:v>
                </c:pt>
                <c:pt idx="46866">
                  <c:v>223.87800000000001</c:v>
                </c:pt>
                <c:pt idx="46867">
                  <c:v>223.036</c:v>
                </c:pt>
                <c:pt idx="46868">
                  <c:v>222.19200000000001</c:v>
                </c:pt>
                <c:pt idx="46869">
                  <c:v>221.34399999999999</c:v>
                </c:pt>
                <c:pt idx="46870">
                  <c:v>220.494</c:v>
                </c:pt>
                <c:pt idx="46871">
                  <c:v>219.64</c:v>
                </c:pt>
                <c:pt idx="46872">
                  <c:v>218.785</c:v>
                </c:pt>
                <c:pt idx="46873">
                  <c:v>217.92600000000004</c:v>
                </c:pt>
                <c:pt idx="46874">
                  <c:v>217.065</c:v>
                </c:pt>
                <c:pt idx="46875">
                  <c:v>216.202</c:v>
                </c:pt>
                <c:pt idx="46876">
                  <c:v>215.33600000000001</c:v>
                </c:pt>
                <c:pt idx="46877">
                  <c:v>214.46800000000007</c:v>
                </c:pt>
                <c:pt idx="46878">
                  <c:v>213.59700000000001</c:v>
                </c:pt>
                <c:pt idx="46879">
                  <c:v>212.72399999999999</c:v>
                </c:pt>
                <c:pt idx="46880">
                  <c:v>211.85000000000011</c:v>
                </c:pt>
                <c:pt idx="46881">
                  <c:v>210.97300000000001</c:v>
                </c:pt>
                <c:pt idx="46882">
                  <c:v>210.09399999999999</c:v>
                </c:pt>
                <c:pt idx="46883">
                  <c:v>209.21299999999999</c:v>
                </c:pt>
                <c:pt idx="46884">
                  <c:v>208.33</c:v>
                </c:pt>
                <c:pt idx="46885">
                  <c:v>207.44499999999999</c:v>
                </c:pt>
                <c:pt idx="46886">
                  <c:v>206.559</c:v>
                </c:pt>
                <c:pt idx="46887">
                  <c:v>205.67</c:v>
                </c:pt>
                <c:pt idx="46888">
                  <c:v>204.78100000000001</c:v>
                </c:pt>
                <c:pt idx="46889">
                  <c:v>203.88900000000001</c:v>
                </c:pt>
                <c:pt idx="46890">
                  <c:v>202.99600000000001</c:v>
                </c:pt>
                <c:pt idx="46891">
                  <c:v>202.102</c:v>
                </c:pt>
                <c:pt idx="46892">
                  <c:v>201.20599999999999</c:v>
                </c:pt>
                <c:pt idx="46893">
                  <c:v>200.309</c:v>
                </c:pt>
                <c:pt idx="46894">
                  <c:v>199.411</c:v>
                </c:pt>
                <c:pt idx="46895">
                  <c:v>198.511</c:v>
                </c:pt>
                <c:pt idx="46896">
                  <c:v>197.61099999999999</c:v>
                </c:pt>
                <c:pt idx="46897">
                  <c:v>196.70899999999997</c:v>
                </c:pt>
                <c:pt idx="46898">
                  <c:v>195.80600000000001</c:v>
                </c:pt>
                <c:pt idx="46899">
                  <c:v>194.90300000000002</c:v>
                </c:pt>
                <c:pt idx="46900">
                  <c:v>193.9980000000001</c:v>
                </c:pt>
                <c:pt idx="46901">
                  <c:v>193.09300000000002</c:v>
                </c:pt>
                <c:pt idx="46902">
                  <c:v>192.18700000000001</c:v>
                </c:pt>
                <c:pt idx="46903">
                  <c:v>191.28</c:v>
                </c:pt>
                <c:pt idx="46904">
                  <c:v>190.37200000000001</c:v>
                </c:pt>
                <c:pt idx="46905">
                  <c:v>189.464</c:v>
                </c:pt>
                <c:pt idx="46906">
                  <c:v>188.55600000000001</c:v>
                </c:pt>
                <c:pt idx="46907">
                  <c:v>187.64699999999999</c:v>
                </c:pt>
                <c:pt idx="46908">
                  <c:v>186.738</c:v>
                </c:pt>
                <c:pt idx="46909">
                  <c:v>185.82800000000012</c:v>
                </c:pt>
                <c:pt idx="46910">
                  <c:v>184.91800000000001</c:v>
                </c:pt>
                <c:pt idx="46911">
                  <c:v>184.00800000000001</c:v>
                </c:pt>
                <c:pt idx="46912">
                  <c:v>183.09800000000001</c:v>
                </c:pt>
                <c:pt idx="46913">
                  <c:v>182.18800000000007</c:v>
                </c:pt>
                <c:pt idx="46914">
                  <c:v>181.27699999999999</c:v>
                </c:pt>
                <c:pt idx="46915">
                  <c:v>180.3670000000001</c:v>
                </c:pt>
                <c:pt idx="46916">
                  <c:v>179.45700000000011</c:v>
                </c:pt>
                <c:pt idx="46917">
                  <c:v>178.547</c:v>
                </c:pt>
                <c:pt idx="46918">
                  <c:v>177.637</c:v>
                </c:pt>
                <c:pt idx="46919">
                  <c:v>176.727</c:v>
                </c:pt>
                <c:pt idx="46920">
                  <c:v>175.81800000000001</c:v>
                </c:pt>
                <c:pt idx="46921">
                  <c:v>174.90900000000002</c:v>
                </c:pt>
                <c:pt idx="46922">
                  <c:v>174.001</c:v>
                </c:pt>
                <c:pt idx="46923">
                  <c:v>173.09300000000002</c:v>
                </c:pt>
                <c:pt idx="46924">
                  <c:v>172.18600000000001</c:v>
                </c:pt>
                <c:pt idx="46925">
                  <c:v>171.27899999999997</c:v>
                </c:pt>
                <c:pt idx="46926">
                  <c:v>170.37300000000002</c:v>
                </c:pt>
                <c:pt idx="46927">
                  <c:v>169.46800000000007</c:v>
                </c:pt>
                <c:pt idx="46928">
                  <c:v>168.56300000000002</c:v>
                </c:pt>
                <c:pt idx="46929">
                  <c:v>167.66</c:v>
                </c:pt>
                <c:pt idx="46930">
                  <c:v>166.75700000000001</c:v>
                </c:pt>
                <c:pt idx="46931">
                  <c:v>165.8550000000001</c:v>
                </c:pt>
                <c:pt idx="46932">
                  <c:v>164.95400000000001</c:v>
                </c:pt>
                <c:pt idx="46933">
                  <c:v>164.054</c:v>
                </c:pt>
                <c:pt idx="46934">
                  <c:v>163.15600000000001</c:v>
                </c:pt>
                <c:pt idx="46935">
                  <c:v>162.25800000000001</c:v>
                </c:pt>
                <c:pt idx="46936">
                  <c:v>161.36200000000011</c:v>
                </c:pt>
                <c:pt idx="46937">
                  <c:v>160.46700000000001</c:v>
                </c:pt>
                <c:pt idx="46938">
                  <c:v>159.57300000000001</c:v>
                </c:pt>
                <c:pt idx="46939">
                  <c:v>158.68100000000001</c:v>
                </c:pt>
                <c:pt idx="46940">
                  <c:v>157.79</c:v>
                </c:pt>
                <c:pt idx="46941">
                  <c:v>156.9</c:v>
                </c:pt>
                <c:pt idx="46942">
                  <c:v>156.012</c:v>
                </c:pt>
                <c:pt idx="46943">
                  <c:v>155.126</c:v>
                </c:pt>
                <c:pt idx="46944">
                  <c:v>154.24099999999999</c:v>
                </c:pt>
                <c:pt idx="46945">
                  <c:v>153.35800000000012</c:v>
                </c:pt>
                <c:pt idx="46946">
                  <c:v>152.477</c:v>
                </c:pt>
                <c:pt idx="46947">
                  <c:v>151.59700000000001</c:v>
                </c:pt>
                <c:pt idx="46948">
                  <c:v>150.72</c:v>
                </c:pt>
                <c:pt idx="46949">
                  <c:v>149.84399999999999</c:v>
                </c:pt>
                <c:pt idx="46950">
                  <c:v>148.97</c:v>
                </c:pt>
                <c:pt idx="46951">
                  <c:v>148.09800000000001</c:v>
                </c:pt>
                <c:pt idx="46952">
                  <c:v>147.22800000000001</c:v>
                </c:pt>
                <c:pt idx="46953">
                  <c:v>146.36000000000001</c:v>
                </c:pt>
                <c:pt idx="46954">
                  <c:v>145.494</c:v>
                </c:pt>
                <c:pt idx="46955">
                  <c:v>144.63</c:v>
                </c:pt>
                <c:pt idx="46956">
                  <c:v>143.768</c:v>
                </c:pt>
                <c:pt idx="46957">
                  <c:v>142.90900000000002</c:v>
                </c:pt>
                <c:pt idx="46958">
                  <c:v>142.05200000000011</c:v>
                </c:pt>
                <c:pt idx="46959">
                  <c:v>141.197</c:v>
                </c:pt>
                <c:pt idx="46960">
                  <c:v>140.34399999999999</c:v>
                </c:pt>
                <c:pt idx="46961">
                  <c:v>139.494</c:v>
                </c:pt>
                <c:pt idx="46962">
                  <c:v>138.64699999999999</c:v>
                </c:pt>
                <c:pt idx="46963">
                  <c:v>137.80200000000011</c:v>
                </c:pt>
                <c:pt idx="46964">
                  <c:v>136.959</c:v>
                </c:pt>
                <c:pt idx="46965">
                  <c:v>136.11899999999997</c:v>
                </c:pt>
                <c:pt idx="46966">
                  <c:v>135.28100000000001</c:v>
                </c:pt>
                <c:pt idx="46967">
                  <c:v>134.446</c:v>
                </c:pt>
                <c:pt idx="46968">
                  <c:v>133.61399999999998</c:v>
                </c:pt>
                <c:pt idx="46969">
                  <c:v>132.785</c:v>
                </c:pt>
                <c:pt idx="46970">
                  <c:v>131.95800000000011</c:v>
                </c:pt>
                <c:pt idx="46971">
                  <c:v>131.13399999999999</c:v>
                </c:pt>
                <c:pt idx="46972">
                  <c:v>130.31300000000002</c:v>
                </c:pt>
                <c:pt idx="46973">
                  <c:v>129.495</c:v>
                </c:pt>
                <c:pt idx="46974">
                  <c:v>128.67899999999997</c:v>
                </c:pt>
                <c:pt idx="46975">
                  <c:v>127.867</c:v>
                </c:pt>
                <c:pt idx="46976">
                  <c:v>127.057</c:v>
                </c:pt>
                <c:pt idx="46977">
                  <c:v>126.251</c:v>
                </c:pt>
                <c:pt idx="46978">
                  <c:v>125.44700000000007</c:v>
                </c:pt>
                <c:pt idx="46979">
                  <c:v>124.64700000000002</c:v>
                </c:pt>
                <c:pt idx="46980">
                  <c:v>123.85</c:v>
                </c:pt>
                <c:pt idx="46981">
                  <c:v>123.056</c:v>
                </c:pt>
                <c:pt idx="46982">
                  <c:v>122.265</c:v>
                </c:pt>
                <c:pt idx="46983">
                  <c:v>121.477</c:v>
                </c:pt>
                <c:pt idx="46984">
                  <c:v>120.69199999999999</c:v>
                </c:pt>
                <c:pt idx="46985">
                  <c:v>119.91100000000006</c:v>
                </c:pt>
                <c:pt idx="46986">
                  <c:v>119.133</c:v>
                </c:pt>
                <c:pt idx="46987">
                  <c:v>118.35799999999999</c:v>
                </c:pt>
                <c:pt idx="46988">
                  <c:v>117.587</c:v>
                </c:pt>
                <c:pt idx="46989">
                  <c:v>116.819</c:v>
                </c:pt>
                <c:pt idx="46990">
                  <c:v>116.05500000000001</c:v>
                </c:pt>
                <c:pt idx="46991">
                  <c:v>115.29300000000002</c:v>
                </c:pt>
                <c:pt idx="46992">
                  <c:v>114.536</c:v>
                </c:pt>
                <c:pt idx="46993">
                  <c:v>113.782</c:v>
                </c:pt>
                <c:pt idx="46994">
                  <c:v>113.03100000000002</c:v>
                </c:pt>
                <c:pt idx="46995">
                  <c:v>112.28400000000002</c:v>
                </c:pt>
                <c:pt idx="46996">
                  <c:v>111.54</c:v>
                </c:pt>
                <c:pt idx="46997">
                  <c:v>110.8</c:v>
                </c:pt>
                <c:pt idx="46998">
                  <c:v>110.06399999999999</c:v>
                </c:pt>
                <c:pt idx="46999">
                  <c:v>109.331</c:v>
                </c:pt>
                <c:pt idx="47000">
                  <c:v>108.60199999999999</c:v>
                </c:pt>
                <c:pt idx="47001">
                  <c:v>107.87599999999998</c:v>
                </c:pt>
                <c:pt idx="47002">
                  <c:v>107.15499999999999</c:v>
                </c:pt>
                <c:pt idx="47003">
                  <c:v>106.43700000000005</c:v>
                </c:pt>
                <c:pt idx="47004">
                  <c:v>105.72199999999999</c:v>
                </c:pt>
                <c:pt idx="47005">
                  <c:v>105.012</c:v>
                </c:pt>
                <c:pt idx="47006">
                  <c:v>104.30500000000001</c:v>
                </c:pt>
                <c:pt idx="47007">
                  <c:v>103.60199999999999</c:v>
                </c:pt>
                <c:pt idx="47008">
                  <c:v>102.90300000000002</c:v>
                </c:pt>
                <c:pt idx="47009">
                  <c:v>102.208</c:v>
                </c:pt>
                <c:pt idx="47010">
                  <c:v>101.51700000000002</c:v>
                </c:pt>
                <c:pt idx="47011">
                  <c:v>100.82899999999998</c:v>
                </c:pt>
                <c:pt idx="47012">
                  <c:v>100.146</c:v>
                </c:pt>
                <c:pt idx="47013">
                  <c:v>99.465999999999994</c:v>
                </c:pt>
                <c:pt idx="47014">
                  <c:v>98.790300000000002</c:v>
                </c:pt>
                <c:pt idx="47015">
                  <c:v>98.118499999999983</c:v>
                </c:pt>
                <c:pt idx="47016">
                  <c:v>97.450700000000012</c:v>
                </c:pt>
                <c:pt idx="47017">
                  <c:v>96.786900000000003</c:v>
                </c:pt>
                <c:pt idx="47018">
                  <c:v>96.126999999999981</c:v>
                </c:pt>
                <c:pt idx="47019">
                  <c:v>95.471199999999996</c:v>
                </c:pt>
                <c:pt idx="47020">
                  <c:v>94.819400000000002</c:v>
                </c:pt>
                <c:pt idx="47021">
                  <c:v>94.171699999999987</c:v>
                </c:pt>
                <c:pt idx="47022">
                  <c:v>93.527999999999992</c:v>
                </c:pt>
                <c:pt idx="47023">
                  <c:v>92.888299999999987</c:v>
                </c:pt>
                <c:pt idx="47024">
                  <c:v>92.25269999999999</c:v>
                </c:pt>
                <c:pt idx="47025">
                  <c:v>91.621200000000002</c:v>
                </c:pt>
                <c:pt idx="47026">
                  <c:v>90.993899999999996</c:v>
                </c:pt>
                <c:pt idx="47027">
                  <c:v>90.370599999999982</c:v>
                </c:pt>
                <c:pt idx="47028">
                  <c:v>89.751499999999993</c:v>
                </c:pt>
                <c:pt idx="47029">
                  <c:v>89.136499999999998</c:v>
                </c:pt>
                <c:pt idx="47030">
                  <c:v>88.525699999999986</c:v>
                </c:pt>
                <c:pt idx="47031">
                  <c:v>87.918999999999997</c:v>
                </c:pt>
                <c:pt idx="47032">
                  <c:v>87.316400000000002</c:v>
                </c:pt>
                <c:pt idx="47033">
                  <c:v>86.718000000000004</c:v>
                </c:pt>
                <c:pt idx="47034">
                  <c:v>86.123899999999978</c:v>
                </c:pt>
                <c:pt idx="47035">
                  <c:v>85.533900000000003</c:v>
                </c:pt>
                <c:pt idx="47036">
                  <c:v>84.948099999999997</c:v>
                </c:pt>
                <c:pt idx="47037">
                  <c:v>84.366500000000002</c:v>
                </c:pt>
                <c:pt idx="47038">
                  <c:v>83.789199999999994</c:v>
                </c:pt>
                <c:pt idx="47039">
                  <c:v>83.215900000000005</c:v>
                </c:pt>
                <c:pt idx="47040">
                  <c:v>82.647000000000006</c:v>
                </c:pt>
                <c:pt idx="47041">
                  <c:v>82.082300000000004</c:v>
                </c:pt>
                <c:pt idx="47042">
                  <c:v>81.521900000000002</c:v>
                </c:pt>
                <c:pt idx="47043">
                  <c:v>80.965700000000012</c:v>
                </c:pt>
                <c:pt idx="47044">
                  <c:v>80.413700000000006</c:v>
                </c:pt>
                <c:pt idx="47045">
                  <c:v>79.866</c:v>
                </c:pt>
                <c:pt idx="47046">
                  <c:v>79.322499999999948</c:v>
                </c:pt>
                <c:pt idx="47047">
                  <c:v>78.783299999999997</c:v>
                </c:pt>
                <c:pt idx="47048">
                  <c:v>78.248400000000004</c:v>
                </c:pt>
                <c:pt idx="47049">
                  <c:v>77.717700000000022</c:v>
                </c:pt>
                <c:pt idx="47050">
                  <c:v>77.191300000000012</c:v>
                </c:pt>
                <c:pt idx="47051">
                  <c:v>76.669200000000004</c:v>
                </c:pt>
                <c:pt idx="47052">
                  <c:v>76.151299999999992</c:v>
                </c:pt>
                <c:pt idx="47053">
                  <c:v>75.637699999999995</c:v>
                </c:pt>
                <c:pt idx="47054">
                  <c:v>75.128399999999942</c:v>
                </c:pt>
                <c:pt idx="47055">
                  <c:v>74.623399999999947</c:v>
                </c:pt>
                <c:pt idx="47056">
                  <c:v>74.12269999999998</c:v>
                </c:pt>
                <c:pt idx="47057">
                  <c:v>73.626299999999986</c:v>
                </c:pt>
                <c:pt idx="47058">
                  <c:v>73.134100000000004</c:v>
                </c:pt>
                <c:pt idx="47059">
                  <c:v>72.646299999999997</c:v>
                </c:pt>
                <c:pt idx="47060">
                  <c:v>72.162599999999998</c:v>
                </c:pt>
                <c:pt idx="47061">
                  <c:v>71.683399999999978</c:v>
                </c:pt>
                <c:pt idx="47062">
                  <c:v>71.208399999999983</c:v>
                </c:pt>
                <c:pt idx="47063">
                  <c:v>70.737700000000004</c:v>
                </c:pt>
                <c:pt idx="47064">
                  <c:v>70.271199999999993</c:v>
                </c:pt>
                <c:pt idx="47065">
                  <c:v>69.809100000000001</c:v>
                </c:pt>
                <c:pt idx="47066">
                  <c:v>69.351200000000006</c:v>
                </c:pt>
                <c:pt idx="47067">
                  <c:v>68.8977</c:v>
                </c:pt>
                <c:pt idx="47068">
                  <c:v>68.448400000000007</c:v>
                </c:pt>
                <c:pt idx="47069">
                  <c:v>68.003399999999999</c:v>
                </c:pt>
                <c:pt idx="47070">
                  <c:v>67.562699999999992</c:v>
                </c:pt>
                <c:pt idx="47071">
                  <c:v>67.126299999999986</c:v>
                </c:pt>
                <c:pt idx="47072">
                  <c:v>66.694100000000006</c:v>
                </c:pt>
                <c:pt idx="47073">
                  <c:v>66.266200000000026</c:v>
                </c:pt>
                <c:pt idx="47074">
                  <c:v>65.842600000000004</c:v>
                </c:pt>
                <c:pt idx="47075">
                  <c:v>65.423199999999994</c:v>
                </c:pt>
                <c:pt idx="47076">
                  <c:v>65.008099999999999</c:v>
                </c:pt>
                <c:pt idx="47077">
                  <c:v>64.597300000000004</c:v>
                </c:pt>
                <c:pt idx="47078">
                  <c:v>64.190799999999982</c:v>
                </c:pt>
                <c:pt idx="47079">
                  <c:v>63.788500000000013</c:v>
                </c:pt>
                <c:pt idx="47080">
                  <c:v>63.3904</c:v>
                </c:pt>
                <c:pt idx="47081">
                  <c:v>62.996600000000001</c:v>
                </c:pt>
                <c:pt idx="47082">
                  <c:v>62.607100000000003</c:v>
                </c:pt>
                <c:pt idx="47083">
                  <c:v>62.221800000000002</c:v>
                </c:pt>
                <c:pt idx="47084">
                  <c:v>61.840699999999998</c:v>
                </c:pt>
                <c:pt idx="47085">
                  <c:v>61.463900000000002</c:v>
                </c:pt>
                <c:pt idx="47086">
                  <c:v>61.091300000000011</c:v>
                </c:pt>
                <c:pt idx="47087">
                  <c:v>60.723000000000013</c:v>
                </c:pt>
                <c:pt idx="47088">
                  <c:v>60.358800000000002</c:v>
                </c:pt>
                <c:pt idx="47089">
                  <c:v>59.998900000000013</c:v>
                </c:pt>
                <c:pt idx="47090">
                  <c:v>59.6432</c:v>
                </c:pt>
                <c:pt idx="47091">
                  <c:v>59.291700000000013</c:v>
                </c:pt>
                <c:pt idx="47092">
                  <c:v>58.944499999999998</c:v>
                </c:pt>
                <c:pt idx="47093">
                  <c:v>58.601400000000005</c:v>
                </c:pt>
                <c:pt idx="47094">
                  <c:v>58.262500000000038</c:v>
                </c:pt>
                <c:pt idx="47095">
                  <c:v>57.927800000000005</c:v>
                </c:pt>
                <c:pt idx="47096">
                  <c:v>57.5974</c:v>
                </c:pt>
                <c:pt idx="47097">
                  <c:v>57.271100000000011</c:v>
                </c:pt>
                <c:pt idx="47098">
                  <c:v>56.949000000000005</c:v>
                </c:pt>
                <c:pt idx="47099">
                  <c:v>56.631100000000011</c:v>
                </c:pt>
                <c:pt idx="47100">
                  <c:v>56.317299999999996</c:v>
                </c:pt>
                <c:pt idx="47101">
                  <c:v>56.0077</c:v>
                </c:pt>
                <c:pt idx="47102">
                  <c:v>55.702300000000029</c:v>
                </c:pt>
                <c:pt idx="47103">
                  <c:v>55.401000000000003</c:v>
                </c:pt>
                <c:pt idx="47104">
                  <c:v>55.103900000000003</c:v>
                </c:pt>
                <c:pt idx="47105">
                  <c:v>54.810899999999997</c:v>
                </c:pt>
                <c:pt idx="47106">
                  <c:v>54.52210000000003</c:v>
                </c:pt>
                <c:pt idx="47107">
                  <c:v>54.237500000000011</c:v>
                </c:pt>
                <c:pt idx="47108">
                  <c:v>53.956899999999997</c:v>
                </c:pt>
                <c:pt idx="47109">
                  <c:v>53.680500000000002</c:v>
                </c:pt>
                <c:pt idx="47110">
                  <c:v>53.408200000000001</c:v>
                </c:pt>
                <c:pt idx="47111">
                  <c:v>53.140100000000011</c:v>
                </c:pt>
                <c:pt idx="47112">
                  <c:v>52.876000000000005</c:v>
                </c:pt>
                <c:pt idx="47113">
                  <c:v>52.616100000000003</c:v>
                </c:pt>
                <c:pt idx="47114">
                  <c:v>52.360300000000002</c:v>
                </c:pt>
                <c:pt idx="47115">
                  <c:v>52.108600000000003</c:v>
                </c:pt>
                <c:pt idx="47116">
                  <c:v>51.861000000000004</c:v>
                </c:pt>
                <c:pt idx="47117">
                  <c:v>51.6175</c:v>
                </c:pt>
                <c:pt idx="47118">
                  <c:v>51.3782</c:v>
                </c:pt>
                <c:pt idx="47119">
                  <c:v>51.142800000000001</c:v>
                </c:pt>
                <c:pt idx="47120">
                  <c:v>50.911599999999993</c:v>
                </c:pt>
                <c:pt idx="47121">
                  <c:v>50.6845</c:v>
                </c:pt>
                <c:pt idx="47122">
                  <c:v>50.461500000000001</c:v>
                </c:pt>
                <c:pt idx="47123">
                  <c:v>50.242500000000028</c:v>
                </c:pt>
                <c:pt idx="47124">
                  <c:v>50.0276</c:v>
                </c:pt>
                <c:pt idx="47125">
                  <c:v>49.816800000000001</c:v>
                </c:pt>
                <c:pt idx="47126">
                  <c:v>49.610100000000003</c:v>
                </c:pt>
                <c:pt idx="47127">
                  <c:v>49.407299999999999</c:v>
                </c:pt>
                <c:pt idx="47128">
                  <c:v>49.208700000000029</c:v>
                </c:pt>
                <c:pt idx="47129">
                  <c:v>49.014200000000002</c:v>
                </c:pt>
                <c:pt idx="47130">
                  <c:v>48.823700000000002</c:v>
                </c:pt>
                <c:pt idx="47131">
                  <c:v>48.6372</c:v>
                </c:pt>
                <c:pt idx="47132">
                  <c:v>48.454799999999999</c:v>
                </c:pt>
                <c:pt idx="47133">
                  <c:v>48.276500000000013</c:v>
                </c:pt>
                <c:pt idx="47134">
                  <c:v>48.102200000000003</c:v>
                </c:pt>
                <c:pt idx="47135">
                  <c:v>47.932000000000002</c:v>
                </c:pt>
                <c:pt idx="47136">
                  <c:v>47.765800000000013</c:v>
                </c:pt>
                <c:pt idx="47137">
                  <c:v>47.603700000000003</c:v>
                </c:pt>
                <c:pt idx="47138">
                  <c:v>47.445500000000003</c:v>
                </c:pt>
                <c:pt idx="47139">
                  <c:v>47.291500000000013</c:v>
                </c:pt>
                <c:pt idx="47140">
                  <c:v>47.141500000000001</c:v>
                </c:pt>
                <c:pt idx="47141">
                  <c:v>46.995500000000028</c:v>
                </c:pt>
                <c:pt idx="47142">
                  <c:v>46.853599999999993</c:v>
                </c:pt>
                <c:pt idx="47143">
                  <c:v>46.715700000000012</c:v>
                </c:pt>
                <c:pt idx="47144">
                  <c:v>46.581899999999997</c:v>
                </c:pt>
                <c:pt idx="47145">
                  <c:v>46.452100000000002</c:v>
                </c:pt>
                <c:pt idx="47146">
                  <c:v>46.326300000000003</c:v>
                </c:pt>
                <c:pt idx="47147">
                  <c:v>46.204600000000006</c:v>
                </c:pt>
                <c:pt idx="47148">
                  <c:v>46.0869</c:v>
                </c:pt>
                <c:pt idx="47149">
                  <c:v>45.973300000000002</c:v>
                </c:pt>
                <c:pt idx="47150">
                  <c:v>45.863700000000001</c:v>
                </c:pt>
                <c:pt idx="47151">
                  <c:v>45.758100000000013</c:v>
                </c:pt>
                <c:pt idx="47152">
                  <c:v>45.656700000000001</c:v>
                </c:pt>
                <c:pt idx="47153">
                  <c:v>45.559200000000004</c:v>
                </c:pt>
                <c:pt idx="47154">
                  <c:v>45.465800000000002</c:v>
                </c:pt>
                <c:pt idx="47155">
                  <c:v>45.3765</c:v>
                </c:pt>
                <c:pt idx="47156">
                  <c:v>45.291200000000003</c:v>
                </c:pt>
                <c:pt idx="47157">
                  <c:v>45.209900000000012</c:v>
                </c:pt>
                <c:pt idx="47158">
                  <c:v>45.132800000000003</c:v>
                </c:pt>
                <c:pt idx="47159">
                  <c:v>45.059699999999999</c:v>
                </c:pt>
                <c:pt idx="47160">
                  <c:v>44.990600000000001</c:v>
                </c:pt>
                <c:pt idx="47161">
                  <c:v>44.925600000000003</c:v>
                </c:pt>
                <c:pt idx="47162">
                  <c:v>44.864800000000002</c:v>
                </c:pt>
                <c:pt idx="47163">
                  <c:v>44.807899999999997</c:v>
                </c:pt>
                <c:pt idx="47164">
                  <c:v>44.755200000000002</c:v>
                </c:pt>
                <c:pt idx="47165">
                  <c:v>44.706500000000013</c:v>
                </c:pt>
                <c:pt idx="47166">
                  <c:v>44.662000000000013</c:v>
                </c:pt>
                <c:pt idx="47167">
                  <c:v>44.621500000000012</c:v>
                </c:pt>
                <c:pt idx="47168">
                  <c:v>44.585100000000011</c:v>
                </c:pt>
                <c:pt idx="47169">
                  <c:v>44.552800000000005</c:v>
                </c:pt>
                <c:pt idx="47170">
                  <c:v>44.524700000000003</c:v>
                </c:pt>
                <c:pt idx="47171">
                  <c:v>44.500700000000002</c:v>
                </c:pt>
                <c:pt idx="47172">
                  <c:v>44.480800000000002</c:v>
                </c:pt>
                <c:pt idx="47173">
                  <c:v>44.4649</c:v>
                </c:pt>
                <c:pt idx="47174">
                  <c:v>44.453299999999999</c:v>
                </c:pt>
                <c:pt idx="47175">
                  <c:v>44.445800000000006</c:v>
                </c:pt>
                <c:pt idx="47176">
                  <c:v>44.442400000000006</c:v>
                </c:pt>
                <c:pt idx="47177">
                  <c:v>44.443100000000001</c:v>
                </c:pt>
                <c:pt idx="47178">
                  <c:v>44.448100000000011</c:v>
                </c:pt>
                <c:pt idx="47179">
                  <c:v>44.457199999999993</c:v>
                </c:pt>
                <c:pt idx="47180">
                  <c:v>44.470400000000005</c:v>
                </c:pt>
                <c:pt idx="47181">
                  <c:v>44.487899999999996</c:v>
                </c:pt>
                <c:pt idx="47182">
                  <c:v>44.509500000000003</c:v>
                </c:pt>
                <c:pt idx="47183">
                  <c:v>44.535400000000003</c:v>
                </c:pt>
                <c:pt idx="47184">
                  <c:v>44.565400000000011</c:v>
                </c:pt>
                <c:pt idx="47185">
                  <c:v>44.599700000000013</c:v>
                </c:pt>
                <c:pt idx="47186">
                  <c:v>44.63810000000003</c:v>
                </c:pt>
                <c:pt idx="47187">
                  <c:v>44.680800000000005</c:v>
                </c:pt>
                <c:pt idx="47188">
                  <c:v>44.727800000000002</c:v>
                </c:pt>
                <c:pt idx="47189">
                  <c:v>44.779000000000003</c:v>
                </c:pt>
                <c:pt idx="47190">
                  <c:v>44.834400000000002</c:v>
                </c:pt>
                <c:pt idx="47191">
                  <c:v>44.894200000000005</c:v>
                </c:pt>
                <c:pt idx="47192">
                  <c:v>44.958200000000005</c:v>
                </c:pt>
                <c:pt idx="47193">
                  <c:v>45.026400000000002</c:v>
                </c:pt>
                <c:pt idx="47194">
                  <c:v>45.099100000000028</c:v>
                </c:pt>
                <c:pt idx="47195">
                  <c:v>45.175900000000013</c:v>
                </c:pt>
                <c:pt idx="47196">
                  <c:v>45.257200000000005</c:v>
                </c:pt>
                <c:pt idx="47197">
                  <c:v>45.342700000000001</c:v>
                </c:pt>
                <c:pt idx="47198">
                  <c:v>45.432600000000001</c:v>
                </c:pt>
                <c:pt idx="47199">
                  <c:v>45.526800000000001</c:v>
                </c:pt>
                <c:pt idx="47200">
                  <c:v>45.625400000000013</c:v>
                </c:pt>
                <c:pt idx="47201">
                  <c:v>45.728400000000029</c:v>
                </c:pt>
                <c:pt idx="47202">
                  <c:v>45.835800000000006</c:v>
                </c:pt>
                <c:pt idx="47203">
                  <c:v>45.947499999999998</c:v>
                </c:pt>
                <c:pt idx="47204">
                  <c:v>46.063600000000001</c:v>
                </c:pt>
                <c:pt idx="47205">
                  <c:v>46.184200000000004</c:v>
                </c:pt>
                <c:pt idx="47206">
                  <c:v>46.309200000000004</c:v>
                </c:pt>
                <c:pt idx="47207">
                  <c:v>46.438700000000011</c:v>
                </c:pt>
                <c:pt idx="47208">
                  <c:v>46.572600000000001</c:v>
                </c:pt>
                <c:pt idx="47209">
                  <c:v>46.711000000000006</c:v>
                </c:pt>
                <c:pt idx="47210">
                  <c:v>46.853899999999996</c:v>
                </c:pt>
                <c:pt idx="47211">
                  <c:v>47.001300000000001</c:v>
                </c:pt>
                <c:pt idx="47212">
                  <c:v>47.153100000000002</c:v>
                </c:pt>
                <c:pt idx="47213">
                  <c:v>47.3095</c:v>
                </c:pt>
                <c:pt idx="47214">
                  <c:v>47.470500000000001</c:v>
                </c:pt>
                <c:pt idx="47215">
                  <c:v>47.635900000000028</c:v>
                </c:pt>
                <c:pt idx="47216">
                  <c:v>47.805900000000001</c:v>
                </c:pt>
                <c:pt idx="47217">
                  <c:v>47.980499999999999</c:v>
                </c:pt>
                <c:pt idx="47218">
                  <c:v>48.159700000000001</c:v>
                </c:pt>
                <c:pt idx="47219">
                  <c:v>48.343499999999999</c:v>
                </c:pt>
                <c:pt idx="47220">
                  <c:v>48.531800000000004</c:v>
                </c:pt>
                <c:pt idx="47221">
                  <c:v>48.724800000000002</c:v>
                </c:pt>
                <c:pt idx="47222">
                  <c:v>48.922500000000028</c:v>
                </c:pt>
                <c:pt idx="47223">
                  <c:v>49.1248</c:v>
                </c:pt>
                <c:pt idx="47224">
                  <c:v>49.331699999999998</c:v>
                </c:pt>
                <c:pt idx="47225">
                  <c:v>49.543400000000005</c:v>
                </c:pt>
                <c:pt idx="47226">
                  <c:v>49.759700000000002</c:v>
                </c:pt>
                <c:pt idx="47227">
                  <c:v>49.980800000000002</c:v>
                </c:pt>
                <c:pt idx="47228">
                  <c:v>50.206500000000013</c:v>
                </c:pt>
                <c:pt idx="47229">
                  <c:v>50.437000000000005</c:v>
                </c:pt>
                <c:pt idx="47230">
                  <c:v>50.672200000000011</c:v>
                </c:pt>
                <c:pt idx="47231">
                  <c:v>50.912200000000006</c:v>
                </c:pt>
                <c:pt idx="47232">
                  <c:v>51.157000000000004</c:v>
                </c:pt>
                <c:pt idx="47233">
                  <c:v>51.406500000000001</c:v>
                </c:pt>
                <c:pt idx="47234">
                  <c:v>51.660900000000012</c:v>
                </c:pt>
                <c:pt idx="47235">
                  <c:v>51.920100000000012</c:v>
                </c:pt>
                <c:pt idx="47236">
                  <c:v>52.184100000000001</c:v>
                </c:pt>
                <c:pt idx="47237">
                  <c:v>52.4529</c:v>
                </c:pt>
                <c:pt idx="47238">
                  <c:v>52.726600000000012</c:v>
                </c:pt>
                <c:pt idx="47239">
                  <c:v>53.005100000000013</c:v>
                </c:pt>
                <c:pt idx="47240">
                  <c:v>53.288500000000013</c:v>
                </c:pt>
                <c:pt idx="47241">
                  <c:v>53.576900000000002</c:v>
                </c:pt>
                <c:pt idx="47242">
                  <c:v>53.870100000000001</c:v>
                </c:pt>
                <c:pt idx="47243">
                  <c:v>54.168200000000013</c:v>
                </c:pt>
                <c:pt idx="47244">
                  <c:v>54.471299999999999</c:v>
                </c:pt>
                <c:pt idx="47245">
                  <c:v>54.779300000000013</c:v>
                </c:pt>
                <c:pt idx="47246">
                  <c:v>55.09230000000003</c:v>
                </c:pt>
                <c:pt idx="47247">
                  <c:v>55.410200000000003</c:v>
                </c:pt>
                <c:pt idx="47248">
                  <c:v>55.733200000000011</c:v>
                </c:pt>
                <c:pt idx="47249">
                  <c:v>56.061100000000003</c:v>
                </c:pt>
                <c:pt idx="47250">
                  <c:v>56.394000000000005</c:v>
                </c:pt>
                <c:pt idx="47251">
                  <c:v>56.731900000000003</c:v>
                </c:pt>
                <c:pt idx="47252">
                  <c:v>57.0749</c:v>
                </c:pt>
                <c:pt idx="47253">
                  <c:v>57.422900000000013</c:v>
                </c:pt>
                <c:pt idx="47254">
                  <c:v>57.776000000000003</c:v>
                </c:pt>
                <c:pt idx="47255">
                  <c:v>58.134100000000011</c:v>
                </c:pt>
                <c:pt idx="47256">
                  <c:v>58.497200000000007</c:v>
                </c:pt>
                <c:pt idx="47257">
                  <c:v>58.865500000000011</c:v>
                </c:pt>
                <c:pt idx="47258">
                  <c:v>59.238900000000029</c:v>
                </c:pt>
                <c:pt idx="47259">
                  <c:v>59.6173</c:v>
                </c:pt>
                <c:pt idx="47260">
                  <c:v>60.000900000000001</c:v>
                </c:pt>
                <c:pt idx="47261">
                  <c:v>60.389600000000002</c:v>
                </c:pt>
                <c:pt idx="47262">
                  <c:v>60.7834</c:v>
                </c:pt>
                <c:pt idx="47263">
                  <c:v>61.182400000000001</c:v>
                </c:pt>
                <c:pt idx="47264">
                  <c:v>61.586500000000001</c:v>
                </c:pt>
                <c:pt idx="47265">
                  <c:v>61.995800000000003</c:v>
                </c:pt>
                <c:pt idx="47266">
                  <c:v>62.410200000000003</c:v>
                </c:pt>
                <c:pt idx="47267">
                  <c:v>62.829800000000006</c:v>
                </c:pt>
                <c:pt idx="47268">
                  <c:v>63.254600000000003</c:v>
                </c:pt>
                <c:pt idx="47269">
                  <c:v>63.684600000000003</c:v>
                </c:pt>
                <c:pt idx="47270">
                  <c:v>64.119799999999998</c:v>
                </c:pt>
                <c:pt idx="47271">
                  <c:v>64.560100000000006</c:v>
                </c:pt>
                <c:pt idx="47272">
                  <c:v>65.00569999999999</c:v>
                </c:pt>
                <c:pt idx="47273">
                  <c:v>65.456599999999995</c:v>
                </c:pt>
                <c:pt idx="47274">
                  <c:v>65.912600000000026</c:v>
                </c:pt>
                <c:pt idx="47275">
                  <c:v>66.373799999999989</c:v>
                </c:pt>
                <c:pt idx="47276">
                  <c:v>66.840300000000013</c:v>
                </c:pt>
                <c:pt idx="47277">
                  <c:v>67.312000000000012</c:v>
                </c:pt>
                <c:pt idx="47278">
                  <c:v>67.789000000000001</c:v>
                </c:pt>
                <c:pt idx="47279">
                  <c:v>68.271199999999993</c:v>
                </c:pt>
                <c:pt idx="47280">
                  <c:v>68.758600000000001</c:v>
                </c:pt>
                <c:pt idx="47281">
                  <c:v>69.251300000000001</c:v>
                </c:pt>
                <c:pt idx="47282">
                  <c:v>69.749200000000059</c:v>
                </c:pt>
                <c:pt idx="47283">
                  <c:v>70.25239999999998</c:v>
                </c:pt>
                <c:pt idx="47284">
                  <c:v>70.760900000000007</c:v>
                </c:pt>
                <c:pt idx="47285">
                  <c:v>71.274600000000007</c:v>
                </c:pt>
                <c:pt idx="47286">
                  <c:v>71.793499999999995</c:v>
                </c:pt>
                <c:pt idx="47287">
                  <c:v>72.317800000000005</c:v>
                </c:pt>
                <c:pt idx="47288">
                  <c:v>72.847200000000058</c:v>
                </c:pt>
                <c:pt idx="47289">
                  <c:v>73.381900000000002</c:v>
                </c:pt>
                <c:pt idx="47290">
                  <c:v>73.921899999999994</c:v>
                </c:pt>
                <c:pt idx="47291">
                  <c:v>74.467100000000059</c:v>
                </c:pt>
                <c:pt idx="47292">
                  <c:v>75.017600000000058</c:v>
                </c:pt>
                <c:pt idx="47293">
                  <c:v>75.5732</c:v>
                </c:pt>
                <c:pt idx="47294">
                  <c:v>76.134299999999996</c:v>
                </c:pt>
                <c:pt idx="47295">
                  <c:v>76.700500000000005</c:v>
                </c:pt>
                <c:pt idx="47296">
                  <c:v>77.271900000000002</c:v>
                </c:pt>
                <c:pt idx="47297">
                  <c:v>77.848500000000001</c:v>
                </c:pt>
                <c:pt idx="47298">
                  <c:v>78.430400000000006</c:v>
                </c:pt>
                <c:pt idx="47299">
                  <c:v>79.017500000000027</c:v>
                </c:pt>
                <c:pt idx="47300">
                  <c:v>79.609799999999979</c:v>
                </c:pt>
                <c:pt idx="47301">
                  <c:v>80.207400000000007</c:v>
                </c:pt>
                <c:pt idx="47302">
                  <c:v>80.810100000000006</c:v>
                </c:pt>
                <c:pt idx="47303">
                  <c:v>81.418000000000006</c:v>
                </c:pt>
                <c:pt idx="47304">
                  <c:v>82.031000000000006</c:v>
                </c:pt>
                <c:pt idx="47305">
                  <c:v>82.649299999999997</c:v>
                </c:pt>
                <c:pt idx="47306">
                  <c:v>83.272699999999986</c:v>
                </c:pt>
                <c:pt idx="47307">
                  <c:v>83.901300000000006</c:v>
                </c:pt>
                <c:pt idx="47308">
                  <c:v>84.534899999999993</c:v>
                </c:pt>
                <c:pt idx="47309">
                  <c:v>85.173699999999982</c:v>
                </c:pt>
                <c:pt idx="47310">
                  <c:v>85.817600000000027</c:v>
                </c:pt>
                <c:pt idx="47311">
                  <c:v>86.466600000000057</c:v>
                </c:pt>
                <c:pt idx="47312">
                  <c:v>87.120699999999999</c:v>
                </c:pt>
                <c:pt idx="47313">
                  <c:v>87.77979999999998</c:v>
                </c:pt>
                <c:pt idx="47314">
                  <c:v>88.444100000000077</c:v>
                </c:pt>
                <c:pt idx="47315">
                  <c:v>89.113299999999995</c:v>
                </c:pt>
                <c:pt idx="47316">
                  <c:v>89.787499999999994</c:v>
                </c:pt>
                <c:pt idx="47317">
                  <c:v>90.466899999999995</c:v>
                </c:pt>
                <c:pt idx="47318">
                  <c:v>91.1511</c:v>
                </c:pt>
                <c:pt idx="47319">
                  <c:v>91.840300000000013</c:v>
                </c:pt>
                <c:pt idx="47320">
                  <c:v>92.534400000000005</c:v>
                </c:pt>
                <c:pt idx="47321">
                  <c:v>93.233500000000006</c:v>
                </c:pt>
                <c:pt idx="47322">
                  <c:v>93.937500000000057</c:v>
                </c:pt>
                <c:pt idx="47323">
                  <c:v>94.646299999999997</c:v>
                </c:pt>
                <c:pt idx="47324">
                  <c:v>95.36</c:v>
                </c:pt>
                <c:pt idx="47325">
                  <c:v>96.07859999999998</c:v>
                </c:pt>
                <c:pt idx="47326">
                  <c:v>96.801999999999992</c:v>
                </c:pt>
                <c:pt idx="47327">
                  <c:v>97.530100000000004</c:v>
                </c:pt>
                <c:pt idx="47328">
                  <c:v>98.263000000000005</c:v>
                </c:pt>
                <c:pt idx="47329">
                  <c:v>99.000600000000006</c:v>
                </c:pt>
                <c:pt idx="47330">
                  <c:v>99.742999999999995</c:v>
                </c:pt>
                <c:pt idx="47331">
                  <c:v>100.49000000000002</c:v>
                </c:pt>
                <c:pt idx="47332">
                  <c:v>101.242</c:v>
                </c:pt>
                <c:pt idx="47333">
                  <c:v>101.998</c:v>
                </c:pt>
                <c:pt idx="47334">
                  <c:v>102.759</c:v>
                </c:pt>
                <c:pt idx="47335">
                  <c:v>103.524</c:v>
                </c:pt>
                <c:pt idx="47336">
                  <c:v>104.29400000000005</c:v>
                </c:pt>
                <c:pt idx="47337">
                  <c:v>105.069</c:v>
                </c:pt>
                <c:pt idx="47338">
                  <c:v>105.848</c:v>
                </c:pt>
                <c:pt idx="47339">
                  <c:v>106.631</c:v>
                </c:pt>
                <c:pt idx="47340">
                  <c:v>107.41900000000005</c:v>
                </c:pt>
                <c:pt idx="47341">
                  <c:v>108.21100000000006</c:v>
                </c:pt>
                <c:pt idx="47342">
                  <c:v>109.00700000000002</c:v>
                </c:pt>
                <c:pt idx="47343">
                  <c:v>109.80800000000001</c:v>
                </c:pt>
                <c:pt idx="47344">
                  <c:v>110.613</c:v>
                </c:pt>
                <c:pt idx="47345">
                  <c:v>111.422</c:v>
                </c:pt>
                <c:pt idx="47346">
                  <c:v>112.235</c:v>
                </c:pt>
                <c:pt idx="47347">
                  <c:v>113.053</c:v>
                </c:pt>
                <c:pt idx="47348">
                  <c:v>113.874</c:v>
                </c:pt>
                <c:pt idx="47349">
                  <c:v>114.7</c:v>
                </c:pt>
                <c:pt idx="47350">
                  <c:v>115.53</c:v>
                </c:pt>
                <c:pt idx="47351">
                  <c:v>116.363</c:v>
                </c:pt>
                <c:pt idx="47352">
                  <c:v>117.20099999999999</c:v>
                </c:pt>
                <c:pt idx="47353">
                  <c:v>118.042</c:v>
                </c:pt>
                <c:pt idx="47354">
                  <c:v>118.887</c:v>
                </c:pt>
                <c:pt idx="47355">
                  <c:v>119.736</c:v>
                </c:pt>
                <c:pt idx="47356">
                  <c:v>120.589</c:v>
                </c:pt>
                <c:pt idx="47357">
                  <c:v>121.44500000000002</c:v>
                </c:pt>
                <c:pt idx="47358">
                  <c:v>122.30500000000001</c:v>
                </c:pt>
                <c:pt idx="47359">
                  <c:v>123.169</c:v>
                </c:pt>
                <c:pt idx="47360">
                  <c:v>124.036</c:v>
                </c:pt>
                <c:pt idx="47361">
                  <c:v>124.90600000000002</c:v>
                </c:pt>
                <c:pt idx="47362">
                  <c:v>125.78</c:v>
                </c:pt>
                <c:pt idx="47363">
                  <c:v>126.65799999999999</c:v>
                </c:pt>
                <c:pt idx="47364">
                  <c:v>127.538</c:v>
                </c:pt>
                <c:pt idx="47365">
                  <c:v>128.42200000000011</c:v>
                </c:pt>
                <c:pt idx="47366">
                  <c:v>129.309</c:v>
                </c:pt>
                <c:pt idx="47367">
                  <c:v>130.19999999999999</c:v>
                </c:pt>
                <c:pt idx="47368">
                  <c:v>131.09300000000002</c:v>
                </c:pt>
                <c:pt idx="47369">
                  <c:v>131.99</c:v>
                </c:pt>
                <c:pt idx="47370">
                  <c:v>132.88900000000001</c:v>
                </c:pt>
                <c:pt idx="47371">
                  <c:v>133.791</c:v>
                </c:pt>
                <c:pt idx="47372">
                  <c:v>134.696</c:v>
                </c:pt>
                <c:pt idx="47373">
                  <c:v>135.60399999999998</c:v>
                </c:pt>
                <c:pt idx="47374">
                  <c:v>136.51499999999999</c:v>
                </c:pt>
                <c:pt idx="47375">
                  <c:v>137.42800000000011</c:v>
                </c:pt>
                <c:pt idx="47376">
                  <c:v>138.345</c:v>
                </c:pt>
                <c:pt idx="47377">
                  <c:v>139.26300000000001</c:v>
                </c:pt>
                <c:pt idx="47378">
                  <c:v>140.184</c:v>
                </c:pt>
                <c:pt idx="47379">
                  <c:v>141.107</c:v>
                </c:pt>
                <c:pt idx="47380">
                  <c:v>142.03300000000002</c:v>
                </c:pt>
                <c:pt idx="47381">
                  <c:v>142.96100000000001</c:v>
                </c:pt>
                <c:pt idx="47382">
                  <c:v>143.8910000000001</c:v>
                </c:pt>
                <c:pt idx="47383">
                  <c:v>144.82400000000001</c:v>
                </c:pt>
                <c:pt idx="47384">
                  <c:v>145.75800000000001</c:v>
                </c:pt>
                <c:pt idx="47385">
                  <c:v>146.69499999999999</c:v>
                </c:pt>
                <c:pt idx="47386">
                  <c:v>147.63300000000001</c:v>
                </c:pt>
                <c:pt idx="47387">
                  <c:v>148.57300000000001</c:v>
                </c:pt>
                <c:pt idx="47388">
                  <c:v>149.51499999999999</c:v>
                </c:pt>
                <c:pt idx="47389">
                  <c:v>150.459</c:v>
                </c:pt>
                <c:pt idx="47390">
                  <c:v>151.405</c:v>
                </c:pt>
                <c:pt idx="47391">
                  <c:v>152.35100000000011</c:v>
                </c:pt>
                <c:pt idx="47392">
                  <c:v>153.30000000000001</c:v>
                </c:pt>
                <c:pt idx="47393">
                  <c:v>154.25</c:v>
                </c:pt>
                <c:pt idx="47394">
                  <c:v>155.20099999999999</c:v>
                </c:pt>
                <c:pt idx="47395">
                  <c:v>156.15300000000002</c:v>
                </c:pt>
                <c:pt idx="47396">
                  <c:v>157.107</c:v>
                </c:pt>
                <c:pt idx="47397">
                  <c:v>158.06200000000001</c:v>
                </c:pt>
                <c:pt idx="47398">
                  <c:v>159.017</c:v>
                </c:pt>
                <c:pt idx="47399">
                  <c:v>159.97399999999999</c:v>
                </c:pt>
                <c:pt idx="47400">
                  <c:v>160.93200000000004</c:v>
                </c:pt>
                <c:pt idx="47401">
                  <c:v>161.89000000000001</c:v>
                </c:pt>
                <c:pt idx="47402">
                  <c:v>162.84900000000002</c:v>
                </c:pt>
                <c:pt idx="47403">
                  <c:v>163.809</c:v>
                </c:pt>
                <c:pt idx="47404">
                  <c:v>164.76900000000001</c:v>
                </c:pt>
                <c:pt idx="47405">
                  <c:v>165.72900000000001</c:v>
                </c:pt>
                <c:pt idx="47406">
                  <c:v>166.69</c:v>
                </c:pt>
                <c:pt idx="47407">
                  <c:v>167.65200000000004</c:v>
                </c:pt>
                <c:pt idx="47408">
                  <c:v>168.61299999999997</c:v>
                </c:pt>
                <c:pt idx="47409">
                  <c:v>169.57499999999999</c:v>
                </c:pt>
                <c:pt idx="47410">
                  <c:v>170.536</c:v>
                </c:pt>
                <c:pt idx="47411">
                  <c:v>171.4980000000001</c:v>
                </c:pt>
                <c:pt idx="47412">
                  <c:v>172.459</c:v>
                </c:pt>
                <c:pt idx="47413">
                  <c:v>173.42000000000004</c:v>
                </c:pt>
                <c:pt idx="47414">
                  <c:v>174.38100000000011</c:v>
                </c:pt>
                <c:pt idx="47415">
                  <c:v>175.34200000000001</c:v>
                </c:pt>
                <c:pt idx="47416">
                  <c:v>176.30100000000004</c:v>
                </c:pt>
                <c:pt idx="47417">
                  <c:v>177.261</c:v>
                </c:pt>
                <c:pt idx="47418">
                  <c:v>178.21899999999999</c:v>
                </c:pt>
                <c:pt idx="47419">
                  <c:v>179.17699999999999</c:v>
                </c:pt>
                <c:pt idx="47420">
                  <c:v>180.13399999999999</c:v>
                </c:pt>
                <c:pt idx="47421">
                  <c:v>181.09</c:v>
                </c:pt>
                <c:pt idx="47422">
                  <c:v>182.04499999999999</c:v>
                </c:pt>
                <c:pt idx="47423">
                  <c:v>182.999</c:v>
                </c:pt>
                <c:pt idx="47424">
                  <c:v>183.95200000000011</c:v>
                </c:pt>
                <c:pt idx="47425">
                  <c:v>184.90300000000002</c:v>
                </c:pt>
                <c:pt idx="47426">
                  <c:v>185.85300000000001</c:v>
                </c:pt>
                <c:pt idx="47427">
                  <c:v>186.80100000000004</c:v>
                </c:pt>
                <c:pt idx="47428">
                  <c:v>187.74799999999999</c:v>
                </c:pt>
                <c:pt idx="47429">
                  <c:v>188.69300000000001</c:v>
                </c:pt>
                <c:pt idx="47430">
                  <c:v>189.637</c:v>
                </c:pt>
                <c:pt idx="47431">
                  <c:v>190.578</c:v>
                </c:pt>
                <c:pt idx="47432">
                  <c:v>191.517</c:v>
                </c:pt>
                <c:pt idx="47433">
                  <c:v>192.45500000000001</c:v>
                </c:pt>
                <c:pt idx="47434">
                  <c:v>193.39000000000001</c:v>
                </c:pt>
                <c:pt idx="47435">
                  <c:v>194.32300000000001</c:v>
                </c:pt>
                <c:pt idx="47436">
                  <c:v>195.25299999999999</c:v>
                </c:pt>
                <c:pt idx="47437">
                  <c:v>196.18100000000001</c:v>
                </c:pt>
                <c:pt idx="47438">
                  <c:v>197.107</c:v>
                </c:pt>
                <c:pt idx="47439">
                  <c:v>198.03</c:v>
                </c:pt>
                <c:pt idx="47440">
                  <c:v>198.95000000000007</c:v>
                </c:pt>
                <c:pt idx="47441">
                  <c:v>199.8670000000001</c:v>
                </c:pt>
                <c:pt idx="47442">
                  <c:v>200.78200000000001</c:v>
                </c:pt>
                <c:pt idx="47443">
                  <c:v>201.69300000000001</c:v>
                </c:pt>
                <c:pt idx="47444">
                  <c:v>202.601</c:v>
                </c:pt>
                <c:pt idx="47445">
                  <c:v>203.506</c:v>
                </c:pt>
                <c:pt idx="47446">
                  <c:v>204.40700000000001</c:v>
                </c:pt>
                <c:pt idx="47447">
                  <c:v>205.30600000000001</c:v>
                </c:pt>
                <c:pt idx="47448">
                  <c:v>206.2</c:v>
                </c:pt>
                <c:pt idx="47449">
                  <c:v>207.09100000000001</c:v>
                </c:pt>
                <c:pt idx="47450">
                  <c:v>207.97800000000001</c:v>
                </c:pt>
                <c:pt idx="47451">
                  <c:v>208.86200000000011</c:v>
                </c:pt>
                <c:pt idx="47452">
                  <c:v>209.74099999999999</c:v>
                </c:pt>
                <c:pt idx="47453">
                  <c:v>210.61699999999999</c:v>
                </c:pt>
                <c:pt idx="47454">
                  <c:v>211.48800000000011</c:v>
                </c:pt>
                <c:pt idx="47455">
                  <c:v>212.35600000000011</c:v>
                </c:pt>
                <c:pt idx="47456">
                  <c:v>213.21799999999999</c:v>
                </c:pt>
                <c:pt idx="47457">
                  <c:v>214.077</c:v>
                </c:pt>
                <c:pt idx="47458">
                  <c:v>214.93100000000001</c:v>
                </c:pt>
                <c:pt idx="47459">
                  <c:v>215.78</c:v>
                </c:pt>
                <c:pt idx="47460">
                  <c:v>216.625</c:v>
                </c:pt>
                <c:pt idx="47461">
                  <c:v>217.465</c:v>
                </c:pt>
                <c:pt idx="47462">
                  <c:v>218.3</c:v>
                </c:pt>
                <c:pt idx="47463">
                  <c:v>219.13</c:v>
                </c:pt>
                <c:pt idx="47464">
                  <c:v>219.95500000000001</c:v>
                </c:pt>
                <c:pt idx="47465">
                  <c:v>220.77499999999998</c:v>
                </c:pt>
                <c:pt idx="47466">
                  <c:v>221.589</c:v>
                </c:pt>
                <c:pt idx="47467">
                  <c:v>222.39800000000011</c:v>
                </c:pt>
                <c:pt idx="47468">
                  <c:v>223.202</c:v>
                </c:pt>
                <c:pt idx="47469">
                  <c:v>224</c:v>
                </c:pt>
                <c:pt idx="47470">
                  <c:v>224.79300000000001</c:v>
                </c:pt>
                <c:pt idx="47471">
                  <c:v>225.58</c:v>
                </c:pt>
                <c:pt idx="47472">
                  <c:v>226.3610000000001</c:v>
                </c:pt>
                <c:pt idx="47473">
                  <c:v>227.136</c:v>
                </c:pt>
                <c:pt idx="47474">
                  <c:v>227.905</c:v>
                </c:pt>
                <c:pt idx="47475">
                  <c:v>228.667</c:v>
                </c:pt>
                <c:pt idx="47476">
                  <c:v>229.42400000000001</c:v>
                </c:pt>
                <c:pt idx="47477">
                  <c:v>230.17399999999998</c:v>
                </c:pt>
                <c:pt idx="47478">
                  <c:v>230.91900000000001</c:v>
                </c:pt>
                <c:pt idx="47479">
                  <c:v>231.65600000000001</c:v>
                </c:pt>
                <c:pt idx="47480">
                  <c:v>232.38700000000011</c:v>
                </c:pt>
                <c:pt idx="47481">
                  <c:v>233.11099999999999</c:v>
                </c:pt>
                <c:pt idx="47482">
                  <c:v>233.82900000000001</c:v>
                </c:pt>
                <c:pt idx="47483">
                  <c:v>234.54</c:v>
                </c:pt>
                <c:pt idx="47484">
                  <c:v>235.24299999999999</c:v>
                </c:pt>
                <c:pt idx="47485">
                  <c:v>235.94</c:v>
                </c:pt>
                <c:pt idx="47486">
                  <c:v>236.63</c:v>
                </c:pt>
                <c:pt idx="47487">
                  <c:v>237.31200000000001</c:v>
                </c:pt>
                <c:pt idx="47488">
                  <c:v>237.98800000000011</c:v>
                </c:pt>
                <c:pt idx="47489">
                  <c:v>238.655</c:v>
                </c:pt>
                <c:pt idx="47490">
                  <c:v>239.316</c:v>
                </c:pt>
                <c:pt idx="47491">
                  <c:v>239.96900000000002</c:v>
                </c:pt>
                <c:pt idx="47492">
                  <c:v>240.61399999999998</c:v>
                </c:pt>
                <c:pt idx="47493">
                  <c:v>241.25200000000001</c:v>
                </c:pt>
                <c:pt idx="47494">
                  <c:v>241.88200000000012</c:v>
                </c:pt>
                <c:pt idx="47495">
                  <c:v>242.50399999999999</c:v>
                </c:pt>
                <c:pt idx="47496">
                  <c:v>243.11799999999999</c:v>
                </c:pt>
                <c:pt idx="47497">
                  <c:v>243.72399999999999</c:v>
                </c:pt>
                <c:pt idx="47498">
                  <c:v>244.32200000000012</c:v>
                </c:pt>
                <c:pt idx="47499">
                  <c:v>244.911</c:v>
                </c:pt>
                <c:pt idx="47500">
                  <c:v>245.49300000000002</c:v>
                </c:pt>
                <c:pt idx="47501">
                  <c:v>246.066</c:v>
                </c:pt>
                <c:pt idx="47502">
                  <c:v>246.631</c:v>
                </c:pt>
                <c:pt idx="47503">
                  <c:v>247.18700000000001</c:v>
                </c:pt>
                <c:pt idx="47504">
                  <c:v>247.73499999999999</c:v>
                </c:pt>
                <c:pt idx="47505">
                  <c:v>248.27399999999992</c:v>
                </c:pt>
                <c:pt idx="47506">
                  <c:v>248.80500000000001</c:v>
                </c:pt>
                <c:pt idx="47507">
                  <c:v>249.32700000000011</c:v>
                </c:pt>
                <c:pt idx="47508">
                  <c:v>249.84</c:v>
                </c:pt>
                <c:pt idx="47509">
                  <c:v>250.34399999999999</c:v>
                </c:pt>
                <c:pt idx="47510">
                  <c:v>250.839</c:v>
                </c:pt>
                <c:pt idx="47511">
                  <c:v>251.32500000000007</c:v>
                </c:pt>
                <c:pt idx="47512">
                  <c:v>251.80100000000004</c:v>
                </c:pt>
                <c:pt idx="47513">
                  <c:v>252.26900000000001</c:v>
                </c:pt>
                <c:pt idx="47514">
                  <c:v>252.72800000000001</c:v>
                </c:pt>
                <c:pt idx="47515">
                  <c:v>253.17699999999999</c:v>
                </c:pt>
                <c:pt idx="47516">
                  <c:v>253.61699999999999</c:v>
                </c:pt>
                <c:pt idx="47517">
                  <c:v>254.047</c:v>
                </c:pt>
                <c:pt idx="47518">
                  <c:v>254.46800000000007</c:v>
                </c:pt>
                <c:pt idx="47519">
                  <c:v>254.87900000000002</c:v>
                </c:pt>
                <c:pt idx="47520">
                  <c:v>255.28100000000001</c:v>
                </c:pt>
                <c:pt idx="47521">
                  <c:v>255.67299999999997</c:v>
                </c:pt>
                <c:pt idx="47522">
                  <c:v>256.05599999999993</c:v>
                </c:pt>
                <c:pt idx="47523">
                  <c:v>256.42799999999966</c:v>
                </c:pt>
                <c:pt idx="47524">
                  <c:v>256.79099999999966</c:v>
                </c:pt>
                <c:pt idx="47525">
                  <c:v>257.14400000000023</c:v>
                </c:pt>
                <c:pt idx="47526">
                  <c:v>257.48699999999963</c:v>
                </c:pt>
                <c:pt idx="47527">
                  <c:v>257.82</c:v>
                </c:pt>
                <c:pt idx="47528">
                  <c:v>258.14299999999997</c:v>
                </c:pt>
                <c:pt idx="47529">
                  <c:v>258.45599999999979</c:v>
                </c:pt>
                <c:pt idx="47530">
                  <c:v>258.75900000000001</c:v>
                </c:pt>
                <c:pt idx="47531">
                  <c:v>259.05099999999999</c:v>
                </c:pt>
                <c:pt idx="47532">
                  <c:v>259.334</c:v>
                </c:pt>
                <c:pt idx="47533">
                  <c:v>259.60599999999999</c:v>
                </c:pt>
                <c:pt idx="47534">
                  <c:v>259.86799999999999</c:v>
                </c:pt>
                <c:pt idx="47535">
                  <c:v>260.11900000000026</c:v>
                </c:pt>
                <c:pt idx="47536">
                  <c:v>260.36</c:v>
                </c:pt>
                <c:pt idx="47537">
                  <c:v>260.59099999999978</c:v>
                </c:pt>
                <c:pt idx="47538">
                  <c:v>260.81099999999975</c:v>
                </c:pt>
                <c:pt idx="47539">
                  <c:v>261.02099999999979</c:v>
                </c:pt>
                <c:pt idx="47540">
                  <c:v>261.22000000000003</c:v>
                </c:pt>
                <c:pt idx="47541">
                  <c:v>261.40899999999965</c:v>
                </c:pt>
                <c:pt idx="47542">
                  <c:v>261.58699999999965</c:v>
                </c:pt>
                <c:pt idx="47543">
                  <c:v>261.75400000000002</c:v>
                </c:pt>
                <c:pt idx="47544">
                  <c:v>261.91099999999977</c:v>
                </c:pt>
                <c:pt idx="47545">
                  <c:v>262.05700000000002</c:v>
                </c:pt>
                <c:pt idx="47546">
                  <c:v>262.19200000000001</c:v>
                </c:pt>
                <c:pt idx="47547">
                  <c:v>262.31700000000001</c:v>
                </c:pt>
                <c:pt idx="47548">
                  <c:v>262.43099999999959</c:v>
                </c:pt>
                <c:pt idx="47549">
                  <c:v>262.53399999999965</c:v>
                </c:pt>
                <c:pt idx="47550">
                  <c:v>262.62599999999975</c:v>
                </c:pt>
                <c:pt idx="47551">
                  <c:v>262.70800000000003</c:v>
                </c:pt>
                <c:pt idx="47552">
                  <c:v>262.77799999999979</c:v>
                </c:pt>
                <c:pt idx="47553">
                  <c:v>262.83799999999979</c:v>
                </c:pt>
                <c:pt idx="47554">
                  <c:v>262.887</c:v>
                </c:pt>
                <c:pt idx="47555">
                  <c:v>262.92499999999978</c:v>
                </c:pt>
                <c:pt idx="47556">
                  <c:v>262.952</c:v>
                </c:pt>
                <c:pt idx="47557">
                  <c:v>262.96799999999979</c:v>
                </c:pt>
                <c:pt idx="47558">
                  <c:v>262.97399999999965</c:v>
                </c:pt>
                <c:pt idx="47559">
                  <c:v>262.96799999999979</c:v>
                </c:pt>
                <c:pt idx="47560">
                  <c:v>262.95099999999979</c:v>
                </c:pt>
                <c:pt idx="47561">
                  <c:v>262.92399999999958</c:v>
                </c:pt>
                <c:pt idx="47562">
                  <c:v>262.88499999999999</c:v>
                </c:pt>
                <c:pt idx="47563">
                  <c:v>262.83599999999979</c:v>
                </c:pt>
                <c:pt idx="47564">
                  <c:v>262.77499999999975</c:v>
                </c:pt>
                <c:pt idx="47565">
                  <c:v>262.70400000000001</c:v>
                </c:pt>
                <c:pt idx="47566">
                  <c:v>262.62200000000001</c:v>
                </c:pt>
                <c:pt idx="47567">
                  <c:v>262.529</c:v>
                </c:pt>
                <c:pt idx="47568">
                  <c:v>262.42399999999958</c:v>
                </c:pt>
                <c:pt idx="47569">
                  <c:v>262.30900000000008</c:v>
                </c:pt>
                <c:pt idx="47570">
                  <c:v>262.18299999999999</c:v>
                </c:pt>
                <c:pt idx="47571">
                  <c:v>262.04599999999999</c:v>
                </c:pt>
                <c:pt idx="47572">
                  <c:v>261.8979999999998</c:v>
                </c:pt>
                <c:pt idx="47573">
                  <c:v>261.73899999999958</c:v>
                </c:pt>
                <c:pt idx="47574">
                  <c:v>261.57</c:v>
                </c:pt>
                <c:pt idx="47575">
                  <c:v>261.38900000000001</c:v>
                </c:pt>
                <c:pt idx="47576">
                  <c:v>261.19799999999975</c:v>
                </c:pt>
                <c:pt idx="47577">
                  <c:v>260.99499999999978</c:v>
                </c:pt>
                <c:pt idx="47578">
                  <c:v>260.78199999999958</c:v>
                </c:pt>
                <c:pt idx="47579">
                  <c:v>260.55799999999999</c:v>
                </c:pt>
                <c:pt idx="47580">
                  <c:v>260.32400000000001</c:v>
                </c:pt>
                <c:pt idx="47581">
                  <c:v>260.07799999999975</c:v>
                </c:pt>
                <c:pt idx="47582">
                  <c:v>259.822</c:v>
                </c:pt>
                <c:pt idx="47583">
                  <c:v>259.55500000000001</c:v>
                </c:pt>
                <c:pt idx="47584">
                  <c:v>259.27699999999965</c:v>
                </c:pt>
                <c:pt idx="47585">
                  <c:v>258.98899999999958</c:v>
                </c:pt>
                <c:pt idx="47586">
                  <c:v>258.69</c:v>
                </c:pt>
                <c:pt idx="47587">
                  <c:v>258.38099999999974</c:v>
                </c:pt>
                <c:pt idx="47588">
                  <c:v>258.06099999999975</c:v>
                </c:pt>
                <c:pt idx="47589">
                  <c:v>257.72999999999979</c:v>
                </c:pt>
                <c:pt idx="47590">
                  <c:v>257.38900000000001</c:v>
                </c:pt>
                <c:pt idx="47591">
                  <c:v>257.03699999999958</c:v>
                </c:pt>
                <c:pt idx="47592">
                  <c:v>256.67500000000001</c:v>
                </c:pt>
                <c:pt idx="47593">
                  <c:v>256.303</c:v>
                </c:pt>
                <c:pt idx="47594">
                  <c:v>255.92000000000004</c:v>
                </c:pt>
                <c:pt idx="47595">
                  <c:v>255.52800000000011</c:v>
                </c:pt>
                <c:pt idx="47596">
                  <c:v>255.124</c:v>
                </c:pt>
                <c:pt idx="47597">
                  <c:v>254.71099999999998</c:v>
                </c:pt>
                <c:pt idx="47598">
                  <c:v>254.28700000000001</c:v>
                </c:pt>
                <c:pt idx="47599">
                  <c:v>253.85400000000001</c:v>
                </c:pt>
                <c:pt idx="47600">
                  <c:v>253.41</c:v>
                </c:pt>
                <c:pt idx="47601">
                  <c:v>252.95600000000007</c:v>
                </c:pt>
                <c:pt idx="47602">
                  <c:v>252.49300000000002</c:v>
                </c:pt>
                <c:pt idx="47603">
                  <c:v>252.01900000000001</c:v>
                </c:pt>
                <c:pt idx="47604">
                  <c:v>251.536</c:v>
                </c:pt>
                <c:pt idx="47605">
                  <c:v>251.04300000000001</c:v>
                </c:pt>
                <c:pt idx="47606">
                  <c:v>250.54</c:v>
                </c:pt>
                <c:pt idx="47607">
                  <c:v>250.02700000000004</c:v>
                </c:pt>
                <c:pt idx="47608">
                  <c:v>249.505</c:v>
                </c:pt>
                <c:pt idx="47609">
                  <c:v>248.97300000000001</c:v>
                </c:pt>
                <c:pt idx="47610">
                  <c:v>248.43200000000004</c:v>
                </c:pt>
                <c:pt idx="47611">
                  <c:v>247.88100000000011</c:v>
                </c:pt>
                <c:pt idx="47612">
                  <c:v>247.32100000000011</c:v>
                </c:pt>
                <c:pt idx="47613">
                  <c:v>246.75200000000001</c:v>
                </c:pt>
                <c:pt idx="47614">
                  <c:v>246.17299999999997</c:v>
                </c:pt>
                <c:pt idx="47615">
                  <c:v>245.58600000000001</c:v>
                </c:pt>
                <c:pt idx="47616">
                  <c:v>244.989</c:v>
                </c:pt>
                <c:pt idx="47617">
                  <c:v>244.38300000000001</c:v>
                </c:pt>
                <c:pt idx="47618">
                  <c:v>243.76900000000001</c:v>
                </c:pt>
                <c:pt idx="47619">
                  <c:v>243.14499999999998</c:v>
                </c:pt>
                <c:pt idx="47620">
                  <c:v>242.51300000000001</c:v>
                </c:pt>
                <c:pt idx="47621">
                  <c:v>241.87200000000001</c:v>
                </c:pt>
                <c:pt idx="47622">
                  <c:v>241.22200000000001</c:v>
                </c:pt>
                <c:pt idx="47623">
                  <c:v>240.56399999999999</c:v>
                </c:pt>
                <c:pt idx="47624">
                  <c:v>239.89700000000011</c:v>
                </c:pt>
                <c:pt idx="47625">
                  <c:v>239.22200000000001</c:v>
                </c:pt>
                <c:pt idx="47626">
                  <c:v>238.53900000000002</c:v>
                </c:pt>
                <c:pt idx="47627">
                  <c:v>237.84700000000001</c:v>
                </c:pt>
                <c:pt idx="47628">
                  <c:v>237.148</c:v>
                </c:pt>
                <c:pt idx="47629">
                  <c:v>236.44</c:v>
                </c:pt>
                <c:pt idx="47630">
                  <c:v>235.72399999999999</c:v>
                </c:pt>
                <c:pt idx="47631">
                  <c:v>235</c:v>
                </c:pt>
                <c:pt idx="47632">
                  <c:v>234.26900000000001</c:v>
                </c:pt>
                <c:pt idx="47633">
                  <c:v>233.53</c:v>
                </c:pt>
                <c:pt idx="47634">
                  <c:v>232.78300000000002</c:v>
                </c:pt>
                <c:pt idx="47635">
                  <c:v>232.029</c:v>
                </c:pt>
                <c:pt idx="47636">
                  <c:v>231.267</c:v>
                </c:pt>
                <c:pt idx="47637">
                  <c:v>230.4980000000001</c:v>
                </c:pt>
                <c:pt idx="47638">
                  <c:v>229.72200000000001</c:v>
                </c:pt>
                <c:pt idx="47639">
                  <c:v>228.93900000000002</c:v>
                </c:pt>
                <c:pt idx="47640">
                  <c:v>228.148</c:v>
                </c:pt>
                <c:pt idx="47641">
                  <c:v>227.35100000000011</c:v>
                </c:pt>
                <c:pt idx="47642">
                  <c:v>226.547</c:v>
                </c:pt>
                <c:pt idx="47643">
                  <c:v>225.73599999999999</c:v>
                </c:pt>
                <c:pt idx="47644">
                  <c:v>224.91800000000001</c:v>
                </c:pt>
                <c:pt idx="47645">
                  <c:v>224.09399999999999</c:v>
                </c:pt>
                <c:pt idx="47646">
                  <c:v>223.26399999999998</c:v>
                </c:pt>
                <c:pt idx="47647">
                  <c:v>222.42700000000011</c:v>
                </c:pt>
                <c:pt idx="47648">
                  <c:v>221.584</c:v>
                </c:pt>
                <c:pt idx="47649">
                  <c:v>220.73399999999998</c:v>
                </c:pt>
                <c:pt idx="47650">
                  <c:v>219.87900000000002</c:v>
                </c:pt>
                <c:pt idx="47651">
                  <c:v>219.018</c:v>
                </c:pt>
                <c:pt idx="47652">
                  <c:v>218.15100000000001</c:v>
                </c:pt>
                <c:pt idx="47653">
                  <c:v>217.27799999999999</c:v>
                </c:pt>
                <c:pt idx="47654">
                  <c:v>216.4</c:v>
                </c:pt>
                <c:pt idx="47655">
                  <c:v>215.51599999999999</c:v>
                </c:pt>
                <c:pt idx="47656">
                  <c:v>214.62700000000001</c:v>
                </c:pt>
                <c:pt idx="47657">
                  <c:v>213.732</c:v>
                </c:pt>
                <c:pt idx="47658">
                  <c:v>212.833</c:v>
                </c:pt>
                <c:pt idx="47659">
                  <c:v>211.92800000000011</c:v>
                </c:pt>
                <c:pt idx="47660">
                  <c:v>211.018</c:v>
                </c:pt>
                <c:pt idx="47661">
                  <c:v>210.10399999999998</c:v>
                </c:pt>
                <c:pt idx="47662">
                  <c:v>209.185</c:v>
                </c:pt>
                <c:pt idx="47663">
                  <c:v>208.261</c:v>
                </c:pt>
                <c:pt idx="47664">
                  <c:v>207.333</c:v>
                </c:pt>
                <c:pt idx="47665">
                  <c:v>206.4</c:v>
                </c:pt>
                <c:pt idx="47666">
                  <c:v>205.46300000000002</c:v>
                </c:pt>
                <c:pt idx="47667">
                  <c:v>204.52200000000011</c:v>
                </c:pt>
                <c:pt idx="47668">
                  <c:v>203.577</c:v>
                </c:pt>
                <c:pt idx="47669">
                  <c:v>202.62800000000001</c:v>
                </c:pt>
                <c:pt idx="47670">
                  <c:v>201.67499999999998</c:v>
                </c:pt>
                <c:pt idx="47671">
                  <c:v>200.71899999999999</c:v>
                </c:pt>
                <c:pt idx="47672">
                  <c:v>199.75899999999999</c:v>
                </c:pt>
                <c:pt idx="47673">
                  <c:v>198.79499999999999</c:v>
                </c:pt>
                <c:pt idx="47674">
                  <c:v>197.82800000000012</c:v>
                </c:pt>
                <c:pt idx="47675">
                  <c:v>196.85800000000012</c:v>
                </c:pt>
                <c:pt idx="47676">
                  <c:v>195.8850000000001</c:v>
                </c:pt>
                <c:pt idx="47677">
                  <c:v>194.90900000000002</c:v>
                </c:pt>
                <c:pt idx="47678">
                  <c:v>193.93</c:v>
                </c:pt>
                <c:pt idx="47679">
                  <c:v>192.94900000000001</c:v>
                </c:pt>
                <c:pt idx="47680">
                  <c:v>191.964</c:v>
                </c:pt>
                <c:pt idx="47681">
                  <c:v>190.97800000000001</c:v>
                </c:pt>
                <c:pt idx="47682">
                  <c:v>189.98800000000011</c:v>
                </c:pt>
                <c:pt idx="47683">
                  <c:v>188.99700000000001</c:v>
                </c:pt>
                <c:pt idx="47684">
                  <c:v>188.00299999999999</c:v>
                </c:pt>
                <c:pt idx="47685">
                  <c:v>187.00800000000001</c:v>
                </c:pt>
                <c:pt idx="47686">
                  <c:v>186.01</c:v>
                </c:pt>
                <c:pt idx="47687">
                  <c:v>185.011</c:v>
                </c:pt>
                <c:pt idx="47688">
                  <c:v>184.01</c:v>
                </c:pt>
                <c:pt idx="47689">
                  <c:v>183.00800000000001</c:v>
                </c:pt>
                <c:pt idx="47690">
                  <c:v>182.00399999999999</c:v>
                </c:pt>
                <c:pt idx="47691">
                  <c:v>180.999</c:v>
                </c:pt>
                <c:pt idx="47692">
                  <c:v>179.99300000000002</c:v>
                </c:pt>
                <c:pt idx="47693">
                  <c:v>178.98500000000001</c:v>
                </c:pt>
                <c:pt idx="47694">
                  <c:v>177.977</c:v>
                </c:pt>
                <c:pt idx="47695">
                  <c:v>176.96800000000007</c:v>
                </c:pt>
                <c:pt idx="47696">
                  <c:v>175.95800000000011</c:v>
                </c:pt>
                <c:pt idx="47697">
                  <c:v>174.94800000000001</c:v>
                </c:pt>
                <c:pt idx="47698">
                  <c:v>173.93700000000001</c:v>
                </c:pt>
                <c:pt idx="47699">
                  <c:v>172.92600000000004</c:v>
                </c:pt>
                <c:pt idx="47700">
                  <c:v>171.91399999999999</c:v>
                </c:pt>
                <c:pt idx="47701">
                  <c:v>170.90300000000002</c:v>
                </c:pt>
                <c:pt idx="47702">
                  <c:v>169.8910000000001</c:v>
                </c:pt>
                <c:pt idx="47703">
                  <c:v>168.88000000000011</c:v>
                </c:pt>
                <c:pt idx="47704">
                  <c:v>167.869</c:v>
                </c:pt>
                <c:pt idx="47705">
                  <c:v>166.85800000000012</c:v>
                </c:pt>
                <c:pt idx="47706">
                  <c:v>165.84800000000001</c:v>
                </c:pt>
                <c:pt idx="47707">
                  <c:v>164.83800000000011</c:v>
                </c:pt>
                <c:pt idx="47708">
                  <c:v>163.82900000000001</c:v>
                </c:pt>
                <c:pt idx="47709">
                  <c:v>162.82100000000011</c:v>
                </c:pt>
                <c:pt idx="47710">
                  <c:v>161.81399999999999</c:v>
                </c:pt>
                <c:pt idx="47711">
                  <c:v>160.80800000000011</c:v>
                </c:pt>
                <c:pt idx="47712">
                  <c:v>159.803</c:v>
                </c:pt>
                <c:pt idx="47713">
                  <c:v>158.79900000000001</c:v>
                </c:pt>
                <c:pt idx="47714">
                  <c:v>157.797</c:v>
                </c:pt>
                <c:pt idx="47715">
                  <c:v>156.797</c:v>
                </c:pt>
                <c:pt idx="47716">
                  <c:v>155.797</c:v>
                </c:pt>
                <c:pt idx="47717">
                  <c:v>154.80000000000001</c:v>
                </c:pt>
                <c:pt idx="47718">
                  <c:v>153.80500000000001</c:v>
                </c:pt>
                <c:pt idx="47719">
                  <c:v>152.81100000000001</c:v>
                </c:pt>
                <c:pt idx="47720">
                  <c:v>151.82000000000011</c:v>
                </c:pt>
                <c:pt idx="47721">
                  <c:v>150.83100000000007</c:v>
                </c:pt>
                <c:pt idx="47722">
                  <c:v>149.84399999999999</c:v>
                </c:pt>
                <c:pt idx="47723">
                  <c:v>148.85900000000001</c:v>
                </c:pt>
                <c:pt idx="47724">
                  <c:v>147.87800000000001</c:v>
                </c:pt>
                <c:pt idx="47725">
                  <c:v>146.89800000000011</c:v>
                </c:pt>
                <c:pt idx="47726">
                  <c:v>145.92200000000011</c:v>
                </c:pt>
                <c:pt idx="47727">
                  <c:v>144.94800000000001</c:v>
                </c:pt>
                <c:pt idx="47728">
                  <c:v>143.977</c:v>
                </c:pt>
                <c:pt idx="47729">
                  <c:v>143.00899999999999</c:v>
                </c:pt>
                <c:pt idx="47730">
                  <c:v>142.04499999999999</c:v>
                </c:pt>
                <c:pt idx="47731">
                  <c:v>141.083</c:v>
                </c:pt>
                <c:pt idx="47732">
                  <c:v>140.125</c:v>
                </c:pt>
                <c:pt idx="47733">
                  <c:v>139.17099999999999</c:v>
                </c:pt>
                <c:pt idx="47734">
                  <c:v>138.22</c:v>
                </c:pt>
                <c:pt idx="47735">
                  <c:v>137.27299999999997</c:v>
                </c:pt>
                <c:pt idx="47736">
                  <c:v>136.32900000000001</c:v>
                </c:pt>
                <c:pt idx="47737">
                  <c:v>135.38900000000001</c:v>
                </c:pt>
                <c:pt idx="47738">
                  <c:v>134.45400000000001</c:v>
                </c:pt>
                <c:pt idx="47739">
                  <c:v>133.52200000000011</c:v>
                </c:pt>
                <c:pt idx="47740">
                  <c:v>132.59399999999999</c:v>
                </c:pt>
                <c:pt idx="47741">
                  <c:v>131.67099999999999</c:v>
                </c:pt>
                <c:pt idx="47742">
                  <c:v>130.75200000000001</c:v>
                </c:pt>
                <c:pt idx="47743">
                  <c:v>129.83800000000011</c:v>
                </c:pt>
                <c:pt idx="47744">
                  <c:v>128.92800000000011</c:v>
                </c:pt>
                <c:pt idx="47745">
                  <c:v>128.02200000000011</c:v>
                </c:pt>
                <c:pt idx="47746">
                  <c:v>127.121</c:v>
                </c:pt>
                <c:pt idx="47747">
                  <c:v>126.226</c:v>
                </c:pt>
                <c:pt idx="47748">
                  <c:v>125.334</c:v>
                </c:pt>
                <c:pt idx="47749">
                  <c:v>124.44800000000002</c:v>
                </c:pt>
                <c:pt idx="47750">
                  <c:v>123.56699999999999</c:v>
                </c:pt>
                <c:pt idx="47751">
                  <c:v>122.691</c:v>
                </c:pt>
                <c:pt idx="47752">
                  <c:v>121.821</c:v>
                </c:pt>
                <c:pt idx="47753">
                  <c:v>120.955</c:v>
                </c:pt>
                <c:pt idx="47754">
                  <c:v>120.095</c:v>
                </c:pt>
                <c:pt idx="47755">
                  <c:v>119.24100000000006</c:v>
                </c:pt>
                <c:pt idx="47756">
                  <c:v>118.392</c:v>
                </c:pt>
                <c:pt idx="47757">
                  <c:v>117.548</c:v>
                </c:pt>
                <c:pt idx="47758">
                  <c:v>116.71100000000006</c:v>
                </c:pt>
                <c:pt idx="47759">
                  <c:v>115.87899999999998</c:v>
                </c:pt>
                <c:pt idx="47760">
                  <c:v>115.05200000000001</c:v>
                </c:pt>
                <c:pt idx="47761">
                  <c:v>114.232</c:v>
                </c:pt>
                <c:pt idx="47762">
                  <c:v>113.41800000000002</c:v>
                </c:pt>
                <c:pt idx="47763">
                  <c:v>112.61</c:v>
                </c:pt>
                <c:pt idx="47764">
                  <c:v>111.80800000000001</c:v>
                </c:pt>
                <c:pt idx="47765">
                  <c:v>111.012</c:v>
                </c:pt>
                <c:pt idx="47766">
                  <c:v>110.22199999999999</c:v>
                </c:pt>
                <c:pt idx="47767">
                  <c:v>109.43899999999999</c:v>
                </c:pt>
                <c:pt idx="47768">
                  <c:v>108.66200000000001</c:v>
                </c:pt>
                <c:pt idx="47769">
                  <c:v>107.892</c:v>
                </c:pt>
                <c:pt idx="47770">
                  <c:v>107.12799999999999</c:v>
                </c:pt>
                <c:pt idx="47771">
                  <c:v>106.371</c:v>
                </c:pt>
                <c:pt idx="47772">
                  <c:v>105.61999999999999</c:v>
                </c:pt>
                <c:pt idx="47773">
                  <c:v>104.87599999999998</c:v>
                </c:pt>
                <c:pt idx="47774">
                  <c:v>104.139</c:v>
                </c:pt>
                <c:pt idx="47775">
                  <c:v>103.40900000000002</c:v>
                </c:pt>
                <c:pt idx="47776">
                  <c:v>102.68499999999999</c:v>
                </c:pt>
                <c:pt idx="47777">
                  <c:v>101.968</c:v>
                </c:pt>
                <c:pt idx="47778">
                  <c:v>101.259</c:v>
                </c:pt>
                <c:pt idx="47779">
                  <c:v>100.556</c:v>
                </c:pt>
                <c:pt idx="47780">
                  <c:v>99.860600000000005</c:v>
                </c:pt>
                <c:pt idx="47781">
                  <c:v>99.172199999999989</c:v>
                </c:pt>
                <c:pt idx="47782">
                  <c:v>98.490899999999996</c:v>
                </c:pt>
                <c:pt idx="47783">
                  <c:v>97.816800000000001</c:v>
                </c:pt>
                <c:pt idx="47784">
                  <c:v>97.150099999999981</c:v>
                </c:pt>
                <c:pt idx="47785">
                  <c:v>96.490499999999997</c:v>
                </c:pt>
                <c:pt idx="47786">
                  <c:v>95.838399999999979</c:v>
                </c:pt>
                <c:pt idx="47787">
                  <c:v>95.1935</c:v>
                </c:pt>
                <c:pt idx="47788">
                  <c:v>94.556200000000004</c:v>
                </c:pt>
                <c:pt idx="47789">
                  <c:v>93.926300000000012</c:v>
                </c:pt>
                <c:pt idx="47790">
                  <c:v>93.303899999999999</c:v>
                </c:pt>
                <c:pt idx="47791">
                  <c:v>92.688899999999947</c:v>
                </c:pt>
                <c:pt idx="47792">
                  <c:v>92.081599999999995</c:v>
                </c:pt>
                <c:pt idx="47793">
                  <c:v>91.481800000000007</c:v>
                </c:pt>
                <c:pt idx="47794">
                  <c:v>90.889699999999991</c:v>
                </c:pt>
                <c:pt idx="47795">
                  <c:v>90.305199999999999</c:v>
                </c:pt>
                <c:pt idx="47796">
                  <c:v>89.728399999999979</c:v>
                </c:pt>
                <c:pt idx="47797">
                  <c:v>89.159300000000002</c:v>
                </c:pt>
                <c:pt idx="47798">
                  <c:v>88.597899999999996</c:v>
                </c:pt>
                <c:pt idx="47799">
                  <c:v>88.044300000000007</c:v>
                </c:pt>
                <c:pt idx="47800">
                  <c:v>87.498500000000007</c:v>
                </c:pt>
                <c:pt idx="47801">
                  <c:v>86.960400000000007</c:v>
                </c:pt>
                <c:pt idx="47802">
                  <c:v>86.430200000000056</c:v>
                </c:pt>
                <c:pt idx="47803">
                  <c:v>85.907799999999995</c:v>
                </c:pt>
                <c:pt idx="47804">
                  <c:v>85.393299999999996</c:v>
                </c:pt>
                <c:pt idx="47805">
                  <c:v>84.886600000000001</c:v>
                </c:pt>
                <c:pt idx="47806">
                  <c:v>84.387799999999999</c:v>
                </c:pt>
                <c:pt idx="47807">
                  <c:v>83.896900000000002</c:v>
                </c:pt>
                <c:pt idx="47808">
                  <c:v>83.413900000000027</c:v>
                </c:pt>
                <c:pt idx="47809">
                  <c:v>82.938800000000001</c:v>
                </c:pt>
                <c:pt idx="47810">
                  <c:v>82.471700000000013</c:v>
                </c:pt>
                <c:pt idx="47811">
                  <c:v>82.012500000000003</c:v>
                </c:pt>
                <c:pt idx="47812">
                  <c:v>81.561200000000056</c:v>
                </c:pt>
                <c:pt idx="47813">
                  <c:v>81.117900000000006</c:v>
                </c:pt>
                <c:pt idx="47814">
                  <c:v>80.682499999999948</c:v>
                </c:pt>
                <c:pt idx="47815">
                  <c:v>80.255099999999999</c:v>
                </c:pt>
                <c:pt idx="47816">
                  <c:v>79.835599999999999</c:v>
                </c:pt>
                <c:pt idx="47817">
                  <c:v>79.424099999999996</c:v>
                </c:pt>
                <c:pt idx="47818">
                  <c:v>79.020499999999998</c:v>
                </c:pt>
                <c:pt idx="47819">
                  <c:v>78.624899999999982</c:v>
                </c:pt>
                <c:pt idx="47820">
                  <c:v>78.237200000000058</c:v>
                </c:pt>
                <c:pt idx="47821">
                  <c:v>77.857500000000002</c:v>
                </c:pt>
                <c:pt idx="47822">
                  <c:v>77.485699999999994</c:v>
                </c:pt>
                <c:pt idx="47823">
                  <c:v>77.121799999999979</c:v>
                </c:pt>
                <c:pt idx="47824">
                  <c:v>76.765799999999999</c:v>
                </c:pt>
                <c:pt idx="47825">
                  <c:v>76.417700000000025</c:v>
                </c:pt>
                <c:pt idx="47826">
                  <c:v>76.077600000000004</c:v>
                </c:pt>
                <c:pt idx="47827">
                  <c:v>75.7453</c:v>
                </c:pt>
                <c:pt idx="47828">
                  <c:v>75.420900000000003</c:v>
                </c:pt>
                <c:pt idx="47829">
                  <c:v>75.104299999999995</c:v>
                </c:pt>
                <c:pt idx="47830">
                  <c:v>74.795599999999993</c:v>
                </c:pt>
                <c:pt idx="47831">
                  <c:v>74.494700000000023</c:v>
                </c:pt>
                <c:pt idx="47832">
                  <c:v>74.201499999999996</c:v>
                </c:pt>
                <c:pt idx="47833">
                  <c:v>73.916200000000075</c:v>
                </c:pt>
                <c:pt idx="47834">
                  <c:v>73.638599999999983</c:v>
                </c:pt>
                <c:pt idx="47835">
                  <c:v>73.36869999999999</c:v>
                </c:pt>
                <c:pt idx="47836">
                  <c:v>73.1066</c:v>
                </c:pt>
                <c:pt idx="47837">
                  <c:v>72.852199999999982</c:v>
                </c:pt>
                <c:pt idx="47838">
                  <c:v>72.605299999999986</c:v>
                </c:pt>
                <c:pt idx="47839">
                  <c:v>72.366200000000006</c:v>
                </c:pt>
                <c:pt idx="47840">
                  <c:v>72.134600000000006</c:v>
                </c:pt>
                <c:pt idx="47841">
                  <c:v>71.910600000000059</c:v>
                </c:pt>
                <c:pt idx="47842">
                  <c:v>71.694199999999995</c:v>
                </c:pt>
                <c:pt idx="47843">
                  <c:v>71.485200000000006</c:v>
                </c:pt>
                <c:pt idx="47844">
                  <c:v>71.283799999999999</c:v>
                </c:pt>
                <c:pt idx="47845">
                  <c:v>71.089799999999983</c:v>
                </c:pt>
                <c:pt idx="47846">
                  <c:v>70.903200000000027</c:v>
                </c:pt>
                <c:pt idx="47847">
                  <c:v>70.724000000000004</c:v>
                </c:pt>
                <c:pt idx="47848">
                  <c:v>70.552099999999982</c:v>
                </c:pt>
                <c:pt idx="47849">
                  <c:v>70.387500000000003</c:v>
                </c:pt>
                <c:pt idx="47850">
                  <c:v>70.2303</c:v>
                </c:pt>
                <c:pt idx="47851">
                  <c:v>70.080200000000005</c:v>
                </c:pt>
                <c:pt idx="47852">
                  <c:v>69.937300000000022</c:v>
                </c:pt>
                <c:pt idx="47853">
                  <c:v>69.801599999999993</c:v>
                </c:pt>
                <c:pt idx="47854">
                  <c:v>69.672899999999942</c:v>
                </c:pt>
                <c:pt idx="47855">
                  <c:v>69.551300000000012</c:v>
                </c:pt>
                <c:pt idx="47856">
                  <c:v>69.436700000000002</c:v>
                </c:pt>
                <c:pt idx="47857">
                  <c:v>69.329099999999983</c:v>
                </c:pt>
                <c:pt idx="47858">
                  <c:v>69.228399999999979</c:v>
                </c:pt>
                <c:pt idx="47859">
                  <c:v>69.134600000000006</c:v>
                </c:pt>
                <c:pt idx="47860">
                  <c:v>69.04760000000006</c:v>
                </c:pt>
                <c:pt idx="47861">
                  <c:v>68.967400000000026</c:v>
                </c:pt>
                <c:pt idx="47862">
                  <c:v>68.893900000000002</c:v>
                </c:pt>
                <c:pt idx="47863">
                  <c:v>68.827100000000002</c:v>
                </c:pt>
                <c:pt idx="47864">
                  <c:v>68.766900000000007</c:v>
                </c:pt>
                <c:pt idx="47865">
                  <c:v>68.713300000000004</c:v>
                </c:pt>
                <c:pt idx="47866">
                  <c:v>68.666200000000003</c:v>
                </c:pt>
                <c:pt idx="47867">
                  <c:v>68.625599999999949</c:v>
                </c:pt>
                <c:pt idx="47868">
                  <c:v>68.591399999999993</c:v>
                </c:pt>
                <c:pt idx="47869">
                  <c:v>68.563599999999994</c:v>
                </c:pt>
                <c:pt idx="47870">
                  <c:v>68.542100000000005</c:v>
                </c:pt>
                <c:pt idx="47871">
                  <c:v>68.52679999999998</c:v>
                </c:pt>
                <c:pt idx="47872">
                  <c:v>68.517700000000005</c:v>
                </c:pt>
                <c:pt idx="47873">
                  <c:v>68.514799999999994</c:v>
                </c:pt>
                <c:pt idx="47874">
                  <c:v>68.517899999999997</c:v>
                </c:pt>
                <c:pt idx="47875">
                  <c:v>68.527000000000001</c:v>
                </c:pt>
                <c:pt idx="47876">
                  <c:v>68.542100000000005</c:v>
                </c:pt>
                <c:pt idx="47877">
                  <c:v>68.563100000000006</c:v>
                </c:pt>
                <c:pt idx="47878">
                  <c:v>68.59</c:v>
                </c:pt>
                <c:pt idx="47879">
                  <c:v>68.622499999999988</c:v>
                </c:pt>
                <c:pt idx="47880">
                  <c:v>68.660799999999981</c:v>
                </c:pt>
                <c:pt idx="47881">
                  <c:v>68.704800000000006</c:v>
                </c:pt>
                <c:pt idx="47882">
                  <c:v>68.754300000000001</c:v>
                </c:pt>
                <c:pt idx="47883">
                  <c:v>68.809399999999982</c:v>
                </c:pt>
                <c:pt idx="47884">
                  <c:v>68.869900000000001</c:v>
                </c:pt>
                <c:pt idx="47885">
                  <c:v>68.935900000000004</c:v>
                </c:pt>
                <c:pt idx="47886">
                  <c:v>69.007199999999997</c:v>
                </c:pt>
                <c:pt idx="47887">
                  <c:v>69.083699999999993</c:v>
                </c:pt>
                <c:pt idx="47888">
                  <c:v>69.16549999999998</c:v>
                </c:pt>
                <c:pt idx="47889">
                  <c:v>69.252299999999991</c:v>
                </c:pt>
                <c:pt idx="47890">
                  <c:v>69.344300000000004</c:v>
                </c:pt>
                <c:pt idx="47891">
                  <c:v>69.44120000000008</c:v>
                </c:pt>
                <c:pt idx="47892">
                  <c:v>69.543000000000006</c:v>
                </c:pt>
                <c:pt idx="47893">
                  <c:v>69.649799999999999</c:v>
                </c:pt>
                <c:pt idx="47894">
                  <c:v>69.761300000000006</c:v>
                </c:pt>
                <c:pt idx="47895">
                  <c:v>69.877600000000001</c:v>
                </c:pt>
                <c:pt idx="47896">
                  <c:v>69.998599999999996</c:v>
                </c:pt>
                <c:pt idx="47897">
                  <c:v>70.124099999999999</c:v>
                </c:pt>
                <c:pt idx="47898">
                  <c:v>70.254199999999997</c:v>
                </c:pt>
                <c:pt idx="47899">
                  <c:v>70.388699999999986</c:v>
                </c:pt>
                <c:pt idx="47900">
                  <c:v>70.527600000000007</c:v>
                </c:pt>
                <c:pt idx="47901">
                  <c:v>70.670899999999989</c:v>
                </c:pt>
                <c:pt idx="47902">
                  <c:v>70.818399999999983</c:v>
                </c:pt>
                <c:pt idx="47903">
                  <c:v>70.97</c:v>
                </c:pt>
                <c:pt idx="47904">
                  <c:v>71.125799999999941</c:v>
                </c:pt>
                <c:pt idx="47905">
                  <c:v>71.285600000000002</c:v>
                </c:pt>
                <c:pt idx="47906">
                  <c:v>71.449399999999997</c:v>
                </c:pt>
                <c:pt idx="47907">
                  <c:v>71.617099999999994</c:v>
                </c:pt>
                <c:pt idx="47908">
                  <c:v>71.788699999999992</c:v>
                </c:pt>
                <c:pt idx="47909">
                  <c:v>71.964000000000027</c:v>
                </c:pt>
                <c:pt idx="47910">
                  <c:v>72.142899999999983</c:v>
                </c:pt>
                <c:pt idx="47911">
                  <c:v>72.325499999999948</c:v>
                </c:pt>
                <c:pt idx="47912">
                  <c:v>72.511700000000005</c:v>
                </c:pt>
                <c:pt idx="47913">
                  <c:v>72.701300000000003</c:v>
                </c:pt>
                <c:pt idx="47914">
                  <c:v>72.894300000000001</c:v>
                </c:pt>
                <c:pt idx="47915">
                  <c:v>73.090700000000012</c:v>
                </c:pt>
                <c:pt idx="47916">
                  <c:v>73.290400000000005</c:v>
                </c:pt>
                <c:pt idx="47917">
                  <c:v>73.493200000000058</c:v>
                </c:pt>
                <c:pt idx="47918">
                  <c:v>73.699200000000005</c:v>
                </c:pt>
                <c:pt idx="47919">
                  <c:v>73.908199999999994</c:v>
                </c:pt>
                <c:pt idx="47920">
                  <c:v>74.120299999999986</c:v>
                </c:pt>
                <c:pt idx="47921">
                  <c:v>74.335300000000004</c:v>
                </c:pt>
                <c:pt idx="47922">
                  <c:v>74.553100000000001</c:v>
                </c:pt>
                <c:pt idx="47923">
                  <c:v>74.773699999999991</c:v>
                </c:pt>
                <c:pt idx="47924">
                  <c:v>74.997000000000057</c:v>
                </c:pt>
                <c:pt idx="47925">
                  <c:v>75.222899999999981</c:v>
                </c:pt>
                <c:pt idx="47926">
                  <c:v>75.451499999999996</c:v>
                </c:pt>
                <c:pt idx="47927">
                  <c:v>75.682499999999948</c:v>
                </c:pt>
                <c:pt idx="47928">
                  <c:v>75.915999999999997</c:v>
                </c:pt>
                <c:pt idx="47929">
                  <c:v>76.15179999999998</c:v>
                </c:pt>
                <c:pt idx="47930">
                  <c:v>76.389899999999983</c:v>
                </c:pt>
                <c:pt idx="47931">
                  <c:v>76.63039999999998</c:v>
                </c:pt>
                <c:pt idx="47932">
                  <c:v>76.872899999999959</c:v>
                </c:pt>
                <c:pt idx="47933">
                  <c:v>77.117599999999996</c:v>
                </c:pt>
                <c:pt idx="47934">
                  <c:v>77.3643</c:v>
                </c:pt>
                <c:pt idx="47935">
                  <c:v>77.613</c:v>
                </c:pt>
                <c:pt idx="47936">
                  <c:v>77.863600000000005</c:v>
                </c:pt>
                <c:pt idx="47937">
                  <c:v>78.116100000000003</c:v>
                </c:pt>
                <c:pt idx="47938">
                  <c:v>78.370299999999986</c:v>
                </c:pt>
                <c:pt idx="47939">
                  <c:v>78.626199999999983</c:v>
                </c:pt>
                <c:pt idx="47940">
                  <c:v>78.883799999999979</c:v>
                </c:pt>
                <c:pt idx="47941">
                  <c:v>79.143000000000001</c:v>
                </c:pt>
                <c:pt idx="47942">
                  <c:v>79.403700000000001</c:v>
                </c:pt>
                <c:pt idx="47943">
                  <c:v>79.665899999999979</c:v>
                </c:pt>
                <c:pt idx="47944">
                  <c:v>79.929400000000001</c:v>
                </c:pt>
                <c:pt idx="47945">
                  <c:v>80.194400000000002</c:v>
                </c:pt>
                <c:pt idx="47946">
                  <c:v>80.460499999999996</c:v>
                </c:pt>
                <c:pt idx="47947">
                  <c:v>80.727900000000005</c:v>
                </c:pt>
                <c:pt idx="47948">
                  <c:v>80.996499999999997</c:v>
                </c:pt>
                <c:pt idx="47949">
                  <c:v>81.266200000000026</c:v>
                </c:pt>
                <c:pt idx="47950">
                  <c:v>81.536900000000003</c:v>
                </c:pt>
                <c:pt idx="47951">
                  <c:v>81.808599999999998</c:v>
                </c:pt>
                <c:pt idx="47952">
                  <c:v>82.081199999999995</c:v>
                </c:pt>
                <c:pt idx="47953">
                  <c:v>82.354699999999994</c:v>
                </c:pt>
                <c:pt idx="47954">
                  <c:v>82.628999999999948</c:v>
                </c:pt>
                <c:pt idx="47955">
                  <c:v>82.904100000000057</c:v>
                </c:pt>
                <c:pt idx="47956">
                  <c:v>83.179799999999958</c:v>
                </c:pt>
                <c:pt idx="47957">
                  <c:v>83.456300000000013</c:v>
                </c:pt>
                <c:pt idx="47958">
                  <c:v>83.733199999999997</c:v>
                </c:pt>
                <c:pt idx="47959">
                  <c:v>84.010800000000003</c:v>
                </c:pt>
                <c:pt idx="47960">
                  <c:v>84.288899999999998</c:v>
                </c:pt>
                <c:pt idx="47961">
                  <c:v>84.567300000000003</c:v>
                </c:pt>
                <c:pt idx="47962">
                  <c:v>84.846199999999996</c:v>
                </c:pt>
                <c:pt idx="47963">
                  <c:v>85.125499999999988</c:v>
                </c:pt>
                <c:pt idx="47964">
                  <c:v>85.404900000000026</c:v>
                </c:pt>
                <c:pt idx="47965">
                  <c:v>85.684699999999992</c:v>
                </c:pt>
                <c:pt idx="47966">
                  <c:v>85.964600000000075</c:v>
                </c:pt>
                <c:pt idx="47967">
                  <c:v>86.244700000000023</c:v>
                </c:pt>
                <c:pt idx="47968">
                  <c:v>86.524900000000002</c:v>
                </c:pt>
                <c:pt idx="47969">
                  <c:v>86.805099999999982</c:v>
                </c:pt>
                <c:pt idx="47970">
                  <c:v>87.085300000000004</c:v>
                </c:pt>
                <c:pt idx="47971">
                  <c:v>87.365499999999983</c:v>
                </c:pt>
                <c:pt idx="47972">
                  <c:v>87.645699999999991</c:v>
                </c:pt>
                <c:pt idx="47973">
                  <c:v>87.925600000000003</c:v>
                </c:pt>
                <c:pt idx="47974">
                  <c:v>88.205500000000001</c:v>
                </c:pt>
                <c:pt idx="47975">
                  <c:v>88.485100000000003</c:v>
                </c:pt>
                <c:pt idx="47976">
                  <c:v>88.764500000000027</c:v>
                </c:pt>
                <c:pt idx="47977">
                  <c:v>89.043600000000026</c:v>
                </c:pt>
                <c:pt idx="47978">
                  <c:v>89.322299999999998</c:v>
                </c:pt>
                <c:pt idx="47979">
                  <c:v>89.600799999999978</c:v>
                </c:pt>
                <c:pt idx="47980">
                  <c:v>89.878799999999941</c:v>
                </c:pt>
                <c:pt idx="47981">
                  <c:v>90.156299999999987</c:v>
                </c:pt>
                <c:pt idx="47982">
                  <c:v>90.433499999999995</c:v>
                </c:pt>
                <c:pt idx="47983">
                  <c:v>90.710099999999997</c:v>
                </c:pt>
                <c:pt idx="47984">
                  <c:v>90.986099999999993</c:v>
                </c:pt>
                <c:pt idx="47985">
                  <c:v>91.261700000000005</c:v>
                </c:pt>
                <c:pt idx="47986">
                  <c:v>91.536500000000004</c:v>
                </c:pt>
                <c:pt idx="47987">
                  <c:v>91.8108</c:v>
                </c:pt>
                <c:pt idx="47988">
                  <c:v>92.084400000000002</c:v>
                </c:pt>
                <c:pt idx="47989">
                  <c:v>92.357399999999998</c:v>
                </c:pt>
                <c:pt idx="47990">
                  <c:v>92.629599999999982</c:v>
                </c:pt>
                <c:pt idx="47991">
                  <c:v>92.900999999999996</c:v>
                </c:pt>
                <c:pt idx="47992">
                  <c:v>93.171699999999987</c:v>
                </c:pt>
                <c:pt idx="47993">
                  <c:v>93.441600000000079</c:v>
                </c:pt>
                <c:pt idx="47994">
                  <c:v>93.710600000000056</c:v>
                </c:pt>
                <c:pt idx="47995">
                  <c:v>93.978899999999982</c:v>
                </c:pt>
                <c:pt idx="47996">
                  <c:v>94.246200000000059</c:v>
                </c:pt>
                <c:pt idx="47997">
                  <c:v>94.512699999999995</c:v>
                </c:pt>
                <c:pt idx="47998">
                  <c:v>94.778199999999998</c:v>
                </c:pt>
                <c:pt idx="47999">
                  <c:v>95.0428</c:v>
                </c:pt>
                <c:pt idx="48000">
                  <c:v>95.3065</c:v>
                </c:pt>
                <c:pt idx="48001">
                  <c:v>95.569199999999995</c:v>
                </c:pt>
                <c:pt idx="48002">
                  <c:v>95.8309</c:v>
                </c:pt>
                <c:pt idx="48003">
                  <c:v>96.091499999999996</c:v>
                </c:pt>
                <c:pt idx="48004">
                  <c:v>96.351299999999995</c:v>
                </c:pt>
                <c:pt idx="48005">
                  <c:v>96.609899999999982</c:v>
                </c:pt>
                <c:pt idx="48006">
                  <c:v>96.867500000000007</c:v>
                </c:pt>
                <c:pt idx="48007">
                  <c:v>97.124099999999999</c:v>
                </c:pt>
                <c:pt idx="48008">
                  <c:v>97.379499999999979</c:v>
                </c:pt>
                <c:pt idx="48009">
                  <c:v>97.633899999999983</c:v>
                </c:pt>
                <c:pt idx="48010">
                  <c:v>97.887200000000007</c:v>
                </c:pt>
                <c:pt idx="48011">
                  <c:v>98.139399999999981</c:v>
                </c:pt>
                <c:pt idx="48012">
                  <c:v>98.390500000000003</c:v>
                </c:pt>
                <c:pt idx="48013">
                  <c:v>98.640500000000003</c:v>
                </c:pt>
                <c:pt idx="48014">
                  <c:v>98.889299999999992</c:v>
                </c:pt>
                <c:pt idx="48015">
                  <c:v>99.137</c:v>
                </c:pt>
                <c:pt idx="48016">
                  <c:v>99.383600000000001</c:v>
                </c:pt>
                <c:pt idx="48017">
                  <c:v>99.628999999999948</c:v>
                </c:pt>
                <c:pt idx="48018">
                  <c:v>99.873299999999986</c:v>
                </c:pt>
                <c:pt idx="48019">
                  <c:v>100.116</c:v>
                </c:pt>
                <c:pt idx="48020">
                  <c:v>100.35799999999999</c:v>
                </c:pt>
                <c:pt idx="48021">
                  <c:v>100.599</c:v>
                </c:pt>
                <c:pt idx="48022">
                  <c:v>100.839</c:v>
                </c:pt>
                <c:pt idx="48023">
                  <c:v>101.07799999999999</c:v>
                </c:pt>
                <c:pt idx="48024">
                  <c:v>101.315</c:v>
                </c:pt>
                <c:pt idx="48025">
                  <c:v>101.551</c:v>
                </c:pt>
                <c:pt idx="48026">
                  <c:v>101.786</c:v>
                </c:pt>
                <c:pt idx="48027">
                  <c:v>102.02</c:v>
                </c:pt>
                <c:pt idx="48028">
                  <c:v>102.253</c:v>
                </c:pt>
                <c:pt idx="48029">
                  <c:v>102.485</c:v>
                </c:pt>
                <c:pt idx="48030">
                  <c:v>102.71599999999999</c:v>
                </c:pt>
                <c:pt idx="48031">
                  <c:v>102.94500000000002</c:v>
                </c:pt>
                <c:pt idx="48032">
                  <c:v>103.17400000000001</c:v>
                </c:pt>
                <c:pt idx="48033">
                  <c:v>103.40100000000002</c:v>
                </c:pt>
                <c:pt idx="48034">
                  <c:v>103.62799999999999</c:v>
                </c:pt>
                <c:pt idx="48035">
                  <c:v>103.85299999999998</c:v>
                </c:pt>
                <c:pt idx="48036">
                  <c:v>104.077</c:v>
                </c:pt>
                <c:pt idx="48037">
                  <c:v>104.3</c:v>
                </c:pt>
                <c:pt idx="48038">
                  <c:v>104.52200000000001</c:v>
                </c:pt>
                <c:pt idx="48039">
                  <c:v>104.74400000000006</c:v>
                </c:pt>
                <c:pt idx="48040">
                  <c:v>104.96400000000006</c:v>
                </c:pt>
                <c:pt idx="48041">
                  <c:v>105.18300000000001</c:v>
                </c:pt>
                <c:pt idx="48042">
                  <c:v>105.40100000000002</c:v>
                </c:pt>
                <c:pt idx="48043">
                  <c:v>105.61799999999999</c:v>
                </c:pt>
                <c:pt idx="48044">
                  <c:v>105.83499999999999</c:v>
                </c:pt>
                <c:pt idx="48045">
                  <c:v>106.05</c:v>
                </c:pt>
                <c:pt idx="48046">
                  <c:v>106.265</c:v>
                </c:pt>
                <c:pt idx="48047">
                  <c:v>106.47799999999999</c:v>
                </c:pt>
                <c:pt idx="48048">
                  <c:v>106.691</c:v>
                </c:pt>
                <c:pt idx="48049">
                  <c:v>106.90300000000002</c:v>
                </c:pt>
                <c:pt idx="48050">
                  <c:v>107.114</c:v>
                </c:pt>
                <c:pt idx="48051">
                  <c:v>107.32499999999999</c:v>
                </c:pt>
                <c:pt idx="48052">
                  <c:v>107.535</c:v>
                </c:pt>
                <c:pt idx="48053">
                  <c:v>107.74400000000006</c:v>
                </c:pt>
                <c:pt idx="48054">
                  <c:v>107.952</c:v>
                </c:pt>
                <c:pt idx="48055">
                  <c:v>108.15900000000001</c:v>
                </c:pt>
                <c:pt idx="48056">
                  <c:v>108.366</c:v>
                </c:pt>
                <c:pt idx="48057">
                  <c:v>108.57299999999998</c:v>
                </c:pt>
                <c:pt idx="48058">
                  <c:v>108.77800000000001</c:v>
                </c:pt>
                <c:pt idx="48059">
                  <c:v>108.983</c:v>
                </c:pt>
                <c:pt idx="48060">
                  <c:v>109.18799999999999</c:v>
                </c:pt>
                <c:pt idx="48061">
                  <c:v>109.392</c:v>
                </c:pt>
                <c:pt idx="48062">
                  <c:v>109.596</c:v>
                </c:pt>
                <c:pt idx="48063">
                  <c:v>109.79900000000002</c:v>
                </c:pt>
                <c:pt idx="48064">
                  <c:v>110.001</c:v>
                </c:pt>
                <c:pt idx="48065">
                  <c:v>110.20399999999999</c:v>
                </c:pt>
                <c:pt idx="48066">
                  <c:v>110.40600000000002</c:v>
                </c:pt>
                <c:pt idx="48067">
                  <c:v>110.607</c:v>
                </c:pt>
                <c:pt idx="48068">
                  <c:v>110.80800000000001</c:v>
                </c:pt>
                <c:pt idx="48069">
                  <c:v>111.01</c:v>
                </c:pt>
                <c:pt idx="48070">
                  <c:v>111.21000000000002</c:v>
                </c:pt>
                <c:pt idx="48071">
                  <c:v>111.41100000000006</c:v>
                </c:pt>
                <c:pt idx="48072">
                  <c:v>111.611</c:v>
                </c:pt>
                <c:pt idx="48073">
                  <c:v>111.812</c:v>
                </c:pt>
                <c:pt idx="48074">
                  <c:v>112.012</c:v>
                </c:pt>
                <c:pt idx="48075">
                  <c:v>112.212</c:v>
                </c:pt>
                <c:pt idx="48076">
                  <c:v>112.41200000000002</c:v>
                </c:pt>
                <c:pt idx="48077">
                  <c:v>112.61199999999999</c:v>
                </c:pt>
                <c:pt idx="48078">
                  <c:v>112.813</c:v>
                </c:pt>
                <c:pt idx="48079">
                  <c:v>113.01300000000002</c:v>
                </c:pt>
                <c:pt idx="48080">
                  <c:v>113.21299999999999</c:v>
                </c:pt>
                <c:pt idx="48081">
                  <c:v>113.41400000000006</c:v>
                </c:pt>
                <c:pt idx="48082">
                  <c:v>113.61499999999999</c:v>
                </c:pt>
                <c:pt idx="48083">
                  <c:v>113.816</c:v>
                </c:pt>
                <c:pt idx="48084">
                  <c:v>114.01700000000002</c:v>
                </c:pt>
                <c:pt idx="48085">
                  <c:v>114.21899999999999</c:v>
                </c:pt>
                <c:pt idx="48086">
                  <c:v>114.42100000000002</c:v>
                </c:pt>
                <c:pt idx="48087">
                  <c:v>114.62299999999998</c:v>
                </c:pt>
                <c:pt idx="48088">
                  <c:v>114.82599999999998</c:v>
                </c:pt>
                <c:pt idx="48089">
                  <c:v>115.029</c:v>
                </c:pt>
                <c:pt idx="48090">
                  <c:v>115.233</c:v>
                </c:pt>
                <c:pt idx="48091">
                  <c:v>115.43700000000005</c:v>
                </c:pt>
                <c:pt idx="48092">
                  <c:v>115.642</c:v>
                </c:pt>
                <c:pt idx="48093">
                  <c:v>115.848</c:v>
                </c:pt>
                <c:pt idx="48094">
                  <c:v>116.054</c:v>
                </c:pt>
                <c:pt idx="48095">
                  <c:v>116.26100000000002</c:v>
                </c:pt>
                <c:pt idx="48096">
                  <c:v>116.46899999999999</c:v>
                </c:pt>
                <c:pt idx="48097">
                  <c:v>116.67700000000001</c:v>
                </c:pt>
                <c:pt idx="48098">
                  <c:v>116.887</c:v>
                </c:pt>
                <c:pt idx="48099">
                  <c:v>117.09699999999999</c:v>
                </c:pt>
                <c:pt idx="48100">
                  <c:v>117.30800000000001</c:v>
                </c:pt>
                <c:pt idx="48101">
                  <c:v>117.52</c:v>
                </c:pt>
                <c:pt idx="48102">
                  <c:v>117.733</c:v>
                </c:pt>
                <c:pt idx="48103">
                  <c:v>117.94800000000002</c:v>
                </c:pt>
                <c:pt idx="48104">
                  <c:v>118.163</c:v>
                </c:pt>
                <c:pt idx="48105">
                  <c:v>118.37899999999998</c:v>
                </c:pt>
                <c:pt idx="48106">
                  <c:v>118.59699999999999</c:v>
                </c:pt>
                <c:pt idx="48107">
                  <c:v>118.815</c:v>
                </c:pt>
                <c:pt idx="48108">
                  <c:v>119.035</c:v>
                </c:pt>
                <c:pt idx="48109">
                  <c:v>119.25700000000002</c:v>
                </c:pt>
                <c:pt idx="48110">
                  <c:v>119.479</c:v>
                </c:pt>
                <c:pt idx="48111">
                  <c:v>119.703</c:v>
                </c:pt>
                <c:pt idx="48112">
                  <c:v>119.929</c:v>
                </c:pt>
                <c:pt idx="48113">
                  <c:v>120.15499999999999</c:v>
                </c:pt>
                <c:pt idx="48114">
                  <c:v>120.384</c:v>
                </c:pt>
                <c:pt idx="48115">
                  <c:v>120.613</c:v>
                </c:pt>
                <c:pt idx="48116">
                  <c:v>120.845</c:v>
                </c:pt>
                <c:pt idx="48117">
                  <c:v>121.07799999999999</c:v>
                </c:pt>
                <c:pt idx="48118">
                  <c:v>121.313</c:v>
                </c:pt>
                <c:pt idx="48119">
                  <c:v>121.54900000000002</c:v>
                </c:pt>
                <c:pt idx="48120">
                  <c:v>121.78700000000002</c:v>
                </c:pt>
                <c:pt idx="48121">
                  <c:v>122.027</c:v>
                </c:pt>
                <c:pt idx="48122">
                  <c:v>122.268</c:v>
                </c:pt>
                <c:pt idx="48123">
                  <c:v>122.512</c:v>
                </c:pt>
                <c:pt idx="48124">
                  <c:v>122.75700000000002</c:v>
                </c:pt>
                <c:pt idx="48125">
                  <c:v>123.005</c:v>
                </c:pt>
                <c:pt idx="48126">
                  <c:v>123.254</c:v>
                </c:pt>
                <c:pt idx="48127">
                  <c:v>123.505</c:v>
                </c:pt>
                <c:pt idx="48128">
                  <c:v>123.758</c:v>
                </c:pt>
                <c:pt idx="48129">
                  <c:v>124.01400000000002</c:v>
                </c:pt>
                <c:pt idx="48130">
                  <c:v>124.271</c:v>
                </c:pt>
                <c:pt idx="48131">
                  <c:v>124.53</c:v>
                </c:pt>
                <c:pt idx="48132">
                  <c:v>124.792</c:v>
                </c:pt>
                <c:pt idx="48133">
                  <c:v>125.056</c:v>
                </c:pt>
                <c:pt idx="48134">
                  <c:v>125.32199999999999</c:v>
                </c:pt>
                <c:pt idx="48135">
                  <c:v>125.59099999999999</c:v>
                </c:pt>
                <c:pt idx="48136">
                  <c:v>125.86199999999999</c:v>
                </c:pt>
                <c:pt idx="48137">
                  <c:v>126.13500000000001</c:v>
                </c:pt>
                <c:pt idx="48138">
                  <c:v>126.41000000000005</c:v>
                </c:pt>
                <c:pt idx="48139">
                  <c:v>126.68799999999999</c:v>
                </c:pt>
                <c:pt idx="48140">
                  <c:v>126.968</c:v>
                </c:pt>
                <c:pt idx="48141">
                  <c:v>127.251</c:v>
                </c:pt>
                <c:pt idx="48142">
                  <c:v>127.53700000000002</c:v>
                </c:pt>
                <c:pt idx="48143">
                  <c:v>127.824</c:v>
                </c:pt>
                <c:pt idx="48144">
                  <c:v>128.11499999999998</c:v>
                </c:pt>
                <c:pt idx="48145">
                  <c:v>128.40800000000004</c:v>
                </c:pt>
                <c:pt idx="48146">
                  <c:v>128.70399999999998</c:v>
                </c:pt>
                <c:pt idx="48147">
                  <c:v>129.00200000000001</c:v>
                </c:pt>
                <c:pt idx="48148">
                  <c:v>129.303</c:v>
                </c:pt>
                <c:pt idx="48149">
                  <c:v>129.60599999999999</c:v>
                </c:pt>
                <c:pt idx="48150">
                  <c:v>129.91300000000001</c:v>
                </c:pt>
                <c:pt idx="48151">
                  <c:v>130.22200000000001</c:v>
                </c:pt>
                <c:pt idx="48152">
                  <c:v>130.53399999999999</c:v>
                </c:pt>
                <c:pt idx="48153">
                  <c:v>130.84900000000002</c:v>
                </c:pt>
                <c:pt idx="48154">
                  <c:v>131.167</c:v>
                </c:pt>
                <c:pt idx="48155">
                  <c:v>131.48700000000011</c:v>
                </c:pt>
                <c:pt idx="48156">
                  <c:v>131.81</c:v>
                </c:pt>
                <c:pt idx="48157">
                  <c:v>132.137</c:v>
                </c:pt>
                <c:pt idx="48158">
                  <c:v>132.46600000000001</c:v>
                </c:pt>
                <c:pt idx="48159">
                  <c:v>132.798</c:v>
                </c:pt>
                <c:pt idx="48160">
                  <c:v>133.13300000000001</c:v>
                </c:pt>
                <c:pt idx="48161">
                  <c:v>133.47200000000001</c:v>
                </c:pt>
                <c:pt idx="48162">
                  <c:v>133.81300000000002</c:v>
                </c:pt>
                <c:pt idx="48163">
                  <c:v>134.15700000000001</c:v>
                </c:pt>
                <c:pt idx="48164">
                  <c:v>134.50399999999999</c:v>
                </c:pt>
                <c:pt idx="48165">
                  <c:v>134.8550000000001</c:v>
                </c:pt>
                <c:pt idx="48166">
                  <c:v>135.208</c:v>
                </c:pt>
                <c:pt idx="48167">
                  <c:v>135.565</c:v>
                </c:pt>
                <c:pt idx="48168">
                  <c:v>135.92400000000001</c:v>
                </c:pt>
                <c:pt idx="48169">
                  <c:v>136.28700000000001</c:v>
                </c:pt>
                <c:pt idx="48170">
                  <c:v>136.65300000000002</c:v>
                </c:pt>
                <c:pt idx="48171">
                  <c:v>137.02200000000011</c:v>
                </c:pt>
                <c:pt idx="48172">
                  <c:v>137.39400000000001</c:v>
                </c:pt>
                <c:pt idx="48173">
                  <c:v>137.76999999999998</c:v>
                </c:pt>
                <c:pt idx="48174">
                  <c:v>138.14899999999997</c:v>
                </c:pt>
                <c:pt idx="48175">
                  <c:v>138.53</c:v>
                </c:pt>
                <c:pt idx="48176">
                  <c:v>138.916</c:v>
                </c:pt>
                <c:pt idx="48177">
                  <c:v>139.304</c:v>
                </c:pt>
                <c:pt idx="48178">
                  <c:v>139.69499999999999</c:v>
                </c:pt>
                <c:pt idx="48179">
                  <c:v>140.09</c:v>
                </c:pt>
                <c:pt idx="48180">
                  <c:v>140.48800000000011</c:v>
                </c:pt>
                <c:pt idx="48181">
                  <c:v>140.89000000000001</c:v>
                </c:pt>
                <c:pt idx="48182">
                  <c:v>141.29399999999998</c:v>
                </c:pt>
                <c:pt idx="48183">
                  <c:v>141.702</c:v>
                </c:pt>
                <c:pt idx="48184">
                  <c:v>142.11299999999997</c:v>
                </c:pt>
                <c:pt idx="48185">
                  <c:v>142.52800000000011</c:v>
                </c:pt>
                <c:pt idx="48186">
                  <c:v>142.94499999999999</c:v>
                </c:pt>
                <c:pt idx="48187">
                  <c:v>143.36600000000001</c:v>
                </c:pt>
                <c:pt idx="48188">
                  <c:v>143.791</c:v>
                </c:pt>
                <c:pt idx="48189">
                  <c:v>144.21799999999999</c:v>
                </c:pt>
                <c:pt idx="48190">
                  <c:v>144.64899999999997</c:v>
                </c:pt>
                <c:pt idx="48191">
                  <c:v>145.083</c:v>
                </c:pt>
                <c:pt idx="48192">
                  <c:v>145.52000000000001</c:v>
                </c:pt>
                <c:pt idx="48193">
                  <c:v>145.96100000000001</c:v>
                </c:pt>
                <c:pt idx="48194">
                  <c:v>146.405</c:v>
                </c:pt>
                <c:pt idx="48195">
                  <c:v>146.85200000000012</c:v>
                </c:pt>
                <c:pt idx="48196">
                  <c:v>147.303</c:v>
                </c:pt>
                <c:pt idx="48197">
                  <c:v>147.756</c:v>
                </c:pt>
                <c:pt idx="48198">
                  <c:v>148.21299999999999</c:v>
                </c:pt>
                <c:pt idx="48199">
                  <c:v>148.67299999999997</c:v>
                </c:pt>
                <c:pt idx="48200">
                  <c:v>149.137</c:v>
                </c:pt>
                <c:pt idx="48201">
                  <c:v>149.60300000000001</c:v>
                </c:pt>
                <c:pt idx="48202">
                  <c:v>150.07300000000001</c:v>
                </c:pt>
                <c:pt idx="48203">
                  <c:v>150.54599999999999</c:v>
                </c:pt>
                <c:pt idx="48204">
                  <c:v>151.02200000000011</c:v>
                </c:pt>
                <c:pt idx="48205">
                  <c:v>151.50200000000001</c:v>
                </c:pt>
                <c:pt idx="48206">
                  <c:v>151.98400000000001</c:v>
                </c:pt>
                <c:pt idx="48207">
                  <c:v>152.47</c:v>
                </c:pt>
                <c:pt idx="48208">
                  <c:v>152.959</c:v>
                </c:pt>
                <c:pt idx="48209">
                  <c:v>153.44999999999999</c:v>
                </c:pt>
                <c:pt idx="48210">
                  <c:v>153.94499999999999</c:v>
                </c:pt>
                <c:pt idx="48211">
                  <c:v>154.44399999999999</c:v>
                </c:pt>
                <c:pt idx="48212">
                  <c:v>154.94499999999999</c:v>
                </c:pt>
                <c:pt idx="48213">
                  <c:v>155.44900000000001</c:v>
                </c:pt>
                <c:pt idx="48214">
                  <c:v>155.95600000000007</c:v>
                </c:pt>
                <c:pt idx="48215">
                  <c:v>156.46600000000001</c:v>
                </c:pt>
                <c:pt idx="48216">
                  <c:v>156.97900000000001</c:v>
                </c:pt>
                <c:pt idx="48217">
                  <c:v>157.495</c:v>
                </c:pt>
                <c:pt idx="48218">
                  <c:v>158.01499999999999</c:v>
                </c:pt>
                <c:pt idx="48219">
                  <c:v>158.53700000000001</c:v>
                </c:pt>
                <c:pt idx="48220">
                  <c:v>159.06100000000001</c:v>
                </c:pt>
                <c:pt idx="48221">
                  <c:v>159.589</c:v>
                </c:pt>
                <c:pt idx="48222">
                  <c:v>160.12</c:v>
                </c:pt>
                <c:pt idx="48223">
                  <c:v>160.65300000000002</c:v>
                </c:pt>
                <c:pt idx="48224">
                  <c:v>161.18900000000002</c:v>
                </c:pt>
                <c:pt idx="48225">
                  <c:v>161.72800000000001</c:v>
                </c:pt>
                <c:pt idx="48226">
                  <c:v>162.26999999999998</c:v>
                </c:pt>
                <c:pt idx="48227">
                  <c:v>162.81399999999999</c:v>
                </c:pt>
                <c:pt idx="48228">
                  <c:v>163.3610000000001</c:v>
                </c:pt>
                <c:pt idx="48229">
                  <c:v>163.911</c:v>
                </c:pt>
                <c:pt idx="48230">
                  <c:v>164.46300000000002</c:v>
                </c:pt>
                <c:pt idx="48231">
                  <c:v>165.018</c:v>
                </c:pt>
                <c:pt idx="48232">
                  <c:v>165.57499999999999</c:v>
                </c:pt>
                <c:pt idx="48233">
                  <c:v>166.13499999999999</c:v>
                </c:pt>
                <c:pt idx="48234">
                  <c:v>166.697</c:v>
                </c:pt>
                <c:pt idx="48235">
                  <c:v>167.262</c:v>
                </c:pt>
                <c:pt idx="48236">
                  <c:v>167.82900000000001</c:v>
                </c:pt>
                <c:pt idx="48237">
                  <c:v>168.39800000000011</c:v>
                </c:pt>
                <c:pt idx="48238">
                  <c:v>168.97</c:v>
                </c:pt>
                <c:pt idx="48239">
                  <c:v>169.54399999999998</c:v>
                </c:pt>
                <c:pt idx="48240">
                  <c:v>170.12100000000001</c:v>
                </c:pt>
                <c:pt idx="48241">
                  <c:v>170.69900000000001</c:v>
                </c:pt>
                <c:pt idx="48242">
                  <c:v>171.28</c:v>
                </c:pt>
                <c:pt idx="48243">
                  <c:v>171.863</c:v>
                </c:pt>
                <c:pt idx="48244">
                  <c:v>172.44800000000001</c:v>
                </c:pt>
                <c:pt idx="48245">
                  <c:v>173.035</c:v>
                </c:pt>
                <c:pt idx="48246">
                  <c:v>173.624</c:v>
                </c:pt>
                <c:pt idx="48247">
                  <c:v>174.21499999999995</c:v>
                </c:pt>
                <c:pt idx="48248">
                  <c:v>174.80700000000004</c:v>
                </c:pt>
                <c:pt idx="48249">
                  <c:v>175.40200000000004</c:v>
                </c:pt>
                <c:pt idx="48250">
                  <c:v>175.999</c:v>
                </c:pt>
                <c:pt idx="48251">
                  <c:v>176.59700000000001</c:v>
                </c:pt>
                <c:pt idx="48252">
                  <c:v>177.197</c:v>
                </c:pt>
                <c:pt idx="48253">
                  <c:v>177.79900000000001</c:v>
                </c:pt>
                <c:pt idx="48254">
                  <c:v>178.40200000000004</c:v>
                </c:pt>
                <c:pt idx="48255">
                  <c:v>179.00700000000001</c:v>
                </c:pt>
                <c:pt idx="48256">
                  <c:v>179.61399999999998</c:v>
                </c:pt>
                <c:pt idx="48257">
                  <c:v>180.22200000000001</c:v>
                </c:pt>
                <c:pt idx="48258">
                  <c:v>180.83100000000007</c:v>
                </c:pt>
                <c:pt idx="48259">
                  <c:v>181.44200000000001</c:v>
                </c:pt>
                <c:pt idx="48260">
                  <c:v>182.05500000000001</c:v>
                </c:pt>
                <c:pt idx="48261">
                  <c:v>182.66800000000001</c:v>
                </c:pt>
                <c:pt idx="48262">
                  <c:v>183.28300000000002</c:v>
                </c:pt>
                <c:pt idx="48263">
                  <c:v>183.899</c:v>
                </c:pt>
                <c:pt idx="48264">
                  <c:v>184.51599999999999</c:v>
                </c:pt>
                <c:pt idx="48265">
                  <c:v>185.13499999999999</c:v>
                </c:pt>
                <c:pt idx="48266">
                  <c:v>185.75399999999999</c:v>
                </c:pt>
                <c:pt idx="48267">
                  <c:v>186.374</c:v>
                </c:pt>
                <c:pt idx="48268">
                  <c:v>186.99600000000001</c:v>
                </c:pt>
                <c:pt idx="48269">
                  <c:v>187.61799999999999</c:v>
                </c:pt>
                <c:pt idx="48270">
                  <c:v>188.24099999999999</c:v>
                </c:pt>
                <c:pt idx="48271">
                  <c:v>188.86500000000001</c:v>
                </c:pt>
                <c:pt idx="48272">
                  <c:v>189.489</c:v>
                </c:pt>
                <c:pt idx="48273">
                  <c:v>190.11499999999998</c:v>
                </c:pt>
                <c:pt idx="48274">
                  <c:v>190.73999999999998</c:v>
                </c:pt>
                <c:pt idx="48275">
                  <c:v>191.3670000000001</c:v>
                </c:pt>
                <c:pt idx="48276">
                  <c:v>191.994</c:v>
                </c:pt>
                <c:pt idx="48277">
                  <c:v>192.62100000000001</c:v>
                </c:pt>
                <c:pt idx="48278">
                  <c:v>193.24899999999997</c:v>
                </c:pt>
                <c:pt idx="48279">
                  <c:v>193.87700000000001</c:v>
                </c:pt>
                <c:pt idx="48280">
                  <c:v>194.505</c:v>
                </c:pt>
                <c:pt idx="48281">
                  <c:v>195.13399999999999</c:v>
                </c:pt>
                <c:pt idx="48282">
                  <c:v>195.76300000000001</c:v>
                </c:pt>
                <c:pt idx="48283">
                  <c:v>196.39200000000011</c:v>
                </c:pt>
                <c:pt idx="48284">
                  <c:v>197.02100000000004</c:v>
                </c:pt>
                <c:pt idx="48285">
                  <c:v>197.65</c:v>
                </c:pt>
                <c:pt idx="48286">
                  <c:v>198.27899999999997</c:v>
                </c:pt>
                <c:pt idx="48287">
                  <c:v>198.90800000000004</c:v>
                </c:pt>
                <c:pt idx="48288">
                  <c:v>199.536</c:v>
                </c:pt>
                <c:pt idx="48289">
                  <c:v>200.16399999999999</c:v>
                </c:pt>
                <c:pt idx="48290">
                  <c:v>200.79300000000001</c:v>
                </c:pt>
                <c:pt idx="48291">
                  <c:v>201.42000000000004</c:v>
                </c:pt>
                <c:pt idx="48292">
                  <c:v>202.048</c:v>
                </c:pt>
                <c:pt idx="48293">
                  <c:v>202.67499999999998</c:v>
                </c:pt>
                <c:pt idx="48294">
                  <c:v>203.30100000000004</c:v>
                </c:pt>
                <c:pt idx="48295">
                  <c:v>203.92700000000011</c:v>
                </c:pt>
                <c:pt idx="48296">
                  <c:v>204.55200000000011</c:v>
                </c:pt>
                <c:pt idx="48297">
                  <c:v>205.17599999999999</c:v>
                </c:pt>
                <c:pt idx="48298">
                  <c:v>205.8</c:v>
                </c:pt>
                <c:pt idx="48299">
                  <c:v>206.423</c:v>
                </c:pt>
                <c:pt idx="48300">
                  <c:v>207.04499999999999</c:v>
                </c:pt>
                <c:pt idx="48301">
                  <c:v>207.66499999999999</c:v>
                </c:pt>
                <c:pt idx="48302">
                  <c:v>208.286</c:v>
                </c:pt>
                <c:pt idx="48303">
                  <c:v>208.904</c:v>
                </c:pt>
                <c:pt idx="48304">
                  <c:v>209.52200000000011</c:v>
                </c:pt>
                <c:pt idx="48305">
                  <c:v>210.13900000000001</c:v>
                </c:pt>
                <c:pt idx="48306">
                  <c:v>210.75399999999999</c:v>
                </c:pt>
                <c:pt idx="48307">
                  <c:v>211.36800000000011</c:v>
                </c:pt>
                <c:pt idx="48308">
                  <c:v>211.98100000000011</c:v>
                </c:pt>
                <c:pt idx="48309">
                  <c:v>212.59200000000001</c:v>
                </c:pt>
                <c:pt idx="48310">
                  <c:v>213.202</c:v>
                </c:pt>
                <c:pt idx="48311">
                  <c:v>213.81100000000001</c:v>
                </c:pt>
                <c:pt idx="48312">
                  <c:v>214.417</c:v>
                </c:pt>
                <c:pt idx="48313">
                  <c:v>215.02200000000011</c:v>
                </c:pt>
                <c:pt idx="48314">
                  <c:v>215.626</c:v>
                </c:pt>
                <c:pt idx="48315">
                  <c:v>216.227</c:v>
                </c:pt>
                <c:pt idx="48316">
                  <c:v>216.82700000000011</c:v>
                </c:pt>
                <c:pt idx="48317">
                  <c:v>217.42500000000001</c:v>
                </c:pt>
                <c:pt idx="48318">
                  <c:v>218.02100000000004</c:v>
                </c:pt>
                <c:pt idx="48319">
                  <c:v>218.61499999999998</c:v>
                </c:pt>
                <c:pt idx="48320">
                  <c:v>219.20699999999999</c:v>
                </c:pt>
                <c:pt idx="48321">
                  <c:v>219.797</c:v>
                </c:pt>
                <c:pt idx="48322">
                  <c:v>220.38400000000001</c:v>
                </c:pt>
                <c:pt idx="48323">
                  <c:v>220.97</c:v>
                </c:pt>
                <c:pt idx="48324">
                  <c:v>221.553</c:v>
                </c:pt>
                <c:pt idx="48325">
                  <c:v>222.13399999999999</c:v>
                </c:pt>
                <c:pt idx="48326">
                  <c:v>222.71199999999999</c:v>
                </c:pt>
                <c:pt idx="48327">
                  <c:v>223.28800000000001</c:v>
                </c:pt>
                <c:pt idx="48328">
                  <c:v>223.86200000000011</c:v>
                </c:pt>
                <c:pt idx="48329">
                  <c:v>224.43300000000002</c:v>
                </c:pt>
                <c:pt idx="48330">
                  <c:v>225.001</c:v>
                </c:pt>
                <c:pt idx="48331">
                  <c:v>225.56700000000001</c:v>
                </c:pt>
                <c:pt idx="48332">
                  <c:v>226.12900000000002</c:v>
                </c:pt>
                <c:pt idx="48333">
                  <c:v>226.69</c:v>
                </c:pt>
                <c:pt idx="48334">
                  <c:v>227.24699999999999</c:v>
                </c:pt>
                <c:pt idx="48335">
                  <c:v>227.80100000000004</c:v>
                </c:pt>
                <c:pt idx="48336">
                  <c:v>228.35300000000001</c:v>
                </c:pt>
                <c:pt idx="48337">
                  <c:v>228.90100000000001</c:v>
                </c:pt>
                <c:pt idx="48338">
                  <c:v>229.447</c:v>
                </c:pt>
                <c:pt idx="48339">
                  <c:v>229.989</c:v>
                </c:pt>
                <c:pt idx="48340">
                  <c:v>230.529</c:v>
                </c:pt>
                <c:pt idx="48341">
                  <c:v>231.065</c:v>
                </c:pt>
                <c:pt idx="48342">
                  <c:v>231.59800000000001</c:v>
                </c:pt>
                <c:pt idx="48343">
                  <c:v>232.12700000000001</c:v>
                </c:pt>
                <c:pt idx="48344">
                  <c:v>232.65300000000002</c:v>
                </c:pt>
                <c:pt idx="48345">
                  <c:v>233.17599999999999</c:v>
                </c:pt>
                <c:pt idx="48346">
                  <c:v>233.696</c:v>
                </c:pt>
                <c:pt idx="48347">
                  <c:v>234.21099999999998</c:v>
                </c:pt>
                <c:pt idx="48348">
                  <c:v>234.72399999999999</c:v>
                </c:pt>
                <c:pt idx="48349">
                  <c:v>235.233</c:v>
                </c:pt>
                <c:pt idx="48350">
                  <c:v>235.738</c:v>
                </c:pt>
                <c:pt idx="48351">
                  <c:v>236.239</c:v>
                </c:pt>
                <c:pt idx="48352">
                  <c:v>236.73699999999999</c:v>
                </c:pt>
                <c:pt idx="48353">
                  <c:v>237.23099999999999</c:v>
                </c:pt>
                <c:pt idx="48354">
                  <c:v>237.72200000000001</c:v>
                </c:pt>
                <c:pt idx="48355">
                  <c:v>238.208</c:v>
                </c:pt>
                <c:pt idx="48356">
                  <c:v>238.691</c:v>
                </c:pt>
                <c:pt idx="48357">
                  <c:v>239.16900000000001</c:v>
                </c:pt>
                <c:pt idx="48358">
                  <c:v>239.64399999999998</c:v>
                </c:pt>
                <c:pt idx="48359">
                  <c:v>240.11399999999998</c:v>
                </c:pt>
                <c:pt idx="48360">
                  <c:v>240.58100000000007</c:v>
                </c:pt>
                <c:pt idx="48361">
                  <c:v>241.04300000000001</c:v>
                </c:pt>
                <c:pt idx="48362">
                  <c:v>241.50200000000001</c:v>
                </c:pt>
                <c:pt idx="48363">
                  <c:v>241.95600000000007</c:v>
                </c:pt>
                <c:pt idx="48364">
                  <c:v>242.40600000000001</c:v>
                </c:pt>
                <c:pt idx="48365">
                  <c:v>242.85200000000012</c:v>
                </c:pt>
                <c:pt idx="48366">
                  <c:v>243.29300000000001</c:v>
                </c:pt>
                <c:pt idx="48367">
                  <c:v>243.73</c:v>
                </c:pt>
                <c:pt idx="48368">
                  <c:v>244.16300000000001</c:v>
                </c:pt>
                <c:pt idx="48369">
                  <c:v>244.59100000000001</c:v>
                </c:pt>
                <c:pt idx="48370">
                  <c:v>245.01499999999999</c:v>
                </c:pt>
                <c:pt idx="48371">
                  <c:v>245.435</c:v>
                </c:pt>
                <c:pt idx="48372">
                  <c:v>245.85000000000011</c:v>
                </c:pt>
                <c:pt idx="48373">
                  <c:v>246.26</c:v>
                </c:pt>
                <c:pt idx="48374">
                  <c:v>246.666</c:v>
                </c:pt>
                <c:pt idx="48375">
                  <c:v>247.06700000000001</c:v>
                </c:pt>
                <c:pt idx="48376">
                  <c:v>247.464</c:v>
                </c:pt>
                <c:pt idx="48377">
                  <c:v>247.85600000000011</c:v>
                </c:pt>
                <c:pt idx="48378">
                  <c:v>248.24299999999999</c:v>
                </c:pt>
                <c:pt idx="48379">
                  <c:v>248.625</c:v>
                </c:pt>
                <c:pt idx="48380">
                  <c:v>249.00299999999999</c:v>
                </c:pt>
                <c:pt idx="48381">
                  <c:v>249.376</c:v>
                </c:pt>
                <c:pt idx="48382">
                  <c:v>249.74499999999998</c:v>
                </c:pt>
                <c:pt idx="48383">
                  <c:v>250.108</c:v>
                </c:pt>
                <c:pt idx="48384">
                  <c:v>250.46600000000001</c:v>
                </c:pt>
                <c:pt idx="48385">
                  <c:v>250.82000000000011</c:v>
                </c:pt>
                <c:pt idx="48386">
                  <c:v>251.16900000000001</c:v>
                </c:pt>
                <c:pt idx="48387">
                  <c:v>251.51300000000001</c:v>
                </c:pt>
                <c:pt idx="48388">
                  <c:v>251.85200000000012</c:v>
                </c:pt>
                <c:pt idx="48389">
                  <c:v>252.18600000000001</c:v>
                </c:pt>
                <c:pt idx="48390">
                  <c:v>252.51499999999999</c:v>
                </c:pt>
                <c:pt idx="48391">
                  <c:v>252.839</c:v>
                </c:pt>
                <c:pt idx="48392">
                  <c:v>253.15800000000004</c:v>
                </c:pt>
                <c:pt idx="48393">
                  <c:v>253.471</c:v>
                </c:pt>
                <c:pt idx="48394">
                  <c:v>253.78</c:v>
                </c:pt>
                <c:pt idx="48395">
                  <c:v>254.084</c:v>
                </c:pt>
                <c:pt idx="48396">
                  <c:v>254.38300000000001</c:v>
                </c:pt>
                <c:pt idx="48397">
                  <c:v>254.67599999999999</c:v>
                </c:pt>
                <c:pt idx="48398">
                  <c:v>254.964</c:v>
                </c:pt>
                <c:pt idx="48399">
                  <c:v>255.24799999999999</c:v>
                </c:pt>
                <c:pt idx="48400">
                  <c:v>255.52500000000001</c:v>
                </c:pt>
                <c:pt idx="48401">
                  <c:v>255.798</c:v>
                </c:pt>
                <c:pt idx="48402">
                  <c:v>256.06599999999975</c:v>
                </c:pt>
                <c:pt idx="48403">
                  <c:v>256.32799999999975</c:v>
                </c:pt>
                <c:pt idx="48404">
                  <c:v>256.58599999999979</c:v>
                </c:pt>
                <c:pt idx="48405">
                  <c:v>256.83799999999979</c:v>
                </c:pt>
                <c:pt idx="48406">
                  <c:v>257.084</c:v>
                </c:pt>
                <c:pt idx="48407">
                  <c:v>257.32599999999979</c:v>
                </c:pt>
                <c:pt idx="48408">
                  <c:v>257.56200000000001</c:v>
                </c:pt>
                <c:pt idx="48409">
                  <c:v>257.79299999999978</c:v>
                </c:pt>
                <c:pt idx="48410">
                  <c:v>258.01900000000001</c:v>
                </c:pt>
                <c:pt idx="48411">
                  <c:v>258.23899999999958</c:v>
                </c:pt>
                <c:pt idx="48412">
                  <c:v>258.45400000000001</c:v>
                </c:pt>
                <c:pt idx="48413">
                  <c:v>258.66399999999999</c:v>
                </c:pt>
                <c:pt idx="48414">
                  <c:v>258.86799999999999</c:v>
                </c:pt>
                <c:pt idx="48415">
                  <c:v>259.06700000000001</c:v>
                </c:pt>
                <c:pt idx="48416">
                  <c:v>259.2609999999998</c:v>
                </c:pt>
                <c:pt idx="48417">
                  <c:v>259.45</c:v>
                </c:pt>
                <c:pt idx="48418">
                  <c:v>259.63299999999975</c:v>
                </c:pt>
                <c:pt idx="48419">
                  <c:v>259.81099999999975</c:v>
                </c:pt>
                <c:pt idx="48420">
                  <c:v>259.98399999999958</c:v>
                </c:pt>
                <c:pt idx="48421">
                  <c:v>260.15100000000001</c:v>
                </c:pt>
                <c:pt idx="48422">
                  <c:v>260.31299999999999</c:v>
                </c:pt>
                <c:pt idx="48423">
                  <c:v>260.47000000000003</c:v>
                </c:pt>
                <c:pt idx="48424">
                  <c:v>260.62099999999975</c:v>
                </c:pt>
                <c:pt idx="48425">
                  <c:v>260.767</c:v>
                </c:pt>
                <c:pt idx="48426">
                  <c:v>260.90799999999979</c:v>
                </c:pt>
                <c:pt idx="48427">
                  <c:v>261.04300000000001</c:v>
                </c:pt>
                <c:pt idx="48428">
                  <c:v>261.17399999999975</c:v>
                </c:pt>
                <c:pt idx="48429">
                  <c:v>261.29799999999977</c:v>
                </c:pt>
                <c:pt idx="48430">
                  <c:v>261.41799999999978</c:v>
                </c:pt>
                <c:pt idx="48431">
                  <c:v>261.53199999999958</c:v>
                </c:pt>
                <c:pt idx="48432">
                  <c:v>261.64100000000002</c:v>
                </c:pt>
                <c:pt idx="48433">
                  <c:v>261.745</c:v>
                </c:pt>
                <c:pt idx="48434">
                  <c:v>261.84300000000002</c:v>
                </c:pt>
                <c:pt idx="48435">
                  <c:v>261.93699999999961</c:v>
                </c:pt>
                <c:pt idx="48436">
                  <c:v>262.02499999999975</c:v>
                </c:pt>
                <c:pt idx="48437">
                  <c:v>262.108</c:v>
                </c:pt>
                <c:pt idx="48438">
                  <c:v>262.185</c:v>
                </c:pt>
                <c:pt idx="48439">
                  <c:v>262.25700000000001</c:v>
                </c:pt>
                <c:pt idx="48440">
                  <c:v>262.32499999999999</c:v>
                </c:pt>
                <c:pt idx="48441">
                  <c:v>262.387</c:v>
                </c:pt>
                <c:pt idx="48442">
                  <c:v>262.44299999999993</c:v>
                </c:pt>
                <c:pt idx="48443">
                  <c:v>262.49499999999978</c:v>
                </c:pt>
                <c:pt idx="48444">
                  <c:v>262.54199999999975</c:v>
                </c:pt>
                <c:pt idx="48445">
                  <c:v>262.58300000000003</c:v>
                </c:pt>
                <c:pt idx="48446">
                  <c:v>262.61900000000026</c:v>
                </c:pt>
                <c:pt idx="48447">
                  <c:v>262.65100000000001</c:v>
                </c:pt>
                <c:pt idx="48448">
                  <c:v>262.67700000000002</c:v>
                </c:pt>
                <c:pt idx="48449">
                  <c:v>262.69799999999975</c:v>
                </c:pt>
                <c:pt idx="48450">
                  <c:v>262.714</c:v>
                </c:pt>
                <c:pt idx="48451">
                  <c:v>262.7249999999998</c:v>
                </c:pt>
                <c:pt idx="48452">
                  <c:v>262.73099999999965</c:v>
                </c:pt>
                <c:pt idx="48453">
                  <c:v>262.73200000000003</c:v>
                </c:pt>
                <c:pt idx="48454">
                  <c:v>262.72799999999978</c:v>
                </c:pt>
                <c:pt idx="48455">
                  <c:v>262.71899999999965</c:v>
                </c:pt>
                <c:pt idx="48456">
                  <c:v>262.70499999999993</c:v>
                </c:pt>
                <c:pt idx="48457">
                  <c:v>262.68599999999975</c:v>
                </c:pt>
                <c:pt idx="48458">
                  <c:v>262.66300000000001</c:v>
                </c:pt>
                <c:pt idx="48459">
                  <c:v>262.63400000000001</c:v>
                </c:pt>
                <c:pt idx="48460">
                  <c:v>262.601</c:v>
                </c:pt>
                <c:pt idx="48461">
                  <c:v>262.56299999999999</c:v>
                </c:pt>
                <c:pt idx="48462">
                  <c:v>262.52</c:v>
                </c:pt>
                <c:pt idx="48463">
                  <c:v>262.47199999999958</c:v>
                </c:pt>
                <c:pt idx="48464">
                  <c:v>262.41899999999958</c:v>
                </c:pt>
                <c:pt idx="48465">
                  <c:v>262.36200000000002</c:v>
                </c:pt>
                <c:pt idx="48466">
                  <c:v>262.3</c:v>
                </c:pt>
                <c:pt idx="48467">
                  <c:v>262.23399999999958</c:v>
                </c:pt>
                <c:pt idx="48468">
                  <c:v>262.16300000000001</c:v>
                </c:pt>
                <c:pt idx="48469">
                  <c:v>262.08699999999965</c:v>
                </c:pt>
                <c:pt idx="48470">
                  <c:v>262.00599999999974</c:v>
                </c:pt>
                <c:pt idx="48471">
                  <c:v>261.92099999999965</c:v>
                </c:pt>
                <c:pt idx="48472">
                  <c:v>261.83199999999965</c:v>
                </c:pt>
                <c:pt idx="48473">
                  <c:v>261.73799999999977</c:v>
                </c:pt>
                <c:pt idx="48474">
                  <c:v>261.63900000000001</c:v>
                </c:pt>
                <c:pt idx="48475">
                  <c:v>261.53599999999977</c:v>
                </c:pt>
                <c:pt idx="48476">
                  <c:v>261.42899999999958</c:v>
                </c:pt>
                <c:pt idx="48477">
                  <c:v>261.31700000000001</c:v>
                </c:pt>
                <c:pt idx="48478">
                  <c:v>261.20099999999979</c:v>
                </c:pt>
                <c:pt idx="48479">
                  <c:v>261.08099999999979</c:v>
                </c:pt>
                <c:pt idx="48480">
                  <c:v>260.95599999999979</c:v>
                </c:pt>
                <c:pt idx="48481">
                  <c:v>260.827</c:v>
                </c:pt>
                <c:pt idx="48482">
                  <c:v>260.69299999999993</c:v>
                </c:pt>
                <c:pt idx="48483">
                  <c:v>260.55599999999993</c:v>
                </c:pt>
                <c:pt idx="48484">
                  <c:v>260.41399999999965</c:v>
                </c:pt>
                <c:pt idx="48485">
                  <c:v>260.26799999999974</c:v>
                </c:pt>
                <c:pt idx="48486">
                  <c:v>260.11799999999999</c:v>
                </c:pt>
                <c:pt idx="48487">
                  <c:v>259.964</c:v>
                </c:pt>
                <c:pt idx="48488">
                  <c:v>259.80599999999993</c:v>
                </c:pt>
                <c:pt idx="48489">
                  <c:v>259.64400000000023</c:v>
                </c:pt>
                <c:pt idx="48490">
                  <c:v>259.47799999999978</c:v>
                </c:pt>
                <c:pt idx="48491">
                  <c:v>259.30799999999999</c:v>
                </c:pt>
                <c:pt idx="48492">
                  <c:v>259.13400000000001</c:v>
                </c:pt>
                <c:pt idx="48493">
                  <c:v>258.95599999999979</c:v>
                </c:pt>
                <c:pt idx="48494">
                  <c:v>258.774</c:v>
                </c:pt>
                <c:pt idx="48495">
                  <c:v>258.589</c:v>
                </c:pt>
                <c:pt idx="48496">
                  <c:v>258.39999999999975</c:v>
                </c:pt>
                <c:pt idx="48497">
                  <c:v>258.20699999999965</c:v>
                </c:pt>
                <c:pt idx="48498">
                  <c:v>258.01</c:v>
                </c:pt>
                <c:pt idx="48499">
                  <c:v>257.80900000000008</c:v>
                </c:pt>
                <c:pt idx="48500">
                  <c:v>257.60500000000002</c:v>
                </c:pt>
                <c:pt idx="48501">
                  <c:v>257.39699999999965</c:v>
                </c:pt>
                <c:pt idx="48502">
                  <c:v>257.18599999999975</c:v>
                </c:pt>
                <c:pt idx="48503">
                  <c:v>256.97099999999978</c:v>
                </c:pt>
                <c:pt idx="48504">
                  <c:v>256.75299999999999</c:v>
                </c:pt>
                <c:pt idx="48505">
                  <c:v>256.53099999999978</c:v>
                </c:pt>
                <c:pt idx="48506">
                  <c:v>256.30599999999993</c:v>
                </c:pt>
                <c:pt idx="48507">
                  <c:v>256.077</c:v>
                </c:pt>
                <c:pt idx="48508">
                  <c:v>255.845</c:v>
                </c:pt>
                <c:pt idx="48509">
                  <c:v>255.60900000000001</c:v>
                </c:pt>
                <c:pt idx="48510">
                  <c:v>255.37100000000001</c:v>
                </c:pt>
                <c:pt idx="48511">
                  <c:v>255.12900000000002</c:v>
                </c:pt>
                <c:pt idx="48512">
                  <c:v>254.88300000000001</c:v>
                </c:pt>
                <c:pt idx="48513">
                  <c:v>254.63499999999999</c:v>
                </c:pt>
                <c:pt idx="48514">
                  <c:v>254.38300000000001</c:v>
                </c:pt>
                <c:pt idx="48515">
                  <c:v>254.12900000000002</c:v>
                </c:pt>
                <c:pt idx="48516">
                  <c:v>253.87100000000001</c:v>
                </c:pt>
                <c:pt idx="48517">
                  <c:v>253.60999999999999</c:v>
                </c:pt>
                <c:pt idx="48518">
                  <c:v>253.346</c:v>
                </c:pt>
                <c:pt idx="48519">
                  <c:v>253.07900000000001</c:v>
                </c:pt>
                <c:pt idx="48520">
                  <c:v>252.81</c:v>
                </c:pt>
                <c:pt idx="48521">
                  <c:v>252.53700000000001</c:v>
                </c:pt>
                <c:pt idx="48522">
                  <c:v>252.261</c:v>
                </c:pt>
                <c:pt idx="48523">
                  <c:v>251.983</c:v>
                </c:pt>
                <c:pt idx="48524">
                  <c:v>251.702</c:v>
                </c:pt>
                <c:pt idx="48525">
                  <c:v>251.41800000000001</c:v>
                </c:pt>
                <c:pt idx="48526">
                  <c:v>251.131</c:v>
                </c:pt>
                <c:pt idx="48527">
                  <c:v>250.84200000000001</c:v>
                </c:pt>
                <c:pt idx="48528">
                  <c:v>250.55</c:v>
                </c:pt>
                <c:pt idx="48529">
                  <c:v>250.255</c:v>
                </c:pt>
                <c:pt idx="48530">
                  <c:v>249.95800000000011</c:v>
                </c:pt>
                <c:pt idx="48531">
                  <c:v>249.65800000000004</c:v>
                </c:pt>
                <c:pt idx="48532">
                  <c:v>249.3550000000001</c:v>
                </c:pt>
                <c:pt idx="48533">
                  <c:v>249.05</c:v>
                </c:pt>
                <c:pt idx="48534">
                  <c:v>248.74299999999999</c:v>
                </c:pt>
                <c:pt idx="48535">
                  <c:v>248.43300000000002</c:v>
                </c:pt>
                <c:pt idx="48536">
                  <c:v>248.12100000000001</c:v>
                </c:pt>
                <c:pt idx="48537">
                  <c:v>247.80700000000004</c:v>
                </c:pt>
                <c:pt idx="48538">
                  <c:v>247.49</c:v>
                </c:pt>
                <c:pt idx="48539">
                  <c:v>247.17099999999999</c:v>
                </c:pt>
                <c:pt idx="48540">
                  <c:v>246.85000000000011</c:v>
                </c:pt>
                <c:pt idx="48541">
                  <c:v>246.52600000000001</c:v>
                </c:pt>
                <c:pt idx="48542">
                  <c:v>246.2</c:v>
                </c:pt>
                <c:pt idx="48543">
                  <c:v>245.87200000000001</c:v>
                </c:pt>
                <c:pt idx="48544">
                  <c:v>245.542</c:v>
                </c:pt>
                <c:pt idx="48545">
                  <c:v>245.20999999999998</c:v>
                </c:pt>
                <c:pt idx="48546">
                  <c:v>244.876</c:v>
                </c:pt>
                <c:pt idx="48547">
                  <c:v>244.54</c:v>
                </c:pt>
                <c:pt idx="48548">
                  <c:v>244.202</c:v>
                </c:pt>
                <c:pt idx="48549">
                  <c:v>243.8610000000001</c:v>
                </c:pt>
                <c:pt idx="48550">
                  <c:v>243.51900000000001</c:v>
                </c:pt>
                <c:pt idx="48551">
                  <c:v>243.17499999999998</c:v>
                </c:pt>
                <c:pt idx="48552">
                  <c:v>242.83</c:v>
                </c:pt>
                <c:pt idx="48553">
                  <c:v>242.48200000000011</c:v>
                </c:pt>
                <c:pt idx="48554">
                  <c:v>242.13200000000001</c:v>
                </c:pt>
                <c:pt idx="48555">
                  <c:v>241.78100000000001</c:v>
                </c:pt>
                <c:pt idx="48556">
                  <c:v>241.42800000000011</c:v>
                </c:pt>
                <c:pt idx="48557">
                  <c:v>241.07300000000001</c:v>
                </c:pt>
                <c:pt idx="48558">
                  <c:v>240.71699999999998</c:v>
                </c:pt>
                <c:pt idx="48559">
                  <c:v>240.35900000000001</c:v>
                </c:pt>
                <c:pt idx="48560">
                  <c:v>239.999</c:v>
                </c:pt>
                <c:pt idx="48561">
                  <c:v>239.63800000000001</c:v>
                </c:pt>
                <c:pt idx="48562">
                  <c:v>239.27499999999998</c:v>
                </c:pt>
                <c:pt idx="48563">
                  <c:v>238.911</c:v>
                </c:pt>
                <c:pt idx="48564">
                  <c:v>238.54499999999999</c:v>
                </c:pt>
                <c:pt idx="48565">
                  <c:v>238.17699999999999</c:v>
                </c:pt>
                <c:pt idx="48566">
                  <c:v>237.80800000000011</c:v>
                </c:pt>
                <c:pt idx="48567">
                  <c:v>237.43800000000007</c:v>
                </c:pt>
                <c:pt idx="48568">
                  <c:v>237.066</c:v>
                </c:pt>
                <c:pt idx="48569">
                  <c:v>236.69300000000001</c:v>
                </c:pt>
                <c:pt idx="48570">
                  <c:v>236.31900000000002</c:v>
                </c:pt>
                <c:pt idx="48571">
                  <c:v>235.94300000000001</c:v>
                </c:pt>
                <c:pt idx="48572">
                  <c:v>235.566</c:v>
                </c:pt>
                <c:pt idx="48573">
                  <c:v>235.18700000000001</c:v>
                </c:pt>
                <c:pt idx="48574">
                  <c:v>234.80800000000011</c:v>
                </c:pt>
                <c:pt idx="48575">
                  <c:v>234.42700000000011</c:v>
                </c:pt>
                <c:pt idx="48576">
                  <c:v>234.04499999999999</c:v>
                </c:pt>
                <c:pt idx="48577">
                  <c:v>233.661</c:v>
                </c:pt>
                <c:pt idx="48578">
                  <c:v>233.27699999999999</c:v>
                </c:pt>
                <c:pt idx="48579">
                  <c:v>232.8910000000001</c:v>
                </c:pt>
                <c:pt idx="48580">
                  <c:v>232.505</c:v>
                </c:pt>
                <c:pt idx="48581">
                  <c:v>232.11699999999999</c:v>
                </c:pt>
                <c:pt idx="48582">
                  <c:v>231.72800000000001</c:v>
                </c:pt>
                <c:pt idx="48583">
                  <c:v>231.33800000000011</c:v>
                </c:pt>
                <c:pt idx="48584">
                  <c:v>230.947</c:v>
                </c:pt>
                <c:pt idx="48585">
                  <c:v>230.55500000000001</c:v>
                </c:pt>
                <c:pt idx="48586">
                  <c:v>230.16200000000001</c:v>
                </c:pt>
                <c:pt idx="48587">
                  <c:v>229.768</c:v>
                </c:pt>
                <c:pt idx="48588">
                  <c:v>229.37300000000002</c:v>
                </c:pt>
                <c:pt idx="48589">
                  <c:v>228.97800000000001</c:v>
                </c:pt>
                <c:pt idx="48590">
                  <c:v>228.58100000000007</c:v>
                </c:pt>
                <c:pt idx="48591">
                  <c:v>228.18300000000002</c:v>
                </c:pt>
                <c:pt idx="48592">
                  <c:v>227.785</c:v>
                </c:pt>
                <c:pt idx="48593">
                  <c:v>227.38600000000011</c:v>
                </c:pt>
                <c:pt idx="48594">
                  <c:v>226.98500000000001</c:v>
                </c:pt>
                <c:pt idx="48595">
                  <c:v>226.584</c:v>
                </c:pt>
                <c:pt idx="48596">
                  <c:v>226.18300000000002</c:v>
                </c:pt>
                <c:pt idx="48597">
                  <c:v>225.78</c:v>
                </c:pt>
                <c:pt idx="48598">
                  <c:v>225.37700000000001</c:v>
                </c:pt>
                <c:pt idx="48599">
                  <c:v>224.97300000000001</c:v>
                </c:pt>
                <c:pt idx="48600">
                  <c:v>224.56800000000001</c:v>
                </c:pt>
                <c:pt idx="48601">
                  <c:v>224.16200000000001</c:v>
                </c:pt>
                <c:pt idx="48602">
                  <c:v>223.756</c:v>
                </c:pt>
                <c:pt idx="48603">
                  <c:v>223.34900000000002</c:v>
                </c:pt>
                <c:pt idx="48604">
                  <c:v>222.941</c:v>
                </c:pt>
                <c:pt idx="48605">
                  <c:v>222.53300000000002</c:v>
                </c:pt>
                <c:pt idx="48606">
                  <c:v>222.124</c:v>
                </c:pt>
                <c:pt idx="48607">
                  <c:v>221.71399999999988</c:v>
                </c:pt>
                <c:pt idx="48608">
                  <c:v>221.304</c:v>
                </c:pt>
                <c:pt idx="48609">
                  <c:v>220.893</c:v>
                </c:pt>
                <c:pt idx="48610">
                  <c:v>220.48100000000011</c:v>
                </c:pt>
                <c:pt idx="48611">
                  <c:v>220.06900000000002</c:v>
                </c:pt>
                <c:pt idx="48612">
                  <c:v>219.65600000000001</c:v>
                </c:pt>
                <c:pt idx="48613">
                  <c:v>219.24299999999999</c:v>
                </c:pt>
                <c:pt idx="48614">
                  <c:v>218.82900000000001</c:v>
                </c:pt>
                <c:pt idx="48615">
                  <c:v>218.41499999999999</c:v>
                </c:pt>
                <c:pt idx="48616">
                  <c:v>218</c:v>
                </c:pt>
                <c:pt idx="48617">
                  <c:v>217.584</c:v>
                </c:pt>
                <c:pt idx="48618">
                  <c:v>217.16800000000001</c:v>
                </c:pt>
                <c:pt idx="48619">
                  <c:v>216.75200000000001</c:v>
                </c:pt>
                <c:pt idx="48620">
                  <c:v>216.33500000000001</c:v>
                </c:pt>
                <c:pt idx="48621">
                  <c:v>215.917</c:v>
                </c:pt>
                <c:pt idx="48622">
                  <c:v>215.499</c:v>
                </c:pt>
                <c:pt idx="48623">
                  <c:v>215.08</c:v>
                </c:pt>
                <c:pt idx="48624">
                  <c:v>214.661</c:v>
                </c:pt>
                <c:pt idx="48625">
                  <c:v>214.24199999999999</c:v>
                </c:pt>
                <c:pt idx="48626">
                  <c:v>213.82200000000012</c:v>
                </c:pt>
                <c:pt idx="48627">
                  <c:v>213.40100000000001</c:v>
                </c:pt>
                <c:pt idx="48628">
                  <c:v>212.98100000000011</c:v>
                </c:pt>
                <c:pt idx="48629">
                  <c:v>212.559</c:v>
                </c:pt>
                <c:pt idx="48630">
                  <c:v>212.137</c:v>
                </c:pt>
                <c:pt idx="48631">
                  <c:v>211.71499999999995</c:v>
                </c:pt>
                <c:pt idx="48632">
                  <c:v>211.292</c:v>
                </c:pt>
                <c:pt idx="48633">
                  <c:v>210.869</c:v>
                </c:pt>
                <c:pt idx="48634">
                  <c:v>210.446</c:v>
                </c:pt>
                <c:pt idx="48635">
                  <c:v>210.02200000000011</c:v>
                </c:pt>
                <c:pt idx="48636">
                  <c:v>209.59700000000001</c:v>
                </c:pt>
                <c:pt idx="48637">
                  <c:v>209.172</c:v>
                </c:pt>
                <c:pt idx="48638">
                  <c:v>208.74699999999999</c:v>
                </c:pt>
                <c:pt idx="48639">
                  <c:v>208.32100000000011</c:v>
                </c:pt>
                <c:pt idx="48640">
                  <c:v>207.89500000000001</c:v>
                </c:pt>
                <c:pt idx="48641">
                  <c:v>207.46900000000002</c:v>
                </c:pt>
                <c:pt idx="48642">
                  <c:v>207.042</c:v>
                </c:pt>
                <c:pt idx="48643">
                  <c:v>206.61399999999998</c:v>
                </c:pt>
                <c:pt idx="48644">
                  <c:v>206.18700000000001</c:v>
                </c:pt>
                <c:pt idx="48645">
                  <c:v>205.75800000000001</c:v>
                </c:pt>
                <c:pt idx="48646">
                  <c:v>205.33</c:v>
                </c:pt>
                <c:pt idx="48647">
                  <c:v>204.90100000000001</c:v>
                </c:pt>
                <c:pt idx="48648">
                  <c:v>204.471</c:v>
                </c:pt>
                <c:pt idx="48649">
                  <c:v>204.041</c:v>
                </c:pt>
                <c:pt idx="48650">
                  <c:v>203.61099999999999</c:v>
                </c:pt>
                <c:pt idx="48651">
                  <c:v>203.18</c:v>
                </c:pt>
                <c:pt idx="48652">
                  <c:v>202.74899999999997</c:v>
                </c:pt>
                <c:pt idx="48653">
                  <c:v>202.31800000000001</c:v>
                </c:pt>
                <c:pt idx="48654">
                  <c:v>201.88600000000011</c:v>
                </c:pt>
                <c:pt idx="48655">
                  <c:v>201.453</c:v>
                </c:pt>
                <c:pt idx="48656">
                  <c:v>201.02</c:v>
                </c:pt>
                <c:pt idx="48657">
                  <c:v>200.58700000000007</c:v>
                </c:pt>
                <c:pt idx="48658">
                  <c:v>200.15300000000002</c:v>
                </c:pt>
                <c:pt idx="48659">
                  <c:v>199.71899999999999</c:v>
                </c:pt>
                <c:pt idx="48660">
                  <c:v>199.285</c:v>
                </c:pt>
                <c:pt idx="48661">
                  <c:v>198.85000000000011</c:v>
                </c:pt>
                <c:pt idx="48662">
                  <c:v>198.41399999999999</c:v>
                </c:pt>
                <c:pt idx="48663">
                  <c:v>197.97800000000001</c:v>
                </c:pt>
                <c:pt idx="48664">
                  <c:v>197.542</c:v>
                </c:pt>
                <c:pt idx="48665">
                  <c:v>197.10499999999999</c:v>
                </c:pt>
                <c:pt idx="48666">
                  <c:v>196.66800000000001</c:v>
                </c:pt>
                <c:pt idx="48667">
                  <c:v>196.23</c:v>
                </c:pt>
                <c:pt idx="48668">
                  <c:v>195.791</c:v>
                </c:pt>
                <c:pt idx="48669">
                  <c:v>195.35300000000001</c:v>
                </c:pt>
                <c:pt idx="48670">
                  <c:v>194.91300000000001</c:v>
                </c:pt>
                <c:pt idx="48671">
                  <c:v>194.47399999999999</c:v>
                </c:pt>
                <c:pt idx="48672">
                  <c:v>194.03300000000002</c:v>
                </c:pt>
                <c:pt idx="48673">
                  <c:v>193.59300000000002</c:v>
                </c:pt>
                <c:pt idx="48674">
                  <c:v>193.15200000000004</c:v>
                </c:pt>
                <c:pt idx="48675">
                  <c:v>192.70999999999998</c:v>
                </c:pt>
                <c:pt idx="48676">
                  <c:v>192.268</c:v>
                </c:pt>
                <c:pt idx="48677">
                  <c:v>191.82500000000007</c:v>
                </c:pt>
                <c:pt idx="48678">
                  <c:v>191.38100000000011</c:v>
                </c:pt>
                <c:pt idx="48679">
                  <c:v>190.93800000000007</c:v>
                </c:pt>
                <c:pt idx="48680">
                  <c:v>190.49300000000002</c:v>
                </c:pt>
                <c:pt idx="48681">
                  <c:v>190.048</c:v>
                </c:pt>
                <c:pt idx="48682">
                  <c:v>189.60300000000001</c:v>
                </c:pt>
                <c:pt idx="48683">
                  <c:v>189.15600000000001</c:v>
                </c:pt>
                <c:pt idx="48684">
                  <c:v>188.70999999999998</c:v>
                </c:pt>
                <c:pt idx="48685">
                  <c:v>188.26300000000001</c:v>
                </c:pt>
                <c:pt idx="48686">
                  <c:v>187.815</c:v>
                </c:pt>
                <c:pt idx="48687">
                  <c:v>187.36600000000001</c:v>
                </c:pt>
                <c:pt idx="48688">
                  <c:v>186.917</c:v>
                </c:pt>
                <c:pt idx="48689">
                  <c:v>186.46800000000007</c:v>
                </c:pt>
                <c:pt idx="48690">
                  <c:v>186.017</c:v>
                </c:pt>
                <c:pt idx="48691">
                  <c:v>185.566</c:v>
                </c:pt>
                <c:pt idx="48692">
                  <c:v>185.11499999999998</c:v>
                </c:pt>
                <c:pt idx="48693">
                  <c:v>184.66300000000001</c:v>
                </c:pt>
                <c:pt idx="48694">
                  <c:v>184.20999999999998</c:v>
                </c:pt>
                <c:pt idx="48695">
                  <c:v>183.75700000000001</c:v>
                </c:pt>
                <c:pt idx="48696">
                  <c:v>183.303</c:v>
                </c:pt>
                <c:pt idx="48697">
                  <c:v>182.84800000000001</c:v>
                </c:pt>
                <c:pt idx="48698">
                  <c:v>182.39200000000011</c:v>
                </c:pt>
                <c:pt idx="48699">
                  <c:v>181.93600000000001</c:v>
                </c:pt>
                <c:pt idx="48700">
                  <c:v>181.47900000000001</c:v>
                </c:pt>
                <c:pt idx="48701">
                  <c:v>181.02200000000011</c:v>
                </c:pt>
                <c:pt idx="48702">
                  <c:v>180.56399999999999</c:v>
                </c:pt>
                <c:pt idx="48703">
                  <c:v>180.10499999999999</c:v>
                </c:pt>
                <c:pt idx="48704">
                  <c:v>179.64499999999998</c:v>
                </c:pt>
                <c:pt idx="48705">
                  <c:v>179.185</c:v>
                </c:pt>
                <c:pt idx="48706">
                  <c:v>178.72300000000001</c:v>
                </c:pt>
                <c:pt idx="48707">
                  <c:v>178.262</c:v>
                </c:pt>
                <c:pt idx="48708">
                  <c:v>177.79900000000001</c:v>
                </c:pt>
                <c:pt idx="48709">
                  <c:v>177.33600000000001</c:v>
                </c:pt>
                <c:pt idx="48710">
                  <c:v>176.87100000000001</c:v>
                </c:pt>
                <c:pt idx="48711">
                  <c:v>176.40600000000001</c:v>
                </c:pt>
                <c:pt idx="48712">
                  <c:v>175.941</c:v>
                </c:pt>
                <c:pt idx="48713">
                  <c:v>175.47399999999999</c:v>
                </c:pt>
                <c:pt idx="48714">
                  <c:v>175.00700000000001</c:v>
                </c:pt>
                <c:pt idx="48715">
                  <c:v>174.53900000000002</c:v>
                </c:pt>
                <c:pt idx="48716">
                  <c:v>174.07</c:v>
                </c:pt>
                <c:pt idx="48717">
                  <c:v>173.6</c:v>
                </c:pt>
                <c:pt idx="48718">
                  <c:v>173.13</c:v>
                </c:pt>
                <c:pt idx="48719">
                  <c:v>172.65800000000004</c:v>
                </c:pt>
                <c:pt idx="48720">
                  <c:v>172.18600000000001</c:v>
                </c:pt>
                <c:pt idx="48721">
                  <c:v>171.71299999999999</c:v>
                </c:pt>
                <c:pt idx="48722">
                  <c:v>171.239</c:v>
                </c:pt>
                <c:pt idx="48723">
                  <c:v>170.76399999999998</c:v>
                </c:pt>
                <c:pt idx="48724">
                  <c:v>170.28800000000001</c:v>
                </c:pt>
                <c:pt idx="48725">
                  <c:v>169.81200000000001</c:v>
                </c:pt>
                <c:pt idx="48726">
                  <c:v>169.334</c:v>
                </c:pt>
                <c:pt idx="48727">
                  <c:v>168.85600000000011</c:v>
                </c:pt>
                <c:pt idx="48728">
                  <c:v>168.37700000000001</c:v>
                </c:pt>
                <c:pt idx="48729">
                  <c:v>167.89600000000004</c:v>
                </c:pt>
                <c:pt idx="48730">
                  <c:v>167.41499999999999</c:v>
                </c:pt>
                <c:pt idx="48731">
                  <c:v>166.934</c:v>
                </c:pt>
                <c:pt idx="48732">
                  <c:v>166.45100000000011</c:v>
                </c:pt>
                <c:pt idx="48733">
                  <c:v>165.96700000000001</c:v>
                </c:pt>
                <c:pt idx="48734">
                  <c:v>165.48200000000011</c:v>
                </c:pt>
                <c:pt idx="48735">
                  <c:v>164.99600000000001</c:v>
                </c:pt>
                <c:pt idx="48736">
                  <c:v>164.51</c:v>
                </c:pt>
                <c:pt idx="48737">
                  <c:v>164.02200000000011</c:v>
                </c:pt>
                <c:pt idx="48738">
                  <c:v>163.53399999999999</c:v>
                </c:pt>
                <c:pt idx="48739">
                  <c:v>163.04499999999999</c:v>
                </c:pt>
                <c:pt idx="48740">
                  <c:v>162.554</c:v>
                </c:pt>
                <c:pt idx="48741">
                  <c:v>162.06300000000002</c:v>
                </c:pt>
                <c:pt idx="48742">
                  <c:v>161.571</c:v>
                </c:pt>
                <c:pt idx="48743">
                  <c:v>161.077</c:v>
                </c:pt>
                <c:pt idx="48744">
                  <c:v>160.583</c:v>
                </c:pt>
                <c:pt idx="48745">
                  <c:v>160.08800000000011</c:v>
                </c:pt>
                <c:pt idx="48746">
                  <c:v>159.59200000000001</c:v>
                </c:pt>
                <c:pt idx="48747">
                  <c:v>159.09399999999999</c:v>
                </c:pt>
                <c:pt idx="48748">
                  <c:v>158.596</c:v>
                </c:pt>
                <c:pt idx="48749">
                  <c:v>158.09700000000001</c:v>
                </c:pt>
                <c:pt idx="48750">
                  <c:v>157.59700000000001</c:v>
                </c:pt>
                <c:pt idx="48751">
                  <c:v>157.096</c:v>
                </c:pt>
                <c:pt idx="48752">
                  <c:v>156.59399999999999</c:v>
                </c:pt>
                <c:pt idx="48753">
                  <c:v>156.09100000000001</c:v>
                </c:pt>
                <c:pt idx="48754">
                  <c:v>155.58700000000007</c:v>
                </c:pt>
                <c:pt idx="48755">
                  <c:v>155.08100000000007</c:v>
                </c:pt>
                <c:pt idx="48756">
                  <c:v>154.57499999999999</c:v>
                </c:pt>
                <c:pt idx="48757">
                  <c:v>154.06800000000001</c:v>
                </c:pt>
                <c:pt idx="48758">
                  <c:v>153.56</c:v>
                </c:pt>
                <c:pt idx="48759">
                  <c:v>153.05100000000004</c:v>
                </c:pt>
                <c:pt idx="48760">
                  <c:v>152.541</c:v>
                </c:pt>
                <c:pt idx="48761">
                  <c:v>152.03</c:v>
                </c:pt>
                <c:pt idx="48762">
                  <c:v>151.518</c:v>
                </c:pt>
                <c:pt idx="48763">
                  <c:v>151.00399999999999</c:v>
                </c:pt>
                <c:pt idx="48764">
                  <c:v>150.49</c:v>
                </c:pt>
                <c:pt idx="48765">
                  <c:v>149.97499999999999</c:v>
                </c:pt>
                <c:pt idx="48766">
                  <c:v>149.459</c:v>
                </c:pt>
                <c:pt idx="48767">
                  <c:v>148.94200000000001</c:v>
                </c:pt>
                <c:pt idx="48768">
                  <c:v>148.42400000000001</c:v>
                </c:pt>
                <c:pt idx="48769">
                  <c:v>147.904</c:v>
                </c:pt>
                <c:pt idx="48770">
                  <c:v>147.38400000000001</c:v>
                </c:pt>
                <c:pt idx="48771">
                  <c:v>146.863</c:v>
                </c:pt>
                <c:pt idx="48772">
                  <c:v>146.34100000000001</c:v>
                </c:pt>
                <c:pt idx="48773">
                  <c:v>145.81800000000001</c:v>
                </c:pt>
                <c:pt idx="48774">
                  <c:v>145.29399999999998</c:v>
                </c:pt>
                <c:pt idx="48775">
                  <c:v>144.76900000000001</c:v>
                </c:pt>
                <c:pt idx="48776">
                  <c:v>144.24199999999999</c:v>
                </c:pt>
                <c:pt idx="48777">
                  <c:v>143.71499999999995</c:v>
                </c:pt>
                <c:pt idx="48778">
                  <c:v>143.18700000000001</c:v>
                </c:pt>
                <c:pt idx="48779">
                  <c:v>142.65800000000004</c:v>
                </c:pt>
                <c:pt idx="48780">
                  <c:v>142.12800000000001</c:v>
                </c:pt>
                <c:pt idx="48781">
                  <c:v>141.59700000000001</c:v>
                </c:pt>
                <c:pt idx="48782">
                  <c:v>141.066</c:v>
                </c:pt>
                <c:pt idx="48783">
                  <c:v>140.53300000000002</c:v>
                </c:pt>
                <c:pt idx="48784">
                  <c:v>139.999</c:v>
                </c:pt>
                <c:pt idx="48785">
                  <c:v>139.464</c:v>
                </c:pt>
                <c:pt idx="48786">
                  <c:v>138.92800000000011</c:v>
                </c:pt>
                <c:pt idx="48787">
                  <c:v>138.39200000000011</c:v>
                </c:pt>
                <c:pt idx="48788">
                  <c:v>137.85400000000001</c:v>
                </c:pt>
                <c:pt idx="48789">
                  <c:v>137.316</c:v>
                </c:pt>
                <c:pt idx="48790">
                  <c:v>136.77699999999999</c:v>
                </c:pt>
                <c:pt idx="48791">
                  <c:v>136.23599999999999</c:v>
                </c:pt>
                <c:pt idx="48792">
                  <c:v>135.69499999999999</c:v>
                </c:pt>
                <c:pt idx="48793">
                  <c:v>135.15300000000002</c:v>
                </c:pt>
                <c:pt idx="48794">
                  <c:v>134.60999999999999</c:v>
                </c:pt>
                <c:pt idx="48795">
                  <c:v>134.066</c:v>
                </c:pt>
                <c:pt idx="48796">
                  <c:v>133.52200000000011</c:v>
                </c:pt>
                <c:pt idx="48797">
                  <c:v>132.976</c:v>
                </c:pt>
                <c:pt idx="48798">
                  <c:v>132.43</c:v>
                </c:pt>
                <c:pt idx="48799">
                  <c:v>131.88300000000001</c:v>
                </c:pt>
                <c:pt idx="48800">
                  <c:v>131.33500000000001</c:v>
                </c:pt>
                <c:pt idx="48801">
                  <c:v>130.786</c:v>
                </c:pt>
                <c:pt idx="48802">
                  <c:v>130.23599999999999</c:v>
                </c:pt>
                <c:pt idx="48803">
                  <c:v>129.68600000000001</c:v>
                </c:pt>
                <c:pt idx="48804">
                  <c:v>129.13399999999999</c:v>
                </c:pt>
                <c:pt idx="48805">
                  <c:v>128.58200000000011</c:v>
                </c:pt>
                <c:pt idx="48806">
                  <c:v>128.03</c:v>
                </c:pt>
                <c:pt idx="48807">
                  <c:v>127.476</c:v>
                </c:pt>
                <c:pt idx="48808">
                  <c:v>126.922</c:v>
                </c:pt>
                <c:pt idx="48809">
                  <c:v>126.367</c:v>
                </c:pt>
                <c:pt idx="48810">
                  <c:v>125.81100000000002</c:v>
                </c:pt>
                <c:pt idx="48811">
                  <c:v>125.255</c:v>
                </c:pt>
                <c:pt idx="48812">
                  <c:v>124.69799999999999</c:v>
                </c:pt>
                <c:pt idx="48813">
                  <c:v>124.14</c:v>
                </c:pt>
                <c:pt idx="48814">
                  <c:v>123.581</c:v>
                </c:pt>
                <c:pt idx="48815">
                  <c:v>123.02200000000001</c:v>
                </c:pt>
                <c:pt idx="48816">
                  <c:v>122.462</c:v>
                </c:pt>
                <c:pt idx="48817">
                  <c:v>121.902</c:v>
                </c:pt>
                <c:pt idx="48818">
                  <c:v>121.34099999999999</c:v>
                </c:pt>
                <c:pt idx="48819">
                  <c:v>120.779</c:v>
                </c:pt>
                <c:pt idx="48820">
                  <c:v>120.21700000000006</c:v>
                </c:pt>
                <c:pt idx="48821">
                  <c:v>119.65499999999999</c:v>
                </c:pt>
                <c:pt idx="48822">
                  <c:v>119.09099999999999</c:v>
                </c:pt>
                <c:pt idx="48823">
                  <c:v>118.527</c:v>
                </c:pt>
                <c:pt idx="48824">
                  <c:v>117.96299999999999</c:v>
                </c:pt>
                <c:pt idx="48825">
                  <c:v>117.398</c:v>
                </c:pt>
                <c:pt idx="48826">
                  <c:v>116.833</c:v>
                </c:pt>
                <c:pt idx="48827">
                  <c:v>116.26700000000002</c:v>
                </c:pt>
                <c:pt idx="48828">
                  <c:v>115.70099999999999</c:v>
                </c:pt>
                <c:pt idx="48829">
                  <c:v>115.134</c:v>
                </c:pt>
                <c:pt idx="48830">
                  <c:v>114.56699999999999</c:v>
                </c:pt>
                <c:pt idx="48831">
                  <c:v>113.99900000000002</c:v>
                </c:pt>
                <c:pt idx="48832">
                  <c:v>113.43100000000005</c:v>
                </c:pt>
                <c:pt idx="48833">
                  <c:v>112.863</c:v>
                </c:pt>
                <c:pt idx="48834">
                  <c:v>112.29400000000005</c:v>
                </c:pt>
                <c:pt idx="48835">
                  <c:v>111.72499999999999</c:v>
                </c:pt>
                <c:pt idx="48836">
                  <c:v>111.15600000000001</c:v>
                </c:pt>
                <c:pt idx="48837">
                  <c:v>110.586</c:v>
                </c:pt>
                <c:pt idx="48838">
                  <c:v>110.01700000000002</c:v>
                </c:pt>
                <c:pt idx="48839">
                  <c:v>109.44600000000005</c:v>
                </c:pt>
                <c:pt idx="48840">
                  <c:v>108.87599999999998</c:v>
                </c:pt>
                <c:pt idx="48841">
                  <c:v>108.30500000000001</c:v>
                </c:pt>
                <c:pt idx="48842">
                  <c:v>107.735</c:v>
                </c:pt>
                <c:pt idx="48843">
                  <c:v>107.164</c:v>
                </c:pt>
                <c:pt idx="48844">
                  <c:v>106.592</c:v>
                </c:pt>
                <c:pt idx="48845">
                  <c:v>106.021</c:v>
                </c:pt>
                <c:pt idx="48846">
                  <c:v>105.45</c:v>
                </c:pt>
                <c:pt idx="48847">
                  <c:v>104.87799999999999</c:v>
                </c:pt>
                <c:pt idx="48848">
                  <c:v>104.307</c:v>
                </c:pt>
                <c:pt idx="48849">
                  <c:v>103.735</c:v>
                </c:pt>
                <c:pt idx="48850">
                  <c:v>103.163</c:v>
                </c:pt>
                <c:pt idx="48851">
                  <c:v>102.59099999999999</c:v>
                </c:pt>
                <c:pt idx="48852">
                  <c:v>102.02</c:v>
                </c:pt>
                <c:pt idx="48853">
                  <c:v>101.44800000000002</c:v>
                </c:pt>
                <c:pt idx="48854">
                  <c:v>100.877</c:v>
                </c:pt>
                <c:pt idx="48855">
                  <c:v>100.30500000000001</c:v>
                </c:pt>
                <c:pt idx="48856">
                  <c:v>99.733599999999996</c:v>
                </c:pt>
                <c:pt idx="48857">
                  <c:v>99.162199999999999</c:v>
                </c:pt>
                <c:pt idx="48858">
                  <c:v>98.591099999999997</c:v>
                </c:pt>
                <c:pt idx="48859">
                  <c:v>98.020099999999999</c:v>
                </c:pt>
                <c:pt idx="48860">
                  <c:v>97.449300000000022</c:v>
                </c:pt>
                <c:pt idx="48861">
                  <c:v>96.878699999999981</c:v>
                </c:pt>
                <c:pt idx="48862">
                  <c:v>96.308300000000003</c:v>
                </c:pt>
                <c:pt idx="48863">
                  <c:v>95.738200000000006</c:v>
                </c:pt>
                <c:pt idx="48864">
                  <c:v>95.168399999999949</c:v>
                </c:pt>
                <c:pt idx="48865">
                  <c:v>94.5989</c:v>
                </c:pt>
                <c:pt idx="48866">
                  <c:v>94.02979999999998</c:v>
                </c:pt>
                <c:pt idx="48867">
                  <c:v>93.461000000000027</c:v>
                </c:pt>
                <c:pt idx="48868">
                  <c:v>92.892699999999991</c:v>
                </c:pt>
                <c:pt idx="48869">
                  <c:v>92.324600000000004</c:v>
                </c:pt>
                <c:pt idx="48870">
                  <c:v>91.757099999999994</c:v>
                </c:pt>
                <c:pt idx="48871">
                  <c:v>91.19</c:v>
                </c:pt>
                <c:pt idx="48872">
                  <c:v>90.623399999999947</c:v>
                </c:pt>
                <c:pt idx="48873">
                  <c:v>90.057300000000012</c:v>
                </c:pt>
                <c:pt idx="48874">
                  <c:v>89.491800000000026</c:v>
                </c:pt>
                <c:pt idx="48875">
                  <c:v>88.9268</c:v>
                </c:pt>
                <c:pt idx="48876">
                  <c:v>88.36239999999998</c:v>
                </c:pt>
                <c:pt idx="48877">
                  <c:v>87.798599999999993</c:v>
                </c:pt>
                <c:pt idx="48878">
                  <c:v>87.235500000000002</c:v>
                </c:pt>
                <c:pt idx="48879">
                  <c:v>86.672999999999988</c:v>
                </c:pt>
                <c:pt idx="48880">
                  <c:v>86.1113</c:v>
                </c:pt>
                <c:pt idx="48881">
                  <c:v>85.550299999999993</c:v>
                </c:pt>
                <c:pt idx="48882">
                  <c:v>84.990000000000023</c:v>
                </c:pt>
                <c:pt idx="48883">
                  <c:v>84.430499999999995</c:v>
                </c:pt>
                <c:pt idx="48884">
                  <c:v>83.871799999999979</c:v>
                </c:pt>
                <c:pt idx="48885">
                  <c:v>83.313999999999993</c:v>
                </c:pt>
                <c:pt idx="48886">
                  <c:v>82.757000000000005</c:v>
                </c:pt>
                <c:pt idx="48887">
                  <c:v>82.200900000000004</c:v>
                </c:pt>
                <c:pt idx="48888">
                  <c:v>81.645699999999991</c:v>
                </c:pt>
                <c:pt idx="48889">
                  <c:v>81.091499999999996</c:v>
                </c:pt>
                <c:pt idx="48890">
                  <c:v>80.538299999999992</c:v>
                </c:pt>
                <c:pt idx="48891">
                  <c:v>79.986000000000004</c:v>
                </c:pt>
                <c:pt idx="48892">
                  <c:v>79.434799999999996</c:v>
                </c:pt>
                <c:pt idx="48893">
                  <c:v>78.884699999999995</c:v>
                </c:pt>
                <c:pt idx="48894">
                  <c:v>78.335599999999999</c:v>
                </c:pt>
                <c:pt idx="48895">
                  <c:v>77.787700000000001</c:v>
                </c:pt>
                <c:pt idx="48896">
                  <c:v>77.240899999999996</c:v>
                </c:pt>
                <c:pt idx="48897">
                  <c:v>76.695300000000003</c:v>
                </c:pt>
                <c:pt idx="48898">
                  <c:v>76.150899999999979</c:v>
                </c:pt>
                <c:pt idx="48899">
                  <c:v>75.607699999999994</c:v>
                </c:pt>
                <c:pt idx="48900">
                  <c:v>75.065799999999982</c:v>
                </c:pt>
                <c:pt idx="48901">
                  <c:v>74.525199999999998</c:v>
                </c:pt>
                <c:pt idx="48902">
                  <c:v>73.986000000000004</c:v>
                </c:pt>
                <c:pt idx="48903">
                  <c:v>73.448000000000022</c:v>
                </c:pt>
                <c:pt idx="48904">
                  <c:v>72.911500000000075</c:v>
                </c:pt>
                <c:pt idx="48905">
                  <c:v>72.376399999999947</c:v>
                </c:pt>
                <c:pt idx="48906">
                  <c:v>71.842699999999994</c:v>
                </c:pt>
                <c:pt idx="48907">
                  <c:v>71.310500000000005</c:v>
                </c:pt>
                <c:pt idx="48908">
                  <c:v>70.779699999999991</c:v>
                </c:pt>
                <c:pt idx="48909">
                  <c:v>70.250500000000002</c:v>
                </c:pt>
                <c:pt idx="48910">
                  <c:v>69.722999999999999</c:v>
                </c:pt>
                <c:pt idx="48911">
                  <c:v>69.196899999999999</c:v>
                </c:pt>
                <c:pt idx="48912">
                  <c:v>68.672599999999989</c:v>
                </c:pt>
                <c:pt idx="48913">
                  <c:v>68.149900000000002</c:v>
                </c:pt>
                <c:pt idx="48914">
                  <c:v>67.628899999999959</c:v>
                </c:pt>
                <c:pt idx="48915">
                  <c:v>67.1096</c:v>
                </c:pt>
                <c:pt idx="48916">
                  <c:v>66.592000000000013</c:v>
                </c:pt>
                <c:pt idx="48917">
                  <c:v>66.0762</c:v>
                </c:pt>
                <c:pt idx="48918">
                  <c:v>65.562299999999993</c:v>
                </c:pt>
                <c:pt idx="48919">
                  <c:v>65.050200000000004</c:v>
                </c:pt>
                <c:pt idx="48920">
                  <c:v>64.539900000000003</c:v>
                </c:pt>
                <c:pt idx="48921">
                  <c:v>64.031599999999997</c:v>
                </c:pt>
                <c:pt idx="48922">
                  <c:v>63.525200000000012</c:v>
                </c:pt>
                <c:pt idx="48923">
                  <c:v>63.020800000000001</c:v>
                </c:pt>
                <c:pt idx="48924">
                  <c:v>62.518300000000011</c:v>
                </c:pt>
                <c:pt idx="48925">
                  <c:v>62.017899999999997</c:v>
                </c:pt>
                <c:pt idx="48926">
                  <c:v>61.519600000000004</c:v>
                </c:pt>
                <c:pt idx="48927">
                  <c:v>61.023400000000002</c:v>
                </c:pt>
                <c:pt idx="48928">
                  <c:v>60.529300000000013</c:v>
                </c:pt>
                <c:pt idx="48929">
                  <c:v>60.037300000000002</c:v>
                </c:pt>
                <c:pt idx="48930">
                  <c:v>59.547600000000003</c:v>
                </c:pt>
                <c:pt idx="48931">
                  <c:v>59.06</c:v>
                </c:pt>
                <c:pt idx="48932">
                  <c:v>58.574800000000003</c:v>
                </c:pt>
                <c:pt idx="48933">
                  <c:v>58.091900000000003</c:v>
                </c:pt>
                <c:pt idx="48934">
                  <c:v>57.6111</c:v>
                </c:pt>
                <c:pt idx="48935">
                  <c:v>57.132900000000028</c:v>
                </c:pt>
                <c:pt idx="48936">
                  <c:v>56.6569</c:v>
                </c:pt>
                <c:pt idx="48937">
                  <c:v>56.183500000000002</c:v>
                </c:pt>
                <c:pt idx="48938">
                  <c:v>55.712400000000002</c:v>
                </c:pt>
                <c:pt idx="48939">
                  <c:v>55.2438</c:v>
                </c:pt>
                <c:pt idx="48940">
                  <c:v>54.777800000000006</c:v>
                </c:pt>
                <c:pt idx="48941">
                  <c:v>54.314299999999996</c:v>
                </c:pt>
                <c:pt idx="48942">
                  <c:v>53.853299999999997</c:v>
                </c:pt>
                <c:pt idx="48943">
                  <c:v>53.395000000000003</c:v>
                </c:pt>
                <c:pt idx="48944">
                  <c:v>52.939400000000006</c:v>
                </c:pt>
                <c:pt idx="48945">
                  <c:v>52.486400000000003</c:v>
                </c:pt>
                <c:pt idx="48946">
                  <c:v>52.036100000000012</c:v>
                </c:pt>
                <c:pt idx="48947">
                  <c:v>51.588500000000003</c:v>
                </c:pt>
                <c:pt idx="48948">
                  <c:v>51.143800000000006</c:v>
                </c:pt>
                <c:pt idx="48949">
                  <c:v>50.701800000000006</c:v>
                </c:pt>
                <c:pt idx="48950">
                  <c:v>50.262700000000038</c:v>
                </c:pt>
                <c:pt idx="48951">
                  <c:v>49.826500000000003</c:v>
                </c:pt>
                <c:pt idx="48952">
                  <c:v>49.3932</c:v>
                </c:pt>
                <c:pt idx="48953">
                  <c:v>48.962800000000001</c:v>
                </c:pt>
                <c:pt idx="48954">
                  <c:v>48.535400000000003</c:v>
                </c:pt>
                <c:pt idx="48955">
                  <c:v>48.110900000000001</c:v>
                </c:pt>
                <c:pt idx="48956">
                  <c:v>47.689600000000006</c:v>
                </c:pt>
                <c:pt idx="48957">
                  <c:v>47.271300000000011</c:v>
                </c:pt>
                <c:pt idx="48958">
                  <c:v>46.856099999999998</c:v>
                </c:pt>
                <c:pt idx="48959">
                  <c:v>46.444099999999999</c:v>
                </c:pt>
                <c:pt idx="48960">
                  <c:v>46.035100000000028</c:v>
                </c:pt>
                <c:pt idx="48961">
                  <c:v>45.629500000000029</c:v>
                </c:pt>
                <c:pt idx="48962">
                  <c:v>45.227100000000029</c:v>
                </c:pt>
                <c:pt idx="48963">
                  <c:v>44.827800000000003</c:v>
                </c:pt>
                <c:pt idx="48964">
                  <c:v>44.432000000000002</c:v>
                </c:pt>
                <c:pt idx="48965">
                  <c:v>44.039400000000001</c:v>
                </c:pt>
                <c:pt idx="48966">
                  <c:v>43.650300000000001</c:v>
                </c:pt>
                <c:pt idx="48967">
                  <c:v>43.264500000000012</c:v>
                </c:pt>
                <c:pt idx="48968">
                  <c:v>42.882200000000005</c:v>
                </c:pt>
                <c:pt idx="48969">
                  <c:v>42.503300000000003</c:v>
                </c:pt>
                <c:pt idx="48970">
                  <c:v>42.127900000000011</c:v>
                </c:pt>
                <c:pt idx="48971">
                  <c:v>41.756</c:v>
                </c:pt>
                <c:pt idx="48972">
                  <c:v>41.387799999999999</c:v>
                </c:pt>
                <c:pt idx="48973">
                  <c:v>41.023200000000003</c:v>
                </c:pt>
                <c:pt idx="48974">
                  <c:v>40.662100000000038</c:v>
                </c:pt>
                <c:pt idx="48975">
                  <c:v>40.304699999999997</c:v>
                </c:pt>
                <c:pt idx="48976">
                  <c:v>39.950999999999993</c:v>
                </c:pt>
                <c:pt idx="48977">
                  <c:v>39.601100000000002</c:v>
                </c:pt>
                <c:pt idx="48978">
                  <c:v>39.254899999999999</c:v>
                </c:pt>
                <c:pt idx="48979">
                  <c:v>38.912600000000005</c:v>
                </c:pt>
                <c:pt idx="48980">
                  <c:v>38.574000000000005</c:v>
                </c:pt>
                <c:pt idx="48981">
                  <c:v>38.239300000000028</c:v>
                </c:pt>
                <c:pt idx="48982">
                  <c:v>37.9086</c:v>
                </c:pt>
                <c:pt idx="48983">
                  <c:v>37.581699999999998</c:v>
                </c:pt>
                <c:pt idx="48984">
                  <c:v>37.258800000000001</c:v>
                </c:pt>
                <c:pt idx="48985">
                  <c:v>36.939900000000002</c:v>
                </c:pt>
                <c:pt idx="48986">
                  <c:v>36.625000000000028</c:v>
                </c:pt>
                <c:pt idx="48987">
                  <c:v>36.314199999999992</c:v>
                </c:pt>
                <c:pt idx="48988">
                  <c:v>36.0075</c:v>
                </c:pt>
                <c:pt idx="48989">
                  <c:v>35.704900000000002</c:v>
                </c:pt>
                <c:pt idx="48990">
                  <c:v>35.406400000000005</c:v>
                </c:pt>
                <c:pt idx="48991">
                  <c:v>35.112200000000001</c:v>
                </c:pt>
                <c:pt idx="48992">
                  <c:v>34.822200000000002</c:v>
                </c:pt>
                <c:pt idx="48993">
                  <c:v>34.536300000000011</c:v>
                </c:pt>
                <c:pt idx="48994">
                  <c:v>34.254899999999999</c:v>
                </c:pt>
                <c:pt idx="48995">
                  <c:v>33.977699999999999</c:v>
                </c:pt>
                <c:pt idx="48996">
                  <c:v>33.704900000000002</c:v>
                </c:pt>
                <c:pt idx="48997">
                  <c:v>33.436400000000006</c:v>
                </c:pt>
                <c:pt idx="48998">
                  <c:v>33.172400000000003</c:v>
                </c:pt>
                <c:pt idx="48999">
                  <c:v>32.912800000000004</c:v>
                </c:pt>
                <c:pt idx="49000">
                  <c:v>32.657800000000002</c:v>
                </c:pt>
                <c:pt idx="49001">
                  <c:v>32.407200000000003</c:v>
                </c:pt>
                <c:pt idx="49002">
                  <c:v>32.161200000000001</c:v>
                </c:pt>
                <c:pt idx="49003">
                  <c:v>31.919699999999981</c:v>
                </c:pt>
                <c:pt idx="49004">
                  <c:v>31.6829</c:v>
                </c:pt>
                <c:pt idx="49005">
                  <c:v>31.45069999999998</c:v>
                </c:pt>
                <c:pt idx="49006">
                  <c:v>31.223199999999981</c:v>
                </c:pt>
                <c:pt idx="49007">
                  <c:v>31.000399999999985</c:v>
                </c:pt>
                <c:pt idx="49008">
                  <c:v>30.782299999999971</c:v>
                </c:pt>
                <c:pt idx="49009">
                  <c:v>30.568999999999985</c:v>
                </c:pt>
                <c:pt idx="49010">
                  <c:v>30.360499999999977</c:v>
                </c:pt>
                <c:pt idx="49011">
                  <c:v>30.156700000000001</c:v>
                </c:pt>
                <c:pt idx="49012">
                  <c:v>29.957999999999988</c:v>
                </c:pt>
                <c:pt idx="49013">
                  <c:v>29.763999999999989</c:v>
                </c:pt>
                <c:pt idx="49014">
                  <c:v>29.574999999999999</c:v>
                </c:pt>
                <c:pt idx="49015">
                  <c:v>29.390999999999988</c:v>
                </c:pt>
                <c:pt idx="49016">
                  <c:v>29.211900000000014</c:v>
                </c:pt>
                <c:pt idx="49017">
                  <c:v>29.037800000000015</c:v>
                </c:pt>
                <c:pt idx="49018">
                  <c:v>28.8689</c:v>
                </c:pt>
                <c:pt idx="49019">
                  <c:v>28.704899999999999</c:v>
                </c:pt>
                <c:pt idx="49020">
                  <c:v>28.546099999999985</c:v>
                </c:pt>
                <c:pt idx="49021">
                  <c:v>28.392399999999981</c:v>
                </c:pt>
                <c:pt idx="49022">
                  <c:v>28.2439</c:v>
                </c:pt>
                <c:pt idx="49023">
                  <c:v>28.1006</c:v>
                </c:pt>
                <c:pt idx="49024">
                  <c:v>27.962599999999966</c:v>
                </c:pt>
                <c:pt idx="49025">
                  <c:v>27.829799999999981</c:v>
                </c:pt>
                <c:pt idx="49026">
                  <c:v>27.70219999999998</c:v>
                </c:pt>
                <c:pt idx="49027">
                  <c:v>27.58</c:v>
                </c:pt>
                <c:pt idx="49028">
                  <c:v>27.463199999999979</c:v>
                </c:pt>
                <c:pt idx="49029">
                  <c:v>27.351700000000001</c:v>
                </c:pt>
                <c:pt idx="49030">
                  <c:v>27.245699999999971</c:v>
                </c:pt>
                <c:pt idx="49031">
                  <c:v>27.145</c:v>
                </c:pt>
                <c:pt idx="49032">
                  <c:v>27.049900000000001</c:v>
                </c:pt>
                <c:pt idx="49033">
                  <c:v>26.960199999999979</c:v>
                </c:pt>
                <c:pt idx="49034">
                  <c:v>26.876100000000001</c:v>
                </c:pt>
                <c:pt idx="49035">
                  <c:v>26.797499999999989</c:v>
                </c:pt>
                <c:pt idx="49036">
                  <c:v>26.724499999999981</c:v>
                </c:pt>
                <c:pt idx="49037">
                  <c:v>26.657100000000014</c:v>
                </c:pt>
                <c:pt idx="49038">
                  <c:v>26.59539999999998</c:v>
                </c:pt>
                <c:pt idx="49039">
                  <c:v>26.539200000000001</c:v>
                </c:pt>
                <c:pt idx="49040">
                  <c:v>26.48889999999998</c:v>
                </c:pt>
                <c:pt idx="49041">
                  <c:v>26.444299999999977</c:v>
                </c:pt>
                <c:pt idx="49042">
                  <c:v>26.405299999999979</c:v>
                </c:pt>
                <c:pt idx="49043">
                  <c:v>26.372199999999989</c:v>
                </c:pt>
                <c:pt idx="49044">
                  <c:v>26.344799999999989</c:v>
                </c:pt>
                <c:pt idx="49045">
                  <c:v>26.323399999999989</c:v>
                </c:pt>
                <c:pt idx="49046">
                  <c:v>26.307700000000001</c:v>
                </c:pt>
                <c:pt idx="49047">
                  <c:v>26.297999999999988</c:v>
                </c:pt>
                <c:pt idx="49048">
                  <c:v>26.2942</c:v>
                </c:pt>
                <c:pt idx="49049">
                  <c:v>26.296199999999981</c:v>
                </c:pt>
                <c:pt idx="49050">
                  <c:v>26.304300000000001</c:v>
                </c:pt>
                <c:pt idx="49051">
                  <c:v>26.3184</c:v>
                </c:pt>
                <c:pt idx="49052">
                  <c:v>26.3384</c:v>
                </c:pt>
                <c:pt idx="49053">
                  <c:v>26.3645</c:v>
                </c:pt>
                <c:pt idx="49054">
                  <c:v>26.396699999999989</c:v>
                </c:pt>
                <c:pt idx="49055">
                  <c:v>26.434999999999999</c:v>
                </c:pt>
                <c:pt idx="49056">
                  <c:v>26.479399999999977</c:v>
                </c:pt>
                <c:pt idx="49057">
                  <c:v>26.53</c:v>
                </c:pt>
                <c:pt idx="49058">
                  <c:v>26.586599999999979</c:v>
                </c:pt>
                <c:pt idx="49059">
                  <c:v>26.6496</c:v>
                </c:pt>
                <c:pt idx="49060">
                  <c:v>26.718699999999977</c:v>
                </c:pt>
                <c:pt idx="49061">
                  <c:v>26.794</c:v>
                </c:pt>
                <c:pt idx="49062">
                  <c:v>26.875599999999981</c:v>
                </c:pt>
                <c:pt idx="49063">
                  <c:v>26.963599999999978</c:v>
                </c:pt>
                <c:pt idx="49064">
                  <c:v>27.057800000000015</c:v>
                </c:pt>
                <c:pt idx="49065">
                  <c:v>27.158300000000001</c:v>
                </c:pt>
                <c:pt idx="49066">
                  <c:v>27.265199999999982</c:v>
                </c:pt>
                <c:pt idx="49067">
                  <c:v>27.378499999999981</c:v>
                </c:pt>
                <c:pt idx="49068">
                  <c:v>27.498199999999979</c:v>
                </c:pt>
                <c:pt idx="49069">
                  <c:v>27.624300000000005</c:v>
                </c:pt>
                <c:pt idx="49070">
                  <c:v>27.756799999999977</c:v>
                </c:pt>
                <c:pt idx="49071">
                  <c:v>27.895800000000001</c:v>
                </c:pt>
                <c:pt idx="49072">
                  <c:v>28.041399999999989</c:v>
                </c:pt>
                <c:pt idx="49073">
                  <c:v>28.193300000000001</c:v>
                </c:pt>
                <c:pt idx="49074">
                  <c:v>28.351800000000015</c:v>
                </c:pt>
                <c:pt idx="49075">
                  <c:v>28.516999999999999</c:v>
                </c:pt>
                <c:pt idx="49076">
                  <c:v>28.68859999999998</c:v>
                </c:pt>
                <c:pt idx="49077">
                  <c:v>28.866800000000001</c:v>
                </c:pt>
                <c:pt idx="49078">
                  <c:v>29.051600000000001</c:v>
                </c:pt>
                <c:pt idx="49079">
                  <c:v>29.243099999999977</c:v>
                </c:pt>
                <c:pt idx="49080">
                  <c:v>29.441199999999977</c:v>
                </c:pt>
                <c:pt idx="49081">
                  <c:v>29.645900000000001</c:v>
                </c:pt>
                <c:pt idx="49082">
                  <c:v>29.857399999999988</c:v>
                </c:pt>
                <c:pt idx="49083">
                  <c:v>30.075500000000002</c:v>
                </c:pt>
                <c:pt idx="49084">
                  <c:v>30.3003</c:v>
                </c:pt>
                <c:pt idx="49085">
                  <c:v>30.531900000000014</c:v>
                </c:pt>
                <c:pt idx="49086">
                  <c:v>30.770199999999985</c:v>
                </c:pt>
                <c:pt idx="49087">
                  <c:v>31.0153</c:v>
                </c:pt>
                <c:pt idx="49088">
                  <c:v>31.267099999999989</c:v>
                </c:pt>
                <c:pt idx="49089">
                  <c:v>31.5258</c:v>
                </c:pt>
                <c:pt idx="49090">
                  <c:v>31.7913</c:v>
                </c:pt>
                <c:pt idx="49091">
                  <c:v>32.063500000000012</c:v>
                </c:pt>
                <c:pt idx="49092">
                  <c:v>32.342600000000004</c:v>
                </c:pt>
                <c:pt idx="49093">
                  <c:v>32.62870000000003</c:v>
                </c:pt>
                <c:pt idx="49094">
                  <c:v>32.921500000000002</c:v>
                </c:pt>
                <c:pt idx="49095">
                  <c:v>33.221200000000003</c:v>
                </c:pt>
                <c:pt idx="49096">
                  <c:v>33.527900000000002</c:v>
                </c:pt>
                <c:pt idx="49097">
                  <c:v>33.841399999999993</c:v>
                </c:pt>
                <c:pt idx="49098">
                  <c:v>34.161800000000007</c:v>
                </c:pt>
                <c:pt idx="49099">
                  <c:v>34.489200000000004</c:v>
                </c:pt>
                <c:pt idx="49100">
                  <c:v>34.823500000000003</c:v>
                </c:pt>
                <c:pt idx="49101">
                  <c:v>35.164700000000003</c:v>
                </c:pt>
                <c:pt idx="49102">
                  <c:v>35.512900000000002</c:v>
                </c:pt>
                <c:pt idx="49103">
                  <c:v>35.868200000000002</c:v>
                </c:pt>
                <c:pt idx="49104">
                  <c:v>36.230300000000028</c:v>
                </c:pt>
                <c:pt idx="49105">
                  <c:v>36.599500000000013</c:v>
                </c:pt>
                <c:pt idx="49106">
                  <c:v>36.9756</c:v>
                </c:pt>
                <c:pt idx="49107">
                  <c:v>37.358800000000002</c:v>
                </c:pt>
                <c:pt idx="49108">
                  <c:v>37.749000000000002</c:v>
                </c:pt>
                <c:pt idx="49109">
                  <c:v>38.1462</c:v>
                </c:pt>
                <c:pt idx="49110">
                  <c:v>38.550400000000003</c:v>
                </c:pt>
                <c:pt idx="49111">
                  <c:v>38.961600000000004</c:v>
                </c:pt>
                <c:pt idx="49112">
                  <c:v>39.380000000000003</c:v>
                </c:pt>
                <c:pt idx="49113">
                  <c:v>39.805300000000003</c:v>
                </c:pt>
                <c:pt idx="49114">
                  <c:v>40.237700000000011</c:v>
                </c:pt>
                <c:pt idx="49115">
                  <c:v>40.677200000000006</c:v>
                </c:pt>
                <c:pt idx="49116">
                  <c:v>41.123700000000028</c:v>
                </c:pt>
                <c:pt idx="49117">
                  <c:v>41.577300000000001</c:v>
                </c:pt>
                <c:pt idx="49118">
                  <c:v>42.038000000000011</c:v>
                </c:pt>
                <c:pt idx="49119">
                  <c:v>42.505700000000012</c:v>
                </c:pt>
                <c:pt idx="49120">
                  <c:v>42.980499999999999</c:v>
                </c:pt>
                <c:pt idx="49121">
                  <c:v>43.462300000000013</c:v>
                </c:pt>
                <c:pt idx="49122">
                  <c:v>43.951299999999996</c:v>
                </c:pt>
                <c:pt idx="49123">
                  <c:v>44.447299999999998</c:v>
                </c:pt>
                <c:pt idx="49124">
                  <c:v>44.950400000000002</c:v>
                </c:pt>
                <c:pt idx="49125">
                  <c:v>45.460500000000003</c:v>
                </c:pt>
                <c:pt idx="49126">
                  <c:v>45.977800000000002</c:v>
                </c:pt>
                <c:pt idx="49127">
                  <c:v>46.502000000000002</c:v>
                </c:pt>
                <c:pt idx="49128">
                  <c:v>47.033500000000011</c:v>
                </c:pt>
                <c:pt idx="49129">
                  <c:v>47.571899999999999</c:v>
                </c:pt>
                <c:pt idx="49130">
                  <c:v>48.1175</c:v>
                </c:pt>
                <c:pt idx="49131">
                  <c:v>48.670100000000012</c:v>
                </c:pt>
                <c:pt idx="49132">
                  <c:v>49.229600000000012</c:v>
                </c:pt>
                <c:pt idx="49133">
                  <c:v>49.796300000000038</c:v>
                </c:pt>
                <c:pt idx="49134">
                  <c:v>50.37</c:v>
                </c:pt>
                <c:pt idx="49135">
                  <c:v>50.950800000000001</c:v>
                </c:pt>
                <c:pt idx="49136">
                  <c:v>51.538600000000002</c:v>
                </c:pt>
                <c:pt idx="49137">
                  <c:v>52.133400000000002</c:v>
                </c:pt>
                <c:pt idx="49138">
                  <c:v>52.735200000000013</c:v>
                </c:pt>
                <c:pt idx="49139">
                  <c:v>53.344099999999997</c:v>
                </c:pt>
                <c:pt idx="49140">
                  <c:v>53.959899999999998</c:v>
                </c:pt>
                <c:pt idx="49141">
                  <c:v>54.582800000000006</c:v>
                </c:pt>
                <c:pt idx="49142">
                  <c:v>55.212600000000002</c:v>
                </c:pt>
                <c:pt idx="49143">
                  <c:v>55.849400000000003</c:v>
                </c:pt>
                <c:pt idx="49144">
                  <c:v>56.493100000000013</c:v>
                </c:pt>
                <c:pt idx="49145">
                  <c:v>57.143800000000006</c:v>
                </c:pt>
                <c:pt idx="49146">
                  <c:v>57.801400000000001</c:v>
                </c:pt>
                <c:pt idx="49147">
                  <c:v>58.466000000000001</c:v>
                </c:pt>
                <c:pt idx="49148">
                  <c:v>59.137500000000003</c:v>
                </c:pt>
                <c:pt idx="49149">
                  <c:v>59.815800000000003</c:v>
                </c:pt>
                <c:pt idx="49150">
                  <c:v>60.501000000000005</c:v>
                </c:pt>
                <c:pt idx="49151">
                  <c:v>61.19310000000003</c:v>
                </c:pt>
                <c:pt idx="49152">
                  <c:v>61.892100000000013</c:v>
                </c:pt>
                <c:pt idx="49153">
                  <c:v>62.597800000000007</c:v>
                </c:pt>
                <c:pt idx="49154">
                  <c:v>63.310400000000001</c:v>
                </c:pt>
                <c:pt idx="49155">
                  <c:v>64.02979999999998</c:v>
                </c:pt>
                <c:pt idx="49156">
                  <c:v>64.755899999999983</c:v>
                </c:pt>
                <c:pt idx="49157">
                  <c:v>65.488799999999998</c:v>
                </c:pt>
                <c:pt idx="49158">
                  <c:v>66.228399999999979</c:v>
                </c:pt>
                <c:pt idx="49159">
                  <c:v>66.974800000000002</c:v>
                </c:pt>
                <c:pt idx="49160">
                  <c:v>67.727800000000002</c:v>
                </c:pt>
                <c:pt idx="49161">
                  <c:v>68.487499999999997</c:v>
                </c:pt>
                <c:pt idx="49162">
                  <c:v>69.253900000000002</c:v>
                </c:pt>
                <c:pt idx="49163">
                  <c:v>70.02679999999998</c:v>
                </c:pt>
                <c:pt idx="49164">
                  <c:v>70.806399999999982</c:v>
                </c:pt>
                <c:pt idx="49165">
                  <c:v>71.592500000000001</c:v>
                </c:pt>
                <c:pt idx="49166">
                  <c:v>72.385199999999998</c:v>
                </c:pt>
                <c:pt idx="49167">
                  <c:v>73.1845</c:v>
                </c:pt>
                <c:pt idx="49168">
                  <c:v>73.990200000000058</c:v>
                </c:pt>
                <c:pt idx="49169">
                  <c:v>74.802300000000002</c:v>
                </c:pt>
                <c:pt idx="49170">
                  <c:v>75.620899999999978</c:v>
                </c:pt>
                <c:pt idx="49171">
                  <c:v>76.446000000000026</c:v>
                </c:pt>
                <c:pt idx="49172">
                  <c:v>77.2774</c:v>
                </c:pt>
                <c:pt idx="49173">
                  <c:v>78.115200000000002</c:v>
                </c:pt>
                <c:pt idx="49174">
                  <c:v>78.959199999999996</c:v>
                </c:pt>
                <c:pt idx="49175">
                  <c:v>79.809600000000003</c:v>
                </c:pt>
                <c:pt idx="49176">
                  <c:v>80.666200000000003</c:v>
                </c:pt>
                <c:pt idx="49177">
                  <c:v>81.528999999999982</c:v>
                </c:pt>
                <c:pt idx="49178">
                  <c:v>82.397999999999996</c:v>
                </c:pt>
                <c:pt idx="49179">
                  <c:v>83.273200000000003</c:v>
                </c:pt>
                <c:pt idx="49180">
                  <c:v>84.154499999999999</c:v>
                </c:pt>
                <c:pt idx="49181">
                  <c:v>85.041900000000027</c:v>
                </c:pt>
                <c:pt idx="49182">
                  <c:v>85.935400000000001</c:v>
                </c:pt>
                <c:pt idx="49183">
                  <c:v>86.834800000000001</c:v>
                </c:pt>
                <c:pt idx="49184">
                  <c:v>87.740200000000058</c:v>
                </c:pt>
                <c:pt idx="49185">
                  <c:v>88.651499999999999</c:v>
                </c:pt>
                <c:pt idx="49186">
                  <c:v>89.568799999999982</c:v>
                </c:pt>
                <c:pt idx="49187">
                  <c:v>90.491900000000058</c:v>
                </c:pt>
                <c:pt idx="49188">
                  <c:v>91.420699999999997</c:v>
                </c:pt>
                <c:pt idx="49189">
                  <c:v>92.355499999999978</c:v>
                </c:pt>
                <c:pt idx="49190">
                  <c:v>93.295900000000003</c:v>
                </c:pt>
                <c:pt idx="49191">
                  <c:v>94.242000000000004</c:v>
                </c:pt>
                <c:pt idx="49192">
                  <c:v>95.193699999999993</c:v>
                </c:pt>
                <c:pt idx="49193">
                  <c:v>96.150999999999982</c:v>
                </c:pt>
                <c:pt idx="49194">
                  <c:v>97.113900000000001</c:v>
                </c:pt>
                <c:pt idx="49195">
                  <c:v>98.082300000000004</c:v>
                </c:pt>
                <c:pt idx="49196">
                  <c:v>99.056100000000001</c:v>
                </c:pt>
                <c:pt idx="49197">
                  <c:v>100.035</c:v>
                </c:pt>
                <c:pt idx="49198">
                  <c:v>101.02</c:v>
                </c:pt>
                <c:pt idx="49199">
                  <c:v>102.01</c:v>
                </c:pt>
                <c:pt idx="49200">
                  <c:v>103.005</c:v>
                </c:pt>
                <c:pt idx="49201">
                  <c:v>104.006</c:v>
                </c:pt>
                <c:pt idx="49202">
                  <c:v>105.01100000000002</c:v>
                </c:pt>
                <c:pt idx="49203">
                  <c:v>106.02200000000001</c:v>
                </c:pt>
                <c:pt idx="49204">
                  <c:v>107.038</c:v>
                </c:pt>
                <c:pt idx="49205">
                  <c:v>108.059</c:v>
                </c:pt>
                <c:pt idx="49206">
                  <c:v>109.084</c:v>
                </c:pt>
                <c:pt idx="49207">
                  <c:v>110.11499999999999</c:v>
                </c:pt>
                <c:pt idx="49208">
                  <c:v>111.14999999999999</c:v>
                </c:pt>
                <c:pt idx="49209">
                  <c:v>112.191</c:v>
                </c:pt>
                <c:pt idx="49210">
                  <c:v>113.236</c:v>
                </c:pt>
                <c:pt idx="49211">
                  <c:v>114.285</c:v>
                </c:pt>
                <c:pt idx="49212">
                  <c:v>115.34</c:v>
                </c:pt>
                <c:pt idx="49213">
                  <c:v>116.399</c:v>
                </c:pt>
                <c:pt idx="49214">
                  <c:v>117.462</c:v>
                </c:pt>
                <c:pt idx="49215">
                  <c:v>118.53</c:v>
                </c:pt>
                <c:pt idx="49216">
                  <c:v>119.60199999999999</c:v>
                </c:pt>
                <c:pt idx="49217">
                  <c:v>120.67899999999995</c:v>
                </c:pt>
                <c:pt idx="49218">
                  <c:v>121.76</c:v>
                </c:pt>
                <c:pt idx="49219">
                  <c:v>122.845</c:v>
                </c:pt>
                <c:pt idx="49220">
                  <c:v>123.93400000000005</c:v>
                </c:pt>
                <c:pt idx="49221">
                  <c:v>125.027</c:v>
                </c:pt>
                <c:pt idx="49222">
                  <c:v>126.124</c:v>
                </c:pt>
                <c:pt idx="49223">
                  <c:v>127.226</c:v>
                </c:pt>
                <c:pt idx="49224">
                  <c:v>128.33100000000007</c:v>
                </c:pt>
                <c:pt idx="49225">
                  <c:v>129.44</c:v>
                </c:pt>
                <c:pt idx="49226">
                  <c:v>130.55200000000011</c:v>
                </c:pt>
                <c:pt idx="49227">
                  <c:v>131.66900000000001</c:v>
                </c:pt>
                <c:pt idx="49228">
                  <c:v>132.78900000000002</c:v>
                </c:pt>
                <c:pt idx="49229">
                  <c:v>133.91200000000001</c:v>
                </c:pt>
                <c:pt idx="49230">
                  <c:v>135.03900000000002</c:v>
                </c:pt>
                <c:pt idx="49231">
                  <c:v>136.16999999999999</c:v>
                </c:pt>
                <c:pt idx="49232">
                  <c:v>137.303</c:v>
                </c:pt>
                <c:pt idx="49233">
                  <c:v>138.441</c:v>
                </c:pt>
                <c:pt idx="49234">
                  <c:v>139.58100000000007</c:v>
                </c:pt>
                <c:pt idx="49235">
                  <c:v>140.72399999999999</c:v>
                </c:pt>
                <c:pt idx="49236">
                  <c:v>141.87100000000001</c:v>
                </c:pt>
                <c:pt idx="49237">
                  <c:v>143.02000000000001</c:v>
                </c:pt>
                <c:pt idx="49238">
                  <c:v>144.172</c:v>
                </c:pt>
                <c:pt idx="49239">
                  <c:v>145.32700000000011</c:v>
                </c:pt>
                <c:pt idx="49240">
                  <c:v>146.48500000000001</c:v>
                </c:pt>
                <c:pt idx="49241">
                  <c:v>147.64599999999999</c:v>
                </c:pt>
                <c:pt idx="49242">
                  <c:v>148.809</c:v>
                </c:pt>
                <c:pt idx="49243">
                  <c:v>149.97499999999999</c:v>
                </c:pt>
                <c:pt idx="49244">
                  <c:v>151.14299999999997</c:v>
                </c:pt>
                <c:pt idx="49245">
                  <c:v>152.31399999999999</c:v>
                </c:pt>
                <c:pt idx="49246">
                  <c:v>153.4860000000001</c:v>
                </c:pt>
                <c:pt idx="49247">
                  <c:v>154.66200000000001</c:v>
                </c:pt>
                <c:pt idx="49248">
                  <c:v>155.839</c:v>
                </c:pt>
                <c:pt idx="49249">
                  <c:v>157.018</c:v>
                </c:pt>
                <c:pt idx="49250">
                  <c:v>158.19900000000001</c:v>
                </c:pt>
                <c:pt idx="49251">
                  <c:v>159.38300000000001</c:v>
                </c:pt>
                <c:pt idx="49252">
                  <c:v>160.56800000000001</c:v>
                </c:pt>
                <c:pt idx="49253">
                  <c:v>161.75399999999999</c:v>
                </c:pt>
                <c:pt idx="49254">
                  <c:v>162.94300000000001</c:v>
                </c:pt>
                <c:pt idx="49255">
                  <c:v>164.13300000000001</c:v>
                </c:pt>
                <c:pt idx="49256">
                  <c:v>165.32400000000001</c:v>
                </c:pt>
                <c:pt idx="49257">
                  <c:v>166.517</c:v>
                </c:pt>
                <c:pt idx="49258">
                  <c:v>167.71099999999998</c:v>
                </c:pt>
                <c:pt idx="49259">
                  <c:v>168.90700000000001</c:v>
                </c:pt>
                <c:pt idx="49260">
                  <c:v>170.10300000000001</c:v>
                </c:pt>
                <c:pt idx="49261">
                  <c:v>171.30100000000004</c:v>
                </c:pt>
                <c:pt idx="49262">
                  <c:v>172.5</c:v>
                </c:pt>
                <c:pt idx="49263">
                  <c:v>173.69900000000001</c:v>
                </c:pt>
                <c:pt idx="49264">
                  <c:v>174.9</c:v>
                </c:pt>
                <c:pt idx="49265">
                  <c:v>176.101</c:v>
                </c:pt>
                <c:pt idx="49266">
                  <c:v>177.303</c:v>
                </c:pt>
                <c:pt idx="49267">
                  <c:v>178.505</c:v>
                </c:pt>
                <c:pt idx="49268">
                  <c:v>179.708</c:v>
                </c:pt>
                <c:pt idx="49269">
                  <c:v>180.91200000000001</c:v>
                </c:pt>
                <c:pt idx="49270">
                  <c:v>182.11499999999998</c:v>
                </c:pt>
                <c:pt idx="49271">
                  <c:v>183.31900000000002</c:v>
                </c:pt>
                <c:pt idx="49272">
                  <c:v>184.523</c:v>
                </c:pt>
                <c:pt idx="49273">
                  <c:v>185.727</c:v>
                </c:pt>
                <c:pt idx="49274">
                  <c:v>186.93100000000001</c:v>
                </c:pt>
                <c:pt idx="49275">
                  <c:v>188.13399999999999</c:v>
                </c:pt>
                <c:pt idx="49276">
                  <c:v>189.33800000000011</c:v>
                </c:pt>
                <c:pt idx="49277">
                  <c:v>190.541</c:v>
                </c:pt>
                <c:pt idx="49278">
                  <c:v>191.74399999999989</c:v>
                </c:pt>
                <c:pt idx="49279">
                  <c:v>192.946</c:v>
                </c:pt>
                <c:pt idx="49280">
                  <c:v>194.148</c:v>
                </c:pt>
                <c:pt idx="49281">
                  <c:v>195.34900000000002</c:v>
                </c:pt>
                <c:pt idx="49282">
                  <c:v>196.55</c:v>
                </c:pt>
                <c:pt idx="49283">
                  <c:v>197.74899999999997</c:v>
                </c:pt>
                <c:pt idx="49284">
                  <c:v>198.94800000000001</c:v>
                </c:pt>
                <c:pt idx="49285">
                  <c:v>200.14499999999998</c:v>
                </c:pt>
                <c:pt idx="49286">
                  <c:v>201.34100000000001</c:v>
                </c:pt>
                <c:pt idx="49287">
                  <c:v>202.536</c:v>
                </c:pt>
                <c:pt idx="49288">
                  <c:v>203.73</c:v>
                </c:pt>
                <c:pt idx="49289">
                  <c:v>204.923</c:v>
                </c:pt>
                <c:pt idx="49290">
                  <c:v>206.11399999999998</c:v>
                </c:pt>
                <c:pt idx="49291">
                  <c:v>207.303</c:v>
                </c:pt>
                <c:pt idx="49292">
                  <c:v>208.49100000000001</c:v>
                </c:pt>
                <c:pt idx="49293">
                  <c:v>209.67699999999999</c:v>
                </c:pt>
                <c:pt idx="49294">
                  <c:v>210.8610000000001</c:v>
                </c:pt>
                <c:pt idx="49295">
                  <c:v>212.04300000000001</c:v>
                </c:pt>
                <c:pt idx="49296">
                  <c:v>213.22300000000001</c:v>
                </c:pt>
                <c:pt idx="49297">
                  <c:v>214.40100000000001</c:v>
                </c:pt>
                <c:pt idx="49298">
                  <c:v>215.57599999999999</c:v>
                </c:pt>
                <c:pt idx="49299">
                  <c:v>216.75</c:v>
                </c:pt>
                <c:pt idx="49300">
                  <c:v>217.92100000000011</c:v>
                </c:pt>
                <c:pt idx="49301">
                  <c:v>219.089</c:v>
                </c:pt>
                <c:pt idx="49302">
                  <c:v>220.255</c:v>
                </c:pt>
                <c:pt idx="49303">
                  <c:v>221.41800000000001</c:v>
                </c:pt>
                <c:pt idx="49304">
                  <c:v>222.57900000000001</c:v>
                </c:pt>
                <c:pt idx="49305">
                  <c:v>223.73599999999999</c:v>
                </c:pt>
                <c:pt idx="49306">
                  <c:v>224.8910000000001</c:v>
                </c:pt>
                <c:pt idx="49307">
                  <c:v>226.04300000000001</c:v>
                </c:pt>
                <c:pt idx="49308">
                  <c:v>227.191</c:v>
                </c:pt>
                <c:pt idx="49309">
                  <c:v>228.33600000000001</c:v>
                </c:pt>
                <c:pt idx="49310">
                  <c:v>229.47800000000001</c:v>
                </c:pt>
                <c:pt idx="49311">
                  <c:v>230.61699999999999</c:v>
                </c:pt>
                <c:pt idx="49312">
                  <c:v>231.751</c:v>
                </c:pt>
                <c:pt idx="49313">
                  <c:v>232.88300000000001</c:v>
                </c:pt>
                <c:pt idx="49314">
                  <c:v>234.011</c:v>
                </c:pt>
                <c:pt idx="49315">
                  <c:v>235.13499999999999</c:v>
                </c:pt>
                <c:pt idx="49316">
                  <c:v>236.255</c:v>
                </c:pt>
                <c:pt idx="49317">
                  <c:v>237.37100000000001</c:v>
                </c:pt>
                <c:pt idx="49318">
                  <c:v>238.483</c:v>
                </c:pt>
                <c:pt idx="49319">
                  <c:v>239.59100000000001</c:v>
                </c:pt>
                <c:pt idx="49320">
                  <c:v>240.69499999999999</c:v>
                </c:pt>
                <c:pt idx="49321">
                  <c:v>241.79399999999998</c:v>
                </c:pt>
                <c:pt idx="49322">
                  <c:v>242.88900000000001</c:v>
                </c:pt>
                <c:pt idx="49323">
                  <c:v>243.9800000000001</c:v>
                </c:pt>
                <c:pt idx="49324">
                  <c:v>245.066</c:v>
                </c:pt>
                <c:pt idx="49325">
                  <c:v>246.14699999999999</c:v>
                </c:pt>
                <c:pt idx="49326">
                  <c:v>247.22399999999999</c:v>
                </c:pt>
                <c:pt idx="49327">
                  <c:v>248.29599999999999</c:v>
                </c:pt>
                <c:pt idx="49328">
                  <c:v>249.363</c:v>
                </c:pt>
                <c:pt idx="49329">
                  <c:v>250.42500000000001</c:v>
                </c:pt>
                <c:pt idx="49330">
                  <c:v>251.48200000000011</c:v>
                </c:pt>
                <c:pt idx="49331">
                  <c:v>252.53300000000002</c:v>
                </c:pt>
                <c:pt idx="49332">
                  <c:v>253.58</c:v>
                </c:pt>
                <c:pt idx="49333">
                  <c:v>254.62100000000001</c:v>
                </c:pt>
                <c:pt idx="49334">
                  <c:v>255.65700000000001</c:v>
                </c:pt>
                <c:pt idx="49335">
                  <c:v>256.68700000000001</c:v>
                </c:pt>
                <c:pt idx="49336">
                  <c:v>257.71099999999979</c:v>
                </c:pt>
                <c:pt idx="49337">
                  <c:v>258.72999999999979</c:v>
                </c:pt>
                <c:pt idx="49338">
                  <c:v>259.74400000000026</c:v>
                </c:pt>
                <c:pt idx="49339">
                  <c:v>260.75099999999975</c:v>
                </c:pt>
                <c:pt idx="49340">
                  <c:v>261.75299999999999</c:v>
                </c:pt>
                <c:pt idx="49341">
                  <c:v>262.74799999999999</c:v>
                </c:pt>
                <c:pt idx="49342">
                  <c:v>263.73799999999977</c:v>
                </c:pt>
                <c:pt idx="49343">
                  <c:v>264.72099999999978</c:v>
                </c:pt>
                <c:pt idx="49344">
                  <c:v>265.69799999999975</c:v>
                </c:pt>
                <c:pt idx="49345">
                  <c:v>266.66899999999993</c:v>
                </c:pt>
                <c:pt idx="49346">
                  <c:v>267.63299999999975</c:v>
                </c:pt>
                <c:pt idx="49347">
                  <c:v>268.59099999999978</c:v>
                </c:pt>
                <c:pt idx="49348">
                  <c:v>269.54300000000001</c:v>
                </c:pt>
                <c:pt idx="49349">
                  <c:v>270.48799999999977</c:v>
                </c:pt>
                <c:pt idx="49350">
                  <c:v>271.42599999999965</c:v>
                </c:pt>
                <c:pt idx="49351">
                  <c:v>272.35700000000008</c:v>
                </c:pt>
                <c:pt idx="49352">
                  <c:v>273.28199999999958</c:v>
                </c:pt>
                <c:pt idx="49353">
                  <c:v>274.2</c:v>
                </c:pt>
                <c:pt idx="49354">
                  <c:v>275.11099999999999</c:v>
                </c:pt>
                <c:pt idx="49355">
                  <c:v>276.01400000000001</c:v>
                </c:pt>
                <c:pt idx="49356">
                  <c:v>276.91099999999977</c:v>
                </c:pt>
                <c:pt idx="49357">
                  <c:v>277.8</c:v>
                </c:pt>
                <c:pt idx="49358">
                  <c:v>278.68299999999999</c:v>
                </c:pt>
                <c:pt idx="49359">
                  <c:v>279.55799999999999</c:v>
                </c:pt>
                <c:pt idx="49360">
                  <c:v>280.42499999999978</c:v>
                </c:pt>
                <c:pt idx="49361">
                  <c:v>281.28500000000003</c:v>
                </c:pt>
                <c:pt idx="49362">
                  <c:v>282.13799999999975</c:v>
                </c:pt>
                <c:pt idx="49363">
                  <c:v>282.98299999999978</c:v>
                </c:pt>
                <c:pt idx="49364">
                  <c:v>283.82</c:v>
                </c:pt>
                <c:pt idx="49365">
                  <c:v>284.64999999999998</c:v>
                </c:pt>
                <c:pt idx="49366">
                  <c:v>285.47199999999958</c:v>
                </c:pt>
                <c:pt idx="49367">
                  <c:v>286.28599999999977</c:v>
                </c:pt>
                <c:pt idx="49368">
                  <c:v>287.09199999999959</c:v>
                </c:pt>
                <c:pt idx="49369">
                  <c:v>287.89</c:v>
                </c:pt>
                <c:pt idx="49370">
                  <c:v>288.68</c:v>
                </c:pt>
                <c:pt idx="49371">
                  <c:v>289.46199999999965</c:v>
                </c:pt>
                <c:pt idx="49372">
                  <c:v>290.23599999999965</c:v>
                </c:pt>
                <c:pt idx="49373">
                  <c:v>291.00200000000001</c:v>
                </c:pt>
                <c:pt idx="49374">
                  <c:v>291.76</c:v>
                </c:pt>
                <c:pt idx="49375">
                  <c:v>292.50900000000001</c:v>
                </c:pt>
                <c:pt idx="49376">
                  <c:v>293.25</c:v>
                </c:pt>
                <c:pt idx="49377">
                  <c:v>293.98200000000003</c:v>
                </c:pt>
                <c:pt idx="49378">
                  <c:v>294.70599999999979</c:v>
                </c:pt>
                <c:pt idx="49379">
                  <c:v>295.42200000000003</c:v>
                </c:pt>
                <c:pt idx="49380">
                  <c:v>296.12900000000002</c:v>
                </c:pt>
                <c:pt idx="49381">
                  <c:v>296.827</c:v>
                </c:pt>
                <c:pt idx="49382">
                  <c:v>297.517</c:v>
                </c:pt>
                <c:pt idx="49383">
                  <c:v>298.19799999999975</c:v>
                </c:pt>
                <c:pt idx="49384">
                  <c:v>298.87</c:v>
                </c:pt>
                <c:pt idx="49385">
                  <c:v>299.53399999999965</c:v>
                </c:pt>
                <c:pt idx="49386">
                  <c:v>300.18900000000002</c:v>
                </c:pt>
                <c:pt idx="49387">
                  <c:v>300.834</c:v>
                </c:pt>
                <c:pt idx="49388">
                  <c:v>301.47099999999978</c:v>
                </c:pt>
                <c:pt idx="49389">
                  <c:v>302.09899999999965</c:v>
                </c:pt>
                <c:pt idx="49390">
                  <c:v>302.71799999999979</c:v>
                </c:pt>
                <c:pt idx="49391">
                  <c:v>303.327</c:v>
                </c:pt>
                <c:pt idx="49392">
                  <c:v>303.92799999999966</c:v>
                </c:pt>
                <c:pt idx="49393">
                  <c:v>304.52</c:v>
                </c:pt>
                <c:pt idx="49394">
                  <c:v>305.10199999999975</c:v>
                </c:pt>
                <c:pt idx="49395">
                  <c:v>305.67500000000001</c:v>
                </c:pt>
                <c:pt idx="49396">
                  <c:v>306.23899999999958</c:v>
                </c:pt>
                <c:pt idx="49397">
                  <c:v>306.79399999999958</c:v>
                </c:pt>
                <c:pt idx="49398">
                  <c:v>307.339</c:v>
                </c:pt>
                <c:pt idx="49399">
                  <c:v>307.875</c:v>
                </c:pt>
                <c:pt idx="49400">
                  <c:v>308.40199999999965</c:v>
                </c:pt>
                <c:pt idx="49401">
                  <c:v>308.91899999999958</c:v>
                </c:pt>
                <c:pt idx="49402">
                  <c:v>309.42699999999962</c:v>
                </c:pt>
                <c:pt idx="49403">
                  <c:v>309.92599999999965</c:v>
                </c:pt>
                <c:pt idx="49404">
                  <c:v>310.41499999999979</c:v>
                </c:pt>
                <c:pt idx="49405">
                  <c:v>310.89400000000001</c:v>
                </c:pt>
                <c:pt idx="49406">
                  <c:v>311.36399999999975</c:v>
                </c:pt>
                <c:pt idx="49407">
                  <c:v>311.82400000000001</c:v>
                </c:pt>
                <c:pt idx="49408">
                  <c:v>312.27499999999975</c:v>
                </c:pt>
                <c:pt idx="49409">
                  <c:v>312.71599999999978</c:v>
                </c:pt>
                <c:pt idx="49410">
                  <c:v>313.14800000000002</c:v>
                </c:pt>
                <c:pt idx="49411">
                  <c:v>313.57</c:v>
                </c:pt>
                <c:pt idx="49412">
                  <c:v>313.98200000000003</c:v>
                </c:pt>
                <c:pt idx="49413">
                  <c:v>314.38499999999999</c:v>
                </c:pt>
                <c:pt idx="49414">
                  <c:v>314.77799999999979</c:v>
                </c:pt>
                <c:pt idx="49415">
                  <c:v>315.161</c:v>
                </c:pt>
                <c:pt idx="49416">
                  <c:v>315.53500000000003</c:v>
                </c:pt>
                <c:pt idx="49417">
                  <c:v>315.899</c:v>
                </c:pt>
                <c:pt idx="49418">
                  <c:v>316.25299999999999</c:v>
                </c:pt>
                <c:pt idx="49419">
                  <c:v>316.59699999999958</c:v>
                </c:pt>
                <c:pt idx="49420">
                  <c:v>316.93199999999962</c:v>
                </c:pt>
                <c:pt idx="49421">
                  <c:v>317.25599999999974</c:v>
                </c:pt>
                <c:pt idx="49422">
                  <c:v>317.57100000000003</c:v>
                </c:pt>
                <c:pt idx="49423">
                  <c:v>317.87700000000001</c:v>
                </c:pt>
                <c:pt idx="49424">
                  <c:v>318.17200000000008</c:v>
                </c:pt>
                <c:pt idx="49425">
                  <c:v>318.45800000000003</c:v>
                </c:pt>
                <c:pt idx="49426">
                  <c:v>318.73399999999958</c:v>
                </c:pt>
                <c:pt idx="49427">
                  <c:v>319</c:v>
                </c:pt>
                <c:pt idx="49428">
                  <c:v>319.25700000000001</c:v>
                </c:pt>
                <c:pt idx="49429">
                  <c:v>319.50299999999999</c:v>
                </c:pt>
                <c:pt idx="49430">
                  <c:v>319.74</c:v>
                </c:pt>
                <c:pt idx="49431">
                  <c:v>319.96699999999959</c:v>
                </c:pt>
                <c:pt idx="49432">
                  <c:v>320.18400000000008</c:v>
                </c:pt>
                <c:pt idx="49433">
                  <c:v>320.392</c:v>
                </c:pt>
                <c:pt idx="49434">
                  <c:v>320.58999999999975</c:v>
                </c:pt>
                <c:pt idx="49435">
                  <c:v>320.77699999999965</c:v>
                </c:pt>
                <c:pt idx="49436">
                  <c:v>320.95599999999979</c:v>
                </c:pt>
                <c:pt idx="49437">
                  <c:v>321.12400000000002</c:v>
                </c:pt>
                <c:pt idx="49438">
                  <c:v>321.28299999999979</c:v>
                </c:pt>
                <c:pt idx="49439">
                  <c:v>321.43199999999962</c:v>
                </c:pt>
                <c:pt idx="49440">
                  <c:v>321.57100000000003</c:v>
                </c:pt>
                <c:pt idx="49441">
                  <c:v>321.70099999999979</c:v>
                </c:pt>
                <c:pt idx="49442">
                  <c:v>321.82100000000003</c:v>
                </c:pt>
                <c:pt idx="49443">
                  <c:v>321.93099999999959</c:v>
                </c:pt>
                <c:pt idx="49444">
                  <c:v>322.03199999999958</c:v>
                </c:pt>
                <c:pt idx="49445">
                  <c:v>322.12299999999999</c:v>
                </c:pt>
                <c:pt idx="49446">
                  <c:v>322.20499999999993</c:v>
                </c:pt>
                <c:pt idx="49447">
                  <c:v>322.27699999999965</c:v>
                </c:pt>
                <c:pt idx="49448">
                  <c:v>322.339</c:v>
                </c:pt>
                <c:pt idx="49449">
                  <c:v>322.392</c:v>
                </c:pt>
                <c:pt idx="49450">
                  <c:v>322.43499999999977</c:v>
                </c:pt>
                <c:pt idx="49451">
                  <c:v>322.46899999999965</c:v>
                </c:pt>
                <c:pt idx="49452">
                  <c:v>322.49299999999965</c:v>
                </c:pt>
                <c:pt idx="49453">
                  <c:v>322.50799999999975</c:v>
                </c:pt>
                <c:pt idx="49454">
                  <c:v>322.51400000000001</c:v>
                </c:pt>
                <c:pt idx="49455">
                  <c:v>322.51</c:v>
                </c:pt>
                <c:pt idx="49456">
                  <c:v>322.49699999999962</c:v>
                </c:pt>
                <c:pt idx="49457">
                  <c:v>322.47399999999965</c:v>
                </c:pt>
                <c:pt idx="49458">
                  <c:v>322.44200000000001</c:v>
                </c:pt>
                <c:pt idx="49459">
                  <c:v>322.40099999999978</c:v>
                </c:pt>
                <c:pt idx="49460">
                  <c:v>322.351</c:v>
                </c:pt>
                <c:pt idx="49461">
                  <c:v>322.29099999999966</c:v>
                </c:pt>
                <c:pt idx="49462">
                  <c:v>322.22299999999979</c:v>
                </c:pt>
                <c:pt idx="49463">
                  <c:v>322.14499999999998</c:v>
                </c:pt>
                <c:pt idx="49464">
                  <c:v>322.05799999999999</c:v>
                </c:pt>
                <c:pt idx="49465">
                  <c:v>321.96199999999965</c:v>
                </c:pt>
                <c:pt idx="49466">
                  <c:v>321.85700000000008</c:v>
                </c:pt>
                <c:pt idx="49467">
                  <c:v>321.74299999999999</c:v>
                </c:pt>
                <c:pt idx="49468">
                  <c:v>321.62099999999975</c:v>
                </c:pt>
                <c:pt idx="49469">
                  <c:v>321.48899999999958</c:v>
                </c:pt>
                <c:pt idx="49470">
                  <c:v>321.34899999999999</c:v>
                </c:pt>
                <c:pt idx="49471">
                  <c:v>321.19900000000001</c:v>
                </c:pt>
                <c:pt idx="49472">
                  <c:v>321.041</c:v>
                </c:pt>
                <c:pt idx="49473">
                  <c:v>320.875</c:v>
                </c:pt>
                <c:pt idx="49474">
                  <c:v>320.69900000000001</c:v>
                </c:pt>
                <c:pt idx="49475">
                  <c:v>320.51499999999999</c:v>
                </c:pt>
                <c:pt idx="49476">
                  <c:v>320.32299999999975</c:v>
                </c:pt>
                <c:pt idx="49477">
                  <c:v>320.12200000000001</c:v>
                </c:pt>
                <c:pt idx="49478">
                  <c:v>319.91199999999958</c:v>
                </c:pt>
                <c:pt idx="49479">
                  <c:v>319.69499999999999</c:v>
                </c:pt>
                <c:pt idx="49480">
                  <c:v>319.46799999999979</c:v>
                </c:pt>
                <c:pt idx="49481">
                  <c:v>319.23399999999958</c:v>
                </c:pt>
                <c:pt idx="49482">
                  <c:v>318.99099999999964</c:v>
                </c:pt>
                <c:pt idx="49483">
                  <c:v>318.74</c:v>
                </c:pt>
                <c:pt idx="49484">
                  <c:v>318.48099999999965</c:v>
                </c:pt>
                <c:pt idx="49485">
                  <c:v>318.214</c:v>
                </c:pt>
                <c:pt idx="49486">
                  <c:v>317.93799999999965</c:v>
                </c:pt>
                <c:pt idx="49487">
                  <c:v>317.65499999999997</c:v>
                </c:pt>
                <c:pt idx="49488">
                  <c:v>317.36399999999975</c:v>
                </c:pt>
                <c:pt idx="49489">
                  <c:v>317.065</c:v>
                </c:pt>
                <c:pt idx="49490">
                  <c:v>316.75799999999975</c:v>
                </c:pt>
                <c:pt idx="49491">
                  <c:v>316.44400000000002</c:v>
                </c:pt>
                <c:pt idx="49492">
                  <c:v>316.12200000000001</c:v>
                </c:pt>
                <c:pt idx="49493">
                  <c:v>315.79199999999958</c:v>
                </c:pt>
                <c:pt idx="49494">
                  <c:v>315.45400000000001</c:v>
                </c:pt>
                <c:pt idx="49495">
                  <c:v>315.11</c:v>
                </c:pt>
                <c:pt idx="49496">
                  <c:v>314.75700000000001</c:v>
                </c:pt>
                <c:pt idx="49497">
                  <c:v>314.3979999999998</c:v>
                </c:pt>
                <c:pt idx="49498">
                  <c:v>314.03099999999978</c:v>
                </c:pt>
                <c:pt idx="49499">
                  <c:v>313.65699999999993</c:v>
                </c:pt>
                <c:pt idx="49500">
                  <c:v>313.27499999999975</c:v>
                </c:pt>
                <c:pt idx="49501">
                  <c:v>312.887</c:v>
                </c:pt>
                <c:pt idx="49502">
                  <c:v>312.49099999999964</c:v>
                </c:pt>
                <c:pt idx="49503">
                  <c:v>312.089</c:v>
                </c:pt>
                <c:pt idx="49504">
                  <c:v>311.67899999999975</c:v>
                </c:pt>
                <c:pt idx="49505">
                  <c:v>311.26299999999975</c:v>
                </c:pt>
                <c:pt idx="49506">
                  <c:v>310.83999999999975</c:v>
                </c:pt>
                <c:pt idx="49507">
                  <c:v>310.41000000000003</c:v>
                </c:pt>
                <c:pt idx="49508">
                  <c:v>309.97399999999965</c:v>
                </c:pt>
                <c:pt idx="49509">
                  <c:v>309.53099999999978</c:v>
                </c:pt>
                <c:pt idx="49510">
                  <c:v>309.08199999999965</c:v>
                </c:pt>
                <c:pt idx="49511">
                  <c:v>308.62599999999975</c:v>
                </c:pt>
                <c:pt idx="49512">
                  <c:v>308.16399999999999</c:v>
                </c:pt>
                <c:pt idx="49513">
                  <c:v>307.69600000000003</c:v>
                </c:pt>
                <c:pt idx="49514">
                  <c:v>307.22099999999978</c:v>
                </c:pt>
                <c:pt idx="49515">
                  <c:v>306.74</c:v>
                </c:pt>
                <c:pt idx="49516">
                  <c:v>306.25299999999999</c:v>
                </c:pt>
                <c:pt idx="49517">
                  <c:v>305.76</c:v>
                </c:pt>
                <c:pt idx="49518">
                  <c:v>305.262</c:v>
                </c:pt>
                <c:pt idx="49519">
                  <c:v>304.75700000000001</c:v>
                </c:pt>
                <c:pt idx="49520">
                  <c:v>304.24700000000001</c:v>
                </c:pt>
                <c:pt idx="49521">
                  <c:v>303.73099999999965</c:v>
                </c:pt>
                <c:pt idx="49522">
                  <c:v>303.209</c:v>
                </c:pt>
                <c:pt idx="49523">
                  <c:v>302.68200000000002</c:v>
                </c:pt>
                <c:pt idx="49524">
                  <c:v>302.14999999999998</c:v>
                </c:pt>
                <c:pt idx="49525">
                  <c:v>301.61200000000002</c:v>
                </c:pt>
                <c:pt idx="49526">
                  <c:v>301.06799999999993</c:v>
                </c:pt>
                <c:pt idx="49527">
                  <c:v>300.52</c:v>
                </c:pt>
                <c:pt idx="49528">
                  <c:v>299.96599999999978</c:v>
                </c:pt>
                <c:pt idx="49529">
                  <c:v>299.40699999999958</c:v>
                </c:pt>
                <c:pt idx="49530">
                  <c:v>298.84300000000002</c:v>
                </c:pt>
                <c:pt idx="49531">
                  <c:v>298.27499999999975</c:v>
                </c:pt>
                <c:pt idx="49532">
                  <c:v>297.70099999999979</c:v>
                </c:pt>
                <c:pt idx="49533">
                  <c:v>297.12299999999999</c:v>
                </c:pt>
                <c:pt idx="49534">
                  <c:v>296.54000000000002</c:v>
                </c:pt>
                <c:pt idx="49535">
                  <c:v>295.952</c:v>
                </c:pt>
                <c:pt idx="49536">
                  <c:v>295.36</c:v>
                </c:pt>
                <c:pt idx="49537">
                  <c:v>294.76299999999975</c:v>
                </c:pt>
                <c:pt idx="49538">
                  <c:v>294.16199999999975</c:v>
                </c:pt>
                <c:pt idx="49539">
                  <c:v>293.55700000000002</c:v>
                </c:pt>
                <c:pt idx="49540">
                  <c:v>292.947</c:v>
                </c:pt>
                <c:pt idx="49541">
                  <c:v>292.33300000000003</c:v>
                </c:pt>
                <c:pt idx="49542">
                  <c:v>291.71499999999975</c:v>
                </c:pt>
                <c:pt idx="49543">
                  <c:v>291.09299999999979</c:v>
                </c:pt>
                <c:pt idx="49544">
                  <c:v>290.46699999999959</c:v>
                </c:pt>
                <c:pt idx="49545">
                  <c:v>289.83799999999979</c:v>
                </c:pt>
                <c:pt idx="49546">
                  <c:v>289.20400000000001</c:v>
                </c:pt>
                <c:pt idx="49547">
                  <c:v>288.56700000000001</c:v>
                </c:pt>
                <c:pt idx="49548">
                  <c:v>287.92699999999962</c:v>
                </c:pt>
                <c:pt idx="49549">
                  <c:v>287.28199999999958</c:v>
                </c:pt>
                <c:pt idx="49550">
                  <c:v>286.63400000000001</c:v>
                </c:pt>
                <c:pt idx="49551">
                  <c:v>285.98299999999978</c:v>
                </c:pt>
                <c:pt idx="49552">
                  <c:v>285.32900000000001</c:v>
                </c:pt>
                <c:pt idx="49553">
                  <c:v>284.67099999999999</c:v>
                </c:pt>
                <c:pt idx="49554">
                  <c:v>284.01</c:v>
                </c:pt>
                <c:pt idx="49555">
                  <c:v>283.346</c:v>
                </c:pt>
                <c:pt idx="49556">
                  <c:v>282.68</c:v>
                </c:pt>
                <c:pt idx="49557">
                  <c:v>282.01</c:v>
                </c:pt>
                <c:pt idx="49558">
                  <c:v>281.33699999999965</c:v>
                </c:pt>
                <c:pt idx="49559">
                  <c:v>280.66199999999975</c:v>
                </c:pt>
                <c:pt idx="49560">
                  <c:v>279.98299999999978</c:v>
                </c:pt>
                <c:pt idx="49561">
                  <c:v>279.303</c:v>
                </c:pt>
                <c:pt idx="49562">
                  <c:v>278.61900000000026</c:v>
                </c:pt>
                <c:pt idx="49563">
                  <c:v>277.93299999999965</c:v>
                </c:pt>
                <c:pt idx="49564">
                  <c:v>277.245</c:v>
                </c:pt>
                <c:pt idx="49565">
                  <c:v>276.55500000000001</c:v>
                </c:pt>
                <c:pt idx="49566">
                  <c:v>275.86200000000002</c:v>
                </c:pt>
                <c:pt idx="49567">
                  <c:v>275.16699999999975</c:v>
                </c:pt>
                <c:pt idx="49568">
                  <c:v>274.47000000000003</c:v>
                </c:pt>
                <c:pt idx="49569">
                  <c:v>273.77</c:v>
                </c:pt>
                <c:pt idx="49570">
                  <c:v>273.06900000000002</c:v>
                </c:pt>
                <c:pt idx="49571">
                  <c:v>272.36599999999999</c:v>
                </c:pt>
                <c:pt idx="49572">
                  <c:v>271.66199999999975</c:v>
                </c:pt>
                <c:pt idx="49573">
                  <c:v>270.95499999999993</c:v>
                </c:pt>
                <c:pt idx="49574">
                  <c:v>270.24700000000001</c:v>
                </c:pt>
                <c:pt idx="49575">
                  <c:v>269.53699999999958</c:v>
                </c:pt>
                <c:pt idx="49576">
                  <c:v>268.82499999999999</c:v>
                </c:pt>
                <c:pt idx="49577">
                  <c:v>268.113</c:v>
                </c:pt>
                <c:pt idx="49578">
                  <c:v>267.3979999999998</c:v>
                </c:pt>
                <c:pt idx="49579">
                  <c:v>266.68299999999999</c:v>
                </c:pt>
                <c:pt idx="49580">
                  <c:v>265.96599999999978</c:v>
                </c:pt>
                <c:pt idx="49581">
                  <c:v>265.24799999999999</c:v>
                </c:pt>
                <c:pt idx="49582">
                  <c:v>264.529</c:v>
                </c:pt>
                <c:pt idx="49583">
                  <c:v>263.80799999999999</c:v>
                </c:pt>
                <c:pt idx="49584">
                  <c:v>263.08699999999965</c:v>
                </c:pt>
                <c:pt idx="49585">
                  <c:v>262.36500000000001</c:v>
                </c:pt>
                <c:pt idx="49586">
                  <c:v>261.64200000000022</c:v>
                </c:pt>
                <c:pt idx="49587">
                  <c:v>260.91799999999978</c:v>
                </c:pt>
                <c:pt idx="49588">
                  <c:v>260.19299999999993</c:v>
                </c:pt>
                <c:pt idx="49589">
                  <c:v>259.46799999999979</c:v>
                </c:pt>
                <c:pt idx="49590">
                  <c:v>258.74200000000002</c:v>
                </c:pt>
                <c:pt idx="49591">
                  <c:v>258.01499999999999</c:v>
                </c:pt>
                <c:pt idx="49592">
                  <c:v>257.28899999999965</c:v>
                </c:pt>
                <c:pt idx="49593">
                  <c:v>256.56099999999975</c:v>
                </c:pt>
                <c:pt idx="49594">
                  <c:v>255.833</c:v>
                </c:pt>
                <c:pt idx="49595">
                  <c:v>255.10499999999999</c:v>
                </c:pt>
                <c:pt idx="49596">
                  <c:v>254.37700000000001</c:v>
                </c:pt>
                <c:pt idx="49597">
                  <c:v>253.648</c:v>
                </c:pt>
                <c:pt idx="49598">
                  <c:v>252.92000000000004</c:v>
                </c:pt>
                <c:pt idx="49599">
                  <c:v>252.191</c:v>
                </c:pt>
                <c:pt idx="49600">
                  <c:v>251.46200000000007</c:v>
                </c:pt>
                <c:pt idx="49601">
                  <c:v>250.73399999999998</c:v>
                </c:pt>
                <c:pt idx="49602">
                  <c:v>250.005</c:v>
                </c:pt>
                <c:pt idx="49603">
                  <c:v>249.27699999999999</c:v>
                </c:pt>
                <c:pt idx="49604">
                  <c:v>248.548</c:v>
                </c:pt>
                <c:pt idx="49605">
                  <c:v>247.82000000000011</c:v>
                </c:pt>
                <c:pt idx="49606">
                  <c:v>247.09200000000001</c:v>
                </c:pt>
                <c:pt idx="49607">
                  <c:v>246.36500000000001</c:v>
                </c:pt>
                <c:pt idx="49608">
                  <c:v>245.63800000000001</c:v>
                </c:pt>
                <c:pt idx="49609">
                  <c:v>244.91200000000001</c:v>
                </c:pt>
                <c:pt idx="49610">
                  <c:v>244.185</c:v>
                </c:pt>
                <c:pt idx="49611">
                  <c:v>243.46</c:v>
                </c:pt>
                <c:pt idx="49612">
                  <c:v>242.73499999999999</c:v>
                </c:pt>
                <c:pt idx="49613">
                  <c:v>242.011</c:v>
                </c:pt>
                <c:pt idx="49614">
                  <c:v>241.28700000000001</c:v>
                </c:pt>
                <c:pt idx="49615">
                  <c:v>240.565</c:v>
                </c:pt>
                <c:pt idx="49616">
                  <c:v>239.84300000000002</c:v>
                </c:pt>
                <c:pt idx="49617">
                  <c:v>239.12200000000001</c:v>
                </c:pt>
                <c:pt idx="49618">
                  <c:v>238.40100000000001</c:v>
                </c:pt>
                <c:pt idx="49619">
                  <c:v>237.68200000000004</c:v>
                </c:pt>
                <c:pt idx="49620">
                  <c:v>236.96300000000002</c:v>
                </c:pt>
                <c:pt idx="49621">
                  <c:v>236.24599999999998</c:v>
                </c:pt>
                <c:pt idx="49622">
                  <c:v>235.53</c:v>
                </c:pt>
                <c:pt idx="49623">
                  <c:v>234.81399999999999</c:v>
                </c:pt>
                <c:pt idx="49624">
                  <c:v>234.1</c:v>
                </c:pt>
                <c:pt idx="49625">
                  <c:v>233.38700000000011</c:v>
                </c:pt>
                <c:pt idx="49626">
                  <c:v>232.67499999999998</c:v>
                </c:pt>
                <c:pt idx="49627">
                  <c:v>231.965</c:v>
                </c:pt>
                <c:pt idx="49628">
                  <c:v>231.255</c:v>
                </c:pt>
                <c:pt idx="49629">
                  <c:v>230.547</c:v>
                </c:pt>
                <c:pt idx="49630">
                  <c:v>229.84</c:v>
                </c:pt>
                <c:pt idx="49631">
                  <c:v>229.13499999999999</c:v>
                </c:pt>
                <c:pt idx="49632">
                  <c:v>228.43100000000001</c:v>
                </c:pt>
                <c:pt idx="49633">
                  <c:v>227.72900000000001</c:v>
                </c:pt>
                <c:pt idx="49634">
                  <c:v>227.02800000000011</c:v>
                </c:pt>
                <c:pt idx="49635">
                  <c:v>226.32800000000012</c:v>
                </c:pt>
                <c:pt idx="49636">
                  <c:v>225.63</c:v>
                </c:pt>
                <c:pt idx="49637">
                  <c:v>224.934</c:v>
                </c:pt>
                <c:pt idx="49638">
                  <c:v>224.239</c:v>
                </c:pt>
                <c:pt idx="49639">
                  <c:v>223.54499999999999</c:v>
                </c:pt>
                <c:pt idx="49640">
                  <c:v>222.85400000000001</c:v>
                </c:pt>
                <c:pt idx="49641">
                  <c:v>222.16399999999999</c:v>
                </c:pt>
                <c:pt idx="49642">
                  <c:v>221.476</c:v>
                </c:pt>
                <c:pt idx="49643">
                  <c:v>220.78900000000002</c:v>
                </c:pt>
                <c:pt idx="49644">
                  <c:v>220.10399999999998</c:v>
                </c:pt>
                <c:pt idx="49645">
                  <c:v>219.42100000000011</c:v>
                </c:pt>
                <c:pt idx="49646">
                  <c:v>218.739</c:v>
                </c:pt>
                <c:pt idx="49647">
                  <c:v>218.06</c:v>
                </c:pt>
                <c:pt idx="49648">
                  <c:v>217.38200000000012</c:v>
                </c:pt>
                <c:pt idx="49649">
                  <c:v>216.70599999999999</c:v>
                </c:pt>
                <c:pt idx="49650">
                  <c:v>216.03200000000001</c:v>
                </c:pt>
                <c:pt idx="49651">
                  <c:v>215.36</c:v>
                </c:pt>
                <c:pt idx="49652">
                  <c:v>214.69</c:v>
                </c:pt>
                <c:pt idx="49653">
                  <c:v>214.02100000000004</c:v>
                </c:pt>
                <c:pt idx="49654">
                  <c:v>213.3550000000001</c:v>
                </c:pt>
                <c:pt idx="49655">
                  <c:v>212.69</c:v>
                </c:pt>
                <c:pt idx="49656">
                  <c:v>212.02800000000011</c:v>
                </c:pt>
                <c:pt idx="49657">
                  <c:v>211.3670000000001</c:v>
                </c:pt>
                <c:pt idx="49658">
                  <c:v>210.708</c:v>
                </c:pt>
                <c:pt idx="49659">
                  <c:v>210.05100000000004</c:v>
                </c:pt>
                <c:pt idx="49660">
                  <c:v>209.39700000000011</c:v>
                </c:pt>
                <c:pt idx="49661">
                  <c:v>208.74399999999989</c:v>
                </c:pt>
                <c:pt idx="49662">
                  <c:v>208.09300000000002</c:v>
                </c:pt>
                <c:pt idx="49663">
                  <c:v>207.44499999999999</c:v>
                </c:pt>
                <c:pt idx="49664">
                  <c:v>206.798</c:v>
                </c:pt>
                <c:pt idx="49665">
                  <c:v>206.15300000000002</c:v>
                </c:pt>
                <c:pt idx="49666">
                  <c:v>205.511</c:v>
                </c:pt>
                <c:pt idx="49667">
                  <c:v>204.87</c:v>
                </c:pt>
                <c:pt idx="49668">
                  <c:v>204.23099999999999</c:v>
                </c:pt>
                <c:pt idx="49669">
                  <c:v>203.595</c:v>
                </c:pt>
                <c:pt idx="49670">
                  <c:v>202.96100000000001</c:v>
                </c:pt>
                <c:pt idx="49671">
                  <c:v>202.32800000000012</c:v>
                </c:pt>
                <c:pt idx="49672">
                  <c:v>201.69800000000001</c:v>
                </c:pt>
                <c:pt idx="49673">
                  <c:v>201.07</c:v>
                </c:pt>
                <c:pt idx="49674">
                  <c:v>200.44399999999999</c:v>
                </c:pt>
                <c:pt idx="49675">
                  <c:v>199.81900000000002</c:v>
                </c:pt>
                <c:pt idx="49676">
                  <c:v>199.197</c:v>
                </c:pt>
                <c:pt idx="49677">
                  <c:v>198.577</c:v>
                </c:pt>
                <c:pt idx="49678">
                  <c:v>197.959</c:v>
                </c:pt>
                <c:pt idx="49679">
                  <c:v>197.34399999999999</c:v>
                </c:pt>
                <c:pt idx="49680">
                  <c:v>196.73</c:v>
                </c:pt>
                <c:pt idx="49681">
                  <c:v>196.11799999999999</c:v>
                </c:pt>
                <c:pt idx="49682">
                  <c:v>195.50800000000001</c:v>
                </c:pt>
                <c:pt idx="49683">
                  <c:v>194.90100000000001</c:v>
                </c:pt>
                <c:pt idx="49684">
                  <c:v>194.29499999999999</c:v>
                </c:pt>
                <c:pt idx="49685">
                  <c:v>193.691</c:v>
                </c:pt>
                <c:pt idx="49686">
                  <c:v>193.09</c:v>
                </c:pt>
                <c:pt idx="49687">
                  <c:v>192.49</c:v>
                </c:pt>
                <c:pt idx="49688">
                  <c:v>191.89200000000011</c:v>
                </c:pt>
                <c:pt idx="49689">
                  <c:v>191.297</c:v>
                </c:pt>
                <c:pt idx="49690">
                  <c:v>190.70299999999997</c:v>
                </c:pt>
                <c:pt idx="49691">
                  <c:v>190.11199999999999</c:v>
                </c:pt>
                <c:pt idx="49692">
                  <c:v>189.52200000000011</c:v>
                </c:pt>
                <c:pt idx="49693">
                  <c:v>188.934</c:v>
                </c:pt>
                <c:pt idx="49694">
                  <c:v>188.34800000000001</c:v>
                </c:pt>
                <c:pt idx="49695">
                  <c:v>187.76399999999998</c:v>
                </c:pt>
                <c:pt idx="49696">
                  <c:v>187.18300000000002</c:v>
                </c:pt>
                <c:pt idx="49697">
                  <c:v>186.60300000000001</c:v>
                </c:pt>
                <c:pt idx="49698">
                  <c:v>186.024</c:v>
                </c:pt>
                <c:pt idx="49699">
                  <c:v>185.44800000000001</c:v>
                </c:pt>
                <c:pt idx="49700">
                  <c:v>184.874</c:v>
                </c:pt>
                <c:pt idx="49701">
                  <c:v>184.30100000000004</c:v>
                </c:pt>
                <c:pt idx="49702">
                  <c:v>183.73099999999999</c:v>
                </c:pt>
                <c:pt idx="49703">
                  <c:v>183.16200000000001</c:v>
                </c:pt>
                <c:pt idx="49704">
                  <c:v>182.595</c:v>
                </c:pt>
                <c:pt idx="49705">
                  <c:v>182.029</c:v>
                </c:pt>
                <c:pt idx="49706">
                  <c:v>181.46600000000001</c:v>
                </c:pt>
                <c:pt idx="49707">
                  <c:v>180.904</c:v>
                </c:pt>
                <c:pt idx="49708">
                  <c:v>180.34399999999999</c:v>
                </c:pt>
                <c:pt idx="49709">
                  <c:v>179.786</c:v>
                </c:pt>
                <c:pt idx="49710">
                  <c:v>179.22900000000001</c:v>
                </c:pt>
                <c:pt idx="49711">
                  <c:v>178.67399999999998</c:v>
                </c:pt>
                <c:pt idx="49712">
                  <c:v>178.12100000000001</c:v>
                </c:pt>
                <c:pt idx="49713">
                  <c:v>177.57</c:v>
                </c:pt>
                <c:pt idx="49714">
                  <c:v>177.02</c:v>
                </c:pt>
                <c:pt idx="49715">
                  <c:v>176.471</c:v>
                </c:pt>
                <c:pt idx="49716">
                  <c:v>175.92500000000001</c:v>
                </c:pt>
                <c:pt idx="49717">
                  <c:v>175.37900000000002</c:v>
                </c:pt>
                <c:pt idx="49718">
                  <c:v>174.83600000000001</c:v>
                </c:pt>
                <c:pt idx="49719">
                  <c:v>174.29399999999998</c:v>
                </c:pt>
                <c:pt idx="49720">
                  <c:v>173.75299999999999</c:v>
                </c:pt>
                <c:pt idx="49721">
                  <c:v>173.21399999999988</c:v>
                </c:pt>
                <c:pt idx="49722">
                  <c:v>172.67699999999999</c:v>
                </c:pt>
                <c:pt idx="49723">
                  <c:v>172.14</c:v>
                </c:pt>
                <c:pt idx="49724">
                  <c:v>171.60599999999999</c:v>
                </c:pt>
                <c:pt idx="49725">
                  <c:v>171.072</c:v>
                </c:pt>
                <c:pt idx="49726">
                  <c:v>170.54</c:v>
                </c:pt>
                <c:pt idx="49727">
                  <c:v>170.01</c:v>
                </c:pt>
                <c:pt idx="49728">
                  <c:v>169.4800000000001</c:v>
                </c:pt>
                <c:pt idx="49729">
                  <c:v>168.95200000000011</c:v>
                </c:pt>
                <c:pt idx="49730">
                  <c:v>168.42600000000004</c:v>
                </c:pt>
                <c:pt idx="49731">
                  <c:v>167.9</c:v>
                </c:pt>
                <c:pt idx="49732">
                  <c:v>167.376</c:v>
                </c:pt>
                <c:pt idx="49733">
                  <c:v>166.85300000000001</c:v>
                </c:pt>
                <c:pt idx="49734">
                  <c:v>166.33200000000011</c:v>
                </c:pt>
                <c:pt idx="49735">
                  <c:v>165.81100000000001</c:v>
                </c:pt>
                <c:pt idx="49736">
                  <c:v>165.292</c:v>
                </c:pt>
                <c:pt idx="49737">
                  <c:v>164.77299999999997</c:v>
                </c:pt>
                <c:pt idx="49738">
                  <c:v>164.256</c:v>
                </c:pt>
                <c:pt idx="49739">
                  <c:v>163.73999999999998</c:v>
                </c:pt>
                <c:pt idx="49740">
                  <c:v>163.22499999999999</c:v>
                </c:pt>
                <c:pt idx="49741">
                  <c:v>162.71099999999998</c:v>
                </c:pt>
                <c:pt idx="49742">
                  <c:v>162.19800000000001</c:v>
                </c:pt>
                <c:pt idx="49743">
                  <c:v>161.68600000000001</c:v>
                </c:pt>
                <c:pt idx="49744">
                  <c:v>161.17499999999998</c:v>
                </c:pt>
                <c:pt idx="49745">
                  <c:v>160.66499999999999</c:v>
                </c:pt>
                <c:pt idx="49746">
                  <c:v>160.15600000000001</c:v>
                </c:pt>
                <c:pt idx="49747">
                  <c:v>159.648</c:v>
                </c:pt>
                <c:pt idx="49748">
                  <c:v>159.14099999999999</c:v>
                </c:pt>
                <c:pt idx="49749">
                  <c:v>158.63399999999999</c:v>
                </c:pt>
                <c:pt idx="49750">
                  <c:v>158.12900000000002</c:v>
                </c:pt>
                <c:pt idx="49751">
                  <c:v>157.624</c:v>
                </c:pt>
                <c:pt idx="49752">
                  <c:v>157.12</c:v>
                </c:pt>
                <c:pt idx="49753">
                  <c:v>156.61699999999999</c:v>
                </c:pt>
                <c:pt idx="49754">
                  <c:v>156.11399999999998</c:v>
                </c:pt>
                <c:pt idx="49755">
                  <c:v>155.61299999999997</c:v>
                </c:pt>
                <c:pt idx="49756">
                  <c:v>155.11199999999999</c:v>
                </c:pt>
                <c:pt idx="49757">
                  <c:v>154.61099999999999</c:v>
                </c:pt>
                <c:pt idx="49758">
                  <c:v>154.11199999999999</c:v>
                </c:pt>
                <c:pt idx="49759">
                  <c:v>153.61299999999997</c:v>
                </c:pt>
                <c:pt idx="49760">
                  <c:v>153.11499999999998</c:v>
                </c:pt>
                <c:pt idx="49761">
                  <c:v>152.61699999999999</c:v>
                </c:pt>
                <c:pt idx="49762">
                  <c:v>152.12</c:v>
                </c:pt>
                <c:pt idx="49763">
                  <c:v>151.62300000000002</c:v>
                </c:pt>
                <c:pt idx="49764">
                  <c:v>151.12700000000001</c:v>
                </c:pt>
                <c:pt idx="49765">
                  <c:v>150.63200000000001</c:v>
                </c:pt>
                <c:pt idx="49766">
                  <c:v>150.137</c:v>
                </c:pt>
                <c:pt idx="49767">
                  <c:v>149.642</c:v>
                </c:pt>
                <c:pt idx="49768">
                  <c:v>149.148</c:v>
                </c:pt>
                <c:pt idx="49769">
                  <c:v>148.655</c:v>
                </c:pt>
                <c:pt idx="49770">
                  <c:v>148.161</c:v>
                </c:pt>
                <c:pt idx="49771">
                  <c:v>147.66900000000001</c:v>
                </c:pt>
                <c:pt idx="49772">
                  <c:v>147.17699999999999</c:v>
                </c:pt>
                <c:pt idx="49773">
                  <c:v>146.685</c:v>
                </c:pt>
                <c:pt idx="49774">
                  <c:v>146.19300000000001</c:v>
                </c:pt>
                <c:pt idx="49775">
                  <c:v>145.702</c:v>
                </c:pt>
                <c:pt idx="49776">
                  <c:v>145.21099999999998</c:v>
                </c:pt>
                <c:pt idx="49777">
                  <c:v>144.721</c:v>
                </c:pt>
                <c:pt idx="49778">
                  <c:v>144.23099999999999</c:v>
                </c:pt>
                <c:pt idx="49779">
                  <c:v>143.74099999999999</c:v>
                </c:pt>
                <c:pt idx="49780">
                  <c:v>143.251</c:v>
                </c:pt>
                <c:pt idx="49781">
                  <c:v>142.762</c:v>
                </c:pt>
                <c:pt idx="49782">
                  <c:v>142.27299999999997</c:v>
                </c:pt>
                <c:pt idx="49783">
                  <c:v>141.785</c:v>
                </c:pt>
                <c:pt idx="49784">
                  <c:v>141.29599999999999</c:v>
                </c:pt>
                <c:pt idx="49785">
                  <c:v>140.80800000000011</c:v>
                </c:pt>
                <c:pt idx="49786">
                  <c:v>140.32000000000011</c:v>
                </c:pt>
                <c:pt idx="49787">
                  <c:v>139.83200000000011</c:v>
                </c:pt>
                <c:pt idx="49788">
                  <c:v>139.34399999999999</c:v>
                </c:pt>
                <c:pt idx="49789">
                  <c:v>138.85700000000011</c:v>
                </c:pt>
                <c:pt idx="49790">
                  <c:v>138.37</c:v>
                </c:pt>
                <c:pt idx="49791">
                  <c:v>137.88300000000001</c:v>
                </c:pt>
                <c:pt idx="49792">
                  <c:v>137.39600000000004</c:v>
                </c:pt>
                <c:pt idx="49793">
                  <c:v>136.90900000000002</c:v>
                </c:pt>
                <c:pt idx="49794">
                  <c:v>136.423</c:v>
                </c:pt>
                <c:pt idx="49795">
                  <c:v>135.93600000000001</c:v>
                </c:pt>
                <c:pt idx="49796">
                  <c:v>135.44999999999999</c:v>
                </c:pt>
                <c:pt idx="49797">
                  <c:v>134.964</c:v>
                </c:pt>
                <c:pt idx="49798">
                  <c:v>134.47800000000001</c:v>
                </c:pt>
                <c:pt idx="49799">
                  <c:v>133.9920000000001</c:v>
                </c:pt>
                <c:pt idx="49800">
                  <c:v>133.50700000000001</c:v>
                </c:pt>
                <c:pt idx="49801">
                  <c:v>133.02100000000004</c:v>
                </c:pt>
                <c:pt idx="49802">
                  <c:v>132.536</c:v>
                </c:pt>
                <c:pt idx="49803">
                  <c:v>132.05000000000001</c:v>
                </c:pt>
                <c:pt idx="49804">
                  <c:v>131.565</c:v>
                </c:pt>
                <c:pt idx="49805">
                  <c:v>131.08000000000001</c:v>
                </c:pt>
                <c:pt idx="49806">
                  <c:v>130.595</c:v>
                </c:pt>
                <c:pt idx="49807">
                  <c:v>130.10999999999999</c:v>
                </c:pt>
                <c:pt idx="49808">
                  <c:v>129.625</c:v>
                </c:pt>
                <c:pt idx="49809">
                  <c:v>129.14099999999999</c:v>
                </c:pt>
                <c:pt idx="49810">
                  <c:v>128.65700000000001</c:v>
                </c:pt>
                <c:pt idx="49811">
                  <c:v>128.172</c:v>
                </c:pt>
                <c:pt idx="49812">
                  <c:v>127.68799999999999</c:v>
                </c:pt>
                <c:pt idx="49813">
                  <c:v>127.20399999999999</c:v>
                </c:pt>
                <c:pt idx="49814">
                  <c:v>126.72</c:v>
                </c:pt>
                <c:pt idx="49815">
                  <c:v>126.236</c:v>
                </c:pt>
                <c:pt idx="49816">
                  <c:v>125.753</c:v>
                </c:pt>
                <c:pt idx="49817">
                  <c:v>125.27</c:v>
                </c:pt>
                <c:pt idx="49818">
                  <c:v>124.786</c:v>
                </c:pt>
                <c:pt idx="49819">
                  <c:v>124.303</c:v>
                </c:pt>
                <c:pt idx="49820">
                  <c:v>123.821</c:v>
                </c:pt>
                <c:pt idx="49821">
                  <c:v>123.33799999999999</c:v>
                </c:pt>
                <c:pt idx="49822">
                  <c:v>122.85599999999998</c:v>
                </c:pt>
                <c:pt idx="49823">
                  <c:v>122.37299999999998</c:v>
                </c:pt>
                <c:pt idx="49824">
                  <c:v>121.89100000000002</c:v>
                </c:pt>
                <c:pt idx="49825">
                  <c:v>121.41000000000005</c:v>
                </c:pt>
                <c:pt idx="49826">
                  <c:v>120.928</c:v>
                </c:pt>
                <c:pt idx="49827">
                  <c:v>120.44700000000007</c:v>
                </c:pt>
                <c:pt idx="49828">
                  <c:v>119.96599999999999</c:v>
                </c:pt>
                <c:pt idx="49829">
                  <c:v>119.486</c:v>
                </c:pt>
                <c:pt idx="49830">
                  <c:v>119.006</c:v>
                </c:pt>
                <c:pt idx="49831">
                  <c:v>118.526</c:v>
                </c:pt>
                <c:pt idx="49832">
                  <c:v>118.04600000000002</c:v>
                </c:pt>
                <c:pt idx="49833">
                  <c:v>117.56699999999999</c:v>
                </c:pt>
                <c:pt idx="49834">
                  <c:v>117.08799999999999</c:v>
                </c:pt>
                <c:pt idx="49835">
                  <c:v>116.61</c:v>
                </c:pt>
                <c:pt idx="49836">
                  <c:v>116.13200000000001</c:v>
                </c:pt>
                <c:pt idx="49837">
                  <c:v>115.65499999999999</c:v>
                </c:pt>
                <c:pt idx="49838">
                  <c:v>115.17799999999998</c:v>
                </c:pt>
                <c:pt idx="49839">
                  <c:v>114.70099999999999</c:v>
                </c:pt>
                <c:pt idx="49840">
                  <c:v>114.22499999999999</c:v>
                </c:pt>
                <c:pt idx="49841">
                  <c:v>113.75</c:v>
                </c:pt>
                <c:pt idx="49842">
                  <c:v>113.27500000000001</c:v>
                </c:pt>
                <c:pt idx="49843">
                  <c:v>112.8</c:v>
                </c:pt>
                <c:pt idx="49844">
                  <c:v>112.327</c:v>
                </c:pt>
                <c:pt idx="49845">
                  <c:v>111.854</c:v>
                </c:pt>
                <c:pt idx="49846">
                  <c:v>111.381</c:v>
                </c:pt>
                <c:pt idx="49847">
                  <c:v>110.91000000000005</c:v>
                </c:pt>
                <c:pt idx="49848">
                  <c:v>110.43899999999999</c:v>
                </c:pt>
                <c:pt idx="49849">
                  <c:v>109.968</c:v>
                </c:pt>
                <c:pt idx="49850">
                  <c:v>109.49900000000002</c:v>
                </c:pt>
                <c:pt idx="49851">
                  <c:v>109.03</c:v>
                </c:pt>
                <c:pt idx="49852">
                  <c:v>108.562</c:v>
                </c:pt>
                <c:pt idx="49853">
                  <c:v>108.095</c:v>
                </c:pt>
                <c:pt idx="49854">
                  <c:v>107.62899999999998</c:v>
                </c:pt>
                <c:pt idx="49855">
                  <c:v>107.164</c:v>
                </c:pt>
                <c:pt idx="49856">
                  <c:v>106.7</c:v>
                </c:pt>
                <c:pt idx="49857">
                  <c:v>106.23699999999999</c:v>
                </c:pt>
                <c:pt idx="49858">
                  <c:v>105.774</c:v>
                </c:pt>
                <c:pt idx="49859">
                  <c:v>105.313</c:v>
                </c:pt>
                <c:pt idx="49860">
                  <c:v>104.85299999999998</c:v>
                </c:pt>
                <c:pt idx="49861">
                  <c:v>104.39400000000002</c:v>
                </c:pt>
                <c:pt idx="49862">
                  <c:v>103.93600000000002</c:v>
                </c:pt>
                <c:pt idx="49863">
                  <c:v>103.48</c:v>
                </c:pt>
                <c:pt idx="49864">
                  <c:v>103.024</c:v>
                </c:pt>
                <c:pt idx="49865">
                  <c:v>102.57</c:v>
                </c:pt>
                <c:pt idx="49866">
                  <c:v>102.117</c:v>
                </c:pt>
                <c:pt idx="49867">
                  <c:v>101.666</c:v>
                </c:pt>
                <c:pt idx="49868">
                  <c:v>101.21599999999999</c:v>
                </c:pt>
                <c:pt idx="49869">
                  <c:v>100.76700000000002</c:v>
                </c:pt>
                <c:pt idx="49870">
                  <c:v>100.32</c:v>
                </c:pt>
                <c:pt idx="49871">
                  <c:v>99.873999999999981</c:v>
                </c:pt>
                <c:pt idx="49872">
                  <c:v>99.429699999999997</c:v>
                </c:pt>
                <c:pt idx="49873">
                  <c:v>98.986999999999995</c:v>
                </c:pt>
                <c:pt idx="49874">
                  <c:v>98.546000000000006</c:v>
                </c:pt>
                <c:pt idx="49875">
                  <c:v>98.1066</c:v>
                </c:pt>
                <c:pt idx="49876">
                  <c:v>97.668899999999979</c:v>
                </c:pt>
                <c:pt idx="49877">
                  <c:v>97.233000000000004</c:v>
                </c:pt>
                <c:pt idx="49878">
                  <c:v>96.7988</c:v>
                </c:pt>
                <c:pt idx="49879">
                  <c:v>96.366399999999999</c:v>
                </c:pt>
                <c:pt idx="49880">
                  <c:v>95.936000000000007</c:v>
                </c:pt>
                <c:pt idx="49881">
                  <c:v>95.507499999999993</c:v>
                </c:pt>
                <c:pt idx="49882">
                  <c:v>95.080799999999982</c:v>
                </c:pt>
                <c:pt idx="49883">
                  <c:v>94.656199999999998</c:v>
                </c:pt>
                <c:pt idx="49884">
                  <c:v>94.233700000000013</c:v>
                </c:pt>
                <c:pt idx="49885">
                  <c:v>93.813300000000012</c:v>
                </c:pt>
                <c:pt idx="49886">
                  <c:v>93.394999999999996</c:v>
                </c:pt>
                <c:pt idx="49887">
                  <c:v>92.978799999999978</c:v>
                </c:pt>
                <c:pt idx="49888">
                  <c:v>92.564899999999994</c:v>
                </c:pt>
                <c:pt idx="49889">
                  <c:v>92.153299999999987</c:v>
                </c:pt>
                <c:pt idx="49890">
                  <c:v>91.744000000000057</c:v>
                </c:pt>
                <c:pt idx="49891">
                  <c:v>91.337100000000007</c:v>
                </c:pt>
                <c:pt idx="49892">
                  <c:v>90.932599999999994</c:v>
                </c:pt>
                <c:pt idx="49893">
                  <c:v>90.530600000000007</c:v>
                </c:pt>
                <c:pt idx="49894">
                  <c:v>90.131100000000004</c:v>
                </c:pt>
                <c:pt idx="49895">
                  <c:v>89.734100000000026</c:v>
                </c:pt>
                <c:pt idx="49896">
                  <c:v>89.339799999999983</c:v>
                </c:pt>
                <c:pt idx="49897">
                  <c:v>88.948200000000057</c:v>
                </c:pt>
                <c:pt idx="49898">
                  <c:v>88.559200000000004</c:v>
                </c:pt>
                <c:pt idx="49899">
                  <c:v>88.172999999999988</c:v>
                </c:pt>
                <c:pt idx="49900">
                  <c:v>87.789599999999993</c:v>
                </c:pt>
                <c:pt idx="49901">
                  <c:v>87.409099999999995</c:v>
                </c:pt>
                <c:pt idx="49902">
                  <c:v>87.031499999999994</c:v>
                </c:pt>
                <c:pt idx="49903">
                  <c:v>86.656799999999947</c:v>
                </c:pt>
                <c:pt idx="49904">
                  <c:v>86.285200000000003</c:v>
                </c:pt>
                <c:pt idx="49905">
                  <c:v>85.916600000000059</c:v>
                </c:pt>
                <c:pt idx="49906">
                  <c:v>85.551199999999994</c:v>
                </c:pt>
                <c:pt idx="49907">
                  <c:v>85.188899999999947</c:v>
                </c:pt>
                <c:pt idx="49908">
                  <c:v>84.829799999999949</c:v>
                </c:pt>
                <c:pt idx="49909">
                  <c:v>84.474000000000004</c:v>
                </c:pt>
                <c:pt idx="49910">
                  <c:v>84.12139999999998</c:v>
                </c:pt>
                <c:pt idx="49911">
                  <c:v>83.772299999999987</c:v>
                </c:pt>
                <c:pt idx="49912">
                  <c:v>83.426599999999993</c:v>
                </c:pt>
                <c:pt idx="49913">
                  <c:v>83.084300000000013</c:v>
                </c:pt>
                <c:pt idx="49914">
                  <c:v>82.745500000000007</c:v>
                </c:pt>
                <c:pt idx="49915">
                  <c:v>82.410300000000007</c:v>
                </c:pt>
                <c:pt idx="49916">
                  <c:v>82.078799999999958</c:v>
                </c:pt>
                <c:pt idx="49917">
                  <c:v>81.750900000000001</c:v>
                </c:pt>
                <c:pt idx="49918">
                  <c:v>81.426699999999997</c:v>
                </c:pt>
                <c:pt idx="49919">
                  <c:v>81.10629999999999</c:v>
                </c:pt>
                <c:pt idx="49920">
                  <c:v>80.789699999999996</c:v>
                </c:pt>
                <c:pt idx="49921">
                  <c:v>80.477000000000004</c:v>
                </c:pt>
                <c:pt idx="49922">
                  <c:v>80.168199999999999</c:v>
                </c:pt>
                <c:pt idx="49923">
                  <c:v>79.863399999999999</c:v>
                </c:pt>
                <c:pt idx="49924">
                  <c:v>79.562699999999992</c:v>
                </c:pt>
                <c:pt idx="49925">
                  <c:v>79.266000000000005</c:v>
                </c:pt>
                <c:pt idx="49926">
                  <c:v>78.973399999999998</c:v>
                </c:pt>
                <c:pt idx="49927">
                  <c:v>78.685000000000002</c:v>
                </c:pt>
                <c:pt idx="49928">
                  <c:v>78.400800000000004</c:v>
                </c:pt>
                <c:pt idx="49929">
                  <c:v>78.120899999999978</c:v>
                </c:pt>
                <c:pt idx="49930">
                  <c:v>77.845399999999998</c:v>
                </c:pt>
                <c:pt idx="49931">
                  <c:v>77.574200000000005</c:v>
                </c:pt>
                <c:pt idx="49932">
                  <c:v>77.307400000000001</c:v>
                </c:pt>
                <c:pt idx="49933">
                  <c:v>77.045199999999994</c:v>
                </c:pt>
                <c:pt idx="49934">
                  <c:v>76.787400000000005</c:v>
                </c:pt>
                <c:pt idx="49935">
                  <c:v>76.534200000000027</c:v>
                </c:pt>
                <c:pt idx="49936">
                  <c:v>76.285600000000002</c:v>
                </c:pt>
                <c:pt idx="49937">
                  <c:v>76.041799999999995</c:v>
                </c:pt>
                <c:pt idx="49938">
                  <c:v>75.802599999999998</c:v>
                </c:pt>
                <c:pt idx="49939">
                  <c:v>75.568200000000004</c:v>
                </c:pt>
                <c:pt idx="49940">
                  <c:v>75.3386</c:v>
                </c:pt>
                <c:pt idx="49941">
                  <c:v>75.113900000000001</c:v>
                </c:pt>
                <c:pt idx="49942">
                  <c:v>74.894000000000005</c:v>
                </c:pt>
                <c:pt idx="49943">
                  <c:v>74.679099999999949</c:v>
                </c:pt>
                <c:pt idx="49944">
                  <c:v>74.469300000000004</c:v>
                </c:pt>
                <c:pt idx="49945">
                  <c:v>74.264500000000027</c:v>
                </c:pt>
                <c:pt idx="49946">
                  <c:v>74.064700000000002</c:v>
                </c:pt>
                <c:pt idx="49947">
                  <c:v>73.870099999999979</c:v>
                </c:pt>
                <c:pt idx="49948">
                  <c:v>73.680699999999987</c:v>
                </c:pt>
                <c:pt idx="49949">
                  <c:v>73.496499999999997</c:v>
                </c:pt>
                <c:pt idx="49950">
                  <c:v>73.317600000000027</c:v>
                </c:pt>
                <c:pt idx="49951">
                  <c:v>73.144000000000005</c:v>
                </c:pt>
                <c:pt idx="49952">
                  <c:v>72.975700000000003</c:v>
                </c:pt>
                <c:pt idx="49953">
                  <c:v>72.812899999999999</c:v>
                </c:pt>
                <c:pt idx="49954">
                  <c:v>72.655499999999989</c:v>
                </c:pt>
                <c:pt idx="49955">
                  <c:v>72.503500000000003</c:v>
                </c:pt>
                <c:pt idx="49956">
                  <c:v>72.357100000000003</c:v>
                </c:pt>
                <c:pt idx="49957">
                  <c:v>72.216300000000004</c:v>
                </c:pt>
                <c:pt idx="49958">
                  <c:v>72.081100000000006</c:v>
                </c:pt>
                <c:pt idx="49959">
                  <c:v>71.951499999999996</c:v>
                </c:pt>
                <c:pt idx="49960">
                  <c:v>71.827500000000001</c:v>
                </c:pt>
                <c:pt idx="49961">
                  <c:v>71.709300000000013</c:v>
                </c:pt>
                <c:pt idx="49962">
                  <c:v>71.596900000000005</c:v>
                </c:pt>
                <c:pt idx="49963">
                  <c:v>71.490300000000005</c:v>
                </c:pt>
                <c:pt idx="49964">
                  <c:v>71.389499999999998</c:v>
                </c:pt>
                <c:pt idx="49965">
                  <c:v>71.294600000000059</c:v>
                </c:pt>
                <c:pt idx="49966">
                  <c:v>71.205500000000001</c:v>
                </c:pt>
                <c:pt idx="49967">
                  <c:v>71.122399999999942</c:v>
                </c:pt>
                <c:pt idx="49968">
                  <c:v>71.045400000000001</c:v>
                </c:pt>
                <c:pt idx="49969">
                  <c:v>70.974300000000014</c:v>
                </c:pt>
                <c:pt idx="49970">
                  <c:v>70.909200000000027</c:v>
                </c:pt>
                <c:pt idx="49971">
                  <c:v>70.850200000000001</c:v>
                </c:pt>
                <c:pt idx="49972">
                  <c:v>70.797399999999996</c:v>
                </c:pt>
                <c:pt idx="49973">
                  <c:v>70.750699999999995</c:v>
                </c:pt>
                <c:pt idx="49974">
                  <c:v>70.710099999999997</c:v>
                </c:pt>
                <c:pt idx="49975">
                  <c:v>70.675799999999896</c:v>
                </c:pt>
                <c:pt idx="49976">
                  <c:v>70.6477</c:v>
                </c:pt>
                <c:pt idx="49977">
                  <c:v>70.625799999999941</c:v>
                </c:pt>
                <c:pt idx="49978">
                  <c:v>70.610200000000006</c:v>
                </c:pt>
                <c:pt idx="49979">
                  <c:v>70.600999999999999</c:v>
                </c:pt>
                <c:pt idx="49980">
                  <c:v>70.598000000000013</c:v>
                </c:pt>
                <c:pt idx="49981">
                  <c:v>70.601500000000001</c:v>
                </c:pt>
                <c:pt idx="49982">
                  <c:v>70.6113</c:v>
                </c:pt>
                <c:pt idx="49983">
                  <c:v>70.627600000000001</c:v>
                </c:pt>
                <c:pt idx="49984">
                  <c:v>70.650299999999987</c:v>
                </c:pt>
                <c:pt idx="49985">
                  <c:v>70.679499999999948</c:v>
                </c:pt>
                <c:pt idx="49986">
                  <c:v>70.715100000000007</c:v>
                </c:pt>
                <c:pt idx="49987">
                  <c:v>70.757300000000001</c:v>
                </c:pt>
                <c:pt idx="49988">
                  <c:v>70.805999999999983</c:v>
                </c:pt>
                <c:pt idx="49989">
                  <c:v>70.861199999999997</c:v>
                </c:pt>
                <c:pt idx="49990">
                  <c:v>70.923000000000002</c:v>
                </c:pt>
                <c:pt idx="49991">
                  <c:v>70.991400000000027</c:v>
                </c:pt>
                <c:pt idx="49992">
                  <c:v>71.066400000000002</c:v>
                </c:pt>
                <c:pt idx="49993">
                  <c:v>71.147999999999996</c:v>
                </c:pt>
                <c:pt idx="49994">
                  <c:v>71.2363</c:v>
                </c:pt>
                <c:pt idx="49995">
                  <c:v>71.331100000000006</c:v>
                </c:pt>
                <c:pt idx="49996">
                  <c:v>71.432699999999997</c:v>
                </c:pt>
                <c:pt idx="49997">
                  <c:v>71.540899999999993</c:v>
                </c:pt>
                <c:pt idx="49998">
                  <c:v>71.655899999999988</c:v>
                </c:pt>
                <c:pt idx="49999">
                  <c:v>71.777500000000003</c:v>
                </c:pt>
                <c:pt idx="50000">
                  <c:v>71.905799999999999</c:v>
                </c:pt>
                <c:pt idx="50001">
                  <c:v>72.040899999999993</c:v>
                </c:pt>
                <c:pt idx="50002">
                  <c:v>72.182699999999983</c:v>
                </c:pt>
                <c:pt idx="50003">
                  <c:v>72.331300000000013</c:v>
                </c:pt>
                <c:pt idx="50004">
                  <c:v>72.486500000000007</c:v>
                </c:pt>
                <c:pt idx="50005">
                  <c:v>72.648499999999999</c:v>
                </c:pt>
                <c:pt idx="50006">
                  <c:v>72.817300000000003</c:v>
                </c:pt>
                <c:pt idx="50007">
                  <c:v>72.992900000000006</c:v>
                </c:pt>
                <c:pt idx="50008">
                  <c:v>73.175299999999979</c:v>
                </c:pt>
                <c:pt idx="50009">
                  <c:v>73.3643</c:v>
                </c:pt>
                <c:pt idx="50010">
                  <c:v>73.560199999999995</c:v>
                </c:pt>
                <c:pt idx="50011">
                  <c:v>73.762799999999999</c:v>
                </c:pt>
                <c:pt idx="50012">
                  <c:v>73.97229999999999</c:v>
                </c:pt>
                <c:pt idx="50013">
                  <c:v>74.188499999999948</c:v>
                </c:pt>
                <c:pt idx="50014">
                  <c:v>74.411500000000075</c:v>
                </c:pt>
                <c:pt idx="50015">
                  <c:v>74.641200000000026</c:v>
                </c:pt>
                <c:pt idx="50016">
                  <c:v>74.87769999999999</c:v>
                </c:pt>
                <c:pt idx="50017">
                  <c:v>75.120999999999981</c:v>
                </c:pt>
                <c:pt idx="50018">
                  <c:v>75.370999999999981</c:v>
                </c:pt>
                <c:pt idx="50019">
                  <c:v>75.627799999999979</c:v>
                </c:pt>
                <c:pt idx="50020">
                  <c:v>75.891300000000001</c:v>
                </c:pt>
                <c:pt idx="50021">
                  <c:v>76.161600000000007</c:v>
                </c:pt>
                <c:pt idx="50022">
                  <c:v>76.438599999999994</c:v>
                </c:pt>
                <c:pt idx="50023">
                  <c:v>76.72229999999999</c:v>
                </c:pt>
                <c:pt idx="50024">
                  <c:v>77.012799999999999</c:v>
                </c:pt>
                <c:pt idx="50025">
                  <c:v>77.309899999999999</c:v>
                </c:pt>
                <c:pt idx="50026">
                  <c:v>77.613699999999994</c:v>
                </c:pt>
                <c:pt idx="50027">
                  <c:v>77.924200000000027</c:v>
                </c:pt>
                <c:pt idx="50028">
                  <c:v>78.241300000000024</c:v>
                </c:pt>
                <c:pt idx="50029">
                  <c:v>78.565100000000001</c:v>
                </c:pt>
                <c:pt idx="50030">
                  <c:v>78.895499999999998</c:v>
                </c:pt>
                <c:pt idx="50031">
                  <c:v>79.232500000000002</c:v>
                </c:pt>
                <c:pt idx="50032">
                  <c:v>79.576099999999983</c:v>
                </c:pt>
                <c:pt idx="50033">
                  <c:v>79.926199999999994</c:v>
                </c:pt>
                <c:pt idx="50034">
                  <c:v>80.283000000000001</c:v>
                </c:pt>
                <c:pt idx="50035">
                  <c:v>80.646299999999997</c:v>
                </c:pt>
                <c:pt idx="50036">
                  <c:v>81.016099999999994</c:v>
                </c:pt>
                <c:pt idx="50037">
                  <c:v>81.392299999999992</c:v>
                </c:pt>
                <c:pt idx="50038">
                  <c:v>81.774999999999991</c:v>
                </c:pt>
                <c:pt idx="50039">
                  <c:v>82.164199999999994</c:v>
                </c:pt>
                <c:pt idx="50040">
                  <c:v>82.559799999999981</c:v>
                </c:pt>
                <c:pt idx="50041">
                  <c:v>82.961700000000022</c:v>
                </c:pt>
                <c:pt idx="50042">
                  <c:v>83.370099999999979</c:v>
                </c:pt>
                <c:pt idx="50043">
                  <c:v>83.784800000000004</c:v>
                </c:pt>
                <c:pt idx="50044">
                  <c:v>84.205799999999982</c:v>
                </c:pt>
                <c:pt idx="50045">
                  <c:v>84.632999999999981</c:v>
                </c:pt>
                <c:pt idx="50046">
                  <c:v>85.066500000000005</c:v>
                </c:pt>
                <c:pt idx="50047">
                  <c:v>85.506200000000007</c:v>
                </c:pt>
                <c:pt idx="50048">
                  <c:v>85.952100000000002</c:v>
                </c:pt>
                <c:pt idx="50049">
                  <c:v>86.40420000000006</c:v>
                </c:pt>
                <c:pt idx="50050">
                  <c:v>86.862299999999991</c:v>
                </c:pt>
                <c:pt idx="50051">
                  <c:v>87.326599999999999</c:v>
                </c:pt>
                <c:pt idx="50052">
                  <c:v>87.796800000000005</c:v>
                </c:pt>
                <c:pt idx="50053">
                  <c:v>88.273200000000003</c:v>
                </c:pt>
                <c:pt idx="50054">
                  <c:v>88.755499999999998</c:v>
                </c:pt>
                <c:pt idx="50055">
                  <c:v>89.243700000000004</c:v>
                </c:pt>
                <c:pt idx="50056">
                  <c:v>89.737799999999993</c:v>
                </c:pt>
                <c:pt idx="50057">
                  <c:v>90.237799999999993</c:v>
                </c:pt>
                <c:pt idx="50058">
                  <c:v>90.743600000000058</c:v>
                </c:pt>
                <c:pt idx="50059">
                  <c:v>91.255099999999999</c:v>
                </c:pt>
                <c:pt idx="50060">
                  <c:v>91.772399999999948</c:v>
                </c:pt>
                <c:pt idx="50061">
                  <c:v>92.295299999999997</c:v>
                </c:pt>
                <c:pt idx="50062">
                  <c:v>92.823999999999998</c:v>
                </c:pt>
                <c:pt idx="50063">
                  <c:v>93.358199999999982</c:v>
                </c:pt>
                <c:pt idx="50064">
                  <c:v>93.897999999999996</c:v>
                </c:pt>
                <c:pt idx="50065">
                  <c:v>94.443300000000022</c:v>
                </c:pt>
                <c:pt idx="50066">
                  <c:v>94.99410000000006</c:v>
                </c:pt>
                <c:pt idx="50067">
                  <c:v>95.550200000000004</c:v>
                </c:pt>
                <c:pt idx="50068">
                  <c:v>96.111800000000002</c:v>
                </c:pt>
                <c:pt idx="50069">
                  <c:v>96.678599999999989</c:v>
                </c:pt>
                <c:pt idx="50070">
                  <c:v>97.250799999999998</c:v>
                </c:pt>
                <c:pt idx="50071">
                  <c:v>97.828099999999978</c:v>
                </c:pt>
                <c:pt idx="50072">
                  <c:v>98.410600000000059</c:v>
                </c:pt>
                <c:pt idx="50073">
                  <c:v>98.998199999999997</c:v>
                </c:pt>
                <c:pt idx="50074">
                  <c:v>99.590900000000005</c:v>
                </c:pt>
                <c:pt idx="50075">
                  <c:v>100.18899999999998</c:v>
                </c:pt>
                <c:pt idx="50076">
                  <c:v>100.79100000000005</c:v>
                </c:pt>
                <c:pt idx="50077">
                  <c:v>101.399</c:v>
                </c:pt>
                <c:pt idx="50078">
                  <c:v>102.01100000000002</c:v>
                </c:pt>
                <c:pt idx="50079">
                  <c:v>102.62799999999999</c:v>
                </c:pt>
                <c:pt idx="50080">
                  <c:v>103.25</c:v>
                </c:pt>
                <c:pt idx="50081">
                  <c:v>103.877</c:v>
                </c:pt>
                <c:pt idx="50082">
                  <c:v>104.508</c:v>
                </c:pt>
                <c:pt idx="50083">
                  <c:v>105.14400000000002</c:v>
                </c:pt>
                <c:pt idx="50084">
                  <c:v>105.78400000000002</c:v>
                </c:pt>
                <c:pt idx="50085">
                  <c:v>106.429</c:v>
                </c:pt>
                <c:pt idx="50086">
                  <c:v>107.07799999999999</c:v>
                </c:pt>
                <c:pt idx="50087">
                  <c:v>107.732</c:v>
                </c:pt>
                <c:pt idx="50088">
                  <c:v>108.389</c:v>
                </c:pt>
                <c:pt idx="50089">
                  <c:v>109.051</c:v>
                </c:pt>
                <c:pt idx="50090">
                  <c:v>109.71700000000006</c:v>
                </c:pt>
                <c:pt idx="50091">
                  <c:v>110.387</c:v>
                </c:pt>
                <c:pt idx="50092">
                  <c:v>111.06100000000002</c:v>
                </c:pt>
                <c:pt idx="50093">
                  <c:v>111.739</c:v>
                </c:pt>
                <c:pt idx="50094">
                  <c:v>112.42100000000002</c:v>
                </c:pt>
                <c:pt idx="50095">
                  <c:v>113.107</c:v>
                </c:pt>
                <c:pt idx="50096">
                  <c:v>113.79700000000005</c:v>
                </c:pt>
                <c:pt idx="50097">
                  <c:v>114.49000000000002</c:v>
                </c:pt>
                <c:pt idx="50098">
                  <c:v>115.18600000000001</c:v>
                </c:pt>
                <c:pt idx="50099">
                  <c:v>115.887</c:v>
                </c:pt>
                <c:pt idx="50100">
                  <c:v>116.59099999999999</c:v>
                </c:pt>
                <c:pt idx="50101">
                  <c:v>117.298</c:v>
                </c:pt>
                <c:pt idx="50102">
                  <c:v>118.008</c:v>
                </c:pt>
                <c:pt idx="50103">
                  <c:v>118.72199999999999</c:v>
                </c:pt>
                <c:pt idx="50104">
                  <c:v>119.43899999999999</c:v>
                </c:pt>
                <c:pt idx="50105">
                  <c:v>120.16</c:v>
                </c:pt>
                <c:pt idx="50106">
                  <c:v>120.883</c:v>
                </c:pt>
                <c:pt idx="50107">
                  <c:v>121.60899999999998</c:v>
                </c:pt>
                <c:pt idx="50108">
                  <c:v>122.33799999999999</c:v>
                </c:pt>
                <c:pt idx="50109">
                  <c:v>123.071</c:v>
                </c:pt>
                <c:pt idx="50110">
                  <c:v>123.80500000000001</c:v>
                </c:pt>
                <c:pt idx="50111">
                  <c:v>124.54300000000002</c:v>
                </c:pt>
                <c:pt idx="50112">
                  <c:v>125.283</c:v>
                </c:pt>
                <c:pt idx="50113">
                  <c:v>126.026</c:v>
                </c:pt>
                <c:pt idx="50114">
                  <c:v>126.77200000000001</c:v>
                </c:pt>
                <c:pt idx="50115">
                  <c:v>127.51900000000002</c:v>
                </c:pt>
                <c:pt idx="50116">
                  <c:v>128.26900000000001</c:v>
                </c:pt>
                <c:pt idx="50117">
                  <c:v>129.02200000000011</c:v>
                </c:pt>
                <c:pt idx="50118">
                  <c:v>129.77599999999998</c:v>
                </c:pt>
                <c:pt idx="50119">
                  <c:v>130.53300000000002</c:v>
                </c:pt>
                <c:pt idx="50120">
                  <c:v>131.292</c:v>
                </c:pt>
                <c:pt idx="50121">
                  <c:v>132.053</c:v>
                </c:pt>
                <c:pt idx="50122">
                  <c:v>132.816</c:v>
                </c:pt>
                <c:pt idx="50123">
                  <c:v>133.58000000000001</c:v>
                </c:pt>
                <c:pt idx="50124">
                  <c:v>134.34700000000001</c:v>
                </c:pt>
                <c:pt idx="50125">
                  <c:v>135.11499999999998</c:v>
                </c:pt>
                <c:pt idx="50126">
                  <c:v>135.8850000000001</c:v>
                </c:pt>
                <c:pt idx="50127">
                  <c:v>136.65600000000001</c:v>
                </c:pt>
                <c:pt idx="50128">
                  <c:v>137.429</c:v>
                </c:pt>
                <c:pt idx="50129">
                  <c:v>138.20299999999997</c:v>
                </c:pt>
                <c:pt idx="50130">
                  <c:v>138.97800000000001</c:v>
                </c:pt>
                <c:pt idx="50131">
                  <c:v>139.755</c:v>
                </c:pt>
                <c:pt idx="50132">
                  <c:v>140.53300000000002</c:v>
                </c:pt>
                <c:pt idx="50133">
                  <c:v>141.31200000000001</c:v>
                </c:pt>
                <c:pt idx="50134">
                  <c:v>142.09200000000001</c:v>
                </c:pt>
                <c:pt idx="50135">
                  <c:v>142.87300000000002</c:v>
                </c:pt>
                <c:pt idx="50136">
                  <c:v>143.655</c:v>
                </c:pt>
                <c:pt idx="50137">
                  <c:v>144.43800000000007</c:v>
                </c:pt>
                <c:pt idx="50138">
                  <c:v>145.22200000000001</c:v>
                </c:pt>
                <c:pt idx="50139">
                  <c:v>146.006</c:v>
                </c:pt>
                <c:pt idx="50140">
                  <c:v>146.79</c:v>
                </c:pt>
                <c:pt idx="50141">
                  <c:v>147.57599999999999</c:v>
                </c:pt>
                <c:pt idx="50142">
                  <c:v>148.36200000000011</c:v>
                </c:pt>
                <c:pt idx="50143">
                  <c:v>149.148</c:v>
                </c:pt>
                <c:pt idx="50144">
                  <c:v>149.934</c:v>
                </c:pt>
                <c:pt idx="50145">
                  <c:v>150.721</c:v>
                </c:pt>
                <c:pt idx="50146">
                  <c:v>151.50700000000001</c:v>
                </c:pt>
                <c:pt idx="50147">
                  <c:v>152.29399999999998</c:v>
                </c:pt>
                <c:pt idx="50148">
                  <c:v>153.08100000000007</c:v>
                </c:pt>
                <c:pt idx="50149">
                  <c:v>153.86800000000011</c:v>
                </c:pt>
                <c:pt idx="50150">
                  <c:v>154.655</c:v>
                </c:pt>
                <c:pt idx="50151">
                  <c:v>155.441</c:v>
                </c:pt>
                <c:pt idx="50152">
                  <c:v>156.227</c:v>
                </c:pt>
                <c:pt idx="50153">
                  <c:v>157.01300000000001</c:v>
                </c:pt>
                <c:pt idx="50154">
                  <c:v>157.798</c:v>
                </c:pt>
                <c:pt idx="50155">
                  <c:v>158.583</c:v>
                </c:pt>
                <c:pt idx="50156">
                  <c:v>159.3670000000001</c:v>
                </c:pt>
                <c:pt idx="50157">
                  <c:v>160.15100000000001</c:v>
                </c:pt>
                <c:pt idx="50158">
                  <c:v>160.934</c:v>
                </c:pt>
                <c:pt idx="50159">
                  <c:v>161.71599999999998</c:v>
                </c:pt>
                <c:pt idx="50160">
                  <c:v>162.4980000000001</c:v>
                </c:pt>
                <c:pt idx="50161">
                  <c:v>163.27799999999999</c:v>
                </c:pt>
                <c:pt idx="50162">
                  <c:v>164.05700000000004</c:v>
                </c:pt>
                <c:pt idx="50163">
                  <c:v>164.83600000000001</c:v>
                </c:pt>
                <c:pt idx="50164">
                  <c:v>165.61299999999997</c:v>
                </c:pt>
                <c:pt idx="50165">
                  <c:v>166.38900000000001</c:v>
                </c:pt>
                <c:pt idx="50166">
                  <c:v>167.16399999999999</c:v>
                </c:pt>
                <c:pt idx="50167">
                  <c:v>167.93700000000001</c:v>
                </c:pt>
                <c:pt idx="50168">
                  <c:v>168.70999999999998</c:v>
                </c:pt>
                <c:pt idx="50169">
                  <c:v>169.4800000000001</c:v>
                </c:pt>
                <c:pt idx="50170">
                  <c:v>170.24899999999997</c:v>
                </c:pt>
                <c:pt idx="50171">
                  <c:v>171.017</c:v>
                </c:pt>
                <c:pt idx="50172">
                  <c:v>171.78300000000002</c:v>
                </c:pt>
                <c:pt idx="50173">
                  <c:v>172.547</c:v>
                </c:pt>
                <c:pt idx="50174">
                  <c:v>173.309</c:v>
                </c:pt>
                <c:pt idx="50175">
                  <c:v>174.07</c:v>
                </c:pt>
                <c:pt idx="50176">
                  <c:v>174.82800000000012</c:v>
                </c:pt>
                <c:pt idx="50177">
                  <c:v>175.58500000000001</c:v>
                </c:pt>
                <c:pt idx="50178">
                  <c:v>176.34</c:v>
                </c:pt>
                <c:pt idx="50179">
                  <c:v>177.09200000000001</c:v>
                </c:pt>
                <c:pt idx="50180">
                  <c:v>177.84200000000001</c:v>
                </c:pt>
                <c:pt idx="50181">
                  <c:v>178.59100000000001</c:v>
                </c:pt>
                <c:pt idx="50182">
                  <c:v>179.33600000000001</c:v>
                </c:pt>
                <c:pt idx="50183">
                  <c:v>180.08</c:v>
                </c:pt>
                <c:pt idx="50184">
                  <c:v>180.82100000000011</c:v>
                </c:pt>
                <c:pt idx="50185">
                  <c:v>181.56</c:v>
                </c:pt>
                <c:pt idx="50186">
                  <c:v>182.29599999999999</c:v>
                </c:pt>
                <c:pt idx="50187">
                  <c:v>183.03</c:v>
                </c:pt>
                <c:pt idx="50188">
                  <c:v>183.761</c:v>
                </c:pt>
                <c:pt idx="50189">
                  <c:v>184.489</c:v>
                </c:pt>
                <c:pt idx="50190">
                  <c:v>185.21499999999995</c:v>
                </c:pt>
                <c:pt idx="50191">
                  <c:v>185.93800000000007</c:v>
                </c:pt>
                <c:pt idx="50192">
                  <c:v>186.65800000000004</c:v>
                </c:pt>
                <c:pt idx="50193">
                  <c:v>187.375</c:v>
                </c:pt>
                <c:pt idx="50194">
                  <c:v>188.089</c:v>
                </c:pt>
                <c:pt idx="50195">
                  <c:v>188.8</c:v>
                </c:pt>
                <c:pt idx="50196">
                  <c:v>189.50899999999999</c:v>
                </c:pt>
                <c:pt idx="50197">
                  <c:v>190.21399999999988</c:v>
                </c:pt>
                <c:pt idx="50198">
                  <c:v>190.916</c:v>
                </c:pt>
                <c:pt idx="50199">
                  <c:v>191.61399999999998</c:v>
                </c:pt>
                <c:pt idx="50200">
                  <c:v>192.31</c:v>
                </c:pt>
                <c:pt idx="50201">
                  <c:v>193.00200000000001</c:v>
                </c:pt>
                <c:pt idx="50202">
                  <c:v>193.691</c:v>
                </c:pt>
                <c:pt idx="50203">
                  <c:v>194.37700000000001</c:v>
                </c:pt>
                <c:pt idx="50204">
                  <c:v>195.059</c:v>
                </c:pt>
                <c:pt idx="50205">
                  <c:v>195.73699999999999</c:v>
                </c:pt>
                <c:pt idx="50206">
                  <c:v>196.41200000000001</c:v>
                </c:pt>
                <c:pt idx="50207">
                  <c:v>197.084</c:v>
                </c:pt>
                <c:pt idx="50208">
                  <c:v>197.75200000000001</c:v>
                </c:pt>
                <c:pt idx="50209">
                  <c:v>198.416</c:v>
                </c:pt>
                <c:pt idx="50210">
                  <c:v>199.077</c:v>
                </c:pt>
                <c:pt idx="50211">
                  <c:v>199.73399999999998</c:v>
                </c:pt>
                <c:pt idx="50212">
                  <c:v>200.38700000000011</c:v>
                </c:pt>
                <c:pt idx="50213">
                  <c:v>201.03700000000001</c:v>
                </c:pt>
                <c:pt idx="50214">
                  <c:v>201.68200000000004</c:v>
                </c:pt>
                <c:pt idx="50215">
                  <c:v>202.32400000000001</c:v>
                </c:pt>
                <c:pt idx="50216">
                  <c:v>202.96200000000007</c:v>
                </c:pt>
                <c:pt idx="50217">
                  <c:v>203.596</c:v>
                </c:pt>
                <c:pt idx="50218">
                  <c:v>204.226</c:v>
                </c:pt>
                <c:pt idx="50219">
                  <c:v>204.85200000000012</c:v>
                </c:pt>
                <c:pt idx="50220">
                  <c:v>205.47399999999999</c:v>
                </c:pt>
                <c:pt idx="50221">
                  <c:v>206.09200000000001</c:v>
                </c:pt>
                <c:pt idx="50222">
                  <c:v>206.70499999999998</c:v>
                </c:pt>
                <c:pt idx="50223">
                  <c:v>207.315</c:v>
                </c:pt>
                <c:pt idx="50224">
                  <c:v>207.92000000000004</c:v>
                </c:pt>
                <c:pt idx="50225">
                  <c:v>208.52200000000011</c:v>
                </c:pt>
                <c:pt idx="50226">
                  <c:v>209.11899999999997</c:v>
                </c:pt>
                <c:pt idx="50227">
                  <c:v>209.71199999999999</c:v>
                </c:pt>
                <c:pt idx="50228">
                  <c:v>210.3</c:v>
                </c:pt>
                <c:pt idx="50229">
                  <c:v>210.88400000000001</c:v>
                </c:pt>
                <c:pt idx="50230">
                  <c:v>211.464</c:v>
                </c:pt>
                <c:pt idx="50231">
                  <c:v>212.04</c:v>
                </c:pt>
                <c:pt idx="50232">
                  <c:v>212.61099999999999</c:v>
                </c:pt>
                <c:pt idx="50233">
                  <c:v>213.178</c:v>
                </c:pt>
                <c:pt idx="50234">
                  <c:v>213.74099999999999</c:v>
                </c:pt>
                <c:pt idx="50235">
                  <c:v>214.29900000000001</c:v>
                </c:pt>
                <c:pt idx="50236">
                  <c:v>214.85200000000012</c:v>
                </c:pt>
                <c:pt idx="50237">
                  <c:v>215.40100000000001</c:v>
                </c:pt>
                <c:pt idx="50238">
                  <c:v>215.946</c:v>
                </c:pt>
                <c:pt idx="50239">
                  <c:v>216.4860000000001</c:v>
                </c:pt>
                <c:pt idx="50240">
                  <c:v>217.02200000000011</c:v>
                </c:pt>
                <c:pt idx="50241">
                  <c:v>217.553</c:v>
                </c:pt>
                <c:pt idx="50242">
                  <c:v>218.07900000000001</c:v>
                </c:pt>
                <c:pt idx="50243">
                  <c:v>218.602</c:v>
                </c:pt>
                <c:pt idx="50244">
                  <c:v>219.11899999999997</c:v>
                </c:pt>
                <c:pt idx="50245">
                  <c:v>219.63200000000001</c:v>
                </c:pt>
                <c:pt idx="50246">
                  <c:v>220.14</c:v>
                </c:pt>
                <c:pt idx="50247">
                  <c:v>220.64399999999998</c:v>
                </c:pt>
                <c:pt idx="50248">
                  <c:v>221.14299999999997</c:v>
                </c:pt>
                <c:pt idx="50249">
                  <c:v>221.637</c:v>
                </c:pt>
                <c:pt idx="50250">
                  <c:v>222.12700000000001</c:v>
                </c:pt>
                <c:pt idx="50251">
                  <c:v>222.61299999999997</c:v>
                </c:pt>
                <c:pt idx="50252">
                  <c:v>223.09300000000002</c:v>
                </c:pt>
                <c:pt idx="50253">
                  <c:v>223.56900000000002</c:v>
                </c:pt>
                <c:pt idx="50254">
                  <c:v>224.04</c:v>
                </c:pt>
                <c:pt idx="50255">
                  <c:v>224.50700000000001</c:v>
                </c:pt>
                <c:pt idx="50256">
                  <c:v>224.96900000000002</c:v>
                </c:pt>
                <c:pt idx="50257">
                  <c:v>225.42600000000004</c:v>
                </c:pt>
                <c:pt idx="50258">
                  <c:v>225.87900000000002</c:v>
                </c:pt>
                <c:pt idx="50259">
                  <c:v>226.32700000000011</c:v>
                </c:pt>
                <c:pt idx="50260">
                  <c:v>226.77099999999999</c:v>
                </c:pt>
                <c:pt idx="50261">
                  <c:v>227.20899999999997</c:v>
                </c:pt>
                <c:pt idx="50262">
                  <c:v>227.64299999999997</c:v>
                </c:pt>
                <c:pt idx="50263">
                  <c:v>228.07300000000001</c:v>
                </c:pt>
                <c:pt idx="50264">
                  <c:v>228.4980000000001</c:v>
                </c:pt>
                <c:pt idx="50265">
                  <c:v>228.91800000000001</c:v>
                </c:pt>
                <c:pt idx="50266">
                  <c:v>229.333</c:v>
                </c:pt>
                <c:pt idx="50267">
                  <c:v>229.74399999999989</c:v>
                </c:pt>
                <c:pt idx="50268">
                  <c:v>230.15100000000001</c:v>
                </c:pt>
                <c:pt idx="50269">
                  <c:v>230.55200000000011</c:v>
                </c:pt>
                <c:pt idx="50270">
                  <c:v>230.94900000000001</c:v>
                </c:pt>
                <c:pt idx="50271">
                  <c:v>231.34200000000001</c:v>
                </c:pt>
                <c:pt idx="50272">
                  <c:v>231.73</c:v>
                </c:pt>
                <c:pt idx="50273">
                  <c:v>232.11299999999997</c:v>
                </c:pt>
                <c:pt idx="50274">
                  <c:v>232.4920000000001</c:v>
                </c:pt>
                <c:pt idx="50275">
                  <c:v>232.86600000000001</c:v>
                </c:pt>
                <c:pt idx="50276">
                  <c:v>233.23599999999999</c:v>
                </c:pt>
                <c:pt idx="50277">
                  <c:v>233.601</c:v>
                </c:pt>
                <c:pt idx="50278">
                  <c:v>233.96200000000007</c:v>
                </c:pt>
                <c:pt idx="50279">
                  <c:v>234.31800000000001</c:v>
                </c:pt>
                <c:pt idx="50280">
                  <c:v>234.66900000000001</c:v>
                </c:pt>
                <c:pt idx="50281">
                  <c:v>235.017</c:v>
                </c:pt>
                <c:pt idx="50282">
                  <c:v>235.35900000000001</c:v>
                </c:pt>
                <c:pt idx="50283">
                  <c:v>235.69800000000001</c:v>
                </c:pt>
                <c:pt idx="50284">
                  <c:v>236.03200000000001</c:v>
                </c:pt>
                <c:pt idx="50285">
                  <c:v>236.3610000000001</c:v>
                </c:pt>
                <c:pt idx="50286">
                  <c:v>236.68600000000001</c:v>
                </c:pt>
                <c:pt idx="50287">
                  <c:v>237.00700000000001</c:v>
                </c:pt>
                <c:pt idx="50288">
                  <c:v>237.32400000000001</c:v>
                </c:pt>
                <c:pt idx="50289">
                  <c:v>237.636</c:v>
                </c:pt>
                <c:pt idx="50290">
                  <c:v>237.94399999999999</c:v>
                </c:pt>
                <c:pt idx="50291">
                  <c:v>238.24699999999999</c:v>
                </c:pt>
                <c:pt idx="50292">
                  <c:v>238.547</c:v>
                </c:pt>
                <c:pt idx="50293">
                  <c:v>238.84200000000001</c:v>
                </c:pt>
                <c:pt idx="50294">
                  <c:v>239.13300000000001</c:v>
                </c:pt>
                <c:pt idx="50295">
                  <c:v>239.42000000000004</c:v>
                </c:pt>
                <c:pt idx="50296">
                  <c:v>239.702</c:v>
                </c:pt>
                <c:pt idx="50297">
                  <c:v>239.98100000000011</c:v>
                </c:pt>
                <c:pt idx="50298">
                  <c:v>240.255</c:v>
                </c:pt>
                <c:pt idx="50299">
                  <c:v>240.52600000000001</c:v>
                </c:pt>
                <c:pt idx="50300">
                  <c:v>240.792</c:v>
                </c:pt>
                <c:pt idx="50301">
                  <c:v>241.05500000000001</c:v>
                </c:pt>
                <c:pt idx="50302">
                  <c:v>241.31300000000002</c:v>
                </c:pt>
                <c:pt idx="50303">
                  <c:v>241.56800000000001</c:v>
                </c:pt>
                <c:pt idx="50304">
                  <c:v>241.81800000000001</c:v>
                </c:pt>
                <c:pt idx="50305">
                  <c:v>242.065</c:v>
                </c:pt>
                <c:pt idx="50306">
                  <c:v>242.30800000000011</c:v>
                </c:pt>
                <c:pt idx="50307">
                  <c:v>242.547</c:v>
                </c:pt>
                <c:pt idx="50308">
                  <c:v>242.78200000000001</c:v>
                </c:pt>
                <c:pt idx="50309">
                  <c:v>243.01399999999998</c:v>
                </c:pt>
                <c:pt idx="50310">
                  <c:v>243.24199999999999</c:v>
                </c:pt>
                <c:pt idx="50311">
                  <c:v>243.46600000000001</c:v>
                </c:pt>
                <c:pt idx="50312">
                  <c:v>243.68600000000001</c:v>
                </c:pt>
                <c:pt idx="50313">
                  <c:v>243.90300000000002</c:v>
                </c:pt>
                <c:pt idx="50314">
                  <c:v>244.11599999999999</c:v>
                </c:pt>
                <c:pt idx="50315">
                  <c:v>244.32600000000011</c:v>
                </c:pt>
                <c:pt idx="50316">
                  <c:v>244.53200000000001</c:v>
                </c:pt>
                <c:pt idx="50317">
                  <c:v>244.73499999999999</c:v>
                </c:pt>
                <c:pt idx="50318">
                  <c:v>244.934</c:v>
                </c:pt>
                <c:pt idx="50319">
                  <c:v>245.13</c:v>
                </c:pt>
                <c:pt idx="50320">
                  <c:v>245.32300000000001</c:v>
                </c:pt>
                <c:pt idx="50321">
                  <c:v>245.512</c:v>
                </c:pt>
                <c:pt idx="50322">
                  <c:v>245.69800000000001</c:v>
                </c:pt>
                <c:pt idx="50323">
                  <c:v>245.88100000000011</c:v>
                </c:pt>
                <c:pt idx="50324">
                  <c:v>246.06</c:v>
                </c:pt>
                <c:pt idx="50325">
                  <c:v>246.23599999999999</c:v>
                </c:pt>
                <c:pt idx="50326">
                  <c:v>246.41</c:v>
                </c:pt>
                <c:pt idx="50327">
                  <c:v>246.58</c:v>
                </c:pt>
                <c:pt idx="50328">
                  <c:v>246.74699999999999</c:v>
                </c:pt>
                <c:pt idx="50329">
                  <c:v>246.911</c:v>
                </c:pt>
                <c:pt idx="50330">
                  <c:v>247.072</c:v>
                </c:pt>
                <c:pt idx="50331">
                  <c:v>247.23</c:v>
                </c:pt>
                <c:pt idx="50332">
                  <c:v>247.3850000000001</c:v>
                </c:pt>
                <c:pt idx="50333">
                  <c:v>247.53800000000001</c:v>
                </c:pt>
                <c:pt idx="50334">
                  <c:v>247.68700000000001</c:v>
                </c:pt>
                <c:pt idx="50335">
                  <c:v>247.834</c:v>
                </c:pt>
                <c:pt idx="50336">
                  <c:v>247.97800000000001</c:v>
                </c:pt>
                <c:pt idx="50337">
                  <c:v>248.11899999999997</c:v>
                </c:pt>
                <c:pt idx="50338">
                  <c:v>248.25800000000001</c:v>
                </c:pt>
                <c:pt idx="50339">
                  <c:v>248.39400000000001</c:v>
                </c:pt>
                <c:pt idx="50340">
                  <c:v>248.52800000000011</c:v>
                </c:pt>
                <c:pt idx="50341">
                  <c:v>248.65900000000002</c:v>
                </c:pt>
                <c:pt idx="50342">
                  <c:v>248.78800000000001</c:v>
                </c:pt>
                <c:pt idx="50343">
                  <c:v>248.91399999999999</c:v>
                </c:pt>
                <c:pt idx="50344">
                  <c:v>249.03800000000001</c:v>
                </c:pt>
                <c:pt idx="50345">
                  <c:v>249.15900000000002</c:v>
                </c:pt>
                <c:pt idx="50346">
                  <c:v>249.27799999999999</c:v>
                </c:pt>
                <c:pt idx="50347">
                  <c:v>249.39500000000001</c:v>
                </c:pt>
                <c:pt idx="50348">
                  <c:v>249.51</c:v>
                </c:pt>
                <c:pt idx="50349">
                  <c:v>249.62200000000001</c:v>
                </c:pt>
                <c:pt idx="50350">
                  <c:v>249.733</c:v>
                </c:pt>
                <c:pt idx="50351">
                  <c:v>249.84100000000001</c:v>
                </c:pt>
                <c:pt idx="50352">
                  <c:v>249.947</c:v>
                </c:pt>
                <c:pt idx="50353">
                  <c:v>250.05100000000004</c:v>
                </c:pt>
                <c:pt idx="50354">
                  <c:v>250.154</c:v>
                </c:pt>
                <c:pt idx="50355">
                  <c:v>250.25399999999999</c:v>
                </c:pt>
                <c:pt idx="50356">
                  <c:v>250.35300000000001</c:v>
                </c:pt>
                <c:pt idx="50357">
                  <c:v>250.44900000000001</c:v>
                </c:pt>
                <c:pt idx="50358">
                  <c:v>250.54399999999998</c:v>
                </c:pt>
                <c:pt idx="50359">
                  <c:v>250.63800000000001</c:v>
                </c:pt>
                <c:pt idx="50360">
                  <c:v>250.72900000000001</c:v>
                </c:pt>
                <c:pt idx="50361">
                  <c:v>250.81900000000002</c:v>
                </c:pt>
                <c:pt idx="50362">
                  <c:v>250.90700000000001</c:v>
                </c:pt>
                <c:pt idx="50363">
                  <c:v>250.994</c:v>
                </c:pt>
                <c:pt idx="50364">
                  <c:v>251.07900000000001</c:v>
                </c:pt>
                <c:pt idx="50365">
                  <c:v>251.16300000000001</c:v>
                </c:pt>
                <c:pt idx="50366">
                  <c:v>251.24499999999998</c:v>
                </c:pt>
                <c:pt idx="50367">
                  <c:v>251.32600000000011</c:v>
                </c:pt>
                <c:pt idx="50368">
                  <c:v>251.405</c:v>
                </c:pt>
                <c:pt idx="50369">
                  <c:v>251.48400000000001</c:v>
                </c:pt>
                <c:pt idx="50370">
                  <c:v>251.56</c:v>
                </c:pt>
                <c:pt idx="50371">
                  <c:v>251.636</c:v>
                </c:pt>
                <c:pt idx="50372">
                  <c:v>251.71099999999998</c:v>
                </c:pt>
                <c:pt idx="50373">
                  <c:v>251.78399999999999</c:v>
                </c:pt>
                <c:pt idx="50374">
                  <c:v>251.85600000000011</c:v>
                </c:pt>
                <c:pt idx="50375">
                  <c:v>251.92800000000011</c:v>
                </c:pt>
                <c:pt idx="50376">
                  <c:v>251.9980000000001</c:v>
                </c:pt>
                <c:pt idx="50377">
                  <c:v>252.06700000000001</c:v>
                </c:pt>
                <c:pt idx="50378">
                  <c:v>252.136</c:v>
                </c:pt>
                <c:pt idx="50379">
                  <c:v>252.20299999999997</c:v>
                </c:pt>
                <c:pt idx="50380">
                  <c:v>252.26999999999998</c:v>
                </c:pt>
                <c:pt idx="50381">
                  <c:v>252.33500000000001</c:v>
                </c:pt>
                <c:pt idx="50382">
                  <c:v>252.4</c:v>
                </c:pt>
                <c:pt idx="50383">
                  <c:v>252.465</c:v>
                </c:pt>
                <c:pt idx="50384">
                  <c:v>252.52800000000011</c:v>
                </c:pt>
                <c:pt idx="50385">
                  <c:v>252.59100000000001</c:v>
                </c:pt>
                <c:pt idx="50386">
                  <c:v>252.65300000000002</c:v>
                </c:pt>
                <c:pt idx="50387">
                  <c:v>252.71499999999995</c:v>
                </c:pt>
                <c:pt idx="50388">
                  <c:v>252.77599999999998</c:v>
                </c:pt>
                <c:pt idx="50389">
                  <c:v>252.83700000000007</c:v>
                </c:pt>
                <c:pt idx="50390">
                  <c:v>252.89700000000011</c:v>
                </c:pt>
                <c:pt idx="50391">
                  <c:v>252.95700000000011</c:v>
                </c:pt>
                <c:pt idx="50392">
                  <c:v>253.017</c:v>
                </c:pt>
                <c:pt idx="50393">
                  <c:v>253.07599999999999</c:v>
                </c:pt>
                <c:pt idx="50394">
                  <c:v>253.13399999999999</c:v>
                </c:pt>
                <c:pt idx="50395">
                  <c:v>253.19300000000001</c:v>
                </c:pt>
                <c:pt idx="50396">
                  <c:v>253.251</c:v>
                </c:pt>
                <c:pt idx="50397">
                  <c:v>253.309</c:v>
                </c:pt>
                <c:pt idx="50398">
                  <c:v>253.3670000000001</c:v>
                </c:pt>
                <c:pt idx="50399">
                  <c:v>253.42500000000001</c:v>
                </c:pt>
                <c:pt idx="50400">
                  <c:v>253.48200000000011</c:v>
                </c:pt>
                <c:pt idx="50401">
                  <c:v>253.54</c:v>
                </c:pt>
                <c:pt idx="50402">
                  <c:v>253.59800000000001</c:v>
                </c:pt>
                <c:pt idx="50403">
                  <c:v>253.655</c:v>
                </c:pt>
                <c:pt idx="50404">
                  <c:v>253.71299999999999</c:v>
                </c:pt>
                <c:pt idx="50405">
                  <c:v>253.76999999999998</c:v>
                </c:pt>
                <c:pt idx="50406">
                  <c:v>253.82800000000012</c:v>
                </c:pt>
                <c:pt idx="50407">
                  <c:v>253.88600000000011</c:v>
                </c:pt>
                <c:pt idx="50408">
                  <c:v>253.94399999999999</c:v>
                </c:pt>
                <c:pt idx="50409">
                  <c:v>254.00200000000001</c:v>
                </c:pt>
                <c:pt idx="50410">
                  <c:v>254.06</c:v>
                </c:pt>
                <c:pt idx="50411">
                  <c:v>254.11899999999997</c:v>
                </c:pt>
                <c:pt idx="50412">
                  <c:v>254.178</c:v>
                </c:pt>
                <c:pt idx="50413">
                  <c:v>254.23699999999999</c:v>
                </c:pt>
                <c:pt idx="50414">
                  <c:v>254.29599999999999</c:v>
                </c:pt>
                <c:pt idx="50415">
                  <c:v>254.35600000000011</c:v>
                </c:pt>
                <c:pt idx="50416">
                  <c:v>254.416</c:v>
                </c:pt>
                <c:pt idx="50417">
                  <c:v>254.477</c:v>
                </c:pt>
                <c:pt idx="50418">
                  <c:v>254.53800000000001</c:v>
                </c:pt>
                <c:pt idx="50419">
                  <c:v>254.6</c:v>
                </c:pt>
                <c:pt idx="50420">
                  <c:v>254.66200000000001</c:v>
                </c:pt>
                <c:pt idx="50421">
                  <c:v>254.72399999999999</c:v>
                </c:pt>
                <c:pt idx="50422">
                  <c:v>254.78700000000001</c:v>
                </c:pt>
                <c:pt idx="50423">
                  <c:v>254.85100000000011</c:v>
                </c:pt>
                <c:pt idx="50424">
                  <c:v>254.91499999999999</c:v>
                </c:pt>
                <c:pt idx="50425">
                  <c:v>254.9800000000001</c:v>
                </c:pt>
                <c:pt idx="50426">
                  <c:v>255.04499999999999</c:v>
                </c:pt>
                <c:pt idx="50427">
                  <c:v>255.11099999999999</c:v>
                </c:pt>
                <c:pt idx="50428">
                  <c:v>255.178</c:v>
                </c:pt>
                <c:pt idx="50429">
                  <c:v>255.24599999999998</c:v>
                </c:pt>
                <c:pt idx="50430">
                  <c:v>255.31399999999999</c:v>
                </c:pt>
                <c:pt idx="50431">
                  <c:v>255.38300000000001</c:v>
                </c:pt>
                <c:pt idx="50432">
                  <c:v>255.45200000000011</c:v>
                </c:pt>
                <c:pt idx="50433">
                  <c:v>255.523</c:v>
                </c:pt>
                <c:pt idx="50434">
                  <c:v>255.59399999999999</c:v>
                </c:pt>
                <c:pt idx="50435">
                  <c:v>255.666</c:v>
                </c:pt>
                <c:pt idx="50436">
                  <c:v>255.739</c:v>
                </c:pt>
                <c:pt idx="50437">
                  <c:v>255.81200000000001</c:v>
                </c:pt>
                <c:pt idx="50438">
                  <c:v>255.88700000000011</c:v>
                </c:pt>
                <c:pt idx="50439">
                  <c:v>255.96200000000007</c:v>
                </c:pt>
                <c:pt idx="50440">
                  <c:v>256.03799999999978</c:v>
                </c:pt>
                <c:pt idx="50441">
                  <c:v>256.11500000000001</c:v>
                </c:pt>
                <c:pt idx="50442">
                  <c:v>256.19299999999993</c:v>
                </c:pt>
                <c:pt idx="50443">
                  <c:v>256.27199999999965</c:v>
                </c:pt>
                <c:pt idx="50444">
                  <c:v>256.35199999999975</c:v>
                </c:pt>
                <c:pt idx="50445">
                  <c:v>256.43199999999962</c:v>
                </c:pt>
                <c:pt idx="50446">
                  <c:v>256.51400000000001</c:v>
                </c:pt>
                <c:pt idx="50447">
                  <c:v>256.59699999999958</c:v>
                </c:pt>
                <c:pt idx="50448">
                  <c:v>256.68</c:v>
                </c:pt>
                <c:pt idx="50449">
                  <c:v>256.76499999999999</c:v>
                </c:pt>
                <c:pt idx="50450">
                  <c:v>256.851</c:v>
                </c:pt>
                <c:pt idx="50451">
                  <c:v>256.93699999999961</c:v>
                </c:pt>
                <c:pt idx="50452">
                  <c:v>257.02499999999975</c:v>
                </c:pt>
                <c:pt idx="50453">
                  <c:v>257.113</c:v>
                </c:pt>
                <c:pt idx="50454">
                  <c:v>257.20299999999975</c:v>
                </c:pt>
                <c:pt idx="50455">
                  <c:v>257.29299999999978</c:v>
                </c:pt>
                <c:pt idx="50456">
                  <c:v>257.38499999999999</c:v>
                </c:pt>
                <c:pt idx="50457">
                  <c:v>257.47799999999978</c:v>
                </c:pt>
                <c:pt idx="50458">
                  <c:v>257.57100000000003</c:v>
                </c:pt>
                <c:pt idx="50459">
                  <c:v>257.666</c:v>
                </c:pt>
                <c:pt idx="50460">
                  <c:v>257.762</c:v>
                </c:pt>
                <c:pt idx="50461">
                  <c:v>257.85899999999975</c:v>
                </c:pt>
                <c:pt idx="50462">
                  <c:v>257.95599999999979</c:v>
                </c:pt>
                <c:pt idx="50463">
                  <c:v>258.05500000000001</c:v>
                </c:pt>
                <c:pt idx="50464">
                  <c:v>258.15499999999997</c:v>
                </c:pt>
                <c:pt idx="50465">
                  <c:v>258.25599999999974</c:v>
                </c:pt>
                <c:pt idx="50466">
                  <c:v>258.358</c:v>
                </c:pt>
                <c:pt idx="50467">
                  <c:v>258.46099999999979</c:v>
                </c:pt>
                <c:pt idx="50468">
                  <c:v>258.565</c:v>
                </c:pt>
                <c:pt idx="50469">
                  <c:v>258.67</c:v>
                </c:pt>
                <c:pt idx="50470">
                  <c:v>258.77599999999978</c:v>
                </c:pt>
                <c:pt idx="50471">
                  <c:v>258.88299999999975</c:v>
                </c:pt>
                <c:pt idx="50472">
                  <c:v>258.99099999999964</c:v>
                </c:pt>
                <c:pt idx="50473">
                  <c:v>259.101</c:v>
                </c:pt>
                <c:pt idx="50474">
                  <c:v>259.21099999999979</c:v>
                </c:pt>
                <c:pt idx="50475">
                  <c:v>259.322</c:v>
                </c:pt>
                <c:pt idx="50476">
                  <c:v>259.43400000000003</c:v>
                </c:pt>
                <c:pt idx="50477">
                  <c:v>259.54700000000008</c:v>
                </c:pt>
                <c:pt idx="50478">
                  <c:v>259.66199999999975</c:v>
                </c:pt>
                <c:pt idx="50479">
                  <c:v>259.77699999999965</c:v>
                </c:pt>
                <c:pt idx="50480">
                  <c:v>259.89299999999974</c:v>
                </c:pt>
                <c:pt idx="50481">
                  <c:v>260.01</c:v>
                </c:pt>
                <c:pt idx="50482">
                  <c:v>260.12799999999999</c:v>
                </c:pt>
                <c:pt idx="50483">
                  <c:v>260.24700000000001</c:v>
                </c:pt>
                <c:pt idx="50484">
                  <c:v>260.36700000000002</c:v>
                </c:pt>
                <c:pt idx="50485">
                  <c:v>260.48699999999963</c:v>
                </c:pt>
                <c:pt idx="50486">
                  <c:v>260.60899999999975</c:v>
                </c:pt>
                <c:pt idx="50487">
                  <c:v>260.73099999999965</c:v>
                </c:pt>
                <c:pt idx="50488">
                  <c:v>260.85500000000002</c:v>
                </c:pt>
                <c:pt idx="50489">
                  <c:v>260.97899999999959</c:v>
                </c:pt>
                <c:pt idx="50490">
                  <c:v>261.10399999999993</c:v>
                </c:pt>
                <c:pt idx="50491">
                  <c:v>261.22999999999979</c:v>
                </c:pt>
                <c:pt idx="50492">
                  <c:v>261.35700000000008</c:v>
                </c:pt>
                <c:pt idx="50493">
                  <c:v>261.48399999999958</c:v>
                </c:pt>
                <c:pt idx="50494">
                  <c:v>261.613</c:v>
                </c:pt>
                <c:pt idx="50495">
                  <c:v>261.74200000000002</c:v>
                </c:pt>
                <c:pt idx="50496">
                  <c:v>261.87200000000001</c:v>
                </c:pt>
                <c:pt idx="50497">
                  <c:v>262.00200000000001</c:v>
                </c:pt>
                <c:pt idx="50498">
                  <c:v>262.13400000000001</c:v>
                </c:pt>
                <c:pt idx="50499">
                  <c:v>262.26599999999979</c:v>
                </c:pt>
                <c:pt idx="50500">
                  <c:v>262.3979999999998</c:v>
                </c:pt>
                <c:pt idx="50501">
                  <c:v>262.53199999999958</c:v>
                </c:pt>
                <c:pt idx="50502">
                  <c:v>262.66500000000002</c:v>
                </c:pt>
                <c:pt idx="50503">
                  <c:v>262.8</c:v>
                </c:pt>
                <c:pt idx="50504">
                  <c:v>262.93499999999977</c:v>
                </c:pt>
                <c:pt idx="50505">
                  <c:v>263.07100000000003</c:v>
                </c:pt>
                <c:pt idx="50506">
                  <c:v>263.20699999999965</c:v>
                </c:pt>
                <c:pt idx="50507">
                  <c:v>263.34399999999999</c:v>
                </c:pt>
                <c:pt idx="50508">
                  <c:v>263.48099999999965</c:v>
                </c:pt>
                <c:pt idx="50509">
                  <c:v>263.61900000000026</c:v>
                </c:pt>
                <c:pt idx="50510">
                  <c:v>263.75700000000001</c:v>
                </c:pt>
                <c:pt idx="50511">
                  <c:v>263.89499999999975</c:v>
                </c:pt>
                <c:pt idx="50512">
                  <c:v>264.03399999999965</c:v>
                </c:pt>
                <c:pt idx="50513">
                  <c:v>264.17399999999975</c:v>
                </c:pt>
                <c:pt idx="50514">
                  <c:v>264.31400000000002</c:v>
                </c:pt>
                <c:pt idx="50515">
                  <c:v>264.45400000000001</c:v>
                </c:pt>
                <c:pt idx="50516">
                  <c:v>264.59399999999965</c:v>
                </c:pt>
                <c:pt idx="50517">
                  <c:v>264.73399999999958</c:v>
                </c:pt>
                <c:pt idx="50518">
                  <c:v>264.875</c:v>
                </c:pt>
                <c:pt idx="50519">
                  <c:v>265.01599999999979</c:v>
                </c:pt>
                <c:pt idx="50520">
                  <c:v>265.15699999999993</c:v>
                </c:pt>
                <c:pt idx="50521">
                  <c:v>265.29899999999958</c:v>
                </c:pt>
                <c:pt idx="50522">
                  <c:v>265.44</c:v>
                </c:pt>
                <c:pt idx="50523">
                  <c:v>265.58199999999965</c:v>
                </c:pt>
                <c:pt idx="50524">
                  <c:v>265.72399999999965</c:v>
                </c:pt>
                <c:pt idx="50525">
                  <c:v>265.86500000000001</c:v>
                </c:pt>
                <c:pt idx="50526">
                  <c:v>266.00700000000001</c:v>
                </c:pt>
                <c:pt idx="50527">
                  <c:v>266.14900000000023</c:v>
                </c:pt>
                <c:pt idx="50528">
                  <c:v>266.28999999999979</c:v>
                </c:pt>
                <c:pt idx="50529">
                  <c:v>266.43199999999962</c:v>
                </c:pt>
                <c:pt idx="50530">
                  <c:v>266.57299999999975</c:v>
                </c:pt>
                <c:pt idx="50531">
                  <c:v>266.714</c:v>
                </c:pt>
                <c:pt idx="50532">
                  <c:v>266.85500000000002</c:v>
                </c:pt>
                <c:pt idx="50533">
                  <c:v>266.99599999999958</c:v>
                </c:pt>
                <c:pt idx="50534">
                  <c:v>267.137</c:v>
                </c:pt>
                <c:pt idx="50535">
                  <c:v>267.27699999999965</c:v>
                </c:pt>
                <c:pt idx="50536">
                  <c:v>267.41699999999958</c:v>
                </c:pt>
                <c:pt idx="50537">
                  <c:v>267.55700000000002</c:v>
                </c:pt>
                <c:pt idx="50538">
                  <c:v>267.69600000000003</c:v>
                </c:pt>
                <c:pt idx="50539">
                  <c:v>267.83499999999975</c:v>
                </c:pt>
                <c:pt idx="50540">
                  <c:v>267.97299999999979</c:v>
                </c:pt>
                <c:pt idx="50541">
                  <c:v>268.11099999999999</c:v>
                </c:pt>
                <c:pt idx="50542">
                  <c:v>268.24799999999999</c:v>
                </c:pt>
                <c:pt idx="50543">
                  <c:v>268.38499999999999</c:v>
                </c:pt>
                <c:pt idx="50544">
                  <c:v>268.52099999999979</c:v>
                </c:pt>
                <c:pt idx="50545">
                  <c:v>268.65600000000001</c:v>
                </c:pt>
                <c:pt idx="50546">
                  <c:v>268.79099999999966</c:v>
                </c:pt>
                <c:pt idx="50547">
                  <c:v>268.92499999999978</c:v>
                </c:pt>
                <c:pt idx="50548">
                  <c:v>269.05799999999999</c:v>
                </c:pt>
                <c:pt idx="50549">
                  <c:v>269.19099999999975</c:v>
                </c:pt>
                <c:pt idx="50550">
                  <c:v>269.322</c:v>
                </c:pt>
                <c:pt idx="50551">
                  <c:v>269.45299999999975</c:v>
                </c:pt>
                <c:pt idx="50552">
                  <c:v>269.58300000000003</c:v>
                </c:pt>
                <c:pt idx="50553">
                  <c:v>269.71199999999965</c:v>
                </c:pt>
                <c:pt idx="50554">
                  <c:v>269.83999999999975</c:v>
                </c:pt>
                <c:pt idx="50555">
                  <c:v>269.96699999999959</c:v>
                </c:pt>
                <c:pt idx="50556">
                  <c:v>270.09299999999979</c:v>
                </c:pt>
                <c:pt idx="50557">
                  <c:v>270.21799999999979</c:v>
                </c:pt>
                <c:pt idx="50558">
                  <c:v>270.34100000000001</c:v>
                </c:pt>
                <c:pt idx="50559">
                  <c:v>270.464</c:v>
                </c:pt>
                <c:pt idx="50560">
                  <c:v>270.58499999999975</c:v>
                </c:pt>
                <c:pt idx="50561">
                  <c:v>270.70499999999993</c:v>
                </c:pt>
                <c:pt idx="50562">
                  <c:v>270.82400000000001</c:v>
                </c:pt>
                <c:pt idx="50563">
                  <c:v>270.94099999999975</c:v>
                </c:pt>
                <c:pt idx="50564">
                  <c:v>271.05700000000002</c:v>
                </c:pt>
                <c:pt idx="50565">
                  <c:v>271.17200000000008</c:v>
                </c:pt>
                <c:pt idx="50566">
                  <c:v>271.28500000000003</c:v>
                </c:pt>
                <c:pt idx="50567">
                  <c:v>271.39599999999979</c:v>
                </c:pt>
                <c:pt idx="50568">
                  <c:v>271.50599999999974</c:v>
                </c:pt>
                <c:pt idx="50569">
                  <c:v>271.61500000000001</c:v>
                </c:pt>
                <c:pt idx="50570">
                  <c:v>271.72199999999958</c:v>
                </c:pt>
                <c:pt idx="50571">
                  <c:v>271.827</c:v>
                </c:pt>
                <c:pt idx="50572">
                  <c:v>271.93099999999959</c:v>
                </c:pt>
                <c:pt idx="50573">
                  <c:v>272.03199999999958</c:v>
                </c:pt>
                <c:pt idx="50574">
                  <c:v>272.13200000000001</c:v>
                </c:pt>
                <c:pt idx="50575">
                  <c:v>272.22999999999979</c:v>
                </c:pt>
                <c:pt idx="50576">
                  <c:v>272.327</c:v>
                </c:pt>
                <c:pt idx="50577">
                  <c:v>272.42099999999965</c:v>
                </c:pt>
                <c:pt idx="50578">
                  <c:v>272.51299999999975</c:v>
                </c:pt>
                <c:pt idx="50579">
                  <c:v>272.60399999999993</c:v>
                </c:pt>
                <c:pt idx="50580">
                  <c:v>272.69200000000001</c:v>
                </c:pt>
                <c:pt idx="50581">
                  <c:v>272.779</c:v>
                </c:pt>
                <c:pt idx="50582">
                  <c:v>272.863</c:v>
                </c:pt>
                <c:pt idx="50583">
                  <c:v>272.94499999999999</c:v>
                </c:pt>
                <c:pt idx="50584">
                  <c:v>273.02499999999975</c:v>
                </c:pt>
                <c:pt idx="50585">
                  <c:v>273.10300000000001</c:v>
                </c:pt>
                <c:pt idx="50586">
                  <c:v>273.178</c:v>
                </c:pt>
                <c:pt idx="50587">
                  <c:v>273.25099999999975</c:v>
                </c:pt>
                <c:pt idx="50588">
                  <c:v>273.322</c:v>
                </c:pt>
                <c:pt idx="50589">
                  <c:v>273.39</c:v>
                </c:pt>
                <c:pt idx="50590">
                  <c:v>273.45599999999979</c:v>
                </c:pt>
                <c:pt idx="50591">
                  <c:v>273.51900000000001</c:v>
                </c:pt>
                <c:pt idx="50592">
                  <c:v>273.58</c:v>
                </c:pt>
                <c:pt idx="50593">
                  <c:v>273.63900000000001</c:v>
                </c:pt>
                <c:pt idx="50594">
                  <c:v>273.69400000000002</c:v>
                </c:pt>
                <c:pt idx="50595">
                  <c:v>273.74700000000001</c:v>
                </c:pt>
                <c:pt idx="50596">
                  <c:v>273.79799999999977</c:v>
                </c:pt>
                <c:pt idx="50597">
                  <c:v>273.84500000000008</c:v>
                </c:pt>
                <c:pt idx="50598">
                  <c:v>273.89</c:v>
                </c:pt>
                <c:pt idx="50599">
                  <c:v>273.93199999999962</c:v>
                </c:pt>
                <c:pt idx="50600">
                  <c:v>273.97199999999958</c:v>
                </c:pt>
                <c:pt idx="50601">
                  <c:v>274.00799999999975</c:v>
                </c:pt>
                <c:pt idx="50602">
                  <c:v>274.041</c:v>
                </c:pt>
                <c:pt idx="50603">
                  <c:v>274.072</c:v>
                </c:pt>
                <c:pt idx="50604">
                  <c:v>274.09899999999965</c:v>
                </c:pt>
                <c:pt idx="50605">
                  <c:v>274.12400000000002</c:v>
                </c:pt>
                <c:pt idx="50606">
                  <c:v>274.14499999999998</c:v>
                </c:pt>
                <c:pt idx="50607">
                  <c:v>274.16300000000001</c:v>
                </c:pt>
                <c:pt idx="50608">
                  <c:v>274.178</c:v>
                </c:pt>
                <c:pt idx="50609">
                  <c:v>274.19</c:v>
                </c:pt>
                <c:pt idx="50610">
                  <c:v>274.19900000000001</c:v>
                </c:pt>
                <c:pt idx="50611">
                  <c:v>274.20400000000001</c:v>
                </c:pt>
                <c:pt idx="50612">
                  <c:v>274.20599999999979</c:v>
                </c:pt>
                <c:pt idx="50613">
                  <c:v>274.20499999999993</c:v>
                </c:pt>
                <c:pt idx="50614">
                  <c:v>274.2</c:v>
                </c:pt>
                <c:pt idx="50615">
                  <c:v>274.19200000000001</c:v>
                </c:pt>
                <c:pt idx="50616">
                  <c:v>274.18099999999993</c:v>
                </c:pt>
                <c:pt idx="50617">
                  <c:v>274.16500000000002</c:v>
                </c:pt>
                <c:pt idx="50618">
                  <c:v>274.14699999999999</c:v>
                </c:pt>
                <c:pt idx="50619">
                  <c:v>274.125</c:v>
                </c:pt>
                <c:pt idx="50620">
                  <c:v>274.09899999999965</c:v>
                </c:pt>
                <c:pt idx="50621">
                  <c:v>274.06900000000002</c:v>
                </c:pt>
                <c:pt idx="50622">
                  <c:v>274.03599999999977</c:v>
                </c:pt>
                <c:pt idx="50623">
                  <c:v>273.99899999999963</c:v>
                </c:pt>
                <c:pt idx="50624">
                  <c:v>273.959</c:v>
                </c:pt>
                <c:pt idx="50625">
                  <c:v>273.91399999999965</c:v>
                </c:pt>
                <c:pt idx="50626">
                  <c:v>273.86599999999999</c:v>
                </c:pt>
                <c:pt idx="50627">
                  <c:v>273.81400000000002</c:v>
                </c:pt>
                <c:pt idx="50628">
                  <c:v>273.75799999999975</c:v>
                </c:pt>
                <c:pt idx="50629">
                  <c:v>273.69799999999975</c:v>
                </c:pt>
                <c:pt idx="50630">
                  <c:v>273.63400000000001</c:v>
                </c:pt>
                <c:pt idx="50631">
                  <c:v>273.56599999999975</c:v>
                </c:pt>
                <c:pt idx="50632">
                  <c:v>273.49400000000003</c:v>
                </c:pt>
                <c:pt idx="50633">
                  <c:v>273.41799999999978</c:v>
                </c:pt>
                <c:pt idx="50634">
                  <c:v>273.33799999999979</c:v>
                </c:pt>
                <c:pt idx="50635">
                  <c:v>273.25400000000002</c:v>
                </c:pt>
                <c:pt idx="50636">
                  <c:v>273.166</c:v>
                </c:pt>
                <c:pt idx="50637">
                  <c:v>273.07299999999975</c:v>
                </c:pt>
                <c:pt idx="50638">
                  <c:v>272.97599999999977</c:v>
                </c:pt>
                <c:pt idx="50639">
                  <c:v>272.875</c:v>
                </c:pt>
                <c:pt idx="50640">
                  <c:v>272.77</c:v>
                </c:pt>
                <c:pt idx="50641">
                  <c:v>272.66000000000008</c:v>
                </c:pt>
                <c:pt idx="50642">
                  <c:v>272.54599999999999</c:v>
                </c:pt>
                <c:pt idx="50643">
                  <c:v>272.42799999999966</c:v>
                </c:pt>
                <c:pt idx="50644">
                  <c:v>272.30500000000001</c:v>
                </c:pt>
                <c:pt idx="50645">
                  <c:v>272.178</c:v>
                </c:pt>
                <c:pt idx="50646">
                  <c:v>272.04700000000008</c:v>
                </c:pt>
                <c:pt idx="50647">
                  <c:v>271.91000000000003</c:v>
                </c:pt>
                <c:pt idx="50648">
                  <c:v>271.77</c:v>
                </c:pt>
                <c:pt idx="50649">
                  <c:v>271.625</c:v>
                </c:pt>
                <c:pt idx="50650">
                  <c:v>271.4749999999998</c:v>
                </c:pt>
                <c:pt idx="50651">
                  <c:v>271.32100000000003</c:v>
                </c:pt>
                <c:pt idx="50652">
                  <c:v>271.16199999999975</c:v>
                </c:pt>
                <c:pt idx="50653">
                  <c:v>270.99799999999965</c:v>
                </c:pt>
                <c:pt idx="50654">
                  <c:v>270.83</c:v>
                </c:pt>
                <c:pt idx="50655">
                  <c:v>270.65699999999993</c:v>
                </c:pt>
                <c:pt idx="50656">
                  <c:v>270.47899999999959</c:v>
                </c:pt>
                <c:pt idx="50657">
                  <c:v>270.29700000000003</c:v>
                </c:pt>
                <c:pt idx="50658">
                  <c:v>270.11</c:v>
                </c:pt>
                <c:pt idx="50659">
                  <c:v>269.91799999999978</c:v>
                </c:pt>
                <c:pt idx="50660">
                  <c:v>269.72099999999978</c:v>
                </c:pt>
                <c:pt idx="50661">
                  <c:v>269.51900000000001</c:v>
                </c:pt>
                <c:pt idx="50662">
                  <c:v>269.31299999999999</c:v>
                </c:pt>
                <c:pt idx="50663">
                  <c:v>269.101</c:v>
                </c:pt>
                <c:pt idx="50664">
                  <c:v>268.88499999999999</c:v>
                </c:pt>
                <c:pt idx="50665">
                  <c:v>268.66399999999999</c:v>
                </c:pt>
                <c:pt idx="50666">
                  <c:v>268.43799999999965</c:v>
                </c:pt>
                <c:pt idx="50667">
                  <c:v>268.20599999999979</c:v>
                </c:pt>
                <c:pt idx="50668">
                  <c:v>267.97000000000003</c:v>
                </c:pt>
                <c:pt idx="50669">
                  <c:v>267.72899999999959</c:v>
                </c:pt>
                <c:pt idx="50670">
                  <c:v>267.48299999999978</c:v>
                </c:pt>
                <c:pt idx="50671">
                  <c:v>267.23200000000003</c:v>
                </c:pt>
                <c:pt idx="50672">
                  <c:v>266.97599999999977</c:v>
                </c:pt>
                <c:pt idx="50673">
                  <c:v>266.71499999999975</c:v>
                </c:pt>
                <c:pt idx="50674">
                  <c:v>266.44799999999975</c:v>
                </c:pt>
                <c:pt idx="50675">
                  <c:v>266.17700000000002</c:v>
                </c:pt>
                <c:pt idx="50676">
                  <c:v>265.89999999999975</c:v>
                </c:pt>
                <c:pt idx="50677">
                  <c:v>265.61900000000026</c:v>
                </c:pt>
                <c:pt idx="50678">
                  <c:v>265.33199999999965</c:v>
                </c:pt>
                <c:pt idx="50679">
                  <c:v>265.04000000000002</c:v>
                </c:pt>
                <c:pt idx="50680">
                  <c:v>264.74299999999999</c:v>
                </c:pt>
                <c:pt idx="50681">
                  <c:v>264.44099999999975</c:v>
                </c:pt>
                <c:pt idx="50682">
                  <c:v>264.13299999999975</c:v>
                </c:pt>
                <c:pt idx="50683">
                  <c:v>263.82</c:v>
                </c:pt>
                <c:pt idx="50684">
                  <c:v>263.50200000000001</c:v>
                </c:pt>
                <c:pt idx="50685">
                  <c:v>263.17899999999975</c:v>
                </c:pt>
                <c:pt idx="50686">
                  <c:v>262.851</c:v>
                </c:pt>
                <c:pt idx="50687">
                  <c:v>262.517</c:v>
                </c:pt>
                <c:pt idx="50688">
                  <c:v>262.178</c:v>
                </c:pt>
                <c:pt idx="50689">
                  <c:v>261.834</c:v>
                </c:pt>
                <c:pt idx="50690">
                  <c:v>261.48499999999979</c:v>
                </c:pt>
                <c:pt idx="50691">
                  <c:v>261.13</c:v>
                </c:pt>
                <c:pt idx="50692">
                  <c:v>260.77</c:v>
                </c:pt>
                <c:pt idx="50693">
                  <c:v>260.40499999999975</c:v>
                </c:pt>
                <c:pt idx="50694">
                  <c:v>260.03399999999965</c:v>
                </c:pt>
                <c:pt idx="50695">
                  <c:v>259.65800000000002</c:v>
                </c:pt>
                <c:pt idx="50696">
                  <c:v>259.27699999999965</c:v>
                </c:pt>
                <c:pt idx="50697">
                  <c:v>258.89099999999979</c:v>
                </c:pt>
                <c:pt idx="50698">
                  <c:v>258.49899999999963</c:v>
                </c:pt>
                <c:pt idx="50699">
                  <c:v>258.10199999999975</c:v>
                </c:pt>
                <c:pt idx="50700">
                  <c:v>257.69900000000001</c:v>
                </c:pt>
                <c:pt idx="50701">
                  <c:v>257.29099999999966</c:v>
                </c:pt>
                <c:pt idx="50702">
                  <c:v>256.87799999999999</c:v>
                </c:pt>
                <c:pt idx="50703">
                  <c:v>256.45999999999975</c:v>
                </c:pt>
                <c:pt idx="50704">
                  <c:v>256.03599999999977</c:v>
                </c:pt>
                <c:pt idx="50705">
                  <c:v>255.607</c:v>
                </c:pt>
                <c:pt idx="50706">
                  <c:v>255.17299999999997</c:v>
                </c:pt>
                <c:pt idx="50707">
                  <c:v>254.733</c:v>
                </c:pt>
                <c:pt idx="50708">
                  <c:v>254.28800000000001</c:v>
                </c:pt>
                <c:pt idx="50709">
                  <c:v>253.83800000000011</c:v>
                </c:pt>
                <c:pt idx="50710">
                  <c:v>253.38200000000012</c:v>
                </c:pt>
                <c:pt idx="50711">
                  <c:v>252.92100000000011</c:v>
                </c:pt>
                <c:pt idx="50712">
                  <c:v>252.45500000000001</c:v>
                </c:pt>
                <c:pt idx="50713">
                  <c:v>251.98400000000001</c:v>
                </c:pt>
                <c:pt idx="50714">
                  <c:v>251.50700000000001</c:v>
                </c:pt>
                <c:pt idx="50715">
                  <c:v>251.02500000000001</c:v>
                </c:pt>
                <c:pt idx="50716">
                  <c:v>250.53700000000001</c:v>
                </c:pt>
                <c:pt idx="50717">
                  <c:v>250.04499999999999</c:v>
                </c:pt>
                <c:pt idx="50718">
                  <c:v>249.547</c:v>
                </c:pt>
                <c:pt idx="50719">
                  <c:v>249.04399999999998</c:v>
                </c:pt>
                <c:pt idx="50720">
                  <c:v>248.536</c:v>
                </c:pt>
                <c:pt idx="50721">
                  <c:v>248.02200000000011</c:v>
                </c:pt>
                <c:pt idx="50722">
                  <c:v>247.50299999999999</c:v>
                </c:pt>
                <c:pt idx="50723">
                  <c:v>246.97900000000001</c:v>
                </c:pt>
                <c:pt idx="50724">
                  <c:v>246.45000000000007</c:v>
                </c:pt>
                <c:pt idx="50725">
                  <c:v>245.916</c:v>
                </c:pt>
                <c:pt idx="50726">
                  <c:v>245.376</c:v>
                </c:pt>
                <c:pt idx="50727">
                  <c:v>244.83200000000011</c:v>
                </c:pt>
                <c:pt idx="50728">
                  <c:v>244.28200000000001</c:v>
                </c:pt>
                <c:pt idx="50729">
                  <c:v>243.727</c:v>
                </c:pt>
                <c:pt idx="50730">
                  <c:v>243.167</c:v>
                </c:pt>
                <c:pt idx="50731">
                  <c:v>242.602</c:v>
                </c:pt>
                <c:pt idx="50732">
                  <c:v>242.03200000000001</c:v>
                </c:pt>
                <c:pt idx="50733">
                  <c:v>241.45600000000007</c:v>
                </c:pt>
                <c:pt idx="50734">
                  <c:v>240.876</c:v>
                </c:pt>
                <c:pt idx="50735">
                  <c:v>240.291</c:v>
                </c:pt>
                <c:pt idx="50736">
                  <c:v>239.70099999999999</c:v>
                </c:pt>
                <c:pt idx="50737">
                  <c:v>239.10499999999999</c:v>
                </c:pt>
                <c:pt idx="50738">
                  <c:v>238.505</c:v>
                </c:pt>
                <c:pt idx="50739">
                  <c:v>237.9</c:v>
                </c:pt>
                <c:pt idx="50740">
                  <c:v>237.29</c:v>
                </c:pt>
                <c:pt idx="50741">
                  <c:v>236.67499999999998</c:v>
                </c:pt>
                <c:pt idx="50742">
                  <c:v>236.05500000000001</c:v>
                </c:pt>
                <c:pt idx="50743">
                  <c:v>235.43100000000001</c:v>
                </c:pt>
                <c:pt idx="50744">
                  <c:v>234.80100000000004</c:v>
                </c:pt>
                <c:pt idx="50745">
                  <c:v>234.167</c:v>
                </c:pt>
                <c:pt idx="50746">
                  <c:v>233.52800000000011</c:v>
                </c:pt>
                <c:pt idx="50747">
                  <c:v>232.88400000000001</c:v>
                </c:pt>
                <c:pt idx="50748">
                  <c:v>232.23599999999999</c:v>
                </c:pt>
                <c:pt idx="50749">
                  <c:v>231.583</c:v>
                </c:pt>
                <c:pt idx="50750">
                  <c:v>230.92500000000001</c:v>
                </c:pt>
                <c:pt idx="50751">
                  <c:v>230.262</c:v>
                </c:pt>
                <c:pt idx="50752">
                  <c:v>229.595</c:v>
                </c:pt>
                <c:pt idx="50753">
                  <c:v>228.92400000000001</c:v>
                </c:pt>
                <c:pt idx="50754">
                  <c:v>228.24799999999999</c:v>
                </c:pt>
                <c:pt idx="50755">
                  <c:v>227.56700000000001</c:v>
                </c:pt>
                <c:pt idx="50756">
                  <c:v>226.88200000000012</c:v>
                </c:pt>
                <c:pt idx="50757">
                  <c:v>226.19300000000001</c:v>
                </c:pt>
                <c:pt idx="50758">
                  <c:v>225.499</c:v>
                </c:pt>
                <c:pt idx="50759">
                  <c:v>224.8</c:v>
                </c:pt>
                <c:pt idx="50760">
                  <c:v>224.09800000000001</c:v>
                </c:pt>
                <c:pt idx="50761">
                  <c:v>223.3910000000001</c:v>
                </c:pt>
                <c:pt idx="50762">
                  <c:v>222.68</c:v>
                </c:pt>
                <c:pt idx="50763">
                  <c:v>221.964</c:v>
                </c:pt>
                <c:pt idx="50764">
                  <c:v>221.24499999999998</c:v>
                </c:pt>
                <c:pt idx="50765">
                  <c:v>220.52100000000004</c:v>
                </c:pt>
                <c:pt idx="50766">
                  <c:v>219.79300000000001</c:v>
                </c:pt>
                <c:pt idx="50767">
                  <c:v>219.06100000000001</c:v>
                </c:pt>
                <c:pt idx="50768">
                  <c:v>218.32600000000011</c:v>
                </c:pt>
                <c:pt idx="50769">
                  <c:v>217.58600000000001</c:v>
                </c:pt>
                <c:pt idx="50770">
                  <c:v>216.84200000000001</c:v>
                </c:pt>
                <c:pt idx="50771">
                  <c:v>216.09399999999999</c:v>
                </c:pt>
                <c:pt idx="50772">
                  <c:v>215.34200000000001</c:v>
                </c:pt>
                <c:pt idx="50773">
                  <c:v>214.58700000000007</c:v>
                </c:pt>
                <c:pt idx="50774">
                  <c:v>213.82800000000012</c:v>
                </c:pt>
                <c:pt idx="50775">
                  <c:v>213.065</c:v>
                </c:pt>
                <c:pt idx="50776">
                  <c:v>212.298</c:v>
                </c:pt>
                <c:pt idx="50777">
                  <c:v>211.52800000000011</c:v>
                </c:pt>
                <c:pt idx="50778">
                  <c:v>210.75399999999999</c:v>
                </c:pt>
                <c:pt idx="50779">
                  <c:v>209.977</c:v>
                </c:pt>
                <c:pt idx="50780">
                  <c:v>209.19499999999999</c:v>
                </c:pt>
                <c:pt idx="50781">
                  <c:v>208.411</c:v>
                </c:pt>
                <c:pt idx="50782">
                  <c:v>207.62300000000002</c:v>
                </c:pt>
                <c:pt idx="50783">
                  <c:v>206.83200000000011</c:v>
                </c:pt>
                <c:pt idx="50784">
                  <c:v>206.03800000000001</c:v>
                </c:pt>
                <c:pt idx="50785">
                  <c:v>205.23999999999998</c:v>
                </c:pt>
                <c:pt idx="50786">
                  <c:v>204.43900000000002</c:v>
                </c:pt>
                <c:pt idx="50787">
                  <c:v>203.63499999999999</c:v>
                </c:pt>
                <c:pt idx="50788">
                  <c:v>202.82700000000011</c:v>
                </c:pt>
                <c:pt idx="50789">
                  <c:v>202.017</c:v>
                </c:pt>
                <c:pt idx="50790">
                  <c:v>201.20399999999998</c:v>
                </c:pt>
                <c:pt idx="50791">
                  <c:v>200.38700000000011</c:v>
                </c:pt>
                <c:pt idx="50792">
                  <c:v>199.56800000000001</c:v>
                </c:pt>
                <c:pt idx="50793">
                  <c:v>198.74599999999998</c:v>
                </c:pt>
                <c:pt idx="50794">
                  <c:v>197.92200000000011</c:v>
                </c:pt>
                <c:pt idx="50795">
                  <c:v>197.09399999999999</c:v>
                </c:pt>
                <c:pt idx="50796">
                  <c:v>196.26399999999998</c:v>
                </c:pt>
                <c:pt idx="50797">
                  <c:v>195.43100000000001</c:v>
                </c:pt>
                <c:pt idx="50798">
                  <c:v>194.596</c:v>
                </c:pt>
                <c:pt idx="50799">
                  <c:v>193.75800000000001</c:v>
                </c:pt>
                <c:pt idx="50800">
                  <c:v>192.917</c:v>
                </c:pt>
                <c:pt idx="50801">
                  <c:v>192.07499999999999</c:v>
                </c:pt>
                <c:pt idx="50802">
                  <c:v>191.23</c:v>
                </c:pt>
                <c:pt idx="50803">
                  <c:v>190.38200000000012</c:v>
                </c:pt>
                <c:pt idx="50804">
                  <c:v>189.53300000000002</c:v>
                </c:pt>
                <c:pt idx="50805">
                  <c:v>188.68100000000001</c:v>
                </c:pt>
                <c:pt idx="50806">
                  <c:v>187.82700000000011</c:v>
                </c:pt>
                <c:pt idx="50807">
                  <c:v>186.97200000000001</c:v>
                </c:pt>
                <c:pt idx="50808">
                  <c:v>186.11399999999998</c:v>
                </c:pt>
                <c:pt idx="50809">
                  <c:v>185.25399999999999</c:v>
                </c:pt>
                <c:pt idx="50810">
                  <c:v>184.393</c:v>
                </c:pt>
                <c:pt idx="50811">
                  <c:v>183.529</c:v>
                </c:pt>
                <c:pt idx="50812">
                  <c:v>182.66399999999999</c:v>
                </c:pt>
                <c:pt idx="50813">
                  <c:v>181.798</c:v>
                </c:pt>
                <c:pt idx="50814">
                  <c:v>180.929</c:v>
                </c:pt>
                <c:pt idx="50815">
                  <c:v>180.06</c:v>
                </c:pt>
                <c:pt idx="50816">
                  <c:v>179.18900000000002</c:v>
                </c:pt>
                <c:pt idx="50817">
                  <c:v>178.316</c:v>
                </c:pt>
                <c:pt idx="50818">
                  <c:v>177.44200000000001</c:v>
                </c:pt>
                <c:pt idx="50819">
                  <c:v>176.56700000000001</c:v>
                </c:pt>
                <c:pt idx="50820">
                  <c:v>175.691</c:v>
                </c:pt>
                <c:pt idx="50821">
                  <c:v>174.81300000000002</c:v>
                </c:pt>
                <c:pt idx="50822">
                  <c:v>173.935</c:v>
                </c:pt>
                <c:pt idx="50823">
                  <c:v>173.05500000000001</c:v>
                </c:pt>
                <c:pt idx="50824">
                  <c:v>172.17499999999998</c:v>
                </c:pt>
                <c:pt idx="50825">
                  <c:v>171.29399999999998</c:v>
                </c:pt>
                <c:pt idx="50826">
                  <c:v>170.41200000000001</c:v>
                </c:pt>
                <c:pt idx="50827">
                  <c:v>169.529</c:v>
                </c:pt>
                <c:pt idx="50828">
                  <c:v>168.64599999999999</c:v>
                </c:pt>
                <c:pt idx="50829">
                  <c:v>167.762</c:v>
                </c:pt>
                <c:pt idx="50830">
                  <c:v>166.87800000000001</c:v>
                </c:pt>
                <c:pt idx="50831">
                  <c:v>165.99300000000002</c:v>
                </c:pt>
                <c:pt idx="50832">
                  <c:v>165.108</c:v>
                </c:pt>
                <c:pt idx="50833">
                  <c:v>164.22200000000001</c:v>
                </c:pt>
                <c:pt idx="50834">
                  <c:v>163.33700000000007</c:v>
                </c:pt>
                <c:pt idx="50835">
                  <c:v>162.45100000000011</c:v>
                </c:pt>
                <c:pt idx="50836">
                  <c:v>161.565</c:v>
                </c:pt>
                <c:pt idx="50837">
                  <c:v>160.68</c:v>
                </c:pt>
                <c:pt idx="50838">
                  <c:v>159.79399999999998</c:v>
                </c:pt>
                <c:pt idx="50839">
                  <c:v>158.90900000000002</c:v>
                </c:pt>
                <c:pt idx="50840">
                  <c:v>158.024</c:v>
                </c:pt>
                <c:pt idx="50841">
                  <c:v>157.13900000000001</c:v>
                </c:pt>
                <c:pt idx="50842">
                  <c:v>156.25399999999999</c:v>
                </c:pt>
                <c:pt idx="50843">
                  <c:v>155.37</c:v>
                </c:pt>
                <c:pt idx="50844">
                  <c:v>154.48700000000011</c:v>
                </c:pt>
                <c:pt idx="50845">
                  <c:v>153.60399999999998</c:v>
                </c:pt>
                <c:pt idx="50846">
                  <c:v>152.72200000000001</c:v>
                </c:pt>
                <c:pt idx="50847">
                  <c:v>151.84100000000001</c:v>
                </c:pt>
                <c:pt idx="50848">
                  <c:v>150.96</c:v>
                </c:pt>
                <c:pt idx="50849">
                  <c:v>150.08100000000007</c:v>
                </c:pt>
                <c:pt idx="50850">
                  <c:v>149.202</c:v>
                </c:pt>
                <c:pt idx="50851">
                  <c:v>148.32500000000007</c:v>
                </c:pt>
                <c:pt idx="50852">
                  <c:v>147.44800000000001</c:v>
                </c:pt>
                <c:pt idx="50853">
                  <c:v>146.57300000000001</c:v>
                </c:pt>
                <c:pt idx="50854">
                  <c:v>145.69999999999999</c:v>
                </c:pt>
                <c:pt idx="50855">
                  <c:v>144.82700000000011</c:v>
                </c:pt>
                <c:pt idx="50856">
                  <c:v>143.95700000000011</c:v>
                </c:pt>
                <c:pt idx="50857">
                  <c:v>143.08700000000007</c:v>
                </c:pt>
                <c:pt idx="50858">
                  <c:v>142.22</c:v>
                </c:pt>
                <c:pt idx="50859">
                  <c:v>141.35400000000001</c:v>
                </c:pt>
                <c:pt idx="50860">
                  <c:v>140.49</c:v>
                </c:pt>
                <c:pt idx="50861">
                  <c:v>139.62700000000001</c:v>
                </c:pt>
                <c:pt idx="50862">
                  <c:v>138.767</c:v>
                </c:pt>
                <c:pt idx="50863">
                  <c:v>137.90900000000002</c:v>
                </c:pt>
                <c:pt idx="50864">
                  <c:v>137.053</c:v>
                </c:pt>
                <c:pt idx="50865">
                  <c:v>136.19900000000001</c:v>
                </c:pt>
                <c:pt idx="50866">
                  <c:v>135.34700000000001</c:v>
                </c:pt>
                <c:pt idx="50867">
                  <c:v>134.49700000000001</c:v>
                </c:pt>
                <c:pt idx="50868">
                  <c:v>133.65</c:v>
                </c:pt>
                <c:pt idx="50869">
                  <c:v>132.80600000000001</c:v>
                </c:pt>
                <c:pt idx="50870">
                  <c:v>131.964</c:v>
                </c:pt>
                <c:pt idx="50871">
                  <c:v>131.125</c:v>
                </c:pt>
                <c:pt idx="50872">
                  <c:v>130.28800000000001</c:v>
                </c:pt>
                <c:pt idx="50873">
                  <c:v>129.45500000000001</c:v>
                </c:pt>
                <c:pt idx="50874">
                  <c:v>128.624</c:v>
                </c:pt>
                <c:pt idx="50875">
                  <c:v>127.79600000000002</c:v>
                </c:pt>
                <c:pt idx="50876">
                  <c:v>126.97199999999999</c:v>
                </c:pt>
                <c:pt idx="50877">
                  <c:v>126.14999999999999</c:v>
                </c:pt>
                <c:pt idx="50878">
                  <c:v>125.33199999999999</c:v>
                </c:pt>
                <c:pt idx="50879">
                  <c:v>124.51700000000002</c:v>
                </c:pt>
                <c:pt idx="50880">
                  <c:v>123.705</c:v>
                </c:pt>
                <c:pt idx="50881">
                  <c:v>122.89700000000002</c:v>
                </c:pt>
                <c:pt idx="50882">
                  <c:v>122.092</c:v>
                </c:pt>
                <c:pt idx="50883">
                  <c:v>121.29100000000005</c:v>
                </c:pt>
                <c:pt idx="50884">
                  <c:v>120.49400000000006</c:v>
                </c:pt>
                <c:pt idx="50885">
                  <c:v>119.7</c:v>
                </c:pt>
                <c:pt idx="50886">
                  <c:v>118.91100000000006</c:v>
                </c:pt>
                <c:pt idx="50887">
                  <c:v>118.12499999999999</c:v>
                </c:pt>
                <c:pt idx="50888">
                  <c:v>117.343</c:v>
                </c:pt>
                <c:pt idx="50889">
                  <c:v>116.566</c:v>
                </c:pt>
                <c:pt idx="50890">
                  <c:v>115.792</c:v>
                </c:pt>
                <c:pt idx="50891">
                  <c:v>115.023</c:v>
                </c:pt>
                <c:pt idx="50892">
                  <c:v>114.258</c:v>
                </c:pt>
                <c:pt idx="50893">
                  <c:v>113.49700000000006</c:v>
                </c:pt>
                <c:pt idx="50894">
                  <c:v>112.74100000000006</c:v>
                </c:pt>
                <c:pt idx="50895">
                  <c:v>111.99000000000002</c:v>
                </c:pt>
                <c:pt idx="50896">
                  <c:v>111.24299999999999</c:v>
                </c:pt>
                <c:pt idx="50897">
                  <c:v>110.501</c:v>
                </c:pt>
                <c:pt idx="50898">
                  <c:v>109.76400000000002</c:v>
                </c:pt>
                <c:pt idx="50899">
                  <c:v>109.03100000000002</c:v>
                </c:pt>
                <c:pt idx="50900">
                  <c:v>108.303</c:v>
                </c:pt>
                <c:pt idx="50901">
                  <c:v>107.581</c:v>
                </c:pt>
                <c:pt idx="50902">
                  <c:v>106.863</c:v>
                </c:pt>
                <c:pt idx="50903">
                  <c:v>106.151</c:v>
                </c:pt>
                <c:pt idx="50904">
                  <c:v>105.44400000000007</c:v>
                </c:pt>
                <c:pt idx="50905">
                  <c:v>104.742</c:v>
                </c:pt>
                <c:pt idx="50906">
                  <c:v>104.04600000000002</c:v>
                </c:pt>
                <c:pt idx="50907">
                  <c:v>103.35499999999999</c:v>
                </c:pt>
                <c:pt idx="50908">
                  <c:v>102.66999999999999</c:v>
                </c:pt>
                <c:pt idx="50909">
                  <c:v>101.99000000000002</c:v>
                </c:pt>
                <c:pt idx="50910">
                  <c:v>101.316</c:v>
                </c:pt>
                <c:pt idx="50911">
                  <c:v>100.64700000000002</c:v>
                </c:pt>
                <c:pt idx="50912">
                  <c:v>99.984899999999996</c:v>
                </c:pt>
                <c:pt idx="50913">
                  <c:v>99.328299999999999</c:v>
                </c:pt>
                <c:pt idx="50914">
                  <c:v>98.677699999999987</c:v>
                </c:pt>
                <c:pt idx="50915">
                  <c:v>98.033000000000001</c:v>
                </c:pt>
                <c:pt idx="50916">
                  <c:v>97.394499999999994</c:v>
                </c:pt>
                <c:pt idx="50917">
                  <c:v>96.762100000000004</c:v>
                </c:pt>
                <c:pt idx="50918">
                  <c:v>96.135999999999981</c:v>
                </c:pt>
                <c:pt idx="50919">
                  <c:v>95.516200000000026</c:v>
                </c:pt>
                <c:pt idx="50920">
                  <c:v>94.902799999999999</c:v>
                </c:pt>
                <c:pt idx="50921">
                  <c:v>94.2958</c:v>
                </c:pt>
                <c:pt idx="50922">
                  <c:v>93.695300000000003</c:v>
                </c:pt>
                <c:pt idx="50923">
                  <c:v>93.101399999999998</c:v>
                </c:pt>
                <c:pt idx="50924">
                  <c:v>92.514200000000059</c:v>
                </c:pt>
                <c:pt idx="50925">
                  <c:v>91.933700000000002</c:v>
                </c:pt>
                <c:pt idx="50926">
                  <c:v>91.359899999999982</c:v>
                </c:pt>
                <c:pt idx="50927">
                  <c:v>90.793000000000006</c:v>
                </c:pt>
                <c:pt idx="50928">
                  <c:v>90.232900000000001</c:v>
                </c:pt>
                <c:pt idx="50929">
                  <c:v>89.679799999999958</c:v>
                </c:pt>
                <c:pt idx="50930">
                  <c:v>89.133799999999979</c:v>
                </c:pt>
                <c:pt idx="50931">
                  <c:v>88.594899999999996</c:v>
                </c:pt>
                <c:pt idx="50932">
                  <c:v>88.063100000000006</c:v>
                </c:pt>
                <c:pt idx="50933">
                  <c:v>87.538499999999999</c:v>
                </c:pt>
                <c:pt idx="50934">
                  <c:v>87.021199999999993</c:v>
                </c:pt>
                <c:pt idx="50935">
                  <c:v>86.511200000000059</c:v>
                </c:pt>
                <c:pt idx="50936">
                  <c:v>86.008600000000001</c:v>
                </c:pt>
                <c:pt idx="50937">
                  <c:v>85.513400000000004</c:v>
                </c:pt>
                <c:pt idx="50938">
                  <c:v>85.025799999999947</c:v>
                </c:pt>
                <c:pt idx="50939">
                  <c:v>84.545699999999997</c:v>
                </c:pt>
                <c:pt idx="50940">
                  <c:v>84.073300000000003</c:v>
                </c:pt>
                <c:pt idx="50941">
                  <c:v>83.608499999999978</c:v>
                </c:pt>
                <c:pt idx="50942">
                  <c:v>83.151399999999981</c:v>
                </c:pt>
                <c:pt idx="50943">
                  <c:v>82.702100000000002</c:v>
                </c:pt>
                <c:pt idx="50944">
                  <c:v>82.260599999999997</c:v>
                </c:pt>
                <c:pt idx="50945">
                  <c:v>81.826999999999998</c:v>
                </c:pt>
                <c:pt idx="50946">
                  <c:v>81.401399999999995</c:v>
                </c:pt>
                <c:pt idx="50947">
                  <c:v>80.983700000000013</c:v>
                </c:pt>
                <c:pt idx="50948">
                  <c:v>80.573999999999998</c:v>
                </c:pt>
                <c:pt idx="50949">
                  <c:v>80.172499999999943</c:v>
                </c:pt>
                <c:pt idx="50950">
                  <c:v>79.7791</c:v>
                </c:pt>
                <c:pt idx="50951">
                  <c:v>79.393900000000002</c:v>
                </c:pt>
                <c:pt idx="50952">
                  <c:v>79.016800000000003</c:v>
                </c:pt>
                <c:pt idx="50953">
                  <c:v>78.648099999999999</c:v>
                </c:pt>
                <c:pt idx="50954">
                  <c:v>78.287600000000026</c:v>
                </c:pt>
                <c:pt idx="50955">
                  <c:v>77.935500000000005</c:v>
                </c:pt>
                <c:pt idx="50956">
                  <c:v>77.591899999999995</c:v>
                </c:pt>
                <c:pt idx="50957">
                  <c:v>77.256600000000006</c:v>
                </c:pt>
                <c:pt idx="50958">
                  <c:v>76.929900000000004</c:v>
                </c:pt>
                <c:pt idx="50959">
                  <c:v>76.611599999999996</c:v>
                </c:pt>
                <c:pt idx="50960">
                  <c:v>76.301999999999992</c:v>
                </c:pt>
                <c:pt idx="50961">
                  <c:v>76.000900000000001</c:v>
                </c:pt>
                <c:pt idx="50962">
                  <c:v>75.708500000000001</c:v>
                </c:pt>
                <c:pt idx="50963">
                  <c:v>75.424700000000001</c:v>
                </c:pt>
                <c:pt idx="50964">
                  <c:v>75.149699999999996</c:v>
                </c:pt>
                <c:pt idx="50965">
                  <c:v>74.88339999999998</c:v>
                </c:pt>
                <c:pt idx="50966">
                  <c:v>74.625899999999959</c:v>
                </c:pt>
                <c:pt idx="50967">
                  <c:v>74.377299999999991</c:v>
                </c:pt>
                <c:pt idx="50968">
                  <c:v>74.1374</c:v>
                </c:pt>
                <c:pt idx="50969">
                  <c:v>73.906499999999994</c:v>
                </c:pt>
                <c:pt idx="50970">
                  <c:v>73.684399999999982</c:v>
                </c:pt>
                <c:pt idx="50971">
                  <c:v>73.471300000000014</c:v>
                </c:pt>
                <c:pt idx="50972">
                  <c:v>73.267200000000059</c:v>
                </c:pt>
                <c:pt idx="50973">
                  <c:v>73.072000000000003</c:v>
                </c:pt>
                <c:pt idx="50974">
                  <c:v>72.885799999999989</c:v>
                </c:pt>
                <c:pt idx="50975">
                  <c:v>72.708699999999993</c:v>
                </c:pt>
                <c:pt idx="50976">
                  <c:v>72.540700000000001</c:v>
                </c:pt>
                <c:pt idx="50977">
                  <c:v>72.381799999999998</c:v>
                </c:pt>
                <c:pt idx="50978">
                  <c:v>72.231899999999996</c:v>
                </c:pt>
                <c:pt idx="50979">
                  <c:v>72.091300000000004</c:v>
                </c:pt>
                <c:pt idx="50980">
                  <c:v>71.959700000000012</c:v>
                </c:pt>
                <c:pt idx="50981">
                  <c:v>71.837300000000013</c:v>
                </c:pt>
                <c:pt idx="50982">
                  <c:v>71.724199999999996</c:v>
                </c:pt>
                <c:pt idx="50983">
                  <c:v>71.620199999999983</c:v>
                </c:pt>
                <c:pt idx="50984">
                  <c:v>71.525399999999948</c:v>
                </c:pt>
                <c:pt idx="50985">
                  <c:v>71.439899999999994</c:v>
                </c:pt>
                <c:pt idx="50986">
                  <c:v>71.363699999999994</c:v>
                </c:pt>
                <c:pt idx="50987">
                  <c:v>71.296700000000001</c:v>
                </c:pt>
                <c:pt idx="50988">
                  <c:v>71.238900000000001</c:v>
                </c:pt>
                <c:pt idx="50989">
                  <c:v>71.190399999999983</c:v>
                </c:pt>
                <c:pt idx="50990">
                  <c:v>71.151299999999992</c:v>
                </c:pt>
                <c:pt idx="50991">
                  <c:v>71.12139999999998</c:v>
                </c:pt>
                <c:pt idx="50992">
                  <c:v>71.100899999999982</c:v>
                </c:pt>
                <c:pt idx="50993">
                  <c:v>71.089600000000004</c:v>
                </c:pt>
                <c:pt idx="50994">
                  <c:v>71.087800000000001</c:v>
                </c:pt>
                <c:pt idx="50995">
                  <c:v>71.095100000000002</c:v>
                </c:pt>
                <c:pt idx="50996">
                  <c:v>71.111900000000006</c:v>
                </c:pt>
                <c:pt idx="50997">
                  <c:v>71.137900000000002</c:v>
                </c:pt>
                <c:pt idx="50998">
                  <c:v>71.173299999999998</c:v>
                </c:pt>
                <c:pt idx="50999">
                  <c:v>71.218000000000004</c:v>
                </c:pt>
                <c:pt idx="51000">
                  <c:v>71.271999999999991</c:v>
                </c:pt>
                <c:pt idx="51001">
                  <c:v>71.335399999999979</c:v>
                </c:pt>
                <c:pt idx="51002">
                  <c:v>71.408000000000001</c:v>
                </c:pt>
                <c:pt idx="51003">
                  <c:v>71.490100000000027</c:v>
                </c:pt>
                <c:pt idx="51004">
                  <c:v>71.581300000000013</c:v>
                </c:pt>
                <c:pt idx="51005">
                  <c:v>71.681899999999999</c:v>
                </c:pt>
                <c:pt idx="51006">
                  <c:v>71.791700000000006</c:v>
                </c:pt>
                <c:pt idx="51007">
                  <c:v>71.910799999999995</c:v>
                </c:pt>
                <c:pt idx="51008">
                  <c:v>72.039199999999994</c:v>
                </c:pt>
                <c:pt idx="51009">
                  <c:v>72.176899999999989</c:v>
                </c:pt>
                <c:pt idx="51010">
                  <c:v>72.323799999999949</c:v>
                </c:pt>
                <c:pt idx="51011">
                  <c:v>72.479900000000001</c:v>
                </c:pt>
                <c:pt idx="51012">
                  <c:v>72.645200000000003</c:v>
                </c:pt>
                <c:pt idx="51013">
                  <c:v>72.819699999999997</c:v>
                </c:pt>
                <c:pt idx="51014">
                  <c:v>73.003399999999999</c:v>
                </c:pt>
                <c:pt idx="51015">
                  <c:v>73.196299999999994</c:v>
                </c:pt>
                <c:pt idx="51016">
                  <c:v>73.398200000000003</c:v>
                </c:pt>
                <c:pt idx="51017">
                  <c:v>73.60929999999999</c:v>
                </c:pt>
                <c:pt idx="51018">
                  <c:v>73.829499999999982</c:v>
                </c:pt>
                <c:pt idx="51019">
                  <c:v>74.058799999999948</c:v>
                </c:pt>
                <c:pt idx="51020">
                  <c:v>74.296999999999997</c:v>
                </c:pt>
                <c:pt idx="51021">
                  <c:v>74.544300000000007</c:v>
                </c:pt>
                <c:pt idx="51022">
                  <c:v>74.800600000000003</c:v>
                </c:pt>
                <c:pt idx="51023">
                  <c:v>75.065799999999982</c:v>
                </c:pt>
                <c:pt idx="51024">
                  <c:v>75.34</c:v>
                </c:pt>
                <c:pt idx="51025">
                  <c:v>75.622999999999948</c:v>
                </c:pt>
                <c:pt idx="51026">
                  <c:v>75.91490000000006</c:v>
                </c:pt>
                <c:pt idx="51027">
                  <c:v>76.215700000000012</c:v>
                </c:pt>
                <c:pt idx="51028">
                  <c:v>76.525299999999987</c:v>
                </c:pt>
                <c:pt idx="51029">
                  <c:v>76.843599999999995</c:v>
                </c:pt>
                <c:pt idx="51030">
                  <c:v>77.170699999999982</c:v>
                </c:pt>
                <c:pt idx="51031">
                  <c:v>77.506399999999999</c:v>
                </c:pt>
                <c:pt idx="51032">
                  <c:v>77.850799999999978</c:v>
                </c:pt>
                <c:pt idx="51033">
                  <c:v>78.203800000000001</c:v>
                </c:pt>
                <c:pt idx="51034">
                  <c:v>78.565399999999983</c:v>
                </c:pt>
                <c:pt idx="51035">
                  <c:v>78.935599999999994</c:v>
                </c:pt>
                <c:pt idx="51036">
                  <c:v>79.314099999999996</c:v>
                </c:pt>
                <c:pt idx="51037">
                  <c:v>79.701099999999997</c:v>
                </c:pt>
                <c:pt idx="51038">
                  <c:v>80.096500000000006</c:v>
                </c:pt>
                <c:pt idx="51039">
                  <c:v>80.500299999999996</c:v>
                </c:pt>
                <c:pt idx="51040">
                  <c:v>80.912400000000005</c:v>
                </c:pt>
                <c:pt idx="51041">
                  <c:v>81.332700000000003</c:v>
                </c:pt>
                <c:pt idx="51042">
                  <c:v>81.761200000000059</c:v>
                </c:pt>
                <c:pt idx="51043">
                  <c:v>82.197900000000004</c:v>
                </c:pt>
                <c:pt idx="51044">
                  <c:v>82.642699999999991</c:v>
                </c:pt>
                <c:pt idx="51045">
                  <c:v>83.095500000000001</c:v>
                </c:pt>
                <c:pt idx="51046">
                  <c:v>83.556299999999993</c:v>
                </c:pt>
                <c:pt idx="51047">
                  <c:v>84.025099999999981</c:v>
                </c:pt>
                <c:pt idx="51048">
                  <c:v>84.5017</c:v>
                </c:pt>
                <c:pt idx="51049">
                  <c:v>84.986199999999997</c:v>
                </c:pt>
                <c:pt idx="51050">
                  <c:v>85.478399999999979</c:v>
                </c:pt>
                <c:pt idx="51051">
                  <c:v>85.97829999999999</c:v>
                </c:pt>
                <c:pt idx="51052">
                  <c:v>86.485900000000001</c:v>
                </c:pt>
                <c:pt idx="51053">
                  <c:v>87.001000000000005</c:v>
                </c:pt>
                <c:pt idx="51054">
                  <c:v>87.52379999999998</c:v>
                </c:pt>
                <c:pt idx="51055">
                  <c:v>88.053899999999999</c:v>
                </c:pt>
                <c:pt idx="51056">
                  <c:v>88.591499999999996</c:v>
                </c:pt>
                <c:pt idx="51057">
                  <c:v>89.136299999999991</c:v>
                </c:pt>
                <c:pt idx="51058">
                  <c:v>89.688499999999948</c:v>
                </c:pt>
                <c:pt idx="51059">
                  <c:v>90.247800000000026</c:v>
                </c:pt>
                <c:pt idx="51060">
                  <c:v>90.814300000000003</c:v>
                </c:pt>
                <c:pt idx="51061">
                  <c:v>91.387799999999999</c:v>
                </c:pt>
                <c:pt idx="51062">
                  <c:v>91.968400000000003</c:v>
                </c:pt>
                <c:pt idx="51063">
                  <c:v>92.555799999999948</c:v>
                </c:pt>
                <c:pt idx="51064">
                  <c:v>93.150099999999981</c:v>
                </c:pt>
                <c:pt idx="51065">
                  <c:v>93.751199999999997</c:v>
                </c:pt>
                <c:pt idx="51066">
                  <c:v>94.35899999999998</c:v>
                </c:pt>
                <c:pt idx="51067">
                  <c:v>94.973299999999995</c:v>
                </c:pt>
                <c:pt idx="51068">
                  <c:v>95.594300000000004</c:v>
                </c:pt>
                <c:pt idx="51069">
                  <c:v>96.221800000000002</c:v>
                </c:pt>
                <c:pt idx="51070">
                  <c:v>96.855599999999981</c:v>
                </c:pt>
                <c:pt idx="51071">
                  <c:v>97.495700000000014</c:v>
                </c:pt>
                <c:pt idx="51072">
                  <c:v>98.142200000000003</c:v>
                </c:pt>
                <c:pt idx="51073">
                  <c:v>98.794700000000006</c:v>
                </c:pt>
                <c:pt idx="51074">
                  <c:v>99.453400000000002</c:v>
                </c:pt>
                <c:pt idx="51075">
                  <c:v>100.11799999999999</c:v>
                </c:pt>
                <c:pt idx="51076">
                  <c:v>100.789</c:v>
                </c:pt>
                <c:pt idx="51077">
                  <c:v>101.465</c:v>
                </c:pt>
                <c:pt idx="51078">
                  <c:v>102.14700000000002</c:v>
                </c:pt>
                <c:pt idx="51079">
                  <c:v>102.83499999999999</c:v>
                </c:pt>
                <c:pt idx="51080">
                  <c:v>103.52800000000001</c:v>
                </c:pt>
                <c:pt idx="51081">
                  <c:v>104.227</c:v>
                </c:pt>
                <c:pt idx="51082">
                  <c:v>104.932</c:v>
                </c:pt>
                <c:pt idx="51083">
                  <c:v>105.64100000000002</c:v>
                </c:pt>
                <c:pt idx="51084">
                  <c:v>106.35599999999998</c:v>
                </c:pt>
                <c:pt idx="51085">
                  <c:v>107.07599999999998</c:v>
                </c:pt>
                <c:pt idx="51086">
                  <c:v>107.80200000000001</c:v>
                </c:pt>
                <c:pt idx="51087">
                  <c:v>108.532</c:v>
                </c:pt>
                <c:pt idx="51088">
                  <c:v>109.26700000000002</c:v>
                </c:pt>
                <c:pt idx="51089">
                  <c:v>110.006</c:v>
                </c:pt>
                <c:pt idx="51090">
                  <c:v>110.751</c:v>
                </c:pt>
                <c:pt idx="51091">
                  <c:v>111.5</c:v>
                </c:pt>
                <c:pt idx="51092">
                  <c:v>112.254</c:v>
                </c:pt>
                <c:pt idx="51093">
                  <c:v>113.012</c:v>
                </c:pt>
                <c:pt idx="51094">
                  <c:v>113.774</c:v>
                </c:pt>
                <c:pt idx="51095">
                  <c:v>114.54100000000005</c:v>
                </c:pt>
                <c:pt idx="51096">
                  <c:v>115.312</c:v>
                </c:pt>
                <c:pt idx="51097">
                  <c:v>116.086</c:v>
                </c:pt>
                <c:pt idx="51098">
                  <c:v>116.86499999999999</c:v>
                </c:pt>
                <c:pt idx="51099">
                  <c:v>117.648</c:v>
                </c:pt>
                <c:pt idx="51100">
                  <c:v>118.43400000000005</c:v>
                </c:pt>
                <c:pt idx="51101">
                  <c:v>119.224</c:v>
                </c:pt>
                <c:pt idx="51102">
                  <c:v>120.018</c:v>
                </c:pt>
                <c:pt idx="51103">
                  <c:v>120.815</c:v>
                </c:pt>
                <c:pt idx="51104">
                  <c:v>121.616</c:v>
                </c:pt>
                <c:pt idx="51105">
                  <c:v>122.41900000000005</c:v>
                </c:pt>
                <c:pt idx="51106">
                  <c:v>123.226</c:v>
                </c:pt>
                <c:pt idx="51107">
                  <c:v>124.036</c:v>
                </c:pt>
                <c:pt idx="51108">
                  <c:v>124.849</c:v>
                </c:pt>
                <c:pt idx="51109">
                  <c:v>125.66500000000001</c:v>
                </c:pt>
                <c:pt idx="51110">
                  <c:v>126.48399999999999</c:v>
                </c:pt>
                <c:pt idx="51111">
                  <c:v>127.30500000000001</c:v>
                </c:pt>
                <c:pt idx="51112">
                  <c:v>128.12900000000002</c:v>
                </c:pt>
                <c:pt idx="51113">
                  <c:v>128.95500000000001</c:v>
                </c:pt>
                <c:pt idx="51114">
                  <c:v>129.78399999999999</c:v>
                </c:pt>
                <c:pt idx="51115">
                  <c:v>130.61499999999998</c:v>
                </c:pt>
                <c:pt idx="51116">
                  <c:v>131.44800000000001</c:v>
                </c:pt>
                <c:pt idx="51117">
                  <c:v>132.28300000000002</c:v>
                </c:pt>
                <c:pt idx="51118">
                  <c:v>133.12100000000001</c:v>
                </c:pt>
                <c:pt idx="51119">
                  <c:v>133.96</c:v>
                </c:pt>
                <c:pt idx="51120">
                  <c:v>134.80100000000004</c:v>
                </c:pt>
                <c:pt idx="51121">
                  <c:v>135.64299999999997</c:v>
                </c:pt>
                <c:pt idx="51122">
                  <c:v>136.48700000000011</c:v>
                </c:pt>
                <c:pt idx="51123">
                  <c:v>137.333</c:v>
                </c:pt>
                <c:pt idx="51124">
                  <c:v>138.18</c:v>
                </c:pt>
                <c:pt idx="51125">
                  <c:v>139.02800000000011</c:v>
                </c:pt>
                <c:pt idx="51126">
                  <c:v>139.87700000000001</c:v>
                </c:pt>
                <c:pt idx="51127">
                  <c:v>140.72800000000001</c:v>
                </c:pt>
                <c:pt idx="51128">
                  <c:v>141.57900000000001</c:v>
                </c:pt>
                <c:pt idx="51129">
                  <c:v>142.43100000000001</c:v>
                </c:pt>
                <c:pt idx="51130">
                  <c:v>143.28399999999999</c:v>
                </c:pt>
                <c:pt idx="51131">
                  <c:v>144.13800000000001</c:v>
                </c:pt>
                <c:pt idx="51132">
                  <c:v>144.9920000000001</c:v>
                </c:pt>
                <c:pt idx="51133">
                  <c:v>145.84700000000001</c:v>
                </c:pt>
                <c:pt idx="51134">
                  <c:v>146.702</c:v>
                </c:pt>
                <c:pt idx="51135">
                  <c:v>147.55700000000004</c:v>
                </c:pt>
                <c:pt idx="51136">
                  <c:v>148.41200000000001</c:v>
                </c:pt>
                <c:pt idx="51137">
                  <c:v>149.268</c:v>
                </c:pt>
                <c:pt idx="51138">
                  <c:v>150.12300000000002</c:v>
                </c:pt>
                <c:pt idx="51139">
                  <c:v>150.97800000000001</c:v>
                </c:pt>
                <c:pt idx="51140">
                  <c:v>151.833</c:v>
                </c:pt>
                <c:pt idx="51141">
                  <c:v>152.68700000000001</c:v>
                </c:pt>
                <c:pt idx="51142">
                  <c:v>153.542</c:v>
                </c:pt>
                <c:pt idx="51143">
                  <c:v>154.39500000000001</c:v>
                </c:pt>
                <c:pt idx="51144">
                  <c:v>155.24799999999999</c:v>
                </c:pt>
                <c:pt idx="51145">
                  <c:v>156.1</c:v>
                </c:pt>
                <c:pt idx="51146">
                  <c:v>156.95100000000011</c:v>
                </c:pt>
                <c:pt idx="51147">
                  <c:v>157.80100000000004</c:v>
                </c:pt>
                <c:pt idx="51148">
                  <c:v>158.65100000000001</c:v>
                </c:pt>
                <c:pt idx="51149">
                  <c:v>159.499</c:v>
                </c:pt>
                <c:pt idx="51150">
                  <c:v>160.346</c:v>
                </c:pt>
                <c:pt idx="51151">
                  <c:v>161.191</c:v>
                </c:pt>
                <c:pt idx="51152">
                  <c:v>162.035</c:v>
                </c:pt>
                <c:pt idx="51153">
                  <c:v>162.87800000000001</c:v>
                </c:pt>
                <c:pt idx="51154">
                  <c:v>163.71899999999999</c:v>
                </c:pt>
                <c:pt idx="51155">
                  <c:v>164.55800000000011</c:v>
                </c:pt>
                <c:pt idx="51156">
                  <c:v>165.39500000000001</c:v>
                </c:pt>
                <c:pt idx="51157">
                  <c:v>166.23</c:v>
                </c:pt>
                <c:pt idx="51158">
                  <c:v>167.06399999999999</c:v>
                </c:pt>
                <c:pt idx="51159">
                  <c:v>167.89500000000001</c:v>
                </c:pt>
                <c:pt idx="51160">
                  <c:v>168.72399999999999</c:v>
                </c:pt>
                <c:pt idx="51161">
                  <c:v>169.55100000000004</c:v>
                </c:pt>
                <c:pt idx="51162">
                  <c:v>170.376</c:v>
                </c:pt>
                <c:pt idx="51163">
                  <c:v>171.19800000000001</c:v>
                </c:pt>
                <c:pt idx="51164">
                  <c:v>172.017</c:v>
                </c:pt>
                <c:pt idx="51165">
                  <c:v>172.834</c:v>
                </c:pt>
                <c:pt idx="51166">
                  <c:v>173.648</c:v>
                </c:pt>
                <c:pt idx="51167">
                  <c:v>174.46</c:v>
                </c:pt>
                <c:pt idx="51168">
                  <c:v>175.268</c:v>
                </c:pt>
                <c:pt idx="51169">
                  <c:v>176.07399999999998</c:v>
                </c:pt>
                <c:pt idx="51170">
                  <c:v>176.876</c:v>
                </c:pt>
                <c:pt idx="51171">
                  <c:v>177.67499999999998</c:v>
                </c:pt>
                <c:pt idx="51172">
                  <c:v>178.471</c:v>
                </c:pt>
                <c:pt idx="51173">
                  <c:v>179.26399999999998</c:v>
                </c:pt>
                <c:pt idx="51174">
                  <c:v>180.053</c:v>
                </c:pt>
                <c:pt idx="51175">
                  <c:v>180.839</c:v>
                </c:pt>
                <c:pt idx="51176">
                  <c:v>181.62100000000001</c:v>
                </c:pt>
                <c:pt idx="51177">
                  <c:v>182.4</c:v>
                </c:pt>
                <c:pt idx="51178">
                  <c:v>183.17499999999998</c:v>
                </c:pt>
                <c:pt idx="51179">
                  <c:v>183.946</c:v>
                </c:pt>
                <c:pt idx="51180">
                  <c:v>184.71299999999999</c:v>
                </c:pt>
                <c:pt idx="51181">
                  <c:v>185.476</c:v>
                </c:pt>
                <c:pt idx="51182">
                  <c:v>186.23499999999999</c:v>
                </c:pt>
                <c:pt idx="51183">
                  <c:v>186.99100000000001</c:v>
                </c:pt>
                <c:pt idx="51184">
                  <c:v>187.74199999999999</c:v>
                </c:pt>
                <c:pt idx="51185">
                  <c:v>188.48800000000011</c:v>
                </c:pt>
                <c:pt idx="51186">
                  <c:v>189.23099999999999</c:v>
                </c:pt>
                <c:pt idx="51187">
                  <c:v>189.96900000000002</c:v>
                </c:pt>
                <c:pt idx="51188">
                  <c:v>190.702</c:v>
                </c:pt>
                <c:pt idx="51189">
                  <c:v>191.43100000000001</c:v>
                </c:pt>
                <c:pt idx="51190">
                  <c:v>192.15600000000001</c:v>
                </c:pt>
                <c:pt idx="51191">
                  <c:v>192.876</c:v>
                </c:pt>
                <c:pt idx="51192">
                  <c:v>193.59100000000001</c:v>
                </c:pt>
                <c:pt idx="51193">
                  <c:v>194.30100000000004</c:v>
                </c:pt>
                <c:pt idx="51194">
                  <c:v>195.006</c:v>
                </c:pt>
                <c:pt idx="51195">
                  <c:v>195.70699999999999</c:v>
                </c:pt>
                <c:pt idx="51196">
                  <c:v>196.40300000000002</c:v>
                </c:pt>
                <c:pt idx="51197">
                  <c:v>197.09300000000002</c:v>
                </c:pt>
                <c:pt idx="51198">
                  <c:v>197.77799999999999</c:v>
                </c:pt>
                <c:pt idx="51199">
                  <c:v>198.459</c:v>
                </c:pt>
                <c:pt idx="51200">
                  <c:v>199.13399999999999</c:v>
                </c:pt>
                <c:pt idx="51201">
                  <c:v>199.804</c:v>
                </c:pt>
                <c:pt idx="51202">
                  <c:v>200.46800000000007</c:v>
                </c:pt>
                <c:pt idx="51203">
                  <c:v>201.12800000000001</c:v>
                </c:pt>
                <c:pt idx="51204">
                  <c:v>201.78100000000001</c:v>
                </c:pt>
                <c:pt idx="51205">
                  <c:v>202.43</c:v>
                </c:pt>
                <c:pt idx="51206">
                  <c:v>203.072</c:v>
                </c:pt>
                <c:pt idx="51207">
                  <c:v>203.70999999999998</c:v>
                </c:pt>
                <c:pt idx="51208">
                  <c:v>204.34100000000001</c:v>
                </c:pt>
                <c:pt idx="51209">
                  <c:v>204.96700000000001</c:v>
                </c:pt>
                <c:pt idx="51210">
                  <c:v>205.58700000000007</c:v>
                </c:pt>
                <c:pt idx="51211">
                  <c:v>206.202</c:v>
                </c:pt>
                <c:pt idx="51212">
                  <c:v>206.81100000000001</c:v>
                </c:pt>
                <c:pt idx="51213">
                  <c:v>207.41399999999999</c:v>
                </c:pt>
                <c:pt idx="51214">
                  <c:v>208.011</c:v>
                </c:pt>
                <c:pt idx="51215">
                  <c:v>208.602</c:v>
                </c:pt>
                <c:pt idx="51216">
                  <c:v>209.18700000000001</c:v>
                </c:pt>
                <c:pt idx="51217">
                  <c:v>209.76599999999999</c:v>
                </c:pt>
                <c:pt idx="51218">
                  <c:v>210.339</c:v>
                </c:pt>
                <c:pt idx="51219">
                  <c:v>210.90700000000001</c:v>
                </c:pt>
                <c:pt idx="51220">
                  <c:v>211.46800000000007</c:v>
                </c:pt>
                <c:pt idx="51221">
                  <c:v>212.023</c:v>
                </c:pt>
                <c:pt idx="51222">
                  <c:v>212.571</c:v>
                </c:pt>
                <c:pt idx="51223">
                  <c:v>213.11399999999998</c:v>
                </c:pt>
                <c:pt idx="51224">
                  <c:v>213.65100000000001</c:v>
                </c:pt>
                <c:pt idx="51225">
                  <c:v>214.18100000000001</c:v>
                </c:pt>
                <c:pt idx="51226">
                  <c:v>214.70499999999998</c:v>
                </c:pt>
                <c:pt idx="51227">
                  <c:v>215.22300000000001</c:v>
                </c:pt>
                <c:pt idx="51228">
                  <c:v>215.73399999999998</c:v>
                </c:pt>
                <c:pt idx="51229">
                  <c:v>216.239</c:v>
                </c:pt>
                <c:pt idx="51230">
                  <c:v>216.738</c:v>
                </c:pt>
                <c:pt idx="51231">
                  <c:v>217.23099999999999</c:v>
                </c:pt>
                <c:pt idx="51232">
                  <c:v>217.71699999999998</c:v>
                </c:pt>
                <c:pt idx="51233">
                  <c:v>218.196</c:v>
                </c:pt>
                <c:pt idx="51234">
                  <c:v>218.67</c:v>
                </c:pt>
                <c:pt idx="51235">
                  <c:v>219.137</c:v>
                </c:pt>
                <c:pt idx="51236">
                  <c:v>219.59700000000001</c:v>
                </c:pt>
                <c:pt idx="51237">
                  <c:v>220.05100000000004</c:v>
                </c:pt>
                <c:pt idx="51238">
                  <c:v>220.499</c:v>
                </c:pt>
                <c:pt idx="51239">
                  <c:v>220.94</c:v>
                </c:pt>
                <c:pt idx="51240">
                  <c:v>221.375</c:v>
                </c:pt>
                <c:pt idx="51241">
                  <c:v>221.803</c:v>
                </c:pt>
                <c:pt idx="51242">
                  <c:v>222.22499999999999</c:v>
                </c:pt>
                <c:pt idx="51243">
                  <c:v>222.64099999999999</c:v>
                </c:pt>
                <c:pt idx="51244">
                  <c:v>223.05</c:v>
                </c:pt>
                <c:pt idx="51245">
                  <c:v>223.45200000000011</c:v>
                </c:pt>
                <c:pt idx="51246">
                  <c:v>223.84800000000001</c:v>
                </c:pt>
                <c:pt idx="51247">
                  <c:v>224.238</c:v>
                </c:pt>
                <c:pt idx="51248">
                  <c:v>224.62100000000001</c:v>
                </c:pt>
                <c:pt idx="51249">
                  <c:v>224.9980000000001</c:v>
                </c:pt>
                <c:pt idx="51250">
                  <c:v>225.36800000000011</c:v>
                </c:pt>
                <c:pt idx="51251">
                  <c:v>225.732</c:v>
                </c:pt>
                <c:pt idx="51252">
                  <c:v>226.089</c:v>
                </c:pt>
                <c:pt idx="51253">
                  <c:v>226.44</c:v>
                </c:pt>
                <c:pt idx="51254">
                  <c:v>226.785</c:v>
                </c:pt>
                <c:pt idx="51255">
                  <c:v>227.12300000000002</c:v>
                </c:pt>
                <c:pt idx="51256">
                  <c:v>227.45500000000001</c:v>
                </c:pt>
                <c:pt idx="51257">
                  <c:v>227.78100000000001</c:v>
                </c:pt>
                <c:pt idx="51258">
                  <c:v>228.1</c:v>
                </c:pt>
                <c:pt idx="51259">
                  <c:v>228.41300000000001</c:v>
                </c:pt>
                <c:pt idx="51260">
                  <c:v>228.71899999999999</c:v>
                </c:pt>
                <c:pt idx="51261">
                  <c:v>229.02</c:v>
                </c:pt>
                <c:pt idx="51262">
                  <c:v>229.31399999999999</c:v>
                </c:pt>
                <c:pt idx="51263">
                  <c:v>229.602</c:v>
                </c:pt>
                <c:pt idx="51264">
                  <c:v>229.88300000000001</c:v>
                </c:pt>
                <c:pt idx="51265">
                  <c:v>230.15900000000002</c:v>
                </c:pt>
                <c:pt idx="51266">
                  <c:v>230.42800000000011</c:v>
                </c:pt>
                <c:pt idx="51267">
                  <c:v>230.691</c:v>
                </c:pt>
                <c:pt idx="51268">
                  <c:v>230.94800000000001</c:v>
                </c:pt>
                <c:pt idx="51269">
                  <c:v>231.19900000000001</c:v>
                </c:pt>
                <c:pt idx="51270">
                  <c:v>231.44399999999999</c:v>
                </c:pt>
                <c:pt idx="51271">
                  <c:v>231.68300000000002</c:v>
                </c:pt>
                <c:pt idx="51272">
                  <c:v>231.916</c:v>
                </c:pt>
                <c:pt idx="51273">
                  <c:v>232.14299999999997</c:v>
                </c:pt>
                <c:pt idx="51274">
                  <c:v>232.364</c:v>
                </c:pt>
                <c:pt idx="51275">
                  <c:v>232.58</c:v>
                </c:pt>
                <c:pt idx="51276">
                  <c:v>232.78900000000002</c:v>
                </c:pt>
                <c:pt idx="51277">
                  <c:v>232.99300000000002</c:v>
                </c:pt>
                <c:pt idx="51278">
                  <c:v>233.191</c:v>
                </c:pt>
                <c:pt idx="51279">
                  <c:v>233.38300000000001</c:v>
                </c:pt>
                <c:pt idx="51280">
                  <c:v>233.57</c:v>
                </c:pt>
                <c:pt idx="51281">
                  <c:v>233.751</c:v>
                </c:pt>
                <c:pt idx="51282">
                  <c:v>233.92600000000004</c:v>
                </c:pt>
                <c:pt idx="51283">
                  <c:v>234.096</c:v>
                </c:pt>
                <c:pt idx="51284">
                  <c:v>234.26</c:v>
                </c:pt>
                <c:pt idx="51285">
                  <c:v>234.41900000000001</c:v>
                </c:pt>
                <c:pt idx="51286">
                  <c:v>234.57300000000001</c:v>
                </c:pt>
                <c:pt idx="51287">
                  <c:v>234.721</c:v>
                </c:pt>
                <c:pt idx="51288">
                  <c:v>234.864</c:v>
                </c:pt>
                <c:pt idx="51289">
                  <c:v>235.00200000000001</c:v>
                </c:pt>
                <c:pt idx="51290">
                  <c:v>235.13399999999999</c:v>
                </c:pt>
                <c:pt idx="51291">
                  <c:v>235.262</c:v>
                </c:pt>
                <c:pt idx="51292">
                  <c:v>235.38400000000001</c:v>
                </c:pt>
                <c:pt idx="51293">
                  <c:v>235.501</c:v>
                </c:pt>
                <c:pt idx="51294">
                  <c:v>235.61399999999998</c:v>
                </c:pt>
                <c:pt idx="51295">
                  <c:v>235.721</c:v>
                </c:pt>
                <c:pt idx="51296">
                  <c:v>235.82400000000001</c:v>
                </c:pt>
                <c:pt idx="51297">
                  <c:v>235.92200000000011</c:v>
                </c:pt>
                <c:pt idx="51298">
                  <c:v>236.01499999999999</c:v>
                </c:pt>
                <c:pt idx="51299">
                  <c:v>236.10300000000001</c:v>
                </c:pt>
                <c:pt idx="51300">
                  <c:v>236.18700000000001</c:v>
                </c:pt>
                <c:pt idx="51301">
                  <c:v>236.26599999999999</c:v>
                </c:pt>
                <c:pt idx="51302">
                  <c:v>236.34100000000001</c:v>
                </c:pt>
                <c:pt idx="51303">
                  <c:v>236.411</c:v>
                </c:pt>
                <c:pt idx="51304">
                  <c:v>236.477</c:v>
                </c:pt>
                <c:pt idx="51305">
                  <c:v>236.53900000000002</c:v>
                </c:pt>
                <c:pt idx="51306">
                  <c:v>236.596</c:v>
                </c:pt>
                <c:pt idx="51307">
                  <c:v>236.64899999999997</c:v>
                </c:pt>
                <c:pt idx="51308">
                  <c:v>236.69800000000001</c:v>
                </c:pt>
                <c:pt idx="51309">
                  <c:v>236.74299999999999</c:v>
                </c:pt>
                <c:pt idx="51310">
                  <c:v>236.78399999999999</c:v>
                </c:pt>
                <c:pt idx="51311">
                  <c:v>236.82200000000012</c:v>
                </c:pt>
                <c:pt idx="51312">
                  <c:v>236.8550000000001</c:v>
                </c:pt>
                <c:pt idx="51313">
                  <c:v>236.8850000000001</c:v>
                </c:pt>
                <c:pt idx="51314">
                  <c:v>236.91</c:v>
                </c:pt>
                <c:pt idx="51315">
                  <c:v>236.93300000000002</c:v>
                </c:pt>
                <c:pt idx="51316">
                  <c:v>236.95100000000011</c:v>
                </c:pt>
                <c:pt idx="51317">
                  <c:v>236.96700000000001</c:v>
                </c:pt>
                <c:pt idx="51318">
                  <c:v>236.97800000000001</c:v>
                </c:pt>
                <c:pt idx="51319">
                  <c:v>236.98700000000011</c:v>
                </c:pt>
                <c:pt idx="51320">
                  <c:v>236.9920000000001</c:v>
                </c:pt>
                <c:pt idx="51321">
                  <c:v>236.994</c:v>
                </c:pt>
                <c:pt idx="51322">
                  <c:v>236.99300000000002</c:v>
                </c:pt>
                <c:pt idx="51323">
                  <c:v>236.98800000000011</c:v>
                </c:pt>
                <c:pt idx="51324">
                  <c:v>236.98100000000011</c:v>
                </c:pt>
                <c:pt idx="51325">
                  <c:v>236.971</c:v>
                </c:pt>
                <c:pt idx="51326">
                  <c:v>236.95800000000011</c:v>
                </c:pt>
                <c:pt idx="51327">
                  <c:v>236.94200000000001</c:v>
                </c:pt>
                <c:pt idx="51328">
                  <c:v>236.92400000000001</c:v>
                </c:pt>
                <c:pt idx="51329">
                  <c:v>236.90300000000002</c:v>
                </c:pt>
                <c:pt idx="51330">
                  <c:v>236.87900000000002</c:v>
                </c:pt>
                <c:pt idx="51331">
                  <c:v>236.85300000000001</c:v>
                </c:pt>
                <c:pt idx="51332">
                  <c:v>236.82400000000001</c:v>
                </c:pt>
                <c:pt idx="51333">
                  <c:v>236.79300000000001</c:v>
                </c:pt>
                <c:pt idx="51334">
                  <c:v>236.76</c:v>
                </c:pt>
                <c:pt idx="51335">
                  <c:v>236.72499999999999</c:v>
                </c:pt>
                <c:pt idx="51336">
                  <c:v>236.68800000000007</c:v>
                </c:pt>
                <c:pt idx="51337">
                  <c:v>236.648</c:v>
                </c:pt>
                <c:pt idx="51338">
                  <c:v>236.607</c:v>
                </c:pt>
                <c:pt idx="51339">
                  <c:v>236.56399999999999</c:v>
                </c:pt>
                <c:pt idx="51340">
                  <c:v>236.51900000000001</c:v>
                </c:pt>
                <c:pt idx="51341">
                  <c:v>236.47200000000001</c:v>
                </c:pt>
                <c:pt idx="51342">
                  <c:v>236.42400000000001</c:v>
                </c:pt>
                <c:pt idx="51343">
                  <c:v>236.374</c:v>
                </c:pt>
                <c:pt idx="51344">
                  <c:v>236.32200000000012</c:v>
                </c:pt>
                <c:pt idx="51345">
                  <c:v>236.26999999999998</c:v>
                </c:pt>
                <c:pt idx="51346">
                  <c:v>236.21499999999995</c:v>
                </c:pt>
                <c:pt idx="51347">
                  <c:v>236.16</c:v>
                </c:pt>
                <c:pt idx="51348">
                  <c:v>236.10300000000001</c:v>
                </c:pt>
                <c:pt idx="51349">
                  <c:v>236.04599999999999</c:v>
                </c:pt>
                <c:pt idx="51350">
                  <c:v>235.98700000000011</c:v>
                </c:pt>
                <c:pt idx="51351">
                  <c:v>235.92700000000011</c:v>
                </c:pt>
                <c:pt idx="51352">
                  <c:v>235.86600000000001</c:v>
                </c:pt>
                <c:pt idx="51353">
                  <c:v>235.80500000000001</c:v>
                </c:pt>
                <c:pt idx="51354">
                  <c:v>235.74199999999999</c:v>
                </c:pt>
                <c:pt idx="51355">
                  <c:v>235.67899999999997</c:v>
                </c:pt>
                <c:pt idx="51356">
                  <c:v>235.61599999999999</c:v>
                </c:pt>
                <c:pt idx="51357">
                  <c:v>235.55200000000011</c:v>
                </c:pt>
                <c:pt idx="51358">
                  <c:v>235.48700000000011</c:v>
                </c:pt>
                <c:pt idx="51359">
                  <c:v>235.42200000000011</c:v>
                </c:pt>
                <c:pt idx="51360">
                  <c:v>235.35700000000011</c:v>
                </c:pt>
                <c:pt idx="51361">
                  <c:v>235.291</c:v>
                </c:pt>
                <c:pt idx="51362">
                  <c:v>235.226</c:v>
                </c:pt>
                <c:pt idx="51363">
                  <c:v>235.16</c:v>
                </c:pt>
                <c:pt idx="51364">
                  <c:v>235.09399999999999</c:v>
                </c:pt>
                <c:pt idx="51365">
                  <c:v>235.02800000000011</c:v>
                </c:pt>
                <c:pt idx="51366">
                  <c:v>234.96200000000007</c:v>
                </c:pt>
                <c:pt idx="51367">
                  <c:v>234.89600000000004</c:v>
                </c:pt>
                <c:pt idx="51368">
                  <c:v>234.83100000000007</c:v>
                </c:pt>
                <c:pt idx="51369">
                  <c:v>234.76599999999999</c:v>
                </c:pt>
                <c:pt idx="51370">
                  <c:v>234.70099999999999</c:v>
                </c:pt>
                <c:pt idx="51371">
                  <c:v>234.636</c:v>
                </c:pt>
                <c:pt idx="51372">
                  <c:v>234.572</c:v>
                </c:pt>
                <c:pt idx="51373">
                  <c:v>234.50899999999999</c:v>
                </c:pt>
                <c:pt idx="51374">
                  <c:v>234.446</c:v>
                </c:pt>
                <c:pt idx="51375">
                  <c:v>234.38400000000001</c:v>
                </c:pt>
                <c:pt idx="51376">
                  <c:v>234.32300000000001</c:v>
                </c:pt>
                <c:pt idx="51377">
                  <c:v>234.262</c:v>
                </c:pt>
                <c:pt idx="51378">
                  <c:v>234.20299999999997</c:v>
                </c:pt>
                <c:pt idx="51379">
                  <c:v>234.14399999999998</c:v>
                </c:pt>
                <c:pt idx="51380">
                  <c:v>234.08600000000001</c:v>
                </c:pt>
                <c:pt idx="51381">
                  <c:v>234.029</c:v>
                </c:pt>
                <c:pt idx="51382">
                  <c:v>233.97300000000001</c:v>
                </c:pt>
                <c:pt idx="51383">
                  <c:v>233.91800000000001</c:v>
                </c:pt>
                <c:pt idx="51384">
                  <c:v>233.86500000000001</c:v>
                </c:pt>
                <c:pt idx="51385">
                  <c:v>233.81300000000002</c:v>
                </c:pt>
                <c:pt idx="51386">
                  <c:v>233.762</c:v>
                </c:pt>
                <c:pt idx="51387">
                  <c:v>233.71199999999999</c:v>
                </c:pt>
                <c:pt idx="51388">
                  <c:v>233.66399999999999</c:v>
                </c:pt>
                <c:pt idx="51389">
                  <c:v>233.61699999999999</c:v>
                </c:pt>
                <c:pt idx="51390">
                  <c:v>233.572</c:v>
                </c:pt>
                <c:pt idx="51391">
                  <c:v>233.52800000000011</c:v>
                </c:pt>
                <c:pt idx="51392">
                  <c:v>233.4860000000001</c:v>
                </c:pt>
                <c:pt idx="51393">
                  <c:v>233.446</c:v>
                </c:pt>
                <c:pt idx="51394">
                  <c:v>233.40700000000001</c:v>
                </c:pt>
                <c:pt idx="51395">
                  <c:v>233.37</c:v>
                </c:pt>
                <c:pt idx="51396">
                  <c:v>233.33500000000001</c:v>
                </c:pt>
                <c:pt idx="51397">
                  <c:v>233.30100000000004</c:v>
                </c:pt>
                <c:pt idx="51398">
                  <c:v>233.26999999999998</c:v>
                </c:pt>
                <c:pt idx="51399">
                  <c:v>233.23999999999998</c:v>
                </c:pt>
                <c:pt idx="51400">
                  <c:v>233.21199999999999</c:v>
                </c:pt>
                <c:pt idx="51401">
                  <c:v>233.18700000000001</c:v>
                </c:pt>
                <c:pt idx="51402">
                  <c:v>233.16300000000001</c:v>
                </c:pt>
                <c:pt idx="51403">
                  <c:v>233.14099999999999</c:v>
                </c:pt>
                <c:pt idx="51404">
                  <c:v>233.12100000000001</c:v>
                </c:pt>
                <c:pt idx="51405">
                  <c:v>233.10399999999998</c:v>
                </c:pt>
                <c:pt idx="51406">
                  <c:v>233.08800000000011</c:v>
                </c:pt>
                <c:pt idx="51407">
                  <c:v>233.07499999999999</c:v>
                </c:pt>
                <c:pt idx="51408">
                  <c:v>233.06399999999999</c:v>
                </c:pt>
                <c:pt idx="51409">
                  <c:v>233.05500000000001</c:v>
                </c:pt>
                <c:pt idx="51410">
                  <c:v>233.04900000000001</c:v>
                </c:pt>
                <c:pt idx="51411">
                  <c:v>233.04399999999998</c:v>
                </c:pt>
                <c:pt idx="51412">
                  <c:v>233.04300000000001</c:v>
                </c:pt>
                <c:pt idx="51413">
                  <c:v>233.04300000000001</c:v>
                </c:pt>
                <c:pt idx="51414">
                  <c:v>233.04599999999999</c:v>
                </c:pt>
                <c:pt idx="51415">
                  <c:v>233.05100000000004</c:v>
                </c:pt>
                <c:pt idx="51416">
                  <c:v>233.05800000000011</c:v>
                </c:pt>
                <c:pt idx="51417">
                  <c:v>233.06800000000001</c:v>
                </c:pt>
                <c:pt idx="51418">
                  <c:v>233.08100000000007</c:v>
                </c:pt>
                <c:pt idx="51419">
                  <c:v>233.095</c:v>
                </c:pt>
                <c:pt idx="51420">
                  <c:v>233.11299999999997</c:v>
                </c:pt>
                <c:pt idx="51421">
                  <c:v>233.13200000000001</c:v>
                </c:pt>
                <c:pt idx="51422">
                  <c:v>233.155</c:v>
                </c:pt>
                <c:pt idx="51423">
                  <c:v>233.17899999999997</c:v>
                </c:pt>
                <c:pt idx="51424">
                  <c:v>233.20699999999999</c:v>
                </c:pt>
                <c:pt idx="51425">
                  <c:v>233.23599999999999</c:v>
                </c:pt>
                <c:pt idx="51426">
                  <c:v>233.26900000000001</c:v>
                </c:pt>
                <c:pt idx="51427">
                  <c:v>233.304</c:v>
                </c:pt>
                <c:pt idx="51428">
                  <c:v>233.34100000000001</c:v>
                </c:pt>
                <c:pt idx="51429">
                  <c:v>233.38100000000011</c:v>
                </c:pt>
                <c:pt idx="51430">
                  <c:v>233.423</c:v>
                </c:pt>
                <c:pt idx="51431">
                  <c:v>233.46800000000007</c:v>
                </c:pt>
                <c:pt idx="51432">
                  <c:v>233.51599999999999</c:v>
                </c:pt>
                <c:pt idx="51433">
                  <c:v>233.566</c:v>
                </c:pt>
                <c:pt idx="51434">
                  <c:v>233.61799999999999</c:v>
                </c:pt>
                <c:pt idx="51435">
                  <c:v>233.67299999999997</c:v>
                </c:pt>
                <c:pt idx="51436">
                  <c:v>233.73099999999999</c:v>
                </c:pt>
                <c:pt idx="51437">
                  <c:v>233.791</c:v>
                </c:pt>
                <c:pt idx="51438">
                  <c:v>233.85400000000001</c:v>
                </c:pt>
                <c:pt idx="51439">
                  <c:v>233.91900000000001</c:v>
                </c:pt>
                <c:pt idx="51440">
                  <c:v>233.98700000000011</c:v>
                </c:pt>
                <c:pt idx="51441">
                  <c:v>234.05700000000004</c:v>
                </c:pt>
                <c:pt idx="51442">
                  <c:v>234.12900000000002</c:v>
                </c:pt>
                <c:pt idx="51443">
                  <c:v>234.20399999999998</c:v>
                </c:pt>
                <c:pt idx="51444">
                  <c:v>234.28200000000001</c:v>
                </c:pt>
                <c:pt idx="51445">
                  <c:v>234.36200000000011</c:v>
                </c:pt>
                <c:pt idx="51446">
                  <c:v>234.44399999999999</c:v>
                </c:pt>
                <c:pt idx="51447">
                  <c:v>234.52800000000011</c:v>
                </c:pt>
                <c:pt idx="51448">
                  <c:v>234.61499999999998</c:v>
                </c:pt>
                <c:pt idx="51449">
                  <c:v>234.70399999999998</c:v>
                </c:pt>
                <c:pt idx="51450">
                  <c:v>234.79599999999999</c:v>
                </c:pt>
                <c:pt idx="51451">
                  <c:v>234.89000000000001</c:v>
                </c:pt>
                <c:pt idx="51452">
                  <c:v>234.9860000000001</c:v>
                </c:pt>
                <c:pt idx="51453">
                  <c:v>235.084</c:v>
                </c:pt>
                <c:pt idx="51454">
                  <c:v>235.184</c:v>
                </c:pt>
                <c:pt idx="51455">
                  <c:v>235.28700000000001</c:v>
                </c:pt>
                <c:pt idx="51456">
                  <c:v>235.3910000000001</c:v>
                </c:pt>
                <c:pt idx="51457">
                  <c:v>235.4980000000001</c:v>
                </c:pt>
                <c:pt idx="51458">
                  <c:v>235.607</c:v>
                </c:pt>
                <c:pt idx="51459">
                  <c:v>235.71799999999999</c:v>
                </c:pt>
                <c:pt idx="51460">
                  <c:v>235.83</c:v>
                </c:pt>
                <c:pt idx="51461">
                  <c:v>235.94499999999999</c:v>
                </c:pt>
                <c:pt idx="51462">
                  <c:v>236.06200000000001</c:v>
                </c:pt>
                <c:pt idx="51463">
                  <c:v>236.18</c:v>
                </c:pt>
                <c:pt idx="51464">
                  <c:v>236.3</c:v>
                </c:pt>
                <c:pt idx="51465">
                  <c:v>236.42200000000011</c:v>
                </c:pt>
                <c:pt idx="51466">
                  <c:v>236.54599999999999</c:v>
                </c:pt>
                <c:pt idx="51467">
                  <c:v>236.67099999999999</c:v>
                </c:pt>
                <c:pt idx="51468">
                  <c:v>236.798</c:v>
                </c:pt>
                <c:pt idx="51469">
                  <c:v>236.92700000000011</c:v>
                </c:pt>
                <c:pt idx="51470">
                  <c:v>237.05700000000004</c:v>
                </c:pt>
                <c:pt idx="51471">
                  <c:v>237.18800000000007</c:v>
                </c:pt>
                <c:pt idx="51472">
                  <c:v>237.32100000000011</c:v>
                </c:pt>
                <c:pt idx="51473">
                  <c:v>237.45600000000007</c:v>
                </c:pt>
                <c:pt idx="51474">
                  <c:v>237.59100000000001</c:v>
                </c:pt>
                <c:pt idx="51475">
                  <c:v>237.72800000000001</c:v>
                </c:pt>
                <c:pt idx="51476">
                  <c:v>237.86600000000001</c:v>
                </c:pt>
                <c:pt idx="51477">
                  <c:v>238.005</c:v>
                </c:pt>
                <c:pt idx="51478">
                  <c:v>238.14499999999998</c:v>
                </c:pt>
                <c:pt idx="51479">
                  <c:v>238.28700000000001</c:v>
                </c:pt>
                <c:pt idx="51480">
                  <c:v>238.429</c:v>
                </c:pt>
                <c:pt idx="51481">
                  <c:v>238.572</c:v>
                </c:pt>
                <c:pt idx="51482">
                  <c:v>238.71599999999998</c:v>
                </c:pt>
                <c:pt idx="51483">
                  <c:v>238.8610000000001</c:v>
                </c:pt>
                <c:pt idx="51484">
                  <c:v>239.006</c:v>
                </c:pt>
                <c:pt idx="51485">
                  <c:v>239.15200000000004</c:v>
                </c:pt>
                <c:pt idx="51486">
                  <c:v>239.29900000000001</c:v>
                </c:pt>
                <c:pt idx="51487">
                  <c:v>239.446</c:v>
                </c:pt>
                <c:pt idx="51488">
                  <c:v>239.59300000000002</c:v>
                </c:pt>
                <c:pt idx="51489">
                  <c:v>239.74099999999999</c:v>
                </c:pt>
                <c:pt idx="51490">
                  <c:v>239.89000000000001</c:v>
                </c:pt>
                <c:pt idx="51491">
                  <c:v>240.03800000000001</c:v>
                </c:pt>
                <c:pt idx="51492">
                  <c:v>240.18600000000001</c:v>
                </c:pt>
                <c:pt idx="51493">
                  <c:v>240.33500000000001</c:v>
                </c:pt>
                <c:pt idx="51494">
                  <c:v>240.48400000000001</c:v>
                </c:pt>
                <c:pt idx="51495">
                  <c:v>240.63200000000001</c:v>
                </c:pt>
                <c:pt idx="51496">
                  <c:v>240.78100000000001</c:v>
                </c:pt>
                <c:pt idx="51497">
                  <c:v>240.929</c:v>
                </c:pt>
                <c:pt idx="51498">
                  <c:v>241.077</c:v>
                </c:pt>
                <c:pt idx="51499">
                  <c:v>241.22399999999999</c:v>
                </c:pt>
                <c:pt idx="51500">
                  <c:v>241.37100000000001</c:v>
                </c:pt>
                <c:pt idx="51501">
                  <c:v>241.517</c:v>
                </c:pt>
                <c:pt idx="51502">
                  <c:v>241.66300000000001</c:v>
                </c:pt>
                <c:pt idx="51503">
                  <c:v>241.80800000000011</c:v>
                </c:pt>
                <c:pt idx="51504">
                  <c:v>241.953</c:v>
                </c:pt>
                <c:pt idx="51505">
                  <c:v>242.096</c:v>
                </c:pt>
                <c:pt idx="51506">
                  <c:v>242.239</c:v>
                </c:pt>
                <c:pt idx="51507">
                  <c:v>242.38000000000011</c:v>
                </c:pt>
                <c:pt idx="51508">
                  <c:v>242.52</c:v>
                </c:pt>
                <c:pt idx="51509">
                  <c:v>242.65900000000002</c:v>
                </c:pt>
                <c:pt idx="51510">
                  <c:v>242.797</c:v>
                </c:pt>
                <c:pt idx="51511">
                  <c:v>242.934</c:v>
                </c:pt>
                <c:pt idx="51512">
                  <c:v>243.06900000000002</c:v>
                </c:pt>
                <c:pt idx="51513">
                  <c:v>243.202</c:v>
                </c:pt>
                <c:pt idx="51514">
                  <c:v>243.334</c:v>
                </c:pt>
                <c:pt idx="51515">
                  <c:v>243.464</c:v>
                </c:pt>
                <c:pt idx="51516">
                  <c:v>243.59200000000001</c:v>
                </c:pt>
                <c:pt idx="51517">
                  <c:v>243.71899999999999</c:v>
                </c:pt>
                <c:pt idx="51518">
                  <c:v>243.84300000000002</c:v>
                </c:pt>
                <c:pt idx="51519">
                  <c:v>243.96600000000001</c:v>
                </c:pt>
                <c:pt idx="51520">
                  <c:v>244.08600000000001</c:v>
                </c:pt>
                <c:pt idx="51521">
                  <c:v>244.20399999999998</c:v>
                </c:pt>
                <c:pt idx="51522">
                  <c:v>244.31900000000002</c:v>
                </c:pt>
                <c:pt idx="51523">
                  <c:v>244.43300000000002</c:v>
                </c:pt>
                <c:pt idx="51524">
                  <c:v>244.54300000000001</c:v>
                </c:pt>
                <c:pt idx="51525">
                  <c:v>244.65100000000001</c:v>
                </c:pt>
                <c:pt idx="51526">
                  <c:v>244.75700000000001</c:v>
                </c:pt>
                <c:pt idx="51527">
                  <c:v>244.86</c:v>
                </c:pt>
                <c:pt idx="51528">
                  <c:v>244.959</c:v>
                </c:pt>
                <c:pt idx="51529">
                  <c:v>245.05600000000001</c:v>
                </c:pt>
                <c:pt idx="51530">
                  <c:v>245.15</c:v>
                </c:pt>
                <c:pt idx="51531">
                  <c:v>245.23999999999998</c:v>
                </c:pt>
                <c:pt idx="51532">
                  <c:v>245.32800000000012</c:v>
                </c:pt>
                <c:pt idx="51533">
                  <c:v>245.41200000000001</c:v>
                </c:pt>
                <c:pt idx="51534">
                  <c:v>245.49300000000002</c:v>
                </c:pt>
                <c:pt idx="51535">
                  <c:v>245.57</c:v>
                </c:pt>
                <c:pt idx="51536">
                  <c:v>245.64299999999997</c:v>
                </c:pt>
                <c:pt idx="51537">
                  <c:v>245.71299999999999</c:v>
                </c:pt>
                <c:pt idx="51538">
                  <c:v>245.77899999999997</c:v>
                </c:pt>
                <c:pt idx="51539">
                  <c:v>245.84200000000001</c:v>
                </c:pt>
                <c:pt idx="51540">
                  <c:v>245.9</c:v>
                </c:pt>
                <c:pt idx="51541">
                  <c:v>245.95400000000001</c:v>
                </c:pt>
                <c:pt idx="51542">
                  <c:v>246.00399999999999</c:v>
                </c:pt>
                <c:pt idx="51543">
                  <c:v>246.05</c:v>
                </c:pt>
                <c:pt idx="51544">
                  <c:v>246.09200000000001</c:v>
                </c:pt>
                <c:pt idx="51545">
                  <c:v>246.12900000000002</c:v>
                </c:pt>
                <c:pt idx="51546">
                  <c:v>246.16200000000001</c:v>
                </c:pt>
                <c:pt idx="51547">
                  <c:v>246.19</c:v>
                </c:pt>
                <c:pt idx="51548">
                  <c:v>246.21399999999988</c:v>
                </c:pt>
                <c:pt idx="51549">
                  <c:v>246.233</c:v>
                </c:pt>
                <c:pt idx="51550">
                  <c:v>246.24699999999999</c:v>
                </c:pt>
                <c:pt idx="51551">
                  <c:v>246.256</c:v>
                </c:pt>
                <c:pt idx="51552">
                  <c:v>246.261</c:v>
                </c:pt>
                <c:pt idx="51553">
                  <c:v>246.26</c:v>
                </c:pt>
                <c:pt idx="51554">
                  <c:v>246.25399999999999</c:v>
                </c:pt>
                <c:pt idx="51555">
                  <c:v>246.24299999999999</c:v>
                </c:pt>
                <c:pt idx="51556">
                  <c:v>246.226</c:v>
                </c:pt>
                <c:pt idx="51557">
                  <c:v>246.20399999999998</c:v>
                </c:pt>
                <c:pt idx="51558">
                  <c:v>246.17699999999999</c:v>
                </c:pt>
                <c:pt idx="51559">
                  <c:v>246.14399999999998</c:v>
                </c:pt>
                <c:pt idx="51560">
                  <c:v>246.10499999999999</c:v>
                </c:pt>
                <c:pt idx="51561">
                  <c:v>246.06100000000001</c:v>
                </c:pt>
                <c:pt idx="51562">
                  <c:v>246.011</c:v>
                </c:pt>
                <c:pt idx="51563">
                  <c:v>245.95500000000001</c:v>
                </c:pt>
                <c:pt idx="51564">
                  <c:v>245.893</c:v>
                </c:pt>
                <c:pt idx="51565">
                  <c:v>245.82600000000011</c:v>
                </c:pt>
                <c:pt idx="51566">
                  <c:v>245.75200000000001</c:v>
                </c:pt>
                <c:pt idx="51567">
                  <c:v>245.672</c:v>
                </c:pt>
                <c:pt idx="51568">
                  <c:v>245.58500000000001</c:v>
                </c:pt>
                <c:pt idx="51569">
                  <c:v>245.49300000000002</c:v>
                </c:pt>
                <c:pt idx="51570">
                  <c:v>245.39400000000001</c:v>
                </c:pt>
                <c:pt idx="51571">
                  <c:v>245.28800000000001</c:v>
                </c:pt>
                <c:pt idx="51572">
                  <c:v>245.17699999999999</c:v>
                </c:pt>
                <c:pt idx="51573">
                  <c:v>245.05800000000011</c:v>
                </c:pt>
                <c:pt idx="51574">
                  <c:v>244.93300000000002</c:v>
                </c:pt>
                <c:pt idx="51575">
                  <c:v>244.80100000000004</c:v>
                </c:pt>
                <c:pt idx="51576">
                  <c:v>244.66300000000001</c:v>
                </c:pt>
                <c:pt idx="51577">
                  <c:v>244.517</c:v>
                </c:pt>
                <c:pt idx="51578">
                  <c:v>244.36500000000001</c:v>
                </c:pt>
                <c:pt idx="51579">
                  <c:v>244.20599999999999</c:v>
                </c:pt>
                <c:pt idx="51580">
                  <c:v>244.03900000000002</c:v>
                </c:pt>
                <c:pt idx="51581">
                  <c:v>243.86600000000001</c:v>
                </c:pt>
                <c:pt idx="51582">
                  <c:v>243.68600000000001</c:v>
                </c:pt>
                <c:pt idx="51583">
                  <c:v>243.4980000000001</c:v>
                </c:pt>
                <c:pt idx="51584">
                  <c:v>243.303</c:v>
                </c:pt>
                <c:pt idx="51585">
                  <c:v>243.101</c:v>
                </c:pt>
                <c:pt idx="51586">
                  <c:v>242.8910000000001</c:v>
                </c:pt>
                <c:pt idx="51587">
                  <c:v>242.67399999999998</c:v>
                </c:pt>
                <c:pt idx="51588">
                  <c:v>242.45000000000007</c:v>
                </c:pt>
                <c:pt idx="51589">
                  <c:v>242.21799999999999</c:v>
                </c:pt>
                <c:pt idx="51590">
                  <c:v>241.97900000000001</c:v>
                </c:pt>
                <c:pt idx="51591">
                  <c:v>241.732</c:v>
                </c:pt>
                <c:pt idx="51592">
                  <c:v>241.477</c:v>
                </c:pt>
                <c:pt idx="51593">
                  <c:v>241.21499999999995</c:v>
                </c:pt>
                <c:pt idx="51594">
                  <c:v>240.94499999999999</c:v>
                </c:pt>
                <c:pt idx="51595">
                  <c:v>240.667</c:v>
                </c:pt>
                <c:pt idx="51596">
                  <c:v>240.38200000000012</c:v>
                </c:pt>
                <c:pt idx="51597">
                  <c:v>240.089</c:v>
                </c:pt>
                <c:pt idx="51598">
                  <c:v>239.78800000000001</c:v>
                </c:pt>
                <c:pt idx="51599">
                  <c:v>239.47900000000001</c:v>
                </c:pt>
                <c:pt idx="51600">
                  <c:v>239.16200000000001</c:v>
                </c:pt>
                <c:pt idx="51601">
                  <c:v>238.83700000000007</c:v>
                </c:pt>
                <c:pt idx="51602">
                  <c:v>238.50399999999999</c:v>
                </c:pt>
                <c:pt idx="51603">
                  <c:v>238.16300000000001</c:v>
                </c:pt>
                <c:pt idx="51604">
                  <c:v>237.81399999999999</c:v>
                </c:pt>
                <c:pt idx="51605">
                  <c:v>237.45700000000011</c:v>
                </c:pt>
                <c:pt idx="51606">
                  <c:v>237.09200000000001</c:v>
                </c:pt>
                <c:pt idx="51607">
                  <c:v>236.71899999999999</c:v>
                </c:pt>
                <c:pt idx="51608">
                  <c:v>236.33800000000011</c:v>
                </c:pt>
                <c:pt idx="51609">
                  <c:v>235.94800000000001</c:v>
                </c:pt>
                <c:pt idx="51610">
                  <c:v>235.55100000000004</c:v>
                </c:pt>
                <c:pt idx="51611">
                  <c:v>235.14499999999998</c:v>
                </c:pt>
                <c:pt idx="51612">
                  <c:v>234.73099999999999</c:v>
                </c:pt>
                <c:pt idx="51613">
                  <c:v>234.309</c:v>
                </c:pt>
                <c:pt idx="51614">
                  <c:v>233.87900000000002</c:v>
                </c:pt>
                <c:pt idx="51615">
                  <c:v>233.44</c:v>
                </c:pt>
                <c:pt idx="51616">
                  <c:v>232.994</c:v>
                </c:pt>
                <c:pt idx="51617">
                  <c:v>232.53900000000002</c:v>
                </c:pt>
                <c:pt idx="51618">
                  <c:v>232.07599999999999</c:v>
                </c:pt>
                <c:pt idx="51619">
                  <c:v>231.60499999999999</c:v>
                </c:pt>
                <c:pt idx="51620">
                  <c:v>231.125</c:v>
                </c:pt>
                <c:pt idx="51621">
                  <c:v>230.63800000000001</c:v>
                </c:pt>
                <c:pt idx="51622">
                  <c:v>230.142</c:v>
                </c:pt>
                <c:pt idx="51623">
                  <c:v>229.63800000000001</c:v>
                </c:pt>
                <c:pt idx="51624">
                  <c:v>229.126</c:v>
                </c:pt>
                <c:pt idx="51625">
                  <c:v>228.60499999999999</c:v>
                </c:pt>
                <c:pt idx="51626">
                  <c:v>228.077</c:v>
                </c:pt>
                <c:pt idx="51627">
                  <c:v>227.54</c:v>
                </c:pt>
                <c:pt idx="51628">
                  <c:v>226.995</c:v>
                </c:pt>
                <c:pt idx="51629">
                  <c:v>226.44300000000001</c:v>
                </c:pt>
                <c:pt idx="51630">
                  <c:v>225.88200000000012</c:v>
                </c:pt>
                <c:pt idx="51631">
                  <c:v>225.31300000000002</c:v>
                </c:pt>
                <c:pt idx="51632">
                  <c:v>224.73599999999999</c:v>
                </c:pt>
                <c:pt idx="51633">
                  <c:v>224.15100000000001</c:v>
                </c:pt>
                <c:pt idx="51634">
                  <c:v>223.55800000000011</c:v>
                </c:pt>
                <c:pt idx="51635">
                  <c:v>222.95700000000011</c:v>
                </c:pt>
                <c:pt idx="51636">
                  <c:v>222.34800000000001</c:v>
                </c:pt>
                <c:pt idx="51637">
                  <c:v>221.73099999999999</c:v>
                </c:pt>
                <c:pt idx="51638">
                  <c:v>221.107</c:v>
                </c:pt>
                <c:pt idx="51639">
                  <c:v>220.47399999999999</c:v>
                </c:pt>
                <c:pt idx="51640">
                  <c:v>219.834</c:v>
                </c:pt>
                <c:pt idx="51641">
                  <c:v>219.18600000000001</c:v>
                </c:pt>
                <c:pt idx="51642">
                  <c:v>218.53100000000001</c:v>
                </c:pt>
                <c:pt idx="51643">
                  <c:v>217.86800000000011</c:v>
                </c:pt>
                <c:pt idx="51644">
                  <c:v>217.197</c:v>
                </c:pt>
                <c:pt idx="51645">
                  <c:v>216.51900000000001</c:v>
                </c:pt>
                <c:pt idx="51646">
                  <c:v>215.833</c:v>
                </c:pt>
                <c:pt idx="51647">
                  <c:v>215.14</c:v>
                </c:pt>
                <c:pt idx="51648">
                  <c:v>214.43900000000002</c:v>
                </c:pt>
                <c:pt idx="51649">
                  <c:v>213.73099999999999</c:v>
                </c:pt>
                <c:pt idx="51650">
                  <c:v>213.01599999999999</c:v>
                </c:pt>
                <c:pt idx="51651">
                  <c:v>212.29399999999998</c:v>
                </c:pt>
                <c:pt idx="51652">
                  <c:v>211.56399999999999</c:v>
                </c:pt>
                <c:pt idx="51653">
                  <c:v>210.82800000000012</c:v>
                </c:pt>
                <c:pt idx="51654">
                  <c:v>210.084</c:v>
                </c:pt>
                <c:pt idx="51655">
                  <c:v>209.334</c:v>
                </c:pt>
                <c:pt idx="51656">
                  <c:v>208.57599999999999</c:v>
                </c:pt>
                <c:pt idx="51657">
                  <c:v>207.81200000000001</c:v>
                </c:pt>
                <c:pt idx="51658">
                  <c:v>207.041</c:v>
                </c:pt>
                <c:pt idx="51659">
                  <c:v>206.26300000000001</c:v>
                </c:pt>
                <c:pt idx="51660">
                  <c:v>205.47900000000001</c:v>
                </c:pt>
                <c:pt idx="51661">
                  <c:v>204.68800000000007</c:v>
                </c:pt>
                <c:pt idx="51662">
                  <c:v>203.8910000000001</c:v>
                </c:pt>
                <c:pt idx="51663">
                  <c:v>203.08800000000011</c:v>
                </c:pt>
                <c:pt idx="51664">
                  <c:v>202.27799999999999</c:v>
                </c:pt>
                <c:pt idx="51665">
                  <c:v>201.46200000000007</c:v>
                </c:pt>
                <c:pt idx="51666">
                  <c:v>200.64</c:v>
                </c:pt>
                <c:pt idx="51667">
                  <c:v>199.81200000000001</c:v>
                </c:pt>
                <c:pt idx="51668">
                  <c:v>198.97800000000001</c:v>
                </c:pt>
                <c:pt idx="51669">
                  <c:v>198.13900000000001</c:v>
                </c:pt>
                <c:pt idx="51670">
                  <c:v>197.29300000000001</c:v>
                </c:pt>
                <c:pt idx="51671">
                  <c:v>196.44200000000001</c:v>
                </c:pt>
                <c:pt idx="51672">
                  <c:v>195.58600000000001</c:v>
                </c:pt>
                <c:pt idx="51673">
                  <c:v>194.72399999999999</c:v>
                </c:pt>
                <c:pt idx="51674">
                  <c:v>193.85600000000011</c:v>
                </c:pt>
                <c:pt idx="51675">
                  <c:v>192.98400000000001</c:v>
                </c:pt>
                <c:pt idx="51676">
                  <c:v>192.10599999999999</c:v>
                </c:pt>
                <c:pt idx="51677">
                  <c:v>191.22300000000001</c:v>
                </c:pt>
                <c:pt idx="51678">
                  <c:v>190.33600000000001</c:v>
                </c:pt>
                <c:pt idx="51679">
                  <c:v>189.44300000000001</c:v>
                </c:pt>
                <c:pt idx="51680">
                  <c:v>188.54599999999999</c:v>
                </c:pt>
                <c:pt idx="51681">
                  <c:v>187.64499999999998</c:v>
                </c:pt>
                <c:pt idx="51682">
                  <c:v>186.739</c:v>
                </c:pt>
                <c:pt idx="51683">
                  <c:v>185.82800000000012</c:v>
                </c:pt>
                <c:pt idx="51684">
                  <c:v>184.91399999999999</c:v>
                </c:pt>
                <c:pt idx="51685">
                  <c:v>183.995</c:v>
                </c:pt>
                <c:pt idx="51686">
                  <c:v>183.072</c:v>
                </c:pt>
                <c:pt idx="51687">
                  <c:v>182.14599999999999</c:v>
                </c:pt>
                <c:pt idx="51688">
                  <c:v>181.21499999999995</c:v>
                </c:pt>
                <c:pt idx="51689">
                  <c:v>180.28100000000001</c:v>
                </c:pt>
                <c:pt idx="51690">
                  <c:v>179.34399999999999</c:v>
                </c:pt>
                <c:pt idx="51691">
                  <c:v>178.40300000000002</c:v>
                </c:pt>
                <c:pt idx="51692">
                  <c:v>177.459</c:v>
                </c:pt>
                <c:pt idx="51693">
                  <c:v>176.511</c:v>
                </c:pt>
                <c:pt idx="51694">
                  <c:v>175.56100000000001</c:v>
                </c:pt>
                <c:pt idx="51695">
                  <c:v>174.608</c:v>
                </c:pt>
                <c:pt idx="51696">
                  <c:v>173.65200000000004</c:v>
                </c:pt>
                <c:pt idx="51697">
                  <c:v>172.69399999999999</c:v>
                </c:pt>
                <c:pt idx="51698">
                  <c:v>171.733</c:v>
                </c:pt>
                <c:pt idx="51699">
                  <c:v>170.76999999999998</c:v>
                </c:pt>
                <c:pt idx="51700">
                  <c:v>169.804</c:v>
                </c:pt>
                <c:pt idx="51701">
                  <c:v>168.83700000000007</c:v>
                </c:pt>
                <c:pt idx="51702">
                  <c:v>167.8670000000001</c:v>
                </c:pt>
                <c:pt idx="51703">
                  <c:v>166.89600000000004</c:v>
                </c:pt>
                <c:pt idx="51704">
                  <c:v>165.92400000000001</c:v>
                </c:pt>
                <c:pt idx="51705">
                  <c:v>164.94900000000001</c:v>
                </c:pt>
                <c:pt idx="51706">
                  <c:v>163.97399999999999</c:v>
                </c:pt>
                <c:pt idx="51707">
                  <c:v>162.99700000000001</c:v>
                </c:pt>
                <c:pt idx="51708">
                  <c:v>162.01900000000001</c:v>
                </c:pt>
                <c:pt idx="51709">
                  <c:v>161.04</c:v>
                </c:pt>
                <c:pt idx="51710">
                  <c:v>160.06100000000001</c:v>
                </c:pt>
                <c:pt idx="51711">
                  <c:v>159.08100000000007</c:v>
                </c:pt>
                <c:pt idx="51712">
                  <c:v>158.1</c:v>
                </c:pt>
                <c:pt idx="51713">
                  <c:v>157.11899999999997</c:v>
                </c:pt>
                <c:pt idx="51714">
                  <c:v>156.13800000000001</c:v>
                </c:pt>
                <c:pt idx="51715">
                  <c:v>155.15700000000001</c:v>
                </c:pt>
                <c:pt idx="51716">
                  <c:v>154.17599999999999</c:v>
                </c:pt>
                <c:pt idx="51717">
                  <c:v>153.19499999999999</c:v>
                </c:pt>
                <c:pt idx="51718">
                  <c:v>152.21499999999995</c:v>
                </c:pt>
                <c:pt idx="51719">
                  <c:v>151.23599999999999</c:v>
                </c:pt>
                <c:pt idx="51720">
                  <c:v>150.25700000000001</c:v>
                </c:pt>
                <c:pt idx="51721">
                  <c:v>149.27899999999997</c:v>
                </c:pt>
                <c:pt idx="51722">
                  <c:v>148.30200000000011</c:v>
                </c:pt>
                <c:pt idx="51723">
                  <c:v>147.32600000000011</c:v>
                </c:pt>
                <c:pt idx="51724">
                  <c:v>146.35200000000012</c:v>
                </c:pt>
                <c:pt idx="51725">
                  <c:v>145.37900000000002</c:v>
                </c:pt>
                <c:pt idx="51726">
                  <c:v>144.40800000000004</c:v>
                </c:pt>
                <c:pt idx="51727">
                  <c:v>143.43900000000002</c:v>
                </c:pt>
                <c:pt idx="51728">
                  <c:v>142.471</c:v>
                </c:pt>
                <c:pt idx="51729">
                  <c:v>141.506</c:v>
                </c:pt>
                <c:pt idx="51730">
                  <c:v>140.54300000000001</c:v>
                </c:pt>
                <c:pt idx="51731">
                  <c:v>139.583</c:v>
                </c:pt>
                <c:pt idx="51732">
                  <c:v>138.625</c:v>
                </c:pt>
                <c:pt idx="51733">
                  <c:v>137.66999999999999</c:v>
                </c:pt>
                <c:pt idx="51734">
                  <c:v>136.71799999999999</c:v>
                </c:pt>
                <c:pt idx="51735">
                  <c:v>135.76900000000001</c:v>
                </c:pt>
                <c:pt idx="51736">
                  <c:v>134.82400000000001</c:v>
                </c:pt>
                <c:pt idx="51737">
                  <c:v>133.88200000000012</c:v>
                </c:pt>
                <c:pt idx="51738">
                  <c:v>132.94300000000001</c:v>
                </c:pt>
                <c:pt idx="51739">
                  <c:v>132.00800000000001</c:v>
                </c:pt>
                <c:pt idx="51740">
                  <c:v>131.077</c:v>
                </c:pt>
                <c:pt idx="51741">
                  <c:v>130.15100000000001</c:v>
                </c:pt>
                <c:pt idx="51742">
                  <c:v>129.22800000000001</c:v>
                </c:pt>
                <c:pt idx="51743">
                  <c:v>128.31</c:v>
                </c:pt>
                <c:pt idx="51744">
                  <c:v>127.396</c:v>
                </c:pt>
                <c:pt idx="51745">
                  <c:v>126.48699999999999</c:v>
                </c:pt>
                <c:pt idx="51746">
                  <c:v>125.583</c:v>
                </c:pt>
                <c:pt idx="51747">
                  <c:v>124.684</c:v>
                </c:pt>
                <c:pt idx="51748">
                  <c:v>123.79</c:v>
                </c:pt>
                <c:pt idx="51749">
                  <c:v>122.90100000000002</c:v>
                </c:pt>
                <c:pt idx="51750">
                  <c:v>122.018</c:v>
                </c:pt>
                <c:pt idx="51751">
                  <c:v>121.14100000000002</c:v>
                </c:pt>
                <c:pt idx="51752">
                  <c:v>120.26900000000002</c:v>
                </c:pt>
                <c:pt idx="51753">
                  <c:v>119.40300000000002</c:v>
                </c:pt>
                <c:pt idx="51754">
                  <c:v>118.54400000000005</c:v>
                </c:pt>
                <c:pt idx="51755">
                  <c:v>117.69</c:v>
                </c:pt>
                <c:pt idx="51756">
                  <c:v>116.843</c:v>
                </c:pt>
                <c:pt idx="51757">
                  <c:v>116.003</c:v>
                </c:pt>
                <c:pt idx="51758">
                  <c:v>115.169</c:v>
                </c:pt>
                <c:pt idx="51759">
                  <c:v>114.343</c:v>
                </c:pt>
                <c:pt idx="51760">
                  <c:v>113.523</c:v>
                </c:pt>
                <c:pt idx="51761">
                  <c:v>112.71100000000006</c:v>
                </c:pt>
                <c:pt idx="51762">
                  <c:v>111.905</c:v>
                </c:pt>
                <c:pt idx="51763">
                  <c:v>111.10799999999999</c:v>
                </c:pt>
                <c:pt idx="51764">
                  <c:v>110.318</c:v>
                </c:pt>
                <c:pt idx="51765">
                  <c:v>109.536</c:v>
                </c:pt>
                <c:pt idx="51766">
                  <c:v>108.76100000000002</c:v>
                </c:pt>
                <c:pt idx="51767">
                  <c:v>107.995</c:v>
                </c:pt>
                <c:pt idx="51768">
                  <c:v>107.23699999999999</c:v>
                </c:pt>
                <c:pt idx="51769">
                  <c:v>106.488</c:v>
                </c:pt>
                <c:pt idx="51770">
                  <c:v>105.74600000000002</c:v>
                </c:pt>
                <c:pt idx="51771">
                  <c:v>105.01400000000002</c:v>
                </c:pt>
                <c:pt idx="51772">
                  <c:v>104.29</c:v>
                </c:pt>
                <c:pt idx="51773">
                  <c:v>103.57599999999998</c:v>
                </c:pt>
                <c:pt idx="51774">
                  <c:v>102.86999999999999</c:v>
                </c:pt>
                <c:pt idx="51775">
                  <c:v>102.17400000000001</c:v>
                </c:pt>
                <c:pt idx="51776">
                  <c:v>101.48699999999999</c:v>
                </c:pt>
                <c:pt idx="51777">
                  <c:v>100.809</c:v>
                </c:pt>
                <c:pt idx="51778">
                  <c:v>100.14100000000002</c:v>
                </c:pt>
                <c:pt idx="51779">
                  <c:v>99.483099999999993</c:v>
                </c:pt>
                <c:pt idx="51780">
                  <c:v>98.834800000000001</c:v>
                </c:pt>
                <c:pt idx="51781">
                  <c:v>98.196600000000004</c:v>
                </c:pt>
                <c:pt idx="51782">
                  <c:v>97.5685</c:v>
                </c:pt>
                <c:pt idx="51783">
                  <c:v>96.950700000000012</c:v>
                </c:pt>
                <c:pt idx="51784">
                  <c:v>96.343300000000013</c:v>
                </c:pt>
                <c:pt idx="51785">
                  <c:v>95.746399999999994</c:v>
                </c:pt>
                <c:pt idx="51786">
                  <c:v>95.160200000000003</c:v>
                </c:pt>
                <c:pt idx="51787">
                  <c:v>94.584800000000001</c:v>
                </c:pt>
                <c:pt idx="51788">
                  <c:v>94.020200000000003</c:v>
                </c:pt>
                <c:pt idx="51789">
                  <c:v>93.466700000000003</c:v>
                </c:pt>
                <c:pt idx="51790">
                  <c:v>92.924400000000006</c:v>
                </c:pt>
                <c:pt idx="51791">
                  <c:v>92.393299999999996</c:v>
                </c:pt>
                <c:pt idx="51792">
                  <c:v>91.873499999999979</c:v>
                </c:pt>
                <c:pt idx="51793">
                  <c:v>91.365200000000002</c:v>
                </c:pt>
                <c:pt idx="51794">
                  <c:v>90.868499999999983</c:v>
                </c:pt>
                <c:pt idx="51795">
                  <c:v>90.383499999999998</c:v>
                </c:pt>
                <c:pt idx="51796">
                  <c:v>89.910399999999996</c:v>
                </c:pt>
                <c:pt idx="51797">
                  <c:v>89.449100000000058</c:v>
                </c:pt>
                <c:pt idx="51798">
                  <c:v>88.999899999999997</c:v>
                </c:pt>
                <c:pt idx="51799">
                  <c:v>88.562799999999982</c:v>
                </c:pt>
                <c:pt idx="51800">
                  <c:v>88.137799999999999</c:v>
                </c:pt>
                <c:pt idx="51801">
                  <c:v>87.72529999999999</c:v>
                </c:pt>
                <c:pt idx="51802">
                  <c:v>87.325099999999978</c:v>
                </c:pt>
                <c:pt idx="51803">
                  <c:v>86.937500000000057</c:v>
                </c:pt>
                <c:pt idx="51804">
                  <c:v>86.5625</c:v>
                </c:pt>
                <c:pt idx="51805">
                  <c:v>86.200199999999995</c:v>
                </c:pt>
                <c:pt idx="51806">
                  <c:v>85.850700000000003</c:v>
                </c:pt>
                <c:pt idx="51807">
                  <c:v>85.513999999999996</c:v>
                </c:pt>
                <c:pt idx="51808">
                  <c:v>85.190299999999993</c:v>
                </c:pt>
                <c:pt idx="51809">
                  <c:v>84.879699999999985</c:v>
                </c:pt>
                <c:pt idx="51810">
                  <c:v>84.5822</c:v>
                </c:pt>
                <c:pt idx="51811">
                  <c:v>84.297799999999995</c:v>
                </c:pt>
                <c:pt idx="51812">
                  <c:v>84.02679999999998</c:v>
                </c:pt>
                <c:pt idx="51813">
                  <c:v>83.769200000000026</c:v>
                </c:pt>
                <c:pt idx="51814">
                  <c:v>83.524999999999991</c:v>
                </c:pt>
                <c:pt idx="51815">
                  <c:v>83.294300000000007</c:v>
                </c:pt>
                <c:pt idx="51816">
                  <c:v>83.077100000000002</c:v>
                </c:pt>
                <c:pt idx="51817">
                  <c:v>82.873599999999982</c:v>
                </c:pt>
                <c:pt idx="51818">
                  <c:v>82.683799999999948</c:v>
                </c:pt>
                <c:pt idx="51819">
                  <c:v>82.507800000000003</c:v>
                </c:pt>
                <c:pt idx="51820">
                  <c:v>82.345600000000005</c:v>
                </c:pt>
                <c:pt idx="51821">
                  <c:v>82.197300000000013</c:v>
                </c:pt>
                <c:pt idx="51822">
                  <c:v>82.063000000000002</c:v>
                </c:pt>
                <c:pt idx="51823">
                  <c:v>81.942600000000027</c:v>
                </c:pt>
                <c:pt idx="51824">
                  <c:v>81.836299999999994</c:v>
                </c:pt>
                <c:pt idx="51825">
                  <c:v>81.74410000000006</c:v>
                </c:pt>
                <c:pt idx="51826">
                  <c:v>81.665999999999983</c:v>
                </c:pt>
                <c:pt idx="51827">
                  <c:v>81.602099999999979</c:v>
                </c:pt>
                <c:pt idx="51828">
                  <c:v>81.552499999999981</c:v>
                </c:pt>
                <c:pt idx="51829">
                  <c:v>81.517100000000056</c:v>
                </c:pt>
                <c:pt idx="51830">
                  <c:v>81.495999999999995</c:v>
                </c:pt>
                <c:pt idx="51831">
                  <c:v>81.4893</c:v>
                </c:pt>
                <c:pt idx="51832">
                  <c:v>81.497000000000057</c:v>
                </c:pt>
                <c:pt idx="51833">
                  <c:v>81.519000000000005</c:v>
                </c:pt>
                <c:pt idx="51834">
                  <c:v>81.555599999999998</c:v>
                </c:pt>
                <c:pt idx="51835">
                  <c:v>81.6066</c:v>
                </c:pt>
                <c:pt idx="51836">
                  <c:v>81.671999999999983</c:v>
                </c:pt>
                <c:pt idx="51837">
                  <c:v>81.751999999999995</c:v>
                </c:pt>
                <c:pt idx="51838">
                  <c:v>81.846500000000006</c:v>
                </c:pt>
                <c:pt idx="51839">
                  <c:v>81.955600000000004</c:v>
                </c:pt>
                <c:pt idx="51840">
                  <c:v>82.0792</c:v>
                </c:pt>
                <c:pt idx="51841">
                  <c:v>82.217300000000023</c:v>
                </c:pt>
                <c:pt idx="51842">
                  <c:v>82.370099999999979</c:v>
                </c:pt>
                <c:pt idx="51843">
                  <c:v>82.537499999999994</c:v>
                </c:pt>
                <c:pt idx="51844">
                  <c:v>82.719300000000004</c:v>
                </c:pt>
                <c:pt idx="51845">
                  <c:v>82.915899999999993</c:v>
                </c:pt>
                <c:pt idx="51846">
                  <c:v>83.126999999999981</c:v>
                </c:pt>
                <c:pt idx="51847">
                  <c:v>83.352699999999999</c:v>
                </c:pt>
                <c:pt idx="51848">
                  <c:v>83.593000000000004</c:v>
                </c:pt>
                <c:pt idx="51849">
                  <c:v>83.847800000000007</c:v>
                </c:pt>
                <c:pt idx="51850">
                  <c:v>84.117199999999997</c:v>
                </c:pt>
                <c:pt idx="51851">
                  <c:v>84.40120000000006</c:v>
                </c:pt>
                <c:pt idx="51852">
                  <c:v>84.699699999999993</c:v>
                </c:pt>
                <c:pt idx="51853">
                  <c:v>85.012699999999995</c:v>
                </c:pt>
                <c:pt idx="51854">
                  <c:v>85.340199999999996</c:v>
                </c:pt>
                <c:pt idx="51855">
                  <c:v>85.68219999999998</c:v>
                </c:pt>
                <c:pt idx="51856">
                  <c:v>86.038600000000002</c:v>
                </c:pt>
                <c:pt idx="51857">
                  <c:v>86.409600000000026</c:v>
                </c:pt>
                <c:pt idx="51858">
                  <c:v>86.794799999999995</c:v>
                </c:pt>
                <c:pt idx="51859">
                  <c:v>87.194400000000002</c:v>
                </c:pt>
                <c:pt idx="51860">
                  <c:v>87.608299999999986</c:v>
                </c:pt>
                <c:pt idx="51861">
                  <c:v>88.036600000000007</c:v>
                </c:pt>
                <c:pt idx="51862">
                  <c:v>88.478999999999999</c:v>
                </c:pt>
                <c:pt idx="51863">
                  <c:v>88.935699999999997</c:v>
                </c:pt>
                <c:pt idx="51864">
                  <c:v>89.406499999999994</c:v>
                </c:pt>
                <c:pt idx="51865">
                  <c:v>89.891499999999994</c:v>
                </c:pt>
                <c:pt idx="51866">
                  <c:v>90.390500000000003</c:v>
                </c:pt>
                <c:pt idx="51867">
                  <c:v>90.903499999999994</c:v>
                </c:pt>
                <c:pt idx="51868">
                  <c:v>91.430499999999995</c:v>
                </c:pt>
                <c:pt idx="51869">
                  <c:v>91.971400000000003</c:v>
                </c:pt>
                <c:pt idx="51870">
                  <c:v>92.526200000000003</c:v>
                </c:pt>
                <c:pt idx="51871">
                  <c:v>93.094700000000003</c:v>
                </c:pt>
                <c:pt idx="51872">
                  <c:v>93.676899999999989</c:v>
                </c:pt>
                <c:pt idx="51873">
                  <c:v>94.272799999999989</c:v>
                </c:pt>
                <c:pt idx="51874">
                  <c:v>94.882299999999987</c:v>
                </c:pt>
                <c:pt idx="51875">
                  <c:v>95.505299999999991</c:v>
                </c:pt>
                <c:pt idx="51876">
                  <c:v>96.1417</c:v>
                </c:pt>
                <c:pt idx="51877">
                  <c:v>96.791399999999996</c:v>
                </c:pt>
                <c:pt idx="51878">
                  <c:v>97.454499999999996</c:v>
                </c:pt>
                <c:pt idx="51879">
                  <c:v>98.130799999999979</c:v>
                </c:pt>
                <c:pt idx="51880">
                  <c:v>98.8202</c:v>
                </c:pt>
                <c:pt idx="51881">
                  <c:v>99.522599999999983</c:v>
                </c:pt>
                <c:pt idx="51882">
                  <c:v>100.238</c:v>
                </c:pt>
                <c:pt idx="51883">
                  <c:v>100.96599999999999</c:v>
                </c:pt>
                <c:pt idx="51884">
                  <c:v>101.70699999999999</c:v>
                </c:pt>
                <c:pt idx="51885">
                  <c:v>102.46100000000006</c:v>
                </c:pt>
                <c:pt idx="51886">
                  <c:v>103.227</c:v>
                </c:pt>
                <c:pt idx="51887">
                  <c:v>104.006</c:v>
                </c:pt>
                <c:pt idx="51888">
                  <c:v>104.79700000000005</c:v>
                </c:pt>
                <c:pt idx="51889">
                  <c:v>105.601</c:v>
                </c:pt>
                <c:pt idx="51890">
                  <c:v>106.41600000000005</c:v>
                </c:pt>
                <c:pt idx="51891">
                  <c:v>107.24400000000006</c:v>
                </c:pt>
                <c:pt idx="51892">
                  <c:v>108.084</c:v>
                </c:pt>
                <c:pt idx="51893">
                  <c:v>108.935</c:v>
                </c:pt>
                <c:pt idx="51894">
                  <c:v>109.79900000000002</c:v>
                </c:pt>
                <c:pt idx="51895">
                  <c:v>110.67400000000001</c:v>
                </c:pt>
                <c:pt idx="51896">
                  <c:v>111.56</c:v>
                </c:pt>
                <c:pt idx="51897">
                  <c:v>112.458</c:v>
                </c:pt>
                <c:pt idx="51898">
                  <c:v>113.367</c:v>
                </c:pt>
                <c:pt idx="51899">
                  <c:v>114.28700000000002</c:v>
                </c:pt>
                <c:pt idx="51900">
                  <c:v>115.21899999999999</c:v>
                </c:pt>
                <c:pt idx="51901">
                  <c:v>116.161</c:v>
                </c:pt>
                <c:pt idx="51902">
                  <c:v>117.114</c:v>
                </c:pt>
                <c:pt idx="51903">
                  <c:v>118.07799999999999</c:v>
                </c:pt>
                <c:pt idx="51904">
                  <c:v>119.05200000000001</c:v>
                </c:pt>
                <c:pt idx="51905">
                  <c:v>120.036</c:v>
                </c:pt>
                <c:pt idx="51906">
                  <c:v>121.03100000000002</c:v>
                </c:pt>
                <c:pt idx="51907">
                  <c:v>122.036</c:v>
                </c:pt>
                <c:pt idx="51908">
                  <c:v>123.051</c:v>
                </c:pt>
                <c:pt idx="51909">
                  <c:v>124.07599999999998</c:v>
                </c:pt>
                <c:pt idx="51910">
                  <c:v>125.11</c:v>
                </c:pt>
                <c:pt idx="51911">
                  <c:v>126.154</c:v>
                </c:pt>
                <c:pt idx="51912">
                  <c:v>127.20699999999999</c:v>
                </c:pt>
                <c:pt idx="51913">
                  <c:v>128.26999999999998</c:v>
                </c:pt>
                <c:pt idx="51914">
                  <c:v>129.34200000000001</c:v>
                </c:pt>
                <c:pt idx="51915">
                  <c:v>130.42200000000011</c:v>
                </c:pt>
                <c:pt idx="51916">
                  <c:v>131.512</c:v>
                </c:pt>
                <c:pt idx="51917">
                  <c:v>132.60999999999999</c:v>
                </c:pt>
                <c:pt idx="51918">
                  <c:v>133.71699999999998</c:v>
                </c:pt>
                <c:pt idx="51919">
                  <c:v>134.83200000000011</c:v>
                </c:pt>
                <c:pt idx="51920">
                  <c:v>135.95500000000001</c:v>
                </c:pt>
                <c:pt idx="51921">
                  <c:v>137.08600000000001</c:v>
                </c:pt>
                <c:pt idx="51922">
                  <c:v>138.226</c:v>
                </c:pt>
                <c:pt idx="51923">
                  <c:v>139.37200000000001</c:v>
                </c:pt>
                <c:pt idx="51924">
                  <c:v>140.52700000000004</c:v>
                </c:pt>
                <c:pt idx="51925">
                  <c:v>141.68900000000002</c:v>
                </c:pt>
                <c:pt idx="51926">
                  <c:v>142.85800000000012</c:v>
                </c:pt>
                <c:pt idx="51927">
                  <c:v>144.03399999999999</c:v>
                </c:pt>
                <c:pt idx="51928">
                  <c:v>145.21699999999998</c:v>
                </c:pt>
                <c:pt idx="51929">
                  <c:v>146.40600000000001</c:v>
                </c:pt>
                <c:pt idx="51930">
                  <c:v>147.60300000000001</c:v>
                </c:pt>
                <c:pt idx="51931">
                  <c:v>148.80500000000001</c:v>
                </c:pt>
                <c:pt idx="51932">
                  <c:v>150.01399999999998</c:v>
                </c:pt>
                <c:pt idx="51933">
                  <c:v>151.22900000000001</c:v>
                </c:pt>
                <c:pt idx="51934">
                  <c:v>152.44999999999999</c:v>
                </c:pt>
                <c:pt idx="51935">
                  <c:v>153.67599999999999</c:v>
                </c:pt>
                <c:pt idx="51936">
                  <c:v>154.90800000000004</c:v>
                </c:pt>
                <c:pt idx="51937">
                  <c:v>156.14599999999999</c:v>
                </c:pt>
                <c:pt idx="51938">
                  <c:v>157.38800000000012</c:v>
                </c:pt>
                <c:pt idx="51939">
                  <c:v>158.636</c:v>
                </c:pt>
                <c:pt idx="51940">
                  <c:v>159.88800000000012</c:v>
                </c:pt>
                <c:pt idx="51941">
                  <c:v>161.14499999999998</c:v>
                </c:pt>
                <c:pt idx="51942">
                  <c:v>162.40600000000001</c:v>
                </c:pt>
                <c:pt idx="51943">
                  <c:v>163.672</c:v>
                </c:pt>
                <c:pt idx="51944">
                  <c:v>164.94200000000001</c:v>
                </c:pt>
                <c:pt idx="51945">
                  <c:v>166.21599999999998</c:v>
                </c:pt>
                <c:pt idx="51946">
                  <c:v>167.49300000000002</c:v>
                </c:pt>
                <c:pt idx="51947">
                  <c:v>168.77399999999992</c:v>
                </c:pt>
                <c:pt idx="51948">
                  <c:v>170.05800000000011</c:v>
                </c:pt>
                <c:pt idx="51949">
                  <c:v>171.346</c:v>
                </c:pt>
                <c:pt idx="51950">
                  <c:v>172.636</c:v>
                </c:pt>
                <c:pt idx="51951">
                  <c:v>173.93</c:v>
                </c:pt>
                <c:pt idx="51952">
                  <c:v>175.226</c:v>
                </c:pt>
                <c:pt idx="51953">
                  <c:v>176.524</c:v>
                </c:pt>
                <c:pt idx="51954">
                  <c:v>177.82500000000007</c:v>
                </c:pt>
                <c:pt idx="51955">
                  <c:v>179.12800000000001</c:v>
                </c:pt>
                <c:pt idx="51956">
                  <c:v>180.43200000000004</c:v>
                </c:pt>
                <c:pt idx="51957">
                  <c:v>181.739</c:v>
                </c:pt>
                <c:pt idx="51958">
                  <c:v>183.047</c:v>
                </c:pt>
                <c:pt idx="51959">
                  <c:v>184.35600000000011</c:v>
                </c:pt>
                <c:pt idx="51960">
                  <c:v>185.666</c:v>
                </c:pt>
                <c:pt idx="51961">
                  <c:v>186.97800000000001</c:v>
                </c:pt>
                <c:pt idx="51962">
                  <c:v>188.29</c:v>
                </c:pt>
                <c:pt idx="51963">
                  <c:v>189.60300000000001</c:v>
                </c:pt>
                <c:pt idx="51964">
                  <c:v>190.916</c:v>
                </c:pt>
                <c:pt idx="51965">
                  <c:v>192.22900000000001</c:v>
                </c:pt>
                <c:pt idx="51966">
                  <c:v>193.54300000000001</c:v>
                </c:pt>
                <c:pt idx="51967">
                  <c:v>194.85600000000011</c:v>
                </c:pt>
                <c:pt idx="51968">
                  <c:v>196.16900000000001</c:v>
                </c:pt>
                <c:pt idx="51969">
                  <c:v>197.48100000000011</c:v>
                </c:pt>
                <c:pt idx="51970">
                  <c:v>198.79300000000001</c:v>
                </c:pt>
                <c:pt idx="51971">
                  <c:v>200.10399999999998</c:v>
                </c:pt>
                <c:pt idx="51972">
                  <c:v>201.41399999999999</c:v>
                </c:pt>
                <c:pt idx="51973">
                  <c:v>202.72200000000001</c:v>
                </c:pt>
                <c:pt idx="51974">
                  <c:v>204.029</c:v>
                </c:pt>
                <c:pt idx="51975">
                  <c:v>205.33500000000001</c:v>
                </c:pt>
                <c:pt idx="51976">
                  <c:v>206.63800000000001</c:v>
                </c:pt>
                <c:pt idx="51977">
                  <c:v>207.94</c:v>
                </c:pt>
                <c:pt idx="51978">
                  <c:v>209.23999999999998</c:v>
                </c:pt>
                <c:pt idx="51979">
                  <c:v>210.53700000000001</c:v>
                </c:pt>
                <c:pt idx="51980">
                  <c:v>211.83100000000007</c:v>
                </c:pt>
                <c:pt idx="51981">
                  <c:v>213.12300000000002</c:v>
                </c:pt>
                <c:pt idx="51982">
                  <c:v>214.41200000000001</c:v>
                </c:pt>
                <c:pt idx="51983">
                  <c:v>215.69800000000001</c:v>
                </c:pt>
                <c:pt idx="51984">
                  <c:v>216.98100000000011</c:v>
                </c:pt>
                <c:pt idx="51985">
                  <c:v>218.26</c:v>
                </c:pt>
                <c:pt idx="51986">
                  <c:v>219.536</c:v>
                </c:pt>
                <c:pt idx="51987">
                  <c:v>220.80800000000011</c:v>
                </c:pt>
                <c:pt idx="51988">
                  <c:v>222.07599999999999</c:v>
                </c:pt>
                <c:pt idx="51989">
                  <c:v>223.34</c:v>
                </c:pt>
                <c:pt idx="51990">
                  <c:v>224.6</c:v>
                </c:pt>
                <c:pt idx="51991">
                  <c:v>225.8550000000001</c:v>
                </c:pt>
                <c:pt idx="51992">
                  <c:v>227.10499999999999</c:v>
                </c:pt>
                <c:pt idx="51993">
                  <c:v>228.35100000000011</c:v>
                </c:pt>
                <c:pt idx="51994">
                  <c:v>229.59200000000001</c:v>
                </c:pt>
                <c:pt idx="51995">
                  <c:v>230.82800000000012</c:v>
                </c:pt>
                <c:pt idx="51996">
                  <c:v>232.05800000000011</c:v>
                </c:pt>
                <c:pt idx="51997">
                  <c:v>233.28300000000002</c:v>
                </c:pt>
                <c:pt idx="51998">
                  <c:v>234.50200000000001</c:v>
                </c:pt>
                <c:pt idx="51999">
                  <c:v>235.71599999999998</c:v>
                </c:pt>
                <c:pt idx="52000">
                  <c:v>236.923</c:v>
                </c:pt>
                <c:pt idx="52001">
                  <c:v>238.125</c:v>
                </c:pt>
                <c:pt idx="52002">
                  <c:v>239.32000000000011</c:v>
                </c:pt>
                <c:pt idx="52003">
                  <c:v>240.50899999999999</c:v>
                </c:pt>
                <c:pt idx="52004">
                  <c:v>241.691</c:v>
                </c:pt>
                <c:pt idx="52005">
                  <c:v>242.8670000000001</c:v>
                </c:pt>
                <c:pt idx="52006">
                  <c:v>244.035</c:v>
                </c:pt>
                <c:pt idx="52007">
                  <c:v>245.197</c:v>
                </c:pt>
                <c:pt idx="52008">
                  <c:v>246.35100000000011</c:v>
                </c:pt>
                <c:pt idx="52009">
                  <c:v>247.499</c:v>
                </c:pt>
                <c:pt idx="52010">
                  <c:v>248.63800000000001</c:v>
                </c:pt>
                <c:pt idx="52011">
                  <c:v>249.76999999999998</c:v>
                </c:pt>
                <c:pt idx="52012">
                  <c:v>250.89400000000001</c:v>
                </c:pt>
                <c:pt idx="52013">
                  <c:v>252.011</c:v>
                </c:pt>
                <c:pt idx="52014">
                  <c:v>253.11899999999997</c:v>
                </c:pt>
                <c:pt idx="52015">
                  <c:v>254.21899999999999</c:v>
                </c:pt>
                <c:pt idx="52016">
                  <c:v>255.31100000000001</c:v>
                </c:pt>
                <c:pt idx="52017">
                  <c:v>256.39400000000001</c:v>
                </c:pt>
                <c:pt idx="52018">
                  <c:v>257.46899999999965</c:v>
                </c:pt>
                <c:pt idx="52019">
                  <c:v>258.53500000000003</c:v>
                </c:pt>
                <c:pt idx="52020">
                  <c:v>259.59199999999959</c:v>
                </c:pt>
                <c:pt idx="52021">
                  <c:v>260.64000000000021</c:v>
                </c:pt>
                <c:pt idx="52022">
                  <c:v>261.67899999999975</c:v>
                </c:pt>
                <c:pt idx="52023">
                  <c:v>262.709</c:v>
                </c:pt>
                <c:pt idx="52024">
                  <c:v>263.72999999999979</c:v>
                </c:pt>
                <c:pt idx="52025">
                  <c:v>264.74099999999999</c:v>
                </c:pt>
                <c:pt idx="52026">
                  <c:v>265.74200000000002</c:v>
                </c:pt>
                <c:pt idx="52027">
                  <c:v>266.73399999999958</c:v>
                </c:pt>
                <c:pt idx="52028">
                  <c:v>267.71599999999978</c:v>
                </c:pt>
                <c:pt idx="52029">
                  <c:v>268.68799999999999</c:v>
                </c:pt>
                <c:pt idx="52030">
                  <c:v>269.64999999999998</c:v>
                </c:pt>
                <c:pt idx="52031">
                  <c:v>270.601</c:v>
                </c:pt>
                <c:pt idx="52032">
                  <c:v>271.54300000000001</c:v>
                </c:pt>
                <c:pt idx="52033">
                  <c:v>272.47399999999965</c:v>
                </c:pt>
                <c:pt idx="52034">
                  <c:v>273.39499999999975</c:v>
                </c:pt>
                <c:pt idx="52035">
                  <c:v>274.30500000000001</c:v>
                </c:pt>
                <c:pt idx="52036">
                  <c:v>275.20400000000001</c:v>
                </c:pt>
                <c:pt idx="52037">
                  <c:v>276.09299999999979</c:v>
                </c:pt>
                <c:pt idx="52038">
                  <c:v>276.97000000000003</c:v>
                </c:pt>
                <c:pt idx="52039">
                  <c:v>277.83699999999965</c:v>
                </c:pt>
                <c:pt idx="52040">
                  <c:v>278.69299999999993</c:v>
                </c:pt>
                <c:pt idx="52041">
                  <c:v>279.53699999999958</c:v>
                </c:pt>
                <c:pt idx="52042">
                  <c:v>280.37099999999975</c:v>
                </c:pt>
                <c:pt idx="52043">
                  <c:v>281.19299999999993</c:v>
                </c:pt>
                <c:pt idx="52044">
                  <c:v>282.00299999999999</c:v>
                </c:pt>
                <c:pt idx="52045">
                  <c:v>282.803</c:v>
                </c:pt>
                <c:pt idx="52046">
                  <c:v>283.58999999999975</c:v>
                </c:pt>
                <c:pt idx="52047">
                  <c:v>284.36599999999999</c:v>
                </c:pt>
                <c:pt idx="52048">
                  <c:v>285.13099999999974</c:v>
                </c:pt>
                <c:pt idx="52049">
                  <c:v>285.88299999999975</c:v>
                </c:pt>
                <c:pt idx="52050">
                  <c:v>286.62400000000002</c:v>
                </c:pt>
                <c:pt idx="52051">
                  <c:v>287.35300000000001</c:v>
                </c:pt>
                <c:pt idx="52052">
                  <c:v>288.06900000000002</c:v>
                </c:pt>
                <c:pt idx="52053">
                  <c:v>288.774</c:v>
                </c:pt>
                <c:pt idx="52054">
                  <c:v>289.46699999999959</c:v>
                </c:pt>
                <c:pt idx="52055">
                  <c:v>290.14699999999999</c:v>
                </c:pt>
                <c:pt idx="52056">
                  <c:v>290.81599999999975</c:v>
                </c:pt>
                <c:pt idx="52057">
                  <c:v>291.47199999999958</c:v>
                </c:pt>
                <c:pt idx="52058">
                  <c:v>292.11599999999999</c:v>
                </c:pt>
                <c:pt idx="52059">
                  <c:v>292.74700000000001</c:v>
                </c:pt>
                <c:pt idx="52060">
                  <c:v>293.36599999999999</c:v>
                </c:pt>
                <c:pt idx="52061">
                  <c:v>293.97299999999979</c:v>
                </c:pt>
                <c:pt idx="52062">
                  <c:v>294.56700000000001</c:v>
                </c:pt>
                <c:pt idx="52063">
                  <c:v>295.14800000000002</c:v>
                </c:pt>
                <c:pt idx="52064">
                  <c:v>295.71799999999979</c:v>
                </c:pt>
                <c:pt idx="52065">
                  <c:v>296.274</c:v>
                </c:pt>
                <c:pt idx="52066">
                  <c:v>296.81799999999993</c:v>
                </c:pt>
                <c:pt idx="52067">
                  <c:v>297.34899999999999</c:v>
                </c:pt>
                <c:pt idx="52068">
                  <c:v>297.86700000000002</c:v>
                </c:pt>
                <c:pt idx="52069">
                  <c:v>298.37299999999999</c:v>
                </c:pt>
                <c:pt idx="52070">
                  <c:v>298.86599999999999</c:v>
                </c:pt>
                <c:pt idx="52071">
                  <c:v>299.346</c:v>
                </c:pt>
                <c:pt idx="52072">
                  <c:v>299.81400000000002</c:v>
                </c:pt>
                <c:pt idx="52073">
                  <c:v>300.26900000000001</c:v>
                </c:pt>
                <c:pt idx="52074">
                  <c:v>300.71099999999979</c:v>
                </c:pt>
                <c:pt idx="52075">
                  <c:v>301.14000000000021</c:v>
                </c:pt>
                <c:pt idx="52076">
                  <c:v>301.55599999999993</c:v>
                </c:pt>
                <c:pt idx="52077">
                  <c:v>301.95999999999975</c:v>
                </c:pt>
                <c:pt idx="52078">
                  <c:v>302.35000000000002</c:v>
                </c:pt>
                <c:pt idx="52079">
                  <c:v>302.72799999999978</c:v>
                </c:pt>
                <c:pt idx="52080">
                  <c:v>303.09299999999979</c:v>
                </c:pt>
                <c:pt idx="52081">
                  <c:v>303.44499999999999</c:v>
                </c:pt>
                <c:pt idx="52082">
                  <c:v>303.78399999999965</c:v>
                </c:pt>
                <c:pt idx="52083">
                  <c:v>304.11099999999999</c:v>
                </c:pt>
                <c:pt idx="52084">
                  <c:v>304.42499999999978</c:v>
                </c:pt>
                <c:pt idx="52085">
                  <c:v>304.72599999999977</c:v>
                </c:pt>
                <c:pt idx="52086">
                  <c:v>305.01400000000001</c:v>
                </c:pt>
                <c:pt idx="52087">
                  <c:v>305.28899999999965</c:v>
                </c:pt>
                <c:pt idx="52088">
                  <c:v>305.55200000000002</c:v>
                </c:pt>
                <c:pt idx="52089">
                  <c:v>305.80200000000002</c:v>
                </c:pt>
                <c:pt idx="52090">
                  <c:v>306.03899999999965</c:v>
                </c:pt>
                <c:pt idx="52091">
                  <c:v>306.26299999999975</c:v>
                </c:pt>
                <c:pt idx="52092">
                  <c:v>306.4749999999998</c:v>
                </c:pt>
                <c:pt idx="52093">
                  <c:v>306.67500000000001</c:v>
                </c:pt>
                <c:pt idx="52094">
                  <c:v>306.86099999999999</c:v>
                </c:pt>
                <c:pt idx="52095">
                  <c:v>307.03500000000003</c:v>
                </c:pt>
                <c:pt idx="52096">
                  <c:v>307.197</c:v>
                </c:pt>
                <c:pt idx="52097">
                  <c:v>307.346</c:v>
                </c:pt>
                <c:pt idx="52098">
                  <c:v>307.48299999999978</c:v>
                </c:pt>
                <c:pt idx="52099">
                  <c:v>307.60700000000008</c:v>
                </c:pt>
                <c:pt idx="52100">
                  <c:v>307.71899999999965</c:v>
                </c:pt>
                <c:pt idx="52101">
                  <c:v>307.81900000000002</c:v>
                </c:pt>
                <c:pt idx="52102">
                  <c:v>307.90599999999978</c:v>
                </c:pt>
                <c:pt idx="52103">
                  <c:v>307.98099999999965</c:v>
                </c:pt>
                <c:pt idx="52104">
                  <c:v>308.04399999999993</c:v>
                </c:pt>
                <c:pt idx="52105">
                  <c:v>308.09500000000003</c:v>
                </c:pt>
                <c:pt idx="52106">
                  <c:v>308.13400000000001</c:v>
                </c:pt>
                <c:pt idx="52107">
                  <c:v>308.161</c:v>
                </c:pt>
                <c:pt idx="52108">
                  <c:v>308.17599999999999</c:v>
                </c:pt>
                <c:pt idx="52109">
                  <c:v>308.17899999999975</c:v>
                </c:pt>
                <c:pt idx="52110">
                  <c:v>308.17</c:v>
                </c:pt>
                <c:pt idx="52111">
                  <c:v>308.14999999999998</c:v>
                </c:pt>
                <c:pt idx="52112">
                  <c:v>308.11799999999999</c:v>
                </c:pt>
                <c:pt idx="52113">
                  <c:v>308.07400000000001</c:v>
                </c:pt>
                <c:pt idx="52114">
                  <c:v>308.01900000000001</c:v>
                </c:pt>
                <c:pt idx="52115">
                  <c:v>307.952</c:v>
                </c:pt>
                <c:pt idx="52116">
                  <c:v>307.87400000000002</c:v>
                </c:pt>
                <c:pt idx="52117">
                  <c:v>307.78500000000003</c:v>
                </c:pt>
                <c:pt idx="52118">
                  <c:v>307.685</c:v>
                </c:pt>
                <c:pt idx="52119">
                  <c:v>307.57299999999975</c:v>
                </c:pt>
                <c:pt idx="52120">
                  <c:v>307.45</c:v>
                </c:pt>
                <c:pt idx="52121">
                  <c:v>307.31599999999975</c:v>
                </c:pt>
                <c:pt idx="52122">
                  <c:v>307.17200000000008</c:v>
                </c:pt>
                <c:pt idx="52123">
                  <c:v>307.017</c:v>
                </c:pt>
                <c:pt idx="52124">
                  <c:v>306.851</c:v>
                </c:pt>
                <c:pt idx="52125">
                  <c:v>306.67399999999975</c:v>
                </c:pt>
                <c:pt idx="52126">
                  <c:v>306.48699999999963</c:v>
                </c:pt>
                <c:pt idx="52127">
                  <c:v>306.28899999999965</c:v>
                </c:pt>
                <c:pt idx="52128">
                  <c:v>306.08099999999979</c:v>
                </c:pt>
                <c:pt idx="52129">
                  <c:v>305.863</c:v>
                </c:pt>
                <c:pt idx="52130">
                  <c:v>305.63499999999999</c:v>
                </c:pt>
                <c:pt idx="52131">
                  <c:v>305.39699999999965</c:v>
                </c:pt>
                <c:pt idx="52132">
                  <c:v>305.14800000000002</c:v>
                </c:pt>
                <c:pt idx="52133">
                  <c:v>304.89</c:v>
                </c:pt>
                <c:pt idx="52134">
                  <c:v>304.62200000000001</c:v>
                </c:pt>
                <c:pt idx="52135">
                  <c:v>304.34500000000008</c:v>
                </c:pt>
                <c:pt idx="52136">
                  <c:v>304.05799999999999</c:v>
                </c:pt>
                <c:pt idx="52137">
                  <c:v>303.762</c:v>
                </c:pt>
                <c:pt idx="52138">
                  <c:v>303.45599999999979</c:v>
                </c:pt>
                <c:pt idx="52139">
                  <c:v>303.14100000000002</c:v>
                </c:pt>
                <c:pt idx="52140">
                  <c:v>302.81700000000001</c:v>
                </c:pt>
                <c:pt idx="52141">
                  <c:v>302.48399999999958</c:v>
                </c:pt>
                <c:pt idx="52142">
                  <c:v>302.14299999999997</c:v>
                </c:pt>
                <c:pt idx="52143">
                  <c:v>301.79199999999958</c:v>
                </c:pt>
                <c:pt idx="52144">
                  <c:v>301.43299999999965</c:v>
                </c:pt>
                <c:pt idx="52145">
                  <c:v>301.06599999999975</c:v>
                </c:pt>
                <c:pt idx="52146">
                  <c:v>300.69</c:v>
                </c:pt>
                <c:pt idx="52147">
                  <c:v>300.30500000000001</c:v>
                </c:pt>
                <c:pt idx="52148">
                  <c:v>299.91299999999978</c:v>
                </c:pt>
                <c:pt idx="52149">
                  <c:v>299.51299999999975</c:v>
                </c:pt>
                <c:pt idx="52150">
                  <c:v>299.10399999999993</c:v>
                </c:pt>
                <c:pt idx="52151">
                  <c:v>298.68799999999999</c:v>
                </c:pt>
                <c:pt idx="52152">
                  <c:v>298.26499999999999</c:v>
                </c:pt>
                <c:pt idx="52153">
                  <c:v>297.834</c:v>
                </c:pt>
                <c:pt idx="52154">
                  <c:v>297.39499999999975</c:v>
                </c:pt>
                <c:pt idx="52155">
                  <c:v>296.94900000000001</c:v>
                </c:pt>
                <c:pt idx="52156">
                  <c:v>296.49599999999958</c:v>
                </c:pt>
                <c:pt idx="52157">
                  <c:v>296.03599999999977</c:v>
                </c:pt>
                <c:pt idx="52158">
                  <c:v>295.56900000000002</c:v>
                </c:pt>
                <c:pt idx="52159">
                  <c:v>295.09599999999978</c:v>
                </c:pt>
                <c:pt idx="52160">
                  <c:v>294.61500000000001</c:v>
                </c:pt>
                <c:pt idx="52161">
                  <c:v>294.12799999999999</c:v>
                </c:pt>
                <c:pt idx="52162">
                  <c:v>293.63499999999999</c:v>
                </c:pt>
                <c:pt idx="52163">
                  <c:v>293.1359999999998</c:v>
                </c:pt>
                <c:pt idx="52164">
                  <c:v>292.63099999999974</c:v>
                </c:pt>
                <c:pt idx="52165">
                  <c:v>292.11900000000026</c:v>
                </c:pt>
                <c:pt idx="52166">
                  <c:v>291.60199999999975</c:v>
                </c:pt>
                <c:pt idx="52167">
                  <c:v>291.07900000000001</c:v>
                </c:pt>
                <c:pt idx="52168">
                  <c:v>290.55</c:v>
                </c:pt>
                <c:pt idx="52169">
                  <c:v>290.017</c:v>
                </c:pt>
                <c:pt idx="52170">
                  <c:v>289.47699999999958</c:v>
                </c:pt>
                <c:pt idx="52171">
                  <c:v>288.93299999999965</c:v>
                </c:pt>
                <c:pt idx="52172">
                  <c:v>288.38299999999975</c:v>
                </c:pt>
                <c:pt idx="52173">
                  <c:v>287.82900000000001</c:v>
                </c:pt>
                <c:pt idx="52174">
                  <c:v>287.27</c:v>
                </c:pt>
                <c:pt idx="52175">
                  <c:v>286.70699999999965</c:v>
                </c:pt>
                <c:pt idx="52176">
                  <c:v>286.13799999999975</c:v>
                </c:pt>
                <c:pt idx="52177">
                  <c:v>285.56599999999975</c:v>
                </c:pt>
                <c:pt idx="52178">
                  <c:v>284.98899999999958</c:v>
                </c:pt>
                <c:pt idx="52179">
                  <c:v>284.40799999999979</c:v>
                </c:pt>
                <c:pt idx="52180">
                  <c:v>283.82400000000001</c:v>
                </c:pt>
                <c:pt idx="52181">
                  <c:v>283.23499999999979</c:v>
                </c:pt>
                <c:pt idx="52182">
                  <c:v>282.64299999999997</c:v>
                </c:pt>
                <c:pt idx="52183">
                  <c:v>282.04700000000008</c:v>
                </c:pt>
                <c:pt idx="52184">
                  <c:v>281.44799999999975</c:v>
                </c:pt>
                <c:pt idx="52185">
                  <c:v>280.846</c:v>
                </c:pt>
                <c:pt idx="52186">
                  <c:v>280.24099999999999</c:v>
                </c:pt>
                <c:pt idx="52187">
                  <c:v>279.63200000000001</c:v>
                </c:pt>
                <c:pt idx="52188">
                  <c:v>279.02099999999979</c:v>
                </c:pt>
                <c:pt idx="52189">
                  <c:v>278.40699999999958</c:v>
                </c:pt>
                <c:pt idx="52190">
                  <c:v>277.79099999999966</c:v>
                </c:pt>
                <c:pt idx="52191">
                  <c:v>277.17200000000008</c:v>
                </c:pt>
                <c:pt idx="52192">
                  <c:v>276.55099999999999</c:v>
                </c:pt>
                <c:pt idx="52193">
                  <c:v>275.92699999999962</c:v>
                </c:pt>
                <c:pt idx="52194">
                  <c:v>275.30200000000002</c:v>
                </c:pt>
                <c:pt idx="52195">
                  <c:v>274.67500000000001</c:v>
                </c:pt>
                <c:pt idx="52196">
                  <c:v>274.04500000000002</c:v>
                </c:pt>
                <c:pt idx="52197">
                  <c:v>273.41499999999979</c:v>
                </c:pt>
                <c:pt idx="52198">
                  <c:v>272.78199999999958</c:v>
                </c:pt>
                <c:pt idx="52199">
                  <c:v>272.14900000000023</c:v>
                </c:pt>
                <c:pt idx="52200">
                  <c:v>271.51400000000001</c:v>
                </c:pt>
                <c:pt idx="52201">
                  <c:v>270.87799999999999</c:v>
                </c:pt>
                <c:pt idx="52202">
                  <c:v>270.24099999999999</c:v>
                </c:pt>
                <c:pt idx="52203">
                  <c:v>269.60300000000001</c:v>
                </c:pt>
                <c:pt idx="52204">
                  <c:v>268.96499999999975</c:v>
                </c:pt>
                <c:pt idx="52205">
                  <c:v>268.32599999999979</c:v>
                </c:pt>
                <c:pt idx="52206">
                  <c:v>267.68599999999975</c:v>
                </c:pt>
                <c:pt idx="52207">
                  <c:v>267.04700000000008</c:v>
                </c:pt>
                <c:pt idx="52208">
                  <c:v>266.40599999999978</c:v>
                </c:pt>
                <c:pt idx="52209">
                  <c:v>265.76599999999979</c:v>
                </c:pt>
                <c:pt idx="52210">
                  <c:v>265.12599999999975</c:v>
                </c:pt>
                <c:pt idx="52211">
                  <c:v>264.48599999999965</c:v>
                </c:pt>
                <c:pt idx="52212">
                  <c:v>263.846</c:v>
                </c:pt>
                <c:pt idx="52213">
                  <c:v>263.20699999999965</c:v>
                </c:pt>
                <c:pt idx="52214">
                  <c:v>262.56799999999993</c:v>
                </c:pt>
                <c:pt idx="52215">
                  <c:v>261.92999999999978</c:v>
                </c:pt>
                <c:pt idx="52216">
                  <c:v>261.29299999999978</c:v>
                </c:pt>
                <c:pt idx="52217">
                  <c:v>260.65600000000001</c:v>
                </c:pt>
                <c:pt idx="52218">
                  <c:v>260.02099999999979</c:v>
                </c:pt>
                <c:pt idx="52219">
                  <c:v>259.387</c:v>
                </c:pt>
                <c:pt idx="52220">
                  <c:v>258.75299999999999</c:v>
                </c:pt>
                <c:pt idx="52221">
                  <c:v>258.12200000000001</c:v>
                </c:pt>
                <c:pt idx="52222">
                  <c:v>257.49099999999964</c:v>
                </c:pt>
                <c:pt idx="52223">
                  <c:v>256.86200000000002</c:v>
                </c:pt>
                <c:pt idx="52224">
                  <c:v>256.23499999999979</c:v>
                </c:pt>
                <c:pt idx="52225">
                  <c:v>255.60999999999999</c:v>
                </c:pt>
                <c:pt idx="52226">
                  <c:v>254.98700000000011</c:v>
                </c:pt>
                <c:pt idx="52227">
                  <c:v>254.36500000000001</c:v>
                </c:pt>
                <c:pt idx="52228">
                  <c:v>253.74599999999998</c:v>
                </c:pt>
                <c:pt idx="52229">
                  <c:v>253.12900000000002</c:v>
                </c:pt>
                <c:pt idx="52230">
                  <c:v>252.51399999999998</c:v>
                </c:pt>
                <c:pt idx="52231">
                  <c:v>251.90100000000001</c:v>
                </c:pt>
                <c:pt idx="52232">
                  <c:v>251.291</c:v>
                </c:pt>
                <c:pt idx="52233">
                  <c:v>250.684</c:v>
                </c:pt>
                <c:pt idx="52234">
                  <c:v>250.08</c:v>
                </c:pt>
                <c:pt idx="52235">
                  <c:v>249.47800000000001</c:v>
                </c:pt>
                <c:pt idx="52236">
                  <c:v>248.87900000000002</c:v>
                </c:pt>
                <c:pt idx="52237">
                  <c:v>248.28300000000002</c:v>
                </c:pt>
                <c:pt idx="52238">
                  <c:v>247.69</c:v>
                </c:pt>
                <c:pt idx="52239">
                  <c:v>247.101</c:v>
                </c:pt>
                <c:pt idx="52240">
                  <c:v>246.51399999999998</c:v>
                </c:pt>
                <c:pt idx="52241">
                  <c:v>245.93100000000001</c:v>
                </c:pt>
                <c:pt idx="52242">
                  <c:v>245.35200000000012</c:v>
                </c:pt>
                <c:pt idx="52243">
                  <c:v>244.77499999999998</c:v>
                </c:pt>
                <c:pt idx="52244">
                  <c:v>244.20299999999997</c:v>
                </c:pt>
                <c:pt idx="52245">
                  <c:v>243.63399999999999</c:v>
                </c:pt>
                <c:pt idx="52246">
                  <c:v>243.06900000000002</c:v>
                </c:pt>
                <c:pt idx="52247">
                  <c:v>242.50800000000001</c:v>
                </c:pt>
                <c:pt idx="52248">
                  <c:v>241.95100000000011</c:v>
                </c:pt>
                <c:pt idx="52249">
                  <c:v>241.39700000000011</c:v>
                </c:pt>
                <c:pt idx="52250">
                  <c:v>240.84800000000001</c:v>
                </c:pt>
                <c:pt idx="52251">
                  <c:v>240.303</c:v>
                </c:pt>
                <c:pt idx="52252">
                  <c:v>239.762</c:v>
                </c:pt>
                <c:pt idx="52253">
                  <c:v>239.226</c:v>
                </c:pt>
                <c:pt idx="52254">
                  <c:v>238.69399999999999</c:v>
                </c:pt>
                <c:pt idx="52255">
                  <c:v>238.166</c:v>
                </c:pt>
                <c:pt idx="52256">
                  <c:v>237.64299999999997</c:v>
                </c:pt>
                <c:pt idx="52257">
                  <c:v>237.124</c:v>
                </c:pt>
                <c:pt idx="52258">
                  <c:v>236.60999999999999</c:v>
                </c:pt>
                <c:pt idx="52259">
                  <c:v>236.1</c:v>
                </c:pt>
                <c:pt idx="52260">
                  <c:v>235.596</c:v>
                </c:pt>
                <c:pt idx="52261">
                  <c:v>235.096</c:v>
                </c:pt>
                <c:pt idx="52262">
                  <c:v>234.6</c:v>
                </c:pt>
                <c:pt idx="52263">
                  <c:v>234.10999999999999</c:v>
                </c:pt>
                <c:pt idx="52264">
                  <c:v>233.625</c:v>
                </c:pt>
                <c:pt idx="52265">
                  <c:v>233.14399999999998</c:v>
                </c:pt>
                <c:pt idx="52266">
                  <c:v>232.66900000000001</c:v>
                </c:pt>
                <c:pt idx="52267">
                  <c:v>232.19900000000001</c:v>
                </c:pt>
                <c:pt idx="52268">
                  <c:v>231.73399999999998</c:v>
                </c:pt>
                <c:pt idx="52269">
                  <c:v>231.27399999999992</c:v>
                </c:pt>
                <c:pt idx="52270">
                  <c:v>230.81900000000002</c:v>
                </c:pt>
                <c:pt idx="52271">
                  <c:v>230.369</c:v>
                </c:pt>
                <c:pt idx="52272">
                  <c:v>229.92500000000001</c:v>
                </c:pt>
                <c:pt idx="52273">
                  <c:v>229.4860000000001</c:v>
                </c:pt>
                <c:pt idx="52274">
                  <c:v>229.053</c:v>
                </c:pt>
                <c:pt idx="52275">
                  <c:v>228.624</c:v>
                </c:pt>
                <c:pt idx="52276">
                  <c:v>228.202</c:v>
                </c:pt>
                <c:pt idx="52277">
                  <c:v>227.78399999999999</c:v>
                </c:pt>
                <c:pt idx="52278">
                  <c:v>227.37200000000001</c:v>
                </c:pt>
                <c:pt idx="52279">
                  <c:v>226.96600000000001</c:v>
                </c:pt>
                <c:pt idx="52280">
                  <c:v>226.565</c:v>
                </c:pt>
                <c:pt idx="52281">
                  <c:v>226.17</c:v>
                </c:pt>
                <c:pt idx="52282">
                  <c:v>225.78</c:v>
                </c:pt>
                <c:pt idx="52283">
                  <c:v>225.39600000000004</c:v>
                </c:pt>
                <c:pt idx="52284">
                  <c:v>225.017</c:v>
                </c:pt>
                <c:pt idx="52285">
                  <c:v>224.64399999999998</c:v>
                </c:pt>
                <c:pt idx="52286">
                  <c:v>224.27599999999998</c:v>
                </c:pt>
                <c:pt idx="52287">
                  <c:v>223.91399999999999</c:v>
                </c:pt>
                <c:pt idx="52288">
                  <c:v>223.55800000000011</c:v>
                </c:pt>
                <c:pt idx="52289">
                  <c:v>223.208</c:v>
                </c:pt>
                <c:pt idx="52290">
                  <c:v>222.863</c:v>
                </c:pt>
                <c:pt idx="52291">
                  <c:v>222.523</c:v>
                </c:pt>
                <c:pt idx="52292">
                  <c:v>222.19</c:v>
                </c:pt>
                <c:pt idx="52293">
                  <c:v>221.86200000000011</c:v>
                </c:pt>
                <c:pt idx="52294">
                  <c:v>221.53900000000002</c:v>
                </c:pt>
                <c:pt idx="52295">
                  <c:v>221.22300000000001</c:v>
                </c:pt>
                <c:pt idx="52296">
                  <c:v>220.91200000000001</c:v>
                </c:pt>
                <c:pt idx="52297">
                  <c:v>220.60599999999999</c:v>
                </c:pt>
                <c:pt idx="52298">
                  <c:v>220.30600000000001</c:v>
                </c:pt>
                <c:pt idx="52299">
                  <c:v>220.012</c:v>
                </c:pt>
                <c:pt idx="52300">
                  <c:v>219.72300000000001</c:v>
                </c:pt>
                <c:pt idx="52301">
                  <c:v>219.44</c:v>
                </c:pt>
                <c:pt idx="52302">
                  <c:v>219.16300000000001</c:v>
                </c:pt>
                <c:pt idx="52303">
                  <c:v>218.8910000000001</c:v>
                </c:pt>
                <c:pt idx="52304">
                  <c:v>218.625</c:v>
                </c:pt>
                <c:pt idx="52305">
                  <c:v>218.364</c:v>
                </c:pt>
                <c:pt idx="52306">
                  <c:v>218.108</c:v>
                </c:pt>
                <c:pt idx="52307">
                  <c:v>217.85800000000012</c:v>
                </c:pt>
                <c:pt idx="52308">
                  <c:v>217.61399999999998</c:v>
                </c:pt>
                <c:pt idx="52309">
                  <c:v>217.375</c:v>
                </c:pt>
                <c:pt idx="52310">
                  <c:v>217.14099999999999</c:v>
                </c:pt>
                <c:pt idx="52311">
                  <c:v>216.91300000000001</c:v>
                </c:pt>
                <c:pt idx="52312">
                  <c:v>216.69</c:v>
                </c:pt>
                <c:pt idx="52313">
                  <c:v>216.47300000000001</c:v>
                </c:pt>
                <c:pt idx="52314">
                  <c:v>216.26</c:v>
                </c:pt>
                <c:pt idx="52315">
                  <c:v>216.053</c:v>
                </c:pt>
                <c:pt idx="52316">
                  <c:v>215.85100000000011</c:v>
                </c:pt>
                <c:pt idx="52317">
                  <c:v>215.655</c:v>
                </c:pt>
                <c:pt idx="52318">
                  <c:v>215.46300000000002</c:v>
                </c:pt>
                <c:pt idx="52319">
                  <c:v>215.27699999999999</c:v>
                </c:pt>
                <c:pt idx="52320">
                  <c:v>215.095</c:v>
                </c:pt>
                <c:pt idx="52321">
                  <c:v>214.91900000000001</c:v>
                </c:pt>
                <c:pt idx="52322">
                  <c:v>214.74699999999999</c:v>
                </c:pt>
                <c:pt idx="52323">
                  <c:v>214.58</c:v>
                </c:pt>
                <c:pt idx="52324">
                  <c:v>214.41900000000001</c:v>
                </c:pt>
                <c:pt idx="52325">
                  <c:v>214.262</c:v>
                </c:pt>
                <c:pt idx="52326">
                  <c:v>214.10900000000001</c:v>
                </c:pt>
                <c:pt idx="52327">
                  <c:v>213.96200000000007</c:v>
                </c:pt>
                <c:pt idx="52328">
                  <c:v>213.81900000000002</c:v>
                </c:pt>
                <c:pt idx="52329">
                  <c:v>213.68100000000001</c:v>
                </c:pt>
                <c:pt idx="52330">
                  <c:v>213.547</c:v>
                </c:pt>
                <c:pt idx="52331">
                  <c:v>213.41800000000001</c:v>
                </c:pt>
                <c:pt idx="52332">
                  <c:v>213.29300000000001</c:v>
                </c:pt>
                <c:pt idx="52333">
                  <c:v>213.172</c:v>
                </c:pt>
                <c:pt idx="52334">
                  <c:v>213.05600000000001</c:v>
                </c:pt>
                <c:pt idx="52335">
                  <c:v>212.94399999999999</c:v>
                </c:pt>
                <c:pt idx="52336">
                  <c:v>212.83600000000001</c:v>
                </c:pt>
                <c:pt idx="52337">
                  <c:v>212.733</c:v>
                </c:pt>
                <c:pt idx="52338">
                  <c:v>212.63300000000001</c:v>
                </c:pt>
                <c:pt idx="52339">
                  <c:v>212.53700000000001</c:v>
                </c:pt>
                <c:pt idx="52340">
                  <c:v>212.446</c:v>
                </c:pt>
                <c:pt idx="52341">
                  <c:v>212.35800000000012</c:v>
                </c:pt>
                <c:pt idx="52342">
                  <c:v>212.27399999999992</c:v>
                </c:pt>
                <c:pt idx="52343">
                  <c:v>212.19300000000001</c:v>
                </c:pt>
                <c:pt idx="52344">
                  <c:v>212.11699999999999</c:v>
                </c:pt>
                <c:pt idx="52345">
                  <c:v>212.04300000000001</c:v>
                </c:pt>
                <c:pt idx="52346">
                  <c:v>211.97399999999999</c:v>
                </c:pt>
                <c:pt idx="52347">
                  <c:v>211.90800000000004</c:v>
                </c:pt>
                <c:pt idx="52348">
                  <c:v>211.845</c:v>
                </c:pt>
                <c:pt idx="52349">
                  <c:v>211.785</c:v>
                </c:pt>
                <c:pt idx="52350">
                  <c:v>211.72800000000001</c:v>
                </c:pt>
                <c:pt idx="52351">
                  <c:v>211.67499999999998</c:v>
                </c:pt>
                <c:pt idx="52352">
                  <c:v>211.625</c:v>
                </c:pt>
                <c:pt idx="52353">
                  <c:v>211.577</c:v>
                </c:pt>
                <c:pt idx="52354">
                  <c:v>211.53300000000002</c:v>
                </c:pt>
                <c:pt idx="52355">
                  <c:v>211.49100000000001</c:v>
                </c:pt>
                <c:pt idx="52356">
                  <c:v>211.45200000000011</c:v>
                </c:pt>
                <c:pt idx="52357">
                  <c:v>211.41499999999999</c:v>
                </c:pt>
                <c:pt idx="52358">
                  <c:v>211.38200000000012</c:v>
                </c:pt>
                <c:pt idx="52359">
                  <c:v>211.35000000000011</c:v>
                </c:pt>
                <c:pt idx="52360">
                  <c:v>211.32100000000011</c:v>
                </c:pt>
                <c:pt idx="52361">
                  <c:v>211.29499999999999</c:v>
                </c:pt>
                <c:pt idx="52362">
                  <c:v>211.26999999999998</c:v>
                </c:pt>
                <c:pt idx="52363">
                  <c:v>211.24799999999999</c:v>
                </c:pt>
                <c:pt idx="52364">
                  <c:v>211.227</c:v>
                </c:pt>
                <c:pt idx="52365">
                  <c:v>211.20899999999997</c:v>
                </c:pt>
                <c:pt idx="52366">
                  <c:v>211.19200000000001</c:v>
                </c:pt>
                <c:pt idx="52367">
                  <c:v>211.178</c:v>
                </c:pt>
                <c:pt idx="52368">
                  <c:v>211.16399999999999</c:v>
                </c:pt>
                <c:pt idx="52369">
                  <c:v>211.15300000000002</c:v>
                </c:pt>
                <c:pt idx="52370">
                  <c:v>211.14299999999997</c:v>
                </c:pt>
                <c:pt idx="52371">
                  <c:v>211.13399999999999</c:v>
                </c:pt>
                <c:pt idx="52372">
                  <c:v>211.12700000000001</c:v>
                </c:pt>
                <c:pt idx="52373">
                  <c:v>211.12100000000001</c:v>
                </c:pt>
                <c:pt idx="52374">
                  <c:v>211.11599999999999</c:v>
                </c:pt>
                <c:pt idx="52375">
                  <c:v>211.11199999999999</c:v>
                </c:pt>
                <c:pt idx="52376">
                  <c:v>211.10999999999999</c:v>
                </c:pt>
                <c:pt idx="52377">
                  <c:v>211.108</c:v>
                </c:pt>
                <c:pt idx="52378">
                  <c:v>211.10599999999999</c:v>
                </c:pt>
                <c:pt idx="52379">
                  <c:v>211.10599999999999</c:v>
                </c:pt>
                <c:pt idx="52380">
                  <c:v>211.10599999999999</c:v>
                </c:pt>
                <c:pt idx="52381">
                  <c:v>211.107</c:v>
                </c:pt>
                <c:pt idx="52382">
                  <c:v>211.108</c:v>
                </c:pt>
                <c:pt idx="52383">
                  <c:v>211.10900000000001</c:v>
                </c:pt>
                <c:pt idx="52384">
                  <c:v>211.11099999999999</c:v>
                </c:pt>
                <c:pt idx="52385">
                  <c:v>211.11299999999997</c:v>
                </c:pt>
                <c:pt idx="52386">
                  <c:v>211.11399999999998</c:v>
                </c:pt>
                <c:pt idx="52387">
                  <c:v>211.11599999999999</c:v>
                </c:pt>
                <c:pt idx="52388">
                  <c:v>211.11799999999999</c:v>
                </c:pt>
                <c:pt idx="52389">
                  <c:v>211.11899999999997</c:v>
                </c:pt>
                <c:pt idx="52390">
                  <c:v>211.12</c:v>
                </c:pt>
                <c:pt idx="52391">
                  <c:v>211.12100000000001</c:v>
                </c:pt>
                <c:pt idx="52392">
                  <c:v>211.12100000000001</c:v>
                </c:pt>
                <c:pt idx="52393">
                  <c:v>211.12100000000001</c:v>
                </c:pt>
                <c:pt idx="52394">
                  <c:v>211.12</c:v>
                </c:pt>
                <c:pt idx="52395">
                  <c:v>211.11799999999999</c:v>
                </c:pt>
                <c:pt idx="52396">
                  <c:v>211.11499999999998</c:v>
                </c:pt>
                <c:pt idx="52397">
                  <c:v>211.11199999999999</c:v>
                </c:pt>
                <c:pt idx="52398">
                  <c:v>211.107</c:v>
                </c:pt>
                <c:pt idx="52399">
                  <c:v>211.101</c:v>
                </c:pt>
                <c:pt idx="52400">
                  <c:v>211.09399999999999</c:v>
                </c:pt>
                <c:pt idx="52401">
                  <c:v>211.08600000000001</c:v>
                </c:pt>
                <c:pt idx="52402">
                  <c:v>211.07599999999999</c:v>
                </c:pt>
                <c:pt idx="52403">
                  <c:v>211.065</c:v>
                </c:pt>
                <c:pt idx="52404">
                  <c:v>211.05200000000011</c:v>
                </c:pt>
                <c:pt idx="52405">
                  <c:v>211.03800000000001</c:v>
                </c:pt>
                <c:pt idx="52406">
                  <c:v>211.02200000000011</c:v>
                </c:pt>
                <c:pt idx="52407">
                  <c:v>211.00399999999999</c:v>
                </c:pt>
                <c:pt idx="52408">
                  <c:v>210.98400000000001</c:v>
                </c:pt>
                <c:pt idx="52409">
                  <c:v>210.96200000000007</c:v>
                </c:pt>
                <c:pt idx="52410">
                  <c:v>210.93800000000007</c:v>
                </c:pt>
                <c:pt idx="52411">
                  <c:v>210.91200000000001</c:v>
                </c:pt>
                <c:pt idx="52412">
                  <c:v>210.88300000000001</c:v>
                </c:pt>
                <c:pt idx="52413">
                  <c:v>210.85200000000012</c:v>
                </c:pt>
                <c:pt idx="52414">
                  <c:v>210.81900000000002</c:v>
                </c:pt>
                <c:pt idx="52415">
                  <c:v>210.78300000000002</c:v>
                </c:pt>
                <c:pt idx="52416">
                  <c:v>210.74499999999998</c:v>
                </c:pt>
                <c:pt idx="52417">
                  <c:v>210.70399999999998</c:v>
                </c:pt>
                <c:pt idx="52418">
                  <c:v>210.661</c:v>
                </c:pt>
                <c:pt idx="52419">
                  <c:v>210.61399999999998</c:v>
                </c:pt>
                <c:pt idx="52420">
                  <c:v>210.565</c:v>
                </c:pt>
                <c:pt idx="52421">
                  <c:v>210.512</c:v>
                </c:pt>
                <c:pt idx="52422">
                  <c:v>210.45700000000011</c:v>
                </c:pt>
                <c:pt idx="52423">
                  <c:v>210.39800000000011</c:v>
                </c:pt>
                <c:pt idx="52424">
                  <c:v>210.33700000000007</c:v>
                </c:pt>
                <c:pt idx="52425">
                  <c:v>210.27199999999999</c:v>
                </c:pt>
                <c:pt idx="52426">
                  <c:v>210.20299999999997</c:v>
                </c:pt>
                <c:pt idx="52427">
                  <c:v>210.131</c:v>
                </c:pt>
                <c:pt idx="52428">
                  <c:v>210.05600000000001</c:v>
                </c:pt>
                <c:pt idx="52429">
                  <c:v>209.977</c:v>
                </c:pt>
                <c:pt idx="52430">
                  <c:v>209.89500000000001</c:v>
                </c:pt>
                <c:pt idx="52431">
                  <c:v>209.809</c:v>
                </c:pt>
                <c:pt idx="52432">
                  <c:v>209.71899999999999</c:v>
                </c:pt>
                <c:pt idx="52433">
                  <c:v>209.625</c:v>
                </c:pt>
                <c:pt idx="52434">
                  <c:v>209.52800000000011</c:v>
                </c:pt>
                <c:pt idx="52435">
                  <c:v>209.42600000000004</c:v>
                </c:pt>
                <c:pt idx="52436">
                  <c:v>209.32000000000011</c:v>
                </c:pt>
                <c:pt idx="52437">
                  <c:v>209.21099999999998</c:v>
                </c:pt>
                <c:pt idx="52438">
                  <c:v>209.09700000000001</c:v>
                </c:pt>
                <c:pt idx="52439">
                  <c:v>208.97900000000001</c:v>
                </c:pt>
                <c:pt idx="52440">
                  <c:v>208.85600000000011</c:v>
                </c:pt>
                <c:pt idx="52441">
                  <c:v>208.73</c:v>
                </c:pt>
                <c:pt idx="52442">
                  <c:v>208.59900000000002</c:v>
                </c:pt>
                <c:pt idx="52443">
                  <c:v>208.46300000000002</c:v>
                </c:pt>
                <c:pt idx="52444">
                  <c:v>208.32300000000001</c:v>
                </c:pt>
                <c:pt idx="52445">
                  <c:v>208.17899999999997</c:v>
                </c:pt>
                <c:pt idx="52446">
                  <c:v>208.03</c:v>
                </c:pt>
                <c:pt idx="52447">
                  <c:v>207.876</c:v>
                </c:pt>
                <c:pt idx="52448">
                  <c:v>207.71699999999998</c:v>
                </c:pt>
                <c:pt idx="52449">
                  <c:v>207.554</c:v>
                </c:pt>
                <c:pt idx="52450">
                  <c:v>207.38600000000011</c:v>
                </c:pt>
                <c:pt idx="52451">
                  <c:v>207.21399999999988</c:v>
                </c:pt>
                <c:pt idx="52452">
                  <c:v>207.036</c:v>
                </c:pt>
                <c:pt idx="52453">
                  <c:v>206.85300000000001</c:v>
                </c:pt>
                <c:pt idx="52454">
                  <c:v>206.666</c:v>
                </c:pt>
                <c:pt idx="52455">
                  <c:v>206.47300000000001</c:v>
                </c:pt>
                <c:pt idx="52456">
                  <c:v>206.27599999999998</c:v>
                </c:pt>
                <c:pt idx="52457">
                  <c:v>206.07300000000001</c:v>
                </c:pt>
                <c:pt idx="52458">
                  <c:v>205.86500000000001</c:v>
                </c:pt>
                <c:pt idx="52459">
                  <c:v>205.65200000000004</c:v>
                </c:pt>
                <c:pt idx="52460">
                  <c:v>205.434</c:v>
                </c:pt>
                <c:pt idx="52461">
                  <c:v>205.20999999999998</c:v>
                </c:pt>
                <c:pt idx="52462">
                  <c:v>204.98200000000011</c:v>
                </c:pt>
                <c:pt idx="52463">
                  <c:v>204.74799999999999</c:v>
                </c:pt>
                <c:pt idx="52464">
                  <c:v>204.50899999999999</c:v>
                </c:pt>
                <c:pt idx="52465">
                  <c:v>204.26399999999998</c:v>
                </c:pt>
                <c:pt idx="52466">
                  <c:v>204.01399999999998</c:v>
                </c:pt>
                <c:pt idx="52467">
                  <c:v>203.75899999999999</c:v>
                </c:pt>
                <c:pt idx="52468">
                  <c:v>203.4980000000001</c:v>
                </c:pt>
                <c:pt idx="52469">
                  <c:v>203.232</c:v>
                </c:pt>
                <c:pt idx="52470">
                  <c:v>202.96</c:v>
                </c:pt>
                <c:pt idx="52471">
                  <c:v>202.68300000000002</c:v>
                </c:pt>
                <c:pt idx="52472">
                  <c:v>202.4</c:v>
                </c:pt>
                <c:pt idx="52473">
                  <c:v>202.11199999999999</c:v>
                </c:pt>
                <c:pt idx="52474">
                  <c:v>201.81800000000001</c:v>
                </c:pt>
                <c:pt idx="52475">
                  <c:v>201.51900000000001</c:v>
                </c:pt>
                <c:pt idx="52476">
                  <c:v>201.21399999999988</c:v>
                </c:pt>
                <c:pt idx="52477">
                  <c:v>200.904</c:v>
                </c:pt>
                <c:pt idx="52478">
                  <c:v>200.58800000000011</c:v>
                </c:pt>
                <c:pt idx="52479">
                  <c:v>200.26599999999999</c:v>
                </c:pt>
                <c:pt idx="52480">
                  <c:v>199.93900000000002</c:v>
                </c:pt>
                <c:pt idx="52481">
                  <c:v>199.607</c:v>
                </c:pt>
                <c:pt idx="52482">
                  <c:v>199.268</c:v>
                </c:pt>
                <c:pt idx="52483">
                  <c:v>198.92400000000001</c:v>
                </c:pt>
                <c:pt idx="52484">
                  <c:v>198.57499999999999</c:v>
                </c:pt>
                <c:pt idx="52485">
                  <c:v>198.22</c:v>
                </c:pt>
                <c:pt idx="52486">
                  <c:v>197.85900000000001</c:v>
                </c:pt>
                <c:pt idx="52487">
                  <c:v>197.49300000000002</c:v>
                </c:pt>
                <c:pt idx="52488">
                  <c:v>197.12100000000001</c:v>
                </c:pt>
                <c:pt idx="52489">
                  <c:v>196.74399999999989</c:v>
                </c:pt>
                <c:pt idx="52490">
                  <c:v>196.3610000000001</c:v>
                </c:pt>
                <c:pt idx="52491">
                  <c:v>195.97200000000001</c:v>
                </c:pt>
                <c:pt idx="52492">
                  <c:v>195.578</c:v>
                </c:pt>
                <c:pt idx="52493">
                  <c:v>195.178</c:v>
                </c:pt>
                <c:pt idx="52494">
                  <c:v>194.77299999999997</c:v>
                </c:pt>
                <c:pt idx="52495">
                  <c:v>194.36200000000011</c:v>
                </c:pt>
                <c:pt idx="52496">
                  <c:v>193.946</c:v>
                </c:pt>
                <c:pt idx="52497">
                  <c:v>193.524</c:v>
                </c:pt>
                <c:pt idx="52498">
                  <c:v>193.09700000000001</c:v>
                </c:pt>
                <c:pt idx="52499">
                  <c:v>192.66399999999999</c:v>
                </c:pt>
                <c:pt idx="52500">
                  <c:v>192.227</c:v>
                </c:pt>
                <c:pt idx="52501">
                  <c:v>191.78300000000002</c:v>
                </c:pt>
                <c:pt idx="52502">
                  <c:v>191.334</c:v>
                </c:pt>
                <c:pt idx="52503">
                  <c:v>190.88000000000011</c:v>
                </c:pt>
                <c:pt idx="52504">
                  <c:v>190.42100000000011</c:v>
                </c:pt>
                <c:pt idx="52505">
                  <c:v>189.95600000000007</c:v>
                </c:pt>
                <c:pt idx="52506">
                  <c:v>189.4860000000001</c:v>
                </c:pt>
                <c:pt idx="52507">
                  <c:v>189.011</c:v>
                </c:pt>
                <c:pt idx="52508">
                  <c:v>188.53</c:v>
                </c:pt>
                <c:pt idx="52509">
                  <c:v>188.04499999999999</c:v>
                </c:pt>
                <c:pt idx="52510">
                  <c:v>187.554</c:v>
                </c:pt>
                <c:pt idx="52511">
                  <c:v>187.05800000000011</c:v>
                </c:pt>
                <c:pt idx="52512">
                  <c:v>186.55700000000004</c:v>
                </c:pt>
                <c:pt idx="52513">
                  <c:v>186.05200000000011</c:v>
                </c:pt>
                <c:pt idx="52514">
                  <c:v>185.541</c:v>
                </c:pt>
                <c:pt idx="52515">
                  <c:v>185.02500000000001</c:v>
                </c:pt>
                <c:pt idx="52516">
                  <c:v>184.50399999999999</c:v>
                </c:pt>
                <c:pt idx="52517">
                  <c:v>183.97900000000001</c:v>
                </c:pt>
                <c:pt idx="52518">
                  <c:v>183.44900000000001</c:v>
                </c:pt>
                <c:pt idx="52519">
                  <c:v>182.91399999999999</c:v>
                </c:pt>
                <c:pt idx="52520">
                  <c:v>182.374</c:v>
                </c:pt>
                <c:pt idx="52521">
                  <c:v>181.83</c:v>
                </c:pt>
                <c:pt idx="52522">
                  <c:v>181.28100000000001</c:v>
                </c:pt>
                <c:pt idx="52523">
                  <c:v>180.727</c:v>
                </c:pt>
                <c:pt idx="52524">
                  <c:v>180.16900000000001</c:v>
                </c:pt>
                <c:pt idx="52525">
                  <c:v>179.607</c:v>
                </c:pt>
                <c:pt idx="52526">
                  <c:v>179.04</c:v>
                </c:pt>
                <c:pt idx="52527">
                  <c:v>178.46900000000002</c:v>
                </c:pt>
                <c:pt idx="52528">
                  <c:v>177.89400000000001</c:v>
                </c:pt>
                <c:pt idx="52529">
                  <c:v>177.31399999999999</c:v>
                </c:pt>
                <c:pt idx="52530">
                  <c:v>176.73</c:v>
                </c:pt>
                <c:pt idx="52531">
                  <c:v>176.14299999999997</c:v>
                </c:pt>
                <c:pt idx="52532">
                  <c:v>175.55100000000004</c:v>
                </c:pt>
                <c:pt idx="52533">
                  <c:v>174.95500000000001</c:v>
                </c:pt>
                <c:pt idx="52534">
                  <c:v>174.3550000000001</c:v>
                </c:pt>
                <c:pt idx="52535">
                  <c:v>173.75200000000001</c:v>
                </c:pt>
                <c:pt idx="52536">
                  <c:v>173.14399999999998</c:v>
                </c:pt>
                <c:pt idx="52537">
                  <c:v>172.53300000000002</c:v>
                </c:pt>
                <c:pt idx="52538">
                  <c:v>171.91900000000001</c:v>
                </c:pt>
                <c:pt idx="52539">
                  <c:v>171.30100000000004</c:v>
                </c:pt>
                <c:pt idx="52540">
                  <c:v>170.67899999999997</c:v>
                </c:pt>
                <c:pt idx="52541">
                  <c:v>170.054</c:v>
                </c:pt>
                <c:pt idx="52542">
                  <c:v>169.42500000000001</c:v>
                </c:pt>
                <c:pt idx="52543">
                  <c:v>168.79399999999998</c:v>
                </c:pt>
                <c:pt idx="52544">
                  <c:v>168.15900000000002</c:v>
                </c:pt>
                <c:pt idx="52545">
                  <c:v>167.52100000000004</c:v>
                </c:pt>
                <c:pt idx="52546">
                  <c:v>166.88000000000011</c:v>
                </c:pt>
                <c:pt idx="52547">
                  <c:v>166.23599999999999</c:v>
                </c:pt>
                <c:pt idx="52548">
                  <c:v>165.589</c:v>
                </c:pt>
                <c:pt idx="52549">
                  <c:v>164.93900000000002</c:v>
                </c:pt>
                <c:pt idx="52550">
                  <c:v>164.28700000000001</c:v>
                </c:pt>
                <c:pt idx="52551">
                  <c:v>163.63200000000001</c:v>
                </c:pt>
                <c:pt idx="52552">
                  <c:v>162.97399999999999</c:v>
                </c:pt>
                <c:pt idx="52553">
                  <c:v>162.31399999999999</c:v>
                </c:pt>
                <c:pt idx="52554">
                  <c:v>161.65100000000001</c:v>
                </c:pt>
                <c:pt idx="52555">
                  <c:v>160.9860000000001</c:v>
                </c:pt>
                <c:pt idx="52556">
                  <c:v>160.31900000000002</c:v>
                </c:pt>
                <c:pt idx="52557">
                  <c:v>159.65</c:v>
                </c:pt>
                <c:pt idx="52558">
                  <c:v>158.97900000000001</c:v>
                </c:pt>
                <c:pt idx="52559">
                  <c:v>158.30500000000001</c:v>
                </c:pt>
                <c:pt idx="52560">
                  <c:v>157.63</c:v>
                </c:pt>
                <c:pt idx="52561">
                  <c:v>156.953</c:v>
                </c:pt>
                <c:pt idx="52562">
                  <c:v>156.27399999999992</c:v>
                </c:pt>
                <c:pt idx="52563">
                  <c:v>155.59399999999999</c:v>
                </c:pt>
                <c:pt idx="52564">
                  <c:v>154.91200000000001</c:v>
                </c:pt>
                <c:pt idx="52565">
                  <c:v>154.22800000000001</c:v>
                </c:pt>
                <c:pt idx="52566">
                  <c:v>153.54399999999998</c:v>
                </c:pt>
                <c:pt idx="52567">
                  <c:v>152.85800000000012</c:v>
                </c:pt>
                <c:pt idx="52568">
                  <c:v>152.16999999999999</c:v>
                </c:pt>
                <c:pt idx="52569">
                  <c:v>151.48200000000011</c:v>
                </c:pt>
                <c:pt idx="52570">
                  <c:v>150.79300000000001</c:v>
                </c:pt>
                <c:pt idx="52571">
                  <c:v>150.10300000000001</c:v>
                </c:pt>
                <c:pt idx="52572">
                  <c:v>149.41200000000001</c:v>
                </c:pt>
                <c:pt idx="52573">
                  <c:v>148.72</c:v>
                </c:pt>
                <c:pt idx="52574">
                  <c:v>148.02800000000011</c:v>
                </c:pt>
                <c:pt idx="52575">
                  <c:v>147.33500000000001</c:v>
                </c:pt>
                <c:pt idx="52576">
                  <c:v>146.642</c:v>
                </c:pt>
                <c:pt idx="52577">
                  <c:v>145.94800000000001</c:v>
                </c:pt>
                <c:pt idx="52578">
                  <c:v>145.25399999999999</c:v>
                </c:pt>
                <c:pt idx="52579">
                  <c:v>144.56</c:v>
                </c:pt>
                <c:pt idx="52580">
                  <c:v>143.86600000000001</c:v>
                </c:pt>
                <c:pt idx="52581">
                  <c:v>143.172</c:v>
                </c:pt>
                <c:pt idx="52582">
                  <c:v>142.47800000000001</c:v>
                </c:pt>
                <c:pt idx="52583">
                  <c:v>141.78399999999999</c:v>
                </c:pt>
                <c:pt idx="52584">
                  <c:v>141.09100000000001</c:v>
                </c:pt>
                <c:pt idx="52585">
                  <c:v>140.39800000000011</c:v>
                </c:pt>
                <c:pt idx="52586">
                  <c:v>139.70599999999999</c:v>
                </c:pt>
                <c:pt idx="52587">
                  <c:v>139.01399999999998</c:v>
                </c:pt>
                <c:pt idx="52588">
                  <c:v>138.32300000000001</c:v>
                </c:pt>
                <c:pt idx="52589">
                  <c:v>137.63300000000001</c:v>
                </c:pt>
                <c:pt idx="52590">
                  <c:v>136.94300000000001</c:v>
                </c:pt>
                <c:pt idx="52591">
                  <c:v>136.255</c:v>
                </c:pt>
                <c:pt idx="52592">
                  <c:v>135.56800000000001</c:v>
                </c:pt>
                <c:pt idx="52593">
                  <c:v>134.88200000000012</c:v>
                </c:pt>
                <c:pt idx="52594">
                  <c:v>134.197</c:v>
                </c:pt>
                <c:pt idx="52595">
                  <c:v>133.51399999999998</c:v>
                </c:pt>
                <c:pt idx="52596">
                  <c:v>132.833</c:v>
                </c:pt>
                <c:pt idx="52597">
                  <c:v>132.15200000000004</c:v>
                </c:pt>
                <c:pt idx="52598">
                  <c:v>131.47399999999999</c:v>
                </c:pt>
                <c:pt idx="52599">
                  <c:v>130.797</c:v>
                </c:pt>
                <c:pt idx="52600">
                  <c:v>130.12300000000002</c:v>
                </c:pt>
                <c:pt idx="52601">
                  <c:v>129.44999999999999</c:v>
                </c:pt>
                <c:pt idx="52602">
                  <c:v>128.77899999999997</c:v>
                </c:pt>
                <c:pt idx="52603">
                  <c:v>128.11099999999999</c:v>
                </c:pt>
                <c:pt idx="52604">
                  <c:v>127.44500000000002</c:v>
                </c:pt>
                <c:pt idx="52605">
                  <c:v>126.78100000000002</c:v>
                </c:pt>
                <c:pt idx="52606">
                  <c:v>126.119</c:v>
                </c:pt>
                <c:pt idx="52607">
                  <c:v>125.46100000000006</c:v>
                </c:pt>
                <c:pt idx="52608">
                  <c:v>124.80500000000001</c:v>
                </c:pt>
                <c:pt idx="52609">
                  <c:v>124.151</c:v>
                </c:pt>
                <c:pt idx="52610">
                  <c:v>123.501</c:v>
                </c:pt>
                <c:pt idx="52611">
                  <c:v>122.85299999999998</c:v>
                </c:pt>
                <c:pt idx="52612">
                  <c:v>122.209</c:v>
                </c:pt>
                <c:pt idx="52613">
                  <c:v>121.56699999999999</c:v>
                </c:pt>
                <c:pt idx="52614">
                  <c:v>120.929</c:v>
                </c:pt>
                <c:pt idx="52615">
                  <c:v>120.29400000000005</c:v>
                </c:pt>
                <c:pt idx="52616">
                  <c:v>119.663</c:v>
                </c:pt>
                <c:pt idx="52617">
                  <c:v>119.035</c:v>
                </c:pt>
                <c:pt idx="52618">
                  <c:v>118.41100000000006</c:v>
                </c:pt>
                <c:pt idx="52619">
                  <c:v>117.79</c:v>
                </c:pt>
                <c:pt idx="52620">
                  <c:v>117.17299999999994</c:v>
                </c:pt>
                <c:pt idx="52621">
                  <c:v>116.56</c:v>
                </c:pt>
                <c:pt idx="52622">
                  <c:v>115.952</c:v>
                </c:pt>
                <c:pt idx="52623">
                  <c:v>115.34699999999999</c:v>
                </c:pt>
                <c:pt idx="52624">
                  <c:v>114.74600000000002</c:v>
                </c:pt>
                <c:pt idx="52625">
                  <c:v>114.149</c:v>
                </c:pt>
                <c:pt idx="52626">
                  <c:v>113.557</c:v>
                </c:pt>
                <c:pt idx="52627">
                  <c:v>112.96899999999999</c:v>
                </c:pt>
                <c:pt idx="52628">
                  <c:v>112.386</c:v>
                </c:pt>
                <c:pt idx="52629">
                  <c:v>111.807</c:v>
                </c:pt>
                <c:pt idx="52630">
                  <c:v>111.233</c:v>
                </c:pt>
                <c:pt idx="52631">
                  <c:v>110.664</c:v>
                </c:pt>
                <c:pt idx="52632">
                  <c:v>110.1</c:v>
                </c:pt>
                <c:pt idx="52633">
                  <c:v>109.54</c:v>
                </c:pt>
                <c:pt idx="52634">
                  <c:v>108.986</c:v>
                </c:pt>
                <c:pt idx="52635">
                  <c:v>108.43600000000002</c:v>
                </c:pt>
                <c:pt idx="52636">
                  <c:v>107.892</c:v>
                </c:pt>
                <c:pt idx="52637">
                  <c:v>107.35299999999998</c:v>
                </c:pt>
                <c:pt idx="52638">
                  <c:v>106.82</c:v>
                </c:pt>
                <c:pt idx="52639">
                  <c:v>106.29100000000005</c:v>
                </c:pt>
                <c:pt idx="52640">
                  <c:v>105.76900000000002</c:v>
                </c:pt>
                <c:pt idx="52641">
                  <c:v>105.251</c:v>
                </c:pt>
                <c:pt idx="52642">
                  <c:v>104.74000000000002</c:v>
                </c:pt>
                <c:pt idx="52643">
                  <c:v>104.23399999999999</c:v>
                </c:pt>
                <c:pt idx="52644">
                  <c:v>103.73399999999999</c:v>
                </c:pt>
                <c:pt idx="52645">
                  <c:v>103.24000000000002</c:v>
                </c:pt>
                <c:pt idx="52646">
                  <c:v>102.752</c:v>
                </c:pt>
                <c:pt idx="52647">
                  <c:v>102.26900000000002</c:v>
                </c:pt>
                <c:pt idx="52648">
                  <c:v>101.79300000000002</c:v>
                </c:pt>
                <c:pt idx="52649">
                  <c:v>101.32299999999998</c:v>
                </c:pt>
                <c:pt idx="52650">
                  <c:v>100.86</c:v>
                </c:pt>
                <c:pt idx="52651">
                  <c:v>100.402</c:v>
                </c:pt>
                <c:pt idx="52652">
                  <c:v>99.951099999999997</c:v>
                </c:pt>
                <c:pt idx="52653">
                  <c:v>99.506600000000006</c:v>
                </c:pt>
                <c:pt idx="52654">
                  <c:v>99.068399999999983</c:v>
                </c:pt>
                <c:pt idx="52655">
                  <c:v>98.63679999999998</c:v>
                </c:pt>
                <c:pt idx="52656">
                  <c:v>98.211900000000057</c:v>
                </c:pt>
                <c:pt idx="52657">
                  <c:v>97.793700000000001</c:v>
                </c:pt>
                <c:pt idx="52658">
                  <c:v>97.382199999999983</c:v>
                </c:pt>
                <c:pt idx="52659">
                  <c:v>96.977500000000006</c:v>
                </c:pt>
                <c:pt idx="52660">
                  <c:v>96.579799999999949</c:v>
                </c:pt>
                <c:pt idx="52661">
                  <c:v>96.188899999999947</c:v>
                </c:pt>
                <c:pt idx="52662">
                  <c:v>95.805099999999982</c:v>
                </c:pt>
                <c:pt idx="52663">
                  <c:v>95.428299999999993</c:v>
                </c:pt>
                <c:pt idx="52664">
                  <c:v>95.058599999999998</c:v>
                </c:pt>
                <c:pt idx="52665">
                  <c:v>94.696200000000005</c:v>
                </c:pt>
                <c:pt idx="52666">
                  <c:v>94.340900000000005</c:v>
                </c:pt>
                <c:pt idx="52667">
                  <c:v>93.992800000000003</c:v>
                </c:pt>
                <c:pt idx="52668">
                  <c:v>93.652199999999979</c:v>
                </c:pt>
                <c:pt idx="52669">
                  <c:v>93.318899999999999</c:v>
                </c:pt>
                <c:pt idx="52670">
                  <c:v>92.992999999999995</c:v>
                </c:pt>
                <c:pt idx="52671">
                  <c:v>92.674599999999998</c:v>
                </c:pt>
                <c:pt idx="52672">
                  <c:v>92.363699999999994</c:v>
                </c:pt>
                <c:pt idx="52673">
                  <c:v>92.060500000000005</c:v>
                </c:pt>
                <c:pt idx="52674">
                  <c:v>91.764799999999994</c:v>
                </c:pt>
                <c:pt idx="52675">
                  <c:v>91.476799999999983</c:v>
                </c:pt>
                <c:pt idx="52676">
                  <c:v>91.196399999999983</c:v>
                </c:pt>
                <c:pt idx="52677">
                  <c:v>90.9238</c:v>
                </c:pt>
                <c:pt idx="52678">
                  <c:v>90.659099999999981</c:v>
                </c:pt>
                <c:pt idx="52679">
                  <c:v>90.402100000000004</c:v>
                </c:pt>
                <c:pt idx="52680">
                  <c:v>90.153099999999981</c:v>
                </c:pt>
                <c:pt idx="52681">
                  <c:v>89.911800000000056</c:v>
                </c:pt>
                <c:pt idx="52682">
                  <c:v>89.678599999999989</c:v>
                </c:pt>
                <c:pt idx="52683">
                  <c:v>89.453400000000002</c:v>
                </c:pt>
                <c:pt idx="52684">
                  <c:v>89.236099999999993</c:v>
                </c:pt>
                <c:pt idx="52685">
                  <c:v>89.026899999999998</c:v>
                </c:pt>
                <c:pt idx="52686">
                  <c:v>88.825899999999947</c:v>
                </c:pt>
                <c:pt idx="52687">
                  <c:v>88.632799999999989</c:v>
                </c:pt>
                <c:pt idx="52688">
                  <c:v>88.447900000000075</c:v>
                </c:pt>
                <c:pt idx="52689">
                  <c:v>88.271199999999993</c:v>
                </c:pt>
                <c:pt idx="52690">
                  <c:v>88.102699999999999</c:v>
                </c:pt>
                <c:pt idx="52691">
                  <c:v>87.942400000000006</c:v>
                </c:pt>
                <c:pt idx="52692">
                  <c:v>87.790400000000005</c:v>
                </c:pt>
                <c:pt idx="52693">
                  <c:v>87.646600000000007</c:v>
                </c:pt>
                <c:pt idx="52694">
                  <c:v>87.511100000000027</c:v>
                </c:pt>
                <c:pt idx="52695">
                  <c:v>87.383899999999983</c:v>
                </c:pt>
                <c:pt idx="52696">
                  <c:v>87.265100000000004</c:v>
                </c:pt>
                <c:pt idx="52697">
                  <c:v>87.154600000000002</c:v>
                </c:pt>
                <c:pt idx="52698">
                  <c:v>87.052399999999949</c:v>
                </c:pt>
                <c:pt idx="52699">
                  <c:v>86.958699999999993</c:v>
                </c:pt>
                <c:pt idx="52700">
                  <c:v>86.873399999999947</c:v>
                </c:pt>
                <c:pt idx="52701">
                  <c:v>86.796400000000006</c:v>
                </c:pt>
                <c:pt idx="52702">
                  <c:v>86.727900000000005</c:v>
                </c:pt>
                <c:pt idx="52703">
                  <c:v>86.667900000000003</c:v>
                </c:pt>
                <c:pt idx="52704">
                  <c:v>86.616299999999995</c:v>
                </c:pt>
                <c:pt idx="52705">
                  <c:v>86.5732</c:v>
                </c:pt>
                <c:pt idx="52706">
                  <c:v>86.538499999999999</c:v>
                </c:pt>
                <c:pt idx="52707">
                  <c:v>86.512299999999996</c:v>
                </c:pt>
                <c:pt idx="52708">
                  <c:v>86.494500000000059</c:v>
                </c:pt>
                <c:pt idx="52709">
                  <c:v>86.485299999999995</c:v>
                </c:pt>
                <c:pt idx="52710">
                  <c:v>86.484600000000057</c:v>
                </c:pt>
                <c:pt idx="52711">
                  <c:v>86.4923</c:v>
                </c:pt>
                <c:pt idx="52712">
                  <c:v>86.508600000000001</c:v>
                </c:pt>
                <c:pt idx="52713">
                  <c:v>86.533299999999997</c:v>
                </c:pt>
                <c:pt idx="52714">
                  <c:v>86.566599999999994</c:v>
                </c:pt>
                <c:pt idx="52715">
                  <c:v>86.608299999999986</c:v>
                </c:pt>
                <c:pt idx="52716">
                  <c:v>86.658499999999989</c:v>
                </c:pt>
                <c:pt idx="52717">
                  <c:v>86.717200000000076</c:v>
                </c:pt>
                <c:pt idx="52718">
                  <c:v>86.784300000000002</c:v>
                </c:pt>
                <c:pt idx="52719">
                  <c:v>86.86</c:v>
                </c:pt>
                <c:pt idx="52720">
                  <c:v>86.944100000000077</c:v>
                </c:pt>
                <c:pt idx="52721">
                  <c:v>87.036699999999996</c:v>
                </c:pt>
                <c:pt idx="52722">
                  <c:v>87.137699999999995</c:v>
                </c:pt>
                <c:pt idx="52723">
                  <c:v>87.24710000000006</c:v>
                </c:pt>
                <c:pt idx="52724">
                  <c:v>87.364900000000006</c:v>
                </c:pt>
                <c:pt idx="52725">
                  <c:v>87.491200000000077</c:v>
                </c:pt>
                <c:pt idx="52726">
                  <c:v>87.625799999999941</c:v>
                </c:pt>
                <c:pt idx="52727">
                  <c:v>87.768900000000002</c:v>
                </c:pt>
                <c:pt idx="52728">
                  <c:v>87.920199999999994</c:v>
                </c:pt>
                <c:pt idx="52729">
                  <c:v>88.079899999999981</c:v>
                </c:pt>
                <c:pt idx="52730">
                  <c:v>88.247900000000058</c:v>
                </c:pt>
                <c:pt idx="52731">
                  <c:v>88.424300000000002</c:v>
                </c:pt>
                <c:pt idx="52732">
                  <c:v>88.608899999999949</c:v>
                </c:pt>
                <c:pt idx="52733">
                  <c:v>88.8018</c:v>
                </c:pt>
                <c:pt idx="52734">
                  <c:v>89.002899999999983</c:v>
                </c:pt>
                <c:pt idx="52735">
                  <c:v>89.212199999999996</c:v>
                </c:pt>
                <c:pt idx="52736">
                  <c:v>89.429699999999997</c:v>
                </c:pt>
                <c:pt idx="52737">
                  <c:v>89.655299999999983</c:v>
                </c:pt>
                <c:pt idx="52738">
                  <c:v>89.889099999999999</c:v>
                </c:pt>
                <c:pt idx="52739">
                  <c:v>90.131</c:v>
                </c:pt>
                <c:pt idx="52740">
                  <c:v>90.380899999999983</c:v>
                </c:pt>
                <c:pt idx="52741">
                  <c:v>90.638899999999978</c:v>
                </c:pt>
                <c:pt idx="52742">
                  <c:v>90.904900000000026</c:v>
                </c:pt>
                <c:pt idx="52743">
                  <c:v>91.178899999999942</c:v>
                </c:pt>
                <c:pt idx="52744">
                  <c:v>91.460700000000003</c:v>
                </c:pt>
                <c:pt idx="52745">
                  <c:v>91.750500000000002</c:v>
                </c:pt>
                <c:pt idx="52746">
                  <c:v>92.048199999999994</c:v>
                </c:pt>
                <c:pt idx="52747">
                  <c:v>92.353799999999978</c:v>
                </c:pt>
                <c:pt idx="52748">
                  <c:v>92.667100000000005</c:v>
                </c:pt>
                <c:pt idx="52749">
                  <c:v>92.988100000000003</c:v>
                </c:pt>
                <c:pt idx="52750">
                  <c:v>93.316900000000004</c:v>
                </c:pt>
                <c:pt idx="52751">
                  <c:v>93.653399999999948</c:v>
                </c:pt>
                <c:pt idx="52752">
                  <c:v>93.997500000000059</c:v>
                </c:pt>
                <c:pt idx="52753">
                  <c:v>94.349199999999996</c:v>
                </c:pt>
                <c:pt idx="52754">
                  <c:v>94.708399999999983</c:v>
                </c:pt>
                <c:pt idx="52755">
                  <c:v>95.075099999999978</c:v>
                </c:pt>
                <c:pt idx="52756">
                  <c:v>95.449300000000022</c:v>
                </c:pt>
                <c:pt idx="52757">
                  <c:v>95.8309</c:v>
                </c:pt>
                <c:pt idx="52758">
                  <c:v>96.219899999999996</c:v>
                </c:pt>
                <c:pt idx="52759">
                  <c:v>96.616299999999995</c:v>
                </c:pt>
                <c:pt idx="52760">
                  <c:v>97.019900000000007</c:v>
                </c:pt>
                <c:pt idx="52761">
                  <c:v>97.430700000000002</c:v>
                </c:pt>
                <c:pt idx="52762">
                  <c:v>97.848699999999994</c:v>
                </c:pt>
                <c:pt idx="52763">
                  <c:v>98.27379999999998</c:v>
                </c:pt>
                <c:pt idx="52764">
                  <c:v>98.706000000000003</c:v>
                </c:pt>
                <c:pt idx="52765">
                  <c:v>99.145299999999992</c:v>
                </c:pt>
                <c:pt idx="52766">
                  <c:v>99.591399999999993</c:v>
                </c:pt>
                <c:pt idx="52767">
                  <c:v>100.045</c:v>
                </c:pt>
                <c:pt idx="52768">
                  <c:v>100.504</c:v>
                </c:pt>
                <c:pt idx="52769">
                  <c:v>100.971</c:v>
                </c:pt>
                <c:pt idx="52770">
                  <c:v>101.44500000000002</c:v>
                </c:pt>
                <c:pt idx="52771">
                  <c:v>101.925</c:v>
                </c:pt>
                <c:pt idx="52772">
                  <c:v>102.41200000000002</c:v>
                </c:pt>
                <c:pt idx="52773">
                  <c:v>102.905</c:v>
                </c:pt>
                <c:pt idx="52774">
                  <c:v>103.405</c:v>
                </c:pt>
                <c:pt idx="52775">
                  <c:v>103.91200000000002</c:v>
                </c:pt>
                <c:pt idx="52776">
                  <c:v>104.42400000000002</c:v>
                </c:pt>
                <c:pt idx="52777">
                  <c:v>104.94300000000005</c:v>
                </c:pt>
                <c:pt idx="52778">
                  <c:v>105.46899999999999</c:v>
                </c:pt>
                <c:pt idx="52779">
                  <c:v>106</c:v>
                </c:pt>
                <c:pt idx="52780">
                  <c:v>106.538</c:v>
                </c:pt>
                <c:pt idx="52781">
                  <c:v>107.08199999999999</c:v>
                </c:pt>
                <c:pt idx="52782">
                  <c:v>107.63200000000001</c:v>
                </c:pt>
                <c:pt idx="52783">
                  <c:v>108.18799999999999</c:v>
                </c:pt>
                <c:pt idx="52784">
                  <c:v>108.75</c:v>
                </c:pt>
                <c:pt idx="52785">
                  <c:v>109.31699999999999</c:v>
                </c:pt>
                <c:pt idx="52786">
                  <c:v>109.89100000000002</c:v>
                </c:pt>
                <c:pt idx="52787">
                  <c:v>110.47</c:v>
                </c:pt>
                <c:pt idx="52788">
                  <c:v>111.054</c:v>
                </c:pt>
                <c:pt idx="52789">
                  <c:v>111.645</c:v>
                </c:pt>
                <c:pt idx="52790">
                  <c:v>112.24000000000002</c:v>
                </c:pt>
                <c:pt idx="52791">
                  <c:v>112.84099999999999</c:v>
                </c:pt>
                <c:pt idx="52792">
                  <c:v>113.44800000000002</c:v>
                </c:pt>
                <c:pt idx="52793">
                  <c:v>114.06</c:v>
                </c:pt>
                <c:pt idx="52794">
                  <c:v>114.67700000000001</c:v>
                </c:pt>
                <c:pt idx="52795">
                  <c:v>115.29900000000002</c:v>
                </c:pt>
                <c:pt idx="52796">
                  <c:v>115.926</c:v>
                </c:pt>
                <c:pt idx="52797">
                  <c:v>116.559</c:v>
                </c:pt>
                <c:pt idx="52798">
                  <c:v>117.196</c:v>
                </c:pt>
                <c:pt idx="52799">
                  <c:v>117.83799999999999</c:v>
                </c:pt>
                <c:pt idx="52800">
                  <c:v>118.485</c:v>
                </c:pt>
                <c:pt idx="52801">
                  <c:v>119.137</c:v>
                </c:pt>
                <c:pt idx="52802">
                  <c:v>119.79300000000002</c:v>
                </c:pt>
                <c:pt idx="52803">
                  <c:v>120.45399999999999</c:v>
                </c:pt>
                <c:pt idx="52804">
                  <c:v>121.119</c:v>
                </c:pt>
                <c:pt idx="52805">
                  <c:v>121.789</c:v>
                </c:pt>
                <c:pt idx="52806">
                  <c:v>122.46299999999999</c:v>
                </c:pt>
                <c:pt idx="52807">
                  <c:v>123.14100000000002</c:v>
                </c:pt>
                <c:pt idx="52808">
                  <c:v>123.824</c:v>
                </c:pt>
                <c:pt idx="52809">
                  <c:v>124.51100000000002</c:v>
                </c:pt>
                <c:pt idx="52810">
                  <c:v>125.202</c:v>
                </c:pt>
                <c:pt idx="52811">
                  <c:v>125.89700000000002</c:v>
                </c:pt>
                <c:pt idx="52812">
                  <c:v>126.595</c:v>
                </c:pt>
                <c:pt idx="52813">
                  <c:v>127.298</c:v>
                </c:pt>
                <c:pt idx="52814">
                  <c:v>128.00399999999999</c:v>
                </c:pt>
                <c:pt idx="52815">
                  <c:v>128.71399999999988</c:v>
                </c:pt>
                <c:pt idx="52816">
                  <c:v>129.42800000000011</c:v>
                </c:pt>
                <c:pt idx="52817">
                  <c:v>130.14499999999998</c:v>
                </c:pt>
                <c:pt idx="52818">
                  <c:v>130.86600000000001</c:v>
                </c:pt>
                <c:pt idx="52819">
                  <c:v>131.59</c:v>
                </c:pt>
                <c:pt idx="52820">
                  <c:v>132.31700000000001</c:v>
                </c:pt>
                <c:pt idx="52821">
                  <c:v>133.048</c:v>
                </c:pt>
                <c:pt idx="52822">
                  <c:v>133.78200000000001</c:v>
                </c:pt>
                <c:pt idx="52823">
                  <c:v>134.518</c:v>
                </c:pt>
                <c:pt idx="52824">
                  <c:v>135.25800000000001</c:v>
                </c:pt>
                <c:pt idx="52825">
                  <c:v>136.001</c:v>
                </c:pt>
                <c:pt idx="52826">
                  <c:v>136.74699999999999</c:v>
                </c:pt>
                <c:pt idx="52827">
                  <c:v>137.495</c:v>
                </c:pt>
                <c:pt idx="52828">
                  <c:v>138.24599999999998</c:v>
                </c:pt>
                <c:pt idx="52829">
                  <c:v>139</c:v>
                </c:pt>
                <c:pt idx="52830">
                  <c:v>139.756</c:v>
                </c:pt>
                <c:pt idx="52831">
                  <c:v>140.51499999999999</c:v>
                </c:pt>
                <c:pt idx="52832">
                  <c:v>141.27599999999998</c:v>
                </c:pt>
                <c:pt idx="52833">
                  <c:v>142.03900000000002</c:v>
                </c:pt>
                <c:pt idx="52834">
                  <c:v>142.80500000000001</c:v>
                </c:pt>
                <c:pt idx="52835">
                  <c:v>143.57300000000001</c:v>
                </c:pt>
                <c:pt idx="52836">
                  <c:v>144.34300000000002</c:v>
                </c:pt>
                <c:pt idx="52837">
                  <c:v>145.11499999999998</c:v>
                </c:pt>
                <c:pt idx="52838">
                  <c:v>145.88900000000001</c:v>
                </c:pt>
                <c:pt idx="52839">
                  <c:v>146.66399999999999</c:v>
                </c:pt>
                <c:pt idx="52840">
                  <c:v>147.44200000000001</c:v>
                </c:pt>
                <c:pt idx="52841">
                  <c:v>148.221</c:v>
                </c:pt>
                <c:pt idx="52842">
                  <c:v>149.00200000000001</c:v>
                </c:pt>
                <c:pt idx="52843">
                  <c:v>149.785</c:v>
                </c:pt>
                <c:pt idx="52844">
                  <c:v>150.56900000000002</c:v>
                </c:pt>
                <c:pt idx="52845">
                  <c:v>151.35400000000001</c:v>
                </c:pt>
                <c:pt idx="52846">
                  <c:v>152.14099999999999</c:v>
                </c:pt>
                <c:pt idx="52847">
                  <c:v>152.929</c:v>
                </c:pt>
                <c:pt idx="52848">
                  <c:v>153.71799999999999</c:v>
                </c:pt>
                <c:pt idx="52849">
                  <c:v>154.50800000000001</c:v>
                </c:pt>
                <c:pt idx="52850">
                  <c:v>155.30000000000001</c:v>
                </c:pt>
                <c:pt idx="52851">
                  <c:v>156.09200000000001</c:v>
                </c:pt>
                <c:pt idx="52852">
                  <c:v>156.8850000000001</c:v>
                </c:pt>
                <c:pt idx="52853">
                  <c:v>157.67899999999997</c:v>
                </c:pt>
                <c:pt idx="52854">
                  <c:v>158.47399999999999</c:v>
                </c:pt>
                <c:pt idx="52855">
                  <c:v>159.26999999999998</c:v>
                </c:pt>
                <c:pt idx="52856">
                  <c:v>160.066</c:v>
                </c:pt>
                <c:pt idx="52857">
                  <c:v>160.86200000000011</c:v>
                </c:pt>
                <c:pt idx="52858">
                  <c:v>161.66</c:v>
                </c:pt>
                <c:pt idx="52859">
                  <c:v>162.45700000000011</c:v>
                </c:pt>
                <c:pt idx="52860">
                  <c:v>163.255</c:v>
                </c:pt>
                <c:pt idx="52861">
                  <c:v>164.053</c:v>
                </c:pt>
                <c:pt idx="52862">
                  <c:v>164.85200000000012</c:v>
                </c:pt>
                <c:pt idx="52863">
                  <c:v>165.65</c:v>
                </c:pt>
                <c:pt idx="52864">
                  <c:v>166.44900000000001</c:v>
                </c:pt>
                <c:pt idx="52865">
                  <c:v>167.24699999999999</c:v>
                </c:pt>
                <c:pt idx="52866">
                  <c:v>168.04599999999999</c:v>
                </c:pt>
                <c:pt idx="52867">
                  <c:v>168.84399999999999</c:v>
                </c:pt>
                <c:pt idx="52868">
                  <c:v>169.642</c:v>
                </c:pt>
                <c:pt idx="52869">
                  <c:v>170.44</c:v>
                </c:pt>
                <c:pt idx="52870">
                  <c:v>171.23699999999999</c:v>
                </c:pt>
                <c:pt idx="52871">
                  <c:v>172.03399999999999</c:v>
                </c:pt>
                <c:pt idx="52872">
                  <c:v>172.83100000000007</c:v>
                </c:pt>
                <c:pt idx="52873">
                  <c:v>173.62700000000001</c:v>
                </c:pt>
                <c:pt idx="52874">
                  <c:v>174.423</c:v>
                </c:pt>
                <c:pt idx="52875">
                  <c:v>175.21699999999998</c:v>
                </c:pt>
                <c:pt idx="52876">
                  <c:v>176.011</c:v>
                </c:pt>
                <c:pt idx="52877">
                  <c:v>176.80500000000001</c:v>
                </c:pt>
                <c:pt idx="52878">
                  <c:v>177.59700000000001</c:v>
                </c:pt>
                <c:pt idx="52879">
                  <c:v>178.38900000000001</c:v>
                </c:pt>
                <c:pt idx="52880">
                  <c:v>179.17899999999997</c:v>
                </c:pt>
                <c:pt idx="52881">
                  <c:v>179.96900000000002</c:v>
                </c:pt>
                <c:pt idx="52882">
                  <c:v>180.75700000000001</c:v>
                </c:pt>
                <c:pt idx="52883">
                  <c:v>181.54399999999998</c:v>
                </c:pt>
                <c:pt idx="52884">
                  <c:v>182.33</c:v>
                </c:pt>
                <c:pt idx="52885">
                  <c:v>183.11499999999998</c:v>
                </c:pt>
                <c:pt idx="52886">
                  <c:v>183.89800000000011</c:v>
                </c:pt>
                <c:pt idx="52887">
                  <c:v>184.68</c:v>
                </c:pt>
                <c:pt idx="52888">
                  <c:v>185.46100000000001</c:v>
                </c:pt>
                <c:pt idx="52889">
                  <c:v>186.23999999999998</c:v>
                </c:pt>
                <c:pt idx="52890">
                  <c:v>187.018</c:v>
                </c:pt>
                <c:pt idx="52891">
                  <c:v>187.79300000000001</c:v>
                </c:pt>
                <c:pt idx="52892">
                  <c:v>188.56800000000001</c:v>
                </c:pt>
                <c:pt idx="52893">
                  <c:v>189.34</c:v>
                </c:pt>
                <c:pt idx="52894">
                  <c:v>190.11099999999999</c:v>
                </c:pt>
                <c:pt idx="52895">
                  <c:v>190.88000000000011</c:v>
                </c:pt>
                <c:pt idx="52896">
                  <c:v>191.64699999999999</c:v>
                </c:pt>
                <c:pt idx="52897">
                  <c:v>192.41200000000001</c:v>
                </c:pt>
                <c:pt idx="52898">
                  <c:v>193.17499999999998</c:v>
                </c:pt>
                <c:pt idx="52899">
                  <c:v>193.93600000000001</c:v>
                </c:pt>
                <c:pt idx="52900">
                  <c:v>194.69499999999999</c:v>
                </c:pt>
                <c:pt idx="52901">
                  <c:v>195.45200000000011</c:v>
                </c:pt>
                <c:pt idx="52902">
                  <c:v>196.20699999999999</c:v>
                </c:pt>
                <c:pt idx="52903">
                  <c:v>196.959</c:v>
                </c:pt>
                <c:pt idx="52904">
                  <c:v>197.70999999999998</c:v>
                </c:pt>
                <c:pt idx="52905">
                  <c:v>198.45800000000011</c:v>
                </c:pt>
                <c:pt idx="52906">
                  <c:v>199.20299999999997</c:v>
                </c:pt>
                <c:pt idx="52907">
                  <c:v>199.946</c:v>
                </c:pt>
                <c:pt idx="52908">
                  <c:v>200.68700000000001</c:v>
                </c:pt>
                <c:pt idx="52909">
                  <c:v>201.42500000000001</c:v>
                </c:pt>
                <c:pt idx="52910">
                  <c:v>202.161</c:v>
                </c:pt>
                <c:pt idx="52911">
                  <c:v>202.89400000000001</c:v>
                </c:pt>
                <c:pt idx="52912">
                  <c:v>203.624</c:v>
                </c:pt>
                <c:pt idx="52913">
                  <c:v>204.35200000000012</c:v>
                </c:pt>
                <c:pt idx="52914">
                  <c:v>205.077</c:v>
                </c:pt>
                <c:pt idx="52915">
                  <c:v>205.8</c:v>
                </c:pt>
                <c:pt idx="52916">
                  <c:v>206.51900000000001</c:v>
                </c:pt>
                <c:pt idx="52917">
                  <c:v>207.23599999999999</c:v>
                </c:pt>
                <c:pt idx="52918">
                  <c:v>207.95000000000007</c:v>
                </c:pt>
                <c:pt idx="52919">
                  <c:v>208.661</c:v>
                </c:pt>
                <c:pt idx="52920">
                  <c:v>209.369</c:v>
                </c:pt>
                <c:pt idx="52921">
                  <c:v>210.07399999999998</c:v>
                </c:pt>
                <c:pt idx="52922">
                  <c:v>210.77599999999998</c:v>
                </c:pt>
                <c:pt idx="52923">
                  <c:v>211.47499999999999</c:v>
                </c:pt>
                <c:pt idx="52924">
                  <c:v>212.17099999999999</c:v>
                </c:pt>
                <c:pt idx="52925">
                  <c:v>212.864</c:v>
                </c:pt>
                <c:pt idx="52926">
                  <c:v>213.553</c:v>
                </c:pt>
                <c:pt idx="52927">
                  <c:v>214.23999999999998</c:v>
                </c:pt>
                <c:pt idx="52928">
                  <c:v>214.923</c:v>
                </c:pt>
                <c:pt idx="52929">
                  <c:v>215.60399999999998</c:v>
                </c:pt>
                <c:pt idx="52930">
                  <c:v>216.28</c:v>
                </c:pt>
                <c:pt idx="52931">
                  <c:v>216.95400000000001</c:v>
                </c:pt>
                <c:pt idx="52932">
                  <c:v>217.624</c:v>
                </c:pt>
                <c:pt idx="52933">
                  <c:v>218.291</c:v>
                </c:pt>
                <c:pt idx="52934">
                  <c:v>218.95500000000001</c:v>
                </c:pt>
                <c:pt idx="52935">
                  <c:v>219.61499999999998</c:v>
                </c:pt>
                <c:pt idx="52936">
                  <c:v>220.27199999999999</c:v>
                </c:pt>
                <c:pt idx="52937">
                  <c:v>220.92500000000001</c:v>
                </c:pt>
                <c:pt idx="52938">
                  <c:v>221.57499999999999</c:v>
                </c:pt>
                <c:pt idx="52939">
                  <c:v>222.221</c:v>
                </c:pt>
                <c:pt idx="52940">
                  <c:v>222.864</c:v>
                </c:pt>
                <c:pt idx="52941">
                  <c:v>223.50399999999999</c:v>
                </c:pt>
                <c:pt idx="52942">
                  <c:v>224.14</c:v>
                </c:pt>
                <c:pt idx="52943">
                  <c:v>224.77199999999999</c:v>
                </c:pt>
                <c:pt idx="52944">
                  <c:v>225.4</c:v>
                </c:pt>
                <c:pt idx="52945">
                  <c:v>226.02500000000001</c:v>
                </c:pt>
                <c:pt idx="52946">
                  <c:v>226.64699999999999</c:v>
                </c:pt>
                <c:pt idx="52947">
                  <c:v>227.26499999999999</c:v>
                </c:pt>
                <c:pt idx="52948">
                  <c:v>227.87900000000002</c:v>
                </c:pt>
                <c:pt idx="52949">
                  <c:v>228.489</c:v>
                </c:pt>
                <c:pt idx="52950">
                  <c:v>229.096</c:v>
                </c:pt>
                <c:pt idx="52951">
                  <c:v>229.69900000000001</c:v>
                </c:pt>
                <c:pt idx="52952">
                  <c:v>230.298</c:v>
                </c:pt>
                <c:pt idx="52953">
                  <c:v>230.89400000000001</c:v>
                </c:pt>
                <c:pt idx="52954">
                  <c:v>231.48500000000001</c:v>
                </c:pt>
                <c:pt idx="52955">
                  <c:v>232.07399999999998</c:v>
                </c:pt>
                <c:pt idx="52956">
                  <c:v>232.65800000000004</c:v>
                </c:pt>
                <c:pt idx="52957">
                  <c:v>233.238</c:v>
                </c:pt>
                <c:pt idx="52958">
                  <c:v>233.815</c:v>
                </c:pt>
                <c:pt idx="52959">
                  <c:v>234.38800000000012</c:v>
                </c:pt>
                <c:pt idx="52960">
                  <c:v>234.95700000000011</c:v>
                </c:pt>
                <c:pt idx="52961">
                  <c:v>235.52200000000011</c:v>
                </c:pt>
                <c:pt idx="52962">
                  <c:v>236.084</c:v>
                </c:pt>
                <c:pt idx="52963">
                  <c:v>236.64099999999999</c:v>
                </c:pt>
                <c:pt idx="52964">
                  <c:v>237.19499999999999</c:v>
                </c:pt>
                <c:pt idx="52965">
                  <c:v>237.74499999999998</c:v>
                </c:pt>
                <c:pt idx="52966">
                  <c:v>238.291</c:v>
                </c:pt>
                <c:pt idx="52967">
                  <c:v>238.833</c:v>
                </c:pt>
                <c:pt idx="52968">
                  <c:v>239.37200000000001</c:v>
                </c:pt>
                <c:pt idx="52969">
                  <c:v>239.90600000000001</c:v>
                </c:pt>
                <c:pt idx="52970">
                  <c:v>240.43700000000001</c:v>
                </c:pt>
                <c:pt idx="52971">
                  <c:v>240.964</c:v>
                </c:pt>
                <c:pt idx="52972">
                  <c:v>241.48700000000011</c:v>
                </c:pt>
                <c:pt idx="52973">
                  <c:v>242.006</c:v>
                </c:pt>
                <c:pt idx="52974">
                  <c:v>242.52100000000004</c:v>
                </c:pt>
                <c:pt idx="52975">
                  <c:v>243.03200000000001</c:v>
                </c:pt>
                <c:pt idx="52976">
                  <c:v>243.54</c:v>
                </c:pt>
                <c:pt idx="52977">
                  <c:v>244.04300000000001</c:v>
                </c:pt>
                <c:pt idx="52978">
                  <c:v>244.54300000000001</c:v>
                </c:pt>
                <c:pt idx="52979">
                  <c:v>245.03900000000002</c:v>
                </c:pt>
                <c:pt idx="52980">
                  <c:v>245.53100000000001</c:v>
                </c:pt>
                <c:pt idx="52981">
                  <c:v>246.01900000000001</c:v>
                </c:pt>
                <c:pt idx="52982">
                  <c:v>246.50399999999999</c:v>
                </c:pt>
                <c:pt idx="52983">
                  <c:v>246.98400000000001</c:v>
                </c:pt>
                <c:pt idx="52984">
                  <c:v>247.46100000000001</c:v>
                </c:pt>
                <c:pt idx="52985">
                  <c:v>247.934</c:v>
                </c:pt>
                <c:pt idx="52986">
                  <c:v>248.40300000000002</c:v>
                </c:pt>
                <c:pt idx="52987">
                  <c:v>248.86800000000011</c:v>
                </c:pt>
                <c:pt idx="52988">
                  <c:v>249.33</c:v>
                </c:pt>
                <c:pt idx="52989">
                  <c:v>249.78700000000001</c:v>
                </c:pt>
                <c:pt idx="52990">
                  <c:v>250.24099999999999</c:v>
                </c:pt>
                <c:pt idx="52991">
                  <c:v>250.691</c:v>
                </c:pt>
                <c:pt idx="52992">
                  <c:v>251.13800000000001</c:v>
                </c:pt>
                <c:pt idx="52993">
                  <c:v>251.58</c:v>
                </c:pt>
                <c:pt idx="52994">
                  <c:v>252.01900000000001</c:v>
                </c:pt>
                <c:pt idx="52995">
                  <c:v>252.45400000000001</c:v>
                </c:pt>
                <c:pt idx="52996">
                  <c:v>252.88600000000011</c:v>
                </c:pt>
                <c:pt idx="52997">
                  <c:v>253.31399999999999</c:v>
                </c:pt>
                <c:pt idx="52998">
                  <c:v>253.738</c:v>
                </c:pt>
                <c:pt idx="52999">
                  <c:v>254.15800000000004</c:v>
                </c:pt>
                <c:pt idx="53000">
                  <c:v>254.57499999999999</c:v>
                </c:pt>
                <c:pt idx="53001">
                  <c:v>254.98800000000011</c:v>
                </c:pt>
                <c:pt idx="53002">
                  <c:v>255.39700000000011</c:v>
                </c:pt>
                <c:pt idx="53003">
                  <c:v>255.803</c:v>
                </c:pt>
                <c:pt idx="53004">
                  <c:v>256.20599999999979</c:v>
                </c:pt>
                <c:pt idx="53005">
                  <c:v>256.60399999999993</c:v>
                </c:pt>
                <c:pt idx="53006">
                  <c:v>257</c:v>
                </c:pt>
                <c:pt idx="53007">
                  <c:v>257.39099999999979</c:v>
                </c:pt>
                <c:pt idx="53008">
                  <c:v>257.779</c:v>
                </c:pt>
                <c:pt idx="53009">
                  <c:v>258.16399999999999</c:v>
                </c:pt>
                <c:pt idx="53010">
                  <c:v>258.54500000000002</c:v>
                </c:pt>
                <c:pt idx="53011">
                  <c:v>258.92200000000003</c:v>
                </c:pt>
                <c:pt idx="53012">
                  <c:v>259.29700000000003</c:v>
                </c:pt>
                <c:pt idx="53013">
                  <c:v>259.66699999999975</c:v>
                </c:pt>
                <c:pt idx="53014">
                  <c:v>260.03500000000003</c:v>
                </c:pt>
                <c:pt idx="53015">
                  <c:v>260.399</c:v>
                </c:pt>
                <c:pt idx="53016">
                  <c:v>260.75900000000001</c:v>
                </c:pt>
                <c:pt idx="53017">
                  <c:v>261.11599999999999</c:v>
                </c:pt>
                <c:pt idx="53018">
                  <c:v>261.47000000000003</c:v>
                </c:pt>
                <c:pt idx="53019">
                  <c:v>261.82100000000003</c:v>
                </c:pt>
                <c:pt idx="53020">
                  <c:v>262.16800000000001</c:v>
                </c:pt>
                <c:pt idx="53021">
                  <c:v>262.512</c:v>
                </c:pt>
                <c:pt idx="53022">
                  <c:v>262.85300000000001</c:v>
                </c:pt>
                <c:pt idx="53023">
                  <c:v>263.19099999999975</c:v>
                </c:pt>
                <c:pt idx="53024">
                  <c:v>263.52499999999975</c:v>
                </c:pt>
                <c:pt idx="53025">
                  <c:v>263.85700000000008</c:v>
                </c:pt>
                <c:pt idx="53026">
                  <c:v>264.185</c:v>
                </c:pt>
                <c:pt idx="53027">
                  <c:v>264.51</c:v>
                </c:pt>
                <c:pt idx="53028">
                  <c:v>264.83199999999965</c:v>
                </c:pt>
                <c:pt idx="53029">
                  <c:v>265.15100000000001</c:v>
                </c:pt>
                <c:pt idx="53030">
                  <c:v>265.46699999999959</c:v>
                </c:pt>
                <c:pt idx="53031">
                  <c:v>265.77999999999975</c:v>
                </c:pt>
                <c:pt idx="53032">
                  <c:v>266.08999999999975</c:v>
                </c:pt>
                <c:pt idx="53033">
                  <c:v>266.39699999999965</c:v>
                </c:pt>
                <c:pt idx="53034">
                  <c:v>266.70099999999979</c:v>
                </c:pt>
                <c:pt idx="53035">
                  <c:v>267.00200000000001</c:v>
                </c:pt>
                <c:pt idx="53036">
                  <c:v>267.3</c:v>
                </c:pt>
                <c:pt idx="53037">
                  <c:v>267.59599999999978</c:v>
                </c:pt>
                <c:pt idx="53038">
                  <c:v>267.88799999999975</c:v>
                </c:pt>
                <c:pt idx="53039">
                  <c:v>268.178</c:v>
                </c:pt>
                <c:pt idx="53040">
                  <c:v>268.46499999999975</c:v>
                </c:pt>
                <c:pt idx="53041">
                  <c:v>268.75</c:v>
                </c:pt>
                <c:pt idx="53042">
                  <c:v>269.03099999999978</c:v>
                </c:pt>
                <c:pt idx="53043">
                  <c:v>269.31</c:v>
                </c:pt>
                <c:pt idx="53044">
                  <c:v>269.58699999999965</c:v>
                </c:pt>
                <c:pt idx="53045">
                  <c:v>269.86</c:v>
                </c:pt>
                <c:pt idx="53046">
                  <c:v>270.13200000000001</c:v>
                </c:pt>
                <c:pt idx="53047">
                  <c:v>270.39999999999975</c:v>
                </c:pt>
                <c:pt idx="53048">
                  <c:v>270.666</c:v>
                </c:pt>
                <c:pt idx="53049">
                  <c:v>270.92999999999978</c:v>
                </c:pt>
                <c:pt idx="53050">
                  <c:v>271.19099999999975</c:v>
                </c:pt>
                <c:pt idx="53051">
                  <c:v>271.45</c:v>
                </c:pt>
                <c:pt idx="53052">
                  <c:v>271.70599999999979</c:v>
                </c:pt>
                <c:pt idx="53053">
                  <c:v>271.95999999999975</c:v>
                </c:pt>
                <c:pt idx="53054">
                  <c:v>272.21199999999965</c:v>
                </c:pt>
                <c:pt idx="53055">
                  <c:v>272.46099999999979</c:v>
                </c:pt>
                <c:pt idx="53056">
                  <c:v>272.70800000000003</c:v>
                </c:pt>
                <c:pt idx="53057">
                  <c:v>272.95299999999975</c:v>
                </c:pt>
                <c:pt idx="53058">
                  <c:v>273.19499999999999</c:v>
                </c:pt>
                <c:pt idx="53059">
                  <c:v>273.43599999999958</c:v>
                </c:pt>
                <c:pt idx="53060">
                  <c:v>273.67399999999975</c:v>
                </c:pt>
                <c:pt idx="53061">
                  <c:v>273.91000000000003</c:v>
                </c:pt>
                <c:pt idx="53062">
                  <c:v>274.14400000000023</c:v>
                </c:pt>
                <c:pt idx="53063">
                  <c:v>274.37599999999975</c:v>
                </c:pt>
                <c:pt idx="53064">
                  <c:v>274.60599999999999</c:v>
                </c:pt>
                <c:pt idx="53065">
                  <c:v>274.834</c:v>
                </c:pt>
                <c:pt idx="53066">
                  <c:v>275.06</c:v>
                </c:pt>
                <c:pt idx="53067">
                  <c:v>275.28399999999965</c:v>
                </c:pt>
                <c:pt idx="53068">
                  <c:v>275.50599999999974</c:v>
                </c:pt>
                <c:pt idx="53069">
                  <c:v>275.72599999999977</c:v>
                </c:pt>
                <c:pt idx="53070">
                  <c:v>275.94400000000002</c:v>
                </c:pt>
                <c:pt idx="53071">
                  <c:v>276.161</c:v>
                </c:pt>
                <c:pt idx="53072">
                  <c:v>276.37599999999975</c:v>
                </c:pt>
                <c:pt idx="53073">
                  <c:v>276.589</c:v>
                </c:pt>
                <c:pt idx="53074">
                  <c:v>276.8</c:v>
                </c:pt>
                <c:pt idx="53075">
                  <c:v>277.01</c:v>
                </c:pt>
                <c:pt idx="53076">
                  <c:v>277.21799999999979</c:v>
                </c:pt>
                <c:pt idx="53077">
                  <c:v>277.42399999999958</c:v>
                </c:pt>
                <c:pt idx="53078">
                  <c:v>277.62900000000002</c:v>
                </c:pt>
                <c:pt idx="53079">
                  <c:v>277.83199999999965</c:v>
                </c:pt>
                <c:pt idx="53080">
                  <c:v>278.03399999999965</c:v>
                </c:pt>
                <c:pt idx="53081">
                  <c:v>278.23399999999958</c:v>
                </c:pt>
                <c:pt idx="53082">
                  <c:v>278.43199999999962</c:v>
                </c:pt>
                <c:pt idx="53083">
                  <c:v>278.63</c:v>
                </c:pt>
                <c:pt idx="53084">
                  <c:v>278.82599999999979</c:v>
                </c:pt>
                <c:pt idx="53085">
                  <c:v>279.02</c:v>
                </c:pt>
                <c:pt idx="53086">
                  <c:v>279.21299999999979</c:v>
                </c:pt>
                <c:pt idx="53087">
                  <c:v>279.40499999999975</c:v>
                </c:pt>
                <c:pt idx="53088">
                  <c:v>279.59599999999978</c:v>
                </c:pt>
                <c:pt idx="53089">
                  <c:v>279.78500000000003</c:v>
                </c:pt>
                <c:pt idx="53090">
                  <c:v>279.97299999999979</c:v>
                </c:pt>
                <c:pt idx="53091">
                  <c:v>280.16000000000008</c:v>
                </c:pt>
                <c:pt idx="53092">
                  <c:v>280.34500000000008</c:v>
                </c:pt>
                <c:pt idx="53093">
                  <c:v>280.52999999999975</c:v>
                </c:pt>
                <c:pt idx="53094">
                  <c:v>280.71299999999979</c:v>
                </c:pt>
                <c:pt idx="53095">
                  <c:v>280.89599999999979</c:v>
                </c:pt>
                <c:pt idx="53096">
                  <c:v>281.077</c:v>
                </c:pt>
                <c:pt idx="53097">
                  <c:v>281.25700000000001</c:v>
                </c:pt>
                <c:pt idx="53098">
                  <c:v>281.43599999999958</c:v>
                </c:pt>
                <c:pt idx="53099">
                  <c:v>281.61500000000001</c:v>
                </c:pt>
                <c:pt idx="53100">
                  <c:v>281.79199999999958</c:v>
                </c:pt>
                <c:pt idx="53101">
                  <c:v>281.96799999999979</c:v>
                </c:pt>
                <c:pt idx="53102">
                  <c:v>282.14400000000023</c:v>
                </c:pt>
                <c:pt idx="53103">
                  <c:v>282.31900000000002</c:v>
                </c:pt>
                <c:pt idx="53104">
                  <c:v>282.49299999999965</c:v>
                </c:pt>
                <c:pt idx="53105">
                  <c:v>282.666</c:v>
                </c:pt>
                <c:pt idx="53106">
                  <c:v>282.83799999999979</c:v>
                </c:pt>
                <c:pt idx="53107">
                  <c:v>283.00900000000001</c:v>
                </c:pt>
                <c:pt idx="53108">
                  <c:v>283.18</c:v>
                </c:pt>
                <c:pt idx="53109">
                  <c:v>283.35000000000002</c:v>
                </c:pt>
                <c:pt idx="53110">
                  <c:v>283.52</c:v>
                </c:pt>
                <c:pt idx="53111">
                  <c:v>283.68900000000002</c:v>
                </c:pt>
                <c:pt idx="53112">
                  <c:v>283.85700000000008</c:v>
                </c:pt>
                <c:pt idx="53113">
                  <c:v>284.024</c:v>
                </c:pt>
                <c:pt idx="53114">
                  <c:v>284.19099999999975</c:v>
                </c:pt>
                <c:pt idx="53115">
                  <c:v>284.358</c:v>
                </c:pt>
                <c:pt idx="53116">
                  <c:v>284.5229999999998</c:v>
                </c:pt>
                <c:pt idx="53117">
                  <c:v>284.68900000000002</c:v>
                </c:pt>
                <c:pt idx="53118">
                  <c:v>284.85399999999993</c:v>
                </c:pt>
                <c:pt idx="53119">
                  <c:v>285.01799999999974</c:v>
                </c:pt>
                <c:pt idx="53120">
                  <c:v>285.18200000000002</c:v>
                </c:pt>
                <c:pt idx="53121">
                  <c:v>285.34500000000008</c:v>
                </c:pt>
                <c:pt idx="53122">
                  <c:v>285.50900000000001</c:v>
                </c:pt>
                <c:pt idx="53123">
                  <c:v>285.67099999999999</c:v>
                </c:pt>
                <c:pt idx="53124">
                  <c:v>285.834</c:v>
                </c:pt>
                <c:pt idx="53125">
                  <c:v>285.99599999999958</c:v>
                </c:pt>
                <c:pt idx="53126">
                  <c:v>286.15800000000002</c:v>
                </c:pt>
                <c:pt idx="53127">
                  <c:v>286.31900000000002</c:v>
                </c:pt>
                <c:pt idx="53128">
                  <c:v>286.47999999999979</c:v>
                </c:pt>
                <c:pt idx="53129">
                  <c:v>286.64100000000002</c:v>
                </c:pt>
                <c:pt idx="53130">
                  <c:v>286.80200000000002</c:v>
                </c:pt>
                <c:pt idx="53131">
                  <c:v>286.96299999999979</c:v>
                </c:pt>
                <c:pt idx="53132">
                  <c:v>287.12299999999999</c:v>
                </c:pt>
                <c:pt idx="53133">
                  <c:v>287.28299999999979</c:v>
                </c:pt>
                <c:pt idx="53134">
                  <c:v>287.44299999999993</c:v>
                </c:pt>
                <c:pt idx="53135">
                  <c:v>287.60300000000001</c:v>
                </c:pt>
                <c:pt idx="53136">
                  <c:v>287.762</c:v>
                </c:pt>
                <c:pt idx="53137">
                  <c:v>287.92200000000003</c:v>
                </c:pt>
                <c:pt idx="53138">
                  <c:v>288.08099999999979</c:v>
                </c:pt>
                <c:pt idx="53139">
                  <c:v>288.24</c:v>
                </c:pt>
                <c:pt idx="53140">
                  <c:v>288.39999999999975</c:v>
                </c:pt>
                <c:pt idx="53141">
                  <c:v>288.55900000000008</c:v>
                </c:pt>
                <c:pt idx="53142">
                  <c:v>288.71799999999979</c:v>
                </c:pt>
                <c:pt idx="53143">
                  <c:v>288.87700000000001</c:v>
                </c:pt>
                <c:pt idx="53144">
                  <c:v>289.03599999999977</c:v>
                </c:pt>
                <c:pt idx="53145">
                  <c:v>289.19499999999999</c:v>
                </c:pt>
                <c:pt idx="53146">
                  <c:v>289.35399999999993</c:v>
                </c:pt>
                <c:pt idx="53147">
                  <c:v>289.51299999999975</c:v>
                </c:pt>
                <c:pt idx="53148">
                  <c:v>289.67200000000008</c:v>
                </c:pt>
                <c:pt idx="53149">
                  <c:v>289.83199999999965</c:v>
                </c:pt>
                <c:pt idx="53150">
                  <c:v>289.99099999999964</c:v>
                </c:pt>
                <c:pt idx="53151">
                  <c:v>290.14999999999998</c:v>
                </c:pt>
                <c:pt idx="53152">
                  <c:v>290.30900000000008</c:v>
                </c:pt>
                <c:pt idx="53153">
                  <c:v>290.46899999999965</c:v>
                </c:pt>
                <c:pt idx="53154">
                  <c:v>290.62799999999999</c:v>
                </c:pt>
                <c:pt idx="53155">
                  <c:v>290.78699999999958</c:v>
                </c:pt>
                <c:pt idx="53156">
                  <c:v>290.947</c:v>
                </c:pt>
                <c:pt idx="53157">
                  <c:v>291.10700000000008</c:v>
                </c:pt>
                <c:pt idx="53158">
                  <c:v>291.26599999999979</c:v>
                </c:pt>
                <c:pt idx="53159">
                  <c:v>291.42599999999965</c:v>
                </c:pt>
                <c:pt idx="53160">
                  <c:v>291.58599999999979</c:v>
                </c:pt>
                <c:pt idx="53161">
                  <c:v>291.74599999999975</c:v>
                </c:pt>
                <c:pt idx="53162">
                  <c:v>291.90699999999958</c:v>
                </c:pt>
                <c:pt idx="53163">
                  <c:v>292.06700000000001</c:v>
                </c:pt>
                <c:pt idx="53164">
                  <c:v>292.22799999999978</c:v>
                </c:pt>
                <c:pt idx="53165">
                  <c:v>292.38799999999975</c:v>
                </c:pt>
                <c:pt idx="53166">
                  <c:v>292.54899999999975</c:v>
                </c:pt>
                <c:pt idx="53167">
                  <c:v>292.70999999999975</c:v>
                </c:pt>
                <c:pt idx="53168">
                  <c:v>292.87099999999975</c:v>
                </c:pt>
                <c:pt idx="53169">
                  <c:v>293.03199999999958</c:v>
                </c:pt>
                <c:pt idx="53170">
                  <c:v>293.19299999999993</c:v>
                </c:pt>
                <c:pt idx="53171">
                  <c:v>293.35500000000002</c:v>
                </c:pt>
                <c:pt idx="53172">
                  <c:v>293.51599999999979</c:v>
                </c:pt>
                <c:pt idx="53173">
                  <c:v>293.678</c:v>
                </c:pt>
                <c:pt idx="53174">
                  <c:v>293.83999999999975</c:v>
                </c:pt>
                <c:pt idx="53175">
                  <c:v>294.00099999999975</c:v>
                </c:pt>
                <c:pt idx="53176">
                  <c:v>294.16399999999999</c:v>
                </c:pt>
                <c:pt idx="53177">
                  <c:v>294.32599999999979</c:v>
                </c:pt>
                <c:pt idx="53178">
                  <c:v>294.48799999999977</c:v>
                </c:pt>
                <c:pt idx="53179">
                  <c:v>294.64999999999998</c:v>
                </c:pt>
                <c:pt idx="53180">
                  <c:v>294.81299999999999</c:v>
                </c:pt>
                <c:pt idx="53181">
                  <c:v>294.9749999999998</c:v>
                </c:pt>
                <c:pt idx="53182">
                  <c:v>295.13799999999975</c:v>
                </c:pt>
                <c:pt idx="53183">
                  <c:v>295.3</c:v>
                </c:pt>
                <c:pt idx="53184">
                  <c:v>295.46299999999979</c:v>
                </c:pt>
                <c:pt idx="53185">
                  <c:v>295.62599999999975</c:v>
                </c:pt>
                <c:pt idx="53186">
                  <c:v>295.78899999999965</c:v>
                </c:pt>
                <c:pt idx="53187">
                  <c:v>295.952</c:v>
                </c:pt>
                <c:pt idx="53188">
                  <c:v>296.11500000000001</c:v>
                </c:pt>
                <c:pt idx="53189">
                  <c:v>296.27799999999979</c:v>
                </c:pt>
                <c:pt idx="53190">
                  <c:v>296.44099999999975</c:v>
                </c:pt>
                <c:pt idx="53191">
                  <c:v>296.60300000000001</c:v>
                </c:pt>
                <c:pt idx="53192">
                  <c:v>296.76599999999979</c:v>
                </c:pt>
                <c:pt idx="53193">
                  <c:v>296.92899999999958</c:v>
                </c:pt>
                <c:pt idx="53194">
                  <c:v>297.09199999999959</c:v>
                </c:pt>
                <c:pt idx="53195">
                  <c:v>297.255</c:v>
                </c:pt>
                <c:pt idx="53196">
                  <c:v>297.41799999999978</c:v>
                </c:pt>
                <c:pt idx="53197">
                  <c:v>297.58</c:v>
                </c:pt>
                <c:pt idx="53198">
                  <c:v>297.74299999999999</c:v>
                </c:pt>
                <c:pt idx="53199">
                  <c:v>297.90499999999975</c:v>
                </c:pt>
                <c:pt idx="53200">
                  <c:v>298.06700000000001</c:v>
                </c:pt>
                <c:pt idx="53201">
                  <c:v>298.22999999999979</c:v>
                </c:pt>
                <c:pt idx="53202">
                  <c:v>298.392</c:v>
                </c:pt>
                <c:pt idx="53203">
                  <c:v>298.553</c:v>
                </c:pt>
                <c:pt idx="53204">
                  <c:v>298.71499999999975</c:v>
                </c:pt>
                <c:pt idx="53205">
                  <c:v>298.87599999999975</c:v>
                </c:pt>
                <c:pt idx="53206">
                  <c:v>299.03699999999958</c:v>
                </c:pt>
                <c:pt idx="53207">
                  <c:v>299.19799999999975</c:v>
                </c:pt>
                <c:pt idx="53208">
                  <c:v>299.35899999999975</c:v>
                </c:pt>
                <c:pt idx="53209">
                  <c:v>299.51900000000001</c:v>
                </c:pt>
                <c:pt idx="53210">
                  <c:v>299.67899999999975</c:v>
                </c:pt>
                <c:pt idx="53211">
                  <c:v>299.83799999999979</c:v>
                </c:pt>
                <c:pt idx="53212">
                  <c:v>299.99699999999962</c:v>
                </c:pt>
                <c:pt idx="53213">
                  <c:v>300.15600000000001</c:v>
                </c:pt>
                <c:pt idx="53214">
                  <c:v>300.31400000000002</c:v>
                </c:pt>
                <c:pt idx="53215">
                  <c:v>300.47199999999958</c:v>
                </c:pt>
                <c:pt idx="53216">
                  <c:v>300.62900000000002</c:v>
                </c:pt>
                <c:pt idx="53217">
                  <c:v>300.78599999999977</c:v>
                </c:pt>
                <c:pt idx="53218">
                  <c:v>300.94299999999993</c:v>
                </c:pt>
                <c:pt idx="53219">
                  <c:v>301.09799999999979</c:v>
                </c:pt>
                <c:pt idx="53220">
                  <c:v>301.25299999999999</c:v>
                </c:pt>
                <c:pt idx="53221">
                  <c:v>301.40799999999979</c:v>
                </c:pt>
                <c:pt idx="53222">
                  <c:v>301.56200000000001</c:v>
                </c:pt>
                <c:pt idx="53223">
                  <c:v>301.71499999999975</c:v>
                </c:pt>
                <c:pt idx="53224">
                  <c:v>301.86799999999999</c:v>
                </c:pt>
                <c:pt idx="53225">
                  <c:v>302.01900000000001</c:v>
                </c:pt>
                <c:pt idx="53226">
                  <c:v>302.17</c:v>
                </c:pt>
                <c:pt idx="53227">
                  <c:v>302.32100000000003</c:v>
                </c:pt>
                <c:pt idx="53228">
                  <c:v>302.47000000000003</c:v>
                </c:pt>
                <c:pt idx="53229">
                  <c:v>302.61900000000026</c:v>
                </c:pt>
                <c:pt idx="53230">
                  <c:v>302.76599999999979</c:v>
                </c:pt>
                <c:pt idx="53231">
                  <c:v>302.91299999999978</c:v>
                </c:pt>
                <c:pt idx="53232">
                  <c:v>303.05900000000008</c:v>
                </c:pt>
                <c:pt idx="53233">
                  <c:v>303.20400000000001</c:v>
                </c:pt>
                <c:pt idx="53234">
                  <c:v>303.34699999999975</c:v>
                </c:pt>
                <c:pt idx="53235">
                  <c:v>303.48999999999978</c:v>
                </c:pt>
                <c:pt idx="53236">
                  <c:v>303.63200000000001</c:v>
                </c:pt>
                <c:pt idx="53237">
                  <c:v>303.77199999999965</c:v>
                </c:pt>
                <c:pt idx="53238">
                  <c:v>303.91199999999958</c:v>
                </c:pt>
                <c:pt idx="53239">
                  <c:v>304.05</c:v>
                </c:pt>
                <c:pt idx="53240">
                  <c:v>304.18700000000001</c:v>
                </c:pt>
                <c:pt idx="53241">
                  <c:v>304.322</c:v>
                </c:pt>
                <c:pt idx="53242">
                  <c:v>304.45699999999965</c:v>
                </c:pt>
                <c:pt idx="53243">
                  <c:v>304.58999999999975</c:v>
                </c:pt>
                <c:pt idx="53244">
                  <c:v>304.72099999999978</c:v>
                </c:pt>
                <c:pt idx="53245">
                  <c:v>304.85199999999975</c:v>
                </c:pt>
                <c:pt idx="53246">
                  <c:v>304.97999999999979</c:v>
                </c:pt>
                <c:pt idx="53247">
                  <c:v>305.108</c:v>
                </c:pt>
                <c:pt idx="53248">
                  <c:v>305.23299999999978</c:v>
                </c:pt>
                <c:pt idx="53249">
                  <c:v>305.35700000000008</c:v>
                </c:pt>
                <c:pt idx="53250">
                  <c:v>305.47999999999979</c:v>
                </c:pt>
                <c:pt idx="53251">
                  <c:v>305.601</c:v>
                </c:pt>
                <c:pt idx="53252">
                  <c:v>305.72000000000003</c:v>
                </c:pt>
                <c:pt idx="53253">
                  <c:v>305.83699999999965</c:v>
                </c:pt>
                <c:pt idx="53254">
                  <c:v>305.95299999999975</c:v>
                </c:pt>
                <c:pt idx="53255">
                  <c:v>306.06599999999975</c:v>
                </c:pt>
                <c:pt idx="53256">
                  <c:v>306.178</c:v>
                </c:pt>
                <c:pt idx="53257">
                  <c:v>306.28799999999978</c:v>
                </c:pt>
                <c:pt idx="53258">
                  <c:v>306.39599999999979</c:v>
                </c:pt>
                <c:pt idx="53259">
                  <c:v>306.50200000000001</c:v>
                </c:pt>
                <c:pt idx="53260">
                  <c:v>306.60599999999999</c:v>
                </c:pt>
                <c:pt idx="53261">
                  <c:v>306.70800000000003</c:v>
                </c:pt>
                <c:pt idx="53262">
                  <c:v>306.80799999999999</c:v>
                </c:pt>
                <c:pt idx="53263">
                  <c:v>306.90499999999975</c:v>
                </c:pt>
                <c:pt idx="53264">
                  <c:v>307.00099999999975</c:v>
                </c:pt>
                <c:pt idx="53265">
                  <c:v>307.09399999999965</c:v>
                </c:pt>
                <c:pt idx="53266">
                  <c:v>307.185</c:v>
                </c:pt>
                <c:pt idx="53267">
                  <c:v>307.2729999999998</c:v>
                </c:pt>
                <c:pt idx="53268">
                  <c:v>307.35899999999975</c:v>
                </c:pt>
                <c:pt idx="53269">
                  <c:v>307.44299999999993</c:v>
                </c:pt>
                <c:pt idx="53270">
                  <c:v>307.524</c:v>
                </c:pt>
                <c:pt idx="53271">
                  <c:v>307.60199999999975</c:v>
                </c:pt>
                <c:pt idx="53272">
                  <c:v>307.678</c:v>
                </c:pt>
                <c:pt idx="53273">
                  <c:v>307.75099999999975</c:v>
                </c:pt>
                <c:pt idx="53274">
                  <c:v>307.822</c:v>
                </c:pt>
                <c:pt idx="53275">
                  <c:v>307.89</c:v>
                </c:pt>
                <c:pt idx="53276">
                  <c:v>307.95499999999993</c:v>
                </c:pt>
                <c:pt idx="53277">
                  <c:v>308.017</c:v>
                </c:pt>
                <c:pt idx="53278">
                  <c:v>308.077</c:v>
                </c:pt>
                <c:pt idx="53279">
                  <c:v>308.13299999999975</c:v>
                </c:pt>
                <c:pt idx="53280">
                  <c:v>308.18599999999975</c:v>
                </c:pt>
                <c:pt idx="53281">
                  <c:v>308.23699999999963</c:v>
                </c:pt>
                <c:pt idx="53282">
                  <c:v>308.28500000000003</c:v>
                </c:pt>
                <c:pt idx="53283">
                  <c:v>308.32900000000001</c:v>
                </c:pt>
                <c:pt idx="53284">
                  <c:v>308.37</c:v>
                </c:pt>
                <c:pt idx="53285">
                  <c:v>308.40799999999979</c:v>
                </c:pt>
                <c:pt idx="53286">
                  <c:v>308.44299999999993</c:v>
                </c:pt>
                <c:pt idx="53287">
                  <c:v>308.47399999999965</c:v>
                </c:pt>
                <c:pt idx="53288">
                  <c:v>308.50200000000001</c:v>
                </c:pt>
                <c:pt idx="53289">
                  <c:v>308.52699999999965</c:v>
                </c:pt>
                <c:pt idx="53290">
                  <c:v>308.548</c:v>
                </c:pt>
                <c:pt idx="53291">
                  <c:v>308.56599999999975</c:v>
                </c:pt>
                <c:pt idx="53292">
                  <c:v>308.58</c:v>
                </c:pt>
                <c:pt idx="53293">
                  <c:v>308.59099999999978</c:v>
                </c:pt>
                <c:pt idx="53294">
                  <c:v>308.59799999999979</c:v>
                </c:pt>
                <c:pt idx="53295">
                  <c:v>308.601</c:v>
                </c:pt>
                <c:pt idx="53296">
                  <c:v>308.601</c:v>
                </c:pt>
                <c:pt idx="53297">
                  <c:v>308.59599999999978</c:v>
                </c:pt>
                <c:pt idx="53298">
                  <c:v>308.58799999999979</c:v>
                </c:pt>
                <c:pt idx="53299">
                  <c:v>308.577</c:v>
                </c:pt>
                <c:pt idx="53300">
                  <c:v>308.56099999999975</c:v>
                </c:pt>
                <c:pt idx="53301">
                  <c:v>308.541</c:v>
                </c:pt>
                <c:pt idx="53302">
                  <c:v>308.517</c:v>
                </c:pt>
                <c:pt idx="53303">
                  <c:v>308.48899999999958</c:v>
                </c:pt>
                <c:pt idx="53304">
                  <c:v>308.45699999999965</c:v>
                </c:pt>
                <c:pt idx="53305">
                  <c:v>308.42099999999965</c:v>
                </c:pt>
                <c:pt idx="53306">
                  <c:v>308.38</c:v>
                </c:pt>
                <c:pt idx="53307">
                  <c:v>308.33599999999979</c:v>
                </c:pt>
                <c:pt idx="53308">
                  <c:v>308.28699999999958</c:v>
                </c:pt>
                <c:pt idx="53309">
                  <c:v>308.23399999999958</c:v>
                </c:pt>
                <c:pt idx="53310">
                  <c:v>308.17599999999999</c:v>
                </c:pt>
                <c:pt idx="53311">
                  <c:v>308.11399999999975</c:v>
                </c:pt>
                <c:pt idx="53312">
                  <c:v>308.04700000000008</c:v>
                </c:pt>
                <c:pt idx="53313">
                  <c:v>307.97599999999977</c:v>
                </c:pt>
                <c:pt idx="53314">
                  <c:v>307.89999999999975</c:v>
                </c:pt>
                <c:pt idx="53315">
                  <c:v>307.82</c:v>
                </c:pt>
                <c:pt idx="53316">
                  <c:v>307.73499999999979</c:v>
                </c:pt>
                <c:pt idx="53317">
                  <c:v>307.64499999999998</c:v>
                </c:pt>
                <c:pt idx="53318">
                  <c:v>307.55</c:v>
                </c:pt>
                <c:pt idx="53319">
                  <c:v>307.45099999999979</c:v>
                </c:pt>
                <c:pt idx="53320">
                  <c:v>307.34699999999975</c:v>
                </c:pt>
                <c:pt idx="53321">
                  <c:v>307.23799999999977</c:v>
                </c:pt>
                <c:pt idx="53322">
                  <c:v>307.12400000000002</c:v>
                </c:pt>
                <c:pt idx="53323">
                  <c:v>307.005</c:v>
                </c:pt>
                <c:pt idx="53324">
                  <c:v>306.88099999999974</c:v>
                </c:pt>
                <c:pt idx="53325">
                  <c:v>306.75200000000001</c:v>
                </c:pt>
                <c:pt idx="53326">
                  <c:v>306.61799999999999</c:v>
                </c:pt>
                <c:pt idx="53327">
                  <c:v>306.47799999999978</c:v>
                </c:pt>
                <c:pt idx="53328">
                  <c:v>306.334</c:v>
                </c:pt>
                <c:pt idx="53329">
                  <c:v>306.18400000000008</c:v>
                </c:pt>
                <c:pt idx="53330">
                  <c:v>306.029</c:v>
                </c:pt>
                <c:pt idx="53331">
                  <c:v>305.86900000000026</c:v>
                </c:pt>
                <c:pt idx="53332">
                  <c:v>305.70299999999975</c:v>
                </c:pt>
                <c:pt idx="53333">
                  <c:v>305.53199999999958</c:v>
                </c:pt>
                <c:pt idx="53334">
                  <c:v>305.35599999999999</c:v>
                </c:pt>
                <c:pt idx="53335">
                  <c:v>305.17399999999975</c:v>
                </c:pt>
                <c:pt idx="53336">
                  <c:v>304.98599999999965</c:v>
                </c:pt>
                <c:pt idx="53337">
                  <c:v>304.79299999999978</c:v>
                </c:pt>
                <c:pt idx="53338">
                  <c:v>304.59500000000003</c:v>
                </c:pt>
                <c:pt idx="53339">
                  <c:v>304.39099999999979</c:v>
                </c:pt>
                <c:pt idx="53340">
                  <c:v>304.18099999999993</c:v>
                </c:pt>
                <c:pt idx="53341">
                  <c:v>303.96499999999975</c:v>
                </c:pt>
                <c:pt idx="53342">
                  <c:v>303.74400000000026</c:v>
                </c:pt>
                <c:pt idx="53343">
                  <c:v>303.517</c:v>
                </c:pt>
                <c:pt idx="53344">
                  <c:v>303.28399999999965</c:v>
                </c:pt>
                <c:pt idx="53345">
                  <c:v>303.04599999999999</c:v>
                </c:pt>
                <c:pt idx="53346">
                  <c:v>302.80200000000002</c:v>
                </c:pt>
                <c:pt idx="53347">
                  <c:v>302.55099999999999</c:v>
                </c:pt>
                <c:pt idx="53348">
                  <c:v>302.29499999999979</c:v>
                </c:pt>
                <c:pt idx="53349">
                  <c:v>302.03299999999979</c:v>
                </c:pt>
                <c:pt idx="53350">
                  <c:v>301.76499999999999</c:v>
                </c:pt>
                <c:pt idx="53351">
                  <c:v>301.49099999999964</c:v>
                </c:pt>
                <c:pt idx="53352">
                  <c:v>301.21099999999979</c:v>
                </c:pt>
                <c:pt idx="53353">
                  <c:v>300.92499999999978</c:v>
                </c:pt>
                <c:pt idx="53354">
                  <c:v>300.63200000000001</c:v>
                </c:pt>
                <c:pt idx="53355">
                  <c:v>300.334</c:v>
                </c:pt>
                <c:pt idx="53356">
                  <c:v>300.029</c:v>
                </c:pt>
                <c:pt idx="53357">
                  <c:v>299.71899999999965</c:v>
                </c:pt>
                <c:pt idx="53358">
                  <c:v>299.40199999999965</c:v>
                </c:pt>
                <c:pt idx="53359">
                  <c:v>299.07900000000001</c:v>
                </c:pt>
                <c:pt idx="53360">
                  <c:v>298.75</c:v>
                </c:pt>
                <c:pt idx="53361">
                  <c:v>298.41399999999965</c:v>
                </c:pt>
                <c:pt idx="53362">
                  <c:v>298.072</c:v>
                </c:pt>
                <c:pt idx="53363">
                  <c:v>297.72399999999965</c:v>
                </c:pt>
                <c:pt idx="53364">
                  <c:v>297.37</c:v>
                </c:pt>
                <c:pt idx="53365">
                  <c:v>297.00900000000001</c:v>
                </c:pt>
                <c:pt idx="53366">
                  <c:v>296.64200000000022</c:v>
                </c:pt>
                <c:pt idx="53367">
                  <c:v>296.26900000000001</c:v>
                </c:pt>
                <c:pt idx="53368">
                  <c:v>295.88900000000001</c:v>
                </c:pt>
                <c:pt idx="53369">
                  <c:v>295.50200000000001</c:v>
                </c:pt>
                <c:pt idx="53370">
                  <c:v>295.11</c:v>
                </c:pt>
                <c:pt idx="53371">
                  <c:v>294.71099999999979</c:v>
                </c:pt>
                <c:pt idx="53372">
                  <c:v>294.30500000000001</c:v>
                </c:pt>
                <c:pt idx="53373">
                  <c:v>293.89299999999974</c:v>
                </c:pt>
                <c:pt idx="53374">
                  <c:v>293.4749999999998</c:v>
                </c:pt>
                <c:pt idx="53375">
                  <c:v>293.05</c:v>
                </c:pt>
                <c:pt idx="53376">
                  <c:v>292.61799999999999</c:v>
                </c:pt>
                <c:pt idx="53377">
                  <c:v>292.18</c:v>
                </c:pt>
                <c:pt idx="53378">
                  <c:v>291.73599999999965</c:v>
                </c:pt>
                <c:pt idx="53379">
                  <c:v>291.28500000000003</c:v>
                </c:pt>
                <c:pt idx="53380">
                  <c:v>290.827</c:v>
                </c:pt>
                <c:pt idx="53381">
                  <c:v>290.363</c:v>
                </c:pt>
                <c:pt idx="53382">
                  <c:v>289.89299999999974</c:v>
                </c:pt>
                <c:pt idx="53383">
                  <c:v>289.41599999999966</c:v>
                </c:pt>
                <c:pt idx="53384">
                  <c:v>288.93199999999962</c:v>
                </c:pt>
                <c:pt idx="53385">
                  <c:v>288.44200000000001</c:v>
                </c:pt>
                <c:pt idx="53386">
                  <c:v>287.94499999999999</c:v>
                </c:pt>
                <c:pt idx="53387">
                  <c:v>287.44200000000001</c:v>
                </c:pt>
                <c:pt idx="53388">
                  <c:v>286.93199999999962</c:v>
                </c:pt>
                <c:pt idx="53389">
                  <c:v>286.41599999999966</c:v>
                </c:pt>
                <c:pt idx="53390">
                  <c:v>285.89299999999974</c:v>
                </c:pt>
                <c:pt idx="53391">
                  <c:v>285.363</c:v>
                </c:pt>
                <c:pt idx="53392">
                  <c:v>284.82799999999975</c:v>
                </c:pt>
                <c:pt idx="53393">
                  <c:v>284.28500000000003</c:v>
                </c:pt>
                <c:pt idx="53394">
                  <c:v>283.73599999999965</c:v>
                </c:pt>
                <c:pt idx="53395">
                  <c:v>283.18099999999993</c:v>
                </c:pt>
                <c:pt idx="53396">
                  <c:v>282.61900000000026</c:v>
                </c:pt>
                <c:pt idx="53397">
                  <c:v>282.05</c:v>
                </c:pt>
                <c:pt idx="53398">
                  <c:v>281.4749999999998</c:v>
                </c:pt>
                <c:pt idx="53399">
                  <c:v>280.89400000000001</c:v>
                </c:pt>
                <c:pt idx="53400">
                  <c:v>280.30599999999993</c:v>
                </c:pt>
                <c:pt idx="53401">
                  <c:v>279.71199999999965</c:v>
                </c:pt>
                <c:pt idx="53402">
                  <c:v>279.11099999999999</c:v>
                </c:pt>
                <c:pt idx="53403">
                  <c:v>278.50400000000002</c:v>
                </c:pt>
                <c:pt idx="53404">
                  <c:v>277.89</c:v>
                </c:pt>
                <c:pt idx="53405">
                  <c:v>277.27</c:v>
                </c:pt>
                <c:pt idx="53406">
                  <c:v>276.64400000000023</c:v>
                </c:pt>
                <c:pt idx="53407">
                  <c:v>276.0109999999998</c:v>
                </c:pt>
                <c:pt idx="53408">
                  <c:v>275.37299999999999</c:v>
                </c:pt>
                <c:pt idx="53409">
                  <c:v>274.72699999999958</c:v>
                </c:pt>
                <c:pt idx="53410">
                  <c:v>274.07599999999979</c:v>
                </c:pt>
                <c:pt idx="53411">
                  <c:v>273.41799999999978</c:v>
                </c:pt>
                <c:pt idx="53412">
                  <c:v>272.75400000000002</c:v>
                </c:pt>
                <c:pt idx="53413">
                  <c:v>272.084</c:v>
                </c:pt>
                <c:pt idx="53414">
                  <c:v>271.40799999999979</c:v>
                </c:pt>
                <c:pt idx="53415">
                  <c:v>270.7249999999998</c:v>
                </c:pt>
                <c:pt idx="53416">
                  <c:v>270.03699999999958</c:v>
                </c:pt>
                <c:pt idx="53417">
                  <c:v>269.34199999999993</c:v>
                </c:pt>
                <c:pt idx="53418">
                  <c:v>268.64200000000022</c:v>
                </c:pt>
                <c:pt idx="53419">
                  <c:v>267.93499999999977</c:v>
                </c:pt>
                <c:pt idx="53420">
                  <c:v>267.22199999999958</c:v>
                </c:pt>
                <c:pt idx="53421">
                  <c:v>266.50400000000002</c:v>
                </c:pt>
                <c:pt idx="53422">
                  <c:v>265.779</c:v>
                </c:pt>
                <c:pt idx="53423">
                  <c:v>265.04899999999975</c:v>
                </c:pt>
                <c:pt idx="53424">
                  <c:v>264.31299999999999</c:v>
                </c:pt>
                <c:pt idx="53425">
                  <c:v>263.57100000000003</c:v>
                </c:pt>
                <c:pt idx="53426">
                  <c:v>262.82299999999975</c:v>
                </c:pt>
                <c:pt idx="53427">
                  <c:v>262.06900000000002</c:v>
                </c:pt>
                <c:pt idx="53428">
                  <c:v>261.31</c:v>
                </c:pt>
                <c:pt idx="53429">
                  <c:v>260.54599999999999</c:v>
                </c:pt>
                <c:pt idx="53430">
                  <c:v>259.77499999999975</c:v>
                </c:pt>
                <c:pt idx="53431">
                  <c:v>258.99899999999963</c:v>
                </c:pt>
                <c:pt idx="53432">
                  <c:v>258.21799999999979</c:v>
                </c:pt>
                <c:pt idx="53433">
                  <c:v>257.43099999999959</c:v>
                </c:pt>
                <c:pt idx="53434">
                  <c:v>256.63900000000001</c:v>
                </c:pt>
                <c:pt idx="53435">
                  <c:v>255.84100000000001</c:v>
                </c:pt>
                <c:pt idx="53436">
                  <c:v>255.03900000000002</c:v>
                </c:pt>
                <c:pt idx="53437">
                  <c:v>254.23</c:v>
                </c:pt>
                <c:pt idx="53438">
                  <c:v>253.417</c:v>
                </c:pt>
                <c:pt idx="53439">
                  <c:v>252.59900000000002</c:v>
                </c:pt>
                <c:pt idx="53440">
                  <c:v>251.77499999999998</c:v>
                </c:pt>
                <c:pt idx="53441">
                  <c:v>250.947</c:v>
                </c:pt>
                <c:pt idx="53442">
                  <c:v>250.11299999999997</c:v>
                </c:pt>
                <c:pt idx="53443">
                  <c:v>249.27499999999998</c:v>
                </c:pt>
                <c:pt idx="53444">
                  <c:v>248.43200000000004</c:v>
                </c:pt>
                <c:pt idx="53445">
                  <c:v>247.584</c:v>
                </c:pt>
                <c:pt idx="53446">
                  <c:v>246.73099999999999</c:v>
                </c:pt>
                <c:pt idx="53447">
                  <c:v>245.874</c:v>
                </c:pt>
                <c:pt idx="53448">
                  <c:v>245.012</c:v>
                </c:pt>
                <c:pt idx="53449">
                  <c:v>244.14499999999998</c:v>
                </c:pt>
                <c:pt idx="53450">
                  <c:v>243.27399999999992</c:v>
                </c:pt>
                <c:pt idx="53451">
                  <c:v>242.399</c:v>
                </c:pt>
                <c:pt idx="53452">
                  <c:v>241.51900000000001</c:v>
                </c:pt>
                <c:pt idx="53453">
                  <c:v>240.63499999999999</c:v>
                </c:pt>
                <c:pt idx="53454">
                  <c:v>239.74599999999998</c:v>
                </c:pt>
                <c:pt idx="53455">
                  <c:v>238.85400000000001</c:v>
                </c:pt>
                <c:pt idx="53456">
                  <c:v>237.95800000000011</c:v>
                </c:pt>
                <c:pt idx="53457">
                  <c:v>237.05700000000004</c:v>
                </c:pt>
                <c:pt idx="53458">
                  <c:v>236.15300000000002</c:v>
                </c:pt>
                <c:pt idx="53459">
                  <c:v>235.24499999999998</c:v>
                </c:pt>
                <c:pt idx="53460">
                  <c:v>234.333</c:v>
                </c:pt>
                <c:pt idx="53461">
                  <c:v>233.417</c:v>
                </c:pt>
                <c:pt idx="53462">
                  <c:v>232.4980000000001</c:v>
                </c:pt>
                <c:pt idx="53463">
                  <c:v>231.57499999999999</c:v>
                </c:pt>
                <c:pt idx="53464">
                  <c:v>230.64899999999997</c:v>
                </c:pt>
                <c:pt idx="53465">
                  <c:v>229.71899999999999</c:v>
                </c:pt>
                <c:pt idx="53466">
                  <c:v>228.786</c:v>
                </c:pt>
                <c:pt idx="53467">
                  <c:v>227.85000000000011</c:v>
                </c:pt>
                <c:pt idx="53468">
                  <c:v>226.911</c:v>
                </c:pt>
                <c:pt idx="53469">
                  <c:v>225.96800000000007</c:v>
                </c:pt>
                <c:pt idx="53470">
                  <c:v>225.023</c:v>
                </c:pt>
                <c:pt idx="53471">
                  <c:v>224.07499999999999</c:v>
                </c:pt>
                <c:pt idx="53472">
                  <c:v>223.124</c:v>
                </c:pt>
                <c:pt idx="53473">
                  <c:v>222.17</c:v>
                </c:pt>
                <c:pt idx="53474">
                  <c:v>221.21299999999999</c:v>
                </c:pt>
                <c:pt idx="53475">
                  <c:v>220.25399999999999</c:v>
                </c:pt>
                <c:pt idx="53476">
                  <c:v>219.29300000000001</c:v>
                </c:pt>
                <c:pt idx="53477">
                  <c:v>218.32900000000001</c:v>
                </c:pt>
                <c:pt idx="53478">
                  <c:v>217.363</c:v>
                </c:pt>
                <c:pt idx="53479">
                  <c:v>216.39500000000001</c:v>
                </c:pt>
                <c:pt idx="53480">
                  <c:v>215.42500000000001</c:v>
                </c:pt>
                <c:pt idx="53481">
                  <c:v>214.45200000000011</c:v>
                </c:pt>
                <c:pt idx="53482">
                  <c:v>213.47800000000001</c:v>
                </c:pt>
                <c:pt idx="53483">
                  <c:v>212.50200000000001</c:v>
                </c:pt>
                <c:pt idx="53484">
                  <c:v>211.524</c:v>
                </c:pt>
                <c:pt idx="53485">
                  <c:v>210.54499999999999</c:v>
                </c:pt>
                <c:pt idx="53486">
                  <c:v>209.56399999999999</c:v>
                </c:pt>
                <c:pt idx="53487">
                  <c:v>208.58200000000011</c:v>
                </c:pt>
                <c:pt idx="53488">
                  <c:v>207.59800000000001</c:v>
                </c:pt>
                <c:pt idx="53489">
                  <c:v>206.61299999999997</c:v>
                </c:pt>
                <c:pt idx="53490">
                  <c:v>205.62700000000001</c:v>
                </c:pt>
                <c:pt idx="53491">
                  <c:v>204.64</c:v>
                </c:pt>
                <c:pt idx="53492">
                  <c:v>203.65100000000001</c:v>
                </c:pt>
                <c:pt idx="53493">
                  <c:v>202.66200000000001</c:v>
                </c:pt>
                <c:pt idx="53494">
                  <c:v>201.67299999999997</c:v>
                </c:pt>
                <c:pt idx="53495">
                  <c:v>200.68200000000004</c:v>
                </c:pt>
                <c:pt idx="53496">
                  <c:v>199.691</c:v>
                </c:pt>
                <c:pt idx="53497">
                  <c:v>198.7</c:v>
                </c:pt>
                <c:pt idx="53498">
                  <c:v>197.708</c:v>
                </c:pt>
                <c:pt idx="53499">
                  <c:v>196.71599999999998</c:v>
                </c:pt>
                <c:pt idx="53500">
                  <c:v>195.72399999999999</c:v>
                </c:pt>
                <c:pt idx="53501">
                  <c:v>194.732</c:v>
                </c:pt>
                <c:pt idx="53502">
                  <c:v>193.73999999999998</c:v>
                </c:pt>
                <c:pt idx="53503">
                  <c:v>192.74799999999999</c:v>
                </c:pt>
                <c:pt idx="53504">
                  <c:v>191.756</c:v>
                </c:pt>
                <c:pt idx="53505">
                  <c:v>190.76499999999999</c:v>
                </c:pt>
                <c:pt idx="53506">
                  <c:v>189.77399999999992</c:v>
                </c:pt>
                <c:pt idx="53507">
                  <c:v>188.78399999999999</c:v>
                </c:pt>
                <c:pt idx="53508">
                  <c:v>187.79399999999998</c:v>
                </c:pt>
                <c:pt idx="53509">
                  <c:v>186.80600000000001</c:v>
                </c:pt>
                <c:pt idx="53510">
                  <c:v>185.81800000000001</c:v>
                </c:pt>
                <c:pt idx="53511">
                  <c:v>184.83100000000007</c:v>
                </c:pt>
                <c:pt idx="53512">
                  <c:v>183.845</c:v>
                </c:pt>
                <c:pt idx="53513">
                  <c:v>182.8610000000001</c:v>
                </c:pt>
                <c:pt idx="53514">
                  <c:v>181.87800000000001</c:v>
                </c:pt>
                <c:pt idx="53515">
                  <c:v>180.89600000000004</c:v>
                </c:pt>
                <c:pt idx="53516">
                  <c:v>179.916</c:v>
                </c:pt>
                <c:pt idx="53517">
                  <c:v>178.93700000000001</c:v>
                </c:pt>
                <c:pt idx="53518">
                  <c:v>177.96100000000001</c:v>
                </c:pt>
                <c:pt idx="53519">
                  <c:v>176.9860000000001</c:v>
                </c:pt>
                <c:pt idx="53520">
                  <c:v>176.01300000000001</c:v>
                </c:pt>
                <c:pt idx="53521">
                  <c:v>175.042</c:v>
                </c:pt>
                <c:pt idx="53522">
                  <c:v>174.07399999999998</c:v>
                </c:pt>
                <c:pt idx="53523">
                  <c:v>173.107</c:v>
                </c:pt>
                <c:pt idx="53524">
                  <c:v>172.14299999999997</c:v>
                </c:pt>
                <c:pt idx="53525">
                  <c:v>171.18200000000004</c:v>
                </c:pt>
                <c:pt idx="53526">
                  <c:v>170.22300000000001</c:v>
                </c:pt>
                <c:pt idx="53527">
                  <c:v>169.267</c:v>
                </c:pt>
                <c:pt idx="53528">
                  <c:v>168.31399999999999</c:v>
                </c:pt>
                <c:pt idx="53529">
                  <c:v>167.364</c:v>
                </c:pt>
                <c:pt idx="53530">
                  <c:v>166.417</c:v>
                </c:pt>
                <c:pt idx="53531">
                  <c:v>165.47300000000001</c:v>
                </c:pt>
                <c:pt idx="53532">
                  <c:v>164.53200000000001</c:v>
                </c:pt>
                <c:pt idx="53533">
                  <c:v>163.595</c:v>
                </c:pt>
                <c:pt idx="53534">
                  <c:v>162.661</c:v>
                </c:pt>
                <c:pt idx="53535">
                  <c:v>161.73099999999999</c:v>
                </c:pt>
                <c:pt idx="53536">
                  <c:v>160.80500000000001</c:v>
                </c:pt>
                <c:pt idx="53537">
                  <c:v>159.88200000000012</c:v>
                </c:pt>
                <c:pt idx="53538">
                  <c:v>158.96300000000002</c:v>
                </c:pt>
                <c:pt idx="53539">
                  <c:v>158.04900000000001</c:v>
                </c:pt>
                <c:pt idx="53540">
                  <c:v>157.13800000000001</c:v>
                </c:pt>
                <c:pt idx="53541">
                  <c:v>156.232</c:v>
                </c:pt>
                <c:pt idx="53542">
                  <c:v>155.33000000000001</c:v>
                </c:pt>
                <c:pt idx="53543">
                  <c:v>154.43200000000004</c:v>
                </c:pt>
                <c:pt idx="53544">
                  <c:v>153.53900000000002</c:v>
                </c:pt>
                <c:pt idx="53545">
                  <c:v>152.65100000000001</c:v>
                </c:pt>
                <c:pt idx="53546">
                  <c:v>151.768</c:v>
                </c:pt>
                <c:pt idx="53547">
                  <c:v>150.88900000000001</c:v>
                </c:pt>
                <c:pt idx="53548">
                  <c:v>150.01499999999999</c:v>
                </c:pt>
                <c:pt idx="53549">
                  <c:v>149.14699999999999</c:v>
                </c:pt>
                <c:pt idx="53550">
                  <c:v>148.28399999999999</c:v>
                </c:pt>
                <c:pt idx="53551">
                  <c:v>147.42500000000001</c:v>
                </c:pt>
                <c:pt idx="53552">
                  <c:v>146.57300000000001</c:v>
                </c:pt>
                <c:pt idx="53553">
                  <c:v>145.726</c:v>
                </c:pt>
                <c:pt idx="53554">
                  <c:v>144.88400000000001</c:v>
                </c:pt>
                <c:pt idx="53555">
                  <c:v>144.048</c:v>
                </c:pt>
                <c:pt idx="53556">
                  <c:v>143.21799999999999</c:v>
                </c:pt>
                <c:pt idx="53557">
                  <c:v>142.39400000000001</c:v>
                </c:pt>
                <c:pt idx="53558">
                  <c:v>141.57499999999999</c:v>
                </c:pt>
                <c:pt idx="53559">
                  <c:v>140.76300000000001</c:v>
                </c:pt>
                <c:pt idx="53560">
                  <c:v>139.95700000000011</c:v>
                </c:pt>
                <c:pt idx="53561">
                  <c:v>139.15800000000004</c:v>
                </c:pt>
                <c:pt idx="53562">
                  <c:v>138.364</c:v>
                </c:pt>
                <c:pt idx="53563">
                  <c:v>137.578</c:v>
                </c:pt>
                <c:pt idx="53564">
                  <c:v>136.797</c:v>
                </c:pt>
                <c:pt idx="53565">
                  <c:v>136.024</c:v>
                </c:pt>
                <c:pt idx="53566">
                  <c:v>135.25700000000001</c:v>
                </c:pt>
                <c:pt idx="53567">
                  <c:v>134.49700000000001</c:v>
                </c:pt>
                <c:pt idx="53568">
                  <c:v>133.74399999999989</c:v>
                </c:pt>
                <c:pt idx="53569">
                  <c:v>132.9980000000001</c:v>
                </c:pt>
                <c:pt idx="53570">
                  <c:v>132.25899999999999</c:v>
                </c:pt>
                <c:pt idx="53571">
                  <c:v>131.52700000000004</c:v>
                </c:pt>
                <c:pt idx="53572">
                  <c:v>130.803</c:v>
                </c:pt>
                <c:pt idx="53573">
                  <c:v>130.08600000000001</c:v>
                </c:pt>
                <c:pt idx="53574">
                  <c:v>129.376</c:v>
                </c:pt>
                <c:pt idx="53575">
                  <c:v>128.67399999999998</c:v>
                </c:pt>
                <c:pt idx="53576">
                  <c:v>127.98</c:v>
                </c:pt>
                <c:pt idx="53577">
                  <c:v>127.29300000000002</c:v>
                </c:pt>
                <c:pt idx="53578">
                  <c:v>126.614</c:v>
                </c:pt>
                <c:pt idx="53579">
                  <c:v>125.94300000000005</c:v>
                </c:pt>
                <c:pt idx="53580">
                  <c:v>125.28</c:v>
                </c:pt>
                <c:pt idx="53581">
                  <c:v>124.62599999999998</c:v>
                </c:pt>
                <c:pt idx="53582">
                  <c:v>123.979</c:v>
                </c:pt>
                <c:pt idx="53583">
                  <c:v>123.34</c:v>
                </c:pt>
                <c:pt idx="53584">
                  <c:v>122.71000000000002</c:v>
                </c:pt>
                <c:pt idx="53585">
                  <c:v>122.08799999999999</c:v>
                </c:pt>
                <c:pt idx="53586">
                  <c:v>121.47499999999999</c:v>
                </c:pt>
                <c:pt idx="53587">
                  <c:v>120.86999999999999</c:v>
                </c:pt>
                <c:pt idx="53588">
                  <c:v>120.273</c:v>
                </c:pt>
                <c:pt idx="53589">
                  <c:v>119.68600000000001</c:v>
                </c:pt>
                <c:pt idx="53590">
                  <c:v>119.107</c:v>
                </c:pt>
                <c:pt idx="53591">
                  <c:v>118.536</c:v>
                </c:pt>
                <c:pt idx="53592">
                  <c:v>117.97499999999999</c:v>
                </c:pt>
                <c:pt idx="53593">
                  <c:v>117.423</c:v>
                </c:pt>
                <c:pt idx="53594">
                  <c:v>116.87899999999998</c:v>
                </c:pt>
                <c:pt idx="53595">
                  <c:v>116.345</c:v>
                </c:pt>
                <c:pt idx="53596">
                  <c:v>115.82</c:v>
                </c:pt>
                <c:pt idx="53597">
                  <c:v>115.303</c:v>
                </c:pt>
                <c:pt idx="53598">
                  <c:v>114.79700000000005</c:v>
                </c:pt>
                <c:pt idx="53599">
                  <c:v>114.29900000000002</c:v>
                </c:pt>
                <c:pt idx="53600">
                  <c:v>113.81100000000002</c:v>
                </c:pt>
                <c:pt idx="53601">
                  <c:v>113.33199999999999</c:v>
                </c:pt>
                <c:pt idx="53602">
                  <c:v>112.863</c:v>
                </c:pt>
                <c:pt idx="53603">
                  <c:v>112.40300000000002</c:v>
                </c:pt>
                <c:pt idx="53604">
                  <c:v>111.953</c:v>
                </c:pt>
                <c:pt idx="53605">
                  <c:v>111.51300000000002</c:v>
                </c:pt>
                <c:pt idx="53606">
                  <c:v>111.08199999999999</c:v>
                </c:pt>
                <c:pt idx="53607">
                  <c:v>110.661</c:v>
                </c:pt>
                <c:pt idx="53608">
                  <c:v>110.24900000000002</c:v>
                </c:pt>
                <c:pt idx="53609">
                  <c:v>109.848</c:v>
                </c:pt>
                <c:pt idx="53610">
                  <c:v>109.456</c:v>
                </c:pt>
                <c:pt idx="53611">
                  <c:v>109.07499999999999</c:v>
                </c:pt>
                <c:pt idx="53612">
                  <c:v>108.703</c:v>
                </c:pt>
                <c:pt idx="53613">
                  <c:v>108.34099999999999</c:v>
                </c:pt>
                <c:pt idx="53614">
                  <c:v>107.989</c:v>
                </c:pt>
                <c:pt idx="53615">
                  <c:v>107.648</c:v>
                </c:pt>
                <c:pt idx="53616">
                  <c:v>107.316</c:v>
                </c:pt>
                <c:pt idx="53617">
                  <c:v>106.995</c:v>
                </c:pt>
                <c:pt idx="53618">
                  <c:v>106.68300000000001</c:v>
                </c:pt>
                <c:pt idx="53619">
                  <c:v>106.38200000000001</c:v>
                </c:pt>
                <c:pt idx="53620">
                  <c:v>106.092</c:v>
                </c:pt>
                <c:pt idx="53621">
                  <c:v>105.81100000000002</c:v>
                </c:pt>
                <c:pt idx="53622">
                  <c:v>105.54100000000005</c:v>
                </c:pt>
                <c:pt idx="53623">
                  <c:v>105.28100000000002</c:v>
                </c:pt>
                <c:pt idx="53624">
                  <c:v>105.032</c:v>
                </c:pt>
                <c:pt idx="53625">
                  <c:v>104.792</c:v>
                </c:pt>
                <c:pt idx="53626">
                  <c:v>104.56399999999999</c:v>
                </c:pt>
                <c:pt idx="53627">
                  <c:v>104.345</c:v>
                </c:pt>
                <c:pt idx="53628">
                  <c:v>104.137</c:v>
                </c:pt>
                <c:pt idx="53629">
                  <c:v>103.94000000000005</c:v>
                </c:pt>
                <c:pt idx="53630">
                  <c:v>103.753</c:v>
                </c:pt>
                <c:pt idx="53631">
                  <c:v>103.57599999999998</c:v>
                </c:pt>
                <c:pt idx="53632">
                  <c:v>103.41000000000005</c:v>
                </c:pt>
                <c:pt idx="53633">
                  <c:v>103.255</c:v>
                </c:pt>
                <c:pt idx="53634">
                  <c:v>103.10899999999998</c:v>
                </c:pt>
                <c:pt idx="53635">
                  <c:v>102.97499999999999</c:v>
                </c:pt>
                <c:pt idx="53636">
                  <c:v>102.851</c:v>
                </c:pt>
                <c:pt idx="53637">
                  <c:v>102.73699999999999</c:v>
                </c:pt>
                <c:pt idx="53638">
                  <c:v>102.634</c:v>
                </c:pt>
                <c:pt idx="53639">
                  <c:v>102.542</c:v>
                </c:pt>
                <c:pt idx="53640">
                  <c:v>102.46000000000002</c:v>
                </c:pt>
                <c:pt idx="53641">
                  <c:v>102.389</c:v>
                </c:pt>
                <c:pt idx="53642">
                  <c:v>102.32799999999999</c:v>
                </c:pt>
                <c:pt idx="53643">
                  <c:v>102.277</c:v>
                </c:pt>
                <c:pt idx="53644">
                  <c:v>102.23699999999999</c:v>
                </c:pt>
                <c:pt idx="53645">
                  <c:v>102.208</c:v>
                </c:pt>
                <c:pt idx="53646">
                  <c:v>102.18899999999998</c:v>
                </c:pt>
                <c:pt idx="53647">
                  <c:v>102.181</c:v>
                </c:pt>
                <c:pt idx="53648">
                  <c:v>102.18300000000001</c:v>
                </c:pt>
                <c:pt idx="53649">
                  <c:v>102.196</c:v>
                </c:pt>
                <c:pt idx="53650">
                  <c:v>102.21899999999999</c:v>
                </c:pt>
                <c:pt idx="53651">
                  <c:v>102.252</c:v>
                </c:pt>
                <c:pt idx="53652">
                  <c:v>102.29600000000002</c:v>
                </c:pt>
                <c:pt idx="53653">
                  <c:v>102.35</c:v>
                </c:pt>
                <c:pt idx="53654">
                  <c:v>102.41500000000002</c:v>
                </c:pt>
                <c:pt idx="53655">
                  <c:v>102.489</c:v>
                </c:pt>
                <c:pt idx="53656">
                  <c:v>102.57499999999999</c:v>
                </c:pt>
                <c:pt idx="53657">
                  <c:v>102.66999999999999</c:v>
                </c:pt>
                <c:pt idx="53658">
                  <c:v>102.776</c:v>
                </c:pt>
                <c:pt idx="53659">
                  <c:v>102.892</c:v>
                </c:pt>
                <c:pt idx="53660">
                  <c:v>103.018</c:v>
                </c:pt>
                <c:pt idx="53661">
                  <c:v>103.154</c:v>
                </c:pt>
                <c:pt idx="53662">
                  <c:v>103.301</c:v>
                </c:pt>
                <c:pt idx="53663">
                  <c:v>103.45699999999999</c:v>
                </c:pt>
                <c:pt idx="53664">
                  <c:v>103.624</c:v>
                </c:pt>
                <c:pt idx="53665">
                  <c:v>103.8</c:v>
                </c:pt>
                <c:pt idx="53666">
                  <c:v>103.98699999999999</c:v>
                </c:pt>
                <c:pt idx="53667">
                  <c:v>104.18300000000001</c:v>
                </c:pt>
                <c:pt idx="53668">
                  <c:v>104.39</c:v>
                </c:pt>
                <c:pt idx="53669">
                  <c:v>104.60599999999998</c:v>
                </c:pt>
                <c:pt idx="53670">
                  <c:v>104.83199999999999</c:v>
                </c:pt>
                <c:pt idx="53671">
                  <c:v>105.068</c:v>
                </c:pt>
                <c:pt idx="53672">
                  <c:v>105.313</c:v>
                </c:pt>
                <c:pt idx="53673">
                  <c:v>105.568</c:v>
                </c:pt>
                <c:pt idx="53674">
                  <c:v>105.833</c:v>
                </c:pt>
                <c:pt idx="53675">
                  <c:v>106.107</c:v>
                </c:pt>
                <c:pt idx="53676">
                  <c:v>106.39100000000002</c:v>
                </c:pt>
                <c:pt idx="53677">
                  <c:v>106.684</c:v>
                </c:pt>
                <c:pt idx="53678">
                  <c:v>106.98699999999999</c:v>
                </c:pt>
                <c:pt idx="53679">
                  <c:v>107.298</c:v>
                </c:pt>
                <c:pt idx="53680">
                  <c:v>107.619</c:v>
                </c:pt>
                <c:pt idx="53681">
                  <c:v>107.95</c:v>
                </c:pt>
                <c:pt idx="53682">
                  <c:v>108.289</c:v>
                </c:pt>
                <c:pt idx="53683">
                  <c:v>108.637</c:v>
                </c:pt>
                <c:pt idx="53684">
                  <c:v>108.995</c:v>
                </c:pt>
                <c:pt idx="53685">
                  <c:v>109.361</c:v>
                </c:pt>
                <c:pt idx="53686">
                  <c:v>109.736</c:v>
                </c:pt>
                <c:pt idx="53687">
                  <c:v>110.11999999999999</c:v>
                </c:pt>
                <c:pt idx="53688">
                  <c:v>110.51300000000002</c:v>
                </c:pt>
                <c:pt idx="53689">
                  <c:v>110.91400000000006</c:v>
                </c:pt>
                <c:pt idx="53690">
                  <c:v>111.324</c:v>
                </c:pt>
                <c:pt idx="53691">
                  <c:v>111.74299999999999</c:v>
                </c:pt>
                <c:pt idx="53692">
                  <c:v>112.169</c:v>
                </c:pt>
                <c:pt idx="53693">
                  <c:v>112.60499999999999</c:v>
                </c:pt>
                <c:pt idx="53694">
                  <c:v>113.048</c:v>
                </c:pt>
                <c:pt idx="53695">
                  <c:v>113.49900000000002</c:v>
                </c:pt>
                <c:pt idx="53696">
                  <c:v>113.959</c:v>
                </c:pt>
                <c:pt idx="53697">
                  <c:v>114.42700000000002</c:v>
                </c:pt>
                <c:pt idx="53698">
                  <c:v>114.902</c:v>
                </c:pt>
                <c:pt idx="53699">
                  <c:v>115.386</c:v>
                </c:pt>
                <c:pt idx="53700">
                  <c:v>115.877</c:v>
                </c:pt>
                <c:pt idx="53701">
                  <c:v>116.37599999999998</c:v>
                </c:pt>
                <c:pt idx="53702">
                  <c:v>116.88200000000001</c:v>
                </c:pt>
                <c:pt idx="53703">
                  <c:v>117.396</c:v>
                </c:pt>
                <c:pt idx="53704">
                  <c:v>117.91700000000006</c:v>
                </c:pt>
                <c:pt idx="53705">
                  <c:v>118.44600000000005</c:v>
                </c:pt>
                <c:pt idx="53706">
                  <c:v>118.982</c:v>
                </c:pt>
                <c:pt idx="53707">
                  <c:v>119.52500000000001</c:v>
                </c:pt>
                <c:pt idx="53708">
                  <c:v>120.07499999999999</c:v>
                </c:pt>
                <c:pt idx="53709">
                  <c:v>120.63200000000001</c:v>
                </c:pt>
                <c:pt idx="53710">
                  <c:v>121.196</c:v>
                </c:pt>
                <c:pt idx="53711">
                  <c:v>121.76600000000002</c:v>
                </c:pt>
                <c:pt idx="53712">
                  <c:v>122.34399999999999</c:v>
                </c:pt>
                <c:pt idx="53713">
                  <c:v>122.92700000000002</c:v>
                </c:pt>
                <c:pt idx="53714">
                  <c:v>123.51700000000002</c:v>
                </c:pt>
                <c:pt idx="53715">
                  <c:v>124.114</c:v>
                </c:pt>
                <c:pt idx="53716">
                  <c:v>124.71700000000006</c:v>
                </c:pt>
                <c:pt idx="53717">
                  <c:v>125.32599999999998</c:v>
                </c:pt>
                <c:pt idx="53718">
                  <c:v>125.94100000000007</c:v>
                </c:pt>
                <c:pt idx="53719">
                  <c:v>126.562</c:v>
                </c:pt>
                <c:pt idx="53720">
                  <c:v>127.18799999999999</c:v>
                </c:pt>
                <c:pt idx="53721">
                  <c:v>127.821</c:v>
                </c:pt>
                <c:pt idx="53722">
                  <c:v>128.459</c:v>
                </c:pt>
                <c:pt idx="53723">
                  <c:v>129.102</c:v>
                </c:pt>
                <c:pt idx="53724">
                  <c:v>129.751</c:v>
                </c:pt>
                <c:pt idx="53725">
                  <c:v>130.40600000000001</c:v>
                </c:pt>
                <c:pt idx="53726">
                  <c:v>131.065</c:v>
                </c:pt>
                <c:pt idx="53727">
                  <c:v>131.72999999999999</c:v>
                </c:pt>
                <c:pt idx="53728">
                  <c:v>132.4</c:v>
                </c:pt>
                <c:pt idx="53729">
                  <c:v>133.07399999999998</c:v>
                </c:pt>
                <c:pt idx="53730">
                  <c:v>133.75299999999999</c:v>
                </c:pt>
                <c:pt idx="53731">
                  <c:v>134.43700000000001</c:v>
                </c:pt>
                <c:pt idx="53732">
                  <c:v>135.125</c:v>
                </c:pt>
                <c:pt idx="53733">
                  <c:v>135.81800000000001</c:v>
                </c:pt>
                <c:pt idx="53734">
                  <c:v>136.51499999999999</c:v>
                </c:pt>
                <c:pt idx="53735">
                  <c:v>137.21699999999998</c:v>
                </c:pt>
                <c:pt idx="53736">
                  <c:v>137.92200000000011</c:v>
                </c:pt>
                <c:pt idx="53737">
                  <c:v>138.631</c:v>
                </c:pt>
                <c:pt idx="53738">
                  <c:v>139.34399999999999</c:v>
                </c:pt>
                <c:pt idx="53739">
                  <c:v>140.06100000000001</c:v>
                </c:pt>
                <c:pt idx="53740">
                  <c:v>140.78200000000001</c:v>
                </c:pt>
                <c:pt idx="53741">
                  <c:v>141.506</c:v>
                </c:pt>
                <c:pt idx="53742">
                  <c:v>142.233</c:v>
                </c:pt>
                <c:pt idx="53743">
                  <c:v>142.964</c:v>
                </c:pt>
                <c:pt idx="53744">
                  <c:v>143.69800000000001</c:v>
                </c:pt>
                <c:pt idx="53745">
                  <c:v>144.435</c:v>
                </c:pt>
                <c:pt idx="53746">
                  <c:v>145.17499999999998</c:v>
                </c:pt>
                <c:pt idx="53747">
                  <c:v>145.91800000000001</c:v>
                </c:pt>
                <c:pt idx="53748">
                  <c:v>146.66300000000001</c:v>
                </c:pt>
                <c:pt idx="53749">
                  <c:v>147.411</c:v>
                </c:pt>
                <c:pt idx="53750">
                  <c:v>148.16200000000001</c:v>
                </c:pt>
                <c:pt idx="53751">
                  <c:v>148.91399999999999</c:v>
                </c:pt>
                <c:pt idx="53752">
                  <c:v>149.66900000000001</c:v>
                </c:pt>
                <c:pt idx="53753">
                  <c:v>150.42700000000011</c:v>
                </c:pt>
                <c:pt idx="53754">
                  <c:v>151.18600000000001</c:v>
                </c:pt>
                <c:pt idx="53755">
                  <c:v>151.947</c:v>
                </c:pt>
                <c:pt idx="53756">
                  <c:v>152.70999999999998</c:v>
                </c:pt>
                <c:pt idx="53757">
                  <c:v>153.47399999999999</c:v>
                </c:pt>
                <c:pt idx="53758">
                  <c:v>154.23999999999998</c:v>
                </c:pt>
                <c:pt idx="53759">
                  <c:v>155.00800000000001</c:v>
                </c:pt>
                <c:pt idx="53760">
                  <c:v>155.77699999999999</c:v>
                </c:pt>
                <c:pt idx="53761">
                  <c:v>156.547</c:v>
                </c:pt>
                <c:pt idx="53762">
                  <c:v>157.31800000000001</c:v>
                </c:pt>
                <c:pt idx="53763">
                  <c:v>158.09</c:v>
                </c:pt>
                <c:pt idx="53764">
                  <c:v>158.86200000000011</c:v>
                </c:pt>
                <c:pt idx="53765">
                  <c:v>159.636</c:v>
                </c:pt>
                <c:pt idx="53766">
                  <c:v>160.41</c:v>
                </c:pt>
                <c:pt idx="53767">
                  <c:v>161.185</c:v>
                </c:pt>
                <c:pt idx="53768">
                  <c:v>161.96</c:v>
                </c:pt>
                <c:pt idx="53769">
                  <c:v>162.73499999999999</c:v>
                </c:pt>
                <c:pt idx="53770">
                  <c:v>163.511</c:v>
                </c:pt>
                <c:pt idx="53771">
                  <c:v>164.28700000000001</c:v>
                </c:pt>
                <c:pt idx="53772">
                  <c:v>165.06200000000001</c:v>
                </c:pt>
                <c:pt idx="53773">
                  <c:v>165.83700000000007</c:v>
                </c:pt>
                <c:pt idx="53774">
                  <c:v>166.61299999999997</c:v>
                </c:pt>
                <c:pt idx="53775">
                  <c:v>167.38700000000011</c:v>
                </c:pt>
                <c:pt idx="53776">
                  <c:v>168.16200000000001</c:v>
                </c:pt>
                <c:pt idx="53777">
                  <c:v>168.935</c:v>
                </c:pt>
                <c:pt idx="53778">
                  <c:v>169.708</c:v>
                </c:pt>
                <c:pt idx="53779">
                  <c:v>170.4800000000001</c:v>
                </c:pt>
                <c:pt idx="53780">
                  <c:v>171.251</c:v>
                </c:pt>
                <c:pt idx="53781">
                  <c:v>172.02100000000004</c:v>
                </c:pt>
                <c:pt idx="53782">
                  <c:v>172.79</c:v>
                </c:pt>
                <c:pt idx="53783">
                  <c:v>173.55800000000011</c:v>
                </c:pt>
                <c:pt idx="53784">
                  <c:v>174.32400000000001</c:v>
                </c:pt>
                <c:pt idx="53785">
                  <c:v>175.089</c:v>
                </c:pt>
                <c:pt idx="53786">
                  <c:v>175.85300000000001</c:v>
                </c:pt>
                <c:pt idx="53787">
                  <c:v>176.61399999999998</c:v>
                </c:pt>
                <c:pt idx="53788">
                  <c:v>177.374</c:v>
                </c:pt>
                <c:pt idx="53789">
                  <c:v>178.13300000000001</c:v>
                </c:pt>
                <c:pt idx="53790">
                  <c:v>178.88900000000001</c:v>
                </c:pt>
                <c:pt idx="53791">
                  <c:v>179.64299999999997</c:v>
                </c:pt>
                <c:pt idx="53792">
                  <c:v>180.39500000000001</c:v>
                </c:pt>
                <c:pt idx="53793">
                  <c:v>181.14399999999998</c:v>
                </c:pt>
                <c:pt idx="53794">
                  <c:v>181.8910000000001</c:v>
                </c:pt>
                <c:pt idx="53795">
                  <c:v>182.636</c:v>
                </c:pt>
                <c:pt idx="53796">
                  <c:v>183.37900000000002</c:v>
                </c:pt>
                <c:pt idx="53797">
                  <c:v>184.11799999999999</c:v>
                </c:pt>
                <c:pt idx="53798">
                  <c:v>184.8550000000001</c:v>
                </c:pt>
                <c:pt idx="53799">
                  <c:v>185.589</c:v>
                </c:pt>
                <c:pt idx="53800">
                  <c:v>186.32100000000011</c:v>
                </c:pt>
                <c:pt idx="53801">
                  <c:v>187.04900000000001</c:v>
                </c:pt>
                <c:pt idx="53802">
                  <c:v>187.77399999999992</c:v>
                </c:pt>
                <c:pt idx="53803">
                  <c:v>188.49600000000001</c:v>
                </c:pt>
                <c:pt idx="53804">
                  <c:v>189.21499999999995</c:v>
                </c:pt>
                <c:pt idx="53805">
                  <c:v>189.93</c:v>
                </c:pt>
                <c:pt idx="53806">
                  <c:v>190.642</c:v>
                </c:pt>
                <c:pt idx="53807">
                  <c:v>191.35000000000011</c:v>
                </c:pt>
                <c:pt idx="53808">
                  <c:v>192.05500000000001</c:v>
                </c:pt>
                <c:pt idx="53809">
                  <c:v>192.756</c:v>
                </c:pt>
                <c:pt idx="53810">
                  <c:v>193.45400000000001</c:v>
                </c:pt>
                <c:pt idx="53811">
                  <c:v>194.14699999999999</c:v>
                </c:pt>
                <c:pt idx="53812">
                  <c:v>194.83700000000007</c:v>
                </c:pt>
                <c:pt idx="53813">
                  <c:v>195.523</c:v>
                </c:pt>
                <c:pt idx="53814">
                  <c:v>196.20399999999998</c:v>
                </c:pt>
                <c:pt idx="53815">
                  <c:v>196.88200000000012</c:v>
                </c:pt>
                <c:pt idx="53816">
                  <c:v>197.55500000000001</c:v>
                </c:pt>
                <c:pt idx="53817">
                  <c:v>198.22399999999999</c:v>
                </c:pt>
                <c:pt idx="53818">
                  <c:v>198.88900000000001</c:v>
                </c:pt>
                <c:pt idx="53819">
                  <c:v>199.54900000000001</c:v>
                </c:pt>
                <c:pt idx="53820">
                  <c:v>200.20499999999998</c:v>
                </c:pt>
                <c:pt idx="53821">
                  <c:v>200.85600000000011</c:v>
                </c:pt>
                <c:pt idx="53822">
                  <c:v>201.50299999999999</c:v>
                </c:pt>
                <c:pt idx="53823">
                  <c:v>202.14499999999998</c:v>
                </c:pt>
                <c:pt idx="53824">
                  <c:v>202.78300000000002</c:v>
                </c:pt>
                <c:pt idx="53825">
                  <c:v>203.41499999999999</c:v>
                </c:pt>
                <c:pt idx="53826">
                  <c:v>204.04300000000001</c:v>
                </c:pt>
                <c:pt idx="53827">
                  <c:v>204.666</c:v>
                </c:pt>
                <c:pt idx="53828">
                  <c:v>205.28399999999999</c:v>
                </c:pt>
                <c:pt idx="53829">
                  <c:v>205.89700000000011</c:v>
                </c:pt>
                <c:pt idx="53830">
                  <c:v>206.505</c:v>
                </c:pt>
                <c:pt idx="53831">
                  <c:v>207.107</c:v>
                </c:pt>
                <c:pt idx="53832">
                  <c:v>207.70499999999998</c:v>
                </c:pt>
                <c:pt idx="53833">
                  <c:v>208.297</c:v>
                </c:pt>
                <c:pt idx="53834">
                  <c:v>208.88400000000001</c:v>
                </c:pt>
                <c:pt idx="53835">
                  <c:v>209.46600000000001</c:v>
                </c:pt>
                <c:pt idx="53836">
                  <c:v>210.04300000000001</c:v>
                </c:pt>
                <c:pt idx="53837">
                  <c:v>210.61399999999998</c:v>
                </c:pt>
                <c:pt idx="53838">
                  <c:v>211.18</c:v>
                </c:pt>
                <c:pt idx="53839">
                  <c:v>211.73999999999998</c:v>
                </c:pt>
                <c:pt idx="53840">
                  <c:v>212.29499999999999</c:v>
                </c:pt>
                <c:pt idx="53841">
                  <c:v>212.84399999999999</c:v>
                </c:pt>
                <c:pt idx="53842">
                  <c:v>213.38800000000012</c:v>
                </c:pt>
                <c:pt idx="53843">
                  <c:v>213.92600000000004</c:v>
                </c:pt>
                <c:pt idx="53844">
                  <c:v>214.459</c:v>
                </c:pt>
                <c:pt idx="53845">
                  <c:v>214.9860000000001</c:v>
                </c:pt>
                <c:pt idx="53846">
                  <c:v>215.50700000000001</c:v>
                </c:pt>
                <c:pt idx="53847">
                  <c:v>216.023</c:v>
                </c:pt>
                <c:pt idx="53848">
                  <c:v>216.53200000000001</c:v>
                </c:pt>
                <c:pt idx="53849">
                  <c:v>217.03700000000001</c:v>
                </c:pt>
                <c:pt idx="53850">
                  <c:v>217.535</c:v>
                </c:pt>
                <c:pt idx="53851">
                  <c:v>218.02700000000004</c:v>
                </c:pt>
                <c:pt idx="53852">
                  <c:v>218.51399999999998</c:v>
                </c:pt>
                <c:pt idx="53853">
                  <c:v>218.995</c:v>
                </c:pt>
                <c:pt idx="53854">
                  <c:v>219.47</c:v>
                </c:pt>
                <c:pt idx="53855">
                  <c:v>219.93900000000002</c:v>
                </c:pt>
                <c:pt idx="53856">
                  <c:v>220.40300000000002</c:v>
                </c:pt>
                <c:pt idx="53857">
                  <c:v>220.86</c:v>
                </c:pt>
                <c:pt idx="53858">
                  <c:v>221.31200000000001</c:v>
                </c:pt>
                <c:pt idx="53859">
                  <c:v>221.75700000000001</c:v>
                </c:pt>
                <c:pt idx="53860">
                  <c:v>222.197</c:v>
                </c:pt>
                <c:pt idx="53861">
                  <c:v>222.631</c:v>
                </c:pt>
                <c:pt idx="53862">
                  <c:v>223.059</c:v>
                </c:pt>
                <c:pt idx="53863">
                  <c:v>223.48100000000011</c:v>
                </c:pt>
                <c:pt idx="53864">
                  <c:v>223.89800000000011</c:v>
                </c:pt>
                <c:pt idx="53865">
                  <c:v>224.30800000000011</c:v>
                </c:pt>
                <c:pt idx="53866">
                  <c:v>224.71199999999999</c:v>
                </c:pt>
                <c:pt idx="53867">
                  <c:v>225.11099999999999</c:v>
                </c:pt>
                <c:pt idx="53868">
                  <c:v>225.50399999999999</c:v>
                </c:pt>
                <c:pt idx="53869">
                  <c:v>225.89000000000001</c:v>
                </c:pt>
                <c:pt idx="53870">
                  <c:v>226.27099999999999</c:v>
                </c:pt>
                <c:pt idx="53871">
                  <c:v>226.64599999999999</c:v>
                </c:pt>
                <c:pt idx="53872">
                  <c:v>227.01599999999999</c:v>
                </c:pt>
                <c:pt idx="53873">
                  <c:v>227.37900000000002</c:v>
                </c:pt>
                <c:pt idx="53874">
                  <c:v>227.73699999999999</c:v>
                </c:pt>
                <c:pt idx="53875">
                  <c:v>228.089</c:v>
                </c:pt>
                <c:pt idx="53876">
                  <c:v>228.435</c:v>
                </c:pt>
                <c:pt idx="53877">
                  <c:v>228.77499999999998</c:v>
                </c:pt>
                <c:pt idx="53878">
                  <c:v>229.10999999999999</c:v>
                </c:pt>
                <c:pt idx="53879">
                  <c:v>229.43900000000002</c:v>
                </c:pt>
                <c:pt idx="53880">
                  <c:v>229.762</c:v>
                </c:pt>
                <c:pt idx="53881">
                  <c:v>230.08</c:v>
                </c:pt>
                <c:pt idx="53882">
                  <c:v>230.39200000000011</c:v>
                </c:pt>
                <c:pt idx="53883">
                  <c:v>230.69800000000001</c:v>
                </c:pt>
                <c:pt idx="53884">
                  <c:v>230.999</c:v>
                </c:pt>
                <c:pt idx="53885">
                  <c:v>231.29499999999999</c:v>
                </c:pt>
                <c:pt idx="53886">
                  <c:v>231.58500000000001</c:v>
                </c:pt>
                <c:pt idx="53887">
                  <c:v>231.869</c:v>
                </c:pt>
                <c:pt idx="53888">
                  <c:v>232.148</c:v>
                </c:pt>
                <c:pt idx="53889">
                  <c:v>232.42200000000011</c:v>
                </c:pt>
                <c:pt idx="53890">
                  <c:v>232.69</c:v>
                </c:pt>
                <c:pt idx="53891">
                  <c:v>232.953</c:v>
                </c:pt>
                <c:pt idx="53892">
                  <c:v>233.21099999999998</c:v>
                </c:pt>
                <c:pt idx="53893">
                  <c:v>233.46300000000002</c:v>
                </c:pt>
                <c:pt idx="53894">
                  <c:v>233.71099999999998</c:v>
                </c:pt>
                <c:pt idx="53895">
                  <c:v>233.953</c:v>
                </c:pt>
                <c:pt idx="53896">
                  <c:v>234.19</c:v>
                </c:pt>
                <c:pt idx="53897">
                  <c:v>234.42200000000011</c:v>
                </c:pt>
                <c:pt idx="53898">
                  <c:v>234.65</c:v>
                </c:pt>
                <c:pt idx="53899">
                  <c:v>234.87200000000001</c:v>
                </c:pt>
                <c:pt idx="53900">
                  <c:v>235.089</c:v>
                </c:pt>
                <c:pt idx="53901">
                  <c:v>235.30200000000011</c:v>
                </c:pt>
                <c:pt idx="53902">
                  <c:v>235.51</c:v>
                </c:pt>
                <c:pt idx="53903">
                  <c:v>235.71299999999999</c:v>
                </c:pt>
                <c:pt idx="53904">
                  <c:v>235.91200000000001</c:v>
                </c:pt>
                <c:pt idx="53905">
                  <c:v>236.10499999999999</c:v>
                </c:pt>
                <c:pt idx="53906">
                  <c:v>236.29499999999999</c:v>
                </c:pt>
                <c:pt idx="53907">
                  <c:v>236.4800000000001</c:v>
                </c:pt>
                <c:pt idx="53908">
                  <c:v>236.66</c:v>
                </c:pt>
                <c:pt idx="53909">
                  <c:v>236.83700000000007</c:v>
                </c:pt>
                <c:pt idx="53910">
                  <c:v>237.00800000000001</c:v>
                </c:pt>
                <c:pt idx="53911">
                  <c:v>237.17599999999999</c:v>
                </c:pt>
                <c:pt idx="53912">
                  <c:v>237.34</c:v>
                </c:pt>
                <c:pt idx="53913">
                  <c:v>237.499</c:v>
                </c:pt>
                <c:pt idx="53914">
                  <c:v>237.655</c:v>
                </c:pt>
                <c:pt idx="53915">
                  <c:v>237.80600000000001</c:v>
                </c:pt>
                <c:pt idx="53916">
                  <c:v>237.95400000000001</c:v>
                </c:pt>
                <c:pt idx="53917">
                  <c:v>238.09800000000001</c:v>
                </c:pt>
                <c:pt idx="53918">
                  <c:v>238.238</c:v>
                </c:pt>
                <c:pt idx="53919">
                  <c:v>238.374</c:v>
                </c:pt>
                <c:pt idx="53920">
                  <c:v>238.50700000000001</c:v>
                </c:pt>
                <c:pt idx="53921">
                  <c:v>238.636</c:v>
                </c:pt>
                <c:pt idx="53922">
                  <c:v>238.762</c:v>
                </c:pt>
                <c:pt idx="53923">
                  <c:v>238.8850000000001</c:v>
                </c:pt>
                <c:pt idx="53924">
                  <c:v>239.00399999999999</c:v>
                </c:pt>
                <c:pt idx="53925">
                  <c:v>239.12</c:v>
                </c:pt>
                <c:pt idx="53926">
                  <c:v>239.233</c:v>
                </c:pt>
                <c:pt idx="53927">
                  <c:v>239.34300000000002</c:v>
                </c:pt>
                <c:pt idx="53928">
                  <c:v>239.45000000000007</c:v>
                </c:pt>
                <c:pt idx="53929">
                  <c:v>239.554</c:v>
                </c:pt>
                <c:pt idx="53930">
                  <c:v>239.655</c:v>
                </c:pt>
                <c:pt idx="53931">
                  <c:v>239.75399999999999</c:v>
                </c:pt>
                <c:pt idx="53932">
                  <c:v>239.85000000000011</c:v>
                </c:pt>
                <c:pt idx="53933">
                  <c:v>239.94300000000001</c:v>
                </c:pt>
                <c:pt idx="53934">
                  <c:v>240.03399999999999</c:v>
                </c:pt>
                <c:pt idx="53935">
                  <c:v>240.12200000000001</c:v>
                </c:pt>
                <c:pt idx="53936">
                  <c:v>240.208</c:v>
                </c:pt>
                <c:pt idx="53937">
                  <c:v>240.292</c:v>
                </c:pt>
                <c:pt idx="53938">
                  <c:v>240.374</c:v>
                </c:pt>
                <c:pt idx="53939">
                  <c:v>240.453</c:v>
                </c:pt>
                <c:pt idx="53940">
                  <c:v>240.53100000000001</c:v>
                </c:pt>
                <c:pt idx="53941">
                  <c:v>240.607</c:v>
                </c:pt>
                <c:pt idx="53942">
                  <c:v>240.68100000000001</c:v>
                </c:pt>
                <c:pt idx="53943">
                  <c:v>240.75299999999999</c:v>
                </c:pt>
                <c:pt idx="53944">
                  <c:v>240.82400000000001</c:v>
                </c:pt>
                <c:pt idx="53945">
                  <c:v>240.893</c:v>
                </c:pt>
                <c:pt idx="53946">
                  <c:v>240.96</c:v>
                </c:pt>
                <c:pt idx="53947">
                  <c:v>241.02700000000004</c:v>
                </c:pt>
                <c:pt idx="53948">
                  <c:v>241.09200000000001</c:v>
                </c:pt>
                <c:pt idx="53949">
                  <c:v>241.155</c:v>
                </c:pt>
                <c:pt idx="53950">
                  <c:v>241.21799999999999</c:v>
                </c:pt>
                <c:pt idx="53951">
                  <c:v>241.28</c:v>
                </c:pt>
                <c:pt idx="53952">
                  <c:v>241.34</c:v>
                </c:pt>
                <c:pt idx="53953">
                  <c:v>241.4</c:v>
                </c:pt>
                <c:pt idx="53954">
                  <c:v>241.46</c:v>
                </c:pt>
                <c:pt idx="53955">
                  <c:v>241.518</c:v>
                </c:pt>
                <c:pt idx="53956">
                  <c:v>241.57599999999999</c:v>
                </c:pt>
                <c:pt idx="53957">
                  <c:v>241.63300000000001</c:v>
                </c:pt>
                <c:pt idx="53958">
                  <c:v>241.69</c:v>
                </c:pt>
                <c:pt idx="53959">
                  <c:v>241.74699999999999</c:v>
                </c:pt>
                <c:pt idx="53960">
                  <c:v>241.804</c:v>
                </c:pt>
                <c:pt idx="53961">
                  <c:v>241.86</c:v>
                </c:pt>
                <c:pt idx="53962">
                  <c:v>241.916</c:v>
                </c:pt>
                <c:pt idx="53963">
                  <c:v>241.97300000000001</c:v>
                </c:pt>
                <c:pt idx="53964">
                  <c:v>242.029</c:v>
                </c:pt>
                <c:pt idx="53965">
                  <c:v>242.08600000000001</c:v>
                </c:pt>
                <c:pt idx="53966">
                  <c:v>242.14299999999997</c:v>
                </c:pt>
                <c:pt idx="53967">
                  <c:v>242.2</c:v>
                </c:pt>
                <c:pt idx="53968">
                  <c:v>242.25800000000001</c:v>
                </c:pt>
                <c:pt idx="53969">
                  <c:v>242.316</c:v>
                </c:pt>
                <c:pt idx="53970">
                  <c:v>242.375</c:v>
                </c:pt>
                <c:pt idx="53971">
                  <c:v>242.435</c:v>
                </c:pt>
                <c:pt idx="53972">
                  <c:v>242.49600000000001</c:v>
                </c:pt>
                <c:pt idx="53973">
                  <c:v>242.55700000000004</c:v>
                </c:pt>
                <c:pt idx="53974">
                  <c:v>242.62</c:v>
                </c:pt>
                <c:pt idx="53975">
                  <c:v>242.68300000000002</c:v>
                </c:pt>
                <c:pt idx="53976">
                  <c:v>242.74799999999999</c:v>
                </c:pt>
                <c:pt idx="53977">
                  <c:v>242.81399999999999</c:v>
                </c:pt>
                <c:pt idx="53978">
                  <c:v>242.88100000000011</c:v>
                </c:pt>
                <c:pt idx="53979">
                  <c:v>242.95000000000007</c:v>
                </c:pt>
                <c:pt idx="53980">
                  <c:v>243.02</c:v>
                </c:pt>
                <c:pt idx="53981">
                  <c:v>243.09200000000001</c:v>
                </c:pt>
                <c:pt idx="53982">
                  <c:v>243.16499999999999</c:v>
                </c:pt>
                <c:pt idx="53983">
                  <c:v>243.23999999999998</c:v>
                </c:pt>
                <c:pt idx="53984">
                  <c:v>243.31700000000001</c:v>
                </c:pt>
                <c:pt idx="53985">
                  <c:v>243.39500000000001</c:v>
                </c:pt>
                <c:pt idx="53986">
                  <c:v>243.476</c:v>
                </c:pt>
                <c:pt idx="53987">
                  <c:v>243.55800000000011</c:v>
                </c:pt>
                <c:pt idx="53988">
                  <c:v>243.64299999999997</c:v>
                </c:pt>
                <c:pt idx="53989">
                  <c:v>243.73</c:v>
                </c:pt>
                <c:pt idx="53990">
                  <c:v>243.81900000000002</c:v>
                </c:pt>
                <c:pt idx="53991">
                  <c:v>243.91</c:v>
                </c:pt>
                <c:pt idx="53992">
                  <c:v>244.00399999999999</c:v>
                </c:pt>
                <c:pt idx="53993">
                  <c:v>244.1</c:v>
                </c:pt>
                <c:pt idx="53994">
                  <c:v>244.19900000000001</c:v>
                </c:pt>
                <c:pt idx="53995">
                  <c:v>244.3</c:v>
                </c:pt>
                <c:pt idx="53996">
                  <c:v>244.404</c:v>
                </c:pt>
                <c:pt idx="53997">
                  <c:v>244.511</c:v>
                </c:pt>
                <c:pt idx="53998">
                  <c:v>244.62</c:v>
                </c:pt>
                <c:pt idx="53999">
                  <c:v>244.733</c:v>
                </c:pt>
                <c:pt idx="54000">
                  <c:v>244.84800000000001</c:v>
                </c:pt>
                <c:pt idx="54001">
                  <c:v>244.96600000000001</c:v>
                </c:pt>
                <c:pt idx="54002">
                  <c:v>245.08700000000007</c:v>
                </c:pt>
                <c:pt idx="54003">
                  <c:v>245.21199999999999</c:v>
                </c:pt>
                <c:pt idx="54004">
                  <c:v>245.339</c:v>
                </c:pt>
                <c:pt idx="54005">
                  <c:v>245.47</c:v>
                </c:pt>
                <c:pt idx="54006">
                  <c:v>245.60300000000001</c:v>
                </c:pt>
                <c:pt idx="54007">
                  <c:v>245.74099999999999</c:v>
                </c:pt>
                <c:pt idx="54008">
                  <c:v>245.88100000000011</c:v>
                </c:pt>
                <c:pt idx="54009">
                  <c:v>246.02500000000001</c:v>
                </c:pt>
                <c:pt idx="54010">
                  <c:v>246.17299999999997</c:v>
                </c:pt>
                <c:pt idx="54011">
                  <c:v>246.32400000000001</c:v>
                </c:pt>
                <c:pt idx="54012">
                  <c:v>246.47800000000001</c:v>
                </c:pt>
                <c:pt idx="54013">
                  <c:v>246.637</c:v>
                </c:pt>
                <c:pt idx="54014">
                  <c:v>246.798</c:v>
                </c:pt>
                <c:pt idx="54015">
                  <c:v>246.964</c:v>
                </c:pt>
                <c:pt idx="54016">
                  <c:v>247.13300000000001</c:v>
                </c:pt>
                <c:pt idx="54017">
                  <c:v>247.30600000000001</c:v>
                </c:pt>
                <c:pt idx="54018">
                  <c:v>247.483</c:v>
                </c:pt>
                <c:pt idx="54019">
                  <c:v>247.66399999999999</c:v>
                </c:pt>
                <c:pt idx="54020">
                  <c:v>247.84900000000002</c:v>
                </c:pt>
                <c:pt idx="54021">
                  <c:v>248.03800000000001</c:v>
                </c:pt>
                <c:pt idx="54022">
                  <c:v>248.23</c:v>
                </c:pt>
                <c:pt idx="54023">
                  <c:v>248.42700000000011</c:v>
                </c:pt>
                <c:pt idx="54024">
                  <c:v>248.62800000000001</c:v>
                </c:pt>
                <c:pt idx="54025">
                  <c:v>248.83200000000011</c:v>
                </c:pt>
                <c:pt idx="54026">
                  <c:v>249.041</c:v>
                </c:pt>
                <c:pt idx="54027">
                  <c:v>249.25399999999999</c:v>
                </c:pt>
                <c:pt idx="54028">
                  <c:v>249.47200000000001</c:v>
                </c:pt>
                <c:pt idx="54029">
                  <c:v>249.69300000000001</c:v>
                </c:pt>
                <c:pt idx="54030">
                  <c:v>249.91800000000001</c:v>
                </c:pt>
                <c:pt idx="54031">
                  <c:v>250.148</c:v>
                </c:pt>
                <c:pt idx="54032">
                  <c:v>250.38200000000012</c:v>
                </c:pt>
                <c:pt idx="54033">
                  <c:v>250.62100000000001</c:v>
                </c:pt>
                <c:pt idx="54034">
                  <c:v>250.863</c:v>
                </c:pt>
                <c:pt idx="54035">
                  <c:v>251.10999999999999</c:v>
                </c:pt>
                <c:pt idx="54036">
                  <c:v>251.3610000000001</c:v>
                </c:pt>
                <c:pt idx="54037">
                  <c:v>251.61699999999999</c:v>
                </c:pt>
                <c:pt idx="54038">
                  <c:v>251.87700000000001</c:v>
                </c:pt>
                <c:pt idx="54039">
                  <c:v>252.14099999999999</c:v>
                </c:pt>
                <c:pt idx="54040">
                  <c:v>252.40900000000002</c:v>
                </c:pt>
                <c:pt idx="54041">
                  <c:v>252.68200000000004</c:v>
                </c:pt>
                <c:pt idx="54042">
                  <c:v>252.959</c:v>
                </c:pt>
                <c:pt idx="54043">
                  <c:v>253.24099999999999</c:v>
                </c:pt>
                <c:pt idx="54044">
                  <c:v>253.52700000000004</c:v>
                </c:pt>
                <c:pt idx="54045">
                  <c:v>253.81700000000001</c:v>
                </c:pt>
                <c:pt idx="54046">
                  <c:v>254.11199999999999</c:v>
                </c:pt>
                <c:pt idx="54047">
                  <c:v>254.411</c:v>
                </c:pt>
                <c:pt idx="54048">
                  <c:v>254.71399999999988</c:v>
                </c:pt>
                <c:pt idx="54049">
                  <c:v>255.02200000000011</c:v>
                </c:pt>
                <c:pt idx="54050">
                  <c:v>255.334</c:v>
                </c:pt>
                <c:pt idx="54051">
                  <c:v>255.65</c:v>
                </c:pt>
                <c:pt idx="54052">
                  <c:v>255.97</c:v>
                </c:pt>
                <c:pt idx="54053">
                  <c:v>256.29499999999979</c:v>
                </c:pt>
                <c:pt idx="54054">
                  <c:v>256.62400000000002</c:v>
                </c:pt>
                <c:pt idx="54055">
                  <c:v>256.95800000000003</c:v>
                </c:pt>
                <c:pt idx="54056">
                  <c:v>257.29499999999979</c:v>
                </c:pt>
                <c:pt idx="54057">
                  <c:v>257.637</c:v>
                </c:pt>
                <c:pt idx="54058">
                  <c:v>257.98299999999978</c:v>
                </c:pt>
                <c:pt idx="54059">
                  <c:v>258.33300000000003</c:v>
                </c:pt>
                <c:pt idx="54060">
                  <c:v>258.68700000000001</c:v>
                </c:pt>
                <c:pt idx="54061">
                  <c:v>259.04500000000002</c:v>
                </c:pt>
                <c:pt idx="54062">
                  <c:v>259.40799999999979</c:v>
                </c:pt>
                <c:pt idx="54063">
                  <c:v>259.774</c:v>
                </c:pt>
                <c:pt idx="54064">
                  <c:v>260.14400000000023</c:v>
                </c:pt>
                <c:pt idx="54065">
                  <c:v>260.51900000000001</c:v>
                </c:pt>
                <c:pt idx="54066">
                  <c:v>260.89699999999965</c:v>
                </c:pt>
                <c:pt idx="54067">
                  <c:v>261.279</c:v>
                </c:pt>
                <c:pt idx="54068">
                  <c:v>261.66500000000002</c:v>
                </c:pt>
                <c:pt idx="54069">
                  <c:v>262.05500000000001</c:v>
                </c:pt>
                <c:pt idx="54070">
                  <c:v>262.44900000000001</c:v>
                </c:pt>
                <c:pt idx="54071">
                  <c:v>262.846</c:v>
                </c:pt>
                <c:pt idx="54072">
                  <c:v>263.24700000000001</c:v>
                </c:pt>
                <c:pt idx="54073">
                  <c:v>263.65199999999999</c:v>
                </c:pt>
                <c:pt idx="54074">
                  <c:v>264.06</c:v>
                </c:pt>
                <c:pt idx="54075">
                  <c:v>264.47199999999958</c:v>
                </c:pt>
                <c:pt idx="54076">
                  <c:v>264.887</c:v>
                </c:pt>
                <c:pt idx="54077">
                  <c:v>265.30500000000001</c:v>
                </c:pt>
                <c:pt idx="54078">
                  <c:v>265.72699999999958</c:v>
                </c:pt>
                <c:pt idx="54079">
                  <c:v>266.15300000000002</c:v>
                </c:pt>
                <c:pt idx="54080">
                  <c:v>266.58099999999979</c:v>
                </c:pt>
                <c:pt idx="54081">
                  <c:v>267.01299999999975</c:v>
                </c:pt>
                <c:pt idx="54082">
                  <c:v>267.447</c:v>
                </c:pt>
                <c:pt idx="54083">
                  <c:v>267.88499999999999</c:v>
                </c:pt>
                <c:pt idx="54084">
                  <c:v>268.32599999999979</c:v>
                </c:pt>
                <c:pt idx="54085">
                  <c:v>268.77</c:v>
                </c:pt>
                <c:pt idx="54086">
                  <c:v>269.21599999999978</c:v>
                </c:pt>
                <c:pt idx="54087">
                  <c:v>269.666</c:v>
                </c:pt>
                <c:pt idx="54088">
                  <c:v>270.11799999999999</c:v>
                </c:pt>
                <c:pt idx="54089">
                  <c:v>270.57299999999975</c:v>
                </c:pt>
                <c:pt idx="54090">
                  <c:v>271.02999999999975</c:v>
                </c:pt>
                <c:pt idx="54091">
                  <c:v>271.48999999999978</c:v>
                </c:pt>
                <c:pt idx="54092">
                  <c:v>271.952</c:v>
                </c:pt>
                <c:pt idx="54093">
                  <c:v>272.41599999999966</c:v>
                </c:pt>
                <c:pt idx="54094">
                  <c:v>272.88299999999975</c:v>
                </c:pt>
                <c:pt idx="54095">
                  <c:v>273.35199999999975</c:v>
                </c:pt>
                <c:pt idx="54096">
                  <c:v>273.82299999999975</c:v>
                </c:pt>
                <c:pt idx="54097">
                  <c:v>274.29599999999965</c:v>
                </c:pt>
                <c:pt idx="54098">
                  <c:v>274.77099999999979</c:v>
                </c:pt>
                <c:pt idx="54099">
                  <c:v>275.24799999999999</c:v>
                </c:pt>
                <c:pt idx="54100">
                  <c:v>275.72599999999977</c:v>
                </c:pt>
                <c:pt idx="54101">
                  <c:v>276.20599999999979</c:v>
                </c:pt>
                <c:pt idx="54102">
                  <c:v>276.68799999999999</c:v>
                </c:pt>
                <c:pt idx="54103">
                  <c:v>277.17099999999999</c:v>
                </c:pt>
                <c:pt idx="54104">
                  <c:v>277.65600000000001</c:v>
                </c:pt>
                <c:pt idx="54105">
                  <c:v>278.14200000000022</c:v>
                </c:pt>
                <c:pt idx="54106">
                  <c:v>278.62900000000002</c:v>
                </c:pt>
                <c:pt idx="54107">
                  <c:v>279.11700000000002</c:v>
                </c:pt>
                <c:pt idx="54108">
                  <c:v>279.60599999999999</c:v>
                </c:pt>
                <c:pt idx="54109">
                  <c:v>280.09599999999978</c:v>
                </c:pt>
                <c:pt idx="54110">
                  <c:v>280.58699999999965</c:v>
                </c:pt>
                <c:pt idx="54111">
                  <c:v>281.07799999999975</c:v>
                </c:pt>
                <c:pt idx="54112">
                  <c:v>281.57</c:v>
                </c:pt>
                <c:pt idx="54113">
                  <c:v>282.06299999999999</c:v>
                </c:pt>
                <c:pt idx="54114">
                  <c:v>282.55599999999993</c:v>
                </c:pt>
                <c:pt idx="54115">
                  <c:v>283.04899999999975</c:v>
                </c:pt>
                <c:pt idx="54116">
                  <c:v>283.54300000000001</c:v>
                </c:pt>
                <c:pt idx="54117">
                  <c:v>284.03599999999977</c:v>
                </c:pt>
                <c:pt idx="54118">
                  <c:v>284.52999999999975</c:v>
                </c:pt>
                <c:pt idx="54119">
                  <c:v>285.0229999999998</c:v>
                </c:pt>
                <c:pt idx="54120">
                  <c:v>285.51599999999979</c:v>
                </c:pt>
                <c:pt idx="54121">
                  <c:v>286.00900000000001</c:v>
                </c:pt>
                <c:pt idx="54122">
                  <c:v>286.50099999999975</c:v>
                </c:pt>
                <c:pt idx="54123">
                  <c:v>286.99299999999965</c:v>
                </c:pt>
                <c:pt idx="54124">
                  <c:v>287.48399999999958</c:v>
                </c:pt>
                <c:pt idx="54125">
                  <c:v>287.97399999999965</c:v>
                </c:pt>
                <c:pt idx="54126">
                  <c:v>288.46299999999979</c:v>
                </c:pt>
                <c:pt idx="54127">
                  <c:v>288.95099999999979</c:v>
                </c:pt>
                <c:pt idx="54128">
                  <c:v>289.43799999999965</c:v>
                </c:pt>
                <c:pt idx="54129">
                  <c:v>289.92399999999958</c:v>
                </c:pt>
                <c:pt idx="54130">
                  <c:v>290.40899999999965</c:v>
                </c:pt>
                <c:pt idx="54131">
                  <c:v>290.89099999999979</c:v>
                </c:pt>
                <c:pt idx="54132">
                  <c:v>291.37299999999999</c:v>
                </c:pt>
                <c:pt idx="54133">
                  <c:v>291.85199999999975</c:v>
                </c:pt>
                <c:pt idx="54134">
                  <c:v>292.33</c:v>
                </c:pt>
                <c:pt idx="54135">
                  <c:v>292.80599999999993</c:v>
                </c:pt>
                <c:pt idx="54136">
                  <c:v>293.279</c:v>
                </c:pt>
                <c:pt idx="54137">
                  <c:v>293.75099999999975</c:v>
                </c:pt>
                <c:pt idx="54138">
                  <c:v>294.22000000000003</c:v>
                </c:pt>
                <c:pt idx="54139">
                  <c:v>294.68599999999975</c:v>
                </c:pt>
                <c:pt idx="54140">
                  <c:v>295.14999999999998</c:v>
                </c:pt>
                <c:pt idx="54141">
                  <c:v>295.61200000000002</c:v>
                </c:pt>
                <c:pt idx="54142">
                  <c:v>296.07</c:v>
                </c:pt>
                <c:pt idx="54143">
                  <c:v>296.52599999999978</c:v>
                </c:pt>
                <c:pt idx="54144">
                  <c:v>296.97799999999978</c:v>
                </c:pt>
                <c:pt idx="54145">
                  <c:v>297.42799999999966</c:v>
                </c:pt>
                <c:pt idx="54146">
                  <c:v>297.87400000000002</c:v>
                </c:pt>
                <c:pt idx="54147">
                  <c:v>298.31599999999975</c:v>
                </c:pt>
                <c:pt idx="54148">
                  <c:v>298.755</c:v>
                </c:pt>
                <c:pt idx="54149">
                  <c:v>299.19099999999975</c:v>
                </c:pt>
                <c:pt idx="54150">
                  <c:v>299.62200000000001</c:v>
                </c:pt>
                <c:pt idx="54151">
                  <c:v>300.05</c:v>
                </c:pt>
                <c:pt idx="54152">
                  <c:v>300.47399999999965</c:v>
                </c:pt>
                <c:pt idx="54153">
                  <c:v>300.89299999999974</c:v>
                </c:pt>
                <c:pt idx="54154">
                  <c:v>301.30900000000008</c:v>
                </c:pt>
                <c:pt idx="54155">
                  <c:v>301.72000000000003</c:v>
                </c:pt>
                <c:pt idx="54156">
                  <c:v>302.12599999999975</c:v>
                </c:pt>
                <c:pt idx="54157">
                  <c:v>302.52799999999979</c:v>
                </c:pt>
                <c:pt idx="54158">
                  <c:v>302.92399999999958</c:v>
                </c:pt>
                <c:pt idx="54159">
                  <c:v>303.31700000000001</c:v>
                </c:pt>
                <c:pt idx="54160">
                  <c:v>303.70400000000001</c:v>
                </c:pt>
                <c:pt idx="54161">
                  <c:v>304.08599999999979</c:v>
                </c:pt>
                <c:pt idx="54162">
                  <c:v>304.46199999999965</c:v>
                </c:pt>
                <c:pt idx="54163">
                  <c:v>304.834</c:v>
                </c:pt>
                <c:pt idx="54164">
                  <c:v>305.19900000000001</c:v>
                </c:pt>
                <c:pt idx="54165">
                  <c:v>305.56</c:v>
                </c:pt>
                <c:pt idx="54166">
                  <c:v>305.91399999999965</c:v>
                </c:pt>
                <c:pt idx="54167">
                  <c:v>306.26299999999975</c:v>
                </c:pt>
                <c:pt idx="54168">
                  <c:v>306.60500000000002</c:v>
                </c:pt>
                <c:pt idx="54169">
                  <c:v>306.94200000000001</c:v>
                </c:pt>
                <c:pt idx="54170">
                  <c:v>307.2729999999998</c:v>
                </c:pt>
                <c:pt idx="54171">
                  <c:v>307.59699999999958</c:v>
                </c:pt>
                <c:pt idx="54172">
                  <c:v>307.91499999999979</c:v>
                </c:pt>
                <c:pt idx="54173">
                  <c:v>308.22599999999977</c:v>
                </c:pt>
                <c:pt idx="54174">
                  <c:v>308.52999999999975</c:v>
                </c:pt>
                <c:pt idx="54175">
                  <c:v>308.82799999999975</c:v>
                </c:pt>
                <c:pt idx="54176">
                  <c:v>309.11900000000026</c:v>
                </c:pt>
                <c:pt idx="54177">
                  <c:v>309.40299999999979</c:v>
                </c:pt>
                <c:pt idx="54178">
                  <c:v>309.68</c:v>
                </c:pt>
                <c:pt idx="54179">
                  <c:v>309.95</c:v>
                </c:pt>
                <c:pt idx="54180">
                  <c:v>310.21199999999965</c:v>
                </c:pt>
                <c:pt idx="54181">
                  <c:v>310.46699999999959</c:v>
                </c:pt>
                <c:pt idx="54182">
                  <c:v>310.714</c:v>
                </c:pt>
                <c:pt idx="54183">
                  <c:v>310.95400000000001</c:v>
                </c:pt>
                <c:pt idx="54184">
                  <c:v>311.18599999999975</c:v>
                </c:pt>
                <c:pt idx="54185">
                  <c:v>311.41000000000003</c:v>
                </c:pt>
                <c:pt idx="54186">
                  <c:v>311.62599999999975</c:v>
                </c:pt>
                <c:pt idx="54187">
                  <c:v>311.83499999999975</c:v>
                </c:pt>
                <c:pt idx="54188">
                  <c:v>312.03500000000003</c:v>
                </c:pt>
                <c:pt idx="54189">
                  <c:v>312.22599999999977</c:v>
                </c:pt>
                <c:pt idx="54190">
                  <c:v>312.41000000000003</c:v>
                </c:pt>
                <c:pt idx="54191">
                  <c:v>312.58499999999975</c:v>
                </c:pt>
                <c:pt idx="54192">
                  <c:v>312.75099999999975</c:v>
                </c:pt>
                <c:pt idx="54193">
                  <c:v>312.90899999999965</c:v>
                </c:pt>
                <c:pt idx="54194">
                  <c:v>313.05799999999999</c:v>
                </c:pt>
                <c:pt idx="54195">
                  <c:v>313.19900000000001</c:v>
                </c:pt>
                <c:pt idx="54196">
                  <c:v>313.33</c:v>
                </c:pt>
                <c:pt idx="54197">
                  <c:v>313.452</c:v>
                </c:pt>
                <c:pt idx="54198">
                  <c:v>313.56599999999975</c:v>
                </c:pt>
                <c:pt idx="54199">
                  <c:v>313.67</c:v>
                </c:pt>
                <c:pt idx="54200">
                  <c:v>313.76400000000001</c:v>
                </c:pt>
                <c:pt idx="54201">
                  <c:v>313.85000000000002</c:v>
                </c:pt>
                <c:pt idx="54202">
                  <c:v>313.92599999999965</c:v>
                </c:pt>
                <c:pt idx="54203">
                  <c:v>313.99199999999962</c:v>
                </c:pt>
                <c:pt idx="54204">
                  <c:v>314.04899999999975</c:v>
                </c:pt>
                <c:pt idx="54205">
                  <c:v>314.09699999999958</c:v>
                </c:pt>
                <c:pt idx="54206">
                  <c:v>314.13400000000001</c:v>
                </c:pt>
                <c:pt idx="54207">
                  <c:v>314.16199999999975</c:v>
                </c:pt>
                <c:pt idx="54208">
                  <c:v>314.18</c:v>
                </c:pt>
                <c:pt idx="54209">
                  <c:v>314.18700000000001</c:v>
                </c:pt>
                <c:pt idx="54210">
                  <c:v>314.185</c:v>
                </c:pt>
                <c:pt idx="54211">
                  <c:v>314.173</c:v>
                </c:pt>
                <c:pt idx="54212">
                  <c:v>314.14999999999998</c:v>
                </c:pt>
                <c:pt idx="54213">
                  <c:v>314.11700000000002</c:v>
                </c:pt>
                <c:pt idx="54214">
                  <c:v>314.07400000000001</c:v>
                </c:pt>
                <c:pt idx="54215">
                  <c:v>314.02099999999979</c:v>
                </c:pt>
                <c:pt idx="54216">
                  <c:v>313.95699999999965</c:v>
                </c:pt>
                <c:pt idx="54217">
                  <c:v>313.88299999999975</c:v>
                </c:pt>
                <c:pt idx="54218">
                  <c:v>313.79799999999977</c:v>
                </c:pt>
                <c:pt idx="54219">
                  <c:v>313.702</c:v>
                </c:pt>
                <c:pt idx="54220">
                  <c:v>313.59599999999978</c:v>
                </c:pt>
                <c:pt idx="54221">
                  <c:v>313.47899999999959</c:v>
                </c:pt>
                <c:pt idx="54222">
                  <c:v>313.351</c:v>
                </c:pt>
                <c:pt idx="54223">
                  <c:v>313.21299999999979</c:v>
                </c:pt>
                <c:pt idx="54224">
                  <c:v>313.06400000000002</c:v>
                </c:pt>
                <c:pt idx="54225">
                  <c:v>312.90299999999979</c:v>
                </c:pt>
                <c:pt idx="54226">
                  <c:v>312.73200000000003</c:v>
                </c:pt>
                <c:pt idx="54227">
                  <c:v>312.55</c:v>
                </c:pt>
                <c:pt idx="54228">
                  <c:v>312.35700000000008</c:v>
                </c:pt>
                <c:pt idx="54229">
                  <c:v>312.15300000000002</c:v>
                </c:pt>
                <c:pt idx="54230">
                  <c:v>311.93699999999961</c:v>
                </c:pt>
                <c:pt idx="54231">
                  <c:v>311.71099999999979</c:v>
                </c:pt>
                <c:pt idx="54232">
                  <c:v>311.47299999999979</c:v>
                </c:pt>
                <c:pt idx="54233">
                  <c:v>311.22399999999965</c:v>
                </c:pt>
                <c:pt idx="54234">
                  <c:v>310.96499999999975</c:v>
                </c:pt>
                <c:pt idx="54235">
                  <c:v>310.69299999999993</c:v>
                </c:pt>
                <c:pt idx="54236">
                  <c:v>310.41099999999977</c:v>
                </c:pt>
                <c:pt idx="54237">
                  <c:v>310.11700000000002</c:v>
                </c:pt>
                <c:pt idx="54238">
                  <c:v>309.81200000000001</c:v>
                </c:pt>
                <c:pt idx="54239">
                  <c:v>309.49599999999958</c:v>
                </c:pt>
                <c:pt idx="54240">
                  <c:v>309.16800000000001</c:v>
                </c:pt>
                <c:pt idx="54241">
                  <c:v>308.82900000000001</c:v>
                </c:pt>
                <c:pt idx="54242">
                  <c:v>308.47899999999959</c:v>
                </c:pt>
                <c:pt idx="54243">
                  <c:v>308.11700000000002</c:v>
                </c:pt>
                <c:pt idx="54244">
                  <c:v>307.74400000000026</c:v>
                </c:pt>
                <c:pt idx="54245">
                  <c:v>307.36</c:v>
                </c:pt>
                <c:pt idx="54246">
                  <c:v>306.964</c:v>
                </c:pt>
                <c:pt idx="54247">
                  <c:v>306.55700000000002</c:v>
                </c:pt>
                <c:pt idx="54248">
                  <c:v>306.13900000000001</c:v>
                </c:pt>
                <c:pt idx="54249">
                  <c:v>305.709</c:v>
                </c:pt>
                <c:pt idx="54250">
                  <c:v>305.267</c:v>
                </c:pt>
                <c:pt idx="54251">
                  <c:v>304.815</c:v>
                </c:pt>
                <c:pt idx="54252">
                  <c:v>304.351</c:v>
                </c:pt>
                <c:pt idx="54253">
                  <c:v>303.87599999999975</c:v>
                </c:pt>
                <c:pt idx="54254">
                  <c:v>303.39</c:v>
                </c:pt>
                <c:pt idx="54255">
                  <c:v>302.892</c:v>
                </c:pt>
                <c:pt idx="54256">
                  <c:v>302.38299999999975</c:v>
                </c:pt>
                <c:pt idx="54257">
                  <c:v>301.863</c:v>
                </c:pt>
                <c:pt idx="54258">
                  <c:v>301.33099999999979</c:v>
                </c:pt>
                <c:pt idx="54259">
                  <c:v>300.78899999999965</c:v>
                </c:pt>
                <c:pt idx="54260">
                  <c:v>300.23499999999979</c:v>
                </c:pt>
                <c:pt idx="54261">
                  <c:v>299.67</c:v>
                </c:pt>
                <c:pt idx="54262">
                  <c:v>299.09399999999965</c:v>
                </c:pt>
                <c:pt idx="54263">
                  <c:v>298.50700000000001</c:v>
                </c:pt>
                <c:pt idx="54264">
                  <c:v>297.90899999999965</c:v>
                </c:pt>
                <c:pt idx="54265">
                  <c:v>297.3</c:v>
                </c:pt>
                <c:pt idx="54266">
                  <c:v>296.68</c:v>
                </c:pt>
                <c:pt idx="54267">
                  <c:v>296.04899999999975</c:v>
                </c:pt>
                <c:pt idx="54268">
                  <c:v>295.40699999999958</c:v>
                </c:pt>
                <c:pt idx="54269">
                  <c:v>294.755</c:v>
                </c:pt>
                <c:pt idx="54270">
                  <c:v>294.09199999999959</c:v>
                </c:pt>
                <c:pt idx="54271">
                  <c:v>293.41799999999978</c:v>
                </c:pt>
                <c:pt idx="54272">
                  <c:v>292.73299999999978</c:v>
                </c:pt>
                <c:pt idx="54273">
                  <c:v>292.03799999999978</c:v>
                </c:pt>
                <c:pt idx="54274">
                  <c:v>291.33199999999965</c:v>
                </c:pt>
                <c:pt idx="54275">
                  <c:v>290.61599999999999</c:v>
                </c:pt>
                <c:pt idx="54276">
                  <c:v>289.89</c:v>
                </c:pt>
                <c:pt idx="54277">
                  <c:v>289.15300000000002</c:v>
                </c:pt>
                <c:pt idx="54278">
                  <c:v>288.40599999999978</c:v>
                </c:pt>
                <c:pt idx="54279">
                  <c:v>287.64800000000002</c:v>
                </c:pt>
                <c:pt idx="54280">
                  <c:v>286.88099999999974</c:v>
                </c:pt>
                <c:pt idx="54281">
                  <c:v>286.10300000000001</c:v>
                </c:pt>
                <c:pt idx="54282">
                  <c:v>285.31599999999975</c:v>
                </c:pt>
                <c:pt idx="54283">
                  <c:v>284.51799999999974</c:v>
                </c:pt>
                <c:pt idx="54284">
                  <c:v>283.71099999999979</c:v>
                </c:pt>
                <c:pt idx="54285">
                  <c:v>282.89400000000001</c:v>
                </c:pt>
                <c:pt idx="54286">
                  <c:v>282.06799999999993</c:v>
                </c:pt>
                <c:pt idx="54287">
                  <c:v>281.23099999999965</c:v>
                </c:pt>
                <c:pt idx="54288">
                  <c:v>280.3859999999998</c:v>
                </c:pt>
                <c:pt idx="54289">
                  <c:v>279.53099999999978</c:v>
                </c:pt>
                <c:pt idx="54290">
                  <c:v>278.666</c:v>
                </c:pt>
                <c:pt idx="54291">
                  <c:v>277.79299999999978</c:v>
                </c:pt>
                <c:pt idx="54292">
                  <c:v>276.91000000000003</c:v>
                </c:pt>
                <c:pt idx="54293">
                  <c:v>276.01799999999974</c:v>
                </c:pt>
                <c:pt idx="54294">
                  <c:v>275.11799999999999</c:v>
                </c:pt>
                <c:pt idx="54295">
                  <c:v>274.20800000000003</c:v>
                </c:pt>
                <c:pt idx="54296">
                  <c:v>273.28999999999979</c:v>
                </c:pt>
                <c:pt idx="54297">
                  <c:v>272.36399999999975</c:v>
                </c:pt>
                <c:pt idx="54298">
                  <c:v>271.42799999999966</c:v>
                </c:pt>
                <c:pt idx="54299">
                  <c:v>270.48499999999979</c:v>
                </c:pt>
                <c:pt idx="54300">
                  <c:v>269.53299999999979</c:v>
                </c:pt>
                <c:pt idx="54301">
                  <c:v>268.57299999999975</c:v>
                </c:pt>
                <c:pt idx="54302">
                  <c:v>267.60500000000002</c:v>
                </c:pt>
                <c:pt idx="54303">
                  <c:v>266.62900000000002</c:v>
                </c:pt>
                <c:pt idx="54304">
                  <c:v>265.64499999999998</c:v>
                </c:pt>
                <c:pt idx="54305">
                  <c:v>264.65300000000002</c:v>
                </c:pt>
                <c:pt idx="54306">
                  <c:v>263.65400000000022</c:v>
                </c:pt>
                <c:pt idx="54307">
                  <c:v>262.64699999999999</c:v>
                </c:pt>
                <c:pt idx="54308">
                  <c:v>261.63299999999975</c:v>
                </c:pt>
                <c:pt idx="54309">
                  <c:v>260.61200000000002</c:v>
                </c:pt>
                <c:pt idx="54310">
                  <c:v>259.584</c:v>
                </c:pt>
                <c:pt idx="54311">
                  <c:v>258.54899999999975</c:v>
                </c:pt>
                <c:pt idx="54312">
                  <c:v>257.50700000000001</c:v>
                </c:pt>
                <c:pt idx="54313">
                  <c:v>256.45800000000003</c:v>
                </c:pt>
                <c:pt idx="54314">
                  <c:v>255.40300000000002</c:v>
                </c:pt>
                <c:pt idx="54315">
                  <c:v>254.34100000000001</c:v>
                </c:pt>
                <c:pt idx="54316">
                  <c:v>253.27299999999997</c:v>
                </c:pt>
                <c:pt idx="54317">
                  <c:v>252.19900000000001</c:v>
                </c:pt>
                <c:pt idx="54318">
                  <c:v>251.11899999999997</c:v>
                </c:pt>
                <c:pt idx="54319">
                  <c:v>250.03300000000002</c:v>
                </c:pt>
                <c:pt idx="54320">
                  <c:v>248.941</c:v>
                </c:pt>
                <c:pt idx="54321">
                  <c:v>247.84399999999999</c:v>
                </c:pt>
                <c:pt idx="54322">
                  <c:v>246.74099999999999</c:v>
                </c:pt>
                <c:pt idx="54323">
                  <c:v>245.63300000000001</c:v>
                </c:pt>
                <c:pt idx="54324">
                  <c:v>244.51900000000001</c:v>
                </c:pt>
                <c:pt idx="54325">
                  <c:v>243.40100000000001</c:v>
                </c:pt>
                <c:pt idx="54326">
                  <c:v>242.27799999999999</c:v>
                </c:pt>
                <c:pt idx="54327">
                  <c:v>241.15</c:v>
                </c:pt>
                <c:pt idx="54328">
                  <c:v>240.017</c:v>
                </c:pt>
                <c:pt idx="54329">
                  <c:v>238.88100000000011</c:v>
                </c:pt>
                <c:pt idx="54330">
                  <c:v>237.73999999999998</c:v>
                </c:pt>
                <c:pt idx="54331">
                  <c:v>236.59399999999999</c:v>
                </c:pt>
                <c:pt idx="54332">
                  <c:v>235.44499999999999</c:v>
                </c:pt>
                <c:pt idx="54333">
                  <c:v>234.292</c:v>
                </c:pt>
                <c:pt idx="54334">
                  <c:v>233.136</c:v>
                </c:pt>
                <c:pt idx="54335">
                  <c:v>231.976</c:v>
                </c:pt>
                <c:pt idx="54336">
                  <c:v>230.81200000000001</c:v>
                </c:pt>
                <c:pt idx="54337">
                  <c:v>229.64599999999999</c:v>
                </c:pt>
                <c:pt idx="54338">
                  <c:v>228.476</c:v>
                </c:pt>
                <c:pt idx="54339">
                  <c:v>227.304</c:v>
                </c:pt>
                <c:pt idx="54340">
                  <c:v>226.12900000000002</c:v>
                </c:pt>
                <c:pt idx="54341">
                  <c:v>224.95100000000011</c:v>
                </c:pt>
                <c:pt idx="54342">
                  <c:v>223.77099999999999</c:v>
                </c:pt>
                <c:pt idx="54343">
                  <c:v>222.589</c:v>
                </c:pt>
                <c:pt idx="54344">
                  <c:v>221.405</c:v>
                </c:pt>
                <c:pt idx="54345">
                  <c:v>220.21899999999999</c:v>
                </c:pt>
                <c:pt idx="54346">
                  <c:v>219.03200000000001</c:v>
                </c:pt>
                <c:pt idx="54347">
                  <c:v>217.84300000000002</c:v>
                </c:pt>
                <c:pt idx="54348">
                  <c:v>216.65200000000004</c:v>
                </c:pt>
                <c:pt idx="54349">
                  <c:v>215.46</c:v>
                </c:pt>
                <c:pt idx="54350">
                  <c:v>214.267</c:v>
                </c:pt>
                <c:pt idx="54351">
                  <c:v>213.07399999999998</c:v>
                </c:pt>
                <c:pt idx="54352">
                  <c:v>211.88000000000011</c:v>
                </c:pt>
                <c:pt idx="54353">
                  <c:v>210.685</c:v>
                </c:pt>
                <c:pt idx="54354">
                  <c:v>209.49</c:v>
                </c:pt>
                <c:pt idx="54355">
                  <c:v>208.29399999999998</c:v>
                </c:pt>
                <c:pt idx="54356">
                  <c:v>207.09900000000002</c:v>
                </c:pt>
                <c:pt idx="54357">
                  <c:v>205.904</c:v>
                </c:pt>
                <c:pt idx="54358">
                  <c:v>204.70899999999997</c:v>
                </c:pt>
                <c:pt idx="54359">
                  <c:v>203.51399999999998</c:v>
                </c:pt>
                <c:pt idx="54360">
                  <c:v>202.32100000000011</c:v>
                </c:pt>
                <c:pt idx="54361">
                  <c:v>201.12800000000001</c:v>
                </c:pt>
                <c:pt idx="54362">
                  <c:v>199.93600000000001</c:v>
                </c:pt>
                <c:pt idx="54363">
                  <c:v>198.74499999999998</c:v>
                </c:pt>
                <c:pt idx="54364">
                  <c:v>197.55600000000001</c:v>
                </c:pt>
                <c:pt idx="54365">
                  <c:v>196.36800000000011</c:v>
                </c:pt>
                <c:pt idx="54366">
                  <c:v>195.18200000000004</c:v>
                </c:pt>
                <c:pt idx="54367">
                  <c:v>193.9980000000001</c:v>
                </c:pt>
                <c:pt idx="54368">
                  <c:v>192.816</c:v>
                </c:pt>
                <c:pt idx="54369">
                  <c:v>191.63499999999999</c:v>
                </c:pt>
                <c:pt idx="54370">
                  <c:v>190.45800000000011</c:v>
                </c:pt>
                <c:pt idx="54371">
                  <c:v>189.28300000000002</c:v>
                </c:pt>
                <c:pt idx="54372">
                  <c:v>188.10999999999999</c:v>
                </c:pt>
                <c:pt idx="54373">
                  <c:v>186.94</c:v>
                </c:pt>
                <c:pt idx="54374">
                  <c:v>185.77399999999992</c:v>
                </c:pt>
                <c:pt idx="54375">
                  <c:v>184.61099999999999</c:v>
                </c:pt>
                <c:pt idx="54376">
                  <c:v>183.45000000000007</c:v>
                </c:pt>
                <c:pt idx="54377">
                  <c:v>182.29399999999998</c:v>
                </c:pt>
                <c:pt idx="54378">
                  <c:v>181.14099999999999</c:v>
                </c:pt>
                <c:pt idx="54379">
                  <c:v>179.9920000000001</c:v>
                </c:pt>
                <c:pt idx="54380">
                  <c:v>178.84700000000001</c:v>
                </c:pt>
                <c:pt idx="54381">
                  <c:v>177.70699999999999</c:v>
                </c:pt>
                <c:pt idx="54382">
                  <c:v>176.57</c:v>
                </c:pt>
                <c:pt idx="54383">
                  <c:v>175.43900000000002</c:v>
                </c:pt>
                <c:pt idx="54384">
                  <c:v>174.31100000000001</c:v>
                </c:pt>
                <c:pt idx="54385">
                  <c:v>173.18900000000002</c:v>
                </c:pt>
                <c:pt idx="54386">
                  <c:v>172.072</c:v>
                </c:pt>
                <c:pt idx="54387">
                  <c:v>170.96</c:v>
                </c:pt>
                <c:pt idx="54388">
                  <c:v>169.85300000000001</c:v>
                </c:pt>
                <c:pt idx="54389">
                  <c:v>168.75200000000001</c:v>
                </c:pt>
                <c:pt idx="54390">
                  <c:v>167.65600000000001</c:v>
                </c:pt>
                <c:pt idx="54391">
                  <c:v>166.566</c:v>
                </c:pt>
                <c:pt idx="54392">
                  <c:v>165.48200000000011</c:v>
                </c:pt>
                <c:pt idx="54393">
                  <c:v>164.404</c:v>
                </c:pt>
                <c:pt idx="54394">
                  <c:v>163.333</c:v>
                </c:pt>
                <c:pt idx="54395">
                  <c:v>162.267</c:v>
                </c:pt>
                <c:pt idx="54396">
                  <c:v>161.20899999999997</c:v>
                </c:pt>
                <c:pt idx="54397">
                  <c:v>160.15700000000001</c:v>
                </c:pt>
                <c:pt idx="54398">
                  <c:v>159.11199999999999</c:v>
                </c:pt>
                <c:pt idx="54399">
                  <c:v>158.07399999999998</c:v>
                </c:pt>
                <c:pt idx="54400">
                  <c:v>157.04300000000001</c:v>
                </c:pt>
                <c:pt idx="54401">
                  <c:v>156.01900000000001</c:v>
                </c:pt>
                <c:pt idx="54402">
                  <c:v>155.00299999999999</c:v>
                </c:pt>
                <c:pt idx="54403">
                  <c:v>153.994</c:v>
                </c:pt>
                <c:pt idx="54404">
                  <c:v>152.99300000000002</c:v>
                </c:pt>
                <c:pt idx="54405">
                  <c:v>152</c:v>
                </c:pt>
                <c:pt idx="54406">
                  <c:v>151.01499999999999</c:v>
                </c:pt>
                <c:pt idx="54407">
                  <c:v>150.03800000000001</c:v>
                </c:pt>
                <c:pt idx="54408">
                  <c:v>149.07</c:v>
                </c:pt>
                <c:pt idx="54409">
                  <c:v>148.10900000000001</c:v>
                </c:pt>
                <c:pt idx="54410">
                  <c:v>147.15800000000004</c:v>
                </c:pt>
                <c:pt idx="54411">
                  <c:v>146.21399999999988</c:v>
                </c:pt>
                <c:pt idx="54412">
                  <c:v>145.28</c:v>
                </c:pt>
                <c:pt idx="54413">
                  <c:v>144.3550000000001</c:v>
                </c:pt>
                <c:pt idx="54414">
                  <c:v>143.43900000000002</c:v>
                </c:pt>
                <c:pt idx="54415">
                  <c:v>142.53100000000001</c:v>
                </c:pt>
                <c:pt idx="54416">
                  <c:v>141.63399999999999</c:v>
                </c:pt>
                <c:pt idx="54417">
                  <c:v>140.74499999999998</c:v>
                </c:pt>
                <c:pt idx="54418">
                  <c:v>139.86600000000001</c:v>
                </c:pt>
                <c:pt idx="54419">
                  <c:v>138.99700000000001</c:v>
                </c:pt>
                <c:pt idx="54420">
                  <c:v>138.137</c:v>
                </c:pt>
                <c:pt idx="54421">
                  <c:v>137.28800000000001</c:v>
                </c:pt>
                <c:pt idx="54422">
                  <c:v>136.44800000000001</c:v>
                </c:pt>
                <c:pt idx="54423">
                  <c:v>135.61899999999997</c:v>
                </c:pt>
                <c:pt idx="54424">
                  <c:v>134.80000000000001</c:v>
                </c:pt>
                <c:pt idx="54425">
                  <c:v>133.99100000000001</c:v>
                </c:pt>
                <c:pt idx="54426">
                  <c:v>133.19200000000001</c:v>
                </c:pt>
                <c:pt idx="54427">
                  <c:v>132.404</c:v>
                </c:pt>
                <c:pt idx="54428">
                  <c:v>131.62700000000001</c:v>
                </c:pt>
                <c:pt idx="54429">
                  <c:v>130.86000000000001</c:v>
                </c:pt>
                <c:pt idx="54430">
                  <c:v>130.10399999999998</c:v>
                </c:pt>
                <c:pt idx="54431">
                  <c:v>129.35900000000001</c:v>
                </c:pt>
                <c:pt idx="54432">
                  <c:v>128.626</c:v>
                </c:pt>
                <c:pt idx="54433">
                  <c:v>127.90300000000002</c:v>
                </c:pt>
                <c:pt idx="54434">
                  <c:v>127.191</c:v>
                </c:pt>
                <c:pt idx="54435">
                  <c:v>126.49100000000006</c:v>
                </c:pt>
                <c:pt idx="54436">
                  <c:v>125.80200000000001</c:v>
                </c:pt>
                <c:pt idx="54437">
                  <c:v>125.12499999999999</c:v>
                </c:pt>
                <c:pt idx="54438">
                  <c:v>124.459</c:v>
                </c:pt>
                <c:pt idx="54439">
                  <c:v>123.80500000000001</c:v>
                </c:pt>
                <c:pt idx="54440">
                  <c:v>123.16200000000001</c:v>
                </c:pt>
                <c:pt idx="54441">
                  <c:v>122.53100000000002</c:v>
                </c:pt>
                <c:pt idx="54442">
                  <c:v>121.91200000000002</c:v>
                </c:pt>
                <c:pt idx="54443">
                  <c:v>121.30500000000001</c:v>
                </c:pt>
                <c:pt idx="54444">
                  <c:v>120.71000000000002</c:v>
                </c:pt>
                <c:pt idx="54445">
                  <c:v>120.127</c:v>
                </c:pt>
                <c:pt idx="54446">
                  <c:v>119.556</c:v>
                </c:pt>
                <c:pt idx="54447">
                  <c:v>118.99700000000006</c:v>
                </c:pt>
                <c:pt idx="54448">
                  <c:v>118.45</c:v>
                </c:pt>
                <c:pt idx="54449">
                  <c:v>117.91600000000005</c:v>
                </c:pt>
                <c:pt idx="54450">
                  <c:v>117.39400000000002</c:v>
                </c:pt>
                <c:pt idx="54451">
                  <c:v>116.88500000000001</c:v>
                </c:pt>
                <c:pt idx="54452">
                  <c:v>116.387</c:v>
                </c:pt>
                <c:pt idx="54453">
                  <c:v>115.90300000000002</c:v>
                </c:pt>
                <c:pt idx="54454">
                  <c:v>115.43100000000005</c:v>
                </c:pt>
                <c:pt idx="54455">
                  <c:v>114.971</c:v>
                </c:pt>
                <c:pt idx="54456">
                  <c:v>114.524</c:v>
                </c:pt>
                <c:pt idx="54457">
                  <c:v>114.09</c:v>
                </c:pt>
                <c:pt idx="54458">
                  <c:v>113.66800000000001</c:v>
                </c:pt>
                <c:pt idx="54459">
                  <c:v>113.26</c:v>
                </c:pt>
                <c:pt idx="54460">
                  <c:v>112.864</c:v>
                </c:pt>
                <c:pt idx="54461">
                  <c:v>112.48</c:v>
                </c:pt>
                <c:pt idx="54462">
                  <c:v>112.11</c:v>
                </c:pt>
                <c:pt idx="54463">
                  <c:v>111.752</c:v>
                </c:pt>
                <c:pt idx="54464">
                  <c:v>111.40700000000002</c:v>
                </c:pt>
                <c:pt idx="54465">
                  <c:v>111.07599999999998</c:v>
                </c:pt>
                <c:pt idx="54466">
                  <c:v>110.75700000000002</c:v>
                </c:pt>
                <c:pt idx="54467">
                  <c:v>110.45099999999999</c:v>
                </c:pt>
                <c:pt idx="54468">
                  <c:v>110.157</c:v>
                </c:pt>
                <c:pt idx="54469">
                  <c:v>109.877</c:v>
                </c:pt>
                <c:pt idx="54470">
                  <c:v>109.61</c:v>
                </c:pt>
                <c:pt idx="54471">
                  <c:v>109.35599999999998</c:v>
                </c:pt>
                <c:pt idx="54472">
                  <c:v>109.114</c:v>
                </c:pt>
                <c:pt idx="54473">
                  <c:v>108.886</c:v>
                </c:pt>
                <c:pt idx="54474">
                  <c:v>108.67100000000001</c:v>
                </c:pt>
                <c:pt idx="54475">
                  <c:v>108.468</c:v>
                </c:pt>
                <c:pt idx="54476">
                  <c:v>108.279</c:v>
                </c:pt>
                <c:pt idx="54477">
                  <c:v>108.10199999999999</c:v>
                </c:pt>
                <c:pt idx="54478">
                  <c:v>107.938</c:v>
                </c:pt>
                <c:pt idx="54479">
                  <c:v>107.788</c:v>
                </c:pt>
                <c:pt idx="54480">
                  <c:v>107.64999999999999</c:v>
                </c:pt>
                <c:pt idx="54481">
                  <c:v>107.52500000000001</c:v>
                </c:pt>
                <c:pt idx="54482">
                  <c:v>107.41300000000005</c:v>
                </c:pt>
                <c:pt idx="54483">
                  <c:v>107.313</c:v>
                </c:pt>
                <c:pt idx="54484">
                  <c:v>107.227</c:v>
                </c:pt>
                <c:pt idx="54485">
                  <c:v>107.15300000000001</c:v>
                </c:pt>
                <c:pt idx="54486">
                  <c:v>107.093</c:v>
                </c:pt>
                <c:pt idx="54487">
                  <c:v>107.04400000000005</c:v>
                </c:pt>
                <c:pt idx="54488">
                  <c:v>107.009</c:v>
                </c:pt>
                <c:pt idx="54489">
                  <c:v>106.986</c:v>
                </c:pt>
                <c:pt idx="54490">
                  <c:v>106.976</c:v>
                </c:pt>
                <c:pt idx="54491">
                  <c:v>106.97799999999999</c:v>
                </c:pt>
                <c:pt idx="54492">
                  <c:v>106.99299999999999</c:v>
                </c:pt>
                <c:pt idx="54493">
                  <c:v>107.021</c:v>
                </c:pt>
                <c:pt idx="54494">
                  <c:v>107.06100000000002</c:v>
                </c:pt>
                <c:pt idx="54495">
                  <c:v>107.113</c:v>
                </c:pt>
                <c:pt idx="54496">
                  <c:v>107.17700000000001</c:v>
                </c:pt>
                <c:pt idx="54497">
                  <c:v>107.254</c:v>
                </c:pt>
                <c:pt idx="54498">
                  <c:v>107.343</c:v>
                </c:pt>
                <c:pt idx="54499">
                  <c:v>107.44500000000002</c:v>
                </c:pt>
                <c:pt idx="54500">
                  <c:v>107.55800000000001</c:v>
                </c:pt>
                <c:pt idx="54501">
                  <c:v>107.684</c:v>
                </c:pt>
                <c:pt idx="54502">
                  <c:v>107.821</c:v>
                </c:pt>
                <c:pt idx="54503">
                  <c:v>107.97</c:v>
                </c:pt>
                <c:pt idx="54504">
                  <c:v>108.13200000000001</c:v>
                </c:pt>
                <c:pt idx="54505">
                  <c:v>108.30500000000001</c:v>
                </c:pt>
                <c:pt idx="54506">
                  <c:v>108.489</c:v>
                </c:pt>
                <c:pt idx="54507">
                  <c:v>108.68600000000001</c:v>
                </c:pt>
                <c:pt idx="54508">
                  <c:v>108.89400000000002</c:v>
                </c:pt>
                <c:pt idx="54509">
                  <c:v>109.113</c:v>
                </c:pt>
                <c:pt idx="54510">
                  <c:v>109.34399999999999</c:v>
                </c:pt>
                <c:pt idx="54511">
                  <c:v>109.586</c:v>
                </c:pt>
                <c:pt idx="54512">
                  <c:v>109.839</c:v>
                </c:pt>
                <c:pt idx="54513">
                  <c:v>110.10299999999998</c:v>
                </c:pt>
                <c:pt idx="54514">
                  <c:v>110.37899999999998</c:v>
                </c:pt>
                <c:pt idx="54515">
                  <c:v>110.66500000000001</c:v>
                </c:pt>
                <c:pt idx="54516">
                  <c:v>110.96299999999999</c:v>
                </c:pt>
                <c:pt idx="54517">
                  <c:v>111.271</c:v>
                </c:pt>
                <c:pt idx="54518">
                  <c:v>111.589</c:v>
                </c:pt>
                <c:pt idx="54519">
                  <c:v>111.91900000000005</c:v>
                </c:pt>
                <c:pt idx="54520">
                  <c:v>112.259</c:v>
                </c:pt>
                <c:pt idx="54521">
                  <c:v>112.60899999999998</c:v>
                </c:pt>
                <c:pt idx="54522">
                  <c:v>112.96899999999999</c:v>
                </c:pt>
                <c:pt idx="54523">
                  <c:v>113.34</c:v>
                </c:pt>
                <c:pt idx="54524">
                  <c:v>113.72</c:v>
                </c:pt>
                <c:pt idx="54525">
                  <c:v>114.111</c:v>
                </c:pt>
                <c:pt idx="54526">
                  <c:v>114.51100000000002</c:v>
                </c:pt>
                <c:pt idx="54527">
                  <c:v>114.922</c:v>
                </c:pt>
                <c:pt idx="54528">
                  <c:v>115.34099999999999</c:v>
                </c:pt>
                <c:pt idx="54529">
                  <c:v>115.771</c:v>
                </c:pt>
                <c:pt idx="54530">
                  <c:v>116.209</c:v>
                </c:pt>
                <c:pt idx="54531">
                  <c:v>116.657</c:v>
                </c:pt>
                <c:pt idx="54532">
                  <c:v>117.114</c:v>
                </c:pt>
                <c:pt idx="54533">
                  <c:v>117.58</c:v>
                </c:pt>
                <c:pt idx="54534">
                  <c:v>118.05500000000001</c:v>
                </c:pt>
                <c:pt idx="54535">
                  <c:v>118.539</c:v>
                </c:pt>
                <c:pt idx="54536">
                  <c:v>119.03100000000002</c:v>
                </c:pt>
                <c:pt idx="54537">
                  <c:v>119.532</c:v>
                </c:pt>
                <c:pt idx="54538">
                  <c:v>120.042</c:v>
                </c:pt>
                <c:pt idx="54539">
                  <c:v>120.559</c:v>
                </c:pt>
                <c:pt idx="54540">
                  <c:v>121.08499999999999</c:v>
                </c:pt>
                <c:pt idx="54541">
                  <c:v>121.619</c:v>
                </c:pt>
                <c:pt idx="54542">
                  <c:v>122.16</c:v>
                </c:pt>
                <c:pt idx="54543">
                  <c:v>122.71000000000002</c:v>
                </c:pt>
                <c:pt idx="54544">
                  <c:v>123.26700000000002</c:v>
                </c:pt>
                <c:pt idx="54545">
                  <c:v>123.831</c:v>
                </c:pt>
                <c:pt idx="54546">
                  <c:v>124.40300000000002</c:v>
                </c:pt>
                <c:pt idx="54547">
                  <c:v>124.982</c:v>
                </c:pt>
                <c:pt idx="54548">
                  <c:v>125.568</c:v>
                </c:pt>
                <c:pt idx="54549">
                  <c:v>126.16</c:v>
                </c:pt>
                <c:pt idx="54550">
                  <c:v>126.76</c:v>
                </c:pt>
                <c:pt idx="54551">
                  <c:v>127.366</c:v>
                </c:pt>
                <c:pt idx="54552">
                  <c:v>127.979</c:v>
                </c:pt>
                <c:pt idx="54553">
                  <c:v>128.59800000000001</c:v>
                </c:pt>
                <c:pt idx="54554">
                  <c:v>129.22300000000001</c:v>
                </c:pt>
                <c:pt idx="54555">
                  <c:v>129.85400000000001</c:v>
                </c:pt>
                <c:pt idx="54556">
                  <c:v>130.4920000000001</c:v>
                </c:pt>
                <c:pt idx="54557">
                  <c:v>131.13399999999999</c:v>
                </c:pt>
                <c:pt idx="54558">
                  <c:v>131.78300000000002</c:v>
                </c:pt>
                <c:pt idx="54559">
                  <c:v>132.43700000000001</c:v>
                </c:pt>
                <c:pt idx="54560">
                  <c:v>133.096</c:v>
                </c:pt>
                <c:pt idx="54561">
                  <c:v>133.761</c:v>
                </c:pt>
                <c:pt idx="54562">
                  <c:v>134.43</c:v>
                </c:pt>
                <c:pt idx="54563">
                  <c:v>135.10399999999998</c:v>
                </c:pt>
                <c:pt idx="54564">
                  <c:v>135.78300000000002</c:v>
                </c:pt>
                <c:pt idx="54565">
                  <c:v>136.46600000000001</c:v>
                </c:pt>
                <c:pt idx="54566">
                  <c:v>137.154</c:v>
                </c:pt>
                <c:pt idx="54567">
                  <c:v>137.846</c:v>
                </c:pt>
                <c:pt idx="54568">
                  <c:v>138.542</c:v>
                </c:pt>
                <c:pt idx="54569">
                  <c:v>139.24199999999999</c:v>
                </c:pt>
                <c:pt idx="54570">
                  <c:v>139.946</c:v>
                </c:pt>
                <c:pt idx="54571">
                  <c:v>140.65300000000002</c:v>
                </c:pt>
                <c:pt idx="54572">
                  <c:v>141.364</c:v>
                </c:pt>
                <c:pt idx="54573">
                  <c:v>142.078</c:v>
                </c:pt>
                <c:pt idx="54574">
                  <c:v>142.79499999999999</c:v>
                </c:pt>
                <c:pt idx="54575">
                  <c:v>143.51599999999999</c:v>
                </c:pt>
                <c:pt idx="54576">
                  <c:v>144.239</c:v>
                </c:pt>
                <c:pt idx="54577">
                  <c:v>144.964</c:v>
                </c:pt>
                <c:pt idx="54578">
                  <c:v>145.69300000000001</c:v>
                </c:pt>
                <c:pt idx="54579">
                  <c:v>146.423</c:v>
                </c:pt>
                <c:pt idx="54580">
                  <c:v>147.15600000000001</c:v>
                </c:pt>
                <c:pt idx="54581">
                  <c:v>147.8910000000001</c:v>
                </c:pt>
                <c:pt idx="54582">
                  <c:v>148.62700000000001</c:v>
                </c:pt>
                <c:pt idx="54583">
                  <c:v>149.36600000000001</c:v>
                </c:pt>
                <c:pt idx="54584">
                  <c:v>150.10599999999999</c:v>
                </c:pt>
                <c:pt idx="54585">
                  <c:v>150.84700000000001</c:v>
                </c:pt>
                <c:pt idx="54586">
                  <c:v>151.589</c:v>
                </c:pt>
                <c:pt idx="54587">
                  <c:v>152.333</c:v>
                </c:pt>
                <c:pt idx="54588">
                  <c:v>153.078</c:v>
                </c:pt>
                <c:pt idx="54589">
                  <c:v>153.82300000000001</c:v>
                </c:pt>
                <c:pt idx="54590">
                  <c:v>154.56900000000002</c:v>
                </c:pt>
                <c:pt idx="54591">
                  <c:v>155.316</c:v>
                </c:pt>
                <c:pt idx="54592">
                  <c:v>156.06200000000001</c:v>
                </c:pt>
                <c:pt idx="54593">
                  <c:v>156.809</c:v>
                </c:pt>
                <c:pt idx="54594">
                  <c:v>157.55600000000001</c:v>
                </c:pt>
                <c:pt idx="54595">
                  <c:v>158.303</c:v>
                </c:pt>
                <c:pt idx="54596">
                  <c:v>159.05000000000001</c:v>
                </c:pt>
                <c:pt idx="54597">
                  <c:v>159.79599999999999</c:v>
                </c:pt>
                <c:pt idx="54598">
                  <c:v>160.541</c:v>
                </c:pt>
                <c:pt idx="54599">
                  <c:v>161.286</c:v>
                </c:pt>
                <c:pt idx="54600">
                  <c:v>162.029</c:v>
                </c:pt>
                <c:pt idx="54601">
                  <c:v>162.77199999999999</c:v>
                </c:pt>
                <c:pt idx="54602">
                  <c:v>163.51300000000001</c:v>
                </c:pt>
                <c:pt idx="54603">
                  <c:v>164.25399999999999</c:v>
                </c:pt>
                <c:pt idx="54604">
                  <c:v>164.9920000000001</c:v>
                </c:pt>
                <c:pt idx="54605">
                  <c:v>165.72900000000001</c:v>
                </c:pt>
                <c:pt idx="54606">
                  <c:v>166.464</c:v>
                </c:pt>
                <c:pt idx="54607">
                  <c:v>167.197</c:v>
                </c:pt>
                <c:pt idx="54608">
                  <c:v>167.92800000000011</c:v>
                </c:pt>
                <c:pt idx="54609">
                  <c:v>168.65700000000001</c:v>
                </c:pt>
                <c:pt idx="54610">
                  <c:v>169.38300000000001</c:v>
                </c:pt>
                <c:pt idx="54611">
                  <c:v>170.107</c:v>
                </c:pt>
                <c:pt idx="54612">
                  <c:v>170.82800000000012</c:v>
                </c:pt>
                <c:pt idx="54613">
                  <c:v>171.547</c:v>
                </c:pt>
                <c:pt idx="54614">
                  <c:v>172.262</c:v>
                </c:pt>
                <c:pt idx="54615">
                  <c:v>172.97399999999999</c:v>
                </c:pt>
                <c:pt idx="54616">
                  <c:v>173.68300000000002</c:v>
                </c:pt>
                <c:pt idx="54617">
                  <c:v>174.38900000000001</c:v>
                </c:pt>
                <c:pt idx="54618">
                  <c:v>175.09100000000001</c:v>
                </c:pt>
                <c:pt idx="54619">
                  <c:v>175.79</c:v>
                </c:pt>
                <c:pt idx="54620">
                  <c:v>176.48400000000001</c:v>
                </c:pt>
                <c:pt idx="54621">
                  <c:v>177.17499999999998</c:v>
                </c:pt>
                <c:pt idx="54622">
                  <c:v>177.86200000000011</c:v>
                </c:pt>
                <c:pt idx="54623">
                  <c:v>178.54399999999998</c:v>
                </c:pt>
                <c:pt idx="54624">
                  <c:v>179.22300000000001</c:v>
                </c:pt>
                <c:pt idx="54625">
                  <c:v>179.89700000000011</c:v>
                </c:pt>
                <c:pt idx="54626">
                  <c:v>180.566</c:v>
                </c:pt>
                <c:pt idx="54627">
                  <c:v>181.23</c:v>
                </c:pt>
                <c:pt idx="54628">
                  <c:v>181.89000000000001</c:v>
                </c:pt>
                <c:pt idx="54629">
                  <c:v>182.54499999999999</c:v>
                </c:pt>
                <c:pt idx="54630">
                  <c:v>183.19499999999999</c:v>
                </c:pt>
                <c:pt idx="54631">
                  <c:v>183.839</c:v>
                </c:pt>
                <c:pt idx="54632">
                  <c:v>184.47800000000001</c:v>
                </c:pt>
                <c:pt idx="54633">
                  <c:v>185.11199999999999</c:v>
                </c:pt>
                <c:pt idx="54634">
                  <c:v>185.73999999999998</c:v>
                </c:pt>
                <c:pt idx="54635">
                  <c:v>186.363</c:v>
                </c:pt>
                <c:pt idx="54636">
                  <c:v>186.9800000000001</c:v>
                </c:pt>
                <c:pt idx="54637">
                  <c:v>187.59100000000001</c:v>
                </c:pt>
                <c:pt idx="54638">
                  <c:v>188.196</c:v>
                </c:pt>
                <c:pt idx="54639">
                  <c:v>188.79499999999999</c:v>
                </c:pt>
                <c:pt idx="54640">
                  <c:v>189.38800000000012</c:v>
                </c:pt>
                <c:pt idx="54641">
                  <c:v>189.97399999999999</c:v>
                </c:pt>
                <c:pt idx="54642">
                  <c:v>190.554</c:v>
                </c:pt>
                <c:pt idx="54643">
                  <c:v>191.12800000000001</c:v>
                </c:pt>
                <c:pt idx="54644">
                  <c:v>191.69499999999999</c:v>
                </c:pt>
                <c:pt idx="54645">
                  <c:v>192.255</c:v>
                </c:pt>
                <c:pt idx="54646">
                  <c:v>192.80800000000011</c:v>
                </c:pt>
                <c:pt idx="54647">
                  <c:v>193.3550000000001</c:v>
                </c:pt>
                <c:pt idx="54648">
                  <c:v>193.89400000000001</c:v>
                </c:pt>
                <c:pt idx="54649">
                  <c:v>194.42700000000011</c:v>
                </c:pt>
                <c:pt idx="54650">
                  <c:v>194.95200000000011</c:v>
                </c:pt>
                <c:pt idx="54651">
                  <c:v>195.47</c:v>
                </c:pt>
                <c:pt idx="54652">
                  <c:v>195.98100000000011</c:v>
                </c:pt>
                <c:pt idx="54653">
                  <c:v>196.48400000000001</c:v>
                </c:pt>
                <c:pt idx="54654">
                  <c:v>196.9800000000001</c:v>
                </c:pt>
                <c:pt idx="54655">
                  <c:v>197.46800000000007</c:v>
                </c:pt>
                <c:pt idx="54656">
                  <c:v>197.94800000000001</c:v>
                </c:pt>
                <c:pt idx="54657">
                  <c:v>198.42100000000011</c:v>
                </c:pt>
                <c:pt idx="54658">
                  <c:v>198.88600000000011</c:v>
                </c:pt>
                <c:pt idx="54659">
                  <c:v>199.34200000000001</c:v>
                </c:pt>
                <c:pt idx="54660">
                  <c:v>199.791</c:v>
                </c:pt>
                <c:pt idx="54661">
                  <c:v>200.232</c:v>
                </c:pt>
                <c:pt idx="54662">
                  <c:v>200.66499999999999</c:v>
                </c:pt>
                <c:pt idx="54663">
                  <c:v>201.089</c:v>
                </c:pt>
                <c:pt idx="54664">
                  <c:v>201.506</c:v>
                </c:pt>
                <c:pt idx="54665">
                  <c:v>201.91399999999999</c:v>
                </c:pt>
                <c:pt idx="54666">
                  <c:v>202.31300000000002</c:v>
                </c:pt>
                <c:pt idx="54667">
                  <c:v>202.70399999999998</c:v>
                </c:pt>
                <c:pt idx="54668">
                  <c:v>203.08700000000007</c:v>
                </c:pt>
                <c:pt idx="54669">
                  <c:v>203.46100000000001</c:v>
                </c:pt>
                <c:pt idx="54670">
                  <c:v>203.82700000000011</c:v>
                </c:pt>
                <c:pt idx="54671">
                  <c:v>204.184</c:v>
                </c:pt>
                <c:pt idx="54672">
                  <c:v>204.53200000000001</c:v>
                </c:pt>
                <c:pt idx="54673">
                  <c:v>204.87100000000001</c:v>
                </c:pt>
                <c:pt idx="54674">
                  <c:v>205.202</c:v>
                </c:pt>
                <c:pt idx="54675">
                  <c:v>205.523</c:v>
                </c:pt>
                <c:pt idx="54676">
                  <c:v>205.83600000000001</c:v>
                </c:pt>
                <c:pt idx="54677">
                  <c:v>206.14</c:v>
                </c:pt>
                <c:pt idx="54678">
                  <c:v>206.435</c:v>
                </c:pt>
                <c:pt idx="54679">
                  <c:v>206.721</c:v>
                </c:pt>
                <c:pt idx="54680">
                  <c:v>206.9980000000001</c:v>
                </c:pt>
                <c:pt idx="54681">
                  <c:v>207.26599999999999</c:v>
                </c:pt>
                <c:pt idx="54682">
                  <c:v>207.52500000000001</c:v>
                </c:pt>
                <c:pt idx="54683">
                  <c:v>207.77399999999992</c:v>
                </c:pt>
                <c:pt idx="54684">
                  <c:v>208.01499999999999</c:v>
                </c:pt>
                <c:pt idx="54685">
                  <c:v>208.24599999999998</c:v>
                </c:pt>
                <c:pt idx="54686">
                  <c:v>208.46800000000007</c:v>
                </c:pt>
                <c:pt idx="54687">
                  <c:v>208.68100000000001</c:v>
                </c:pt>
                <c:pt idx="54688">
                  <c:v>208.8850000000001</c:v>
                </c:pt>
                <c:pt idx="54689">
                  <c:v>209.07900000000001</c:v>
                </c:pt>
                <c:pt idx="54690">
                  <c:v>209.26399999999998</c:v>
                </c:pt>
                <c:pt idx="54691">
                  <c:v>209.44</c:v>
                </c:pt>
                <c:pt idx="54692">
                  <c:v>209.60599999999999</c:v>
                </c:pt>
                <c:pt idx="54693">
                  <c:v>209.76399999999998</c:v>
                </c:pt>
                <c:pt idx="54694">
                  <c:v>209.911</c:v>
                </c:pt>
                <c:pt idx="54695">
                  <c:v>210.05</c:v>
                </c:pt>
                <c:pt idx="54696">
                  <c:v>210.17899999999997</c:v>
                </c:pt>
                <c:pt idx="54697">
                  <c:v>210.29900000000001</c:v>
                </c:pt>
                <c:pt idx="54698">
                  <c:v>210.41</c:v>
                </c:pt>
                <c:pt idx="54699">
                  <c:v>210.511</c:v>
                </c:pt>
                <c:pt idx="54700">
                  <c:v>210.60300000000001</c:v>
                </c:pt>
                <c:pt idx="54701">
                  <c:v>210.68600000000001</c:v>
                </c:pt>
                <c:pt idx="54702">
                  <c:v>210.75899999999999</c:v>
                </c:pt>
                <c:pt idx="54703">
                  <c:v>210.82300000000001</c:v>
                </c:pt>
                <c:pt idx="54704">
                  <c:v>210.87800000000001</c:v>
                </c:pt>
                <c:pt idx="54705">
                  <c:v>210.92400000000001</c:v>
                </c:pt>
                <c:pt idx="54706">
                  <c:v>210.96</c:v>
                </c:pt>
                <c:pt idx="54707">
                  <c:v>210.98700000000011</c:v>
                </c:pt>
                <c:pt idx="54708">
                  <c:v>211.005</c:v>
                </c:pt>
                <c:pt idx="54709">
                  <c:v>211.01399999999998</c:v>
                </c:pt>
                <c:pt idx="54710">
                  <c:v>211.01300000000001</c:v>
                </c:pt>
                <c:pt idx="54711">
                  <c:v>211.00299999999999</c:v>
                </c:pt>
                <c:pt idx="54712">
                  <c:v>210.98500000000001</c:v>
                </c:pt>
                <c:pt idx="54713">
                  <c:v>210.95700000000011</c:v>
                </c:pt>
                <c:pt idx="54714">
                  <c:v>210.92000000000004</c:v>
                </c:pt>
                <c:pt idx="54715">
                  <c:v>210.874</c:v>
                </c:pt>
                <c:pt idx="54716">
                  <c:v>210.81900000000002</c:v>
                </c:pt>
                <c:pt idx="54717">
                  <c:v>210.755</c:v>
                </c:pt>
                <c:pt idx="54718">
                  <c:v>210.68200000000004</c:v>
                </c:pt>
                <c:pt idx="54719">
                  <c:v>210.6</c:v>
                </c:pt>
                <c:pt idx="54720">
                  <c:v>210.51</c:v>
                </c:pt>
                <c:pt idx="54721">
                  <c:v>210.41</c:v>
                </c:pt>
                <c:pt idx="54722">
                  <c:v>210.30200000000011</c:v>
                </c:pt>
                <c:pt idx="54723">
                  <c:v>210.185</c:v>
                </c:pt>
                <c:pt idx="54724">
                  <c:v>210.06</c:v>
                </c:pt>
                <c:pt idx="54725">
                  <c:v>209.92500000000001</c:v>
                </c:pt>
                <c:pt idx="54726">
                  <c:v>209.78300000000002</c:v>
                </c:pt>
                <c:pt idx="54727">
                  <c:v>209.631</c:v>
                </c:pt>
                <c:pt idx="54728">
                  <c:v>209.47200000000001</c:v>
                </c:pt>
                <c:pt idx="54729">
                  <c:v>209.303</c:v>
                </c:pt>
                <c:pt idx="54730">
                  <c:v>209.12700000000001</c:v>
                </c:pt>
                <c:pt idx="54731">
                  <c:v>208.94200000000001</c:v>
                </c:pt>
                <c:pt idx="54732">
                  <c:v>208.74899999999997</c:v>
                </c:pt>
                <c:pt idx="54733">
                  <c:v>208.548</c:v>
                </c:pt>
                <c:pt idx="54734">
                  <c:v>208.33800000000011</c:v>
                </c:pt>
                <c:pt idx="54735">
                  <c:v>208.12100000000001</c:v>
                </c:pt>
                <c:pt idx="54736">
                  <c:v>207.89500000000001</c:v>
                </c:pt>
                <c:pt idx="54737">
                  <c:v>207.66200000000001</c:v>
                </c:pt>
                <c:pt idx="54738">
                  <c:v>207.42000000000004</c:v>
                </c:pt>
                <c:pt idx="54739">
                  <c:v>207.17099999999999</c:v>
                </c:pt>
                <c:pt idx="54740">
                  <c:v>206.91399999999999</c:v>
                </c:pt>
                <c:pt idx="54741">
                  <c:v>206.65</c:v>
                </c:pt>
                <c:pt idx="54742">
                  <c:v>206.37800000000001</c:v>
                </c:pt>
                <c:pt idx="54743">
                  <c:v>206.09800000000001</c:v>
                </c:pt>
                <c:pt idx="54744">
                  <c:v>205.81100000000001</c:v>
                </c:pt>
                <c:pt idx="54745">
                  <c:v>205.51599999999999</c:v>
                </c:pt>
                <c:pt idx="54746">
                  <c:v>205.21499999999995</c:v>
                </c:pt>
                <c:pt idx="54747">
                  <c:v>204.90600000000001</c:v>
                </c:pt>
                <c:pt idx="54748">
                  <c:v>204.59</c:v>
                </c:pt>
                <c:pt idx="54749">
                  <c:v>204.267</c:v>
                </c:pt>
                <c:pt idx="54750">
                  <c:v>203.93600000000001</c:v>
                </c:pt>
                <c:pt idx="54751">
                  <c:v>203.59900000000002</c:v>
                </c:pt>
                <c:pt idx="54752">
                  <c:v>203.256</c:v>
                </c:pt>
                <c:pt idx="54753">
                  <c:v>202.905</c:v>
                </c:pt>
                <c:pt idx="54754">
                  <c:v>202.548</c:v>
                </c:pt>
                <c:pt idx="54755">
                  <c:v>202.184</c:v>
                </c:pt>
                <c:pt idx="54756">
                  <c:v>201.81399999999999</c:v>
                </c:pt>
                <c:pt idx="54757">
                  <c:v>201.43700000000001</c:v>
                </c:pt>
                <c:pt idx="54758">
                  <c:v>201.054</c:v>
                </c:pt>
                <c:pt idx="54759">
                  <c:v>200.66499999999999</c:v>
                </c:pt>
                <c:pt idx="54760">
                  <c:v>200.26999999999998</c:v>
                </c:pt>
                <c:pt idx="54761">
                  <c:v>199.869</c:v>
                </c:pt>
                <c:pt idx="54762">
                  <c:v>199.46200000000007</c:v>
                </c:pt>
                <c:pt idx="54763">
                  <c:v>199.04900000000001</c:v>
                </c:pt>
                <c:pt idx="54764">
                  <c:v>198.63</c:v>
                </c:pt>
                <c:pt idx="54765">
                  <c:v>198.20599999999999</c:v>
                </c:pt>
                <c:pt idx="54766">
                  <c:v>197.77599999999998</c:v>
                </c:pt>
                <c:pt idx="54767">
                  <c:v>197.34</c:v>
                </c:pt>
                <c:pt idx="54768">
                  <c:v>196.899</c:v>
                </c:pt>
                <c:pt idx="54769">
                  <c:v>196.453</c:v>
                </c:pt>
                <c:pt idx="54770">
                  <c:v>196.00200000000001</c:v>
                </c:pt>
                <c:pt idx="54771">
                  <c:v>195.54599999999999</c:v>
                </c:pt>
                <c:pt idx="54772">
                  <c:v>195.08500000000001</c:v>
                </c:pt>
                <c:pt idx="54773">
                  <c:v>194.61899999999997</c:v>
                </c:pt>
                <c:pt idx="54774">
                  <c:v>194.148</c:v>
                </c:pt>
                <c:pt idx="54775">
                  <c:v>193.672</c:v>
                </c:pt>
                <c:pt idx="54776">
                  <c:v>193.19200000000001</c:v>
                </c:pt>
                <c:pt idx="54777">
                  <c:v>192.70699999999999</c:v>
                </c:pt>
                <c:pt idx="54778">
                  <c:v>192.21799999999999</c:v>
                </c:pt>
                <c:pt idx="54779">
                  <c:v>191.72499999999999</c:v>
                </c:pt>
                <c:pt idx="54780">
                  <c:v>191.22800000000001</c:v>
                </c:pt>
                <c:pt idx="54781">
                  <c:v>190.726</c:v>
                </c:pt>
                <c:pt idx="54782">
                  <c:v>190.221</c:v>
                </c:pt>
                <c:pt idx="54783">
                  <c:v>189.71199999999999</c:v>
                </c:pt>
                <c:pt idx="54784">
                  <c:v>189.19900000000001</c:v>
                </c:pt>
                <c:pt idx="54785">
                  <c:v>188.68200000000004</c:v>
                </c:pt>
                <c:pt idx="54786">
                  <c:v>188.16200000000001</c:v>
                </c:pt>
                <c:pt idx="54787">
                  <c:v>187.63800000000001</c:v>
                </c:pt>
                <c:pt idx="54788">
                  <c:v>187.11099999999999</c:v>
                </c:pt>
                <c:pt idx="54789">
                  <c:v>186.58100000000007</c:v>
                </c:pt>
                <c:pt idx="54790">
                  <c:v>186.047</c:v>
                </c:pt>
                <c:pt idx="54791">
                  <c:v>185.511</c:v>
                </c:pt>
                <c:pt idx="54792">
                  <c:v>184.971</c:v>
                </c:pt>
                <c:pt idx="54793">
                  <c:v>184.429</c:v>
                </c:pt>
                <c:pt idx="54794">
                  <c:v>183.88400000000001</c:v>
                </c:pt>
                <c:pt idx="54795">
                  <c:v>183.33700000000007</c:v>
                </c:pt>
                <c:pt idx="54796">
                  <c:v>182.78700000000001</c:v>
                </c:pt>
                <c:pt idx="54797">
                  <c:v>182.23399999999998</c:v>
                </c:pt>
                <c:pt idx="54798">
                  <c:v>181.67899999999997</c:v>
                </c:pt>
                <c:pt idx="54799">
                  <c:v>181.12200000000001</c:v>
                </c:pt>
                <c:pt idx="54800">
                  <c:v>180.56300000000002</c:v>
                </c:pt>
                <c:pt idx="54801">
                  <c:v>180.00200000000001</c:v>
                </c:pt>
                <c:pt idx="54802">
                  <c:v>179.43900000000002</c:v>
                </c:pt>
                <c:pt idx="54803">
                  <c:v>178.875</c:v>
                </c:pt>
                <c:pt idx="54804">
                  <c:v>178.30800000000011</c:v>
                </c:pt>
                <c:pt idx="54805">
                  <c:v>177.73999999999998</c:v>
                </c:pt>
                <c:pt idx="54806">
                  <c:v>177.17099999999999</c:v>
                </c:pt>
                <c:pt idx="54807">
                  <c:v>176.6</c:v>
                </c:pt>
                <c:pt idx="54808">
                  <c:v>176.02800000000011</c:v>
                </c:pt>
                <c:pt idx="54809">
                  <c:v>175.45400000000001</c:v>
                </c:pt>
                <c:pt idx="54810">
                  <c:v>174.88000000000011</c:v>
                </c:pt>
                <c:pt idx="54811">
                  <c:v>174.30500000000001</c:v>
                </c:pt>
                <c:pt idx="54812">
                  <c:v>173.72800000000001</c:v>
                </c:pt>
                <c:pt idx="54813">
                  <c:v>173.15100000000001</c:v>
                </c:pt>
                <c:pt idx="54814">
                  <c:v>172.57399999999998</c:v>
                </c:pt>
                <c:pt idx="54815">
                  <c:v>171.995</c:v>
                </c:pt>
                <c:pt idx="54816">
                  <c:v>171.416</c:v>
                </c:pt>
                <c:pt idx="54817">
                  <c:v>170.83700000000007</c:v>
                </c:pt>
                <c:pt idx="54818">
                  <c:v>170.25800000000001</c:v>
                </c:pt>
                <c:pt idx="54819">
                  <c:v>169.678</c:v>
                </c:pt>
                <c:pt idx="54820">
                  <c:v>169.09800000000001</c:v>
                </c:pt>
                <c:pt idx="54821">
                  <c:v>168.518</c:v>
                </c:pt>
                <c:pt idx="54822">
                  <c:v>167.93900000000002</c:v>
                </c:pt>
                <c:pt idx="54823">
                  <c:v>167.35900000000001</c:v>
                </c:pt>
                <c:pt idx="54824">
                  <c:v>166.78</c:v>
                </c:pt>
                <c:pt idx="54825">
                  <c:v>166.20099999999999</c:v>
                </c:pt>
                <c:pt idx="54826">
                  <c:v>165.62300000000002</c:v>
                </c:pt>
                <c:pt idx="54827">
                  <c:v>165.04499999999999</c:v>
                </c:pt>
                <c:pt idx="54828">
                  <c:v>164.46800000000007</c:v>
                </c:pt>
                <c:pt idx="54829">
                  <c:v>163.8910000000001</c:v>
                </c:pt>
                <c:pt idx="54830">
                  <c:v>163.315</c:v>
                </c:pt>
                <c:pt idx="54831">
                  <c:v>162.73999999999998</c:v>
                </c:pt>
                <c:pt idx="54832">
                  <c:v>162.167</c:v>
                </c:pt>
                <c:pt idx="54833">
                  <c:v>161.59399999999999</c:v>
                </c:pt>
                <c:pt idx="54834">
                  <c:v>161.02200000000011</c:v>
                </c:pt>
                <c:pt idx="54835">
                  <c:v>160.45200000000011</c:v>
                </c:pt>
                <c:pt idx="54836">
                  <c:v>159.88300000000001</c:v>
                </c:pt>
                <c:pt idx="54837">
                  <c:v>159.315</c:v>
                </c:pt>
                <c:pt idx="54838">
                  <c:v>158.74899999999997</c:v>
                </c:pt>
                <c:pt idx="54839">
                  <c:v>158.184</c:v>
                </c:pt>
                <c:pt idx="54840">
                  <c:v>157.62100000000001</c:v>
                </c:pt>
                <c:pt idx="54841">
                  <c:v>157.06</c:v>
                </c:pt>
                <c:pt idx="54842">
                  <c:v>156.501</c:v>
                </c:pt>
                <c:pt idx="54843">
                  <c:v>155.94300000000001</c:v>
                </c:pt>
                <c:pt idx="54844">
                  <c:v>155.38700000000011</c:v>
                </c:pt>
                <c:pt idx="54845">
                  <c:v>154.834</c:v>
                </c:pt>
                <c:pt idx="54846">
                  <c:v>154.28200000000001</c:v>
                </c:pt>
                <c:pt idx="54847">
                  <c:v>153.733</c:v>
                </c:pt>
                <c:pt idx="54848">
                  <c:v>153.18600000000001</c:v>
                </c:pt>
                <c:pt idx="54849">
                  <c:v>152.64099999999999</c:v>
                </c:pt>
                <c:pt idx="54850">
                  <c:v>152.09800000000001</c:v>
                </c:pt>
                <c:pt idx="54851">
                  <c:v>151.55800000000011</c:v>
                </c:pt>
                <c:pt idx="54852">
                  <c:v>151.02100000000004</c:v>
                </c:pt>
                <c:pt idx="54853">
                  <c:v>150.4860000000001</c:v>
                </c:pt>
                <c:pt idx="54854">
                  <c:v>149.953</c:v>
                </c:pt>
                <c:pt idx="54855">
                  <c:v>149.42400000000001</c:v>
                </c:pt>
                <c:pt idx="54856">
                  <c:v>148.89700000000011</c:v>
                </c:pt>
                <c:pt idx="54857">
                  <c:v>148.37300000000002</c:v>
                </c:pt>
                <c:pt idx="54858">
                  <c:v>147.85200000000012</c:v>
                </c:pt>
                <c:pt idx="54859">
                  <c:v>147.333</c:v>
                </c:pt>
                <c:pt idx="54860">
                  <c:v>146.81800000000001</c:v>
                </c:pt>
                <c:pt idx="54861">
                  <c:v>146.30600000000001</c:v>
                </c:pt>
                <c:pt idx="54862">
                  <c:v>145.797</c:v>
                </c:pt>
                <c:pt idx="54863">
                  <c:v>145.291</c:v>
                </c:pt>
                <c:pt idx="54864">
                  <c:v>144.78800000000001</c:v>
                </c:pt>
                <c:pt idx="54865">
                  <c:v>144.28800000000001</c:v>
                </c:pt>
                <c:pt idx="54866">
                  <c:v>143.792</c:v>
                </c:pt>
                <c:pt idx="54867">
                  <c:v>143.29900000000001</c:v>
                </c:pt>
                <c:pt idx="54868">
                  <c:v>142.809</c:v>
                </c:pt>
                <c:pt idx="54869">
                  <c:v>142.32300000000001</c:v>
                </c:pt>
                <c:pt idx="54870">
                  <c:v>141.84100000000001</c:v>
                </c:pt>
                <c:pt idx="54871">
                  <c:v>141.36200000000011</c:v>
                </c:pt>
                <c:pt idx="54872">
                  <c:v>140.88600000000011</c:v>
                </c:pt>
                <c:pt idx="54873">
                  <c:v>140.41399999999999</c:v>
                </c:pt>
                <c:pt idx="54874">
                  <c:v>139.946</c:v>
                </c:pt>
                <c:pt idx="54875">
                  <c:v>139.48100000000011</c:v>
                </c:pt>
                <c:pt idx="54876">
                  <c:v>139.02000000000001</c:v>
                </c:pt>
                <c:pt idx="54877">
                  <c:v>138.56300000000002</c:v>
                </c:pt>
                <c:pt idx="54878">
                  <c:v>138.10999999999999</c:v>
                </c:pt>
                <c:pt idx="54879">
                  <c:v>137.66</c:v>
                </c:pt>
                <c:pt idx="54880">
                  <c:v>137.21499999999995</c:v>
                </c:pt>
                <c:pt idx="54881">
                  <c:v>136.77299999999997</c:v>
                </c:pt>
                <c:pt idx="54882">
                  <c:v>136.33500000000001</c:v>
                </c:pt>
                <c:pt idx="54883">
                  <c:v>135.90100000000001</c:v>
                </c:pt>
                <c:pt idx="54884">
                  <c:v>135.471</c:v>
                </c:pt>
                <c:pt idx="54885">
                  <c:v>135.04499999999999</c:v>
                </c:pt>
                <c:pt idx="54886">
                  <c:v>134.62200000000001</c:v>
                </c:pt>
                <c:pt idx="54887">
                  <c:v>134.20399999999998</c:v>
                </c:pt>
                <c:pt idx="54888">
                  <c:v>133.79</c:v>
                </c:pt>
                <c:pt idx="54889">
                  <c:v>133.38000000000011</c:v>
                </c:pt>
                <c:pt idx="54890">
                  <c:v>132.97399999999999</c:v>
                </c:pt>
                <c:pt idx="54891">
                  <c:v>132.57300000000001</c:v>
                </c:pt>
                <c:pt idx="54892">
                  <c:v>132.17499999999998</c:v>
                </c:pt>
                <c:pt idx="54893">
                  <c:v>131.78100000000001</c:v>
                </c:pt>
                <c:pt idx="54894">
                  <c:v>131.39200000000011</c:v>
                </c:pt>
                <c:pt idx="54895">
                  <c:v>131.006</c:v>
                </c:pt>
                <c:pt idx="54896">
                  <c:v>130.625</c:v>
                </c:pt>
                <c:pt idx="54897">
                  <c:v>130.24799999999999</c:v>
                </c:pt>
                <c:pt idx="54898">
                  <c:v>129.875</c:v>
                </c:pt>
                <c:pt idx="54899">
                  <c:v>129.506</c:v>
                </c:pt>
                <c:pt idx="54900">
                  <c:v>129.142</c:v>
                </c:pt>
                <c:pt idx="54901">
                  <c:v>128.78100000000001</c:v>
                </c:pt>
                <c:pt idx="54902">
                  <c:v>128.42500000000001</c:v>
                </c:pt>
                <c:pt idx="54903">
                  <c:v>128.07300000000001</c:v>
                </c:pt>
                <c:pt idx="54904">
                  <c:v>127.72499999999999</c:v>
                </c:pt>
                <c:pt idx="54905">
                  <c:v>127.381</c:v>
                </c:pt>
                <c:pt idx="54906">
                  <c:v>127.04100000000005</c:v>
                </c:pt>
                <c:pt idx="54907">
                  <c:v>126.706</c:v>
                </c:pt>
                <c:pt idx="54908">
                  <c:v>126.37499999999999</c:v>
                </c:pt>
                <c:pt idx="54909">
                  <c:v>126.04700000000005</c:v>
                </c:pt>
                <c:pt idx="54910">
                  <c:v>125.724</c:v>
                </c:pt>
                <c:pt idx="54911">
                  <c:v>125.405</c:v>
                </c:pt>
                <c:pt idx="54912">
                  <c:v>125.09</c:v>
                </c:pt>
                <c:pt idx="54913">
                  <c:v>124.78</c:v>
                </c:pt>
                <c:pt idx="54914">
                  <c:v>124.473</c:v>
                </c:pt>
                <c:pt idx="54915">
                  <c:v>124.16999999999999</c:v>
                </c:pt>
                <c:pt idx="54916">
                  <c:v>123.87199999999999</c:v>
                </c:pt>
                <c:pt idx="54917">
                  <c:v>123.577</c:v>
                </c:pt>
                <c:pt idx="54918">
                  <c:v>123.28700000000002</c:v>
                </c:pt>
                <c:pt idx="54919">
                  <c:v>123</c:v>
                </c:pt>
                <c:pt idx="54920">
                  <c:v>122.71700000000006</c:v>
                </c:pt>
                <c:pt idx="54921">
                  <c:v>122.43899999999999</c:v>
                </c:pt>
                <c:pt idx="54922">
                  <c:v>122.164</c:v>
                </c:pt>
                <c:pt idx="54923">
                  <c:v>121.893</c:v>
                </c:pt>
                <c:pt idx="54924">
                  <c:v>121.62599999999998</c:v>
                </c:pt>
                <c:pt idx="54925">
                  <c:v>121.363</c:v>
                </c:pt>
                <c:pt idx="54926">
                  <c:v>121.104</c:v>
                </c:pt>
                <c:pt idx="54927">
                  <c:v>120.848</c:v>
                </c:pt>
                <c:pt idx="54928">
                  <c:v>120.596</c:v>
                </c:pt>
                <c:pt idx="54929">
                  <c:v>120.348</c:v>
                </c:pt>
                <c:pt idx="54930">
                  <c:v>120.104</c:v>
                </c:pt>
                <c:pt idx="54931">
                  <c:v>119.863</c:v>
                </c:pt>
                <c:pt idx="54932">
                  <c:v>119.62599999999998</c:v>
                </c:pt>
                <c:pt idx="54933">
                  <c:v>119.393</c:v>
                </c:pt>
                <c:pt idx="54934">
                  <c:v>119.16200000000001</c:v>
                </c:pt>
                <c:pt idx="54935">
                  <c:v>118.93600000000002</c:v>
                </c:pt>
                <c:pt idx="54936">
                  <c:v>118.71299999999999</c:v>
                </c:pt>
                <c:pt idx="54937">
                  <c:v>118.49299999999999</c:v>
                </c:pt>
                <c:pt idx="54938">
                  <c:v>118.277</c:v>
                </c:pt>
                <c:pt idx="54939">
                  <c:v>118.06399999999999</c:v>
                </c:pt>
                <c:pt idx="54940">
                  <c:v>117.85499999999999</c:v>
                </c:pt>
                <c:pt idx="54941">
                  <c:v>117.649</c:v>
                </c:pt>
                <c:pt idx="54942">
                  <c:v>117.44600000000005</c:v>
                </c:pt>
                <c:pt idx="54943">
                  <c:v>117.24600000000002</c:v>
                </c:pt>
                <c:pt idx="54944">
                  <c:v>117.04900000000002</c:v>
                </c:pt>
                <c:pt idx="54945">
                  <c:v>116.85499999999999</c:v>
                </c:pt>
                <c:pt idx="54946">
                  <c:v>116.66500000000001</c:v>
                </c:pt>
                <c:pt idx="54947">
                  <c:v>116.477</c:v>
                </c:pt>
                <c:pt idx="54948">
                  <c:v>116.29300000000002</c:v>
                </c:pt>
                <c:pt idx="54949">
                  <c:v>116.111</c:v>
                </c:pt>
                <c:pt idx="54950">
                  <c:v>115.932</c:v>
                </c:pt>
                <c:pt idx="54951">
                  <c:v>115.756</c:v>
                </c:pt>
                <c:pt idx="54952">
                  <c:v>115.583</c:v>
                </c:pt>
                <c:pt idx="54953">
                  <c:v>115.41200000000002</c:v>
                </c:pt>
                <c:pt idx="54954">
                  <c:v>115.24400000000006</c:v>
                </c:pt>
                <c:pt idx="54955">
                  <c:v>115.07799999999999</c:v>
                </c:pt>
                <c:pt idx="54956">
                  <c:v>114.91500000000002</c:v>
                </c:pt>
                <c:pt idx="54957">
                  <c:v>114.755</c:v>
                </c:pt>
                <c:pt idx="54958">
                  <c:v>114.59699999999999</c:v>
                </c:pt>
                <c:pt idx="54959">
                  <c:v>114.44100000000007</c:v>
                </c:pt>
                <c:pt idx="54960">
                  <c:v>114.288</c:v>
                </c:pt>
                <c:pt idx="54961">
                  <c:v>114.137</c:v>
                </c:pt>
                <c:pt idx="54962">
                  <c:v>113.988</c:v>
                </c:pt>
                <c:pt idx="54963">
                  <c:v>113.84099999999999</c:v>
                </c:pt>
                <c:pt idx="54964">
                  <c:v>113.696</c:v>
                </c:pt>
                <c:pt idx="54965">
                  <c:v>113.553</c:v>
                </c:pt>
                <c:pt idx="54966">
                  <c:v>113.41200000000002</c:v>
                </c:pt>
                <c:pt idx="54967">
                  <c:v>113.274</c:v>
                </c:pt>
                <c:pt idx="54968">
                  <c:v>113.137</c:v>
                </c:pt>
                <c:pt idx="54969">
                  <c:v>113.001</c:v>
                </c:pt>
                <c:pt idx="54970">
                  <c:v>112.86799999999999</c:v>
                </c:pt>
                <c:pt idx="54971">
                  <c:v>112.736</c:v>
                </c:pt>
                <c:pt idx="54972">
                  <c:v>112.60499999999999</c:v>
                </c:pt>
                <c:pt idx="54973">
                  <c:v>112.477</c:v>
                </c:pt>
                <c:pt idx="54974">
                  <c:v>112.349</c:v>
                </c:pt>
                <c:pt idx="54975">
                  <c:v>112.223</c:v>
                </c:pt>
                <c:pt idx="54976">
                  <c:v>112.099</c:v>
                </c:pt>
                <c:pt idx="54977">
                  <c:v>111.97499999999999</c:v>
                </c:pt>
                <c:pt idx="54978">
                  <c:v>111.85299999999998</c:v>
                </c:pt>
                <c:pt idx="54979">
                  <c:v>111.732</c:v>
                </c:pt>
                <c:pt idx="54980">
                  <c:v>111.61199999999999</c:v>
                </c:pt>
                <c:pt idx="54981">
                  <c:v>111.49299999999999</c:v>
                </c:pt>
                <c:pt idx="54982">
                  <c:v>111.37499999999999</c:v>
                </c:pt>
                <c:pt idx="54983">
                  <c:v>111.258</c:v>
                </c:pt>
                <c:pt idx="54984">
                  <c:v>111.142</c:v>
                </c:pt>
                <c:pt idx="54985">
                  <c:v>111.027</c:v>
                </c:pt>
                <c:pt idx="54986">
                  <c:v>110.91200000000002</c:v>
                </c:pt>
                <c:pt idx="54987">
                  <c:v>110.798</c:v>
                </c:pt>
                <c:pt idx="54988">
                  <c:v>110.684</c:v>
                </c:pt>
                <c:pt idx="54989">
                  <c:v>110.571</c:v>
                </c:pt>
                <c:pt idx="54990">
                  <c:v>110.458</c:v>
                </c:pt>
                <c:pt idx="54991">
                  <c:v>110.346</c:v>
                </c:pt>
                <c:pt idx="54992">
                  <c:v>110.23399999999999</c:v>
                </c:pt>
                <c:pt idx="54993">
                  <c:v>110.12299999999998</c:v>
                </c:pt>
                <c:pt idx="54994">
                  <c:v>110.01100000000002</c:v>
                </c:pt>
                <c:pt idx="54995">
                  <c:v>109.9</c:v>
                </c:pt>
                <c:pt idx="54996">
                  <c:v>109.788</c:v>
                </c:pt>
                <c:pt idx="54997">
                  <c:v>109.67700000000001</c:v>
                </c:pt>
                <c:pt idx="54998">
                  <c:v>109.565</c:v>
                </c:pt>
                <c:pt idx="54999">
                  <c:v>109.45399999999999</c:v>
                </c:pt>
                <c:pt idx="55000">
                  <c:v>109.342</c:v>
                </c:pt>
                <c:pt idx="55001">
                  <c:v>109.23</c:v>
                </c:pt>
                <c:pt idx="55002">
                  <c:v>109.117</c:v>
                </c:pt>
                <c:pt idx="55003">
                  <c:v>109.004</c:v>
                </c:pt>
                <c:pt idx="55004">
                  <c:v>108.89100000000002</c:v>
                </c:pt>
                <c:pt idx="55005">
                  <c:v>108.777</c:v>
                </c:pt>
                <c:pt idx="55006">
                  <c:v>108.663</c:v>
                </c:pt>
                <c:pt idx="55007">
                  <c:v>108.548</c:v>
                </c:pt>
                <c:pt idx="55008">
                  <c:v>108.432</c:v>
                </c:pt>
                <c:pt idx="55009">
                  <c:v>108.316</c:v>
                </c:pt>
                <c:pt idx="55010">
                  <c:v>108.19799999999999</c:v>
                </c:pt>
                <c:pt idx="55011">
                  <c:v>108.08</c:v>
                </c:pt>
                <c:pt idx="55012">
                  <c:v>107.96100000000006</c:v>
                </c:pt>
                <c:pt idx="55013">
                  <c:v>107.84099999999999</c:v>
                </c:pt>
                <c:pt idx="55014">
                  <c:v>107.71899999999999</c:v>
                </c:pt>
                <c:pt idx="55015">
                  <c:v>107.59699999999999</c:v>
                </c:pt>
                <c:pt idx="55016">
                  <c:v>107.473</c:v>
                </c:pt>
                <c:pt idx="55017">
                  <c:v>107.348</c:v>
                </c:pt>
                <c:pt idx="55018">
                  <c:v>107.22199999999999</c:v>
                </c:pt>
                <c:pt idx="55019">
                  <c:v>107.095</c:v>
                </c:pt>
                <c:pt idx="55020">
                  <c:v>106.96599999999999</c:v>
                </c:pt>
                <c:pt idx="55021">
                  <c:v>106.83499999999999</c:v>
                </c:pt>
                <c:pt idx="55022">
                  <c:v>106.70399999999999</c:v>
                </c:pt>
                <c:pt idx="55023">
                  <c:v>106.57</c:v>
                </c:pt>
                <c:pt idx="55024">
                  <c:v>106.435</c:v>
                </c:pt>
                <c:pt idx="55025">
                  <c:v>106.298</c:v>
                </c:pt>
                <c:pt idx="55026">
                  <c:v>106.15900000000001</c:v>
                </c:pt>
                <c:pt idx="55027">
                  <c:v>106.01900000000002</c:v>
                </c:pt>
                <c:pt idx="55028">
                  <c:v>105.877</c:v>
                </c:pt>
                <c:pt idx="55029">
                  <c:v>105.733</c:v>
                </c:pt>
                <c:pt idx="55030">
                  <c:v>105.587</c:v>
                </c:pt>
                <c:pt idx="55031">
                  <c:v>105.43899999999999</c:v>
                </c:pt>
                <c:pt idx="55032">
                  <c:v>105.289</c:v>
                </c:pt>
                <c:pt idx="55033">
                  <c:v>105.136</c:v>
                </c:pt>
                <c:pt idx="55034">
                  <c:v>104.982</c:v>
                </c:pt>
                <c:pt idx="55035">
                  <c:v>104.82599999999998</c:v>
                </c:pt>
                <c:pt idx="55036">
                  <c:v>104.667</c:v>
                </c:pt>
                <c:pt idx="55037">
                  <c:v>104.506</c:v>
                </c:pt>
                <c:pt idx="55038">
                  <c:v>104.342</c:v>
                </c:pt>
                <c:pt idx="55039">
                  <c:v>104.17700000000001</c:v>
                </c:pt>
                <c:pt idx="55040">
                  <c:v>104.009</c:v>
                </c:pt>
                <c:pt idx="55041">
                  <c:v>103.83799999999999</c:v>
                </c:pt>
                <c:pt idx="55042">
                  <c:v>103.66500000000001</c:v>
                </c:pt>
                <c:pt idx="55043">
                  <c:v>103.489</c:v>
                </c:pt>
                <c:pt idx="55044">
                  <c:v>103.31100000000002</c:v>
                </c:pt>
                <c:pt idx="55045">
                  <c:v>103.13</c:v>
                </c:pt>
                <c:pt idx="55046">
                  <c:v>102.94700000000007</c:v>
                </c:pt>
                <c:pt idx="55047">
                  <c:v>102.76100000000002</c:v>
                </c:pt>
                <c:pt idx="55048">
                  <c:v>102.57199999999999</c:v>
                </c:pt>
                <c:pt idx="55049">
                  <c:v>102.38</c:v>
                </c:pt>
                <c:pt idx="55050">
                  <c:v>102.18600000000001</c:v>
                </c:pt>
                <c:pt idx="55051">
                  <c:v>101.989</c:v>
                </c:pt>
                <c:pt idx="55052">
                  <c:v>101.788</c:v>
                </c:pt>
                <c:pt idx="55053">
                  <c:v>101.58499999999999</c:v>
                </c:pt>
                <c:pt idx="55054">
                  <c:v>101.38</c:v>
                </c:pt>
                <c:pt idx="55055">
                  <c:v>101.17100000000001</c:v>
                </c:pt>
                <c:pt idx="55056">
                  <c:v>100.959</c:v>
                </c:pt>
                <c:pt idx="55057">
                  <c:v>100.74400000000006</c:v>
                </c:pt>
                <c:pt idx="55058">
                  <c:v>100.526</c:v>
                </c:pt>
                <c:pt idx="55059">
                  <c:v>100.30500000000001</c:v>
                </c:pt>
                <c:pt idx="55060">
                  <c:v>100.081</c:v>
                </c:pt>
                <c:pt idx="55061">
                  <c:v>99.854200000000006</c:v>
                </c:pt>
                <c:pt idx="55062">
                  <c:v>99.623899999999978</c:v>
                </c:pt>
                <c:pt idx="55063">
                  <c:v>99.390500000000003</c:v>
                </c:pt>
                <c:pt idx="55064">
                  <c:v>99.153899999999979</c:v>
                </c:pt>
                <c:pt idx="55065">
                  <c:v>98.914200000000079</c:v>
                </c:pt>
                <c:pt idx="55066">
                  <c:v>98.671199999999999</c:v>
                </c:pt>
                <c:pt idx="55067">
                  <c:v>98.424999999999997</c:v>
                </c:pt>
                <c:pt idx="55068">
                  <c:v>98.175499999999943</c:v>
                </c:pt>
                <c:pt idx="55069">
                  <c:v>97.922799999999981</c:v>
                </c:pt>
                <c:pt idx="55070">
                  <c:v>97.666799999999981</c:v>
                </c:pt>
                <c:pt idx="55071">
                  <c:v>97.407500000000027</c:v>
                </c:pt>
                <c:pt idx="55072">
                  <c:v>97.144900000000007</c:v>
                </c:pt>
                <c:pt idx="55073">
                  <c:v>96.87909999999998</c:v>
                </c:pt>
                <c:pt idx="55074">
                  <c:v>96.609799999999979</c:v>
                </c:pt>
                <c:pt idx="55075">
                  <c:v>96.337199999999996</c:v>
                </c:pt>
                <c:pt idx="55076">
                  <c:v>96.061300000000003</c:v>
                </c:pt>
                <c:pt idx="55077">
                  <c:v>95.781999999999996</c:v>
                </c:pt>
                <c:pt idx="55078">
                  <c:v>95.499399999999994</c:v>
                </c:pt>
                <c:pt idx="55079">
                  <c:v>95.213399999999993</c:v>
                </c:pt>
                <c:pt idx="55080">
                  <c:v>94.924099999999996</c:v>
                </c:pt>
                <c:pt idx="55081">
                  <c:v>94.631399999999999</c:v>
                </c:pt>
                <c:pt idx="55082">
                  <c:v>94.335300000000004</c:v>
                </c:pt>
                <c:pt idx="55083">
                  <c:v>94.035799999999981</c:v>
                </c:pt>
                <c:pt idx="55084">
                  <c:v>93.733000000000004</c:v>
                </c:pt>
                <c:pt idx="55085">
                  <c:v>93.426699999999997</c:v>
                </c:pt>
                <c:pt idx="55086">
                  <c:v>93.117199999999997</c:v>
                </c:pt>
                <c:pt idx="55087">
                  <c:v>92.804199999999994</c:v>
                </c:pt>
                <c:pt idx="55088">
                  <c:v>92.487899999999996</c:v>
                </c:pt>
                <c:pt idx="55089">
                  <c:v>92.168199999999999</c:v>
                </c:pt>
                <c:pt idx="55090">
                  <c:v>91.845100000000002</c:v>
                </c:pt>
                <c:pt idx="55091">
                  <c:v>91.518699999999995</c:v>
                </c:pt>
                <c:pt idx="55092">
                  <c:v>91.188999999999979</c:v>
                </c:pt>
                <c:pt idx="55093">
                  <c:v>90.855899999999949</c:v>
                </c:pt>
                <c:pt idx="55094">
                  <c:v>90.519599999999997</c:v>
                </c:pt>
                <c:pt idx="55095">
                  <c:v>90.179899999999989</c:v>
                </c:pt>
                <c:pt idx="55096">
                  <c:v>89.8369</c:v>
                </c:pt>
                <c:pt idx="55097">
                  <c:v>89.490600000000057</c:v>
                </c:pt>
                <c:pt idx="55098">
                  <c:v>89.141099999999994</c:v>
                </c:pt>
                <c:pt idx="55099">
                  <c:v>88.788399999999982</c:v>
                </c:pt>
                <c:pt idx="55100">
                  <c:v>88.432400000000001</c:v>
                </c:pt>
                <c:pt idx="55101">
                  <c:v>88.073099999999982</c:v>
                </c:pt>
                <c:pt idx="55102">
                  <c:v>87.710700000000003</c:v>
                </c:pt>
                <c:pt idx="55103">
                  <c:v>87.345100000000002</c:v>
                </c:pt>
                <c:pt idx="55104">
                  <c:v>86.976299999999995</c:v>
                </c:pt>
                <c:pt idx="55105">
                  <c:v>86.604500000000002</c:v>
                </c:pt>
                <c:pt idx="55106">
                  <c:v>86.229399999999998</c:v>
                </c:pt>
                <c:pt idx="55107">
                  <c:v>85.851299999999995</c:v>
                </c:pt>
                <c:pt idx="55108">
                  <c:v>85.470100000000002</c:v>
                </c:pt>
                <c:pt idx="55109">
                  <c:v>85.085899999999981</c:v>
                </c:pt>
                <c:pt idx="55110">
                  <c:v>84.698700000000002</c:v>
                </c:pt>
                <c:pt idx="55111">
                  <c:v>84.308499999999981</c:v>
                </c:pt>
                <c:pt idx="55112">
                  <c:v>83.915300000000002</c:v>
                </c:pt>
                <c:pt idx="55113">
                  <c:v>83.519200000000026</c:v>
                </c:pt>
                <c:pt idx="55114">
                  <c:v>83.120199999999983</c:v>
                </c:pt>
                <c:pt idx="55115">
                  <c:v>82.718300000000013</c:v>
                </c:pt>
                <c:pt idx="55116">
                  <c:v>82.313599999999994</c:v>
                </c:pt>
                <c:pt idx="55117">
                  <c:v>81.906200000000027</c:v>
                </c:pt>
                <c:pt idx="55118">
                  <c:v>81.495900000000006</c:v>
                </c:pt>
                <c:pt idx="55119">
                  <c:v>81.082899999999981</c:v>
                </c:pt>
                <c:pt idx="55120">
                  <c:v>80.667100000000005</c:v>
                </c:pt>
                <c:pt idx="55121">
                  <c:v>80.248800000000003</c:v>
                </c:pt>
                <c:pt idx="55122">
                  <c:v>79.827799999999982</c:v>
                </c:pt>
                <c:pt idx="55123">
                  <c:v>79.40420000000006</c:v>
                </c:pt>
                <c:pt idx="55124">
                  <c:v>78.978099999999998</c:v>
                </c:pt>
                <c:pt idx="55125">
                  <c:v>78.549499999999995</c:v>
                </c:pt>
                <c:pt idx="55126">
                  <c:v>78.118499999999983</c:v>
                </c:pt>
                <c:pt idx="55127">
                  <c:v>77.684899999999999</c:v>
                </c:pt>
                <c:pt idx="55128">
                  <c:v>77.249100000000027</c:v>
                </c:pt>
                <c:pt idx="55129">
                  <c:v>76.8108</c:v>
                </c:pt>
                <c:pt idx="55130">
                  <c:v>76.370399999999989</c:v>
                </c:pt>
                <c:pt idx="55131">
                  <c:v>75.927499999999995</c:v>
                </c:pt>
                <c:pt idx="55132">
                  <c:v>75.482600000000005</c:v>
                </c:pt>
                <c:pt idx="55133">
                  <c:v>75.035499999999999</c:v>
                </c:pt>
                <c:pt idx="55134">
                  <c:v>74.586299999999994</c:v>
                </c:pt>
                <c:pt idx="55135">
                  <c:v>74.13509999999998</c:v>
                </c:pt>
                <c:pt idx="55136">
                  <c:v>73.681799999999981</c:v>
                </c:pt>
                <c:pt idx="55137">
                  <c:v>73.226500000000001</c:v>
                </c:pt>
                <c:pt idx="55138">
                  <c:v>72.769300000000001</c:v>
                </c:pt>
                <c:pt idx="55139">
                  <c:v>72.310400000000001</c:v>
                </c:pt>
                <c:pt idx="55140">
                  <c:v>71.849599999999995</c:v>
                </c:pt>
                <c:pt idx="55141">
                  <c:v>71.387</c:v>
                </c:pt>
                <c:pt idx="55142">
                  <c:v>70.922799999999981</c:v>
                </c:pt>
                <c:pt idx="55143">
                  <c:v>70.456800000000001</c:v>
                </c:pt>
                <c:pt idx="55144">
                  <c:v>69.9893</c:v>
                </c:pt>
                <c:pt idx="55145">
                  <c:v>69.520200000000003</c:v>
                </c:pt>
                <c:pt idx="55146">
                  <c:v>69.049700000000001</c:v>
                </c:pt>
                <c:pt idx="55147">
                  <c:v>68.577799999999982</c:v>
                </c:pt>
                <c:pt idx="55148">
                  <c:v>68.104500000000002</c:v>
                </c:pt>
                <c:pt idx="55149">
                  <c:v>67.629899999999978</c:v>
                </c:pt>
                <c:pt idx="55150">
                  <c:v>67.153999999999982</c:v>
                </c:pt>
                <c:pt idx="55151">
                  <c:v>66.676899999999989</c:v>
                </c:pt>
                <c:pt idx="55152">
                  <c:v>66.198700000000002</c:v>
                </c:pt>
                <c:pt idx="55153">
                  <c:v>65.719499999999996</c:v>
                </c:pt>
                <c:pt idx="55154">
                  <c:v>65.239199999999997</c:v>
                </c:pt>
                <c:pt idx="55155">
                  <c:v>64.757900000000006</c:v>
                </c:pt>
                <c:pt idx="55156">
                  <c:v>64.275699999999986</c:v>
                </c:pt>
                <c:pt idx="55157">
                  <c:v>63.792800000000028</c:v>
                </c:pt>
                <c:pt idx="55158">
                  <c:v>63.309000000000005</c:v>
                </c:pt>
                <c:pt idx="55159">
                  <c:v>62.8245</c:v>
                </c:pt>
                <c:pt idx="55160">
                  <c:v>62.339500000000001</c:v>
                </c:pt>
                <c:pt idx="55161">
                  <c:v>61.853699999999996</c:v>
                </c:pt>
                <c:pt idx="55162">
                  <c:v>61.3675</c:v>
                </c:pt>
                <c:pt idx="55163">
                  <c:v>60.880899999999997</c:v>
                </c:pt>
                <c:pt idx="55164">
                  <c:v>60.393900000000002</c:v>
                </c:pt>
                <c:pt idx="55165">
                  <c:v>59.906500000000001</c:v>
                </c:pt>
                <c:pt idx="55166">
                  <c:v>59.418900000000001</c:v>
                </c:pt>
                <c:pt idx="55167">
                  <c:v>58.931000000000004</c:v>
                </c:pt>
                <c:pt idx="55168">
                  <c:v>58.443100000000001</c:v>
                </c:pt>
                <c:pt idx="55169">
                  <c:v>57.955100000000002</c:v>
                </c:pt>
                <c:pt idx="55170">
                  <c:v>57.467100000000002</c:v>
                </c:pt>
                <c:pt idx="55171">
                  <c:v>56.979200000000006</c:v>
                </c:pt>
                <c:pt idx="55172">
                  <c:v>56.491400000000006</c:v>
                </c:pt>
                <c:pt idx="55173">
                  <c:v>56.003800000000005</c:v>
                </c:pt>
                <c:pt idx="55174">
                  <c:v>55.516500000000001</c:v>
                </c:pt>
                <c:pt idx="55175">
                  <c:v>55.029600000000002</c:v>
                </c:pt>
                <c:pt idx="55176">
                  <c:v>54.543000000000006</c:v>
                </c:pt>
                <c:pt idx="55177">
                  <c:v>54.057000000000002</c:v>
                </c:pt>
                <c:pt idx="55178">
                  <c:v>53.571400000000004</c:v>
                </c:pt>
                <c:pt idx="55179">
                  <c:v>53.086500000000001</c:v>
                </c:pt>
                <c:pt idx="55180">
                  <c:v>52.602300000000028</c:v>
                </c:pt>
                <c:pt idx="55181">
                  <c:v>52.118900000000011</c:v>
                </c:pt>
                <c:pt idx="55182">
                  <c:v>51.636200000000002</c:v>
                </c:pt>
                <c:pt idx="55183">
                  <c:v>51.154499999999999</c:v>
                </c:pt>
                <c:pt idx="55184">
                  <c:v>50.6736</c:v>
                </c:pt>
                <c:pt idx="55185">
                  <c:v>50.193800000000003</c:v>
                </c:pt>
                <c:pt idx="55186">
                  <c:v>49.715200000000003</c:v>
                </c:pt>
                <c:pt idx="55187">
                  <c:v>49.237700000000011</c:v>
                </c:pt>
                <c:pt idx="55188">
                  <c:v>48.761400000000002</c:v>
                </c:pt>
                <c:pt idx="55189">
                  <c:v>48.286500000000011</c:v>
                </c:pt>
                <c:pt idx="55190">
                  <c:v>47.812899999999999</c:v>
                </c:pt>
                <c:pt idx="55191">
                  <c:v>47.340800000000002</c:v>
                </c:pt>
                <c:pt idx="55192">
                  <c:v>46.870100000000001</c:v>
                </c:pt>
                <c:pt idx="55193">
                  <c:v>46.4011</c:v>
                </c:pt>
                <c:pt idx="55194">
                  <c:v>45.933700000000002</c:v>
                </c:pt>
                <c:pt idx="55195">
                  <c:v>45.468000000000011</c:v>
                </c:pt>
                <c:pt idx="55196">
                  <c:v>45.004100000000001</c:v>
                </c:pt>
                <c:pt idx="55197">
                  <c:v>44.542100000000012</c:v>
                </c:pt>
                <c:pt idx="55198">
                  <c:v>44.082000000000001</c:v>
                </c:pt>
                <c:pt idx="55199">
                  <c:v>43.623900000000013</c:v>
                </c:pt>
                <c:pt idx="55200">
                  <c:v>43.167900000000003</c:v>
                </c:pt>
                <c:pt idx="55201">
                  <c:v>42.714000000000006</c:v>
                </c:pt>
                <c:pt idx="55202">
                  <c:v>42.262200000000028</c:v>
                </c:pt>
                <c:pt idx="55203">
                  <c:v>41.812899999999999</c:v>
                </c:pt>
                <c:pt idx="55204">
                  <c:v>41.365700000000011</c:v>
                </c:pt>
                <c:pt idx="55205">
                  <c:v>40.921000000000006</c:v>
                </c:pt>
                <c:pt idx="55206">
                  <c:v>40.478900000000003</c:v>
                </c:pt>
                <c:pt idx="55207">
                  <c:v>40.039100000000012</c:v>
                </c:pt>
                <c:pt idx="55208">
                  <c:v>39.602100000000029</c:v>
                </c:pt>
                <c:pt idx="55209">
                  <c:v>39.167700000000011</c:v>
                </c:pt>
                <c:pt idx="55210">
                  <c:v>38.736000000000011</c:v>
                </c:pt>
                <c:pt idx="55211">
                  <c:v>38.307200000000002</c:v>
                </c:pt>
                <c:pt idx="55212">
                  <c:v>37.881199999999993</c:v>
                </c:pt>
                <c:pt idx="55213">
                  <c:v>37.458100000000002</c:v>
                </c:pt>
                <c:pt idx="55214">
                  <c:v>37.038100000000028</c:v>
                </c:pt>
                <c:pt idx="55215">
                  <c:v>36.621100000000013</c:v>
                </c:pt>
                <c:pt idx="55216">
                  <c:v>36.207300000000011</c:v>
                </c:pt>
                <c:pt idx="55217">
                  <c:v>35.796600000000012</c:v>
                </c:pt>
                <c:pt idx="55218">
                  <c:v>35.389200000000002</c:v>
                </c:pt>
                <c:pt idx="55219">
                  <c:v>34.985100000000003</c:v>
                </c:pt>
                <c:pt idx="55220">
                  <c:v>34.584400000000002</c:v>
                </c:pt>
                <c:pt idx="55221">
                  <c:v>34.187200000000004</c:v>
                </c:pt>
                <c:pt idx="55222">
                  <c:v>33.793400000000013</c:v>
                </c:pt>
                <c:pt idx="55223">
                  <c:v>33.403300000000002</c:v>
                </c:pt>
                <c:pt idx="55224">
                  <c:v>33.0167</c:v>
                </c:pt>
                <c:pt idx="55225">
                  <c:v>32.633900000000011</c:v>
                </c:pt>
                <c:pt idx="55226">
                  <c:v>32.2547</c:v>
                </c:pt>
                <c:pt idx="55227">
                  <c:v>31.8795</c:v>
                </c:pt>
                <c:pt idx="55228">
                  <c:v>31.508099999999981</c:v>
                </c:pt>
                <c:pt idx="55229">
                  <c:v>31.140599999999989</c:v>
                </c:pt>
                <c:pt idx="55230">
                  <c:v>30.777100000000001</c:v>
                </c:pt>
                <c:pt idx="55231">
                  <c:v>30.4176</c:v>
                </c:pt>
                <c:pt idx="55232">
                  <c:v>30.062299999999979</c:v>
                </c:pt>
                <c:pt idx="55233">
                  <c:v>29.711099999999988</c:v>
                </c:pt>
                <c:pt idx="55234">
                  <c:v>29.3642</c:v>
                </c:pt>
                <c:pt idx="55235">
                  <c:v>29.0215</c:v>
                </c:pt>
                <c:pt idx="55236">
                  <c:v>28.6831</c:v>
                </c:pt>
                <c:pt idx="55237">
                  <c:v>28.3491</c:v>
                </c:pt>
                <c:pt idx="55238">
                  <c:v>28.019500000000001</c:v>
                </c:pt>
                <c:pt idx="55239">
                  <c:v>27.694400000000005</c:v>
                </c:pt>
                <c:pt idx="55240">
                  <c:v>27.373899999999999</c:v>
                </c:pt>
                <c:pt idx="55241">
                  <c:v>27.057900000000014</c:v>
                </c:pt>
                <c:pt idx="55242">
                  <c:v>26.746699999999979</c:v>
                </c:pt>
                <c:pt idx="55243">
                  <c:v>26.439999999999987</c:v>
                </c:pt>
                <c:pt idx="55244">
                  <c:v>26.138200000000001</c:v>
                </c:pt>
                <c:pt idx="55245">
                  <c:v>25.841100000000001</c:v>
                </c:pt>
                <c:pt idx="55246">
                  <c:v>25.5488</c:v>
                </c:pt>
                <c:pt idx="55247">
                  <c:v>25.261500000000002</c:v>
                </c:pt>
                <c:pt idx="55248">
                  <c:v>24.979099999999981</c:v>
                </c:pt>
                <c:pt idx="55249">
                  <c:v>24.701599999999985</c:v>
                </c:pt>
                <c:pt idx="55250">
                  <c:v>24.429200000000002</c:v>
                </c:pt>
                <c:pt idx="55251">
                  <c:v>24.161899999999999</c:v>
                </c:pt>
                <c:pt idx="55252">
                  <c:v>23.899699999999989</c:v>
                </c:pt>
                <c:pt idx="55253">
                  <c:v>23.642600000000002</c:v>
                </c:pt>
                <c:pt idx="55254">
                  <c:v>23.390799999999981</c:v>
                </c:pt>
                <c:pt idx="55255">
                  <c:v>23.144200000000001</c:v>
                </c:pt>
                <c:pt idx="55256">
                  <c:v>22.902899999999981</c:v>
                </c:pt>
                <c:pt idx="55257">
                  <c:v>22.666899999999988</c:v>
                </c:pt>
                <c:pt idx="55258">
                  <c:v>22.436299999999989</c:v>
                </c:pt>
                <c:pt idx="55259">
                  <c:v>22.211099999999988</c:v>
                </c:pt>
                <c:pt idx="55260">
                  <c:v>21.991299999999981</c:v>
                </c:pt>
                <c:pt idx="55261">
                  <c:v>21.777000000000001</c:v>
                </c:pt>
                <c:pt idx="55262">
                  <c:v>21.56819999999998</c:v>
                </c:pt>
                <c:pt idx="55263">
                  <c:v>21.365100000000002</c:v>
                </c:pt>
                <c:pt idx="55264">
                  <c:v>21.167400000000001</c:v>
                </c:pt>
                <c:pt idx="55265">
                  <c:v>20.975499999999979</c:v>
                </c:pt>
                <c:pt idx="55266">
                  <c:v>20.78909999999998</c:v>
                </c:pt>
                <c:pt idx="55267">
                  <c:v>20.608499999999989</c:v>
                </c:pt>
                <c:pt idx="55268">
                  <c:v>20.433599999999977</c:v>
                </c:pt>
                <c:pt idx="55269">
                  <c:v>20.264399999999977</c:v>
                </c:pt>
                <c:pt idx="55270">
                  <c:v>20.101099999999999</c:v>
                </c:pt>
                <c:pt idx="55271">
                  <c:v>19.943599999999982</c:v>
                </c:pt>
                <c:pt idx="55272">
                  <c:v>19.791899999999988</c:v>
                </c:pt>
                <c:pt idx="55273">
                  <c:v>19.646100000000001</c:v>
                </c:pt>
                <c:pt idx="55274">
                  <c:v>19.5062</c:v>
                </c:pt>
                <c:pt idx="55275">
                  <c:v>19.372199999999989</c:v>
                </c:pt>
                <c:pt idx="55276">
                  <c:v>19.2441</c:v>
                </c:pt>
                <c:pt idx="55277">
                  <c:v>19.1221</c:v>
                </c:pt>
                <c:pt idx="55278">
                  <c:v>19.0061</c:v>
                </c:pt>
                <c:pt idx="55279">
                  <c:v>18.896000000000001</c:v>
                </c:pt>
                <c:pt idx="55280">
                  <c:v>18.79209999999998</c:v>
                </c:pt>
                <c:pt idx="55281">
                  <c:v>18.694199999999999</c:v>
                </c:pt>
                <c:pt idx="55282">
                  <c:v>18.602399999999989</c:v>
                </c:pt>
                <c:pt idx="55283">
                  <c:v>18.5167</c:v>
                </c:pt>
                <c:pt idx="55284">
                  <c:v>18.437100000000001</c:v>
                </c:pt>
                <c:pt idx="55285">
                  <c:v>18.36369999999998</c:v>
                </c:pt>
                <c:pt idx="55286">
                  <c:v>18.296399999999977</c:v>
                </c:pt>
                <c:pt idx="55287">
                  <c:v>18.235299999999981</c:v>
                </c:pt>
                <c:pt idx="55288">
                  <c:v>18.180399999999981</c:v>
                </c:pt>
                <c:pt idx="55289">
                  <c:v>18.131799999999988</c:v>
                </c:pt>
                <c:pt idx="55290">
                  <c:v>18.08939999999998</c:v>
                </c:pt>
                <c:pt idx="55291">
                  <c:v>18.0532</c:v>
                </c:pt>
                <c:pt idx="55292">
                  <c:v>18.023199999999989</c:v>
                </c:pt>
                <c:pt idx="55293">
                  <c:v>17.99949999999998</c:v>
                </c:pt>
                <c:pt idx="55294">
                  <c:v>17.982099999999971</c:v>
                </c:pt>
                <c:pt idx="55295">
                  <c:v>17.971</c:v>
                </c:pt>
                <c:pt idx="55296">
                  <c:v>17.966199999999979</c:v>
                </c:pt>
                <c:pt idx="55297">
                  <c:v>17.96759999999998</c:v>
                </c:pt>
                <c:pt idx="55298">
                  <c:v>17.975399999999979</c:v>
                </c:pt>
                <c:pt idx="55299">
                  <c:v>17.989399999999982</c:v>
                </c:pt>
                <c:pt idx="55300">
                  <c:v>18.009799999999977</c:v>
                </c:pt>
                <c:pt idx="55301">
                  <c:v>18.0365</c:v>
                </c:pt>
                <c:pt idx="55302">
                  <c:v>18.06959999999998</c:v>
                </c:pt>
                <c:pt idx="55303">
                  <c:v>18.108899999999988</c:v>
                </c:pt>
                <c:pt idx="55304">
                  <c:v>18.154599999999999</c:v>
                </c:pt>
                <c:pt idx="55305">
                  <c:v>18.20669999999998</c:v>
                </c:pt>
                <c:pt idx="55306">
                  <c:v>18.264999999999986</c:v>
                </c:pt>
                <c:pt idx="55307">
                  <c:v>18.329699999999981</c:v>
                </c:pt>
                <c:pt idx="55308">
                  <c:v>18.400699999999979</c:v>
                </c:pt>
                <c:pt idx="55309">
                  <c:v>18.478000000000002</c:v>
                </c:pt>
                <c:pt idx="55310">
                  <c:v>18.561800000000005</c:v>
                </c:pt>
                <c:pt idx="55311">
                  <c:v>18.651700000000005</c:v>
                </c:pt>
                <c:pt idx="55312">
                  <c:v>18.747999999999987</c:v>
                </c:pt>
                <c:pt idx="55313">
                  <c:v>18.8506</c:v>
                </c:pt>
                <c:pt idx="55314">
                  <c:v>18.959599999999977</c:v>
                </c:pt>
                <c:pt idx="55315">
                  <c:v>19.074800000000014</c:v>
                </c:pt>
                <c:pt idx="55316">
                  <c:v>19.196300000000001</c:v>
                </c:pt>
                <c:pt idx="55317">
                  <c:v>19.324100000000001</c:v>
                </c:pt>
                <c:pt idx="55318">
                  <c:v>19.458100000000002</c:v>
                </c:pt>
                <c:pt idx="55319">
                  <c:v>19.59849999999998</c:v>
                </c:pt>
                <c:pt idx="55320">
                  <c:v>19.745099999999979</c:v>
                </c:pt>
                <c:pt idx="55321">
                  <c:v>19.897900000000014</c:v>
                </c:pt>
                <c:pt idx="55322">
                  <c:v>20.056899999999999</c:v>
                </c:pt>
                <c:pt idx="55323">
                  <c:v>20.22219999999998</c:v>
                </c:pt>
                <c:pt idx="55324">
                  <c:v>20.393599999999989</c:v>
                </c:pt>
                <c:pt idx="55325">
                  <c:v>20.571200000000001</c:v>
                </c:pt>
                <c:pt idx="55326">
                  <c:v>20.755099999999981</c:v>
                </c:pt>
                <c:pt idx="55327">
                  <c:v>20.944999999999986</c:v>
                </c:pt>
                <c:pt idx="55328">
                  <c:v>21.141100000000005</c:v>
                </c:pt>
                <c:pt idx="55329">
                  <c:v>21.343299999999989</c:v>
                </c:pt>
                <c:pt idx="55330">
                  <c:v>21.551600000000001</c:v>
                </c:pt>
                <c:pt idx="55331">
                  <c:v>21.765999999999977</c:v>
                </c:pt>
                <c:pt idx="55332">
                  <c:v>21.986499999999971</c:v>
                </c:pt>
                <c:pt idx="55333">
                  <c:v>22.213000000000001</c:v>
                </c:pt>
                <c:pt idx="55334">
                  <c:v>22.445499999999971</c:v>
                </c:pt>
                <c:pt idx="55335">
                  <c:v>22.684000000000001</c:v>
                </c:pt>
                <c:pt idx="55336">
                  <c:v>22.928499999999978</c:v>
                </c:pt>
                <c:pt idx="55337">
                  <c:v>23.178899999999999</c:v>
                </c:pt>
                <c:pt idx="55338">
                  <c:v>23.435199999999977</c:v>
                </c:pt>
                <c:pt idx="55339">
                  <c:v>23.697500000000005</c:v>
                </c:pt>
                <c:pt idx="55340">
                  <c:v>23.965599999999966</c:v>
                </c:pt>
                <c:pt idx="55341">
                  <c:v>24.239599999999989</c:v>
                </c:pt>
                <c:pt idx="55342">
                  <c:v>24.519400000000001</c:v>
                </c:pt>
                <c:pt idx="55343">
                  <c:v>24.805</c:v>
                </c:pt>
                <c:pt idx="55344">
                  <c:v>25.096299999999989</c:v>
                </c:pt>
                <c:pt idx="55345">
                  <c:v>25.3934</c:v>
                </c:pt>
                <c:pt idx="55346">
                  <c:v>25.696200000000001</c:v>
                </c:pt>
                <c:pt idx="55347">
                  <c:v>26.0047</c:v>
                </c:pt>
                <c:pt idx="55348">
                  <c:v>26.318800000000014</c:v>
                </c:pt>
                <c:pt idx="55349">
                  <c:v>26.6386</c:v>
                </c:pt>
                <c:pt idx="55350">
                  <c:v>26.963899999999981</c:v>
                </c:pt>
                <c:pt idx="55351">
                  <c:v>27.294799999999981</c:v>
                </c:pt>
                <c:pt idx="55352">
                  <c:v>27.631200000000014</c:v>
                </c:pt>
                <c:pt idx="55353">
                  <c:v>27.973099999999981</c:v>
                </c:pt>
                <c:pt idx="55354">
                  <c:v>28.320399999999989</c:v>
                </c:pt>
                <c:pt idx="55355">
                  <c:v>28.673200000000001</c:v>
                </c:pt>
                <c:pt idx="55356">
                  <c:v>29.031300000000005</c:v>
                </c:pt>
                <c:pt idx="55357">
                  <c:v>29.394800000000014</c:v>
                </c:pt>
                <c:pt idx="55358">
                  <c:v>29.763599999999979</c:v>
                </c:pt>
                <c:pt idx="55359">
                  <c:v>30.137699999999999</c:v>
                </c:pt>
                <c:pt idx="55360">
                  <c:v>30.516999999999999</c:v>
                </c:pt>
                <c:pt idx="55361">
                  <c:v>30.901499999999981</c:v>
                </c:pt>
                <c:pt idx="55362">
                  <c:v>31.2911</c:v>
                </c:pt>
                <c:pt idx="55363">
                  <c:v>31.6859</c:v>
                </c:pt>
                <c:pt idx="55364">
                  <c:v>32.085800000000006</c:v>
                </c:pt>
                <c:pt idx="55365">
                  <c:v>32.490700000000011</c:v>
                </c:pt>
                <c:pt idx="55366">
                  <c:v>32.900600000000004</c:v>
                </c:pt>
                <c:pt idx="55367">
                  <c:v>33.3155</c:v>
                </c:pt>
                <c:pt idx="55368">
                  <c:v>33.735300000000038</c:v>
                </c:pt>
                <c:pt idx="55369">
                  <c:v>34.160000000000011</c:v>
                </c:pt>
                <c:pt idx="55370">
                  <c:v>34.589500000000001</c:v>
                </c:pt>
                <c:pt idx="55371">
                  <c:v>35.023800000000001</c:v>
                </c:pt>
                <c:pt idx="55372">
                  <c:v>35.462900000000012</c:v>
                </c:pt>
                <c:pt idx="55373">
                  <c:v>35.906600000000005</c:v>
                </c:pt>
                <c:pt idx="55374">
                  <c:v>36.3551</c:v>
                </c:pt>
                <c:pt idx="55375">
                  <c:v>36.808100000000003</c:v>
                </c:pt>
                <c:pt idx="55376">
                  <c:v>37.265700000000038</c:v>
                </c:pt>
                <c:pt idx="55377">
                  <c:v>37.727900000000012</c:v>
                </c:pt>
                <c:pt idx="55378">
                  <c:v>38.194500000000012</c:v>
                </c:pt>
                <c:pt idx="55379">
                  <c:v>38.665700000000029</c:v>
                </c:pt>
                <c:pt idx="55380">
                  <c:v>39.141100000000002</c:v>
                </c:pt>
                <c:pt idx="55381">
                  <c:v>39.621000000000002</c:v>
                </c:pt>
                <c:pt idx="55382">
                  <c:v>40.105100000000029</c:v>
                </c:pt>
                <c:pt idx="55383">
                  <c:v>40.593500000000013</c:v>
                </c:pt>
                <c:pt idx="55384">
                  <c:v>41.086100000000002</c:v>
                </c:pt>
                <c:pt idx="55385">
                  <c:v>41.582900000000002</c:v>
                </c:pt>
                <c:pt idx="55386">
                  <c:v>42.083800000000004</c:v>
                </c:pt>
                <c:pt idx="55387">
                  <c:v>42.588700000000003</c:v>
                </c:pt>
                <c:pt idx="55388">
                  <c:v>43.097700000000003</c:v>
                </c:pt>
                <c:pt idx="55389">
                  <c:v>43.610700000000001</c:v>
                </c:pt>
                <c:pt idx="55390">
                  <c:v>44.127500000000012</c:v>
                </c:pt>
                <c:pt idx="55391">
                  <c:v>44.648300000000013</c:v>
                </c:pt>
                <c:pt idx="55392">
                  <c:v>45.172800000000002</c:v>
                </c:pt>
                <c:pt idx="55393">
                  <c:v>45.7012</c:v>
                </c:pt>
                <c:pt idx="55394">
                  <c:v>46.233200000000011</c:v>
                </c:pt>
                <c:pt idx="55395">
                  <c:v>46.769000000000013</c:v>
                </c:pt>
                <c:pt idx="55396">
                  <c:v>47.308400000000006</c:v>
                </c:pt>
                <c:pt idx="55397">
                  <c:v>47.851299999999995</c:v>
                </c:pt>
                <c:pt idx="55398">
                  <c:v>48.397800000000004</c:v>
                </c:pt>
                <c:pt idx="55399">
                  <c:v>48.947699999999998</c:v>
                </c:pt>
                <c:pt idx="55400">
                  <c:v>49.501100000000001</c:v>
                </c:pt>
                <c:pt idx="55401">
                  <c:v>50.057799999999993</c:v>
                </c:pt>
                <c:pt idx="55402">
                  <c:v>50.617899999999999</c:v>
                </c:pt>
                <c:pt idx="55403">
                  <c:v>51.181200000000004</c:v>
                </c:pt>
                <c:pt idx="55404">
                  <c:v>51.747800000000005</c:v>
                </c:pt>
                <c:pt idx="55405">
                  <c:v>52.317499999999995</c:v>
                </c:pt>
                <c:pt idx="55406">
                  <c:v>52.890300000000003</c:v>
                </c:pt>
                <c:pt idx="55407">
                  <c:v>53.466200000000001</c:v>
                </c:pt>
                <c:pt idx="55408">
                  <c:v>54.045200000000001</c:v>
                </c:pt>
                <c:pt idx="55409">
                  <c:v>54.627000000000002</c:v>
                </c:pt>
                <c:pt idx="55410">
                  <c:v>55.211800000000004</c:v>
                </c:pt>
                <c:pt idx="55411">
                  <c:v>55.799400000000013</c:v>
                </c:pt>
                <c:pt idx="55412">
                  <c:v>56.389899999999997</c:v>
                </c:pt>
                <c:pt idx="55413">
                  <c:v>56.9831</c:v>
                </c:pt>
                <c:pt idx="55414">
                  <c:v>57.579000000000001</c:v>
                </c:pt>
                <c:pt idx="55415">
                  <c:v>58.177600000000005</c:v>
                </c:pt>
                <c:pt idx="55416">
                  <c:v>58.778700000000029</c:v>
                </c:pt>
                <c:pt idx="55417">
                  <c:v>59.382400000000004</c:v>
                </c:pt>
                <c:pt idx="55418">
                  <c:v>59.988600000000005</c:v>
                </c:pt>
                <c:pt idx="55419">
                  <c:v>60.597200000000001</c:v>
                </c:pt>
                <c:pt idx="55420">
                  <c:v>61.20830000000003</c:v>
                </c:pt>
                <c:pt idx="55421">
                  <c:v>61.821600000000004</c:v>
                </c:pt>
                <c:pt idx="55422">
                  <c:v>62.437200000000004</c:v>
                </c:pt>
                <c:pt idx="55423">
                  <c:v>63.055100000000003</c:v>
                </c:pt>
                <c:pt idx="55424">
                  <c:v>63.675200000000011</c:v>
                </c:pt>
                <c:pt idx="55425">
                  <c:v>64.297300000000007</c:v>
                </c:pt>
                <c:pt idx="55426">
                  <c:v>64.921600000000026</c:v>
                </c:pt>
                <c:pt idx="55427">
                  <c:v>65.547900000000027</c:v>
                </c:pt>
                <c:pt idx="55428">
                  <c:v>66.17619999999998</c:v>
                </c:pt>
                <c:pt idx="55429">
                  <c:v>66.806299999999993</c:v>
                </c:pt>
                <c:pt idx="55430">
                  <c:v>67.438400000000001</c:v>
                </c:pt>
                <c:pt idx="55431">
                  <c:v>68.072199999999981</c:v>
                </c:pt>
                <c:pt idx="55432">
                  <c:v>68.707800000000006</c:v>
                </c:pt>
                <c:pt idx="55433">
                  <c:v>69.345200000000006</c:v>
                </c:pt>
                <c:pt idx="55434">
                  <c:v>69.984200000000058</c:v>
                </c:pt>
                <c:pt idx="55435">
                  <c:v>70.624799999999979</c:v>
                </c:pt>
                <c:pt idx="55436">
                  <c:v>71.266999999999996</c:v>
                </c:pt>
                <c:pt idx="55437">
                  <c:v>71.910700000000006</c:v>
                </c:pt>
                <c:pt idx="55438">
                  <c:v>72.55589999999998</c:v>
                </c:pt>
                <c:pt idx="55439">
                  <c:v>73.202299999999994</c:v>
                </c:pt>
                <c:pt idx="55440">
                  <c:v>73.85029999999999</c:v>
                </c:pt>
                <c:pt idx="55441">
                  <c:v>74.499500000000026</c:v>
                </c:pt>
                <c:pt idx="55442">
                  <c:v>75.149999999999991</c:v>
                </c:pt>
                <c:pt idx="55443">
                  <c:v>75.801599999999993</c:v>
                </c:pt>
                <c:pt idx="55444">
                  <c:v>76.454499999999996</c:v>
                </c:pt>
                <c:pt idx="55445">
                  <c:v>77.108399999999989</c:v>
                </c:pt>
                <c:pt idx="55446">
                  <c:v>77.763400000000004</c:v>
                </c:pt>
                <c:pt idx="55447">
                  <c:v>78.419399999999996</c:v>
                </c:pt>
                <c:pt idx="55448">
                  <c:v>79.076300000000003</c:v>
                </c:pt>
                <c:pt idx="55449">
                  <c:v>79.734300000000005</c:v>
                </c:pt>
                <c:pt idx="55450">
                  <c:v>80.392899999999983</c:v>
                </c:pt>
                <c:pt idx="55451">
                  <c:v>81.052499999999981</c:v>
                </c:pt>
                <c:pt idx="55452">
                  <c:v>81.712700000000012</c:v>
                </c:pt>
                <c:pt idx="55453">
                  <c:v>82.373699999999999</c:v>
                </c:pt>
                <c:pt idx="55454">
                  <c:v>83.035399999999981</c:v>
                </c:pt>
                <c:pt idx="55455">
                  <c:v>83.697700000000012</c:v>
                </c:pt>
                <c:pt idx="55456">
                  <c:v>84.360600000000005</c:v>
                </c:pt>
                <c:pt idx="55457">
                  <c:v>85.024000000000001</c:v>
                </c:pt>
                <c:pt idx="55458">
                  <c:v>85.687899999999999</c:v>
                </c:pt>
                <c:pt idx="55459">
                  <c:v>86.352099999999979</c:v>
                </c:pt>
                <c:pt idx="55460">
                  <c:v>87.016800000000003</c:v>
                </c:pt>
                <c:pt idx="55461">
                  <c:v>87.681799999999981</c:v>
                </c:pt>
                <c:pt idx="55462">
                  <c:v>88.347100000000026</c:v>
                </c:pt>
                <c:pt idx="55463">
                  <c:v>89.012600000000006</c:v>
                </c:pt>
                <c:pt idx="55464">
                  <c:v>89.678299999999979</c:v>
                </c:pt>
                <c:pt idx="55465">
                  <c:v>90.344200000000058</c:v>
                </c:pt>
                <c:pt idx="55466">
                  <c:v>91.010300000000001</c:v>
                </c:pt>
                <c:pt idx="55467">
                  <c:v>91.676299999999998</c:v>
                </c:pt>
                <c:pt idx="55468">
                  <c:v>92.342399999999998</c:v>
                </c:pt>
                <c:pt idx="55469">
                  <c:v>93.00839999999998</c:v>
                </c:pt>
                <c:pt idx="55470">
                  <c:v>93.674399999999949</c:v>
                </c:pt>
                <c:pt idx="55471">
                  <c:v>94.340300000000013</c:v>
                </c:pt>
                <c:pt idx="55472">
                  <c:v>95.006</c:v>
                </c:pt>
                <c:pt idx="55473">
                  <c:v>95.67149999999998</c:v>
                </c:pt>
                <c:pt idx="55474">
                  <c:v>96.336799999999982</c:v>
                </c:pt>
                <c:pt idx="55475">
                  <c:v>97.001800000000003</c:v>
                </c:pt>
                <c:pt idx="55476">
                  <c:v>97.666499999999999</c:v>
                </c:pt>
                <c:pt idx="55477">
                  <c:v>98.330799999999982</c:v>
                </c:pt>
                <c:pt idx="55478">
                  <c:v>98.994600000000077</c:v>
                </c:pt>
                <c:pt idx="55479">
                  <c:v>99.657999999999987</c:v>
                </c:pt>
                <c:pt idx="55480">
                  <c:v>100.321</c:v>
                </c:pt>
                <c:pt idx="55481">
                  <c:v>100.983</c:v>
                </c:pt>
                <c:pt idx="55482">
                  <c:v>101.645</c:v>
                </c:pt>
                <c:pt idx="55483">
                  <c:v>102.306</c:v>
                </c:pt>
                <c:pt idx="55484">
                  <c:v>102.96700000000006</c:v>
                </c:pt>
                <c:pt idx="55485">
                  <c:v>103.627</c:v>
                </c:pt>
                <c:pt idx="55486">
                  <c:v>104.286</c:v>
                </c:pt>
                <c:pt idx="55487">
                  <c:v>104.94400000000007</c:v>
                </c:pt>
                <c:pt idx="55488">
                  <c:v>105.60199999999999</c:v>
                </c:pt>
                <c:pt idx="55489">
                  <c:v>106.259</c:v>
                </c:pt>
                <c:pt idx="55490">
                  <c:v>106.91500000000002</c:v>
                </c:pt>
                <c:pt idx="55491">
                  <c:v>107.569</c:v>
                </c:pt>
                <c:pt idx="55492">
                  <c:v>108.223</c:v>
                </c:pt>
                <c:pt idx="55493">
                  <c:v>108.87599999999998</c:v>
                </c:pt>
                <c:pt idx="55494">
                  <c:v>109.52800000000001</c:v>
                </c:pt>
                <c:pt idx="55495">
                  <c:v>110.17899999999995</c:v>
                </c:pt>
                <c:pt idx="55496">
                  <c:v>110.82899999999998</c:v>
                </c:pt>
                <c:pt idx="55497">
                  <c:v>111.47799999999999</c:v>
                </c:pt>
                <c:pt idx="55498">
                  <c:v>112.12499999999999</c:v>
                </c:pt>
                <c:pt idx="55499">
                  <c:v>112.771</c:v>
                </c:pt>
                <c:pt idx="55500">
                  <c:v>113.41600000000005</c:v>
                </c:pt>
                <c:pt idx="55501">
                  <c:v>114.06</c:v>
                </c:pt>
                <c:pt idx="55502">
                  <c:v>114.703</c:v>
                </c:pt>
                <c:pt idx="55503">
                  <c:v>115.34399999999999</c:v>
                </c:pt>
                <c:pt idx="55504">
                  <c:v>115.98399999999999</c:v>
                </c:pt>
                <c:pt idx="55505">
                  <c:v>116.62199999999999</c:v>
                </c:pt>
                <c:pt idx="55506">
                  <c:v>117.259</c:v>
                </c:pt>
                <c:pt idx="55507">
                  <c:v>117.89400000000002</c:v>
                </c:pt>
                <c:pt idx="55508">
                  <c:v>118.52800000000001</c:v>
                </c:pt>
                <c:pt idx="55509">
                  <c:v>119.161</c:v>
                </c:pt>
                <c:pt idx="55510">
                  <c:v>119.792</c:v>
                </c:pt>
                <c:pt idx="55511">
                  <c:v>120.42100000000002</c:v>
                </c:pt>
                <c:pt idx="55512">
                  <c:v>121.04900000000002</c:v>
                </c:pt>
                <c:pt idx="55513">
                  <c:v>121.67499999999998</c:v>
                </c:pt>
                <c:pt idx="55514">
                  <c:v>122.29900000000002</c:v>
                </c:pt>
                <c:pt idx="55515">
                  <c:v>122.922</c:v>
                </c:pt>
                <c:pt idx="55516">
                  <c:v>123.542</c:v>
                </c:pt>
                <c:pt idx="55517">
                  <c:v>124.16200000000001</c:v>
                </c:pt>
                <c:pt idx="55518">
                  <c:v>124.779</c:v>
                </c:pt>
                <c:pt idx="55519">
                  <c:v>125.395</c:v>
                </c:pt>
                <c:pt idx="55520">
                  <c:v>126.008</c:v>
                </c:pt>
                <c:pt idx="55521">
                  <c:v>126.61999999999999</c:v>
                </c:pt>
                <c:pt idx="55522">
                  <c:v>127.23</c:v>
                </c:pt>
                <c:pt idx="55523">
                  <c:v>127.83799999999999</c:v>
                </c:pt>
                <c:pt idx="55524">
                  <c:v>128.44399999999999</c:v>
                </c:pt>
                <c:pt idx="55525">
                  <c:v>129.048</c:v>
                </c:pt>
                <c:pt idx="55526">
                  <c:v>129.65100000000001</c:v>
                </c:pt>
                <c:pt idx="55527">
                  <c:v>130.251</c:v>
                </c:pt>
                <c:pt idx="55528">
                  <c:v>130.84900000000002</c:v>
                </c:pt>
                <c:pt idx="55529">
                  <c:v>131.44499999999999</c:v>
                </c:pt>
                <c:pt idx="55530">
                  <c:v>132.03900000000002</c:v>
                </c:pt>
                <c:pt idx="55531">
                  <c:v>132.631</c:v>
                </c:pt>
                <c:pt idx="55532">
                  <c:v>133.22</c:v>
                </c:pt>
                <c:pt idx="55533">
                  <c:v>133.80800000000011</c:v>
                </c:pt>
                <c:pt idx="55534">
                  <c:v>134.393</c:v>
                </c:pt>
                <c:pt idx="55535">
                  <c:v>134.976</c:v>
                </c:pt>
                <c:pt idx="55536">
                  <c:v>135.55700000000004</c:v>
                </c:pt>
                <c:pt idx="55537">
                  <c:v>136.136</c:v>
                </c:pt>
                <c:pt idx="55538">
                  <c:v>136.71199999999999</c:v>
                </c:pt>
                <c:pt idx="55539">
                  <c:v>137.28700000000001</c:v>
                </c:pt>
                <c:pt idx="55540">
                  <c:v>137.85900000000001</c:v>
                </c:pt>
                <c:pt idx="55541">
                  <c:v>138.42800000000011</c:v>
                </c:pt>
                <c:pt idx="55542">
                  <c:v>138.995</c:v>
                </c:pt>
                <c:pt idx="55543">
                  <c:v>139.56</c:v>
                </c:pt>
                <c:pt idx="55544">
                  <c:v>140.12300000000002</c:v>
                </c:pt>
                <c:pt idx="55545">
                  <c:v>140.68300000000002</c:v>
                </c:pt>
                <c:pt idx="55546">
                  <c:v>141.24099999999999</c:v>
                </c:pt>
                <c:pt idx="55547">
                  <c:v>141.79599999999999</c:v>
                </c:pt>
                <c:pt idx="55548">
                  <c:v>142.34900000000002</c:v>
                </c:pt>
                <c:pt idx="55549">
                  <c:v>142.899</c:v>
                </c:pt>
                <c:pt idx="55550">
                  <c:v>143.447</c:v>
                </c:pt>
                <c:pt idx="55551">
                  <c:v>143.99300000000002</c:v>
                </c:pt>
                <c:pt idx="55552">
                  <c:v>144.536</c:v>
                </c:pt>
                <c:pt idx="55553">
                  <c:v>145.07599999999999</c:v>
                </c:pt>
                <c:pt idx="55554">
                  <c:v>145.61399999999998</c:v>
                </c:pt>
                <c:pt idx="55555">
                  <c:v>146.14899999999997</c:v>
                </c:pt>
                <c:pt idx="55556">
                  <c:v>146.68200000000004</c:v>
                </c:pt>
                <c:pt idx="55557">
                  <c:v>147.21199999999999</c:v>
                </c:pt>
                <c:pt idx="55558">
                  <c:v>147.73999999999998</c:v>
                </c:pt>
                <c:pt idx="55559">
                  <c:v>148.26499999999999</c:v>
                </c:pt>
                <c:pt idx="55560">
                  <c:v>148.78800000000001</c:v>
                </c:pt>
                <c:pt idx="55561">
                  <c:v>149.30800000000011</c:v>
                </c:pt>
                <c:pt idx="55562">
                  <c:v>149.82500000000007</c:v>
                </c:pt>
                <c:pt idx="55563">
                  <c:v>150.339</c:v>
                </c:pt>
                <c:pt idx="55564">
                  <c:v>150.85100000000011</c:v>
                </c:pt>
                <c:pt idx="55565">
                  <c:v>151.36000000000001</c:v>
                </c:pt>
                <c:pt idx="55566">
                  <c:v>151.8670000000001</c:v>
                </c:pt>
                <c:pt idx="55567">
                  <c:v>152.37100000000001</c:v>
                </c:pt>
                <c:pt idx="55568">
                  <c:v>152.87200000000001</c:v>
                </c:pt>
                <c:pt idx="55569">
                  <c:v>153.37</c:v>
                </c:pt>
                <c:pt idx="55570">
                  <c:v>153.86600000000001</c:v>
                </c:pt>
                <c:pt idx="55571">
                  <c:v>154.35900000000001</c:v>
                </c:pt>
                <c:pt idx="55572">
                  <c:v>154.84900000000002</c:v>
                </c:pt>
                <c:pt idx="55573">
                  <c:v>155.33700000000007</c:v>
                </c:pt>
                <c:pt idx="55574">
                  <c:v>155.82100000000011</c:v>
                </c:pt>
                <c:pt idx="55575">
                  <c:v>156.303</c:v>
                </c:pt>
                <c:pt idx="55576">
                  <c:v>156.78200000000001</c:v>
                </c:pt>
                <c:pt idx="55577">
                  <c:v>157.25899999999999</c:v>
                </c:pt>
                <c:pt idx="55578">
                  <c:v>157.732</c:v>
                </c:pt>
                <c:pt idx="55579">
                  <c:v>158.20299999999997</c:v>
                </c:pt>
                <c:pt idx="55580">
                  <c:v>158.67099999999999</c:v>
                </c:pt>
                <c:pt idx="55581">
                  <c:v>159.136</c:v>
                </c:pt>
                <c:pt idx="55582">
                  <c:v>159.59900000000002</c:v>
                </c:pt>
                <c:pt idx="55583">
                  <c:v>160.05800000000011</c:v>
                </c:pt>
                <c:pt idx="55584">
                  <c:v>160.51499999999999</c:v>
                </c:pt>
                <c:pt idx="55585">
                  <c:v>160.96900000000002</c:v>
                </c:pt>
                <c:pt idx="55586">
                  <c:v>161.41999999999999</c:v>
                </c:pt>
                <c:pt idx="55587">
                  <c:v>161.86800000000011</c:v>
                </c:pt>
                <c:pt idx="55588">
                  <c:v>162.31399999999999</c:v>
                </c:pt>
                <c:pt idx="55589">
                  <c:v>162.756</c:v>
                </c:pt>
                <c:pt idx="55590">
                  <c:v>163.196</c:v>
                </c:pt>
                <c:pt idx="55591">
                  <c:v>163.63300000000001</c:v>
                </c:pt>
                <c:pt idx="55592">
                  <c:v>164.06700000000001</c:v>
                </c:pt>
                <c:pt idx="55593">
                  <c:v>164.4980000000001</c:v>
                </c:pt>
                <c:pt idx="55594">
                  <c:v>164.92600000000004</c:v>
                </c:pt>
                <c:pt idx="55595">
                  <c:v>165.35100000000011</c:v>
                </c:pt>
                <c:pt idx="55596">
                  <c:v>165.77399999999992</c:v>
                </c:pt>
                <c:pt idx="55597">
                  <c:v>166.19300000000001</c:v>
                </c:pt>
                <c:pt idx="55598">
                  <c:v>166.60999999999999</c:v>
                </c:pt>
                <c:pt idx="55599">
                  <c:v>167.024</c:v>
                </c:pt>
                <c:pt idx="55600">
                  <c:v>167.435</c:v>
                </c:pt>
                <c:pt idx="55601">
                  <c:v>167.84300000000002</c:v>
                </c:pt>
                <c:pt idx="55602">
                  <c:v>168.24799999999999</c:v>
                </c:pt>
                <c:pt idx="55603">
                  <c:v>168.65</c:v>
                </c:pt>
                <c:pt idx="55604">
                  <c:v>169.05</c:v>
                </c:pt>
                <c:pt idx="55605">
                  <c:v>169.446</c:v>
                </c:pt>
                <c:pt idx="55606">
                  <c:v>169.84</c:v>
                </c:pt>
                <c:pt idx="55607">
                  <c:v>170.23099999999999</c:v>
                </c:pt>
                <c:pt idx="55608">
                  <c:v>170.61799999999999</c:v>
                </c:pt>
                <c:pt idx="55609">
                  <c:v>171.00299999999999</c:v>
                </c:pt>
                <c:pt idx="55610">
                  <c:v>171.3850000000001</c:v>
                </c:pt>
                <c:pt idx="55611">
                  <c:v>171.76399999999998</c:v>
                </c:pt>
                <c:pt idx="55612">
                  <c:v>172.14099999999999</c:v>
                </c:pt>
                <c:pt idx="55613">
                  <c:v>172.51399999999998</c:v>
                </c:pt>
                <c:pt idx="55614">
                  <c:v>172.8850000000001</c:v>
                </c:pt>
                <c:pt idx="55615">
                  <c:v>173.25200000000001</c:v>
                </c:pt>
                <c:pt idx="55616">
                  <c:v>173.61699999999999</c:v>
                </c:pt>
                <c:pt idx="55617">
                  <c:v>173.97900000000001</c:v>
                </c:pt>
                <c:pt idx="55618">
                  <c:v>174.33800000000011</c:v>
                </c:pt>
                <c:pt idx="55619">
                  <c:v>174.69399999999999</c:v>
                </c:pt>
                <c:pt idx="55620">
                  <c:v>175.047</c:v>
                </c:pt>
                <c:pt idx="55621">
                  <c:v>175.39800000000011</c:v>
                </c:pt>
                <c:pt idx="55622">
                  <c:v>175.74499999999998</c:v>
                </c:pt>
                <c:pt idx="55623">
                  <c:v>176.089</c:v>
                </c:pt>
                <c:pt idx="55624">
                  <c:v>176.43100000000001</c:v>
                </c:pt>
                <c:pt idx="55625">
                  <c:v>176.76999999999998</c:v>
                </c:pt>
                <c:pt idx="55626">
                  <c:v>177.10599999999999</c:v>
                </c:pt>
                <c:pt idx="55627">
                  <c:v>177.43900000000002</c:v>
                </c:pt>
                <c:pt idx="55628">
                  <c:v>177.76999999999998</c:v>
                </c:pt>
                <c:pt idx="55629">
                  <c:v>178.09700000000001</c:v>
                </c:pt>
                <c:pt idx="55630">
                  <c:v>178.42200000000011</c:v>
                </c:pt>
                <c:pt idx="55631">
                  <c:v>178.74299999999999</c:v>
                </c:pt>
                <c:pt idx="55632">
                  <c:v>179.06200000000001</c:v>
                </c:pt>
                <c:pt idx="55633">
                  <c:v>179.37800000000001</c:v>
                </c:pt>
                <c:pt idx="55634">
                  <c:v>179.69200000000001</c:v>
                </c:pt>
                <c:pt idx="55635">
                  <c:v>180.00200000000001</c:v>
                </c:pt>
                <c:pt idx="55636">
                  <c:v>180.31</c:v>
                </c:pt>
                <c:pt idx="55637">
                  <c:v>180.61499999999998</c:v>
                </c:pt>
                <c:pt idx="55638">
                  <c:v>180.917</c:v>
                </c:pt>
                <c:pt idx="55639">
                  <c:v>181.21599999999998</c:v>
                </c:pt>
                <c:pt idx="55640">
                  <c:v>181.512</c:v>
                </c:pt>
                <c:pt idx="55641">
                  <c:v>181.80600000000001</c:v>
                </c:pt>
                <c:pt idx="55642">
                  <c:v>182.09700000000001</c:v>
                </c:pt>
                <c:pt idx="55643">
                  <c:v>182.3850000000001</c:v>
                </c:pt>
                <c:pt idx="55644">
                  <c:v>182.67</c:v>
                </c:pt>
                <c:pt idx="55645">
                  <c:v>182.953</c:v>
                </c:pt>
                <c:pt idx="55646">
                  <c:v>183.232</c:v>
                </c:pt>
                <c:pt idx="55647">
                  <c:v>183.50899999999999</c:v>
                </c:pt>
                <c:pt idx="55648">
                  <c:v>183.78399999999999</c:v>
                </c:pt>
                <c:pt idx="55649">
                  <c:v>184.05500000000001</c:v>
                </c:pt>
                <c:pt idx="55650">
                  <c:v>184.32400000000001</c:v>
                </c:pt>
                <c:pt idx="55651">
                  <c:v>184.59</c:v>
                </c:pt>
                <c:pt idx="55652">
                  <c:v>184.85300000000001</c:v>
                </c:pt>
                <c:pt idx="55653">
                  <c:v>185.11399999999998</c:v>
                </c:pt>
                <c:pt idx="55654">
                  <c:v>185.37200000000001</c:v>
                </c:pt>
                <c:pt idx="55655">
                  <c:v>185.62700000000001</c:v>
                </c:pt>
                <c:pt idx="55656">
                  <c:v>185.87900000000002</c:v>
                </c:pt>
                <c:pt idx="55657">
                  <c:v>186.12900000000002</c:v>
                </c:pt>
                <c:pt idx="55658">
                  <c:v>186.376</c:v>
                </c:pt>
                <c:pt idx="55659">
                  <c:v>186.62100000000001</c:v>
                </c:pt>
                <c:pt idx="55660">
                  <c:v>186.86200000000011</c:v>
                </c:pt>
                <c:pt idx="55661">
                  <c:v>187.102</c:v>
                </c:pt>
                <c:pt idx="55662">
                  <c:v>187.33800000000011</c:v>
                </c:pt>
                <c:pt idx="55663">
                  <c:v>187.572</c:v>
                </c:pt>
                <c:pt idx="55664">
                  <c:v>187.803</c:v>
                </c:pt>
                <c:pt idx="55665">
                  <c:v>188.03200000000001</c:v>
                </c:pt>
                <c:pt idx="55666">
                  <c:v>188.25800000000001</c:v>
                </c:pt>
                <c:pt idx="55667">
                  <c:v>188.48100000000011</c:v>
                </c:pt>
                <c:pt idx="55668">
                  <c:v>188.702</c:v>
                </c:pt>
                <c:pt idx="55669">
                  <c:v>188.92000000000004</c:v>
                </c:pt>
                <c:pt idx="55670">
                  <c:v>189.13499999999999</c:v>
                </c:pt>
                <c:pt idx="55671">
                  <c:v>189.34800000000001</c:v>
                </c:pt>
                <c:pt idx="55672">
                  <c:v>189.559</c:v>
                </c:pt>
                <c:pt idx="55673">
                  <c:v>189.767</c:v>
                </c:pt>
                <c:pt idx="55674">
                  <c:v>189.97200000000001</c:v>
                </c:pt>
                <c:pt idx="55675">
                  <c:v>190.17499999999998</c:v>
                </c:pt>
                <c:pt idx="55676">
                  <c:v>190.375</c:v>
                </c:pt>
                <c:pt idx="55677">
                  <c:v>190.572</c:v>
                </c:pt>
                <c:pt idx="55678">
                  <c:v>190.768</c:v>
                </c:pt>
                <c:pt idx="55679">
                  <c:v>190.96</c:v>
                </c:pt>
                <c:pt idx="55680">
                  <c:v>191.15100000000001</c:v>
                </c:pt>
                <c:pt idx="55681">
                  <c:v>191.33800000000011</c:v>
                </c:pt>
                <c:pt idx="55682">
                  <c:v>191.523</c:v>
                </c:pt>
                <c:pt idx="55683">
                  <c:v>191.70599999999999</c:v>
                </c:pt>
                <c:pt idx="55684">
                  <c:v>191.88600000000011</c:v>
                </c:pt>
                <c:pt idx="55685">
                  <c:v>192.06399999999999</c:v>
                </c:pt>
                <c:pt idx="55686">
                  <c:v>192.23999999999998</c:v>
                </c:pt>
                <c:pt idx="55687">
                  <c:v>192.41300000000001</c:v>
                </c:pt>
                <c:pt idx="55688">
                  <c:v>192.583</c:v>
                </c:pt>
                <c:pt idx="55689">
                  <c:v>192.751</c:v>
                </c:pt>
                <c:pt idx="55690">
                  <c:v>192.917</c:v>
                </c:pt>
                <c:pt idx="55691">
                  <c:v>193.08</c:v>
                </c:pt>
                <c:pt idx="55692">
                  <c:v>193.24099999999999</c:v>
                </c:pt>
                <c:pt idx="55693">
                  <c:v>193.4</c:v>
                </c:pt>
                <c:pt idx="55694">
                  <c:v>193.55600000000001</c:v>
                </c:pt>
                <c:pt idx="55695">
                  <c:v>193.70999999999998</c:v>
                </c:pt>
                <c:pt idx="55696">
                  <c:v>193.8610000000001</c:v>
                </c:pt>
                <c:pt idx="55697">
                  <c:v>194.01</c:v>
                </c:pt>
                <c:pt idx="55698">
                  <c:v>194.15700000000001</c:v>
                </c:pt>
                <c:pt idx="55699">
                  <c:v>194.30100000000004</c:v>
                </c:pt>
                <c:pt idx="55700">
                  <c:v>194.44300000000001</c:v>
                </c:pt>
                <c:pt idx="55701">
                  <c:v>194.583</c:v>
                </c:pt>
                <c:pt idx="55702">
                  <c:v>194.721</c:v>
                </c:pt>
                <c:pt idx="55703">
                  <c:v>194.85600000000011</c:v>
                </c:pt>
                <c:pt idx="55704">
                  <c:v>194.989</c:v>
                </c:pt>
                <c:pt idx="55705">
                  <c:v>195.12</c:v>
                </c:pt>
                <c:pt idx="55706">
                  <c:v>195.24799999999999</c:v>
                </c:pt>
                <c:pt idx="55707">
                  <c:v>195.375</c:v>
                </c:pt>
                <c:pt idx="55708">
                  <c:v>195.499</c:v>
                </c:pt>
                <c:pt idx="55709">
                  <c:v>195.62</c:v>
                </c:pt>
                <c:pt idx="55710">
                  <c:v>195.73999999999998</c:v>
                </c:pt>
                <c:pt idx="55711">
                  <c:v>195.85700000000011</c:v>
                </c:pt>
                <c:pt idx="55712">
                  <c:v>195.97200000000001</c:v>
                </c:pt>
                <c:pt idx="55713">
                  <c:v>196.08500000000001</c:v>
                </c:pt>
                <c:pt idx="55714">
                  <c:v>196.196</c:v>
                </c:pt>
                <c:pt idx="55715">
                  <c:v>196.30500000000001</c:v>
                </c:pt>
                <c:pt idx="55716">
                  <c:v>196.411</c:v>
                </c:pt>
                <c:pt idx="55717">
                  <c:v>196.51499999999999</c:v>
                </c:pt>
                <c:pt idx="55718">
                  <c:v>196.61799999999999</c:v>
                </c:pt>
                <c:pt idx="55719">
                  <c:v>196.71699999999998</c:v>
                </c:pt>
                <c:pt idx="55720">
                  <c:v>196.815</c:v>
                </c:pt>
                <c:pt idx="55721">
                  <c:v>196.911</c:v>
                </c:pt>
                <c:pt idx="55722">
                  <c:v>197.005</c:v>
                </c:pt>
                <c:pt idx="55723">
                  <c:v>197.096</c:v>
                </c:pt>
                <c:pt idx="55724">
                  <c:v>197.18600000000001</c:v>
                </c:pt>
                <c:pt idx="55725">
                  <c:v>197.27299999999997</c:v>
                </c:pt>
                <c:pt idx="55726">
                  <c:v>197.35900000000001</c:v>
                </c:pt>
                <c:pt idx="55727">
                  <c:v>197.44200000000001</c:v>
                </c:pt>
                <c:pt idx="55728">
                  <c:v>197.523</c:v>
                </c:pt>
                <c:pt idx="55729">
                  <c:v>197.602</c:v>
                </c:pt>
                <c:pt idx="55730">
                  <c:v>197.67899999999997</c:v>
                </c:pt>
                <c:pt idx="55731">
                  <c:v>197.75399999999999</c:v>
                </c:pt>
                <c:pt idx="55732">
                  <c:v>197.82800000000012</c:v>
                </c:pt>
                <c:pt idx="55733">
                  <c:v>197.899</c:v>
                </c:pt>
                <c:pt idx="55734">
                  <c:v>197.96800000000007</c:v>
                </c:pt>
                <c:pt idx="55735">
                  <c:v>198.035</c:v>
                </c:pt>
                <c:pt idx="55736">
                  <c:v>198.1</c:v>
                </c:pt>
                <c:pt idx="55737">
                  <c:v>198.16300000000001</c:v>
                </c:pt>
                <c:pt idx="55738">
                  <c:v>198.22399999999999</c:v>
                </c:pt>
                <c:pt idx="55739">
                  <c:v>198.28300000000002</c:v>
                </c:pt>
                <c:pt idx="55740">
                  <c:v>198.34100000000001</c:v>
                </c:pt>
                <c:pt idx="55741">
                  <c:v>198.39600000000004</c:v>
                </c:pt>
                <c:pt idx="55742">
                  <c:v>198.44900000000001</c:v>
                </c:pt>
                <c:pt idx="55743">
                  <c:v>198.501</c:v>
                </c:pt>
                <c:pt idx="55744">
                  <c:v>198.55</c:v>
                </c:pt>
                <c:pt idx="55745">
                  <c:v>198.59800000000001</c:v>
                </c:pt>
                <c:pt idx="55746">
                  <c:v>198.64399999999998</c:v>
                </c:pt>
                <c:pt idx="55747">
                  <c:v>198.68700000000001</c:v>
                </c:pt>
                <c:pt idx="55748">
                  <c:v>198.72900000000001</c:v>
                </c:pt>
                <c:pt idx="55749">
                  <c:v>198.76900000000001</c:v>
                </c:pt>
                <c:pt idx="55750">
                  <c:v>198.80700000000004</c:v>
                </c:pt>
                <c:pt idx="55751">
                  <c:v>198.84399999999999</c:v>
                </c:pt>
                <c:pt idx="55752">
                  <c:v>198.87800000000001</c:v>
                </c:pt>
                <c:pt idx="55753">
                  <c:v>198.911</c:v>
                </c:pt>
                <c:pt idx="55754">
                  <c:v>198.941</c:v>
                </c:pt>
                <c:pt idx="55755">
                  <c:v>198.97</c:v>
                </c:pt>
                <c:pt idx="55756">
                  <c:v>198.99700000000001</c:v>
                </c:pt>
                <c:pt idx="55757">
                  <c:v>199.02200000000011</c:v>
                </c:pt>
                <c:pt idx="55758">
                  <c:v>199.04599999999999</c:v>
                </c:pt>
                <c:pt idx="55759">
                  <c:v>199.06700000000001</c:v>
                </c:pt>
                <c:pt idx="55760">
                  <c:v>199.08700000000007</c:v>
                </c:pt>
                <c:pt idx="55761">
                  <c:v>199.10499999999999</c:v>
                </c:pt>
                <c:pt idx="55762">
                  <c:v>199.12100000000001</c:v>
                </c:pt>
                <c:pt idx="55763">
                  <c:v>199.13499999999999</c:v>
                </c:pt>
                <c:pt idx="55764">
                  <c:v>199.148</c:v>
                </c:pt>
                <c:pt idx="55765">
                  <c:v>199.15800000000004</c:v>
                </c:pt>
                <c:pt idx="55766">
                  <c:v>199.167</c:v>
                </c:pt>
                <c:pt idx="55767">
                  <c:v>199.17399999999998</c:v>
                </c:pt>
                <c:pt idx="55768">
                  <c:v>199.18</c:v>
                </c:pt>
                <c:pt idx="55769">
                  <c:v>199.18300000000002</c:v>
                </c:pt>
                <c:pt idx="55770">
                  <c:v>199.185</c:v>
                </c:pt>
                <c:pt idx="55771">
                  <c:v>199.185</c:v>
                </c:pt>
                <c:pt idx="55772">
                  <c:v>199.184</c:v>
                </c:pt>
                <c:pt idx="55773">
                  <c:v>199.18</c:v>
                </c:pt>
                <c:pt idx="55774">
                  <c:v>199.17499999999998</c:v>
                </c:pt>
                <c:pt idx="55775">
                  <c:v>199.16800000000001</c:v>
                </c:pt>
                <c:pt idx="55776">
                  <c:v>199.15900000000002</c:v>
                </c:pt>
                <c:pt idx="55777">
                  <c:v>199.14899999999997</c:v>
                </c:pt>
                <c:pt idx="55778">
                  <c:v>199.137</c:v>
                </c:pt>
                <c:pt idx="55779">
                  <c:v>199.12300000000002</c:v>
                </c:pt>
                <c:pt idx="55780">
                  <c:v>199.107</c:v>
                </c:pt>
                <c:pt idx="55781">
                  <c:v>199.09</c:v>
                </c:pt>
                <c:pt idx="55782">
                  <c:v>199.071</c:v>
                </c:pt>
                <c:pt idx="55783">
                  <c:v>199.05</c:v>
                </c:pt>
                <c:pt idx="55784">
                  <c:v>199.02800000000011</c:v>
                </c:pt>
                <c:pt idx="55785">
                  <c:v>199.00299999999999</c:v>
                </c:pt>
                <c:pt idx="55786">
                  <c:v>198.97800000000001</c:v>
                </c:pt>
                <c:pt idx="55787">
                  <c:v>198.95000000000007</c:v>
                </c:pt>
                <c:pt idx="55788">
                  <c:v>198.92000000000004</c:v>
                </c:pt>
                <c:pt idx="55789">
                  <c:v>198.88900000000001</c:v>
                </c:pt>
                <c:pt idx="55790">
                  <c:v>198.85700000000011</c:v>
                </c:pt>
                <c:pt idx="55791">
                  <c:v>198.82200000000012</c:v>
                </c:pt>
                <c:pt idx="55792">
                  <c:v>198.786</c:v>
                </c:pt>
                <c:pt idx="55793">
                  <c:v>198.74799999999999</c:v>
                </c:pt>
                <c:pt idx="55794">
                  <c:v>198.708</c:v>
                </c:pt>
                <c:pt idx="55795">
                  <c:v>198.667</c:v>
                </c:pt>
                <c:pt idx="55796">
                  <c:v>198.624</c:v>
                </c:pt>
                <c:pt idx="55797">
                  <c:v>198.57900000000001</c:v>
                </c:pt>
                <c:pt idx="55798">
                  <c:v>198.53200000000001</c:v>
                </c:pt>
                <c:pt idx="55799">
                  <c:v>198.48400000000001</c:v>
                </c:pt>
                <c:pt idx="55800">
                  <c:v>198.434</c:v>
                </c:pt>
                <c:pt idx="55801">
                  <c:v>198.38200000000012</c:v>
                </c:pt>
                <c:pt idx="55802">
                  <c:v>198.32900000000001</c:v>
                </c:pt>
                <c:pt idx="55803">
                  <c:v>198.27399999999992</c:v>
                </c:pt>
                <c:pt idx="55804">
                  <c:v>198.21699999999998</c:v>
                </c:pt>
                <c:pt idx="55805">
                  <c:v>198.15800000000004</c:v>
                </c:pt>
                <c:pt idx="55806">
                  <c:v>198.09800000000001</c:v>
                </c:pt>
                <c:pt idx="55807">
                  <c:v>198.036</c:v>
                </c:pt>
                <c:pt idx="55808">
                  <c:v>197.97200000000001</c:v>
                </c:pt>
                <c:pt idx="55809">
                  <c:v>197.90600000000001</c:v>
                </c:pt>
                <c:pt idx="55810">
                  <c:v>197.839</c:v>
                </c:pt>
                <c:pt idx="55811">
                  <c:v>197.76999999999998</c:v>
                </c:pt>
                <c:pt idx="55812">
                  <c:v>197.69900000000001</c:v>
                </c:pt>
                <c:pt idx="55813">
                  <c:v>197.62700000000001</c:v>
                </c:pt>
                <c:pt idx="55814">
                  <c:v>197.55200000000011</c:v>
                </c:pt>
                <c:pt idx="55815">
                  <c:v>197.476</c:v>
                </c:pt>
                <c:pt idx="55816">
                  <c:v>197.39800000000011</c:v>
                </c:pt>
                <c:pt idx="55817">
                  <c:v>197.31800000000001</c:v>
                </c:pt>
                <c:pt idx="55818">
                  <c:v>197.23699999999999</c:v>
                </c:pt>
                <c:pt idx="55819">
                  <c:v>197.154</c:v>
                </c:pt>
                <c:pt idx="55820">
                  <c:v>197.06900000000002</c:v>
                </c:pt>
                <c:pt idx="55821">
                  <c:v>196.98200000000011</c:v>
                </c:pt>
                <c:pt idx="55822">
                  <c:v>196.893</c:v>
                </c:pt>
                <c:pt idx="55823">
                  <c:v>196.803</c:v>
                </c:pt>
                <c:pt idx="55824">
                  <c:v>196.71099999999998</c:v>
                </c:pt>
                <c:pt idx="55825">
                  <c:v>196.61699999999999</c:v>
                </c:pt>
                <c:pt idx="55826">
                  <c:v>196.52100000000004</c:v>
                </c:pt>
                <c:pt idx="55827">
                  <c:v>196.423</c:v>
                </c:pt>
                <c:pt idx="55828">
                  <c:v>196.32300000000001</c:v>
                </c:pt>
                <c:pt idx="55829">
                  <c:v>196.22200000000001</c:v>
                </c:pt>
                <c:pt idx="55830">
                  <c:v>196.11799999999999</c:v>
                </c:pt>
                <c:pt idx="55831">
                  <c:v>196.01300000000001</c:v>
                </c:pt>
                <c:pt idx="55832">
                  <c:v>195.90600000000001</c:v>
                </c:pt>
                <c:pt idx="55833">
                  <c:v>195.797</c:v>
                </c:pt>
                <c:pt idx="55834">
                  <c:v>195.68600000000001</c:v>
                </c:pt>
                <c:pt idx="55835">
                  <c:v>195.57300000000001</c:v>
                </c:pt>
                <c:pt idx="55836">
                  <c:v>195.45800000000011</c:v>
                </c:pt>
                <c:pt idx="55837">
                  <c:v>195.34200000000001</c:v>
                </c:pt>
                <c:pt idx="55838">
                  <c:v>195.22300000000001</c:v>
                </c:pt>
                <c:pt idx="55839">
                  <c:v>195.102</c:v>
                </c:pt>
                <c:pt idx="55840">
                  <c:v>194.9800000000001</c:v>
                </c:pt>
                <c:pt idx="55841">
                  <c:v>194.8550000000001</c:v>
                </c:pt>
                <c:pt idx="55842">
                  <c:v>194.72900000000001</c:v>
                </c:pt>
                <c:pt idx="55843">
                  <c:v>194.6</c:v>
                </c:pt>
                <c:pt idx="55844">
                  <c:v>194.47</c:v>
                </c:pt>
                <c:pt idx="55845">
                  <c:v>194.33700000000007</c:v>
                </c:pt>
                <c:pt idx="55846">
                  <c:v>194.202</c:v>
                </c:pt>
                <c:pt idx="55847">
                  <c:v>194.066</c:v>
                </c:pt>
                <c:pt idx="55848">
                  <c:v>193.92700000000011</c:v>
                </c:pt>
                <c:pt idx="55849">
                  <c:v>193.786</c:v>
                </c:pt>
                <c:pt idx="55850">
                  <c:v>193.64299999999997</c:v>
                </c:pt>
                <c:pt idx="55851">
                  <c:v>193.4980000000001</c:v>
                </c:pt>
                <c:pt idx="55852">
                  <c:v>193.35100000000011</c:v>
                </c:pt>
                <c:pt idx="55853">
                  <c:v>193.202</c:v>
                </c:pt>
                <c:pt idx="55854">
                  <c:v>193.05</c:v>
                </c:pt>
                <c:pt idx="55855">
                  <c:v>192.89700000000011</c:v>
                </c:pt>
                <c:pt idx="55856">
                  <c:v>192.74099999999999</c:v>
                </c:pt>
                <c:pt idx="55857">
                  <c:v>192.583</c:v>
                </c:pt>
                <c:pt idx="55858">
                  <c:v>192.423</c:v>
                </c:pt>
                <c:pt idx="55859">
                  <c:v>192.26</c:v>
                </c:pt>
                <c:pt idx="55860">
                  <c:v>192.096</c:v>
                </c:pt>
                <c:pt idx="55861">
                  <c:v>191.929</c:v>
                </c:pt>
                <c:pt idx="55862">
                  <c:v>191.76</c:v>
                </c:pt>
                <c:pt idx="55863">
                  <c:v>191.58800000000011</c:v>
                </c:pt>
                <c:pt idx="55864">
                  <c:v>191.41499999999999</c:v>
                </c:pt>
                <c:pt idx="55865">
                  <c:v>191.239</c:v>
                </c:pt>
                <c:pt idx="55866">
                  <c:v>191.06</c:v>
                </c:pt>
                <c:pt idx="55867">
                  <c:v>190.88000000000011</c:v>
                </c:pt>
                <c:pt idx="55868">
                  <c:v>190.696</c:v>
                </c:pt>
                <c:pt idx="55869">
                  <c:v>190.511</c:v>
                </c:pt>
                <c:pt idx="55870">
                  <c:v>190.32300000000001</c:v>
                </c:pt>
                <c:pt idx="55871">
                  <c:v>190.13300000000001</c:v>
                </c:pt>
                <c:pt idx="55872">
                  <c:v>189.94</c:v>
                </c:pt>
                <c:pt idx="55873">
                  <c:v>189.74499999999998</c:v>
                </c:pt>
                <c:pt idx="55874">
                  <c:v>189.547</c:v>
                </c:pt>
                <c:pt idx="55875">
                  <c:v>189.34700000000001</c:v>
                </c:pt>
                <c:pt idx="55876">
                  <c:v>189.14399999999998</c:v>
                </c:pt>
                <c:pt idx="55877">
                  <c:v>188.93900000000002</c:v>
                </c:pt>
                <c:pt idx="55878">
                  <c:v>188.73099999999999</c:v>
                </c:pt>
                <c:pt idx="55879">
                  <c:v>188.52100000000004</c:v>
                </c:pt>
                <c:pt idx="55880">
                  <c:v>188.30800000000011</c:v>
                </c:pt>
                <c:pt idx="55881">
                  <c:v>188.09200000000001</c:v>
                </c:pt>
                <c:pt idx="55882">
                  <c:v>187.874</c:v>
                </c:pt>
                <c:pt idx="55883">
                  <c:v>187.65300000000002</c:v>
                </c:pt>
                <c:pt idx="55884">
                  <c:v>187.429</c:v>
                </c:pt>
                <c:pt idx="55885">
                  <c:v>187.20299999999997</c:v>
                </c:pt>
                <c:pt idx="55886">
                  <c:v>186.97399999999999</c:v>
                </c:pt>
                <c:pt idx="55887">
                  <c:v>186.74199999999999</c:v>
                </c:pt>
                <c:pt idx="55888">
                  <c:v>186.50800000000001</c:v>
                </c:pt>
                <c:pt idx="55889">
                  <c:v>186.27099999999999</c:v>
                </c:pt>
                <c:pt idx="55890">
                  <c:v>186.03100000000001</c:v>
                </c:pt>
                <c:pt idx="55891">
                  <c:v>185.78800000000001</c:v>
                </c:pt>
                <c:pt idx="55892">
                  <c:v>185.542</c:v>
                </c:pt>
                <c:pt idx="55893">
                  <c:v>185.29399999999998</c:v>
                </c:pt>
                <c:pt idx="55894">
                  <c:v>185.042</c:v>
                </c:pt>
                <c:pt idx="55895">
                  <c:v>184.78800000000001</c:v>
                </c:pt>
                <c:pt idx="55896">
                  <c:v>184.53</c:v>
                </c:pt>
                <c:pt idx="55897">
                  <c:v>184.26999999999998</c:v>
                </c:pt>
                <c:pt idx="55898">
                  <c:v>184.00700000000001</c:v>
                </c:pt>
                <c:pt idx="55899">
                  <c:v>183.74099999999999</c:v>
                </c:pt>
                <c:pt idx="55900">
                  <c:v>183.471</c:v>
                </c:pt>
                <c:pt idx="55901">
                  <c:v>183.19900000000001</c:v>
                </c:pt>
                <c:pt idx="55902">
                  <c:v>182.92400000000001</c:v>
                </c:pt>
                <c:pt idx="55903">
                  <c:v>182.64499999999998</c:v>
                </c:pt>
                <c:pt idx="55904">
                  <c:v>182.364</c:v>
                </c:pt>
                <c:pt idx="55905">
                  <c:v>182.07900000000001</c:v>
                </c:pt>
                <c:pt idx="55906">
                  <c:v>181.791</c:v>
                </c:pt>
                <c:pt idx="55907">
                  <c:v>181.5</c:v>
                </c:pt>
                <c:pt idx="55908">
                  <c:v>181.20599999999999</c:v>
                </c:pt>
                <c:pt idx="55909">
                  <c:v>180.90900000000002</c:v>
                </c:pt>
                <c:pt idx="55910">
                  <c:v>180.608</c:v>
                </c:pt>
                <c:pt idx="55911">
                  <c:v>180.304</c:v>
                </c:pt>
                <c:pt idx="55912">
                  <c:v>179.99700000000001</c:v>
                </c:pt>
                <c:pt idx="55913">
                  <c:v>179.68600000000001</c:v>
                </c:pt>
                <c:pt idx="55914">
                  <c:v>179.37200000000001</c:v>
                </c:pt>
                <c:pt idx="55915">
                  <c:v>179.05500000000001</c:v>
                </c:pt>
                <c:pt idx="55916">
                  <c:v>178.73499999999999</c:v>
                </c:pt>
                <c:pt idx="55917">
                  <c:v>178.41</c:v>
                </c:pt>
                <c:pt idx="55918">
                  <c:v>178.083</c:v>
                </c:pt>
                <c:pt idx="55919">
                  <c:v>177.75200000000001</c:v>
                </c:pt>
                <c:pt idx="55920">
                  <c:v>177.41800000000001</c:v>
                </c:pt>
                <c:pt idx="55921">
                  <c:v>177.08</c:v>
                </c:pt>
                <c:pt idx="55922">
                  <c:v>176.738</c:v>
                </c:pt>
                <c:pt idx="55923">
                  <c:v>176.39400000000001</c:v>
                </c:pt>
                <c:pt idx="55924">
                  <c:v>176.04499999999999</c:v>
                </c:pt>
                <c:pt idx="55925">
                  <c:v>175.69300000000001</c:v>
                </c:pt>
                <c:pt idx="55926">
                  <c:v>175.33700000000007</c:v>
                </c:pt>
                <c:pt idx="55927">
                  <c:v>174.97800000000001</c:v>
                </c:pt>
                <c:pt idx="55928">
                  <c:v>174.61499999999998</c:v>
                </c:pt>
                <c:pt idx="55929">
                  <c:v>174.24899999999997</c:v>
                </c:pt>
                <c:pt idx="55930">
                  <c:v>173.87800000000001</c:v>
                </c:pt>
                <c:pt idx="55931">
                  <c:v>173.50399999999999</c:v>
                </c:pt>
                <c:pt idx="55932">
                  <c:v>173.126</c:v>
                </c:pt>
                <c:pt idx="55933">
                  <c:v>172.74499999999998</c:v>
                </c:pt>
                <c:pt idx="55934">
                  <c:v>172.36</c:v>
                </c:pt>
                <c:pt idx="55935">
                  <c:v>171.97</c:v>
                </c:pt>
                <c:pt idx="55936">
                  <c:v>171.578</c:v>
                </c:pt>
                <c:pt idx="55937">
                  <c:v>171.18100000000001</c:v>
                </c:pt>
                <c:pt idx="55938">
                  <c:v>170.78</c:v>
                </c:pt>
                <c:pt idx="55939">
                  <c:v>170.376</c:v>
                </c:pt>
                <c:pt idx="55940">
                  <c:v>169.96700000000001</c:v>
                </c:pt>
                <c:pt idx="55941">
                  <c:v>169.55500000000001</c:v>
                </c:pt>
                <c:pt idx="55942">
                  <c:v>169.13800000000001</c:v>
                </c:pt>
                <c:pt idx="55943">
                  <c:v>168.71799999999999</c:v>
                </c:pt>
                <c:pt idx="55944">
                  <c:v>168.29399999999998</c:v>
                </c:pt>
                <c:pt idx="55945">
                  <c:v>167.86600000000001</c:v>
                </c:pt>
                <c:pt idx="55946">
                  <c:v>167.43300000000002</c:v>
                </c:pt>
                <c:pt idx="55947">
                  <c:v>166.99700000000001</c:v>
                </c:pt>
                <c:pt idx="55948">
                  <c:v>166.55600000000001</c:v>
                </c:pt>
                <c:pt idx="55949">
                  <c:v>166.11199999999999</c:v>
                </c:pt>
                <c:pt idx="55950">
                  <c:v>165.66300000000001</c:v>
                </c:pt>
                <c:pt idx="55951">
                  <c:v>165.21099999999998</c:v>
                </c:pt>
                <c:pt idx="55952">
                  <c:v>164.75399999999999</c:v>
                </c:pt>
                <c:pt idx="55953">
                  <c:v>164.29300000000001</c:v>
                </c:pt>
                <c:pt idx="55954">
                  <c:v>163.82800000000012</c:v>
                </c:pt>
                <c:pt idx="55955">
                  <c:v>163.35800000000012</c:v>
                </c:pt>
                <c:pt idx="55956">
                  <c:v>162.8850000000001</c:v>
                </c:pt>
                <c:pt idx="55957">
                  <c:v>162.40700000000001</c:v>
                </c:pt>
                <c:pt idx="55958">
                  <c:v>161.92500000000001</c:v>
                </c:pt>
                <c:pt idx="55959">
                  <c:v>161.43900000000002</c:v>
                </c:pt>
                <c:pt idx="55960">
                  <c:v>160.94800000000001</c:v>
                </c:pt>
                <c:pt idx="55961">
                  <c:v>160.453</c:v>
                </c:pt>
                <c:pt idx="55962">
                  <c:v>159.95400000000001</c:v>
                </c:pt>
                <c:pt idx="55963">
                  <c:v>159.45100000000011</c:v>
                </c:pt>
                <c:pt idx="55964">
                  <c:v>158.94300000000001</c:v>
                </c:pt>
                <c:pt idx="55965">
                  <c:v>158.43100000000001</c:v>
                </c:pt>
                <c:pt idx="55966">
                  <c:v>157.91499999999999</c:v>
                </c:pt>
                <c:pt idx="55967">
                  <c:v>157.39400000000001</c:v>
                </c:pt>
                <c:pt idx="55968">
                  <c:v>156.869</c:v>
                </c:pt>
                <c:pt idx="55969">
                  <c:v>156.339</c:v>
                </c:pt>
                <c:pt idx="55970">
                  <c:v>155.80500000000001</c:v>
                </c:pt>
                <c:pt idx="55971">
                  <c:v>155.267</c:v>
                </c:pt>
                <c:pt idx="55972">
                  <c:v>154.72399999999999</c:v>
                </c:pt>
                <c:pt idx="55973">
                  <c:v>154.17699999999999</c:v>
                </c:pt>
                <c:pt idx="55974">
                  <c:v>153.625</c:v>
                </c:pt>
                <c:pt idx="55975">
                  <c:v>153.06900000000002</c:v>
                </c:pt>
                <c:pt idx="55976">
                  <c:v>152.50800000000001</c:v>
                </c:pt>
                <c:pt idx="55977">
                  <c:v>151.94300000000001</c:v>
                </c:pt>
                <c:pt idx="55978">
                  <c:v>151.374</c:v>
                </c:pt>
                <c:pt idx="55979">
                  <c:v>150.80000000000001</c:v>
                </c:pt>
                <c:pt idx="55980">
                  <c:v>150.22200000000001</c:v>
                </c:pt>
                <c:pt idx="55981">
                  <c:v>149.63900000000001</c:v>
                </c:pt>
                <c:pt idx="55982">
                  <c:v>149.05100000000004</c:v>
                </c:pt>
                <c:pt idx="55983">
                  <c:v>148.459</c:v>
                </c:pt>
                <c:pt idx="55984">
                  <c:v>147.863</c:v>
                </c:pt>
                <c:pt idx="55985">
                  <c:v>147.262</c:v>
                </c:pt>
                <c:pt idx="55986">
                  <c:v>146.65600000000001</c:v>
                </c:pt>
                <c:pt idx="55987">
                  <c:v>146.04599999999999</c:v>
                </c:pt>
                <c:pt idx="55988">
                  <c:v>145.43200000000004</c:v>
                </c:pt>
                <c:pt idx="55989">
                  <c:v>144.81300000000002</c:v>
                </c:pt>
                <c:pt idx="55990">
                  <c:v>144.18900000000002</c:v>
                </c:pt>
                <c:pt idx="55991">
                  <c:v>143.56100000000001</c:v>
                </c:pt>
                <c:pt idx="55992">
                  <c:v>142.929</c:v>
                </c:pt>
                <c:pt idx="55993">
                  <c:v>142.291</c:v>
                </c:pt>
                <c:pt idx="55994">
                  <c:v>141.65</c:v>
                </c:pt>
                <c:pt idx="55995">
                  <c:v>141.00399999999999</c:v>
                </c:pt>
                <c:pt idx="55996">
                  <c:v>140.35300000000001</c:v>
                </c:pt>
                <c:pt idx="55997">
                  <c:v>139.69800000000001</c:v>
                </c:pt>
                <c:pt idx="55998">
                  <c:v>139.03800000000001</c:v>
                </c:pt>
                <c:pt idx="55999">
                  <c:v>138.374</c:v>
                </c:pt>
                <c:pt idx="56000">
                  <c:v>137.70499999999998</c:v>
                </c:pt>
                <c:pt idx="56001">
                  <c:v>137.03200000000001</c:v>
                </c:pt>
                <c:pt idx="56002">
                  <c:v>136.35400000000001</c:v>
                </c:pt>
                <c:pt idx="56003">
                  <c:v>135.672</c:v>
                </c:pt>
                <c:pt idx="56004">
                  <c:v>134.98500000000001</c:v>
                </c:pt>
                <c:pt idx="56005">
                  <c:v>134.29399999999998</c:v>
                </c:pt>
                <c:pt idx="56006">
                  <c:v>133.59800000000001</c:v>
                </c:pt>
                <c:pt idx="56007">
                  <c:v>132.89800000000011</c:v>
                </c:pt>
                <c:pt idx="56008">
                  <c:v>132.19399999999999</c:v>
                </c:pt>
                <c:pt idx="56009">
                  <c:v>131.48500000000001</c:v>
                </c:pt>
                <c:pt idx="56010">
                  <c:v>130.77099999999999</c:v>
                </c:pt>
                <c:pt idx="56011">
                  <c:v>130.054</c:v>
                </c:pt>
                <c:pt idx="56012">
                  <c:v>129.33200000000011</c:v>
                </c:pt>
                <c:pt idx="56013">
                  <c:v>128.60499999999999</c:v>
                </c:pt>
                <c:pt idx="56014">
                  <c:v>127.874</c:v>
                </c:pt>
                <c:pt idx="56015">
                  <c:v>127.139</c:v>
                </c:pt>
                <c:pt idx="56016">
                  <c:v>126.399</c:v>
                </c:pt>
                <c:pt idx="56017">
                  <c:v>125.65600000000001</c:v>
                </c:pt>
                <c:pt idx="56018">
                  <c:v>124.90700000000002</c:v>
                </c:pt>
                <c:pt idx="56019">
                  <c:v>124.15499999999999</c:v>
                </c:pt>
                <c:pt idx="56020">
                  <c:v>123.398</c:v>
                </c:pt>
                <c:pt idx="56021">
                  <c:v>122.637</c:v>
                </c:pt>
                <c:pt idx="56022">
                  <c:v>121.87199999999999</c:v>
                </c:pt>
                <c:pt idx="56023">
                  <c:v>121.10299999999998</c:v>
                </c:pt>
                <c:pt idx="56024">
                  <c:v>120.32899999999998</c:v>
                </c:pt>
                <c:pt idx="56025">
                  <c:v>119.551</c:v>
                </c:pt>
                <c:pt idx="56026">
                  <c:v>118.76900000000002</c:v>
                </c:pt>
                <c:pt idx="56027">
                  <c:v>117.983</c:v>
                </c:pt>
                <c:pt idx="56028">
                  <c:v>117.193</c:v>
                </c:pt>
                <c:pt idx="56029">
                  <c:v>116.399</c:v>
                </c:pt>
                <c:pt idx="56030">
                  <c:v>115.601</c:v>
                </c:pt>
                <c:pt idx="56031">
                  <c:v>114.79900000000002</c:v>
                </c:pt>
                <c:pt idx="56032">
                  <c:v>113.99299999999999</c:v>
                </c:pt>
                <c:pt idx="56033">
                  <c:v>113.18300000000001</c:v>
                </c:pt>
                <c:pt idx="56034">
                  <c:v>112.369</c:v>
                </c:pt>
                <c:pt idx="56035">
                  <c:v>111.551</c:v>
                </c:pt>
                <c:pt idx="56036">
                  <c:v>110.729</c:v>
                </c:pt>
                <c:pt idx="56037">
                  <c:v>109.90400000000002</c:v>
                </c:pt>
                <c:pt idx="56038">
                  <c:v>109.07499999999999</c:v>
                </c:pt>
                <c:pt idx="56039">
                  <c:v>108.242</c:v>
                </c:pt>
                <c:pt idx="56040">
                  <c:v>107.405</c:v>
                </c:pt>
                <c:pt idx="56041">
                  <c:v>106.56399999999999</c:v>
                </c:pt>
                <c:pt idx="56042">
                  <c:v>105.72</c:v>
                </c:pt>
                <c:pt idx="56043">
                  <c:v>104.87299999999998</c:v>
                </c:pt>
                <c:pt idx="56044">
                  <c:v>104.021</c:v>
                </c:pt>
                <c:pt idx="56045">
                  <c:v>103.167</c:v>
                </c:pt>
                <c:pt idx="56046">
                  <c:v>102.30800000000001</c:v>
                </c:pt>
                <c:pt idx="56047">
                  <c:v>101.44700000000007</c:v>
                </c:pt>
                <c:pt idx="56048">
                  <c:v>100.581</c:v>
                </c:pt>
                <c:pt idx="56049">
                  <c:v>99.712800000000001</c:v>
                </c:pt>
                <c:pt idx="56050">
                  <c:v>98.840999999999994</c:v>
                </c:pt>
                <c:pt idx="56051">
                  <c:v>97.965900000000005</c:v>
                </c:pt>
                <c:pt idx="56052">
                  <c:v>97.087500000000006</c:v>
                </c:pt>
                <c:pt idx="56053">
                  <c:v>96.206000000000003</c:v>
                </c:pt>
                <c:pt idx="56054">
                  <c:v>95.321299999999994</c:v>
                </c:pt>
                <c:pt idx="56055">
                  <c:v>94.433499999999995</c:v>
                </c:pt>
                <c:pt idx="56056">
                  <c:v>93.542699999999996</c:v>
                </c:pt>
                <c:pt idx="56057">
                  <c:v>92.648899999999998</c:v>
                </c:pt>
                <c:pt idx="56058">
                  <c:v>91.752099999999999</c:v>
                </c:pt>
                <c:pt idx="56059">
                  <c:v>90.852499999999978</c:v>
                </c:pt>
                <c:pt idx="56060">
                  <c:v>89.949900000000056</c:v>
                </c:pt>
                <c:pt idx="56061">
                  <c:v>89.044600000000059</c:v>
                </c:pt>
                <c:pt idx="56062">
                  <c:v>88.136499999999998</c:v>
                </c:pt>
                <c:pt idx="56063">
                  <c:v>87.225799999999978</c:v>
                </c:pt>
                <c:pt idx="56064">
                  <c:v>86.3125</c:v>
                </c:pt>
                <c:pt idx="56065">
                  <c:v>85.396500000000003</c:v>
                </c:pt>
                <c:pt idx="56066">
                  <c:v>84.477999999999994</c:v>
                </c:pt>
                <c:pt idx="56067">
                  <c:v>83.557000000000002</c:v>
                </c:pt>
                <c:pt idx="56068">
                  <c:v>82.63369999999999</c:v>
                </c:pt>
                <c:pt idx="56069">
                  <c:v>81.708000000000013</c:v>
                </c:pt>
                <c:pt idx="56070">
                  <c:v>80.78</c:v>
                </c:pt>
                <c:pt idx="56071">
                  <c:v>79.849800000000002</c:v>
                </c:pt>
                <c:pt idx="56072">
                  <c:v>78.917400000000058</c:v>
                </c:pt>
                <c:pt idx="56073">
                  <c:v>77.982799999999983</c:v>
                </c:pt>
                <c:pt idx="56074">
                  <c:v>77.046300000000002</c:v>
                </c:pt>
                <c:pt idx="56075">
                  <c:v>76.107799999999983</c:v>
                </c:pt>
                <c:pt idx="56076">
                  <c:v>75.167299999999997</c:v>
                </c:pt>
                <c:pt idx="56077">
                  <c:v>74.224999999999994</c:v>
                </c:pt>
                <c:pt idx="56078">
                  <c:v>73.280900000000003</c:v>
                </c:pt>
                <c:pt idx="56079">
                  <c:v>72.335099999999983</c:v>
                </c:pt>
                <c:pt idx="56080">
                  <c:v>71.387600000000006</c:v>
                </c:pt>
                <c:pt idx="56081">
                  <c:v>70.438599999999994</c:v>
                </c:pt>
                <c:pt idx="56082">
                  <c:v>69.488</c:v>
                </c:pt>
                <c:pt idx="56083">
                  <c:v>68.536000000000001</c:v>
                </c:pt>
                <c:pt idx="56084">
                  <c:v>67.582599999999999</c:v>
                </c:pt>
                <c:pt idx="56085">
                  <c:v>66.627799999999979</c:v>
                </c:pt>
                <c:pt idx="56086">
                  <c:v>65.67189999999998</c:v>
                </c:pt>
                <c:pt idx="56087">
                  <c:v>64.714799999999997</c:v>
                </c:pt>
                <c:pt idx="56088">
                  <c:v>63.756500000000003</c:v>
                </c:pt>
                <c:pt idx="56089">
                  <c:v>62.797300000000028</c:v>
                </c:pt>
                <c:pt idx="56090">
                  <c:v>61.8371</c:v>
                </c:pt>
                <c:pt idx="56091">
                  <c:v>60.876100000000001</c:v>
                </c:pt>
                <c:pt idx="56092">
                  <c:v>59.914200000000001</c:v>
                </c:pt>
                <c:pt idx="56093">
                  <c:v>58.951699999999995</c:v>
                </c:pt>
                <c:pt idx="56094">
                  <c:v>57.988500000000002</c:v>
                </c:pt>
                <c:pt idx="56095">
                  <c:v>57.024700000000003</c:v>
                </c:pt>
                <c:pt idx="56096">
                  <c:v>56.060400000000001</c:v>
                </c:pt>
                <c:pt idx="56097">
                  <c:v>55.095800000000011</c:v>
                </c:pt>
                <c:pt idx="56098">
                  <c:v>54.130700000000012</c:v>
                </c:pt>
                <c:pt idx="56099">
                  <c:v>53.16550000000003</c:v>
                </c:pt>
                <c:pt idx="56100">
                  <c:v>52.2</c:v>
                </c:pt>
                <c:pt idx="56101">
                  <c:v>51.234500000000011</c:v>
                </c:pt>
                <c:pt idx="56102">
                  <c:v>50.269000000000013</c:v>
                </c:pt>
                <c:pt idx="56103">
                  <c:v>49.3035</c:v>
                </c:pt>
                <c:pt idx="56104">
                  <c:v>48.338200000000001</c:v>
                </c:pt>
                <c:pt idx="56105">
                  <c:v>47.373200000000004</c:v>
                </c:pt>
                <c:pt idx="56106">
                  <c:v>46.408500000000011</c:v>
                </c:pt>
                <c:pt idx="56107">
                  <c:v>45.444099999999999</c:v>
                </c:pt>
                <c:pt idx="56108">
                  <c:v>44.480200000000004</c:v>
                </c:pt>
                <c:pt idx="56109">
                  <c:v>43.517099999999999</c:v>
                </c:pt>
                <c:pt idx="56110">
                  <c:v>42.554400000000001</c:v>
                </c:pt>
                <c:pt idx="56111">
                  <c:v>41.592600000000012</c:v>
                </c:pt>
                <c:pt idx="56112">
                  <c:v>40.631600000000006</c:v>
                </c:pt>
                <c:pt idx="56113">
                  <c:v>39.671500000000002</c:v>
                </c:pt>
                <c:pt idx="56114">
                  <c:v>38.712400000000002</c:v>
                </c:pt>
                <c:pt idx="56115">
                  <c:v>37.7545</c:v>
                </c:pt>
                <c:pt idx="56116">
                  <c:v>36.797600000000003</c:v>
                </c:pt>
                <c:pt idx="56117">
                  <c:v>35.842100000000002</c:v>
                </c:pt>
                <c:pt idx="56118">
                  <c:v>34.888100000000001</c:v>
                </c:pt>
                <c:pt idx="56119">
                  <c:v>33.935300000000012</c:v>
                </c:pt>
                <c:pt idx="56120">
                  <c:v>32.984200000000001</c:v>
                </c:pt>
                <c:pt idx="56121">
                  <c:v>32.034700000000001</c:v>
                </c:pt>
                <c:pt idx="56122">
                  <c:v>31.0869</c:v>
                </c:pt>
                <c:pt idx="56123">
                  <c:v>30.140899999999988</c:v>
                </c:pt>
                <c:pt idx="56124">
                  <c:v>29.196899999999999</c:v>
                </c:pt>
                <c:pt idx="56125">
                  <c:v>28.254799999999989</c:v>
                </c:pt>
                <c:pt idx="56126">
                  <c:v>27.31490000000003</c:v>
                </c:pt>
                <c:pt idx="56127">
                  <c:v>26.377099999999999</c:v>
                </c:pt>
                <c:pt idx="56128">
                  <c:v>25.44159999999998</c:v>
                </c:pt>
                <c:pt idx="56129">
                  <c:v>24.508500000000002</c:v>
                </c:pt>
                <c:pt idx="56130">
                  <c:v>23.577900000000014</c:v>
                </c:pt>
                <c:pt idx="56131">
                  <c:v>22.649799999999981</c:v>
                </c:pt>
                <c:pt idx="56132">
                  <c:v>21.724299999999989</c:v>
                </c:pt>
                <c:pt idx="56133">
                  <c:v>20.8017</c:v>
                </c:pt>
                <c:pt idx="56134">
                  <c:v>19.881799999999977</c:v>
                </c:pt>
                <c:pt idx="56135">
                  <c:v>18.9648</c:v>
                </c:pt>
                <c:pt idx="56136">
                  <c:v>18.050999999999988</c:v>
                </c:pt>
                <c:pt idx="56137">
                  <c:v>17.1402</c:v>
                </c:pt>
                <c:pt idx="56138">
                  <c:v>16.23269999999998</c:v>
                </c:pt>
                <c:pt idx="56139">
                  <c:v>15.3284</c:v>
                </c:pt>
                <c:pt idx="56140">
                  <c:v>14.4276</c:v>
                </c:pt>
                <c:pt idx="56141">
                  <c:v>13.5303</c:v>
                </c:pt>
                <c:pt idx="56142">
                  <c:v>12.6366</c:v>
                </c:pt>
                <c:pt idx="56143">
                  <c:v>11.746500000000001</c:v>
                </c:pt>
                <c:pt idx="56144">
                  <c:v>10.860200000000004</c:v>
                </c:pt>
                <c:pt idx="56145">
                  <c:v>9.9778700000000011</c:v>
                </c:pt>
                <c:pt idx="56146">
                  <c:v>9.0994800000000069</c:v>
                </c:pt>
                <c:pt idx="56147">
                  <c:v>8.2252100000000006</c:v>
                </c:pt>
                <c:pt idx="56148">
                  <c:v>7.3550399999999962</c:v>
                </c:pt>
                <c:pt idx="56149">
                  <c:v>6.4891800000000002</c:v>
                </c:pt>
                <c:pt idx="56150">
                  <c:v>5.6276599999999961</c:v>
                </c:pt>
                <c:pt idx="56151">
                  <c:v>4.7705900000000003</c:v>
                </c:pt>
                <c:pt idx="56152">
                  <c:v>3.9180599999999979</c:v>
                </c:pt>
                <c:pt idx="56153">
                  <c:v>3.0701499999999982</c:v>
                </c:pt>
                <c:pt idx="56154">
                  <c:v>2.2270400000000001</c:v>
                </c:pt>
                <c:pt idx="56155">
                  <c:v>1.38872</c:v>
                </c:pt>
                <c:pt idx="56156">
                  <c:v>0.555365</c:v>
                </c:pt>
                <c:pt idx="56157">
                  <c:v>-0.27297100000000002</c:v>
                </c:pt>
                <c:pt idx="56158">
                  <c:v>-1.0962700000000001</c:v>
                </c:pt>
                <c:pt idx="56159">
                  <c:v>-1.9142699999999999</c:v>
                </c:pt>
                <c:pt idx="56160">
                  <c:v>-2.7269700000000001</c:v>
                </c:pt>
                <c:pt idx="56161">
                  <c:v>-3.5342799999999981</c:v>
                </c:pt>
                <c:pt idx="56162">
                  <c:v>-4.3361099999999997</c:v>
                </c:pt>
                <c:pt idx="56163">
                  <c:v>-5.13232</c:v>
                </c:pt>
                <c:pt idx="56164">
                  <c:v>-5.9228899999999962</c:v>
                </c:pt>
                <c:pt idx="56165">
                  <c:v>-6.7077200000000001</c:v>
                </c:pt>
                <c:pt idx="56166">
                  <c:v>-7.4866000000000037</c:v>
                </c:pt>
                <c:pt idx="56167">
                  <c:v>-8.2595400000000048</c:v>
                </c:pt>
                <c:pt idx="56168">
                  <c:v>-9.02651</c:v>
                </c:pt>
                <c:pt idx="56169">
                  <c:v>-9.7872900000000005</c:v>
                </c:pt>
                <c:pt idx="56170">
                  <c:v>-10.5419</c:v>
                </c:pt>
                <c:pt idx="56171">
                  <c:v>-11.290100000000001</c:v>
                </c:pt>
                <c:pt idx="56172">
                  <c:v>-12.0319</c:v>
                </c:pt>
                <c:pt idx="56173">
                  <c:v>-12.767300000000001</c:v>
                </c:pt>
                <c:pt idx="56174">
                  <c:v>-13.496</c:v>
                </c:pt>
                <c:pt idx="56175">
                  <c:v>-14.2181</c:v>
                </c:pt>
                <c:pt idx="56176">
                  <c:v>-14.933400000000002</c:v>
                </c:pt>
                <c:pt idx="56177">
                  <c:v>-15.6418</c:v>
                </c:pt>
                <c:pt idx="56178">
                  <c:v>-16.343299999999989</c:v>
                </c:pt>
                <c:pt idx="56179">
                  <c:v>-17.037800000000015</c:v>
                </c:pt>
                <c:pt idx="56180">
                  <c:v>-17.72509999999998</c:v>
                </c:pt>
                <c:pt idx="56181">
                  <c:v>-18.405299999999979</c:v>
                </c:pt>
                <c:pt idx="56182">
                  <c:v>-19.078199999999981</c:v>
                </c:pt>
                <c:pt idx="56183">
                  <c:v>-19.743699999999979</c:v>
                </c:pt>
                <c:pt idx="56184">
                  <c:v>-20.401800000000001</c:v>
                </c:pt>
                <c:pt idx="56185">
                  <c:v>-21.052299999999981</c:v>
                </c:pt>
                <c:pt idx="56186">
                  <c:v>-21.6952</c:v>
                </c:pt>
                <c:pt idx="56187">
                  <c:v>-22.330400000000001</c:v>
                </c:pt>
                <c:pt idx="56188">
                  <c:v>-22.957799999999981</c:v>
                </c:pt>
                <c:pt idx="56189">
                  <c:v>-23.577300000000001</c:v>
                </c:pt>
                <c:pt idx="56190">
                  <c:v>-24.1889</c:v>
                </c:pt>
                <c:pt idx="56191">
                  <c:v>-24.792499999999979</c:v>
                </c:pt>
                <c:pt idx="56192">
                  <c:v>-25.388000000000002</c:v>
                </c:pt>
                <c:pt idx="56193">
                  <c:v>-25.97519999999998</c:v>
                </c:pt>
                <c:pt idx="56194">
                  <c:v>-26.554300000000001</c:v>
                </c:pt>
                <c:pt idx="56195">
                  <c:v>-27.125</c:v>
                </c:pt>
                <c:pt idx="56196">
                  <c:v>-27.687200000000001</c:v>
                </c:pt>
                <c:pt idx="56197">
                  <c:v>-28.241</c:v>
                </c:pt>
                <c:pt idx="56198">
                  <c:v>-28.78619999999998</c:v>
                </c:pt>
                <c:pt idx="56199">
                  <c:v>-29.322800000000001</c:v>
                </c:pt>
                <c:pt idx="56200">
                  <c:v>-29.8507</c:v>
                </c:pt>
                <c:pt idx="56201">
                  <c:v>-30.369800000000001</c:v>
                </c:pt>
                <c:pt idx="56202">
                  <c:v>-30.88</c:v>
                </c:pt>
                <c:pt idx="56203">
                  <c:v>-31.381399999999989</c:v>
                </c:pt>
                <c:pt idx="56204">
                  <c:v>-31.873699999999989</c:v>
                </c:pt>
                <c:pt idx="56205">
                  <c:v>-32.356999999999999</c:v>
                </c:pt>
                <c:pt idx="56206">
                  <c:v>-32.831200000000003</c:v>
                </c:pt>
                <c:pt idx="56207">
                  <c:v>-33.296100000000038</c:v>
                </c:pt>
                <c:pt idx="56208">
                  <c:v>-33.751899999999999</c:v>
                </c:pt>
                <c:pt idx="56209">
                  <c:v>-34.198200000000028</c:v>
                </c:pt>
                <c:pt idx="56210">
                  <c:v>-34.635300000000029</c:v>
                </c:pt>
                <c:pt idx="56211">
                  <c:v>-35.062800000000003</c:v>
                </c:pt>
                <c:pt idx="56212">
                  <c:v>-35.480899999999998</c:v>
                </c:pt>
                <c:pt idx="56213">
                  <c:v>-35.889400000000002</c:v>
                </c:pt>
                <c:pt idx="56214">
                  <c:v>-36.288200000000003</c:v>
                </c:pt>
                <c:pt idx="56215">
                  <c:v>-36.677400000000006</c:v>
                </c:pt>
                <c:pt idx="56216">
                  <c:v>-37.056899999999999</c:v>
                </c:pt>
                <c:pt idx="56217">
                  <c:v>-37.426500000000011</c:v>
                </c:pt>
                <c:pt idx="56218">
                  <c:v>-37.786300000000011</c:v>
                </c:pt>
                <c:pt idx="56219">
                  <c:v>-38.136200000000002</c:v>
                </c:pt>
                <c:pt idx="56220">
                  <c:v>-38.476000000000006</c:v>
                </c:pt>
                <c:pt idx="56221">
                  <c:v>-38.805900000000001</c:v>
                </c:pt>
                <c:pt idx="56222">
                  <c:v>-39.125800000000012</c:v>
                </c:pt>
                <c:pt idx="56223">
                  <c:v>-39.435400000000001</c:v>
                </c:pt>
                <c:pt idx="56224">
                  <c:v>-39.735000000000028</c:v>
                </c:pt>
                <c:pt idx="56225">
                  <c:v>-40.0244</c:v>
                </c:pt>
                <c:pt idx="56226">
                  <c:v>-40.303400000000003</c:v>
                </c:pt>
                <c:pt idx="56227">
                  <c:v>-40.572200000000002</c:v>
                </c:pt>
                <c:pt idx="56228">
                  <c:v>-40.8307</c:v>
                </c:pt>
                <c:pt idx="56229">
                  <c:v>-41.078800000000001</c:v>
                </c:pt>
                <c:pt idx="56230">
                  <c:v>-41.316400000000002</c:v>
                </c:pt>
                <c:pt idx="56231">
                  <c:v>-41.543500000000002</c:v>
                </c:pt>
                <c:pt idx="56232">
                  <c:v>-41.760200000000012</c:v>
                </c:pt>
                <c:pt idx="56233">
                  <c:v>-41.966300000000011</c:v>
                </c:pt>
                <c:pt idx="56234">
                  <c:v>-42.161800000000007</c:v>
                </c:pt>
                <c:pt idx="56235">
                  <c:v>-42.346699999999998</c:v>
                </c:pt>
                <c:pt idx="56236">
                  <c:v>-42.521000000000001</c:v>
                </c:pt>
                <c:pt idx="56237">
                  <c:v>-42.6845</c:v>
                </c:pt>
                <c:pt idx="56238">
                  <c:v>-42.837400000000002</c:v>
                </c:pt>
                <c:pt idx="56239">
                  <c:v>-42.979500000000002</c:v>
                </c:pt>
                <c:pt idx="56240">
                  <c:v>-43.110900000000001</c:v>
                </c:pt>
                <c:pt idx="56241">
                  <c:v>-43.231500000000011</c:v>
                </c:pt>
                <c:pt idx="56242">
                  <c:v>-43.341200000000001</c:v>
                </c:pt>
                <c:pt idx="56243">
                  <c:v>-43.440100000000001</c:v>
                </c:pt>
                <c:pt idx="56244">
                  <c:v>-43.528000000000013</c:v>
                </c:pt>
                <c:pt idx="56245">
                  <c:v>-43.605100000000029</c:v>
                </c:pt>
                <c:pt idx="56246">
                  <c:v>-43.671300000000002</c:v>
                </c:pt>
                <c:pt idx="56247">
                  <c:v>-43.726600000000012</c:v>
                </c:pt>
                <c:pt idx="56248">
                  <c:v>-43.770900000000012</c:v>
                </c:pt>
                <c:pt idx="56249">
                  <c:v>-43.804200000000002</c:v>
                </c:pt>
                <c:pt idx="56250">
                  <c:v>-43.826600000000006</c:v>
                </c:pt>
                <c:pt idx="56251">
                  <c:v>-43.837899999999998</c:v>
                </c:pt>
                <c:pt idx="56252">
                  <c:v>-43.838300000000011</c:v>
                </c:pt>
                <c:pt idx="56253">
                  <c:v>-43.827500000000001</c:v>
                </c:pt>
                <c:pt idx="56254">
                  <c:v>-43.805800000000005</c:v>
                </c:pt>
                <c:pt idx="56255">
                  <c:v>-43.773100000000028</c:v>
                </c:pt>
                <c:pt idx="56256">
                  <c:v>-43.729200000000013</c:v>
                </c:pt>
                <c:pt idx="56257">
                  <c:v>-43.674400000000006</c:v>
                </c:pt>
                <c:pt idx="56258">
                  <c:v>-43.608400000000003</c:v>
                </c:pt>
                <c:pt idx="56259">
                  <c:v>-43.531500000000001</c:v>
                </c:pt>
                <c:pt idx="56260">
                  <c:v>-43.443400000000004</c:v>
                </c:pt>
                <c:pt idx="56261">
                  <c:v>-43.344399999999993</c:v>
                </c:pt>
                <c:pt idx="56262">
                  <c:v>-43.234100000000012</c:v>
                </c:pt>
                <c:pt idx="56263">
                  <c:v>-43.112900000000003</c:v>
                </c:pt>
                <c:pt idx="56264">
                  <c:v>-42.980699999999999</c:v>
                </c:pt>
                <c:pt idx="56265">
                  <c:v>-42.837400000000002</c:v>
                </c:pt>
                <c:pt idx="56266">
                  <c:v>-42.683</c:v>
                </c:pt>
                <c:pt idx="56267">
                  <c:v>-42.517600000000002</c:v>
                </c:pt>
                <c:pt idx="56268">
                  <c:v>-42.341200000000001</c:v>
                </c:pt>
                <c:pt idx="56269">
                  <c:v>-42.153800000000004</c:v>
                </c:pt>
                <c:pt idx="56270">
                  <c:v>-41.955300000000001</c:v>
                </c:pt>
                <c:pt idx="56271">
                  <c:v>-41.746000000000002</c:v>
                </c:pt>
                <c:pt idx="56272">
                  <c:v>-41.525600000000011</c:v>
                </c:pt>
                <c:pt idx="56273">
                  <c:v>-41.294200000000011</c:v>
                </c:pt>
                <c:pt idx="56274">
                  <c:v>-41.052</c:v>
                </c:pt>
                <c:pt idx="56275">
                  <c:v>-40.798800000000028</c:v>
                </c:pt>
                <c:pt idx="56276">
                  <c:v>-40.534800000000004</c:v>
                </c:pt>
                <c:pt idx="56277">
                  <c:v>-40.259900000000002</c:v>
                </c:pt>
                <c:pt idx="56278">
                  <c:v>-39.974200000000003</c:v>
                </c:pt>
                <c:pt idx="56279">
                  <c:v>-39.677600000000005</c:v>
                </c:pt>
                <c:pt idx="56280">
                  <c:v>-39.3703</c:v>
                </c:pt>
                <c:pt idx="56281">
                  <c:v>-39.052100000000003</c:v>
                </c:pt>
                <c:pt idx="56282">
                  <c:v>-38.72330000000003</c:v>
                </c:pt>
                <c:pt idx="56283">
                  <c:v>-38.383800000000001</c:v>
                </c:pt>
                <c:pt idx="56284">
                  <c:v>-38.0336</c:v>
                </c:pt>
                <c:pt idx="56285">
                  <c:v>-37.672700000000013</c:v>
                </c:pt>
                <c:pt idx="56286">
                  <c:v>-37.301299999999998</c:v>
                </c:pt>
                <c:pt idx="56287">
                  <c:v>-36.9193</c:v>
                </c:pt>
                <c:pt idx="56288">
                  <c:v>-36.526900000000012</c:v>
                </c:pt>
                <c:pt idx="56289">
                  <c:v>-36.123800000000003</c:v>
                </c:pt>
                <c:pt idx="56290">
                  <c:v>-35.7104</c:v>
                </c:pt>
                <c:pt idx="56291">
                  <c:v>-35.2866</c:v>
                </c:pt>
                <c:pt idx="56292">
                  <c:v>-34.852400000000003</c:v>
                </c:pt>
                <c:pt idx="56293">
                  <c:v>-34.408000000000001</c:v>
                </c:pt>
                <c:pt idx="56294">
                  <c:v>-33.953200000000002</c:v>
                </c:pt>
                <c:pt idx="56295">
                  <c:v>-33.488300000000002</c:v>
                </c:pt>
                <c:pt idx="56296">
                  <c:v>-33.013200000000005</c:v>
                </c:pt>
                <c:pt idx="56297">
                  <c:v>-32.528000000000013</c:v>
                </c:pt>
                <c:pt idx="56298">
                  <c:v>-32.032700000000013</c:v>
                </c:pt>
                <c:pt idx="56299">
                  <c:v>-31.5273</c:v>
                </c:pt>
                <c:pt idx="56300">
                  <c:v>-31.0121</c:v>
                </c:pt>
                <c:pt idx="56301">
                  <c:v>-30.486999999999977</c:v>
                </c:pt>
                <c:pt idx="56302">
                  <c:v>-29.952100000000002</c:v>
                </c:pt>
                <c:pt idx="56303">
                  <c:v>-29.407299999999989</c:v>
                </c:pt>
                <c:pt idx="56304">
                  <c:v>-28.852799999999977</c:v>
                </c:pt>
                <c:pt idx="56305">
                  <c:v>-28.28869999999997</c:v>
                </c:pt>
                <c:pt idx="56306">
                  <c:v>-27.715</c:v>
                </c:pt>
                <c:pt idx="56307">
                  <c:v>-27.131699999999999</c:v>
                </c:pt>
                <c:pt idx="56308">
                  <c:v>-26.539000000000001</c:v>
                </c:pt>
                <c:pt idx="56309">
                  <c:v>-25.936900000000001</c:v>
                </c:pt>
                <c:pt idx="56310">
                  <c:v>-25.325399999999977</c:v>
                </c:pt>
                <c:pt idx="56311">
                  <c:v>-24.704799999999981</c:v>
                </c:pt>
                <c:pt idx="56312">
                  <c:v>-24.074800000000014</c:v>
                </c:pt>
                <c:pt idx="56313">
                  <c:v>-23.4358</c:v>
                </c:pt>
                <c:pt idx="56314">
                  <c:v>-22.78769999999998</c:v>
                </c:pt>
                <c:pt idx="56315">
                  <c:v>-22.130700000000001</c:v>
                </c:pt>
                <c:pt idx="56316">
                  <c:v>-21.464699999999979</c:v>
                </c:pt>
                <c:pt idx="56317">
                  <c:v>-20.789899999999989</c:v>
                </c:pt>
                <c:pt idx="56318">
                  <c:v>-20.106400000000001</c:v>
                </c:pt>
                <c:pt idx="56319">
                  <c:v>-19.414100000000001</c:v>
                </c:pt>
                <c:pt idx="56320">
                  <c:v>-18.7133</c:v>
                </c:pt>
                <c:pt idx="56321">
                  <c:v>-18.004000000000001</c:v>
                </c:pt>
                <c:pt idx="56322">
                  <c:v>-17.28619999999998</c:v>
                </c:pt>
                <c:pt idx="56323">
                  <c:v>-16.560099999999977</c:v>
                </c:pt>
                <c:pt idx="56324">
                  <c:v>-15.825700000000008</c:v>
                </c:pt>
                <c:pt idx="56325">
                  <c:v>-15.0832</c:v>
                </c:pt>
                <c:pt idx="56326">
                  <c:v>-14.332500000000007</c:v>
                </c:pt>
                <c:pt idx="56327">
                  <c:v>-13.5739</c:v>
                </c:pt>
                <c:pt idx="56328">
                  <c:v>-12.8073</c:v>
                </c:pt>
                <c:pt idx="56329">
                  <c:v>-12.0329</c:v>
                </c:pt>
                <c:pt idx="56330">
                  <c:v>-11.2507</c:v>
                </c:pt>
                <c:pt idx="56331">
                  <c:v>-10.460800000000004</c:v>
                </c:pt>
                <c:pt idx="56332">
                  <c:v>-9.6635000000000026</c:v>
                </c:pt>
                <c:pt idx="56333">
                  <c:v>-8.8586500000000008</c:v>
                </c:pt>
                <c:pt idx="56334">
                  <c:v>-8.0464900000000004</c:v>
                </c:pt>
                <c:pt idx="56335">
                  <c:v>-7.22689</c:v>
                </c:pt>
                <c:pt idx="56336">
                  <c:v>-6.4002600000000038</c:v>
                </c:pt>
                <c:pt idx="56337">
                  <c:v>-5.5663900000000002</c:v>
                </c:pt>
                <c:pt idx="56338">
                  <c:v>-4.7256099999999996</c:v>
                </c:pt>
                <c:pt idx="56339">
                  <c:v>-3.8779599999999981</c:v>
                </c:pt>
                <c:pt idx="56340">
                  <c:v>-3.0234800000000002</c:v>
                </c:pt>
                <c:pt idx="56341">
                  <c:v>-2.16229</c:v>
                </c:pt>
                <c:pt idx="56342">
                  <c:v>-1.2945500000000001</c:v>
                </c:pt>
                <c:pt idx="56343">
                  <c:v>-0.42025200000000001</c:v>
                </c:pt>
                <c:pt idx="56344">
                  <c:v>0.46042100000000002</c:v>
                </c:pt>
                <c:pt idx="56345">
                  <c:v>1.34738</c:v>
                </c:pt>
                <c:pt idx="56346">
                  <c:v>2.2405400000000002</c:v>
                </c:pt>
                <c:pt idx="56347">
                  <c:v>3.1397900000000001</c:v>
                </c:pt>
                <c:pt idx="56348">
                  <c:v>4.0449999999999964</c:v>
                </c:pt>
                <c:pt idx="56349">
                  <c:v>4.9561500000000001</c:v>
                </c:pt>
                <c:pt idx="56350">
                  <c:v>5.8730700000000002</c:v>
                </c:pt>
                <c:pt idx="56351">
                  <c:v>6.7956099999999999</c:v>
                </c:pt>
                <c:pt idx="56352">
                  <c:v>7.7237</c:v>
                </c:pt>
                <c:pt idx="56353">
                  <c:v>8.6572600000000008</c:v>
                </c:pt>
                <c:pt idx="56354">
                  <c:v>9.5961800000000004</c:v>
                </c:pt>
                <c:pt idx="56355">
                  <c:v>10.5403</c:v>
                </c:pt>
                <c:pt idx="56356">
                  <c:v>11.489600000000006</c:v>
                </c:pt>
                <c:pt idx="56357">
                  <c:v>12.443900000000001</c:v>
                </c:pt>
                <c:pt idx="56358">
                  <c:v>13.4031</c:v>
                </c:pt>
                <c:pt idx="56359">
                  <c:v>14.367100000000002</c:v>
                </c:pt>
                <c:pt idx="56360">
                  <c:v>15.335800000000004</c:v>
                </c:pt>
                <c:pt idx="56361">
                  <c:v>16.309000000000001</c:v>
                </c:pt>
                <c:pt idx="56362">
                  <c:v>17.286799999999971</c:v>
                </c:pt>
                <c:pt idx="56363">
                  <c:v>18.26879999999997</c:v>
                </c:pt>
                <c:pt idx="56364">
                  <c:v>19.255199999999981</c:v>
                </c:pt>
                <c:pt idx="56365">
                  <c:v>20.245599999999978</c:v>
                </c:pt>
                <c:pt idx="56366">
                  <c:v>21.24</c:v>
                </c:pt>
                <c:pt idx="56367">
                  <c:v>22.238399999999981</c:v>
                </c:pt>
                <c:pt idx="56368">
                  <c:v>23.24049999999998</c:v>
                </c:pt>
                <c:pt idx="56369">
                  <c:v>24.246300000000002</c:v>
                </c:pt>
                <c:pt idx="56370">
                  <c:v>25.25559999999998</c:v>
                </c:pt>
                <c:pt idx="56371">
                  <c:v>26.268399999999982</c:v>
                </c:pt>
                <c:pt idx="56372">
                  <c:v>27.28449999999998</c:v>
                </c:pt>
                <c:pt idx="56373">
                  <c:v>28.303899999999999</c:v>
                </c:pt>
                <c:pt idx="56374">
                  <c:v>29.3262</c:v>
                </c:pt>
                <c:pt idx="56375">
                  <c:v>30.351600000000001</c:v>
                </c:pt>
                <c:pt idx="56376">
                  <c:v>31.379899999999999</c:v>
                </c:pt>
                <c:pt idx="56377">
                  <c:v>32.410899999999998</c:v>
                </c:pt>
                <c:pt idx="56378">
                  <c:v>33.444499999999998</c:v>
                </c:pt>
                <c:pt idx="56379">
                  <c:v>34.480600000000003</c:v>
                </c:pt>
                <c:pt idx="56380">
                  <c:v>35.519200000000005</c:v>
                </c:pt>
                <c:pt idx="56381">
                  <c:v>36.559899999999999</c:v>
                </c:pt>
                <c:pt idx="56382">
                  <c:v>37.602900000000012</c:v>
                </c:pt>
                <c:pt idx="56383">
                  <c:v>38.648000000000003</c:v>
                </c:pt>
                <c:pt idx="56384">
                  <c:v>39.695000000000029</c:v>
                </c:pt>
                <c:pt idx="56385">
                  <c:v>40.7438</c:v>
                </c:pt>
                <c:pt idx="56386">
                  <c:v>41.794200000000011</c:v>
                </c:pt>
                <c:pt idx="56387">
                  <c:v>42.846299999999999</c:v>
                </c:pt>
                <c:pt idx="56388">
                  <c:v>43.899800000000006</c:v>
                </c:pt>
                <c:pt idx="56389">
                  <c:v>44.954699999999995</c:v>
                </c:pt>
                <c:pt idx="56390">
                  <c:v>46.010899999999999</c:v>
                </c:pt>
                <c:pt idx="56391">
                  <c:v>47.06810000000003</c:v>
                </c:pt>
                <c:pt idx="56392">
                  <c:v>48.126300000000029</c:v>
                </c:pt>
                <c:pt idx="56393">
                  <c:v>49.185500000000012</c:v>
                </c:pt>
                <c:pt idx="56394">
                  <c:v>50.245400000000011</c:v>
                </c:pt>
                <c:pt idx="56395">
                  <c:v>51.306000000000004</c:v>
                </c:pt>
                <c:pt idx="56396">
                  <c:v>52.367100000000001</c:v>
                </c:pt>
                <c:pt idx="56397">
                  <c:v>53.428600000000003</c:v>
                </c:pt>
                <c:pt idx="56398">
                  <c:v>54.490500000000011</c:v>
                </c:pt>
                <c:pt idx="56399">
                  <c:v>55.552600000000005</c:v>
                </c:pt>
                <c:pt idx="56400">
                  <c:v>56.614699999999999</c:v>
                </c:pt>
                <c:pt idx="56401">
                  <c:v>57.676900000000003</c:v>
                </c:pt>
                <c:pt idx="56402">
                  <c:v>58.739000000000011</c:v>
                </c:pt>
                <c:pt idx="56403">
                  <c:v>59.800699999999999</c:v>
                </c:pt>
                <c:pt idx="56404">
                  <c:v>60.862200000000001</c:v>
                </c:pt>
                <c:pt idx="56405">
                  <c:v>61.923100000000012</c:v>
                </c:pt>
                <c:pt idx="56406">
                  <c:v>62.983499999999999</c:v>
                </c:pt>
                <c:pt idx="56407">
                  <c:v>64.043200000000027</c:v>
                </c:pt>
                <c:pt idx="56408">
                  <c:v>65.102099999999979</c:v>
                </c:pt>
                <c:pt idx="56409">
                  <c:v>66.16</c:v>
                </c:pt>
                <c:pt idx="56410">
                  <c:v>67.217000000000027</c:v>
                </c:pt>
                <c:pt idx="56411">
                  <c:v>68.272799999999989</c:v>
                </c:pt>
                <c:pt idx="56412">
                  <c:v>69.327399999999983</c:v>
                </c:pt>
                <c:pt idx="56413">
                  <c:v>70.38069999999999</c:v>
                </c:pt>
                <c:pt idx="56414">
                  <c:v>71.432500000000005</c:v>
                </c:pt>
                <c:pt idx="56415">
                  <c:v>72.482699999999994</c:v>
                </c:pt>
                <c:pt idx="56416">
                  <c:v>73.531300000000002</c:v>
                </c:pt>
                <c:pt idx="56417">
                  <c:v>74.578199999999981</c:v>
                </c:pt>
                <c:pt idx="56418">
                  <c:v>75.62309999999998</c:v>
                </c:pt>
                <c:pt idx="56419">
                  <c:v>76.666200000000003</c:v>
                </c:pt>
                <c:pt idx="56420">
                  <c:v>77.707099999999997</c:v>
                </c:pt>
                <c:pt idx="56421">
                  <c:v>78.745800000000003</c:v>
                </c:pt>
                <c:pt idx="56422">
                  <c:v>79.782299999999992</c:v>
                </c:pt>
                <c:pt idx="56423">
                  <c:v>80.816400000000002</c:v>
                </c:pt>
                <c:pt idx="56424">
                  <c:v>81.848000000000013</c:v>
                </c:pt>
                <c:pt idx="56425">
                  <c:v>82.877099999999999</c:v>
                </c:pt>
                <c:pt idx="56426">
                  <c:v>83.903400000000005</c:v>
                </c:pt>
                <c:pt idx="56427">
                  <c:v>84.927000000000007</c:v>
                </c:pt>
                <c:pt idx="56428">
                  <c:v>85.947800000000058</c:v>
                </c:pt>
                <c:pt idx="56429">
                  <c:v>86.965599999999995</c:v>
                </c:pt>
                <c:pt idx="56430">
                  <c:v>87.9803</c:v>
                </c:pt>
                <c:pt idx="56431">
                  <c:v>88.991800000000026</c:v>
                </c:pt>
                <c:pt idx="56432">
                  <c:v>90.000100000000003</c:v>
                </c:pt>
                <c:pt idx="56433">
                  <c:v>91.005099999999999</c:v>
                </c:pt>
                <c:pt idx="56434">
                  <c:v>92.006699999999995</c:v>
                </c:pt>
                <c:pt idx="56435">
                  <c:v>93.0047</c:v>
                </c:pt>
                <c:pt idx="56436">
                  <c:v>93.999200000000059</c:v>
                </c:pt>
                <c:pt idx="56437">
                  <c:v>94.989900000000006</c:v>
                </c:pt>
                <c:pt idx="56438">
                  <c:v>95.976900000000001</c:v>
                </c:pt>
                <c:pt idx="56439">
                  <c:v>96.959900000000005</c:v>
                </c:pt>
                <c:pt idx="56440">
                  <c:v>97.938999999999993</c:v>
                </c:pt>
                <c:pt idx="56441">
                  <c:v>98.914100000000076</c:v>
                </c:pt>
                <c:pt idx="56442">
                  <c:v>99.88509999999998</c:v>
                </c:pt>
                <c:pt idx="56443">
                  <c:v>100.85199999999999</c:v>
                </c:pt>
                <c:pt idx="56444">
                  <c:v>101.81399999999999</c:v>
                </c:pt>
                <c:pt idx="56445">
                  <c:v>102.77200000000001</c:v>
                </c:pt>
                <c:pt idx="56446">
                  <c:v>103.726</c:v>
                </c:pt>
                <c:pt idx="56447">
                  <c:v>104.67499999999998</c:v>
                </c:pt>
                <c:pt idx="56448">
                  <c:v>105.61999999999999</c:v>
                </c:pt>
                <c:pt idx="56449">
                  <c:v>106.56</c:v>
                </c:pt>
                <c:pt idx="56450">
                  <c:v>107.495</c:v>
                </c:pt>
                <c:pt idx="56451">
                  <c:v>108.425</c:v>
                </c:pt>
                <c:pt idx="56452">
                  <c:v>109.35</c:v>
                </c:pt>
                <c:pt idx="56453">
                  <c:v>110.271</c:v>
                </c:pt>
                <c:pt idx="56454">
                  <c:v>111.18600000000001</c:v>
                </c:pt>
                <c:pt idx="56455">
                  <c:v>112.09699999999999</c:v>
                </c:pt>
                <c:pt idx="56456">
                  <c:v>113.002</c:v>
                </c:pt>
                <c:pt idx="56457">
                  <c:v>113.902</c:v>
                </c:pt>
                <c:pt idx="56458">
                  <c:v>114.79600000000002</c:v>
                </c:pt>
                <c:pt idx="56459">
                  <c:v>115.68499999999999</c:v>
                </c:pt>
                <c:pt idx="56460">
                  <c:v>116.569</c:v>
                </c:pt>
                <c:pt idx="56461">
                  <c:v>117.44700000000007</c:v>
                </c:pt>
                <c:pt idx="56462">
                  <c:v>118.32</c:v>
                </c:pt>
                <c:pt idx="56463">
                  <c:v>119.187</c:v>
                </c:pt>
                <c:pt idx="56464">
                  <c:v>120.048</c:v>
                </c:pt>
                <c:pt idx="56465">
                  <c:v>120.90400000000002</c:v>
                </c:pt>
                <c:pt idx="56466">
                  <c:v>121.754</c:v>
                </c:pt>
                <c:pt idx="56467">
                  <c:v>122.598</c:v>
                </c:pt>
                <c:pt idx="56468">
                  <c:v>123.43600000000002</c:v>
                </c:pt>
                <c:pt idx="56469">
                  <c:v>124.268</c:v>
                </c:pt>
                <c:pt idx="56470">
                  <c:v>125.09399999999999</c:v>
                </c:pt>
                <c:pt idx="56471">
                  <c:v>125.91500000000002</c:v>
                </c:pt>
                <c:pt idx="56472">
                  <c:v>126.729</c:v>
                </c:pt>
                <c:pt idx="56473">
                  <c:v>127.536</c:v>
                </c:pt>
                <c:pt idx="56474">
                  <c:v>128.33800000000011</c:v>
                </c:pt>
                <c:pt idx="56475">
                  <c:v>129.13399999999999</c:v>
                </c:pt>
                <c:pt idx="56476">
                  <c:v>129.923</c:v>
                </c:pt>
                <c:pt idx="56477">
                  <c:v>130.70599999999999</c:v>
                </c:pt>
                <c:pt idx="56478">
                  <c:v>131.48200000000011</c:v>
                </c:pt>
                <c:pt idx="56479">
                  <c:v>132.25200000000001</c:v>
                </c:pt>
                <c:pt idx="56480">
                  <c:v>133.01599999999999</c:v>
                </c:pt>
                <c:pt idx="56481">
                  <c:v>133.77299999999997</c:v>
                </c:pt>
                <c:pt idx="56482">
                  <c:v>134.524</c:v>
                </c:pt>
                <c:pt idx="56483">
                  <c:v>135.268</c:v>
                </c:pt>
                <c:pt idx="56484">
                  <c:v>136.006</c:v>
                </c:pt>
                <c:pt idx="56485">
                  <c:v>136.73699999999999</c:v>
                </c:pt>
                <c:pt idx="56486">
                  <c:v>137.46100000000001</c:v>
                </c:pt>
                <c:pt idx="56487">
                  <c:v>138.17899999999997</c:v>
                </c:pt>
                <c:pt idx="56488">
                  <c:v>138.89000000000001</c:v>
                </c:pt>
                <c:pt idx="56489">
                  <c:v>139.59399999999999</c:v>
                </c:pt>
                <c:pt idx="56490">
                  <c:v>140.292</c:v>
                </c:pt>
                <c:pt idx="56491">
                  <c:v>140.983</c:v>
                </c:pt>
                <c:pt idx="56492">
                  <c:v>141.667</c:v>
                </c:pt>
                <c:pt idx="56493">
                  <c:v>142.34399999999999</c:v>
                </c:pt>
                <c:pt idx="56494">
                  <c:v>143.01399999999998</c:v>
                </c:pt>
                <c:pt idx="56495">
                  <c:v>143.678</c:v>
                </c:pt>
                <c:pt idx="56496">
                  <c:v>144.334</c:v>
                </c:pt>
                <c:pt idx="56497">
                  <c:v>144.98400000000001</c:v>
                </c:pt>
                <c:pt idx="56498">
                  <c:v>145.62700000000001</c:v>
                </c:pt>
                <c:pt idx="56499">
                  <c:v>146.26300000000001</c:v>
                </c:pt>
                <c:pt idx="56500">
                  <c:v>146.89200000000011</c:v>
                </c:pt>
                <c:pt idx="56501">
                  <c:v>147.51399999999998</c:v>
                </c:pt>
                <c:pt idx="56502">
                  <c:v>148.13</c:v>
                </c:pt>
                <c:pt idx="56503">
                  <c:v>148.738</c:v>
                </c:pt>
                <c:pt idx="56504">
                  <c:v>149.339</c:v>
                </c:pt>
                <c:pt idx="56505">
                  <c:v>149.934</c:v>
                </c:pt>
                <c:pt idx="56506">
                  <c:v>150.52100000000004</c:v>
                </c:pt>
                <c:pt idx="56507">
                  <c:v>151.102</c:v>
                </c:pt>
                <c:pt idx="56508">
                  <c:v>151.67499999999998</c:v>
                </c:pt>
                <c:pt idx="56509">
                  <c:v>152.24099999999999</c:v>
                </c:pt>
                <c:pt idx="56510">
                  <c:v>152.80100000000004</c:v>
                </c:pt>
                <c:pt idx="56511">
                  <c:v>153.35400000000001</c:v>
                </c:pt>
                <c:pt idx="56512">
                  <c:v>153.899</c:v>
                </c:pt>
                <c:pt idx="56513">
                  <c:v>154.43800000000007</c:v>
                </c:pt>
                <c:pt idx="56514">
                  <c:v>154.97</c:v>
                </c:pt>
                <c:pt idx="56515">
                  <c:v>155.495</c:v>
                </c:pt>
                <c:pt idx="56516">
                  <c:v>156.012</c:v>
                </c:pt>
                <c:pt idx="56517">
                  <c:v>156.523</c:v>
                </c:pt>
                <c:pt idx="56518">
                  <c:v>157.02700000000004</c:v>
                </c:pt>
                <c:pt idx="56519">
                  <c:v>157.524</c:v>
                </c:pt>
                <c:pt idx="56520">
                  <c:v>158.01499999999999</c:v>
                </c:pt>
                <c:pt idx="56521">
                  <c:v>158.4980000000001</c:v>
                </c:pt>
                <c:pt idx="56522">
                  <c:v>158.97499999999999</c:v>
                </c:pt>
                <c:pt idx="56523">
                  <c:v>159.44399999999999</c:v>
                </c:pt>
                <c:pt idx="56524">
                  <c:v>159.90700000000001</c:v>
                </c:pt>
                <c:pt idx="56525">
                  <c:v>160.363</c:v>
                </c:pt>
                <c:pt idx="56526">
                  <c:v>160.81200000000001</c:v>
                </c:pt>
                <c:pt idx="56527">
                  <c:v>161.255</c:v>
                </c:pt>
                <c:pt idx="56528">
                  <c:v>161.69</c:v>
                </c:pt>
                <c:pt idx="56529">
                  <c:v>162.11899999999997</c:v>
                </c:pt>
                <c:pt idx="56530">
                  <c:v>162.542</c:v>
                </c:pt>
                <c:pt idx="56531">
                  <c:v>162.95700000000011</c:v>
                </c:pt>
                <c:pt idx="56532">
                  <c:v>163.36600000000001</c:v>
                </c:pt>
                <c:pt idx="56533">
                  <c:v>163.76900000000001</c:v>
                </c:pt>
                <c:pt idx="56534">
                  <c:v>164.16399999999999</c:v>
                </c:pt>
                <c:pt idx="56535">
                  <c:v>164.554</c:v>
                </c:pt>
                <c:pt idx="56536">
                  <c:v>164.93600000000001</c:v>
                </c:pt>
                <c:pt idx="56537">
                  <c:v>165.31200000000001</c:v>
                </c:pt>
                <c:pt idx="56538">
                  <c:v>165.68200000000004</c:v>
                </c:pt>
                <c:pt idx="56539">
                  <c:v>166.04499999999999</c:v>
                </c:pt>
                <c:pt idx="56540">
                  <c:v>166.40200000000004</c:v>
                </c:pt>
                <c:pt idx="56541">
                  <c:v>166.75200000000001</c:v>
                </c:pt>
                <c:pt idx="56542">
                  <c:v>167.09700000000001</c:v>
                </c:pt>
                <c:pt idx="56543">
                  <c:v>167.434</c:v>
                </c:pt>
                <c:pt idx="56544">
                  <c:v>167.76599999999999</c:v>
                </c:pt>
                <c:pt idx="56545">
                  <c:v>168.09100000000001</c:v>
                </c:pt>
                <c:pt idx="56546">
                  <c:v>168.41</c:v>
                </c:pt>
                <c:pt idx="56547">
                  <c:v>168.72300000000001</c:v>
                </c:pt>
                <c:pt idx="56548">
                  <c:v>169.03</c:v>
                </c:pt>
                <c:pt idx="56549">
                  <c:v>169.33100000000007</c:v>
                </c:pt>
                <c:pt idx="56550">
                  <c:v>169.626</c:v>
                </c:pt>
                <c:pt idx="56551">
                  <c:v>169.91499999999999</c:v>
                </c:pt>
                <c:pt idx="56552">
                  <c:v>170.197</c:v>
                </c:pt>
                <c:pt idx="56553">
                  <c:v>170.47399999999999</c:v>
                </c:pt>
                <c:pt idx="56554">
                  <c:v>170.74499999999998</c:v>
                </c:pt>
                <c:pt idx="56555">
                  <c:v>171.011</c:v>
                </c:pt>
                <c:pt idx="56556">
                  <c:v>171.26999999999998</c:v>
                </c:pt>
                <c:pt idx="56557">
                  <c:v>171.524</c:v>
                </c:pt>
                <c:pt idx="56558">
                  <c:v>171.77199999999999</c:v>
                </c:pt>
                <c:pt idx="56559">
                  <c:v>172.01499999999999</c:v>
                </c:pt>
                <c:pt idx="56560">
                  <c:v>172.25200000000001</c:v>
                </c:pt>
                <c:pt idx="56561">
                  <c:v>172.483</c:v>
                </c:pt>
                <c:pt idx="56562">
                  <c:v>172.70899999999997</c:v>
                </c:pt>
                <c:pt idx="56563">
                  <c:v>172.93</c:v>
                </c:pt>
                <c:pt idx="56564">
                  <c:v>173.14499999999998</c:v>
                </c:pt>
                <c:pt idx="56565">
                  <c:v>173.3550000000001</c:v>
                </c:pt>
                <c:pt idx="56566">
                  <c:v>173.56</c:v>
                </c:pt>
                <c:pt idx="56567">
                  <c:v>173.75899999999999</c:v>
                </c:pt>
                <c:pt idx="56568">
                  <c:v>173.953</c:v>
                </c:pt>
                <c:pt idx="56569">
                  <c:v>174.14299999999997</c:v>
                </c:pt>
                <c:pt idx="56570">
                  <c:v>174.32700000000011</c:v>
                </c:pt>
                <c:pt idx="56571">
                  <c:v>174.506</c:v>
                </c:pt>
                <c:pt idx="56572">
                  <c:v>174.68</c:v>
                </c:pt>
                <c:pt idx="56573">
                  <c:v>174.84900000000002</c:v>
                </c:pt>
                <c:pt idx="56574">
                  <c:v>175.01399999999998</c:v>
                </c:pt>
                <c:pt idx="56575">
                  <c:v>175.17399999999998</c:v>
                </c:pt>
                <c:pt idx="56576">
                  <c:v>175.32900000000001</c:v>
                </c:pt>
                <c:pt idx="56577">
                  <c:v>175.47900000000001</c:v>
                </c:pt>
                <c:pt idx="56578">
                  <c:v>175.625</c:v>
                </c:pt>
                <c:pt idx="56579">
                  <c:v>175.76599999999999</c:v>
                </c:pt>
                <c:pt idx="56580">
                  <c:v>175.90300000000002</c:v>
                </c:pt>
                <c:pt idx="56581">
                  <c:v>176.035</c:v>
                </c:pt>
                <c:pt idx="56582">
                  <c:v>176.16300000000001</c:v>
                </c:pt>
                <c:pt idx="56583">
                  <c:v>176.28700000000001</c:v>
                </c:pt>
                <c:pt idx="56584">
                  <c:v>176.40600000000001</c:v>
                </c:pt>
                <c:pt idx="56585">
                  <c:v>176.52100000000004</c:v>
                </c:pt>
                <c:pt idx="56586">
                  <c:v>176.63200000000001</c:v>
                </c:pt>
                <c:pt idx="56587">
                  <c:v>176.739</c:v>
                </c:pt>
                <c:pt idx="56588">
                  <c:v>176.84200000000001</c:v>
                </c:pt>
                <c:pt idx="56589">
                  <c:v>176.941</c:v>
                </c:pt>
                <c:pt idx="56590">
                  <c:v>177.036</c:v>
                </c:pt>
                <c:pt idx="56591">
                  <c:v>177.12700000000001</c:v>
                </c:pt>
                <c:pt idx="56592">
                  <c:v>177.21499999999995</c:v>
                </c:pt>
                <c:pt idx="56593">
                  <c:v>177.29900000000001</c:v>
                </c:pt>
                <c:pt idx="56594">
                  <c:v>177.37900000000002</c:v>
                </c:pt>
                <c:pt idx="56595">
                  <c:v>177.45500000000001</c:v>
                </c:pt>
                <c:pt idx="56596">
                  <c:v>177.52800000000011</c:v>
                </c:pt>
                <c:pt idx="56597">
                  <c:v>177.59800000000001</c:v>
                </c:pt>
                <c:pt idx="56598">
                  <c:v>177.66399999999999</c:v>
                </c:pt>
                <c:pt idx="56599">
                  <c:v>177.726</c:v>
                </c:pt>
                <c:pt idx="56600">
                  <c:v>177.786</c:v>
                </c:pt>
                <c:pt idx="56601">
                  <c:v>177.84200000000001</c:v>
                </c:pt>
                <c:pt idx="56602">
                  <c:v>177.89500000000001</c:v>
                </c:pt>
                <c:pt idx="56603">
                  <c:v>177.94499999999999</c:v>
                </c:pt>
                <c:pt idx="56604">
                  <c:v>177.99100000000001</c:v>
                </c:pt>
                <c:pt idx="56605">
                  <c:v>178.035</c:v>
                </c:pt>
                <c:pt idx="56606">
                  <c:v>178.07599999999999</c:v>
                </c:pt>
                <c:pt idx="56607">
                  <c:v>178.11399999999998</c:v>
                </c:pt>
                <c:pt idx="56608">
                  <c:v>178.14899999999997</c:v>
                </c:pt>
                <c:pt idx="56609">
                  <c:v>178.18100000000001</c:v>
                </c:pt>
                <c:pt idx="56610">
                  <c:v>178.21099999999998</c:v>
                </c:pt>
                <c:pt idx="56611">
                  <c:v>178.238</c:v>
                </c:pt>
                <c:pt idx="56612">
                  <c:v>178.262</c:v>
                </c:pt>
                <c:pt idx="56613">
                  <c:v>178.28399999999999</c:v>
                </c:pt>
                <c:pt idx="56614">
                  <c:v>178.303</c:v>
                </c:pt>
                <c:pt idx="56615">
                  <c:v>178.32000000000011</c:v>
                </c:pt>
                <c:pt idx="56616">
                  <c:v>178.334</c:v>
                </c:pt>
                <c:pt idx="56617">
                  <c:v>178.346</c:v>
                </c:pt>
                <c:pt idx="56618">
                  <c:v>178.35600000000011</c:v>
                </c:pt>
                <c:pt idx="56619">
                  <c:v>178.364</c:v>
                </c:pt>
                <c:pt idx="56620">
                  <c:v>178.369</c:v>
                </c:pt>
                <c:pt idx="56621">
                  <c:v>178.37300000000002</c:v>
                </c:pt>
                <c:pt idx="56622">
                  <c:v>178.374</c:v>
                </c:pt>
                <c:pt idx="56623">
                  <c:v>178.37300000000002</c:v>
                </c:pt>
                <c:pt idx="56624">
                  <c:v>178.37100000000001</c:v>
                </c:pt>
                <c:pt idx="56625">
                  <c:v>178.36600000000001</c:v>
                </c:pt>
                <c:pt idx="56626">
                  <c:v>178.36</c:v>
                </c:pt>
                <c:pt idx="56627">
                  <c:v>178.35200000000012</c:v>
                </c:pt>
                <c:pt idx="56628">
                  <c:v>178.34200000000001</c:v>
                </c:pt>
                <c:pt idx="56629">
                  <c:v>178.33</c:v>
                </c:pt>
                <c:pt idx="56630">
                  <c:v>178.31700000000001</c:v>
                </c:pt>
                <c:pt idx="56631">
                  <c:v>178.30200000000011</c:v>
                </c:pt>
                <c:pt idx="56632">
                  <c:v>178.285</c:v>
                </c:pt>
                <c:pt idx="56633">
                  <c:v>178.267</c:v>
                </c:pt>
                <c:pt idx="56634">
                  <c:v>178.24799999999999</c:v>
                </c:pt>
                <c:pt idx="56635">
                  <c:v>178.227</c:v>
                </c:pt>
                <c:pt idx="56636">
                  <c:v>178.20499999999998</c:v>
                </c:pt>
                <c:pt idx="56637">
                  <c:v>178.18200000000004</c:v>
                </c:pt>
                <c:pt idx="56638">
                  <c:v>178.15700000000001</c:v>
                </c:pt>
                <c:pt idx="56639">
                  <c:v>178.131</c:v>
                </c:pt>
                <c:pt idx="56640">
                  <c:v>178.10399999999998</c:v>
                </c:pt>
                <c:pt idx="56641">
                  <c:v>178.07499999999999</c:v>
                </c:pt>
                <c:pt idx="56642">
                  <c:v>178.04599999999999</c:v>
                </c:pt>
                <c:pt idx="56643">
                  <c:v>178.01499999999999</c:v>
                </c:pt>
                <c:pt idx="56644">
                  <c:v>177.98400000000001</c:v>
                </c:pt>
                <c:pt idx="56645">
                  <c:v>177.95100000000011</c:v>
                </c:pt>
                <c:pt idx="56646">
                  <c:v>177.91800000000001</c:v>
                </c:pt>
                <c:pt idx="56647">
                  <c:v>177.88300000000001</c:v>
                </c:pt>
                <c:pt idx="56648">
                  <c:v>177.84800000000001</c:v>
                </c:pt>
                <c:pt idx="56649">
                  <c:v>177.81200000000001</c:v>
                </c:pt>
                <c:pt idx="56650">
                  <c:v>177.77499999999998</c:v>
                </c:pt>
                <c:pt idx="56651">
                  <c:v>177.738</c:v>
                </c:pt>
                <c:pt idx="56652">
                  <c:v>177.69900000000001</c:v>
                </c:pt>
                <c:pt idx="56653">
                  <c:v>177.66</c:v>
                </c:pt>
                <c:pt idx="56654">
                  <c:v>177.62</c:v>
                </c:pt>
                <c:pt idx="56655">
                  <c:v>177.58</c:v>
                </c:pt>
                <c:pt idx="56656">
                  <c:v>177.53900000000002</c:v>
                </c:pt>
                <c:pt idx="56657">
                  <c:v>177.49700000000001</c:v>
                </c:pt>
                <c:pt idx="56658">
                  <c:v>177.45500000000001</c:v>
                </c:pt>
                <c:pt idx="56659">
                  <c:v>177.41300000000001</c:v>
                </c:pt>
                <c:pt idx="56660">
                  <c:v>177.37</c:v>
                </c:pt>
                <c:pt idx="56661">
                  <c:v>177.32600000000011</c:v>
                </c:pt>
                <c:pt idx="56662">
                  <c:v>177.28200000000001</c:v>
                </c:pt>
                <c:pt idx="56663">
                  <c:v>177.238</c:v>
                </c:pt>
                <c:pt idx="56664">
                  <c:v>177.19300000000001</c:v>
                </c:pt>
                <c:pt idx="56665">
                  <c:v>177.14699999999999</c:v>
                </c:pt>
                <c:pt idx="56666">
                  <c:v>177.102</c:v>
                </c:pt>
                <c:pt idx="56667">
                  <c:v>177.05600000000001</c:v>
                </c:pt>
                <c:pt idx="56668">
                  <c:v>177.01</c:v>
                </c:pt>
                <c:pt idx="56669">
                  <c:v>176.964</c:v>
                </c:pt>
                <c:pt idx="56670">
                  <c:v>176.917</c:v>
                </c:pt>
                <c:pt idx="56671">
                  <c:v>176.87</c:v>
                </c:pt>
                <c:pt idx="56672">
                  <c:v>176.82300000000001</c:v>
                </c:pt>
                <c:pt idx="56673">
                  <c:v>176.77499999999998</c:v>
                </c:pt>
                <c:pt idx="56674">
                  <c:v>176.72800000000001</c:v>
                </c:pt>
                <c:pt idx="56675">
                  <c:v>176.68</c:v>
                </c:pt>
                <c:pt idx="56676">
                  <c:v>176.63200000000001</c:v>
                </c:pt>
                <c:pt idx="56677">
                  <c:v>176.584</c:v>
                </c:pt>
                <c:pt idx="56678">
                  <c:v>176.535</c:v>
                </c:pt>
                <c:pt idx="56679">
                  <c:v>176.48700000000011</c:v>
                </c:pt>
                <c:pt idx="56680">
                  <c:v>176.43800000000007</c:v>
                </c:pt>
                <c:pt idx="56681">
                  <c:v>176.39000000000001</c:v>
                </c:pt>
                <c:pt idx="56682">
                  <c:v>176.34100000000001</c:v>
                </c:pt>
                <c:pt idx="56683">
                  <c:v>176.292</c:v>
                </c:pt>
                <c:pt idx="56684">
                  <c:v>176.24299999999999</c:v>
                </c:pt>
                <c:pt idx="56685">
                  <c:v>176.19399999999999</c:v>
                </c:pt>
                <c:pt idx="56686">
                  <c:v>176.14499999999998</c:v>
                </c:pt>
                <c:pt idx="56687">
                  <c:v>176.095</c:v>
                </c:pt>
                <c:pt idx="56688">
                  <c:v>176.04599999999999</c:v>
                </c:pt>
                <c:pt idx="56689">
                  <c:v>175.99600000000001</c:v>
                </c:pt>
                <c:pt idx="56690">
                  <c:v>175.947</c:v>
                </c:pt>
                <c:pt idx="56691">
                  <c:v>175.89700000000011</c:v>
                </c:pt>
                <c:pt idx="56692">
                  <c:v>175.84700000000001</c:v>
                </c:pt>
                <c:pt idx="56693">
                  <c:v>175.797</c:v>
                </c:pt>
                <c:pt idx="56694">
                  <c:v>175.74699999999999</c:v>
                </c:pt>
                <c:pt idx="56695">
                  <c:v>175.697</c:v>
                </c:pt>
                <c:pt idx="56696">
                  <c:v>175.64699999999999</c:v>
                </c:pt>
                <c:pt idx="56697">
                  <c:v>175.59700000000001</c:v>
                </c:pt>
                <c:pt idx="56698">
                  <c:v>175.54599999999999</c:v>
                </c:pt>
                <c:pt idx="56699">
                  <c:v>175.49600000000001</c:v>
                </c:pt>
                <c:pt idx="56700">
                  <c:v>175.44499999999999</c:v>
                </c:pt>
                <c:pt idx="56701">
                  <c:v>175.39400000000001</c:v>
                </c:pt>
                <c:pt idx="56702">
                  <c:v>175.34300000000002</c:v>
                </c:pt>
                <c:pt idx="56703">
                  <c:v>175.292</c:v>
                </c:pt>
                <c:pt idx="56704">
                  <c:v>175.23999999999998</c:v>
                </c:pt>
                <c:pt idx="56705">
                  <c:v>175.18900000000002</c:v>
                </c:pt>
                <c:pt idx="56706">
                  <c:v>175.137</c:v>
                </c:pt>
                <c:pt idx="56707">
                  <c:v>175.08500000000001</c:v>
                </c:pt>
                <c:pt idx="56708">
                  <c:v>175.03300000000002</c:v>
                </c:pt>
                <c:pt idx="56709">
                  <c:v>174.9800000000001</c:v>
                </c:pt>
                <c:pt idx="56710">
                  <c:v>174.92700000000011</c:v>
                </c:pt>
                <c:pt idx="56711">
                  <c:v>174.874</c:v>
                </c:pt>
                <c:pt idx="56712">
                  <c:v>174.82000000000011</c:v>
                </c:pt>
                <c:pt idx="56713">
                  <c:v>174.767</c:v>
                </c:pt>
                <c:pt idx="56714">
                  <c:v>174.71199999999999</c:v>
                </c:pt>
                <c:pt idx="56715">
                  <c:v>174.65800000000004</c:v>
                </c:pt>
                <c:pt idx="56716">
                  <c:v>174.60300000000001</c:v>
                </c:pt>
                <c:pt idx="56717">
                  <c:v>174.547</c:v>
                </c:pt>
                <c:pt idx="56718">
                  <c:v>174.4920000000001</c:v>
                </c:pt>
                <c:pt idx="56719">
                  <c:v>174.435</c:v>
                </c:pt>
                <c:pt idx="56720">
                  <c:v>174.37800000000001</c:v>
                </c:pt>
                <c:pt idx="56721">
                  <c:v>174.32100000000011</c:v>
                </c:pt>
                <c:pt idx="56722">
                  <c:v>174.26300000000001</c:v>
                </c:pt>
                <c:pt idx="56723">
                  <c:v>174.20399999999998</c:v>
                </c:pt>
                <c:pt idx="56724">
                  <c:v>174.14499999999998</c:v>
                </c:pt>
                <c:pt idx="56725">
                  <c:v>174.08500000000001</c:v>
                </c:pt>
                <c:pt idx="56726">
                  <c:v>174.02500000000001</c:v>
                </c:pt>
                <c:pt idx="56727">
                  <c:v>173.96300000000002</c:v>
                </c:pt>
                <c:pt idx="56728">
                  <c:v>173.90200000000004</c:v>
                </c:pt>
                <c:pt idx="56729">
                  <c:v>173.839</c:v>
                </c:pt>
                <c:pt idx="56730">
                  <c:v>173.77499999999998</c:v>
                </c:pt>
                <c:pt idx="56731">
                  <c:v>173.71099999999998</c:v>
                </c:pt>
                <c:pt idx="56732">
                  <c:v>173.64599999999999</c:v>
                </c:pt>
                <c:pt idx="56733">
                  <c:v>173.57900000000001</c:v>
                </c:pt>
                <c:pt idx="56734">
                  <c:v>173.512</c:v>
                </c:pt>
                <c:pt idx="56735">
                  <c:v>173.44399999999999</c:v>
                </c:pt>
                <c:pt idx="56736">
                  <c:v>173.375</c:v>
                </c:pt>
                <c:pt idx="56737">
                  <c:v>173.30500000000001</c:v>
                </c:pt>
                <c:pt idx="56738">
                  <c:v>173.23399999999998</c:v>
                </c:pt>
                <c:pt idx="56739">
                  <c:v>173.161</c:v>
                </c:pt>
                <c:pt idx="56740">
                  <c:v>173.08800000000011</c:v>
                </c:pt>
                <c:pt idx="56741">
                  <c:v>173.01300000000001</c:v>
                </c:pt>
                <c:pt idx="56742">
                  <c:v>172.93700000000001</c:v>
                </c:pt>
                <c:pt idx="56743">
                  <c:v>172.86</c:v>
                </c:pt>
                <c:pt idx="56744">
                  <c:v>172.78100000000001</c:v>
                </c:pt>
                <c:pt idx="56745">
                  <c:v>172.70099999999999</c:v>
                </c:pt>
                <c:pt idx="56746">
                  <c:v>172.62</c:v>
                </c:pt>
                <c:pt idx="56747">
                  <c:v>172.53700000000001</c:v>
                </c:pt>
                <c:pt idx="56748">
                  <c:v>172.453</c:v>
                </c:pt>
                <c:pt idx="56749">
                  <c:v>172.3670000000001</c:v>
                </c:pt>
                <c:pt idx="56750">
                  <c:v>172.27899999999997</c:v>
                </c:pt>
                <c:pt idx="56751">
                  <c:v>172.19</c:v>
                </c:pt>
                <c:pt idx="56752">
                  <c:v>172.1</c:v>
                </c:pt>
                <c:pt idx="56753">
                  <c:v>172.00700000000001</c:v>
                </c:pt>
                <c:pt idx="56754">
                  <c:v>171.91300000000001</c:v>
                </c:pt>
                <c:pt idx="56755">
                  <c:v>171.81700000000001</c:v>
                </c:pt>
                <c:pt idx="56756">
                  <c:v>171.71899999999999</c:v>
                </c:pt>
                <c:pt idx="56757">
                  <c:v>171.61899999999997</c:v>
                </c:pt>
                <c:pt idx="56758">
                  <c:v>171.518</c:v>
                </c:pt>
                <c:pt idx="56759">
                  <c:v>171.41399999999999</c:v>
                </c:pt>
                <c:pt idx="56760">
                  <c:v>171.30800000000011</c:v>
                </c:pt>
                <c:pt idx="56761">
                  <c:v>171.20099999999999</c:v>
                </c:pt>
                <c:pt idx="56762">
                  <c:v>171.09100000000001</c:v>
                </c:pt>
                <c:pt idx="56763">
                  <c:v>170.97900000000001</c:v>
                </c:pt>
                <c:pt idx="56764">
                  <c:v>170.86500000000001</c:v>
                </c:pt>
                <c:pt idx="56765">
                  <c:v>170.74799999999999</c:v>
                </c:pt>
                <c:pt idx="56766">
                  <c:v>170.62900000000002</c:v>
                </c:pt>
                <c:pt idx="56767">
                  <c:v>170.50800000000001</c:v>
                </c:pt>
                <c:pt idx="56768">
                  <c:v>170.3850000000001</c:v>
                </c:pt>
                <c:pt idx="56769">
                  <c:v>170.25899999999999</c:v>
                </c:pt>
                <c:pt idx="56770">
                  <c:v>170.13</c:v>
                </c:pt>
                <c:pt idx="56771">
                  <c:v>169.999</c:v>
                </c:pt>
                <c:pt idx="56772">
                  <c:v>169.86500000000001</c:v>
                </c:pt>
                <c:pt idx="56773">
                  <c:v>169.72900000000001</c:v>
                </c:pt>
                <c:pt idx="56774">
                  <c:v>169.59</c:v>
                </c:pt>
                <c:pt idx="56775">
                  <c:v>169.44900000000001</c:v>
                </c:pt>
                <c:pt idx="56776">
                  <c:v>169.304</c:v>
                </c:pt>
                <c:pt idx="56777">
                  <c:v>169.15700000000001</c:v>
                </c:pt>
                <c:pt idx="56778">
                  <c:v>169.00700000000001</c:v>
                </c:pt>
                <c:pt idx="56779">
                  <c:v>168.85400000000001</c:v>
                </c:pt>
                <c:pt idx="56780">
                  <c:v>168.69800000000001</c:v>
                </c:pt>
                <c:pt idx="56781">
                  <c:v>168.53800000000001</c:v>
                </c:pt>
                <c:pt idx="56782">
                  <c:v>168.376</c:v>
                </c:pt>
                <c:pt idx="56783">
                  <c:v>168.21099999999998</c:v>
                </c:pt>
                <c:pt idx="56784">
                  <c:v>168.04300000000001</c:v>
                </c:pt>
                <c:pt idx="56785">
                  <c:v>167.87100000000001</c:v>
                </c:pt>
                <c:pt idx="56786">
                  <c:v>167.696</c:v>
                </c:pt>
                <c:pt idx="56787">
                  <c:v>167.518</c:v>
                </c:pt>
                <c:pt idx="56788">
                  <c:v>167.33700000000007</c:v>
                </c:pt>
                <c:pt idx="56789">
                  <c:v>167.15200000000004</c:v>
                </c:pt>
                <c:pt idx="56790">
                  <c:v>166.964</c:v>
                </c:pt>
                <c:pt idx="56791">
                  <c:v>166.77199999999999</c:v>
                </c:pt>
                <c:pt idx="56792">
                  <c:v>166.57599999999999</c:v>
                </c:pt>
                <c:pt idx="56793">
                  <c:v>166.37800000000001</c:v>
                </c:pt>
                <c:pt idx="56794">
                  <c:v>166.17499999999998</c:v>
                </c:pt>
                <c:pt idx="56795">
                  <c:v>165.96900000000002</c:v>
                </c:pt>
                <c:pt idx="56796">
                  <c:v>165.75899999999999</c:v>
                </c:pt>
                <c:pt idx="56797">
                  <c:v>165.54599999999999</c:v>
                </c:pt>
                <c:pt idx="56798">
                  <c:v>165.32800000000012</c:v>
                </c:pt>
                <c:pt idx="56799">
                  <c:v>165.107</c:v>
                </c:pt>
                <c:pt idx="56800">
                  <c:v>164.88200000000012</c:v>
                </c:pt>
                <c:pt idx="56801">
                  <c:v>164.65300000000002</c:v>
                </c:pt>
                <c:pt idx="56802">
                  <c:v>164.42100000000011</c:v>
                </c:pt>
                <c:pt idx="56803">
                  <c:v>164.184</c:v>
                </c:pt>
                <c:pt idx="56804">
                  <c:v>163.94300000000001</c:v>
                </c:pt>
                <c:pt idx="56805">
                  <c:v>163.69800000000001</c:v>
                </c:pt>
                <c:pt idx="56806">
                  <c:v>163.44900000000001</c:v>
                </c:pt>
                <c:pt idx="56807">
                  <c:v>163.196</c:v>
                </c:pt>
                <c:pt idx="56808">
                  <c:v>162.93800000000007</c:v>
                </c:pt>
                <c:pt idx="56809">
                  <c:v>162.67699999999999</c:v>
                </c:pt>
                <c:pt idx="56810">
                  <c:v>162.411</c:v>
                </c:pt>
                <c:pt idx="56811">
                  <c:v>162.14099999999999</c:v>
                </c:pt>
                <c:pt idx="56812">
                  <c:v>161.8670000000001</c:v>
                </c:pt>
                <c:pt idx="56813">
                  <c:v>161.58800000000011</c:v>
                </c:pt>
                <c:pt idx="56814">
                  <c:v>161.30500000000001</c:v>
                </c:pt>
                <c:pt idx="56815">
                  <c:v>161.017</c:v>
                </c:pt>
                <c:pt idx="56816">
                  <c:v>160.72499999999999</c:v>
                </c:pt>
                <c:pt idx="56817">
                  <c:v>160.42800000000011</c:v>
                </c:pt>
                <c:pt idx="56818">
                  <c:v>160.12700000000001</c:v>
                </c:pt>
                <c:pt idx="56819">
                  <c:v>159.82200000000012</c:v>
                </c:pt>
                <c:pt idx="56820">
                  <c:v>159.512</c:v>
                </c:pt>
                <c:pt idx="56821">
                  <c:v>159.197</c:v>
                </c:pt>
                <c:pt idx="56822">
                  <c:v>158.87700000000001</c:v>
                </c:pt>
                <c:pt idx="56823">
                  <c:v>158.553</c:v>
                </c:pt>
                <c:pt idx="56824">
                  <c:v>158.22399999999999</c:v>
                </c:pt>
                <c:pt idx="56825">
                  <c:v>157.8910000000001</c:v>
                </c:pt>
                <c:pt idx="56826">
                  <c:v>157.553</c:v>
                </c:pt>
                <c:pt idx="56827">
                  <c:v>157.20999999999998</c:v>
                </c:pt>
                <c:pt idx="56828">
                  <c:v>156.86200000000011</c:v>
                </c:pt>
                <c:pt idx="56829">
                  <c:v>156.50899999999999</c:v>
                </c:pt>
                <c:pt idx="56830">
                  <c:v>156.15200000000004</c:v>
                </c:pt>
                <c:pt idx="56831">
                  <c:v>155.78900000000002</c:v>
                </c:pt>
                <c:pt idx="56832">
                  <c:v>155.42200000000011</c:v>
                </c:pt>
                <c:pt idx="56833">
                  <c:v>155.05000000000001</c:v>
                </c:pt>
                <c:pt idx="56834">
                  <c:v>154.67299999999997</c:v>
                </c:pt>
                <c:pt idx="56835">
                  <c:v>154.291</c:v>
                </c:pt>
                <c:pt idx="56836">
                  <c:v>153.904</c:v>
                </c:pt>
                <c:pt idx="56837">
                  <c:v>153.512</c:v>
                </c:pt>
                <c:pt idx="56838">
                  <c:v>153.11499999999998</c:v>
                </c:pt>
                <c:pt idx="56839">
                  <c:v>152.71399999999988</c:v>
                </c:pt>
                <c:pt idx="56840">
                  <c:v>152.30700000000004</c:v>
                </c:pt>
                <c:pt idx="56841">
                  <c:v>151.89500000000001</c:v>
                </c:pt>
                <c:pt idx="56842">
                  <c:v>151.47800000000001</c:v>
                </c:pt>
                <c:pt idx="56843">
                  <c:v>151.05600000000001</c:v>
                </c:pt>
                <c:pt idx="56844">
                  <c:v>150.62900000000002</c:v>
                </c:pt>
                <c:pt idx="56845">
                  <c:v>150.197</c:v>
                </c:pt>
                <c:pt idx="56846">
                  <c:v>149.76</c:v>
                </c:pt>
                <c:pt idx="56847">
                  <c:v>149.31800000000001</c:v>
                </c:pt>
                <c:pt idx="56848">
                  <c:v>148.87</c:v>
                </c:pt>
                <c:pt idx="56849">
                  <c:v>148.41800000000001</c:v>
                </c:pt>
                <c:pt idx="56850">
                  <c:v>147.96</c:v>
                </c:pt>
                <c:pt idx="56851">
                  <c:v>147.4980000000001</c:v>
                </c:pt>
                <c:pt idx="56852">
                  <c:v>147.03</c:v>
                </c:pt>
                <c:pt idx="56853">
                  <c:v>146.55800000000011</c:v>
                </c:pt>
                <c:pt idx="56854">
                  <c:v>146.08000000000001</c:v>
                </c:pt>
                <c:pt idx="56855">
                  <c:v>145.59700000000001</c:v>
                </c:pt>
                <c:pt idx="56856">
                  <c:v>145.10900000000001</c:v>
                </c:pt>
                <c:pt idx="56857">
                  <c:v>144.61599999999999</c:v>
                </c:pt>
                <c:pt idx="56858">
                  <c:v>144.11799999999999</c:v>
                </c:pt>
                <c:pt idx="56859">
                  <c:v>143.61499999999998</c:v>
                </c:pt>
                <c:pt idx="56860">
                  <c:v>143.10599999999999</c:v>
                </c:pt>
                <c:pt idx="56861">
                  <c:v>142.59300000000002</c:v>
                </c:pt>
                <c:pt idx="56862">
                  <c:v>142.07499999999999</c:v>
                </c:pt>
                <c:pt idx="56863">
                  <c:v>141.55100000000004</c:v>
                </c:pt>
                <c:pt idx="56864">
                  <c:v>141.023</c:v>
                </c:pt>
                <c:pt idx="56865">
                  <c:v>140.489</c:v>
                </c:pt>
                <c:pt idx="56866">
                  <c:v>139.95100000000011</c:v>
                </c:pt>
                <c:pt idx="56867">
                  <c:v>139.40800000000004</c:v>
                </c:pt>
                <c:pt idx="56868">
                  <c:v>138.85900000000001</c:v>
                </c:pt>
                <c:pt idx="56869">
                  <c:v>138.30600000000001</c:v>
                </c:pt>
                <c:pt idx="56870">
                  <c:v>137.74799999999999</c:v>
                </c:pt>
                <c:pt idx="56871">
                  <c:v>137.184</c:v>
                </c:pt>
                <c:pt idx="56872">
                  <c:v>136.61599999999999</c:v>
                </c:pt>
                <c:pt idx="56873">
                  <c:v>136.04399999999998</c:v>
                </c:pt>
                <c:pt idx="56874">
                  <c:v>135.46600000000001</c:v>
                </c:pt>
                <c:pt idx="56875">
                  <c:v>134.88300000000001</c:v>
                </c:pt>
                <c:pt idx="56876">
                  <c:v>134.29599999999999</c:v>
                </c:pt>
                <c:pt idx="56877">
                  <c:v>133.70399999999998</c:v>
                </c:pt>
                <c:pt idx="56878">
                  <c:v>133.107</c:v>
                </c:pt>
                <c:pt idx="56879">
                  <c:v>132.505</c:v>
                </c:pt>
                <c:pt idx="56880">
                  <c:v>131.899</c:v>
                </c:pt>
                <c:pt idx="56881">
                  <c:v>131.28800000000001</c:v>
                </c:pt>
                <c:pt idx="56882">
                  <c:v>130.672</c:v>
                </c:pt>
                <c:pt idx="56883">
                  <c:v>130.05200000000011</c:v>
                </c:pt>
                <c:pt idx="56884">
                  <c:v>129.42800000000011</c:v>
                </c:pt>
                <c:pt idx="56885">
                  <c:v>128.798</c:v>
                </c:pt>
                <c:pt idx="56886">
                  <c:v>128.16399999999999</c:v>
                </c:pt>
                <c:pt idx="56887">
                  <c:v>127.526</c:v>
                </c:pt>
                <c:pt idx="56888">
                  <c:v>126.884</c:v>
                </c:pt>
                <c:pt idx="56889">
                  <c:v>126.23699999999999</c:v>
                </c:pt>
                <c:pt idx="56890">
                  <c:v>125.58499999999999</c:v>
                </c:pt>
                <c:pt idx="56891">
                  <c:v>124.93</c:v>
                </c:pt>
                <c:pt idx="56892">
                  <c:v>124.27</c:v>
                </c:pt>
                <c:pt idx="56893">
                  <c:v>123.60599999999998</c:v>
                </c:pt>
                <c:pt idx="56894">
                  <c:v>122.93700000000005</c:v>
                </c:pt>
                <c:pt idx="56895">
                  <c:v>122.265</c:v>
                </c:pt>
                <c:pt idx="56896">
                  <c:v>121.58799999999999</c:v>
                </c:pt>
                <c:pt idx="56897">
                  <c:v>120.908</c:v>
                </c:pt>
                <c:pt idx="56898">
                  <c:v>120.223</c:v>
                </c:pt>
                <c:pt idx="56899">
                  <c:v>119.535</c:v>
                </c:pt>
                <c:pt idx="56900">
                  <c:v>118.843</c:v>
                </c:pt>
                <c:pt idx="56901">
                  <c:v>118.14700000000002</c:v>
                </c:pt>
                <c:pt idx="56902">
                  <c:v>117.44700000000007</c:v>
                </c:pt>
                <c:pt idx="56903">
                  <c:v>116.74299999999999</c:v>
                </c:pt>
                <c:pt idx="56904">
                  <c:v>116.036</c:v>
                </c:pt>
                <c:pt idx="56905">
                  <c:v>115.32499999999999</c:v>
                </c:pt>
                <c:pt idx="56906">
                  <c:v>114.61</c:v>
                </c:pt>
                <c:pt idx="56907">
                  <c:v>113.892</c:v>
                </c:pt>
                <c:pt idx="56908">
                  <c:v>113.17100000000001</c:v>
                </c:pt>
                <c:pt idx="56909">
                  <c:v>112.44600000000005</c:v>
                </c:pt>
                <c:pt idx="56910">
                  <c:v>111.718</c:v>
                </c:pt>
                <c:pt idx="56911">
                  <c:v>110.986</c:v>
                </c:pt>
                <c:pt idx="56912">
                  <c:v>110.252</c:v>
                </c:pt>
                <c:pt idx="56913">
                  <c:v>109.51400000000002</c:v>
                </c:pt>
                <c:pt idx="56914">
                  <c:v>108.773</c:v>
                </c:pt>
                <c:pt idx="56915">
                  <c:v>108.029</c:v>
                </c:pt>
                <c:pt idx="56916">
                  <c:v>107.282</c:v>
                </c:pt>
                <c:pt idx="56917">
                  <c:v>106.533</c:v>
                </c:pt>
                <c:pt idx="56918">
                  <c:v>105.78</c:v>
                </c:pt>
                <c:pt idx="56919">
                  <c:v>105.02500000000001</c:v>
                </c:pt>
                <c:pt idx="56920">
                  <c:v>104.26700000000002</c:v>
                </c:pt>
                <c:pt idx="56921">
                  <c:v>103.506</c:v>
                </c:pt>
                <c:pt idx="56922">
                  <c:v>102.74299999999999</c:v>
                </c:pt>
                <c:pt idx="56923">
                  <c:v>101.977</c:v>
                </c:pt>
                <c:pt idx="56924">
                  <c:v>101.209</c:v>
                </c:pt>
                <c:pt idx="56925">
                  <c:v>100.43899999999999</c:v>
                </c:pt>
                <c:pt idx="56926">
                  <c:v>99.666399999999982</c:v>
                </c:pt>
                <c:pt idx="56927">
                  <c:v>98.891599999999997</c:v>
                </c:pt>
                <c:pt idx="56928">
                  <c:v>98.114700000000013</c:v>
                </c:pt>
                <c:pt idx="56929">
                  <c:v>97.335799999999978</c:v>
                </c:pt>
                <c:pt idx="56930">
                  <c:v>96.554900000000004</c:v>
                </c:pt>
                <c:pt idx="56931">
                  <c:v>95.772199999999998</c:v>
                </c:pt>
                <c:pt idx="56932">
                  <c:v>94.987700000000004</c:v>
                </c:pt>
                <c:pt idx="56933">
                  <c:v>94.201400000000007</c:v>
                </c:pt>
                <c:pt idx="56934">
                  <c:v>93.413500000000056</c:v>
                </c:pt>
                <c:pt idx="56935">
                  <c:v>92.623999999999981</c:v>
                </c:pt>
                <c:pt idx="56936">
                  <c:v>91.833100000000002</c:v>
                </c:pt>
                <c:pt idx="56937">
                  <c:v>91.040700000000001</c:v>
                </c:pt>
                <c:pt idx="56938">
                  <c:v>90.247000000000057</c:v>
                </c:pt>
                <c:pt idx="56939">
                  <c:v>89.452100000000002</c:v>
                </c:pt>
                <c:pt idx="56940">
                  <c:v>88.655999999999949</c:v>
                </c:pt>
                <c:pt idx="56941">
                  <c:v>87.858799999999988</c:v>
                </c:pt>
                <c:pt idx="56942">
                  <c:v>87.060599999999994</c:v>
                </c:pt>
                <c:pt idx="56943">
                  <c:v>86.261500000000026</c:v>
                </c:pt>
                <c:pt idx="56944">
                  <c:v>85.461600000000075</c:v>
                </c:pt>
                <c:pt idx="56945">
                  <c:v>84.661000000000001</c:v>
                </c:pt>
                <c:pt idx="56946">
                  <c:v>83.8596</c:v>
                </c:pt>
                <c:pt idx="56947">
                  <c:v>83.0578</c:v>
                </c:pt>
                <c:pt idx="56948">
                  <c:v>82.25539999999998</c:v>
                </c:pt>
                <c:pt idx="56949">
                  <c:v>81.452699999999993</c:v>
                </c:pt>
                <c:pt idx="56950">
                  <c:v>80.649600000000007</c:v>
                </c:pt>
                <c:pt idx="56951">
                  <c:v>79.846300000000014</c:v>
                </c:pt>
                <c:pt idx="56952">
                  <c:v>79.042900000000003</c:v>
                </c:pt>
                <c:pt idx="56953">
                  <c:v>78.239400000000003</c:v>
                </c:pt>
                <c:pt idx="56954">
                  <c:v>77.435900000000004</c:v>
                </c:pt>
                <c:pt idx="56955">
                  <c:v>76.632699999999986</c:v>
                </c:pt>
                <c:pt idx="56956">
                  <c:v>75.829499999999982</c:v>
                </c:pt>
                <c:pt idx="56957">
                  <c:v>75.02679999999998</c:v>
                </c:pt>
                <c:pt idx="56958">
                  <c:v>74.224300000000014</c:v>
                </c:pt>
                <c:pt idx="56959">
                  <c:v>73.422399999999982</c:v>
                </c:pt>
                <c:pt idx="56960">
                  <c:v>72.621099999999998</c:v>
                </c:pt>
                <c:pt idx="56961">
                  <c:v>71.820399999999978</c:v>
                </c:pt>
                <c:pt idx="56962">
                  <c:v>71.020499999999998</c:v>
                </c:pt>
                <c:pt idx="56963">
                  <c:v>70.221400000000003</c:v>
                </c:pt>
                <c:pt idx="56964">
                  <c:v>69.423300000000012</c:v>
                </c:pt>
                <c:pt idx="56965">
                  <c:v>68.626199999999983</c:v>
                </c:pt>
                <c:pt idx="56966">
                  <c:v>67.830299999999994</c:v>
                </c:pt>
                <c:pt idx="56967">
                  <c:v>67.035499999999999</c:v>
                </c:pt>
                <c:pt idx="56968">
                  <c:v>66.242000000000004</c:v>
                </c:pt>
                <c:pt idx="56969">
                  <c:v>65.449900000000056</c:v>
                </c:pt>
                <c:pt idx="56970">
                  <c:v>64.659300000000002</c:v>
                </c:pt>
                <c:pt idx="56971">
                  <c:v>63.8703</c:v>
                </c:pt>
                <c:pt idx="56972">
                  <c:v>63.082900000000002</c:v>
                </c:pt>
                <c:pt idx="56973">
                  <c:v>62.297300000000028</c:v>
                </c:pt>
                <c:pt idx="56974">
                  <c:v>61.513500000000001</c:v>
                </c:pt>
                <c:pt idx="56975">
                  <c:v>60.731700000000011</c:v>
                </c:pt>
                <c:pt idx="56976">
                  <c:v>59.951899999999995</c:v>
                </c:pt>
                <c:pt idx="56977">
                  <c:v>59.174300000000002</c:v>
                </c:pt>
                <c:pt idx="56978">
                  <c:v>58.398800000000001</c:v>
                </c:pt>
                <c:pt idx="56979">
                  <c:v>57.62570000000003</c:v>
                </c:pt>
                <c:pt idx="56980">
                  <c:v>56.854899999999994</c:v>
                </c:pt>
                <c:pt idx="56981">
                  <c:v>56.086600000000004</c:v>
                </c:pt>
                <c:pt idx="56982">
                  <c:v>55.320900000000002</c:v>
                </c:pt>
                <c:pt idx="56983">
                  <c:v>54.557899999999997</c:v>
                </c:pt>
                <c:pt idx="56984">
                  <c:v>53.797700000000013</c:v>
                </c:pt>
                <c:pt idx="56985">
                  <c:v>53.040200000000006</c:v>
                </c:pt>
                <c:pt idx="56986">
                  <c:v>52.285700000000013</c:v>
                </c:pt>
                <c:pt idx="56987">
                  <c:v>51.534300000000002</c:v>
                </c:pt>
                <c:pt idx="56988">
                  <c:v>50.785900000000012</c:v>
                </c:pt>
                <c:pt idx="56989">
                  <c:v>50.040700000000001</c:v>
                </c:pt>
                <c:pt idx="56990">
                  <c:v>49.298900000000039</c:v>
                </c:pt>
                <c:pt idx="56991">
                  <c:v>48.560400000000001</c:v>
                </c:pt>
                <c:pt idx="56992">
                  <c:v>47.825400000000002</c:v>
                </c:pt>
                <c:pt idx="56993">
                  <c:v>47.093900000000012</c:v>
                </c:pt>
                <c:pt idx="56994">
                  <c:v>46.366200000000006</c:v>
                </c:pt>
                <c:pt idx="56995">
                  <c:v>45.642100000000013</c:v>
                </c:pt>
                <c:pt idx="56996">
                  <c:v>44.921900000000001</c:v>
                </c:pt>
                <c:pt idx="56997">
                  <c:v>44.205500000000029</c:v>
                </c:pt>
                <c:pt idx="56998">
                  <c:v>43.493100000000013</c:v>
                </c:pt>
                <c:pt idx="56999">
                  <c:v>42.784800000000004</c:v>
                </c:pt>
                <c:pt idx="57000">
                  <c:v>42.0807</c:v>
                </c:pt>
                <c:pt idx="57001">
                  <c:v>41.380800000000001</c:v>
                </c:pt>
                <c:pt idx="57002">
                  <c:v>40.685300000000012</c:v>
                </c:pt>
                <c:pt idx="57003">
                  <c:v>39.994100000000003</c:v>
                </c:pt>
                <c:pt idx="57004">
                  <c:v>39.307499999999997</c:v>
                </c:pt>
                <c:pt idx="57005">
                  <c:v>38.625400000000013</c:v>
                </c:pt>
                <c:pt idx="57006">
                  <c:v>37.947899999999997</c:v>
                </c:pt>
                <c:pt idx="57007">
                  <c:v>37.27530000000003</c:v>
                </c:pt>
                <c:pt idx="57008">
                  <c:v>36.607400000000005</c:v>
                </c:pt>
                <c:pt idx="57009">
                  <c:v>35.944499999999998</c:v>
                </c:pt>
                <c:pt idx="57010">
                  <c:v>35.286500000000011</c:v>
                </c:pt>
                <c:pt idx="57011">
                  <c:v>34.633600000000001</c:v>
                </c:pt>
                <c:pt idx="57012">
                  <c:v>33.985800000000005</c:v>
                </c:pt>
                <c:pt idx="57013">
                  <c:v>33.343200000000003</c:v>
                </c:pt>
                <c:pt idx="57014">
                  <c:v>32.705900000000028</c:v>
                </c:pt>
                <c:pt idx="57015">
                  <c:v>32.074100000000001</c:v>
                </c:pt>
                <c:pt idx="57016">
                  <c:v>31.44759999999998</c:v>
                </c:pt>
                <c:pt idx="57017">
                  <c:v>30.826699999999981</c:v>
                </c:pt>
                <c:pt idx="57018">
                  <c:v>30.211300000000001</c:v>
                </c:pt>
                <c:pt idx="57019">
                  <c:v>29.601600000000001</c:v>
                </c:pt>
                <c:pt idx="57020">
                  <c:v>28.997599999999977</c:v>
                </c:pt>
                <c:pt idx="57021">
                  <c:v>28.3995</c:v>
                </c:pt>
                <c:pt idx="57022">
                  <c:v>27.807200000000005</c:v>
                </c:pt>
                <c:pt idx="57023">
                  <c:v>27.2209</c:v>
                </c:pt>
                <c:pt idx="57024">
                  <c:v>26.640599999999989</c:v>
                </c:pt>
                <c:pt idx="57025">
                  <c:v>26.066400000000002</c:v>
                </c:pt>
                <c:pt idx="57026">
                  <c:v>25.498399999999979</c:v>
                </c:pt>
                <c:pt idx="57027">
                  <c:v>24.936499999999981</c:v>
                </c:pt>
                <c:pt idx="57028">
                  <c:v>24.381</c:v>
                </c:pt>
                <c:pt idx="57029">
                  <c:v>23.831800000000019</c:v>
                </c:pt>
                <c:pt idx="57030">
                  <c:v>23.28899999999998</c:v>
                </c:pt>
                <c:pt idx="57031">
                  <c:v>22.752699999999979</c:v>
                </c:pt>
                <c:pt idx="57032">
                  <c:v>22.222999999999981</c:v>
                </c:pt>
                <c:pt idx="57033">
                  <c:v>21.699800000000014</c:v>
                </c:pt>
                <c:pt idx="57034">
                  <c:v>21.183399999999981</c:v>
                </c:pt>
                <c:pt idx="57035">
                  <c:v>20.6736</c:v>
                </c:pt>
                <c:pt idx="57036">
                  <c:v>20.1706</c:v>
                </c:pt>
                <c:pt idx="57037">
                  <c:v>19.674499999999988</c:v>
                </c:pt>
                <c:pt idx="57038">
                  <c:v>19.185300000000002</c:v>
                </c:pt>
                <c:pt idx="57039">
                  <c:v>18.702999999999989</c:v>
                </c:pt>
                <c:pt idx="57040">
                  <c:v>18.227799999999977</c:v>
                </c:pt>
                <c:pt idx="57041">
                  <c:v>17.759599999999981</c:v>
                </c:pt>
                <c:pt idx="57042">
                  <c:v>17.298499999999979</c:v>
                </c:pt>
                <c:pt idx="57043">
                  <c:v>16.8446</c:v>
                </c:pt>
                <c:pt idx="57044">
                  <c:v>16.398</c:v>
                </c:pt>
                <c:pt idx="57045">
                  <c:v>15.958500000000004</c:v>
                </c:pt>
                <c:pt idx="57046">
                  <c:v>15.5265</c:v>
                </c:pt>
                <c:pt idx="57047">
                  <c:v>15.101700000000001</c:v>
                </c:pt>
                <c:pt idx="57048">
                  <c:v>14.6844</c:v>
                </c:pt>
                <c:pt idx="57049">
                  <c:v>14.2746</c:v>
                </c:pt>
                <c:pt idx="57050">
                  <c:v>13.872200000000008</c:v>
                </c:pt>
                <c:pt idx="57051">
                  <c:v>13.477400000000006</c:v>
                </c:pt>
                <c:pt idx="57052">
                  <c:v>13.090200000000001</c:v>
                </c:pt>
                <c:pt idx="57053">
                  <c:v>12.710600000000001</c:v>
                </c:pt>
                <c:pt idx="57054">
                  <c:v>12.338800000000001</c:v>
                </c:pt>
                <c:pt idx="57055">
                  <c:v>11.974500000000004</c:v>
                </c:pt>
                <c:pt idx="57056">
                  <c:v>11.6181</c:v>
                </c:pt>
                <c:pt idx="57057">
                  <c:v>11.269400000000006</c:v>
                </c:pt>
                <c:pt idx="57058">
                  <c:v>10.928600000000001</c:v>
                </c:pt>
                <c:pt idx="57059">
                  <c:v>10.595700000000004</c:v>
                </c:pt>
                <c:pt idx="57060">
                  <c:v>10.2706</c:v>
                </c:pt>
                <c:pt idx="57061">
                  <c:v>9.9534400000000076</c:v>
                </c:pt>
                <c:pt idx="57062">
                  <c:v>9.6442299999999985</c:v>
                </c:pt>
                <c:pt idx="57063">
                  <c:v>9.343020000000001</c:v>
                </c:pt>
                <c:pt idx="57064">
                  <c:v>9.0498400000000014</c:v>
                </c:pt>
                <c:pt idx="57065">
                  <c:v>8.7646800000000002</c:v>
                </c:pt>
                <c:pt idx="57066">
                  <c:v>8.4875800000000048</c:v>
                </c:pt>
                <c:pt idx="57067">
                  <c:v>8.2186000000000003</c:v>
                </c:pt>
                <c:pt idx="57068">
                  <c:v>7.9577499999999999</c:v>
                </c:pt>
                <c:pt idx="57069">
                  <c:v>7.7050200000000002</c:v>
                </c:pt>
                <c:pt idx="57070">
                  <c:v>7.4604200000000001</c:v>
                </c:pt>
                <c:pt idx="57071">
                  <c:v>7.2240999999999964</c:v>
                </c:pt>
                <c:pt idx="57072">
                  <c:v>6.99594</c:v>
                </c:pt>
                <c:pt idx="57073">
                  <c:v>6.7759999999999998</c:v>
                </c:pt>
                <c:pt idx="57074">
                  <c:v>6.5643299999999964</c:v>
                </c:pt>
                <c:pt idx="57075">
                  <c:v>6.3609399999999958</c:v>
                </c:pt>
                <c:pt idx="57076">
                  <c:v>6.1657799999999963</c:v>
                </c:pt>
                <c:pt idx="57077">
                  <c:v>5.9788899999999998</c:v>
                </c:pt>
                <c:pt idx="57078">
                  <c:v>5.80044</c:v>
                </c:pt>
                <c:pt idx="57079">
                  <c:v>5.6301499999999995</c:v>
                </c:pt>
                <c:pt idx="57080">
                  <c:v>5.4682700000000004</c:v>
                </c:pt>
                <c:pt idx="57081">
                  <c:v>5.3147099999999963</c:v>
                </c:pt>
                <c:pt idx="57082">
                  <c:v>5.1694999999999975</c:v>
                </c:pt>
                <c:pt idx="57083">
                  <c:v>5.0326199999999996</c:v>
                </c:pt>
                <c:pt idx="57084">
                  <c:v>4.9041399999999964</c:v>
                </c:pt>
                <c:pt idx="57085">
                  <c:v>4.7839999999999998</c:v>
                </c:pt>
                <c:pt idx="57086">
                  <c:v>4.6722599999999996</c:v>
                </c:pt>
                <c:pt idx="57087">
                  <c:v>4.5688999999999975</c:v>
                </c:pt>
                <c:pt idx="57088">
                  <c:v>4.4738800000000003</c:v>
                </c:pt>
                <c:pt idx="57089">
                  <c:v>4.3872299999999997</c:v>
                </c:pt>
                <c:pt idx="57090">
                  <c:v>4.3089399999999962</c:v>
                </c:pt>
                <c:pt idx="57091">
                  <c:v>4.2390600000000038</c:v>
                </c:pt>
                <c:pt idx="57092">
                  <c:v>4.1775499999999965</c:v>
                </c:pt>
                <c:pt idx="57093">
                  <c:v>4.1243599999999958</c:v>
                </c:pt>
                <c:pt idx="57094">
                  <c:v>4.0796200000000038</c:v>
                </c:pt>
                <c:pt idx="57095">
                  <c:v>4.0431499999999998</c:v>
                </c:pt>
                <c:pt idx="57096">
                  <c:v>4.0150699999999997</c:v>
                </c:pt>
                <c:pt idx="57097">
                  <c:v>3.9953699999999981</c:v>
                </c:pt>
                <c:pt idx="57098">
                  <c:v>3.98387</c:v>
                </c:pt>
                <c:pt idx="57099">
                  <c:v>3.9808399999999997</c:v>
                </c:pt>
                <c:pt idx="57100">
                  <c:v>3.9860099999999981</c:v>
                </c:pt>
                <c:pt idx="57101">
                  <c:v>3.9995099999999981</c:v>
                </c:pt>
                <c:pt idx="57102">
                  <c:v>4.0213299999999998</c:v>
                </c:pt>
                <c:pt idx="57103">
                  <c:v>4.0513300000000001</c:v>
                </c:pt>
                <c:pt idx="57104">
                  <c:v>4.0896800000000004</c:v>
                </c:pt>
                <c:pt idx="57105">
                  <c:v>4.1361499999999998</c:v>
                </c:pt>
                <c:pt idx="57106">
                  <c:v>4.1909099999999961</c:v>
                </c:pt>
                <c:pt idx="57107">
                  <c:v>4.2539099999999985</c:v>
                </c:pt>
                <c:pt idx="57108">
                  <c:v>4.3250099999999962</c:v>
                </c:pt>
                <c:pt idx="57109">
                  <c:v>4.4042899999999996</c:v>
                </c:pt>
                <c:pt idx="57110">
                  <c:v>4.4917100000000003</c:v>
                </c:pt>
                <c:pt idx="57111">
                  <c:v>4.5871899999999961</c:v>
                </c:pt>
                <c:pt idx="57112">
                  <c:v>4.6908299999999965</c:v>
                </c:pt>
                <c:pt idx="57113">
                  <c:v>4.8024999999999975</c:v>
                </c:pt>
                <c:pt idx="57114">
                  <c:v>4.9221499999999985</c:v>
                </c:pt>
                <c:pt idx="57115">
                  <c:v>5.0499599999999996</c:v>
                </c:pt>
                <c:pt idx="57116">
                  <c:v>5.1855799999999963</c:v>
                </c:pt>
                <c:pt idx="57117">
                  <c:v>5.3292400000000004</c:v>
                </c:pt>
                <c:pt idx="57118">
                  <c:v>5.4808399999999997</c:v>
                </c:pt>
                <c:pt idx="57119">
                  <c:v>5.6402599999999996</c:v>
                </c:pt>
                <c:pt idx="57120">
                  <c:v>5.8075399999999968</c:v>
                </c:pt>
                <c:pt idx="57121">
                  <c:v>5.9827000000000004</c:v>
                </c:pt>
                <c:pt idx="57122">
                  <c:v>6.1656099999999965</c:v>
                </c:pt>
                <c:pt idx="57123">
                  <c:v>6.3562500000000002</c:v>
                </c:pt>
                <c:pt idx="57124">
                  <c:v>6.5546499999999996</c:v>
                </c:pt>
                <c:pt idx="57125">
                  <c:v>6.7607299999999997</c:v>
                </c:pt>
                <c:pt idx="57126">
                  <c:v>6.9745099999999995</c:v>
                </c:pt>
                <c:pt idx="57127">
                  <c:v>7.1958499999999965</c:v>
                </c:pt>
                <c:pt idx="57128">
                  <c:v>7.4247299999999985</c:v>
                </c:pt>
                <c:pt idx="57129">
                  <c:v>7.6611599999999962</c:v>
                </c:pt>
                <c:pt idx="57130">
                  <c:v>7.9051</c:v>
                </c:pt>
                <c:pt idx="57131">
                  <c:v>8.1564300000000074</c:v>
                </c:pt>
                <c:pt idx="57132">
                  <c:v>8.4152300000000047</c:v>
                </c:pt>
                <c:pt idx="57133">
                  <c:v>8.6813900000000004</c:v>
                </c:pt>
                <c:pt idx="57134">
                  <c:v>8.9548100000000002</c:v>
                </c:pt>
                <c:pt idx="57135">
                  <c:v>9.2355800000000006</c:v>
                </c:pt>
                <c:pt idx="57136">
                  <c:v>9.5235300000000027</c:v>
                </c:pt>
                <c:pt idx="57137">
                  <c:v>9.8186500000000034</c:v>
                </c:pt>
                <c:pt idx="57138">
                  <c:v>10.120900000000001</c:v>
                </c:pt>
                <c:pt idx="57139">
                  <c:v>10.430300000000001</c:v>
                </c:pt>
                <c:pt idx="57140">
                  <c:v>10.746700000000001</c:v>
                </c:pt>
                <c:pt idx="57141">
                  <c:v>11.0701</c:v>
                </c:pt>
                <c:pt idx="57142">
                  <c:v>11.400400000000007</c:v>
                </c:pt>
                <c:pt idx="57143">
                  <c:v>11.7376</c:v>
                </c:pt>
                <c:pt idx="57144">
                  <c:v>12.0816</c:v>
                </c:pt>
                <c:pt idx="57145">
                  <c:v>12.432500000000006</c:v>
                </c:pt>
                <c:pt idx="57146">
                  <c:v>12.790100000000001</c:v>
                </c:pt>
                <c:pt idx="57147">
                  <c:v>13.154300000000001</c:v>
                </c:pt>
                <c:pt idx="57148">
                  <c:v>13.5252</c:v>
                </c:pt>
                <c:pt idx="57149">
                  <c:v>13.902600000000007</c:v>
                </c:pt>
                <c:pt idx="57150">
                  <c:v>14.2866</c:v>
                </c:pt>
                <c:pt idx="57151">
                  <c:v>14.677100000000001</c:v>
                </c:pt>
                <c:pt idx="57152">
                  <c:v>15.0739</c:v>
                </c:pt>
                <c:pt idx="57153">
                  <c:v>15.4771</c:v>
                </c:pt>
                <c:pt idx="57154">
                  <c:v>15.886700000000006</c:v>
                </c:pt>
                <c:pt idx="57155">
                  <c:v>16.302399999999981</c:v>
                </c:pt>
                <c:pt idx="57156">
                  <c:v>16.7242</c:v>
                </c:pt>
                <c:pt idx="57157">
                  <c:v>17.1523</c:v>
                </c:pt>
                <c:pt idx="57158">
                  <c:v>17.58629999999998</c:v>
                </c:pt>
                <c:pt idx="57159">
                  <c:v>18.026499999999981</c:v>
                </c:pt>
                <c:pt idx="57160">
                  <c:v>18.472499999999982</c:v>
                </c:pt>
                <c:pt idx="57161">
                  <c:v>18.924399999999981</c:v>
                </c:pt>
                <c:pt idx="57162">
                  <c:v>19.38219999999998</c:v>
                </c:pt>
                <c:pt idx="57163">
                  <c:v>19.845699999999979</c:v>
                </c:pt>
                <c:pt idx="57164">
                  <c:v>20.31480000000003</c:v>
                </c:pt>
                <c:pt idx="57165">
                  <c:v>20.789599999999982</c:v>
                </c:pt>
                <c:pt idx="57166">
                  <c:v>21.270099999999989</c:v>
                </c:pt>
                <c:pt idx="57167">
                  <c:v>21.756</c:v>
                </c:pt>
                <c:pt idx="57168">
                  <c:v>22.247399999999981</c:v>
                </c:pt>
                <c:pt idx="57169">
                  <c:v>22.7441</c:v>
                </c:pt>
                <c:pt idx="57170">
                  <c:v>23.246200000000002</c:v>
                </c:pt>
                <c:pt idx="57171">
                  <c:v>23.753599999999981</c:v>
                </c:pt>
                <c:pt idx="57172">
                  <c:v>24.266100000000002</c:v>
                </c:pt>
                <c:pt idx="57173">
                  <c:v>24.783799999999971</c:v>
                </c:pt>
                <c:pt idx="57174">
                  <c:v>25.3065</c:v>
                </c:pt>
                <c:pt idx="57175">
                  <c:v>25.834299999999999</c:v>
                </c:pt>
                <c:pt idx="57176">
                  <c:v>26.366900000000001</c:v>
                </c:pt>
                <c:pt idx="57177">
                  <c:v>26.904499999999981</c:v>
                </c:pt>
                <c:pt idx="57178">
                  <c:v>27.4468</c:v>
                </c:pt>
                <c:pt idx="57179">
                  <c:v>27.9939</c:v>
                </c:pt>
                <c:pt idx="57180">
                  <c:v>28.5458</c:v>
                </c:pt>
                <c:pt idx="57181">
                  <c:v>29.1021</c:v>
                </c:pt>
                <c:pt idx="57182">
                  <c:v>29.663</c:v>
                </c:pt>
                <c:pt idx="57183">
                  <c:v>30.228499999999979</c:v>
                </c:pt>
                <c:pt idx="57184">
                  <c:v>30.79829999999998</c:v>
                </c:pt>
                <c:pt idx="57185">
                  <c:v>31.372399999999981</c:v>
                </c:pt>
                <c:pt idx="57186">
                  <c:v>31.950900000000001</c:v>
                </c:pt>
                <c:pt idx="57187">
                  <c:v>32.533500000000011</c:v>
                </c:pt>
                <c:pt idx="57188">
                  <c:v>33.120300000000029</c:v>
                </c:pt>
                <c:pt idx="57189">
                  <c:v>33.711200000000005</c:v>
                </c:pt>
                <c:pt idx="57190">
                  <c:v>34.306100000000001</c:v>
                </c:pt>
                <c:pt idx="57191">
                  <c:v>34.904899999999998</c:v>
                </c:pt>
                <c:pt idx="57192">
                  <c:v>35.5077</c:v>
                </c:pt>
                <c:pt idx="57193">
                  <c:v>36.1143</c:v>
                </c:pt>
                <c:pt idx="57194">
                  <c:v>36.724500000000013</c:v>
                </c:pt>
                <c:pt idx="57195">
                  <c:v>37.338500000000003</c:v>
                </c:pt>
                <c:pt idx="57196">
                  <c:v>37.956099999999999</c:v>
                </c:pt>
                <c:pt idx="57197">
                  <c:v>38.577300000000001</c:v>
                </c:pt>
                <c:pt idx="57198">
                  <c:v>39.201900000000002</c:v>
                </c:pt>
                <c:pt idx="57199">
                  <c:v>39.83</c:v>
                </c:pt>
                <c:pt idx="57200">
                  <c:v>40.461300000000001</c:v>
                </c:pt>
                <c:pt idx="57201">
                  <c:v>41.096000000000011</c:v>
                </c:pt>
                <c:pt idx="57202">
                  <c:v>41.733900000000013</c:v>
                </c:pt>
                <c:pt idx="57203">
                  <c:v>42.375</c:v>
                </c:pt>
                <c:pt idx="57204">
                  <c:v>43.019200000000005</c:v>
                </c:pt>
                <c:pt idx="57205">
                  <c:v>43.666300000000028</c:v>
                </c:pt>
                <c:pt idx="57206">
                  <c:v>44.316499999999998</c:v>
                </c:pt>
                <c:pt idx="57207">
                  <c:v>44.969500000000011</c:v>
                </c:pt>
                <c:pt idx="57208">
                  <c:v>45.625400000000013</c:v>
                </c:pt>
                <c:pt idx="57209">
                  <c:v>46.284000000000006</c:v>
                </c:pt>
                <c:pt idx="57210">
                  <c:v>46.945400000000006</c:v>
                </c:pt>
                <c:pt idx="57211">
                  <c:v>47.609400000000001</c:v>
                </c:pt>
                <c:pt idx="57212">
                  <c:v>48.276000000000003</c:v>
                </c:pt>
                <c:pt idx="57213">
                  <c:v>48.945</c:v>
                </c:pt>
                <c:pt idx="57214">
                  <c:v>49.616600000000005</c:v>
                </c:pt>
                <c:pt idx="57215">
                  <c:v>50.290400000000012</c:v>
                </c:pt>
                <c:pt idx="57216">
                  <c:v>50.966700000000003</c:v>
                </c:pt>
                <c:pt idx="57217">
                  <c:v>51.645200000000003</c:v>
                </c:pt>
                <c:pt idx="57218">
                  <c:v>52.325900000000011</c:v>
                </c:pt>
                <c:pt idx="57219">
                  <c:v>53.008700000000012</c:v>
                </c:pt>
                <c:pt idx="57220">
                  <c:v>53.693700000000028</c:v>
                </c:pt>
                <c:pt idx="57221">
                  <c:v>54.380699999999997</c:v>
                </c:pt>
                <c:pt idx="57222">
                  <c:v>55.069600000000001</c:v>
                </c:pt>
                <c:pt idx="57223">
                  <c:v>55.760400000000011</c:v>
                </c:pt>
                <c:pt idx="57224">
                  <c:v>56.453099999999999</c:v>
                </c:pt>
                <c:pt idx="57225">
                  <c:v>57.147400000000005</c:v>
                </c:pt>
                <c:pt idx="57226">
                  <c:v>57.843600000000002</c:v>
                </c:pt>
                <c:pt idx="57227">
                  <c:v>58.541400000000003</c:v>
                </c:pt>
                <c:pt idx="57228">
                  <c:v>59.240900000000003</c:v>
                </c:pt>
                <c:pt idx="57229">
                  <c:v>59.941899999999997</c:v>
                </c:pt>
                <c:pt idx="57230">
                  <c:v>60.644400000000005</c:v>
                </c:pt>
                <c:pt idx="57231">
                  <c:v>61.348200000000006</c:v>
                </c:pt>
                <c:pt idx="57232">
                  <c:v>62.0535</c:v>
                </c:pt>
                <c:pt idx="57233">
                  <c:v>62.76010000000003</c:v>
                </c:pt>
                <c:pt idx="57234">
                  <c:v>63.468000000000011</c:v>
                </c:pt>
                <c:pt idx="57235">
                  <c:v>64.177099999999982</c:v>
                </c:pt>
                <c:pt idx="57236">
                  <c:v>64.887299999999996</c:v>
                </c:pt>
                <c:pt idx="57237">
                  <c:v>65.598699999999994</c:v>
                </c:pt>
                <c:pt idx="57238">
                  <c:v>66.311099999999996</c:v>
                </c:pt>
                <c:pt idx="57239">
                  <c:v>67.024500000000003</c:v>
                </c:pt>
                <c:pt idx="57240">
                  <c:v>67.738900000000001</c:v>
                </c:pt>
                <c:pt idx="57241">
                  <c:v>68.454099999999997</c:v>
                </c:pt>
                <c:pt idx="57242">
                  <c:v>69.17019999999998</c:v>
                </c:pt>
                <c:pt idx="57243">
                  <c:v>69.887100000000004</c:v>
                </c:pt>
                <c:pt idx="57244">
                  <c:v>70.604799999999983</c:v>
                </c:pt>
                <c:pt idx="57245">
                  <c:v>71.3232</c:v>
                </c:pt>
                <c:pt idx="57246">
                  <c:v>72.042100000000005</c:v>
                </c:pt>
                <c:pt idx="57247">
                  <c:v>72.761700000000005</c:v>
                </c:pt>
                <c:pt idx="57248">
                  <c:v>73.481800000000007</c:v>
                </c:pt>
                <c:pt idx="57249">
                  <c:v>74.202500000000001</c:v>
                </c:pt>
                <c:pt idx="57250">
                  <c:v>74.923500000000004</c:v>
                </c:pt>
                <c:pt idx="57251">
                  <c:v>75.644999999999996</c:v>
                </c:pt>
                <c:pt idx="57252">
                  <c:v>76.366900000000001</c:v>
                </c:pt>
                <c:pt idx="57253">
                  <c:v>77.089100000000002</c:v>
                </c:pt>
                <c:pt idx="57254">
                  <c:v>77.811600000000027</c:v>
                </c:pt>
                <c:pt idx="57255">
                  <c:v>78.534300000000002</c:v>
                </c:pt>
                <c:pt idx="57256">
                  <c:v>79.257199999999997</c:v>
                </c:pt>
                <c:pt idx="57257">
                  <c:v>79.9803</c:v>
                </c:pt>
                <c:pt idx="57258">
                  <c:v>80.703400000000002</c:v>
                </c:pt>
                <c:pt idx="57259">
                  <c:v>81.426599999999993</c:v>
                </c:pt>
                <c:pt idx="57260">
                  <c:v>82.149900000000002</c:v>
                </c:pt>
                <c:pt idx="57261">
                  <c:v>82.87309999999998</c:v>
                </c:pt>
                <c:pt idx="57262">
                  <c:v>83.596300000000014</c:v>
                </c:pt>
                <c:pt idx="57263">
                  <c:v>84.319300000000013</c:v>
                </c:pt>
                <c:pt idx="57264">
                  <c:v>85.042199999999994</c:v>
                </c:pt>
                <c:pt idx="57265">
                  <c:v>85.765000000000001</c:v>
                </c:pt>
                <c:pt idx="57266">
                  <c:v>86.487499999999997</c:v>
                </c:pt>
                <c:pt idx="57267">
                  <c:v>87.209900000000005</c:v>
                </c:pt>
                <c:pt idx="57268">
                  <c:v>87.931900000000027</c:v>
                </c:pt>
                <c:pt idx="57269">
                  <c:v>88.653599999999983</c:v>
                </c:pt>
                <c:pt idx="57270">
                  <c:v>89.374999999999986</c:v>
                </c:pt>
                <c:pt idx="57271">
                  <c:v>90.0959</c:v>
                </c:pt>
                <c:pt idx="57272">
                  <c:v>90.816500000000005</c:v>
                </c:pt>
                <c:pt idx="57273">
                  <c:v>91.536699999999996</c:v>
                </c:pt>
                <c:pt idx="57274">
                  <c:v>92.256299999999996</c:v>
                </c:pt>
                <c:pt idx="57275">
                  <c:v>92.975399999999979</c:v>
                </c:pt>
                <c:pt idx="57276">
                  <c:v>93.694000000000003</c:v>
                </c:pt>
                <c:pt idx="57277">
                  <c:v>94.412000000000006</c:v>
                </c:pt>
                <c:pt idx="57278">
                  <c:v>95.129399999999947</c:v>
                </c:pt>
                <c:pt idx="57279">
                  <c:v>95.846199999999996</c:v>
                </c:pt>
                <c:pt idx="57280">
                  <c:v>96.562299999999993</c:v>
                </c:pt>
                <c:pt idx="57281">
                  <c:v>97.277699999999996</c:v>
                </c:pt>
                <c:pt idx="57282">
                  <c:v>97.992400000000004</c:v>
                </c:pt>
                <c:pt idx="57283">
                  <c:v>98.706400000000002</c:v>
                </c:pt>
                <c:pt idx="57284">
                  <c:v>99.419600000000059</c:v>
                </c:pt>
                <c:pt idx="57285">
                  <c:v>100.13200000000001</c:v>
                </c:pt>
                <c:pt idx="57286">
                  <c:v>100.84399999999999</c:v>
                </c:pt>
                <c:pt idx="57287">
                  <c:v>101.554</c:v>
                </c:pt>
                <c:pt idx="57288">
                  <c:v>102.26400000000002</c:v>
                </c:pt>
                <c:pt idx="57289">
                  <c:v>102.973</c:v>
                </c:pt>
                <c:pt idx="57290">
                  <c:v>103.681</c:v>
                </c:pt>
                <c:pt idx="57291">
                  <c:v>104.38800000000001</c:v>
                </c:pt>
                <c:pt idx="57292">
                  <c:v>105.095</c:v>
                </c:pt>
                <c:pt idx="57293">
                  <c:v>105.8</c:v>
                </c:pt>
                <c:pt idx="57294">
                  <c:v>106.504</c:v>
                </c:pt>
                <c:pt idx="57295">
                  <c:v>107.20699999999999</c:v>
                </c:pt>
                <c:pt idx="57296">
                  <c:v>107.90900000000002</c:v>
                </c:pt>
                <c:pt idx="57297">
                  <c:v>108.611</c:v>
                </c:pt>
                <c:pt idx="57298">
                  <c:v>109.31100000000002</c:v>
                </c:pt>
                <c:pt idx="57299">
                  <c:v>110.01</c:v>
                </c:pt>
                <c:pt idx="57300">
                  <c:v>110.70699999999999</c:v>
                </c:pt>
                <c:pt idx="57301">
                  <c:v>111.40400000000002</c:v>
                </c:pt>
                <c:pt idx="57302">
                  <c:v>112.1</c:v>
                </c:pt>
                <c:pt idx="57303">
                  <c:v>112.79400000000005</c:v>
                </c:pt>
                <c:pt idx="57304">
                  <c:v>113.488</c:v>
                </c:pt>
                <c:pt idx="57305">
                  <c:v>114.17999999999998</c:v>
                </c:pt>
                <c:pt idx="57306">
                  <c:v>114.871</c:v>
                </c:pt>
                <c:pt idx="57307">
                  <c:v>115.56</c:v>
                </c:pt>
                <c:pt idx="57308">
                  <c:v>116.24900000000002</c:v>
                </c:pt>
                <c:pt idx="57309">
                  <c:v>116.93600000000002</c:v>
                </c:pt>
                <c:pt idx="57310">
                  <c:v>117.62199999999999</c:v>
                </c:pt>
                <c:pt idx="57311">
                  <c:v>118.307</c:v>
                </c:pt>
                <c:pt idx="57312">
                  <c:v>118.99100000000006</c:v>
                </c:pt>
                <c:pt idx="57313">
                  <c:v>119.67299999999994</c:v>
                </c:pt>
                <c:pt idx="57314">
                  <c:v>120.354</c:v>
                </c:pt>
                <c:pt idx="57315">
                  <c:v>121.03400000000002</c:v>
                </c:pt>
                <c:pt idx="57316">
                  <c:v>121.712</c:v>
                </c:pt>
                <c:pt idx="57317">
                  <c:v>122.389</c:v>
                </c:pt>
                <c:pt idx="57318">
                  <c:v>123.065</c:v>
                </c:pt>
                <c:pt idx="57319">
                  <c:v>123.74000000000002</c:v>
                </c:pt>
                <c:pt idx="57320">
                  <c:v>124.41300000000005</c:v>
                </c:pt>
                <c:pt idx="57321">
                  <c:v>125.08499999999999</c:v>
                </c:pt>
                <c:pt idx="57322">
                  <c:v>125.755</c:v>
                </c:pt>
                <c:pt idx="57323">
                  <c:v>126.42400000000002</c:v>
                </c:pt>
                <c:pt idx="57324">
                  <c:v>127.092</c:v>
                </c:pt>
                <c:pt idx="57325">
                  <c:v>127.758</c:v>
                </c:pt>
                <c:pt idx="57326">
                  <c:v>128.42400000000001</c:v>
                </c:pt>
                <c:pt idx="57327">
                  <c:v>129.08700000000007</c:v>
                </c:pt>
                <c:pt idx="57328">
                  <c:v>129.75</c:v>
                </c:pt>
                <c:pt idx="57329">
                  <c:v>130.411</c:v>
                </c:pt>
                <c:pt idx="57330">
                  <c:v>131.07</c:v>
                </c:pt>
                <c:pt idx="57331">
                  <c:v>131.72900000000001</c:v>
                </c:pt>
                <c:pt idx="57332">
                  <c:v>132.3850000000001</c:v>
                </c:pt>
                <c:pt idx="57333">
                  <c:v>133.041</c:v>
                </c:pt>
                <c:pt idx="57334">
                  <c:v>133.69499999999999</c:v>
                </c:pt>
                <c:pt idx="57335">
                  <c:v>134.34800000000001</c:v>
                </c:pt>
                <c:pt idx="57336">
                  <c:v>134.999</c:v>
                </c:pt>
                <c:pt idx="57337">
                  <c:v>135.64899999999997</c:v>
                </c:pt>
                <c:pt idx="57338">
                  <c:v>136.297</c:v>
                </c:pt>
                <c:pt idx="57339">
                  <c:v>136.94499999999999</c:v>
                </c:pt>
                <c:pt idx="57340">
                  <c:v>137.59</c:v>
                </c:pt>
                <c:pt idx="57341">
                  <c:v>138.23499999999999</c:v>
                </c:pt>
                <c:pt idx="57342">
                  <c:v>138.87800000000001</c:v>
                </c:pt>
                <c:pt idx="57343">
                  <c:v>139.51900000000001</c:v>
                </c:pt>
                <c:pt idx="57344">
                  <c:v>140.16</c:v>
                </c:pt>
                <c:pt idx="57345">
                  <c:v>140.798</c:v>
                </c:pt>
                <c:pt idx="57346">
                  <c:v>141.43600000000001</c:v>
                </c:pt>
                <c:pt idx="57347">
                  <c:v>142.072</c:v>
                </c:pt>
                <c:pt idx="57348">
                  <c:v>142.70599999999999</c:v>
                </c:pt>
                <c:pt idx="57349">
                  <c:v>143.34</c:v>
                </c:pt>
                <c:pt idx="57350">
                  <c:v>143.97200000000001</c:v>
                </c:pt>
                <c:pt idx="57351">
                  <c:v>144.602</c:v>
                </c:pt>
                <c:pt idx="57352">
                  <c:v>145.23099999999999</c:v>
                </c:pt>
                <c:pt idx="57353">
                  <c:v>145.85900000000001</c:v>
                </c:pt>
                <c:pt idx="57354">
                  <c:v>146.4860000000001</c:v>
                </c:pt>
                <c:pt idx="57355">
                  <c:v>147.10999999999999</c:v>
                </c:pt>
                <c:pt idx="57356">
                  <c:v>147.73399999999998</c:v>
                </c:pt>
                <c:pt idx="57357">
                  <c:v>148.35600000000011</c:v>
                </c:pt>
                <c:pt idx="57358">
                  <c:v>148.977</c:v>
                </c:pt>
                <c:pt idx="57359">
                  <c:v>149.59700000000001</c:v>
                </c:pt>
                <c:pt idx="57360">
                  <c:v>150.21499999999995</c:v>
                </c:pt>
                <c:pt idx="57361">
                  <c:v>150.83200000000011</c:v>
                </c:pt>
                <c:pt idx="57362">
                  <c:v>151.44800000000001</c:v>
                </c:pt>
                <c:pt idx="57363">
                  <c:v>152.06200000000001</c:v>
                </c:pt>
                <c:pt idx="57364">
                  <c:v>152.67399999999998</c:v>
                </c:pt>
                <c:pt idx="57365">
                  <c:v>153.286</c:v>
                </c:pt>
                <c:pt idx="57366">
                  <c:v>153.89600000000004</c:v>
                </c:pt>
                <c:pt idx="57367">
                  <c:v>154.505</c:v>
                </c:pt>
                <c:pt idx="57368">
                  <c:v>155.11199999999999</c:v>
                </c:pt>
                <c:pt idx="57369">
                  <c:v>155.71799999999999</c:v>
                </c:pt>
                <c:pt idx="57370">
                  <c:v>156.32300000000001</c:v>
                </c:pt>
                <c:pt idx="57371">
                  <c:v>156.92600000000004</c:v>
                </c:pt>
                <c:pt idx="57372">
                  <c:v>157.529</c:v>
                </c:pt>
                <c:pt idx="57373">
                  <c:v>158.12900000000002</c:v>
                </c:pt>
                <c:pt idx="57374">
                  <c:v>158.72900000000001</c:v>
                </c:pt>
                <c:pt idx="57375">
                  <c:v>159.32700000000011</c:v>
                </c:pt>
                <c:pt idx="57376">
                  <c:v>159.92400000000001</c:v>
                </c:pt>
                <c:pt idx="57377">
                  <c:v>160.51900000000001</c:v>
                </c:pt>
                <c:pt idx="57378">
                  <c:v>161.11299999999997</c:v>
                </c:pt>
                <c:pt idx="57379">
                  <c:v>161.70599999999999</c:v>
                </c:pt>
                <c:pt idx="57380">
                  <c:v>162.298</c:v>
                </c:pt>
                <c:pt idx="57381">
                  <c:v>162.88800000000012</c:v>
                </c:pt>
                <c:pt idx="57382">
                  <c:v>163.477</c:v>
                </c:pt>
                <c:pt idx="57383">
                  <c:v>164.06399999999999</c:v>
                </c:pt>
                <c:pt idx="57384">
                  <c:v>164.65100000000001</c:v>
                </c:pt>
                <c:pt idx="57385">
                  <c:v>165.23599999999999</c:v>
                </c:pt>
                <c:pt idx="57386">
                  <c:v>165.81900000000002</c:v>
                </c:pt>
                <c:pt idx="57387">
                  <c:v>166.40200000000004</c:v>
                </c:pt>
                <c:pt idx="57388">
                  <c:v>166.983</c:v>
                </c:pt>
                <c:pt idx="57389">
                  <c:v>167.56300000000002</c:v>
                </c:pt>
                <c:pt idx="57390">
                  <c:v>168.14099999999999</c:v>
                </c:pt>
                <c:pt idx="57391">
                  <c:v>168.71799999999999</c:v>
                </c:pt>
                <c:pt idx="57392">
                  <c:v>169.29399999999998</c:v>
                </c:pt>
                <c:pt idx="57393">
                  <c:v>169.86800000000011</c:v>
                </c:pt>
                <c:pt idx="57394">
                  <c:v>170.441</c:v>
                </c:pt>
                <c:pt idx="57395">
                  <c:v>171.01300000000001</c:v>
                </c:pt>
                <c:pt idx="57396">
                  <c:v>171.584</c:v>
                </c:pt>
                <c:pt idx="57397">
                  <c:v>172.15300000000002</c:v>
                </c:pt>
                <c:pt idx="57398">
                  <c:v>172.721</c:v>
                </c:pt>
                <c:pt idx="57399">
                  <c:v>173.28700000000001</c:v>
                </c:pt>
                <c:pt idx="57400">
                  <c:v>173.85300000000001</c:v>
                </c:pt>
                <c:pt idx="57401">
                  <c:v>174.417</c:v>
                </c:pt>
                <c:pt idx="57402">
                  <c:v>174.97900000000001</c:v>
                </c:pt>
                <c:pt idx="57403">
                  <c:v>175.54</c:v>
                </c:pt>
                <c:pt idx="57404">
                  <c:v>176.1</c:v>
                </c:pt>
                <c:pt idx="57405">
                  <c:v>176.65900000000002</c:v>
                </c:pt>
                <c:pt idx="57406">
                  <c:v>177.21599999999998</c:v>
                </c:pt>
                <c:pt idx="57407">
                  <c:v>177.77199999999999</c:v>
                </c:pt>
                <c:pt idx="57408">
                  <c:v>178.32600000000011</c:v>
                </c:pt>
                <c:pt idx="57409">
                  <c:v>178.87900000000002</c:v>
                </c:pt>
                <c:pt idx="57410">
                  <c:v>179.43100000000001</c:v>
                </c:pt>
                <c:pt idx="57411">
                  <c:v>179.98100000000011</c:v>
                </c:pt>
                <c:pt idx="57412">
                  <c:v>180.53</c:v>
                </c:pt>
                <c:pt idx="57413">
                  <c:v>181.077</c:v>
                </c:pt>
                <c:pt idx="57414">
                  <c:v>181.62300000000002</c:v>
                </c:pt>
                <c:pt idx="57415">
                  <c:v>182.16800000000001</c:v>
                </c:pt>
                <c:pt idx="57416">
                  <c:v>182.71099999999998</c:v>
                </c:pt>
                <c:pt idx="57417">
                  <c:v>183.25299999999999</c:v>
                </c:pt>
                <c:pt idx="57418">
                  <c:v>183.79300000000001</c:v>
                </c:pt>
                <c:pt idx="57419">
                  <c:v>184.33200000000011</c:v>
                </c:pt>
                <c:pt idx="57420">
                  <c:v>184.87</c:v>
                </c:pt>
                <c:pt idx="57421">
                  <c:v>185.40600000000001</c:v>
                </c:pt>
                <c:pt idx="57422">
                  <c:v>185.94</c:v>
                </c:pt>
                <c:pt idx="57423">
                  <c:v>186.47300000000001</c:v>
                </c:pt>
                <c:pt idx="57424">
                  <c:v>187.00399999999999</c:v>
                </c:pt>
                <c:pt idx="57425">
                  <c:v>187.53399999999999</c:v>
                </c:pt>
                <c:pt idx="57426">
                  <c:v>188.06200000000001</c:v>
                </c:pt>
                <c:pt idx="57427">
                  <c:v>188.589</c:v>
                </c:pt>
                <c:pt idx="57428">
                  <c:v>189.11399999999998</c:v>
                </c:pt>
                <c:pt idx="57429">
                  <c:v>189.63800000000001</c:v>
                </c:pt>
                <c:pt idx="57430">
                  <c:v>190.16</c:v>
                </c:pt>
                <c:pt idx="57431">
                  <c:v>190.68</c:v>
                </c:pt>
                <c:pt idx="57432">
                  <c:v>191.19900000000001</c:v>
                </c:pt>
                <c:pt idx="57433">
                  <c:v>191.71599999999998</c:v>
                </c:pt>
                <c:pt idx="57434">
                  <c:v>192.232</c:v>
                </c:pt>
                <c:pt idx="57435">
                  <c:v>192.74499999999998</c:v>
                </c:pt>
                <c:pt idx="57436">
                  <c:v>193.25700000000001</c:v>
                </c:pt>
                <c:pt idx="57437">
                  <c:v>193.768</c:v>
                </c:pt>
                <c:pt idx="57438">
                  <c:v>194.27599999999998</c:v>
                </c:pt>
                <c:pt idx="57439">
                  <c:v>194.78300000000002</c:v>
                </c:pt>
                <c:pt idx="57440">
                  <c:v>195.28800000000001</c:v>
                </c:pt>
                <c:pt idx="57441">
                  <c:v>195.792</c:v>
                </c:pt>
                <c:pt idx="57442">
                  <c:v>196.29300000000001</c:v>
                </c:pt>
                <c:pt idx="57443">
                  <c:v>196.79300000000001</c:v>
                </c:pt>
                <c:pt idx="57444">
                  <c:v>197.29</c:v>
                </c:pt>
                <c:pt idx="57445">
                  <c:v>197.786</c:v>
                </c:pt>
                <c:pt idx="57446">
                  <c:v>198.28</c:v>
                </c:pt>
                <c:pt idx="57447">
                  <c:v>198.77199999999999</c:v>
                </c:pt>
                <c:pt idx="57448">
                  <c:v>199.262</c:v>
                </c:pt>
                <c:pt idx="57449">
                  <c:v>199.751</c:v>
                </c:pt>
                <c:pt idx="57450">
                  <c:v>200.23699999999999</c:v>
                </c:pt>
                <c:pt idx="57451">
                  <c:v>200.721</c:v>
                </c:pt>
                <c:pt idx="57452">
                  <c:v>201.20299999999997</c:v>
                </c:pt>
                <c:pt idx="57453">
                  <c:v>201.68300000000002</c:v>
                </c:pt>
                <c:pt idx="57454">
                  <c:v>202.161</c:v>
                </c:pt>
                <c:pt idx="57455">
                  <c:v>202.637</c:v>
                </c:pt>
                <c:pt idx="57456">
                  <c:v>203.10999999999999</c:v>
                </c:pt>
                <c:pt idx="57457">
                  <c:v>203.58200000000011</c:v>
                </c:pt>
                <c:pt idx="57458">
                  <c:v>204.05100000000004</c:v>
                </c:pt>
                <c:pt idx="57459">
                  <c:v>204.518</c:v>
                </c:pt>
                <c:pt idx="57460">
                  <c:v>204.983</c:v>
                </c:pt>
                <c:pt idx="57461">
                  <c:v>205.44499999999999</c:v>
                </c:pt>
                <c:pt idx="57462">
                  <c:v>205.905</c:v>
                </c:pt>
                <c:pt idx="57463">
                  <c:v>206.363</c:v>
                </c:pt>
                <c:pt idx="57464">
                  <c:v>206.81800000000001</c:v>
                </c:pt>
                <c:pt idx="57465">
                  <c:v>207.27099999999999</c:v>
                </c:pt>
                <c:pt idx="57466">
                  <c:v>207.72200000000001</c:v>
                </c:pt>
                <c:pt idx="57467">
                  <c:v>208.17</c:v>
                </c:pt>
                <c:pt idx="57468">
                  <c:v>208.61499999999998</c:v>
                </c:pt>
                <c:pt idx="57469">
                  <c:v>209.059</c:v>
                </c:pt>
                <c:pt idx="57470">
                  <c:v>209.499</c:v>
                </c:pt>
                <c:pt idx="57471">
                  <c:v>209.93700000000001</c:v>
                </c:pt>
                <c:pt idx="57472">
                  <c:v>210.37200000000001</c:v>
                </c:pt>
                <c:pt idx="57473">
                  <c:v>210.804</c:v>
                </c:pt>
                <c:pt idx="57474">
                  <c:v>211.23399999999998</c:v>
                </c:pt>
                <c:pt idx="57475">
                  <c:v>211.661</c:v>
                </c:pt>
                <c:pt idx="57476">
                  <c:v>212.08600000000001</c:v>
                </c:pt>
                <c:pt idx="57477">
                  <c:v>212.50700000000001</c:v>
                </c:pt>
                <c:pt idx="57478">
                  <c:v>212.92600000000004</c:v>
                </c:pt>
                <c:pt idx="57479">
                  <c:v>213.34100000000001</c:v>
                </c:pt>
                <c:pt idx="57480">
                  <c:v>213.75399999999999</c:v>
                </c:pt>
                <c:pt idx="57481">
                  <c:v>214.16399999999999</c:v>
                </c:pt>
                <c:pt idx="57482">
                  <c:v>214.571</c:v>
                </c:pt>
                <c:pt idx="57483">
                  <c:v>214.97499999999999</c:v>
                </c:pt>
                <c:pt idx="57484">
                  <c:v>215.376</c:v>
                </c:pt>
                <c:pt idx="57485">
                  <c:v>215.77299999999997</c:v>
                </c:pt>
                <c:pt idx="57486">
                  <c:v>216.16800000000001</c:v>
                </c:pt>
                <c:pt idx="57487">
                  <c:v>216.559</c:v>
                </c:pt>
                <c:pt idx="57488">
                  <c:v>216.947</c:v>
                </c:pt>
                <c:pt idx="57489">
                  <c:v>217.33200000000011</c:v>
                </c:pt>
                <c:pt idx="57490">
                  <c:v>217.71299999999999</c:v>
                </c:pt>
                <c:pt idx="57491">
                  <c:v>218.09200000000001</c:v>
                </c:pt>
                <c:pt idx="57492">
                  <c:v>218.46600000000001</c:v>
                </c:pt>
                <c:pt idx="57493">
                  <c:v>218.83800000000011</c:v>
                </c:pt>
                <c:pt idx="57494">
                  <c:v>219.20599999999999</c:v>
                </c:pt>
                <c:pt idx="57495">
                  <c:v>219.57</c:v>
                </c:pt>
                <c:pt idx="57496">
                  <c:v>219.93100000000001</c:v>
                </c:pt>
                <c:pt idx="57497">
                  <c:v>220.28800000000001</c:v>
                </c:pt>
                <c:pt idx="57498">
                  <c:v>220.642</c:v>
                </c:pt>
                <c:pt idx="57499">
                  <c:v>220.99100000000001</c:v>
                </c:pt>
                <c:pt idx="57500">
                  <c:v>221.33800000000011</c:v>
                </c:pt>
                <c:pt idx="57501">
                  <c:v>221.68</c:v>
                </c:pt>
                <c:pt idx="57502">
                  <c:v>222.01900000000001</c:v>
                </c:pt>
                <c:pt idx="57503">
                  <c:v>222.35400000000001</c:v>
                </c:pt>
                <c:pt idx="57504">
                  <c:v>222.684</c:v>
                </c:pt>
                <c:pt idx="57505">
                  <c:v>223.011</c:v>
                </c:pt>
                <c:pt idx="57506">
                  <c:v>223.33500000000001</c:v>
                </c:pt>
                <c:pt idx="57507">
                  <c:v>223.654</c:v>
                </c:pt>
                <c:pt idx="57508">
                  <c:v>223.96800000000007</c:v>
                </c:pt>
                <c:pt idx="57509">
                  <c:v>224.27899999999997</c:v>
                </c:pt>
                <c:pt idx="57510">
                  <c:v>224.58600000000001</c:v>
                </c:pt>
                <c:pt idx="57511">
                  <c:v>224.88800000000012</c:v>
                </c:pt>
                <c:pt idx="57512">
                  <c:v>225.18700000000001</c:v>
                </c:pt>
                <c:pt idx="57513">
                  <c:v>225.48100000000011</c:v>
                </c:pt>
                <c:pt idx="57514">
                  <c:v>225.76999999999998</c:v>
                </c:pt>
                <c:pt idx="57515">
                  <c:v>226.05600000000001</c:v>
                </c:pt>
                <c:pt idx="57516">
                  <c:v>226.33700000000007</c:v>
                </c:pt>
                <c:pt idx="57517">
                  <c:v>226.61299999999997</c:v>
                </c:pt>
                <c:pt idx="57518">
                  <c:v>226.8850000000001</c:v>
                </c:pt>
                <c:pt idx="57519">
                  <c:v>227.15300000000002</c:v>
                </c:pt>
                <c:pt idx="57520">
                  <c:v>227.41499999999999</c:v>
                </c:pt>
                <c:pt idx="57521">
                  <c:v>227.67399999999998</c:v>
                </c:pt>
                <c:pt idx="57522">
                  <c:v>227.92700000000011</c:v>
                </c:pt>
                <c:pt idx="57523">
                  <c:v>228.17599999999999</c:v>
                </c:pt>
                <c:pt idx="57524">
                  <c:v>228.42000000000004</c:v>
                </c:pt>
                <c:pt idx="57525">
                  <c:v>228.65900000000002</c:v>
                </c:pt>
                <c:pt idx="57526">
                  <c:v>228.89400000000001</c:v>
                </c:pt>
                <c:pt idx="57527">
                  <c:v>229.12300000000002</c:v>
                </c:pt>
                <c:pt idx="57528">
                  <c:v>229.34800000000001</c:v>
                </c:pt>
                <c:pt idx="57529">
                  <c:v>229.56700000000001</c:v>
                </c:pt>
                <c:pt idx="57530">
                  <c:v>229.78200000000001</c:v>
                </c:pt>
                <c:pt idx="57531">
                  <c:v>229.9920000000001</c:v>
                </c:pt>
                <c:pt idx="57532">
                  <c:v>230.196</c:v>
                </c:pt>
                <c:pt idx="57533">
                  <c:v>230.39500000000001</c:v>
                </c:pt>
                <c:pt idx="57534">
                  <c:v>230.589</c:v>
                </c:pt>
                <c:pt idx="57535">
                  <c:v>230.77799999999999</c:v>
                </c:pt>
                <c:pt idx="57536">
                  <c:v>230.96200000000007</c:v>
                </c:pt>
                <c:pt idx="57537">
                  <c:v>231.14</c:v>
                </c:pt>
                <c:pt idx="57538">
                  <c:v>231.31300000000002</c:v>
                </c:pt>
                <c:pt idx="57539">
                  <c:v>231.4800000000001</c:v>
                </c:pt>
                <c:pt idx="57540">
                  <c:v>231.642</c:v>
                </c:pt>
                <c:pt idx="57541">
                  <c:v>231.79900000000001</c:v>
                </c:pt>
                <c:pt idx="57542">
                  <c:v>231.95000000000007</c:v>
                </c:pt>
                <c:pt idx="57543">
                  <c:v>232.095</c:v>
                </c:pt>
                <c:pt idx="57544">
                  <c:v>232.23499999999999</c:v>
                </c:pt>
                <c:pt idx="57545">
                  <c:v>232.369</c:v>
                </c:pt>
                <c:pt idx="57546">
                  <c:v>232.4980000000001</c:v>
                </c:pt>
                <c:pt idx="57547">
                  <c:v>232.62100000000001</c:v>
                </c:pt>
                <c:pt idx="57548">
                  <c:v>232.738</c:v>
                </c:pt>
                <c:pt idx="57549">
                  <c:v>232.84900000000002</c:v>
                </c:pt>
                <c:pt idx="57550">
                  <c:v>232.95400000000001</c:v>
                </c:pt>
                <c:pt idx="57551">
                  <c:v>233.053</c:v>
                </c:pt>
                <c:pt idx="57552">
                  <c:v>233.14699999999999</c:v>
                </c:pt>
                <c:pt idx="57553">
                  <c:v>233.23399999999998</c:v>
                </c:pt>
                <c:pt idx="57554">
                  <c:v>233.316</c:v>
                </c:pt>
                <c:pt idx="57555">
                  <c:v>233.3910000000001</c:v>
                </c:pt>
                <c:pt idx="57556">
                  <c:v>233.46100000000001</c:v>
                </c:pt>
                <c:pt idx="57557">
                  <c:v>233.524</c:v>
                </c:pt>
                <c:pt idx="57558">
                  <c:v>233.58100000000007</c:v>
                </c:pt>
                <c:pt idx="57559">
                  <c:v>233.63200000000001</c:v>
                </c:pt>
                <c:pt idx="57560">
                  <c:v>233.67699999999999</c:v>
                </c:pt>
                <c:pt idx="57561">
                  <c:v>233.71499999999995</c:v>
                </c:pt>
                <c:pt idx="57562">
                  <c:v>233.74699999999999</c:v>
                </c:pt>
                <c:pt idx="57563">
                  <c:v>233.77299999999997</c:v>
                </c:pt>
                <c:pt idx="57564">
                  <c:v>233.792</c:v>
                </c:pt>
                <c:pt idx="57565">
                  <c:v>233.80500000000001</c:v>
                </c:pt>
                <c:pt idx="57566">
                  <c:v>233.81200000000001</c:v>
                </c:pt>
                <c:pt idx="57567">
                  <c:v>233.81200000000001</c:v>
                </c:pt>
                <c:pt idx="57568">
                  <c:v>233.80600000000001</c:v>
                </c:pt>
                <c:pt idx="57569">
                  <c:v>233.79300000000001</c:v>
                </c:pt>
                <c:pt idx="57570">
                  <c:v>233.77399999999992</c:v>
                </c:pt>
                <c:pt idx="57571">
                  <c:v>233.74799999999999</c:v>
                </c:pt>
                <c:pt idx="57572">
                  <c:v>233.71499999999995</c:v>
                </c:pt>
                <c:pt idx="57573">
                  <c:v>233.67599999999999</c:v>
                </c:pt>
                <c:pt idx="57574">
                  <c:v>233.63</c:v>
                </c:pt>
                <c:pt idx="57575">
                  <c:v>233.577</c:v>
                </c:pt>
                <c:pt idx="57576">
                  <c:v>233.518</c:v>
                </c:pt>
                <c:pt idx="57577">
                  <c:v>233.45100000000011</c:v>
                </c:pt>
                <c:pt idx="57578">
                  <c:v>233.37800000000001</c:v>
                </c:pt>
                <c:pt idx="57579">
                  <c:v>233.29900000000001</c:v>
                </c:pt>
                <c:pt idx="57580">
                  <c:v>233.21199999999999</c:v>
                </c:pt>
                <c:pt idx="57581">
                  <c:v>233.11899999999997</c:v>
                </c:pt>
                <c:pt idx="57582">
                  <c:v>233.018</c:v>
                </c:pt>
                <c:pt idx="57583">
                  <c:v>232.911</c:v>
                </c:pt>
                <c:pt idx="57584">
                  <c:v>232.797</c:v>
                </c:pt>
                <c:pt idx="57585">
                  <c:v>232.67599999999999</c:v>
                </c:pt>
                <c:pt idx="57586">
                  <c:v>232.548</c:v>
                </c:pt>
                <c:pt idx="57587">
                  <c:v>232.41300000000001</c:v>
                </c:pt>
                <c:pt idx="57588">
                  <c:v>232.26999999999998</c:v>
                </c:pt>
                <c:pt idx="57589">
                  <c:v>232.12100000000001</c:v>
                </c:pt>
                <c:pt idx="57590">
                  <c:v>231.965</c:v>
                </c:pt>
                <c:pt idx="57591">
                  <c:v>231.80200000000011</c:v>
                </c:pt>
                <c:pt idx="57592">
                  <c:v>231.631</c:v>
                </c:pt>
                <c:pt idx="57593">
                  <c:v>231.45400000000001</c:v>
                </c:pt>
                <c:pt idx="57594">
                  <c:v>231.26900000000001</c:v>
                </c:pt>
                <c:pt idx="57595">
                  <c:v>231.077</c:v>
                </c:pt>
                <c:pt idx="57596">
                  <c:v>230.87900000000002</c:v>
                </c:pt>
                <c:pt idx="57597">
                  <c:v>230.672</c:v>
                </c:pt>
                <c:pt idx="57598">
                  <c:v>230.459</c:v>
                </c:pt>
                <c:pt idx="57599">
                  <c:v>230.239</c:v>
                </c:pt>
                <c:pt idx="57600">
                  <c:v>230.011</c:v>
                </c:pt>
                <c:pt idx="57601">
                  <c:v>229.77599999999998</c:v>
                </c:pt>
                <c:pt idx="57602">
                  <c:v>229.53399999999999</c:v>
                </c:pt>
                <c:pt idx="57603">
                  <c:v>229.28399999999999</c:v>
                </c:pt>
                <c:pt idx="57604">
                  <c:v>229.02800000000011</c:v>
                </c:pt>
                <c:pt idx="57605">
                  <c:v>228.76399999999998</c:v>
                </c:pt>
                <c:pt idx="57606">
                  <c:v>228.49300000000002</c:v>
                </c:pt>
                <c:pt idx="57607">
                  <c:v>228.21399999999988</c:v>
                </c:pt>
                <c:pt idx="57608">
                  <c:v>227.929</c:v>
                </c:pt>
                <c:pt idx="57609">
                  <c:v>227.636</c:v>
                </c:pt>
                <c:pt idx="57610">
                  <c:v>227.33500000000001</c:v>
                </c:pt>
                <c:pt idx="57611">
                  <c:v>227.02800000000011</c:v>
                </c:pt>
                <c:pt idx="57612">
                  <c:v>226.71299999999999</c:v>
                </c:pt>
                <c:pt idx="57613">
                  <c:v>226.3910000000001</c:v>
                </c:pt>
                <c:pt idx="57614">
                  <c:v>226.06100000000001</c:v>
                </c:pt>
                <c:pt idx="57615">
                  <c:v>225.72399999999999</c:v>
                </c:pt>
                <c:pt idx="57616">
                  <c:v>225.38000000000011</c:v>
                </c:pt>
                <c:pt idx="57617">
                  <c:v>225.029</c:v>
                </c:pt>
                <c:pt idx="57618">
                  <c:v>224.67</c:v>
                </c:pt>
                <c:pt idx="57619">
                  <c:v>224.304</c:v>
                </c:pt>
                <c:pt idx="57620">
                  <c:v>223.93100000000001</c:v>
                </c:pt>
                <c:pt idx="57621">
                  <c:v>223.55</c:v>
                </c:pt>
                <c:pt idx="57622">
                  <c:v>223.16200000000001</c:v>
                </c:pt>
                <c:pt idx="57623">
                  <c:v>222.767</c:v>
                </c:pt>
                <c:pt idx="57624">
                  <c:v>222.36500000000001</c:v>
                </c:pt>
                <c:pt idx="57625">
                  <c:v>221.95500000000001</c:v>
                </c:pt>
                <c:pt idx="57626">
                  <c:v>221.53800000000001</c:v>
                </c:pt>
                <c:pt idx="57627">
                  <c:v>221.11399999999998</c:v>
                </c:pt>
                <c:pt idx="57628">
                  <c:v>220.68200000000004</c:v>
                </c:pt>
                <c:pt idx="57629">
                  <c:v>220.24399999999989</c:v>
                </c:pt>
                <c:pt idx="57630">
                  <c:v>219.798</c:v>
                </c:pt>
                <c:pt idx="57631">
                  <c:v>219.345</c:v>
                </c:pt>
                <c:pt idx="57632">
                  <c:v>218.8850000000001</c:v>
                </c:pt>
                <c:pt idx="57633">
                  <c:v>218.417</c:v>
                </c:pt>
                <c:pt idx="57634">
                  <c:v>217.94200000000001</c:v>
                </c:pt>
                <c:pt idx="57635">
                  <c:v>217.46100000000001</c:v>
                </c:pt>
                <c:pt idx="57636">
                  <c:v>216.97200000000001</c:v>
                </c:pt>
                <c:pt idx="57637">
                  <c:v>216.476</c:v>
                </c:pt>
                <c:pt idx="57638">
                  <c:v>215.97300000000001</c:v>
                </c:pt>
                <c:pt idx="57639">
                  <c:v>215.46200000000007</c:v>
                </c:pt>
                <c:pt idx="57640">
                  <c:v>214.94499999999999</c:v>
                </c:pt>
                <c:pt idx="57641">
                  <c:v>214.42100000000011</c:v>
                </c:pt>
                <c:pt idx="57642">
                  <c:v>213.88900000000001</c:v>
                </c:pt>
                <c:pt idx="57643">
                  <c:v>213.35100000000011</c:v>
                </c:pt>
                <c:pt idx="57644">
                  <c:v>212.80600000000001</c:v>
                </c:pt>
                <c:pt idx="57645">
                  <c:v>212.25299999999999</c:v>
                </c:pt>
                <c:pt idx="57646">
                  <c:v>211.69399999999999</c:v>
                </c:pt>
                <c:pt idx="57647">
                  <c:v>211.12800000000001</c:v>
                </c:pt>
                <c:pt idx="57648">
                  <c:v>210.55500000000001</c:v>
                </c:pt>
                <c:pt idx="57649">
                  <c:v>209.97499999999999</c:v>
                </c:pt>
                <c:pt idx="57650">
                  <c:v>209.38900000000001</c:v>
                </c:pt>
                <c:pt idx="57651">
                  <c:v>208.79499999999999</c:v>
                </c:pt>
                <c:pt idx="57652">
                  <c:v>208.19499999999999</c:v>
                </c:pt>
                <c:pt idx="57653">
                  <c:v>207.58800000000011</c:v>
                </c:pt>
                <c:pt idx="57654">
                  <c:v>206.97399999999999</c:v>
                </c:pt>
                <c:pt idx="57655">
                  <c:v>206.35400000000001</c:v>
                </c:pt>
                <c:pt idx="57656">
                  <c:v>205.727</c:v>
                </c:pt>
                <c:pt idx="57657">
                  <c:v>205.09300000000002</c:v>
                </c:pt>
                <c:pt idx="57658">
                  <c:v>204.453</c:v>
                </c:pt>
                <c:pt idx="57659">
                  <c:v>203.80600000000001</c:v>
                </c:pt>
                <c:pt idx="57660">
                  <c:v>203.15300000000002</c:v>
                </c:pt>
                <c:pt idx="57661">
                  <c:v>202.49300000000002</c:v>
                </c:pt>
                <c:pt idx="57662">
                  <c:v>201.82700000000011</c:v>
                </c:pt>
                <c:pt idx="57663">
                  <c:v>201.154</c:v>
                </c:pt>
                <c:pt idx="57664">
                  <c:v>200.47499999999999</c:v>
                </c:pt>
                <c:pt idx="57665">
                  <c:v>199.79</c:v>
                </c:pt>
                <c:pt idx="57666">
                  <c:v>199.09900000000002</c:v>
                </c:pt>
                <c:pt idx="57667">
                  <c:v>198.40100000000001</c:v>
                </c:pt>
                <c:pt idx="57668">
                  <c:v>197.697</c:v>
                </c:pt>
                <c:pt idx="57669">
                  <c:v>196.98700000000011</c:v>
                </c:pt>
                <c:pt idx="57670">
                  <c:v>196.26999999999998</c:v>
                </c:pt>
                <c:pt idx="57671">
                  <c:v>195.548</c:v>
                </c:pt>
                <c:pt idx="57672">
                  <c:v>194.81900000000002</c:v>
                </c:pt>
                <c:pt idx="57673">
                  <c:v>194.08500000000001</c:v>
                </c:pt>
                <c:pt idx="57674">
                  <c:v>193.34399999999999</c:v>
                </c:pt>
                <c:pt idx="57675">
                  <c:v>192.59800000000001</c:v>
                </c:pt>
                <c:pt idx="57676">
                  <c:v>191.846</c:v>
                </c:pt>
                <c:pt idx="57677">
                  <c:v>191.08800000000011</c:v>
                </c:pt>
                <c:pt idx="57678">
                  <c:v>190.32400000000001</c:v>
                </c:pt>
                <c:pt idx="57679">
                  <c:v>189.55500000000001</c:v>
                </c:pt>
                <c:pt idx="57680">
                  <c:v>188.77899999999997</c:v>
                </c:pt>
                <c:pt idx="57681">
                  <c:v>187.999</c:v>
                </c:pt>
                <c:pt idx="57682">
                  <c:v>187.21199999999999</c:v>
                </c:pt>
                <c:pt idx="57683">
                  <c:v>186.42000000000004</c:v>
                </c:pt>
                <c:pt idx="57684">
                  <c:v>185.62300000000002</c:v>
                </c:pt>
                <c:pt idx="57685">
                  <c:v>184.82000000000011</c:v>
                </c:pt>
                <c:pt idx="57686">
                  <c:v>184.012</c:v>
                </c:pt>
                <c:pt idx="57687">
                  <c:v>183.19800000000001</c:v>
                </c:pt>
                <c:pt idx="57688">
                  <c:v>182.38000000000011</c:v>
                </c:pt>
                <c:pt idx="57689">
                  <c:v>181.55600000000001</c:v>
                </c:pt>
                <c:pt idx="57690">
                  <c:v>180.727</c:v>
                </c:pt>
                <c:pt idx="57691">
                  <c:v>179.89200000000011</c:v>
                </c:pt>
                <c:pt idx="57692">
                  <c:v>179.053</c:v>
                </c:pt>
                <c:pt idx="57693">
                  <c:v>178.20899999999997</c:v>
                </c:pt>
                <c:pt idx="57694">
                  <c:v>177.36</c:v>
                </c:pt>
                <c:pt idx="57695">
                  <c:v>176.505</c:v>
                </c:pt>
                <c:pt idx="57696">
                  <c:v>175.64699999999999</c:v>
                </c:pt>
                <c:pt idx="57697">
                  <c:v>174.78300000000002</c:v>
                </c:pt>
                <c:pt idx="57698">
                  <c:v>173.91399999999999</c:v>
                </c:pt>
                <c:pt idx="57699">
                  <c:v>173.041</c:v>
                </c:pt>
                <c:pt idx="57700">
                  <c:v>172.16399999999999</c:v>
                </c:pt>
                <c:pt idx="57701">
                  <c:v>171.28100000000001</c:v>
                </c:pt>
                <c:pt idx="57702">
                  <c:v>170.39500000000001</c:v>
                </c:pt>
                <c:pt idx="57703">
                  <c:v>169.50399999999999</c:v>
                </c:pt>
                <c:pt idx="57704">
                  <c:v>168.608</c:v>
                </c:pt>
                <c:pt idx="57705">
                  <c:v>167.708</c:v>
                </c:pt>
                <c:pt idx="57706">
                  <c:v>166.804</c:v>
                </c:pt>
                <c:pt idx="57707">
                  <c:v>165.89600000000004</c:v>
                </c:pt>
                <c:pt idx="57708">
                  <c:v>164.98400000000001</c:v>
                </c:pt>
                <c:pt idx="57709">
                  <c:v>164.06800000000001</c:v>
                </c:pt>
                <c:pt idx="57710">
                  <c:v>163.14699999999999</c:v>
                </c:pt>
                <c:pt idx="57711">
                  <c:v>162.22300000000001</c:v>
                </c:pt>
                <c:pt idx="57712">
                  <c:v>161.29499999999999</c:v>
                </c:pt>
                <c:pt idx="57713">
                  <c:v>160.363</c:v>
                </c:pt>
                <c:pt idx="57714">
                  <c:v>159.42800000000011</c:v>
                </c:pt>
                <c:pt idx="57715">
                  <c:v>158.489</c:v>
                </c:pt>
                <c:pt idx="57716">
                  <c:v>157.54599999999999</c:v>
                </c:pt>
                <c:pt idx="57717">
                  <c:v>156.59900000000002</c:v>
                </c:pt>
                <c:pt idx="57718">
                  <c:v>155.64899999999997</c:v>
                </c:pt>
                <c:pt idx="57719">
                  <c:v>154.696</c:v>
                </c:pt>
                <c:pt idx="57720">
                  <c:v>153.739</c:v>
                </c:pt>
                <c:pt idx="57721">
                  <c:v>152.78</c:v>
                </c:pt>
                <c:pt idx="57722">
                  <c:v>151.816</c:v>
                </c:pt>
                <c:pt idx="57723">
                  <c:v>150.85000000000011</c:v>
                </c:pt>
                <c:pt idx="57724">
                  <c:v>149.88100000000011</c:v>
                </c:pt>
                <c:pt idx="57725">
                  <c:v>148.90800000000004</c:v>
                </c:pt>
                <c:pt idx="57726">
                  <c:v>147.93300000000002</c:v>
                </c:pt>
                <c:pt idx="57727">
                  <c:v>146.95500000000001</c:v>
                </c:pt>
                <c:pt idx="57728">
                  <c:v>145.97399999999999</c:v>
                </c:pt>
                <c:pt idx="57729">
                  <c:v>144.99</c:v>
                </c:pt>
                <c:pt idx="57730">
                  <c:v>144.00399999999999</c:v>
                </c:pt>
                <c:pt idx="57731">
                  <c:v>143.01499999999999</c:v>
                </c:pt>
                <c:pt idx="57732">
                  <c:v>142.023</c:v>
                </c:pt>
                <c:pt idx="57733">
                  <c:v>141.029</c:v>
                </c:pt>
                <c:pt idx="57734">
                  <c:v>140.03300000000002</c:v>
                </c:pt>
                <c:pt idx="57735">
                  <c:v>139.03399999999999</c:v>
                </c:pt>
                <c:pt idx="57736">
                  <c:v>138.03300000000002</c:v>
                </c:pt>
                <c:pt idx="57737">
                  <c:v>137.03</c:v>
                </c:pt>
                <c:pt idx="57738">
                  <c:v>136.02500000000001</c:v>
                </c:pt>
                <c:pt idx="57739">
                  <c:v>135.017</c:v>
                </c:pt>
                <c:pt idx="57740">
                  <c:v>134.00800000000001</c:v>
                </c:pt>
                <c:pt idx="57741">
                  <c:v>132.99700000000001</c:v>
                </c:pt>
                <c:pt idx="57742">
                  <c:v>131.983</c:v>
                </c:pt>
                <c:pt idx="57743">
                  <c:v>130.96900000000002</c:v>
                </c:pt>
                <c:pt idx="57744">
                  <c:v>129.95200000000011</c:v>
                </c:pt>
                <c:pt idx="57745">
                  <c:v>128.93300000000002</c:v>
                </c:pt>
                <c:pt idx="57746">
                  <c:v>127.91400000000006</c:v>
                </c:pt>
                <c:pt idx="57747">
                  <c:v>126.892</c:v>
                </c:pt>
                <c:pt idx="57748">
                  <c:v>125.869</c:v>
                </c:pt>
                <c:pt idx="57749">
                  <c:v>124.845</c:v>
                </c:pt>
                <c:pt idx="57750">
                  <c:v>123.819</c:v>
                </c:pt>
                <c:pt idx="57751">
                  <c:v>122.79300000000002</c:v>
                </c:pt>
                <c:pt idx="57752">
                  <c:v>121.765</c:v>
                </c:pt>
                <c:pt idx="57753">
                  <c:v>120.736</c:v>
                </c:pt>
                <c:pt idx="57754">
                  <c:v>119.705</c:v>
                </c:pt>
                <c:pt idx="57755">
                  <c:v>118.67400000000001</c:v>
                </c:pt>
                <c:pt idx="57756">
                  <c:v>117.642</c:v>
                </c:pt>
                <c:pt idx="57757">
                  <c:v>116.61</c:v>
                </c:pt>
                <c:pt idx="57758">
                  <c:v>115.57599999999998</c:v>
                </c:pt>
                <c:pt idx="57759">
                  <c:v>114.542</c:v>
                </c:pt>
                <c:pt idx="57760">
                  <c:v>113.50700000000002</c:v>
                </c:pt>
                <c:pt idx="57761">
                  <c:v>112.471</c:v>
                </c:pt>
                <c:pt idx="57762">
                  <c:v>111.435</c:v>
                </c:pt>
                <c:pt idx="57763">
                  <c:v>110.399</c:v>
                </c:pt>
                <c:pt idx="57764">
                  <c:v>109.36199999999999</c:v>
                </c:pt>
                <c:pt idx="57765">
                  <c:v>108.32499999999999</c:v>
                </c:pt>
                <c:pt idx="57766">
                  <c:v>107.288</c:v>
                </c:pt>
                <c:pt idx="57767">
                  <c:v>106.25</c:v>
                </c:pt>
                <c:pt idx="57768">
                  <c:v>105.21299999999999</c:v>
                </c:pt>
                <c:pt idx="57769">
                  <c:v>104.17499999999998</c:v>
                </c:pt>
                <c:pt idx="57770">
                  <c:v>103.13800000000001</c:v>
                </c:pt>
                <c:pt idx="57771">
                  <c:v>102.1</c:v>
                </c:pt>
                <c:pt idx="57772">
                  <c:v>101.063</c:v>
                </c:pt>
                <c:pt idx="57773">
                  <c:v>100.026</c:v>
                </c:pt>
                <c:pt idx="57774">
                  <c:v>98.989199999999997</c:v>
                </c:pt>
                <c:pt idx="57775">
                  <c:v>97.952799999999982</c:v>
                </c:pt>
                <c:pt idx="57776">
                  <c:v>96.916799999999995</c:v>
                </c:pt>
                <c:pt idx="57777">
                  <c:v>95.881399999999999</c:v>
                </c:pt>
                <c:pt idx="57778">
                  <c:v>94.846500000000006</c:v>
                </c:pt>
                <c:pt idx="57779">
                  <c:v>93.812100000000001</c:v>
                </c:pt>
                <c:pt idx="57780">
                  <c:v>92.77849999999998</c:v>
                </c:pt>
                <c:pt idx="57781">
                  <c:v>91.745599999999996</c:v>
                </c:pt>
                <c:pt idx="57782">
                  <c:v>90.713399999999993</c:v>
                </c:pt>
                <c:pt idx="57783">
                  <c:v>89.68219999999998</c:v>
                </c:pt>
                <c:pt idx="57784">
                  <c:v>88.651899999999998</c:v>
                </c:pt>
                <c:pt idx="57785">
                  <c:v>87.622599999999949</c:v>
                </c:pt>
                <c:pt idx="57786">
                  <c:v>86.594200000000058</c:v>
                </c:pt>
                <c:pt idx="57787">
                  <c:v>85.567099999999996</c:v>
                </c:pt>
                <c:pt idx="57788">
                  <c:v>84.541100000000057</c:v>
                </c:pt>
                <c:pt idx="57789">
                  <c:v>83.516300000000001</c:v>
                </c:pt>
                <c:pt idx="57790">
                  <c:v>82.492900000000006</c:v>
                </c:pt>
                <c:pt idx="57791">
                  <c:v>81.470699999999994</c:v>
                </c:pt>
                <c:pt idx="57792">
                  <c:v>80.45</c:v>
                </c:pt>
                <c:pt idx="57793">
                  <c:v>79.430700000000002</c:v>
                </c:pt>
                <c:pt idx="57794">
                  <c:v>78.412899999999993</c:v>
                </c:pt>
                <c:pt idx="57795">
                  <c:v>77.396799999999999</c:v>
                </c:pt>
                <c:pt idx="57796">
                  <c:v>76.382299999999987</c:v>
                </c:pt>
                <c:pt idx="57797">
                  <c:v>75.369399999999999</c:v>
                </c:pt>
                <c:pt idx="57798">
                  <c:v>74.358399999999989</c:v>
                </c:pt>
                <c:pt idx="57799">
                  <c:v>73.349100000000007</c:v>
                </c:pt>
                <c:pt idx="57800">
                  <c:v>72.341700000000003</c:v>
                </c:pt>
                <c:pt idx="57801">
                  <c:v>71.336200000000005</c:v>
                </c:pt>
                <c:pt idx="57802">
                  <c:v>70.332700000000003</c:v>
                </c:pt>
                <c:pt idx="57803">
                  <c:v>69.331300000000013</c:v>
                </c:pt>
                <c:pt idx="57804">
                  <c:v>68.331800000000001</c:v>
                </c:pt>
                <c:pt idx="57805">
                  <c:v>67.334500000000006</c:v>
                </c:pt>
                <c:pt idx="57806">
                  <c:v>66.339500000000001</c:v>
                </c:pt>
                <c:pt idx="57807">
                  <c:v>65.346700000000013</c:v>
                </c:pt>
                <c:pt idx="57808">
                  <c:v>64.356200000000001</c:v>
                </c:pt>
                <c:pt idx="57809">
                  <c:v>63.368000000000002</c:v>
                </c:pt>
                <c:pt idx="57810">
                  <c:v>62.382300000000001</c:v>
                </c:pt>
                <c:pt idx="57811">
                  <c:v>61.399000000000001</c:v>
                </c:pt>
                <c:pt idx="57812">
                  <c:v>60.418200000000006</c:v>
                </c:pt>
                <c:pt idx="57813">
                  <c:v>59.439900000000002</c:v>
                </c:pt>
                <c:pt idx="57814">
                  <c:v>58.464200000000005</c:v>
                </c:pt>
                <c:pt idx="57815">
                  <c:v>57.491300000000003</c:v>
                </c:pt>
                <c:pt idx="57816">
                  <c:v>56.521000000000001</c:v>
                </c:pt>
                <c:pt idx="57817">
                  <c:v>55.5535</c:v>
                </c:pt>
                <c:pt idx="57818">
                  <c:v>54.588700000000003</c:v>
                </c:pt>
                <c:pt idx="57819">
                  <c:v>53.626800000000003</c:v>
                </c:pt>
                <c:pt idx="57820">
                  <c:v>52.6678</c:v>
                </c:pt>
                <c:pt idx="57821">
                  <c:v>51.711800000000004</c:v>
                </c:pt>
                <c:pt idx="57822">
                  <c:v>50.758700000000012</c:v>
                </c:pt>
                <c:pt idx="57823">
                  <c:v>49.808700000000002</c:v>
                </c:pt>
                <c:pt idx="57824">
                  <c:v>48.861699999999999</c:v>
                </c:pt>
                <c:pt idx="57825">
                  <c:v>47.917899999999996</c:v>
                </c:pt>
                <c:pt idx="57826">
                  <c:v>46.9773</c:v>
                </c:pt>
                <c:pt idx="57827">
                  <c:v>46.0398</c:v>
                </c:pt>
                <c:pt idx="57828">
                  <c:v>45.105600000000003</c:v>
                </c:pt>
                <c:pt idx="57829">
                  <c:v>44.174800000000005</c:v>
                </c:pt>
                <c:pt idx="57830">
                  <c:v>43.247200000000007</c:v>
                </c:pt>
                <c:pt idx="57831">
                  <c:v>42.323100000000011</c:v>
                </c:pt>
                <c:pt idx="57832">
                  <c:v>41.402300000000011</c:v>
                </c:pt>
                <c:pt idx="57833">
                  <c:v>40.485100000000003</c:v>
                </c:pt>
                <c:pt idx="57834">
                  <c:v>39.571400000000004</c:v>
                </c:pt>
                <c:pt idx="57835">
                  <c:v>38.661200000000001</c:v>
                </c:pt>
                <c:pt idx="57836">
                  <c:v>37.754600000000003</c:v>
                </c:pt>
                <c:pt idx="57837">
                  <c:v>36.851599999999998</c:v>
                </c:pt>
                <c:pt idx="57838">
                  <c:v>35.952300000000001</c:v>
                </c:pt>
                <c:pt idx="57839">
                  <c:v>35.056699999999999</c:v>
                </c:pt>
                <c:pt idx="57840">
                  <c:v>34.164900000000003</c:v>
                </c:pt>
                <c:pt idx="57841">
                  <c:v>33.276900000000012</c:v>
                </c:pt>
                <c:pt idx="57842">
                  <c:v>32.392600000000002</c:v>
                </c:pt>
                <c:pt idx="57843">
                  <c:v>31.5123</c:v>
                </c:pt>
                <c:pt idx="57844">
                  <c:v>30.635800000000014</c:v>
                </c:pt>
                <c:pt idx="57845">
                  <c:v>29.76319999999998</c:v>
                </c:pt>
                <c:pt idx="57846">
                  <c:v>28.8947</c:v>
                </c:pt>
                <c:pt idx="57847">
                  <c:v>28.030100000000001</c:v>
                </c:pt>
                <c:pt idx="57848">
                  <c:v>27.169599999999985</c:v>
                </c:pt>
                <c:pt idx="57849">
                  <c:v>26.313099999999999</c:v>
                </c:pt>
                <c:pt idx="57850">
                  <c:v>25.460699999999971</c:v>
                </c:pt>
                <c:pt idx="57851">
                  <c:v>24.612500000000001</c:v>
                </c:pt>
                <c:pt idx="57852">
                  <c:v>23.768499999999978</c:v>
                </c:pt>
                <c:pt idx="57853">
                  <c:v>22.928599999999971</c:v>
                </c:pt>
                <c:pt idx="57854">
                  <c:v>22.093</c:v>
                </c:pt>
                <c:pt idx="57855">
                  <c:v>21.26169999999998</c:v>
                </c:pt>
                <c:pt idx="57856">
                  <c:v>20.434699999999989</c:v>
                </c:pt>
                <c:pt idx="57857">
                  <c:v>19.611999999999998</c:v>
                </c:pt>
                <c:pt idx="57858">
                  <c:v>18.79369999999998</c:v>
                </c:pt>
                <c:pt idx="57859">
                  <c:v>17.979800000000001</c:v>
                </c:pt>
                <c:pt idx="57860">
                  <c:v>17.170200000000001</c:v>
                </c:pt>
                <c:pt idx="57861">
                  <c:v>16.365100000000002</c:v>
                </c:pt>
                <c:pt idx="57862">
                  <c:v>15.5646</c:v>
                </c:pt>
                <c:pt idx="57863">
                  <c:v>14.7685</c:v>
                </c:pt>
                <c:pt idx="57864">
                  <c:v>13.976900000000002</c:v>
                </c:pt>
                <c:pt idx="57865">
                  <c:v>13.19</c:v>
                </c:pt>
                <c:pt idx="57866">
                  <c:v>12.4076</c:v>
                </c:pt>
                <c:pt idx="57867">
                  <c:v>11.629800000000001</c:v>
                </c:pt>
                <c:pt idx="57868">
                  <c:v>10.856700000000007</c:v>
                </c:pt>
                <c:pt idx="57869">
                  <c:v>10.0883</c:v>
                </c:pt>
                <c:pt idx="57870">
                  <c:v>9.3245500000000003</c:v>
                </c:pt>
                <c:pt idx="57871">
                  <c:v>8.5655500000000071</c:v>
                </c:pt>
                <c:pt idx="57872">
                  <c:v>7.8113000000000001</c:v>
                </c:pt>
                <c:pt idx="57873">
                  <c:v>7.0617900000000002</c:v>
                </c:pt>
                <c:pt idx="57874">
                  <c:v>6.3170699999999975</c:v>
                </c:pt>
                <c:pt idx="57875">
                  <c:v>5.5772000000000004</c:v>
                </c:pt>
                <c:pt idx="57876">
                  <c:v>4.8422499999999999</c:v>
                </c:pt>
                <c:pt idx="57877">
                  <c:v>4.1120699999999966</c:v>
                </c:pt>
                <c:pt idx="57878">
                  <c:v>3.3868099999999979</c:v>
                </c:pt>
                <c:pt idx="57879">
                  <c:v>2.6664699999999981</c:v>
                </c:pt>
                <c:pt idx="57880">
                  <c:v>1.9510500000000008</c:v>
                </c:pt>
                <c:pt idx="57881">
                  <c:v>1.24064</c:v>
                </c:pt>
                <c:pt idx="57882">
                  <c:v>0.53514600000000001</c:v>
                </c:pt>
                <c:pt idx="57883">
                  <c:v>-0.16525500000000001</c:v>
                </c:pt>
                <c:pt idx="57884">
                  <c:v>-0.86070600000000042</c:v>
                </c:pt>
                <c:pt idx="57885">
                  <c:v>-1.55108</c:v>
                </c:pt>
                <c:pt idx="57886">
                  <c:v>-2.2363599999999981</c:v>
                </c:pt>
                <c:pt idx="57887">
                  <c:v>-2.9165699999999979</c:v>
                </c:pt>
                <c:pt idx="57888">
                  <c:v>-3.5916599999999979</c:v>
                </c:pt>
                <c:pt idx="57889">
                  <c:v>-4.2615999999999996</c:v>
                </c:pt>
                <c:pt idx="57890">
                  <c:v>-4.9264099999999997</c:v>
                </c:pt>
                <c:pt idx="57891">
                  <c:v>-5.5861099999999997</c:v>
                </c:pt>
                <c:pt idx="57892">
                  <c:v>-6.24057</c:v>
                </c:pt>
                <c:pt idx="57893">
                  <c:v>-6.8897500000000003</c:v>
                </c:pt>
                <c:pt idx="57894">
                  <c:v>-7.5338200000000004</c:v>
                </c:pt>
                <c:pt idx="57895">
                  <c:v>-8.1725500000000046</c:v>
                </c:pt>
                <c:pt idx="57896">
                  <c:v>-8.8061100000000003</c:v>
                </c:pt>
                <c:pt idx="57897">
                  <c:v>-9.4343400000000006</c:v>
                </c:pt>
                <c:pt idx="57898">
                  <c:v>-10.0572</c:v>
                </c:pt>
                <c:pt idx="57899">
                  <c:v>-10.674900000000001</c:v>
                </c:pt>
                <c:pt idx="57900">
                  <c:v>-11.2872</c:v>
                </c:pt>
                <c:pt idx="57901">
                  <c:v>-11.8941</c:v>
                </c:pt>
                <c:pt idx="57902">
                  <c:v>-12.495700000000006</c:v>
                </c:pt>
                <c:pt idx="57903">
                  <c:v>-13.091800000000001</c:v>
                </c:pt>
                <c:pt idx="57904">
                  <c:v>-13.682600000000004</c:v>
                </c:pt>
                <c:pt idx="57905">
                  <c:v>-14.268000000000001</c:v>
                </c:pt>
                <c:pt idx="57906">
                  <c:v>-14.847900000000001</c:v>
                </c:pt>
                <c:pt idx="57907">
                  <c:v>-15.422400000000007</c:v>
                </c:pt>
                <c:pt idx="57908">
                  <c:v>-15.991400000000002</c:v>
                </c:pt>
                <c:pt idx="57909">
                  <c:v>-16.554900000000014</c:v>
                </c:pt>
                <c:pt idx="57910">
                  <c:v>-17.112900000000014</c:v>
                </c:pt>
                <c:pt idx="57911">
                  <c:v>-17.665400000000002</c:v>
                </c:pt>
                <c:pt idx="57912">
                  <c:v>-18.212399999999981</c:v>
                </c:pt>
                <c:pt idx="57913">
                  <c:v>-18.753900000000005</c:v>
                </c:pt>
                <c:pt idx="57914">
                  <c:v>-19.2898</c:v>
                </c:pt>
                <c:pt idx="57915">
                  <c:v>-19.8201</c:v>
                </c:pt>
                <c:pt idx="57916">
                  <c:v>-20.344899999999999</c:v>
                </c:pt>
                <c:pt idx="57917">
                  <c:v>-20.864000000000001</c:v>
                </c:pt>
                <c:pt idx="57918">
                  <c:v>-21.377500000000001</c:v>
                </c:pt>
                <c:pt idx="57919">
                  <c:v>-21.88529999999998</c:v>
                </c:pt>
                <c:pt idx="57920">
                  <c:v>-22.387599999999985</c:v>
                </c:pt>
                <c:pt idx="57921">
                  <c:v>-22.8842</c:v>
                </c:pt>
                <c:pt idx="57922">
                  <c:v>-23.3751</c:v>
                </c:pt>
                <c:pt idx="57923">
                  <c:v>-23.860299999999981</c:v>
                </c:pt>
                <c:pt idx="57924">
                  <c:v>-24.339900000000014</c:v>
                </c:pt>
                <c:pt idx="57925">
                  <c:v>-24.813600000000001</c:v>
                </c:pt>
                <c:pt idx="57926">
                  <c:v>-25.281699999999979</c:v>
                </c:pt>
                <c:pt idx="57927">
                  <c:v>-25.7441</c:v>
                </c:pt>
                <c:pt idx="57928">
                  <c:v>-26.20069999999998</c:v>
                </c:pt>
                <c:pt idx="57929">
                  <c:v>-26.651499999999999</c:v>
                </c:pt>
                <c:pt idx="57930">
                  <c:v>-27.096499999999981</c:v>
                </c:pt>
                <c:pt idx="57931">
                  <c:v>-27.535799999999977</c:v>
                </c:pt>
                <c:pt idx="57932">
                  <c:v>-27.969199999999979</c:v>
                </c:pt>
                <c:pt idx="57933">
                  <c:v>-28.396899999999999</c:v>
                </c:pt>
                <c:pt idx="57934">
                  <c:v>-28.8187</c:v>
                </c:pt>
                <c:pt idx="57935">
                  <c:v>-29.2346</c:v>
                </c:pt>
                <c:pt idx="57936">
                  <c:v>-29.6447</c:v>
                </c:pt>
                <c:pt idx="57937">
                  <c:v>-30.0489</c:v>
                </c:pt>
                <c:pt idx="57938">
                  <c:v>-30.447299999999977</c:v>
                </c:pt>
                <c:pt idx="57939">
                  <c:v>-30.839700000000001</c:v>
                </c:pt>
                <c:pt idx="57940">
                  <c:v>-31.226199999999981</c:v>
                </c:pt>
                <c:pt idx="57941">
                  <c:v>-31.606800000000014</c:v>
                </c:pt>
                <c:pt idx="57942">
                  <c:v>-31.981499999999979</c:v>
                </c:pt>
                <c:pt idx="57943">
                  <c:v>-32.350200000000001</c:v>
                </c:pt>
                <c:pt idx="57944">
                  <c:v>-32.713000000000001</c:v>
                </c:pt>
                <c:pt idx="57945">
                  <c:v>-33.069700000000012</c:v>
                </c:pt>
                <c:pt idx="57946">
                  <c:v>-33.420500000000011</c:v>
                </c:pt>
                <c:pt idx="57947">
                  <c:v>-33.765300000000039</c:v>
                </c:pt>
                <c:pt idx="57948">
                  <c:v>-34.104100000000003</c:v>
                </c:pt>
                <c:pt idx="57949">
                  <c:v>-34.436900000000001</c:v>
                </c:pt>
                <c:pt idx="57950">
                  <c:v>-34.763700000000028</c:v>
                </c:pt>
                <c:pt idx="57951">
                  <c:v>-35.084299999999999</c:v>
                </c:pt>
                <c:pt idx="57952">
                  <c:v>-35.398900000000012</c:v>
                </c:pt>
                <c:pt idx="57953">
                  <c:v>-35.707500000000003</c:v>
                </c:pt>
                <c:pt idx="57954">
                  <c:v>-36.009900000000002</c:v>
                </c:pt>
                <c:pt idx="57955">
                  <c:v>-36.3063</c:v>
                </c:pt>
                <c:pt idx="57956">
                  <c:v>-36.596500000000013</c:v>
                </c:pt>
                <c:pt idx="57957">
                  <c:v>-36.880699999999997</c:v>
                </c:pt>
                <c:pt idx="57958">
                  <c:v>-37.158700000000003</c:v>
                </c:pt>
                <c:pt idx="57959">
                  <c:v>-37.430500000000002</c:v>
                </c:pt>
                <c:pt idx="57960">
                  <c:v>-37.69610000000003</c:v>
                </c:pt>
                <c:pt idx="57961">
                  <c:v>-37.955600000000004</c:v>
                </c:pt>
                <c:pt idx="57962">
                  <c:v>-38.208900000000028</c:v>
                </c:pt>
                <c:pt idx="57963">
                  <c:v>-38.456000000000003</c:v>
                </c:pt>
                <c:pt idx="57964">
                  <c:v>-38.696900000000028</c:v>
                </c:pt>
                <c:pt idx="57965">
                  <c:v>-38.931600000000003</c:v>
                </c:pt>
                <c:pt idx="57966">
                  <c:v>-39.1599</c:v>
                </c:pt>
                <c:pt idx="57967">
                  <c:v>-39.382100000000001</c:v>
                </c:pt>
                <c:pt idx="57968">
                  <c:v>-39.598000000000013</c:v>
                </c:pt>
                <c:pt idx="57969">
                  <c:v>-39.807600000000001</c:v>
                </c:pt>
                <c:pt idx="57970">
                  <c:v>-40.011000000000003</c:v>
                </c:pt>
                <c:pt idx="57971">
                  <c:v>-40.208000000000013</c:v>
                </c:pt>
                <c:pt idx="57972">
                  <c:v>-40.398700000000012</c:v>
                </c:pt>
                <c:pt idx="57973">
                  <c:v>-40.583100000000002</c:v>
                </c:pt>
                <c:pt idx="57974">
                  <c:v>-40.761100000000013</c:v>
                </c:pt>
                <c:pt idx="57975">
                  <c:v>-40.932700000000011</c:v>
                </c:pt>
                <c:pt idx="57976">
                  <c:v>-41.098000000000013</c:v>
                </c:pt>
                <c:pt idx="57977">
                  <c:v>-41.257000000000005</c:v>
                </c:pt>
                <c:pt idx="57978">
                  <c:v>-41.409500000000001</c:v>
                </c:pt>
                <c:pt idx="57979">
                  <c:v>-41.555600000000005</c:v>
                </c:pt>
                <c:pt idx="57980">
                  <c:v>-41.695300000000039</c:v>
                </c:pt>
                <c:pt idx="57981">
                  <c:v>-41.828500000000012</c:v>
                </c:pt>
                <c:pt idx="57982">
                  <c:v>-41.955400000000004</c:v>
                </c:pt>
                <c:pt idx="57983">
                  <c:v>-42.075700000000012</c:v>
                </c:pt>
                <c:pt idx="57984">
                  <c:v>-42.189500000000002</c:v>
                </c:pt>
                <c:pt idx="57985">
                  <c:v>-42.297000000000011</c:v>
                </c:pt>
                <c:pt idx="57986">
                  <c:v>-42.3977</c:v>
                </c:pt>
                <c:pt idx="57987">
                  <c:v>-42.492100000000029</c:v>
                </c:pt>
                <c:pt idx="57988">
                  <c:v>-42.579900000000002</c:v>
                </c:pt>
                <c:pt idx="57989">
                  <c:v>-42.661200000000001</c:v>
                </c:pt>
                <c:pt idx="57990">
                  <c:v>-42.735900000000029</c:v>
                </c:pt>
                <c:pt idx="57991">
                  <c:v>-42.804000000000002</c:v>
                </c:pt>
                <c:pt idx="57992">
                  <c:v>-42.865600000000001</c:v>
                </c:pt>
                <c:pt idx="57993">
                  <c:v>-42.9206</c:v>
                </c:pt>
                <c:pt idx="57994">
                  <c:v>-42.969000000000001</c:v>
                </c:pt>
                <c:pt idx="57995">
                  <c:v>-43.0107</c:v>
                </c:pt>
                <c:pt idx="57996">
                  <c:v>-43.0458</c:v>
                </c:pt>
                <c:pt idx="57997">
                  <c:v>-43.074200000000005</c:v>
                </c:pt>
                <c:pt idx="57998">
                  <c:v>-43.096000000000011</c:v>
                </c:pt>
                <c:pt idx="57999">
                  <c:v>-43.1111</c:v>
                </c:pt>
                <c:pt idx="58000">
                  <c:v>-43.119500000000002</c:v>
                </c:pt>
                <c:pt idx="58001">
                  <c:v>-43.121200000000002</c:v>
                </c:pt>
                <c:pt idx="58002">
                  <c:v>-43.116200000000006</c:v>
                </c:pt>
                <c:pt idx="58003">
                  <c:v>-43.104400000000005</c:v>
                </c:pt>
                <c:pt idx="58004">
                  <c:v>-43.086000000000006</c:v>
                </c:pt>
                <c:pt idx="58005">
                  <c:v>-43.060700000000011</c:v>
                </c:pt>
                <c:pt idx="58006">
                  <c:v>-43.028700000000029</c:v>
                </c:pt>
                <c:pt idx="58007">
                  <c:v>-42.989899999999999</c:v>
                </c:pt>
                <c:pt idx="58008">
                  <c:v>-42.944299999999998</c:v>
                </c:pt>
                <c:pt idx="58009">
                  <c:v>-42.8919</c:v>
                </c:pt>
                <c:pt idx="58010">
                  <c:v>-42.832700000000003</c:v>
                </c:pt>
                <c:pt idx="58011">
                  <c:v>-42.766600000000011</c:v>
                </c:pt>
                <c:pt idx="58012">
                  <c:v>-42.693800000000003</c:v>
                </c:pt>
                <c:pt idx="58013">
                  <c:v>-42.614000000000004</c:v>
                </c:pt>
                <c:pt idx="58014">
                  <c:v>-42.527300000000011</c:v>
                </c:pt>
                <c:pt idx="58015">
                  <c:v>-42.433800000000005</c:v>
                </c:pt>
                <c:pt idx="58016">
                  <c:v>-42.333400000000005</c:v>
                </c:pt>
                <c:pt idx="58017">
                  <c:v>-42.226000000000013</c:v>
                </c:pt>
                <c:pt idx="58018">
                  <c:v>-42.111699999999999</c:v>
                </c:pt>
                <c:pt idx="58019">
                  <c:v>-41.990500000000011</c:v>
                </c:pt>
                <c:pt idx="58020">
                  <c:v>-41.862400000000001</c:v>
                </c:pt>
                <c:pt idx="58021">
                  <c:v>-41.727300000000028</c:v>
                </c:pt>
                <c:pt idx="58022">
                  <c:v>-41.5852</c:v>
                </c:pt>
                <c:pt idx="58023">
                  <c:v>-41.436100000000003</c:v>
                </c:pt>
                <c:pt idx="58024">
                  <c:v>-41.280100000000012</c:v>
                </c:pt>
                <c:pt idx="58025">
                  <c:v>-41.117000000000004</c:v>
                </c:pt>
                <c:pt idx="58026">
                  <c:v>-40.946899999999999</c:v>
                </c:pt>
                <c:pt idx="58027">
                  <c:v>-40.769800000000011</c:v>
                </c:pt>
                <c:pt idx="58028">
                  <c:v>-40.585600000000007</c:v>
                </c:pt>
                <c:pt idx="58029">
                  <c:v>-40.394400000000005</c:v>
                </c:pt>
                <c:pt idx="58030">
                  <c:v>-40.19610000000003</c:v>
                </c:pt>
                <c:pt idx="58031">
                  <c:v>-39.9908</c:v>
                </c:pt>
                <c:pt idx="58032">
                  <c:v>-39.778400000000012</c:v>
                </c:pt>
                <c:pt idx="58033">
                  <c:v>-39.558900000000001</c:v>
                </c:pt>
                <c:pt idx="58034">
                  <c:v>-39.3322</c:v>
                </c:pt>
                <c:pt idx="58035">
                  <c:v>-39.09850000000003</c:v>
                </c:pt>
                <c:pt idx="58036">
                  <c:v>-38.857599999999998</c:v>
                </c:pt>
                <c:pt idx="58037">
                  <c:v>-38.6096</c:v>
                </c:pt>
                <c:pt idx="58038">
                  <c:v>-38.354499999999994</c:v>
                </c:pt>
                <c:pt idx="58039">
                  <c:v>-38.092200000000012</c:v>
                </c:pt>
                <c:pt idx="58040">
                  <c:v>-37.822800000000001</c:v>
                </c:pt>
                <c:pt idx="58041">
                  <c:v>-37.546100000000003</c:v>
                </c:pt>
                <c:pt idx="58042">
                  <c:v>-37.262300000000039</c:v>
                </c:pt>
                <c:pt idx="58043">
                  <c:v>-36.971400000000003</c:v>
                </c:pt>
                <c:pt idx="58044">
                  <c:v>-36.673200000000001</c:v>
                </c:pt>
                <c:pt idx="58045">
                  <c:v>-36.367800000000003</c:v>
                </c:pt>
                <c:pt idx="58046">
                  <c:v>-36.055200000000006</c:v>
                </c:pt>
                <c:pt idx="58047">
                  <c:v>-35.735400000000013</c:v>
                </c:pt>
                <c:pt idx="58048">
                  <c:v>-35.4084</c:v>
                </c:pt>
                <c:pt idx="58049">
                  <c:v>-35.074100000000001</c:v>
                </c:pt>
                <c:pt idx="58050">
                  <c:v>-34.73270000000003</c:v>
                </c:pt>
                <c:pt idx="58051">
                  <c:v>-34.383899999999997</c:v>
                </c:pt>
                <c:pt idx="58052">
                  <c:v>-34.028000000000013</c:v>
                </c:pt>
                <c:pt idx="58053">
                  <c:v>-33.6648</c:v>
                </c:pt>
                <c:pt idx="58054">
                  <c:v>-33.294300000000028</c:v>
                </c:pt>
                <c:pt idx="58055">
                  <c:v>-32.916600000000003</c:v>
                </c:pt>
                <c:pt idx="58056">
                  <c:v>-32.531600000000005</c:v>
                </c:pt>
                <c:pt idx="58057">
                  <c:v>-32.139300000000013</c:v>
                </c:pt>
                <c:pt idx="58058">
                  <c:v>-31.739699999999985</c:v>
                </c:pt>
                <c:pt idx="58059">
                  <c:v>-31.332999999999988</c:v>
                </c:pt>
                <c:pt idx="58060">
                  <c:v>-30.918900000000001</c:v>
                </c:pt>
                <c:pt idx="58061">
                  <c:v>-30.497499999999981</c:v>
                </c:pt>
                <c:pt idx="58062">
                  <c:v>-30.0688</c:v>
                </c:pt>
                <c:pt idx="58063">
                  <c:v>-29.632899999999999</c:v>
                </c:pt>
                <c:pt idx="58064">
                  <c:v>-29.189699999999977</c:v>
                </c:pt>
                <c:pt idx="58065">
                  <c:v>-28.7392</c:v>
                </c:pt>
                <c:pt idx="58066">
                  <c:v>-28.28139999999998</c:v>
                </c:pt>
                <c:pt idx="58067">
                  <c:v>-27.816199999999988</c:v>
                </c:pt>
                <c:pt idx="58068">
                  <c:v>-27.343900000000001</c:v>
                </c:pt>
                <c:pt idx="58069">
                  <c:v>-26.8643</c:v>
                </c:pt>
                <c:pt idx="58070">
                  <c:v>-26.377300000000005</c:v>
                </c:pt>
                <c:pt idx="58071">
                  <c:v>-25.883099999999981</c:v>
                </c:pt>
                <c:pt idx="58072">
                  <c:v>-25.381599999999981</c:v>
                </c:pt>
                <c:pt idx="58073">
                  <c:v>-24.872800000000005</c:v>
                </c:pt>
                <c:pt idx="58074">
                  <c:v>-24.3567</c:v>
                </c:pt>
                <c:pt idx="58075">
                  <c:v>-23.833500000000001</c:v>
                </c:pt>
                <c:pt idx="58076">
                  <c:v>-23.302900000000001</c:v>
                </c:pt>
                <c:pt idx="58077">
                  <c:v>-22.764999999999986</c:v>
                </c:pt>
                <c:pt idx="58078">
                  <c:v>-22.219899999999999</c:v>
                </c:pt>
                <c:pt idx="58079">
                  <c:v>-21.6675</c:v>
                </c:pt>
                <c:pt idx="58080">
                  <c:v>-21.108000000000001</c:v>
                </c:pt>
                <c:pt idx="58081">
                  <c:v>-20.5411</c:v>
                </c:pt>
                <c:pt idx="58082">
                  <c:v>-19.966999999999981</c:v>
                </c:pt>
                <c:pt idx="58083">
                  <c:v>-19.385699999999982</c:v>
                </c:pt>
                <c:pt idx="58084">
                  <c:v>-18.7973</c:v>
                </c:pt>
                <c:pt idx="58085">
                  <c:v>-18.201499999999989</c:v>
                </c:pt>
                <c:pt idx="58086">
                  <c:v>-17.59859999999998</c:v>
                </c:pt>
                <c:pt idx="58087">
                  <c:v>-16.988499999999966</c:v>
                </c:pt>
                <c:pt idx="58088">
                  <c:v>-16.371200000000005</c:v>
                </c:pt>
                <c:pt idx="58089">
                  <c:v>-15.746700000000001</c:v>
                </c:pt>
                <c:pt idx="58090">
                  <c:v>-15.1152</c:v>
                </c:pt>
                <c:pt idx="58091">
                  <c:v>-14.476400000000007</c:v>
                </c:pt>
                <c:pt idx="58092">
                  <c:v>-13.830500000000002</c:v>
                </c:pt>
                <c:pt idx="58093">
                  <c:v>-13.1774</c:v>
                </c:pt>
                <c:pt idx="58094">
                  <c:v>-12.5174</c:v>
                </c:pt>
                <c:pt idx="58095">
                  <c:v>-11.850200000000006</c:v>
                </c:pt>
                <c:pt idx="58096">
                  <c:v>-11.1759</c:v>
                </c:pt>
                <c:pt idx="58097">
                  <c:v>-10.4946</c:v>
                </c:pt>
                <c:pt idx="58098">
                  <c:v>-9.8062200000000015</c:v>
                </c:pt>
                <c:pt idx="58099">
                  <c:v>-9.1108400000000014</c:v>
                </c:pt>
                <c:pt idx="58100">
                  <c:v>-8.4084900000000005</c:v>
                </c:pt>
                <c:pt idx="58101">
                  <c:v>-7.6990499999999997</c:v>
                </c:pt>
                <c:pt idx="58102">
                  <c:v>-6.9827000000000004</c:v>
                </c:pt>
                <c:pt idx="58103">
                  <c:v>-6.2593899999999998</c:v>
                </c:pt>
                <c:pt idx="58104">
                  <c:v>-5.5291600000000001</c:v>
                </c:pt>
                <c:pt idx="58105">
                  <c:v>-4.7920099999999985</c:v>
                </c:pt>
                <c:pt idx="58106">
                  <c:v>-4.0480099999999997</c:v>
                </c:pt>
                <c:pt idx="58107">
                  <c:v>-3.2971100000000018</c:v>
                </c:pt>
                <c:pt idx="58108">
                  <c:v>-2.53932</c:v>
                </c:pt>
                <c:pt idx="58109">
                  <c:v>-1.7747899999999999</c:v>
                </c:pt>
                <c:pt idx="58110">
                  <c:v>-1.0034199999999998</c:v>
                </c:pt>
                <c:pt idx="58111">
                  <c:v>-0.22524500000000011</c:v>
                </c:pt>
                <c:pt idx="58112">
                  <c:v>0.5596179999999995</c:v>
                </c:pt>
                <c:pt idx="58113">
                  <c:v>1.3512</c:v>
                </c:pt>
                <c:pt idx="58114">
                  <c:v>2.1494900000000001</c:v>
                </c:pt>
                <c:pt idx="58115">
                  <c:v>2.9544699999999984</c:v>
                </c:pt>
                <c:pt idx="58116">
                  <c:v>3.7660300000000002</c:v>
                </c:pt>
                <c:pt idx="58117">
                  <c:v>4.5841899999999969</c:v>
                </c:pt>
                <c:pt idx="58118">
                  <c:v>5.4089700000000001</c:v>
                </c:pt>
                <c:pt idx="58119">
                  <c:v>6.2403000000000004</c:v>
                </c:pt>
                <c:pt idx="58120">
                  <c:v>7.0782100000000003</c:v>
                </c:pt>
                <c:pt idx="58121">
                  <c:v>7.9225099999999964</c:v>
                </c:pt>
                <c:pt idx="58122">
                  <c:v>8.7732500000000009</c:v>
                </c:pt>
                <c:pt idx="58123">
                  <c:v>9.6304500000000015</c:v>
                </c:pt>
                <c:pt idx="58124">
                  <c:v>10.494</c:v>
                </c:pt>
                <c:pt idx="58125">
                  <c:v>11.363900000000006</c:v>
                </c:pt>
                <c:pt idx="58126">
                  <c:v>12.2402</c:v>
                </c:pt>
                <c:pt idx="58127">
                  <c:v>13.1227</c:v>
                </c:pt>
                <c:pt idx="58128">
                  <c:v>14.0115</c:v>
                </c:pt>
                <c:pt idx="58129">
                  <c:v>14.906400000000007</c:v>
                </c:pt>
                <c:pt idx="58130">
                  <c:v>15.807600000000004</c:v>
                </c:pt>
                <c:pt idx="58131">
                  <c:v>16.714800000000015</c:v>
                </c:pt>
                <c:pt idx="58132">
                  <c:v>17.6281</c:v>
                </c:pt>
                <c:pt idx="58133">
                  <c:v>18.547499999999989</c:v>
                </c:pt>
                <c:pt idx="58134">
                  <c:v>19.472899999999989</c:v>
                </c:pt>
                <c:pt idx="58135">
                  <c:v>20.404299999999989</c:v>
                </c:pt>
                <c:pt idx="58136">
                  <c:v>21.3415</c:v>
                </c:pt>
                <c:pt idx="58137">
                  <c:v>22.28469999999998</c:v>
                </c:pt>
                <c:pt idx="58138">
                  <c:v>23.233699999999981</c:v>
                </c:pt>
                <c:pt idx="58139">
                  <c:v>24.18849999999998</c:v>
                </c:pt>
                <c:pt idx="58140">
                  <c:v>25.149000000000001</c:v>
                </c:pt>
                <c:pt idx="58141">
                  <c:v>26.115200000000005</c:v>
                </c:pt>
                <c:pt idx="58142">
                  <c:v>27.087</c:v>
                </c:pt>
                <c:pt idx="58143">
                  <c:v>28.064499999999981</c:v>
                </c:pt>
                <c:pt idx="58144">
                  <c:v>29.047499999999989</c:v>
                </c:pt>
                <c:pt idx="58145">
                  <c:v>30.036000000000001</c:v>
                </c:pt>
                <c:pt idx="58146">
                  <c:v>31.03</c:v>
                </c:pt>
                <c:pt idx="58147">
                  <c:v>32.029300000000013</c:v>
                </c:pt>
                <c:pt idx="58148">
                  <c:v>33.034000000000006</c:v>
                </c:pt>
                <c:pt idx="58149">
                  <c:v>34.0441</c:v>
                </c:pt>
                <c:pt idx="58150">
                  <c:v>35.0593</c:v>
                </c:pt>
                <c:pt idx="58151">
                  <c:v>36.079800000000006</c:v>
                </c:pt>
                <c:pt idx="58152">
                  <c:v>37.105300000000028</c:v>
                </c:pt>
                <c:pt idx="58153">
                  <c:v>38.136000000000003</c:v>
                </c:pt>
                <c:pt idx="58154">
                  <c:v>39.171700000000001</c:v>
                </c:pt>
                <c:pt idx="58155">
                  <c:v>40.212300000000013</c:v>
                </c:pt>
                <c:pt idx="58156">
                  <c:v>41.257899999999999</c:v>
                </c:pt>
                <c:pt idx="58157">
                  <c:v>42.308300000000003</c:v>
                </c:pt>
                <c:pt idx="58158">
                  <c:v>43.363500000000002</c:v>
                </c:pt>
                <c:pt idx="58159">
                  <c:v>44.423500000000011</c:v>
                </c:pt>
                <c:pt idx="58160">
                  <c:v>45.488100000000003</c:v>
                </c:pt>
                <c:pt idx="58161">
                  <c:v>46.557400000000001</c:v>
                </c:pt>
                <c:pt idx="58162">
                  <c:v>47.6312</c:v>
                </c:pt>
                <c:pt idx="58163">
                  <c:v>48.709500000000013</c:v>
                </c:pt>
                <c:pt idx="58164">
                  <c:v>49.79210000000004</c:v>
                </c:pt>
                <c:pt idx="58165">
                  <c:v>50.879200000000004</c:v>
                </c:pt>
                <c:pt idx="58166">
                  <c:v>51.970600000000005</c:v>
                </c:pt>
                <c:pt idx="58167">
                  <c:v>53.066300000000012</c:v>
                </c:pt>
                <c:pt idx="58168">
                  <c:v>54.166000000000011</c:v>
                </c:pt>
                <c:pt idx="58169">
                  <c:v>55.27</c:v>
                </c:pt>
                <c:pt idx="58170">
                  <c:v>56.377899999999997</c:v>
                </c:pt>
                <c:pt idx="58171">
                  <c:v>57.489800000000002</c:v>
                </c:pt>
                <c:pt idx="58172">
                  <c:v>58.605600000000003</c:v>
                </c:pt>
                <c:pt idx="58173">
                  <c:v>59.72530000000004</c:v>
                </c:pt>
                <c:pt idx="58174">
                  <c:v>60.848600000000005</c:v>
                </c:pt>
                <c:pt idx="58175">
                  <c:v>61.975700000000003</c:v>
                </c:pt>
                <c:pt idx="58176">
                  <c:v>63.106500000000011</c:v>
                </c:pt>
                <c:pt idx="58177">
                  <c:v>64.240799999999993</c:v>
                </c:pt>
                <c:pt idx="58178">
                  <c:v>65.378499999999988</c:v>
                </c:pt>
                <c:pt idx="58179">
                  <c:v>66.5197</c:v>
                </c:pt>
                <c:pt idx="58180">
                  <c:v>67.664199999999994</c:v>
                </c:pt>
                <c:pt idx="58181">
                  <c:v>68.812000000000012</c:v>
                </c:pt>
                <c:pt idx="58182">
                  <c:v>69.962900000000005</c:v>
                </c:pt>
                <c:pt idx="58183">
                  <c:v>71.117000000000004</c:v>
                </c:pt>
                <c:pt idx="58184">
                  <c:v>72.274100000000004</c:v>
                </c:pt>
                <c:pt idx="58185">
                  <c:v>73.434200000000075</c:v>
                </c:pt>
                <c:pt idx="58186">
                  <c:v>74.597200000000058</c:v>
                </c:pt>
                <c:pt idx="58187">
                  <c:v>75.763000000000005</c:v>
                </c:pt>
                <c:pt idx="58188">
                  <c:v>76.931500000000057</c:v>
                </c:pt>
                <c:pt idx="58189">
                  <c:v>78.102699999999999</c:v>
                </c:pt>
                <c:pt idx="58190">
                  <c:v>79.276399999999981</c:v>
                </c:pt>
                <c:pt idx="58191">
                  <c:v>80.452699999999993</c:v>
                </c:pt>
                <c:pt idx="58192">
                  <c:v>81.631399999999999</c:v>
                </c:pt>
                <c:pt idx="58193">
                  <c:v>82.812399999999982</c:v>
                </c:pt>
                <c:pt idx="58194">
                  <c:v>83.995700000000014</c:v>
                </c:pt>
                <c:pt idx="58195">
                  <c:v>85.181200000000004</c:v>
                </c:pt>
                <c:pt idx="58196">
                  <c:v>86.36869999999999</c:v>
                </c:pt>
                <c:pt idx="58197">
                  <c:v>87.558300000000003</c:v>
                </c:pt>
                <c:pt idx="58198">
                  <c:v>88.749799999999993</c:v>
                </c:pt>
                <c:pt idx="58199">
                  <c:v>89.943200000000076</c:v>
                </c:pt>
                <c:pt idx="58200">
                  <c:v>91.138399999999947</c:v>
                </c:pt>
                <c:pt idx="58201">
                  <c:v>92.3352</c:v>
                </c:pt>
                <c:pt idx="58202">
                  <c:v>93.533699999999996</c:v>
                </c:pt>
                <c:pt idx="58203">
                  <c:v>94.733599999999996</c:v>
                </c:pt>
                <c:pt idx="58204">
                  <c:v>95.935000000000002</c:v>
                </c:pt>
                <c:pt idx="58205">
                  <c:v>97.137799999999999</c:v>
                </c:pt>
                <c:pt idx="58206">
                  <c:v>98.341800000000006</c:v>
                </c:pt>
                <c:pt idx="58207">
                  <c:v>99.547100000000057</c:v>
                </c:pt>
                <c:pt idx="58208">
                  <c:v>100.753</c:v>
                </c:pt>
                <c:pt idx="58209">
                  <c:v>101.96100000000006</c:v>
                </c:pt>
                <c:pt idx="58210">
                  <c:v>103.169</c:v>
                </c:pt>
                <c:pt idx="58211">
                  <c:v>104.37799999999999</c:v>
                </c:pt>
                <c:pt idx="58212">
                  <c:v>105.58799999999999</c:v>
                </c:pt>
                <c:pt idx="58213">
                  <c:v>106.798</c:v>
                </c:pt>
                <c:pt idx="58214">
                  <c:v>108.01</c:v>
                </c:pt>
                <c:pt idx="58215">
                  <c:v>109.221</c:v>
                </c:pt>
                <c:pt idx="58216">
                  <c:v>110.43300000000002</c:v>
                </c:pt>
                <c:pt idx="58217">
                  <c:v>111.645</c:v>
                </c:pt>
                <c:pt idx="58218">
                  <c:v>112.85799999999999</c:v>
                </c:pt>
                <c:pt idx="58219">
                  <c:v>114.071</c:v>
                </c:pt>
                <c:pt idx="58220">
                  <c:v>115.28400000000002</c:v>
                </c:pt>
                <c:pt idx="58221">
                  <c:v>116.49600000000002</c:v>
                </c:pt>
                <c:pt idx="58222">
                  <c:v>117.709</c:v>
                </c:pt>
                <c:pt idx="58223">
                  <c:v>118.92100000000002</c:v>
                </c:pt>
                <c:pt idx="58224">
                  <c:v>120.133</c:v>
                </c:pt>
                <c:pt idx="58225">
                  <c:v>121.345</c:v>
                </c:pt>
                <c:pt idx="58226">
                  <c:v>122.556</c:v>
                </c:pt>
                <c:pt idx="58227">
                  <c:v>123.76700000000002</c:v>
                </c:pt>
                <c:pt idx="58228">
                  <c:v>124.977</c:v>
                </c:pt>
                <c:pt idx="58229">
                  <c:v>126.18600000000001</c:v>
                </c:pt>
                <c:pt idx="58230">
                  <c:v>127.395</c:v>
                </c:pt>
                <c:pt idx="58231">
                  <c:v>128.602</c:v>
                </c:pt>
                <c:pt idx="58232">
                  <c:v>129.80800000000011</c:v>
                </c:pt>
                <c:pt idx="58233">
                  <c:v>131.01399999999998</c:v>
                </c:pt>
                <c:pt idx="58234">
                  <c:v>132.21799999999999</c:v>
                </c:pt>
                <c:pt idx="58235">
                  <c:v>133.42100000000011</c:v>
                </c:pt>
                <c:pt idx="58236">
                  <c:v>134.62300000000002</c:v>
                </c:pt>
                <c:pt idx="58237">
                  <c:v>135.82300000000001</c:v>
                </c:pt>
                <c:pt idx="58238">
                  <c:v>137.02100000000004</c:v>
                </c:pt>
                <c:pt idx="58239">
                  <c:v>138.21799999999999</c:v>
                </c:pt>
                <c:pt idx="58240">
                  <c:v>139.41300000000001</c:v>
                </c:pt>
                <c:pt idx="58241">
                  <c:v>140.607</c:v>
                </c:pt>
                <c:pt idx="58242">
                  <c:v>141.798</c:v>
                </c:pt>
                <c:pt idx="58243">
                  <c:v>142.98800000000011</c:v>
                </c:pt>
                <c:pt idx="58244">
                  <c:v>144.17499999999998</c:v>
                </c:pt>
                <c:pt idx="58245">
                  <c:v>145.36000000000001</c:v>
                </c:pt>
                <c:pt idx="58246">
                  <c:v>146.54300000000001</c:v>
                </c:pt>
                <c:pt idx="58247">
                  <c:v>147.72399999999999</c:v>
                </c:pt>
                <c:pt idx="58248">
                  <c:v>148.90200000000004</c:v>
                </c:pt>
                <c:pt idx="58249">
                  <c:v>150.078</c:v>
                </c:pt>
                <c:pt idx="58250">
                  <c:v>151.251</c:v>
                </c:pt>
                <c:pt idx="58251">
                  <c:v>152.42100000000011</c:v>
                </c:pt>
                <c:pt idx="58252">
                  <c:v>153.589</c:v>
                </c:pt>
                <c:pt idx="58253">
                  <c:v>154.75399999999999</c:v>
                </c:pt>
                <c:pt idx="58254">
                  <c:v>155.916</c:v>
                </c:pt>
                <c:pt idx="58255">
                  <c:v>157.07399999999998</c:v>
                </c:pt>
                <c:pt idx="58256">
                  <c:v>158.22999999999999</c:v>
                </c:pt>
                <c:pt idx="58257">
                  <c:v>159.38200000000012</c:v>
                </c:pt>
                <c:pt idx="58258">
                  <c:v>160.53200000000001</c:v>
                </c:pt>
                <c:pt idx="58259">
                  <c:v>161.67699999999999</c:v>
                </c:pt>
                <c:pt idx="58260">
                  <c:v>162.82000000000011</c:v>
                </c:pt>
                <c:pt idx="58261">
                  <c:v>163.959</c:v>
                </c:pt>
                <c:pt idx="58262">
                  <c:v>165.09399999999999</c:v>
                </c:pt>
                <c:pt idx="58263">
                  <c:v>166.22499999999999</c:v>
                </c:pt>
                <c:pt idx="58264">
                  <c:v>167.35300000000001</c:v>
                </c:pt>
                <c:pt idx="58265">
                  <c:v>168.477</c:v>
                </c:pt>
                <c:pt idx="58266">
                  <c:v>169.596</c:v>
                </c:pt>
                <c:pt idx="58267">
                  <c:v>170.71199999999999</c:v>
                </c:pt>
                <c:pt idx="58268">
                  <c:v>171.82400000000001</c:v>
                </c:pt>
                <c:pt idx="58269">
                  <c:v>172.93100000000001</c:v>
                </c:pt>
                <c:pt idx="58270">
                  <c:v>174.035</c:v>
                </c:pt>
                <c:pt idx="58271">
                  <c:v>175.13300000000001</c:v>
                </c:pt>
                <c:pt idx="58272">
                  <c:v>176.22800000000001</c:v>
                </c:pt>
                <c:pt idx="58273">
                  <c:v>177.31800000000001</c:v>
                </c:pt>
                <c:pt idx="58274">
                  <c:v>178.40300000000002</c:v>
                </c:pt>
                <c:pt idx="58275">
                  <c:v>179.48400000000001</c:v>
                </c:pt>
                <c:pt idx="58276">
                  <c:v>180.56</c:v>
                </c:pt>
                <c:pt idx="58277">
                  <c:v>181.631</c:v>
                </c:pt>
                <c:pt idx="58278">
                  <c:v>182.697</c:v>
                </c:pt>
                <c:pt idx="58279">
                  <c:v>183.75800000000001</c:v>
                </c:pt>
                <c:pt idx="58280">
                  <c:v>184.81399999999999</c:v>
                </c:pt>
                <c:pt idx="58281">
                  <c:v>185.86500000000001</c:v>
                </c:pt>
                <c:pt idx="58282">
                  <c:v>186.911</c:v>
                </c:pt>
                <c:pt idx="58283">
                  <c:v>187.95200000000011</c:v>
                </c:pt>
                <c:pt idx="58284">
                  <c:v>188.98700000000011</c:v>
                </c:pt>
                <c:pt idx="58285">
                  <c:v>190.017</c:v>
                </c:pt>
                <c:pt idx="58286">
                  <c:v>191.042</c:v>
                </c:pt>
                <c:pt idx="58287">
                  <c:v>192.06</c:v>
                </c:pt>
                <c:pt idx="58288">
                  <c:v>193.07399999999998</c:v>
                </c:pt>
                <c:pt idx="58289">
                  <c:v>194.08100000000007</c:v>
                </c:pt>
                <c:pt idx="58290">
                  <c:v>195.083</c:v>
                </c:pt>
                <c:pt idx="58291">
                  <c:v>196.07900000000001</c:v>
                </c:pt>
                <c:pt idx="58292">
                  <c:v>197.06900000000002</c:v>
                </c:pt>
                <c:pt idx="58293">
                  <c:v>198.054</c:v>
                </c:pt>
                <c:pt idx="58294">
                  <c:v>199.03200000000001</c:v>
                </c:pt>
                <c:pt idx="58295">
                  <c:v>200.00399999999999</c:v>
                </c:pt>
                <c:pt idx="58296">
                  <c:v>200.97</c:v>
                </c:pt>
                <c:pt idx="58297">
                  <c:v>201.93</c:v>
                </c:pt>
                <c:pt idx="58298">
                  <c:v>202.88300000000001</c:v>
                </c:pt>
                <c:pt idx="58299">
                  <c:v>203.83100000000007</c:v>
                </c:pt>
                <c:pt idx="58300">
                  <c:v>204.77199999999999</c:v>
                </c:pt>
                <c:pt idx="58301">
                  <c:v>205.70599999999999</c:v>
                </c:pt>
                <c:pt idx="58302">
                  <c:v>206.63399999999999</c:v>
                </c:pt>
                <c:pt idx="58303">
                  <c:v>207.55500000000001</c:v>
                </c:pt>
                <c:pt idx="58304">
                  <c:v>208.47</c:v>
                </c:pt>
                <c:pt idx="58305">
                  <c:v>209.37800000000001</c:v>
                </c:pt>
                <c:pt idx="58306">
                  <c:v>210.28</c:v>
                </c:pt>
                <c:pt idx="58307">
                  <c:v>211.17499999999998</c:v>
                </c:pt>
                <c:pt idx="58308">
                  <c:v>212.06300000000002</c:v>
                </c:pt>
                <c:pt idx="58309">
                  <c:v>212.94399999999999</c:v>
                </c:pt>
                <c:pt idx="58310">
                  <c:v>213.81800000000001</c:v>
                </c:pt>
                <c:pt idx="58311">
                  <c:v>214.685</c:v>
                </c:pt>
                <c:pt idx="58312">
                  <c:v>215.54499999999999</c:v>
                </c:pt>
                <c:pt idx="58313">
                  <c:v>216.39800000000011</c:v>
                </c:pt>
                <c:pt idx="58314">
                  <c:v>217.24399999999989</c:v>
                </c:pt>
                <c:pt idx="58315">
                  <c:v>218.083</c:v>
                </c:pt>
                <c:pt idx="58316">
                  <c:v>218.91399999999999</c:v>
                </c:pt>
                <c:pt idx="58317">
                  <c:v>219.739</c:v>
                </c:pt>
                <c:pt idx="58318">
                  <c:v>220.55600000000001</c:v>
                </c:pt>
                <c:pt idx="58319">
                  <c:v>221.36500000000001</c:v>
                </c:pt>
                <c:pt idx="58320">
                  <c:v>222.16800000000001</c:v>
                </c:pt>
                <c:pt idx="58321">
                  <c:v>222.96300000000002</c:v>
                </c:pt>
                <c:pt idx="58322">
                  <c:v>223.75</c:v>
                </c:pt>
                <c:pt idx="58323">
                  <c:v>224.53</c:v>
                </c:pt>
                <c:pt idx="58324">
                  <c:v>225.303</c:v>
                </c:pt>
                <c:pt idx="58325">
                  <c:v>226.06800000000001</c:v>
                </c:pt>
                <c:pt idx="58326">
                  <c:v>226.82500000000007</c:v>
                </c:pt>
                <c:pt idx="58327">
                  <c:v>227.57499999999999</c:v>
                </c:pt>
                <c:pt idx="58328">
                  <c:v>228.31700000000001</c:v>
                </c:pt>
                <c:pt idx="58329">
                  <c:v>229.05100000000004</c:v>
                </c:pt>
                <c:pt idx="58330">
                  <c:v>229.77799999999999</c:v>
                </c:pt>
                <c:pt idx="58331">
                  <c:v>230.49700000000001</c:v>
                </c:pt>
                <c:pt idx="58332">
                  <c:v>231.208</c:v>
                </c:pt>
                <c:pt idx="58333">
                  <c:v>231.911</c:v>
                </c:pt>
                <c:pt idx="58334">
                  <c:v>232.607</c:v>
                </c:pt>
                <c:pt idx="58335">
                  <c:v>233.29399999999998</c:v>
                </c:pt>
                <c:pt idx="58336">
                  <c:v>233.97399999999999</c:v>
                </c:pt>
                <c:pt idx="58337">
                  <c:v>234.64599999999999</c:v>
                </c:pt>
                <c:pt idx="58338">
                  <c:v>235.31</c:v>
                </c:pt>
                <c:pt idx="58339">
                  <c:v>235.96600000000001</c:v>
                </c:pt>
                <c:pt idx="58340">
                  <c:v>236.61399999999998</c:v>
                </c:pt>
                <c:pt idx="58341">
                  <c:v>237.25399999999999</c:v>
                </c:pt>
                <c:pt idx="58342">
                  <c:v>237.8850000000001</c:v>
                </c:pt>
                <c:pt idx="58343">
                  <c:v>238.50899999999999</c:v>
                </c:pt>
                <c:pt idx="58344">
                  <c:v>239.125</c:v>
                </c:pt>
                <c:pt idx="58345">
                  <c:v>239.733</c:v>
                </c:pt>
                <c:pt idx="58346">
                  <c:v>240.333</c:v>
                </c:pt>
                <c:pt idx="58347">
                  <c:v>240.92400000000001</c:v>
                </c:pt>
                <c:pt idx="58348">
                  <c:v>241.50800000000001</c:v>
                </c:pt>
                <c:pt idx="58349">
                  <c:v>242.083</c:v>
                </c:pt>
                <c:pt idx="58350">
                  <c:v>242.65</c:v>
                </c:pt>
                <c:pt idx="58351">
                  <c:v>243.20899999999997</c:v>
                </c:pt>
                <c:pt idx="58352">
                  <c:v>243.76</c:v>
                </c:pt>
                <c:pt idx="58353">
                  <c:v>244.303</c:v>
                </c:pt>
                <c:pt idx="58354">
                  <c:v>244.83800000000011</c:v>
                </c:pt>
                <c:pt idx="58355">
                  <c:v>245.364</c:v>
                </c:pt>
                <c:pt idx="58356">
                  <c:v>245.88300000000001</c:v>
                </c:pt>
                <c:pt idx="58357">
                  <c:v>246.393</c:v>
                </c:pt>
                <c:pt idx="58358">
                  <c:v>246.89500000000001</c:v>
                </c:pt>
                <c:pt idx="58359">
                  <c:v>247.38900000000001</c:v>
                </c:pt>
                <c:pt idx="58360">
                  <c:v>247.874</c:v>
                </c:pt>
                <c:pt idx="58361">
                  <c:v>248.35200000000012</c:v>
                </c:pt>
                <c:pt idx="58362">
                  <c:v>248.82100000000011</c:v>
                </c:pt>
                <c:pt idx="58363">
                  <c:v>249.28200000000001</c:v>
                </c:pt>
                <c:pt idx="58364">
                  <c:v>249.73499999999999</c:v>
                </c:pt>
                <c:pt idx="58365">
                  <c:v>250.18</c:v>
                </c:pt>
                <c:pt idx="58366">
                  <c:v>250.61699999999999</c:v>
                </c:pt>
                <c:pt idx="58367">
                  <c:v>251.04499999999999</c:v>
                </c:pt>
                <c:pt idx="58368">
                  <c:v>251.465</c:v>
                </c:pt>
                <c:pt idx="58369">
                  <c:v>251.87800000000001</c:v>
                </c:pt>
                <c:pt idx="58370">
                  <c:v>252.28200000000001</c:v>
                </c:pt>
                <c:pt idx="58371">
                  <c:v>252.678</c:v>
                </c:pt>
                <c:pt idx="58372">
                  <c:v>253.066</c:v>
                </c:pt>
                <c:pt idx="58373">
                  <c:v>253.44499999999999</c:v>
                </c:pt>
                <c:pt idx="58374">
                  <c:v>253.81700000000001</c:v>
                </c:pt>
                <c:pt idx="58375">
                  <c:v>254.18100000000001</c:v>
                </c:pt>
                <c:pt idx="58376">
                  <c:v>254.536</c:v>
                </c:pt>
                <c:pt idx="58377">
                  <c:v>254.88400000000001</c:v>
                </c:pt>
                <c:pt idx="58378">
                  <c:v>255.22399999999999</c:v>
                </c:pt>
                <c:pt idx="58379">
                  <c:v>255.55500000000001</c:v>
                </c:pt>
                <c:pt idx="58380">
                  <c:v>255.87900000000002</c:v>
                </c:pt>
                <c:pt idx="58381">
                  <c:v>256.19400000000002</c:v>
                </c:pt>
                <c:pt idx="58382">
                  <c:v>256.50200000000001</c:v>
                </c:pt>
                <c:pt idx="58383">
                  <c:v>256.80200000000002</c:v>
                </c:pt>
                <c:pt idx="58384">
                  <c:v>257.09399999999965</c:v>
                </c:pt>
                <c:pt idx="58385">
                  <c:v>257.37799999999999</c:v>
                </c:pt>
                <c:pt idx="58386">
                  <c:v>257.65400000000022</c:v>
                </c:pt>
                <c:pt idx="58387">
                  <c:v>257.92200000000003</c:v>
                </c:pt>
                <c:pt idx="58388">
                  <c:v>258.18299999999999</c:v>
                </c:pt>
                <c:pt idx="58389">
                  <c:v>258.43599999999958</c:v>
                </c:pt>
                <c:pt idx="58390">
                  <c:v>258.68099999999993</c:v>
                </c:pt>
                <c:pt idx="58391">
                  <c:v>258.91799999999978</c:v>
                </c:pt>
                <c:pt idx="58392">
                  <c:v>259.14800000000002</c:v>
                </c:pt>
                <c:pt idx="58393">
                  <c:v>259.37</c:v>
                </c:pt>
                <c:pt idx="58394">
                  <c:v>259.584</c:v>
                </c:pt>
                <c:pt idx="58395">
                  <c:v>259.79099999999966</c:v>
                </c:pt>
                <c:pt idx="58396">
                  <c:v>259.98999999999978</c:v>
                </c:pt>
                <c:pt idx="58397">
                  <c:v>260.18200000000002</c:v>
                </c:pt>
                <c:pt idx="58398">
                  <c:v>260.36599999999999</c:v>
                </c:pt>
                <c:pt idx="58399">
                  <c:v>260.54300000000001</c:v>
                </c:pt>
                <c:pt idx="58400">
                  <c:v>260.71199999999965</c:v>
                </c:pt>
                <c:pt idx="58401">
                  <c:v>260.87400000000002</c:v>
                </c:pt>
                <c:pt idx="58402">
                  <c:v>261.029</c:v>
                </c:pt>
                <c:pt idx="58403">
                  <c:v>261.17599999999999</c:v>
                </c:pt>
                <c:pt idx="58404">
                  <c:v>261.31599999999975</c:v>
                </c:pt>
                <c:pt idx="58405">
                  <c:v>261.44799999999975</c:v>
                </c:pt>
                <c:pt idx="58406">
                  <c:v>261.57400000000001</c:v>
                </c:pt>
                <c:pt idx="58407">
                  <c:v>261.69200000000001</c:v>
                </c:pt>
                <c:pt idx="58408">
                  <c:v>261.803</c:v>
                </c:pt>
                <c:pt idx="58409">
                  <c:v>261.90699999999958</c:v>
                </c:pt>
                <c:pt idx="58410">
                  <c:v>262.00400000000002</c:v>
                </c:pt>
                <c:pt idx="58411">
                  <c:v>262.09500000000003</c:v>
                </c:pt>
                <c:pt idx="58412">
                  <c:v>262.178</c:v>
                </c:pt>
                <c:pt idx="58413">
                  <c:v>262.25400000000002</c:v>
                </c:pt>
                <c:pt idx="58414">
                  <c:v>262.32299999999975</c:v>
                </c:pt>
                <c:pt idx="58415">
                  <c:v>262.38499999999999</c:v>
                </c:pt>
                <c:pt idx="58416">
                  <c:v>262.44099999999975</c:v>
                </c:pt>
                <c:pt idx="58417">
                  <c:v>262.48999999999978</c:v>
                </c:pt>
                <c:pt idx="58418">
                  <c:v>262.53199999999958</c:v>
                </c:pt>
                <c:pt idx="58419">
                  <c:v>262.56700000000001</c:v>
                </c:pt>
                <c:pt idx="58420">
                  <c:v>262.59599999999978</c:v>
                </c:pt>
                <c:pt idx="58421">
                  <c:v>262.61799999999999</c:v>
                </c:pt>
                <c:pt idx="58422">
                  <c:v>262.63400000000001</c:v>
                </c:pt>
                <c:pt idx="58423">
                  <c:v>262.64299999999997</c:v>
                </c:pt>
                <c:pt idx="58424">
                  <c:v>262.64600000000002</c:v>
                </c:pt>
                <c:pt idx="58425">
                  <c:v>262.64299999999997</c:v>
                </c:pt>
                <c:pt idx="58426">
                  <c:v>262.63299999999975</c:v>
                </c:pt>
                <c:pt idx="58427">
                  <c:v>262.61700000000002</c:v>
                </c:pt>
                <c:pt idx="58428">
                  <c:v>262.59399999999965</c:v>
                </c:pt>
                <c:pt idx="58429">
                  <c:v>262.56599999999975</c:v>
                </c:pt>
                <c:pt idx="58430">
                  <c:v>262.53099999999978</c:v>
                </c:pt>
                <c:pt idx="58431">
                  <c:v>262.48999999999978</c:v>
                </c:pt>
                <c:pt idx="58432">
                  <c:v>262.44299999999993</c:v>
                </c:pt>
                <c:pt idx="58433">
                  <c:v>262.39</c:v>
                </c:pt>
                <c:pt idx="58434">
                  <c:v>262.33099999999979</c:v>
                </c:pt>
                <c:pt idx="58435">
                  <c:v>262.267</c:v>
                </c:pt>
                <c:pt idx="58436">
                  <c:v>262.19600000000003</c:v>
                </c:pt>
                <c:pt idx="58437">
                  <c:v>262.12</c:v>
                </c:pt>
                <c:pt idx="58438">
                  <c:v>262.03699999999958</c:v>
                </c:pt>
                <c:pt idx="58439">
                  <c:v>261.95</c:v>
                </c:pt>
                <c:pt idx="58440">
                  <c:v>261.85599999999999</c:v>
                </c:pt>
                <c:pt idx="58441">
                  <c:v>261.75700000000001</c:v>
                </c:pt>
                <c:pt idx="58442">
                  <c:v>261.65199999999999</c:v>
                </c:pt>
                <c:pt idx="58443">
                  <c:v>261.54199999999975</c:v>
                </c:pt>
                <c:pt idx="58444">
                  <c:v>261.42699999999962</c:v>
                </c:pt>
                <c:pt idx="58445">
                  <c:v>261.30599999999993</c:v>
                </c:pt>
                <c:pt idx="58446">
                  <c:v>261.18</c:v>
                </c:pt>
                <c:pt idx="58447">
                  <c:v>261.048</c:v>
                </c:pt>
                <c:pt idx="58448">
                  <c:v>260.91099999999977</c:v>
                </c:pt>
                <c:pt idx="58449">
                  <c:v>260.76900000000001</c:v>
                </c:pt>
                <c:pt idx="58450">
                  <c:v>260.62200000000001</c:v>
                </c:pt>
                <c:pt idx="58451">
                  <c:v>260.47000000000003</c:v>
                </c:pt>
                <c:pt idx="58452">
                  <c:v>260.31299999999999</c:v>
                </c:pt>
                <c:pt idx="58453">
                  <c:v>260.14999999999998</c:v>
                </c:pt>
                <c:pt idx="58454">
                  <c:v>259.98299999999978</c:v>
                </c:pt>
                <c:pt idx="58455">
                  <c:v>259.81099999999975</c:v>
                </c:pt>
                <c:pt idx="58456">
                  <c:v>259.63499999999999</c:v>
                </c:pt>
                <c:pt idx="58457">
                  <c:v>259.45299999999975</c:v>
                </c:pt>
                <c:pt idx="58458">
                  <c:v>259.267</c:v>
                </c:pt>
                <c:pt idx="58459">
                  <c:v>259.07599999999979</c:v>
                </c:pt>
                <c:pt idx="58460">
                  <c:v>258.88</c:v>
                </c:pt>
                <c:pt idx="58461">
                  <c:v>258.68</c:v>
                </c:pt>
                <c:pt idx="58462">
                  <c:v>258.4749999999998</c:v>
                </c:pt>
                <c:pt idx="58463">
                  <c:v>258.26599999999979</c:v>
                </c:pt>
                <c:pt idx="58464">
                  <c:v>258.05200000000002</c:v>
                </c:pt>
                <c:pt idx="58465">
                  <c:v>257.834</c:v>
                </c:pt>
                <c:pt idx="58466">
                  <c:v>257.61200000000002</c:v>
                </c:pt>
                <c:pt idx="58467">
                  <c:v>257.38499999999999</c:v>
                </c:pt>
                <c:pt idx="58468">
                  <c:v>257.15499999999997</c:v>
                </c:pt>
                <c:pt idx="58469">
                  <c:v>256.91999999999979</c:v>
                </c:pt>
                <c:pt idx="58470">
                  <c:v>256.68099999999993</c:v>
                </c:pt>
                <c:pt idx="58471">
                  <c:v>256.43699999999961</c:v>
                </c:pt>
                <c:pt idx="58472">
                  <c:v>256.19</c:v>
                </c:pt>
                <c:pt idx="58473">
                  <c:v>255.93900000000002</c:v>
                </c:pt>
                <c:pt idx="58474">
                  <c:v>255.684</c:v>
                </c:pt>
                <c:pt idx="58475">
                  <c:v>255.42500000000001</c:v>
                </c:pt>
                <c:pt idx="58476">
                  <c:v>255.16200000000001</c:v>
                </c:pt>
                <c:pt idx="58477">
                  <c:v>254.89500000000001</c:v>
                </c:pt>
                <c:pt idx="58478">
                  <c:v>254.625</c:v>
                </c:pt>
                <c:pt idx="58479">
                  <c:v>254.35000000000011</c:v>
                </c:pt>
                <c:pt idx="58480">
                  <c:v>254.07300000000001</c:v>
                </c:pt>
                <c:pt idx="58481">
                  <c:v>253.791</c:v>
                </c:pt>
                <c:pt idx="58482">
                  <c:v>253.506</c:v>
                </c:pt>
                <c:pt idx="58483">
                  <c:v>253.21699999999998</c:v>
                </c:pt>
                <c:pt idx="58484">
                  <c:v>252.92500000000001</c:v>
                </c:pt>
                <c:pt idx="58485">
                  <c:v>252.63</c:v>
                </c:pt>
                <c:pt idx="58486">
                  <c:v>252.33100000000007</c:v>
                </c:pt>
                <c:pt idx="58487">
                  <c:v>252.029</c:v>
                </c:pt>
                <c:pt idx="58488">
                  <c:v>251.72300000000001</c:v>
                </c:pt>
                <c:pt idx="58489">
                  <c:v>251.41399999999999</c:v>
                </c:pt>
                <c:pt idx="58490">
                  <c:v>251.102</c:v>
                </c:pt>
                <c:pt idx="58491">
                  <c:v>250.786</c:v>
                </c:pt>
                <c:pt idx="58492">
                  <c:v>250.46800000000007</c:v>
                </c:pt>
                <c:pt idx="58493">
                  <c:v>250.14599999999999</c:v>
                </c:pt>
                <c:pt idx="58494">
                  <c:v>249.82100000000011</c:v>
                </c:pt>
                <c:pt idx="58495">
                  <c:v>249.494</c:v>
                </c:pt>
                <c:pt idx="58496">
                  <c:v>249.16300000000001</c:v>
                </c:pt>
                <c:pt idx="58497">
                  <c:v>248.82900000000001</c:v>
                </c:pt>
                <c:pt idx="58498">
                  <c:v>248.4920000000001</c:v>
                </c:pt>
                <c:pt idx="58499">
                  <c:v>248.15200000000004</c:v>
                </c:pt>
                <c:pt idx="58500">
                  <c:v>247.81</c:v>
                </c:pt>
                <c:pt idx="58501">
                  <c:v>247.464</c:v>
                </c:pt>
                <c:pt idx="58502">
                  <c:v>247.11599999999999</c:v>
                </c:pt>
                <c:pt idx="58503">
                  <c:v>246.76499999999999</c:v>
                </c:pt>
                <c:pt idx="58504">
                  <c:v>246.411</c:v>
                </c:pt>
                <c:pt idx="58505">
                  <c:v>246.054</c:v>
                </c:pt>
                <c:pt idx="58506">
                  <c:v>245.69499999999999</c:v>
                </c:pt>
                <c:pt idx="58507">
                  <c:v>245.333</c:v>
                </c:pt>
                <c:pt idx="58508">
                  <c:v>244.96900000000002</c:v>
                </c:pt>
                <c:pt idx="58509">
                  <c:v>244.602</c:v>
                </c:pt>
                <c:pt idx="58510">
                  <c:v>244.232</c:v>
                </c:pt>
                <c:pt idx="58511">
                  <c:v>243.85900000000001</c:v>
                </c:pt>
                <c:pt idx="58512">
                  <c:v>243.48500000000001</c:v>
                </c:pt>
                <c:pt idx="58513">
                  <c:v>243.107</c:v>
                </c:pt>
                <c:pt idx="58514">
                  <c:v>242.727</c:v>
                </c:pt>
                <c:pt idx="58515">
                  <c:v>242.345</c:v>
                </c:pt>
                <c:pt idx="58516">
                  <c:v>241.96100000000001</c:v>
                </c:pt>
                <c:pt idx="58517">
                  <c:v>241.57300000000001</c:v>
                </c:pt>
                <c:pt idx="58518">
                  <c:v>241.184</c:v>
                </c:pt>
                <c:pt idx="58519">
                  <c:v>240.792</c:v>
                </c:pt>
                <c:pt idx="58520">
                  <c:v>240.39800000000011</c:v>
                </c:pt>
                <c:pt idx="58521">
                  <c:v>240.001</c:v>
                </c:pt>
                <c:pt idx="58522">
                  <c:v>239.602</c:v>
                </c:pt>
                <c:pt idx="58523">
                  <c:v>239.20099999999999</c:v>
                </c:pt>
                <c:pt idx="58524">
                  <c:v>238.798</c:v>
                </c:pt>
                <c:pt idx="58525">
                  <c:v>238.39200000000011</c:v>
                </c:pt>
                <c:pt idx="58526">
                  <c:v>237.98400000000001</c:v>
                </c:pt>
                <c:pt idx="58527">
                  <c:v>237.57399999999998</c:v>
                </c:pt>
                <c:pt idx="58528">
                  <c:v>237.161</c:v>
                </c:pt>
                <c:pt idx="58529">
                  <c:v>236.74699999999999</c:v>
                </c:pt>
                <c:pt idx="58530">
                  <c:v>236.33</c:v>
                </c:pt>
                <c:pt idx="58531">
                  <c:v>235.911</c:v>
                </c:pt>
                <c:pt idx="58532">
                  <c:v>235.49</c:v>
                </c:pt>
                <c:pt idx="58533">
                  <c:v>235.06700000000001</c:v>
                </c:pt>
                <c:pt idx="58534">
                  <c:v>234.64099999999999</c:v>
                </c:pt>
                <c:pt idx="58535">
                  <c:v>234.21399999999988</c:v>
                </c:pt>
                <c:pt idx="58536">
                  <c:v>233.78399999999999</c:v>
                </c:pt>
                <c:pt idx="58537">
                  <c:v>233.35200000000012</c:v>
                </c:pt>
                <c:pt idx="58538">
                  <c:v>232.91800000000001</c:v>
                </c:pt>
                <c:pt idx="58539">
                  <c:v>232.48200000000011</c:v>
                </c:pt>
                <c:pt idx="58540">
                  <c:v>232.04399999999998</c:v>
                </c:pt>
                <c:pt idx="58541">
                  <c:v>231.60300000000001</c:v>
                </c:pt>
                <c:pt idx="58542">
                  <c:v>231.161</c:v>
                </c:pt>
                <c:pt idx="58543">
                  <c:v>230.71599999999998</c:v>
                </c:pt>
                <c:pt idx="58544">
                  <c:v>230.26999999999998</c:v>
                </c:pt>
                <c:pt idx="58545">
                  <c:v>229.82100000000011</c:v>
                </c:pt>
                <c:pt idx="58546">
                  <c:v>229.37</c:v>
                </c:pt>
                <c:pt idx="58547">
                  <c:v>228.917</c:v>
                </c:pt>
                <c:pt idx="58548">
                  <c:v>228.46200000000007</c:v>
                </c:pt>
                <c:pt idx="58549">
                  <c:v>228.005</c:v>
                </c:pt>
                <c:pt idx="58550">
                  <c:v>227.54599999999999</c:v>
                </c:pt>
                <c:pt idx="58551">
                  <c:v>227.084</c:v>
                </c:pt>
                <c:pt idx="58552">
                  <c:v>226.62100000000001</c:v>
                </c:pt>
                <c:pt idx="58553">
                  <c:v>226.155</c:v>
                </c:pt>
                <c:pt idx="58554">
                  <c:v>225.68700000000001</c:v>
                </c:pt>
                <c:pt idx="58555">
                  <c:v>225.21699999999998</c:v>
                </c:pt>
                <c:pt idx="58556">
                  <c:v>224.74599999999998</c:v>
                </c:pt>
                <c:pt idx="58557">
                  <c:v>224.27099999999999</c:v>
                </c:pt>
                <c:pt idx="58558">
                  <c:v>223.79499999999999</c:v>
                </c:pt>
                <c:pt idx="58559">
                  <c:v>223.31700000000001</c:v>
                </c:pt>
                <c:pt idx="58560">
                  <c:v>222.83600000000001</c:v>
                </c:pt>
                <c:pt idx="58561">
                  <c:v>222.35300000000001</c:v>
                </c:pt>
                <c:pt idx="58562">
                  <c:v>221.86800000000011</c:v>
                </c:pt>
                <c:pt idx="58563">
                  <c:v>221.38100000000011</c:v>
                </c:pt>
                <c:pt idx="58564">
                  <c:v>220.8910000000001</c:v>
                </c:pt>
                <c:pt idx="58565">
                  <c:v>220.399</c:v>
                </c:pt>
                <c:pt idx="58566">
                  <c:v>219.905</c:v>
                </c:pt>
                <c:pt idx="58567">
                  <c:v>219.40900000000002</c:v>
                </c:pt>
                <c:pt idx="58568">
                  <c:v>218.911</c:v>
                </c:pt>
                <c:pt idx="58569">
                  <c:v>218.41</c:v>
                </c:pt>
                <c:pt idx="58570">
                  <c:v>217.90700000000001</c:v>
                </c:pt>
                <c:pt idx="58571">
                  <c:v>217.40100000000001</c:v>
                </c:pt>
                <c:pt idx="58572">
                  <c:v>216.893</c:v>
                </c:pt>
                <c:pt idx="58573">
                  <c:v>216.38300000000001</c:v>
                </c:pt>
                <c:pt idx="58574">
                  <c:v>215.87</c:v>
                </c:pt>
                <c:pt idx="58575">
                  <c:v>215.3550000000001</c:v>
                </c:pt>
                <c:pt idx="58576">
                  <c:v>214.83800000000011</c:v>
                </c:pt>
                <c:pt idx="58577">
                  <c:v>214.31800000000001</c:v>
                </c:pt>
                <c:pt idx="58578">
                  <c:v>213.79599999999999</c:v>
                </c:pt>
                <c:pt idx="58579">
                  <c:v>213.27099999999999</c:v>
                </c:pt>
                <c:pt idx="58580">
                  <c:v>212.74299999999999</c:v>
                </c:pt>
                <c:pt idx="58581">
                  <c:v>212.21299999999999</c:v>
                </c:pt>
                <c:pt idx="58582">
                  <c:v>211.68100000000001</c:v>
                </c:pt>
                <c:pt idx="58583">
                  <c:v>211.14599999999999</c:v>
                </c:pt>
                <c:pt idx="58584">
                  <c:v>210.608</c:v>
                </c:pt>
                <c:pt idx="58585">
                  <c:v>210.06800000000001</c:v>
                </c:pt>
                <c:pt idx="58586">
                  <c:v>209.52500000000001</c:v>
                </c:pt>
                <c:pt idx="58587">
                  <c:v>208.97900000000001</c:v>
                </c:pt>
                <c:pt idx="58588">
                  <c:v>208.43100000000001</c:v>
                </c:pt>
                <c:pt idx="58589">
                  <c:v>207.88000000000011</c:v>
                </c:pt>
                <c:pt idx="58590">
                  <c:v>207.32600000000011</c:v>
                </c:pt>
                <c:pt idx="58591">
                  <c:v>206.76900000000001</c:v>
                </c:pt>
                <c:pt idx="58592">
                  <c:v>206.20999999999998</c:v>
                </c:pt>
                <c:pt idx="58593">
                  <c:v>205.64699999999999</c:v>
                </c:pt>
                <c:pt idx="58594">
                  <c:v>205.08200000000011</c:v>
                </c:pt>
                <c:pt idx="58595">
                  <c:v>204.51399999999998</c:v>
                </c:pt>
                <c:pt idx="58596">
                  <c:v>203.94300000000001</c:v>
                </c:pt>
                <c:pt idx="58597">
                  <c:v>203.369</c:v>
                </c:pt>
                <c:pt idx="58598">
                  <c:v>202.792</c:v>
                </c:pt>
                <c:pt idx="58599">
                  <c:v>202.21099999999998</c:v>
                </c:pt>
                <c:pt idx="58600">
                  <c:v>201.62800000000001</c:v>
                </c:pt>
                <c:pt idx="58601">
                  <c:v>201.042</c:v>
                </c:pt>
                <c:pt idx="58602">
                  <c:v>200.453</c:v>
                </c:pt>
                <c:pt idx="58603">
                  <c:v>199.86</c:v>
                </c:pt>
                <c:pt idx="58604">
                  <c:v>199.26499999999999</c:v>
                </c:pt>
                <c:pt idx="58605">
                  <c:v>198.666</c:v>
                </c:pt>
                <c:pt idx="58606">
                  <c:v>198.06399999999999</c:v>
                </c:pt>
                <c:pt idx="58607">
                  <c:v>197.45800000000011</c:v>
                </c:pt>
                <c:pt idx="58608">
                  <c:v>196.84900000000002</c:v>
                </c:pt>
                <c:pt idx="58609">
                  <c:v>196.23699999999999</c:v>
                </c:pt>
                <c:pt idx="58610">
                  <c:v>195.62200000000001</c:v>
                </c:pt>
                <c:pt idx="58611">
                  <c:v>195.00299999999999</c:v>
                </c:pt>
                <c:pt idx="58612">
                  <c:v>194.38100000000011</c:v>
                </c:pt>
                <c:pt idx="58613">
                  <c:v>193.755</c:v>
                </c:pt>
                <c:pt idx="58614">
                  <c:v>193.126</c:v>
                </c:pt>
                <c:pt idx="58615">
                  <c:v>192.49300000000002</c:v>
                </c:pt>
                <c:pt idx="58616">
                  <c:v>191.85700000000011</c:v>
                </c:pt>
                <c:pt idx="58617">
                  <c:v>191.21699999999998</c:v>
                </c:pt>
                <c:pt idx="58618">
                  <c:v>190.57300000000001</c:v>
                </c:pt>
                <c:pt idx="58619">
                  <c:v>189.92600000000004</c:v>
                </c:pt>
                <c:pt idx="58620">
                  <c:v>189.27499999999998</c:v>
                </c:pt>
                <c:pt idx="58621">
                  <c:v>188.62</c:v>
                </c:pt>
                <c:pt idx="58622">
                  <c:v>187.96200000000007</c:v>
                </c:pt>
                <c:pt idx="58623">
                  <c:v>187.29900000000001</c:v>
                </c:pt>
                <c:pt idx="58624">
                  <c:v>186.63300000000001</c:v>
                </c:pt>
                <c:pt idx="58625">
                  <c:v>185.96300000000002</c:v>
                </c:pt>
                <c:pt idx="58626">
                  <c:v>185.28900000000002</c:v>
                </c:pt>
                <c:pt idx="58627">
                  <c:v>184.61199999999999</c:v>
                </c:pt>
                <c:pt idx="58628">
                  <c:v>183.93</c:v>
                </c:pt>
                <c:pt idx="58629">
                  <c:v>183.24399999999989</c:v>
                </c:pt>
                <c:pt idx="58630">
                  <c:v>182.55500000000001</c:v>
                </c:pt>
                <c:pt idx="58631">
                  <c:v>181.8610000000001</c:v>
                </c:pt>
                <c:pt idx="58632">
                  <c:v>181.16300000000001</c:v>
                </c:pt>
                <c:pt idx="58633">
                  <c:v>180.46100000000001</c:v>
                </c:pt>
                <c:pt idx="58634">
                  <c:v>179.755</c:v>
                </c:pt>
                <c:pt idx="58635">
                  <c:v>179.04399999999998</c:v>
                </c:pt>
                <c:pt idx="58636">
                  <c:v>178.33</c:v>
                </c:pt>
                <c:pt idx="58637">
                  <c:v>177.61099999999999</c:v>
                </c:pt>
                <c:pt idx="58638">
                  <c:v>176.88800000000012</c:v>
                </c:pt>
                <c:pt idx="58639">
                  <c:v>176.161</c:v>
                </c:pt>
                <c:pt idx="58640">
                  <c:v>175.429</c:v>
                </c:pt>
                <c:pt idx="58641">
                  <c:v>174.69300000000001</c:v>
                </c:pt>
                <c:pt idx="58642">
                  <c:v>173.95200000000011</c:v>
                </c:pt>
                <c:pt idx="58643">
                  <c:v>173.208</c:v>
                </c:pt>
                <c:pt idx="58644">
                  <c:v>172.45800000000011</c:v>
                </c:pt>
                <c:pt idx="58645">
                  <c:v>171.70499999999998</c:v>
                </c:pt>
                <c:pt idx="58646">
                  <c:v>170.946</c:v>
                </c:pt>
                <c:pt idx="58647">
                  <c:v>170.184</c:v>
                </c:pt>
                <c:pt idx="58648">
                  <c:v>169.416</c:v>
                </c:pt>
                <c:pt idx="58649">
                  <c:v>168.64499999999998</c:v>
                </c:pt>
                <c:pt idx="58650">
                  <c:v>167.86800000000011</c:v>
                </c:pt>
                <c:pt idx="58651">
                  <c:v>167.08700000000007</c:v>
                </c:pt>
                <c:pt idx="58652">
                  <c:v>166.30100000000004</c:v>
                </c:pt>
                <c:pt idx="58653">
                  <c:v>165.511</c:v>
                </c:pt>
                <c:pt idx="58654">
                  <c:v>164.71599999999998</c:v>
                </c:pt>
                <c:pt idx="58655">
                  <c:v>163.916</c:v>
                </c:pt>
                <c:pt idx="58656">
                  <c:v>163.11199999999999</c:v>
                </c:pt>
                <c:pt idx="58657">
                  <c:v>162.303</c:v>
                </c:pt>
                <c:pt idx="58658">
                  <c:v>161.489</c:v>
                </c:pt>
                <c:pt idx="58659">
                  <c:v>160.66999999999999</c:v>
                </c:pt>
                <c:pt idx="58660">
                  <c:v>159.846</c:v>
                </c:pt>
                <c:pt idx="58661">
                  <c:v>159.018</c:v>
                </c:pt>
                <c:pt idx="58662">
                  <c:v>158.185</c:v>
                </c:pt>
                <c:pt idx="58663">
                  <c:v>157.34700000000001</c:v>
                </c:pt>
                <c:pt idx="58664">
                  <c:v>156.50399999999999</c:v>
                </c:pt>
                <c:pt idx="58665">
                  <c:v>155.65600000000001</c:v>
                </c:pt>
                <c:pt idx="58666">
                  <c:v>154.803</c:v>
                </c:pt>
                <c:pt idx="58667">
                  <c:v>153.946</c:v>
                </c:pt>
                <c:pt idx="58668">
                  <c:v>153.083</c:v>
                </c:pt>
                <c:pt idx="58669">
                  <c:v>152.21499999999995</c:v>
                </c:pt>
                <c:pt idx="58670">
                  <c:v>151.34300000000002</c:v>
                </c:pt>
                <c:pt idx="58671">
                  <c:v>150.46600000000001</c:v>
                </c:pt>
                <c:pt idx="58672">
                  <c:v>149.583</c:v>
                </c:pt>
                <c:pt idx="58673">
                  <c:v>148.696</c:v>
                </c:pt>
                <c:pt idx="58674">
                  <c:v>147.803</c:v>
                </c:pt>
                <c:pt idx="58675">
                  <c:v>146.90600000000001</c:v>
                </c:pt>
                <c:pt idx="58676">
                  <c:v>146.00399999999999</c:v>
                </c:pt>
                <c:pt idx="58677">
                  <c:v>145.096</c:v>
                </c:pt>
                <c:pt idx="58678">
                  <c:v>144.184</c:v>
                </c:pt>
                <c:pt idx="58679">
                  <c:v>143.267</c:v>
                </c:pt>
                <c:pt idx="58680">
                  <c:v>142.34399999999999</c:v>
                </c:pt>
                <c:pt idx="58681">
                  <c:v>141.417</c:v>
                </c:pt>
                <c:pt idx="58682">
                  <c:v>140.48400000000001</c:v>
                </c:pt>
                <c:pt idx="58683">
                  <c:v>139.547</c:v>
                </c:pt>
                <c:pt idx="58684">
                  <c:v>138.60399999999998</c:v>
                </c:pt>
                <c:pt idx="58685">
                  <c:v>137.65700000000001</c:v>
                </c:pt>
                <c:pt idx="58686">
                  <c:v>136.70399999999998</c:v>
                </c:pt>
                <c:pt idx="58687">
                  <c:v>135.74699999999999</c:v>
                </c:pt>
                <c:pt idx="58688">
                  <c:v>134.78399999999999</c:v>
                </c:pt>
                <c:pt idx="58689">
                  <c:v>133.81700000000001</c:v>
                </c:pt>
                <c:pt idx="58690">
                  <c:v>132.84399999999999</c:v>
                </c:pt>
                <c:pt idx="58691">
                  <c:v>131.8670000000001</c:v>
                </c:pt>
                <c:pt idx="58692">
                  <c:v>130.88400000000001</c:v>
                </c:pt>
                <c:pt idx="58693">
                  <c:v>129.89700000000011</c:v>
                </c:pt>
                <c:pt idx="58694">
                  <c:v>128.905</c:v>
                </c:pt>
                <c:pt idx="58695">
                  <c:v>127.90700000000002</c:v>
                </c:pt>
                <c:pt idx="58696">
                  <c:v>126.905</c:v>
                </c:pt>
                <c:pt idx="58697">
                  <c:v>125.898</c:v>
                </c:pt>
                <c:pt idx="58698">
                  <c:v>124.886</c:v>
                </c:pt>
                <c:pt idx="58699">
                  <c:v>123.869</c:v>
                </c:pt>
                <c:pt idx="58700">
                  <c:v>122.84699999999999</c:v>
                </c:pt>
                <c:pt idx="58701">
                  <c:v>121.821</c:v>
                </c:pt>
                <c:pt idx="58702">
                  <c:v>120.789</c:v>
                </c:pt>
                <c:pt idx="58703">
                  <c:v>119.753</c:v>
                </c:pt>
                <c:pt idx="58704">
                  <c:v>118.712</c:v>
                </c:pt>
                <c:pt idx="58705">
                  <c:v>117.666</c:v>
                </c:pt>
                <c:pt idx="58706">
                  <c:v>116.616</c:v>
                </c:pt>
                <c:pt idx="58707">
                  <c:v>115.56100000000002</c:v>
                </c:pt>
                <c:pt idx="58708">
                  <c:v>114.501</c:v>
                </c:pt>
                <c:pt idx="58709">
                  <c:v>113.43600000000002</c:v>
                </c:pt>
                <c:pt idx="58710">
                  <c:v>112.367</c:v>
                </c:pt>
                <c:pt idx="58711">
                  <c:v>111.29400000000005</c:v>
                </c:pt>
                <c:pt idx="58712">
                  <c:v>110.215</c:v>
                </c:pt>
                <c:pt idx="58713">
                  <c:v>109.13200000000001</c:v>
                </c:pt>
                <c:pt idx="58714">
                  <c:v>108.045</c:v>
                </c:pt>
                <c:pt idx="58715">
                  <c:v>106.953</c:v>
                </c:pt>
                <c:pt idx="58716">
                  <c:v>105.857</c:v>
                </c:pt>
                <c:pt idx="58717">
                  <c:v>104.75700000000002</c:v>
                </c:pt>
                <c:pt idx="58718">
                  <c:v>103.65199999999999</c:v>
                </c:pt>
                <c:pt idx="58719">
                  <c:v>102.54300000000002</c:v>
                </c:pt>
                <c:pt idx="58720">
                  <c:v>101.429</c:v>
                </c:pt>
                <c:pt idx="58721">
                  <c:v>100.312</c:v>
                </c:pt>
                <c:pt idx="58722">
                  <c:v>99.189700000000002</c:v>
                </c:pt>
                <c:pt idx="58723">
                  <c:v>98.063699999999997</c:v>
                </c:pt>
                <c:pt idx="58724">
                  <c:v>96.933600000000027</c:v>
                </c:pt>
                <c:pt idx="58725">
                  <c:v>95.799499999999995</c:v>
                </c:pt>
                <c:pt idx="58726">
                  <c:v>94.6614</c:v>
                </c:pt>
                <c:pt idx="58727">
                  <c:v>93.519400000000005</c:v>
                </c:pt>
                <c:pt idx="58728">
                  <c:v>92.373499999999979</c:v>
                </c:pt>
                <c:pt idx="58729">
                  <c:v>91.223600000000005</c:v>
                </c:pt>
                <c:pt idx="58730">
                  <c:v>90.07</c:v>
                </c:pt>
                <c:pt idx="58731">
                  <c:v>88.912700000000001</c:v>
                </c:pt>
                <c:pt idx="58732">
                  <c:v>87.7517</c:v>
                </c:pt>
                <c:pt idx="58733">
                  <c:v>86.587000000000003</c:v>
                </c:pt>
                <c:pt idx="58734">
                  <c:v>85.418899999999994</c:v>
                </c:pt>
                <c:pt idx="58735">
                  <c:v>84.24710000000006</c:v>
                </c:pt>
                <c:pt idx="58736">
                  <c:v>83.072000000000003</c:v>
                </c:pt>
                <c:pt idx="58737">
                  <c:v>81.8934</c:v>
                </c:pt>
                <c:pt idx="58738">
                  <c:v>80.711500000000058</c:v>
                </c:pt>
                <c:pt idx="58739">
                  <c:v>79.526299999999992</c:v>
                </c:pt>
                <c:pt idx="58740">
                  <c:v>78.337999999999994</c:v>
                </c:pt>
                <c:pt idx="58741">
                  <c:v>77.146500000000003</c:v>
                </c:pt>
                <c:pt idx="58742">
                  <c:v>75.951899999999995</c:v>
                </c:pt>
                <c:pt idx="58743">
                  <c:v>74.754400000000004</c:v>
                </c:pt>
                <c:pt idx="58744">
                  <c:v>73.553799999999981</c:v>
                </c:pt>
                <c:pt idx="58745">
                  <c:v>72.350399999999979</c:v>
                </c:pt>
                <c:pt idx="58746">
                  <c:v>71.144300000000001</c:v>
                </c:pt>
                <c:pt idx="58747">
                  <c:v>69.935300000000012</c:v>
                </c:pt>
                <c:pt idx="58748">
                  <c:v>68.723799999999983</c:v>
                </c:pt>
                <c:pt idx="58749">
                  <c:v>67.509600000000006</c:v>
                </c:pt>
                <c:pt idx="58750">
                  <c:v>66.293000000000006</c:v>
                </c:pt>
                <c:pt idx="58751">
                  <c:v>65.073899999999981</c:v>
                </c:pt>
                <c:pt idx="58752">
                  <c:v>63.852499999999999</c:v>
                </c:pt>
                <c:pt idx="58753">
                  <c:v>62.62890000000003</c:v>
                </c:pt>
                <c:pt idx="58754">
                  <c:v>61.403000000000006</c:v>
                </c:pt>
                <c:pt idx="58755">
                  <c:v>60.175100000000029</c:v>
                </c:pt>
                <c:pt idx="58756">
                  <c:v>58.945</c:v>
                </c:pt>
                <c:pt idx="58757">
                  <c:v>57.713100000000011</c:v>
                </c:pt>
                <c:pt idx="58758">
                  <c:v>56.479200000000006</c:v>
                </c:pt>
                <c:pt idx="58759">
                  <c:v>55.243600000000001</c:v>
                </c:pt>
                <c:pt idx="58760">
                  <c:v>54.006300000000003</c:v>
                </c:pt>
                <c:pt idx="58761">
                  <c:v>52.767400000000002</c:v>
                </c:pt>
                <c:pt idx="58762">
                  <c:v>51.527000000000001</c:v>
                </c:pt>
                <c:pt idx="58763">
                  <c:v>50.285200000000003</c:v>
                </c:pt>
                <c:pt idx="58764">
                  <c:v>49.041899999999998</c:v>
                </c:pt>
                <c:pt idx="58765">
                  <c:v>47.797500000000028</c:v>
                </c:pt>
                <c:pt idx="58766">
                  <c:v>46.551899999999996</c:v>
                </c:pt>
                <c:pt idx="58767">
                  <c:v>45.305100000000003</c:v>
                </c:pt>
                <c:pt idx="58768">
                  <c:v>44.057499999999997</c:v>
                </c:pt>
                <c:pt idx="58769">
                  <c:v>42.808900000000001</c:v>
                </c:pt>
                <c:pt idx="58770">
                  <c:v>41.559600000000003</c:v>
                </c:pt>
                <c:pt idx="58771">
                  <c:v>40.3095</c:v>
                </c:pt>
                <c:pt idx="58772">
                  <c:v>39.058800000000005</c:v>
                </c:pt>
                <c:pt idx="58773">
                  <c:v>37.807699999999997</c:v>
                </c:pt>
                <c:pt idx="58774">
                  <c:v>36.556100000000001</c:v>
                </c:pt>
                <c:pt idx="58775">
                  <c:v>35.304200000000002</c:v>
                </c:pt>
                <c:pt idx="58776">
                  <c:v>34.052200000000006</c:v>
                </c:pt>
                <c:pt idx="58777">
                  <c:v>32.800000000000004</c:v>
                </c:pt>
                <c:pt idx="58778">
                  <c:v>31.547699999999981</c:v>
                </c:pt>
                <c:pt idx="58779">
                  <c:v>30.295699999999982</c:v>
                </c:pt>
                <c:pt idx="58780">
                  <c:v>29.043800000000001</c:v>
                </c:pt>
                <c:pt idx="58781">
                  <c:v>27.79209999999998</c:v>
                </c:pt>
                <c:pt idx="58782">
                  <c:v>26.541</c:v>
                </c:pt>
                <c:pt idx="58783">
                  <c:v>25.290299999999977</c:v>
                </c:pt>
                <c:pt idx="58784">
                  <c:v>24.040199999999981</c:v>
                </c:pt>
                <c:pt idx="58785">
                  <c:v>22.790800000000001</c:v>
                </c:pt>
                <c:pt idx="58786">
                  <c:v>21.54229999999998</c:v>
                </c:pt>
                <c:pt idx="58787">
                  <c:v>20.294599999999985</c:v>
                </c:pt>
                <c:pt idx="58788">
                  <c:v>19.048100000000002</c:v>
                </c:pt>
                <c:pt idx="58789">
                  <c:v>17.802600000000002</c:v>
                </c:pt>
                <c:pt idx="58790">
                  <c:v>16.558399999999981</c:v>
                </c:pt>
                <c:pt idx="58791">
                  <c:v>15.315600000000007</c:v>
                </c:pt>
                <c:pt idx="58792">
                  <c:v>14.074200000000001</c:v>
                </c:pt>
                <c:pt idx="58793">
                  <c:v>12.8345</c:v>
                </c:pt>
                <c:pt idx="58794">
                  <c:v>11.596400000000004</c:v>
                </c:pt>
                <c:pt idx="58795">
                  <c:v>10.360100000000006</c:v>
                </c:pt>
                <c:pt idx="58796">
                  <c:v>9.125770000000001</c:v>
                </c:pt>
                <c:pt idx="58797">
                  <c:v>7.8934299999999995</c:v>
                </c:pt>
                <c:pt idx="58798">
                  <c:v>6.6632099999999985</c:v>
                </c:pt>
                <c:pt idx="58799">
                  <c:v>5.4352500000000035</c:v>
                </c:pt>
                <c:pt idx="58800">
                  <c:v>4.2096800000000014</c:v>
                </c:pt>
                <c:pt idx="58801">
                  <c:v>2.986549999999998</c:v>
                </c:pt>
                <c:pt idx="58802">
                  <c:v>1.7660400000000001</c:v>
                </c:pt>
                <c:pt idx="58803">
                  <c:v>0.54818900000000004</c:v>
                </c:pt>
                <c:pt idx="58804">
                  <c:v>-0.66679700000000075</c:v>
                </c:pt>
                <c:pt idx="58805">
                  <c:v>-1.8789</c:v>
                </c:pt>
                <c:pt idx="58806">
                  <c:v>-3.0879300000000018</c:v>
                </c:pt>
                <c:pt idx="58807">
                  <c:v>-4.2937799999999999</c:v>
                </c:pt>
                <c:pt idx="58808">
                  <c:v>-5.4963300000000004</c:v>
                </c:pt>
                <c:pt idx="58809">
                  <c:v>-6.6955399999999958</c:v>
                </c:pt>
                <c:pt idx="58810">
                  <c:v>-7.8912300000000002</c:v>
                </c:pt>
                <c:pt idx="58811">
                  <c:v>-9.0833300000000001</c:v>
                </c:pt>
                <c:pt idx="58812">
                  <c:v>-10.271600000000001</c:v>
                </c:pt>
                <c:pt idx="58813">
                  <c:v>-11.456200000000004</c:v>
                </c:pt>
                <c:pt idx="58814">
                  <c:v>-12.636700000000001</c:v>
                </c:pt>
                <c:pt idx="58815">
                  <c:v>-13.813000000000002</c:v>
                </c:pt>
                <c:pt idx="58816">
                  <c:v>-14.985200000000004</c:v>
                </c:pt>
                <c:pt idx="58817">
                  <c:v>-16.153199999999988</c:v>
                </c:pt>
                <c:pt idx="58818">
                  <c:v>-17.316600000000001</c:v>
                </c:pt>
                <c:pt idx="58819">
                  <c:v>-18.475599999999982</c:v>
                </c:pt>
                <c:pt idx="58820">
                  <c:v>-19.629799999999989</c:v>
                </c:pt>
                <c:pt idx="58821">
                  <c:v>-20.779299999999989</c:v>
                </c:pt>
                <c:pt idx="58822">
                  <c:v>-21.9239</c:v>
                </c:pt>
                <c:pt idx="58823">
                  <c:v>-23.06349999999998</c:v>
                </c:pt>
                <c:pt idx="58824">
                  <c:v>-24.197900000000015</c:v>
                </c:pt>
                <c:pt idx="58825">
                  <c:v>-25.327100000000005</c:v>
                </c:pt>
                <c:pt idx="58826">
                  <c:v>-26.450900000000001</c:v>
                </c:pt>
                <c:pt idx="58827">
                  <c:v>-27.569299999999977</c:v>
                </c:pt>
                <c:pt idx="58828">
                  <c:v>-28.681999999999999</c:v>
                </c:pt>
                <c:pt idx="58829">
                  <c:v>-29.78909999999998</c:v>
                </c:pt>
                <c:pt idx="58830">
                  <c:v>-30.8904</c:v>
                </c:pt>
                <c:pt idx="58831">
                  <c:v>-31.985599999999973</c:v>
                </c:pt>
                <c:pt idx="58832">
                  <c:v>-33.0749</c:v>
                </c:pt>
                <c:pt idx="58833">
                  <c:v>-34.158100000000012</c:v>
                </c:pt>
                <c:pt idx="58834">
                  <c:v>-35.234900000000003</c:v>
                </c:pt>
                <c:pt idx="58835">
                  <c:v>-36.305400000000006</c:v>
                </c:pt>
                <c:pt idx="58836">
                  <c:v>-37.369300000000003</c:v>
                </c:pt>
                <c:pt idx="58837">
                  <c:v>-38.4268</c:v>
                </c:pt>
                <c:pt idx="58838">
                  <c:v>-39.4773</c:v>
                </c:pt>
                <c:pt idx="58839">
                  <c:v>-40.521100000000011</c:v>
                </c:pt>
                <c:pt idx="58840">
                  <c:v>-41.558</c:v>
                </c:pt>
                <c:pt idx="58841">
                  <c:v>-42.587800000000001</c:v>
                </c:pt>
                <c:pt idx="58842">
                  <c:v>-43.610500000000002</c:v>
                </c:pt>
                <c:pt idx="58843">
                  <c:v>-44.625800000000012</c:v>
                </c:pt>
                <c:pt idx="58844">
                  <c:v>-45.633800000000001</c:v>
                </c:pt>
                <c:pt idx="58845">
                  <c:v>-46.634300000000003</c:v>
                </c:pt>
                <c:pt idx="58846">
                  <c:v>-47.627200000000002</c:v>
                </c:pt>
                <c:pt idx="58847">
                  <c:v>-48.612400000000001</c:v>
                </c:pt>
                <c:pt idx="58848">
                  <c:v>-49.589800000000004</c:v>
                </c:pt>
                <c:pt idx="58849">
                  <c:v>-50.5593</c:v>
                </c:pt>
                <c:pt idx="58850">
                  <c:v>-51.520800000000001</c:v>
                </c:pt>
                <c:pt idx="58851">
                  <c:v>-52.4741</c:v>
                </c:pt>
                <c:pt idx="58852">
                  <c:v>-53.419200000000004</c:v>
                </c:pt>
                <c:pt idx="58853">
                  <c:v>-54.356000000000002</c:v>
                </c:pt>
                <c:pt idx="58854">
                  <c:v>-55.284400000000005</c:v>
                </c:pt>
                <c:pt idx="58855">
                  <c:v>-56.2042</c:v>
                </c:pt>
                <c:pt idx="58856">
                  <c:v>-57.115400000000001</c:v>
                </c:pt>
                <c:pt idx="58857">
                  <c:v>-58.017800000000001</c:v>
                </c:pt>
                <c:pt idx="58858">
                  <c:v>-58.911499999999997</c:v>
                </c:pt>
                <c:pt idx="58859">
                  <c:v>-59.796100000000038</c:v>
                </c:pt>
                <c:pt idx="58860">
                  <c:v>-60.671800000000005</c:v>
                </c:pt>
                <c:pt idx="58861">
                  <c:v>-61.538400000000003</c:v>
                </c:pt>
                <c:pt idx="58862">
                  <c:v>-62.395700000000012</c:v>
                </c:pt>
                <c:pt idx="58863">
                  <c:v>-63.243700000000011</c:v>
                </c:pt>
                <c:pt idx="58864">
                  <c:v>-64.082300000000004</c:v>
                </c:pt>
                <c:pt idx="58865">
                  <c:v>-64.911400000000057</c:v>
                </c:pt>
                <c:pt idx="58866">
                  <c:v>-65.730999999999995</c:v>
                </c:pt>
                <c:pt idx="58867">
                  <c:v>-66.540800000000004</c:v>
                </c:pt>
                <c:pt idx="58868">
                  <c:v>-67.340900000000005</c:v>
                </c:pt>
                <c:pt idx="58869">
                  <c:v>-68.131100000000004</c:v>
                </c:pt>
                <c:pt idx="58870">
                  <c:v>-68.911400000000057</c:v>
                </c:pt>
                <c:pt idx="58871">
                  <c:v>-69.681600000000003</c:v>
                </c:pt>
                <c:pt idx="58872">
                  <c:v>-70.441700000000026</c:v>
                </c:pt>
                <c:pt idx="58873">
                  <c:v>-71.191699999999997</c:v>
                </c:pt>
                <c:pt idx="58874">
                  <c:v>-71.931300000000007</c:v>
                </c:pt>
                <c:pt idx="58875">
                  <c:v>-72.660600000000002</c:v>
                </c:pt>
                <c:pt idx="58876">
                  <c:v>-73.379299999999986</c:v>
                </c:pt>
                <c:pt idx="58877">
                  <c:v>-74.087700000000012</c:v>
                </c:pt>
                <c:pt idx="58878">
                  <c:v>-74.785299999999992</c:v>
                </c:pt>
                <c:pt idx="58879">
                  <c:v>-75.472399999999979</c:v>
                </c:pt>
                <c:pt idx="58880">
                  <c:v>-76.148600000000002</c:v>
                </c:pt>
                <c:pt idx="58881">
                  <c:v>-76.813999999999993</c:v>
                </c:pt>
                <c:pt idx="58882">
                  <c:v>-77.468500000000006</c:v>
                </c:pt>
                <c:pt idx="58883">
                  <c:v>-78.111999999999995</c:v>
                </c:pt>
                <c:pt idx="58884">
                  <c:v>-78.744500000000059</c:v>
                </c:pt>
                <c:pt idx="58885">
                  <c:v>-79.365899999999982</c:v>
                </c:pt>
                <c:pt idx="58886">
                  <c:v>-79.976100000000002</c:v>
                </c:pt>
                <c:pt idx="58887">
                  <c:v>-80.575000000000003</c:v>
                </c:pt>
                <c:pt idx="58888">
                  <c:v>-81.162599999999998</c:v>
                </c:pt>
                <c:pt idx="58889">
                  <c:v>-81.738799999999998</c:v>
                </c:pt>
                <c:pt idx="58890">
                  <c:v>-82.3035</c:v>
                </c:pt>
                <c:pt idx="58891">
                  <c:v>-82.856799999999978</c:v>
                </c:pt>
                <c:pt idx="58892">
                  <c:v>-83.398499999999999</c:v>
                </c:pt>
                <c:pt idx="58893">
                  <c:v>-83.9285</c:v>
                </c:pt>
                <c:pt idx="58894">
                  <c:v>-84.446900000000056</c:v>
                </c:pt>
                <c:pt idx="58895">
                  <c:v>-84.953500000000005</c:v>
                </c:pt>
                <c:pt idx="58896">
                  <c:v>-85.448300000000003</c:v>
                </c:pt>
                <c:pt idx="58897">
                  <c:v>-85.931300000000007</c:v>
                </c:pt>
                <c:pt idx="58898">
                  <c:v>-86.402299999999997</c:v>
                </c:pt>
                <c:pt idx="58899">
                  <c:v>-86.861400000000003</c:v>
                </c:pt>
                <c:pt idx="58900">
                  <c:v>-87.308499999999981</c:v>
                </c:pt>
                <c:pt idx="58901">
                  <c:v>-87.743600000000058</c:v>
                </c:pt>
                <c:pt idx="58902">
                  <c:v>-88.166499999999999</c:v>
                </c:pt>
                <c:pt idx="58903">
                  <c:v>-88.577299999999994</c:v>
                </c:pt>
                <c:pt idx="58904">
                  <c:v>-88.975899999999982</c:v>
                </c:pt>
                <c:pt idx="58905">
                  <c:v>-89.362299999999991</c:v>
                </c:pt>
                <c:pt idx="58906">
                  <c:v>-89.736400000000003</c:v>
                </c:pt>
                <c:pt idx="58907">
                  <c:v>-90.098200000000006</c:v>
                </c:pt>
                <c:pt idx="58908">
                  <c:v>-90.447700000000026</c:v>
                </c:pt>
                <c:pt idx="58909">
                  <c:v>-90.784800000000004</c:v>
                </c:pt>
                <c:pt idx="58910">
                  <c:v>-91.109499999999983</c:v>
                </c:pt>
                <c:pt idx="58911">
                  <c:v>-91.421700000000001</c:v>
                </c:pt>
                <c:pt idx="58912">
                  <c:v>-91.721500000000006</c:v>
                </c:pt>
                <c:pt idx="58913">
                  <c:v>-92.00869999999999</c:v>
                </c:pt>
                <c:pt idx="58914">
                  <c:v>-92.283500000000004</c:v>
                </c:pt>
                <c:pt idx="58915">
                  <c:v>-92.545599999999993</c:v>
                </c:pt>
                <c:pt idx="58916">
                  <c:v>-92.795199999999994</c:v>
                </c:pt>
                <c:pt idx="58917">
                  <c:v>-93.032200000000003</c:v>
                </c:pt>
                <c:pt idx="58918">
                  <c:v>-93.256500000000003</c:v>
                </c:pt>
                <c:pt idx="58919">
                  <c:v>-93.468199999999996</c:v>
                </c:pt>
                <c:pt idx="58920">
                  <c:v>-93.667299999999997</c:v>
                </c:pt>
                <c:pt idx="58921">
                  <c:v>-93.8536</c:v>
                </c:pt>
                <c:pt idx="58922">
                  <c:v>-94.027299999999997</c:v>
                </c:pt>
                <c:pt idx="58923">
                  <c:v>-94.188199999999981</c:v>
                </c:pt>
                <c:pt idx="58924">
                  <c:v>-94.336500000000001</c:v>
                </c:pt>
                <c:pt idx="58925">
                  <c:v>-94.471999999999994</c:v>
                </c:pt>
                <c:pt idx="58926">
                  <c:v>-94.594700000000003</c:v>
                </c:pt>
                <c:pt idx="58927">
                  <c:v>-94.704700000000003</c:v>
                </c:pt>
                <c:pt idx="58928">
                  <c:v>-94.801999999999992</c:v>
                </c:pt>
                <c:pt idx="58929">
                  <c:v>-94.886499999999998</c:v>
                </c:pt>
                <c:pt idx="58930">
                  <c:v>-94.958200000000005</c:v>
                </c:pt>
                <c:pt idx="58931">
                  <c:v>-95.017100000000056</c:v>
                </c:pt>
                <c:pt idx="58932">
                  <c:v>-95.063400000000001</c:v>
                </c:pt>
                <c:pt idx="58933">
                  <c:v>-95.096800000000002</c:v>
                </c:pt>
                <c:pt idx="58934">
                  <c:v>-95.117500000000007</c:v>
                </c:pt>
                <c:pt idx="58935">
                  <c:v>-95.125499999999988</c:v>
                </c:pt>
                <c:pt idx="58936">
                  <c:v>-95.120699999999999</c:v>
                </c:pt>
                <c:pt idx="58937">
                  <c:v>-95.103200000000001</c:v>
                </c:pt>
                <c:pt idx="58938">
                  <c:v>-95.072999999999979</c:v>
                </c:pt>
                <c:pt idx="58939">
                  <c:v>-95.030100000000004</c:v>
                </c:pt>
                <c:pt idx="58940">
                  <c:v>-94.974400000000003</c:v>
                </c:pt>
                <c:pt idx="58941">
                  <c:v>-94.906099999999995</c:v>
                </c:pt>
                <c:pt idx="58942">
                  <c:v>-94.825199999999981</c:v>
                </c:pt>
                <c:pt idx="58943">
                  <c:v>-94.731600000000057</c:v>
                </c:pt>
                <c:pt idx="58944">
                  <c:v>-94.625399999999942</c:v>
                </c:pt>
                <c:pt idx="58945">
                  <c:v>-94.506500000000003</c:v>
                </c:pt>
                <c:pt idx="58946">
                  <c:v>-94.375099999999989</c:v>
                </c:pt>
                <c:pt idx="58947">
                  <c:v>-94.231200000000058</c:v>
                </c:pt>
                <c:pt idx="58948">
                  <c:v>-94.074699999999993</c:v>
                </c:pt>
                <c:pt idx="58949">
                  <c:v>-93.905699999999996</c:v>
                </c:pt>
                <c:pt idx="58950">
                  <c:v>-93.724400000000003</c:v>
                </c:pt>
                <c:pt idx="58951">
                  <c:v>-93.530500000000004</c:v>
                </c:pt>
                <c:pt idx="58952">
                  <c:v>-93.324200000000005</c:v>
                </c:pt>
                <c:pt idx="58953">
                  <c:v>-93.105599999999981</c:v>
                </c:pt>
                <c:pt idx="58954">
                  <c:v>-92.87469999999999</c:v>
                </c:pt>
                <c:pt idx="58955">
                  <c:v>-92.631399999999999</c:v>
                </c:pt>
                <c:pt idx="58956">
                  <c:v>-92.375899999999959</c:v>
                </c:pt>
                <c:pt idx="58957">
                  <c:v>-92.108199999999982</c:v>
                </c:pt>
                <c:pt idx="58958">
                  <c:v>-91.828399999999988</c:v>
                </c:pt>
                <c:pt idx="58959">
                  <c:v>-91.5364</c:v>
                </c:pt>
                <c:pt idx="58960">
                  <c:v>-91.232299999999995</c:v>
                </c:pt>
                <c:pt idx="58961">
                  <c:v>-90.916100000000057</c:v>
                </c:pt>
                <c:pt idx="58962">
                  <c:v>-90.587999999999994</c:v>
                </c:pt>
                <c:pt idx="58963">
                  <c:v>-90.248000000000005</c:v>
                </c:pt>
                <c:pt idx="58964">
                  <c:v>-89.896100000000004</c:v>
                </c:pt>
                <c:pt idx="58965">
                  <c:v>-89.532299999999992</c:v>
                </c:pt>
                <c:pt idx="58966">
                  <c:v>-89.156799999999947</c:v>
                </c:pt>
                <c:pt idx="58967">
                  <c:v>-88.769499999999994</c:v>
                </c:pt>
                <c:pt idx="58968">
                  <c:v>-88.370499999999979</c:v>
                </c:pt>
                <c:pt idx="58969">
                  <c:v>-87.959900000000005</c:v>
                </c:pt>
                <c:pt idx="58970">
                  <c:v>-87.537899999999993</c:v>
                </c:pt>
                <c:pt idx="58971">
                  <c:v>-87.104299999999995</c:v>
                </c:pt>
                <c:pt idx="58972">
                  <c:v>-86.659199999999998</c:v>
                </c:pt>
                <c:pt idx="58973">
                  <c:v>-86.202799999999982</c:v>
                </c:pt>
                <c:pt idx="58974">
                  <c:v>-85.735200000000006</c:v>
                </c:pt>
                <c:pt idx="58975">
                  <c:v>-85.256299999999996</c:v>
                </c:pt>
                <c:pt idx="58976">
                  <c:v>-84.766099999999994</c:v>
                </c:pt>
                <c:pt idx="58977">
                  <c:v>-84.264899999999997</c:v>
                </c:pt>
                <c:pt idx="58978">
                  <c:v>-83.75269999999999</c:v>
                </c:pt>
                <c:pt idx="58979">
                  <c:v>-83.229500000000002</c:v>
                </c:pt>
                <c:pt idx="58980">
                  <c:v>-82.695399999999978</c:v>
                </c:pt>
                <c:pt idx="58981">
                  <c:v>-82.15049999999998</c:v>
                </c:pt>
                <c:pt idx="58982">
                  <c:v>-81.594899999999996</c:v>
                </c:pt>
                <c:pt idx="58983">
                  <c:v>-81.028599999999983</c:v>
                </c:pt>
                <c:pt idx="58984">
                  <c:v>-80.451700000000002</c:v>
                </c:pt>
                <c:pt idx="58985">
                  <c:v>-79.8643</c:v>
                </c:pt>
                <c:pt idx="58986">
                  <c:v>-79.266499999999994</c:v>
                </c:pt>
                <c:pt idx="58987">
                  <c:v>-78.658299999999983</c:v>
                </c:pt>
                <c:pt idx="58988">
                  <c:v>-78.039900000000003</c:v>
                </c:pt>
                <c:pt idx="58989">
                  <c:v>-77.411300000000026</c:v>
                </c:pt>
                <c:pt idx="58990">
                  <c:v>-76.77249999999998</c:v>
                </c:pt>
                <c:pt idx="58991">
                  <c:v>-76.123799999999989</c:v>
                </c:pt>
                <c:pt idx="58992">
                  <c:v>-75.465199999999996</c:v>
                </c:pt>
                <c:pt idx="58993">
                  <c:v>-74.796700000000001</c:v>
                </c:pt>
                <c:pt idx="58994">
                  <c:v>-74.118499999999983</c:v>
                </c:pt>
                <c:pt idx="58995">
                  <c:v>-73.430499999999995</c:v>
                </c:pt>
                <c:pt idx="58996">
                  <c:v>-72.733000000000004</c:v>
                </c:pt>
                <c:pt idx="58997">
                  <c:v>-72.0261</c:v>
                </c:pt>
                <c:pt idx="58998">
                  <c:v>-71.309699999999992</c:v>
                </c:pt>
                <c:pt idx="58999">
                  <c:v>-70.584000000000003</c:v>
                </c:pt>
                <c:pt idx="59000">
                  <c:v>-69.849199999999996</c:v>
                </c:pt>
                <c:pt idx="59001">
                  <c:v>-69.105199999999982</c:v>
                </c:pt>
                <c:pt idx="59002">
                  <c:v>-68.352199999999982</c:v>
                </c:pt>
                <c:pt idx="59003">
                  <c:v>-67.590199999999996</c:v>
                </c:pt>
                <c:pt idx="59004">
                  <c:v>-66.819500000000005</c:v>
                </c:pt>
                <c:pt idx="59005">
                  <c:v>-66.040099999999995</c:v>
                </c:pt>
                <c:pt idx="59006">
                  <c:v>-65.251999999999995</c:v>
                </c:pt>
                <c:pt idx="59007">
                  <c:v>-64.455399999999983</c:v>
                </c:pt>
                <c:pt idx="59008">
                  <c:v>-63.650300000000001</c:v>
                </c:pt>
                <c:pt idx="59009">
                  <c:v>-62.837000000000003</c:v>
                </c:pt>
                <c:pt idx="59010">
                  <c:v>-62.0154</c:v>
                </c:pt>
                <c:pt idx="59011">
                  <c:v>-61.185600000000001</c:v>
                </c:pt>
                <c:pt idx="59012">
                  <c:v>-60.347899999999996</c:v>
                </c:pt>
                <c:pt idx="59013">
                  <c:v>-59.502300000000012</c:v>
                </c:pt>
                <c:pt idx="59014">
                  <c:v>-58.648900000000012</c:v>
                </c:pt>
                <c:pt idx="59015">
                  <c:v>-57.787700000000001</c:v>
                </c:pt>
                <c:pt idx="59016">
                  <c:v>-56.919000000000004</c:v>
                </c:pt>
                <c:pt idx="59017">
                  <c:v>-56.042700000000011</c:v>
                </c:pt>
                <c:pt idx="59018">
                  <c:v>-55.159100000000002</c:v>
                </c:pt>
                <c:pt idx="59019">
                  <c:v>-54.268200000000029</c:v>
                </c:pt>
                <c:pt idx="59020">
                  <c:v>-53.370100000000001</c:v>
                </c:pt>
                <c:pt idx="59021">
                  <c:v>-52.4649</c:v>
                </c:pt>
                <c:pt idx="59022">
                  <c:v>-51.552800000000005</c:v>
                </c:pt>
                <c:pt idx="59023">
                  <c:v>-50.633900000000011</c:v>
                </c:pt>
                <c:pt idx="59024">
                  <c:v>-49.708200000000012</c:v>
                </c:pt>
                <c:pt idx="59025">
                  <c:v>-48.775800000000011</c:v>
                </c:pt>
                <c:pt idx="59026">
                  <c:v>-47.8371</c:v>
                </c:pt>
                <c:pt idx="59027">
                  <c:v>-46.891800000000003</c:v>
                </c:pt>
                <c:pt idx="59028">
                  <c:v>-45.940300000000001</c:v>
                </c:pt>
                <c:pt idx="59029">
                  <c:v>-44.982500000000002</c:v>
                </c:pt>
                <c:pt idx="59030">
                  <c:v>-44.018800000000006</c:v>
                </c:pt>
                <c:pt idx="59031">
                  <c:v>-43.049100000000003</c:v>
                </c:pt>
                <c:pt idx="59032">
                  <c:v>-42.073500000000003</c:v>
                </c:pt>
                <c:pt idx="59033">
                  <c:v>-41.092200000000012</c:v>
                </c:pt>
                <c:pt idx="59034">
                  <c:v>-40.105200000000011</c:v>
                </c:pt>
                <c:pt idx="59035">
                  <c:v>-39.112700000000011</c:v>
                </c:pt>
                <c:pt idx="59036">
                  <c:v>-38.114899999999999</c:v>
                </c:pt>
                <c:pt idx="59037">
                  <c:v>-37.111699999999999</c:v>
                </c:pt>
                <c:pt idx="59038">
                  <c:v>-36.103400000000001</c:v>
                </c:pt>
                <c:pt idx="59039">
                  <c:v>-35.0899</c:v>
                </c:pt>
                <c:pt idx="59040">
                  <c:v>-34.0717</c:v>
                </c:pt>
                <c:pt idx="59041">
                  <c:v>-33.048500000000011</c:v>
                </c:pt>
                <c:pt idx="59042">
                  <c:v>-32.020600000000002</c:v>
                </c:pt>
                <c:pt idx="59043">
                  <c:v>-30.988099999999971</c:v>
                </c:pt>
                <c:pt idx="59044">
                  <c:v>-29.9512</c:v>
                </c:pt>
                <c:pt idx="59045">
                  <c:v>-28.909800000000001</c:v>
                </c:pt>
                <c:pt idx="59046">
                  <c:v>-27.864100000000001</c:v>
                </c:pt>
                <c:pt idx="59047">
                  <c:v>-26.814399999999999</c:v>
                </c:pt>
                <c:pt idx="59048">
                  <c:v>-25.760499999999979</c:v>
                </c:pt>
                <c:pt idx="59049">
                  <c:v>-24.7028</c:v>
                </c:pt>
                <c:pt idx="59050">
                  <c:v>-23.641200000000001</c:v>
                </c:pt>
                <c:pt idx="59051">
                  <c:v>-22.576000000000001</c:v>
                </c:pt>
                <c:pt idx="59052">
                  <c:v>-21.507100000000001</c:v>
                </c:pt>
                <c:pt idx="59053">
                  <c:v>-20.434699999999989</c:v>
                </c:pt>
                <c:pt idx="59054">
                  <c:v>-19.359000000000005</c:v>
                </c:pt>
                <c:pt idx="59055">
                  <c:v>-18.28009999999998</c:v>
                </c:pt>
                <c:pt idx="59056">
                  <c:v>-17.198</c:v>
                </c:pt>
                <c:pt idx="59057">
                  <c:v>-16.112900000000014</c:v>
                </c:pt>
                <c:pt idx="59058">
                  <c:v>-15.024900000000001</c:v>
                </c:pt>
                <c:pt idx="59059">
                  <c:v>-13.934000000000001</c:v>
                </c:pt>
                <c:pt idx="59060">
                  <c:v>-12.8405</c:v>
                </c:pt>
                <c:pt idx="59061">
                  <c:v>-11.744299999999999</c:v>
                </c:pt>
                <c:pt idx="59062">
                  <c:v>-10.6457</c:v>
                </c:pt>
                <c:pt idx="59063">
                  <c:v>-9.5446799999999996</c:v>
                </c:pt>
                <c:pt idx="59064">
                  <c:v>-8.4414400000000001</c:v>
                </c:pt>
                <c:pt idx="59065">
                  <c:v>-7.3360300000000001</c:v>
                </c:pt>
                <c:pt idx="59066">
                  <c:v>-6.2285299999999975</c:v>
                </c:pt>
                <c:pt idx="59067">
                  <c:v>-5.1191599999999964</c:v>
                </c:pt>
                <c:pt idx="59068">
                  <c:v>-4.0079499999999975</c:v>
                </c:pt>
                <c:pt idx="59069">
                  <c:v>-2.894969999999998</c:v>
                </c:pt>
                <c:pt idx="59070">
                  <c:v>-1.7804800000000001</c:v>
                </c:pt>
                <c:pt idx="59071">
                  <c:v>-0.66439800000000071</c:v>
                </c:pt>
                <c:pt idx="59072">
                  <c:v>0.4530740000000002</c:v>
                </c:pt>
                <c:pt idx="59073">
                  <c:v>1.571939999999999</c:v>
                </c:pt>
                <c:pt idx="59074">
                  <c:v>2.6919399999999998</c:v>
                </c:pt>
                <c:pt idx="59075">
                  <c:v>3.8129899999999979</c:v>
                </c:pt>
                <c:pt idx="59076">
                  <c:v>4.9350600000000036</c:v>
                </c:pt>
                <c:pt idx="59077">
                  <c:v>6.0580499999999997</c:v>
                </c:pt>
                <c:pt idx="59078">
                  <c:v>7.1818400000000002</c:v>
                </c:pt>
                <c:pt idx="59079">
                  <c:v>8.3063000000000002</c:v>
                </c:pt>
                <c:pt idx="59080">
                  <c:v>9.431379999999999</c:v>
                </c:pt>
                <c:pt idx="59081">
                  <c:v>10.556900000000002</c:v>
                </c:pt>
                <c:pt idx="59082">
                  <c:v>11.6829</c:v>
                </c:pt>
                <c:pt idx="59083">
                  <c:v>12.809100000000004</c:v>
                </c:pt>
                <c:pt idx="59084">
                  <c:v>13.935600000000004</c:v>
                </c:pt>
                <c:pt idx="59085">
                  <c:v>15.062100000000004</c:v>
                </c:pt>
                <c:pt idx="59086">
                  <c:v>16.188699999999979</c:v>
                </c:pt>
                <c:pt idx="59087">
                  <c:v>17.315200000000001</c:v>
                </c:pt>
                <c:pt idx="59088">
                  <c:v>18.44149999999998</c:v>
                </c:pt>
                <c:pt idx="59089">
                  <c:v>19.567499999999981</c:v>
                </c:pt>
                <c:pt idx="59090">
                  <c:v>20.693200000000001</c:v>
                </c:pt>
                <c:pt idx="59091">
                  <c:v>21.8184</c:v>
                </c:pt>
                <c:pt idx="59092">
                  <c:v>22.94319999999998</c:v>
                </c:pt>
                <c:pt idx="59093">
                  <c:v>24.0672</c:v>
                </c:pt>
                <c:pt idx="59094">
                  <c:v>25.1905</c:v>
                </c:pt>
                <c:pt idx="59095">
                  <c:v>26.313099999999999</c:v>
                </c:pt>
                <c:pt idx="59096">
                  <c:v>27.434699999999989</c:v>
                </c:pt>
                <c:pt idx="59097">
                  <c:v>28.555399999999981</c:v>
                </c:pt>
                <c:pt idx="59098">
                  <c:v>29.675000000000001</c:v>
                </c:pt>
                <c:pt idx="59099">
                  <c:v>30.793500000000002</c:v>
                </c:pt>
                <c:pt idx="59100">
                  <c:v>31.910699999999981</c:v>
                </c:pt>
                <c:pt idx="59101">
                  <c:v>33.026600000000002</c:v>
                </c:pt>
                <c:pt idx="59102">
                  <c:v>34.141200000000005</c:v>
                </c:pt>
                <c:pt idx="59103">
                  <c:v>35.254300000000001</c:v>
                </c:pt>
                <c:pt idx="59104">
                  <c:v>36.3658</c:v>
                </c:pt>
                <c:pt idx="59105">
                  <c:v>37.475700000000003</c:v>
                </c:pt>
                <c:pt idx="59106">
                  <c:v>38.5839</c:v>
                </c:pt>
                <c:pt idx="59107">
                  <c:v>39.690300000000029</c:v>
                </c:pt>
                <c:pt idx="59108">
                  <c:v>40.794900000000013</c:v>
                </c:pt>
                <c:pt idx="59109">
                  <c:v>41.897600000000004</c:v>
                </c:pt>
                <c:pt idx="59110">
                  <c:v>42.998300000000029</c:v>
                </c:pt>
                <c:pt idx="59111">
                  <c:v>44.096800000000002</c:v>
                </c:pt>
                <c:pt idx="59112">
                  <c:v>45.193300000000029</c:v>
                </c:pt>
                <c:pt idx="59113">
                  <c:v>46.287600000000005</c:v>
                </c:pt>
                <c:pt idx="59114">
                  <c:v>47.379600000000003</c:v>
                </c:pt>
                <c:pt idx="59115">
                  <c:v>48.469200000000001</c:v>
                </c:pt>
                <c:pt idx="59116">
                  <c:v>49.5565</c:v>
                </c:pt>
                <c:pt idx="59117">
                  <c:v>50.641300000000001</c:v>
                </c:pt>
                <c:pt idx="59118">
                  <c:v>51.723600000000012</c:v>
                </c:pt>
                <c:pt idx="59119">
                  <c:v>52.803200000000004</c:v>
                </c:pt>
                <c:pt idx="59120">
                  <c:v>53.880200000000002</c:v>
                </c:pt>
                <c:pt idx="59121">
                  <c:v>54.954499999999996</c:v>
                </c:pt>
                <c:pt idx="59122">
                  <c:v>56.026100000000028</c:v>
                </c:pt>
                <c:pt idx="59123">
                  <c:v>57.094800000000006</c:v>
                </c:pt>
                <c:pt idx="59124">
                  <c:v>58.160700000000013</c:v>
                </c:pt>
                <c:pt idx="59125">
                  <c:v>59.22350000000003</c:v>
                </c:pt>
                <c:pt idx="59126">
                  <c:v>60.283500000000011</c:v>
                </c:pt>
                <c:pt idx="59127">
                  <c:v>61.340299999999999</c:v>
                </c:pt>
                <c:pt idx="59128">
                  <c:v>62.394000000000005</c:v>
                </c:pt>
                <c:pt idx="59129">
                  <c:v>63.444800000000001</c:v>
                </c:pt>
                <c:pt idx="59130">
                  <c:v>64.492199999999997</c:v>
                </c:pt>
                <c:pt idx="59131">
                  <c:v>65.536299999999997</c:v>
                </c:pt>
                <c:pt idx="59132">
                  <c:v>66.577299999999994</c:v>
                </c:pt>
                <c:pt idx="59133">
                  <c:v>67.614800000000002</c:v>
                </c:pt>
                <c:pt idx="59134">
                  <c:v>68.649000000000001</c:v>
                </c:pt>
                <c:pt idx="59135">
                  <c:v>69.679799999999958</c:v>
                </c:pt>
                <c:pt idx="59136">
                  <c:v>70.707099999999997</c:v>
                </c:pt>
                <c:pt idx="59137">
                  <c:v>71.730900000000005</c:v>
                </c:pt>
                <c:pt idx="59138">
                  <c:v>72.751300000000001</c:v>
                </c:pt>
                <c:pt idx="59139">
                  <c:v>73.768000000000001</c:v>
                </c:pt>
                <c:pt idx="59140">
                  <c:v>74.781099999999995</c:v>
                </c:pt>
                <c:pt idx="59141">
                  <c:v>75.790499999999994</c:v>
                </c:pt>
                <c:pt idx="59142">
                  <c:v>76.796300000000002</c:v>
                </c:pt>
                <c:pt idx="59143">
                  <c:v>77.798300000000012</c:v>
                </c:pt>
                <c:pt idx="59144">
                  <c:v>78.796600000000026</c:v>
                </c:pt>
                <c:pt idx="59145">
                  <c:v>79.791200000000075</c:v>
                </c:pt>
                <c:pt idx="59146">
                  <c:v>80.781899999999993</c:v>
                </c:pt>
                <c:pt idx="59147">
                  <c:v>81.768799999999999</c:v>
                </c:pt>
                <c:pt idx="59148">
                  <c:v>82.751800000000003</c:v>
                </c:pt>
                <c:pt idx="59149">
                  <c:v>83.730999999999995</c:v>
                </c:pt>
                <c:pt idx="59150">
                  <c:v>84.706199999999995</c:v>
                </c:pt>
                <c:pt idx="59151">
                  <c:v>85.677499999999981</c:v>
                </c:pt>
                <c:pt idx="59152">
                  <c:v>86.644800000000004</c:v>
                </c:pt>
                <c:pt idx="59153">
                  <c:v>87.608099999999979</c:v>
                </c:pt>
                <c:pt idx="59154">
                  <c:v>88.567499999999995</c:v>
                </c:pt>
                <c:pt idx="59155">
                  <c:v>89.522799999999989</c:v>
                </c:pt>
                <c:pt idx="59156">
                  <c:v>90.474199999999996</c:v>
                </c:pt>
                <c:pt idx="59157">
                  <c:v>91.421400000000006</c:v>
                </c:pt>
                <c:pt idx="59158">
                  <c:v>92.364599999999996</c:v>
                </c:pt>
                <c:pt idx="59159">
                  <c:v>93.303699999999992</c:v>
                </c:pt>
                <c:pt idx="59160">
                  <c:v>94.238699999999994</c:v>
                </c:pt>
                <c:pt idx="59161">
                  <c:v>95.169600000000003</c:v>
                </c:pt>
                <c:pt idx="59162">
                  <c:v>96.096400000000003</c:v>
                </c:pt>
                <c:pt idx="59163">
                  <c:v>97.019099999999995</c:v>
                </c:pt>
                <c:pt idx="59164">
                  <c:v>97.937700000000007</c:v>
                </c:pt>
                <c:pt idx="59165">
                  <c:v>98.852099999999979</c:v>
                </c:pt>
                <c:pt idx="59166">
                  <c:v>99.762299999999996</c:v>
                </c:pt>
                <c:pt idx="59167">
                  <c:v>100.66800000000001</c:v>
                </c:pt>
                <c:pt idx="59168">
                  <c:v>101.57</c:v>
                </c:pt>
                <c:pt idx="59169">
                  <c:v>102.468</c:v>
                </c:pt>
                <c:pt idx="59170">
                  <c:v>103.36199999999999</c:v>
                </c:pt>
                <c:pt idx="59171">
                  <c:v>104.251</c:v>
                </c:pt>
                <c:pt idx="59172">
                  <c:v>105.137</c:v>
                </c:pt>
                <c:pt idx="59173">
                  <c:v>106.018</c:v>
                </c:pt>
                <c:pt idx="59174">
                  <c:v>106.895</c:v>
                </c:pt>
                <c:pt idx="59175">
                  <c:v>107.768</c:v>
                </c:pt>
                <c:pt idx="59176">
                  <c:v>108.637</c:v>
                </c:pt>
                <c:pt idx="59177">
                  <c:v>109.501</c:v>
                </c:pt>
                <c:pt idx="59178">
                  <c:v>110.36199999999999</c:v>
                </c:pt>
                <c:pt idx="59179">
                  <c:v>111.218</c:v>
                </c:pt>
                <c:pt idx="59180">
                  <c:v>112.07</c:v>
                </c:pt>
                <c:pt idx="59181">
                  <c:v>112.91800000000002</c:v>
                </c:pt>
                <c:pt idx="59182">
                  <c:v>113.762</c:v>
                </c:pt>
                <c:pt idx="59183">
                  <c:v>114.60199999999999</c:v>
                </c:pt>
                <c:pt idx="59184">
                  <c:v>115.438</c:v>
                </c:pt>
                <c:pt idx="59185">
                  <c:v>116.27</c:v>
                </c:pt>
                <c:pt idx="59186">
                  <c:v>117.098</c:v>
                </c:pt>
                <c:pt idx="59187">
                  <c:v>117.922</c:v>
                </c:pt>
                <c:pt idx="59188">
                  <c:v>118.74100000000006</c:v>
                </c:pt>
                <c:pt idx="59189">
                  <c:v>119.557</c:v>
                </c:pt>
                <c:pt idx="59190">
                  <c:v>120.369</c:v>
                </c:pt>
                <c:pt idx="59191">
                  <c:v>121.17700000000001</c:v>
                </c:pt>
                <c:pt idx="59192">
                  <c:v>121.98099999999999</c:v>
                </c:pt>
                <c:pt idx="59193">
                  <c:v>122.78</c:v>
                </c:pt>
                <c:pt idx="59194">
                  <c:v>123.57599999999998</c:v>
                </c:pt>
                <c:pt idx="59195">
                  <c:v>124.369</c:v>
                </c:pt>
                <c:pt idx="59196">
                  <c:v>125.157</c:v>
                </c:pt>
                <c:pt idx="59197">
                  <c:v>125.94200000000002</c:v>
                </c:pt>
                <c:pt idx="59198">
                  <c:v>126.72199999999999</c:v>
                </c:pt>
                <c:pt idx="59199">
                  <c:v>127.49900000000002</c:v>
                </c:pt>
                <c:pt idx="59200">
                  <c:v>128.27199999999999</c:v>
                </c:pt>
                <c:pt idx="59201">
                  <c:v>129.042</c:v>
                </c:pt>
                <c:pt idx="59202">
                  <c:v>129.80800000000011</c:v>
                </c:pt>
                <c:pt idx="59203">
                  <c:v>130.57</c:v>
                </c:pt>
                <c:pt idx="59204">
                  <c:v>131.32800000000012</c:v>
                </c:pt>
                <c:pt idx="59205">
                  <c:v>132.083</c:v>
                </c:pt>
                <c:pt idx="59206">
                  <c:v>132.834</c:v>
                </c:pt>
                <c:pt idx="59207">
                  <c:v>133.58200000000011</c:v>
                </c:pt>
                <c:pt idx="59208">
                  <c:v>134.32600000000011</c:v>
                </c:pt>
                <c:pt idx="59209">
                  <c:v>135.066</c:v>
                </c:pt>
                <c:pt idx="59210">
                  <c:v>135.804</c:v>
                </c:pt>
                <c:pt idx="59211">
                  <c:v>136.53700000000001</c:v>
                </c:pt>
                <c:pt idx="59212">
                  <c:v>137.268</c:v>
                </c:pt>
                <c:pt idx="59213">
                  <c:v>137.995</c:v>
                </c:pt>
                <c:pt idx="59214">
                  <c:v>138.71799999999999</c:v>
                </c:pt>
                <c:pt idx="59215">
                  <c:v>139.43900000000002</c:v>
                </c:pt>
                <c:pt idx="59216">
                  <c:v>140.15600000000001</c:v>
                </c:pt>
                <c:pt idx="59217">
                  <c:v>140.87</c:v>
                </c:pt>
                <c:pt idx="59218">
                  <c:v>141.58100000000007</c:v>
                </c:pt>
                <c:pt idx="59219">
                  <c:v>142.28800000000001</c:v>
                </c:pt>
                <c:pt idx="59220">
                  <c:v>142.99300000000002</c:v>
                </c:pt>
                <c:pt idx="59221">
                  <c:v>143.69399999999999</c:v>
                </c:pt>
                <c:pt idx="59222">
                  <c:v>144.39200000000011</c:v>
                </c:pt>
                <c:pt idx="59223">
                  <c:v>145.08800000000011</c:v>
                </c:pt>
                <c:pt idx="59224">
                  <c:v>145.78</c:v>
                </c:pt>
                <c:pt idx="59225">
                  <c:v>146.46900000000002</c:v>
                </c:pt>
                <c:pt idx="59226">
                  <c:v>147.15600000000001</c:v>
                </c:pt>
                <c:pt idx="59227">
                  <c:v>147.84</c:v>
                </c:pt>
                <c:pt idx="59228">
                  <c:v>148.52100000000004</c:v>
                </c:pt>
                <c:pt idx="59229">
                  <c:v>149.19900000000001</c:v>
                </c:pt>
                <c:pt idx="59230">
                  <c:v>149.874</c:v>
                </c:pt>
                <c:pt idx="59231">
                  <c:v>150.547</c:v>
                </c:pt>
                <c:pt idx="59232">
                  <c:v>151.21699999999998</c:v>
                </c:pt>
                <c:pt idx="59233">
                  <c:v>151.8850000000001</c:v>
                </c:pt>
                <c:pt idx="59234">
                  <c:v>152.54900000000001</c:v>
                </c:pt>
                <c:pt idx="59235">
                  <c:v>153.21199999999999</c:v>
                </c:pt>
                <c:pt idx="59236">
                  <c:v>153.87200000000001</c:v>
                </c:pt>
                <c:pt idx="59237">
                  <c:v>154.529</c:v>
                </c:pt>
                <c:pt idx="59238">
                  <c:v>155.184</c:v>
                </c:pt>
                <c:pt idx="59239">
                  <c:v>155.83700000000007</c:v>
                </c:pt>
                <c:pt idx="59240">
                  <c:v>156.48700000000011</c:v>
                </c:pt>
                <c:pt idx="59241">
                  <c:v>157.13499999999999</c:v>
                </c:pt>
                <c:pt idx="59242">
                  <c:v>157.78100000000001</c:v>
                </c:pt>
                <c:pt idx="59243">
                  <c:v>158.42500000000001</c:v>
                </c:pt>
                <c:pt idx="59244">
                  <c:v>159.066</c:v>
                </c:pt>
                <c:pt idx="59245">
                  <c:v>159.70599999999999</c:v>
                </c:pt>
                <c:pt idx="59246">
                  <c:v>160.34300000000002</c:v>
                </c:pt>
                <c:pt idx="59247">
                  <c:v>160.97800000000001</c:v>
                </c:pt>
                <c:pt idx="59248">
                  <c:v>161.61099999999999</c:v>
                </c:pt>
                <c:pt idx="59249">
                  <c:v>162.24299999999999</c:v>
                </c:pt>
                <c:pt idx="59250">
                  <c:v>162.87200000000001</c:v>
                </c:pt>
                <c:pt idx="59251">
                  <c:v>163.5</c:v>
                </c:pt>
                <c:pt idx="59252">
                  <c:v>164.125</c:v>
                </c:pt>
                <c:pt idx="59253">
                  <c:v>164.74899999999997</c:v>
                </c:pt>
                <c:pt idx="59254">
                  <c:v>165.37100000000001</c:v>
                </c:pt>
                <c:pt idx="59255">
                  <c:v>165.9920000000001</c:v>
                </c:pt>
                <c:pt idx="59256">
                  <c:v>166.61099999999999</c:v>
                </c:pt>
                <c:pt idx="59257">
                  <c:v>167.22800000000001</c:v>
                </c:pt>
                <c:pt idx="59258">
                  <c:v>167.84300000000002</c:v>
                </c:pt>
                <c:pt idx="59259">
                  <c:v>168.45700000000011</c:v>
                </c:pt>
                <c:pt idx="59260">
                  <c:v>169.07</c:v>
                </c:pt>
                <c:pt idx="59261">
                  <c:v>169.68100000000001</c:v>
                </c:pt>
                <c:pt idx="59262">
                  <c:v>170.29</c:v>
                </c:pt>
                <c:pt idx="59263">
                  <c:v>170.89800000000011</c:v>
                </c:pt>
                <c:pt idx="59264">
                  <c:v>171.505</c:v>
                </c:pt>
                <c:pt idx="59265">
                  <c:v>172.10999999999999</c:v>
                </c:pt>
                <c:pt idx="59266">
                  <c:v>172.71499999999995</c:v>
                </c:pt>
                <c:pt idx="59267">
                  <c:v>173.31700000000001</c:v>
                </c:pt>
                <c:pt idx="59268">
                  <c:v>173.91900000000001</c:v>
                </c:pt>
                <c:pt idx="59269">
                  <c:v>174.52</c:v>
                </c:pt>
                <c:pt idx="59270">
                  <c:v>175.11899999999997</c:v>
                </c:pt>
                <c:pt idx="59271">
                  <c:v>175.71699999999998</c:v>
                </c:pt>
                <c:pt idx="59272">
                  <c:v>176.31399999999999</c:v>
                </c:pt>
                <c:pt idx="59273">
                  <c:v>176.91</c:v>
                </c:pt>
                <c:pt idx="59274">
                  <c:v>177.505</c:v>
                </c:pt>
                <c:pt idx="59275">
                  <c:v>178.09900000000002</c:v>
                </c:pt>
                <c:pt idx="59276">
                  <c:v>178.69300000000001</c:v>
                </c:pt>
                <c:pt idx="59277">
                  <c:v>179.285</c:v>
                </c:pt>
                <c:pt idx="59278">
                  <c:v>179.876</c:v>
                </c:pt>
                <c:pt idx="59279">
                  <c:v>180.46600000000001</c:v>
                </c:pt>
                <c:pt idx="59280">
                  <c:v>181.05600000000001</c:v>
                </c:pt>
                <c:pt idx="59281">
                  <c:v>181.64499999999998</c:v>
                </c:pt>
                <c:pt idx="59282">
                  <c:v>182.233</c:v>
                </c:pt>
                <c:pt idx="59283">
                  <c:v>182.82000000000011</c:v>
                </c:pt>
                <c:pt idx="59284">
                  <c:v>183.40700000000001</c:v>
                </c:pt>
                <c:pt idx="59285">
                  <c:v>183.9920000000001</c:v>
                </c:pt>
                <c:pt idx="59286">
                  <c:v>184.578</c:v>
                </c:pt>
                <c:pt idx="59287">
                  <c:v>185.16200000000001</c:v>
                </c:pt>
                <c:pt idx="59288">
                  <c:v>185.74599999999998</c:v>
                </c:pt>
                <c:pt idx="59289">
                  <c:v>186.33</c:v>
                </c:pt>
                <c:pt idx="59290">
                  <c:v>186.91200000000001</c:v>
                </c:pt>
                <c:pt idx="59291">
                  <c:v>187.495</c:v>
                </c:pt>
                <c:pt idx="59292">
                  <c:v>188.07599999999999</c:v>
                </c:pt>
                <c:pt idx="59293">
                  <c:v>188.65700000000001</c:v>
                </c:pt>
                <c:pt idx="59294">
                  <c:v>189.238</c:v>
                </c:pt>
                <c:pt idx="59295">
                  <c:v>189.81800000000001</c:v>
                </c:pt>
                <c:pt idx="59296">
                  <c:v>190.39800000000011</c:v>
                </c:pt>
                <c:pt idx="59297">
                  <c:v>190.97800000000001</c:v>
                </c:pt>
                <c:pt idx="59298">
                  <c:v>191.55600000000001</c:v>
                </c:pt>
                <c:pt idx="59299">
                  <c:v>192.13499999999999</c:v>
                </c:pt>
                <c:pt idx="59300">
                  <c:v>192.71299999999999</c:v>
                </c:pt>
                <c:pt idx="59301">
                  <c:v>193.291</c:v>
                </c:pt>
                <c:pt idx="59302">
                  <c:v>193.86800000000011</c:v>
                </c:pt>
                <c:pt idx="59303">
                  <c:v>194.446</c:v>
                </c:pt>
                <c:pt idx="59304">
                  <c:v>195.02200000000011</c:v>
                </c:pt>
                <c:pt idx="59305">
                  <c:v>195.59900000000002</c:v>
                </c:pt>
                <c:pt idx="59306">
                  <c:v>196.17499999999998</c:v>
                </c:pt>
                <c:pt idx="59307">
                  <c:v>196.751</c:v>
                </c:pt>
                <c:pt idx="59308">
                  <c:v>197.32700000000011</c:v>
                </c:pt>
                <c:pt idx="59309">
                  <c:v>197.90200000000004</c:v>
                </c:pt>
                <c:pt idx="59310">
                  <c:v>198.477</c:v>
                </c:pt>
                <c:pt idx="59311">
                  <c:v>199.05200000000011</c:v>
                </c:pt>
                <c:pt idx="59312">
                  <c:v>199.626</c:v>
                </c:pt>
                <c:pt idx="59313">
                  <c:v>200.20099999999999</c:v>
                </c:pt>
                <c:pt idx="59314">
                  <c:v>200.77499999999998</c:v>
                </c:pt>
                <c:pt idx="59315">
                  <c:v>201.34800000000001</c:v>
                </c:pt>
                <c:pt idx="59316">
                  <c:v>201.92200000000011</c:v>
                </c:pt>
                <c:pt idx="59317">
                  <c:v>202.495</c:v>
                </c:pt>
                <c:pt idx="59318">
                  <c:v>203.06800000000001</c:v>
                </c:pt>
                <c:pt idx="59319">
                  <c:v>203.64099999999999</c:v>
                </c:pt>
                <c:pt idx="59320">
                  <c:v>204.21399999999988</c:v>
                </c:pt>
                <c:pt idx="59321">
                  <c:v>204.786</c:v>
                </c:pt>
                <c:pt idx="59322">
                  <c:v>205.35800000000012</c:v>
                </c:pt>
                <c:pt idx="59323">
                  <c:v>205.93</c:v>
                </c:pt>
                <c:pt idx="59324">
                  <c:v>206.50200000000001</c:v>
                </c:pt>
                <c:pt idx="59325">
                  <c:v>207.07300000000001</c:v>
                </c:pt>
                <c:pt idx="59326">
                  <c:v>207.64399999999998</c:v>
                </c:pt>
                <c:pt idx="59327">
                  <c:v>208.21499999999995</c:v>
                </c:pt>
                <c:pt idx="59328">
                  <c:v>208.785</c:v>
                </c:pt>
                <c:pt idx="59329">
                  <c:v>209.3550000000001</c:v>
                </c:pt>
                <c:pt idx="59330">
                  <c:v>209.92500000000001</c:v>
                </c:pt>
                <c:pt idx="59331">
                  <c:v>210.495</c:v>
                </c:pt>
                <c:pt idx="59332">
                  <c:v>211.06399999999999</c:v>
                </c:pt>
                <c:pt idx="59333">
                  <c:v>211.63300000000001</c:v>
                </c:pt>
                <c:pt idx="59334">
                  <c:v>212.20099999999999</c:v>
                </c:pt>
                <c:pt idx="59335">
                  <c:v>212.76999999999998</c:v>
                </c:pt>
                <c:pt idx="59336">
                  <c:v>213.33700000000007</c:v>
                </c:pt>
                <c:pt idx="59337">
                  <c:v>213.905</c:v>
                </c:pt>
                <c:pt idx="59338">
                  <c:v>214.471</c:v>
                </c:pt>
                <c:pt idx="59339">
                  <c:v>215.03800000000001</c:v>
                </c:pt>
                <c:pt idx="59340">
                  <c:v>215.60399999999998</c:v>
                </c:pt>
                <c:pt idx="59341">
                  <c:v>216.16900000000001</c:v>
                </c:pt>
                <c:pt idx="59342">
                  <c:v>216.73399999999998</c:v>
                </c:pt>
                <c:pt idx="59343">
                  <c:v>217.29900000000001</c:v>
                </c:pt>
                <c:pt idx="59344">
                  <c:v>217.86200000000011</c:v>
                </c:pt>
                <c:pt idx="59345">
                  <c:v>218.42600000000004</c:v>
                </c:pt>
                <c:pt idx="59346">
                  <c:v>218.98800000000011</c:v>
                </c:pt>
                <c:pt idx="59347">
                  <c:v>219.55</c:v>
                </c:pt>
                <c:pt idx="59348">
                  <c:v>220.11199999999999</c:v>
                </c:pt>
                <c:pt idx="59349">
                  <c:v>220.672</c:v>
                </c:pt>
                <c:pt idx="59350">
                  <c:v>221.232</c:v>
                </c:pt>
                <c:pt idx="59351">
                  <c:v>221.791</c:v>
                </c:pt>
                <c:pt idx="59352">
                  <c:v>222.35000000000011</c:v>
                </c:pt>
                <c:pt idx="59353">
                  <c:v>222.90700000000001</c:v>
                </c:pt>
                <c:pt idx="59354">
                  <c:v>223.464</c:v>
                </c:pt>
                <c:pt idx="59355">
                  <c:v>224.02</c:v>
                </c:pt>
                <c:pt idx="59356">
                  <c:v>224.57499999999999</c:v>
                </c:pt>
                <c:pt idx="59357">
                  <c:v>225.12900000000002</c:v>
                </c:pt>
                <c:pt idx="59358">
                  <c:v>225.68100000000001</c:v>
                </c:pt>
                <c:pt idx="59359">
                  <c:v>226.233</c:v>
                </c:pt>
                <c:pt idx="59360">
                  <c:v>226.78399999999999</c:v>
                </c:pt>
                <c:pt idx="59361">
                  <c:v>227.334</c:v>
                </c:pt>
                <c:pt idx="59362">
                  <c:v>227.88300000000001</c:v>
                </c:pt>
                <c:pt idx="59363">
                  <c:v>228.43</c:v>
                </c:pt>
                <c:pt idx="59364">
                  <c:v>228.976</c:v>
                </c:pt>
                <c:pt idx="59365">
                  <c:v>229.52100000000004</c:v>
                </c:pt>
                <c:pt idx="59366">
                  <c:v>230.065</c:v>
                </c:pt>
                <c:pt idx="59367">
                  <c:v>230.607</c:v>
                </c:pt>
                <c:pt idx="59368">
                  <c:v>231.148</c:v>
                </c:pt>
                <c:pt idx="59369">
                  <c:v>231.68700000000001</c:v>
                </c:pt>
                <c:pt idx="59370">
                  <c:v>232.22499999999999</c:v>
                </c:pt>
                <c:pt idx="59371">
                  <c:v>232.761</c:v>
                </c:pt>
                <c:pt idx="59372">
                  <c:v>233.29599999999999</c:v>
                </c:pt>
                <c:pt idx="59373">
                  <c:v>233.82900000000001</c:v>
                </c:pt>
                <c:pt idx="59374">
                  <c:v>234.3610000000001</c:v>
                </c:pt>
                <c:pt idx="59375">
                  <c:v>234.89000000000001</c:v>
                </c:pt>
                <c:pt idx="59376">
                  <c:v>235.41800000000001</c:v>
                </c:pt>
                <c:pt idx="59377">
                  <c:v>235.94399999999999</c:v>
                </c:pt>
                <c:pt idx="59378">
                  <c:v>236.46800000000007</c:v>
                </c:pt>
                <c:pt idx="59379">
                  <c:v>236.99100000000001</c:v>
                </c:pt>
                <c:pt idx="59380">
                  <c:v>237.511</c:v>
                </c:pt>
                <c:pt idx="59381">
                  <c:v>238.029</c:v>
                </c:pt>
                <c:pt idx="59382">
                  <c:v>238.54499999999999</c:v>
                </c:pt>
                <c:pt idx="59383">
                  <c:v>239.059</c:v>
                </c:pt>
                <c:pt idx="59384">
                  <c:v>239.571</c:v>
                </c:pt>
                <c:pt idx="59385">
                  <c:v>240.08</c:v>
                </c:pt>
                <c:pt idx="59386">
                  <c:v>240.58800000000011</c:v>
                </c:pt>
                <c:pt idx="59387">
                  <c:v>241.09200000000001</c:v>
                </c:pt>
                <c:pt idx="59388">
                  <c:v>241.595</c:v>
                </c:pt>
                <c:pt idx="59389">
                  <c:v>242.09399999999999</c:v>
                </c:pt>
                <c:pt idx="59390">
                  <c:v>242.59200000000001</c:v>
                </c:pt>
                <c:pt idx="59391">
                  <c:v>243.08600000000001</c:v>
                </c:pt>
                <c:pt idx="59392">
                  <c:v>243.578</c:v>
                </c:pt>
                <c:pt idx="59393">
                  <c:v>244.06700000000001</c:v>
                </c:pt>
                <c:pt idx="59394">
                  <c:v>244.554</c:v>
                </c:pt>
                <c:pt idx="59395">
                  <c:v>245.03700000000001</c:v>
                </c:pt>
                <c:pt idx="59396">
                  <c:v>245.518</c:v>
                </c:pt>
                <c:pt idx="59397">
                  <c:v>245.99600000000001</c:v>
                </c:pt>
                <c:pt idx="59398">
                  <c:v>246.47</c:v>
                </c:pt>
                <c:pt idx="59399">
                  <c:v>246.94200000000001</c:v>
                </c:pt>
                <c:pt idx="59400">
                  <c:v>247.41</c:v>
                </c:pt>
                <c:pt idx="59401">
                  <c:v>247.875</c:v>
                </c:pt>
                <c:pt idx="59402">
                  <c:v>248.33700000000007</c:v>
                </c:pt>
                <c:pt idx="59403">
                  <c:v>248.79499999999999</c:v>
                </c:pt>
                <c:pt idx="59404">
                  <c:v>249.25</c:v>
                </c:pt>
                <c:pt idx="59405">
                  <c:v>249.70099999999999</c:v>
                </c:pt>
                <c:pt idx="59406">
                  <c:v>250.14899999999997</c:v>
                </c:pt>
                <c:pt idx="59407">
                  <c:v>250.59300000000002</c:v>
                </c:pt>
                <c:pt idx="59408">
                  <c:v>251.03399999999999</c:v>
                </c:pt>
                <c:pt idx="59409">
                  <c:v>251.47</c:v>
                </c:pt>
                <c:pt idx="59410">
                  <c:v>251.90300000000002</c:v>
                </c:pt>
                <c:pt idx="59411">
                  <c:v>252.33200000000011</c:v>
                </c:pt>
                <c:pt idx="59412">
                  <c:v>252.75700000000001</c:v>
                </c:pt>
                <c:pt idx="59413">
                  <c:v>253.178</c:v>
                </c:pt>
                <c:pt idx="59414">
                  <c:v>253.595</c:v>
                </c:pt>
                <c:pt idx="59415">
                  <c:v>254.00800000000001</c:v>
                </c:pt>
                <c:pt idx="59416">
                  <c:v>254.416</c:v>
                </c:pt>
                <c:pt idx="59417">
                  <c:v>254.82000000000011</c:v>
                </c:pt>
                <c:pt idx="59418">
                  <c:v>255.22</c:v>
                </c:pt>
                <c:pt idx="59419">
                  <c:v>255.61499999999998</c:v>
                </c:pt>
                <c:pt idx="59420">
                  <c:v>256.00599999999974</c:v>
                </c:pt>
                <c:pt idx="59421">
                  <c:v>256.392</c:v>
                </c:pt>
                <c:pt idx="59422">
                  <c:v>256.774</c:v>
                </c:pt>
                <c:pt idx="59423">
                  <c:v>257.15100000000001</c:v>
                </c:pt>
                <c:pt idx="59424">
                  <c:v>257.5229999999998</c:v>
                </c:pt>
                <c:pt idx="59425">
                  <c:v>257.89</c:v>
                </c:pt>
                <c:pt idx="59426">
                  <c:v>258.25200000000001</c:v>
                </c:pt>
                <c:pt idx="59427">
                  <c:v>258.60899999999975</c:v>
                </c:pt>
                <c:pt idx="59428">
                  <c:v>258.96099999999979</c:v>
                </c:pt>
                <c:pt idx="59429">
                  <c:v>259.30799999999999</c:v>
                </c:pt>
                <c:pt idx="59430">
                  <c:v>259.64999999999998</c:v>
                </c:pt>
                <c:pt idx="59431">
                  <c:v>259.98699999999963</c:v>
                </c:pt>
                <c:pt idx="59432">
                  <c:v>260.31799999999993</c:v>
                </c:pt>
                <c:pt idx="59433">
                  <c:v>260.64400000000023</c:v>
                </c:pt>
                <c:pt idx="59434">
                  <c:v>260.964</c:v>
                </c:pt>
                <c:pt idx="59435">
                  <c:v>261.279</c:v>
                </c:pt>
                <c:pt idx="59436">
                  <c:v>261.58799999999979</c:v>
                </c:pt>
                <c:pt idx="59437">
                  <c:v>261.89099999999979</c:v>
                </c:pt>
                <c:pt idx="59438">
                  <c:v>262.18900000000002</c:v>
                </c:pt>
                <c:pt idx="59439">
                  <c:v>262.48099999999965</c:v>
                </c:pt>
                <c:pt idx="59440">
                  <c:v>262.767</c:v>
                </c:pt>
                <c:pt idx="59441">
                  <c:v>263.04700000000008</c:v>
                </c:pt>
                <c:pt idx="59442">
                  <c:v>263.32100000000003</c:v>
                </c:pt>
                <c:pt idx="59443">
                  <c:v>263.589</c:v>
                </c:pt>
                <c:pt idx="59444">
                  <c:v>263.85000000000002</c:v>
                </c:pt>
                <c:pt idx="59445">
                  <c:v>264.10599999999999</c:v>
                </c:pt>
                <c:pt idx="59446">
                  <c:v>264.35500000000002</c:v>
                </c:pt>
                <c:pt idx="59447">
                  <c:v>264.59799999999979</c:v>
                </c:pt>
                <c:pt idx="59448">
                  <c:v>264.83499999999975</c:v>
                </c:pt>
                <c:pt idx="59449">
                  <c:v>265.065</c:v>
                </c:pt>
                <c:pt idx="59450">
                  <c:v>265.28799999999978</c:v>
                </c:pt>
                <c:pt idx="59451">
                  <c:v>265.505</c:v>
                </c:pt>
                <c:pt idx="59452">
                  <c:v>265.71499999999975</c:v>
                </c:pt>
                <c:pt idx="59453">
                  <c:v>265.91799999999978</c:v>
                </c:pt>
                <c:pt idx="59454">
                  <c:v>266.11500000000001</c:v>
                </c:pt>
                <c:pt idx="59455">
                  <c:v>266.30500000000001</c:v>
                </c:pt>
                <c:pt idx="59456">
                  <c:v>266.48799999999977</c:v>
                </c:pt>
                <c:pt idx="59457">
                  <c:v>266.66399999999999</c:v>
                </c:pt>
                <c:pt idx="59458">
                  <c:v>266.83199999999965</c:v>
                </c:pt>
                <c:pt idx="59459">
                  <c:v>266.99400000000003</c:v>
                </c:pt>
                <c:pt idx="59460">
                  <c:v>267.14900000000023</c:v>
                </c:pt>
                <c:pt idx="59461">
                  <c:v>267.29599999999965</c:v>
                </c:pt>
                <c:pt idx="59462">
                  <c:v>267.43599999999958</c:v>
                </c:pt>
                <c:pt idx="59463">
                  <c:v>267.56900000000002</c:v>
                </c:pt>
                <c:pt idx="59464">
                  <c:v>267.69400000000002</c:v>
                </c:pt>
                <c:pt idx="59465">
                  <c:v>267.81200000000001</c:v>
                </c:pt>
                <c:pt idx="59466">
                  <c:v>267.92299999999977</c:v>
                </c:pt>
                <c:pt idx="59467">
                  <c:v>268.02499999999975</c:v>
                </c:pt>
                <c:pt idx="59468">
                  <c:v>268.12099999999975</c:v>
                </c:pt>
                <c:pt idx="59469">
                  <c:v>268.20800000000003</c:v>
                </c:pt>
                <c:pt idx="59470">
                  <c:v>268.28799999999978</c:v>
                </c:pt>
                <c:pt idx="59471">
                  <c:v>268.36</c:v>
                </c:pt>
                <c:pt idx="59472">
                  <c:v>268.42399999999958</c:v>
                </c:pt>
                <c:pt idx="59473">
                  <c:v>268.48099999999965</c:v>
                </c:pt>
                <c:pt idx="59474">
                  <c:v>268.529</c:v>
                </c:pt>
                <c:pt idx="59475">
                  <c:v>268.56900000000002</c:v>
                </c:pt>
                <c:pt idx="59476">
                  <c:v>268.60199999999975</c:v>
                </c:pt>
                <c:pt idx="59477">
                  <c:v>268.62599999999975</c:v>
                </c:pt>
                <c:pt idx="59478">
                  <c:v>268.64200000000022</c:v>
                </c:pt>
                <c:pt idx="59479">
                  <c:v>268.64999999999998</c:v>
                </c:pt>
                <c:pt idx="59480">
                  <c:v>268.64999999999998</c:v>
                </c:pt>
                <c:pt idx="59481">
                  <c:v>268.64200000000022</c:v>
                </c:pt>
                <c:pt idx="59482">
                  <c:v>268.625</c:v>
                </c:pt>
                <c:pt idx="59483">
                  <c:v>268.60000000000002</c:v>
                </c:pt>
                <c:pt idx="59484">
                  <c:v>268.56700000000001</c:v>
                </c:pt>
                <c:pt idx="59485">
                  <c:v>268.52499999999975</c:v>
                </c:pt>
                <c:pt idx="59486">
                  <c:v>268.47399999999965</c:v>
                </c:pt>
                <c:pt idx="59487">
                  <c:v>268.41499999999979</c:v>
                </c:pt>
                <c:pt idx="59488">
                  <c:v>268.34800000000001</c:v>
                </c:pt>
                <c:pt idx="59489">
                  <c:v>268.27199999999965</c:v>
                </c:pt>
                <c:pt idx="59490">
                  <c:v>268.18700000000001</c:v>
                </c:pt>
                <c:pt idx="59491">
                  <c:v>268.09399999999965</c:v>
                </c:pt>
                <c:pt idx="59492">
                  <c:v>267.99199999999962</c:v>
                </c:pt>
                <c:pt idx="59493">
                  <c:v>267.88099999999974</c:v>
                </c:pt>
                <c:pt idx="59494">
                  <c:v>267.762</c:v>
                </c:pt>
                <c:pt idx="59495">
                  <c:v>267.63400000000001</c:v>
                </c:pt>
                <c:pt idx="59496">
                  <c:v>267.49699999999962</c:v>
                </c:pt>
                <c:pt idx="59497">
                  <c:v>267.351</c:v>
                </c:pt>
                <c:pt idx="59498">
                  <c:v>267.19600000000003</c:v>
                </c:pt>
                <c:pt idx="59499">
                  <c:v>267.03199999999958</c:v>
                </c:pt>
                <c:pt idx="59500">
                  <c:v>266.85899999999975</c:v>
                </c:pt>
                <c:pt idx="59501">
                  <c:v>266.678</c:v>
                </c:pt>
                <c:pt idx="59502">
                  <c:v>266.48699999999963</c:v>
                </c:pt>
                <c:pt idx="59503">
                  <c:v>266.28699999999958</c:v>
                </c:pt>
                <c:pt idx="59504">
                  <c:v>266.07900000000001</c:v>
                </c:pt>
                <c:pt idx="59505">
                  <c:v>265.86099999999999</c:v>
                </c:pt>
                <c:pt idx="59506">
                  <c:v>265.63400000000001</c:v>
                </c:pt>
                <c:pt idx="59507">
                  <c:v>265.3979999999998</c:v>
                </c:pt>
                <c:pt idx="59508">
                  <c:v>265.15300000000002</c:v>
                </c:pt>
                <c:pt idx="59509">
                  <c:v>264.899</c:v>
                </c:pt>
                <c:pt idx="59510">
                  <c:v>264.6359999999998</c:v>
                </c:pt>
                <c:pt idx="59511">
                  <c:v>264.363</c:v>
                </c:pt>
                <c:pt idx="59512">
                  <c:v>264.08099999999979</c:v>
                </c:pt>
                <c:pt idx="59513">
                  <c:v>263.78999999999979</c:v>
                </c:pt>
                <c:pt idx="59514">
                  <c:v>263.48999999999978</c:v>
                </c:pt>
                <c:pt idx="59515">
                  <c:v>263.18099999999993</c:v>
                </c:pt>
                <c:pt idx="59516">
                  <c:v>262.86200000000002</c:v>
                </c:pt>
                <c:pt idx="59517">
                  <c:v>262.53500000000003</c:v>
                </c:pt>
                <c:pt idx="59518">
                  <c:v>262.19799999999975</c:v>
                </c:pt>
                <c:pt idx="59519">
                  <c:v>261.851</c:v>
                </c:pt>
                <c:pt idx="59520">
                  <c:v>261.49599999999958</c:v>
                </c:pt>
                <c:pt idx="59521">
                  <c:v>261.13099999999974</c:v>
                </c:pt>
                <c:pt idx="59522">
                  <c:v>260.75700000000001</c:v>
                </c:pt>
                <c:pt idx="59523">
                  <c:v>260.37299999999999</c:v>
                </c:pt>
                <c:pt idx="59524">
                  <c:v>259.98099999999965</c:v>
                </c:pt>
                <c:pt idx="59525">
                  <c:v>259.57900000000001</c:v>
                </c:pt>
                <c:pt idx="59526">
                  <c:v>259.16800000000001</c:v>
                </c:pt>
                <c:pt idx="59527">
                  <c:v>258.74700000000001</c:v>
                </c:pt>
                <c:pt idx="59528">
                  <c:v>258.31700000000001</c:v>
                </c:pt>
                <c:pt idx="59529">
                  <c:v>257.87799999999999</c:v>
                </c:pt>
                <c:pt idx="59530">
                  <c:v>257.42999999999978</c:v>
                </c:pt>
                <c:pt idx="59531">
                  <c:v>256.97299999999979</c:v>
                </c:pt>
                <c:pt idx="59532">
                  <c:v>256.50599999999974</c:v>
                </c:pt>
                <c:pt idx="59533">
                  <c:v>256.02999999999975</c:v>
                </c:pt>
                <c:pt idx="59534">
                  <c:v>255.54499999999999</c:v>
                </c:pt>
                <c:pt idx="59535">
                  <c:v>255.05100000000004</c:v>
                </c:pt>
                <c:pt idx="59536">
                  <c:v>254.547</c:v>
                </c:pt>
                <c:pt idx="59537">
                  <c:v>254.03399999999999</c:v>
                </c:pt>
                <c:pt idx="59538">
                  <c:v>253.512</c:v>
                </c:pt>
                <c:pt idx="59539">
                  <c:v>252.98100000000011</c:v>
                </c:pt>
                <c:pt idx="59540">
                  <c:v>252.441</c:v>
                </c:pt>
                <c:pt idx="59541">
                  <c:v>251.89200000000011</c:v>
                </c:pt>
                <c:pt idx="59542">
                  <c:v>251.334</c:v>
                </c:pt>
                <c:pt idx="59543">
                  <c:v>250.76599999999999</c:v>
                </c:pt>
                <c:pt idx="59544">
                  <c:v>250.19</c:v>
                </c:pt>
                <c:pt idx="59545">
                  <c:v>249.60399999999998</c:v>
                </c:pt>
                <c:pt idx="59546">
                  <c:v>249.00899999999999</c:v>
                </c:pt>
                <c:pt idx="59547">
                  <c:v>248.40600000000001</c:v>
                </c:pt>
                <c:pt idx="59548">
                  <c:v>247.79399999999998</c:v>
                </c:pt>
                <c:pt idx="59549">
                  <c:v>247.172</c:v>
                </c:pt>
                <c:pt idx="59550">
                  <c:v>246.542</c:v>
                </c:pt>
                <c:pt idx="59551">
                  <c:v>245.90300000000002</c:v>
                </c:pt>
                <c:pt idx="59552">
                  <c:v>245.255</c:v>
                </c:pt>
                <c:pt idx="59553">
                  <c:v>244.59800000000001</c:v>
                </c:pt>
                <c:pt idx="59554">
                  <c:v>243.93300000000002</c:v>
                </c:pt>
                <c:pt idx="59555">
                  <c:v>243.25800000000001</c:v>
                </c:pt>
                <c:pt idx="59556">
                  <c:v>242.57499999999999</c:v>
                </c:pt>
                <c:pt idx="59557">
                  <c:v>241.88400000000001</c:v>
                </c:pt>
                <c:pt idx="59558">
                  <c:v>241.184</c:v>
                </c:pt>
                <c:pt idx="59559">
                  <c:v>240.47499999999999</c:v>
                </c:pt>
                <c:pt idx="59560">
                  <c:v>239.75800000000001</c:v>
                </c:pt>
                <c:pt idx="59561">
                  <c:v>239.03200000000001</c:v>
                </c:pt>
                <c:pt idx="59562">
                  <c:v>238.297</c:v>
                </c:pt>
                <c:pt idx="59563">
                  <c:v>237.55500000000001</c:v>
                </c:pt>
                <c:pt idx="59564">
                  <c:v>236.804</c:v>
                </c:pt>
                <c:pt idx="59565">
                  <c:v>236.04399999999998</c:v>
                </c:pt>
                <c:pt idx="59566">
                  <c:v>235.27699999999999</c:v>
                </c:pt>
                <c:pt idx="59567">
                  <c:v>234.501</c:v>
                </c:pt>
                <c:pt idx="59568">
                  <c:v>233.71699999999998</c:v>
                </c:pt>
                <c:pt idx="59569">
                  <c:v>232.92400000000001</c:v>
                </c:pt>
                <c:pt idx="59570">
                  <c:v>232.124</c:v>
                </c:pt>
                <c:pt idx="59571">
                  <c:v>231.316</c:v>
                </c:pt>
                <c:pt idx="59572">
                  <c:v>230.5</c:v>
                </c:pt>
                <c:pt idx="59573">
                  <c:v>229.67499999999998</c:v>
                </c:pt>
                <c:pt idx="59574">
                  <c:v>228.84300000000002</c:v>
                </c:pt>
                <c:pt idx="59575">
                  <c:v>228.00399999999999</c:v>
                </c:pt>
                <c:pt idx="59576">
                  <c:v>227.15600000000001</c:v>
                </c:pt>
                <c:pt idx="59577">
                  <c:v>226.30100000000004</c:v>
                </c:pt>
                <c:pt idx="59578">
                  <c:v>225.43800000000007</c:v>
                </c:pt>
                <c:pt idx="59579">
                  <c:v>224.56700000000001</c:v>
                </c:pt>
                <c:pt idx="59580">
                  <c:v>223.68900000000002</c:v>
                </c:pt>
                <c:pt idx="59581">
                  <c:v>222.804</c:v>
                </c:pt>
                <c:pt idx="59582">
                  <c:v>221.911</c:v>
                </c:pt>
                <c:pt idx="59583">
                  <c:v>221.011</c:v>
                </c:pt>
                <c:pt idx="59584">
                  <c:v>220.10300000000001</c:v>
                </c:pt>
                <c:pt idx="59585">
                  <c:v>219.18900000000002</c:v>
                </c:pt>
                <c:pt idx="59586">
                  <c:v>218.267</c:v>
                </c:pt>
                <c:pt idx="59587">
                  <c:v>217.33800000000011</c:v>
                </c:pt>
                <c:pt idx="59588">
                  <c:v>216.40200000000004</c:v>
                </c:pt>
                <c:pt idx="59589">
                  <c:v>215.459</c:v>
                </c:pt>
                <c:pt idx="59590">
                  <c:v>214.51</c:v>
                </c:pt>
                <c:pt idx="59591">
                  <c:v>213.553</c:v>
                </c:pt>
                <c:pt idx="59592">
                  <c:v>212.59</c:v>
                </c:pt>
                <c:pt idx="59593">
                  <c:v>211.62</c:v>
                </c:pt>
                <c:pt idx="59594">
                  <c:v>210.64399999999998</c:v>
                </c:pt>
                <c:pt idx="59595">
                  <c:v>209.661</c:v>
                </c:pt>
                <c:pt idx="59596">
                  <c:v>208.672</c:v>
                </c:pt>
                <c:pt idx="59597">
                  <c:v>207.67599999999999</c:v>
                </c:pt>
                <c:pt idx="59598">
                  <c:v>206.67399999999998</c:v>
                </c:pt>
                <c:pt idx="59599">
                  <c:v>205.666</c:v>
                </c:pt>
                <c:pt idx="59600">
                  <c:v>204.65200000000004</c:v>
                </c:pt>
                <c:pt idx="59601">
                  <c:v>203.63200000000001</c:v>
                </c:pt>
                <c:pt idx="59602">
                  <c:v>202.60499999999999</c:v>
                </c:pt>
                <c:pt idx="59603">
                  <c:v>201.57300000000001</c:v>
                </c:pt>
                <c:pt idx="59604">
                  <c:v>200.535</c:v>
                </c:pt>
                <c:pt idx="59605">
                  <c:v>199.4920000000001</c:v>
                </c:pt>
                <c:pt idx="59606">
                  <c:v>198.44300000000001</c:v>
                </c:pt>
                <c:pt idx="59607">
                  <c:v>197.38800000000012</c:v>
                </c:pt>
                <c:pt idx="59608">
                  <c:v>196.32700000000011</c:v>
                </c:pt>
                <c:pt idx="59609">
                  <c:v>195.262</c:v>
                </c:pt>
                <c:pt idx="59610">
                  <c:v>194.191</c:v>
                </c:pt>
                <c:pt idx="59611">
                  <c:v>193.11499999999998</c:v>
                </c:pt>
                <c:pt idx="59612">
                  <c:v>192.03300000000002</c:v>
                </c:pt>
                <c:pt idx="59613">
                  <c:v>190.947</c:v>
                </c:pt>
                <c:pt idx="59614">
                  <c:v>189.8550000000001</c:v>
                </c:pt>
                <c:pt idx="59615">
                  <c:v>188.75899999999999</c:v>
                </c:pt>
                <c:pt idx="59616">
                  <c:v>187.65800000000004</c:v>
                </c:pt>
                <c:pt idx="59617">
                  <c:v>186.55200000000011</c:v>
                </c:pt>
                <c:pt idx="59618">
                  <c:v>185.44200000000001</c:v>
                </c:pt>
                <c:pt idx="59619">
                  <c:v>184.32700000000011</c:v>
                </c:pt>
                <c:pt idx="59620">
                  <c:v>183.208</c:v>
                </c:pt>
                <c:pt idx="59621">
                  <c:v>182.084</c:v>
                </c:pt>
                <c:pt idx="59622">
                  <c:v>180.95600000000007</c:v>
                </c:pt>
                <c:pt idx="59623">
                  <c:v>179.82400000000001</c:v>
                </c:pt>
                <c:pt idx="59624">
                  <c:v>178.68800000000007</c:v>
                </c:pt>
                <c:pt idx="59625">
                  <c:v>177.548</c:v>
                </c:pt>
                <c:pt idx="59626">
                  <c:v>176.404</c:v>
                </c:pt>
                <c:pt idx="59627">
                  <c:v>175.256</c:v>
                </c:pt>
                <c:pt idx="59628">
                  <c:v>174.10499999999999</c:v>
                </c:pt>
                <c:pt idx="59629">
                  <c:v>172.94900000000001</c:v>
                </c:pt>
                <c:pt idx="59630">
                  <c:v>171.791</c:v>
                </c:pt>
                <c:pt idx="59631">
                  <c:v>170.62900000000002</c:v>
                </c:pt>
                <c:pt idx="59632">
                  <c:v>169.46300000000002</c:v>
                </c:pt>
                <c:pt idx="59633">
                  <c:v>168.29499999999999</c:v>
                </c:pt>
                <c:pt idx="59634">
                  <c:v>167.12300000000002</c:v>
                </c:pt>
                <c:pt idx="59635">
                  <c:v>165.94800000000001</c:v>
                </c:pt>
                <c:pt idx="59636">
                  <c:v>164.76999999999998</c:v>
                </c:pt>
                <c:pt idx="59637">
                  <c:v>163.589</c:v>
                </c:pt>
                <c:pt idx="59638">
                  <c:v>162.40600000000001</c:v>
                </c:pt>
                <c:pt idx="59639">
                  <c:v>161.22</c:v>
                </c:pt>
                <c:pt idx="59640">
                  <c:v>160.03100000000001</c:v>
                </c:pt>
                <c:pt idx="59641">
                  <c:v>158.84</c:v>
                </c:pt>
                <c:pt idx="59642">
                  <c:v>157.64599999999999</c:v>
                </c:pt>
                <c:pt idx="59643">
                  <c:v>156.45100000000011</c:v>
                </c:pt>
                <c:pt idx="59644">
                  <c:v>155.25299999999999</c:v>
                </c:pt>
                <c:pt idx="59645">
                  <c:v>154.053</c:v>
                </c:pt>
                <c:pt idx="59646">
                  <c:v>152.85000000000011</c:v>
                </c:pt>
                <c:pt idx="59647">
                  <c:v>151.64599999999999</c:v>
                </c:pt>
                <c:pt idx="59648">
                  <c:v>150.441</c:v>
                </c:pt>
                <c:pt idx="59649">
                  <c:v>149.233</c:v>
                </c:pt>
                <c:pt idx="59650">
                  <c:v>148.024</c:v>
                </c:pt>
                <c:pt idx="59651">
                  <c:v>146.81300000000002</c:v>
                </c:pt>
                <c:pt idx="59652">
                  <c:v>145.601</c:v>
                </c:pt>
                <c:pt idx="59653">
                  <c:v>144.38800000000012</c:v>
                </c:pt>
                <c:pt idx="59654">
                  <c:v>143.17299999999997</c:v>
                </c:pt>
                <c:pt idx="59655">
                  <c:v>141.95800000000011</c:v>
                </c:pt>
                <c:pt idx="59656">
                  <c:v>140.74099999999999</c:v>
                </c:pt>
                <c:pt idx="59657">
                  <c:v>139.523</c:v>
                </c:pt>
                <c:pt idx="59658">
                  <c:v>138.30500000000001</c:v>
                </c:pt>
                <c:pt idx="59659">
                  <c:v>137.08600000000001</c:v>
                </c:pt>
                <c:pt idx="59660">
                  <c:v>135.86600000000001</c:v>
                </c:pt>
                <c:pt idx="59661">
                  <c:v>134.64499999999998</c:v>
                </c:pt>
                <c:pt idx="59662">
                  <c:v>133.42500000000001</c:v>
                </c:pt>
                <c:pt idx="59663">
                  <c:v>132.20299999999997</c:v>
                </c:pt>
                <c:pt idx="59664">
                  <c:v>130.98200000000011</c:v>
                </c:pt>
                <c:pt idx="59665">
                  <c:v>129.76</c:v>
                </c:pt>
                <c:pt idx="59666">
                  <c:v>128.53900000000002</c:v>
                </c:pt>
                <c:pt idx="59667">
                  <c:v>127.31699999999999</c:v>
                </c:pt>
                <c:pt idx="59668">
                  <c:v>126.095</c:v>
                </c:pt>
                <c:pt idx="59669">
                  <c:v>124.874</c:v>
                </c:pt>
                <c:pt idx="59670">
                  <c:v>123.65300000000001</c:v>
                </c:pt>
                <c:pt idx="59671">
                  <c:v>122.43300000000002</c:v>
                </c:pt>
                <c:pt idx="59672">
                  <c:v>121.212</c:v>
                </c:pt>
                <c:pt idx="59673">
                  <c:v>119.99299999999999</c:v>
                </c:pt>
                <c:pt idx="59674">
                  <c:v>118.774</c:v>
                </c:pt>
                <c:pt idx="59675">
                  <c:v>117.556</c:v>
                </c:pt>
                <c:pt idx="59676">
                  <c:v>116.339</c:v>
                </c:pt>
                <c:pt idx="59677">
                  <c:v>115.12299999999998</c:v>
                </c:pt>
                <c:pt idx="59678">
                  <c:v>113.908</c:v>
                </c:pt>
                <c:pt idx="59679">
                  <c:v>112.694</c:v>
                </c:pt>
                <c:pt idx="59680">
                  <c:v>111.48099999999999</c:v>
                </c:pt>
                <c:pt idx="59681">
                  <c:v>110.27</c:v>
                </c:pt>
                <c:pt idx="59682">
                  <c:v>109.06</c:v>
                </c:pt>
                <c:pt idx="59683">
                  <c:v>107.851</c:v>
                </c:pt>
                <c:pt idx="59684">
                  <c:v>106.645</c:v>
                </c:pt>
                <c:pt idx="59685">
                  <c:v>105.44000000000005</c:v>
                </c:pt>
                <c:pt idx="59686">
                  <c:v>104.236</c:v>
                </c:pt>
                <c:pt idx="59687">
                  <c:v>103.035</c:v>
                </c:pt>
                <c:pt idx="59688">
                  <c:v>101.83499999999999</c:v>
                </c:pt>
                <c:pt idx="59689">
                  <c:v>100.63800000000001</c:v>
                </c:pt>
                <c:pt idx="59690">
                  <c:v>99.442800000000005</c:v>
                </c:pt>
                <c:pt idx="59691">
                  <c:v>98.249899999999997</c:v>
                </c:pt>
                <c:pt idx="59692">
                  <c:v>97.059200000000004</c:v>
                </c:pt>
                <c:pt idx="59693">
                  <c:v>95.870899999999978</c:v>
                </c:pt>
                <c:pt idx="59694">
                  <c:v>94.685099999999949</c:v>
                </c:pt>
                <c:pt idx="59695">
                  <c:v>93.501800000000003</c:v>
                </c:pt>
                <c:pt idx="59696">
                  <c:v>92.321299999999994</c:v>
                </c:pt>
                <c:pt idx="59697">
                  <c:v>91.1434</c:v>
                </c:pt>
                <c:pt idx="59698">
                  <c:v>89.968400000000003</c:v>
                </c:pt>
                <c:pt idx="59699">
                  <c:v>88.796300000000002</c:v>
                </c:pt>
                <c:pt idx="59700">
                  <c:v>87.627200000000002</c:v>
                </c:pt>
                <c:pt idx="59701">
                  <c:v>86.46120000000009</c:v>
                </c:pt>
                <c:pt idx="59702">
                  <c:v>85.298300000000012</c:v>
                </c:pt>
                <c:pt idx="59703">
                  <c:v>84.138699999999986</c:v>
                </c:pt>
                <c:pt idx="59704">
                  <c:v>82.982399999999998</c:v>
                </c:pt>
                <c:pt idx="59705">
                  <c:v>81.829399999999978</c:v>
                </c:pt>
                <c:pt idx="59706">
                  <c:v>80.679999999999978</c:v>
                </c:pt>
                <c:pt idx="59707">
                  <c:v>79.534099999999995</c:v>
                </c:pt>
                <c:pt idx="59708">
                  <c:v>78.391900000000007</c:v>
                </c:pt>
                <c:pt idx="59709">
                  <c:v>77.253299999999996</c:v>
                </c:pt>
                <c:pt idx="59710">
                  <c:v>76.118499999999983</c:v>
                </c:pt>
                <c:pt idx="59711">
                  <c:v>74.987700000000004</c:v>
                </c:pt>
                <c:pt idx="59712">
                  <c:v>73.860600000000005</c:v>
                </c:pt>
                <c:pt idx="59713">
                  <c:v>72.737600000000057</c:v>
                </c:pt>
                <c:pt idx="59714">
                  <c:v>71.618799999999979</c:v>
                </c:pt>
                <c:pt idx="59715">
                  <c:v>70.504099999999994</c:v>
                </c:pt>
                <c:pt idx="59716">
                  <c:v>69.393500000000003</c:v>
                </c:pt>
                <c:pt idx="59717">
                  <c:v>68.287400000000005</c:v>
                </c:pt>
                <c:pt idx="59718">
                  <c:v>67.18559999999998</c:v>
                </c:pt>
                <c:pt idx="59719">
                  <c:v>66.088099999999983</c:v>
                </c:pt>
                <c:pt idx="59720">
                  <c:v>64.9953</c:v>
                </c:pt>
                <c:pt idx="59721">
                  <c:v>63.9069</c:v>
                </c:pt>
                <c:pt idx="59722">
                  <c:v>62.8232</c:v>
                </c:pt>
                <c:pt idx="59723">
                  <c:v>61.744300000000003</c:v>
                </c:pt>
                <c:pt idx="59724">
                  <c:v>60.670200000000001</c:v>
                </c:pt>
                <c:pt idx="59725">
                  <c:v>59.6008</c:v>
                </c:pt>
                <c:pt idx="59726">
                  <c:v>58.5364</c:v>
                </c:pt>
                <c:pt idx="59727">
                  <c:v>57.477000000000004</c:v>
                </c:pt>
                <c:pt idx="59728">
                  <c:v>56.422600000000003</c:v>
                </c:pt>
                <c:pt idx="59729">
                  <c:v>55.3733</c:v>
                </c:pt>
                <c:pt idx="59730">
                  <c:v>54.3292</c:v>
                </c:pt>
                <c:pt idx="59731">
                  <c:v>53.290200000000013</c:v>
                </c:pt>
                <c:pt idx="59732">
                  <c:v>52.256600000000006</c:v>
                </c:pt>
                <c:pt idx="59733">
                  <c:v>51.22830000000004</c:v>
                </c:pt>
                <c:pt idx="59734">
                  <c:v>50.205500000000029</c:v>
                </c:pt>
                <c:pt idx="59735">
                  <c:v>49.188100000000013</c:v>
                </c:pt>
                <c:pt idx="59736">
                  <c:v>48.176200000000001</c:v>
                </c:pt>
                <c:pt idx="59737">
                  <c:v>47.169800000000002</c:v>
                </c:pt>
                <c:pt idx="59738">
                  <c:v>46.169200000000011</c:v>
                </c:pt>
                <c:pt idx="59739">
                  <c:v>45.174200000000006</c:v>
                </c:pt>
                <c:pt idx="59740">
                  <c:v>44.184899999999999</c:v>
                </c:pt>
                <c:pt idx="59741">
                  <c:v>43.2014</c:v>
                </c:pt>
                <c:pt idx="59742">
                  <c:v>42.223800000000011</c:v>
                </c:pt>
                <c:pt idx="59743">
                  <c:v>41.252100000000013</c:v>
                </c:pt>
                <c:pt idx="59744">
                  <c:v>40.286300000000011</c:v>
                </c:pt>
                <c:pt idx="59745">
                  <c:v>39.326500000000003</c:v>
                </c:pt>
                <c:pt idx="59746">
                  <c:v>38.372800000000005</c:v>
                </c:pt>
                <c:pt idx="59747">
                  <c:v>37.425100000000029</c:v>
                </c:pt>
                <c:pt idx="59748">
                  <c:v>36.483600000000003</c:v>
                </c:pt>
                <c:pt idx="59749">
                  <c:v>35.548300000000012</c:v>
                </c:pt>
                <c:pt idx="59750">
                  <c:v>34.619300000000003</c:v>
                </c:pt>
                <c:pt idx="59751">
                  <c:v>33.696500000000029</c:v>
                </c:pt>
                <c:pt idx="59752">
                  <c:v>32.78</c:v>
                </c:pt>
                <c:pt idx="59753">
                  <c:v>31.869900000000001</c:v>
                </c:pt>
                <c:pt idx="59754">
                  <c:v>30.966199999999979</c:v>
                </c:pt>
                <c:pt idx="59755">
                  <c:v>30.068899999999989</c:v>
                </c:pt>
                <c:pt idx="59756">
                  <c:v>29.1782</c:v>
                </c:pt>
                <c:pt idx="59757">
                  <c:v>28.2941</c:v>
                </c:pt>
                <c:pt idx="59758">
                  <c:v>27.4163</c:v>
                </c:pt>
                <c:pt idx="59759">
                  <c:v>26.54529999999998</c:v>
                </c:pt>
                <c:pt idx="59760">
                  <c:v>25.681000000000001</c:v>
                </c:pt>
                <c:pt idx="59761">
                  <c:v>24.8233</c:v>
                </c:pt>
                <c:pt idx="59762">
                  <c:v>23.972299999999979</c:v>
                </c:pt>
                <c:pt idx="59763">
                  <c:v>23.1281</c:v>
                </c:pt>
                <c:pt idx="59764">
                  <c:v>22.29059999999998</c:v>
                </c:pt>
                <c:pt idx="59765">
                  <c:v>21.459999999999987</c:v>
                </c:pt>
                <c:pt idx="59766">
                  <c:v>20.636199999999999</c:v>
                </c:pt>
                <c:pt idx="59767">
                  <c:v>19.819400000000005</c:v>
                </c:pt>
                <c:pt idx="59768">
                  <c:v>19.009499999999989</c:v>
                </c:pt>
                <c:pt idx="59769">
                  <c:v>18.206499999999977</c:v>
                </c:pt>
                <c:pt idx="59770">
                  <c:v>17.410399999999989</c:v>
                </c:pt>
                <c:pt idx="59771">
                  <c:v>16.621400000000001</c:v>
                </c:pt>
                <c:pt idx="59772">
                  <c:v>15.839500000000006</c:v>
                </c:pt>
                <c:pt idx="59773">
                  <c:v>15.0646</c:v>
                </c:pt>
                <c:pt idx="59774">
                  <c:v>14.2967</c:v>
                </c:pt>
                <c:pt idx="59775">
                  <c:v>13.536</c:v>
                </c:pt>
                <c:pt idx="59776">
                  <c:v>12.782400000000004</c:v>
                </c:pt>
                <c:pt idx="59777">
                  <c:v>12.036</c:v>
                </c:pt>
                <c:pt idx="59778">
                  <c:v>11.2967</c:v>
                </c:pt>
                <c:pt idx="59779">
                  <c:v>10.5647</c:v>
                </c:pt>
                <c:pt idx="59780">
                  <c:v>9.8399200000000011</c:v>
                </c:pt>
                <c:pt idx="59781">
                  <c:v>9.1223799999999997</c:v>
                </c:pt>
                <c:pt idx="59782">
                  <c:v>8.4120200000000001</c:v>
                </c:pt>
                <c:pt idx="59783">
                  <c:v>7.7090399999999999</c:v>
                </c:pt>
                <c:pt idx="59784">
                  <c:v>7.0132700000000003</c:v>
                </c:pt>
                <c:pt idx="59785">
                  <c:v>6.3249199999999925</c:v>
                </c:pt>
                <c:pt idx="59786">
                  <c:v>5.6438799999999985</c:v>
                </c:pt>
                <c:pt idx="59787">
                  <c:v>4.97018</c:v>
                </c:pt>
                <c:pt idx="59788">
                  <c:v>4.3038799999999995</c:v>
                </c:pt>
                <c:pt idx="59789">
                  <c:v>3.6449900000000017</c:v>
                </c:pt>
                <c:pt idx="59790">
                  <c:v>2.9933299999999998</c:v>
                </c:pt>
                <c:pt idx="59791">
                  <c:v>2.34918</c:v>
                </c:pt>
                <c:pt idx="59792">
                  <c:v>1.7124599999999999</c:v>
                </c:pt>
                <c:pt idx="59793">
                  <c:v>1.0831199999999999</c:v>
                </c:pt>
                <c:pt idx="59794">
                  <c:v>0.46130900000000002</c:v>
                </c:pt>
                <c:pt idx="59795">
                  <c:v>-0.15312000000000001</c:v>
                </c:pt>
                <c:pt idx="59796">
                  <c:v>-0.76004700000000058</c:v>
                </c:pt>
                <c:pt idx="59797">
                  <c:v>-1.35948</c:v>
                </c:pt>
                <c:pt idx="59798">
                  <c:v>-1.95157</c:v>
                </c:pt>
                <c:pt idx="59799">
                  <c:v>-2.5360499999999968</c:v>
                </c:pt>
                <c:pt idx="59800">
                  <c:v>-3.1131300000000017</c:v>
                </c:pt>
                <c:pt idx="59801">
                  <c:v>-3.6826399999999997</c:v>
                </c:pt>
                <c:pt idx="59802">
                  <c:v>-4.2446700000000002</c:v>
                </c:pt>
                <c:pt idx="59803">
                  <c:v>-4.7992400000000037</c:v>
                </c:pt>
                <c:pt idx="59804">
                  <c:v>-5.3462899999999998</c:v>
                </c:pt>
                <c:pt idx="59805">
                  <c:v>-5.8858299999999995</c:v>
                </c:pt>
                <c:pt idx="59806">
                  <c:v>-6.4178600000000001</c:v>
                </c:pt>
                <c:pt idx="59807">
                  <c:v>-6.9423000000000004</c:v>
                </c:pt>
                <c:pt idx="59808">
                  <c:v>-7.4593000000000034</c:v>
                </c:pt>
                <c:pt idx="59809">
                  <c:v>-7.9688499999999998</c:v>
                </c:pt>
                <c:pt idx="59810">
                  <c:v>-8.4708000000000006</c:v>
                </c:pt>
                <c:pt idx="59811">
                  <c:v>-8.9652900000000066</c:v>
                </c:pt>
                <c:pt idx="59812">
                  <c:v>-9.4522600000000008</c:v>
                </c:pt>
                <c:pt idx="59813">
                  <c:v>-9.9316800000000001</c:v>
                </c:pt>
                <c:pt idx="59814">
                  <c:v>-10.403700000000002</c:v>
                </c:pt>
                <c:pt idx="59815">
                  <c:v>-10.8681</c:v>
                </c:pt>
                <c:pt idx="59816">
                  <c:v>-11.325100000000004</c:v>
                </c:pt>
                <c:pt idx="59817">
                  <c:v>-11.7745</c:v>
                </c:pt>
                <c:pt idx="59818">
                  <c:v>-12.2166</c:v>
                </c:pt>
                <c:pt idx="59819">
                  <c:v>-12.6511</c:v>
                </c:pt>
                <c:pt idx="59820">
                  <c:v>-13.078100000000001</c:v>
                </c:pt>
                <c:pt idx="59821">
                  <c:v>-13.4977</c:v>
                </c:pt>
                <c:pt idx="59822">
                  <c:v>-13.9099</c:v>
                </c:pt>
                <c:pt idx="59823">
                  <c:v>-14.3146</c:v>
                </c:pt>
                <c:pt idx="59824">
                  <c:v>-14.7118</c:v>
                </c:pt>
                <c:pt idx="59825">
                  <c:v>-15.101700000000001</c:v>
                </c:pt>
                <c:pt idx="59826">
                  <c:v>-15.4841</c:v>
                </c:pt>
                <c:pt idx="59827">
                  <c:v>-15.859100000000007</c:v>
                </c:pt>
                <c:pt idx="59828">
                  <c:v>-16.226800000000001</c:v>
                </c:pt>
                <c:pt idx="59829">
                  <c:v>-16.587</c:v>
                </c:pt>
                <c:pt idx="59830">
                  <c:v>-16.939900000000005</c:v>
                </c:pt>
                <c:pt idx="59831">
                  <c:v>-17.285399999999971</c:v>
                </c:pt>
                <c:pt idx="59832">
                  <c:v>-17.6236</c:v>
                </c:pt>
                <c:pt idx="59833">
                  <c:v>-17.954499999999989</c:v>
                </c:pt>
                <c:pt idx="59834">
                  <c:v>-18.278099999999977</c:v>
                </c:pt>
                <c:pt idx="59835">
                  <c:v>-18.5943</c:v>
                </c:pt>
                <c:pt idx="59836">
                  <c:v>-18.903300000000002</c:v>
                </c:pt>
                <c:pt idx="59837">
                  <c:v>-19.204999999999988</c:v>
                </c:pt>
                <c:pt idx="59838">
                  <c:v>-19.49949999999998</c:v>
                </c:pt>
                <c:pt idx="59839">
                  <c:v>-19.786699999999982</c:v>
                </c:pt>
                <c:pt idx="59840">
                  <c:v>-20.06669999999998</c:v>
                </c:pt>
                <c:pt idx="59841">
                  <c:v>-20.339600000000001</c:v>
                </c:pt>
                <c:pt idx="59842">
                  <c:v>-20.6052</c:v>
                </c:pt>
                <c:pt idx="59843">
                  <c:v>-20.86369999999998</c:v>
                </c:pt>
                <c:pt idx="59844">
                  <c:v>-21.114999999999998</c:v>
                </c:pt>
                <c:pt idx="59845">
                  <c:v>-21.359300000000001</c:v>
                </c:pt>
                <c:pt idx="59846">
                  <c:v>-21.596399999999985</c:v>
                </c:pt>
                <c:pt idx="59847">
                  <c:v>-21.826499999999989</c:v>
                </c:pt>
                <c:pt idx="59848">
                  <c:v>-22.049499999999977</c:v>
                </c:pt>
                <c:pt idx="59849">
                  <c:v>-22.265499999999971</c:v>
                </c:pt>
                <c:pt idx="59850">
                  <c:v>-22.474399999999989</c:v>
                </c:pt>
                <c:pt idx="59851">
                  <c:v>-22.676300000000001</c:v>
                </c:pt>
                <c:pt idx="59852">
                  <c:v>-22.871400000000001</c:v>
                </c:pt>
                <c:pt idx="59853">
                  <c:v>-23.0594</c:v>
                </c:pt>
                <c:pt idx="59854">
                  <c:v>-23.24049999999998</c:v>
                </c:pt>
                <c:pt idx="59855">
                  <c:v>-23.4147</c:v>
                </c:pt>
                <c:pt idx="59856">
                  <c:v>-23.581999999999987</c:v>
                </c:pt>
                <c:pt idx="59857">
                  <c:v>-23.742499999999982</c:v>
                </c:pt>
                <c:pt idx="59858">
                  <c:v>-23.8962</c:v>
                </c:pt>
                <c:pt idx="59859">
                  <c:v>-24.042999999999989</c:v>
                </c:pt>
                <c:pt idx="59860">
                  <c:v>-24.183</c:v>
                </c:pt>
                <c:pt idx="59861">
                  <c:v>-24.316400000000005</c:v>
                </c:pt>
                <c:pt idx="59862">
                  <c:v>-24.442900000000002</c:v>
                </c:pt>
                <c:pt idx="59863">
                  <c:v>-24.562799999999971</c:v>
                </c:pt>
                <c:pt idx="59864">
                  <c:v>-24.675999999999988</c:v>
                </c:pt>
                <c:pt idx="59865">
                  <c:v>-24.78259999999997</c:v>
                </c:pt>
                <c:pt idx="59866">
                  <c:v>-24.882499999999979</c:v>
                </c:pt>
                <c:pt idx="59867">
                  <c:v>-24.975899999999989</c:v>
                </c:pt>
                <c:pt idx="59868">
                  <c:v>-25.062599999999982</c:v>
                </c:pt>
                <c:pt idx="59869">
                  <c:v>-25.142900000000001</c:v>
                </c:pt>
                <c:pt idx="59870">
                  <c:v>-25.2166</c:v>
                </c:pt>
                <c:pt idx="59871">
                  <c:v>-25.283799999999971</c:v>
                </c:pt>
                <c:pt idx="59872">
                  <c:v>-25.3446</c:v>
                </c:pt>
                <c:pt idx="59873">
                  <c:v>-25.398900000000001</c:v>
                </c:pt>
                <c:pt idx="59874">
                  <c:v>-25.446899999999989</c:v>
                </c:pt>
                <c:pt idx="59875">
                  <c:v>-25.488499999999966</c:v>
                </c:pt>
                <c:pt idx="59876">
                  <c:v>-25.523700000000002</c:v>
                </c:pt>
                <c:pt idx="59877">
                  <c:v>-25.552600000000002</c:v>
                </c:pt>
                <c:pt idx="59878">
                  <c:v>-25.575199999999981</c:v>
                </c:pt>
                <c:pt idx="59879">
                  <c:v>-25.591699999999989</c:v>
                </c:pt>
                <c:pt idx="59880">
                  <c:v>-25.601800000000015</c:v>
                </c:pt>
                <c:pt idx="59881">
                  <c:v>-25.605799999999981</c:v>
                </c:pt>
                <c:pt idx="59882">
                  <c:v>-25.6036</c:v>
                </c:pt>
                <c:pt idx="59883">
                  <c:v>-25.595300000000002</c:v>
                </c:pt>
                <c:pt idx="59884">
                  <c:v>-25.5809</c:v>
                </c:pt>
                <c:pt idx="59885">
                  <c:v>-25.56039999999998</c:v>
                </c:pt>
                <c:pt idx="59886">
                  <c:v>-25.533899999999999</c:v>
                </c:pt>
                <c:pt idx="59887">
                  <c:v>-25.501300000000001</c:v>
                </c:pt>
                <c:pt idx="59888">
                  <c:v>-25.462799999999973</c:v>
                </c:pt>
                <c:pt idx="59889">
                  <c:v>-25.418399999999977</c:v>
                </c:pt>
                <c:pt idx="59890">
                  <c:v>-25.367899999999999</c:v>
                </c:pt>
                <c:pt idx="59891">
                  <c:v>-25.311699999999988</c:v>
                </c:pt>
                <c:pt idx="59892">
                  <c:v>-25.24949999999998</c:v>
                </c:pt>
                <c:pt idx="59893">
                  <c:v>-25.1816</c:v>
                </c:pt>
                <c:pt idx="59894">
                  <c:v>-25.107900000000015</c:v>
                </c:pt>
                <c:pt idx="59895">
                  <c:v>-25.02849999999998</c:v>
                </c:pt>
                <c:pt idx="59896">
                  <c:v>-24.943299999999979</c:v>
                </c:pt>
                <c:pt idx="59897">
                  <c:v>-24.8523</c:v>
                </c:pt>
                <c:pt idx="59898">
                  <c:v>-24.755800000000001</c:v>
                </c:pt>
                <c:pt idx="59899">
                  <c:v>-24.653600000000001</c:v>
                </c:pt>
                <c:pt idx="59900">
                  <c:v>-24.5458</c:v>
                </c:pt>
                <c:pt idx="59901">
                  <c:v>-24.43249999999998</c:v>
                </c:pt>
                <c:pt idx="59902">
                  <c:v>-24.313600000000001</c:v>
                </c:pt>
                <c:pt idx="59903">
                  <c:v>-24.1892</c:v>
                </c:pt>
                <c:pt idx="59904">
                  <c:v>-24.0594</c:v>
                </c:pt>
                <c:pt idx="59905">
                  <c:v>-23.924099999999989</c:v>
                </c:pt>
                <c:pt idx="59906">
                  <c:v>-23.783399999999979</c:v>
                </c:pt>
                <c:pt idx="59907">
                  <c:v>-23.637300000000014</c:v>
                </c:pt>
                <c:pt idx="59908">
                  <c:v>-23.485999999999979</c:v>
                </c:pt>
                <c:pt idx="59909">
                  <c:v>-23.3293</c:v>
                </c:pt>
                <c:pt idx="59910">
                  <c:v>-23.167400000000001</c:v>
                </c:pt>
                <c:pt idx="59911">
                  <c:v>-23.0001</c:v>
                </c:pt>
                <c:pt idx="59912">
                  <c:v>-22.8277</c:v>
                </c:pt>
                <c:pt idx="59913">
                  <c:v>-22.650200000000005</c:v>
                </c:pt>
                <c:pt idx="59914">
                  <c:v>-22.46739999999998</c:v>
                </c:pt>
                <c:pt idx="59915">
                  <c:v>-22.279599999999981</c:v>
                </c:pt>
                <c:pt idx="59916">
                  <c:v>-22.086699999999979</c:v>
                </c:pt>
                <c:pt idx="59917">
                  <c:v>-21.888699999999982</c:v>
                </c:pt>
                <c:pt idx="59918">
                  <c:v>-21.6858</c:v>
                </c:pt>
                <c:pt idx="59919">
                  <c:v>-21.477900000000005</c:v>
                </c:pt>
                <c:pt idx="59920">
                  <c:v>-21.264999999999986</c:v>
                </c:pt>
                <c:pt idx="59921">
                  <c:v>-21.0472</c:v>
                </c:pt>
                <c:pt idx="59922">
                  <c:v>-20.8245</c:v>
                </c:pt>
                <c:pt idx="59923">
                  <c:v>-20.597000000000001</c:v>
                </c:pt>
                <c:pt idx="59924">
                  <c:v>-20.364599999999989</c:v>
                </c:pt>
                <c:pt idx="59925">
                  <c:v>-20.127600000000001</c:v>
                </c:pt>
                <c:pt idx="59926">
                  <c:v>-19.885699999999982</c:v>
                </c:pt>
                <c:pt idx="59927">
                  <c:v>-19.638999999999999</c:v>
                </c:pt>
                <c:pt idx="59928">
                  <c:v>-19.387699999999981</c:v>
                </c:pt>
                <c:pt idx="59929">
                  <c:v>-19.131799999999988</c:v>
                </c:pt>
                <c:pt idx="59930">
                  <c:v>-18.871200000000005</c:v>
                </c:pt>
                <c:pt idx="59931">
                  <c:v>-18.606200000000001</c:v>
                </c:pt>
                <c:pt idx="59932">
                  <c:v>-18.336400000000001</c:v>
                </c:pt>
                <c:pt idx="59933">
                  <c:v>-18.062199999999979</c:v>
                </c:pt>
                <c:pt idx="59934">
                  <c:v>-17.783499999999982</c:v>
                </c:pt>
                <c:pt idx="59935">
                  <c:v>-17.500299999999989</c:v>
                </c:pt>
                <c:pt idx="59936">
                  <c:v>-17.212700000000002</c:v>
                </c:pt>
                <c:pt idx="59937">
                  <c:v>-16.920599999999979</c:v>
                </c:pt>
                <c:pt idx="59938">
                  <c:v>-16.624199999999988</c:v>
                </c:pt>
                <c:pt idx="59939">
                  <c:v>-16.323499999999989</c:v>
                </c:pt>
                <c:pt idx="59940">
                  <c:v>-16.0185</c:v>
                </c:pt>
                <c:pt idx="59941">
                  <c:v>-15.709200000000001</c:v>
                </c:pt>
                <c:pt idx="59942">
                  <c:v>-15.395600000000007</c:v>
                </c:pt>
                <c:pt idx="59943">
                  <c:v>-15.0779</c:v>
                </c:pt>
                <c:pt idx="59944">
                  <c:v>-14.7559</c:v>
                </c:pt>
                <c:pt idx="59945">
                  <c:v>-14.4298</c:v>
                </c:pt>
                <c:pt idx="59946">
                  <c:v>-14.099600000000002</c:v>
                </c:pt>
                <c:pt idx="59947">
                  <c:v>-13.7653</c:v>
                </c:pt>
                <c:pt idx="59948">
                  <c:v>-13.4269</c:v>
                </c:pt>
                <c:pt idx="59949">
                  <c:v>-13.0845</c:v>
                </c:pt>
                <c:pt idx="59950">
                  <c:v>-12.738099999999999</c:v>
                </c:pt>
                <c:pt idx="59951">
                  <c:v>-12.3878</c:v>
                </c:pt>
                <c:pt idx="59952">
                  <c:v>-12.0335</c:v>
                </c:pt>
                <c:pt idx="59953">
                  <c:v>-11.6753</c:v>
                </c:pt>
                <c:pt idx="59954">
                  <c:v>-11.3133</c:v>
                </c:pt>
                <c:pt idx="59955">
                  <c:v>-10.9473</c:v>
                </c:pt>
                <c:pt idx="59956">
                  <c:v>-10.5776</c:v>
                </c:pt>
                <c:pt idx="59957">
                  <c:v>-10.2041</c:v>
                </c:pt>
                <c:pt idx="59958">
                  <c:v>-9.8268300000000028</c:v>
                </c:pt>
                <c:pt idx="59959">
                  <c:v>-9.4457600000000035</c:v>
                </c:pt>
                <c:pt idx="59960">
                  <c:v>-9.0611100000000011</c:v>
                </c:pt>
                <c:pt idx="59961">
                  <c:v>-8.67272</c:v>
                </c:pt>
                <c:pt idx="59962">
                  <c:v>-8.2806699999999989</c:v>
                </c:pt>
                <c:pt idx="59963">
                  <c:v>-7.8850499999999997</c:v>
                </c:pt>
                <c:pt idx="59964">
                  <c:v>-7.4858099999999999</c:v>
                </c:pt>
                <c:pt idx="59965">
                  <c:v>-7.0830700000000002</c:v>
                </c:pt>
                <c:pt idx="59966">
                  <c:v>-6.6767700000000003</c:v>
                </c:pt>
                <c:pt idx="59967">
                  <c:v>-6.2669999999999995</c:v>
                </c:pt>
                <c:pt idx="59968">
                  <c:v>-5.85372</c:v>
                </c:pt>
                <c:pt idx="59969">
                  <c:v>-5.4370200000000004</c:v>
                </c:pt>
                <c:pt idx="59970">
                  <c:v>-5.0168699999999999</c:v>
                </c:pt>
                <c:pt idx="59971">
                  <c:v>-4.5934099999999995</c:v>
                </c:pt>
                <c:pt idx="59972">
                  <c:v>-4.166559999999996</c:v>
                </c:pt>
                <c:pt idx="59973">
                  <c:v>-3.73638</c:v>
                </c:pt>
                <c:pt idx="59974">
                  <c:v>-3.3029199999999981</c:v>
                </c:pt>
                <c:pt idx="59975">
                  <c:v>-2.8661099999999982</c:v>
                </c:pt>
                <c:pt idx="59976">
                  <c:v>-2.42611</c:v>
                </c:pt>
                <c:pt idx="59977">
                  <c:v>-1.9828800000000009</c:v>
                </c:pt>
                <c:pt idx="59978">
                  <c:v>-1.5365</c:v>
                </c:pt>
                <c:pt idx="59979">
                  <c:v>-1.0868800000000001</c:v>
                </c:pt>
                <c:pt idx="59980">
                  <c:v>-0.6342300000000004</c:v>
                </c:pt>
                <c:pt idx="59981">
                  <c:v>-0.17830699999999999</c:v>
                </c:pt>
                <c:pt idx="59982">
                  <c:v>0.28063200000000005</c:v>
                </c:pt>
                <c:pt idx="59983">
                  <c:v>0.74255700000000002</c:v>
                </c:pt>
                <c:pt idx="59984">
                  <c:v>1.2075999999999989</c:v>
                </c:pt>
                <c:pt idx="59985">
                  <c:v>1.6755800000000001</c:v>
                </c:pt>
                <c:pt idx="59986">
                  <c:v>2.14656</c:v>
                </c:pt>
                <c:pt idx="59987">
                  <c:v>2.6205200000000017</c:v>
                </c:pt>
                <c:pt idx="59988">
                  <c:v>3.0973899999999999</c:v>
                </c:pt>
                <c:pt idx="59989">
                  <c:v>3.5771899999999999</c:v>
                </c:pt>
                <c:pt idx="59990">
                  <c:v>4.0598299999999998</c:v>
                </c:pt>
                <c:pt idx="59991">
                  <c:v>4.5453200000000002</c:v>
                </c:pt>
                <c:pt idx="59992">
                  <c:v>5.0336500000000024</c:v>
                </c:pt>
                <c:pt idx="59993">
                  <c:v>5.5247799999999962</c:v>
                </c:pt>
                <c:pt idx="59994">
                  <c:v>6.0186799999999998</c:v>
                </c:pt>
                <c:pt idx="59995">
                  <c:v>6.5153499999999998</c:v>
                </c:pt>
                <c:pt idx="59996">
                  <c:v>7.0146699999999997</c:v>
                </c:pt>
                <c:pt idx="59997">
                  <c:v>7.5167700000000002</c:v>
                </c:pt>
                <c:pt idx="59998">
                  <c:v>8.0215199999999989</c:v>
                </c:pt>
                <c:pt idx="59999">
                  <c:v>8.5289000000000001</c:v>
                </c:pt>
                <c:pt idx="60000">
                  <c:v>9.0389699999999973</c:v>
                </c:pt>
                <c:pt idx="60001">
                  <c:v>9.5515400000000028</c:v>
                </c:pt>
                <c:pt idx="60002">
                  <c:v>10.066800000000002</c:v>
                </c:pt>
                <c:pt idx="60003">
                  <c:v>10.5845</c:v>
                </c:pt>
                <c:pt idx="60004">
                  <c:v>11.104800000000001</c:v>
                </c:pt>
                <c:pt idx="60005">
                  <c:v>11.627600000000001</c:v>
                </c:pt>
                <c:pt idx="60006">
                  <c:v>12.152800000000004</c:v>
                </c:pt>
                <c:pt idx="60007">
                  <c:v>12.6805</c:v>
                </c:pt>
                <c:pt idx="60008">
                  <c:v>13.210700000000001</c:v>
                </c:pt>
                <c:pt idx="60009">
                  <c:v>13.7432</c:v>
                </c:pt>
                <c:pt idx="60010">
                  <c:v>14.2781</c:v>
                </c:pt>
                <c:pt idx="60011">
                  <c:v>14.815400000000007</c:v>
                </c:pt>
                <c:pt idx="60012">
                  <c:v>15.355100000000007</c:v>
                </c:pt>
                <c:pt idx="60013">
                  <c:v>15.8971</c:v>
                </c:pt>
                <c:pt idx="60014">
                  <c:v>16.441299999999977</c:v>
                </c:pt>
                <c:pt idx="60015">
                  <c:v>16.9878</c:v>
                </c:pt>
                <c:pt idx="60016">
                  <c:v>17.5366</c:v>
                </c:pt>
                <c:pt idx="60017">
                  <c:v>18.087599999999977</c:v>
                </c:pt>
                <c:pt idx="60018">
                  <c:v>18.640699999999981</c:v>
                </c:pt>
                <c:pt idx="60019">
                  <c:v>19.196100000000001</c:v>
                </c:pt>
                <c:pt idx="60020">
                  <c:v>19.753599999999981</c:v>
                </c:pt>
                <c:pt idx="60021">
                  <c:v>20.313199999999988</c:v>
                </c:pt>
                <c:pt idx="60022">
                  <c:v>20.875</c:v>
                </c:pt>
                <c:pt idx="60023">
                  <c:v>21.438800000000001</c:v>
                </c:pt>
                <c:pt idx="60024">
                  <c:v>22.0047</c:v>
                </c:pt>
                <c:pt idx="60025">
                  <c:v>22.57259999999998</c:v>
                </c:pt>
                <c:pt idx="60026">
                  <c:v>23.142600000000002</c:v>
                </c:pt>
                <c:pt idx="60027">
                  <c:v>23.714500000000001</c:v>
                </c:pt>
                <c:pt idx="60028">
                  <c:v>24.288399999999971</c:v>
                </c:pt>
                <c:pt idx="60029">
                  <c:v>24.8644</c:v>
                </c:pt>
                <c:pt idx="60030">
                  <c:v>25.442099999999982</c:v>
                </c:pt>
                <c:pt idx="60031">
                  <c:v>26.021799999999981</c:v>
                </c:pt>
                <c:pt idx="60032">
                  <c:v>26.603400000000001</c:v>
                </c:pt>
                <c:pt idx="60033">
                  <c:v>27.186900000000001</c:v>
                </c:pt>
                <c:pt idx="60034">
                  <c:v>27.772200000000002</c:v>
                </c:pt>
                <c:pt idx="60035">
                  <c:v>28.359300000000001</c:v>
                </c:pt>
                <c:pt idx="60036">
                  <c:v>28.948299999999978</c:v>
                </c:pt>
                <c:pt idx="60037">
                  <c:v>29.539000000000001</c:v>
                </c:pt>
                <c:pt idx="60038">
                  <c:v>30.131499999999999</c:v>
                </c:pt>
                <c:pt idx="60039">
                  <c:v>30.725699999999982</c:v>
                </c:pt>
                <c:pt idx="60040">
                  <c:v>31.3216</c:v>
                </c:pt>
                <c:pt idx="60041">
                  <c:v>31.9192</c:v>
                </c:pt>
                <c:pt idx="60042">
                  <c:v>32.518500000000003</c:v>
                </c:pt>
                <c:pt idx="60043">
                  <c:v>33.119400000000006</c:v>
                </c:pt>
                <c:pt idx="60044">
                  <c:v>33.72200000000003</c:v>
                </c:pt>
                <c:pt idx="60045">
                  <c:v>34.3262</c:v>
                </c:pt>
                <c:pt idx="60046">
                  <c:v>34.931899999999999</c:v>
                </c:pt>
                <c:pt idx="60047">
                  <c:v>35.539200000000001</c:v>
                </c:pt>
                <c:pt idx="60048">
                  <c:v>36.148100000000028</c:v>
                </c:pt>
                <c:pt idx="60049">
                  <c:v>36.758500000000012</c:v>
                </c:pt>
                <c:pt idx="60050">
                  <c:v>37.3703</c:v>
                </c:pt>
                <c:pt idx="60051">
                  <c:v>37.983699999999999</c:v>
                </c:pt>
                <c:pt idx="60052">
                  <c:v>38.598600000000012</c:v>
                </c:pt>
                <c:pt idx="60053">
                  <c:v>39.214800000000004</c:v>
                </c:pt>
                <c:pt idx="60054">
                  <c:v>39.832500000000003</c:v>
                </c:pt>
                <c:pt idx="60055">
                  <c:v>40.451599999999999</c:v>
                </c:pt>
                <c:pt idx="60056">
                  <c:v>41.072000000000003</c:v>
                </c:pt>
                <c:pt idx="60057">
                  <c:v>41.693900000000028</c:v>
                </c:pt>
                <c:pt idx="60058">
                  <c:v>42.316999999999993</c:v>
                </c:pt>
                <c:pt idx="60059">
                  <c:v>42.941499999999998</c:v>
                </c:pt>
                <c:pt idx="60060">
                  <c:v>43.5672</c:v>
                </c:pt>
                <c:pt idx="60061">
                  <c:v>44.194200000000002</c:v>
                </c:pt>
                <c:pt idx="60062">
                  <c:v>44.822500000000012</c:v>
                </c:pt>
                <c:pt idx="60063">
                  <c:v>45.451999999999998</c:v>
                </c:pt>
                <c:pt idx="60064">
                  <c:v>46.082700000000003</c:v>
                </c:pt>
                <c:pt idx="60065">
                  <c:v>46.714700000000001</c:v>
                </c:pt>
                <c:pt idx="60066">
                  <c:v>47.347799999999999</c:v>
                </c:pt>
                <c:pt idx="60067">
                  <c:v>47.981999999999999</c:v>
                </c:pt>
                <c:pt idx="60068">
                  <c:v>48.6173</c:v>
                </c:pt>
                <c:pt idx="60069">
                  <c:v>49.253800000000005</c:v>
                </c:pt>
                <c:pt idx="60070">
                  <c:v>49.891300000000001</c:v>
                </c:pt>
                <c:pt idx="60071">
                  <c:v>50.53</c:v>
                </c:pt>
                <c:pt idx="60072">
                  <c:v>51.169600000000003</c:v>
                </c:pt>
                <c:pt idx="60073">
                  <c:v>51.810299999999998</c:v>
                </c:pt>
                <c:pt idx="60074">
                  <c:v>52.451999999999998</c:v>
                </c:pt>
                <c:pt idx="60075">
                  <c:v>53.094700000000003</c:v>
                </c:pt>
                <c:pt idx="60076">
                  <c:v>53.738200000000013</c:v>
                </c:pt>
                <c:pt idx="60077">
                  <c:v>54.382899999999999</c:v>
                </c:pt>
                <c:pt idx="60078">
                  <c:v>55.028400000000012</c:v>
                </c:pt>
                <c:pt idx="60079">
                  <c:v>55.674800000000005</c:v>
                </c:pt>
                <c:pt idx="60080">
                  <c:v>56.322100000000013</c:v>
                </c:pt>
                <c:pt idx="60081">
                  <c:v>56.970200000000006</c:v>
                </c:pt>
                <c:pt idx="60082">
                  <c:v>57.619200000000006</c:v>
                </c:pt>
                <c:pt idx="60083">
                  <c:v>58.269000000000013</c:v>
                </c:pt>
                <c:pt idx="60084">
                  <c:v>58.919600000000003</c:v>
                </c:pt>
                <c:pt idx="60085">
                  <c:v>59.570900000000002</c:v>
                </c:pt>
                <c:pt idx="60086">
                  <c:v>60.223000000000013</c:v>
                </c:pt>
                <c:pt idx="60087">
                  <c:v>60.875900000000001</c:v>
                </c:pt>
                <c:pt idx="60088">
                  <c:v>61.529500000000013</c:v>
                </c:pt>
                <c:pt idx="60089">
                  <c:v>62.183800000000005</c:v>
                </c:pt>
                <c:pt idx="60090">
                  <c:v>62.838700000000003</c:v>
                </c:pt>
                <c:pt idx="60091">
                  <c:v>63.494300000000003</c:v>
                </c:pt>
                <c:pt idx="60092">
                  <c:v>64.15049999999998</c:v>
                </c:pt>
                <c:pt idx="60093">
                  <c:v>64.807400000000001</c:v>
                </c:pt>
                <c:pt idx="60094">
                  <c:v>65.464799999999997</c:v>
                </c:pt>
                <c:pt idx="60095">
                  <c:v>66.12269999999998</c:v>
                </c:pt>
                <c:pt idx="60096">
                  <c:v>66.781300000000002</c:v>
                </c:pt>
                <c:pt idx="60097">
                  <c:v>67.440399999999997</c:v>
                </c:pt>
                <c:pt idx="60098">
                  <c:v>68.099900000000005</c:v>
                </c:pt>
                <c:pt idx="60099">
                  <c:v>68.760099999999994</c:v>
                </c:pt>
                <c:pt idx="60100">
                  <c:v>69.420500000000004</c:v>
                </c:pt>
                <c:pt idx="60101">
                  <c:v>70.081599999999995</c:v>
                </c:pt>
                <c:pt idx="60102">
                  <c:v>70.742900000000006</c:v>
                </c:pt>
                <c:pt idx="60103">
                  <c:v>71.404700000000005</c:v>
                </c:pt>
                <c:pt idx="60104">
                  <c:v>72.066800000000001</c:v>
                </c:pt>
                <c:pt idx="60105">
                  <c:v>72.729399999999998</c:v>
                </c:pt>
                <c:pt idx="60106">
                  <c:v>73.392200000000003</c:v>
                </c:pt>
                <c:pt idx="60107">
                  <c:v>74.055399999999949</c:v>
                </c:pt>
                <c:pt idx="60108">
                  <c:v>74.718800000000002</c:v>
                </c:pt>
                <c:pt idx="60109">
                  <c:v>75.382499999999979</c:v>
                </c:pt>
                <c:pt idx="60110">
                  <c:v>76.046600000000026</c:v>
                </c:pt>
                <c:pt idx="60111">
                  <c:v>76.710800000000006</c:v>
                </c:pt>
                <c:pt idx="60112">
                  <c:v>77.375199999999978</c:v>
                </c:pt>
                <c:pt idx="60113">
                  <c:v>78.039900000000003</c:v>
                </c:pt>
                <c:pt idx="60114">
                  <c:v>78.704600000000056</c:v>
                </c:pt>
                <c:pt idx="60115">
                  <c:v>79.369600000000005</c:v>
                </c:pt>
                <c:pt idx="60116">
                  <c:v>80.034700000000001</c:v>
                </c:pt>
                <c:pt idx="60117">
                  <c:v>80.699799999999982</c:v>
                </c:pt>
                <c:pt idx="60118">
                  <c:v>81.364999999999995</c:v>
                </c:pt>
                <c:pt idx="60119">
                  <c:v>82.030299999999997</c:v>
                </c:pt>
                <c:pt idx="60120">
                  <c:v>82.695700000000002</c:v>
                </c:pt>
                <c:pt idx="60121">
                  <c:v>83.361000000000004</c:v>
                </c:pt>
                <c:pt idx="60122">
                  <c:v>84.026299999999992</c:v>
                </c:pt>
                <c:pt idx="60123">
                  <c:v>84.691699999999997</c:v>
                </c:pt>
                <c:pt idx="60124">
                  <c:v>85.356999999999999</c:v>
                </c:pt>
                <c:pt idx="60125">
                  <c:v>86.02209999999998</c:v>
                </c:pt>
                <c:pt idx="60126">
                  <c:v>86.687200000000004</c:v>
                </c:pt>
                <c:pt idx="60127">
                  <c:v>87.352199999999982</c:v>
                </c:pt>
                <c:pt idx="60128">
                  <c:v>88.017100000000056</c:v>
                </c:pt>
                <c:pt idx="60129">
                  <c:v>88.681799999999981</c:v>
                </c:pt>
                <c:pt idx="60130">
                  <c:v>89.346300000000014</c:v>
                </c:pt>
                <c:pt idx="60131">
                  <c:v>90.010599999999997</c:v>
                </c:pt>
                <c:pt idx="60132">
                  <c:v>90.674599999999998</c:v>
                </c:pt>
                <c:pt idx="60133">
                  <c:v>91.338499999999982</c:v>
                </c:pt>
                <c:pt idx="60134">
                  <c:v>92.001999999999995</c:v>
                </c:pt>
                <c:pt idx="60135">
                  <c:v>92.665300000000002</c:v>
                </c:pt>
                <c:pt idx="60136">
                  <c:v>93.328299999999999</c:v>
                </c:pt>
                <c:pt idx="60137">
                  <c:v>93.990899999999996</c:v>
                </c:pt>
                <c:pt idx="60138">
                  <c:v>94.653199999999998</c:v>
                </c:pt>
                <c:pt idx="60139">
                  <c:v>95.315000000000012</c:v>
                </c:pt>
                <c:pt idx="60140">
                  <c:v>95.976500000000001</c:v>
                </c:pt>
                <c:pt idx="60141">
                  <c:v>96.637500000000003</c:v>
                </c:pt>
                <c:pt idx="60142">
                  <c:v>97.298100000000005</c:v>
                </c:pt>
                <c:pt idx="60143">
                  <c:v>97.958200000000005</c:v>
                </c:pt>
                <c:pt idx="60144">
                  <c:v>98.617900000000006</c:v>
                </c:pt>
                <c:pt idx="60145">
                  <c:v>99.276899999999998</c:v>
                </c:pt>
                <c:pt idx="60146">
                  <c:v>99.935500000000005</c:v>
                </c:pt>
                <c:pt idx="60147">
                  <c:v>100.59399999999999</c:v>
                </c:pt>
                <c:pt idx="60148">
                  <c:v>101.251</c:v>
                </c:pt>
                <c:pt idx="60149">
                  <c:v>101.908</c:v>
                </c:pt>
                <c:pt idx="60150">
                  <c:v>102.56399999999999</c:v>
                </c:pt>
                <c:pt idx="60151">
                  <c:v>103.22</c:v>
                </c:pt>
                <c:pt idx="60152">
                  <c:v>103.874</c:v>
                </c:pt>
                <c:pt idx="60153">
                  <c:v>104.529</c:v>
                </c:pt>
                <c:pt idx="60154">
                  <c:v>105.18199999999999</c:v>
                </c:pt>
                <c:pt idx="60155">
                  <c:v>105.83499999999999</c:v>
                </c:pt>
                <c:pt idx="60156">
                  <c:v>106.48699999999999</c:v>
                </c:pt>
                <c:pt idx="60157">
                  <c:v>107.13800000000001</c:v>
                </c:pt>
                <c:pt idx="60158">
                  <c:v>107.788</c:v>
                </c:pt>
                <c:pt idx="60159">
                  <c:v>108.438</c:v>
                </c:pt>
                <c:pt idx="60160">
                  <c:v>109.086</c:v>
                </c:pt>
                <c:pt idx="60161">
                  <c:v>109.73399999999999</c:v>
                </c:pt>
                <c:pt idx="60162">
                  <c:v>110.381</c:v>
                </c:pt>
                <c:pt idx="60163">
                  <c:v>111.027</c:v>
                </c:pt>
                <c:pt idx="60164">
                  <c:v>111.67199999999998</c:v>
                </c:pt>
                <c:pt idx="60165">
                  <c:v>112.316</c:v>
                </c:pt>
                <c:pt idx="60166">
                  <c:v>112.959</c:v>
                </c:pt>
                <c:pt idx="60167">
                  <c:v>113.601</c:v>
                </c:pt>
                <c:pt idx="60168">
                  <c:v>114.24100000000006</c:v>
                </c:pt>
                <c:pt idx="60169">
                  <c:v>114.881</c:v>
                </c:pt>
                <c:pt idx="60170">
                  <c:v>115.52</c:v>
                </c:pt>
                <c:pt idx="60171">
                  <c:v>116.15799999999999</c:v>
                </c:pt>
                <c:pt idx="60172">
                  <c:v>116.79400000000005</c:v>
                </c:pt>
                <c:pt idx="60173">
                  <c:v>117.43</c:v>
                </c:pt>
                <c:pt idx="60174">
                  <c:v>118.06399999999999</c:v>
                </c:pt>
                <c:pt idx="60175">
                  <c:v>118.697</c:v>
                </c:pt>
                <c:pt idx="60176">
                  <c:v>119.32799999999999</c:v>
                </c:pt>
                <c:pt idx="60177">
                  <c:v>119.959</c:v>
                </c:pt>
                <c:pt idx="60178">
                  <c:v>120.58799999999999</c:v>
                </c:pt>
                <c:pt idx="60179">
                  <c:v>121.21599999999999</c:v>
                </c:pt>
                <c:pt idx="60180">
                  <c:v>121.842</c:v>
                </c:pt>
                <c:pt idx="60181">
                  <c:v>122.46700000000006</c:v>
                </c:pt>
                <c:pt idx="60182">
                  <c:v>123.09099999999999</c:v>
                </c:pt>
                <c:pt idx="60183">
                  <c:v>123.71299999999999</c:v>
                </c:pt>
                <c:pt idx="60184">
                  <c:v>124.334</c:v>
                </c:pt>
                <c:pt idx="60185">
                  <c:v>124.95399999999999</c:v>
                </c:pt>
                <c:pt idx="60186">
                  <c:v>125.57199999999999</c:v>
                </c:pt>
                <c:pt idx="60187">
                  <c:v>126.18899999999998</c:v>
                </c:pt>
                <c:pt idx="60188">
                  <c:v>126.804</c:v>
                </c:pt>
                <c:pt idx="60189">
                  <c:v>127.41700000000006</c:v>
                </c:pt>
                <c:pt idx="60190">
                  <c:v>128.029</c:v>
                </c:pt>
                <c:pt idx="60191">
                  <c:v>128.63900000000001</c:v>
                </c:pt>
                <c:pt idx="60192">
                  <c:v>129.24799999999999</c:v>
                </c:pt>
                <c:pt idx="60193">
                  <c:v>129.8550000000001</c:v>
                </c:pt>
                <c:pt idx="60194">
                  <c:v>130.46</c:v>
                </c:pt>
                <c:pt idx="60195">
                  <c:v>131.06399999999999</c:v>
                </c:pt>
                <c:pt idx="60196">
                  <c:v>131.666</c:v>
                </c:pt>
                <c:pt idx="60197">
                  <c:v>132.26599999999999</c:v>
                </c:pt>
                <c:pt idx="60198">
                  <c:v>132.86500000000001</c:v>
                </c:pt>
                <c:pt idx="60199">
                  <c:v>133.46100000000001</c:v>
                </c:pt>
                <c:pt idx="60200">
                  <c:v>134.05600000000001</c:v>
                </c:pt>
                <c:pt idx="60201">
                  <c:v>134.64899999999997</c:v>
                </c:pt>
                <c:pt idx="60202">
                  <c:v>135.23999999999998</c:v>
                </c:pt>
                <c:pt idx="60203">
                  <c:v>135.83000000000001</c:v>
                </c:pt>
                <c:pt idx="60204">
                  <c:v>136.417</c:v>
                </c:pt>
                <c:pt idx="60205">
                  <c:v>137.00299999999999</c:v>
                </c:pt>
                <c:pt idx="60206">
                  <c:v>137.58600000000001</c:v>
                </c:pt>
                <c:pt idx="60207">
                  <c:v>138.16800000000001</c:v>
                </c:pt>
                <c:pt idx="60208">
                  <c:v>138.74699999999999</c:v>
                </c:pt>
                <c:pt idx="60209">
                  <c:v>139.32500000000007</c:v>
                </c:pt>
                <c:pt idx="60210">
                  <c:v>139.9</c:v>
                </c:pt>
                <c:pt idx="60211">
                  <c:v>140.47300000000001</c:v>
                </c:pt>
                <c:pt idx="60212">
                  <c:v>141.04499999999999</c:v>
                </c:pt>
                <c:pt idx="60213">
                  <c:v>141.61399999999998</c:v>
                </c:pt>
                <c:pt idx="60214">
                  <c:v>142.18100000000001</c:v>
                </c:pt>
                <c:pt idx="60215">
                  <c:v>142.74499999999998</c:v>
                </c:pt>
                <c:pt idx="60216">
                  <c:v>143.30800000000011</c:v>
                </c:pt>
                <c:pt idx="60217">
                  <c:v>143.86800000000011</c:v>
                </c:pt>
                <c:pt idx="60218">
                  <c:v>144.42600000000004</c:v>
                </c:pt>
                <c:pt idx="60219">
                  <c:v>144.98200000000011</c:v>
                </c:pt>
                <c:pt idx="60220">
                  <c:v>145.536</c:v>
                </c:pt>
                <c:pt idx="60221">
                  <c:v>146.08700000000007</c:v>
                </c:pt>
                <c:pt idx="60222">
                  <c:v>146.636</c:v>
                </c:pt>
                <c:pt idx="60223">
                  <c:v>147.18200000000004</c:v>
                </c:pt>
                <c:pt idx="60224">
                  <c:v>147.726</c:v>
                </c:pt>
                <c:pt idx="60225">
                  <c:v>148.268</c:v>
                </c:pt>
                <c:pt idx="60226">
                  <c:v>148.80700000000004</c:v>
                </c:pt>
                <c:pt idx="60227">
                  <c:v>149.34399999999999</c:v>
                </c:pt>
                <c:pt idx="60228">
                  <c:v>149.87800000000001</c:v>
                </c:pt>
                <c:pt idx="60229">
                  <c:v>150.41</c:v>
                </c:pt>
                <c:pt idx="60230">
                  <c:v>150.93900000000002</c:v>
                </c:pt>
                <c:pt idx="60231">
                  <c:v>151.46600000000001</c:v>
                </c:pt>
                <c:pt idx="60232">
                  <c:v>151.99</c:v>
                </c:pt>
                <c:pt idx="60233">
                  <c:v>152.511</c:v>
                </c:pt>
                <c:pt idx="60234">
                  <c:v>153.03</c:v>
                </c:pt>
                <c:pt idx="60235">
                  <c:v>153.54599999999999</c:v>
                </c:pt>
                <c:pt idx="60236">
                  <c:v>154.059</c:v>
                </c:pt>
                <c:pt idx="60237">
                  <c:v>154.57</c:v>
                </c:pt>
                <c:pt idx="60238">
                  <c:v>155.078</c:v>
                </c:pt>
                <c:pt idx="60239">
                  <c:v>155.583</c:v>
                </c:pt>
                <c:pt idx="60240">
                  <c:v>156.08500000000001</c:v>
                </c:pt>
                <c:pt idx="60241">
                  <c:v>156.58500000000001</c:v>
                </c:pt>
                <c:pt idx="60242">
                  <c:v>157.08100000000007</c:v>
                </c:pt>
                <c:pt idx="60243">
                  <c:v>157.57499999999999</c:v>
                </c:pt>
                <c:pt idx="60244">
                  <c:v>158.066</c:v>
                </c:pt>
                <c:pt idx="60245">
                  <c:v>158.554</c:v>
                </c:pt>
                <c:pt idx="60246">
                  <c:v>159.03900000000002</c:v>
                </c:pt>
                <c:pt idx="60247">
                  <c:v>159.52100000000004</c:v>
                </c:pt>
                <c:pt idx="60248">
                  <c:v>160.001</c:v>
                </c:pt>
                <c:pt idx="60249">
                  <c:v>160.477</c:v>
                </c:pt>
                <c:pt idx="60250">
                  <c:v>160.94999999999999</c:v>
                </c:pt>
                <c:pt idx="60251">
                  <c:v>161.41999999999999</c:v>
                </c:pt>
                <c:pt idx="60252">
                  <c:v>161.88700000000011</c:v>
                </c:pt>
                <c:pt idx="60253">
                  <c:v>162.35000000000011</c:v>
                </c:pt>
                <c:pt idx="60254">
                  <c:v>162.81100000000001</c:v>
                </c:pt>
                <c:pt idx="60255">
                  <c:v>163.26900000000001</c:v>
                </c:pt>
                <c:pt idx="60256">
                  <c:v>163.72300000000001</c:v>
                </c:pt>
                <c:pt idx="60257">
                  <c:v>164.17399999999998</c:v>
                </c:pt>
                <c:pt idx="60258">
                  <c:v>164.62200000000001</c:v>
                </c:pt>
                <c:pt idx="60259">
                  <c:v>165.066</c:v>
                </c:pt>
                <c:pt idx="60260">
                  <c:v>165.50800000000001</c:v>
                </c:pt>
                <c:pt idx="60261">
                  <c:v>165.946</c:v>
                </c:pt>
                <c:pt idx="60262">
                  <c:v>166.38000000000011</c:v>
                </c:pt>
                <c:pt idx="60263">
                  <c:v>166.81200000000001</c:v>
                </c:pt>
                <c:pt idx="60264">
                  <c:v>167.23999999999998</c:v>
                </c:pt>
                <c:pt idx="60265">
                  <c:v>167.66399999999999</c:v>
                </c:pt>
                <c:pt idx="60266">
                  <c:v>168.08500000000001</c:v>
                </c:pt>
                <c:pt idx="60267">
                  <c:v>168.50299999999999</c:v>
                </c:pt>
                <c:pt idx="60268">
                  <c:v>168.917</c:v>
                </c:pt>
                <c:pt idx="60269">
                  <c:v>169.32800000000012</c:v>
                </c:pt>
                <c:pt idx="60270">
                  <c:v>169.73499999999999</c:v>
                </c:pt>
                <c:pt idx="60271">
                  <c:v>170.13900000000001</c:v>
                </c:pt>
                <c:pt idx="60272">
                  <c:v>170.53900000000002</c:v>
                </c:pt>
                <c:pt idx="60273">
                  <c:v>170.935</c:v>
                </c:pt>
                <c:pt idx="60274">
                  <c:v>171.32800000000012</c:v>
                </c:pt>
                <c:pt idx="60275">
                  <c:v>171.71699999999998</c:v>
                </c:pt>
                <c:pt idx="60276">
                  <c:v>172.10300000000001</c:v>
                </c:pt>
                <c:pt idx="60277">
                  <c:v>172.48400000000001</c:v>
                </c:pt>
                <c:pt idx="60278">
                  <c:v>172.86200000000011</c:v>
                </c:pt>
                <c:pt idx="60279">
                  <c:v>173.23699999999999</c:v>
                </c:pt>
                <c:pt idx="60280">
                  <c:v>173.607</c:v>
                </c:pt>
                <c:pt idx="60281">
                  <c:v>173.97399999999999</c:v>
                </c:pt>
                <c:pt idx="60282">
                  <c:v>174.33700000000007</c:v>
                </c:pt>
                <c:pt idx="60283">
                  <c:v>174.696</c:v>
                </c:pt>
                <c:pt idx="60284">
                  <c:v>175.05100000000004</c:v>
                </c:pt>
                <c:pt idx="60285">
                  <c:v>175.40300000000002</c:v>
                </c:pt>
                <c:pt idx="60286">
                  <c:v>175.75</c:v>
                </c:pt>
                <c:pt idx="60287">
                  <c:v>176.09399999999999</c:v>
                </c:pt>
                <c:pt idx="60288">
                  <c:v>176.43300000000002</c:v>
                </c:pt>
                <c:pt idx="60289">
                  <c:v>176.76900000000001</c:v>
                </c:pt>
                <c:pt idx="60290">
                  <c:v>177.1</c:v>
                </c:pt>
                <c:pt idx="60291">
                  <c:v>177.42800000000011</c:v>
                </c:pt>
                <c:pt idx="60292">
                  <c:v>177.75200000000001</c:v>
                </c:pt>
                <c:pt idx="60293">
                  <c:v>178.071</c:v>
                </c:pt>
                <c:pt idx="60294">
                  <c:v>178.38600000000011</c:v>
                </c:pt>
                <c:pt idx="60295">
                  <c:v>178.697</c:v>
                </c:pt>
                <c:pt idx="60296">
                  <c:v>179.00399999999999</c:v>
                </c:pt>
                <c:pt idx="60297">
                  <c:v>179.30700000000004</c:v>
                </c:pt>
                <c:pt idx="60298">
                  <c:v>179.60599999999999</c:v>
                </c:pt>
                <c:pt idx="60299">
                  <c:v>179.90100000000001</c:v>
                </c:pt>
                <c:pt idx="60300">
                  <c:v>180.191</c:v>
                </c:pt>
                <c:pt idx="60301">
                  <c:v>180.477</c:v>
                </c:pt>
                <c:pt idx="60302">
                  <c:v>180.75899999999999</c:v>
                </c:pt>
                <c:pt idx="60303">
                  <c:v>181.036</c:v>
                </c:pt>
                <c:pt idx="60304">
                  <c:v>181.309</c:v>
                </c:pt>
                <c:pt idx="60305">
                  <c:v>181.578</c:v>
                </c:pt>
                <c:pt idx="60306">
                  <c:v>181.84200000000001</c:v>
                </c:pt>
                <c:pt idx="60307">
                  <c:v>182.102</c:v>
                </c:pt>
                <c:pt idx="60308">
                  <c:v>182.35800000000012</c:v>
                </c:pt>
                <c:pt idx="60309">
                  <c:v>182.60900000000001</c:v>
                </c:pt>
                <c:pt idx="60310">
                  <c:v>182.85600000000011</c:v>
                </c:pt>
                <c:pt idx="60311">
                  <c:v>183.09800000000001</c:v>
                </c:pt>
                <c:pt idx="60312">
                  <c:v>183.33600000000001</c:v>
                </c:pt>
                <c:pt idx="60313">
                  <c:v>183.56900000000002</c:v>
                </c:pt>
                <c:pt idx="60314">
                  <c:v>183.798</c:v>
                </c:pt>
                <c:pt idx="60315">
                  <c:v>184.02200000000011</c:v>
                </c:pt>
                <c:pt idx="60316">
                  <c:v>184.24099999999999</c:v>
                </c:pt>
                <c:pt idx="60317">
                  <c:v>184.45600000000007</c:v>
                </c:pt>
                <c:pt idx="60318">
                  <c:v>184.667</c:v>
                </c:pt>
                <c:pt idx="60319">
                  <c:v>184.87200000000001</c:v>
                </c:pt>
                <c:pt idx="60320">
                  <c:v>185.07300000000001</c:v>
                </c:pt>
                <c:pt idx="60321">
                  <c:v>185.26999999999998</c:v>
                </c:pt>
                <c:pt idx="60322">
                  <c:v>185.46100000000001</c:v>
                </c:pt>
                <c:pt idx="60323">
                  <c:v>185.648</c:v>
                </c:pt>
                <c:pt idx="60324">
                  <c:v>185.83</c:v>
                </c:pt>
                <c:pt idx="60325">
                  <c:v>186.00700000000001</c:v>
                </c:pt>
                <c:pt idx="60326">
                  <c:v>186.18</c:v>
                </c:pt>
                <c:pt idx="60327">
                  <c:v>186.34800000000001</c:v>
                </c:pt>
                <c:pt idx="60328">
                  <c:v>186.51</c:v>
                </c:pt>
                <c:pt idx="60329">
                  <c:v>186.66800000000001</c:v>
                </c:pt>
                <c:pt idx="60330">
                  <c:v>186.82200000000012</c:v>
                </c:pt>
                <c:pt idx="60331">
                  <c:v>186.97</c:v>
                </c:pt>
                <c:pt idx="60332">
                  <c:v>187.11299999999997</c:v>
                </c:pt>
                <c:pt idx="60333">
                  <c:v>187.25200000000001</c:v>
                </c:pt>
                <c:pt idx="60334">
                  <c:v>187.3850000000001</c:v>
                </c:pt>
                <c:pt idx="60335">
                  <c:v>187.51399999999998</c:v>
                </c:pt>
                <c:pt idx="60336">
                  <c:v>187.637</c:v>
                </c:pt>
                <c:pt idx="60337">
                  <c:v>187.756</c:v>
                </c:pt>
                <c:pt idx="60338">
                  <c:v>187.869</c:v>
                </c:pt>
                <c:pt idx="60339">
                  <c:v>187.97800000000001</c:v>
                </c:pt>
                <c:pt idx="60340">
                  <c:v>188.08100000000007</c:v>
                </c:pt>
                <c:pt idx="60341">
                  <c:v>188.17899999999997</c:v>
                </c:pt>
                <c:pt idx="60342">
                  <c:v>188.27199999999999</c:v>
                </c:pt>
                <c:pt idx="60343">
                  <c:v>188.3610000000001</c:v>
                </c:pt>
                <c:pt idx="60344">
                  <c:v>188.44399999999999</c:v>
                </c:pt>
                <c:pt idx="60345">
                  <c:v>188.52100000000004</c:v>
                </c:pt>
                <c:pt idx="60346">
                  <c:v>188.59399999999999</c:v>
                </c:pt>
                <c:pt idx="60347">
                  <c:v>188.66200000000001</c:v>
                </c:pt>
                <c:pt idx="60348">
                  <c:v>188.72399999999999</c:v>
                </c:pt>
                <c:pt idx="60349">
                  <c:v>188.78100000000001</c:v>
                </c:pt>
                <c:pt idx="60350">
                  <c:v>188.833</c:v>
                </c:pt>
                <c:pt idx="60351">
                  <c:v>188.87900000000002</c:v>
                </c:pt>
                <c:pt idx="60352">
                  <c:v>188.92100000000011</c:v>
                </c:pt>
                <c:pt idx="60353">
                  <c:v>188.95700000000011</c:v>
                </c:pt>
                <c:pt idx="60354">
                  <c:v>188.98800000000011</c:v>
                </c:pt>
                <c:pt idx="60355">
                  <c:v>189.01300000000001</c:v>
                </c:pt>
                <c:pt idx="60356">
                  <c:v>189.03300000000002</c:v>
                </c:pt>
                <c:pt idx="60357">
                  <c:v>189.048</c:v>
                </c:pt>
                <c:pt idx="60358">
                  <c:v>189.05800000000011</c:v>
                </c:pt>
                <c:pt idx="60359">
                  <c:v>189.06200000000001</c:v>
                </c:pt>
                <c:pt idx="60360">
                  <c:v>189.06</c:v>
                </c:pt>
                <c:pt idx="60361">
                  <c:v>189.054</c:v>
                </c:pt>
                <c:pt idx="60362">
                  <c:v>189.042</c:v>
                </c:pt>
                <c:pt idx="60363">
                  <c:v>189.024</c:v>
                </c:pt>
                <c:pt idx="60364">
                  <c:v>189.001</c:v>
                </c:pt>
                <c:pt idx="60365">
                  <c:v>188.97300000000001</c:v>
                </c:pt>
                <c:pt idx="60366">
                  <c:v>188.93900000000002</c:v>
                </c:pt>
                <c:pt idx="60367">
                  <c:v>188.9</c:v>
                </c:pt>
                <c:pt idx="60368">
                  <c:v>188.8550000000001</c:v>
                </c:pt>
                <c:pt idx="60369">
                  <c:v>188.80500000000001</c:v>
                </c:pt>
                <c:pt idx="60370">
                  <c:v>188.74899999999997</c:v>
                </c:pt>
                <c:pt idx="60371">
                  <c:v>188.68800000000007</c:v>
                </c:pt>
                <c:pt idx="60372">
                  <c:v>188.62100000000001</c:v>
                </c:pt>
                <c:pt idx="60373">
                  <c:v>188.54900000000001</c:v>
                </c:pt>
                <c:pt idx="60374">
                  <c:v>188.471</c:v>
                </c:pt>
                <c:pt idx="60375">
                  <c:v>188.38800000000012</c:v>
                </c:pt>
                <c:pt idx="60376">
                  <c:v>188.29900000000001</c:v>
                </c:pt>
                <c:pt idx="60377">
                  <c:v>188.20399999999998</c:v>
                </c:pt>
                <c:pt idx="60378">
                  <c:v>188.10399999999998</c:v>
                </c:pt>
                <c:pt idx="60379">
                  <c:v>187.9980000000001</c:v>
                </c:pt>
                <c:pt idx="60380">
                  <c:v>187.88700000000011</c:v>
                </c:pt>
                <c:pt idx="60381">
                  <c:v>187.76999999999998</c:v>
                </c:pt>
                <c:pt idx="60382">
                  <c:v>187.648</c:v>
                </c:pt>
                <c:pt idx="60383">
                  <c:v>187.51900000000001</c:v>
                </c:pt>
                <c:pt idx="60384">
                  <c:v>187.38600000000011</c:v>
                </c:pt>
                <c:pt idx="60385">
                  <c:v>187.24599999999998</c:v>
                </c:pt>
                <c:pt idx="60386">
                  <c:v>187.101</c:v>
                </c:pt>
                <c:pt idx="60387">
                  <c:v>186.95100000000011</c:v>
                </c:pt>
                <c:pt idx="60388">
                  <c:v>186.79399999999998</c:v>
                </c:pt>
                <c:pt idx="60389">
                  <c:v>186.63200000000001</c:v>
                </c:pt>
                <c:pt idx="60390">
                  <c:v>186.465</c:v>
                </c:pt>
                <c:pt idx="60391">
                  <c:v>186.291</c:v>
                </c:pt>
                <c:pt idx="60392">
                  <c:v>186.11199999999999</c:v>
                </c:pt>
                <c:pt idx="60393">
                  <c:v>185.92800000000011</c:v>
                </c:pt>
                <c:pt idx="60394">
                  <c:v>185.73699999999999</c:v>
                </c:pt>
                <c:pt idx="60395">
                  <c:v>185.541</c:v>
                </c:pt>
                <c:pt idx="60396">
                  <c:v>185.34</c:v>
                </c:pt>
                <c:pt idx="60397">
                  <c:v>185.13200000000001</c:v>
                </c:pt>
                <c:pt idx="60398">
                  <c:v>184.91900000000001</c:v>
                </c:pt>
                <c:pt idx="60399">
                  <c:v>184.70099999999999</c:v>
                </c:pt>
                <c:pt idx="60400">
                  <c:v>184.476</c:v>
                </c:pt>
                <c:pt idx="60401">
                  <c:v>184.24599999999998</c:v>
                </c:pt>
                <c:pt idx="60402">
                  <c:v>184.01</c:v>
                </c:pt>
                <c:pt idx="60403">
                  <c:v>183.76900000000001</c:v>
                </c:pt>
                <c:pt idx="60404">
                  <c:v>183.52200000000011</c:v>
                </c:pt>
                <c:pt idx="60405">
                  <c:v>183.26900000000001</c:v>
                </c:pt>
                <c:pt idx="60406">
                  <c:v>183.011</c:v>
                </c:pt>
                <c:pt idx="60407">
                  <c:v>182.74599999999998</c:v>
                </c:pt>
                <c:pt idx="60408">
                  <c:v>182.476</c:v>
                </c:pt>
                <c:pt idx="60409">
                  <c:v>182.20099999999999</c:v>
                </c:pt>
                <c:pt idx="60410">
                  <c:v>181.92000000000004</c:v>
                </c:pt>
                <c:pt idx="60411">
                  <c:v>181.63300000000001</c:v>
                </c:pt>
                <c:pt idx="60412">
                  <c:v>181.34</c:v>
                </c:pt>
                <c:pt idx="60413">
                  <c:v>181.042</c:v>
                </c:pt>
                <c:pt idx="60414">
                  <c:v>180.739</c:v>
                </c:pt>
                <c:pt idx="60415">
                  <c:v>180.429</c:v>
                </c:pt>
                <c:pt idx="60416">
                  <c:v>180.11399999999998</c:v>
                </c:pt>
                <c:pt idx="60417">
                  <c:v>179.79300000000001</c:v>
                </c:pt>
                <c:pt idx="60418">
                  <c:v>179.46700000000001</c:v>
                </c:pt>
                <c:pt idx="60419">
                  <c:v>179.13499999999999</c:v>
                </c:pt>
                <c:pt idx="60420">
                  <c:v>178.797</c:v>
                </c:pt>
                <c:pt idx="60421">
                  <c:v>178.45400000000001</c:v>
                </c:pt>
                <c:pt idx="60422">
                  <c:v>178.10599999999999</c:v>
                </c:pt>
                <c:pt idx="60423">
                  <c:v>177.751</c:v>
                </c:pt>
                <c:pt idx="60424">
                  <c:v>177.3910000000001</c:v>
                </c:pt>
                <c:pt idx="60425">
                  <c:v>177.02600000000001</c:v>
                </c:pt>
                <c:pt idx="60426">
                  <c:v>176.655</c:v>
                </c:pt>
                <c:pt idx="60427">
                  <c:v>176.27899999999997</c:v>
                </c:pt>
                <c:pt idx="60428">
                  <c:v>175.89700000000011</c:v>
                </c:pt>
                <c:pt idx="60429">
                  <c:v>175.50899999999999</c:v>
                </c:pt>
                <c:pt idx="60430">
                  <c:v>175.11599999999999</c:v>
                </c:pt>
                <c:pt idx="60431">
                  <c:v>174.71799999999999</c:v>
                </c:pt>
                <c:pt idx="60432">
                  <c:v>174.31399999999999</c:v>
                </c:pt>
                <c:pt idx="60433">
                  <c:v>173.904</c:v>
                </c:pt>
                <c:pt idx="60434">
                  <c:v>173.489</c:v>
                </c:pt>
                <c:pt idx="60435">
                  <c:v>173.06900000000002</c:v>
                </c:pt>
                <c:pt idx="60436">
                  <c:v>172.64399999999998</c:v>
                </c:pt>
                <c:pt idx="60437">
                  <c:v>172.21299999999999</c:v>
                </c:pt>
                <c:pt idx="60438">
                  <c:v>171.77599999999998</c:v>
                </c:pt>
                <c:pt idx="60439">
                  <c:v>171.334</c:v>
                </c:pt>
                <c:pt idx="60440">
                  <c:v>170.88700000000011</c:v>
                </c:pt>
                <c:pt idx="60441">
                  <c:v>170.435</c:v>
                </c:pt>
                <c:pt idx="60442">
                  <c:v>169.977</c:v>
                </c:pt>
                <c:pt idx="60443">
                  <c:v>169.51399999999998</c:v>
                </c:pt>
                <c:pt idx="60444">
                  <c:v>169.04599999999999</c:v>
                </c:pt>
                <c:pt idx="60445">
                  <c:v>168.57300000000001</c:v>
                </c:pt>
                <c:pt idx="60446">
                  <c:v>168.09399999999999</c:v>
                </c:pt>
                <c:pt idx="60447">
                  <c:v>167.61099999999999</c:v>
                </c:pt>
                <c:pt idx="60448">
                  <c:v>167.12200000000001</c:v>
                </c:pt>
                <c:pt idx="60449">
                  <c:v>166.62800000000001</c:v>
                </c:pt>
                <c:pt idx="60450">
                  <c:v>166.12900000000002</c:v>
                </c:pt>
                <c:pt idx="60451">
                  <c:v>165.625</c:v>
                </c:pt>
                <c:pt idx="60452">
                  <c:v>165.11499999999998</c:v>
                </c:pt>
                <c:pt idx="60453">
                  <c:v>164.601</c:v>
                </c:pt>
                <c:pt idx="60454">
                  <c:v>164.08200000000011</c:v>
                </c:pt>
                <c:pt idx="60455">
                  <c:v>163.55800000000011</c:v>
                </c:pt>
                <c:pt idx="60456">
                  <c:v>163.02800000000011</c:v>
                </c:pt>
                <c:pt idx="60457">
                  <c:v>162.494</c:v>
                </c:pt>
                <c:pt idx="60458">
                  <c:v>161.95500000000001</c:v>
                </c:pt>
                <c:pt idx="60459">
                  <c:v>161.41200000000001</c:v>
                </c:pt>
                <c:pt idx="60460">
                  <c:v>160.863</c:v>
                </c:pt>
                <c:pt idx="60461">
                  <c:v>160.31</c:v>
                </c:pt>
                <c:pt idx="60462">
                  <c:v>159.75200000000001</c:v>
                </c:pt>
                <c:pt idx="60463">
                  <c:v>159.18900000000002</c:v>
                </c:pt>
                <c:pt idx="60464">
                  <c:v>158.62100000000001</c:v>
                </c:pt>
                <c:pt idx="60465">
                  <c:v>158.04900000000001</c:v>
                </c:pt>
                <c:pt idx="60466">
                  <c:v>157.47200000000001</c:v>
                </c:pt>
                <c:pt idx="60467">
                  <c:v>156.8910000000001</c:v>
                </c:pt>
                <c:pt idx="60468">
                  <c:v>156.30500000000001</c:v>
                </c:pt>
                <c:pt idx="60469">
                  <c:v>155.71399999999988</c:v>
                </c:pt>
                <c:pt idx="60470">
                  <c:v>155.11899999999997</c:v>
                </c:pt>
                <c:pt idx="60471">
                  <c:v>154.52000000000001</c:v>
                </c:pt>
                <c:pt idx="60472">
                  <c:v>153.916</c:v>
                </c:pt>
                <c:pt idx="60473">
                  <c:v>153.30800000000011</c:v>
                </c:pt>
                <c:pt idx="60474">
                  <c:v>152.696</c:v>
                </c:pt>
                <c:pt idx="60475">
                  <c:v>152.07900000000001</c:v>
                </c:pt>
                <c:pt idx="60476">
                  <c:v>151.45800000000011</c:v>
                </c:pt>
                <c:pt idx="60477">
                  <c:v>150.833</c:v>
                </c:pt>
                <c:pt idx="60478">
                  <c:v>150.20399999999998</c:v>
                </c:pt>
                <c:pt idx="60479">
                  <c:v>149.571</c:v>
                </c:pt>
                <c:pt idx="60480">
                  <c:v>148.93300000000002</c:v>
                </c:pt>
                <c:pt idx="60481">
                  <c:v>148.292</c:v>
                </c:pt>
                <c:pt idx="60482">
                  <c:v>147.64599999999999</c:v>
                </c:pt>
                <c:pt idx="60483">
                  <c:v>146.99700000000001</c:v>
                </c:pt>
                <c:pt idx="60484">
                  <c:v>146.34399999999999</c:v>
                </c:pt>
                <c:pt idx="60485">
                  <c:v>145.68700000000001</c:v>
                </c:pt>
                <c:pt idx="60486">
                  <c:v>145.02600000000001</c:v>
                </c:pt>
                <c:pt idx="60487">
                  <c:v>144.3610000000001</c:v>
                </c:pt>
                <c:pt idx="60488">
                  <c:v>143.69300000000001</c:v>
                </c:pt>
                <c:pt idx="60489">
                  <c:v>143.02100000000004</c:v>
                </c:pt>
                <c:pt idx="60490">
                  <c:v>142.346</c:v>
                </c:pt>
                <c:pt idx="60491">
                  <c:v>141.667</c:v>
                </c:pt>
                <c:pt idx="60492">
                  <c:v>140.98400000000001</c:v>
                </c:pt>
                <c:pt idx="60493">
                  <c:v>140.298</c:v>
                </c:pt>
                <c:pt idx="60494">
                  <c:v>139.60900000000001</c:v>
                </c:pt>
                <c:pt idx="60495">
                  <c:v>138.916</c:v>
                </c:pt>
                <c:pt idx="60496">
                  <c:v>138.22</c:v>
                </c:pt>
                <c:pt idx="60497">
                  <c:v>137.52100000000004</c:v>
                </c:pt>
                <c:pt idx="60498">
                  <c:v>136.81900000000002</c:v>
                </c:pt>
                <c:pt idx="60499">
                  <c:v>136.11399999999998</c:v>
                </c:pt>
                <c:pt idx="60500">
                  <c:v>135.405</c:v>
                </c:pt>
                <c:pt idx="60501">
                  <c:v>134.69399999999999</c:v>
                </c:pt>
                <c:pt idx="60502">
                  <c:v>133.97900000000001</c:v>
                </c:pt>
                <c:pt idx="60503">
                  <c:v>133.262</c:v>
                </c:pt>
                <c:pt idx="60504">
                  <c:v>132.542</c:v>
                </c:pt>
                <c:pt idx="60505">
                  <c:v>131.81900000000002</c:v>
                </c:pt>
                <c:pt idx="60506">
                  <c:v>131.09300000000002</c:v>
                </c:pt>
                <c:pt idx="60507">
                  <c:v>130.36500000000001</c:v>
                </c:pt>
                <c:pt idx="60508">
                  <c:v>129.63399999999999</c:v>
                </c:pt>
                <c:pt idx="60509">
                  <c:v>128.90100000000001</c:v>
                </c:pt>
                <c:pt idx="60510">
                  <c:v>128.16499999999999</c:v>
                </c:pt>
                <c:pt idx="60511">
                  <c:v>127.42700000000002</c:v>
                </c:pt>
                <c:pt idx="60512">
                  <c:v>126.68600000000001</c:v>
                </c:pt>
                <c:pt idx="60513">
                  <c:v>125.94400000000007</c:v>
                </c:pt>
                <c:pt idx="60514">
                  <c:v>125.199</c:v>
                </c:pt>
                <c:pt idx="60515">
                  <c:v>124.452</c:v>
                </c:pt>
                <c:pt idx="60516">
                  <c:v>123.702</c:v>
                </c:pt>
                <c:pt idx="60517">
                  <c:v>122.95099999999999</c:v>
                </c:pt>
                <c:pt idx="60518">
                  <c:v>122.19799999999999</c:v>
                </c:pt>
                <c:pt idx="60519">
                  <c:v>121.44300000000005</c:v>
                </c:pt>
                <c:pt idx="60520">
                  <c:v>120.68600000000001</c:v>
                </c:pt>
                <c:pt idx="60521">
                  <c:v>119.92700000000002</c:v>
                </c:pt>
                <c:pt idx="60522">
                  <c:v>119.167</c:v>
                </c:pt>
                <c:pt idx="60523">
                  <c:v>118.405</c:v>
                </c:pt>
                <c:pt idx="60524">
                  <c:v>117.642</c:v>
                </c:pt>
                <c:pt idx="60525">
                  <c:v>116.877</c:v>
                </c:pt>
                <c:pt idx="60526">
                  <c:v>116.111</c:v>
                </c:pt>
                <c:pt idx="60527">
                  <c:v>115.343</c:v>
                </c:pt>
                <c:pt idx="60528">
                  <c:v>114.574</c:v>
                </c:pt>
                <c:pt idx="60529">
                  <c:v>113.804</c:v>
                </c:pt>
                <c:pt idx="60530">
                  <c:v>113.033</c:v>
                </c:pt>
                <c:pt idx="60531">
                  <c:v>112.26100000000002</c:v>
                </c:pt>
                <c:pt idx="60532">
                  <c:v>111.488</c:v>
                </c:pt>
                <c:pt idx="60533">
                  <c:v>110.71400000000006</c:v>
                </c:pt>
                <c:pt idx="60534">
                  <c:v>109.93899999999999</c:v>
                </c:pt>
                <c:pt idx="60535">
                  <c:v>109.163</c:v>
                </c:pt>
                <c:pt idx="60536">
                  <c:v>108.387</c:v>
                </c:pt>
                <c:pt idx="60537">
                  <c:v>107.61</c:v>
                </c:pt>
                <c:pt idx="60538">
                  <c:v>106.833</c:v>
                </c:pt>
                <c:pt idx="60539">
                  <c:v>106.05500000000001</c:v>
                </c:pt>
                <c:pt idx="60540">
                  <c:v>105.277</c:v>
                </c:pt>
                <c:pt idx="60541">
                  <c:v>104.49900000000002</c:v>
                </c:pt>
                <c:pt idx="60542">
                  <c:v>103.72</c:v>
                </c:pt>
                <c:pt idx="60543">
                  <c:v>102.94100000000007</c:v>
                </c:pt>
                <c:pt idx="60544">
                  <c:v>102.16200000000001</c:v>
                </c:pt>
                <c:pt idx="60545">
                  <c:v>101.383</c:v>
                </c:pt>
                <c:pt idx="60546">
                  <c:v>100.60499999999999</c:v>
                </c:pt>
                <c:pt idx="60547">
                  <c:v>99.826300000000003</c:v>
                </c:pt>
                <c:pt idx="60548">
                  <c:v>99.048000000000002</c:v>
                </c:pt>
                <c:pt idx="60549">
                  <c:v>98.270099999999999</c:v>
                </c:pt>
                <c:pt idx="60550">
                  <c:v>97.492700000000013</c:v>
                </c:pt>
                <c:pt idx="60551">
                  <c:v>96.715700000000012</c:v>
                </c:pt>
                <c:pt idx="60552">
                  <c:v>95.939300000000003</c:v>
                </c:pt>
                <c:pt idx="60553">
                  <c:v>95.163600000000002</c:v>
                </c:pt>
                <c:pt idx="60554">
                  <c:v>94.388599999999983</c:v>
                </c:pt>
                <c:pt idx="60555">
                  <c:v>93.614400000000003</c:v>
                </c:pt>
                <c:pt idx="60556">
                  <c:v>92.841099999999997</c:v>
                </c:pt>
                <c:pt idx="60557">
                  <c:v>92.068899999999999</c:v>
                </c:pt>
                <c:pt idx="60558">
                  <c:v>91.297700000000006</c:v>
                </c:pt>
                <c:pt idx="60559">
                  <c:v>90.527600000000007</c:v>
                </c:pt>
                <c:pt idx="60560">
                  <c:v>89.758899999999983</c:v>
                </c:pt>
                <c:pt idx="60561">
                  <c:v>88.991400000000027</c:v>
                </c:pt>
                <c:pt idx="60562">
                  <c:v>88.22529999999999</c:v>
                </c:pt>
                <c:pt idx="60563">
                  <c:v>87.460600000000056</c:v>
                </c:pt>
                <c:pt idx="60564">
                  <c:v>86.697599999999994</c:v>
                </c:pt>
                <c:pt idx="60565">
                  <c:v>85.936200000000056</c:v>
                </c:pt>
                <c:pt idx="60566">
                  <c:v>85.176599999999979</c:v>
                </c:pt>
                <c:pt idx="60567">
                  <c:v>84.418700000000001</c:v>
                </c:pt>
                <c:pt idx="60568">
                  <c:v>83.662799999999947</c:v>
                </c:pt>
                <c:pt idx="60569">
                  <c:v>82.908799999999999</c:v>
                </c:pt>
                <c:pt idx="60570">
                  <c:v>82.156899999999979</c:v>
                </c:pt>
                <c:pt idx="60571">
                  <c:v>81.40720000000006</c:v>
                </c:pt>
                <c:pt idx="60572">
                  <c:v>80.659599999999998</c:v>
                </c:pt>
                <c:pt idx="60573">
                  <c:v>79.914500000000075</c:v>
                </c:pt>
                <c:pt idx="60574">
                  <c:v>79.171599999999998</c:v>
                </c:pt>
                <c:pt idx="60575">
                  <c:v>78.431399999999996</c:v>
                </c:pt>
                <c:pt idx="60576">
                  <c:v>77.693600000000004</c:v>
                </c:pt>
                <c:pt idx="60577">
                  <c:v>76.958500000000001</c:v>
                </c:pt>
                <c:pt idx="60578">
                  <c:v>76.226100000000002</c:v>
                </c:pt>
                <c:pt idx="60579">
                  <c:v>75.496600000000058</c:v>
                </c:pt>
                <c:pt idx="60580">
                  <c:v>74.77</c:v>
                </c:pt>
                <c:pt idx="60581">
                  <c:v>74.046300000000002</c:v>
                </c:pt>
                <c:pt idx="60582">
                  <c:v>73.325699999999998</c:v>
                </c:pt>
                <c:pt idx="60583">
                  <c:v>72.608299999999986</c:v>
                </c:pt>
                <c:pt idx="60584">
                  <c:v>71.894099999999995</c:v>
                </c:pt>
                <c:pt idx="60585">
                  <c:v>71.183300000000003</c:v>
                </c:pt>
                <c:pt idx="60586">
                  <c:v>70.475799999999978</c:v>
                </c:pt>
                <c:pt idx="60587">
                  <c:v>69.771799999999999</c:v>
                </c:pt>
                <c:pt idx="60588">
                  <c:v>69.071399999999983</c:v>
                </c:pt>
                <c:pt idx="60589">
                  <c:v>68.37469999999999</c:v>
                </c:pt>
                <c:pt idx="60590">
                  <c:v>67.681699999999992</c:v>
                </c:pt>
                <c:pt idx="60591">
                  <c:v>66.992500000000007</c:v>
                </c:pt>
                <c:pt idx="60592">
                  <c:v>66.307199999999995</c:v>
                </c:pt>
                <c:pt idx="60593">
                  <c:v>65.625899999999959</c:v>
                </c:pt>
                <c:pt idx="60594">
                  <c:v>64.948700000000002</c:v>
                </c:pt>
                <c:pt idx="60595">
                  <c:v>64.275599999999983</c:v>
                </c:pt>
                <c:pt idx="60596">
                  <c:v>63.6068</c:v>
                </c:pt>
                <c:pt idx="60597">
                  <c:v>62.9422</c:v>
                </c:pt>
                <c:pt idx="60598">
                  <c:v>62.282000000000011</c:v>
                </c:pt>
                <c:pt idx="60599">
                  <c:v>61.626300000000029</c:v>
                </c:pt>
                <c:pt idx="60600">
                  <c:v>60.975200000000001</c:v>
                </c:pt>
                <c:pt idx="60601">
                  <c:v>60.328800000000001</c:v>
                </c:pt>
                <c:pt idx="60602">
                  <c:v>59.687000000000005</c:v>
                </c:pt>
                <c:pt idx="60603">
                  <c:v>59.05</c:v>
                </c:pt>
                <c:pt idx="60604">
                  <c:v>58.417799999999993</c:v>
                </c:pt>
                <c:pt idx="60605">
                  <c:v>57.790700000000029</c:v>
                </c:pt>
                <c:pt idx="60606">
                  <c:v>57.168600000000012</c:v>
                </c:pt>
                <c:pt idx="60607">
                  <c:v>56.551599999999993</c:v>
                </c:pt>
                <c:pt idx="60608">
                  <c:v>55.939700000000002</c:v>
                </c:pt>
                <c:pt idx="60609">
                  <c:v>55.333100000000002</c:v>
                </c:pt>
                <c:pt idx="60610">
                  <c:v>54.731900000000003</c:v>
                </c:pt>
                <c:pt idx="60611">
                  <c:v>54.136000000000003</c:v>
                </c:pt>
                <c:pt idx="60612">
                  <c:v>53.545700000000011</c:v>
                </c:pt>
                <c:pt idx="60613">
                  <c:v>52.960900000000002</c:v>
                </c:pt>
                <c:pt idx="60614">
                  <c:v>52.381799999999998</c:v>
                </c:pt>
                <c:pt idx="60615">
                  <c:v>51.808400000000006</c:v>
                </c:pt>
                <c:pt idx="60616">
                  <c:v>51.2408</c:v>
                </c:pt>
                <c:pt idx="60617">
                  <c:v>50.678900000000013</c:v>
                </c:pt>
                <c:pt idx="60618">
                  <c:v>50.123100000000029</c:v>
                </c:pt>
                <c:pt idx="60619">
                  <c:v>49.573400000000007</c:v>
                </c:pt>
                <c:pt idx="60620">
                  <c:v>49.029600000000002</c:v>
                </c:pt>
                <c:pt idx="60621">
                  <c:v>48.492000000000012</c:v>
                </c:pt>
                <c:pt idx="60622">
                  <c:v>47.960700000000003</c:v>
                </c:pt>
                <c:pt idx="60623">
                  <c:v>47.435600000000001</c:v>
                </c:pt>
                <c:pt idx="60624">
                  <c:v>46.916800000000002</c:v>
                </c:pt>
                <c:pt idx="60625">
                  <c:v>46.404600000000002</c:v>
                </c:pt>
                <c:pt idx="60626">
                  <c:v>45.898800000000001</c:v>
                </c:pt>
                <c:pt idx="60627">
                  <c:v>45.3996</c:v>
                </c:pt>
                <c:pt idx="60628">
                  <c:v>44.9071</c:v>
                </c:pt>
                <c:pt idx="60629">
                  <c:v>44.421100000000003</c:v>
                </c:pt>
                <c:pt idx="60630">
                  <c:v>43.942</c:v>
                </c:pt>
                <c:pt idx="60631">
                  <c:v>43.469700000000003</c:v>
                </c:pt>
                <c:pt idx="60632">
                  <c:v>43.004400000000004</c:v>
                </c:pt>
                <c:pt idx="60633">
                  <c:v>42.545900000000003</c:v>
                </c:pt>
                <c:pt idx="60634">
                  <c:v>42.0946</c:v>
                </c:pt>
                <c:pt idx="60635">
                  <c:v>41.650200000000005</c:v>
                </c:pt>
                <c:pt idx="60636">
                  <c:v>41.213000000000001</c:v>
                </c:pt>
                <c:pt idx="60637">
                  <c:v>40.783000000000001</c:v>
                </c:pt>
                <c:pt idx="60638">
                  <c:v>40.360300000000002</c:v>
                </c:pt>
                <c:pt idx="60639">
                  <c:v>39.944800000000001</c:v>
                </c:pt>
                <c:pt idx="60640">
                  <c:v>39.536800000000007</c:v>
                </c:pt>
                <c:pt idx="60641">
                  <c:v>39.136200000000002</c:v>
                </c:pt>
                <c:pt idx="60642">
                  <c:v>38.743100000000013</c:v>
                </c:pt>
                <c:pt idx="60643">
                  <c:v>38.357499999999995</c:v>
                </c:pt>
                <c:pt idx="60644">
                  <c:v>37.979600000000005</c:v>
                </c:pt>
                <c:pt idx="60645">
                  <c:v>37.609300000000012</c:v>
                </c:pt>
                <c:pt idx="60646">
                  <c:v>37.2468</c:v>
                </c:pt>
                <c:pt idx="60647">
                  <c:v>36.892000000000003</c:v>
                </c:pt>
                <c:pt idx="60648">
                  <c:v>36.544899999999998</c:v>
                </c:pt>
                <c:pt idx="60649">
                  <c:v>36.205800000000011</c:v>
                </c:pt>
                <c:pt idx="60650">
                  <c:v>35.874499999999998</c:v>
                </c:pt>
                <c:pt idx="60651">
                  <c:v>35.551200000000001</c:v>
                </c:pt>
                <c:pt idx="60652">
                  <c:v>35.236000000000011</c:v>
                </c:pt>
                <c:pt idx="60653">
                  <c:v>34.928800000000003</c:v>
                </c:pt>
                <c:pt idx="60654">
                  <c:v>34.629700000000028</c:v>
                </c:pt>
                <c:pt idx="60655">
                  <c:v>34.338700000000003</c:v>
                </c:pt>
                <c:pt idx="60656">
                  <c:v>34.055900000000001</c:v>
                </c:pt>
                <c:pt idx="60657">
                  <c:v>33.781300000000002</c:v>
                </c:pt>
                <c:pt idx="60658">
                  <c:v>33.515000000000001</c:v>
                </c:pt>
                <c:pt idx="60659">
                  <c:v>33.257100000000001</c:v>
                </c:pt>
                <c:pt idx="60660">
                  <c:v>33.0075</c:v>
                </c:pt>
                <c:pt idx="60661">
                  <c:v>32.766200000000012</c:v>
                </c:pt>
                <c:pt idx="60662">
                  <c:v>32.5334</c:v>
                </c:pt>
                <c:pt idx="60663">
                  <c:v>32.309000000000005</c:v>
                </c:pt>
                <c:pt idx="60664">
                  <c:v>32.093100000000028</c:v>
                </c:pt>
                <c:pt idx="60665">
                  <c:v>31.8858</c:v>
                </c:pt>
                <c:pt idx="60666">
                  <c:v>31.687100000000001</c:v>
                </c:pt>
                <c:pt idx="60667">
                  <c:v>31.4969</c:v>
                </c:pt>
                <c:pt idx="60668">
                  <c:v>31.315300000000001</c:v>
                </c:pt>
                <c:pt idx="60669">
                  <c:v>31.142399999999981</c:v>
                </c:pt>
                <c:pt idx="60670">
                  <c:v>30.97819999999998</c:v>
                </c:pt>
                <c:pt idx="60671">
                  <c:v>30.82269999999998</c:v>
                </c:pt>
                <c:pt idx="60672">
                  <c:v>30.675999999999988</c:v>
                </c:pt>
                <c:pt idx="60673">
                  <c:v>30.538</c:v>
                </c:pt>
                <c:pt idx="60674">
                  <c:v>30.408799999999971</c:v>
                </c:pt>
                <c:pt idx="60675">
                  <c:v>30.288299999999978</c:v>
                </c:pt>
                <c:pt idx="60676">
                  <c:v>30.176800000000014</c:v>
                </c:pt>
                <c:pt idx="60677">
                  <c:v>30.074100000000001</c:v>
                </c:pt>
                <c:pt idx="60678">
                  <c:v>29.980199999999982</c:v>
                </c:pt>
                <c:pt idx="60679">
                  <c:v>29.895199999999985</c:v>
                </c:pt>
                <c:pt idx="60680">
                  <c:v>29.819199999999999</c:v>
                </c:pt>
                <c:pt idx="60681">
                  <c:v>29.752099999999981</c:v>
                </c:pt>
                <c:pt idx="60682">
                  <c:v>29.693899999999999</c:v>
                </c:pt>
                <c:pt idx="60683">
                  <c:v>29.644600000000001</c:v>
                </c:pt>
                <c:pt idx="60684">
                  <c:v>29.604299999999999</c:v>
                </c:pt>
                <c:pt idx="60685">
                  <c:v>29.573</c:v>
                </c:pt>
                <c:pt idx="60686">
                  <c:v>29.550699999999985</c:v>
                </c:pt>
                <c:pt idx="60687">
                  <c:v>29.537299999999988</c:v>
                </c:pt>
                <c:pt idx="60688">
                  <c:v>29.533000000000001</c:v>
                </c:pt>
                <c:pt idx="60689">
                  <c:v>29.537600000000001</c:v>
                </c:pt>
                <c:pt idx="60690">
                  <c:v>29.551300000000001</c:v>
                </c:pt>
                <c:pt idx="60691">
                  <c:v>29.573899999999988</c:v>
                </c:pt>
                <c:pt idx="60692">
                  <c:v>29.605699999999981</c:v>
                </c:pt>
                <c:pt idx="60693">
                  <c:v>29.6464</c:v>
                </c:pt>
                <c:pt idx="60694">
                  <c:v>29.696000000000005</c:v>
                </c:pt>
                <c:pt idx="60695">
                  <c:v>29.754799999999989</c:v>
                </c:pt>
                <c:pt idx="60696">
                  <c:v>29.822500000000002</c:v>
                </c:pt>
                <c:pt idx="60697">
                  <c:v>29.8993</c:v>
                </c:pt>
                <c:pt idx="60698">
                  <c:v>29.984999999999989</c:v>
                </c:pt>
                <c:pt idx="60699">
                  <c:v>30.079699999999981</c:v>
                </c:pt>
                <c:pt idx="60700">
                  <c:v>30.183399999999981</c:v>
                </c:pt>
                <c:pt idx="60701">
                  <c:v>30.296199999999981</c:v>
                </c:pt>
                <c:pt idx="60702">
                  <c:v>30.417800000000014</c:v>
                </c:pt>
                <c:pt idx="60703">
                  <c:v>30.54839999999998</c:v>
                </c:pt>
                <c:pt idx="60704">
                  <c:v>30.687999999999999</c:v>
                </c:pt>
                <c:pt idx="60705">
                  <c:v>30.836500000000001</c:v>
                </c:pt>
                <c:pt idx="60706">
                  <c:v>30.9939</c:v>
                </c:pt>
                <c:pt idx="60707">
                  <c:v>31.1602</c:v>
                </c:pt>
                <c:pt idx="60708">
                  <c:v>31.3354</c:v>
                </c:pt>
                <c:pt idx="60709">
                  <c:v>31.519400000000001</c:v>
                </c:pt>
                <c:pt idx="60710">
                  <c:v>31.712199999999989</c:v>
                </c:pt>
                <c:pt idx="60711">
                  <c:v>31.913900000000005</c:v>
                </c:pt>
                <c:pt idx="60712">
                  <c:v>32.124400000000001</c:v>
                </c:pt>
                <c:pt idx="60713">
                  <c:v>32.343600000000002</c:v>
                </c:pt>
                <c:pt idx="60714">
                  <c:v>32.571600000000004</c:v>
                </c:pt>
                <c:pt idx="60715">
                  <c:v>32.808300000000003</c:v>
                </c:pt>
                <c:pt idx="60716">
                  <c:v>33.053699999999999</c:v>
                </c:pt>
                <c:pt idx="60717">
                  <c:v>33.307699999999997</c:v>
                </c:pt>
                <c:pt idx="60718">
                  <c:v>33.570400000000006</c:v>
                </c:pt>
                <c:pt idx="60719">
                  <c:v>33.841599999999993</c:v>
                </c:pt>
                <c:pt idx="60720">
                  <c:v>34.121400000000001</c:v>
                </c:pt>
                <c:pt idx="60721">
                  <c:v>34.409700000000001</c:v>
                </c:pt>
                <c:pt idx="60722">
                  <c:v>34.706600000000002</c:v>
                </c:pt>
                <c:pt idx="60723">
                  <c:v>35.011899999999997</c:v>
                </c:pt>
                <c:pt idx="60724">
                  <c:v>35.325500000000012</c:v>
                </c:pt>
                <c:pt idx="60725">
                  <c:v>35.647600000000004</c:v>
                </c:pt>
                <c:pt idx="60726">
                  <c:v>35.978000000000002</c:v>
                </c:pt>
                <c:pt idx="60727">
                  <c:v>36.316699999999997</c:v>
                </c:pt>
                <c:pt idx="60728">
                  <c:v>36.663600000000002</c:v>
                </c:pt>
                <c:pt idx="60729">
                  <c:v>37.018800000000006</c:v>
                </c:pt>
                <c:pt idx="60730">
                  <c:v>37.382100000000001</c:v>
                </c:pt>
                <c:pt idx="60731">
                  <c:v>37.753500000000003</c:v>
                </c:pt>
                <c:pt idx="60732">
                  <c:v>38.133000000000003</c:v>
                </c:pt>
                <c:pt idx="60733">
                  <c:v>38.520400000000002</c:v>
                </c:pt>
                <c:pt idx="60734">
                  <c:v>38.915900000000001</c:v>
                </c:pt>
                <c:pt idx="60735">
                  <c:v>39.319200000000002</c:v>
                </c:pt>
                <c:pt idx="60736">
                  <c:v>39.730500000000013</c:v>
                </c:pt>
                <c:pt idx="60737">
                  <c:v>40.149500000000003</c:v>
                </c:pt>
                <c:pt idx="60738">
                  <c:v>40.576300000000003</c:v>
                </c:pt>
                <c:pt idx="60739">
                  <c:v>41.010800000000003</c:v>
                </c:pt>
                <c:pt idx="60740">
                  <c:v>41.452800000000003</c:v>
                </c:pt>
                <c:pt idx="60741">
                  <c:v>41.9026</c:v>
                </c:pt>
                <c:pt idx="60742">
                  <c:v>42.359799999999993</c:v>
                </c:pt>
                <c:pt idx="60743">
                  <c:v>42.824400000000004</c:v>
                </c:pt>
                <c:pt idx="60744">
                  <c:v>43.29650000000003</c:v>
                </c:pt>
                <c:pt idx="60745">
                  <c:v>43.775800000000011</c:v>
                </c:pt>
                <c:pt idx="60746">
                  <c:v>44.262500000000038</c:v>
                </c:pt>
                <c:pt idx="60747">
                  <c:v>44.756300000000003</c:v>
                </c:pt>
                <c:pt idx="60748">
                  <c:v>45.257300000000001</c:v>
                </c:pt>
                <c:pt idx="60749">
                  <c:v>45.765300000000039</c:v>
                </c:pt>
                <c:pt idx="60750">
                  <c:v>46.2804</c:v>
                </c:pt>
                <c:pt idx="60751">
                  <c:v>46.802400000000006</c:v>
                </c:pt>
                <c:pt idx="60752">
                  <c:v>47.331099999999999</c:v>
                </c:pt>
                <c:pt idx="60753">
                  <c:v>47.866700000000002</c:v>
                </c:pt>
                <c:pt idx="60754">
                  <c:v>48.409100000000002</c:v>
                </c:pt>
                <c:pt idx="60755">
                  <c:v>48.958100000000002</c:v>
                </c:pt>
                <c:pt idx="60756">
                  <c:v>49.513500000000001</c:v>
                </c:pt>
                <c:pt idx="60757">
                  <c:v>50.075600000000001</c:v>
                </c:pt>
                <c:pt idx="60758">
                  <c:v>50.644000000000005</c:v>
                </c:pt>
                <c:pt idx="60759">
                  <c:v>51.218700000000013</c:v>
                </c:pt>
                <c:pt idx="60760">
                  <c:v>51.799800000000012</c:v>
                </c:pt>
                <c:pt idx="60761">
                  <c:v>52.386899999999997</c:v>
                </c:pt>
                <c:pt idx="60762">
                  <c:v>52.9803</c:v>
                </c:pt>
                <c:pt idx="60763">
                  <c:v>53.579500000000003</c:v>
                </c:pt>
                <c:pt idx="60764">
                  <c:v>54.184699999999999</c:v>
                </c:pt>
                <c:pt idx="60765">
                  <c:v>54.795800000000028</c:v>
                </c:pt>
                <c:pt idx="60766">
                  <c:v>55.412600000000005</c:v>
                </c:pt>
                <c:pt idx="60767">
                  <c:v>56.035200000000003</c:v>
                </c:pt>
                <c:pt idx="60768">
                  <c:v>56.663400000000003</c:v>
                </c:pt>
                <c:pt idx="60769">
                  <c:v>57.297000000000011</c:v>
                </c:pt>
                <c:pt idx="60770">
                  <c:v>57.936</c:v>
                </c:pt>
                <c:pt idx="60771">
                  <c:v>58.580400000000004</c:v>
                </c:pt>
                <c:pt idx="60772">
                  <c:v>59.230000000000011</c:v>
                </c:pt>
                <c:pt idx="60773">
                  <c:v>59.884799999999998</c:v>
                </c:pt>
                <c:pt idx="60774">
                  <c:v>60.544600000000003</c:v>
                </c:pt>
                <c:pt idx="60775">
                  <c:v>61.209500000000013</c:v>
                </c:pt>
                <c:pt idx="60776">
                  <c:v>61.879100000000001</c:v>
                </c:pt>
                <c:pt idx="60777">
                  <c:v>62.553600000000003</c:v>
                </c:pt>
                <c:pt idx="60778">
                  <c:v>63.232800000000012</c:v>
                </c:pt>
                <c:pt idx="60779">
                  <c:v>63.916600000000003</c:v>
                </c:pt>
                <c:pt idx="60780">
                  <c:v>64.604799999999983</c:v>
                </c:pt>
                <c:pt idx="60781">
                  <c:v>65.29760000000006</c:v>
                </c:pt>
                <c:pt idx="60782">
                  <c:v>65.994500000000059</c:v>
                </c:pt>
                <c:pt idx="60783">
                  <c:v>66.695799999999949</c:v>
                </c:pt>
                <c:pt idx="60784">
                  <c:v>67.40120000000006</c:v>
                </c:pt>
                <c:pt idx="60785">
                  <c:v>68.110500000000002</c:v>
                </c:pt>
                <c:pt idx="60786">
                  <c:v>68.823799999999949</c:v>
                </c:pt>
                <c:pt idx="60787">
                  <c:v>69.540899999999993</c:v>
                </c:pt>
                <c:pt idx="60788">
                  <c:v>70.261799999999994</c:v>
                </c:pt>
                <c:pt idx="60789">
                  <c:v>70.986199999999997</c:v>
                </c:pt>
                <c:pt idx="60790">
                  <c:v>71.714200000000091</c:v>
                </c:pt>
                <c:pt idx="60791">
                  <c:v>72.445700000000002</c:v>
                </c:pt>
                <c:pt idx="60792">
                  <c:v>73.180499999999981</c:v>
                </c:pt>
                <c:pt idx="60793">
                  <c:v>73.918400000000005</c:v>
                </c:pt>
                <c:pt idx="60794">
                  <c:v>74.65949999999998</c:v>
                </c:pt>
                <c:pt idx="60795">
                  <c:v>75.403599999999997</c:v>
                </c:pt>
                <c:pt idx="60796">
                  <c:v>76.150599999999983</c:v>
                </c:pt>
                <c:pt idx="60797">
                  <c:v>76.900499999999994</c:v>
                </c:pt>
                <c:pt idx="60798">
                  <c:v>77.653099999999981</c:v>
                </c:pt>
                <c:pt idx="60799">
                  <c:v>78.408199999999994</c:v>
                </c:pt>
                <c:pt idx="60800">
                  <c:v>79.165899999999979</c:v>
                </c:pt>
                <c:pt idx="60801">
                  <c:v>79.925899999999999</c:v>
                </c:pt>
                <c:pt idx="60802">
                  <c:v>80.688299999999998</c:v>
                </c:pt>
                <c:pt idx="60803">
                  <c:v>81.452799999999982</c:v>
                </c:pt>
                <c:pt idx="60804">
                  <c:v>82.219499999999996</c:v>
                </c:pt>
                <c:pt idx="60805">
                  <c:v>82.988</c:v>
                </c:pt>
                <c:pt idx="60806">
                  <c:v>83.758499999999998</c:v>
                </c:pt>
                <c:pt idx="60807">
                  <c:v>84.530699999999996</c:v>
                </c:pt>
                <c:pt idx="60808">
                  <c:v>85.304599999999994</c:v>
                </c:pt>
                <c:pt idx="60809">
                  <c:v>86.080100000000002</c:v>
                </c:pt>
                <c:pt idx="60810">
                  <c:v>86.856899999999982</c:v>
                </c:pt>
                <c:pt idx="60811">
                  <c:v>87.635199999999998</c:v>
                </c:pt>
                <c:pt idx="60812">
                  <c:v>88.414700000000025</c:v>
                </c:pt>
                <c:pt idx="60813">
                  <c:v>89.195300000000003</c:v>
                </c:pt>
                <c:pt idx="60814">
                  <c:v>89.976799999999983</c:v>
                </c:pt>
                <c:pt idx="60815">
                  <c:v>90.759299999999996</c:v>
                </c:pt>
                <c:pt idx="60816">
                  <c:v>91.542699999999996</c:v>
                </c:pt>
                <c:pt idx="60817">
                  <c:v>92.326700000000002</c:v>
                </c:pt>
                <c:pt idx="60818">
                  <c:v>93.111400000000003</c:v>
                </c:pt>
                <c:pt idx="60819">
                  <c:v>93.896500000000003</c:v>
                </c:pt>
                <c:pt idx="60820">
                  <c:v>94.682000000000002</c:v>
                </c:pt>
                <c:pt idx="60821">
                  <c:v>95.467799999999997</c:v>
                </c:pt>
                <c:pt idx="60822">
                  <c:v>96.253699999999995</c:v>
                </c:pt>
                <c:pt idx="60823">
                  <c:v>97.039699999999996</c:v>
                </c:pt>
                <c:pt idx="60824">
                  <c:v>97.825699999999998</c:v>
                </c:pt>
                <c:pt idx="60825">
                  <c:v>98.611599999999996</c:v>
                </c:pt>
                <c:pt idx="60826">
                  <c:v>99.397099999999995</c:v>
                </c:pt>
                <c:pt idx="60827">
                  <c:v>100.18199999999999</c:v>
                </c:pt>
                <c:pt idx="60828">
                  <c:v>100.96700000000006</c:v>
                </c:pt>
                <c:pt idx="60829">
                  <c:v>101.751</c:v>
                </c:pt>
                <c:pt idx="60830">
                  <c:v>102.535</c:v>
                </c:pt>
                <c:pt idx="60831">
                  <c:v>103.318</c:v>
                </c:pt>
                <c:pt idx="60832">
                  <c:v>104.099</c:v>
                </c:pt>
                <c:pt idx="60833">
                  <c:v>104.88</c:v>
                </c:pt>
                <c:pt idx="60834">
                  <c:v>105.66</c:v>
                </c:pt>
                <c:pt idx="60835">
                  <c:v>106.43899999999999</c:v>
                </c:pt>
                <c:pt idx="60836">
                  <c:v>107.21599999999999</c:v>
                </c:pt>
                <c:pt idx="60837">
                  <c:v>107.992</c:v>
                </c:pt>
                <c:pt idx="60838">
                  <c:v>108.76600000000002</c:v>
                </c:pt>
                <c:pt idx="60839">
                  <c:v>109.539</c:v>
                </c:pt>
                <c:pt idx="60840">
                  <c:v>110.31100000000002</c:v>
                </c:pt>
                <c:pt idx="60841">
                  <c:v>111.08</c:v>
                </c:pt>
                <c:pt idx="60842">
                  <c:v>111.84699999999999</c:v>
                </c:pt>
                <c:pt idx="60843">
                  <c:v>112.613</c:v>
                </c:pt>
                <c:pt idx="60844">
                  <c:v>113.37599999999998</c:v>
                </c:pt>
                <c:pt idx="60845">
                  <c:v>114.137</c:v>
                </c:pt>
                <c:pt idx="60846">
                  <c:v>114.896</c:v>
                </c:pt>
                <c:pt idx="60847">
                  <c:v>115.65300000000001</c:v>
                </c:pt>
                <c:pt idx="60848">
                  <c:v>116.40700000000002</c:v>
                </c:pt>
                <c:pt idx="60849">
                  <c:v>117.15799999999999</c:v>
                </c:pt>
                <c:pt idx="60850">
                  <c:v>117.90700000000002</c:v>
                </c:pt>
                <c:pt idx="60851">
                  <c:v>118.65300000000001</c:v>
                </c:pt>
                <c:pt idx="60852">
                  <c:v>119.396</c:v>
                </c:pt>
                <c:pt idx="60853">
                  <c:v>120.137</c:v>
                </c:pt>
                <c:pt idx="60854">
                  <c:v>120.874</c:v>
                </c:pt>
                <c:pt idx="60855">
                  <c:v>121.60799999999999</c:v>
                </c:pt>
                <c:pt idx="60856">
                  <c:v>122.339</c:v>
                </c:pt>
                <c:pt idx="60857">
                  <c:v>123.066</c:v>
                </c:pt>
                <c:pt idx="60858">
                  <c:v>123.79</c:v>
                </c:pt>
                <c:pt idx="60859">
                  <c:v>124.51100000000002</c:v>
                </c:pt>
                <c:pt idx="60860">
                  <c:v>125.22799999999999</c:v>
                </c:pt>
                <c:pt idx="60861">
                  <c:v>125.94200000000002</c:v>
                </c:pt>
                <c:pt idx="60862">
                  <c:v>126.651</c:v>
                </c:pt>
                <c:pt idx="60863">
                  <c:v>127.357</c:v>
                </c:pt>
                <c:pt idx="60864">
                  <c:v>128.059</c:v>
                </c:pt>
                <c:pt idx="60865">
                  <c:v>128.75700000000001</c:v>
                </c:pt>
                <c:pt idx="60866">
                  <c:v>129.45100000000011</c:v>
                </c:pt>
                <c:pt idx="60867">
                  <c:v>130.14099999999999</c:v>
                </c:pt>
                <c:pt idx="60868">
                  <c:v>130.82600000000011</c:v>
                </c:pt>
                <c:pt idx="60869">
                  <c:v>131.50700000000001</c:v>
                </c:pt>
                <c:pt idx="60870">
                  <c:v>132.184</c:v>
                </c:pt>
                <c:pt idx="60871">
                  <c:v>132.85600000000011</c:v>
                </c:pt>
                <c:pt idx="60872">
                  <c:v>133.524</c:v>
                </c:pt>
                <c:pt idx="60873">
                  <c:v>134.18700000000001</c:v>
                </c:pt>
                <c:pt idx="60874">
                  <c:v>134.846</c:v>
                </c:pt>
                <c:pt idx="60875">
                  <c:v>135.499</c:v>
                </c:pt>
                <c:pt idx="60876">
                  <c:v>136.148</c:v>
                </c:pt>
                <c:pt idx="60877">
                  <c:v>136.792</c:v>
                </c:pt>
                <c:pt idx="60878">
                  <c:v>137.43100000000001</c:v>
                </c:pt>
                <c:pt idx="60879">
                  <c:v>138.065</c:v>
                </c:pt>
                <c:pt idx="60880">
                  <c:v>138.69300000000001</c:v>
                </c:pt>
                <c:pt idx="60881">
                  <c:v>139.31700000000001</c:v>
                </c:pt>
                <c:pt idx="60882">
                  <c:v>139.935</c:v>
                </c:pt>
                <c:pt idx="60883">
                  <c:v>140.548</c:v>
                </c:pt>
                <c:pt idx="60884">
                  <c:v>141.15600000000001</c:v>
                </c:pt>
                <c:pt idx="60885">
                  <c:v>141.75800000000001</c:v>
                </c:pt>
                <c:pt idx="60886">
                  <c:v>142.3550000000001</c:v>
                </c:pt>
                <c:pt idx="60887">
                  <c:v>142.946</c:v>
                </c:pt>
                <c:pt idx="60888">
                  <c:v>143.53200000000001</c:v>
                </c:pt>
                <c:pt idx="60889">
                  <c:v>144.11199999999999</c:v>
                </c:pt>
                <c:pt idx="60890">
                  <c:v>144.68600000000001</c:v>
                </c:pt>
                <c:pt idx="60891">
                  <c:v>145.25399999999999</c:v>
                </c:pt>
                <c:pt idx="60892">
                  <c:v>145.81700000000001</c:v>
                </c:pt>
                <c:pt idx="60893">
                  <c:v>146.374</c:v>
                </c:pt>
                <c:pt idx="60894">
                  <c:v>146.92500000000001</c:v>
                </c:pt>
                <c:pt idx="60895">
                  <c:v>147.46900000000002</c:v>
                </c:pt>
                <c:pt idx="60896">
                  <c:v>148.00800000000001</c:v>
                </c:pt>
                <c:pt idx="60897">
                  <c:v>148.541</c:v>
                </c:pt>
                <c:pt idx="60898">
                  <c:v>149.06800000000001</c:v>
                </c:pt>
                <c:pt idx="60899">
                  <c:v>149.58800000000011</c:v>
                </c:pt>
                <c:pt idx="60900">
                  <c:v>150.102</c:v>
                </c:pt>
                <c:pt idx="60901">
                  <c:v>150.60999999999999</c:v>
                </c:pt>
                <c:pt idx="60902">
                  <c:v>151.11199999999999</c:v>
                </c:pt>
                <c:pt idx="60903">
                  <c:v>151.608</c:v>
                </c:pt>
                <c:pt idx="60904">
                  <c:v>152.09700000000001</c:v>
                </c:pt>
                <c:pt idx="60905">
                  <c:v>152.57900000000001</c:v>
                </c:pt>
                <c:pt idx="60906">
                  <c:v>153.05600000000001</c:v>
                </c:pt>
                <c:pt idx="60907">
                  <c:v>153.52600000000001</c:v>
                </c:pt>
                <c:pt idx="60908">
                  <c:v>153.989</c:v>
                </c:pt>
                <c:pt idx="60909">
                  <c:v>154.446</c:v>
                </c:pt>
                <c:pt idx="60910">
                  <c:v>154.89600000000004</c:v>
                </c:pt>
                <c:pt idx="60911">
                  <c:v>155.34</c:v>
                </c:pt>
                <c:pt idx="60912">
                  <c:v>155.77699999999999</c:v>
                </c:pt>
                <c:pt idx="60913">
                  <c:v>156.208</c:v>
                </c:pt>
                <c:pt idx="60914">
                  <c:v>156.63200000000001</c:v>
                </c:pt>
                <c:pt idx="60915">
                  <c:v>157.04900000000001</c:v>
                </c:pt>
                <c:pt idx="60916">
                  <c:v>157.459</c:v>
                </c:pt>
                <c:pt idx="60917">
                  <c:v>157.863</c:v>
                </c:pt>
                <c:pt idx="60918">
                  <c:v>158.26</c:v>
                </c:pt>
                <c:pt idx="60919">
                  <c:v>158.65100000000001</c:v>
                </c:pt>
                <c:pt idx="60920">
                  <c:v>159.035</c:v>
                </c:pt>
                <c:pt idx="60921">
                  <c:v>159.411</c:v>
                </c:pt>
                <c:pt idx="60922">
                  <c:v>159.78200000000001</c:v>
                </c:pt>
                <c:pt idx="60923">
                  <c:v>160.14499999999998</c:v>
                </c:pt>
                <c:pt idx="60924">
                  <c:v>160.50200000000001</c:v>
                </c:pt>
                <c:pt idx="60925">
                  <c:v>160.85100000000011</c:v>
                </c:pt>
                <c:pt idx="60926">
                  <c:v>161.19399999999999</c:v>
                </c:pt>
                <c:pt idx="60927">
                  <c:v>161.53100000000001</c:v>
                </c:pt>
                <c:pt idx="60928">
                  <c:v>161.86000000000001</c:v>
                </c:pt>
                <c:pt idx="60929">
                  <c:v>162.18300000000002</c:v>
                </c:pt>
                <c:pt idx="60930">
                  <c:v>162.499</c:v>
                </c:pt>
                <c:pt idx="60931">
                  <c:v>162.80800000000011</c:v>
                </c:pt>
                <c:pt idx="60932">
                  <c:v>163.10999999999999</c:v>
                </c:pt>
                <c:pt idx="60933">
                  <c:v>163.405</c:v>
                </c:pt>
                <c:pt idx="60934">
                  <c:v>163.69399999999999</c:v>
                </c:pt>
                <c:pt idx="60935">
                  <c:v>163.976</c:v>
                </c:pt>
                <c:pt idx="60936">
                  <c:v>164.251</c:v>
                </c:pt>
                <c:pt idx="60937">
                  <c:v>164.51900000000001</c:v>
                </c:pt>
                <c:pt idx="60938">
                  <c:v>164.78100000000001</c:v>
                </c:pt>
                <c:pt idx="60939">
                  <c:v>165.036</c:v>
                </c:pt>
                <c:pt idx="60940">
                  <c:v>165.28399999999999</c:v>
                </c:pt>
                <c:pt idx="60941">
                  <c:v>165.52500000000001</c:v>
                </c:pt>
                <c:pt idx="60942">
                  <c:v>165.76</c:v>
                </c:pt>
                <c:pt idx="60943">
                  <c:v>165.98800000000011</c:v>
                </c:pt>
                <c:pt idx="60944">
                  <c:v>166.20999999999998</c:v>
                </c:pt>
                <c:pt idx="60945">
                  <c:v>166.42400000000001</c:v>
                </c:pt>
                <c:pt idx="60946">
                  <c:v>166.63300000000001</c:v>
                </c:pt>
                <c:pt idx="60947">
                  <c:v>166.834</c:v>
                </c:pt>
                <c:pt idx="60948">
                  <c:v>167.029</c:v>
                </c:pt>
                <c:pt idx="60949">
                  <c:v>167.21799999999999</c:v>
                </c:pt>
                <c:pt idx="60950">
                  <c:v>167.4</c:v>
                </c:pt>
                <c:pt idx="60951">
                  <c:v>167.57599999999999</c:v>
                </c:pt>
                <c:pt idx="60952">
                  <c:v>167.74499999999998</c:v>
                </c:pt>
                <c:pt idx="60953">
                  <c:v>167.90800000000004</c:v>
                </c:pt>
                <c:pt idx="60954">
                  <c:v>168.06399999999999</c:v>
                </c:pt>
                <c:pt idx="60955">
                  <c:v>168.21399999999988</c:v>
                </c:pt>
                <c:pt idx="60956">
                  <c:v>168.35800000000012</c:v>
                </c:pt>
                <c:pt idx="60957">
                  <c:v>168.495</c:v>
                </c:pt>
                <c:pt idx="60958">
                  <c:v>168.62700000000001</c:v>
                </c:pt>
                <c:pt idx="60959">
                  <c:v>168.75200000000001</c:v>
                </c:pt>
                <c:pt idx="60960">
                  <c:v>168.87100000000001</c:v>
                </c:pt>
                <c:pt idx="60961">
                  <c:v>168.98400000000001</c:v>
                </c:pt>
                <c:pt idx="60962">
                  <c:v>169.09100000000001</c:v>
                </c:pt>
                <c:pt idx="60963">
                  <c:v>169.191</c:v>
                </c:pt>
                <c:pt idx="60964">
                  <c:v>169.286</c:v>
                </c:pt>
                <c:pt idx="60965">
                  <c:v>169.375</c:v>
                </c:pt>
                <c:pt idx="60966">
                  <c:v>169.45800000000011</c:v>
                </c:pt>
                <c:pt idx="60967">
                  <c:v>169.536</c:v>
                </c:pt>
                <c:pt idx="60968">
                  <c:v>169.607</c:v>
                </c:pt>
                <c:pt idx="60969">
                  <c:v>169.67299999999997</c:v>
                </c:pt>
                <c:pt idx="60970">
                  <c:v>169.733</c:v>
                </c:pt>
                <c:pt idx="60971">
                  <c:v>169.78800000000001</c:v>
                </c:pt>
                <c:pt idx="60972">
                  <c:v>169.83700000000007</c:v>
                </c:pt>
                <c:pt idx="60973">
                  <c:v>169.88000000000011</c:v>
                </c:pt>
                <c:pt idx="60974">
                  <c:v>169.91800000000001</c:v>
                </c:pt>
                <c:pt idx="60975">
                  <c:v>169.95100000000011</c:v>
                </c:pt>
                <c:pt idx="60976">
                  <c:v>169.97800000000001</c:v>
                </c:pt>
                <c:pt idx="60977">
                  <c:v>170</c:v>
                </c:pt>
                <c:pt idx="60978">
                  <c:v>170.017</c:v>
                </c:pt>
                <c:pt idx="60979">
                  <c:v>170.029</c:v>
                </c:pt>
                <c:pt idx="60980">
                  <c:v>170.036</c:v>
                </c:pt>
                <c:pt idx="60981">
                  <c:v>170.03700000000001</c:v>
                </c:pt>
                <c:pt idx="60982">
                  <c:v>170.03399999999999</c:v>
                </c:pt>
                <c:pt idx="60983">
                  <c:v>170.02600000000001</c:v>
                </c:pt>
                <c:pt idx="60984">
                  <c:v>170.01300000000001</c:v>
                </c:pt>
                <c:pt idx="60985">
                  <c:v>169.995</c:v>
                </c:pt>
                <c:pt idx="60986">
                  <c:v>169.97300000000001</c:v>
                </c:pt>
                <c:pt idx="60987">
                  <c:v>169.946</c:v>
                </c:pt>
                <c:pt idx="60988">
                  <c:v>169.91499999999999</c:v>
                </c:pt>
                <c:pt idx="60989">
                  <c:v>169.87900000000002</c:v>
                </c:pt>
                <c:pt idx="60990">
                  <c:v>169.83800000000011</c:v>
                </c:pt>
                <c:pt idx="60991">
                  <c:v>169.79399999999998</c:v>
                </c:pt>
                <c:pt idx="60992">
                  <c:v>169.74499999999998</c:v>
                </c:pt>
                <c:pt idx="60993">
                  <c:v>169.69200000000001</c:v>
                </c:pt>
                <c:pt idx="60994">
                  <c:v>169.63499999999999</c:v>
                </c:pt>
                <c:pt idx="60995">
                  <c:v>169.57300000000001</c:v>
                </c:pt>
                <c:pt idx="60996">
                  <c:v>169.50800000000001</c:v>
                </c:pt>
                <c:pt idx="60997">
                  <c:v>169.43900000000002</c:v>
                </c:pt>
                <c:pt idx="60998">
                  <c:v>169.3670000000001</c:v>
                </c:pt>
                <c:pt idx="60999">
                  <c:v>169.29</c:v>
                </c:pt>
                <c:pt idx="61000">
                  <c:v>169.20999999999998</c:v>
                </c:pt>
                <c:pt idx="61001">
                  <c:v>169.12700000000001</c:v>
                </c:pt>
                <c:pt idx="61002">
                  <c:v>169.04</c:v>
                </c:pt>
                <c:pt idx="61003">
                  <c:v>168.94900000000001</c:v>
                </c:pt>
                <c:pt idx="61004">
                  <c:v>168.8550000000001</c:v>
                </c:pt>
                <c:pt idx="61005">
                  <c:v>168.75800000000001</c:v>
                </c:pt>
                <c:pt idx="61006">
                  <c:v>168.65800000000004</c:v>
                </c:pt>
                <c:pt idx="61007">
                  <c:v>168.55500000000001</c:v>
                </c:pt>
                <c:pt idx="61008">
                  <c:v>168.44900000000001</c:v>
                </c:pt>
                <c:pt idx="61009">
                  <c:v>168.34</c:v>
                </c:pt>
                <c:pt idx="61010">
                  <c:v>168.22800000000001</c:v>
                </c:pt>
                <c:pt idx="61011">
                  <c:v>168.11299999999997</c:v>
                </c:pt>
                <c:pt idx="61012">
                  <c:v>167.99600000000001</c:v>
                </c:pt>
                <c:pt idx="61013">
                  <c:v>167.876</c:v>
                </c:pt>
                <c:pt idx="61014">
                  <c:v>167.75399999999999</c:v>
                </c:pt>
                <c:pt idx="61015">
                  <c:v>167.62900000000002</c:v>
                </c:pt>
                <c:pt idx="61016">
                  <c:v>167.50200000000001</c:v>
                </c:pt>
                <c:pt idx="61017">
                  <c:v>167.37300000000002</c:v>
                </c:pt>
                <c:pt idx="61018">
                  <c:v>167.24199999999999</c:v>
                </c:pt>
                <c:pt idx="61019">
                  <c:v>167.108</c:v>
                </c:pt>
                <c:pt idx="61020">
                  <c:v>166.97300000000001</c:v>
                </c:pt>
                <c:pt idx="61021">
                  <c:v>166.83600000000001</c:v>
                </c:pt>
                <c:pt idx="61022">
                  <c:v>166.697</c:v>
                </c:pt>
                <c:pt idx="61023">
                  <c:v>166.55600000000001</c:v>
                </c:pt>
                <c:pt idx="61024">
                  <c:v>166.41399999999999</c:v>
                </c:pt>
                <c:pt idx="61025">
                  <c:v>166.26999999999998</c:v>
                </c:pt>
                <c:pt idx="61026">
                  <c:v>166.125</c:v>
                </c:pt>
                <c:pt idx="61027">
                  <c:v>165.97900000000001</c:v>
                </c:pt>
                <c:pt idx="61028">
                  <c:v>165.83100000000007</c:v>
                </c:pt>
                <c:pt idx="61029">
                  <c:v>165.68200000000004</c:v>
                </c:pt>
                <c:pt idx="61030">
                  <c:v>165.53200000000001</c:v>
                </c:pt>
                <c:pt idx="61031">
                  <c:v>165.38100000000011</c:v>
                </c:pt>
                <c:pt idx="61032">
                  <c:v>165.22900000000001</c:v>
                </c:pt>
                <c:pt idx="61033">
                  <c:v>165.07599999999999</c:v>
                </c:pt>
                <c:pt idx="61034">
                  <c:v>164.923</c:v>
                </c:pt>
                <c:pt idx="61035">
                  <c:v>164.76900000000001</c:v>
                </c:pt>
                <c:pt idx="61036">
                  <c:v>164.61399999999998</c:v>
                </c:pt>
                <c:pt idx="61037">
                  <c:v>164.459</c:v>
                </c:pt>
                <c:pt idx="61038">
                  <c:v>164.303</c:v>
                </c:pt>
                <c:pt idx="61039">
                  <c:v>164.14699999999999</c:v>
                </c:pt>
                <c:pt idx="61040">
                  <c:v>163.99100000000001</c:v>
                </c:pt>
                <c:pt idx="61041">
                  <c:v>163.83500000000001</c:v>
                </c:pt>
                <c:pt idx="61042">
                  <c:v>163.678</c:v>
                </c:pt>
                <c:pt idx="61043">
                  <c:v>163.52200000000011</c:v>
                </c:pt>
                <c:pt idx="61044">
                  <c:v>163.36600000000001</c:v>
                </c:pt>
                <c:pt idx="61045">
                  <c:v>163.20999999999998</c:v>
                </c:pt>
                <c:pt idx="61046">
                  <c:v>163.054</c:v>
                </c:pt>
                <c:pt idx="61047">
                  <c:v>162.899</c:v>
                </c:pt>
                <c:pt idx="61048">
                  <c:v>162.74399999999989</c:v>
                </c:pt>
                <c:pt idx="61049">
                  <c:v>162.59</c:v>
                </c:pt>
                <c:pt idx="61050">
                  <c:v>162.43600000000001</c:v>
                </c:pt>
                <c:pt idx="61051">
                  <c:v>162.28300000000002</c:v>
                </c:pt>
                <c:pt idx="61052">
                  <c:v>162.131</c:v>
                </c:pt>
                <c:pt idx="61053">
                  <c:v>161.97900000000001</c:v>
                </c:pt>
                <c:pt idx="61054">
                  <c:v>161.82900000000001</c:v>
                </c:pt>
                <c:pt idx="61055">
                  <c:v>161.67899999999997</c:v>
                </c:pt>
                <c:pt idx="61056">
                  <c:v>161.53100000000001</c:v>
                </c:pt>
                <c:pt idx="61057">
                  <c:v>161.38300000000001</c:v>
                </c:pt>
                <c:pt idx="61058">
                  <c:v>161.23699999999999</c:v>
                </c:pt>
                <c:pt idx="61059">
                  <c:v>161.09300000000002</c:v>
                </c:pt>
                <c:pt idx="61060">
                  <c:v>160.94900000000001</c:v>
                </c:pt>
                <c:pt idx="61061">
                  <c:v>160.80800000000011</c:v>
                </c:pt>
                <c:pt idx="61062">
                  <c:v>160.667</c:v>
                </c:pt>
                <c:pt idx="61063">
                  <c:v>160.529</c:v>
                </c:pt>
                <c:pt idx="61064">
                  <c:v>160.39200000000011</c:v>
                </c:pt>
                <c:pt idx="61065">
                  <c:v>160.256</c:v>
                </c:pt>
                <c:pt idx="61066">
                  <c:v>160.12300000000002</c:v>
                </c:pt>
                <c:pt idx="61067">
                  <c:v>159.99100000000001</c:v>
                </c:pt>
                <c:pt idx="61068">
                  <c:v>159.86200000000011</c:v>
                </c:pt>
                <c:pt idx="61069">
                  <c:v>159.73399999999998</c:v>
                </c:pt>
                <c:pt idx="61070">
                  <c:v>159.60900000000001</c:v>
                </c:pt>
                <c:pt idx="61071">
                  <c:v>159.48500000000001</c:v>
                </c:pt>
                <c:pt idx="61072">
                  <c:v>159.364</c:v>
                </c:pt>
                <c:pt idx="61073">
                  <c:v>159.24599999999998</c:v>
                </c:pt>
                <c:pt idx="61074">
                  <c:v>159.12900000000002</c:v>
                </c:pt>
                <c:pt idx="61075">
                  <c:v>159.01499999999999</c:v>
                </c:pt>
                <c:pt idx="61076">
                  <c:v>158.904</c:v>
                </c:pt>
                <c:pt idx="61077">
                  <c:v>158.79499999999999</c:v>
                </c:pt>
                <c:pt idx="61078">
                  <c:v>158.68800000000007</c:v>
                </c:pt>
                <c:pt idx="61079">
                  <c:v>158.584</c:v>
                </c:pt>
                <c:pt idx="61080">
                  <c:v>158.483</c:v>
                </c:pt>
                <c:pt idx="61081">
                  <c:v>158.3850000000001</c:v>
                </c:pt>
                <c:pt idx="61082">
                  <c:v>158.29</c:v>
                </c:pt>
                <c:pt idx="61083">
                  <c:v>158.197</c:v>
                </c:pt>
                <c:pt idx="61084">
                  <c:v>158.107</c:v>
                </c:pt>
                <c:pt idx="61085">
                  <c:v>158.02100000000004</c:v>
                </c:pt>
                <c:pt idx="61086">
                  <c:v>157.93700000000001</c:v>
                </c:pt>
                <c:pt idx="61087">
                  <c:v>157.85600000000011</c:v>
                </c:pt>
                <c:pt idx="61088">
                  <c:v>157.77899999999997</c:v>
                </c:pt>
                <c:pt idx="61089">
                  <c:v>157.70499999999998</c:v>
                </c:pt>
                <c:pt idx="61090">
                  <c:v>157.63399999999999</c:v>
                </c:pt>
                <c:pt idx="61091">
                  <c:v>157.566</c:v>
                </c:pt>
                <c:pt idx="61092">
                  <c:v>157.501</c:v>
                </c:pt>
                <c:pt idx="61093">
                  <c:v>157.44</c:v>
                </c:pt>
                <c:pt idx="61094">
                  <c:v>157.38300000000001</c:v>
                </c:pt>
                <c:pt idx="61095">
                  <c:v>157.32800000000012</c:v>
                </c:pt>
                <c:pt idx="61096">
                  <c:v>157.27699999999999</c:v>
                </c:pt>
                <c:pt idx="61097">
                  <c:v>157.22999999999999</c:v>
                </c:pt>
                <c:pt idx="61098">
                  <c:v>157.18600000000001</c:v>
                </c:pt>
                <c:pt idx="61099">
                  <c:v>157.14599999999999</c:v>
                </c:pt>
                <c:pt idx="61100">
                  <c:v>157.10900000000001</c:v>
                </c:pt>
                <c:pt idx="61101">
                  <c:v>157.07599999999999</c:v>
                </c:pt>
                <c:pt idx="61102">
                  <c:v>157.047</c:v>
                </c:pt>
                <c:pt idx="61103">
                  <c:v>157.02100000000004</c:v>
                </c:pt>
                <c:pt idx="61104">
                  <c:v>156.999</c:v>
                </c:pt>
                <c:pt idx="61105">
                  <c:v>156.98100000000011</c:v>
                </c:pt>
                <c:pt idx="61106">
                  <c:v>156.96700000000001</c:v>
                </c:pt>
                <c:pt idx="61107">
                  <c:v>156.95600000000007</c:v>
                </c:pt>
                <c:pt idx="61108">
                  <c:v>156.94900000000001</c:v>
                </c:pt>
                <c:pt idx="61109">
                  <c:v>156.946</c:v>
                </c:pt>
                <c:pt idx="61110">
                  <c:v>156.947</c:v>
                </c:pt>
                <c:pt idx="61111">
                  <c:v>156.95100000000011</c:v>
                </c:pt>
                <c:pt idx="61112">
                  <c:v>156.96</c:v>
                </c:pt>
                <c:pt idx="61113">
                  <c:v>156.97200000000001</c:v>
                </c:pt>
                <c:pt idx="61114">
                  <c:v>156.989</c:v>
                </c:pt>
                <c:pt idx="61115">
                  <c:v>157.00899999999999</c:v>
                </c:pt>
                <c:pt idx="61116">
                  <c:v>157.03300000000002</c:v>
                </c:pt>
                <c:pt idx="61117">
                  <c:v>157.06100000000001</c:v>
                </c:pt>
                <c:pt idx="61118">
                  <c:v>157.09399999999999</c:v>
                </c:pt>
                <c:pt idx="61119">
                  <c:v>157.13</c:v>
                </c:pt>
                <c:pt idx="61120">
                  <c:v>157.16999999999999</c:v>
                </c:pt>
                <c:pt idx="61121">
                  <c:v>157.21299999999999</c:v>
                </c:pt>
                <c:pt idx="61122">
                  <c:v>157.261</c:v>
                </c:pt>
                <c:pt idx="61123">
                  <c:v>157.31300000000002</c:v>
                </c:pt>
                <c:pt idx="61124">
                  <c:v>157.369</c:v>
                </c:pt>
                <c:pt idx="61125">
                  <c:v>157.429</c:v>
                </c:pt>
                <c:pt idx="61126">
                  <c:v>157.4920000000001</c:v>
                </c:pt>
                <c:pt idx="61127">
                  <c:v>157.56</c:v>
                </c:pt>
                <c:pt idx="61128">
                  <c:v>157.63200000000001</c:v>
                </c:pt>
                <c:pt idx="61129">
                  <c:v>157.70699999999999</c:v>
                </c:pt>
                <c:pt idx="61130">
                  <c:v>157.786</c:v>
                </c:pt>
                <c:pt idx="61131">
                  <c:v>157.87</c:v>
                </c:pt>
                <c:pt idx="61132">
                  <c:v>157.95700000000011</c:v>
                </c:pt>
                <c:pt idx="61133">
                  <c:v>158.048</c:v>
                </c:pt>
                <c:pt idx="61134">
                  <c:v>158.14299999999997</c:v>
                </c:pt>
                <c:pt idx="61135">
                  <c:v>158.24099999999999</c:v>
                </c:pt>
                <c:pt idx="61136">
                  <c:v>158.34399999999999</c:v>
                </c:pt>
                <c:pt idx="61137">
                  <c:v>158.44999999999999</c:v>
                </c:pt>
                <c:pt idx="61138">
                  <c:v>158.56</c:v>
                </c:pt>
                <c:pt idx="61139">
                  <c:v>158.67399999999998</c:v>
                </c:pt>
                <c:pt idx="61140">
                  <c:v>158.792</c:v>
                </c:pt>
                <c:pt idx="61141">
                  <c:v>158.91300000000001</c:v>
                </c:pt>
                <c:pt idx="61142">
                  <c:v>159.03800000000001</c:v>
                </c:pt>
                <c:pt idx="61143">
                  <c:v>159.166</c:v>
                </c:pt>
                <c:pt idx="61144">
                  <c:v>159.298</c:v>
                </c:pt>
                <c:pt idx="61145">
                  <c:v>159.434</c:v>
                </c:pt>
                <c:pt idx="61146">
                  <c:v>159.57300000000001</c:v>
                </c:pt>
                <c:pt idx="61147">
                  <c:v>159.71599999999998</c:v>
                </c:pt>
                <c:pt idx="61148">
                  <c:v>159.86200000000011</c:v>
                </c:pt>
                <c:pt idx="61149">
                  <c:v>160.011</c:v>
                </c:pt>
                <c:pt idx="61150">
                  <c:v>160.16399999999999</c:v>
                </c:pt>
                <c:pt idx="61151">
                  <c:v>160.32000000000011</c:v>
                </c:pt>
                <c:pt idx="61152">
                  <c:v>160.47999999999999</c:v>
                </c:pt>
                <c:pt idx="61153">
                  <c:v>160.64299999999997</c:v>
                </c:pt>
                <c:pt idx="61154">
                  <c:v>160.809</c:v>
                </c:pt>
                <c:pt idx="61155">
                  <c:v>160.97800000000001</c:v>
                </c:pt>
                <c:pt idx="61156">
                  <c:v>161.15</c:v>
                </c:pt>
                <c:pt idx="61157">
                  <c:v>161.32500000000007</c:v>
                </c:pt>
                <c:pt idx="61158">
                  <c:v>161.50299999999999</c:v>
                </c:pt>
                <c:pt idx="61159">
                  <c:v>161.684</c:v>
                </c:pt>
                <c:pt idx="61160">
                  <c:v>161.86800000000011</c:v>
                </c:pt>
                <c:pt idx="61161">
                  <c:v>162.05500000000001</c:v>
                </c:pt>
                <c:pt idx="61162">
                  <c:v>162.24499999999998</c:v>
                </c:pt>
                <c:pt idx="61163">
                  <c:v>162.43700000000001</c:v>
                </c:pt>
                <c:pt idx="61164">
                  <c:v>162.63200000000001</c:v>
                </c:pt>
                <c:pt idx="61165">
                  <c:v>162.83000000000001</c:v>
                </c:pt>
                <c:pt idx="61166">
                  <c:v>163.03</c:v>
                </c:pt>
                <c:pt idx="61167">
                  <c:v>163.233</c:v>
                </c:pt>
                <c:pt idx="61168">
                  <c:v>163.43800000000007</c:v>
                </c:pt>
                <c:pt idx="61169">
                  <c:v>163.64499999999998</c:v>
                </c:pt>
                <c:pt idx="61170">
                  <c:v>163.8550000000001</c:v>
                </c:pt>
                <c:pt idx="61171">
                  <c:v>164.066</c:v>
                </c:pt>
                <c:pt idx="61172">
                  <c:v>164.28</c:v>
                </c:pt>
                <c:pt idx="61173">
                  <c:v>164.49600000000001</c:v>
                </c:pt>
                <c:pt idx="61174">
                  <c:v>164.71399999999988</c:v>
                </c:pt>
                <c:pt idx="61175">
                  <c:v>164.934</c:v>
                </c:pt>
                <c:pt idx="61176">
                  <c:v>165.15600000000001</c:v>
                </c:pt>
                <c:pt idx="61177">
                  <c:v>165.38000000000011</c:v>
                </c:pt>
                <c:pt idx="61178">
                  <c:v>165.60499999999999</c:v>
                </c:pt>
                <c:pt idx="61179">
                  <c:v>165.83200000000011</c:v>
                </c:pt>
                <c:pt idx="61180">
                  <c:v>166.06</c:v>
                </c:pt>
                <c:pt idx="61181">
                  <c:v>166.29</c:v>
                </c:pt>
                <c:pt idx="61182">
                  <c:v>166.52100000000004</c:v>
                </c:pt>
                <c:pt idx="61183">
                  <c:v>166.75399999999999</c:v>
                </c:pt>
                <c:pt idx="61184">
                  <c:v>166.98800000000011</c:v>
                </c:pt>
                <c:pt idx="61185">
                  <c:v>167.22200000000001</c:v>
                </c:pt>
                <c:pt idx="61186">
                  <c:v>167.45800000000011</c:v>
                </c:pt>
                <c:pt idx="61187">
                  <c:v>167.69499999999999</c:v>
                </c:pt>
                <c:pt idx="61188">
                  <c:v>167.93300000000002</c:v>
                </c:pt>
                <c:pt idx="61189">
                  <c:v>168.17099999999999</c:v>
                </c:pt>
                <c:pt idx="61190">
                  <c:v>168.411</c:v>
                </c:pt>
                <c:pt idx="61191">
                  <c:v>168.65100000000001</c:v>
                </c:pt>
                <c:pt idx="61192">
                  <c:v>168.8910000000001</c:v>
                </c:pt>
                <c:pt idx="61193">
                  <c:v>169.13200000000001</c:v>
                </c:pt>
                <c:pt idx="61194">
                  <c:v>169.37300000000002</c:v>
                </c:pt>
                <c:pt idx="61195">
                  <c:v>169.61399999999998</c:v>
                </c:pt>
                <c:pt idx="61196">
                  <c:v>169.85600000000011</c:v>
                </c:pt>
                <c:pt idx="61197">
                  <c:v>170.09700000000001</c:v>
                </c:pt>
                <c:pt idx="61198">
                  <c:v>170.339</c:v>
                </c:pt>
                <c:pt idx="61199">
                  <c:v>170.58</c:v>
                </c:pt>
                <c:pt idx="61200">
                  <c:v>170.82100000000011</c:v>
                </c:pt>
                <c:pt idx="61201">
                  <c:v>171.06200000000001</c:v>
                </c:pt>
                <c:pt idx="61202">
                  <c:v>171.303</c:v>
                </c:pt>
                <c:pt idx="61203">
                  <c:v>171.54300000000001</c:v>
                </c:pt>
                <c:pt idx="61204">
                  <c:v>171.78200000000001</c:v>
                </c:pt>
                <c:pt idx="61205">
                  <c:v>172.02</c:v>
                </c:pt>
                <c:pt idx="61206">
                  <c:v>172.25800000000001</c:v>
                </c:pt>
                <c:pt idx="61207">
                  <c:v>172.495</c:v>
                </c:pt>
                <c:pt idx="61208">
                  <c:v>172.73099999999999</c:v>
                </c:pt>
                <c:pt idx="61209">
                  <c:v>172.96600000000001</c:v>
                </c:pt>
                <c:pt idx="61210">
                  <c:v>173.19900000000001</c:v>
                </c:pt>
                <c:pt idx="61211">
                  <c:v>173.43200000000004</c:v>
                </c:pt>
                <c:pt idx="61212">
                  <c:v>173.66200000000001</c:v>
                </c:pt>
                <c:pt idx="61213">
                  <c:v>173.89200000000011</c:v>
                </c:pt>
                <c:pt idx="61214">
                  <c:v>174.12</c:v>
                </c:pt>
                <c:pt idx="61215">
                  <c:v>174.346</c:v>
                </c:pt>
                <c:pt idx="61216">
                  <c:v>174.57</c:v>
                </c:pt>
                <c:pt idx="61217">
                  <c:v>174.792</c:v>
                </c:pt>
                <c:pt idx="61218">
                  <c:v>175.012</c:v>
                </c:pt>
                <c:pt idx="61219">
                  <c:v>175.23</c:v>
                </c:pt>
                <c:pt idx="61220">
                  <c:v>175.446</c:v>
                </c:pt>
                <c:pt idx="61221">
                  <c:v>175.66</c:v>
                </c:pt>
                <c:pt idx="61222">
                  <c:v>175.87100000000001</c:v>
                </c:pt>
                <c:pt idx="61223">
                  <c:v>176.07900000000001</c:v>
                </c:pt>
                <c:pt idx="61224">
                  <c:v>176.285</c:v>
                </c:pt>
                <c:pt idx="61225">
                  <c:v>176.48800000000011</c:v>
                </c:pt>
                <c:pt idx="61226">
                  <c:v>176.68800000000007</c:v>
                </c:pt>
                <c:pt idx="61227">
                  <c:v>176.88600000000011</c:v>
                </c:pt>
                <c:pt idx="61228">
                  <c:v>177.08</c:v>
                </c:pt>
                <c:pt idx="61229">
                  <c:v>177.27099999999999</c:v>
                </c:pt>
                <c:pt idx="61230">
                  <c:v>177.459</c:v>
                </c:pt>
                <c:pt idx="61231">
                  <c:v>177.64299999999997</c:v>
                </c:pt>
                <c:pt idx="61232">
                  <c:v>177.82400000000001</c:v>
                </c:pt>
                <c:pt idx="61233">
                  <c:v>178.001</c:v>
                </c:pt>
                <c:pt idx="61234">
                  <c:v>178.17499999999998</c:v>
                </c:pt>
                <c:pt idx="61235">
                  <c:v>178.345</c:v>
                </c:pt>
                <c:pt idx="61236">
                  <c:v>178.511</c:v>
                </c:pt>
                <c:pt idx="61237">
                  <c:v>178.67299999999997</c:v>
                </c:pt>
                <c:pt idx="61238">
                  <c:v>178.83</c:v>
                </c:pt>
                <c:pt idx="61239">
                  <c:v>178.98400000000001</c:v>
                </c:pt>
                <c:pt idx="61240">
                  <c:v>179.13300000000001</c:v>
                </c:pt>
                <c:pt idx="61241">
                  <c:v>179.27799999999999</c:v>
                </c:pt>
                <c:pt idx="61242">
                  <c:v>179.41900000000001</c:v>
                </c:pt>
                <c:pt idx="61243">
                  <c:v>179.554</c:v>
                </c:pt>
                <c:pt idx="61244">
                  <c:v>179.685</c:v>
                </c:pt>
                <c:pt idx="61245">
                  <c:v>179.81200000000001</c:v>
                </c:pt>
                <c:pt idx="61246">
                  <c:v>179.93300000000002</c:v>
                </c:pt>
                <c:pt idx="61247">
                  <c:v>180.04900000000001</c:v>
                </c:pt>
                <c:pt idx="61248">
                  <c:v>180.161</c:v>
                </c:pt>
                <c:pt idx="61249">
                  <c:v>180.267</c:v>
                </c:pt>
                <c:pt idx="61250">
                  <c:v>180.3670000000001</c:v>
                </c:pt>
                <c:pt idx="61251">
                  <c:v>180.46300000000002</c:v>
                </c:pt>
                <c:pt idx="61252">
                  <c:v>180.553</c:v>
                </c:pt>
                <c:pt idx="61253">
                  <c:v>180.637</c:v>
                </c:pt>
                <c:pt idx="61254">
                  <c:v>180.71499999999995</c:v>
                </c:pt>
                <c:pt idx="61255">
                  <c:v>180.78800000000001</c:v>
                </c:pt>
                <c:pt idx="61256">
                  <c:v>180.8550000000001</c:v>
                </c:pt>
                <c:pt idx="61257">
                  <c:v>180.916</c:v>
                </c:pt>
                <c:pt idx="61258">
                  <c:v>180.971</c:v>
                </c:pt>
                <c:pt idx="61259">
                  <c:v>181.01900000000001</c:v>
                </c:pt>
                <c:pt idx="61260">
                  <c:v>181.06200000000001</c:v>
                </c:pt>
                <c:pt idx="61261">
                  <c:v>181.09800000000001</c:v>
                </c:pt>
                <c:pt idx="61262">
                  <c:v>181.12800000000001</c:v>
                </c:pt>
                <c:pt idx="61263">
                  <c:v>181.15100000000001</c:v>
                </c:pt>
                <c:pt idx="61264">
                  <c:v>181.16800000000001</c:v>
                </c:pt>
                <c:pt idx="61265">
                  <c:v>181.178</c:v>
                </c:pt>
                <c:pt idx="61266">
                  <c:v>181.18100000000001</c:v>
                </c:pt>
                <c:pt idx="61267">
                  <c:v>181.17699999999999</c:v>
                </c:pt>
                <c:pt idx="61268">
                  <c:v>181.167</c:v>
                </c:pt>
                <c:pt idx="61269">
                  <c:v>181.14899999999997</c:v>
                </c:pt>
                <c:pt idx="61270">
                  <c:v>181.125</c:v>
                </c:pt>
                <c:pt idx="61271">
                  <c:v>181.09300000000002</c:v>
                </c:pt>
                <c:pt idx="61272">
                  <c:v>181.054</c:v>
                </c:pt>
                <c:pt idx="61273">
                  <c:v>181.00700000000001</c:v>
                </c:pt>
                <c:pt idx="61274">
                  <c:v>180.95400000000001</c:v>
                </c:pt>
                <c:pt idx="61275">
                  <c:v>180.89200000000011</c:v>
                </c:pt>
                <c:pt idx="61276">
                  <c:v>180.82400000000001</c:v>
                </c:pt>
                <c:pt idx="61277">
                  <c:v>180.74699999999999</c:v>
                </c:pt>
                <c:pt idx="61278">
                  <c:v>180.66300000000001</c:v>
                </c:pt>
                <c:pt idx="61279">
                  <c:v>180.571</c:v>
                </c:pt>
                <c:pt idx="61280">
                  <c:v>180.47200000000001</c:v>
                </c:pt>
                <c:pt idx="61281">
                  <c:v>180.364</c:v>
                </c:pt>
                <c:pt idx="61282">
                  <c:v>180.24899999999997</c:v>
                </c:pt>
                <c:pt idx="61283">
                  <c:v>180.125</c:v>
                </c:pt>
                <c:pt idx="61284">
                  <c:v>179.99300000000002</c:v>
                </c:pt>
                <c:pt idx="61285">
                  <c:v>179.85300000000001</c:v>
                </c:pt>
                <c:pt idx="61286">
                  <c:v>179.70599999999999</c:v>
                </c:pt>
                <c:pt idx="61287">
                  <c:v>179.54900000000001</c:v>
                </c:pt>
                <c:pt idx="61288">
                  <c:v>179.3850000000001</c:v>
                </c:pt>
                <c:pt idx="61289">
                  <c:v>179.21199999999999</c:v>
                </c:pt>
                <c:pt idx="61290">
                  <c:v>179.03</c:v>
                </c:pt>
                <c:pt idx="61291">
                  <c:v>178.84</c:v>
                </c:pt>
                <c:pt idx="61292">
                  <c:v>178.642</c:v>
                </c:pt>
                <c:pt idx="61293">
                  <c:v>178.435</c:v>
                </c:pt>
                <c:pt idx="61294">
                  <c:v>178.21899999999999</c:v>
                </c:pt>
                <c:pt idx="61295">
                  <c:v>177.994</c:v>
                </c:pt>
                <c:pt idx="61296">
                  <c:v>177.761</c:v>
                </c:pt>
                <c:pt idx="61297">
                  <c:v>177.51900000000001</c:v>
                </c:pt>
                <c:pt idx="61298">
                  <c:v>177.26900000000001</c:v>
                </c:pt>
                <c:pt idx="61299">
                  <c:v>177.00899999999999</c:v>
                </c:pt>
                <c:pt idx="61300">
                  <c:v>176.73999999999998</c:v>
                </c:pt>
                <c:pt idx="61301">
                  <c:v>176.46300000000002</c:v>
                </c:pt>
                <c:pt idx="61302">
                  <c:v>176.17599999999999</c:v>
                </c:pt>
                <c:pt idx="61303">
                  <c:v>175.88100000000011</c:v>
                </c:pt>
                <c:pt idx="61304">
                  <c:v>175.57599999999999</c:v>
                </c:pt>
                <c:pt idx="61305">
                  <c:v>175.26300000000001</c:v>
                </c:pt>
                <c:pt idx="61306">
                  <c:v>174.94</c:v>
                </c:pt>
                <c:pt idx="61307">
                  <c:v>174.608</c:v>
                </c:pt>
                <c:pt idx="61308">
                  <c:v>174.267</c:v>
                </c:pt>
                <c:pt idx="61309">
                  <c:v>173.917</c:v>
                </c:pt>
                <c:pt idx="61310">
                  <c:v>173.55700000000004</c:v>
                </c:pt>
                <c:pt idx="61311">
                  <c:v>173.18900000000002</c:v>
                </c:pt>
                <c:pt idx="61312">
                  <c:v>172.81100000000001</c:v>
                </c:pt>
                <c:pt idx="61313">
                  <c:v>172.423</c:v>
                </c:pt>
                <c:pt idx="61314">
                  <c:v>172.02700000000004</c:v>
                </c:pt>
                <c:pt idx="61315">
                  <c:v>171.62100000000001</c:v>
                </c:pt>
                <c:pt idx="61316">
                  <c:v>171.20599999999999</c:v>
                </c:pt>
                <c:pt idx="61317">
                  <c:v>170.78100000000001</c:v>
                </c:pt>
                <c:pt idx="61318">
                  <c:v>170.34800000000001</c:v>
                </c:pt>
                <c:pt idx="61319">
                  <c:v>169.905</c:v>
                </c:pt>
                <c:pt idx="61320">
                  <c:v>169.45200000000011</c:v>
                </c:pt>
                <c:pt idx="61321">
                  <c:v>168.99</c:v>
                </c:pt>
                <c:pt idx="61322">
                  <c:v>168.51900000000001</c:v>
                </c:pt>
                <c:pt idx="61323">
                  <c:v>168.03900000000002</c:v>
                </c:pt>
                <c:pt idx="61324">
                  <c:v>167.54900000000001</c:v>
                </c:pt>
                <c:pt idx="61325">
                  <c:v>167.05</c:v>
                </c:pt>
                <c:pt idx="61326">
                  <c:v>166.541</c:v>
                </c:pt>
                <c:pt idx="61327">
                  <c:v>166.023</c:v>
                </c:pt>
                <c:pt idx="61328">
                  <c:v>165.49600000000001</c:v>
                </c:pt>
                <c:pt idx="61329">
                  <c:v>164.959</c:v>
                </c:pt>
                <c:pt idx="61330">
                  <c:v>164.41399999999999</c:v>
                </c:pt>
                <c:pt idx="61331">
                  <c:v>163.85900000000001</c:v>
                </c:pt>
                <c:pt idx="61332">
                  <c:v>163.29399999999998</c:v>
                </c:pt>
                <c:pt idx="61333">
                  <c:v>162.721</c:v>
                </c:pt>
                <c:pt idx="61334">
                  <c:v>162.13800000000001</c:v>
                </c:pt>
                <c:pt idx="61335">
                  <c:v>161.54599999999999</c:v>
                </c:pt>
                <c:pt idx="61336">
                  <c:v>160.94499999999999</c:v>
                </c:pt>
                <c:pt idx="61337">
                  <c:v>160.334</c:v>
                </c:pt>
                <c:pt idx="61338">
                  <c:v>159.71499999999995</c:v>
                </c:pt>
                <c:pt idx="61339">
                  <c:v>159.08600000000001</c:v>
                </c:pt>
                <c:pt idx="61340">
                  <c:v>158.44900000000001</c:v>
                </c:pt>
                <c:pt idx="61341">
                  <c:v>157.80200000000011</c:v>
                </c:pt>
                <c:pt idx="61342">
                  <c:v>157.14599999999999</c:v>
                </c:pt>
                <c:pt idx="61343">
                  <c:v>156.48200000000011</c:v>
                </c:pt>
                <c:pt idx="61344">
                  <c:v>155.80800000000011</c:v>
                </c:pt>
                <c:pt idx="61345">
                  <c:v>155.126</c:v>
                </c:pt>
                <c:pt idx="61346">
                  <c:v>154.435</c:v>
                </c:pt>
                <c:pt idx="61347">
                  <c:v>153.73499999999999</c:v>
                </c:pt>
                <c:pt idx="61348">
                  <c:v>153.02600000000001</c:v>
                </c:pt>
                <c:pt idx="61349">
                  <c:v>152.30800000000011</c:v>
                </c:pt>
                <c:pt idx="61350">
                  <c:v>151.58200000000011</c:v>
                </c:pt>
                <c:pt idx="61351">
                  <c:v>150.84800000000001</c:v>
                </c:pt>
                <c:pt idx="61352">
                  <c:v>150.10399999999998</c:v>
                </c:pt>
                <c:pt idx="61353">
                  <c:v>149.35300000000001</c:v>
                </c:pt>
                <c:pt idx="61354">
                  <c:v>148.59300000000002</c:v>
                </c:pt>
                <c:pt idx="61355">
                  <c:v>147.82400000000001</c:v>
                </c:pt>
                <c:pt idx="61356">
                  <c:v>147.047</c:v>
                </c:pt>
                <c:pt idx="61357">
                  <c:v>146.262</c:v>
                </c:pt>
                <c:pt idx="61358">
                  <c:v>145.46900000000002</c:v>
                </c:pt>
                <c:pt idx="61359">
                  <c:v>144.66800000000001</c:v>
                </c:pt>
                <c:pt idx="61360">
                  <c:v>143.85800000000012</c:v>
                </c:pt>
                <c:pt idx="61361">
                  <c:v>143.041</c:v>
                </c:pt>
                <c:pt idx="61362">
                  <c:v>142.21599999999998</c:v>
                </c:pt>
                <c:pt idx="61363">
                  <c:v>141.38300000000001</c:v>
                </c:pt>
                <c:pt idx="61364">
                  <c:v>140.542</c:v>
                </c:pt>
                <c:pt idx="61365">
                  <c:v>139.69300000000001</c:v>
                </c:pt>
                <c:pt idx="61366">
                  <c:v>138.83700000000007</c:v>
                </c:pt>
                <c:pt idx="61367">
                  <c:v>137.97399999999999</c:v>
                </c:pt>
                <c:pt idx="61368">
                  <c:v>137.10300000000001</c:v>
                </c:pt>
                <c:pt idx="61369">
                  <c:v>136.22399999999999</c:v>
                </c:pt>
                <c:pt idx="61370">
                  <c:v>135.339</c:v>
                </c:pt>
                <c:pt idx="61371">
                  <c:v>134.446</c:v>
                </c:pt>
                <c:pt idx="61372">
                  <c:v>133.54599999999999</c:v>
                </c:pt>
                <c:pt idx="61373">
                  <c:v>132.63900000000001</c:v>
                </c:pt>
                <c:pt idx="61374">
                  <c:v>131.72499999999999</c:v>
                </c:pt>
                <c:pt idx="61375">
                  <c:v>130.804</c:v>
                </c:pt>
                <c:pt idx="61376">
                  <c:v>129.87700000000001</c:v>
                </c:pt>
                <c:pt idx="61377">
                  <c:v>128.94300000000001</c:v>
                </c:pt>
                <c:pt idx="61378">
                  <c:v>128.00200000000001</c:v>
                </c:pt>
                <c:pt idx="61379">
                  <c:v>127.05500000000001</c:v>
                </c:pt>
                <c:pt idx="61380">
                  <c:v>126.10199999999999</c:v>
                </c:pt>
                <c:pt idx="61381">
                  <c:v>125.142</c:v>
                </c:pt>
                <c:pt idx="61382">
                  <c:v>124.17599999999995</c:v>
                </c:pt>
                <c:pt idx="61383">
                  <c:v>123.205</c:v>
                </c:pt>
                <c:pt idx="61384">
                  <c:v>122.227</c:v>
                </c:pt>
                <c:pt idx="61385">
                  <c:v>121.24299999999999</c:v>
                </c:pt>
                <c:pt idx="61386">
                  <c:v>120.254</c:v>
                </c:pt>
                <c:pt idx="61387">
                  <c:v>119.259</c:v>
                </c:pt>
                <c:pt idx="61388">
                  <c:v>118.259</c:v>
                </c:pt>
                <c:pt idx="61389">
                  <c:v>117.253</c:v>
                </c:pt>
                <c:pt idx="61390">
                  <c:v>116.242</c:v>
                </c:pt>
                <c:pt idx="61391">
                  <c:v>115.226</c:v>
                </c:pt>
                <c:pt idx="61392">
                  <c:v>114.205</c:v>
                </c:pt>
                <c:pt idx="61393">
                  <c:v>113.17899999999995</c:v>
                </c:pt>
                <c:pt idx="61394">
                  <c:v>112.148</c:v>
                </c:pt>
                <c:pt idx="61395">
                  <c:v>111.113</c:v>
                </c:pt>
                <c:pt idx="61396">
                  <c:v>110.07299999999998</c:v>
                </c:pt>
                <c:pt idx="61397">
                  <c:v>109.02800000000001</c:v>
                </c:pt>
                <c:pt idx="61398">
                  <c:v>107.98</c:v>
                </c:pt>
                <c:pt idx="61399">
                  <c:v>106.92700000000002</c:v>
                </c:pt>
                <c:pt idx="61400">
                  <c:v>105.86999999999999</c:v>
                </c:pt>
                <c:pt idx="61401">
                  <c:v>104.809</c:v>
                </c:pt>
                <c:pt idx="61402">
                  <c:v>103.74400000000006</c:v>
                </c:pt>
                <c:pt idx="61403">
                  <c:v>102.67599999999995</c:v>
                </c:pt>
                <c:pt idx="61404">
                  <c:v>101.604</c:v>
                </c:pt>
                <c:pt idx="61405">
                  <c:v>100.52800000000001</c:v>
                </c:pt>
                <c:pt idx="61406">
                  <c:v>99.449600000000075</c:v>
                </c:pt>
                <c:pt idx="61407">
                  <c:v>98.367900000000006</c:v>
                </c:pt>
                <c:pt idx="61408">
                  <c:v>97.283000000000001</c:v>
                </c:pt>
                <c:pt idx="61409">
                  <c:v>96.1952</c:v>
                </c:pt>
                <c:pt idx="61410">
                  <c:v>95.104799999999983</c:v>
                </c:pt>
                <c:pt idx="61411">
                  <c:v>94.011700000000005</c:v>
                </c:pt>
                <c:pt idx="61412">
                  <c:v>92.916100000000057</c:v>
                </c:pt>
                <c:pt idx="61413">
                  <c:v>91.818200000000004</c:v>
                </c:pt>
                <c:pt idx="61414">
                  <c:v>90.718100000000007</c:v>
                </c:pt>
                <c:pt idx="61415">
                  <c:v>89.616</c:v>
                </c:pt>
                <c:pt idx="61416">
                  <c:v>88.511899999999997</c:v>
                </c:pt>
                <c:pt idx="61417">
                  <c:v>87.406000000000006</c:v>
                </c:pt>
                <c:pt idx="61418">
                  <c:v>86.298400000000001</c:v>
                </c:pt>
                <c:pt idx="61419">
                  <c:v>85.189399999999978</c:v>
                </c:pt>
                <c:pt idx="61420">
                  <c:v>84.079099999999983</c:v>
                </c:pt>
                <c:pt idx="61421">
                  <c:v>82.967500000000058</c:v>
                </c:pt>
                <c:pt idx="61422">
                  <c:v>81.854799999999983</c:v>
                </c:pt>
                <c:pt idx="61423">
                  <c:v>80.74110000000006</c:v>
                </c:pt>
                <c:pt idx="61424">
                  <c:v>79.626599999999982</c:v>
                </c:pt>
                <c:pt idx="61425">
                  <c:v>78.511600000000058</c:v>
                </c:pt>
                <c:pt idx="61426">
                  <c:v>77.396000000000001</c:v>
                </c:pt>
                <c:pt idx="61427">
                  <c:v>76.280100000000004</c:v>
                </c:pt>
                <c:pt idx="61428">
                  <c:v>75.163899999999998</c:v>
                </c:pt>
                <c:pt idx="61429">
                  <c:v>74.047700000000006</c:v>
                </c:pt>
                <c:pt idx="61430">
                  <c:v>72.931500000000057</c:v>
                </c:pt>
                <c:pt idx="61431">
                  <c:v>71.815600000000003</c:v>
                </c:pt>
                <c:pt idx="61432">
                  <c:v>70.7</c:v>
                </c:pt>
                <c:pt idx="61433">
                  <c:v>69.584999999999994</c:v>
                </c:pt>
                <c:pt idx="61434">
                  <c:v>68.470600000000005</c:v>
                </c:pt>
                <c:pt idx="61435">
                  <c:v>67.356999999999999</c:v>
                </c:pt>
                <c:pt idx="61436">
                  <c:v>66.244400000000027</c:v>
                </c:pt>
                <c:pt idx="61437">
                  <c:v>65.132899999999978</c:v>
                </c:pt>
                <c:pt idx="61438">
                  <c:v>64.022599999999983</c:v>
                </c:pt>
                <c:pt idx="61439">
                  <c:v>62.913699999999999</c:v>
                </c:pt>
                <c:pt idx="61440">
                  <c:v>61.806400000000004</c:v>
                </c:pt>
                <c:pt idx="61441">
                  <c:v>60.700700000000012</c:v>
                </c:pt>
                <c:pt idx="61442">
                  <c:v>59.596800000000002</c:v>
                </c:pt>
                <c:pt idx="61443">
                  <c:v>58.495000000000012</c:v>
                </c:pt>
                <c:pt idx="61444">
                  <c:v>57.395300000000013</c:v>
                </c:pt>
                <c:pt idx="61445">
                  <c:v>56.297800000000002</c:v>
                </c:pt>
                <c:pt idx="61446">
                  <c:v>55.202800000000003</c:v>
                </c:pt>
                <c:pt idx="61447">
                  <c:v>54.110300000000002</c:v>
                </c:pt>
                <c:pt idx="61448">
                  <c:v>53.020500000000013</c:v>
                </c:pt>
                <c:pt idx="61449">
                  <c:v>51.933600000000006</c:v>
                </c:pt>
                <c:pt idx="61450">
                  <c:v>50.849800000000002</c:v>
                </c:pt>
                <c:pt idx="61451">
                  <c:v>49.769000000000013</c:v>
                </c:pt>
                <c:pt idx="61452">
                  <c:v>48.691600000000001</c:v>
                </c:pt>
                <c:pt idx="61453">
                  <c:v>47.6175</c:v>
                </c:pt>
                <c:pt idx="61454">
                  <c:v>46.5471</c:v>
                </c:pt>
                <c:pt idx="61455">
                  <c:v>45.4803</c:v>
                </c:pt>
                <c:pt idx="61456">
                  <c:v>44.417499999999997</c:v>
                </c:pt>
                <c:pt idx="61457">
                  <c:v>43.358600000000003</c:v>
                </c:pt>
                <c:pt idx="61458">
                  <c:v>42.303899999999999</c:v>
                </c:pt>
                <c:pt idx="61459">
                  <c:v>41.253500000000003</c:v>
                </c:pt>
                <c:pt idx="61460">
                  <c:v>40.207500000000003</c:v>
                </c:pt>
                <c:pt idx="61461">
                  <c:v>39.166100000000029</c:v>
                </c:pt>
                <c:pt idx="61462">
                  <c:v>38.129400000000011</c:v>
                </c:pt>
                <c:pt idx="61463">
                  <c:v>37.0976</c:v>
                </c:pt>
                <c:pt idx="61464">
                  <c:v>36.070700000000002</c:v>
                </c:pt>
                <c:pt idx="61465">
                  <c:v>35.049000000000007</c:v>
                </c:pt>
                <c:pt idx="61466">
                  <c:v>34.032500000000013</c:v>
                </c:pt>
                <c:pt idx="61467">
                  <c:v>33.021500000000003</c:v>
                </c:pt>
                <c:pt idx="61468">
                  <c:v>32.015900000000002</c:v>
                </c:pt>
                <c:pt idx="61469">
                  <c:v>31.015999999999988</c:v>
                </c:pt>
                <c:pt idx="61470">
                  <c:v>30.021999999999988</c:v>
                </c:pt>
                <c:pt idx="61471">
                  <c:v>29.033899999999999</c:v>
                </c:pt>
                <c:pt idx="61472">
                  <c:v>28.051900000000014</c:v>
                </c:pt>
                <c:pt idx="61473">
                  <c:v>27.076000000000001</c:v>
                </c:pt>
                <c:pt idx="61474">
                  <c:v>26.1065</c:v>
                </c:pt>
                <c:pt idx="61475">
                  <c:v>25.1434</c:v>
                </c:pt>
                <c:pt idx="61476">
                  <c:v>24.186900000000001</c:v>
                </c:pt>
                <c:pt idx="61477">
                  <c:v>23.237200000000001</c:v>
                </c:pt>
                <c:pt idx="61478">
                  <c:v>22.2942</c:v>
                </c:pt>
                <c:pt idx="61479">
                  <c:v>21.3583</c:v>
                </c:pt>
                <c:pt idx="61480">
                  <c:v>20.42939999999998</c:v>
                </c:pt>
                <c:pt idx="61481">
                  <c:v>19.5077</c:v>
                </c:pt>
                <c:pt idx="61482">
                  <c:v>18.593399999999981</c:v>
                </c:pt>
                <c:pt idx="61483">
                  <c:v>17.686599999999981</c:v>
                </c:pt>
                <c:pt idx="61484">
                  <c:v>16.787299999999977</c:v>
                </c:pt>
                <c:pt idx="61485">
                  <c:v>15.895700000000007</c:v>
                </c:pt>
                <c:pt idx="61486">
                  <c:v>15.011900000000001</c:v>
                </c:pt>
                <c:pt idx="61487">
                  <c:v>14.136000000000001</c:v>
                </c:pt>
                <c:pt idx="61488">
                  <c:v>13.2682</c:v>
                </c:pt>
                <c:pt idx="61489">
                  <c:v>12.4086</c:v>
                </c:pt>
                <c:pt idx="61490">
                  <c:v>11.5571</c:v>
                </c:pt>
                <c:pt idx="61491">
                  <c:v>10.7141</c:v>
                </c:pt>
                <c:pt idx="61492">
                  <c:v>9.8794900000000094</c:v>
                </c:pt>
                <c:pt idx="61493">
                  <c:v>9.0535600000000027</c:v>
                </c:pt>
                <c:pt idx="61494">
                  <c:v>8.2363099999999996</c:v>
                </c:pt>
                <c:pt idx="61495">
                  <c:v>7.4278999999999975</c:v>
                </c:pt>
                <c:pt idx="61496">
                  <c:v>6.6283499999999975</c:v>
                </c:pt>
                <c:pt idx="61497">
                  <c:v>5.8378299999999985</c:v>
                </c:pt>
                <c:pt idx="61498">
                  <c:v>5.0563700000000003</c:v>
                </c:pt>
                <c:pt idx="61499">
                  <c:v>4.2841499999999995</c:v>
                </c:pt>
                <c:pt idx="61500">
                  <c:v>3.5212699999999981</c:v>
                </c:pt>
                <c:pt idx="61501">
                  <c:v>2.7678199999999999</c:v>
                </c:pt>
                <c:pt idx="61502">
                  <c:v>2.0238200000000002</c:v>
                </c:pt>
                <c:pt idx="61503">
                  <c:v>1.2894299999999992</c:v>
                </c:pt>
                <c:pt idx="61504">
                  <c:v>0.56470799999999999</c:v>
                </c:pt>
                <c:pt idx="61505">
                  <c:v>-0.15027499999999999</c:v>
                </c:pt>
                <c:pt idx="61506">
                  <c:v>-0.85534399999999999</c:v>
                </c:pt>
                <c:pt idx="61507">
                  <c:v>-1.55043</c:v>
                </c:pt>
                <c:pt idx="61508">
                  <c:v>-2.23556</c:v>
                </c:pt>
                <c:pt idx="61509">
                  <c:v>-2.9105499999999984</c:v>
                </c:pt>
                <c:pt idx="61510">
                  <c:v>-3.5753699999999982</c:v>
                </c:pt>
                <c:pt idx="61511">
                  <c:v>-4.2298200000000001</c:v>
                </c:pt>
                <c:pt idx="61512">
                  <c:v>-4.8739999999999997</c:v>
                </c:pt>
                <c:pt idx="61513">
                  <c:v>-5.5076599999999996</c:v>
                </c:pt>
                <c:pt idx="61514">
                  <c:v>-6.1308699999999998</c:v>
                </c:pt>
                <c:pt idx="61515">
                  <c:v>-6.7435299999999998</c:v>
                </c:pt>
                <c:pt idx="61516">
                  <c:v>-7.3454600000000001</c:v>
                </c:pt>
                <c:pt idx="61517">
                  <c:v>-7.9367500000000035</c:v>
                </c:pt>
                <c:pt idx="61518">
                  <c:v>-8.5171799999999998</c:v>
                </c:pt>
                <c:pt idx="61519">
                  <c:v>-9.0867800000000027</c:v>
                </c:pt>
                <c:pt idx="61520">
                  <c:v>-9.6454500000000003</c:v>
                </c:pt>
                <c:pt idx="61521">
                  <c:v>-10.193100000000001</c:v>
                </c:pt>
                <c:pt idx="61522">
                  <c:v>-10.729800000000001</c:v>
                </c:pt>
                <c:pt idx="61523">
                  <c:v>-11.255400000000007</c:v>
                </c:pt>
                <c:pt idx="61524">
                  <c:v>-11.7697</c:v>
                </c:pt>
                <c:pt idx="61525">
                  <c:v>-12.2729</c:v>
                </c:pt>
                <c:pt idx="61526">
                  <c:v>-12.764800000000001</c:v>
                </c:pt>
                <c:pt idx="61527">
                  <c:v>-13.2454</c:v>
                </c:pt>
                <c:pt idx="61528">
                  <c:v>-13.714600000000001</c:v>
                </c:pt>
                <c:pt idx="61529">
                  <c:v>-14.172400000000007</c:v>
                </c:pt>
                <c:pt idx="61530">
                  <c:v>-14.6187</c:v>
                </c:pt>
                <c:pt idx="61531">
                  <c:v>-15.053500000000007</c:v>
                </c:pt>
                <c:pt idx="61532">
                  <c:v>-15.476900000000002</c:v>
                </c:pt>
                <c:pt idx="61533">
                  <c:v>-15.888500000000002</c:v>
                </c:pt>
                <c:pt idx="61534">
                  <c:v>-16.28859999999997</c:v>
                </c:pt>
                <c:pt idx="61535">
                  <c:v>-16.677000000000014</c:v>
                </c:pt>
                <c:pt idx="61536">
                  <c:v>-17.053699999999989</c:v>
                </c:pt>
                <c:pt idx="61537">
                  <c:v>-17.41869999999998</c:v>
                </c:pt>
                <c:pt idx="61538">
                  <c:v>-17.771899999999999</c:v>
                </c:pt>
                <c:pt idx="61539">
                  <c:v>-18.113399999999999</c:v>
                </c:pt>
                <c:pt idx="61540">
                  <c:v>-18.44299999999998</c:v>
                </c:pt>
                <c:pt idx="61541">
                  <c:v>-18.7608</c:v>
                </c:pt>
                <c:pt idx="61542">
                  <c:v>-19.06669999999998</c:v>
                </c:pt>
                <c:pt idx="61543">
                  <c:v>-19.360800000000001</c:v>
                </c:pt>
                <c:pt idx="61544">
                  <c:v>-19.642900000000001</c:v>
                </c:pt>
                <c:pt idx="61545">
                  <c:v>-19.9132</c:v>
                </c:pt>
                <c:pt idx="61546">
                  <c:v>-20.171500000000005</c:v>
                </c:pt>
                <c:pt idx="61547">
                  <c:v>-20.417899999999999</c:v>
                </c:pt>
                <c:pt idx="61548">
                  <c:v>-20.6523</c:v>
                </c:pt>
                <c:pt idx="61549">
                  <c:v>-20.874700000000001</c:v>
                </c:pt>
                <c:pt idx="61550">
                  <c:v>-21.085199999999979</c:v>
                </c:pt>
                <c:pt idx="61551">
                  <c:v>-21.283799999999971</c:v>
                </c:pt>
                <c:pt idx="61552">
                  <c:v>-21.470300000000002</c:v>
                </c:pt>
                <c:pt idx="61553">
                  <c:v>-21.644900000000014</c:v>
                </c:pt>
                <c:pt idx="61554">
                  <c:v>-21.807500000000001</c:v>
                </c:pt>
                <c:pt idx="61555">
                  <c:v>-21.958100000000002</c:v>
                </c:pt>
                <c:pt idx="61556">
                  <c:v>-22.096699999999977</c:v>
                </c:pt>
                <c:pt idx="61557">
                  <c:v>-22.223400000000002</c:v>
                </c:pt>
                <c:pt idx="61558">
                  <c:v>-22.338100000000001</c:v>
                </c:pt>
                <c:pt idx="61559">
                  <c:v>-22.440899999999989</c:v>
                </c:pt>
                <c:pt idx="61560">
                  <c:v>-22.531800000000015</c:v>
                </c:pt>
                <c:pt idx="61561">
                  <c:v>-22.610800000000019</c:v>
                </c:pt>
                <c:pt idx="61562">
                  <c:v>-22.677800000000019</c:v>
                </c:pt>
                <c:pt idx="61563">
                  <c:v>-22.733000000000001</c:v>
                </c:pt>
                <c:pt idx="61564">
                  <c:v>-22.776299999999985</c:v>
                </c:pt>
                <c:pt idx="61565">
                  <c:v>-22.807800000000015</c:v>
                </c:pt>
                <c:pt idx="61566">
                  <c:v>-22.827500000000001</c:v>
                </c:pt>
                <c:pt idx="61567">
                  <c:v>-22.8354</c:v>
                </c:pt>
                <c:pt idx="61568">
                  <c:v>-22.831499999999988</c:v>
                </c:pt>
                <c:pt idx="61569">
                  <c:v>-22.815899999999999</c:v>
                </c:pt>
                <c:pt idx="61570">
                  <c:v>-22.78859999999997</c:v>
                </c:pt>
                <c:pt idx="61571">
                  <c:v>-22.749699999999979</c:v>
                </c:pt>
                <c:pt idx="61572">
                  <c:v>-22.699100000000001</c:v>
                </c:pt>
                <c:pt idx="61573">
                  <c:v>-22.636900000000015</c:v>
                </c:pt>
                <c:pt idx="61574">
                  <c:v>-22.563199999999977</c:v>
                </c:pt>
                <c:pt idx="61575">
                  <c:v>-22.477900000000005</c:v>
                </c:pt>
                <c:pt idx="61576">
                  <c:v>-22.3812</c:v>
                </c:pt>
                <c:pt idx="61577">
                  <c:v>-22.273099999999989</c:v>
                </c:pt>
                <c:pt idx="61578">
                  <c:v>-22.153500000000001</c:v>
                </c:pt>
                <c:pt idx="61579">
                  <c:v>-22.022699999999979</c:v>
                </c:pt>
                <c:pt idx="61580">
                  <c:v>-21.88059999999998</c:v>
                </c:pt>
                <c:pt idx="61581">
                  <c:v>-21.7272</c:v>
                </c:pt>
                <c:pt idx="61582">
                  <c:v>-21.562699999999978</c:v>
                </c:pt>
                <c:pt idx="61583">
                  <c:v>-21.387</c:v>
                </c:pt>
                <c:pt idx="61584">
                  <c:v>-21.200299999999981</c:v>
                </c:pt>
                <c:pt idx="61585">
                  <c:v>-21.00259999999998</c:v>
                </c:pt>
                <c:pt idx="61586">
                  <c:v>-20.793900000000001</c:v>
                </c:pt>
                <c:pt idx="61587">
                  <c:v>-20.574300000000001</c:v>
                </c:pt>
                <c:pt idx="61588">
                  <c:v>-20.343900000000001</c:v>
                </c:pt>
                <c:pt idx="61589">
                  <c:v>-20.102799999999977</c:v>
                </c:pt>
                <c:pt idx="61590">
                  <c:v>-19.850899999999999</c:v>
                </c:pt>
                <c:pt idx="61591">
                  <c:v>-19.588499999999982</c:v>
                </c:pt>
                <c:pt idx="61592">
                  <c:v>-19.3154</c:v>
                </c:pt>
                <c:pt idx="61593">
                  <c:v>-19.031900000000014</c:v>
                </c:pt>
                <c:pt idx="61594">
                  <c:v>-18.738</c:v>
                </c:pt>
                <c:pt idx="61595">
                  <c:v>-18.433700000000002</c:v>
                </c:pt>
                <c:pt idx="61596">
                  <c:v>-18.119100000000014</c:v>
                </c:pt>
                <c:pt idx="61597">
                  <c:v>-17.7944</c:v>
                </c:pt>
                <c:pt idx="61598">
                  <c:v>-17.459599999999977</c:v>
                </c:pt>
                <c:pt idx="61599">
                  <c:v>-17.114699999999999</c:v>
                </c:pt>
                <c:pt idx="61600">
                  <c:v>-16.759899999999988</c:v>
                </c:pt>
                <c:pt idx="61601">
                  <c:v>-16.395199999999985</c:v>
                </c:pt>
                <c:pt idx="61602">
                  <c:v>-16.020800000000001</c:v>
                </c:pt>
                <c:pt idx="61603">
                  <c:v>-15.6366</c:v>
                </c:pt>
                <c:pt idx="61604">
                  <c:v>-15.242800000000001</c:v>
                </c:pt>
                <c:pt idx="61605">
                  <c:v>-14.839600000000004</c:v>
                </c:pt>
                <c:pt idx="61606">
                  <c:v>-14.4268</c:v>
                </c:pt>
                <c:pt idx="61607">
                  <c:v>-14.0047</c:v>
                </c:pt>
                <c:pt idx="61608">
                  <c:v>-13.573400000000007</c:v>
                </c:pt>
                <c:pt idx="61609">
                  <c:v>-13.132900000000001</c:v>
                </c:pt>
                <c:pt idx="61610">
                  <c:v>-12.683300000000001</c:v>
                </c:pt>
                <c:pt idx="61611">
                  <c:v>-12.2249</c:v>
                </c:pt>
                <c:pt idx="61612">
                  <c:v>-11.757400000000002</c:v>
                </c:pt>
                <c:pt idx="61613">
                  <c:v>-11.2812</c:v>
                </c:pt>
                <c:pt idx="61614">
                  <c:v>-10.7964</c:v>
                </c:pt>
                <c:pt idx="61615">
                  <c:v>-10.303000000000004</c:v>
                </c:pt>
                <c:pt idx="61616">
                  <c:v>-9.80105</c:v>
                </c:pt>
                <c:pt idx="61617">
                  <c:v>-9.2907000000000011</c:v>
                </c:pt>
                <c:pt idx="61618">
                  <c:v>-8.7721700000000009</c:v>
                </c:pt>
                <c:pt idx="61619">
                  <c:v>-8.2454200000000011</c:v>
                </c:pt>
                <c:pt idx="61620">
                  <c:v>-7.7105899999999963</c:v>
                </c:pt>
                <c:pt idx="61621">
                  <c:v>-7.1678299999999959</c:v>
                </c:pt>
                <c:pt idx="61622">
                  <c:v>-6.6172099999999965</c:v>
                </c:pt>
                <c:pt idx="61623">
                  <c:v>-6.0588899999999963</c:v>
                </c:pt>
                <c:pt idx="61624">
                  <c:v>-5.4928299999999997</c:v>
                </c:pt>
                <c:pt idx="61625">
                  <c:v>-4.9192900000000037</c:v>
                </c:pt>
                <c:pt idx="61626">
                  <c:v>-4.3383099999999999</c:v>
                </c:pt>
                <c:pt idx="61627">
                  <c:v>-3.7500300000000002</c:v>
                </c:pt>
                <c:pt idx="61628">
                  <c:v>-3.1545800000000002</c:v>
                </c:pt>
                <c:pt idx="61629">
                  <c:v>-2.5520399999999981</c:v>
                </c:pt>
                <c:pt idx="61630">
                  <c:v>-1.9425300000000001</c:v>
                </c:pt>
                <c:pt idx="61631">
                  <c:v>-1.3261799999999999</c:v>
                </c:pt>
                <c:pt idx="61632">
                  <c:v>-0.70306299999999955</c:v>
                </c:pt>
                <c:pt idx="61633">
                  <c:v>-7.3238399999999995E-2</c:v>
                </c:pt>
                <c:pt idx="61634">
                  <c:v>0.56299299999999997</c:v>
                </c:pt>
                <c:pt idx="61635">
                  <c:v>1.2056499999999992</c:v>
                </c:pt>
                <c:pt idx="61636">
                  <c:v>1.85463</c:v>
                </c:pt>
                <c:pt idx="61637">
                  <c:v>2.5097299999999998</c:v>
                </c:pt>
                <c:pt idx="61638">
                  <c:v>3.170859999999998</c:v>
                </c:pt>
                <c:pt idx="61639">
                  <c:v>3.8379799999999982</c:v>
                </c:pt>
                <c:pt idx="61640">
                  <c:v>4.5108699999999997</c:v>
                </c:pt>
                <c:pt idx="61641">
                  <c:v>5.1894999999999998</c:v>
                </c:pt>
                <c:pt idx="61642">
                  <c:v>5.8736400000000035</c:v>
                </c:pt>
                <c:pt idx="61643">
                  <c:v>6.5632599999999996</c:v>
                </c:pt>
                <c:pt idx="61644">
                  <c:v>7.2581799999999985</c:v>
                </c:pt>
                <c:pt idx="61645">
                  <c:v>7.9584000000000001</c:v>
                </c:pt>
                <c:pt idx="61646">
                  <c:v>8.6636300000000048</c:v>
                </c:pt>
                <c:pt idx="61647">
                  <c:v>9.3738800000000069</c:v>
                </c:pt>
                <c:pt idx="61648">
                  <c:v>10.089</c:v>
                </c:pt>
                <c:pt idx="61649">
                  <c:v>10.8087</c:v>
                </c:pt>
                <c:pt idx="61650">
                  <c:v>11.533200000000001</c:v>
                </c:pt>
                <c:pt idx="61651">
                  <c:v>12.262</c:v>
                </c:pt>
                <c:pt idx="61652">
                  <c:v>12.9953</c:v>
                </c:pt>
                <c:pt idx="61653">
                  <c:v>13.732800000000001</c:v>
                </c:pt>
                <c:pt idx="61654">
                  <c:v>14.474400000000006</c:v>
                </c:pt>
                <c:pt idx="61655">
                  <c:v>15.2201</c:v>
                </c:pt>
                <c:pt idx="61656">
                  <c:v>15.969600000000007</c:v>
                </c:pt>
                <c:pt idx="61657">
                  <c:v>16.722899999999989</c:v>
                </c:pt>
                <c:pt idx="61658">
                  <c:v>17.47969999999998</c:v>
                </c:pt>
                <c:pt idx="61659">
                  <c:v>18.240100000000002</c:v>
                </c:pt>
                <c:pt idx="61660">
                  <c:v>19.003900000000005</c:v>
                </c:pt>
                <c:pt idx="61661">
                  <c:v>19.771000000000001</c:v>
                </c:pt>
                <c:pt idx="61662">
                  <c:v>20.5412</c:v>
                </c:pt>
                <c:pt idx="61663">
                  <c:v>21.314399999999999</c:v>
                </c:pt>
                <c:pt idx="61664">
                  <c:v>22.090499999999981</c:v>
                </c:pt>
                <c:pt idx="61665">
                  <c:v>22.869499999999981</c:v>
                </c:pt>
                <c:pt idx="61666">
                  <c:v>23.651000000000014</c:v>
                </c:pt>
                <c:pt idx="61667">
                  <c:v>24.435099999999977</c:v>
                </c:pt>
                <c:pt idx="61668">
                  <c:v>25.221699999999977</c:v>
                </c:pt>
                <c:pt idx="61669">
                  <c:v>26.0106</c:v>
                </c:pt>
                <c:pt idx="61670">
                  <c:v>26.801600000000001</c:v>
                </c:pt>
                <c:pt idx="61671">
                  <c:v>27.5947</c:v>
                </c:pt>
                <c:pt idx="61672">
                  <c:v>28.389800000000001</c:v>
                </c:pt>
                <c:pt idx="61673">
                  <c:v>29.186599999999981</c:v>
                </c:pt>
                <c:pt idx="61674">
                  <c:v>29.985199999999971</c:v>
                </c:pt>
                <c:pt idx="61675">
                  <c:v>30.785399999999971</c:v>
                </c:pt>
                <c:pt idx="61676">
                  <c:v>31.587</c:v>
                </c:pt>
                <c:pt idx="61677">
                  <c:v>32.39</c:v>
                </c:pt>
                <c:pt idx="61678">
                  <c:v>33.194300000000013</c:v>
                </c:pt>
                <c:pt idx="61679">
                  <c:v>33.999700000000011</c:v>
                </c:pt>
                <c:pt idx="61680">
                  <c:v>34.806100000000001</c:v>
                </c:pt>
                <c:pt idx="61681">
                  <c:v>35.613400000000006</c:v>
                </c:pt>
                <c:pt idx="61682">
                  <c:v>36.421500000000002</c:v>
                </c:pt>
                <c:pt idx="61683">
                  <c:v>37.230300000000028</c:v>
                </c:pt>
                <c:pt idx="61684">
                  <c:v>38.039700000000003</c:v>
                </c:pt>
                <c:pt idx="61685">
                  <c:v>38.849499999999999</c:v>
                </c:pt>
                <c:pt idx="61686">
                  <c:v>39.659600000000005</c:v>
                </c:pt>
                <c:pt idx="61687">
                  <c:v>40.470100000000002</c:v>
                </c:pt>
                <c:pt idx="61688">
                  <c:v>41.2806</c:v>
                </c:pt>
                <c:pt idx="61689">
                  <c:v>42.091100000000012</c:v>
                </c:pt>
                <c:pt idx="61690">
                  <c:v>42.901600000000002</c:v>
                </c:pt>
                <c:pt idx="61691">
                  <c:v>43.7119</c:v>
                </c:pt>
                <c:pt idx="61692">
                  <c:v>44.521900000000002</c:v>
                </c:pt>
                <c:pt idx="61693">
                  <c:v>45.331499999999998</c:v>
                </c:pt>
                <c:pt idx="61694">
                  <c:v>46.140500000000003</c:v>
                </c:pt>
                <c:pt idx="61695">
                  <c:v>46.949000000000005</c:v>
                </c:pt>
                <c:pt idx="61696">
                  <c:v>47.756800000000005</c:v>
                </c:pt>
                <c:pt idx="61697">
                  <c:v>48.563700000000011</c:v>
                </c:pt>
                <c:pt idx="61698">
                  <c:v>49.369800000000005</c:v>
                </c:pt>
                <c:pt idx="61699">
                  <c:v>50.174800000000005</c:v>
                </c:pt>
                <c:pt idx="61700">
                  <c:v>50.9788</c:v>
                </c:pt>
                <c:pt idx="61701">
                  <c:v>51.781500000000001</c:v>
                </c:pt>
                <c:pt idx="61702">
                  <c:v>52.583000000000006</c:v>
                </c:pt>
                <c:pt idx="61703">
                  <c:v>53.383099999999999</c:v>
                </c:pt>
                <c:pt idx="61704">
                  <c:v>54.181699999999999</c:v>
                </c:pt>
                <c:pt idx="61705">
                  <c:v>54.9788</c:v>
                </c:pt>
                <c:pt idx="61706">
                  <c:v>55.774100000000011</c:v>
                </c:pt>
                <c:pt idx="61707">
                  <c:v>56.567700000000002</c:v>
                </c:pt>
                <c:pt idx="61708">
                  <c:v>57.359499999999997</c:v>
                </c:pt>
                <c:pt idx="61709">
                  <c:v>58.1494</c:v>
                </c:pt>
                <c:pt idx="61710">
                  <c:v>58.9373</c:v>
                </c:pt>
                <c:pt idx="61711">
                  <c:v>59.723100000000038</c:v>
                </c:pt>
                <c:pt idx="61712">
                  <c:v>60.506700000000002</c:v>
                </c:pt>
                <c:pt idx="61713">
                  <c:v>61.288000000000011</c:v>
                </c:pt>
                <c:pt idx="61714">
                  <c:v>62.067</c:v>
                </c:pt>
                <c:pt idx="61715">
                  <c:v>62.843600000000002</c:v>
                </c:pt>
                <c:pt idx="61716">
                  <c:v>63.617800000000003</c:v>
                </c:pt>
                <c:pt idx="61717">
                  <c:v>64.389299999999992</c:v>
                </c:pt>
                <c:pt idx="61718">
                  <c:v>65.158199999999979</c:v>
                </c:pt>
                <c:pt idx="61719">
                  <c:v>65.924400000000006</c:v>
                </c:pt>
                <c:pt idx="61720">
                  <c:v>66.687699999999992</c:v>
                </c:pt>
                <c:pt idx="61721">
                  <c:v>67.448200000000057</c:v>
                </c:pt>
                <c:pt idx="61722">
                  <c:v>68.2059</c:v>
                </c:pt>
                <c:pt idx="61723">
                  <c:v>68.960499999999996</c:v>
                </c:pt>
                <c:pt idx="61724">
                  <c:v>69.712000000000003</c:v>
                </c:pt>
                <c:pt idx="61725">
                  <c:v>70.460400000000007</c:v>
                </c:pt>
                <c:pt idx="61726">
                  <c:v>71.205600000000004</c:v>
                </c:pt>
                <c:pt idx="61727">
                  <c:v>71.947600000000079</c:v>
                </c:pt>
                <c:pt idx="61728">
                  <c:v>72.686300000000003</c:v>
                </c:pt>
                <c:pt idx="61729">
                  <c:v>73.421499999999995</c:v>
                </c:pt>
                <c:pt idx="61730">
                  <c:v>74.153399999999948</c:v>
                </c:pt>
                <c:pt idx="61731">
                  <c:v>74.881799999999998</c:v>
                </c:pt>
                <c:pt idx="61732">
                  <c:v>75.6066</c:v>
                </c:pt>
                <c:pt idx="61733">
                  <c:v>76.3279</c:v>
                </c:pt>
                <c:pt idx="61734">
                  <c:v>77.045400000000001</c:v>
                </c:pt>
                <c:pt idx="61735">
                  <c:v>77.759399999999999</c:v>
                </c:pt>
                <c:pt idx="61736">
                  <c:v>78.469499999999996</c:v>
                </c:pt>
                <c:pt idx="61737">
                  <c:v>79.175999999999988</c:v>
                </c:pt>
                <c:pt idx="61738">
                  <c:v>79.878499999999988</c:v>
                </c:pt>
                <c:pt idx="61739">
                  <c:v>80.577200000000005</c:v>
                </c:pt>
                <c:pt idx="61740">
                  <c:v>81.271999999999991</c:v>
                </c:pt>
                <c:pt idx="61741">
                  <c:v>81.962800000000001</c:v>
                </c:pt>
                <c:pt idx="61742">
                  <c:v>82.649600000000007</c:v>
                </c:pt>
                <c:pt idx="61743">
                  <c:v>83.332300000000004</c:v>
                </c:pt>
                <c:pt idx="61744">
                  <c:v>84.010999999999996</c:v>
                </c:pt>
                <c:pt idx="61745">
                  <c:v>84.68559999999998</c:v>
                </c:pt>
                <c:pt idx="61746">
                  <c:v>85.356099999999998</c:v>
                </c:pt>
                <c:pt idx="61747">
                  <c:v>86.022399999999948</c:v>
                </c:pt>
                <c:pt idx="61748">
                  <c:v>86.6845</c:v>
                </c:pt>
                <c:pt idx="61749">
                  <c:v>87.342399999999998</c:v>
                </c:pt>
                <c:pt idx="61750">
                  <c:v>87.995999999999995</c:v>
                </c:pt>
                <c:pt idx="61751">
                  <c:v>88.645399999999981</c:v>
                </c:pt>
                <c:pt idx="61752">
                  <c:v>89.290499999999994</c:v>
                </c:pt>
                <c:pt idx="61753">
                  <c:v>89.931300000000007</c:v>
                </c:pt>
                <c:pt idx="61754">
                  <c:v>90.567700000000002</c:v>
                </c:pt>
                <c:pt idx="61755">
                  <c:v>91.199799999999982</c:v>
                </c:pt>
                <c:pt idx="61756">
                  <c:v>91.827500000000001</c:v>
                </c:pt>
                <c:pt idx="61757">
                  <c:v>92.450900000000004</c:v>
                </c:pt>
                <c:pt idx="61758">
                  <c:v>93.069800000000001</c:v>
                </c:pt>
                <c:pt idx="61759">
                  <c:v>93.684299999999993</c:v>
                </c:pt>
                <c:pt idx="61760">
                  <c:v>94.294500000000056</c:v>
                </c:pt>
                <c:pt idx="61761">
                  <c:v>94.900300000000001</c:v>
                </c:pt>
                <c:pt idx="61762">
                  <c:v>95.501599999999996</c:v>
                </c:pt>
                <c:pt idx="61763">
                  <c:v>96.098500000000001</c:v>
                </c:pt>
                <c:pt idx="61764">
                  <c:v>96.690799999999982</c:v>
                </c:pt>
                <c:pt idx="61765">
                  <c:v>97.278799999999947</c:v>
                </c:pt>
                <c:pt idx="61766">
                  <c:v>97.86239999999998</c:v>
                </c:pt>
                <c:pt idx="61767">
                  <c:v>98.441600000000079</c:v>
                </c:pt>
                <c:pt idx="61768">
                  <c:v>99.016300000000001</c:v>
                </c:pt>
                <c:pt idx="61769">
                  <c:v>99.586600000000004</c:v>
                </c:pt>
                <c:pt idx="61770">
                  <c:v>100.15199999999999</c:v>
                </c:pt>
                <c:pt idx="61771">
                  <c:v>100.71400000000006</c:v>
                </c:pt>
                <c:pt idx="61772">
                  <c:v>101.271</c:v>
                </c:pt>
                <c:pt idx="61773">
                  <c:v>101.824</c:v>
                </c:pt>
                <c:pt idx="61774">
                  <c:v>102.37199999999999</c:v>
                </c:pt>
                <c:pt idx="61775">
                  <c:v>102.91600000000005</c:v>
                </c:pt>
                <c:pt idx="61776">
                  <c:v>103.456</c:v>
                </c:pt>
                <c:pt idx="61777">
                  <c:v>103.99100000000006</c:v>
                </c:pt>
                <c:pt idx="61778">
                  <c:v>104.52200000000001</c:v>
                </c:pt>
                <c:pt idx="61779">
                  <c:v>105.04900000000002</c:v>
                </c:pt>
                <c:pt idx="61780">
                  <c:v>105.571</c:v>
                </c:pt>
                <c:pt idx="61781">
                  <c:v>106.089</c:v>
                </c:pt>
                <c:pt idx="61782">
                  <c:v>106.60299999999998</c:v>
                </c:pt>
                <c:pt idx="61783">
                  <c:v>107.113</c:v>
                </c:pt>
                <c:pt idx="61784">
                  <c:v>107.619</c:v>
                </c:pt>
                <c:pt idx="61785">
                  <c:v>108.11999999999999</c:v>
                </c:pt>
                <c:pt idx="61786">
                  <c:v>108.61799999999999</c:v>
                </c:pt>
                <c:pt idx="61787">
                  <c:v>109.111</c:v>
                </c:pt>
                <c:pt idx="61788">
                  <c:v>109.601</c:v>
                </c:pt>
                <c:pt idx="61789">
                  <c:v>110.086</c:v>
                </c:pt>
                <c:pt idx="61790">
                  <c:v>110.56699999999999</c:v>
                </c:pt>
                <c:pt idx="61791">
                  <c:v>111.045</c:v>
                </c:pt>
                <c:pt idx="61792">
                  <c:v>111.518</c:v>
                </c:pt>
                <c:pt idx="61793">
                  <c:v>111.988</c:v>
                </c:pt>
                <c:pt idx="61794">
                  <c:v>112.45399999999999</c:v>
                </c:pt>
                <c:pt idx="61795">
                  <c:v>112.91600000000005</c:v>
                </c:pt>
                <c:pt idx="61796">
                  <c:v>113.37499999999999</c:v>
                </c:pt>
                <c:pt idx="61797">
                  <c:v>113.83</c:v>
                </c:pt>
                <c:pt idx="61798">
                  <c:v>114.28100000000002</c:v>
                </c:pt>
                <c:pt idx="61799">
                  <c:v>114.729</c:v>
                </c:pt>
                <c:pt idx="61800">
                  <c:v>115.17299999999994</c:v>
                </c:pt>
                <c:pt idx="61801">
                  <c:v>115.614</c:v>
                </c:pt>
                <c:pt idx="61802">
                  <c:v>116.051</c:v>
                </c:pt>
                <c:pt idx="61803">
                  <c:v>116.485</c:v>
                </c:pt>
                <c:pt idx="61804">
                  <c:v>116.91600000000005</c:v>
                </c:pt>
                <c:pt idx="61805">
                  <c:v>117.343</c:v>
                </c:pt>
                <c:pt idx="61806">
                  <c:v>117.768</c:v>
                </c:pt>
                <c:pt idx="61807">
                  <c:v>118.18899999999998</c:v>
                </c:pt>
                <c:pt idx="61808">
                  <c:v>118.607</c:v>
                </c:pt>
                <c:pt idx="61809">
                  <c:v>119.02200000000001</c:v>
                </c:pt>
                <c:pt idx="61810">
                  <c:v>119.43400000000005</c:v>
                </c:pt>
                <c:pt idx="61811">
                  <c:v>119.843</c:v>
                </c:pt>
                <c:pt idx="61812">
                  <c:v>120.24900000000002</c:v>
                </c:pt>
                <c:pt idx="61813">
                  <c:v>120.65300000000001</c:v>
                </c:pt>
                <c:pt idx="61814">
                  <c:v>121.054</c:v>
                </c:pt>
                <c:pt idx="61815">
                  <c:v>121.452</c:v>
                </c:pt>
                <c:pt idx="61816">
                  <c:v>121.848</c:v>
                </c:pt>
                <c:pt idx="61817">
                  <c:v>122.24100000000006</c:v>
                </c:pt>
                <c:pt idx="61818">
                  <c:v>122.63200000000001</c:v>
                </c:pt>
                <c:pt idx="61819">
                  <c:v>123.021</c:v>
                </c:pt>
                <c:pt idx="61820">
                  <c:v>123.40700000000002</c:v>
                </c:pt>
                <c:pt idx="61821">
                  <c:v>123.79100000000005</c:v>
                </c:pt>
                <c:pt idx="61822">
                  <c:v>124.17299999999994</c:v>
                </c:pt>
                <c:pt idx="61823">
                  <c:v>124.553</c:v>
                </c:pt>
                <c:pt idx="61824">
                  <c:v>124.93100000000005</c:v>
                </c:pt>
                <c:pt idx="61825">
                  <c:v>125.307</c:v>
                </c:pt>
                <c:pt idx="61826">
                  <c:v>125.681</c:v>
                </c:pt>
                <c:pt idx="61827">
                  <c:v>126.054</c:v>
                </c:pt>
                <c:pt idx="61828">
                  <c:v>126.42400000000002</c:v>
                </c:pt>
                <c:pt idx="61829">
                  <c:v>126.79400000000005</c:v>
                </c:pt>
                <c:pt idx="61830">
                  <c:v>127.161</c:v>
                </c:pt>
                <c:pt idx="61831">
                  <c:v>127.527</c:v>
                </c:pt>
                <c:pt idx="61832">
                  <c:v>127.892</c:v>
                </c:pt>
                <c:pt idx="61833">
                  <c:v>128.256</c:v>
                </c:pt>
                <c:pt idx="61834">
                  <c:v>128.61799999999999</c:v>
                </c:pt>
                <c:pt idx="61835">
                  <c:v>128.97999999999999</c:v>
                </c:pt>
                <c:pt idx="61836">
                  <c:v>129.34</c:v>
                </c:pt>
                <c:pt idx="61837">
                  <c:v>129.69900000000001</c:v>
                </c:pt>
                <c:pt idx="61838">
                  <c:v>130.05800000000011</c:v>
                </c:pt>
                <c:pt idx="61839">
                  <c:v>130.41499999999999</c:v>
                </c:pt>
                <c:pt idx="61840">
                  <c:v>130.77199999999999</c:v>
                </c:pt>
                <c:pt idx="61841">
                  <c:v>131.12800000000001</c:v>
                </c:pt>
                <c:pt idx="61842">
                  <c:v>131.48400000000001</c:v>
                </c:pt>
                <c:pt idx="61843">
                  <c:v>131.84</c:v>
                </c:pt>
                <c:pt idx="61844">
                  <c:v>132.19499999999999</c:v>
                </c:pt>
                <c:pt idx="61845">
                  <c:v>132.54900000000001</c:v>
                </c:pt>
                <c:pt idx="61846">
                  <c:v>132.904</c:v>
                </c:pt>
                <c:pt idx="61847">
                  <c:v>133.25800000000001</c:v>
                </c:pt>
                <c:pt idx="61848">
                  <c:v>133.61299999999997</c:v>
                </c:pt>
                <c:pt idx="61849">
                  <c:v>133.96700000000001</c:v>
                </c:pt>
                <c:pt idx="61850">
                  <c:v>134.32200000000012</c:v>
                </c:pt>
                <c:pt idx="61851">
                  <c:v>134.67699999999999</c:v>
                </c:pt>
                <c:pt idx="61852">
                  <c:v>135.03200000000001</c:v>
                </c:pt>
                <c:pt idx="61853">
                  <c:v>135.38800000000012</c:v>
                </c:pt>
                <c:pt idx="61854">
                  <c:v>135.74399999999989</c:v>
                </c:pt>
                <c:pt idx="61855">
                  <c:v>136.101</c:v>
                </c:pt>
                <c:pt idx="61856">
                  <c:v>136.45800000000011</c:v>
                </c:pt>
                <c:pt idx="61857">
                  <c:v>136.816</c:v>
                </c:pt>
                <c:pt idx="61858">
                  <c:v>137.17499999999998</c:v>
                </c:pt>
                <c:pt idx="61859">
                  <c:v>137.535</c:v>
                </c:pt>
                <c:pt idx="61860">
                  <c:v>137.89600000000004</c:v>
                </c:pt>
                <c:pt idx="61861">
                  <c:v>138.25899999999999</c:v>
                </c:pt>
                <c:pt idx="61862">
                  <c:v>138.62200000000001</c:v>
                </c:pt>
                <c:pt idx="61863">
                  <c:v>138.9860000000001</c:v>
                </c:pt>
                <c:pt idx="61864">
                  <c:v>139.35300000000001</c:v>
                </c:pt>
                <c:pt idx="61865">
                  <c:v>139.72</c:v>
                </c:pt>
                <c:pt idx="61866">
                  <c:v>140.089</c:v>
                </c:pt>
                <c:pt idx="61867">
                  <c:v>140.46</c:v>
                </c:pt>
                <c:pt idx="61868">
                  <c:v>140.83200000000011</c:v>
                </c:pt>
                <c:pt idx="61869">
                  <c:v>141.20599999999999</c:v>
                </c:pt>
                <c:pt idx="61870">
                  <c:v>141.58200000000011</c:v>
                </c:pt>
                <c:pt idx="61871">
                  <c:v>141.96</c:v>
                </c:pt>
                <c:pt idx="61872">
                  <c:v>142.34100000000001</c:v>
                </c:pt>
                <c:pt idx="61873">
                  <c:v>142.72300000000001</c:v>
                </c:pt>
                <c:pt idx="61874">
                  <c:v>143.107</c:v>
                </c:pt>
                <c:pt idx="61875">
                  <c:v>143.494</c:v>
                </c:pt>
                <c:pt idx="61876">
                  <c:v>143.88300000000001</c:v>
                </c:pt>
                <c:pt idx="61877">
                  <c:v>144.27499999999998</c:v>
                </c:pt>
                <c:pt idx="61878">
                  <c:v>144.66900000000001</c:v>
                </c:pt>
                <c:pt idx="61879">
                  <c:v>145.066</c:v>
                </c:pt>
                <c:pt idx="61880">
                  <c:v>145.465</c:v>
                </c:pt>
                <c:pt idx="61881">
                  <c:v>145.86800000000011</c:v>
                </c:pt>
                <c:pt idx="61882">
                  <c:v>146.27299999999997</c:v>
                </c:pt>
                <c:pt idx="61883">
                  <c:v>146.68100000000001</c:v>
                </c:pt>
                <c:pt idx="61884">
                  <c:v>147.09200000000001</c:v>
                </c:pt>
                <c:pt idx="61885">
                  <c:v>147.506</c:v>
                </c:pt>
                <c:pt idx="61886">
                  <c:v>147.92400000000001</c:v>
                </c:pt>
                <c:pt idx="61887">
                  <c:v>148.345</c:v>
                </c:pt>
                <c:pt idx="61888">
                  <c:v>148.76900000000001</c:v>
                </c:pt>
                <c:pt idx="61889">
                  <c:v>149.196</c:v>
                </c:pt>
                <c:pt idx="61890">
                  <c:v>149.62700000000001</c:v>
                </c:pt>
                <c:pt idx="61891">
                  <c:v>150.06100000000001</c:v>
                </c:pt>
                <c:pt idx="61892">
                  <c:v>150.499</c:v>
                </c:pt>
                <c:pt idx="61893">
                  <c:v>150.941</c:v>
                </c:pt>
                <c:pt idx="61894">
                  <c:v>151.38700000000011</c:v>
                </c:pt>
                <c:pt idx="61895">
                  <c:v>151.83600000000001</c:v>
                </c:pt>
                <c:pt idx="61896">
                  <c:v>152.28900000000002</c:v>
                </c:pt>
                <c:pt idx="61897">
                  <c:v>152.74599999999998</c:v>
                </c:pt>
                <c:pt idx="61898">
                  <c:v>153.20699999999999</c:v>
                </c:pt>
                <c:pt idx="61899">
                  <c:v>153.67299999999997</c:v>
                </c:pt>
                <c:pt idx="61900">
                  <c:v>154.142</c:v>
                </c:pt>
                <c:pt idx="61901">
                  <c:v>154.61599999999999</c:v>
                </c:pt>
                <c:pt idx="61902">
                  <c:v>155.09399999999999</c:v>
                </c:pt>
                <c:pt idx="61903">
                  <c:v>155.57599999999999</c:v>
                </c:pt>
                <c:pt idx="61904">
                  <c:v>156.06200000000001</c:v>
                </c:pt>
                <c:pt idx="61905">
                  <c:v>156.554</c:v>
                </c:pt>
                <c:pt idx="61906">
                  <c:v>157.04900000000001</c:v>
                </c:pt>
                <c:pt idx="61907">
                  <c:v>157.54900000000001</c:v>
                </c:pt>
                <c:pt idx="61908">
                  <c:v>158.054</c:v>
                </c:pt>
                <c:pt idx="61909">
                  <c:v>158.56399999999999</c:v>
                </c:pt>
                <c:pt idx="61910">
                  <c:v>159.078</c:v>
                </c:pt>
                <c:pt idx="61911">
                  <c:v>159.59700000000001</c:v>
                </c:pt>
                <c:pt idx="61912">
                  <c:v>160.12</c:v>
                </c:pt>
                <c:pt idx="61913">
                  <c:v>160.64899999999997</c:v>
                </c:pt>
                <c:pt idx="61914">
                  <c:v>161.18300000000002</c:v>
                </c:pt>
                <c:pt idx="61915">
                  <c:v>161.721</c:v>
                </c:pt>
                <c:pt idx="61916">
                  <c:v>162.26499999999999</c:v>
                </c:pt>
                <c:pt idx="61917">
                  <c:v>162.81300000000002</c:v>
                </c:pt>
                <c:pt idx="61918">
                  <c:v>163.3670000000001</c:v>
                </c:pt>
                <c:pt idx="61919">
                  <c:v>163.92600000000004</c:v>
                </c:pt>
                <c:pt idx="61920">
                  <c:v>164.49</c:v>
                </c:pt>
                <c:pt idx="61921">
                  <c:v>165.059</c:v>
                </c:pt>
                <c:pt idx="61922">
                  <c:v>165.63399999999999</c:v>
                </c:pt>
                <c:pt idx="61923">
                  <c:v>166.21299999999999</c:v>
                </c:pt>
                <c:pt idx="61924">
                  <c:v>166.79900000000001</c:v>
                </c:pt>
                <c:pt idx="61925">
                  <c:v>167.38900000000001</c:v>
                </c:pt>
                <c:pt idx="61926">
                  <c:v>167.98500000000001</c:v>
                </c:pt>
                <c:pt idx="61927">
                  <c:v>168.58600000000001</c:v>
                </c:pt>
                <c:pt idx="61928">
                  <c:v>169.19300000000001</c:v>
                </c:pt>
                <c:pt idx="61929">
                  <c:v>169.80500000000001</c:v>
                </c:pt>
                <c:pt idx="61930">
                  <c:v>170.423</c:v>
                </c:pt>
                <c:pt idx="61931">
                  <c:v>171.04599999999999</c:v>
                </c:pt>
                <c:pt idx="61932">
                  <c:v>171.67399999999998</c:v>
                </c:pt>
                <c:pt idx="61933">
                  <c:v>172.309</c:v>
                </c:pt>
                <c:pt idx="61934">
                  <c:v>172.94800000000001</c:v>
                </c:pt>
                <c:pt idx="61935">
                  <c:v>173.59399999999999</c:v>
                </c:pt>
                <c:pt idx="61936">
                  <c:v>174.24499999999998</c:v>
                </c:pt>
                <c:pt idx="61937">
                  <c:v>174.90200000000004</c:v>
                </c:pt>
                <c:pt idx="61938">
                  <c:v>175.56399999999999</c:v>
                </c:pt>
                <c:pt idx="61939">
                  <c:v>176.232</c:v>
                </c:pt>
                <c:pt idx="61940">
                  <c:v>176.905</c:v>
                </c:pt>
                <c:pt idx="61941">
                  <c:v>177.58500000000001</c:v>
                </c:pt>
                <c:pt idx="61942">
                  <c:v>178.26900000000001</c:v>
                </c:pt>
                <c:pt idx="61943">
                  <c:v>178.96</c:v>
                </c:pt>
                <c:pt idx="61944">
                  <c:v>179.65600000000001</c:v>
                </c:pt>
                <c:pt idx="61945">
                  <c:v>180.35800000000012</c:v>
                </c:pt>
                <c:pt idx="61946">
                  <c:v>181.066</c:v>
                </c:pt>
                <c:pt idx="61947">
                  <c:v>181.77899999999997</c:v>
                </c:pt>
                <c:pt idx="61948">
                  <c:v>182.4980000000001</c:v>
                </c:pt>
                <c:pt idx="61949">
                  <c:v>183.22300000000001</c:v>
                </c:pt>
                <c:pt idx="61950">
                  <c:v>183.953</c:v>
                </c:pt>
                <c:pt idx="61951">
                  <c:v>184.68900000000002</c:v>
                </c:pt>
                <c:pt idx="61952">
                  <c:v>185.43100000000001</c:v>
                </c:pt>
                <c:pt idx="61953">
                  <c:v>186.178</c:v>
                </c:pt>
                <c:pt idx="61954">
                  <c:v>186.93100000000001</c:v>
                </c:pt>
                <c:pt idx="61955">
                  <c:v>187.68900000000002</c:v>
                </c:pt>
                <c:pt idx="61956">
                  <c:v>188.453</c:v>
                </c:pt>
                <c:pt idx="61957">
                  <c:v>189.22300000000001</c:v>
                </c:pt>
                <c:pt idx="61958">
                  <c:v>189.9980000000001</c:v>
                </c:pt>
                <c:pt idx="61959">
                  <c:v>190.77799999999999</c:v>
                </c:pt>
                <c:pt idx="61960">
                  <c:v>191.56399999999999</c:v>
                </c:pt>
                <c:pt idx="61961">
                  <c:v>192.35600000000011</c:v>
                </c:pt>
                <c:pt idx="61962">
                  <c:v>193.15300000000002</c:v>
                </c:pt>
                <c:pt idx="61963">
                  <c:v>193.95600000000007</c:v>
                </c:pt>
                <c:pt idx="61964">
                  <c:v>194.76300000000001</c:v>
                </c:pt>
                <c:pt idx="61965">
                  <c:v>195.577</c:v>
                </c:pt>
                <c:pt idx="61966">
                  <c:v>196.39500000000001</c:v>
                </c:pt>
                <c:pt idx="61967">
                  <c:v>197.21899999999999</c:v>
                </c:pt>
                <c:pt idx="61968">
                  <c:v>198.048</c:v>
                </c:pt>
                <c:pt idx="61969">
                  <c:v>198.88200000000012</c:v>
                </c:pt>
                <c:pt idx="61970">
                  <c:v>199.72200000000001</c:v>
                </c:pt>
                <c:pt idx="61971">
                  <c:v>200.566</c:v>
                </c:pt>
                <c:pt idx="61972">
                  <c:v>201.416</c:v>
                </c:pt>
                <c:pt idx="61973">
                  <c:v>202.27099999999999</c:v>
                </c:pt>
                <c:pt idx="61974">
                  <c:v>203.13</c:v>
                </c:pt>
                <c:pt idx="61975">
                  <c:v>203.995</c:v>
                </c:pt>
                <c:pt idx="61976">
                  <c:v>204.86500000000001</c:v>
                </c:pt>
                <c:pt idx="61977">
                  <c:v>205.739</c:v>
                </c:pt>
                <c:pt idx="61978">
                  <c:v>206.61799999999999</c:v>
                </c:pt>
                <c:pt idx="61979">
                  <c:v>207.50200000000001</c:v>
                </c:pt>
                <c:pt idx="61980">
                  <c:v>208.3910000000001</c:v>
                </c:pt>
                <c:pt idx="61981">
                  <c:v>209.28399999999999</c:v>
                </c:pt>
                <c:pt idx="61982">
                  <c:v>210.18200000000004</c:v>
                </c:pt>
                <c:pt idx="61983">
                  <c:v>211.084</c:v>
                </c:pt>
                <c:pt idx="61984">
                  <c:v>211.99100000000001</c:v>
                </c:pt>
                <c:pt idx="61985">
                  <c:v>212.90200000000004</c:v>
                </c:pt>
                <c:pt idx="61986">
                  <c:v>213.81700000000001</c:v>
                </c:pt>
                <c:pt idx="61987">
                  <c:v>214.73699999999999</c:v>
                </c:pt>
                <c:pt idx="61988">
                  <c:v>215.661</c:v>
                </c:pt>
                <c:pt idx="61989">
                  <c:v>216.589</c:v>
                </c:pt>
                <c:pt idx="61990">
                  <c:v>217.52</c:v>
                </c:pt>
                <c:pt idx="61991">
                  <c:v>218.45600000000007</c:v>
                </c:pt>
                <c:pt idx="61992">
                  <c:v>219.39600000000004</c:v>
                </c:pt>
                <c:pt idx="61993">
                  <c:v>220.34</c:v>
                </c:pt>
                <c:pt idx="61994">
                  <c:v>221.28700000000001</c:v>
                </c:pt>
                <c:pt idx="61995">
                  <c:v>222.238</c:v>
                </c:pt>
                <c:pt idx="61996">
                  <c:v>223.19300000000001</c:v>
                </c:pt>
                <c:pt idx="61997">
                  <c:v>224.15</c:v>
                </c:pt>
                <c:pt idx="61998">
                  <c:v>225.11199999999999</c:v>
                </c:pt>
                <c:pt idx="61999">
                  <c:v>226.077</c:v>
                </c:pt>
                <c:pt idx="62000">
                  <c:v>227.04499999999999</c:v>
                </c:pt>
                <c:pt idx="62001">
                  <c:v>228.01599999999999</c:v>
                </c:pt>
                <c:pt idx="62002">
                  <c:v>228.99</c:v>
                </c:pt>
                <c:pt idx="62003">
                  <c:v>229.96700000000001</c:v>
                </c:pt>
                <c:pt idx="62004">
                  <c:v>230.947</c:v>
                </c:pt>
                <c:pt idx="62005">
                  <c:v>231.93</c:v>
                </c:pt>
                <c:pt idx="62006">
                  <c:v>232.91499999999999</c:v>
                </c:pt>
                <c:pt idx="62007">
                  <c:v>233.90300000000002</c:v>
                </c:pt>
                <c:pt idx="62008">
                  <c:v>234.89400000000001</c:v>
                </c:pt>
                <c:pt idx="62009">
                  <c:v>235.88600000000011</c:v>
                </c:pt>
                <c:pt idx="62010">
                  <c:v>236.88200000000012</c:v>
                </c:pt>
                <c:pt idx="62011">
                  <c:v>237.87900000000002</c:v>
                </c:pt>
                <c:pt idx="62012">
                  <c:v>238.87900000000002</c:v>
                </c:pt>
                <c:pt idx="62013">
                  <c:v>239.88000000000011</c:v>
                </c:pt>
                <c:pt idx="62014">
                  <c:v>240.88300000000001</c:v>
                </c:pt>
                <c:pt idx="62015">
                  <c:v>241.88800000000012</c:v>
                </c:pt>
                <c:pt idx="62016">
                  <c:v>242.89500000000001</c:v>
                </c:pt>
                <c:pt idx="62017">
                  <c:v>243.904</c:v>
                </c:pt>
                <c:pt idx="62018">
                  <c:v>244.91300000000001</c:v>
                </c:pt>
                <c:pt idx="62019">
                  <c:v>245.92500000000001</c:v>
                </c:pt>
                <c:pt idx="62020">
                  <c:v>246.93700000000001</c:v>
                </c:pt>
                <c:pt idx="62021">
                  <c:v>247.95000000000007</c:v>
                </c:pt>
                <c:pt idx="62022">
                  <c:v>248.965</c:v>
                </c:pt>
                <c:pt idx="62023">
                  <c:v>249.9800000000001</c:v>
                </c:pt>
                <c:pt idx="62024">
                  <c:v>250.99700000000001</c:v>
                </c:pt>
                <c:pt idx="62025">
                  <c:v>252.01300000000001</c:v>
                </c:pt>
                <c:pt idx="62026">
                  <c:v>253.03100000000001</c:v>
                </c:pt>
                <c:pt idx="62027">
                  <c:v>254.04900000000001</c:v>
                </c:pt>
                <c:pt idx="62028">
                  <c:v>255.06700000000001</c:v>
                </c:pt>
                <c:pt idx="62029">
                  <c:v>256.08499999999975</c:v>
                </c:pt>
                <c:pt idx="62030">
                  <c:v>257.10399999999993</c:v>
                </c:pt>
                <c:pt idx="62031">
                  <c:v>258.12200000000001</c:v>
                </c:pt>
                <c:pt idx="62032">
                  <c:v>259.14000000000021</c:v>
                </c:pt>
                <c:pt idx="62033">
                  <c:v>260.15800000000002</c:v>
                </c:pt>
                <c:pt idx="62034">
                  <c:v>261.17599999999999</c:v>
                </c:pt>
                <c:pt idx="62035">
                  <c:v>262.19299999999993</c:v>
                </c:pt>
                <c:pt idx="62036">
                  <c:v>263.209</c:v>
                </c:pt>
                <c:pt idx="62037">
                  <c:v>264.22399999999965</c:v>
                </c:pt>
                <c:pt idx="62038">
                  <c:v>265.23899999999958</c:v>
                </c:pt>
                <c:pt idx="62039">
                  <c:v>266.25299999999999</c:v>
                </c:pt>
                <c:pt idx="62040">
                  <c:v>267.26499999999999</c:v>
                </c:pt>
                <c:pt idx="62041">
                  <c:v>268.27599999999978</c:v>
                </c:pt>
                <c:pt idx="62042">
                  <c:v>269.28599999999977</c:v>
                </c:pt>
                <c:pt idx="62043">
                  <c:v>270.29399999999958</c:v>
                </c:pt>
                <c:pt idx="62044">
                  <c:v>271.3</c:v>
                </c:pt>
                <c:pt idx="62045">
                  <c:v>272.30500000000001</c:v>
                </c:pt>
                <c:pt idx="62046">
                  <c:v>273.30799999999999</c:v>
                </c:pt>
                <c:pt idx="62047">
                  <c:v>274.30799999999999</c:v>
                </c:pt>
                <c:pt idx="62048">
                  <c:v>275.30700000000002</c:v>
                </c:pt>
                <c:pt idx="62049">
                  <c:v>276.303</c:v>
                </c:pt>
                <c:pt idx="62050">
                  <c:v>277.29599999999965</c:v>
                </c:pt>
                <c:pt idx="62051">
                  <c:v>278.28699999999958</c:v>
                </c:pt>
                <c:pt idx="62052">
                  <c:v>279.27599999999978</c:v>
                </c:pt>
                <c:pt idx="62053">
                  <c:v>280.2609999999998</c:v>
                </c:pt>
                <c:pt idx="62054">
                  <c:v>281.24400000000026</c:v>
                </c:pt>
                <c:pt idx="62055">
                  <c:v>282.22299999999979</c:v>
                </c:pt>
                <c:pt idx="62056">
                  <c:v>283.19900000000001</c:v>
                </c:pt>
                <c:pt idx="62057">
                  <c:v>284.17099999999999</c:v>
                </c:pt>
                <c:pt idx="62058">
                  <c:v>285.14000000000021</c:v>
                </c:pt>
                <c:pt idx="62059">
                  <c:v>286.10599999999999</c:v>
                </c:pt>
                <c:pt idx="62060">
                  <c:v>287.06700000000001</c:v>
                </c:pt>
                <c:pt idx="62061">
                  <c:v>288.02499999999975</c:v>
                </c:pt>
                <c:pt idx="62062">
                  <c:v>288.97899999999959</c:v>
                </c:pt>
                <c:pt idx="62063">
                  <c:v>289.92799999999966</c:v>
                </c:pt>
                <c:pt idx="62064">
                  <c:v>290.87299999999999</c:v>
                </c:pt>
                <c:pt idx="62065">
                  <c:v>291.81400000000002</c:v>
                </c:pt>
                <c:pt idx="62066">
                  <c:v>292.74900000000002</c:v>
                </c:pt>
                <c:pt idx="62067">
                  <c:v>293.68099999999993</c:v>
                </c:pt>
                <c:pt idx="62068">
                  <c:v>294.60700000000008</c:v>
                </c:pt>
                <c:pt idx="62069">
                  <c:v>295.52799999999979</c:v>
                </c:pt>
                <c:pt idx="62070">
                  <c:v>296.44400000000002</c:v>
                </c:pt>
                <c:pt idx="62071">
                  <c:v>297.35500000000002</c:v>
                </c:pt>
                <c:pt idx="62072">
                  <c:v>298.26</c:v>
                </c:pt>
                <c:pt idx="62073">
                  <c:v>299.16000000000008</c:v>
                </c:pt>
                <c:pt idx="62074">
                  <c:v>300.05500000000001</c:v>
                </c:pt>
                <c:pt idx="62075">
                  <c:v>300.94299999999993</c:v>
                </c:pt>
                <c:pt idx="62076">
                  <c:v>301.82499999999999</c:v>
                </c:pt>
                <c:pt idx="62077">
                  <c:v>302.702</c:v>
                </c:pt>
                <c:pt idx="62078">
                  <c:v>303.572</c:v>
                </c:pt>
                <c:pt idx="62079">
                  <c:v>304.43499999999977</c:v>
                </c:pt>
                <c:pt idx="62080">
                  <c:v>305.29299999999978</c:v>
                </c:pt>
                <c:pt idx="62081">
                  <c:v>306.14299999999997</c:v>
                </c:pt>
                <c:pt idx="62082">
                  <c:v>306.98699999999963</c:v>
                </c:pt>
                <c:pt idx="62083">
                  <c:v>307.82400000000001</c:v>
                </c:pt>
                <c:pt idx="62084">
                  <c:v>308.65400000000022</c:v>
                </c:pt>
                <c:pt idx="62085">
                  <c:v>309.47699999999958</c:v>
                </c:pt>
                <c:pt idx="62086">
                  <c:v>310.29299999999978</c:v>
                </c:pt>
                <c:pt idx="62087">
                  <c:v>311.101</c:v>
                </c:pt>
                <c:pt idx="62088">
                  <c:v>311.90199999999965</c:v>
                </c:pt>
                <c:pt idx="62089">
                  <c:v>312.69499999999999</c:v>
                </c:pt>
                <c:pt idx="62090">
                  <c:v>313.47999999999979</c:v>
                </c:pt>
                <c:pt idx="62091">
                  <c:v>314.25700000000001</c:v>
                </c:pt>
                <c:pt idx="62092">
                  <c:v>315.02699999999965</c:v>
                </c:pt>
                <c:pt idx="62093">
                  <c:v>315.78799999999978</c:v>
                </c:pt>
                <c:pt idx="62094">
                  <c:v>316.541</c:v>
                </c:pt>
                <c:pt idx="62095">
                  <c:v>317.28500000000003</c:v>
                </c:pt>
                <c:pt idx="62096">
                  <c:v>318.02199999999965</c:v>
                </c:pt>
                <c:pt idx="62097">
                  <c:v>318.74900000000002</c:v>
                </c:pt>
                <c:pt idx="62098">
                  <c:v>319.46799999999979</c:v>
                </c:pt>
                <c:pt idx="62099">
                  <c:v>320.17700000000002</c:v>
                </c:pt>
                <c:pt idx="62100">
                  <c:v>320.87799999999999</c:v>
                </c:pt>
                <c:pt idx="62101">
                  <c:v>321.57</c:v>
                </c:pt>
                <c:pt idx="62102">
                  <c:v>322.25200000000001</c:v>
                </c:pt>
                <c:pt idx="62103">
                  <c:v>322.92499999999978</c:v>
                </c:pt>
                <c:pt idx="62104">
                  <c:v>323.589</c:v>
                </c:pt>
                <c:pt idx="62105">
                  <c:v>324.24299999999999</c:v>
                </c:pt>
                <c:pt idx="62106">
                  <c:v>324.887</c:v>
                </c:pt>
                <c:pt idx="62107">
                  <c:v>325.52199999999965</c:v>
                </c:pt>
                <c:pt idx="62108">
                  <c:v>326.14600000000002</c:v>
                </c:pt>
                <c:pt idx="62109">
                  <c:v>326.7609999999998</c:v>
                </c:pt>
                <c:pt idx="62110">
                  <c:v>327.36500000000001</c:v>
                </c:pt>
                <c:pt idx="62111">
                  <c:v>327.959</c:v>
                </c:pt>
                <c:pt idx="62112">
                  <c:v>328.54300000000001</c:v>
                </c:pt>
                <c:pt idx="62113">
                  <c:v>329.11599999999999</c:v>
                </c:pt>
                <c:pt idx="62114">
                  <c:v>329.67899999999975</c:v>
                </c:pt>
                <c:pt idx="62115">
                  <c:v>330.23099999999965</c:v>
                </c:pt>
                <c:pt idx="62116">
                  <c:v>330.7729999999998</c:v>
                </c:pt>
                <c:pt idx="62117">
                  <c:v>331.303</c:v>
                </c:pt>
                <c:pt idx="62118">
                  <c:v>331.82299999999975</c:v>
                </c:pt>
                <c:pt idx="62119">
                  <c:v>332.33099999999979</c:v>
                </c:pt>
                <c:pt idx="62120">
                  <c:v>332.82799999999975</c:v>
                </c:pt>
                <c:pt idx="62121">
                  <c:v>333.31400000000002</c:v>
                </c:pt>
                <c:pt idx="62122">
                  <c:v>333.78899999999965</c:v>
                </c:pt>
                <c:pt idx="62123">
                  <c:v>334.25200000000001</c:v>
                </c:pt>
                <c:pt idx="62124">
                  <c:v>334.70400000000001</c:v>
                </c:pt>
                <c:pt idx="62125">
                  <c:v>335.14400000000023</c:v>
                </c:pt>
                <c:pt idx="62126">
                  <c:v>335.572</c:v>
                </c:pt>
                <c:pt idx="62127">
                  <c:v>335.98899999999958</c:v>
                </c:pt>
                <c:pt idx="62128">
                  <c:v>336.39299999999974</c:v>
                </c:pt>
                <c:pt idx="62129">
                  <c:v>336.78599999999977</c:v>
                </c:pt>
                <c:pt idx="62130">
                  <c:v>337.166</c:v>
                </c:pt>
                <c:pt idx="62131">
                  <c:v>337.53500000000003</c:v>
                </c:pt>
                <c:pt idx="62132">
                  <c:v>337.89099999999979</c:v>
                </c:pt>
                <c:pt idx="62133">
                  <c:v>338.23499999999979</c:v>
                </c:pt>
                <c:pt idx="62134">
                  <c:v>338.56599999999975</c:v>
                </c:pt>
                <c:pt idx="62135">
                  <c:v>338.88499999999999</c:v>
                </c:pt>
                <c:pt idx="62136">
                  <c:v>339.19200000000001</c:v>
                </c:pt>
                <c:pt idx="62137">
                  <c:v>339.48599999999965</c:v>
                </c:pt>
                <c:pt idx="62138">
                  <c:v>339.767</c:v>
                </c:pt>
                <c:pt idx="62139">
                  <c:v>340.03500000000003</c:v>
                </c:pt>
                <c:pt idx="62140">
                  <c:v>340.29099999999966</c:v>
                </c:pt>
                <c:pt idx="62141">
                  <c:v>340.53399999999965</c:v>
                </c:pt>
                <c:pt idx="62142">
                  <c:v>340.76299999999975</c:v>
                </c:pt>
                <c:pt idx="62143">
                  <c:v>340.97999999999979</c:v>
                </c:pt>
                <c:pt idx="62144">
                  <c:v>341.18400000000008</c:v>
                </c:pt>
                <c:pt idx="62145">
                  <c:v>341.37400000000002</c:v>
                </c:pt>
                <c:pt idx="62146">
                  <c:v>341.55200000000002</c:v>
                </c:pt>
                <c:pt idx="62147">
                  <c:v>341.71599999999978</c:v>
                </c:pt>
                <c:pt idx="62148">
                  <c:v>341.86700000000002</c:v>
                </c:pt>
                <c:pt idx="62149">
                  <c:v>342.00400000000002</c:v>
                </c:pt>
                <c:pt idx="62150">
                  <c:v>342.12799999999999</c:v>
                </c:pt>
                <c:pt idx="62151">
                  <c:v>342.23899999999958</c:v>
                </c:pt>
                <c:pt idx="62152">
                  <c:v>342.33599999999979</c:v>
                </c:pt>
                <c:pt idx="62153">
                  <c:v>342.41899999999958</c:v>
                </c:pt>
                <c:pt idx="62154">
                  <c:v>342.48899999999958</c:v>
                </c:pt>
                <c:pt idx="62155">
                  <c:v>342.54500000000002</c:v>
                </c:pt>
                <c:pt idx="62156">
                  <c:v>342.58799999999979</c:v>
                </c:pt>
                <c:pt idx="62157">
                  <c:v>342.61700000000002</c:v>
                </c:pt>
                <c:pt idx="62158">
                  <c:v>342.63200000000001</c:v>
                </c:pt>
                <c:pt idx="62159">
                  <c:v>342.63299999999975</c:v>
                </c:pt>
                <c:pt idx="62160">
                  <c:v>342.62</c:v>
                </c:pt>
                <c:pt idx="62161">
                  <c:v>342.59399999999965</c:v>
                </c:pt>
                <c:pt idx="62162">
                  <c:v>342.55399999999975</c:v>
                </c:pt>
                <c:pt idx="62163">
                  <c:v>342.5</c:v>
                </c:pt>
                <c:pt idx="62164">
                  <c:v>342.43099999999959</c:v>
                </c:pt>
                <c:pt idx="62165">
                  <c:v>342.34899999999999</c:v>
                </c:pt>
                <c:pt idx="62166">
                  <c:v>342.25299999999999</c:v>
                </c:pt>
                <c:pt idx="62167">
                  <c:v>342.14299999999997</c:v>
                </c:pt>
                <c:pt idx="62168">
                  <c:v>342.01799999999974</c:v>
                </c:pt>
                <c:pt idx="62169">
                  <c:v>341.88</c:v>
                </c:pt>
                <c:pt idx="62170">
                  <c:v>341.72799999999978</c:v>
                </c:pt>
                <c:pt idx="62171">
                  <c:v>341.56099999999975</c:v>
                </c:pt>
                <c:pt idx="62172">
                  <c:v>341.38099999999974</c:v>
                </c:pt>
                <c:pt idx="62173">
                  <c:v>341.18599999999975</c:v>
                </c:pt>
                <c:pt idx="62174">
                  <c:v>340.97699999999958</c:v>
                </c:pt>
                <c:pt idx="62175">
                  <c:v>340.75400000000002</c:v>
                </c:pt>
                <c:pt idx="62176">
                  <c:v>340.517</c:v>
                </c:pt>
                <c:pt idx="62177">
                  <c:v>340.26599999999979</c:v>
                </c:pt>
                <c:pt idx="62178">
                  <c:v>340.00099999999975</c:v>
                </c:pt>
                <c:pt idx="62179">
                  <c:v>339.72099999999978</c:v>
                </c:pt>
                <c:pt idx="62180">
                  <c:v>339.42799999999966</c:v>
                </c:pt>
                <c:pt idx="62181">
                  <c:v>339.12</c:v>
                </c:pt>
                <c:pt idx="62182">
                  <c:v>338.79799999999977</c:v>
                </c:pt>
                <c:pt idx="62183">
                  <c:v>338.46199999999965</c:v>
                </c:pt>
                <c:pt idx="62184">
                  <c:v>338.11200000000002</c:v>
                </c:pt>
                <c:pt idx="62185">
                  <c:v>337.74799999999999</c:v>
                </c:pt>
                <c:pt idx="62186">
                  <c:v>337.36900000000026</c:v>
                </c:pt>
                <c:pt idx="62187">
                  <c:v>336.97699999999958</c:v>
                </c:pt>
                <c:pt idx="62188">
                  <c:v>336.57100000000003</c:v>
                </c:pt>
                <c:pt idx="62189">
                  <c:v>336.1500000000002</c:v>
                </c:pt>
                <c:pt idx="62190">
                  <c:v>335.71599999999978</c:v>
                </c:pt>
                <c:pt idx="62191">
                  <c:v>335.26799999999974</c:v>
                </c:pt>
                <c:pt idx="62192">
                  <c:v>334.80500000000001</c:v>
                </c:pt>
                <c:pt idx="62193">
                  <c:v>334.32900000000001</c:v>
                </c:pt>
                <c:pt idx="62194">
                  <c:v>333.839</c:v>
                </c:pt>
                <c:pt idx="62195">
                  <c:v>333.33499999999975</c:v>
                </c:pt>
                <c:pt idx="62196">
                  <c:v>332.81700000000001</c:v>
                </c:pt>
                <c:pt idx="62197">
                  <c:v>332.28500000000003</c:v>
                </c:pt>
                <c:pt idx="62198">
                  <c:v>331.74</c:v>
                </c:pt>
                <c:pt idx="62199">
                  <c:v>331.18</c:v>
                </c:pt>
                <c:pt idx="62200">
                  <c:v>330.60700000000008</c:v>
                </c:pt>
                <c:pt idx="62201">
                  <c:v>330.02099999999979</c:v>
                </c:pt>
                <c:pt idx="62202">
                  <c:v>329.42099999999965</c:v>
                </c:pt>
                <c:pt idx="62203">
                  <c:v>328.80700000000002</c:v>
                </c:pt>
                <c:pt idx="62204">
                  <c:v>328.18</c:v>
                </c:pt>
                <c:pt idx="62205">
                  <c:v>327.53899999999965</c:v>
                </c:pt>
                <c:pt idx="62206">
                  <c:v>326.88499999999999</c:v>
                </c:pt>
                <c:pt idx="62207">
                  <c:v>326.21699999999959</c:v>
                </c:pt>
                <c:pt idx="62208">
                  <c:v>325.53599999999977</c:v>
                </c:pt>
                <c:pt idx="62209">
                  <c:v>324.84199999999993</c:v>
                </c:pt>
                <c:pt idx="62210">
                  <c:v>324.13499999999999</c:v>
                </c:pt>
                <c:pt idx="62211">
                  <c:v>323.41499999999979</c:v>
                </c:pt>
                <c:pt idx="62212">
                  <c:v>322.68099999999993</c:v>
                </c:pt>
                <c:pt idx="62213">
                  <c:v>321.93400000000003</c:v>
                </c:pt>
                <c:pt idx="62214">
                  <c:v>321.17500000000001</c:v>
                </c:pt>
                <c:pt idx="62215">
                  <c:v>320.40199999999965</c:v>
                </c:pt>
                <c:pt idx="62216">
                  <c:v>319.61700000000002</c:v>
                </c:pt>
                <c:pt idx="62217">
                  <c:v>318.81900000000002</c:v>
                </c:pt>
                <c:pt idx="62218">
                  <c:v>318.00799999999975</c:v>
                </c:pt>
                <c:pt idx="62219">
                  <c:v>317.185</c:v>
                </c:pt>
                <c:pt idx="62220">
                  <c:v>316.34899999999999</c:v>
                </c:pt>
                <c:pt idx="62221">
                  <c:v>315.50099999999975</c:v>
                </c:pt>
                <c:pt idx="62222">
                  <c:v>314.64000000000021</c:v>
                </c:pt>
                <c:pt idx="62223">
                  <c:v>313.767</c:v>
                </c:pt>
                <c:pt idx="62224">
                  <c:v>312.88200000000001</c:v>
                </c:pt>
                <c:pt idx="62225">
                  <c:v>311.98399999999958</c:v>
                </c:pt>
                <c:pt idx="62226">
                  <c:v>311.07400000000001</c:v>
                </c:pt>
                <c:pt idx="62227">
                  <c:v>310.15300000000002</c:v>
                </c:pt>
                <c:pt idx="62228">
                  <c:v>309.21899999999965</c:v>
                </c:pt>
                <c:pt idx="62229">
                  <c:v>308.274</c:v>
                </c:pt>
                <c:pt idx="62230">
                  <c:v>307.31700000000001</c:v>
                </c:pt>
                <c:pt idx="62231">
                  <c:v>306.34800000000001</c:v>
                </c:pt>
                <c:pt idx="62232">
                  <c:v>305.36799999999999</c:v>
                </c:pt>
                <c:pt idx="62233">
                  <c:v>304.37599999999975</c:v>
                </c:pt>
                <c:pt idx="62234">
                  <c:v>303.37299999999999</c:v>
                </c:pt>
                <c:pt idx="62235">
                  <c:v>302.35899999999975</c:v>
                </c:pt>
                <c:pt idx="62236">
                  <c:v>301.334</c:v>
                </c:pt>
                <c:pt idx="62237">
                  <c:v>300.29700000000003</c:v>
                </c:pt>
                <c:pt idx="62238">
                  <c:v>299.24900000000002</c:v>
                </c:pt>
                <c:pt idx="62239">
                  <c:v>298.19099999999975</c:v>
                </c:pt>
                <c:pt idx="62240">
                  <c:v>297.12200000000001</c:v>
                </c:pt>
                <c:pt idx="62241">
                  <c:v>296.04199999999975</c:v>
                </c:pt>
                <c:pt idx="62242">
                  <c:v>294.95099999999979</c:v>
                </c:pt>
                <c:pt idx="62243">
                  <c:v>293.85000000000002</c:v>
                </c:pt>
                <c:pt idx="62244">
                  <c:v>292.73899999999958</c:v>
                </c:pt>
                <c:pt idx="62245">
                  <c:v>291.61799999999999</c:v>
                </c:pt>
                <c:pt idx="62246">
                  <c:v>290.48599999999965</c:v>
                </c:pt>
                <c:pt idx="62247">
                  <c:v>289.34399999999999</c:v>
                </c:pt>
                <c:pt idx="62248">
                  <c:v>288.19299999999993</c:v>
                </c:pt>
                <c:pt idx="62249">
                  <c:v>287.03099999999978</c:v>
                </c:pt>
                <c:pt idx="62250">
                  <c:v>285.86</c:v>
                </c:pt>
                <c:pt idx="62251">
                  <c:v>284.67899999999975</c:v>
                </c:pt>
                <c:pt idx="62252">
                  <c:v>283.48899999999958</c:v>
                </c:pt>
                <c:pt idx="62253">
                  <c:v>282.28999999999979</c:v>
                </c:pt>
                <c:pt idx="62254">
                  <c:v>281.08099999999979</c:v>
                </c:pt>
                <c:pt idx="62255">
                  <c:v>279.863</c:v>
                </c:pt>
                <c:pt idx="62256">
                  <c:v>278.6359999999998</c:v>
                </c:pt>
                <c:pt idx="62257">
                  <c:v>277.40099999999978</c:v>
                </c:pt>
                <c:pt idx="62258">
                  <c:v>276.15600000000001</c:v>
                </c:pt>
                <c:pt idx="62259">
                  <c:v>274.90299999999979</c:v>
                </c:pt>
                <c:pt idx="62260">
                  <c:v>273.64200000000022</c:v>
                </c:pt>
                <c:pt idx="62261">
                  <c:v>272.37200000000001</c:v>
                </c:pt>
                <c:pt idx="62262">
                  <c:v>271.09399999999965</c:v>
                </c:pt>
                <c:pt idx="62263">
                  <c:v>269.80700000000002</c:v>
                </c:pt>
                <c:pt idx="62264">
                  <c:v>268.51299999999975</c:v>
                </c:pt>
                <c:pt idx="62265">
                  <c:v>267.21099999999979</c:v>
                </c:pt>
                <c:pt idx="62266">
                  <c:v>265.90099999999978</c:v>
                </c:pt>
                <c:pt idx="62267">
                  <c:v>264.58300000000003</c:v>
                </c:pt>
                <c:pt idx="62268">
                  <c:v>263.25799999999975</c:v>
                </c:pt>
                <c:pt idx="62269">
                  <c:v>261.92599999999965</c:v>
                </c:pt>
                <c:pt idx="62270">
                  <c:v>260.58599999999979</c:v>
                </c:pt>
                <c:pt idx="62271">
                  <c:v>259.24</c:v>
                </c:pt>
                <c:pt idx="62272">
                  <c:v>257.8859999999998</c:v>
                </c:pt>
                <c:pt idx="62273">
                  <c:v>256.52599999999978</c:v>
                </c:pt>
                <c:pt idx="62274">
                  <c:v>255.15900000000002</c:v>
                </c:pt>
                <c:pt idx="62275">
                  <c:v>253.785</c:v>
                </c:pt>
                <c:pt idx="62276">
                  <c:v>252.405</c:v>
                </c:pt>
                <c:pt idx="62277">
                  <c:v>251.01900000000001</c:v>
                </c:pt>
                <c:pt idx="62278">
                  <c:v>249.626</c:v>
                </c:pt>
                <c:pt idx="62279">
                  <c:v>248.22800000000001</c:v>
                </c:pt>
                <c:pt idx="62280">
                  <c:v>246.82300000000001</c:v>
                </c:pt>
                <c:pt idx="62281">
                  <c:v>245.41300000000001</c:v>
                </c:pt>
                <c:pt idx="62282">
                  <c:v>243.9980000000001</c:v>
                </c:pt>
                <c:pt idx="62283">
                  <c:v>242.57599999999999</c:v>
                </c:pt>
                <c:pt idx="62284">
                  <c:v>241.15</c:v>
                </c:pt>
                <c:pt idx="62285">
                  <c:v>239.71799999999999</c:v>
                </c:pt>
                <c:pt idx="62286">
                  <c:v>238.28200000000001</c:v>
                </c:pt>
                <c:pt idx="62287">
                  <c:v>236.84</c:v>
                </c:pt>
                <c:pt idx="62288">
                  <c:v>235.39400000000001</c:v>
                </c:pt>
                <c:pt idx="62289">
                  <c:v>233.94300000000001</c:v>
                </c:pt>
                <c:pt idx="62290">
                  <c:v>232.48700000000011</c:v>
                </c:pt>
                <c:pt idx="62291">
                  <c:v>231.02700000000004</c:v>
                </c:pt>
                <c:pt idx="62292">
                  <c:v>229.56399999999999</c:v>
                </c:pt>
                <c:pt idx="62293">
                  <c:v>228.095</c:v>
                </c:pt>
                <c:pt idx="62294">
                  <c:v>226.624</c:v>
                </c:pt>
                <c:pt idx="62295">
                  <c:v>225.148</c:v>
                </c:pt>
                <c:pt idx="62296">
                  <c:v>223.66800000000001</c:v>
                </c:pt>
                <c:pt idx="62297">
                  <c:v>222.18600000000001</c:v>
                </c:pt>
                <c:pt idx="62298">
                  <c:v>220.69900000000001</c:v>
                </c:pt>
                <c:pt idx="62299">
                  <c:v>219.20999999999998</c:v>
                </c:pt>
                <c:pt idx="62300">
                  <c:v>217.71699999999998</c:v>
                </c:pt>
                <c:pt idx="62301">
                  <c:v>216.22200000000001</c:v>
                </c:pt>
                <c:pt idx="62302">
                  <c:v>214.72399999999999</c:v>
                </c:pt>
                <c:pt idx="62303">
                  <c:v>213.22300000000001</c:v>
                </c:pt>
                <c:pt idx="62304">
                  <c:v>211.72</c:v>
                </c:pt>
                <c:pt idx="62305">
                  <c:v>210.21399999999988</c:v>
                </c:pt>
                <c:pt idx="62306">
                  <c:v>208.70599999999999</c:v>
                </c:pt>
                <c:pt idx="62307">
                  <c:v>207.196</c:v>
                </c:pt>
                <c:pt idx="62308">
                  <c:v>205.684</c:v>
                </c:pt>
                <c:pt idx="62309">
                  <c:v>204.17099999999999</c:v>
                </c:pt>
                <c:pt idx="62310">
                  <c:v>202.655</c:v>
                </c:pt>
                <c:pt idx="62311">
                  <c:v>201.13800000000001</c:v>
                </c:pt>
                <c:pt idx="62312">
                  <c:v>199.62</c:v>
                </c:pt>
                <c:pt idx="62313">
                  <c:v>198.1</c:v>
                </c:pt>
                <c:pt idx="62314">
                  <c:v>196.58</c:v>
                </c:pt>
                <c:pt idx="62315">
                  <c:v>195.05800000000011</c:v>
                </c:pt>
                <c:pt idx="62316">
                  <c:v>193.536</c:v>
                </c:pt>
                <c:pt idx="62317">
                  <c:v>192.01300000000001</c:v>
                </c:pt>
                <c:pt idx="62318">
                  <c:v>190.489</c:v>
                </c:pt>
                <c:pt idx="62319">
                  <c:v>188.96600000000001</c:v>
                </c:pt>
                <c:pt idx="62320">
                  <c:v>187.441</c:v>
                </c:pt>
                <c:pt idx="62321">
                  <c:v>185.917</c:v>
                </c:pt>
                <c:pt idx="62322">
                  <c:v>184.393</c:v>
                </c:pt>
                <c:pt idx="62323">
                  <c:v>182.86800000000011</c:v>
                </c:pt>
                <c:pt idx="62324">
                  <c:v>181.34399999999999</c:v>
                </c:pt>
                <c:pt idx="62325">
                  <c:v>179.82100000000011</c:v>
                </c:pt>
                <c:pt idx="62326">
                  <c:v>178.298</c:v>
                </c:pt>
                <c:pt idx="62327">
                  <c:v>176.77599999999998</c:v>
                </c:pt>
                <c:pt idx="62328">
                  <c:v>175.25399999999999</c:v>
                </c:pt>
                <c:pt idx="62329">
                  <c:v>173.73399999999998</c:v>
                </c:pt>
                <c:pt idx="62330">
                  <c:v>172.21399999999988</c:v>
                </c:pt>
                <c:pt idx="62331">
                  <c:v>170.696</c:v>
                </c:pt>
                <c:pt idx="62332">
                  <c:v>169.17899999999997</c:v>
                </c:pt>
                <c:pt idx="62333">
                  <c:v>167.66399999999999</c:v>
                </c:pt>
                <c:pt idx="62334">
                  <c:v>166.15</c:v>
                </c:pt>
                <c:pt idx="62335">
                  <c:v>164.63800000000001</c:v>
                </c:pt>
                <c:pt idx="62336">
                  <c:v>163.12800000000001</c:v>
                </c:pt>
                <c:pt idx="62337">
                  <c:v>161.61899999999997</c:v>
                </c:pt>
                <c:pt idx="62338">
                  <c:v>160.11299999999997</c:v>
                </c:pt>
                <c:pt idx="62339">
                  <c:v>158.60900000000001</c:v>
                </c:pt>
                <c:pt idx="62340">
                  <c:v>157.108</c:v>
                </c:pt>
                <c:pt idx="62341">
                  <c:v>155.60900000000001</c:v>
                </c:pt>
                <c:pt idx="62342">
                  <c:v>154.11299999999997</c:v>
                </c:pt>
                <c:pt idx="62343">
                  <c:v>152.61899999999997</c:v>
                </c:pt>
                <c:pt idx="62344">
                  <c:v>151.12800000000001</c:v>
                </c:pt>
                <c:pt idx="62345">
                  <c:v>149.63999999999999</c:v>
                </c:pt>
                <c:pt idx="62346">
                  <c:v>148.15600000000001</c:v>
                </c:pt>
                <c:pt idx="62347">
                  <c:v>146.67399999999998</c:v>
                </c:pt>
                <c:pt idx="62348">
                  <c:v>145.196</c:v>
                </c:pt>
                <c:pt idx="62349">
                  <c:v>143.721</c:v>
                </c:pt>
                <c:pt idx="62350">
                  <c:v>142.25</c:v>
                </c:pt>
                <c:pt idx="62351">
                  <c:v>140.78300000000002</c:v>
                </c:pt>
                <c:pt idx="62352">
                  <c:v>139.31900000000002</c:v>
                </c:pt>
                <c:pt idx="62353">
                  <c:v>137.85900000000001</c:v>
                </c:pt>
                <c:pt idx="62354">
                  <c:v>136.40300000000002</c:v>
                </c:pt>
                <c:pt idx="62355">
                  <c:v>134.95200000000011</c:v>
                </c:pt>
                <c:pt idx="62356">
                  <c:v>133.50399999999999</c:v>
                </c:pt>
                <c:pt idx="62357">
                  <c:v>132.06100000000001</c:v>
                </c:pt>
                <c:pt idx="62358">
                  <c:v>130.62300000000002</c:v>
                </c:pt>
                <c:pt idx="62359">
                  <c:v>129.18900000000002</c:v>
                </c:pt>
                <c:pt idx="62360">
                  <c:v>127.76</c:v>
                </c:pt>
                <c:pt idx="62361">
                  <c:v>126.33499999999999</c:v>
                </c:pt>
                <c:pt idx="62362">
                  <c:v>124.91500000000002</c:v>
                </c:pt>
                <c:pt idx="62363">
                  <c:v>123.501</c:v>
                </c:pt>
                <c:pt idx="62364">
                  <c:v>122.09099999999999</c:v>
                </c:pt>
                <c:pt idx="62365">
                  <c:v>120.687</c:v>
                </c:pt>
                <c:pt idx="62366">
                  <c:v>119.288</c:v>
                </c:pt>
                <c:pt idx="62367">
                  <c:v>117.89400000000002</c:v>
                </c:pt>
                <c:pt idx="62368">
                  <c:v>116.506</c:v>
                </c:pt>
                <c:pt idx="62369">
                  <c:v>115.12299999999998</c:v>
                </c:pt>
                <c:pt idx="62370">
                  <c:v>113.74600000000002</c:v>
                </c:pt>
                <c:pt idx="62371">
                  <c:v>112.37499999999999</c:v>
                </c:pt>
                <c:pt idx="62372">
                  <c:v>111.01</c:v>
                </c:pt>
                <c:pt idx="62373">
                  <c:v>109.64999999999999</c:v>
                </c:pt>
                <c:pt idx="62374">
                  <c:v>108.29700000000005</c:v>
                </c:pt>
                <c:pt idx="62375">
                  <c:v>106.94900000000005</c:v>
                </c:pt>
                <c:pt idx="62376">
                  <c:v>105.60799999999999</c:v>
                </c:pt>
                <c:pt idx="62377">
                  <c:v>104.274</c:v>
                </c:pt>
                <c:pt idx="62378">
                  <c:v>102.94500000000002</c:v>
                </c:pt>
                <c:pt idx="62379">
                  <c:v>101.62299999999998</c:v>
                </c:pt>
                <c:pt idx="62380">
                  <c:v>100.30800000000001</c:v>
                </c:pt>
                <c:pt idx="62381">
                  <c:v>98.999100000000027</c:v>
                </c:pt>
                <c:pt idx="62382">
                  <c:v>97.697000000000003</c:v>
                </c:pt>
                <c:pt idx="62383">
                  <c:v>96.401700000000005</c:v>
                </c:pt>
                <c:pt idx="62384">
                  <c:v>95.113299999999995</c:v>
                </c:pt>
                <c:pt idx="62385">
                  <c:v>93.831700000000012</c:v>
                </c:pt>
                <c:pt idx="62386">
                  <c:v>92.557300000000012</c:v>
                </c:pt>
                <c:pt idx="62387">
                  <c:v>91.289900000000003</c:v>
                </c:pt>
                <c:pt idx="62388">
                  <c:v>90.029600000000002</c:v>
                </c:pt>
                <c:pt idx="62389">
                  <c:v>88.776600000000002</c:v>
                </c:pt>
                <c:pt idx="62390">
                  <c:v>87.530799999999999</c:v>
                </c:pt>
                <c:pt idx="62391">
                  <c:v>86.292400000000001</c:v>
                </c:pt>
                <c:pt idx="62392">
                  <c:v>85.061400000000006</c:v>
                </c:pt>
                <c:pt idx="62393">
                  <c:v>83.837900000000005</c:v>
                </c:pt>
                <c:pt idx="62394">
                  <c:v>82.621899999999982</c:v>
                </c:pt>
                <c:pt idx="62395">
                  <c:v>81.413600000000059</c:v>
                </c:pt>
                <c:pt idx="62396">
                  <c:v>80.212900000000005</c:v>
                </c:pt>
                <c:pt idx="62397">
                  <c:v>79.019900000000007</c:v>
                </c:pt>
                <c:pt idx="62398">
                  <c:v>77.834800000000001</c:v>
                </c:pt>
                <c:pt idx="62399">
                  <c:v>76.657399999999981</c:v>
                </c:pt>
                <c:pt idx="62400">
                  <c:v>75.487899999999996</c:v>
                </c:pt>
                <c:pt idx="62401">
                  <c:v>74.326399999999978</c:v>
                </c:pt>
                <c:pt idx="62402">
                  <c:v>73.172999999999988</c:v>
                </c:pt>
                <c:pt idx="62403">
                  <c:v>72.027500000000003</c:v>
                </c:pt>
                <c:pt idx="62404">
                  <c:v>70.890199999999993</c:v>
                </c:pt>
                <c:pt idx="62405">
                  <c:v>69.760999999999996</c:v>
                </c:pt>
                <c:pt idx="62406">
                  <c:v>68.639899999999983</c:v>
                </c:pt>
                <c:pt idx="62407">
                  <c:v>67.527199999999993</c:v>
                </c:pt>
                <c:pt idx="62408">
                  <c:v>66.422600000000003</c:v>
                </c:pt>
                <c:pt idx="62409">
                  <c:v>65.326399999999978</c:v>
                </c:pt>
                <c:pt idx="62410">
                  <c:v>64.238600000000005</c:v>
                </c:pt>
                <c:pt idx="62411">
                  <c:v>63.159100000000002</c:v>
                </c:pt>
                <c:pt idx="62412">
                  <c:v>62.088200000000001</c:v>
                </c:pt>
                <c:pt idx="62413">
                  <c:v>61.025600000000011</c:v>
                </c:pt>
                <c:pt idx="62414">
                  <c:v>59.971699999999998</c:v>
                </c:pt>
                <c:pt idx="62415">
                  <c:v>58.926100000000012</c:v>
                </c:pt>
                <c:pt idx="62416">
                  <c:v>57.889299999999999</c:v>
                </c:pt>
                <c:pt idx="62417">
                  <c:v>56.861000000000004</c:v>
                </c:pt>
                <c:pt idx="62418">
                  <c:v>55.841299999999997</c:v>
                </c:pt>
                <c:pt idx="62419">
                  <c:v>54.830300000000001</c:v>
                </c:pt>
                <c:pt idx="62420">
                  <c:v>53.828000000000003</c:v>
                </c:pt>
                <c:pt idx="62421">
                  <c:v>52.834400000000002</c:v>
                </c:pt>
                <c:pt idx="62422">
                  <c:v>51.849499999999999</c:v>
                </c:pt>
                <c:pt idx="62423">
                  <c:v>50.873400000000004</c:v>
                </c:pt>
                <c:pt idx="62424">
                  <c:v>49.906100000000002</c:v>
                </c:pt>
                <c:pt idx="62425">
                  <c:v>48.947600000000001</c:v>
                </c:pt>
                <c:pt idx="62426">
                  <c:v>47.997900000000001</c:v>
                </c:pt>
                <c:pt idx="62427">
                  <c:v>47.057000000000002</c:v>
                </c:pt>
                <c:pt idx="62428">
                  <c:v>46.124900000000011</c:v>
                </c:pt>
                <c:pt idx="62429">
                  <c:v>45.201800000000006</c:v>
                </c:pt>
                <c:pt idx="62430">
                  <c:v>44.287500000000001</c:v>
                </c:pt>
                <c:pt idx="62431">
                  <c:v>43.381999999999998</c:v>
                </c:pt>
                <c:pt idx="62432">
                  <c:v>42.485600000000005</c:v>
                </c:pt>
                <c:pt idx="62433">
                  <c:v>41.598000000000013</c:v>
                </c:pt>
                <c:pt idx="62434">
                  <c:v>40.719300000000011</c:v>
                </c:pt>
                <c:pt idx="62435">
                  <c:v>39.849499999999999</c:v>
                </c:pt>
                <c:pt idx="62436">
                  <c:v>38.988700000000001</c:v>
                </c:pt>
                <c:pt idx="62437">
                  <c:v>38.136800000000001</c:v>
                </c:pt>
                <c:pt idx="62438">
                  <c:v>37.293900000000029</c:v>
                </c:pt>
                <c:pt idx="62439">
                  <c:v>36.459800000000001</c:v>
                </c:pt>
                <c:pt idx="62440">
                  <c:v>35.634700000000002</c:v>
                </c:pt>
                <c:pt idx="62441">
                  <c:v>34.8185</c:v>
                </c:pt>
                <c:pt idx="62442">
                  <c:v>34.011200000000002</c:v>
                </c:pt>
                <c:pt idx="62443">
                  <c:v>33.212900000000012</c:v>
                </c:pt>
                <c:pt idx="62444">
                  <c:v>32.423500000000011</c:v>
                </c:pt>
                <c:pt idx="62445">
                  <c:v>31.643000000000001</c:v>
                </c:pt>
                <c:pt idx="62446">
                  <c:v>30.871400000000001</c:v>
                </c:pt>
                <c:pt idx="62447">
                  <c:v>30.108599999999985</c:v>
                </c:pt>
                <c:pt idx="62448">
                  <c:v>29.354900000000015</c:v>
                </c:pt>
                <c:pt idx="62449">
                  <c:v>28.609900000000014</c:v>
                </c:pt>
                <c:pt idx="62450">
                  <c:v>27.873799999999989</c:v>
                </c:pt>
                <c:pt idx="62451">
                  <c:v>27.146599999999989</c:v>
                </c:pt>
                <c:pt idx="62452">
                  <c:v>26.428199999999979</c:v>
                </c:pt>
                <c:pt idx="62453">
                  <c:v>25.718599999999981</c:v>
                </c:pt>
                <c:pt idx="62454">
                  <c:v>25.017800000000019</c:v>
                </c:pt>
                <c:pt idx="62455">
                  <c:v>24.325800000000001</c:v>
                </c:pt>
                <c:pt idx="62456">
                  <c:v>23.642499999999977</c:v>
                </c:pt>
                <c:pt idx="62457">
                  <c:v>22.967999999999989</c:v>
                </c:pt>
                <c:pt idx="62458">
                  <c:v>22.302199999999985</c:v>
                </c:pt>
                <c:pt idx="62459">
                  <c:v>21.645099999999989</c:v>
                </c:pt>
                <c:pt idx="62460">
                  <c:v>20.996699999999979</c:v>
                </c:pt>
                <c:pt idx="62461">
                  <c:v>20.356900000000014</c:v>
                </c:pt>
                <c:pt idx="62462">
                  <c:v>19.7258</c:v>
                </c:pt>
                <c:pt idx="62463">
                  <c:v>19.103200000000001</c:v>
                </c:pt>
                <c:pt idx="62464">
                  <c:v>18.489299999999982</c:v>
                </c:pt>
                <c:pt idx="62465">
                  <c:v>17.883800000000001</c:v>
                </c:pt>
                <c:pt idx="62466">
                  <c:v>17.286799999999971</c:v>
                </c:pt>
                <c:pt idx="62467">
                  <c:v>16.698399999999989</c:v>
                </c:pt>
                <c:pt idx="62468">
                  <c:v>16.118400000000001</c:v>
                </c:pt>
                <c:pt idx="62469">
                  <c:v>15.546800000000001</c:v>
                </c:pt>
                <c:pt idx="62470">
                  <c:v>14.983500000000006</c:v>
                </c:pt>
                <c:pt idx="62471">
                  <c:v>14.428700000000001</c:v>
                </c:pt>
                <c:pt idx="62472">
                  <c:v>13.882100000000008</c:v>
                </c:pt>
                <c:pt idx="62473">
                  <c:v>13.3438</c:v>
                </c:pt>
                <c:pt idx="62474">
                  <c:v>12.813700000000004</c:v>
                </c:pt>
                <c:pt idx="62475">
                  <c:v>12.2918</c:v>
                </c:pt>
                <c:pt idx="62476">
                  <c:v>11.7781</c:v>
                </c:pt>
                <c:pt idx="62477">
                  <c:v>11.272500000000004</c:v>
                </c:pt>
                <c:pt idx="62478">
                  <c:v>10.7751</c:v>
                </c:pt>
                <c:pt idx="62479">
                  <c:v>10.285600000000002</c:v>
                </c:pt>
                <c:pt idx="62480">
                  <c:v>9.8041100000000014</c:v>
                </c:pt>
                <c:pt idx="62481">
                  <c:v>9.3305500000000006</c:v>
                </c:pt>
                <c:pt idx="62482">
                  <c:v>8.8649300000000046</c:v>
                </c:pt>
                <c:pt idx="62483">
                  <c:v>8.4071500000000015</c:v>
                </c:pt>
                <c:pt idx="62484">
                  <c:v>7.95716</c:v>
                </c:pt>
                <c:pt idx="62485">
                  <c:v>7.5150299999999985</c:v>
                </c:pt>
                <c:pt idx="62486">
                  <c:v>7.0805699999999998</c:v>
                </c:pt>
                <c:pt idx="62487">
                  <c:v>6.6537499999999996</c:v>
                </c:pt>
                <c:pt idx="62488">
                  <c:v>6.2345499999999996</c:v>
                </c:pt>
                <c:pt idx="62489">
                  <c:v>5.8229899999999937</c:v>
                </c:pt>
                <c:pt idx="62490">
                  <c:v>5.4188700000000001</c:v>
                </c:pt>
                <c:pt idx="62491">
                  <c:v>5.0223699999999996</c:v>
                </c:pt>
                <c:pt idx="62492">
                  <c:v>4.6332199999999997</c:v>
                </c:pt>
                <c:pt idx="62493">
                  <c:v>4.2513899999999998</c:v>
                </c:pt>
                <c:pt idx="62494">
                  <c:v>3.8769599999999973</c:v>
                </c:pt>
                <c:pt idx="62495">
                  <c:v>3.5097800000000001</c:v>
                </c:pt>
                <c:pt idx="62496">
                  <c:v>3.1497600000000001</c:v>
                </c:pt>
                <c:pt idx="62497">
                  <c:v>2.796949999999998</c:v>
                </c:pt>
                <c:pt idx="62498">
                  <c:v>2.4512699999999978</c:v>
                </c:pt>
                <c:pt idx="62499">
                  <c:v>2.1125999999999987</c:v>
                </c:pt>
                <c:pt idx="62500">
                  <c:v>1.7809899999999999</c:v>
                </c:pt>
                <c:pt idx="62501">
                  <c:v>1.4562599999999999</c:v>
                </c:pt>
                <c:pt idx="62502">
                  <c:v>1.1384500000000009</c:v>
                </c:pt>
                <c:pt idx="62503">
                  <c:v>0.82752000000000003</c:v>
                </c:pt>
                <c:pt idx="62504">
                  <c:v>0.52328199999999958</c:v>
                </c:pt>
                <c:pt idx="62505">
                  <c:v>0.22579299999999999</c:v>
                </c:pt>
                <c:pt idx="62506">
                  <c:v>-6.5074400000000004E-2</c:v>
                </c:pt>
                <c:pt idx="62507">
                  <c:v>-0.34931600000000035</c:v>
                </c:pt>
                <c:pt idx="62508">
                  <c:v>-0.62700299999999998</c:v>
                </c:pt>
                <c:pt idx="62509">
                  <c:v>-0.8982</c:v>
                </c:pt>
                <c:pt idx="62510">
                  <c:v>-1.1629700000000001</c:v>
                </c:pt>
                <c:pt idx="62511">
                  <c:v>-1.421419999999999</c:v>
                </c:pt>
                <c:pt idx="62512">
                  <c:v>-1.6735599999999999</c:v>
                </c:pt>
                <c:pt idx="62513">
                  <c:v>-1.91944</c:v>
                </c:pt>
                <c:pt idx="62514">
                  <c:v>-2.1591</c:v>
                </c:pt>
                <c:pt idx="62515">
                  <c:v>-2.3926599999999962</c:v>
                </c:pt>
                <c:pt idx="62516">
                  <c:v>-2.6201699999999999</c:v>
                </c:pt>
                <c:pt idx="62517">
                  <c:v>-2.84172</c:v>
                </c:pt>
                <c:pt idx="62518">
                  <c:v>-3.0572699999999982</c:v>
                </c:pt>
                <c:pt idx="62519">
                  <c:v>-3.26694</c:v>
                </c:pt>
                <c:pt idx="62520">
                  <c:v>-3.4708099999999984</c:v>
                </c:pt>
                <c:pt idx="62521">
                  <c:v>-3.6689400000000001</c:v>
                </c:pt>
                <c:pt idx="62522">
                  <c:v>-3.8613300000000002</c:v>
                </c:pt>
                <c:pt idx="62523">
                  <c:v>-4.0481299999999996</c:v>
                </c:pt>
                <c:pt idx="62524">
                  <c:v>-4.2293099999999999</c:v>
                </c:pt>
                <c:pt idx="62525">
                  <c:v>-4.4050000000000002</c:v>
                </c:pt>
                <c:pt idx="62526">
                  <c:v>-4.5753000000000004</c:v>
                </c:pt>
                <c:pt idx="62527">
                  <c:v>-4.7401799999999996</c:v>
                </c:pt>
                <c:pt idx="62528">
                  <c:v>-4.8997200000000003</c:v>
                </c:pt>
                <c:pt idx="62529">
                  <c:v>-5.0540199999999968</c:v>
                </c:pt>
                <c:pt idx="62530">
                  <c:v>-5.2030900000000004</c:v>
                </c:pt>
                <c:pt idx="62531">
                  <c:v>-5.3470699999999995</c:v>
                </c:pt>
                <c:pt idx="62532">
                  <c:v>-5.48597</c:v>
                </c:pt>
                <c:pt idx="62533">
                  <c:v>-5.6198299999999985</c:v>
                </c:pt>
                <c:pt idx="62534">
                  <c:v>-5.7487599999999999</c:v>
                </c:pt>
                <c:pt idx="62535">
                  <c:v>-5.8727499999999999</c:v>
                </c:pt>
                <c:pt idx="62536">
                  <c:v>-5.9920499999999999</c:v>
                </c:pt>
                <c:pt idx="62537">
                  <c:v>-6.1064400000000001</c:v>
                </c:pt>
                <c:pt idx="62538">
                  <c:v>-6.2162199999999999</c:v>
                </c:pt>
                <c:pt idx="62539">
                  <c:v>-6.3213200000000001</c:v>
                </c:pt>
                <c:pt idx="62540">
                  <c:v>-6.4218500000000001</c:v>
                </c:pt>
                <c:pt idx="62541">
                  <c:v>-6.5178399999999961</c:v>
                </c:pt>
                <c:pt idx="62542">
                  <c:v>-6.6093900000000003</c:v>
                </c:pt>
                <c:pt idx="62543">
                  <c:v>-6.6965599999999963</c:v>
                </c:pt>
                <c:pt idx="62544">
                  <c:v>-6.779360000000004</c:v>
                </c:pt>
                <c:pt idx="62545">
                  <c:v>-6.8578899999999958</c:v>
                </c:pt>
                <c:pt idx="62546">
                  <c:v>-6.9321999999999999</c:v>
                </c:pt>
                <c:pt idx="62547">
                  <c:v>-7.0023900000000001</c:v>
                </c:pt>
                <c:pt idx="62548">
                  <c:v>-7.0684299999999975</c:v>
                </c:pt>
                <c:pt idx="62549">
                  <c:v>-7.13049</c:v>
                </c:pt>
                <c:pt idx="62550">
                  <c:v>-7.1884899999999963</c:v>
                </c:pt>
                <c:pt idx="62551">
                  <c:v>-7.2426399999999997</c:v>
                </c:pt>
                <c:pt idx="62552">
                  <c:v>-7.2928799999999985</c:v>
                </c:pt>
                <c:pt idx="62553">
                  <c:v>-7.3393199999999998</c:v>
                </c:pt>
                <c:pt idx="62554">
                  <c:v>-7.3820699999999997</c:v>
                </c:pt>
                <c:pt idx="62555">
                  <c:v>-7.4210399999999996</c:v>
                </c:pt>
                <c:pt idx="62556">
                  <c:v>-7.4564500000000002</c:v>
                </c:pt>
                <c:pt idx="62557">
                  <c:v>-7.4882400000000038</c:v>
                </c:pt>
                <c:pt idx="62558">
                  <c:v>-7.5165199999999963</c:v>
                </c:pt>
                <c:pt idx="62559">
                  <c:v>-7.5413199999999998</c:v>
                </c:pt>
                <c:pt idx="62560">
                  <c:v>-7.5627599999999964</c:v>
                </c:pt>
                <c:pt idx="62561">
                  <c:v>-7.5807900000000004</c:v>
                </c:pt>
                <c:pt idx="62562">
                  <c:v>-7.5954600000000001</c:v>
                </c:pt>
                <c:pt idx="62563">
                  <c:v>-7.6069499999999985</c:v>
                </c:pt>
                <c:pt idx="62564">
                  <c:v>-7.6152799999999985</c:v>
                </c:pt>
                <c:pt idx="62565">
                  <c:v>-7.6203499999999975</c:v>
                </c:pt>
                <c:pt idx="62566">
                  <c:v>-7.6224199999999946</c:v>
                </c:pt>
                <c:pt idx="62567">
                  <c:v>-7.6213799999999985</c:v>
                </c:pt>
                <c:pt idx="62568">
                  <c:v>-7.6173899999999959</c:v>
                </c:pt>
                <c:pt idx="62569">
                  <c:v>-7.6104699999999985</c:v>
                </c:pt>
                <c:pt idx="62570">
                  <c:v>-7.6006499999999999</c:v>
                </c:pt>
                <c:pt idx="62571">
                  <c:v>-7.5879599999999963</c:v>
                </c:pt>
                <c:pt idx="62572">
                  <c:v>-7.5724999999999998</c:v>
                </c:pt>
                <c:pt idx="62573">
                  <c:v>-7.5542799999999986</c:v>
                </c:pt>
                <c:pt idx="62574">
                  <c:v>-7.5333600000000036</c:v>
                </c:pt>
                <c:pt idx="62575">
                  <c:v>-7.5097500000000004</c:v>
                </c:pt>
                <c:pt idx="62576">
                  <c:v>-7.4836000000000036</c:v>
                </c:pt>
                <c:pt idx="62577">
                  <c:v>-7.4548799999999975</c:v>
                </c:pt>
                <c:pt idx="62578">
                  <c:v>-7.42361</c:v>
                </c:pt>
                <c:pt idx="62579">
                  <c:v>-7.3898900000000003</c:v>
                </c:pt>
                <c:pt idx="62580">
                  <c:v>-7.3536799999999998</c:v>
                </c:pt>
                <c:pt idx="62581">
                  <c:v>-7.3151399999999969</c:v>
                </c:pt>
                <c:pt idx="62582">
                  <c:v>-7.2742500000000003</c:v>
                </c:pt>
                <c:pt idx="62583">
                  <c:v>-7.2310500000000024</c:v>
                </c:pt>
                <c:pt idx="62584">
                  <c:v>-7.1855799999999963</c:v>
                </c:pt>
                <c:pt idx="62585">
                  <c:v>-7.1379199999999958</c:v>
                </c:pt>
                <c:pt idx="62586">
                  <c:v>-7.0880299999999998</c:v>
                </c:pt>
                <c:pt idx="62587">
                  <c:v>-7.0359699999999998</c:v>
                </c:pt>
                <c:pt idx="62588">
                  <c:v>-6.9818500000000014</c:v>
                </c:pt>
                <c:pt idx="62589">
                  <c:v>-6.9256799999999998</c:v>
                </c:pt>
                <c:pt idx="62590">
                  <c:v>-6.8674399999999958</c:v>
                </c:pt>
                <c:pt idx="62591">
                  <c:v>-6.8071899999999959</c:v>
                </c:pt>
                <c:pt idx="62592">
                  <c:v>-6.7449299999999965</c:v>
                </c:pt>
                <c:pt idx="62593">
                  <c:v>-6.6808099999999975</c:v>
                </c:pt>
                <c:pt idx="62594">
                  <c:v>-6.6147199999999957</c:v>
                </c:pt>
                <c:pt idx="62595">
                  <c:v>-6.5468099999999998</c:v>
                </c:pt>
                <c:pt idx="62596">
                  <c:v>-6.4770700000000003</c:v>
                </c:pt>
                <c:pt idx="62597">
                  <c:v>-6.4055</c:v>
                </c:pt>
                <c:pt idx="62598">
                  <c:v>-6.3321399999999963</c:v>
                </c:pt>
                <c:pt idx="62599">
                  <c:v>-6.2570499999999996</c:v>
                </c:pt>
                <c:pt idx="62600">
                  <c:v>-6.1801899999999961</c:v>
                </c:pt>
                <c:pt idx="62601">
                  <c:v>-6.1017000000000001</c:v>
                </c:pt>
                <c:pt idx="62602">
                  <c:v>-6.0215699999999996</c:v>
                </c:pt>
                <c:pt idx="62603">
                  <c:v>-5.939670000000004</c:v>
                </c:pt>
                <c:pt idx="62604">
                  <c:v>-5.8562500000000002</c:v>
                </c:pt>
                <c:pt idx="62605">
                  <c:v>-5.7712700000000039</c:v>
                </c:pt>
                <c:pt idx="62606">
                  <c:v>-5.6846399999999964</c:v>
                </c:pt>
                <c:pt idx="62607">
                  <c:v>-5.5964799999999997</c:v>
                </c:pt>
                <c:pt idx="62608">
                  <c:v>-5.5067599999999999</c:v>
                </c:pt>
                <c:pt idx="62609">
                  <c:v>-5.4155899999999964</c:v>
                </c:pt>
                <c:pt idx="62610">
                  <c:v>-5.3228699999999964</c:v>
                </c:pt>
                <c:pt idx="62611">
                  <c:v>-5.2286999999999999</c:v>
                </c:pt>
                <c:pt idx="62612">
                  <c:v>-5.1330499999999999</c:v>
                </c:pt>
                <c:pt idx="62613">
                  <c:v>-5.0360300000000002</c:v>
                </c:pt>
                <c:pt idx="62614">
                  <c:v>-4.9375400000000003</c:v>
                </c:pt>
                <c:pt idx="62615">
                  <c:v>-4.8376700000000001</c:v>
                </c:pt>
                <c:pt idx="62616">
                  <c:v>-4.7363700000000035</c:v>
                </c:pt>
                <c:pt idx="62617">
                  <c:v>-4.6336899999999996</c:v>
                </c:pt>
                <c:pt idx="62618">
                  <c:v>-4.5296599999999998</c:v>
                </c:pt>
                <c:pt idx="62619">
                  <c:v>-4.4242699999999999</c:v>
                </c:pt>
                <c:pt idx="62620">
                  <c:v>-4.3175199999999947</c:v>
                </c:pt>
                <c:pt idx="62621">
                  <c:v>-4.2094500000000004</c:v>
                </c:pt>
                <c:pt idx="62622">
                  <c:v>-4.1000799999999975</c:v>
                </c:pt>
                <c:pt idx="62623">
                  <c:v>-3.9893000000000001</c:v>
                </c:pt>
                <c:pt idx="62624">
                  <c:v>-3.8772699999999984</c:v>
                </c:pt>
                <c:pt idx="62625">
                  <c:v>-3.7639600000000017</c:v>
                </c:pt>
                <c:pt idx="62626">
                  <c:v>-3.6492800000000001</c:v>
                </c:pt>
                <c:pt idx="62627">
                  <c:v>-3.5333000000000001</c:v>
                </c:pt>
                <c:pt idx="62628">
                  <c:v>-3.4160499999999963</c:v>
                </c:pt>
                <c:pt idx="62629">
                  <c:v>-3.2974700000000001</c:v>
                </c:pt>
                <c:pt idx="62630">
                  <c:v>-3.1776499999999981</c:v>
                </c:pt>
                <c:pt idx="62631">
                  <c:v>-3.0564799999999979</c:v>
                </c:pt>
                <c:pt idx="62632">
                  <c:v>-2.9340299999999981</c:v>
                </c:pt>
                <c:pt idx="62633">
                  <c:v>-2.8102599999999973</c:v>
                </c:pt>
                <c:pt idx="62634">
                  <c:v>-2.6852499999999981</c:v>
                </c:pt>
                <c:pt idx="62635">
                  <c:v>-2.5588699999999984</c:v>
                </c:pt>
                <c:pt idx="62636">
                  <c:v>-2.4311799999999981</c:v>
                </c:pt>
                <c:pt idx="62637">
                  <c:v>-2.3022199999999984</c:v>
                </c:pt>
                <c:pt idx="62638">
                  <c:v>-2.17197</c:v>
                </c:pt>
                <c:pt idx="62639">
                  <c:v>-2.0402900000000002</c:v>
                </c:pt>
                <c:pt idx="62640">
                  <c:v>-1.90734</c:v>
                </c:pt>
                <c:pt idx="62641">
                  <c:v>-1.7730899999999998</c:v>
                </c:pt>
                <c:pt idx="62642">
                  <c:v>-1.63741</c:v>
                </c:pt>
                <c:pt idx="62643">
                  <c:v>-1.50038</c:v>
                </c:pt>
                <c:pt idx="62644">
                  <c:v>-1.3620300000000001</c:v>
                </c:pt>
                <c:pt idx="62645">
                  <c:v>-1.22218</c:v>
                </c:pt>
                <c:pt idx="62646">
                  <c:v>-1.081</c:v>
                </c:pt>
                <c:pt idx="62647">
                  <c:v>-0.93842000000000003</c:v>
                </c:pt>
                <c:pt idx="62648">
                  <c:v>-0.79437800000000003</c:v>
                </c:pt>
                <c:pt idx="62649">
                  <c:v>-0.64888699999999999</c:v>
                </c:pt>
                <c:pt idx="62650">
                  <c:v>-0.50197800000000004</c:v>
                </c:pt>
                <c:pt idx="62651">
                  <c:v>-0.3534980000000002</c:v>
                </c:pt>
                <c:pt idx="62652">
                  <c:v>-0.20360600000000001</c:v>
                </c:pt>
                <c:pt idx="62653">
                  <c:v>-5.2201499999999998E-2</c:v>
                </c:pt>
                <c:pt idx="62654">
                  <c:v>0.100801</c:v>
                </c:pt>
                <c:pt idx="62655">
                  <c:v>0.2553640000000002</c:v>
                </c:pt>
                <c:pt idx="62656">
                  <c:v>0.4115000000000002</c:v>
                </c:pt>
                <c:pt idx="62657">
                  <c:v>0.56920300000000001</c:v>
                </c:pt>
                <c:pt idx="62658">
                  <c:v>0.72858299999999943</c:v>
                </c:pt>
                <c:pt idx="62659">
                  <c:v>0.88960700000000004</c:v>
                </c:pt>
                <c:pt idx="62660">
                  <c:v>1.0522499999999999</c:v>
                </c:pt>
                <c:pt idx="62661">
                  <c:v>1.2166299999999992</c:v>
                </c:pt>
                <c:pt idx="62662">
                  <c:v>1.3827100000000001</c:v>
                </c:pt>
                <c:pt idx="62663">
                  <c:v>1.55061</c:v>
                </c:pt>
                <c:pt idx="62664">
                  <c:v>1.720229999999999</c:v>
                </c:pt>
                <c:pt idx="62665">
                  <c:v>1.89174</c:v>
                </c:pt>
                <c:pt idx="62666">
                  <c:v>2.0650499999999981</c:v>
                </c:pt>
                <c:pt idx="62667">
                  <c:v>2.2402500000000001</c:v>
                </c:pt>
                <c:pt idx="62668">
                  <c:v>2.417269999999998</c:v>
                </c:pt>
                <c:pt idx="62669">
                  <c:v>2.5962899999999984</c:v>
                </c:pt>
                <c:pt idx="62670">
                  <c:v>2.7772700000000001</c:v>
                </c:pt>
                <c:pt idx="62671">
                  <c:v>2.9602399999999998</c:v>
                </c:pt>
                <c:pt idx="62672">
                  <c:v>3.1452800000000001</c:v>
                </c:pt>
                <c:pt idx="62673">
                  <c:v>3.3323799999999979</c:v>
                </c:pt>
                <c:pt idx="62674">
                  <c:v>3.5215000000000001</c:v>
                </c:pt>
                <c:pt idx="62675">
                  <c:v>3.7128699999999979</c:v>
                </c:pt>
                <c:pt idx="62676">
                  <c:v>3.9063599999999981</c:v>
                </c:pt>
                <c:pt idx="62677">
                  <c:v>4.1020599999999963</c:v>
                </c:pt>
                <c:pt idx="62678">
                  <c:v>4.3000600000000002</c:v>
                </c:pt>
                <c:pt idx="62679">
                  <c:v>4.5002300000000002</c:v>
                </c:pt>
                <c:pt idx="62680">
                  <c:v>4.7028499999999998</c:v>
                </c:pt>
                <c:pt idx="62681">
                  <c:v>4.9078200000000001</c:v>
                </c:pt>
                <c:pt idx="62682">
                  <c:v>5.1151799999999961</c:v>
                </c:pt>
                <c:pt idx="62683">
                  <c:v>5.3249799999999947</c:v>
                </c:pt>
                <c:pt idx="62684">
                  <c:v>5.5372300000000001</c:v>
                </c:pt>
                <c:pt idx="62685">
                  <c:v>5.75204</c:v>
                </c:pt>
                <c:pt idx="62686">
                  <c:v>5.96943</c:v>
                </c:pt>
                <c:pt idx="62687">
                  <c:v>6.1894299999999998</c:v>
                </c:pt>
                <c:pt idx="62688">
                  <c:v>6.4121499999999996</c:v>
                </c:pt>
                <c:pt idx="62689">
                  <c:v>6.6375299999999964</c:v>
                </c:pt>
                <c:pt idx="62690">
                  <c:v>6.8656499999999996</c:v>
                </c:pt>
                <c:pt idx="62691">
                  <c:v>7.0965400000000001</c:v>
                </c:pt>
                <c:pt idx="62692">
                  <c:v>7.3303000000000003</c:v>
                </c:pt>
                <c:pt idx="62693">
                  <c:v>7.5669899999999961</c:v>
                </c:pt>
                <c:pt idx="62694">
                  <c:v>7.8065600000000002</c:v>
                </c:pt>
                <c:pt idx="62695">
                  <c:v>8.0490700000000004</c:v>
                </c:pt>
                <c:pt idx="62696">
                  <c:v>8.2946600000000004</c:v>
                </c:pt>
                <c:pt idx="62697">
                  <c:v>8.5432799999999993</c:v>
                </c:pt>
                <c:pt idx="62698">
                  <c:v>8.7950500000000016</c:v>
                </c:pt>
                <c:pt idx="62699">
                  <c:v>9.0499600000000004</c:v>
                </c:pt>
                <c:pt idx="62700">
                  <c:v>9.3081600000000009</c:v>
                </c:pt>
                <c:pt idx="62701">
                  <c:v>9.5695700000000006</c:v>
                </c:pt>
                <c:pt idx="62702">
                  <c:v>9.8342999999999989</c:v>
                </c:pt>
                <c:pt idx="62703">
                  <c:v>10.102400000000006</c:v>
                </c:pt>
                <c:pt idx="62704">
                  <c:v>10.373900000000004</c:v>
                </c:pt>
                <c:pt idx="62705">
                  <c:v>10.648899999999999</c:v>
                </c:pt>
                <c:pt idx="62706">
                  <c:v>10.9274</c:v>
                </c:pt>
                <c:pt idx="62707">
                  <c:v>11.2095</c:v>
                </c:pt>
                <c:pt idx="62708">
                  <c:v>11.495100000000004</c:v>
                </c:pt>
                <c:pt idx="62709">
                  <c:v>11.7845</c:v>
                </c:pt>
                <c:pt idx="62710">
                  <c:v>12.0776</c:v>
                </c:pt>
                <c:pt idx="62711">
                  <c:v>12.374400000000007</c:v>
                </c:pt>
                <c:pt idx="62712">
                  <c:v>12.6751</c:v>
                </c:pt>
                <c:pt idx="62713">
                  <c:v>12.979700000000006</c:v>
                </c:pt>
                <c:pt idx="62714">
                  <c:v>13.2882</c:v>
                </c:pt>
                <c:pt idx="62715">
                  <c:v>13.6006</c:v>
                </c:pt>
                <c:pt idx="62716">
                  <c:v>13.917</c:v>
                </c:pt>
                <c:pt idx="62717">
                  <c:v>14.2376</c:v>
                </c:pt>
                <c:pt idx="62718">
                  <c:v>14.562400000000007</c:v>
                </c:pt>
                <c:pt idx="62719">
                  <c:v>14.891400000000004</c:v>
                </c:pt>
                <c:pt idx="62720">
                  <c:v>15.224500000000001</c:v>
                </c:pt>
                <c:pt idx="62721">
                  <c:v>15.562000000000006</c:v>
                </c:pt>
                <c:pt idx="62722">
                  <c:v>15.9038</c:v>
                </c:pt>
                <c:pt idx="62723">
                  <c:v>16.25</c:v>
                </c:pt>
                <c:pt idx="62724">
                  <c:v>16.6007</c:v>
                </c:pt>
                <c:pt idx="62725">
                  <c:v>16.956</c:v>
                </c:pt>
                <c:pt idx="62726">
                  <c:v>17.3157</c:v>
                </c:pt>
                <c:pt idx="62727">
                  <c:v>17.680099999999989</c:v>
                </c:pt>
                <c:pt idx="62728">
                  <c:v>18.049199999999981</c:v>
                </c:pt>
                <c:pt idx="62729">
                  <c:v>18.422999999999977</c:v>
                </c:pt>
                <c:pt idx="62730">
                  <c:v>18.801600000000001</c:v>
                </c:pt>
                <c:pt idx="62731">
                  <c:v>19.184999999999999</c:v>
                </c:pt>
                <c:pt idx="62732">
                  <c:v>19.5733</c:v>
                </c:pt>
                <c:pt idx="62733">
                  <c:v>19.966499999999982</c:v>
                </c:pt>
                <c:pt idx="62734">
                  <c:v>20.364799999999981</c:v>
                </c:pt>
                <c:pt idx="62735">
                  <c:v>20.767999999999986</c:v>
                </c:pt>
                <c:pt idx="62736">
                  <c:v>21.176400000000001</c:v>
                </c:pt>
                <c:pt idx="62737">
                  <c:v>21.5899</c:v>
                </c:pt>
                <c:pt idx="62738">
                  <c:v>22.00859999999998</c:v>
                </c:pt>
                <c:pt idx="62739">
                  <c:v>22.432599999999979</c:v>
                </c:pt>
                <c:pt idx="62740">
                  <c:v>22.861899999999999</c:v>
                </c:pt>
                <c:pt idx="62741">
                  <c:v>23.296500000000002</c:v>
                </c:pt>
                <c:pt idx="62742">
                  <c:v>23.736599999999989</c:v>
                </c:pt>
                <c:pt idx="62743">
                  <c:v>24.182099999999977</c:v>
                </c:pt>
                <c:pt idx="62744">
                  <c:v>24.633099999999999</c:v>
                </c:pt>
                <c:pt idx="62745">
                  <c:v>25.089599999999979</c:v>
                </c:pt>
                <c:pt idx="62746">
                  <c:v>25.551800000000014</c:v>
                </c:pt>
                <c:pt idx="62747">
                  <c:v>26.0197</c:v>
                </c:pt>
                <c:pt idx="62748">
                  <c:v>26.493200000000002</c:v>
                </c:pt>
                <c:pt idx="62749">
                  <c:v>26.972499999999982</c:v>
                </c:pt>
                <c:pt idx="62750">
                  <c:v>27.457599999999989</c:v>
                </c:pt>
                <c:pt idx="62751">
                  <c:v>27.948599999999971</c:v>
                </c:pt>
                <c:pt idx="62752">
                  <c:v>28.445399999999971</c:v>
                </c:pt>
                <c:pt idx="62753">
                  <c:v>28.948199999999982</c:v>
                </c:pt>
                <c:pt idx="62754">
                  <c:v>29.457000000000001</c:v>
                </c:pt>
                <c:pt idx="62755">
                  <c:v>29.971800000000005</c:v>
                </c:pt>
                <c:pt idx="62756">
                  <c:v>30.492799999999971</c:v>
                </c:pt>
                <c:pt idx="62757">
                  <c:v>31.019800000000014</c:v>
                </c:pt>
                <c:pt idx="62758">
                  <c:v>31.553000000000001</c:v>
                </c:pt>
                <c:pt idx="62759">
                  <c:v>32.09250000000003</c:v>
                </c:pt>
                <c:pt idx="62760">
                  <c:v>32.638300000000029</c:v>
                </c:pt>
                <c:pt idx="62761">
                  <c:v>33.190200000000011</c:v>
                </c:pt>
                <c:pt idx="62762">
                  <c:v>33.748600000000003</c:v>
                </c:pt>
                <c:pt idx="62763">
                  <c:v>34.313400000000001</c:v>
                </c:pt>
                <c:pt idx="62764">
                  <c:v>34.884699999999995</c:v>
                </c:pt>
                <c:pt idx="62765">
                  <c:v>35.462400000000002</c:v>
                </c:pt>
                <c:pt idx="62766">
                  <c:v>36.046600000000005</c:v>
                </c:pt>
                <c:pt idx="62767">
                  <c:v>36.6374</c:v>
                </c:pt>
                <c:pt idx="62768">
                  <c:v>37.234700000000011</c:v>
                </c:pt>
                <c:pt idx="62769">
                  <c:v>37.838700000000003</c:v>
                </c:pt>
                <c:pt idx="62770">
                  <c:v>38.449400000000004</c:v>
                </c:pt>
                <c:pt idx="62771">
                  <c:v>39.066800000000001</c:v>
                </c:pt>
                <c:pt idx="62772">
                  <c:v>39.690900000000013</c:v>
                </c:pt>
                <c:pt idx="62773">
                  <c:v>40.321800000000003</c:v>
                </c:pt>
                <c:pt idx="62774">
                  <c:v>40.959499999999998</c:v>
                </c:pt>
                <c:pt idx="62775">
                  <c:v>41.604200000000006</c:v>
                </c:pt>
                <c:pt idx="62776">
                  <c:v>42.255600000000001</c:v>
                </c:pt>
                <c:pt idx="62777">
                  <c:v>42.914000000000001</c:v>
                </c:pt>
                <c:pt idx="62778">
                  <c:v>43.5794</c:v>
                </c:pt>
                <c:pt idx="62779">
                  <c:v>44.2517</c:v>
                </c:pt>
                <c:pt idx="62780">
                  <c:v>44.931000000000004</c:v>
                </c:pt>
                <c:pt idx="62781">
                  <c:v>45.617400000000004</c:v>
                </c:pt>
                <c:pt idx="62782">
                  <c:v>46.310799999999993</c:v>
                </c:pt>
                <c:pt idx="62783">
                  <c:v>47.011400000000002</c:v>
                </c:pt>
                <c:pt idx="62784">
                  <c:v>47.719000000000001</c:v>
                </c:pt>
                <c:pt idx="62785">
                  <c:v>48.433900000000001</c:v>
                </c:pt>
                <c:pt idx="62786">
                  <c:v>49.155900000000003</c:v>
                </c:pt>
                <c:pt idx="62787">
                  <c:v>49.885100000000001</c:v>
                </c:pt>
                <c:pt idx="62788">
                  <c:v>50.621600000000001</c:v>
                </c:pt>
                <c:pt idx="62789">
                  <c:v>51.365200000000002</c:v>
                </c:pt>
                <c:pt idx="62790">
                  <c:v>52.116100000000003</c:v>
                </c:pt>
                <c:pt idx="62791">
                  <c:v>52.874400000000001</c:v>
                </c:pt>
                <c:pt idx="62792">
                  <c:v>53.639900000000011</c:v>
                </c:pt>
                <c:pt idx="62793">
                  <c:v>54.412800000000004</c:v>
                </c:pt>
                <c:pt idx="62794">
                  <c:v>55.19310000000003</c:v>
                </c:pt>
                <c:pt idx="62795">
                  <c:v>55.980600000000003</c:v>
                </c:pt>
                <c:pt idx="62796">
                  <c:v>56.775600000000011</c:v>
                </c:pt>
                <c:pt idx="62797">
                  <c:v>57.578000000000003</c:v>
                </c:pt>
                <c:pt idx="62798">
                  <c:v>58.387699999999995</c:v>
                </c:pt>
                <c:pt idx="62799">
                  <c:v>59.204900000000002</c:v>
                </c:pt>
                <c:pt idx="62800">
                  <c:v>60.029600000000002</c:v>
                </c:pt>
                <c:pt idx="62801">
                  <c:v>60.861600000000003</c:v>
                </c:pt>
                <c:pt idx="62802">
                  <c:v>61.7012</c:v>
                </c:pt>
                <c:pt idx="62803">
                  <c:v>62.548200000000001</c:v>
                </c:pt>
                <c:pt idx="62804">
                  <c:v>63.402700000000003</c:v>
                </c:pt>
                <c:pt idx="62805">
                  <c:v>64.264600000000058</c:v>
                </c:pt>
                <c:pt idx="62806">
                  <c:v>65.134</c:v>
                </c:pt>
                <c:pt idx="62807">
                  <c:v>66.010999999999996</c:v>
                </c:pt>
                <c:pt idx="62808">
                  <c:v>66.895299999999992</c:v>
                </c:pt>
                <c:pt idx="62809">
                  <c:v>67.787200000000027</c:v>
                </c:pt>
                <c:pt idx="62810">
                  <c:v>68.686700000000002</c:v>
                </c:pt>
                <c:pt idx="62811">
                  <c:v>69.593500000000006</c:v>
                </c:pt>
                <c:pt idx="62812">
                  <c:v>70.507900000000006</c:v>
                </c:pt>
                <c:pt idx="62813">
                  <c:v>71.4298</c:v>
                </c:pt>
                <c:pt idx="62814">
                  <c:v>72.359200000000001</c:v>
                </c:pt>
                <c:pt idx="62815">
                  <c:v>73.296000000000006</c:v>
                </c:pt>
                <c:pt idx="62816">
                  <c:v>74.240399999999994</c:v>
                </c:pt>
                <c:pt idx="62817">
                  <c:v>75.1922</c:v>
                </c:pt>
                <c:pt idx="62818">
                  <c:v>76.151399999999981</c:v>
                </c:pt>
                <c:pt idx="62819">
                  <c:v>77.118200000000002</c:v>
                </c:pt>
                <c:pt idx="62820">
                  <c:v>78.092299999999994</c:v>
                </c:pt>
                <c:pt idx="62821">
                  <c:v>79.073899999999981</c:v>
                </c:pt>
                <c:pt idx="62822">
                  <c:v>80.062899999999999</c:v>
                </c:pt>
                <c:pt idx="62823">
                  <c:v>81.059399999999982</c:v>
                </c:pt>
                <c:pt idx="62824">
                  <c:v>82.063199999999995</c:v>
                </c:pt>
                <c:pt idx="62825">
                  <c:v>83.074399999999983</c:v>
                </c:pt>
                <c:pt idx="62826">
                  <c:v>84.093000000000004</c:v>
                </c:pt>
                <c:pt idx="62827">
                  <c:v>85.118799999999979</c:v>
                </c:pt>
                <c:pt idx="62828">
                  <c:v>86.151999999999987</c:v>
                </c:pt>
                <c:pt idx="62829">
                  <c:v>87.192599999999999</c:v>
                </c:pt>
                <c:pt idx="62830">
                  <c:v>88.240300000000005</c:v>
                </c:pt>
                <c:pt idx="62831">
                  <c:v>89.295299999999997</c:v>
                </c:pt>
                <c:pt idx="62832">
                  <c:v>90.357600000000005</c:v>
                </c:pt>
                <c:pt idx="62833">
                  <c:v>91.427099999999996</c:v>
                </c:pt>
                <c:pt idx="62834">
                  <c:v>92.503600000000006</c:v>
                </c:pt>
                <c:pt idx="62835">
                  <c:v>93.587400000000002</c:v>
                </c:pt>
                <c:pt idx="62836">
                  <c:v>94.678399999999925</c:v>
                </c:pt>
                <c:pt idx="62837">
                  <c:v>95.776299999999992</c:v>
                </c:pt>
                <c:pt idx="62838">
                  <c:v>96.881299999999996</c:v>
                </c:pt>
                <c:pt idx="62839">
                  <c:v>97.993399999999994</c:v>
                </c:pt>
                <c:pt idx="62840">
                  <c:v>99.112299999999991</c:v>
                </c:pt>
                <c:pt idx="62841">
                  <c:v>100.238</c:v>
                </c:pt>
                <c:pt idx="62842">
                  <c:v>101.371</c:v>
                </c:pt>
                <c:pt idx="62843">
                  <c:v>102.51100000000002</c:v>
                </c:pt>
                <c:pt idx="62844">
                  <c:v>103.65799999999999</c:v>
                </c:pt>
                <c:pt idx="62845">
                  <c:v>104.81100000000002</c:v>
                </c:pt>
                <c:pt idx="62846">
                  <c:v>105.971</c:v>
                </c:pt>
                <c:pt idx="62847">
                  <c:v>107.13800000000001</c:v>
                </c:pt>
                <c:pt idx="62848">
                  <c:v>108.31100000000002</c:v>
                </c:pt>
                <c:pt idx="62849">
                  <c:v>109.49100000000006</c:v>
                </c:pt>
                <c:pt idx="62850">
                  <c:v>110.67799999999998</c:v>
                </c:pt>
                <c:pt idx="62851">
                  <c:v>111.871</c:v>
                </c:pt>
                <c:pt idx="62852">
                  <c:v>113.071</c:v>
                </c:pt>
                <c:pt idx="62853">
                  <c:v>114.277</c:v>
                </c:pt>
                <c:pt idx="62854">
                  <c:v>115.489</c:v>
                </c:pt>
                <c:pt idx="62855">
                  <c:v>116.708</c:v>
                </c:pt>
                <c:pt idx="62856">
                  <c:v>117.93300000000002</c:v>
                </c:pt>
                <c:pt idx="62857">
                  <c:v>119.164</c:v>
                </c:pt>
                <c:pt idx="62858">
                  <c:v>120.40100000000002</c:v>
                </c:pt>
                <c:pt idx="62859">
                  <c:v>121.645</c:v>
                </c:pt>
                <c:pt idx="62860">
                  <c:v>122.89400000000002</c:v>
                </c:pt>
                <c:pt idx="62861">
                  <c:v>124.149</c:v>
                </c:pt>
                <c:pt idx="62862">
                  <c:v>125.41100000000006</c:v>
                </c:pt>
                <c:pt idx="62863">
                  <c:v>126.67799999999998</c:v>
                </c:pt>
                <c:pt idx="62864">
                  <c:v>127.95</c:v>
                </c:pt>
                <c:pt idx="62865">
                  <c:v>129.22900000000001</c:v>
                </c:pt>
                <c:pt idx="62866">
                  <c:v>130.51300000000001</c:v>
                </c:pt>
                <c:pt idx="62867">
                  <c:v>131.803</c:v>
                </c:pt>
                <c:pt idx="62868">
                  <c:v>133.09800000000001</c:v>
                </c:pt>
                <c:pt idx="62869">
                  <c:v>134.399</c:v>
                </c:pt>
                <c:pt idx="62870">
                  <c:v>135.70499999999998</c:v>
                </c:pt>
                <c:pt idx="62871">
                  <c:v>137.01599999999999</c:v>
                </c:pt>
                <c:pt idx="62872">
                  <c:v>138.333</c:v>
                </c:pt>
                <c:pt idx="62873">
                  <c:v>139.654</c:v>
                </c:pt>
                <c:pt idx="62874">
                  <c:v>140.98100000000011</c:v>
                </c:pt>
                <c:pt idx="62875">
                  <c:v>142.31300000000002</c:v>
                </c:pt>
                <c:pt idx="62876">
                  <c:v>143.64899999999997</c:v>
                </c:pt>
                <c:pt idx="62877">
                  <c:v>144.99100000000001</c:v>
                </c:pt>
                <c:pt idx="62878">
                  <c:v>146.33700000000007</c:v>
                </c:pt>
                <c:pt idx="62879">
                  <c:v>147.68800000000007</c:v>
                </c:pt>
                <c:pt idx="62880">
                  <c:v>149.04300000000001</c:v>
                </c:pt>
                <c:pt idx="62881">
                  <c:v>150.40300000000002</c:v>
                </c:pt>
                <c:pt idx="62882">
                  <c:v>151.767</c:v>
                </c:pt>
                <c:pt idx="62883">
                  <c:v>153.136</c:v>
                </c:pt>
                <c:pt idx="62884">
                  <c:v>154.50899999999999</c:v>
                </c:pt>
                <c:pt idx="62885">
                  <c:v>155.8850000000001</c:v>
                </c:pt>
                <c:pt idx="62886">
                  <c:v>157.26599999999999</c:v>
                </c:pt>
                <c:pt idx="62887">
                  <c:v>158.65100000000001</c:v>
                </c:pt>
                <c:pt idx="62888">
                  <c:v>160.04</c:v>
                </c:pt>
                <c:pt idx="62889">
                  <c:v>161.43300000000002</c:v>
                </c:pt>
                <c:pt idx="62890">
                  <c:v>162.82900000000001</c:v>
                </c:pt>
                <c:pt idx="62891">
                  <c:v>164.22900000000001</c:v>
                </c:pt>
                <c:pt idx="62892">
                  <c:v>165.63200000000001</c:v>
                </c:pt>
                <c:pt idx="62893">
                  <c:v>167.03900000000002</c:v>
                </c:pt>
                <c:pt idx="62894">
                  <c:v>168.44900000000001</c:v>
                </c:pt>
                <c:pt idx="62895">
                  <c:v>169.86200000000011</c:v>
                </c:pt>
                <c:pt idx="62896">
                  <c:v>171.27799999999999</c:v>
                </c:pt>
                <c:pt idx="62897">
                  <c:v>172.69800000000001</c:v>
                </c:pt>
                <c:pt idx="62898">
                  <c:v>174.12</c:v>
                </c:pt>
                <c:pt idx="62899">
                  <c:v>175.54499999999999</c:v>
                </c:pt>
                <c:pt idx="62900">
                  <c:v>176.97200000000001</c:v>
                </c:pt>
                <c:pt idx="62901">
                  <c:v>178.40200000000004</c:v>
                </c:pt>
                <c:pt idx="62902">
                  <c:v>179.83500000000001</c:v>
                </c:pt>
                <c:pt idx="62903">
                  <c:v>181.26999999999998</c:v>
                </c:pt>
                <c:pt idx="62904">
                  <c:v>182.70699999999999</c:v>
                </c:pt>
                <c:pt idx="62905">
                  <c:v>184.14699999999999</c:v>
                </c:pt>
                <c:pt idx="62906">
                  <c:v>185.58800000000011</c:v>
                </c:pt>
                <c:pt idx="62907">
                  <c:v>187.03200000000001</c:v>
                </c:pt>
                <c:pt idx="62908">
                  <c:v>188.477</c:v>
                </c:pt>
                <c:pt idx="62909">
                  <c:v>189.92400000000001</c:v>
                </c:pt>
                <c:pt idx="62910">
                  <c:v>191.37300000000002</c:v>
                </c:pt>
                <c:pt idx="62911">
                  <c:v>192.82300000000001</c:v>
                </c:pt>
                <c:pt idx="62912">
                  <c:v>194.27399999999992</c:v>
                </c:pt>
                <c:pt idx="62913">
                  <c:v>195.727</c:v>
                </c:pt>
                <c:pt idx="62914">
                  <c:v>197.18</c:v>
                </c:pt>
                <c:pt idx="62915">
                  <c:v>198.63499999999999</c:v>
                </c:pt>
                <c:pt idx="62916">
                  <c:v>200.09100000000001</c:v>
                </c:pt>
                <c:pt idx="62917">
                  <c:v>201.548</c:v>
                </c:pt>
                <c:pt idx="62918">
                  <c:v>203.005</c:v>
                </c:pt>
                <c:pt idx="62919">
                  <c:v>204.46300000000002</c:v>
                </c:pt>
                <c:pt idx="62920">
                  <c:v>205.92100000000011</c:v>
                </c:pt>
                <c:pt idx="62921">
                  <c:v>207.37900000000002</c:v>
                </c:pt>
                <c:pt idx="62922">
                  <c:v>208.83800000000011</c:v>
                </c:pt>
                <c:pt idx="62923">
                  <c:v>210.297</c:v>
                </c:pt>
                <c:pt idx="62924">
                  <c:v>211.756</c:v>
                </c:pt>
                <c:pt idx="62925">
                  <c:v>213.21399999999988</c:v>
                </c:pt>
                <c:pt idx="62926">
                  <c:v>214.67299999999997</c:v>
                </c:pt>
                <c:pt idx="62927">
                  <c:v>216.131</c:v>
                </c:pt>
                <c:pt idx="62928">
                  <c:v>217.58800000000011</c:v>
                </c:pt>
                <c:pt idx="62929">
                  <c:v>219.04499999999999</c:v>
                </c:pt>
                <c:pt idx="62930">
                  <c:v>220.501</c:v>
                </c:pt>
                <c:pt idx="62931">
                  <c:v>221.95600000000007</c:v>
                </c:pt>
                <c:pt idx="62932">
                  <c:v>223.41</c:v>
                </c:pt>
                <c:pt idx="62933">
                  <c:v>224.86200000000011</c:v>
                </c:pt>
                <c:pt idx="62934">
                  <c:v>226.31399999999999</c:v>
                </c:pt>
                <c:pt idx="62935">
                  <c:v>227.76399999999998</c:v>
                </c:pt>
                <c:pt idx="62936">
                  <c:v>229.21299999999999</c:v>
                </c:pt>
                <c:pt idx="62937">
                  <c:v>230.66</c:v>
                </c:pt>
                <c:pt idx="62938">
                  <c:v>232.10499999999999</c:v>
                </c:pt>
                <c:pt idx="62939">
                  <c:v>233.548</c:v>
                </c:pt>
                <c:pt idx="62940">
                  <c:v>234.989</c:v>
                </c:pt>
                <c:pt idx="62941">
                  <c:v>236.42800000000011</c:v>
                </c:pt>
                <c:pt idx="62942">
                  <c:v>237.86500000000001</c:v>
                </c:pt>
                <c:pt idx="62943">
                  <c:v>239.29900000000001</c:v>
                </c:pt>
                <c:pt idx="62944">
                  <c:v>240.73099999999999</c:v>
                </c:pt>
                <c:pt idx="62945">
                  <c:v>242.16</c:v>
                </c:pt>
                <c:pt idx="62946">
                  <c:v>243.58700000000007</c:v>
                </c:pt>
                <c:pt idx="62947">
                  <c:v>245.01</c:v>
                </c:pt>
                <c:pt idx="62948">
                  <c:v>246.43</c:v>
                </c:pt>
                <c:pt idx="62949">
                  <c:v>247.84700000000001</c:v>
                </c:pt>
                <c:pt idx="62950">
                  <c:v>249.261</c:v>
                </c:pt>
                <c:pt idx="62951">
                  <c:v>250.67099999999999</c:v>
                </c:pt>
                <c:pt idx="62952">
                  <c:v>252.078</c:v>
                </c:pt>
                <c:pt idx="62953">
                  <c:v>253.48100000000011</c:v>
                </c:pt>
                <c:pt idx="62954">
                  <c:v>254.88000000000011</c:v>
                </c:pt>
                <c:pt idx="62955">
                  <c:v>256.27499999999975</c:v>
                </c:pt>
                <c:pt idx="62956">
                  <c:v>257.666</c:v>
                </c:pt>
                <c:pt idx="62957">
                  <c:v>259.053</c:v>
                </c:pt>
                <c:pt idx="62958">
                  <c:v>260.43499999999977</c:v>
                </c:pt>
                <c:pt idx="62959">
                  <c:v>261.81299999999999</c:v>
                </c:pt>
                <c:pt idx="62960">
                  <c:v>263.18599999999975</c:v>
                </c:pt>
                <c:pt idx="62961">
                  <c:v>264.55500000000001</c:v>
                </c:pt>
                <c:pt idx="62962">
                  <c:v>265.91799999999978</c:v>
                </c:pt>
                <c:pt idx="62963">
                  <c:v>267.27699999999965</c:v>
                </c:pt>
                <c:pt idx="62964">
                  <c:v>268.63</c:v>
                </c:pt>
                <c:pt idx="62965">
                  <c:v>269.97899999999959</c:v>
                </c:pt>
                <c:pt idx="62966">
                  <c:v>271.32100000000003</c:v>
                </c:pt>
                <c:pt idx="62967">
                  <c:v>272.65899999999999</c:v>
                </c:pt>
                <c:pt idx="62968">
                  <c:v>273.98999999999978</c:v>
                </c:pt>
                <c:pt idx="62969">
                  <c:v>275.31599999999975</c:v>
                </c:pt>
                <c:pt idx="62970">
                  <c:v>276.6359999999998</c:v>
                </c:pt>
                <c:pt idx="62971">
                  <c:v>277.95</c:v>
                </c:pt>
                <c:pt idx="62972">
                  <c:v>279.25799999999975</c:v>
                </c:pt>
                <c:pt idx="62973">
                  <c:v>280.55900000000008</c:v>
                </c:pt>
                <c:pt idx="62974">
                  <c:v>281.85399999999993</c:v>
                </c:pt>
                <c:pt idx="62975">
                  <c:v>283.14299999999997</c:v>
                </c:pt>
                <c:pt idx="62976">
                  <c:v>284.42499999999978</c:v>
                </c:pt>
                <c:pt idx="62977">
                  <c:v>285.7</c:v>
                </c:pt>
                <c:pt idx="62978">
                  <c:v>286.96799999999979</c:v>
                </c:pt>
                <c:pt idx="62979">
                  <c:v>288.22899999999959</c:v>
                </c:pt>
                <c:pt idx="62980">
                  <c:v>289.48299999999978</c:v>
                </c:pt>
                <c:pt idx="62981">
                  <c:v>290.72999999999979</c:v>
                </c:pt>
                <c:pt idx="62982">
                  <c:v>291.96899999999965</c:v>
                </c:pt>
                <c:pt idx="62983">
                  <c:v>293.20099999999979</c:v>
                </c:pt>
                <c:pt idx="62984">
                  <c:v>294.42499999999978</c:v>
                </c:pt>
                <c:pt idx="62985">
                  <c:v>295.64100000000002</c:v>
                </c:pt>
                <c:pt idx="62986">
                  <c:v>296.85000000000002</c:v>
                </c:pt>
                <c:pt idx="62987">
                  <c:v>298.05</c:v>
                </c:pt>
                <c:pt idx="62988">
                  <c:v>299.24299999999999</c:v>
                </c:pt>
                <c:pt idx="62989">
                  <c:v>300.42699999999962</c:v>
                </c:pt>
                <c:pt idx="62990">
                  <c:v>301.60300000000001</c:v>
                </c:pt>
                <c:pt idx="62991">
                  <c:v>302.77</c:v>
                </c:pt>
                <c:pt idx="62992">
                  <c:v>303.92899999999958</c:v>
                </c:pt>
                <c:pt idx="62993">
                  <c:v>305.07900000000001</c:v>
                </c:pt>
                <c:pt idx="62994">
                  <c:v>306.22000000000003</c:v>
                </c:pt>
                <c:pt idx="62995">
                  <c:v>307.35300000000001</c:v>
                </c:pt>
                <c:pt idx="62996">
                  <c:v>308.47599999999977</c:v>
                </c:pt>
                <c:pt idx="62997">
                  <c:v>309.58999999999975</c:v>
                </c:pt>
                <c:pt idx="62998">
                  <c:v>310.69499999999999</c:v>
                </c:pt>
                <c:pt idx="62999">
                  <c:v>311.79099999999966</c:v>
                </c:pt>
                <c:pt idx="63000">
                  <c:v>312.87700000000001</c:v>
                </c:pt>
                <c:pt idx="63001">
                  <c:v>313.95400000000001</c:v>
                </c:pt>
                <c:pt idx="63002">
                  <c:v>315.02099999999979</c:v>
                </c:pt>
                <c:pt idx="63003">
                  <c:v>316.07799999999975</c:v>
                </c:pt>
                <c:pt idx="63004">
                  <c:v>317.125</c:v>
                </c:pt>
                <c:pt idx="63005">
                  <c:v>318.16199999999975</c:v>
                </c:pt>
                <c:pt idx="63006">
                  <c:v>319.18900000000002</c:v>
                </c:pt>
                <c:pt idx="63007">
                  <c:v>320.20599999999979</c:v>
                </c:pt>
                <c:pt idx="63008">
                  <c:v>321.21299999999979</c:v>
                </c:pt>
                <c:pt idx="63009">
                  <c:v>322.209</c:v>
                </c:pt>
                <c:pt idx="63010">
                  <c:v>323.19499999999999</c:v>
                </c:pt>
                <c:pt idx="63011">
                  <c:v>324.17</c:v>
                </c:pt>
                <c:pt idx="63012">
                  <c:v>325.13400000000001</c:v>
                </c:pt>
                <c:pt idx="63013">
                  <c:v>326.08799999999979</c:v>
                </c:pt>
                <c:pt idx="63014">
                  <c:v>327.03099999999978</c:v>
                </c:pt>
                <c:pt idx="63015">
                  <c:v>327.96299999999979</c:v>
                </c:pt>
                <c:pt idx="63016">
                  <c:v>328.88400000000001</c:v>
                </c:pt>
                <c:pt idx="63017">
                  <c:v>329.79299999999978</c:v>
                </c:pt>
                <c:pt idx="63018">
                  <c:v>330.69099999999975</c:v>
                </c:pt>
                <c:pt idx="63019">
                  <c:v>331.57900000000001</c:v>
                </c:pt>
                <c:pt idx="63020">
                  <c:v>332.45400000000001</c:v>
                </c:pt>
                <c:pt idx="63021">
                  <c:v>333.31799999999993</c:v>
                </c:pt>
                <c:pt idx="63022">
                  <c:v>334.17099999999999</c:v>
                </c:pt>
                <c:pt idx="63023">
                  <c:v>335.012</c:v>
                </c:pt>
                <c:pt idx="63024">
                  <c:v>335.84100000000001</c:v>
                </c:pt>
                <c:pt idx="63025">
                  <c:v>336.65800000000002</c:v>
                </c:pt>
                <c:pt idx="63026">
                  <c:v>337.46299999999979</c:v>
                </c:pt>
                <c:pt idx="63027">
                  <c:v>338.25700000000001</c:v>
                </c:pt>
                <c:pt idx="63028">
                  <c:v>339.03799999999978</c:v>
                </c:pt>
                <c:pt idx="63029">
                  <c:v>339.80700000000002</c:v>
                </c:pt>
                <c:pt idx="63030">
                  <c:v>340.56400000000002</c:v>
                </c:pt>
                <c:pt idx="63031">
                  <c:v>341.30900000000008</c:v>
                </c:pt>
                <c:pt idx="63032">
                  <c:v>342.041</c:v>
                </c:pt>
                <c:pt idx="63033">
                  <c:v>342.7609999999998</c:v>
                </c:pt>
                <c:pt idx="63034">
                  <c:v>343.46899999999965</c:v>
                </c:pt>
                <c:pt idx="63035">
                  <c:v>344.16399999999999</c:v>
                </c:pt>
                <c:pt idx="63036">
                  <c:v>344.846</c:v>
                </c:pt>
                <c:pt idx="63037">
                  <c:v>345.51499999999999</c:v>
                </c:pt>
                <c:pt idx="63038">
                  <c:v>346.17200000000008</c:v>
                </c:pt>
                <c:pt idx="63039">
                  <c:v>346.81599999999975</c:v>
                </c:pt>
                <c:pt idx="63040">
                  <c:v>347.447</c:v>
                </c:pt>
                <c:pt idx="63041">
                  <c:v>348.065</c:v>
                </c:pt>
                <c:pt idx="63042">
                  <c:v>348.67099999999999</c:v>
                </c:pt>
                <c:pt idx="63043">
                  <c:v>349.26299999999975</c:v>
                </c:pt>
                <c:pt idx="63044">
                  <c:v>349.84199999999993</c:v>
                </c:pt>
                <c:pt idx="63045">
                  <c:v>350.40799999999979</c:v>
                </c:pt>
                <c:pt idx="63046">
                  <c:v>350.96099999999979</c:v>
                </c:pt>
                <c:pt idx="63047">
                  <c:v>351.5</c:v>
                </c:pt>
                <c:pt idx="63048">
                  <c:v>352.02599999999978</c:v>
                </c:pt>
                <c:pt idx="63049">
                  <c:v>352.53899999999965</c:v>
                </c:pt>
                <c:pt idx="63050">
                  <c:v>353.03899999999965</c:v>
                </c:pt>
                <c:pt idx="63051">
                  <c:v>353.52499999999975</c:v>
                </c:pt>
                <c:pt idx="63052">
                  <c:v>353.99699999999962</c:v>
                </c:pt>
                <c:pt idx="63053">
                  <c:v>354.45599999999979</c:v>
                </c:pt>
                <c:pt idx="63054">
                  <c:v>354.90199999999965</c:v>
                </c:pt>
                <c:pt idx="63055">
                  <c:v>355.334</c:v>
                </c:pt>
                <c:pt idx="63056">
                  <c:v>355.75299999999999</c:v>
                </c:pt>
                <c:pt idx="63057">
                  <c:v>356.15699999999993</c:v>
                </c:pt>
                <c:pt idx="63058">
                  <c:v>356.548</c:v>
                </c:pt>
                <c:pt idx="63059">
                  <c:v>356.92599999999965</c:v>
                </c:pt>
                <c:pt idx="63060">
                  <c:v>357.28999999999979</c:v>
                </c:pt>
                <c:pt idx="63061">
                  <c:v>357.63900000000001</c:v>
                </c:pt>
                <c:pt idx="63062">
                  <c:v>357.97599999999977</c:v>
                </c:pt>
                <c:pt idx="63063">
                  <c:v>358.29799999999977</c:v>
                </c:pt>
                <c:pt idx="63064">
                  <c:v>358.60700000000008</c:v>
                </c:pt>
                <c:pt idx="63065">
                  <c:v>358.90099999999978</c:v>
                </c:pt>
                <c:pt idx="63066">
                  <c:v>359.18200000000002</c:v>
                </c:pt>
                <c:pt idx="63067">
                  <c:v>359.44900000000001</c:v>
                </c:pt>
                <c:pt idx="63068">
                  <c:v>359.702</c:v>
                </c:pt>
                <c:pt idx="63069">
                  <c:v>359.94200000000001</c:v>
                </c:pt>
                <c:pt idx="63070">
                  <c:v>360.16699999999975</c:v>
                </c:pt>
                <c:pt idx="63071">
                  <c:v>360.37900000000002</c:v>
                </c:pt>
                <c:pt idx="63072">
                  <c:v>360.57599999999979</c:v>
                </c:pt>
                <c:pt idx="63073">
                  <c:v>360.76</c:v>
                </c:pt>
                <c:pt idx="63074">
                  <c:v>360.92899999999958</c:v>
                </c:pt>
                <c:pt idx="63075">
                  <c:v>361.08499999999975</c:v>
                </c:pt>
                <c:pt idx="63076">
                  <c:v>361.22699999999958</c:v>
                </c:pt>
                <c:pt idx="63077">
                  <c:v>361.35500000000002</c:v>
                </c:pt>
                <c:pt idx="63078">
                  <c:v>361.46899999999965</c:v>
                </c:pt>
                <c:pt idx="63079">
                  <c:v>361.56900000000002</c:v>
                </c:pt>
                <c:pt idx="63080">
                  <c:v>361.65499999999997</c:v>
                </c:pt>
                <c:pt idx="63081">
                  <c:v>361.72699999999958</c:v>
                </c:pt>
                <c:pt idx="63082">
                  <c:v>361.78500000000003</c:v>
                </c:pt>
                <c:pt idx="63083">
                  <c:v>361.83</c:v>
                </c:pt>
                <c:pt idx="63084">
                  <c:v>361.86099999999999</c:v>
                </c:pt>
                <c:pt idx="63085">
                  <c:v>361.87700000000001</c:v>
                </c:pt>
                <c:pt idx="63086">
                  <c:v>361.88</c:v>
                </c:pt>
                <c:pt idx="63087">
                  <c:v>361.86900000000026</c:v>
                </c:pt>
                <c:pt idx="63088">
                  <c:v>361.84500000000008</c:v>
                </c:pt>
                <c:pt idx="63089">
                  <c:v>361.80599999999993</c:v>
                </c:pt>
                <c:pt idx="63090">
                  <c:v>361.75400000000002</c:v>
                </c:pt>
                <c:pt idx="63091">
                  <c:v>361.68799999999999</c:v>
                </c:pt>
                <c:pt idx="63092">
                  <c:v>361.608</c:v>
                </c:pt>
                <c:pt idx="63093">
                  <c:v>361.51499999999999</c:v>
                </c:pt>
                <c:pt idx="63094">
                  <c:v>361.40799999999979</c:v>
                </c:pt>
                <c:pt idx="63095">
                  <c:v>361.28799999999978</c:v>
                </c:pt>
                <c:pt idx="63096">
                  <c:v>361.15400000000022</c:v>
                </c:pt>
                <c:pt idx="63097">
                  <c:v>361.00599999999974</c:v>
                </c:pt>
                <c:pt idx="63098">
                  <c:v>360.84500000000008</c:v>
                </c:pt>
                <c:pt idx="63099">
                  <c:v>360.67</c:v>
                </c:pt>
                <c:pt idx="63100">
                  <c:v>360.48200000000003</c:v>
                </c:pt>
                <c:pt idx="63101">
                  <c:v>360.28099999999978</c:v>
                </c:pt>
                <c:pt idx="63102">
                  <c:v>360.06599999999975</c:v>
                </c:pt>
                <c:pt idx="63103">
                  <c:v>359.839</c:v>
                </c:pt>
                <c:pt idx="63104">
                  <c:v>359.59699999999958</c:v>
                </c:pt>
                <c:pt idx="63105">
                  <c:v>359.34300000000002</c:v>
                </c:pt>
                <c:pt idx="63106">
                  <c:v>359.07599999999979</c:v>
                </c:pt>
                <c:pt idx="63107">
                  <c:v>358.79499999999979</c:v>
                </c:pt>
                <c:pt idx="63108">
                  <c:v>358.50099999999975</c:v>
                </c:pt>
                <c:pt idx="63109">
                  <c:v>358.19499999999999</c:v>
                </c:pt>
                <c:pt idx="63110">
                  <c:v>357.875</c:v>
                </c:pt>
                <c:pt idx="63111">
                  <c:v>357.54300000000001</c:v>
                </c:pt>
                <c:pt idx="63112">
                  <c:v>357.19799999999975</c:v>
                </c:pt>
                <c:pt idx="63113">
                  <c:v>356.8400000000002</c:v>
                </c:pt>
                <c:pt idx="63114">
                  <c:v>356.4699999999998</c:v>
                </c:pt>
                <c:pt idx="63115">
                  <c:v>356.08699999999965</c:v>
                </c:pt>
                <c:pt idx="63116">
                  <c:v>355.69099999999975</c:v>
                </c:pt>
                <c:pt idx="63117">
                  <c:v>355.28299999999979</c:v>
                </c:pt>
                <c:pt idx="63118">
                  <c:v>354.863</c:v>
                </c:pt>
                <c:pt idx="63119">
                  <c:v>354.42999999999978</c:v>
                </c:pt>
                <c:pt idx="63120">
                  <c:v>353.98499999999979</c:v>
                </c:pt>
                <c:pt idx="63121">
                  <c:v>353.52799999999979</c:v>
                </c:pt>
                <c:pt idx="63122">
                  <c:v>353.05799999999999</c:v>
                </c:pt>
                <c:pt idx="63123">
                  <c:v>352.577</c:v>
                </c:pt>
                <c:pt idx="63124">
                  <c:v>352.084</c:v>
                </c:pt>
                <c:pt idx="63125">
                  <c:v>351.57900000000001</c:v>
                </c:pt>
                <c:pt idx="63126">
                  <c:v>351.06200000000001</c:v>
                </c:pt>
                <c:pt idx="63127">
                  <c:v>350.53299999999979</c:v>
                </c:pt>
                <c:pt idx="63128">
                  <c:v>349.99299999999965</c:v>
                </c:pt>
                <c:pt idx="63129">
                  <c:v>349.44099999999975</c:v>
                </c:pt>
                <c:pt idx="63130">
                  <c:v>348.87799999999999</c:v>
                </c:pt>
                <c:pt idx="63131">
                  <c:v>348.30399999999975</c:v>
                </c:pt>
                <c:pt idx="63132">
                  <c:v>347.71799999999979</c:v>
                </c:pt>
                <c:pt idx="63133">
                  <c:v>347.12099999999975</c:v>
                </c:pt>
                <c:pt idx="63134">
                  <c:v>346.51299999999975</c:v>
                </c:pt>
                <c:pt idx="63135">
                  <c:v>345.89400000000001</c:v>
                </c:pt>
                <c:pt idx="63136">
                  <c:v>345.26400000000001</c:v>
                </c:pt>
                <c:pt idx="63137">
                  <c:v>344.62400000000002</c:v>
                </c:pt>
                <c:pt idx="63138">
                  <c:v>343.97199999999958</c:v>
                </c:pt>
                <c:pt idx="63139">
                  <c:v>343.31</c:v>
                </c:pt>
                <c:pt idx="63140">
                  <c:v>342.63799999999975</c:v>
                </c:pt>
                <c:pt idx="63141">
                  <c:v>341.95499999999993</c:v>
                </c:pt>
                <c:pt idx="63142">
                  <c:v>341.262</c:v>
                </c:pt>
                <c:pt idx="63143">
                  <c:v>340.55900000000008</c:v>
                </c:pt>
                <c:pt idx="63144">
                  <c:v>339.846</c:v>
                </c:pt>
                <c:pt idx="63145">
                  <c:v>339.12200000000001</c:v>
                </c:pt>
                <c:pt idx="63146">
                  <c:v>338.38900000000001</c:v>
                </c:pt>
                <c:pt idx="63147">
                  <c:v>337.64600000000002</c:v>
                </c:pt>
                <c:pt idx="63148">
                  <c:v>336.89400000000001</c:v>
                </c:pt>
                <c:pt idx="63149">
                  <c:v>336.13099999999974</c:v>
                </c:pt>
                <c:pt idx="63150">
                  <c:v>335.36</c:v>
                </c:pt>
                <c:pt idx="63151">
                  <c:v>334.57900000000001</c:v>
                </c:pt>
                <c:pt idx="63152">
                  <c:v>333.78899999999965</c:v>
                </c:pt>
                <c:pt idx="63153">
                  <c:v>332.98999999999978</c:v>
                </c:pt>
                <c:pt idx="63154">
                  <c:v>332.18200000000002</c:v>
                </c:pt>
                <c:pt idx="63155">
                  <c:v>331.36500000000001</c:v>
                </c:pt>
                <c:pt idx="63156">
                  <c:v>330.53899999999965</c:v>
                </c:pt>
                <c:pt idx="63157">
                  <c:v>329.70499999999993</c:v>
                </c:pt>
                <c:pt idx="63158">
                  <c:v>328.86200000000002</c:v>
                </c:pt>
                <c:pt idx="63159">
                  <c:v>328.0109999999998</c:v>
                </c:pt>
                <c:pt idx="63160">
                  <c:v>327.15199999999999</c:v>
                </c:pt>
                <c:pt idx="63161">
                  <c:v>326.28500000000003</c:v>
                </c:pt>
                <c:pt idx="63162">
                  <c:v>325.40899999999965</c:v>
                </c:pt>
                <c:pt idx="63163">
                  <c:v>324.52599999999978</c:v>
                </c:pt>
                <c:pt idx="63164">
                  <c:v>323.63499999999999</c:v>
                </c:pt>
                <c:pt idx="63165">
                  <c:v>322.73599999999965</c:v>
                </c:pt>
                <c:pt idx="63166">
                  <c:v>321.83</c:v>
                </c:pt>
                <c:pt idx="63167">
                  <c:v>320.91599999999966</c:v>
                </c:pt>
                <c:pt idx="63168">
                  <c:v>319.99499999999978</c:v>
                </c:pt>
                <c:pt idx="63169">
                  <c:v>319.06700000000001</c:v>
                </c:pt>
                <c:pt idx="63170">
                  <c:v>318.13200000000001</c:v>
                </c:pt>
                <c:pt idx="63171">
                  <c:v>317.19</c:v>
                </c:pt>
                <c:pt idx="63172">
                  <c:v>316.24200000000002</c:v>
                </c:pt>
                <c:pt idx="63173">
                  <c:v>315.28599999999977</c:v>
                </c:pt>
                <c:pt idx="63174">
                  <c:v>314.32499999999999</c:v>
                </c:pt>
                <c:pt idx="63175">
                  <c:v>313.35700000000008</c:v>
                </c:pt>
                <c:pt idx="63176">
                  <c:v>312.38299999999975</c:v>
                </c:pt>
                <c:pt idx="63177">
                  <c:v>311.40199999999965</c:v>
                </c:pt>
                <c:pt idx="63178">
                  <c:v>310.41599999999966</c:v>
                </c:pt>
                <c:pt idx="63179">
                  <c:v>309.42399999999958</c:v>
                </c:pt>
                <c:pt idx="63180">
                  <c:v>308.42599999999965</c:v>
                </c:pt>
                <c:pt idx="63181">
                  <c:v>307.42299999999977</c:v>
                </c:pt>
                <c:pt idx="63182">
                  <c:v>306.41399999999965</c:v>
                </c:pt>
                <c:pt idx="63183">
                  <c:v>305.40099999999978</c:v>
                </c:pt>
                <c:pt idx="63184">
                  <c:v>304.38200000000001</c:v>
                </c:pt>
                <c:pt idx="63185">
                  <c:v>303.358</c:v>
                </c:pt>
                <c:pt idx="63186">
                  <c:v>302.32900000000001</c:v>
                </c:pt>
                <c:pt idx="63187">
                  <c:v>301.29499999999979</c:v>
                </c:pt>
                <c:pt idx="63188">
                  <c:v>300.25700000000001</c:v>
                </c:pt>
                <c:pt idx="63189">
                  <c:v>299.214</c:v>
                </c:pt>
                <c:pt idx="63190">
                  <c:v>298.16699999999975</c:v>
                </c:pt>
                <c:pt idx="63191">
                  <c:v>297.11599999999999</c:v>
                </c:pt>
                <c:pt idx="63192">
                  <c:v>296.06099999999975</c:v>
                </c:pt>
                <c:pt idx="63193">
                  <c:v>295.00200000000001</c:v>
                </c:pt>
                <c:pt idx="63194">
                  <c:v>293.93899999999962</c:v>
                </c:pt>
                <c:pt idx="63195">
                  <c:v>292.87299999999999</c:v>
                </c:pt>
                <c:pt idx="63196">
                  <c:v>291.803</c:v>
                </c:pt>
                <c:pt idx="63197">
                  <c:v>290.72999999999979</c:v>
                </c:pt>
                <c:pt idx="63198">
                  <c:v>289.65300000000002</c:v>
                </c:pt>
                <c:pt idx="63199">
                  <c:v>288.57400000000001</c:v>
                </c:pt>
                <c:pt idx="63200">
                  <c:v>287.49099999999964</c:v>
                </c:pt>
                <c:pt idx="63201">
                  <c:v>286.40599999999978</c:v>
                </c:pt>
                <c:pt idx="63202">
                  <c:v>285.31799999999993</c:v>
                </c:pt>
                <c:pt idx="63203">
                  <c:v>284.22799999999978</c:v>
                </c:pt>
                <c:pt idx="63204">
                  <c:v>283.13499999999999</c:v>
                </c:pt>
                <c:pt idx="63205">
                  <c:v>282.04000000000002</c:v>
                </c:pt>
                <c:pt idx="63206">
                  <c:v>280.94299999999993</c:v>
                </c:pt>
                <c:pt idx="63207">
                  <c:v>279.84399999999999</c:v>
                </c:pt>
                <c:pt idx="63208">
                  <c:v>278.74299999999999</c:v>
                </c:pt>
                <c:pt idx="63209">
                  <c:v>277.64100000000002</c:v>
                </c:pt>
                <c:pt idx="63210">
                  <c:v>276.53699999999958</c:v>
                </c:pt>
                <c:pt idx="63211">
                  <c:v>275.43099999999959</c:v>
                </c:pt>
                <c:pt idx="63212">
                  <c:v>274.32400000000001</c:v>
                </c:pt>
                <c:pt idx="63213">
                  <c:v>273.21599999999978</c:v>
                </c:pt>
                <c:pt idx="63214">
                  <c:v>272.10700000000008</c:v>
                </c:pt>
                <c:pt idx="63215">
                  <c:v>270.99799999999965</c:v>
                </c:pt>
                <c:pt idx="63216">
                  <c:v>269.887</c:v>
                </c:pt>
                <c:pt idx="63217">
                  <c:v>268.77599999999978</c:v>
                </c:pt>
                <c:pt idx="63218">
                  <c:v>267.66500000000002</c:v>
                </c:pt>
                <c:pt idx="63219">
                  <c:v>266.553</c:v>
                </c:pt>
                <c:pt idx="63220">
                  <c:v>265.44099999999975</c:v>
                </c:pt>
                <c:pt idx="63221">
                  <c:v>264.32799999999975</c:v>
                </c:pt>
                <c:pt idx="63222">
                  <c:v>263.21599999999978</c:v>
                </c:pt>
                <c:pt idx="63223">
                  <c:v>262.10399999999993</c:v>
                </c:pt>
                <c:pt idx="63224">
                  <c:v>260.99299999999965</c:v>
                </c:pt>
                <c:pt idx="63225">
                  <c:v>259.88200000000001</c:v>
                </c:pt>
                <c:pt idx="63226">
                  <c:v>258.77099999999979</c:v>
                </c:pt>
                <c:pt idx="63227">
                  <c:v>257.66199999999975</c:v>
                </c:pt>
                <c:pt idx="63228">
                  <c:v>256.553</c:v>
                </c:pt>
                <c:pt idx="63229">
                  <c:v>255.44499999999999</c:v>
                </c:pt>
                <c:pt idx="63230">
                  <c:v>254.33800000000011</c:v>
                </c:pt>
                <c:pt idx="63231">
                  <c:v>253.232</c:v>
                </c:pt>
                <c:pt idx="63232">
                  <c:v>252.12800000000001</c:v>
                </c:pt>
                <c:pt idx="63233">
                  <c:v>251.02500000000001</c:v>
                </c:pt>
                <c:pt idx="63234">
                  <c:v>249.92400000000001</c:v>
                </c:pt>
                <c:pt idx="63235">
                  <c:v>248.82500000000007</c:v>
                </c:pt>
                <c:pt idx="63236">
                  <c:v>247.727</c:v>
                </c:pt>
                <c:pt idx="63237">
                  <c:v>246.63200000000001</c:v>
                </c:pt>
                <c:pt idx="63238">
                  <c:v>245.53900000000002</c:v>
                </c:pt>
                <c:pt idx="63239">
                  <c:v>244.447</c:v>
                </c:pt>
                <c:pt idx="63240">
                  <c:v>243.35900000000001</c:v>
                </c:pt>
                <c:pt idx="63241">
                  <c:v>242.27199999999999</c:v>
                </c:pt>
                <c:pt idx="63242">
                  <c:v>241.18800000000007</c:v>
                </c:pt>
                <c:pt idx="63243">
                  <c:v>240.107</c:v>
                </c:pt>
                <c:pt idx="63244">
                  <c:v>239.029</c:v>
                </c:pt>
                <c:pt idx="63245">
                  <c:v>237.95400000000001</c:v>
                </c:pt>
                <c:pt idx="63246">
                  <c:v>236.88100000000011</c:v>
                </c:pt>
                <c:pt idx="63247">
                  <c:v>235.81200000000001</c:v>
                </c:pt>
                <c:pt idx="63248">
                  <c:v>234.74599999999998</c:v>
                </c:pt>
                <c:pt idx="63249">
                  <c:v>233.684</c:v>
                </c:pt>
                <c:pt idx="63250">
                  <c:v>232.625</c:v>
                </c:pt>
                <c:pt idx="63251">
                  <c:v>231.56900000000002</c:v>
                </c:pt>
                <c:pt idx="63252">
                  <c:v>230.518</c:v>
                </c:pt>
                <c:pt idx="63253">
                  <c:v>229.47</c:v>
                </c:pt>
                <c:pt idx="63254">
                  <c:v>228.42600000000004</c:v>
                </c:pt>
                <c:pt idx="63255">
                  <c:v>227.38600000000011</c:v>
                </c:pt>
                <c:pt idx="63256">
                  <c:v>226.35000000000011</c:v>
                </c:pt>
                <c:pt idx="63257">
                  <c:v>225.31800000000001</c:v>
                </c:pt>
                <c:pt idx="63258">
                  <c:v>224.291</c:v>
                </c:pt>
                <c:pt idx="63259">
                  <c:v>223.268</c:v>
                </c:pt>
                <c:pt idx="63260">
                  <c:v>222.25</c:v>
                </c:pt>
                <c:pt idx="63261">
                  <c:v>221.23599999999999</c:v>
                </c:pt>
                <c:pt idx="63262">
                  <c:v>220.22800000000001</c:v>
                </c:pt>
                <c:pt idx="63263">
                  <c:v>219.22300000000001</c:v>
                </c:pt>
                <c:pt idx="63264">
                  <c:v>218.22399999999999</c:v>
                </c:pt>
                <c:pt idx="63265">
                  <c:v>217.23</c:v>
                </c:pt>
                <c:pt idx="63266">
                  <c:v>216.24099999999999</c:v>
                </c:pt>
                <c:pt idx="63267">
                  <c:v>215.25700000000001</c:v>
                </c:pt>
                <c:pt idx="63268">
                  <c:v>214.27799999999999</c:v>
                </c:pt>
                <c:pt idx="63269">
                  <c:v>213.30500000000001</c:v>
                </c:pt>
                <c:pt idx="63270">
                  <c:v>212.33700000000007</c:v>
                </c:pt>
                <c:pt idx="63271">
                  <c:v>211.375</c:v>
                </c:pt>
                <c:pt idx="63272">
                  <c:v>210.41800000000001</c:v>
                </c:pt>
                <c:pt idx="63273">
                  <c:v>209.46700000000001</c:v>
                </c:pt>
                <c:pt idx="63274">
                  <c:v>208.52200000000011</c:v>
                </c:pt>
                <c:pt idx="63275">
                  <c:v>207.583</c:v>
                </c:pt>
                <c:pt idx="63276">
                  <c:v>206.64899999999997</c:v>
                </c:pt>
                <c:pt idx="63277">
                  <c:v>205.72200000000001</c:v>
                </c:pt>
                <c:pt idx="63278">
                  <c:v>204.8</c:v>
                </c:pt>
                <c:pt idx="63279">
                  <c:v>203.8850000000001</c:v>
                </c:pt>
                <c:pt idx="63280">
                  <c:v>202.976</c:v>
                </c:pt>
                <c:pt idx="63281">
                  <c:v>202.07399999999998</c:v>
                </c:pt>
                <c:pt idx="63282">
                  <c:v>201.17699999999999</c:v>
                </c:pt>
                <c:pt idx="63283">
                  <c:v>200.28700000000001</c:v>
                </c:pt>
                <c:pt idx="63284">
                  <c:v>199.404</c:v>
                </c:pt>
                <c:pt idx="63285">
                  <c:v>198.52700000000004</c:v>
                </c:pt>
                <c:pt idx="63286">
                  <c:v>197.65700000000001</c:v>
                </c:pt>
                <c:pt idx="63287">
                  <c:v>196.79300000000001</c:v>
                </c:pt>
                <c:pt idx="63288">
                  <c:v>195.93700000000001</c:v>
                </c:pt>
                <c:pt idx="63289">
                  <c:v>195.08700000000007</c:v>
                </c:pt>
                <c:pt idx="63290">
                  <c:v>194.24399999999989</c:v>
                </c:pt>
                <c:pt idx="63291">
                  <c:v>193.40700000000001</c:v>
                </c:pt>
                <c:pt idx="63292">
                  <c:v>192.578</c:v>
                </c:pt>
                <c:pt idx="63293">
                  <c:v>191.756</c:v>
                </c:pt>
                <c:pt idx="63294">
                  <c:v>190.941</c:v>
                </c:pt>
                <c:pt idx="63295">
                  <c:v>190.13300000000001</c:v>
                </c:pt>
                <c:pt idx="63296">
                  <c:v>189.33200000000011</c:v>
                </c:pt>
                <c:pt idx="63297">
                  <c:v>188.53800000000001</c:v>
                </c:pt>
                <c:pt idx="63298">
                  <c:v>187.75200000000001</c:v>
                </c:pt>
                <c:pt idx="63299">
                  <c:v>186.97300000000001</c:v>
                </c:pt>
                <c:pt idx="63300">
                  <c:v>186.20099999999999</c:v>
                </c:pt>
                <c:pt idx="63301">
                  <c:v>185.43600000000001</c:v>
                </c:pt>
                <c:pt idx="63302">
                  <c:v>184.67899999999997</c:v>
                </c:pt>
                <c:pt idx="63303">
                  <c:v>183.93</c:v>
                </c:pt>
                <c:pt idx="63304">
                  <c:v>183.18800000000007</c:v>
                </c:pt>
                <c:pt idx="63305">
                  <c:v>182.453</c:v>
                </c:pt>
                <c:pt idx="63306">
                  <c:v>181.726</c:v>
                </c:pt>
                <c:pt idx="63307">
                  <c:v>181.00700000000001</c:v>
                </c:pt>
                <c:pt idx="63308">
                  <c:v>180.29499999999999</c:v>
                </c:pt>
                <c:pt idx="63309">
                  <c:v>179.59100000000001</c:v>
                </c:pt>
                <c:pt idx="63310">
                  <c:v>178.89400000000001</c:v>
                </c:pt>
                <c:pt idx="63311">
                  <c:v>178.20499999999998</c:v>
                </c:pt>
                <c:pt idx="63312">
                  <c:v>177.524</c:v>
                </c:pt>
                <c:pt idx="63313">
                  <c:v>176.85100000000011</c:v>
                </c:pt>
                <c:pt idx="63314">
                  <c:v>176.185</c:v>
                </c:pt>
                <c:pt idx="63315">
                  <c:v>175.52700000000004</c:v>
                </c:pt>
                <c:pt idx="63316">
                  <c:v>174.87700000000001</c:v>
                </c:pt>
                <c:pt idx="63317">
                  <c:v>174.23399999999998</c:v>
                </c:pt>
                <c:pt idx="63318">
                  <c:v>173.6</c:v>
                </c:pt>
                <c:pt idx="63319">
                  <c:v>172.97300000000001</c:v>
                </c:pt>
                <c:pt idx="63320">
                  <c:v>172.35400000000001</c:v>
                </c:pt>
                <c:pt idx="63321">
                  <c:v>171.74299999999999</c:v>
                </c:pt>
                <c:pt idx="63322">
                  <c:v>171.13900000000001</c:v>
                </c:pt>
                <c:pt idx="63323">
                  <c:v>170.54399999999998</c:v>
                </c:pt>
                <c:pt idx="63324">
                  <c:v>169.95600000000007</c:v>
                </c:pt>
                <c:pt idx="63325">
                  <c:v>169.376</c:v>
                </c:pt>
                <c:pt idx="63326">
                  <c:v>168.804</c:v>
                </c:pt>
                <c:pt idx="63327">
                  <c:v>168.23999999999998</c:v>
                </c:pt>
                <c:pt idx="63328">
                  <c:v>167.684</c:v>
                </c:pt>
                <c:pt idx="63329">
                  <c:v>167.13499999999999</c:v>
                </c:pt>
                <c:pt idx="63330">
                  <c:v>166.59399999999999</c:v>
                </c:pt>
                <c:pt idx="63331">
                  <c:v>166.06100000000001</c:v>
                </c:pt>
                <c:pt idx="63332">
                  <c:v>165.536</c:v>
                </c:pt>
                <c:pt idx="63333">
                  <c:v>165.01900000000001</c:v>
                </c:pt>
                <c:pt idx="63334">
                  <c:v>164.50899999999999</c:v>
                </c:pt>
                <c:pt idx="63335">
                  <c:v>164.00700000000001</c:v>
                </c:pt>
                <c:pt idx="63336">
                  <c:v>163.51300000000001</c:v>
                </c:pt>
                <c:pt idx="63337">
                  <c:v>163.02700000000004</c:v>
                </c:pt>
                <c:pt idx="63338">
                  <c:v>162.548</c:v>
                </c:pt>
                <c:pt idx="63339">
                  <c:v>162.077</c:v>
                </c:pt>
                <c:pt idx="63340">
                  <c:v>161.61399999999998</c:v>
                </c:pt>
                <c:pt idx="63341">
                  <c:v>161.15800000000004</c:v>
                </c:pt>
                <c:pt idx="63342">
                  <c:v>160.70999999999998</c:v>
                </c:pt>
                <c:pt idx="63343">
                  <c:v>160.26900000000001</c:v>
                </c:pt>
                <c:pt idx="63344">
                  <c:v>159.83600000000001</c:v>
                </c:pt>
                <c:pt idx="63345">
                  <c:v>159.411</c:v>
                </c:pt>
                <c:pt idx="63346">
                  <c:v>158.99300000000002</c:v>
                </c:pt>
                <c:pt idx="63347">
                  <c:v>158.583</c:v>
                </c:pt>
                <c:pt idx="63348">
                  <c:v>158.17899999999997</c:v>
                </c:pt>
                <c:pt idx="63349">
                  <c:v>157.78399999999999</c:v>
                </c:pt>
                <c:pt idx="63350">
                  <c:v>157.39500000000001</c:v>
                </c:pt>
                <c:pt idx="63351">
                  <c:v>157.01399999999998</c:v>
                </c:pt>
                <c:pt idx="63352">
                  <c:v>156.64099999999999</c:v>
                </c:pt>
                <c:pt idx="63353">
                  <c:v>156.27399999999992</c:v>
                </c:pt>
                <c:pt idx="63354">
                  <c:v>155.91499999999999</c:v>
                </c:pt>
                <c:pt idx="63355">
                  <c:v>155.56300000000002</c:v>
                </c:pt>
                <c:pt idx="63356">
                  <c:v>155.21799999999999</c:v>
                </c:pt>
                <c:pt idx="63357">
                  <c:v>154.88000000000011</c:v>
                </c:pt>
                <c:pt idx="63358">
                  <c:v>154.54900000000001</c:v>
                </c:pt>
                <c:pt idx="63359">
                  <c:v>154.22499999999999</c:v>
                </c:pt>
                <c:pt idx="63360">
                  <c:v>153.90800000000004</c:v>
                </c:pt>
                <c:pt idx="63361">
                  <c:v>153.59800000000001</c:v>
                </c:pt>
                <c:pt idx="63362">
                  <c:v>153.29499999999999</c:v>
                </c:pt>
                <c:pt idx="63363">
                  <c:v>152.9980000000001</c:v>
                </c:pt>
                <c:pt idx="63364">
                  <c:v>152.708</c:v>
                </c:pt>
                <c:pt idx="63365">
                  <c:v>152.42500000000001</c:v>
                </c:pt>
                <c:pt idx="63366">
                  <c:v>152.14899999999997</c:v>
                </c:pt>
                <c:pt idx="63367">
                  <c:v>151.87900000000002</c:v>
                </c:pt>
                <c:pt idx="63368">
                  <c:v>151.61499999999998</c:v>
                </c:pt>
                <c:pt idx="63369">
                  <c:v>151.35800000000012</c:v>
                </c:pt>
                <c:pt idx="63370">
                  <c:v>151.107</c:v>
                </c:pt>
                <c:pt idx="63371">
                  <c:v>150.863</c:v>
                </c:pt>
                <c:pt idx="63372">
                  <c:v>150.625</c:v>
                </c:pt>
                <c:pt idx="63373">
                  <c:v>150.393</c:v>
                </c:pt>
                <c:pt idx="63374">
                  <c:v>150.167</c:v>
                </c:pt>
                <c:pt idx="63375">
                  <c:v>149.947</c:v>
                </c:pt>
                <c:pt idx="63376">
                  <c:v>149.733</c:v>
                </c:pt>
                <c:pt idx="63377">
                  <c:v>149.52500000000001</c:v>
                </c:pt>
                <c:pt idx="63378">
                  <c:v>149.32300000000001</c:v>
                </c:pt>
                <c:pt idx="63379">
                  <c:v>149.12700000000001</c:v>
                </c:pt>
                <c:pt idx="63380">
                  <c:v>148.93600000000001</c:v>
                </c:pt>
                <c:pt idx="63381">
                  <c:v>148.75200000000001</c:v>
                </c:pt>
                <c:pt idx="63382">
                  <c:v>148.572</c:v>
                </c:pt>
                <c:pt idx="63383">
                  <c:v>148.39800000000011</c:v>
                </c:pt>
                <c:pt idx="63384">
                  <c:v>148.22999999999999</c:v>
                </c:pt>
                <c:pt idx="63385">
                  <c:v>148.06700000000001</c:v>
                </c:pt>
                <c:pt idx="63386">
                  <c:v>147.90900000000002</c:v>
                </c:pt>
                <c:pt idx="63387">
                  <c:v>147.75700000000001</c:v>
                </c:pt>
                <c:pt idx="63388">
                  <c:v>147.60900000000001</c:v>
                </c:pt>
                <c:pt idx="63389">
                  <c:v>147.46700000000001</c:v>
                </c:pt>
                <c:pt idx="63390">
                  <c:v>147.32900000000001</c:v>
                </c:pt>
                <c:pt idx="63391">
                  <c:v>147.197</c:v>
                </c:pt>
                <c:pt idx="63392">
                  <c:v>147.06900000000002</c:v>
                </c:pt>
                <c:pt idx="63393">
                  <c:v>146.946</c:v>
                </c:pt>
                <c:pt idx="63394">
                  <c:v>146.82700000000011</c:v>
                </c:pt>
                <c:pt idx="63395">
                  <c:v>146.71399999999988</c:v>
                </c:pt>
                <c:pt idx="63396">
                  <c:v>146.60399999999998</c:v>
                </c:pt>
                <c:pt idx="63397">
                  <c:v>146.499</c:v>
                </c:pt>
                <c:pt idx="63398">
                  <c:v>146.399</c:v>
                </c:pt>
                <c:pt idx="63399">
                  <c:v>146.303</c:v>
                </c:pt>
                <c:pt idx="63400">
                  <c:v>146.20999999999998</c:v>
                </c:pt>
                <c:pt idx="63401">
                  <c:v>146.12200000000001</c:v>
                </c:pt>
                <c:pt idx="63402">
                  <c:v>146.03800000000001</c:v>
                </c:pt>
                <c:pt idx="63403">
                  <c:v>145.95800000000011</c:v>
                </c:pt>
                <c:pt idx="63404">
                  <c:v>145.88100000000011</c:v>
                </c:pt>
                <c:pt idx="63405">
                  <c:v>145.809</c:v>
                </c:pt>
                <c:pt idx="63406">
                  <c:v>145.73999999999998</c:v>
                </c:pt>
                <c:pt idx="63407">
                  <c:v>145.67399999999998</c:v>
                </c:pt>
                <c:pt idx="63408">
                  <c:v>145.61199999999999</c:v>
                </c:pt>
                <c:pt idx="63409">
                  <c:v>145.554</c:v>
                </c:pt>
                <c:pt idx="63410">
                  <c:v>145.499</c:v>
                </c:pt>
                <c:pt idx="63411">
                  <c:v>145.446</c:v>
                </c:pt>
                <c:pt idx="63412">
                  <c:v>145.39800000000011</c:v>
                </c:pt>
                <c:pt idx="63413">
                  <c:v>145.35200000000012</c:v>
                </c:pt>
                <c:pt idx="63414">
                  <c:v>145.309</c:v>
                </c:pt>
                <c:pt idx="63415">
                  <c:v>145.26900000000001</c:v>
                </c:pt>
                <c:pt idx="63416">
                  <c:v>145.23099999999999</c:v>
                </c:pt>
                <c:pt idx="63417">
                  <c:v>145.197</c:v>
                </c:pt>
                <c:pt idx="63418">
                  <c:v>145.16499999999999</c:v>
                </c:pt>
                <c:pt idx="63419">
                  <c:v>145.13499999999999</c:v>
                </c:pt>
                <c:pt idx="63420">
                  <c:v>145.108</c:v>
                </c:pt>
                <c:pt idx="63421">
                  <c:v>145.083</c:v>
                </c:pt>
                <c:pt idx="63422">
                  <c:v>145.06100000000001</c:v>
                </c:pt>
                <c:pt idx="63423">
                  <c:v>145.04</c:v>
                </c:pt>
                <c:pt idx="63424">
                  <c:v>145.02200000000011</c:v>
                </c:pt>
                <c:pt idx="63425">
                  <c:v>145.006</c:v>
                </c:pt>
                <c:pt idx="63426">
                  <c:v>144.99100000000001</c:v>
                </c:pt>
                <c:pt idx="63427">
                  <c:v>144.97900000000001</c:v>
                </c:pt>
                <c:pt idx="63428">
                  <c:v>144.96800000000007</c:v>
                </c:pt>
                <c:pt idx="63429">
                  <c:v>144.959</c:v>
                </c:pt>
                <c:pt idx="63430">
                  <c:v>144.95100000000011</c:v>
                </c:pt>
                <c:pt idx="63431">
                  <c:v>144.94499999999999</c:v>
                </c:pt>
                <c:pt idx="63432">
                  <c:v>144.94</c:v>
                </c:pt>
                <c:pt idx="63433">
                  <c:v>144.93600000000001</c:v>
                </c:pt>
                <c:pt idx="63434">
                  <c:v>144.934</c:v>
                </c:pt>
                <c:pt idx="63435">
                  <c:v>144.93200000000004</c:v>
                </c:pt>
                <c:pt idx="63436">
                  <c:v>144.93200000000004</c:v>
                </c:pt>
                <c:pt idx="63437">
                  <c:v>144.93300000000002</c:v>
                </c:pt>
                <c:pt idx="63438">
                  <c:v>144.934</c:v>
                </c:pt>
                <c:pt idx="63439">
                  <c:v>144.93700000000001</c:v>
                </c:pt>
                <c:pt idx="63440">
                  <c:v>144.93900000000002</c:v>
                </c:pt>
                <c:pt idx="63441">
                  <c:v>144.94300000000001</c:v>
                </c:pt>
                <c:pt idx="63442">
                  <c:v>144.947</c:v>
                </c:pt>
                <c:pt idx="63443">
                  <c:v>144.95200000000011</c:v>
                </c:pt>
                <c:pt idx="63444">
                  <c:v>144.95600000000007</c:v>
                </c:pt>
                <c:pt idx="63445">
                  <c:v>144.96200000000007</c:v>
                </c:pt>
                <c:pt idx="63446">
                  <c:v>144.96700000000001</c:v>
                </c:pt>
                <c:pt idx="63447">
                  <c:v>144.97200000000001</c:v>
                </c:pt>
                <c:pt idx="63448">
                  <c:v>144.97800000000001</c:v>
                </c:pt>
                <c:pt idx="63449">
                  <c:v>144.983</c:v>
                </c:pt>
                <c:pt idx="63450">
                  <c:v>144.98800000000011</c:v>
                </c:pt>
                <c:pt idx="63451">
                  <c:v>144.99300000000002</c:v>
                </c:pt>
                <c:pt idx="63452">
                  <c:v>144.9980000000001</c:v>
                </c:pt>
                <c:pt idx="63453">
                  <c:v>145.00200000000001</c:v>
                </c:pt>
                <c:pt idx="63454">
                  <c:v>145.006</c:v>
                </c:pt>
                <c:pt idx="63455">
                  <c:v>145.01</c:v>
                </c:pt>
                <c:pt idx="63456">
                  <c:v>145.01300000000001</c:v>
                </c:pt>
                <c:pt idx="63457">
                  <c:v>145.01499999999999</c:v>
                </c:pt>
                <c:pt idx="63458">
                  <c:v>145.01599999999999</c:v>
                </c:pt>
                <c:pt idx="63459">
                  <c:v>145.017</c:v>
                </c:pt>
                <c:pt idx="63460">
                  <c:v>145.017</c:v>
                </c:pt>
                <c:pt idx="63461">
                  <c:v>145.01499999999999</c:v>
                </c:pt>
                <c:pt idx="63462">
                  <c:v>145.01300000000001</c:v>
                </c:pt>
                <c:pt idx="63463">
                  <c:v>145.01</c:v>
                </c:pt>
                <c:pt idx="63464">
                  <c:v>145.005</c:v>
                </c:pt>
                <c:pt idx="63465">
                  <c:v>144.999</c:v>
                </c:pt>
                <c:pt idx="63466">
                  <c:v>144.9920000000001</c:v>
                </c:pt>
                <c:pt idx="63467">
                  <c:v>144.98400000000001</c:v>
                </c:pt>
                <c:pt idx="63468">
                  <c:v>144.97399999999999</c:v>
                </c:pt>
                <c:pt idx="63469">
                  <c:v>144.96300000000002</c:v>
                </c:pt>
                <c:pt idx="63470">
                  <c:v>144.94999999999999</c:v>
                </c:pt>
                <c:pt idx="63471">
                  <c:v>144.935</c:v>
                </c:pt>
                <c:pt idx="63472">
                  <c:v>144.91900000000001</c:v>
                </c:pt>
                <c:pt idx="63473">
                  <c:v>144.90100000000001</c:v>
                </c:pt>
                <c:pt idx="63474">
                  <c:v>144.88100000000011</c:v>
                </c:pt>
                <c:pt idx="63475">
                  <c:v>144.85900000000001</c:v>
                </c:pt>
                <c:pt idx="63476">
                  <c:v>144.83600000000001</c:v>
                </c:pt>
                <c:pt idx="63477">
                  <c:v>144.81</c:v>
                </c:pt>
                <c:pt idx="63478">
                  <c:v>144.78300000000002</c:v>
                </c:pt>
                <c:pt idx="63479">
                  <c:v>144.75299999999999</c:v>
                </c:pt>
                <c:pt idx="63480">
                  <c:v>144.721</c:v>
                </c:pt>
                <c:pt idx="63481">
                  <c:v>144.68700000000001</c:v>
                </c:pt>
                <c:pt idx="63482">
                  <c:v>144.65100000000001</c:v>
                </c:pt>
                <c:pt idx="63483">
                  <c:v>144.61299999999997</c:v>
                </c:pt>
                <c:pt idx="63484">
                  <c:v>144.572</c:v>
                </c:pt>
                <c:pt idx="63485">
                  <c:v>144.52800000000011</c:v>
                </c:pt>
                <c:pt idx="63486">
                  <c:v>144.483</c:v>
                </c:pt>
                <c:pt idx="63487">
                  <c:v>144.435</c:v>
                </c:pt>
                <c:pt idx="63488">
                  <c:v>144.38400000000001</c:v>
                </c:pt>
                <c:pt idx="63489">
                  <c:v>144.33100000000007</c:v>
                </c:pt>
                <c:pt idx="63490">
                  <c:v>144.27499999999998</c:v>
                </c:pt>
                <c:pt idx="63491">
                  <c:v>144.21699999999998</c:v>
                </c:pt>
                <c:pt idx="63492">
                  <c:v>144.15600000000001</c:v>
                </c:pt>
                <c:pt idx="63493">
                  <c:v>144.09200000000001</c:v>
                </c:pt>
                <c:pt idx="63494">
                  <c:v>144.02500000000001</c:v>
                </c:pt>
                <c:pt idx="63495">
                  <c:v>143.95600000000007</c:v>
                </c:pt>
                <c:pt idx="63496">
                  <c:v>143.88400000000001</c:v>
                </c:pt>
                <c:pt idx="63497">
                  <c:v>143.809</c:v>
                </c:pt>
                <c:pt idx="63498">
                  <c:v>143.73099999999999</c:v>
                </c:pt>
                <c:pt idx="63499">
                  <c:v>143.65</c:v>
                </c:pt>
                <c:pt idx="63500">
                  <c:v>143.56700000000001</c:v>
                </c:pt>
                <c:pt idx="63501">
                  <c:v>143.47999999999999</c:v>
                </c:pt>
                <c:pt idx="63502">
                  <c:v>143.39000000000001</c:v>
                </c:pt>
                <c:pt idx="63503">
                  <c:v>143.298</c:v>
                </c:pt>
                <c:pt idx="63504">
                  <c:v>143.202</c:v>
                </c:pt>
                <c:pt idx="63505">
                  <c:v>143.10300000000001</c:v>
                </c:pt>
                <c:pt idx="63506">
                  <c:v>143.001</c:v>
                </c:pt>
                <c:pt idx="63507">
                  <c:v>142.89600000000004</c:v>
                </c:pt>
                <c:pt idx="63508">
                  <c:v>142.78800000000001</c:v>
                </c:pt>
                <c:pt idx="63509">
                  <c:v>142.67699999999999</c:v>
                </c:pt>
                <c:pt idx="63510">
                  <c:v>142.56300000000002</c:v>
                </c:pt>
                <c:pt idx="63511">
                  <c:v>142.446</c:v>
                </c:pt>
                <c:pt idx="63512">
                  <c:v>142.32500000000007</c:v>
                </c:pt>
                <c:pt idx="63513">
                  <c:v>142.20099999999999</c:v>
                </c:pt>
                <c:pt idx="63514">
                  <c:v>142.07399999999998</c:v>
                </c:pt>
                <c:pt idx="63515">
                  <c:v>141.94399999999999</c:v>
                </c:pt>
                <c:pt idx="63516">
                  <c:v>141.81100000000001</c:v>
                </c:pt>
                <c:pt idx="63517">
                  <c:v>141.67399999999998</c:v>
                </c:pt>
                <c:pt idx="63518">
                  <c:v>141.535</c:v>
                </c:pt>
                <c:pt idx="63519">
                  <c:v>141.39200000000011</c:v>
                </c:pt>
                <c:pt idx="63520">
                  <c:v>141.24499999999998</c:v>
                </c:pt>
                <c:pt idx="63521">
                  <c:v>141.096</c:v>
                </c:pt>
                <c:pt idx="63522">
                  <c:v>140.94399999999999</c:v>
                </c:pt>
                <c:pt idx="63523">
                  <c:v>140.78800000000001</c:v>
                </c:pt>
                <c:pt idx="63524">
                  <c:v>140.62900000000002</c:v>
                </c:pt>
                <c:pt idx="63525">
                  <c:v>140.46700000000001</c:v>
                </c:pt>
                <c:pt idx="63526">
                  <c:v>140.30200000000011</c:v>
                </c:pt>
                <c:pt idx="63527">
                  <c:v>140.13300000000001</c:v>
                </c:pt>
                <c:pt idx="63528">
                  <c:v>139.96200000000007</c:v>
                </c:pt>
                <c:pt idx="63529">
                  <c:v>139.78700000000001</c:v>
                </c:pt>
                <c:pt idx="63530">
                  <c:v>139.60900000000001</c:v>
                </c:pt>
                <c:pt idx="63531">
                  <c:v>139.42800000000011</c:v>
                </c:pt>
                <c:pt idx="63532">
                  <c:v>139.24399999999989</c:v>
                </c:pt>
                <c:pt idx="63533">
                  <c:v>139.05700000000004</c:v>
                </c:pt>
                <c:pt idx="63534">
                  <c:v>138.8670000000001</c:v>
                </c:pt>
                <c:pt idx="63535">
                  <c:v>138.67299999999997</c:v>
                </c:pt>
                <c:pt idx="63536">
                  <c:v>138.477</c:v>
                </c:pt>
                <c:pt idx="63537">
                  <c:v>138.27799999999999</c:v>
                </c:pt>
                <c:pt idx="63538">
                  <c:v>138.07599999999999</c:v>
                </c:pt>
                <c:pt idx="63539">
                  <c:v>137.87</c:v>
                </c:pt>
                <c:pt idx="63540">
                  <c:v>137.66200000000001</c:v>
                </c:pt>
                <c:pt idx="63541">
                  <c:v>137.45100000000011</c:v>
                </c:pt>
                <c:pt idx="63542">
                  <c:v>137.238</c:v>
                </c:pt>
                <c:pt idx="63543">
                  <c:v>137.02100000000004</c:v>
                </c:pt>
                <c:pt idx="63544">
                  <c:v>136.80200000000011</c:v>
                </c:pt>
                <c:pt idx="63545">
                  <c:v>136.58000000000001</c:v>
                </c:pt>
                <c:pt idx="63546">
                  <c:v>136.3550000000001</c:v>
                </c:pt>
                <c:pt idx="63547">
                  <c:v>136.12700000000001</c:v>
                </c:pt>
                <c:pt idx="63548">
                  <c:v>135.89700000000011</c:v>
                </c:pt>
                <c:pt idx="63549">
                  <c:v>135.66399999999999</c:v>
                </c:pt>
                <c:pt idx="63550">
                  <c:v>135.429</c:v>
                </c:pt>
                <c:pt idx="63551">
                  <c:v>135.191</c:v>
                </c:pt>
                <c:pt idx="63552">
                  <c:v>134.95100000000011</c:v>
                </c:pt>
                <c:pt idx="63553">
                  <c:v>134.708</c:v>
                </c:pt>
                <c:pt idx="63554">
                  <c:v>134.46300000000002</c:v>
                </c:pt>
                <c:pt idx="63555">
                  <c:v>134.21599999999998</c:v>
                </c:pt>
                <c:pt idx="63556">
                  <c:v>133.96600000000001</c:v>
                </c:pt>
                <c:pt idx="63557">
                  <c:v>133.71399999999988</c:v>
                </c:pt>
                <c:pt idx="63558">
                  <c:v>133.46</c:v>
                </c:pt>
                <c:pt idx="63559">
                  <c:v>133.20399999999998</c:v>
                </c:pt>
                <c:pt idx="63560">
                  <c:v>132.94499999999999</c:v>
                </c:pt>
                <c:pt idx="63561">
                  <c:v>132.685</c:v>
                </c:pt>
                <c:pt idx="63562">
                  <c:v>132.423</c:v>
                </c:pt>
                <c:pt idx="63563">
                  <c:v>132.15900000000002</c:v>
                </c:pt>
                <c:pt idx="63564">
                  <c:v>131.893</c:v>
                </c:pt>
                <c:pt idx="63565">
                  <c:v>131.625</c:v>
                </c:pt>
                <c:pt idx="63566">
                  <c:v>131.3550000000001</c:v>
                </c:pt>
                <c:pt idx="63567">
                  <c:v>131.084</c:v>
                </c:pt>
                <c:pt idx="63568">
                  <c:v>130.81100000000001</c:v>
                </c:pt>
                <c:pt idx="63569">
                  <c:v>130.53700000000001</c:v>
                </c:pt>
                <c:pt idx="63570">
                  <c:v>130.261</c:v>
                </c:pt>
                <c:pt idx="63571">
                  <c:v>129.98400000000001</c:v>
                </c:pt>
                <c:pt idx="63572">
                  <c:v>129.70499999999998</c:v>
                </c:pt>
                <c:pt idx="63573">
                  <c:v>129.42500000000001</c:v>
                </c:pt>
                <c:pt idx="63574">
                  <c:v>129.14399999999998</c:v>
                </c:pt>
                <c:pt idx="63575">
                  <c:v>128.86200000000011</c:v>
                </c:pt>
                <c:pt idx="63576">
                  <c:v>128.57900000000001</c:v>
                </c:pt>
                <c:pt idx="63577">
                  <c:v>128.29499999999999</c:v>
                </c:pt>
                <c:pt idx="63578">
                  <c:v>128.01</c:v>
                </c:pt>
                <c:pt idx="63579">
                  <c:v>127.724</c:v>
                </c:pt>
                <c:pt idx="63580">
                  <c:v>127.43700000000005</c:v>
                </c:pt>
                <c:pt idx="63581">
                  <c:v>127.14999999999999</c:v>
                </c:pt>
                <c:pt idx="63582">
                  <c:v>126.86199999999999</c:v>
                </c:pt>
                <c:pt idx="63583">
                  <c:v>126.57299999999998</c:v>
                </c:pt>
                <c:pt idx="63584">
                  <c:v>126.28400000000002</c:v>
                </c:pt>
                <c:pt idx="63585">
                  <c:v>125.995</c:v>
                </c:pt>
                <c:pt idx="63586">
                  <c:v>125.705</c:v>
                </c:pt>
                <c:pt idx="63587">
                  <c:v>125.41500000000002</c:v>
                </c:pt>
                <c:pt idx="63588">
                  <c:v>125.12499999999999</c:v>
                </c:pt>
                <c:pt idx="63589">
                  <c:v>124.83499999999999</c:v>
                </c:pt>
                <c:pt idx="63590">
                  <c:v>124.545</c:v>
                </c:pt>
                <c:pt idx="63591">
                  <c:v>124.255</c:v>
                </c:pt>
                <c:pt idx="63592">
                  <c:v>123.96599999999999</c:v>
                </c:pt>
                <c:pt idx="63593">
                  <c:v>123.67599999999995</c:v>
                </c:pt>
                <c:pt idx="63594">
                  <c:v>123.387</c:v>
                </c:pt>
                <c:pt idx="63595">
                  <c:v>123.099</c:v>
                </c:pt>
                <c:pt idx="63596">
                  <c:v>122.81100000000002</c:v>
                </c:pt>
                <c:pt idx="63597">
                  <c:v>122.523</c:v>
                </c:pt>
                <c:pt idx="63598">
                  <c:v>122.23699999999999</c:v>
                </c:pt>
                <c:pt idx="63599">
                  <c:v>121.95099999999999</c:v>
                </c:pt>
                <c:pt idx="63600">
                  <c:v>121.666</c:v>
                </c:pt>
                <c:pt idx="63601">
                  <c:v>121.38200000000001</c:v>
                </c:pt>
                <c:pt idx="63602">
                  <c:v>121.099</c:v>
                </c:pt>
                <c:pt idx="63603">
                  <c:v>120.818</c:v>
                </c:pt>
                <c:pt idx="63604">
                  <c:v>120.53700000000002</c:v>
                </c:pt>
                <c:pt idx="63605">
                  <c:v>120.258</c:v>
                </c:pt>
                <c:pt idx="63606">
                  <c:v>119.98099999999999</c:v>
                </c:pt>
                <c:pt idx="63607">
                  <c:v>119.705</c:v>
                </c:pt>
                <c:pt idx="63608">
                  <c:v>119.43</c:v>
                </c:pt>
                <c:pt idx="63609">
                  <c:v>119.15799999999999</c:v>
                </c:pt>
                <c:pt idx="63610">
                  <c:v>118.887</c:v>
                </c:pt>
                <c:pt idx="63611">
                  <c:v>118.61799999999999</c:v>
                </c:pt>
                <c:pt idx="63612">
                  <c:v>118.351</c:v>
                </c:pt>
                <c:pt idx="63613">
                  <c:v>118.086</c:v>
                </c:pt>
                <c:pt idx="63614">
                  <c:v>117.82299999999998</c:v>
                </c:pt>
                <c:pt idx="63615">
                  <c:v>117.563</c:v>
                </c:pt>
                <c:pt idx="63616">
                  <c:v>117.30500000000001</c:v>
                </c:pt>
                <c:pt idx="63617">
                  <c:v>117.05</c:v>
                </c:pt>
                <c:pt idx="63618">
                  <c:v>116.79700000000005</c:v>
                </c:pt>
                <c:pt idx="63619">
                  <c:v>116.54700000000005</c:v>
                </c:pt>
                <c:pt idx="63620">
                  <c:v>116.3</c:v>
                </c:pt>
                <c:pt idx="63621">
                  <c:v>116.05500000000001</c:v>
                </c:pt>
                <c:pt idx="63622">
                  <c:v>115.81399999999999</c:v>
                </c:pt>
                <c:pt idx="63623">
                  <c:v>115.57499999999999</c:v>
                </c:pt>
                <c:pt idx="63624">
                  <c:v>115.34</c:v>
                </c:pt>
                <c:pt idx="63625">
                  <c:v>115.10799999999999</c:v>
                </c:pt>
                <c:pt idx="63626">
                  <c:v>114.87899999999998</c:v>
                </c:pt>
                <c:pt idx="63627">
                  <c:v>114.654</c:v>
                </c:pt>
                <c:pt idx="63628">
                  <c:v>114.432</c:v>
                </c:pt>
                <c:pt idx="63629">
                  <c:v>114.21400000000006</c:v>
                </c:pt>
                <c:pt idx="63630">
                  <c:v>114</c:v>
                </c:pt>
                <c:pt idx="63631">
                  <c:v>113.789</c:v>
                </c:pt>
                <c:pt idx="63632">
                  <c:v>113.583</c:v>
                </c:pt>
                <c:pt idx="63633">
                  <c:v>113.38</c:v>
                </c:pt>
                <c:pt idx="63634">
                  <c:v>113.18199999999999</c:v>
                </c:pt>
                <c:pt idx="63635">
                  <c:v>112.988</c:v>
                </c:pt>
                <c:pt idx="63636">
                  <c:v>112.798</c:v>
                </c:pt>
                <c:pt idx="63637">
                  <c:v>112.613</c:v>
                </c:pt>
                <c:pt idx="63638">
                  <c:v>112.432</c:v>
                </c:pt>
                <c:pt idx="63639">
                  <c:v>112.255</c:v>
                </c:pt>
                <c:pt idx="63640">
                  <c:v>112.083</c:v>
                </c:pt>
                <c:pt idx="63641">
                  <c:v>111.91700000000006</c:v>
                </c:pt>
                <c:pt idx="63642">
                  <c:v>111.754</c:v>
                </c:pt>
                <c:pt idx="63643">
                  <c:v>111.59699999999999</c:v>
                </c:pt>
                <c:pt idx="63644">
                  <c:v>111.44500000000002</c:v>
                </c:pt>
                <c:pt idx="63645">
                  <c:v>111.29900000000002</c:v>
                </c:pt>
                <c:pt idx="63646">
                  <c:v>111.157</c:v>
                </c:pt>
                <c:pt idx="63647">
                  <c:v>111.021</c:v>
                </c:pt>
                <c:pt idx="63648">
                  <c:v>110.89</c:v>
                </c:pt>
                <c:pt idx="63649">
                  <c:v>110.76400000000002</c:v>
                </c:pt>
                <c:pt idx="63650">
                  <c:v>110.645</c:v>
                </c:pt>
                <c:pt idx="63651">
                  <c:v>110.53</c:v>
                </c:pt>
                <c:pt idx="63652">
                  <c:v>110.422</c:v>
                </c:pt>
                <c:pt idx="63653">
                  <c:v>110.32</c:v>
                </c:pt>
                <c:pt idx="63654">
                  <c:v>110.223</c:v>
                </c:pt>
                <c:pt idx="63655">
                  <c:v>110.13200000000001</c:v>
                </c:pt>
                <c:pt idx="63656">
                  <c:v>110.048</c:v>
                </c:pt>
                <c:pt idx="63657">
                  <c:v>109.97</c:v>
                </c:pt>
                <c:pt idx="63658">
                  <c:v>109.898</c:v>
                </c:pt>
                <c:pt idx="63659">
                  <c:v>109.83199999999999</c:v>
                </c:pt>
                <c:pt idx="63660">
                  <c:v>109.773</c:v>
                </c:pt>
                <c:pt idx="63661">
                  <c:v>109.721</c:v>
                </c:pt>
                <c:pt idx="63662">
                  <c:v>109.67499999999998</c:v>
                </c:pt>
                <c:pt idx="63663">
                  <c:v>109.63500000000001</c:v>
                </c:pt>
                <c:pt idx="63664">
                  <c:v>109.60299999999998</c:v>
                </c:pt>
                <c:pt idx="63665">
                  <c:v>109.577</c:v>
                </c:pt>
                <c:pt idx="63666">
                  <c:v>109.55800000000001</c:v>
                </c:pt>
                <c:pt idx="63667">
                  <c:v>109.54600000000002</c:v>
                </c:pt>
                <c:pt idx="63668">
                  <c:v>109.542</c:v>
                </c:pt>
                <c:pt idx="63669">
                  <c:v>109.54400000000005</c:v>
                </c:pt>
                <c:pt idx="63670">
                  <c:v>109.554</c:v>
                </c:pt>
                <c:pt idx="63671">
                  <c:v>109.571</c:v>
                </c:pt>
                <c:pt idx="63672">
                  <c:v>109.595</c:v>
                </c:pt>
                <c:pt idx="63673">
                  <c:v>109.627</c:v>
                </c:pt>
                <c:pt idx="63674">
                  <c:v>109.666</c:v>
                </c:pt>
                <c:pt idx="63675">
                  <c:v>109.712</c:v>
                </c:pt>
                <c:pt idx="63676">
                  <c:v>109.76700000000002</c:v>
                </c:pt>
                <c:pt idx="63677">
                  <c:v>109.82899999999998</c:v>
                </c:pt>
                <c:pt idx="63678">
                  <c:v>109.899</c:v>
                </c:pt>
                <c:pt idx="63679">
                  <c:v>109.976</c:v>
                </c:pt>
                <c:pt idx="63680">
                  <c:v>110.062</c:v>
                </c:pt>
                <c:pt idx="63681">
                  <c:v>110.15499999999999</c:v>
                </c:pt>
                <c:pt idx="63682">
                  <c:v>110.25700000000002</c:v>
                </c:pt>
                <c:pt idx="63683">
                  <c:v>110.366</c:v>
                </c:pt>
                <c:pt idx="63684">
                  <c:v>110.48399999999999</c:v>
                </c:pt>
                <c:pt idx="63685">
                  <c:v>110.61</c:v>
                </c:pt>
                <c:pt idx="63686">
                  <c:v>110.74400000000006</c:v>
                </c:pt>
                <c:pt idx="63687">
                  <c:v>110.886</c:v>
                </c:pt>
                <c:pt idx="63688">
                  <c:v>111.03700000000002</c:v>
                </c:pt>
                <c:pt idx="63689">
                  <c:v>111.196</c:v>
                </c:pt>
                <c:pt idx="63690">
                  <c:v>111.363</c:v>
                </c:pt>
                <c:pt idx="63691">
                  <c:v>111.539</c:v>
                </c:pt>
                <c:pt idx="63692">
                  <c:v>111.724</c:v>
                </c:pt>
                <c:pt idx="63693">
                  <c:v>111.91700000000006</c:v>
                </c:pt>
                <c:pt idx="63694">
                  <c:v>112.119</c:v>
                </c:pt>
                <c:pt idx="63695">
                  <c:v>112.32899999999998</c:v>
                </c:pt>
                <c:pt idx="63696">
                  <c:v>112.548</c:v>
                </c:pt>
                <c:pt idx="63697">
                  <c:v>112.776</c:v>
                </c:pt>
                <c:pt idx="63698">
                  <c:v>113.01300000000002</c:v>
                </c:pt>
                <c:pt idx="63699">
                  <c:v>113.258</c:v>
                </c:pt>
                <c:pt idx="63700">
                  <c:v>113.512</c:v>
                </c:pt>
                <c:pt idx="63701">
                  <c:v>113.77500000000001</c:v>
                </c:pt>
                <c:pt idx="63702">
                  <c:v>114.04700000000005</c:v>
                </c:pt>
                <c:pt idx="63703">
                  <c:v>114.32899999999998</c:v>
                </c:pt>
                <c:pt idx="63704">
                  <c:v>114.619</c:v>
                </c:pt>
                <c:pt idx="63705">
                  <c:v>114.91800000000002</c:v>
                </c:pt>
                <c:pt idx="63706">
                  <c:v>115.226</c:v>
                </c:pt>
                <c:pt idx="63707">
                  <c:v>115.54300000000002</c:v>
                </c:pt>
                <c:pt idx="63708">
                  <c:v>115.869</c:v>
                </c:pt>
                <c:pt idx="63709">
                  <c:v>116.20399999999999</c:v>
                </c:pt>
                <c:pt idx="63710">
                  <c:v>116.54900000000002</c:v>
                </c:pt>
                <c:pt idx="63711">
                  <c:v>116.902</c:v>
                </c:pt>
                <c:pt idx="63712">
                  <c:v>117.265</c:v>
                </c:pt>
                <c:pt idx="63713">
                  <c:v>117.637</c:v>
                </c:pt>
                <c:pt idx="63714">
                  <c:v>118.018</c:v>
                </c:pt>
                <c:pt idx="63715">
                  <c:v>118.40900000000002</c:v>
                </c:pt>
                <c:pt idx="63716">
                  <c:v>118.80800000000001</c:v>
                </c:pt>
                <c:pt idx="63717">
                  <c:v>119.21700000000006</c:v>
                </c:pt>
                <c:pt idx="63718">
                  <c:v>119.63500000000001</c:v>
                </c:pt>
                <c:pt idx="63719">
                  <c:v>120.062</c:v>
                </c:pt>
                <c:pt idx="63720">
                  <c:v>120.49900000000002</c:v>
                </c:pt>
                <c:pt idx="63721">
                  <c:v>120.94400000000007</c:v>
                </c:pt>
                <c:pt idx="63722">
                  <c:v>121.399</c:v>
                </c:pt>
                <c:pt idx="63723">
                  <c:v>121.864</c:v>
                </c:pt>
                <c:pt idx="63724">
                  <c:v>122.337</c:v>
                </c:pt>
                <c:pt idx="63725">
                  <c:v>122.82</c:v>
                </c:pt>
                <c:pt idx="63726">
                  <c:v>123.312</c:v>
                </c:pt>
                <c:pt idx="63727">
                  <c:v>123.813</c:v>
                </c:pt>
                <c:pt idx="63728">
                  <c:v>124.324</c:v>
                </c:pt>
                <c:pt idx="63729">
                  <c:v>124.843</c:v>
                </c:pt>
                <c:pt idx="63730">
                  <c:v>125.37199999999999</c:v>
                </c:pt>
                <c:pt idx="63731">
                  <c:v>125.91000000000005</c:v>
                </c:pt>
                <c:pt idx="63732">
                  <c:v>126.45699999999999</c:v>
                </c:pt>
                <c:pt idx="63733">
                  <c:v>127.01400000000002</c:v>
                </c:pt>
                <c:pt idx="63734">
                  <c:v>127.57899999999998</c:v>
                </c:pt>
                <c:pt idx="63735">
                  <c:v>128.154</c:v>
                </c:pt>
                <c:pt idx="63736">
                  <c:v>128.73699999999999</c:v>
                </c:pt>
                <c:pt idx="63737">
                  <c:v>129.33000000000001</c:v>
                </c:pt>
                <c:pt idx="63738">
                  <c:v>129.93200000000004</c:v>
                </c:pt>
                <c:pt idx="63739">
                  <c:v>130.54300000000001</c:v>
                </c:pt>
                <c:pt idx="63740">
                  <c:v>131.16300000000001</c:v>
                </c:pt>
                <c:pt idx="63741">
                  <c:v>131.792</c:v>
                </c:pt>
                <c:pt idx="63742">
                  <c:v>132.429</c:v>
                </c:pt>
                <c:pt idx="63743">
                  <c:v>133.07599999999999</c:v>
                </c:pt>
                <c:pt idx="63744">
                  <c:v>133.73099999999999</c:v>
                </c:pt>
                <c:pt idx="63745">
                  <c:v>134.39600000000004</c:v>
                </c:pt>
                <c:pt idx="63746">
                  <c:v>135.06900000000002</c:v>
                </c:pt>
                <c:pt idx="63747">
                  <c:v>135.75</c:v>
                </c:pt>
                <c:pt idx="63748">
                  <c:v>136.441</c:v>
                </c:pt>
                <c:pt idx="63749">
                  <c:v>137.13999999999999</c:v>
                </c:pt>
                <c:pt idx="63750">
                  <c:v>137.84800000000001</c:v>
                </c:pt>
                <c:pt idx="63751">
                  <c:v>138.56399999999999</c:v>
                </c:pt>
                <c:pt idx="63752">
                  <c:v>139.28900000000002</c:v>
                </c:pt>
                <c:pt idx="63753">
                  <c:v>140.02200000000011</c:v>
                </c:pt>
                <c:pt idx="63754">
                  <c:v>140.76399999999998</c:v>
                </c:pt>
                <c:pt idx="63755">
                  <c:v>141.51399999999998</c:v>
                </c:pt>
                <c:pt idx="63756">
                  <c:v>142.27299999999997</c:v>
                </c:pt>
                <c:pt idx="63757">
                  <c:v>143.03900000000002</c:v>
                </c:pt>
                <c:pt idx="63758">
                  <c:v>143.81399999999999</c:v>
                </c:pt>
                <c:pt idx="63759">
                  <c:v>144.59700000000001</c:v>
                </c:pt>
                <c:pt idx="63760">
                  <c:v>145.38800000000012</c:v>
                </c:pt>
                <c:pt idx="63761">
                  <c:v>146.18700000000001</c:v>
                </c:pt>
                <c:pt idx="63762">
                  <c:v>146.994</c:v>
                </c:pt>
                <c:pt idx="63763">
                  <c:v>147.809</c:v>
                </c:pt>
                <c:pt idx="63764">
                  <c:v>148.63200000000001</c:v>
                </c:pt>
                <c:pt idx="63765">
                  <c:v>149.46200000000007</c:v>
                </c:pt>
                <c:pt idx="63766">
                  <c:v>150.30100000000004</c:v>
                </c:pt>
                <c:pt idx="63767">
                  <c:v>151.14599999999999</c:v>
                </c:pt>
                <c:pt idx="63768">
                  <c:v>151.999</c:v>
                </c:pt>
                <c:pt idx="63769">
                  <c:v>152.86000000000001</c:v>
                </c:pt>
                <c:pt idx="63770">
                  <c:v>153.72800000000001</c:v>
                </c:pt>
                <c:pt idx="63771">
                  <c:v>154.60399999999998</c:v>
                </c:pt>
                <c:pt idx="63772">
                  <c:v>155.4860000000001</c:v>
                </c:pt>
                <c:pt idx="63773">
                  <c:v>156.376</c:v>
                </c:pt>
                <c:pt idx="63774">
                  <c:v>157.27299999999997</c:v>
                </c:pt>
                <c:pt idx="63775">
                  <c:v>158.17599999999999</c:v>
                </c:pt>
                <c:pt idx="63776">
                  <c:v>159.08700000000007</c:v>
                </c:pt>
                <c:pt idx="63777">
                  <c:v>160.005</c:v>
                </c:pt>
                <c:pt idx="63778">
                  <c:v>160.929</c:v>
                </c:pt>
                <c:pt idx="63779">
                  <c:v>161.85900000000001</c:v>
                </c:pt>
                <c:pt idx="63780">
                  <c:v>162.797</c:v>
                </c:pt>
                <c:pt idx="63781">
                  <c:v>163.73999999999998</c:v>
                </c:pt>
                <c:pt idx="63782">
                  <c:v>164.691</c:v>
                </c:pt>
                <c:pt idx="63783">
                  <c:v>165.64699999999999</c:v>
                </c:pt>
                <c:pt idx="63784">
                  <c:v>166.60900000000001</c:v>
                </c:pt>
                <c:pt idx="63785">
                  <c:v>167.578</c:v>
                </c:pt>
                <c:pt idx="63786">
                  <c:v>168.55200000000011</c:v>
                </c:pt>
                <c:pt idx="63787">
                  <c:v>169.53300000000002</c:v>
                </c:pt>
                <c:pt idx="63788">
                  <c:v>170.51900000000001</c:v>
                </c:pt>
                <c:pt idx="63789">
                  <c:v>171.511</c:v>
                </c:pt>
                <c:pt idx="63790">
                  <c:v>172.50800000000001</c:v>
                </c:pt>
                <c:pt idx="63791">
                  <c:v>173.511</c:v>
                </c:pt>
                <c:pt idx="63792">
                  <c:v>174.51900000000001</c:v>
                </c:pt>
                <c:pt idx="63793">
                  <c:v>175.53200000000001</c:v>
                </c:pt>
                <c:pt idx="63794">
                  <c:v>176.55100000000004</c:v>
                </c:pt>
                <c:pt idx="63795">
                  <c:v>177.57399999999998</c:v>
                </c:pt>
                <c:pt idx="63796">
                  <c:v>178.60300000000001</c:v>
                </c:pt>
                <c:pt idx="63797">
                  <c:v>179.636</c:v>
                </c:pt>
                <c:pt idx="63798">
                  <c:v>180.67399999999998</c:v>
                </c:pt>
                <c:pt idx="63799">
                  <c:v>181.71599999999998</c:v>
                </c:pt>
                <c:pt idx="63800">
                  <c:v>182.76300000000001</c:v>
                </c:pt>
                <c:pt idx="63801">
                  <c:v>183.815</c:v>
                </c:pt>
                <c:pt idx="63802">
                  <c:v>184.87</c:v>
                </c:pt>
                <c:pt idx="63803">
                  <c:v>185.93</c:v>
                </c:pt>
                <c:pt idx="63804">
                  <c:v>186.99300000000002</c:v>
                </c:pt>
                <c:pt idx="63805">
                  <c:v>188.06100000000001</c:v>
                </c:pt>
                <c:pt idx="63806">
                  <c:v>189.13200000000001</c:v>
                </c:pt>
                <c:pt idx="63807">
                  <c:v>190.20699999999999</c:v>
                </c:pt>
                <c:pt idx="63808">
                  <c:v>191.285</c:v>
                </c:pt>
                <c:pt idx="63809">
                  <c:v>192.3670000000001</c:v>
                </c:pt>
                <c:pt idx="63810">
                  <c:v>193.45200000000011</c:v>
                </c:pt>
                <c:pt idx="63811">
                  <c:v>194.54</c:v>
                </c:pt>
                <c:pt idx="63812">
                  <c:v>195.631</c:v>
                </c:pt>
                <c:pt idx="63813">
                  <c:v>196.72499999999999</c:v>
                </c:pt>
                <c:pt idx="63814">
                  <c:v>197.82200000000012</c:v>
                </c:pt>
                <c:pt idx="63815">
                  <c:v>198.92200000000011</c:v>
                </c:pt>
                <c:pt idx="63816">
                  <c:v>200.024</c:v>
                </c:pt>
                <c:pt idx="63817">
                  <c:v>201.12800000000001</c:v>
                </c:pt>
                <c:pt idx="63818">
                  <c:v>202.23399999999998</c:v>
                </c:pt>
                <c:pt idx="63819">
                  <c:v>203.34300000000002</c:v>
                </c:pt>
                <c:pt idx="63820">
                  <c:v>204.45400000000001</c:v>
                </c:pt>
                <c:pt idx="63821">
                  <c:v>205.566</c:v>
                </c:pt>
                <c:pt idx="63822">
                  <c:v>206.68</c:v>
                </c:pt>
                <c:pt idx="63823">
                  <c:v>207.79599999999999</c:v>
                </c:pt>
                <c:pt idx="63824">
                  <c:v>208.91399999999999</c:v>
                </c:pt>
                <c:pt idx="63825">
                  <c:v>210.03200000000001</c:v>
                </c:pt>
                <c:pt idx="63826">
                  <c:v>211.15200000000004</c:v>
                </c:pt>
                <c:pt idx="63827">
                  <c:v>212.27299999999997</c:v>
                </c:pt>
                <c:pt idx="63828">
                  <c:v>213.39500000000001</c:v>
                </c:pt>
                <c:pt idx="63829">
                  <c:v>214.517</c:v>
                </c:pt>
                <c:pt idx="63830">
                  <c:v>215.64</c:v>
                </c:pt>
                <c:pt idx="63831">
                  <c:v>216.76399999999998</c:v>
                </c:pt>
                <c:pt idx="63832">
                  <c:v>217.88800000000012</c:v>
                </c:pt>
                <c:pt idx="63833">
                  <c:v>219.012</c:v>
                </c:pt>
                <c:pt idx="63834">
                  <c:v>220.137</c:v>
                </c:pt>
                <c:pt idx="63835">
                  <c:v>221.261</c:v>
                </c:pt>
                <c:pt idx="63836">
                  <c:v>222.3850000000001</c:v>
                </c:pt>
                <c:pt idx="63837">
                  <c:v>223.50899999999999</c:v>
                </c:pt>
                <c:pt idx="63838">
                  <c:v>224.63300000000001</c:v>
                </c:pt>
                <c:pt idx="63839">
                  <c:v>225.755</c:v>
                </c:pt>
                <c:pt idx="63840">
                  <c:v>226.87800000000001</c:v>
                </c:pt>
                <c:pt idx="63841">
                  <c:v>227.999</c:v>
                </c:pt>
                <c:pt idx="63842">
                  <c:v>229.11899999999997</c:v>
                </c:pt>
                <c:pt idx="63843">
                  <c:v>230.238</c:v>
                </c:pt>
                <c:pt idx="63844">
                  <c:v>231.35600000000011</c:v>
                </c:pt>
                <c:pt idx="63845">
                  <c:v>232.47200000000001</c:v>
                </c:pt>
                <c:pt idx="63846">
                  <c:v>233.58700000000007</c:v>
                </c:pt>
                <c:pt idx="63847">
                  <c:v>234.7</c:v>
                </c:pt>
                <c:pt idx="63848">
                  <c:v>235.81200000000001</c:v>
                </c:pt>
                <c:pt idx="63849">
                  <c:v>236.92100000000011</c:v>
                </c:pt>
                <c:pt idx="63850">
                  <c:v>238.02800000000011</c:v>
                </c:pt>
                <c:pt idx="63851">
                  <c:v>239.13300000000001</c:v>
                </c:pt>
                <c:pt idx="63852">
                  <c:v>240.23599999999999</c:v>
                </c:pt>
                <c:pt idx="63853">
                  <c:v>241.33600000000001</c:v>
                </c:pt>
                <c:pt idx="63854">
                  <c:v>242.43300000000002</c:v>
                </c:pt>
                <c:pt idx="63855">
                  <c:v>243.52800000000011</c:v>
                </c:pt>
                <c:pt idx="63856">
                  <c:v>244.61899999999997</c:v>
                </c:pt>
                <c:pt idx="63857">
                  <c:v>245.708</c:v>
                </c:pt>
                <c:pt idx="63858">
                  <c:v>246.79300000000001</c:v>
                </c:pt>
                <c:pt idx="63859">
                  <c:v>247.875</c:v>
                </c:pt>
                <c:pt idx="63860">
                  <c:v>248.95400000000001</c:v>
                </c:pt>
                <c:pt idx="63861">
                  <c:v>250.02800000000011</c:v>
                </c:pt>
                <c:pt idx="63862">
                  <c:v>251.09900000000002</c:v>
                </c:pt>
                <c:pt idx="63863">
                  <c:v>252.167</c:v>
                </c:pt>
                <c:pt idx="63864">
                  <c:v>253.23</c:v>
                </c:pt>
                <c:pt idx="63865">
                  <c:v>254.28900000000002</c:v>
                </c:pt>
                <c:pt idx="63866">
                  <c:v>255.34300000000002</c:v>
                </c:pt>
                <c:pt idx="63867">
                  <c:v>256.39400000000001</c:v>
                </c:pt>
                <c:pt idx="63868">
                  <c:v>257.43899999999962</c:v>
                </c:pt>
                <c:pt idx="63869">
                  <c:v>258.47999999999979</c:v>
                </c:pt>
                <c:pt idx="63870">
                  <c:v>259.51599999999979</c:v>
                </c:pt>
                <c:pt idx="63871">
                  <c:v>260.54700000000008</c:v>
                </c:pt>
                <c:pt idx="63872">
                  <c:v>261.57299999999975</c:v>
                </c:pt>
                <c:pt idx="63873">
                  <c:v>262.59399999999965</c:v>
                </c:pt>
                <c:pt idx="63874">
                  <c:v>263.61</c:v>
                </c:pt>
                <c:pt idx="63875">
                  <c:v>264.62</c:v>
                </c:pt>
                <c:pt idx="63876">
                  <c:v>265.62400000000002</c:v>
                </c:pt>
                <c:pt idx="63877">
                  <c:v>266.62299999999999</c:v>
                </c:pt>
                <c:pt idx="63878">
                  <c:v>267.61500000000001</c:v>
                </c:pt>
                <c:pt idx="63879">
                  <c:v>268.60199999999975</c:v>
                </c:pt>
                <c:pt idx="63880">
                  <c:v>269.58300000000003</c:v>
                </c:pt>
                <c:pt idx="63881">
                  <c:v>270.55700000000002</c:v>
                </c:pt>
                <c:pt idx="63882">
                  <c:v>271.52499999999975</c:v>
                </c:pt>
                <c:pt idx="63883">
                  <c:v>272.48599999999965</c:v>
                </c:pt>
                <c:pt idx="63884">
                  <c:v>273.44099999999975</c:v>
                </c:pt>
                <c:pt idx="63885">
                  <c:v>274.38900000000001</c:v>
                </c:pt>
                <c:pt idx="63886">
                  <c:v>275.33099999999979</c:v>
                </c:pt>
                <c:pt idx="63887">
                  <c:v>276.26499999999999</c:v>
                </c:pt>
                <c:pt idx="63888">
                  <c:v>277.19200000000001</c:v>
                </c:pt>
                <c:pt idx="63889">
                  <c:v>278.11200000000002</c:v>
                </c:pt>
                <c:pt idx="63890">
                  <c:v>279.02499999999975</c:v>
                </c:pt>
                <c:pt idx="63891">
                  <c:v>279.92999999999978</c:v>
                </c:pt>
                <c:pt idx="63892">
                  <c:v>280.827</c:v>
                </c:pt>
                <c:pt idx="63893">
                  <c:v>281.71699999999959</c:v>
                </c:pt>
                <c:pt idx="63894">
                  <c:v>282.59899999999965</c:v>
                </c:pt>
                <c:pt idx="63895">
                  <c:v>283.47299999999979</c:v>
                </c:pt>
                <c:pt idx="63896">
                  <c:v>284.33999999999975</c:v>
                </c:pt>
                <c:pt idx="63897">
                  <c:v>285.19799999999975</c:v>
                </c:pt>
                <c:pt idx="63898">
                  <c:v>286.048</c:v>
                </c:pt>
                <c:pt idx="63899">
                  <c:v>286.88900000000001</c:v>
                </c:pt>
                <c:pt idx="63900">
                  <c:v>287.72199999999958</c:v>
                </c:pt>
                <c:pt idx="63901">
                  <c:v>288.54599999999999</c:v>
                </c:pt>
                <c:pt idx="63902">
                  <c:v>289.36200000000002</c:v>
                </c:pt>
                <c:pt idx="63903">
                  <c:v>290.16899999999993</c:v>
                </c:pt>
                <c:pt idx="63904">
                  <c:v>290.96699999999959</c:v>
                </c:pt>
                <c:pt idx="63905">
                  <c:v>291.75700000000001</c:v>
                </c:pt>
                <c:pt idx="63906">
                  <c:v>292.53699999999958</c:v>
                </c:pt>
                <c:pt idx="63907">
                  <c:v>293.30799999999999</c:v>
                </c:pt>
                <c:pt idx="63908">
                  <c:v>294.06900000000002</c:v>
                </c:pt>
                <c:pt idx="63909">
                  <c:v>294.822</c:v>
                </c:pt>
                <c:pt idx="63910">
                  <c:v>295.56400000000002</c:v>
                </c:pt>
                <c:pt idx="63911">
                  <c:v>296.29799999999977</c:v>
                </c:pt>
                <c:pt idx="63912">
                  <c:v>297.02099999999979</c:v>
                </c:pt>
                <c:pt idx="63913">
                  <c:v>297.73599999999965</c:v>
                </c:pt>
                <c:pt idx="63914">
                  <c:v>298.44</c:v>
                </c:pt>
                <c:pt idx="63915">
                  <c:v>299.13400000000001</c:v>
                </c:pt>
                <c:pt idx="63916">
                  <c:v>299.81799999999993</c:v>
                </c:pt>
                <c:pt idx="63917">
                  <c:v>300.49199999999962</c:v>
                </c:pt>
                <c:pt idx="63918">
                  <c:v>301.15600000000001</c:v>
                </c:pt>
                <c:pt idx="63919">
                  <c:v>301.81</c:v>
                </c:pt>
                <c:pt idx="63920">
                  <c:v>302.45400000000001</c:v>
                </c:pt>
                <c:pt idx="63921">
                  <c:v>303.08699999999965</c:v>
                </c:pt>
                <c:pt idx="63922">
                  <c:v>303.709</c:v>
                </c:pt>
                <c:pt idx="63923">
                  <c:v>304.32100000000003</c:v>
                </c:pt>
                <c:pt idx="63924">
                  <c:v>304.92299999999977</c:v>
                </c:pt>
                <c:pt idx="63925">
                  <c:v>305.51299999999975</c:v>
                </c:pt>
                <c:pt idx="63926">
                  <c:v>306.09299999999979</c:v>
                </c:pt>
                <c:pt idx="63927">
                  <c:v>306.66199999999975</c:v>
                </c:pt>
                <c:pt idx="63928">
                  <c:v>307.22099999999978</c:v>
                </c:pt>
                <c:pt idx="63929">
                  <c:v>307.76799999999974</c:v>
                </c:pt>
                <c:pt idx="63930">
                  <c:v>308.30399999999975</c:v>
                </c:pt>
                <c:pt idx="63931">
                  <c:v>308.82900000000001</c:v>
                </c:pt>
                <c:pt idx="63932">
                  <c:v>309.34300000000002</c:v>
                </c:pt>
                <c:pt idx="63933">
                  <c:v>309.84500000000008</c:v>
                </c:pt>
                <c:pt idx="63934">
                  <c:v>310.33699999999965</c:v>
                </c:pt>
                <c:pt idx="63935">
                  <c:v>310.81700000000001</c:v>
                </c:pt>
                <c:pt idx="63936">
                  <c:v>311.28500000000003</c:v>
                </c:pt>
                <c:pt idx="63937">
                  <c:v>311.74200000000002</c:v>
                </c:pt>
                <c:pt idx="63938">
                  <c:v>312.18799999999999</c:v>
                </c:pt>
                <c:pt idx="63939">
                  <c:v>312.62200000000001</c:v>
                </c:pt>
                <c:pt idx="63940">
                  <c:v>313.04399999999993</c:v>
                </c:pt>
                <c:pt idx="63941">
                  <c:v>313.45499999999993</c:v>
                </c:pt>
                <c:pt idx="63942">
                  <c:v>313.85399999999993</c:v>
                </c:pt>
                <c:pt idx="63943">
                  <c:v>314.24099999999999</c:v>
                </c:pt>
                <c:pt idx="63944">
                  <c:v>314.61700000000002</c:v>
                </c:pt>
                <c:pt idx="63945">
                  <c:v>314.97999999999979</c:v>
                </c:pt>
                <c:pt idx="63946">
                  <c:v>315.33199999999965</c:v>
                </c:pt>
                <c:pt idx="63947">
                  <c:v>315.67200000000008</c:v>
                </c:pt>
                <c:pt idx="63948">
                  <c:v>316</c:v>
                </c:pt>
                <c:pt idx="63949">
                  <c:v>316.315</c:v>
                </c:pt>
                <c:pt idx="63950">
                  <c:v>316.61900000000026</c:v>
                </c:pt>
                <c:pt idx="63951">
                  <c:v>316.91099999999977</c:v>
                </c:pt>
                <c:pt idx="63952">
                  <c:v>317.19099999999975</c:v>
                </c:pt>
                <c:pt idx="63953">
                  <c:v>317.45800000000003</c:v>
                </c:pt>
                <c:pt idx="63954">
                  <c:v>317.714</c:v>
                </c:pt>
                <c:pt idx="63955">
                  <c:v>317.95699999999965</c:v>
                </c:pt>
                <c:pt idx="63956">
                  <c:v>318.18799999999999</c:v>
                </c:pt>
                <c:pt idx="63957">
                  <c:v>318.40699999999958</c:v>
                </c:pt>
                <c:pt idx="63958">
                  <c:v>318.613</c:v>
                </c:pt>
                <c:pt idx="63959">
                  <c:v>318.80799999999999</c:v>
                </c:pt>
                <c:pt idx="63960">
                  <c:v>318.98999999999978</c:v>
                </c:pt>
                <c:pt idx="63961">
                  <c:v>319.15899999999999</c:v>
                </c:pt>
                <c:pt idx="63962">
                  <c:v>319.31700000000001</c:v>
                </c:pt>
                <c:pt idx="63963">
                  <c:v>319.46199999999965</c:v>
                </c:pt>
                <c:pt idx="63964">
                  <c:v>319.59500000000003</c:v>
                </c:pt>
                <c:pt idx="63965">
                  <c:v>319.71499999999975</c:v>
                </c:pt>
                <c:pt idx="63966">
                  <c:v>319.82299999999975</c:v>
                </c:pt>
                <c:pt idx="63967">
                  <c:v>319.91899999999958</c:v>
                </c:pt>
                <c:pt idx="63968">
                  <c:v>320.00200000000001</c:v>
                </c:pt>
                <c:pt idx="63969">
                  <c:v>320.07299999999975</c:v>
                </c:pt>
                <c:pt idx="63970">
                  <c:v>320.13200000000001</c:v>
                </c:pt>
                <c:pt idx="63971">
                  <c:v>320.17899999999975</c:v>
                </c:pt>
                <c:pt idx="63972">
                  <c:v>320.21299999999979</c:v>
                </c:pt>
                <c:pt idx="63973">
                  <c:v>320.23399999999958</c:v>
                </c:pt>
                <c:pt idx="63974">
                  <c:v>320.24400000000026</c:v>
                </c:pt>
                <c:pt idx="63975">
                  <c:v>320.24099999999999</c:v>
                </c:pt>
                <c:pt idx="63976">
                  <c:v>320.2249999999998</c:v>
                </c:pt>
                <c:pt idx="63977">
                  <c:v>320.19799999999975</c:v>
                </c:pt>
                <c:pt idx="63978">
                  <c:v>320.15800000000002</c:v>
                </c:pt>
                <c:pt idx="63979">
                  <c:v>320.10500000000002</c:v>
                </c:pt>
                <c:pt idx="63980">
                  <c:v>320.041</c:v>
                </c:pt>
                <c:pt idx="63981">
                  <c:v>319.964</c:v>
                </c:pt>
                <c:pt idx="63982">
                  <c:v>319.875</c:v>
                </c:pt>
                <c:pt idx="63983">
                  <c:v>319.774</c:v>
                </c:pt>
                <c:pt idx="63984">
                  <c:v>319.661</c:v>
                </c:pt>
                <c:pt idx="63985">
                  <c:v>319.53500000000003</c:v>
                </c:pt>
                <c:pt idx="63986">
                  <c:v>319.3979999999998</c:v>
                </c:pt>
                <c:pt idx="63987">
                  <c:v>319.24799999999999</c:v>
                </c:pt>
                <c:pt idx="63988">
                  <c:v>319.08599999999979</c:v>
                </c:pt>
                <c:pt idx="63989">
                  <c:v>318.91199999999958</c:v>
                </c:pt>
                <c:pt idx="63990">
                  <c:v>318.72599999999977</c:v>
                </c:pt>
                <c:pt idx="63991">
                  <c:v>318.52799999999979</c:v>
                </c:pt>
                <c:pt idx="63992">
                  <c:v>318.31900000000002</c:v>
                </c:pt>
                <c:pt idx="63993">
                  <c:v>318.09699999999958</c:v>
                </c:pt>
                <c:pt idx="63994">
                  <c:v>317.863</c:v>
                </c:pt>
                <c:pt idx="63995">
                  <c:v>317.61799999999999</c:v>
                </c:pt>
                <c:pt idx="63996">
                  <c:v>317.36099999999999</c:v>
                </c:pt>
                <c:pt idx="63997">
                  <c:v>317.09099999999978</c:v>
                </c:pt>
                <c:pt idx="63998">
                  <c:v>316.81099999999975</c:v>
                </c:pt>
                <c:pt idx="63999">
                  <c:v>316.51799999999974</c:v>
                </c:pt>
                <c:pt idx="64000">
                  <c:v>316.214</c:v>
                </c:pt>
                <c:pt idx="64001">
                  <c:v>315.899</c:v>
                </c:pt>
                <c:pt idx="64002">
                  <c:v>315.572</c:v>
                </c:pt>
                <c:pt idx="64003">
                  <c:v>315.23299999999978</c:v>
                </c:pt>
                <c:pt idx="64004">
                  <c:v>314.88299999999975</c:v>
                </c:pt>
                <c:pt idx="64005">
                  <c:v>314.52199999999965</c:v>
                </c:pt>
                <c:pt idx="64006">
                  <c:v>314.14900000000023</c:v>
                </c:pt>
                <c:pt idx="64007">
                  <c:v>313.76499999999999</c:v>
                </c:pt>
                <c:pt idx="64008">
                  <c:v>313.37</c:v>
                </c:pt>
                <c:pt idx="64009">
                  <c:v>312.964</c:v>
                </c:pt>
                <c:pt idx="64010">
                  <c:v>312.54599999999999</c:v>
                </c:pt>
                <c:pt idx="64011">
                  <c:v>312.11799999999999</c:v>
                </c:pt>
                <c:pt idx="64012">
                  <c:v>311.67899999999975</c:v>
                </c:pt>
                <c:pt idx="64013">
                  <c:v>311.22799999999978</c:v>
                </c:pt>
                <c:pt idx="64014">
                  <c:v>310.767</c:v>
                </c:pt>
                <c:pt idx="64015">
                  <c:v>310.29599999999965</c:v>
                </c:pt>
                <c:pt idx="64016">
                  <c:v>309.81299999999999</c:v>
                </c:pt>
                <c:pt idx="64017">
                  <c:v>309.32</c:v>
                </c:pt>
                <c:pt idx="64018">
                  <c:v>308.81599999999975</c:v>
                </c:pt>
                <c:pt idx="64019">
                  <c:v>308.30200000000002</c:v>
                </c:pt>
                <c:pt idx="64020">
                  <c:v>307.77799999999979</c:v>
                </c:pt>
                <c:pt idx="64021">
                  <c:v>307.24299999999999</c:v>
                </c:pt>
                <c:pt idx="64022">
                  <c:v>306.69799999999975</c:v>
                </c:pt>
                <c:pt idx="64023">
                  <c:v>306.14299999999997</c:v>
                </c:pt>
                <c:pt idx="64024">
                  <c:v>305.577</c:v>
                </c:pt>
                <c:pt idx="64025">
                  <c:v>305.00200000000001</c:v>
                </c:pt>
                <c:pt idx="64026">
                  <c:v>304.41599999999966</c:v>
                </c:pt>
                <c:pt idx="64027">
                  <c:v>303.82100000000003</c:v>
                </c:pt>
                <c:pt idx="64028">
                  <c:v>303.21599999999978</c:v>
                </c:pt>
                <c:pt idx="64029">
                  <c:v>302.60199999999975</c:v>
                </c:pt>
                <c:pt idx="64030">
                  <c:v>301.97699999999958</c:v>
                </c:pt>
                <c:pt idx="64031">
                  <c:v>301.34300000000002</c:v>
                </c:pt>
                <c:pt idx="64032">
                  <c:v>300.7</c:v>
                </c:pt>
                <c:pt idx="64033">
                  <c:v>300.04700000000008</c:v>
                </c:pt>
                <c:pt idx="64034">
                  <c:v>299.3859999999998</c:v>
                </c:pt>
                <c:pt idx="64035">
                  <c:v>298.714</c:v>
                </c:pt>
                <c:pt idx="64036">
                  <c:v>298.03399999999965</c:v>
                </c:pt>
                <c:pt idx="64037">
                  <c:v>297.34500000000008</c:v>
                </c:pt>
                <c:pt idx="64038">
                  <c:v>296.64699999999999</c:v>
                </c:pt>
                <c:pt idx="64039">
                  <c:v>295.94</c:v>
                </c:pt>
                <c:pt idx="64040">
                  <c:v>295.22399999999965</c:v>
                </c:pt>
                <c:pt idx="64041">
                  <c:v>294.5</c:v>
                </c:pt>
                <c:pt idx="64042">
                  <c:v>293.767</c:v>
                </c:pt>
                <c:pt idx="64043">
                  <c:v>293.02599999999978</c:v>
                </c:pt>
                <c:pt idx="64044">
                  <c:v>292.27599999999978</c:v>
                </c:pt>
                <c:pt idx="64045">
                  <c:v>291.51900000000001</c:v>
                </c:pt>
                <c:pt idx="64046">
                  <c:v>290.75299999999999</c:v>
                </c:pt>
                <c:pt idx="64047">
                  <c:v>289.97899999999959</c:v>
                </c:pt>
                <c:pt idx="64048">
                  <c:v>289.197</c:v>
                </c:pt>
                <c:pt idx="64049">
                  <c:v>288.40699999999958</c:v>
                </c:pt>
                <c:pt idx="64050">
                  <c:v>287.60899999999975</c:v>
                </c:pt>
                <c:pt idx="64051">
                  <c:v>286.80399999999975</c:v>
                </c:pt>
                <c:pt idx="64052">
                  <c:v>285.99099999999964</c:v>
                </c:pt>
                <c:pt idx="64053">
                  <c:v>285.17099999999999</c:v>
                </c:pt>
                <c:pt idx="64054">
                  <c:v>284.34300000000002</c:v>
                </c:pt>
                <c:pt idx="64055">
                  <c:v>283.50799999999975</c:v>
                </c:pt>
                <c:pt idx="64056">
                  <c:v>282.666</c:v>
                </c:pt>
                <c:pt idx="64057">
                  <c:v>281.81700000000001</c:v>
                </c:pt>
                <c:pt idx="64058">
                  <c:v>280.96099999999979</c:v>
                </c:pt>
                <c:pt idx="64059">
                  <c:v>280.09799999999979</c:v>
                </c:pt>
                <c:pt idx="64060">
                  <c:v>279.22899999999959</c:v>
                </c:pt>
                <c:pt idx="64061">
                  <c:v>278.35300000000001</c:v>
                </c:pt>
                <c:pt idx="64062">
                  <c:v>277.47000000000003</c:v>
                </c:pt>
                <c:pt idx="64063">
                  <c:v>276.58099999999979</c:v>
                </c:pt>
                <c:pt idx="64064">
                  <c:v>275.68599999999975</c:v>
                </c:pt>
                <c:pt idx="64065">
                  <c:v>274.78399999999965</c:v>
                </c:pt>
                <c:pt idx="64066">
                  <c:v>273.87599999999975</c:v>
                </c:pt>
                <c:pt idx="64067">
                  <c:v>272.96299999999979</c:v>
                </c:pt>
                <c:pt idx="64068">
                  <c:v>272.04300000000001</c:v>
                </c:pt>
                <c:pt idx="64069">
                  <c:v>271.11799999999999</c:v>
                </c:pt>
                <c:pt idx="64070">
                  <c:v>270.18799999999999</c:v>
                </c:pt>
                <c:pt idx="64071">
                  <c:v>269.25099999999975</c:v>
                </c:pt>
                <c:pt idx="64072">
                  <c:v>268.31</c:v>
                </c:pt>
                <c:pt idx="64073">
                  <c:v>267.363</c:v>
                </c:pt>
                <c:pt idx="64074">
                  <c:v>266.41000000000003</c:v>
                </c:pt>
                <c:pt idx="64075">
                  <c:v>265.45299999999975</c:v>
                </c:pt>
                <c:pt idx="64076">
                  <c:v>264.49099999999964</c:v>
                </c:pt>
                <c:pt idx="64077">
                  <c:v>263.524</c:v>
                </c:pt>
                <c:pt idx="64078">
                  <c:v>262.55200000000002</c:v>
                </c:pt>
                <c:pt idx="64079">
                  <c:v>261.57499999999999</c:v>
                </c:pt>
                <c:pt idx="64080">
                  <c:v>260.59399999999965</c:v>
                </c:pt>
                <c:pt idx="64081">
                  <c:v>259.608</c:v>
                </c:pt>
                <c:pt idx="64082">
                  <c:v>258.61900000000026</c:v>
                </c:pt>
                <c:pt idx="64083">
                  <c:v>257.625</c:v>
                </c:pt>
                <c:pt idx="64084">
                  <c:v>256.62700000000001</c:v>
                </c:pt>
                <c:pt idx="64085">
                  <c:v>255.625</c:v>
                </c:pt>
                <c:pt idx="64086">
                  <c:v>254.61899999999997</c:v>
                </c:pt>
                <c:pt idx="64087">
                  <c:v>253.60900000000001</c:v>
                </c:pt>
                <c:pt idx="64088">
                  <c:v>252.596</c:v>
                </c:pt>
                <c:pt idx="64089">
                  <c:v>251.57900000000001</c:v>
                </c:pt>
                <c:pt idx="64090">
                  <c:v>250.559</c:v>
                </c:pt>
                <c:pt idx="64091">
                  <c:v>249.535</c:v>
                </c:pt>
                <c:pt idx="64092">
                  <c:v>248.50899999999999</c:v>
                </c:pt>
                <c:pt idx="64093">
                  <c:v>247.47900000000001</c:v>
                </c:pt>
                <c:pt idx="64094">
                  <c:v>246.446</c:v>
                </c:pt>
                <c:pt idx="64095">
                  <c:v>245.411</c:v>
                </c:pt>
                <c:pt idx="64096">
                  <c:v>244.37200000000001</c:v>
                </c:pt>
                <c:pt idx="64097">
                  <c:v>243.33100000000007</c:v>
                </c:pt>
                <c:pt idx="64098">
                  <c:v>242.28800000000001</c:v>
                </c:pt>
                <c:pt idx="64099">
                  <c:v>241.24199999999999</c:v>
                </c:pt>
                <c:pt idx="64100">
                  <c:v>240.19399999999999</c:v>
                </c:pt>
                <c:pt idx="64101">
                  <c:v>239.14299999999997</c:v>
                </c:pt>
                <c:pt idx="64102">
                  <c:v>238.09100000000001</c:v>
                </c:pt>
                <c:pt idx="64103">
                  <c:v>237.036</c:v>
                </c:pt>
                <c:pt idx="64104">
                  <c:v>235.9800000000001</c:v>
                </c:pt>
                <c:pt idx="64105">
                  <c:v>234.92200000000011</c:v>
                </c:pt>
                <c:pt idx="64106">
                  <c:v>233.86200000000011</c:v>
                </c:pt>
                <c:pt idx="64107">
                  <c:v>232.80100000000004</c:v>
                </c:pt>
                <c:pt idx="64108">
                  <c:v>231.738</c:v>
                </c:pt>
                <c:pt idx="64109">
                  <c:v>230.67399999999998</c:v>
                </c:pt>
                <c:pt idx="64110">
                  <c:v>229.60900000000001</c:v>
                </c:pt>
                <c:pt idx="64111">
                  <c:v>228.54300000000001</c:v>
                </c:pt>
                <c:pt idx="64112">
                  <c:v>227.47499999999999</c:v>
                </c:pt>
                <c:pt idx="64113">
                  <c:v>226.40700000000001</c:v>
                </c:pt>
                <c:pt idx="64114">
                  <c:v>225.33800000000011</c:v>
                </c:pt>
                <c:pt idx="64115">
                  <c:v>224.268</c:v>
                </c:pt>
                <c:pt idx="64116">
                  <c:v>223.19800000000001</c:v>
                </c:pt>
                <c:pt idx="64117">
                  <c:v>222.12700000000001</c:v>
                </c:pt>
                <c:pt idx="64118">
                  <c:v>221.05600000000001</c:v>
                </c:pt>
                <c:pt idx="64119">
                  <c:v>219.98400000000001</c:v>
                </c:pt>
                <c:pt idx="64120">
                  <c:v>218.91200000000001</c:v>
                </c:pt>
                <c:pt idx="64121">
                  <c:v>217.84100000000001</c:v>
                </c:pt>
                <c:pt idx="64122">
                  <c:v>216.76900000000001</c:v>
                </c:pt>
                <c:pt idx="64123">
                  <c:v>215.697</c:v>
                </c:pt>
                <c:pt idx="64124">
                  <c:v>214.626</c:v>
                </c:pt>
                <c:pt idx="64125">
                  <c:v>213.55500000000001</c:v>
                </c:pt>
                <c:pt idx="64126">
                  <c:v>212.48400000000001</c:v>
                </c:pt>
                <c:pt idx="64127">
                  <c:v>211.41399999999999</c:v>
                </c:pt>
                <c:pt idx="64128">
                  <c:v>210.34399999999999</c:v>
                </c:pt>
                <c:pt idx="64129">
                  <c:v>209.27499999999998</c:v>
                </c:pt>
                <c:pt idx="64130">
                  <c:v>208.20699999999999</c:v>
                </c:pt>
                <c:pt idx="64131">
                  <c:v>207.14</c:v>
                </c:pt>
                <c:pt idx="64132">
                  <c:v>206.07399999999998</c:v>
                </c:pt>
                <c:pt idx="64133">
                  <c:v>205.00899999999999</c:v>
                </c:pt>
                <c:pt idx="64134">
                  <c:v>203.94499999999999</c:v>
                </c:pt>
                <c:pt idx="64135">
                  <c:v>202.88200000000012</c:v>
                </c:pt>
                <c:pt idx="64136">
                  <c:v>201.82100000000011</c:v>
                </c:pt>
                <c:pt idx="64137">
                  <c:v>200.761</c:v>
                </c:pt>
                <c:pt idx="64138">
                  <c:v>199.70299999999997</c:v>
                </c:pt>
                <c:pt idx="64139">
                  <c:v>198.64599999999999</c:v>
                </c:pt>
                <c:pt idx="64140">
                  <c:v>197.59100000000001</c:v>
                </c:pt>
                <c:pt idx="64141">
                  <c:v>196.53800000000001</c:v>
                </c:pt>
                <c:pt idx="64142">
                  <c:v>195.48700000000011</c:v>
                </c:pt>
                <c:pt idx="64143">
                  <c:v>194.43800000000007</c:v>
                </c:pt>
                <c:pt idx="64144">
                  <c:v>193.39000000000001</c:v>
                </c:pt>
                <c:pt idx="64145">
                  <c:v>192.345</c:v>
                </c:pt>
                <c:pt idx="64146">
                  <c:v>191.303</c:v>
                </c:pt>
                <c:pt idx="64147">
                  <c:v>190.262</c:v>
                </c:pt>
                <c:pt idx="64148">
                  <c:v>189.22399999999999</c:v>
                </c:pt>
                <c:pt idx="64149">
                  <c:v>188.18800000000007</c:v>
                </c:pt>
                <c:pt idx="64150">
                  <c:v>187.155</c:v>
                </c:pt>
                <c:pt idx="64151">
                  <c:v>186.125</c:v>
                </c:pt>
                <c:pt idx="64152">
                  <c:v>185.09700000000001</c:v>
                </c:pt>
                <c:pt idx="64153">
                  <c:v>184.072</c:v>
                </c:pt>
                <c:pt idx="64154">
                  <c:v>183.05</c:v>
                </c:pt>
                <c:pt idx="64155">
                  <c:v>182.03100000000001</c:v>
                </c:pt>
                <c:pt idx="64156">
                  <c:v>181.01399999999998</c:v>
                </c:pt>
                <c:pt idx="64157">
                  <c:v>180.001</c:v>
                </c:pt>
                <c:pt idx="64158">
                  <c:v>178.99100000000001</c:v>
                </c:pt>
                <c:pt idx="64159">
                  <c:v>177.98500000000001</c:v>
                </c:pt>
                <c:pt idx="64160">
                  <c:v>176.98100000000011</c:v>
                </c:pt>
                <c:pt idx="64161">
                  <c:v>175.98100000000011</c:v>
                </c:pt>
                <c:pt idx="64162">
                  <c:v>174.98500000000001</c:v>
                </c:pt>
                <c:pt idx="64163">
                  <c:v>173.9920000000001</c:v>
                </c:pt>
                <c:pt idx="64164">
                  <c:v>173.00200000000001</c:v>
                </c:pt>
                <c:pt idx="64165">
                  <c:v>172.01599999999999</c:v>
                </c:pt>
                <c:pt idx="64166">
                  <c:v>171.03399999999999</c:v>
                </c:pt>
                <c:pt idx="64167">
                  <c:v>170.05600000000001</c:v>
                </c:pt>
                <c:pt idx="64168">
                  <c:v>169.08100000000007</c:v>
                </c:pt>
                <c:pt idx="64169">
                  <c:v>168.10999999999999</c:v>
                </c:pt>
                <c:pt idx="64170">
                  <c:v>167.14399999999998</c:v>
                </c:pt>
                <c:pt idx="64171">
                  <c:v>166.18100000000001</c:v>
                </c:pt>
                <c:pt idx="64172">
                  <c:v>165.22200000000001</c:v>
                </c:pt>
                <c:pt idx="64173">
                  <c:v>164.268</c:v>
                </c:pt>
                <c:pt idx="64174">
                  <c:v>163.31800000000001</c:v>
                </c:pt>
                <c:pt idx="64175">
                  <c:v>162.37200000000001</c:v>
                </c:pt>
                <c:pt idx="64176">
                  <c:v>161.43</c:v>
                </c:pt>
                <c:pt idx="64177">
                  <c:v>160.49300000000002</c:v>
                </c:pt>
                <c:pt idx="64178">
                  <c:v>159.56</c:v>
                </c:pt>
                <c:pt idx="64179">
                  <c:v>158.631</c:v>
                </c:pt>
                <c:pt idx="64180">
                  <c:v>157.70699999999999</c:v>
                </c:pt>
                <c:pt idx="64181">
                  <c:v>156.78800000000001</c:v>
                </c:pt>
                <c:pt idx="64182">
                  <c:v>155.87300000000002</c:v>
                </c:pt>
                <c:pt idx="64183">
                  <c:v>154.96300000000002</c:v>
                </c:pt>
                <c:pt idx="64184">
                  <c:v>154.05800000000011</c:v>
                </c:pt>
                <c:pt idx="64185">
                  <c:v>153.15700000000001</c:v>
                </c:pt>
                <c:pt idx="64186">
                  <c:v>152.261</c:v>
                </c:pt>
                <c:pt idx="64187">
                  <c:v>151.37</c:v>
                </c:pt>
                <c:pt idx="64188">
                  <c:v>150.48400000000001</c:v>
                </c:pt>
                <c:pt idx="64189">
                  <c:v>149.60300000000001</c:v>
                </c:pt>
                <c:pt idx="64190">
                  <c:v>148.727</c:v>
                </c:pt>
                <c:pt idx="64191">
                  <c:v>147.85600000000011</c:v>
                </c:pt>
                <c:pt idx="64192">
                  <c:v>146.99</c:v>
                </c:pt>
                <c:pt idx="64193">
                  <c:v>146.12900000000002</c:v>
                </c:pt>
                <c:pt idx="64194">
                  <c:v>145.27299999999997</c:v>
                </c:pt>
                <c:pt idx="64195">
                  <c:v>144.42200000000011</c:v>
                </c:pt>
                <c:pt idx="64196">
                  <c:v>143.577</c:v>
                </c:pt>
                <c:pt idx="64197">
                  <c:v>142.73699999999999</c:v>
                </c:pt>
                <c:pt idx="64198">
                  <c:v>141.90200000000004</c:v>
                </c:pt>
                <c:pt idx="64199">
                  <c:v>141.072</c:v>
                </c:pt>
                <c:pt idx="64200">
                  <c:v>140.24799999999999</c:v>
                </c:pt>
                <c:pt idx="64201">
                  <c:v>139.429</c:v>
                </c:pt>
                <c:pt idx="64202">
                  <c:v>138.61599999999999</c:v>
                </c:pt>
                <c:pt idx="64203">
                  <c:v>137.80700000000004</c:v>
                </c:pt>
                <c:pt idx="64204">
                  <c:v>137.005</c:v>
                </c:pt>
                <c:pt idx="64205">
                  <c:v>136.208</c:v>
                </c:pt>
                <c:pt idx="64206">
                  <c:v>135.416</c:v>
                </c:pt>
                <c:pt idx="64207">
                  <c:v>134.63</c:v>
                </c:pt>
                <c:pt idx="64208">
                  <c:v>133.85000000000011</c:v>
                </c:pt>
                <c:pt idx="64209">
                  <c:v>133.07499999999999</c:v>
                </c:pt>
                <c:pt idx="64210">
                  <c:v>132.30600000000001</c:v>
                </c:pt>
                <c:pt idx="64211">
                  <c:v>131.542</c:v>
                </c:pt>
                <c:pt idx="64212">
                  <c:v>130.78399999999999</c:v>
                </c:pt>
                <c:pt idx="64213">
                  <c:v>130.03200000000001</c:v>
                </c:pt>
                <c:pt idx="64214">
                  <c:v>129.285</c:v>
                </c:pt>
                <c:pt idx="64215">
                  <c:v>128.54399999999998</c:v>
                </c:pt>
                <c:pt idx="64216">
                  <c:v>127.809</c:v>
                </c:pt>
                <c:pt idx="64217">
                  <c:v>127.08</c:v>
                </c:pt>
                <c:pt idx="64218">
                  <c:v>126.35599999999998</c:v>
                </c:pt>
                <c:pt idx="64219">
                  <c:v>125.63800000000001</c:v>
                </c:pt>
                <c:pt idx="64220">
                  <c:v>124.926</c:v>
                </c:pt>
                <c:pt idx="64221">
                  <c:v>124.22</c:v>
                </c:pt>
                <c:pt idx="64222">
                  <c:v>123.51900000000002</c:v>
                </c:pt>
                <c:pt idx="64223">
                  <c:v>122.82499999999999</c:v>
                </c:pt>
                <c:pt idx="64224">
                  <c:v>122.136</c:v>
                </c:pt>
                <c:pt idx="64225">
                  <c:v>121.453</c:v>
                </c:pt>
                <c:pt idx="64226">
                  <c:v>120.776</c:v>
                </c:pt>
                <c:pt idx="64227">
                  <c:v>120.10499999999999</c:v>
                </c:pt>
                <c:pt idx="64228">
                  <c:v>119.44000000000005</c:v>
                </c:pt>
                <c:pt idx="64229">
                  <c:v>118.78</c:v>
                </c:pt>
                <c:pt idx="64230">
                  <c:v>118.127</c:v>
                </c:pt>
                <c:pt idx="64231">
                  <c:v>117.479</c:v>
                </c:pt>
                <c:pt idx="64232">
                  <c:v>116.837</c:v>
                </c:pt>
                <c:pt idx="64233">
                  <c:v>116.20099999999999</c:v>
                </c:pt>
                <c:pt idx="64234">
                  <c:v>115.57199999999999</c:v>
                </c:pt>
                <c:pt idx="64235">
                  <c:v>114.94800000000002</c:v>
                </c:pt>
                <c:pt idx="64236">
                  <c:v>114.32899999999998</c:v>
                </c:pt>
                <c:pt idx="64237">
                  <c:v>113.71700000000006</c:v>
                </c:pt>
                <c:pt idx="64238">
                  <c:v>113.111</c:v>
                </c:pt>
                <c:pt idx="64239">
                  <c:v>112.51100000000002</c:v>
                </c:pt>
                <c:pt idx="64240">
                  <c:v>111.91600000000005</c:v>
                </c:pt>
                <c:pt idx="64241">
                  <c:v>111.32799999999999</c:v>
                </c:pt>
                <c:pt idx="64242">
                  <c:v>110.745</c:v>
                </c:pt>
                <c:pt idx="64243">
                  <c:v>110.16800000000001</c:v>
                </c:pt>
                <c:pt idx="64244">
                  <c:v>109.59699999999999</c:v>
                </c:pt>
                <c:pt idx="64245">
                  <c:v>109.032</c:v>
                </c:pt>
                <c:pt idx="64246">
                  <c:v>108.473</c:v>
                </c:pt>
                <c:pt idx="64247">
                  <c:v>107.92</c:v>
                </c:pt>
                <c:pt idx="64248">
                  <c:v>107.37299999999998</c:v>
                </c:pt>
                <c:pt idx="64249">
                  <c:v>106.831</c:v>
                </c:pt>
                <c:pt idx="64250">
                  <c:v>106.29600000000002</c:v>
                </c:pt>
                <c:pt idx="64251">
                  <c:v>105.76600000000002</c:v>
                </c:pt>
                <c:pt idx="64252">
                  <c:v>105.242</c:v>
                </c:pt>
                <c:pt idx="64253">
                  <c:v>104.724</c:v>
                </c:pt>
                <c:pt idx="64254">
                  <c:v>104.212</c:v>
                </c:pt>
                <c:pt idx="64255">
                  <c:v>103.705</c:v>
                </c:pt>
                <c:pt idx="64256">
                  <c:v>103.205</c:v>
                </c:pt>
                <c:pt idx="64257">
                  <c:v>102.71000000000002</c:v>
                </c:pt>
                <c:pt idx="64258">
                  <c:v>102.221</c:v>
                </c:pt>
                <c:pt idx="64259">
                  <c:v>101.738</c:v>
                </c:pt>
                <c:pt idx="64260">
                  <c:v>101.26</c:v>
                </c:pt>
                <c:pt idx="64261">
                  <c:v>100.788</c:v>
                </c:pt>
                <c:pt idx="64262">
                  <c:v>100.32199999999999</c:v>
                </c:pt>
                <c:pt idx="64263">
                  <c:v>99.861999999999995</c:v>
                </c:pt>
                <c:pt idx="64264">
                  <c:v>99.407399999999996</c:v>
                </c:pt>
                <c:pt idx="64265">
                  <c:v>98.958500000000001</c:v>
                </c:pt>
                <c:pt idx="64266">
                  <c:v>98.515100000000004</c:v>
                </c:pt>
                <c:pt idx="64267">
                  <c:v>98.077500000000001</c:v>
                </c:pt>
                <c:pt idx="64268">
                  <c:v>97.645600000000002</c:v>
                </c:pt>
                <c:pt idx="64269">
                  <c:v>97.219200000000058</c:v>
                </c:pt>
                <c:pt idx="64270">
                  <c:v>96.798500000000004</c:v>
                </c:pt>
                <c:pt idx="64271">
                  <c:v>96.383299999999991</c:v>
                </c:pt>
                <c:pt idx="64272">
                  <c:v>95.973699999999994</c:v>
                </c:pt>
                <c:pt idx="64273">
                  <c:v>95.569699999999997</c:v>
                </c:pt>
                <c:pt idx="64274">
                  <c:v>95.171099999999981</c:v>
                </c:pt>
                <c:pt idx="64275">
                  <c:v>94.778199999999998</c:v>
                </c:pt>
                <c:pt idx="64276">
                  <c:v>94.390699999999995</c:v>
                </c:pt>
                <c:pt idx="64277">
                  <c:v>94.008600000000001</c:v>
                </c:pt>
                <c:pt idx="64278">
                  <c:v>93.631999999999991</c:v>
                </c:pt>
                <c:pt idx="64279">
                  <c:v>93.260900000000007</c:v>
                </c:pt>
                <c:pt idx="64280">
                  <c:v>92.895200000000003</c:v>
                </c:pt>
                <c:pt idx="64281">
                  <c:v>92.534899999999993</c:v>
                </c:pt>
                <c:pt idx="64282">
                  <c:v>92.179899999999989</c:v>
                </c:pt>
                <c:pt idx="64283">
                  <c:v>91.830399999999983</c:v>
                </c:pt>
                <c:pt idx="64284">
                  <c:v>91.486099999999993</c:v>
                </c:pt>
                <c:pt idx="64285">
                  <c:v>91.147099999999995</c:v>
                </c:pt>
                <c:pt idx="64286">
                  <c:v>90.813400000000001</c:v>
                </c:pt>
                <c:pt idx="64287">
                  <c:v>90.485100000000003</c:v>
                </c:pt>
                <c:pt idx="64288">
                  <c:v>90.161999999999992</c:v>
                </c:pt>
                <c:pt idx="64289">
                  <c:v>89.844099999999997</c:v>
                </c:pt>
                <c:pt idx="64290">
                  <c:v>89.531400000000005</c:v>
                </c:pt>
                <c:pt idx="64291">
                  <c:v>89.223799999999983</c:v>
                </c:pt>
                <c:pt idx="64292">
                  <c:v>88.921499999999995</c:v>
                </c:pt>
                <c:pt idx="64293">
                  <c:v>88.624200000000002</c:v>
                </c:pt>
                <c:pt idx="64294">
                  <c:v>88.332099999999983</c:v>
                </c:pt>
                <c:pt idx="64295">
                  <c:v>88.045100000000005</c:v>
                </c:pt>
                <c:pt idx="64296">
                  <c:v>87.763099999999994</c:v>
                </c:pt>
                <c:pt idx="64297">
                  <c:v>87.486199999999997</c:v>
                </c:pt>
                <c:pt idx="64298">
                  <c:v>87.214400000000026</c:v>
                </c:pt>
                <c:pt idx="64299">
                  <c:v>86.947400000000059</c:v>
                </c:pt>
                <c:pt idx="64300">
                  <c:v>86.68559999999998</c:v>
                </c:pt>
                <c:pt idx="64301">
                  <c:v>86.428600000000003</c:v>
                </c:pt>
                <c:pt idx="64302">
                  <c:v>86.176599999999979</c:v>
                </c:pt>
                <c:pt idx="64303">
                  <c:v>85.929500000000004</c:v>
                </c:pt>
                <c:pt idx="64304">
                  <c:v>85.687200000000004</c:v>
                </c:pt>
                <c:pt idx="64305">
                  <c:v>85.449799999999996</c:v>
                </c:pt>
                <c:pt idx="64306">
                  <c:v>85.217300000000023</c:v>
                </c:pt>
                <c:pt idx="64307">
                  <c:v>84.989599999999996</c:v>
                </c:pt>
                <c:pt idx="64308">
                  <c:v>84.766599999999997</c:v>
                </c:pt>
                <c:pt idx="64309">
                  <c:v>84.548500000000004</c:v>
                </c:pt>
                <c:pt idx="64310">
                  <c:v>84.334999999999994</c:v>
                </c:pt>
                <c:pt idx="64311">
                  <c:v>84.126399999999947</c:v>
                </c:pt>
                <c:pt idx="64312">
                  <c:v>83.922399999999982</c:v>
                </c:pt>
                <c:pt idx="64313">
                  <c:v>83.722999999999999</c:v>
                </c:pt>
                <c:pt idx="64314">
                  <c:v>83.528399999999948</c:v>
                </c:pt>
                <c:pt idx="64315">
                  <c:v>83.338399999999979</c:v>
                </c:pt>
                <c:pt idx="64316">
                  <c:v>83.152899999999988</c:v>
                </c:pt>
                <c:pt idx="64317">
                  <c:v>82.972099999999998</c:v>
                </c:pt>
                <c:pt idx="64318">
                  <c:v>82.795900000000003</c:v>
                </c:pt>
                <c:pt idx="64319">
                  <c:v>82.624099999999999</c:v>
                </c:pt>
                <c:pt idx="64320">
                  <c:v>82.456999999999994</c:v>
                </c:pt>
                <c:pt idx="64321">
                  <c:v>82.294200000000075</c:v>
                </c:pt>
                <c:pt idx="64322">
                  <c:v>82.135999999999981</c:v>
                </c:pt>
                <c:pt idx="64323">
                  <c:v>81.982299999999995</c:v>
                </c:pt>
                <c:pt idx="64324">
                  <c:v>81.832899999999981</c:v>
                </c:pt>
                <c:pt idx="64325">
                  <c:v>81.688000000000002</c:v>
                </c:pt>
                <c:pt idx="64326">
                  <c:v>81.547500000000056</c:v>
                </c:pt>
                <c:pt idx="64327">
                  <c:v>81.411300000000026</c:v>
                </c:pt>
                <c:pt idx="64328">
                  <c:v>81.279499999999999</c:v>
                </c:pt>
                <c:pt idx="64329">
                  <c:v>81.152099999999947</c:v>
                </c:pt>
                <c:pt idx="64330">
                  <c:v>81.028899999999979</c:v>
                </c:pt>
                <c:pt idx="64331">
                  <c:v>80.910000000000025</c:v>
                </c:pt>
                <c:pt idx="64332">
                  <c:v>80.795500000000004</c:v>
                </c:pt>
                <c:pt idx="64333">
                  <c:v>80.685099999999949</c:v>
                </c:pt>
                <c:pt idx="64334">
                  <c:v>80.578999999999979</c:v>
                </c:pt>
                <c:pt idx="64335">
                  <c:v>80.477099999999993</c:v>
                </c:pt>
                <c:pt idx="64336">
                  <c:v>80.379399999999947</c:v>
                </c:pt>
                <c:pt idx="64337">
                  <c:v>80.285899999999998</c:v>
                </c:pt>
                <c:pt idx="64338">
                  <c:v>80.1965</c:v>
                </c:pt>
                <c:pt idx="64339">
                  <c:v>80.1113</c:v>
                </c:pt>
                <c:pt idx="64340">
                  <c:v>80.030199999999994</c:v>
                </c:pt>
                <c:pt idx="64341">
                  <c:v>79.953199999999995</c:v>
                </c:pt>
                <c:pt idx="64342">
                  <c:v>79.880200000000002</c:v>
                </c:pt>
                <c:pt idx="64343">
                  <c:v>79.811400000000006</c:v>
                </c:pt>
                <c:pt idx="64344">
                  <c:v>79.746600000000058</c:v>
                </c:pt>
                <c:pt idx="64345">
                  <c:v>79.685899999999947</c:v>
                </c:pt>
                <c:pt idx="64346">
                  <c:v>79.629199999999983</c:v>
                </c:pt>
                <c:pt idx="64347">
                  <c:v>79.576499999999982</c:v>
                </c:pt>
                <c:pt idx="64348">
                  <c:v>79.527699999999996</c:v>
                </c:pt>
                <c:pt idx="64349">
                  <c:v>79.483000000000004</c:v>
                </c:pt>
                <c:pt idx="64350">
                  <c:v>79.442300000000003</c:v>
                </c:pt>
                <c:pt idx="64351">
                  <c:v>79.4054</c:v>
                </c:pt>
                <c:pt idx="64352">
                  <c:v>79.372499999999988</c:v>
                </c:pt>
                <c:pt idx="64353">
                  <c:v>79.343599999999995</c:v>
                </c:pt>
                <c:pt idx="64354">
                  <c:v>79.318600000000004</c:v>
                </c:pt>
                <c:pt idx="64355">
                  <c:v>79.297399999999996</c:v>
                </c:pt>
                <c:pt idx="64356">
                  <c:v>79.280100000000004</c:v>
                </c:pt>
                <c:pt idx="64357">
                  <c:v>79.266800000000003</c:v>
                </c:pt>
                <c:pt idx="64358">
                  <c:v>79.257199999999997</c:v>
                </c:pt>
                <c:pt idx="64359">
                  <c:v>79.251499999999993</c:v>
                </c:pt>
                <c:pt idx="64360">
                  <c:v>79.249700000000004</c:v>
                </c:pt>
                <c:pt idx="64361">
                  <c:v>79.2517</c:v>
                </c:pt>
                <c:pt idx="64362">
                  <c:v>79.257499999999993</c:v>
                </c:pt>
                <c:pt idx="64363">
                  <c:v>79.267100000000056</c:v>
                </c:pt>
                <c:pt idx="64364">
                  <c:v>79.280500000000004</c:v>
                </c:pt>
                <c:pt idx="64365">
                  <c:v>79.297700000000006</c:v>
                </c:pt>
                <c:pt idx="64366">
                  <c:v>79.318699999999993</c:v>
                </c:pt>
                <c:pt idx="64367">
                  <c:v>79.343500000000006</c:v>
                </c:pt>
                <c:pt idx="64368">
                  <c:v>79.371999999999986</c:v>
                </c:pt>
                <c:pt idx="64369">
                  <c:v>79.40420000000006</c:v>
                </c:pt>
                <c:pt idx="64370">
                  <c:v>79.440300000000022</c:v>
                </c:pt>
                <c:pt idx="64371">
                  <c:v>79.480099999999993</c:v>
                </c:pt>
                <c:pt idx="64372">
                  <c:v>79.523600000000002</c:v>
                </c:pt>
                <c:pt idx="64373">
                  <c:v>79.57089999999998</c:v>
                </c:pt>
                <c:pt idx="64374">
                  <c:v>79.621799999999979</c:v>
                </c:pt>
                <c:pt idx="64375">
                  <c:v>79.676499999999947</c:v>
                </c:pt>
                <c:pt idx="64376">
                  <c:v>79.735000000000014</c:v>
                </c:pt>
                <c:pt idx="64377">
                  <c:v>79.797100000000057</c:v>
                </c:pt>
                <c:pt idx="64378">
                  <c:v>79.862899999999982</c:v>
                </c:pt>
                <c:pt idx="64379">
                  <c:v>79.932400000000001</c:v>
                </c:pt>
                <c:pt idx="64380">
                  <c:v>80.00569999999999</c:v>
                </c:pt>
                <c:pt idx="64381">
                  <c:v>80.082700000000003</c:v>
                </c:pt>
                <c:pt idx="64382">
                  <c:v>80.163299999999992</c:v>
                </c:pt>
                <c:pt idx="64383">
                  <c:v>80.247700000000023</c:v>
                </c:pt>
                <c:pt idx="64384">
                  <c:v>80.335700000000003</c:v>
                </c:pt>
                <c:pt idx="64385">
                  <c:v>80.427400000000006</c:v>
                </c:pt>
                <c:pt idx="64386">
                  <c:v>80.522899999999979</c:v>
                </c:pt>
                <c:pt idx="64387">
                  <c:v>80.621999999999986</c:v>
                </c:pt>
                <c:pt idx="64388">
                  <c:v>80.724800000000002</c:v>
                </c:pt>
                <c:pt idx="64389">
                  <c:v>80.831300000000013</c:v>
                </c:pt>
                <c:pt idx="64390">
                  <c:v>80.94150000000009</c:v>
                </c:pt>
                <c:pt idx="64391">
                  <c:v>81.055399999999949</c:v>
                </c:pt>
                <c:pt idx="64392">
                  <c:v>81.172999999999988</c:v>
                </c:pt>
                <c:pt idx="64393">
                  <c:v>81.294300000000007</c:v>
                </c:pt>
                <c:pt idx="64394">
                  <c:v>81.419300000000007</c:v>
                </c:pt>
                <c:pt idx="64395">
                  <c:v>81.548000000000002</c:v>
                </c:pt>
                <c:pt idx="64396">
                  <c:v>81.680399999999949</c:v>
                </c:pt>
                <c:pt idx="64397">
                  <c:v>81.816500000000005</c:v>
                </c:pt>
                <c:pt idx="64398">
                  <c:v>81.956400000000002</c:v>
                </c:pt>
                <c:pt idx="64399">
                  <c:v>82.099900000000005</c:v>
                </c:pt>
                <c:pt idx="64400">
                  <c:v>82.247200000000078</c:v>
                </c:pt>
                <c:pt idx="64401">
                  <c:v>82.398200000000003</c:v>
                </c:pt>
                <c:pt idx="64402">
                  <c:v>82.552999999999983</c:v>
                </c:pt>
                <c:pt idx="64403">
                  <c:v>82.711500000000058</c:v>
                </c:pt>
                <c:pt idx="64404">
                  <c:v>82.873699999999999</c:v>
                </c:pt>
                <c:pt idx="64405">
                  <c:v>83.039699999999996</c:v>
                </c:pt>
                <c:pt idx="64406">
                  <c:v>83.209500000000006</c:v>
                </c:pt>
                <c:pt idx="64407">
                  <c:v>83.382899999999978</c:v>
                </c:pt>
                <c:pt idx="64408">
                  <c:v>83.560300000000012</c:v>
                </c:pt>
                <c:pt idx="64409">
                  <c:v>83.741300000000024</c:v>
                </c:pt>
                <c:pt idx="64410">
                  <c:v>83.926199999999994</c:v>
                </c:pt>
                <c:pt idx="64411">
                  <c:v>84.114900000000006</c:v>
                </c:pt>
                <c:pt idx="64412">
                  <c:v>84.307300000000012</c:v>
                </c:pt>
                <c:pt idx="64413">
                  <c:v>84.503699999999995</c:v>
                </c:pt>
                <c:pt idx="64414">
                  <c:v>84.703800000000001</c:v>
                </c:pt>
                <c:pt idx="64415">
                  <c:v>84.907799999999995</c:v>
                </c:pt>
                <c:pt idx="64416">
                  <c:v>85.11569999999999</c:v>
                </c:pt>
                <c:pt idx="64417">
                  <c:v>85.327299999999994</c:v>
                </c:pt>
                <c:pt idx="64418">
                  <c:v>85.542900000000003</c:v>
                </c:pt>
                <c:pt idx="64419">
                  <c:v>85.762299999999996</c:v>
                </c:pt>
                <c:pt idx="64420">
                  <c:v>85.985699999999994</c:v>
                </c:pt>
                <c:pt idx="64421">
                  <c:v>86.212900000000005</c:v>
                </c:pt>
                <c:pt idx="64422">
                  <c:v>86.444000000000059</c:v>
                </c:pt>
                <c:pt idx="64423">
                  <c:v>86.679099999999949</c:v>
                </c:pt>
                <c:pt idx="64424">
                  <c:v>86.918099999999995</c:v>
                </c:pt>
                <c:pt idx="64425">
                  <c:v>87.161100000000005</c:v>
                </c:pt>
                <c:pt idx="64426">
                  <c:v>87.408000000000001</c:v>
                </c:pt>
                <c:pt idx="64427">
                  <c:v>87.658999999999978</c:v>
                </c:pt>
                <c:pt idx="64428">
                  <c:v>87.913799999999995</c:v>
                </c:pt>
                <c:pt idx="64429">
                  <c:v>88.172799999999896</c:v>
                </c:pt>
                <c:pt idx="64430">
                  <c:v>88.435699999999997</c:v>
                </c:pt>
                <c:pt idx="64431">
                  <c:v>88.702600000000004</c:v>
                </c:pt>
                <c:pt idx="64432">
                  <c:v>88.973699999999994</c:v>
                </c:pt>
                <c:pt idx="64433">
                  <c:v>89.248800000000003</c:v>
                </c:pt>
                <c:pt idx="64434">
                  <c:v>89.527900000000002</c:v>
                </c:pt>
                <c:pt idx="64435">
                  <c:v>89.811200000000056</c:v>
                </c:pt>
                <c:pt idx="64436">
                  <c:v>90.098600000000005</c:v>
                </c:pt>
                <c:pt idx="64437">
                  <c:v>90.39</c:v>
                </c:pt>
                <c:pt idx="64438">
                  <c:v>90.685699999999983</c:v>
                </c:pt>
                <c:pt idx="64439">
                  <c:v>90.985500000000002</c:v>
                </c:pt>
                <c:pt idx="64440">
                  <c:v>91.289400000000001</c:v>
                </c:pt>
                <c:pt idx="64441">
                  <c:v>91.597499999999997</c:v>
                </c:pt>
                <c:pt idx="64442">
                  <c:v>91.909800000000004</c:v>
                </c:pt>
                <c:pt idx="64443">
                  <c:v>92.226399999999998</c:v>
                </c:pt>
                <c:pt idx="64444">
                  <c:v>92.547200000000075</c:v>
                </c:pt>
                <c:pt idx="64445">
                  <c:v>92.872299999999981</c:v>
                </c:pt>
                <c:pt idx="64446">
                  <c:v>93.201499999999996</c:v>
                </c:pt>
                <c:pt idx="64447">
                  <c:v>93.535200000000003</c:v>
                </c:pt>
                <c:pt idx="64448">
                  <c:v>93.87309999999998</c:v>
                </c:pt>
                <c:pt idx="64449">
                  <c:v>94.215300000000013</c:v>
                </c:pt>
                <c:pt idx="64450">
                  <c:v>94.561899999999994</c:v>
                </c:pt>
                <c:pt idx="64451">
                  <c:v>94.912800000000004</c:v>
                </c:pt>
                <c:pt idx="64452">
                  <c:v>95.268000000000001</c:v>
                </c:pt>
                <c:pt idx="64453">
                  <c:v>95.62769999999999</c:v>
                </c:pt>
                <c:pt idx="64454">
                  <c:v>95.991800000000026</c:v>
                </c:pt>
                <c:pt idx="64455">
                  <c:v>96.360200000000006</c:v>
                </c:pt>
                <c:pt idx="64456">
                  <c:v>96.733099999999993</c:v>
                </c:pt>
                <c:pt idx="64457">
                  <c:v>97.110500000000002</c:v>
                </c:pt>
                <c:pt idx="64458">
                  <c:v>97.492400000000004</c:v>
                </c:pt>
                <c:pt idx="64459">
                  <c:v>97.878799999999941</c:v>
                </c:pt>
                <c:pt idx="64460">
                  <c:v>98.269599999999997</c:v>
                </c:pt>
                <c:pt idx="64461">
                  <c:v>98.664900000000003</c:v>
                </c:pt>
                <c:pt idx="64462">
                  <c:v>99.064800000000005</c:v>
                </c:pt>
                <c:pt idx="64463">
                  <c:v>99.469300000000004</c:v>
                </c:pt>
                <c:pt idx="64464">
                  <c:v>99.878299999999982</c:v>
                </c:pt>
                <c:pt idx="64465">
                  <c:v>100.292</c:v>
                </c:pt>
                <c:pt idx="64466">
                  <c:v>100.71000000000002</c:v>
                </c:pt>
                <c:pt idx="64467">
                  <c:v>101.133</c:v>
                </c:pt>
                <c:pt idx="64468">
                  <c:v>101.56100000000002</c:v>
                </c:pt>
                <c:pt idx="64469">
                  <c:v>101.99299999999999</c:v>
                </c:pt>
                <c:pt idx="64470">
                  <c:v>102.43</c:v>
                </c:pt>
                <c:pt idx="64471">
                  <c:v>102.871</c:v>
                </c:pt>
                <c:pt idx="64472">
                  <c:v>103.31699999999999</c:v>
                </c:pt>
                <c:pt idx="64473">
                  <c:v>103.768</c:v>
                </c:pt>
                <c:pt idx="64474">
                  <c:v>104.224</c:v>
                </c:pt>
                <c:pt idx="64475">
                  <c:v>104.68499999999999</c:v>
                </c:pt>
                <c:pt idx="64476">
                  <c:v>105.14999999999999</c:v>
                </c:pt>
                <c:pt idx="64477">
                  <c:v>105.61999999999999</c:v>
                </c:pt>
                <c:pt idx="64478">
                  <c:v>106.095</c:v>
                </c:pt>
                <c:pt idx="64479">
                  <c:v>106.57499999999999</c:v>
                </c:pt>
                <c:pt idx="64480">
                  <c:v>107.059</c:v>
                </c:pt>
                <c:pt idx="64481">
                  <c:v>107.54900000000002</c:v>
                </c:pt>
                <c:pt idx="64482">
                  <c:v>108.04300000000002</c:v>
                </c:pt>
                <c:pt idx="64483">
                  <c:v>108.542</c:v>
                </c:pt>
                <c:pt idx="64484">
                  <c:v>109.04600000000002</c:v>
                </c:pt>
                <c:pt idx="64485">
                  <c:v>109.55500000000001</c:v>
                </c:pt>
                <c:pt idx="64486">
                  <c:v>110.069</c:v>
                </c:pt>
                <c:pt idx="64487">
                  <c:v>110.58799999999999</c:v>
                </c:pt>
                <c:pt idx="64488">
                  <c:v>111.111</c:v>
                </c:pt>
                <c:pt idx="64489">
                  <c:v>111.64</c:v>
                </c:pt>
                <c:pt idx="64490">
                  <c:v>112.17400000000001</c:v>
                </c:pt>
                <c:pt idx="64491">
                  <c:v>112.71299999999999</c:v>
                </c:pt>
                <c:pt idx="64492">
                  <c:v>113.256</c:v>
                </c:pt>
                <c:pt idx="64493">
                  <c:v>113.80500000000001</c:v>
                </c:pt>
                <c:pt idx="64494">
                  <c:v>114.35899999999998</c:v>
                </c:pt>
                <c:pt idx="64495">
                  <c:v>114.91800000000002</c:v>
                </c:pt>
                <c:pt idx="64496">
                  <c:v>115.482</c:v>
                </c:pt>
                <c:pt idx="64497">
                  <c:v>116.05</c:v>
                </c:pt>
                <c:pt idx="64498">
                  <c:v>116.624</c:v>
                </c:pt>
                <c:pt idx="64499">
                  <c:v>117.20399999999999</c:v>
                </c:pt>
                <c:pt idx="64500">
                  <c:v>117.788</c:v>
                </c:pt>
                <c:pt idx="64501">
                  <c:v>118.377</c:v>
                </c:pt>
                <c:pt idx="64502">
                  <c:v>118.97199999999999</c:v>
                </c:pt>
                <c:pt idx="64503">
                  <c:v>119.571</c:v>
                </c:pt>
                <c:pt idx="64504">
                  <c:v>120.17599999999995</c:v>
                </c:pt>
                <c:pt idx="64505">
                  <c:v>120.786</c:v>
                </c:pt>
                <c:pt idx="64506">
                  <c:v>121.40100000000002</c:v>
                </c:pt>
                <c:pt idx="64507">
                  <c:v>122.021</c:v>
                </c:pt>
                <c:pt idx="64508">
                  <c:v>122.646</c:v>
                </c:pt>
                <c:pt idx="64509">
                  <c:v>123.276</c:v>
                </c:pt>
                <c:pt idx="64510">
                  <c:v>123.91200000000002</c:v>
                </c:pt>
                <c:pt idx="64511">
                  <c:v>124.553</c:v>
                </c:pt>
                <c:pt idx="64512">
                  <c:v>125.199</c:v>
                </c:pt>
                <c:pt idx="64513">
                  <c:v>125.85</c:v>
                </c:pt>
                <c:pt idx="64514">
                  <c:v>126.50700000000002</c:v>
                </c:pt>
                <c:pt idx="64515">
                  <c:v>127.16800000000001</c:v>
                </c:pt>
                <c:pt idx="64516">
                  <c:v>127.83499999999999</c:v>
                </c:pt>
                <c:pt idx="64517">
                  <c:v>128.50700000000001</c:v>
                </c:pt>
                <c:pt idx="64518">
                  <c:v>129.184</c:v>
                </c:pt>
                <c:pt idx="64519">
                  <c:v>129.8670000000001</c:v>
                </c:pt>
                <c:pt idx="64520">
                  <c:v>130.554</c:v>
                </c:pt>
                <c:pt idx="64521">
                  <c:v>131.24699999999999</c:v>
                </c:pt>
                <c:pt idx="64522">
                  <c:v>131.94499999999999</c:v>
                </c:pt>
                <c:pt idx="64523">
                  <c:v>132.64899999999997</c:v>
                </c:pt>
                <c:pt idx="64524">
                  <c:v>133.35700000000011</c:v>
                </c:pt>
                <c:pt idx="64525">
                  <c:v>134.071</c:v>
                </c:pt>
                <c:pt idx="64526">
                  <c:v>134.79</c:v>
                </c:pt>
                <c:pt idx="64527">
                  <c:v>135.51399999999998</c:v>
                </c:pt>
                <c:pt idx="64528">
                  <c:v>136.24299999999999</c:v>
                </c:pt>
                <c:pt idx="64529">
                  <c:v>136.97800000000001</c:v>
                </c:pt>
                <c:pt idx="64530">
                  <c:v>137.71799999999999</c:v>
                </c:pt>
                <c:pt idx="64531">
                  <c:v>138.46300000000002</c:v>
                </c:pt>
                <c:pt idx="64532">
                  <c:v>139.21299999999999</c:v>
                </c:pt>
                <c:pt idx="64533">
                  <c:v>139.96800000000007</c:v>
                </c:pt>
                <c:pt idx="64534">
                  <c:v>140.72900000000001</c:v>
                </c:pt>
                <c:pt idx="64535">
                  <c:v>141.495</c:v>
                </c:pt>
                <c:pt idx="64536">
                  <c:v>142.26499999999999</c:v>
                </c:pt>
                <c:pt idx="64537">
                  <c:v>143.041</c:v>
                </c:pt>
                <c:pt idx="64538">
                  <c:v>143.82300000000001</c:v>
                </c:pt>
                <c:pt idx="64539">
                  <c:v>144.60900000000001</c:v>
                </c:pt>
                <c:pt idx="64540">
                  <c:v>145.4</c:v>
                </c:pt>
                <c:pt idx="64541">
                  <c:v>146.197</c:v>
                </c:pt>
                <c:pt idx="64542">
                  <c:v>146.999</c:v>
                </c:pt>
                <c:pt idx="64543">
                  <c:v>147.80500000000001</c:v>
                </c:pt>
                <c:pt idx="64544">
                  <c:v>148.61699999999999</c:v>
                </c:pt>
                <c:pt idx="64545">
                  <c:v>149.434</c:v>
                </c:pt>
                <c:pt idx="64546">
                  <c:v>150.256</c:v>
                </c:pt>
                <c:pt idx="64547">
                  <c:v>151.083</c:v>
                </c:pt>
                <c:pt idx="64548">
                  <c:v>151.91499999999999</c:v>
                </c:pt>
                <c:pt idx="64549">
                  <c:v>152.75200000000001</c:v>
                </c:pt>
                <c:pt idx="64550">
                  <c:v>153.59399999999999</c:v>
                </c:pt>
                <c:pt idx="64551">
                  <c:v>154.441</c:v>
                </c:pt>
                <c:pt idx="64552">
                  <c:v>155.29300000000001</c:v>
                </c:pt>
                <c:pt idx="64553">
                  <c:v>156.15</c:v>
                </c:pt>
                <c:pt idx="64554">
                  <c:v>157.012</c:v>
                </c:pt>
                <c:pt idx="64555">
                  <c:v>157.87900000000002</c:v>
                </c:pt>
                <c:pt idx="64556">
                  <c:v>158.75</c:v>
                </c:pt>
                <c:pt idx="64557">
                  <c:v>159.62700000000001</c:v>
                </c:pt>
                <c:pt idx="64558">
                  <c:v>160.50800000000001</c:v>
                </c:pt>
                <c:pt idx="64559">
                  <c:v>161.39400000000001</c:v>
                </c:pt>
                <c:pt idx="64560">
                  <c:v>162.285</c:v>
                </c:pt>
                <c:pt idx="64561">
                  <c:v>163.18100000000001</c:v>
                </c:pt>
                <c:pt idx="64562">
                  <c:v>164.08200000000011</c:v>
                </c:pt>
                <c:pt idx="64563">
                  <c:v>164.98700000000011</c:v>
                </c:pt>
                <c:pt idx="64564">
                  <c:v>165.89700000000011</c:v>
                </c:pt>
                <c:pt idx="64565">
                  <c:v>166.81100000000001</c:v>
                </c:pt>
                <c:pt idx="64566">
                  <c:v>167.73099999999999</c:v>
                </c:pt>
                <c:pt idx="64567">
                  <c:v>168.654</c:v>
                </c:pt>
                <c:pt idx="64568">
                  <c:v>169.583</c:v>
                </c:pt>
                <c:pt idx="64569">
                  <c:v>170.51599999999999</c:v>
                </c:pt>
                <c:pt idx="64570">
                  <c:v>171.453</c:v>
                </c:pt>
                <c:pt idx="64571">
                  <c:v>172.39500000000001</c:v>
                </c:pt>
                <c:pt idx="64572">
                  <c:v>173.34200000000001</c:v>
                </c:pt>
                <c:pt idx="64573">
                  <c:v>174.292</c:v>
                </c:pt>
                <c:pt idx="64574">
                  <c:v>175.24799999999999</c:v>
                </c:pt>
                <c:pt idx="64575">
                  <c:v>176.20699999999999</c:v>
                </c:pt>
                <c:pt idx="64576">
                  <c:v>177.17099999999999</c:v>
                </c:pt>
                <c:pt idx="64577">
                  <c:v>178.14</c:v>
                </c:pt>
                <c:pt idx="64578">
                  <c:v>179.11199999999999</c:v>
                </c:pt>
                <c:pt idx="64579">
                  <c:v>180.089</c:v>
                </c:pt>
                <c:pt idx="64580">
                  <c:v>181.07</c:v>
                </c:pt>
                <c:pt idx="64581">
                  <c:v>182.05500000000001</c:v>
                </c:pt>
                <c:pt idx="64582">
                  <c:v>183.04399999999998</c:v>
                </c:pt>
                <c:pt idx="64583">
                  <c:v>184.03700000000001</c:v>
                </c:pt>
                <c:pt idx="64584">
                  <c:v>185.03399999999999</c:v>
                </c:pt>
                <c:pt idx="64585">
                  <c:v>186.035</c:v>
                </c:pt>
                <c:pt idx="64586">
                  <c:v>187.04</c:v>
                </c:pt>
                <c:pt idx="64587">
                  <c:v>188.04900000000001</c:v>
                </c:pt>
                <c:pt idx="64588">
                  <c:v>189.06200000000001</c:v>
                </c:pt>
                <c:pt idx="64589">
                  <c:v>190.07900000000001</c:v>
                </c:pt>
                <c:pt idx="64590">
                  <c:v>191.09900000000002</c:v>
                </c:pt>
                <c:pt idx="64591">
                  <c:v>192.12300000000002</c:v>
                </c:pt>
                <c:pt idx="64592">
                  <c:v>193.15100000000001</c:v>
                </c:pt>
                <c:pt idx="64593">
                  <c:v>194.18300000000002</c:v>
                </c:pt>
                <c:pt idx="64594">
                  <c:v>195.21799999999999</c:v>
                </c:pt>
                <c:pt idx="64595">
                  <c:v>196.256</c:v>
                </c:pt>
                <c:pt idx="64596">
                  <c:v>197.298</c:v>
                </c:pt>
                <c:pt idx="64597">
                  <c:v>198.34399999999999</c:v>
                </c:pt>
                <c:pt idx="64598">
                  <c:v>199.39200000000011</c:v>
                </c:pt>
                <c:pt idx="64599">
                  <c:v>200.44399999999999</c:v>
                </c:pt>
                <c:pt idx="64600">
                  <c:v>201.5</c:v>
                </c:pt>
                <c:pt idx="64601">
                  <c:v>202.55800000000011</c:v>
                </c:pt>
                <c:pt idx="64602">
                  <c:v>203.62</c:v>
                </c:pt>
                <c:pt idx="64603">
                  <c:v>204.685</c:v>
                </c:pt>
                <c:pt idx="64604">
                  <c:v>205.75299999999999</c:v>
                </c:pt>
                <c:pt idx="64605">
                  <c:v>206.82400000000001</c:v>
                </c:pt>
                <c:pt idx="64606">
                  <c:v>207.89800000000011</c:v>
                </c:pt>
                <c:pt idx="64607">
                  <c:v>208.97399999999999</c:v>
                </c:pt>
                <c:pt idx="64608">
                  <c:v>210.054</c:v>
                </c:pt>
                <c:pt idx="64609">
                  <c:v>211.136</c:v>
                </c:pt>
                <c:pt idx="64610">
                  <c:v>212.221</c:v>
                </c:pt>
                <c:pt idx="64611">
                  <c:v>213.309</c:v>
                </c:pt>
                <c:pt idx="64612">
                  <c:v>214.399</c:v>
                </c:pt>
                <c:pt idx="64613">
                  <c:v>215.4920000000001</c:v>
                </c:pt>
                <c:pt idx="64614">
                  <c:v>216.58700000000007</c:v>
                </c:pt>
                <c:pt idx="64615">
                  <c:v>217.685</c:v>
                </c:pt>
                <c:pt idx="64616">
                  <c:v>218.785</c:v>
                </c:pt>
                <c:pt idx="64617">
                  <c:v>219.88700000000011</c:v>
                </c:pt>
                <c:pt idx="64618">
                  <c:v>220.9920000000001</c:v>
                </c:pt>
                <c:pt idx="64619">
                  <c:v>222.09800000000001</c:v>
                </c:pt>
                <c:pt idx="64620">
                  <c:v>223.20699999999999</c:v>
                </c:pt>
                <c:pt idx="64621">
                  <c:v>224.31700000000001</c:v>
                </c:pt>
                <c:pt idx="64622">
                  <c:v>225.43</c:v>
                </c:pt>
                <c:pt idx="64623">
                  <c:v>226.54499999999999</c:v>
                </c:pt>
                <c:pt idx="64624">
                  <c:v>227.661</c:v>
                </c:pt>
                <c:pt idx="64625">
                  <c:v>228.77899999999997</c:v>
                </c:pt>
                <c:pt idx="64626">
                  <c:v>229.89800000000011</c:v>
                </c:pt>
                <c:pt idx="64627">
                  <c:v>231.02</c:v>
                </c:pt>
                <c:pt idx="64628">
                  <c:v>232.14299999999997</c:v>
                </c:pt>
                <c:pt idx="64629">
                  <c:v>233.267</c:v>
                </c:pt>
                <c:pt idx="64630">
                  <c:v>234.39200000000011</c:v>
                </c:pt>
                <c:pt idx="64631">
                  <c:v>235.51900000000001</c:v>
                </c:pt>
                <c:pt idx="64632">
                  <c:v>236.64699999999999</c:v>
                </c:pt>
                <c:pt idx="64633">
                  <c:v>237.77699999999999</c:v>
                </c:pt>
                <c:pt idx="64634">
                  <c:v>238.90700000000001</c:v>
                </c:pt>
                <c:pt idx="64635">
                  <c:v>240.03800000000001</c:v>
                </c:pt>
                <c:pt idx="64636">
                  <c:v>241.17099999999999</c:v>
                </c:pt>
                <c:pt idx="64637">
                  <c:v>242.304</c:v>
                </c:pt>
                <c:pt idx="64638">
                  <c:v>243.43800000000007</c:v>
                </c:pt>
                <c:pt idx="64639">
                  <c:v>244.57300000000001</c:v>
                </c:pt>
                <c:pt idx="64640">
                  <c:v>245.708</c:v>
                </c:pt>
                <c:pt idx="64641">
                  <c:v>246.84399999999999</c:v>
                </c:pt>
                <c:pt idx="64642">
                  <c:v>247.9800000000001</c:v>
                </c:pt>
                <c:pt idx="64643">
                  <c:v>249.11699999999999</c:v>
                </c:pt>
                <c:pt idx="64644">
                  <c:v>250.25399999999999</c:v>
                </c:pt>
                <c:pt idx="64645">
                  <c:v>251.3910000000001</c:v>
                </c:pt>
                <c:pt idx="64646">
                  <c:v>252.52800000000011</c:v>
                </c:pt>
                <c:pt idx="64647">
                  <c:v>253.66499999999999</c:v>
                </c:pt>
                <c:pt idx="64648">
                  <c:v>254.803</c:v>
                </c:pt>
                <c:pt idx="64649">
                  <c:v>255.94</c:v>
                </c:pt>
                <c:pt idx="64650">
                  <c:v>257.077</c:v>
                </c:pt>
                <c:pt idx="64651">
                  <c:v>258.214</c:v>
                </c:pt>
                <c:pt idx="64652">
                  <c:v>259.35000000000002</c:v>
                </c:pt>
                <c:pt idx="64653">
                  <c:v>260.48599999999965</c:v>
                </c:pt>
                <c:pt idx="64654">
                  <c:v>261.62200000000001</c:v>
                </c:pt>
                <c:pt idx="64655">
                  <c:v>262.75700000000001</c:v>
                </c:pt>
                <c:pt idx="64656">
                  <c:v>263.89099999999979</c:v>
                </c:pt>
                <c:pt idx="64657">
                  <c:v>265.024</c:v>
                </c:pt>
                <c:pt idx="64658">
                  <c:v>266.15699999999993</c:v>
                </c:pt>
                <c:pt idx="64659">
                  <c:v>267.28899999999965</c:v>
                </c:pt>
                <c:pt idx="64660">
                  <c:v>268.41899999999958</c:v>
                </c:pt>
                <c:pt idx="64661">
                  <c:v>269.548</c:v>
                </c:pt>
                <c:pt idx="64662">
                  <c:v>270.67700000000002</c:v>
                </c:pt>
                <c:pt idx="64663">
                  <c:v>271.803</c:v>
                </c:pt>
                <c:pt idx="64664">
                  <c:v>272.92899999999958</c:v>
                </c:pt>
                <c:pt idx="64665">
                  <c:v>274.053</c:v>
                </c:pt>
                <c:pt idx="64666">
                  <c:v>275.17500000000001</c:v>
                </c:pt>
                <c:pt idx="64667">
                  <c:v>276.29599999999965</c:v>
                </c:pt>
                <c:pt idx="64668">
                  <c:v>277.41499999999979</c:v>
                </c:pt>
                <c:pt idx="64669">
                  <c:v>278.53199999999958</c:v>
                </c:pt>
                <c:pt idx="64670">
                  <c:v>279.64800000000002</c:v>
                </c:pt>
                <c:pt idx="64671">
                  <c:v>280.7609999999998</c:v>
                </c:pt>
                <c:pt idx="64672">
                  <c:v>281.87200000000001</c:v>
                </c:pt>
                <c:pt idx="64673">
                  <c:v>282.98099999999965</c:v>
                </c:pt>
                <c:pt idx="64674">
                  <c:v>284.08799999999979</c:v>
                </c:pt>
                <c:pt idx="64675">
                  <c:v>285.19200000000001</c:v>
                </c:pt>
                <c:pt idx="64676">
                  <c:v>286.29399999999958</c:v>
                </c:pt>
                <c:pt idx="64677">
                  <c:v>287.39299999999974</c:v>
                </c:pt>
                <c:pt idx="64678">
                  <c:v>288.48899999999958</c:v>
                </c:pt>
                <c:pt idx="64679">
                  <c:v>289.58300000000003</c:v>
                </c:pt>
                <c:pt idx="64680">
                  <c:v>290.67399999999975</c:v>
                </c:pt>
                <c:pt idx="64681">
                  <c:v>291.762</c:v>
                </c:pt>
                <c:pt idx="64682">
                  <c:v>292.84699999999975</c:v>
                </c:pt>
                <c:pt idx="64683">
                  <c:v>293.92799999999966</c:v>
                </c:pt>
                <c:pt idx="64684">
                  <c:v>295.00700000000001</c:v>
                </c:pt>
                <c:pt idx="64685">
                  <c:v>296.08199999999965</c:v>
                </c:pt>
                <c:pt idx="64686">
                  <c:v>297.15400000000022</c:v>
                </c:pt>
                <c:pt idx="64687">
                  <c:v>298.22299999999979</c:v>
                </c:pt>
                <c:pt idx="64688">
                  <c:v>299.28699999999958</c:v>
                </c:pt>
                <c:pt idx="64689">
                  <c:v>300.34800000000001</c:v>
                </c:pt>
                <c:pt idx="64690">
                  <c:v>301.40499999999975</c:v>
                </c:pt>
                <c:pt idx="64691">
                  <c:v>302.459</c:v>
                </c:pt>
                <c:pt idx="64692">
                  <c:v>303.50799999999975</c:v>
                </c:pt>
                <c:pt idx="64693">
                  <c:v>304.55399999999975</c:v>
                </c:pt>
                <c:pt idx="64694">
                  <c:v>305.59500000000003</c:v>
                </c:pt>
                <c:pt idx="64695">
                  <c:v>306.63200000000001</c:v>
                </c:pt>
                <c:pt idx="64696">
                  <c:v>307.66399999999999</c:v>
                </c:pt>
                <c:pt idx="64697">
                  <c:v>308.69200000000001</c:v>
                </c:pt>
                <c:pt idx="64698">
                  <c:v>309.71599999999978</c:v>
                </c:pt>
                <c:pt idx="64699">
                  <c:v>310.73499999999979</c:v>
                </c:pt>
                <c:pt idx="64700">
                  <c:v>311.74900000000002</c:v>
                </c:pt>
                <c:pt idx="64701">
                  <c:v>312.75799999999975</c:v>
                </c:pt>
                <c:pt idx="64702">
                  <c:v>313.76299999999975</c:v>
                </c:pt>
                <c:pt idx="64703">
                  <c:v>314.762</c:v>
                </c:pt>
                <c:pt idx="64704">
                  <c:v>315.75599999999974</c:v>
                </c:pt>
                <c:pt idx="64705">
                  <c:v>316.745</c:v>
                </c:pt>
                <c:pt idx="64706">
                  <c:v>317.72899999999959</c:v>
                </c:pt>
                <c:pt idx="64707">
                  <c:v>318.70800000000003</c:v>
                </c:pt>
                <c:pt idx="64708">
                  <c:v>319.68099999999993</c:v>
                </c:pt>
                <c:pt idx="64709">
                  <c:v>320.64800000000002</c:v>
                </c:pt>
                <c:pt idx="64710">
                  <c:v>321.61</c:v>
                </c:pt>
                <c:pt idx="64711">
                  <c:v>322.56599999999975</c:v>
                </c:pt>
                <c:pt idx="64712">
                  <c:v>323.51599999999979</c:v>
                </c:pt>
                <c:pt idx="64713">
                  <c:v>324.45999999999975</c:v>
                </c:pt>
                <c:pt idx="64714">
                  <c:v>325.3979999999998</c:v>
                </c:pt>
                <c:pt idx="64715">
                  <c:v>326.33</c:v>
                </c:pt>
                <c:pt idx="64716">
                  <c:v>327.255</c:v>
                </c:pt>
                <c:pt idx="64717">
                  <c:v>328.17500000000001</c:v>
                </c:pt>
                <c:pt idx="64718">
                  <c:v>329.08699999999965</c:v>
                </c:pt>
                <c:pt idx="64719">
                  <c:v>329.99400000000003</c:v>
                </c:pt>
                <c:pt idx="64720">
                  <c:v>330.89400000000001</c:v>
                </c:pt>
                <c:pt idx="64721">
                  <c:v>331.78699999999958</c:v>
                </c:pt>
                <c:pt idx="64722">
                  <c:v>332.673</c:v>
                </c:pt>
                <c:pt idx="64723">
                  <c:v>333.55200000000002</c:v>
                </c:pt>
                <c:pt idx="64724">
                  <c:v>334.42499999999978</c:v>
                </c:pt>
                <c:pt idx="64725">
                  <c:v>335.28999999999979</c:v>
                </c:pt>
                <c:pt idx="64726">
                  <c:v>336.14900000000023</c:v>
                </c:pt>
                <c:pt idx="64727">
                  <c:v>337</c:v>
                </c:pt>
                <c:pt idx="64728">
                  <c:v>337.84300000000002</c:v>
                </c:pt>
                <c:pt idx="64729">
                  <c:v>338.68</c:v>
                </c:pt>
                <c:pt idx="64730">
                  <c:v>339.50799999999975</c:v>
                </c:pt>
                <c:pt idx="64731">
                  <c:v>340.32900000000001</c:v>
                </c:pt>
                <c:pt idx="64732">
                  <c:v>341.14299999999997</c:v>
                </c:pt>
                <c:pt idx="64733">
                  <c:v>341.94900000000001</c:v>
                </c:pt>
                <c:pt idx="64734">
                  <c:v>342.74599999999975</c:v>
                </c:pt>
                <c:pt idx="64735">
                  <c:v>343.53599999999977</c:v>
                </c:pt>
                <c:pt idx="64736">
                  <c:v>344.31799999999993</c:v>
                </c:pt>
                <c:pt idx="64737">
                  <c:v>345.09199999999959</c:v>
                </c:pt>
                <c:pt idx="64738">
                  <c:v>345.85700000000008</c:v>
                </c:pt>
                <c:pt idx="64739">
                  <c:v>346.61399999999975</c:v>
                </c:pt>
                <c:pt idx="64740">
                  <c:v>347.363</c:v>
                </c:pt>
                <c:pt idx="64741">
                  <c:v>348.10399999999993</c:v>
                </c:pt>
                <c:pt idx="64742">
                  <c:v>348.83599999999979</c:v>
                </c:pt>
                <c:pt idx="64743">
                  <c:v>349.55900000000008</c:v>
                </c:pt>
                <c:pt idx="64744">
                  <c:v>350.2729999999998</c:v>
                </c:pt>
                <c:pt idx="64745">
                  <c:v>350.97899999999959</c:v>
                </c:pt>
                <c:pt idx="64746">
                  <c:v>351.67599999999999</c:v>
                </c:pt>
                <c:pt idx="64747">
                  <c:v>352.363</c:v>
                </c:pt>
                <c:pt idx="64748">
                  <c:v>353.04199999999975</c:v>
                </c:pt>
                <c:pt idx="64749">
                  <c:v>353.71199999999965</c:v>
                </c:pt>
                <c:pt idx="64750">
                  <c:v>354.37200000000001</c:v>
                </c:pt>
                <c:pt idx="64751">
                  <c:v>355.0229999999998</c:v>
                </c:pt>
                <c:pt idx="64752">
                  <c:v>355.66500000000002</c:v>
                </c:pt>
                <c:pt idx="64753">
                  <c:v>356.29799999999977</c:v>
                </c:pt>
                <c:pt idx="64754">
                  <c:v>356.91999999999979</c:v>
                </c:pt>
                <c:pt idx="64755">
                  <c:v>357.53399999999965</c:v>
                </c:pt>
                <c:pt idx="64756">
                  <c:v>358.137</c:v>
                </c:pt>
                <c:pt idx="64757">
                  <c:v>358.73099999999965</c:v>
                </c:pt>
                <c:pt idx="64758">
                  <c:v>359.315</c:v>
                </c:pt>
                <c:pt idx="64759">
                  <c:v>359.88900000000001</c:v>
                </c:pt>
                <c:pt idx="64760">
                  <c:v>360.45299999999975</c:v>
                </c:pt>
                <c:pt idx="64761">
                  <c:v>361.00700000000001</c:v>
                </c:pt>
                <c:pt idx="64762">
                  <c:v>361.55099999999999</c:v>
                </c:pt>
                <c:pt idx="64763">
                  <c:v>362.08499999999975</c:v>
                </c:pt>
                <c:pt idx="64764">
                  <c:v>362.60899999999975</c:v>
                </c:pt>
                <c:pt idx="64765">
                  <c:v>363.12200000000001</c:v>
                </c:pt>
                <c:pt idx="64766">
                  <c:v>363.625</c:v>
                </c:pt>
                <c:pt idx="64767">
                  <c:v>364.11700000000002</c:v>
                </c:pt>
                <c:pt idx="64768">
                  <c:v>364.59899999999965</c:v>
                </c:pt>
                <c:pt idx="64769">
                  <c:v>365.07</c:v>
                </c:pt>
                <c:pt idx="64770">
                  <c:v>365.53</c:v>
                </c:pt>
                <c:pt idx="64771">
                  <c:v>365.97999999999979</c:v>
                </c:pt>
                <c:pt idx="64772">
                  <c:v>366.41899999999958</c:v>
                </c:pt>
                <c:pt idx="64773">
                  <c:v>366.84699999999975</c:v>
                </c:pt>
                <c:pt idx="64774">
                  <c:v>367.26400000000001</c:v>
                </c:pt>
                <c:pt idx="64775">
                  <c:v>367.67</c:v>
                </c:pt>
                <c:pt idx="64776">
                  <c:v>368.065</c:v>
                </c:pt>
                <c:pt idx="64777">
                  <c:v>368.44900000000001</c:v>
                </c:pt>
                <c:pt idx="64778">
                  <c:v>368.82100000000003</c:v>
                </c:pt>
                <c:pt idx="64779">
                  <c:v>369.18299999999999</c:v>
                </c:pt>
                <c:pt idx="64780">
                  <c:v>369.53299999999979</c:v>
                </c:pt>
                <c:pt idx="64781">
                  <c:v>369.87099999999975</c:v>
                </c:pt>
                <c:pt idx="64782">
                  <c:v>370.19900000000001</c:v>
                </c:pt>
                <c:pt idx="64783">
                  <c:v>370.51499999999999</c:v>
                </c:pt>
                <c:pt idx="64784">
                  <c:v>370.81900000000002</c:v>
                </c:pt>
                <c:pt idx="64785">
                  <c:v>371.11200000000002</c:v>
                </c:pt>
                <c:pt idx="64786">
                  <c:v>371.39299999999974</c:v>
                </c:pt>
                <c:pt idx="64787">
                  <c:v>371.66199999999975</c:v>
                </c:pt>
                <c:pt idx="64788">
                  <c:v>371.91999999999979</c:v>
                </c:pt>
                <c:pt idx="64789">
                  <c:v>372.16500000000002</c:v>
                </c:pt>
                <c:pt idx="64790">
                  <c:v>372.399</c:v>
                </c:pt>
                <c:pt idx="64791">
                  <c:v>372.62099999999975</c:v>
                </c:pt>
                <c:pt idx="64792">
                  <c:v>372.83099999999979</c:v>
                </c:pt>
                <c:pt idx="64793">
                  <c:v>373.029</c:v>
                </c:pt>
                <c:pt idx="64794">
                  <c:v>373.21499999999975</c:v>
                </c:pt>
                <c:pt idx="64795">
                  <c:v>373.38900000000001</c:v>
                </c:pt>
                <c:pt idx="64796">
                  <c:v>373.55099999999999</c:v>
                </c:pt>
                <c:pt idx="64797">
                  <c:v>373.7</c:v>
                </c:pt>
                <c:pt idx="64798">
                  <c:v>373.83799999999979</c:v>
                </c:pt>
                <c:pt idx="64799">
                  <c:v>373.96299999999979</c:v>
                </c:pt>
                <c:pt idx="64800">
                  <c:v>374.07499999999999</c:v>
                </c:pt>
                <c:pt idx="64801">
                  <c:v>374.17599999999999</c:v>
                </c:pt>
                <c:pt idx="64802">
                  <c:v>374.26400000000001</c:v>
                </c:pt>
                <c:pt idx="64803">
                  <c:v>374.339</c:v>
                </c:pt>
                <c:pt idx="64804">
                  <c:v>374.40199999999965</c:v>
                </c:pt>
                <c:pt idx="64805">
                  <c:v>374.45299999999975</c:v>
                </c:pt>
                <c:pt idx="64806">
                  <c:v>374.49099999999964</c:v>
                </c:pt>
                <c:pt idx="64807">
                  <c:v>374.51599999999979</c:v>
                </c:pt>
                <c:pt idx="64808">
                  <c:v>374.529</c:v>
                </c:pt>
                <c:pt idx="64809">
                  <c:v>374.529</c:v>
                </c:pt>
                <c:pt idx="64810">
                  <c:v>374.51599999999979</c:v>
                </c:pt>
                <c:pt idx="64811">
                  <c:v>374.49099999999964</c:v>
                </c:pt>
                <c:pt idx="64812">
                  <c:v>374.45299999999975</c:v>
                </c:pt>
                <c:pt idx="64813">
                  <c:v>374.40199999999965</c:v>
                </c:pt>
                <c:pt idx="64814">
                  <c:v>374.33799999999979</c:v>
                </c:pt>
                <c:pt idx="64815">
                  <c:v>374.262</c:v>
                </c:pt>
                <c:pt idx="64816">
                  <c:v>374.17200000000008</c:v>
                </c:pt>
                <c:pt idx="64817">
                  <c:v>374.07</c:v>
                </c:pt>
                <c:pt idx="64818">
                  <c:v>373.95499999999993</c:v>
                </c:pt>
                <c:pt idx="64819">
                  <c:v>373.827</c:v>
                </c:pt>
                <c:pt idx="64820">
                  <c:v>373.68599999999975</c:v>
                </c:pt>
                <c:pt idx="64821">
                  <c:v>373.53199999999958</c:v>
                </c:pt>
                <c:pt idx="64822">
                  <c:v>373.36500000000001</c:v>
                </c:pt>
                <c:pt idx="64823">
                  <c:v>373.185</c:v>
                </c:pt>
                <c:pt idx="64824">
                  <c:v>372.99299999999965</c:v>
                </c:pt>
                <c:pt idx="64825">
                  <c:v>372.78599999999977</c:v>
                </c:pt>
                <c:pt idx="64826">
                  <c:v>372.56799999999993</c:v>
                </c:pt>
                <c:pt idx="64827">
                  <c:v>372.33499999999975</c:v>
                </c:pt>
                <c:pt idx="64828">
                  <c:v>372.09</c:v>
                </c:pt>
                <c:pt idx="64829">
                  <c:v>371.83199999999965</c:v>
                </c:pt>
                <c:pt idx="64830">
                  <c:v>371.56099999999975</c:v>
                </c:pt>
                <c:pt idx="64831">
                  <c:v>371.27599999999978</c:v>
                </c:pt>
                <c:pt idx="64832">
                  <c:v>370.97799999999978</c:v>
                </c:pt>
                <c:pt idx="64833">
                  <c:v>370.66800000000001</c:v>
                </c:pt>
                <c:pt idx="64834">
                  <c:v>370.34399999999999</c:v>
                </c:pt>
                <c:pt idx="64835">
                  <c:v>370.00700000000001</c:v>
                </c:pt>
                <c:pt idx="64836">
                  <c:v>369.65699999999993</c:v>
                </c:pt>
                <c:pt idx="64837">
                  <c:v>369.29299999999978</c:v>
                </c:pt>
                <c:pt idx="64838">
                  <c:v>368.91699999999958</c:v>
                </c:pt>
                <c:pt idx="64839">
                  <c:v>368.52699999999965</c:v>
                </c:pt>
                <c:pt idx="64840">
                  <c:v>368.12400000000002</c:v>
                </c:pt>
                <c:pt idx="64841">
                  <c:v>367.70800000000003</c:v>
                </c:pt>
                <c:pt idx="64842">
                  <c:v>367.279</c:v>
                </c:pt>
                <c:pt idx="64843">
                  <c:v>366.83699999999965</c:v>
                </c:pt>
                <c:pt idx="64844">
                  <c:v>366.38200000000001</c:v>
                </c:pt>
                <c:pt idx="64845">
                  <c:v>365.91299999999978</c:v>
                </c:pt>
                <c:pt idx="64846">
                  <c:v>365.43099999999959</c:v>
                </c:pt>
                <c:pt idx="64847">
                  <c:v>364.93699999999961</c:v>
                </c:pt>
                <c:pt idx="64848">
                  <c:v>364.42899999999958</c:v>
                </c:pt>
                <c:pt idx="64849">
                  <c:v>363.90799999999979</c:v>
                </c:pt>
                <c:pt idx="64850">
                  <c:v>363.37400000000002</c:v>
                </c:pt>
                <c:pt idx="64851">
                  <c:v>362.827</c:v>
                </c:pt>
                <c:pt idx="64852">
                  <c:v>362.26599999999979</c:v>
                </c:pt>
                <c:pt idx="64853">
                  <c:v>361.69299999999993</c:v>
                </c:pt>
                <c:pt idx="64854">
                  <c:v>361.10700000000008</c:v>
                </c:pt>
                <c:pt idx="64855">
                  <c:v>360.50700000000001</c:v>
                </c:pt>
                <c:pt idx="64856">
                  <c:v>359.89499999999975</c:v>
                </c:pt>
                <c:pt idx="64857">
                  <c:v>359.27</c:v>
                </c:pt>
                <c:pt idx="64858">
                  <c:v>358.63099999999974</c:v>
                </c:pt>
                <c:pt idx="64859">
                  <c:v>357.97999999999979</c:v>
                </c:pt>
                <c:pt idx="64860">
                  <c:v>357.31599999999975</c:v>
                </c:pt>
                <c:pt idx="64861">
                  <c:v>356.63900000000001</c:v>
                </c:pt>
                <c:pt idx="64862">
                  <c:v>355.94900000000001</c:v>
                </c:pt>
                <c:pt idx="64863">
                  <c:v>355.24599999999975</c:v>
                </c:pt>
                <c:pt idx="64864">
                  <c:v>354.53</c:v>
                </c:pt>
                <c:pt idx="64865">
                  <c:v>353.80200000000002</c:v>
                </c:pt>
                <c:pt idx="64866">
                  <c:v>353.06099999999975</c:v>
                </c:pt>
                <c:pt idx="64867">
                  <c:v>352.30700000000002</c:v>
                </c:pt>
                <c:pt idx="64868">
                  <c:v>351.54</c:v>
                </c:pt>
                <c:pt idx="64869">
                  <c:v>350.7609999999998</c:v>
                </c:pt>
                <c:pt idx="64870">
                  <c:v>349.96899999999965</c:v>
                </c:pt>
                <c:pt idx="64871">
                  <c:v>349.16500000000002</c:v>
                </c:pt>
                <c:pt idx="64872">
                  <c:v>348.34800000000001</c:v>
                </c:pt>
                <c:pt idx="64873">
                  <c:v>347.51799999999974</c:v>
                </c:pt>
                <c:pt idx="64874">
                  <c:v>346.67599999999999</c:v>
                </c:pt>
                <c:pt idx="64875">
                  <c:v>345.82100000000003</c:v>
                </c:pt>
                <c:pt idx="64876">
                  <c:v>344.95400000000001</c:v>
                </c:pt>
                <c:pt idx="64877">
                  <c:v>344.07499999999999</c:v>
                </c:pt>
                <c:pt idx="64878">
                  <c:v>343.18299999999999</c:v>
                </c:pt>
                <c:pt idx="64879">
                  <c:v>342.279</c:v>
                </c:pt>
                <c:pt idx="64880">
                  <c:v>341.363</c:v>
                </c:pt>
                <c:pt idx="64881">
                  <c:v>340.43400000000003</c:v>
                </c:pt>
                <c:pt idx="64882">
                  <c:v>339.49400000000003</c:v>
                </c:pt>
                <c:pt idx="64883">
                  <c:v>338.541</c:v>
                </c:pt>
                <c:pt idx="64884">
                  <c:v>337.57599999999979</c:v>
                </c:pt>
                <c:pt idx="64885">
                  <c:v>336.6</c:v>
                </c:pt>
                <c:pt idx="64886">
                  <c:v>335.61099999999999</c:v>
                </c:pt>
                <c:pt idx="64887">
                  <c:v>334.61</c:v>
                </c:pt>
                <c:pt idx="64888">
                  <c:v>333.59799999999979</c:v>
                </c:pt>
                <c:pt idx="64889">
                  <c:v>332.57299999999975</c:v>
                </c:pt>
                <c:pt idx="64890">
                  <c:v>331.53699999999958</c:v>
                </c:pt>
                <c:pt idx="64891">
                  <c:v>330.48899999999958</c:v>
                </c:pt>
                <c:pt idx="64892">
                  <c:v>329.42999999999978</c:v>
                </c:pt>
                <c:pt idx="64893">
                  <c:v>328.35899999999975</c:v>
                </c:pt>
                <c:pt idx="64894">
                  <c:v>327.27599999999978</c:v>
                </c:pt>
                <c:pt idx="64895">
                  <c:v>326.18200000000002</c:v>
                </c:pt>
                <c:pt idx="64896">
                  <c:v>325.077</c:v>
                </c:pt>
                <c:pt idx="64897">
                  <c:v>323.95999999999975</c:v>
                </c:pt>
                <c:pt idx="64898">
                  <c:v>322.83199999999965</c:v>
                </c:pt>
                <c:pt idx="64899">
                  <c:v>321.69299999999993</c:v>
                </c:pt>
                <c:pt idx="64900">
                  <c:v>320.54199999999975</c:v>
                </c:pt>
                <c:pt idx="64901">
                  <c:v>319.38099999999974</c:v>
                </c:pt>
                <c:pt idx="64902">
                  <c:v>318.20800000000003</c:v>
                </c:pt>
                <c:pt idx="64903">
                  <c:v>317.02499999999975</c:v>
                </c:pt>
                <c:pt idx="64904">
                  <c:v>315.83</c:v>
                </c:pt>
                <c:pt idx="64905">
                  <c:v>314.625</c:v>
                </c:pt>
                <c:pt idx="64906">
                  <c:v>313.40899999999965</c:v>
                </c:pt>
                <c:pt idx="64907">
                  <c:v>312.18200000000002</c:v>
                </c:pt>
                <c:pt idx="64908">
                  <c:v>310.94499999999999</c:v>
                </c:pt>
                <c:pt idx="64909">
                  <c:v>309.697</c:v>
                </c:pt>
                <c:pt idx="64910">
                  <c:v>308.43899999999962</c:v>
                </c:pt>
                <c:pt idx="64911">
                  <c:v>307.17</c:v>
                </c:pt>
                <c:pt idx="64912">
                  <c:v>305.89099999999979</c:v>
                </c:pt>
                <c:pt idx="64913">
                  <c:v>304.60199999999975</c:v>
                </c:pt>
                <c:pt idx="64914">
                  <c:v>303.30200000000002</c:v>
                </c:pt>
                <c:pt idx="64915">
                  <c:v>301.99299999999965</c:v>
                </c:pt>
                <c:pt idx="64916">
                  <c:v>300.673</c:v>
                </c:pt>
                <c:pt idx="64917">
                  <c:v>299.34399999999999</c:v>
                </c:pt>
                <c:pt idx="64918">
                  <c:v>298.00400000000002</c:v>
                </c:pt>
                <c:pt idx="64919">
                  <c:v>296.65499999999997</c:v>
                </c:pt>
                <c:pt idx="64920">
                  <c:v>295.29599999999965</c:v>
                </c:pt>
                <c:pt idx="64921">
                  <c:v>293.92799999999966</c:v>
                </c:pt>
                <c:pt idx="64922">
                  <c:v>292.55</c:v>
                </c:pt>
                <c:pt idx="64923">
                  <c:v>291.16300000000001</c:v>
                </c:pt>
                <c:pt idx="64924">
                  <c:v>289.76599999999979</c:v>
                </c:pt>
                <c:pt idx="64925">
                  <c:v>288.36</c:v>
                </c:pt>
                <c:pt idx="64926">
                  <c:v>286.94499999999999</c:v>
                </c:pt>
                <c:pt idx="64927">
                  <c:v>285.52</c:v>
                </c:pt>
                <c:pt idx="64928">
                  <c:v>284.08699999999965</c:v>
                </c:pt>
                <c:pt idx="64929">
                  <c:v>282.64499999999998</c:v>
                </c:pt>
                <c:pt idx="64930">
                  <c:v>281.19400000000002</c:v>
                </c:pt>
                <c:pt idx="64931">
                  <c:v>279.73399999999958</c:v>
                </c:pt>
                <c:pt idx="64932">
                  <c:v>278.26499999999999</c:v>
                </c:pt>
                <c:pt idx="64933">
                  <c:v>276.78799999999978</c:v>
                </c:pt>
                <c:pt idx="64934">
                  <c:v>275.303</c:v>
                </c:pt>
                <c:pt idx="64935">
                  <c:v>273.80900000000008</c:v>
                </c:pt>
                <c:pt idx="64936">
                  <c:v>272.30700000000002</c:v>
                </c:pt>
                <c:pt idx="64937">
                  <c:v>270.79700000000003</c:v>
                </c:pt>
                <c:pt idx="64938">
                  <c:v>269.27799999999979</c:v>
                </c:pt>
                <c:pt idx="64939">
                  <c:v>267.75200000000001</c:v>
                </c:pt>
                <c:pt idx="64940">
                  <c:v>266.21699999999959</c:v>
                </c:pt>
                <c:pt idx="64941">
                  <c:v>264.67500000000001</c:v>
                </c:pt>
                <c:pt idx="64942">
                  <c:v>263.125</c:v>
                </c:pt>
                <c:pt idx="64943">
                  <c:v>261.56799999999993</c:v>
                </c:pt>
                <c:pt idx="64944">
                  <c:v>260.00299999999999</c:v>
                </c:pt>
                <c:pt idx="64945">
                  <c:v>258.43099999999959</c:v>
                </c:pt>
                <c:pt idx="64946">
                  <c:v>256.851</c:v>
                </c:pt>
                <c:pt idx="64947">
                  <c:v>255.26399999999998</c:v>
                </c:pt>
                <c:pt idx="64948">
                  <c:v>253.67</c:v>
                </c:pt>
                <c:pt idx="64949">
                  <c:v>252.06900000000002</c:v>
                </c:pt>
                <c:pt idx="64950">
                  <c:v>250.46100000000001</c:v>
                </c:pt>
                <c:pt idx="64951">
                  <c:v>248.846</c:v>
                </c:pt>
                <c:pt idx="64952">
                  <c:v>247.22499999999999</c:v>
                </c:pt>
                <c:pt idx="64953">
                  <c:v>245.59700000000001</c:v>
                </c:pt>
                <c:pt idx="64954">
                  <c:v>243.96200000000007</c:v>
                </c:pt>
                <c:pt idx="64955">
                  <c:v>242.32100000000011</c:v>
                </c:pt>
                <c:pt idx="64956">
                  <c:v>240.67399999999998</c:v>
                </c:pt>
                <c:pt idx="64957">
                  <c:v>239.02100000000004</c:v>
                </c:pt>
                <c:pt idx="64958">
                  <c:v>237.3610000000001</c:v>
                </c:pt>
                <c:pt idx="64959">
                  <c:v>235.696</c:v>
                </c:pt>
                <c:pt idx="64960">
                  <c:v>234.024</c:v>
                </c:pt>
                <c:pt idx="64961">
                  <c:v>232.34700000000001</c:v>
                </c:pt>
                <c:pt idx="64962">
                  <c:v>230.66399999999999</c:v>
                </c:pt>
                <c:pt idx="64963">
                  <c:v>228.976</c:v>
                </c:pt>
                <c:pt idx="64964">
                  <c:v>227.28200000000001</c:v>
                </c:pt>
                <c:pt idx="64965">
                  <c:v>225.583</c:v>
                </c:pt>
                <c:pt idx="64966">
                  <c:v>223.87900000000002</c:v>
                </c:pt>
                <c:pt idx="64967">
                  <c:v>222.16900000000001</c:v>
                </c:pt>
                <c:pt idx="64968">
                  <c:v>220.45500000000001</c:v>
                </c:pt>
                <c:pt idx="64969">
                  <c:v>218.73599999999999</c:v>
                </c:pt>
                <c:pt idx="64970">
                  <c:v>217.012</c:v>
                </c:pt>
                <c:pt idx="64971">
                  <c:v>215.28300000000002</c:v>
                </c:pt>
                <c:pt idx="64972">
                  <c:v>213.54900000000001</c:v>
                </c:pt>
                <c:pt idx="64973">
                  <c:v>211.81200000000001</c:v>
                </c:pt>
                <c:pt idx="64974">
                  <c:v>210.06900000000002</c:v>
                </c:pt>
                <c:pt idx="64975">
                  <c:v>208.32300000000001</c:v>
                </c:pt>
                <c:pt idx="64976">
                  <c:v>206.572</c:v>
                </c:pt>
                <c:pt idx="64977">
                  <c:v>204.81800000000001</c:v>
                </c:pt>
                <c:pt idx="64978">
                  <c:v>203.06</c:v>
                </c:pt>
                <c:pt idx="64979">
                  <c:v>201.297</c:v>
                </c:pt>
                <c:pt idx="64980">
                  <c:v>199.53100000000001</c:v>
                </c:pt>
                <c:pt idx="64981">
                  <c:v>197.762</c:v>
                </c:pt>
                <c:pt idx="64982">
                  <c:v>195.989</c:v>
                </c:pt>
                <c:pt idx="64983">
                  <c:v>194.21299999999999</c:v>
                </c:pt>
                <c:pt idx="64984">
                  <c:v>192.434</c:v>
                </c:pt>
                <c:pt idx="64985">
                  <c:v>190.65100000000001</c:v>
                </c:pt>
                <c:pt idx="64986">
                  <c:v>188.86500000000001</c:v>
                </c:pt>
                <c:pt idx="64987">
                  <c:v>187.077</c:v>
                </c:pt>
                <c:pt idx="64988">
                  <c:v>185.286</c:v>
                </c:pt>
                <c:pt idx="64989">
                  <c:v>183.4920000000001</c:v>
                </c:pt>
                <c:pt idx="64990">
                  <c:v>181.696</c:v>
                </c:pt>
                <c:pt idx="64991">
                  <c:v>179.89700000000011</c:v>
                </c:pt>
                <c:pt idx="64992">
                  <c:v>178.096</c:v>
                </c:pt>
                <c:pt idx="64993">
                  <c:v>176.292</c:v>
                </c:pt>
                <c:pt idx="64994">
                  <c:v>174.48700000000011</c:v>
                </c:pt>
                <c:pt idx="64995">
                  <c:v>172.67899999999997</c:v>
                </c:pt>
                <c:pt idx="64996">
                  <c:v>170.87</c:v>
                </c:pt>
                <c:pt idx="64997">
                  <c:v>169.059</c:v>
                </c:pt>
                <c:pt idx="64998">
                  <c:v>167.24699999999999</c:v>
                </c:pt>
                <c:pt idx="64999">
                  <c:v>165.43200000000004</c:v>
                </c:pt>
                <c:pt idx="65000">
                  <c:v>163.61699999999999</c:v>
                </c:pt>
                <c:pt idx="65001">
                  <c:v>161.80000000000001</c:v>
                </c:pt>
                <c:pt idx="65002">
                  <c:v>159.98200000000011</c:v>
                </c:pt>
                <c:pt idx="65003">
                  <c:v>158.16300000000001</c:v>
                </c:pt>
                <c:pt idx="65004">
                  <c:v>156.34300000000002</c:v>
                </c:pt>
                <c:pt idx="65005">
                  <c:v>154.52200000000011</c:v>
                </c:pt>
                <c:pt idx="65006">
                  <c:v>152.69999999999999</c:v>
                </c:pt>
                <c:pt idx="65007">
                  <c:v>150.87800000000001</c:v>
                </c:pt>
                <c:pt idx="65008">
                  <c:v>149.05500000000001</c:v>
                </c:pt>
                <c:pt idx="65009">
                  <c:v>147.232</c:v>
                </c:pt>
                <c:pt idx="65010">
                  <c:v>145.40800000000004</c:v>
                </c:pt>
                <c:pt idx="65011">
                  <c:v>143.58500000000001</c:v>
                </c:pt>
                <c:pt idx="65012">
                  <c:v>141.761</c:v>
                </c:pt>
                <c:pt idx="65013">
                  <c:v>139.93800000000007</c:v>
                </c:pt>
                <c:pt idx="65014">
                  <c:v>138.11399999999998</c:v>
                </c:pt>
                <c:pt idx="65015">
                  <c:v>136.291</c:v>
                </c:pt>
                <c:pt idx="65016">
                  <c:v>134.46800000000007</c:v>
                </c:pt>
                <c:pt idx="65017">
                  <c:v>132.64599999999999</c:v>
                </c:pt>
                <c:pt idx="65018">
                  <c:v>130.82400000000001</c:v>
                </c:pt>
                <c:pt idx="65019">
                  <c:v>129.00399999999999</c:v>
                </c:pt>
                <c:pt idx="65020">
                  <c:v>127.18300000000001</c:v>
                </c:pt>
                <c:pt idx="65021">
                  <c:v>125.364</c:v>
                </c:pt>
                <c:pt idx="65022">
                  <c:v>123.54600000000002</c:v>
                </c:pt>
                <c:pt idx="65023">
                  <c:v>121.729</c:v>
                </c:pt>
                <c:pt idx="65024">
                  <c:v>119.91400000000006</c:v>
                </c:pt>
                <c:pt idx="65025">
                  <c:v>118.099</c:v>
                </c:pt>
                <c:pt idx="65026">
                  <c:v>116.28700000000002</c:v>
                </c:pt>
                <c:pt idx="65027">
                  <c:v>114.47499999999999</c:v>
                </c:pt>
                <c:pt idx="65028">
                  <c:v>112.666</c:v>
                </c:pt>
                <c:pt idx="65029">
                  <c:v>110.85799999999999</c:v>
                </c:pt>
                <c:pt idx="65030">
                  <c:v>109.05200000000001</c:v>
                </c:pt>
                <c:pt idx="65031">
                  <c:v>107.24900000000002</c:v>
                </c:pt>
                <c:pt idx="65032">
                  <c:v>105.44700000000007</c:v>
                </c:pt>
                <c:pt idx="65033">
                  <c:v>103.648</c:v>
                </c:pt>
                <c:pt idx="65034">
                  <c:v>101.851</c:v>
                </c:pt>
                <c:pt idx="65035">
                  <c:v>100.056</c:v>
                </c:pt>
                <c:pt idx="65036">
                  <c:v>98.263900000000007</c:v>
                </c:pt>
                <c:pt idx="65037">
                  <c:v>96.474599999999995</c:v>
                </c:pt>
                <c:pt idx="65038">
                  <c:v>94.687899999999999</c:v>
                </c:pt>
                <c:pt idx="65039">
                  <c:v>92.904100000000057</c:v>
                </c:pt>
                <c:pt idx="65040">
                  <c:v>91.123299999999986</c:v>
                </c:pt>
                <c:pt idx="65041">
                  <c:v>89.345500000000001</c:v>
                </c:pt>
                <c:pt idx="65042">
                  <c:v>87.57089999999998</c:v>
                </c:pt>
                <c:pt idx="65043">
                  <c:v>85.799499999999995</c:v>
                </c:pt>
                <c:pt idx="65044">
                  <c:v>84.031499999999994</c:v>
                </c:pt>
                <c:pt idx="65045">
                  <c:v>82.266999999999996</c:v>
                </c:pt>
                <c:pt idx="65046">
                  <c:v>80.506</c:v>
                </c:pt>
                <c:pt idx="65047">
                  <c:v>78.748700000000014</c:v>
                </c:pt>
                <c:pt idx="65048">
                  <c:v>76.995099999999994</c:v>
                </c:pt>
                <c:pt idx="65049">
                  <c:v>75.245400000000004</c:v>
                </c:pt>
                <c:pt idx="65050">
                  <c:v>73.499600000000058</c:v>
                </c:pt>
                <c:pt idx="65051">
                  <c:v>71.757999999999996</c:v>
                </c:pt>
                <c:pt idx="65052">
                  <c:v>70.020399999999981</c:v>
                </c:pt>
                <c:pt idx="65053">
                  <c:v>68.287099999999995</c:v>
                </c:pt>
                <c:pt idx="65054">
                  <c:v>66.558099999999982</c:v>
                </c:pt>
                <c:pt idx="65055">
                  <c:v>64.833600000000004</c:v>
                </c:pt>
                <c:pt idx="65056">
                  <c:v>63.113500000000002</c:v>
                </c:pt>
                <c:pt idx="65057">
                  <c:v>61.398100000000028</c:v>
                </c:pt>
                <c:pt idx="65058">
                  <c:v>59.687400000000004</c:v>
                </c:pt>
                <c:pt idx="65059">
                  <c:v>57.981499999999997</c:v>
                </c:pt>
                <c:pt idx="65060">
                  <c:v>56.2804</c:v>
                </c:pt>
                <c:pt idx="65061">
                  <c:v>54.584299999999999</c:v>
                </c:pt>
                <c:pt idx="65062">
                  <c:v>52.8934</c:v>
                </c:pt>
                <c:pt idx="65063">
                  <c:v>51.207500000000003</c:v>
                </c:pt>
                <c:pt idx="65064">
                  <c:v>49.526900000000012</c:v>
                </c:pt>
                <c:pt idx="65065">
                  <c:v>47.851599999999998</c:v>
                </c:pt>
                <c:pt idx="65066">
                  <c:v>46.181800000000003</c:v>
                </c:pt>
                <c:pt idx="65067">
                  <c:v>44.517499999999998</c:v>
                </c:pt>
                <c:pt idx="65068">
                  <c:v>42.858600000000003</c:v>
                </c:pt>
                <c:pt idx="65069">
                  <c:v>41.205600000000011</c:v>
                </c:pt>
                <c:pt idx="65070">
                  <c:v>39.558200000000006</c:v>
                </c:pt>
                <c:pt idx="65071">
                  <c:v>37.916800000000002</c:v>
                </c:pt>
                <c:pt idx="65072">
                  <c:v>36.281200000000005</c:v>
                </c:pt>
                <c:pt idx="65073">
                  <c:v>34.651600000000002</c:v>
                </c:pt>
                <c:pt idx="65074">
                  <c:v>33.02810000000003</c:v>
                </c:pt>
                <c:pt idx="65075">
                  <c:v>31.410799999999977</c:v>
                </c:pt>
                <c:pt idx="65076">
                  <c:v>29.79969999999998</c:v>
                </c:pt>
                <c:pt idx="65077">
                  <c:v>28.194800000000015</c:v>
                </c:pt>
                <c:pt idx="65078">
                  <c:v>26.596499999999981</c:v>
                </c:pt>
                <c:pt idx="65079">
                  <c:v>25.0046</c:v>
                </c:pt>
                <c:pt idx="65080">
                  <c:v>23.4191</c:v>
                </c:pt>
                <c:pt idx="65081">
                  <c:v>21.840499999999981</c:v>
                </c:pt>
                <c:pt idx="65082">
                  <c:v>20.268399999999982</c:v>
                </c:pt>
                <c:pt idx="65083">
                  <c:v>18.703099999999989</c:v>
                </c:pt>
                <c:pt idx="65084">
                  <c:v>17.1447</c:v>
                </c:pt>
                <c:pt idx="65085">
                  <c:v>15.5932</c:v>
                </c:pt>
                <c:pt idx="65086">
                  <c:v>14.0486</c:v>
                </c:pt>
                <c:pt idx="65087">
                  <c:v>12.511200000000001</c:v>
                </c:pt>
                <c:pt idx="65088">
                  <c:v>10.9809</c:v>
                </c:pt>
                <c:pt idx="65089">
                  <c:v>9.4576600000000006</c:v>
                </c:pt>
                <c:pt idx="65090">
                  <c:v>7.9418700000000024</c:v>
                </c:pt>
                <c:pt idx="65091">
                  <c:v>6.4332800000000034</c:v>
                </c:pt>
                <c:pt idx="65092">
                  <c:v>4.9321700000000002</c:v>
                </c:pt>
                <c:pt idx="65093">
                  <c:v>3.4384499999999973</c:v>
                </c:pt>
                <c:pt idx="65094">
                  <c:v>1.9522999999999999</c:v>
                </c:pt>
                <c:pt idx="65095">
                  <c:v>0.47375700000000004</c:v>
                </c:pt>
                <c:pt idx="65096">
                  <c:v>-0.99716799999999939</c:v>
                </c:pt>
                <c:pt idx="65097">
                  <c:v>-2.4604200000000001</c:v>
                </c:pt>
                <c:pt idx="65098">
                  <c:v>-3.9158099999999973</c:v>
                </c:pt>
                <c:pt idx="65099">
                  <c:v>-5.3633799999999985</c:v>
                </c:pt>
                <c:pt idx="65100">
                  <c:v>-6.8030999999999997</c:v>
                </c:pt>
                <c:pt idx="65101">
                  <c:v>-8.2348499999999998</c:v>
                </c:pt>
                <c:pt idx="65102">
                  <c:v>-9.6585400000000003</c:v>
                </c:pt>
                <c:pt idx="65103">
                  <c:v>-11.074200000000001</c:v>
                </c:pt>
                <c:pt idx="65104">
                  <c:v>-12.4818</c:v>
                </c:pt>
                <c:pt idx="65105">
                  <c:v>-13.8811</c:v>
                </c:pt>
                <c:pt idx="65106">
                  <c:v>-15.2723</c:v>
                </c:pt>
                <c:pt idx="65107">
                  <c:v>-16.655200000000001</c:v>
                </c:pt>
                <c:pt idx="65108">
                  <c:v>-18.029599999999981</c:v>
                </c:pt>
                <c:pt idx="65109">
                  <c:v>-19.395800000000001</c:v>
                </c:pt>
                <c:pt idx="65110">
                  <c:v>-20.753499999999981</c:v>
                </c:pt>
                <c:pt idx="65111">
                  <c:v>-22.102599999999981</c:v>
                </c:pt>
                <c:pt idx="65112">
                  <c:v>-23.443299999999979</c:v>
                </c:pt>
                <c:pt idx="65113">
                  <c:v>-24.77539999999998</c:v>
                </c:pt>
                <c:pt idx="65114">
                  <c:v>-26.098800000000001</c:v>
                </c:pt>
                <c:pt idx="65115">
                  <c:v>-27.413499999999985</c:v>
                </c:pt>
                <c:pt idx="65116">
                  <c:v>-28.7196</c:v>
                </c:pt>
                <c:pt idx="65117">
                  <c:v>-30.016900000000014</c:v>
                </c:pt>
                <c:pt idx="65118">
                  <c:v>-31.305299999999981</c:v>
                </c:pt>
                <c:pt idx="65119">
                  <c:v>-32.584800000000001</c:v>
                </c:pt>
                <c:pt idx="65120">
                  <c:v>-33.855600000000003</c:v>
                </c:pt>
                <c:pt idx="65121">
                  <c:v>-35.1173</c:v>
                </c:pt>
                <c:pt idx="65122">
                  <c:v>-36.370100000000001</c:v>
                </c:pt>
                <c:pt idx="65123">
                  <c:v>-37.613900000000001</c:v>
                </c:pt>
                <c:pt idx="65124">
                  <c:v>-38.848600000000005</c:v>
                </c:pt>
                <c:pt idx="65125">
                  <c:v>-40.074300000000001</c:v>
                </c:pt>
                <c:pt idx="65126">
                  <c:v>-41.290800000000011</c:v>
                </c:pt>
                <c:pt idx="65127">
                  <c:v>-42.498000000000012</c:v>
                </c:pt>
                <c:pt idx="65128">
                  <c:v>-43.696200000000012</c:v>
                </c:pt>
                <c:pt idx="65129">
                  <c:v>-44.885100000000001</c:v>
                </c:pt>
                <c:pt idx="65130">
                  <c:v>-46.064700000000002</c:v>
                </c:pt>
                <c:pt idx="65131">
                  <c:v>-47.235000000000028</c:v>
                </c:pt>
                <c:pt idx="65132">
                  <c:v>-48.396100000000011</c:v>
                </c:pt>
                <c:pt idx="65133">
                  <c:v>-49.547800000000002</c:v>
                </c:pt>
                <c:pt idx="65134">
                  <c:v>-50.690000000000012</c:v>
                </c:pt>
                <c:pt idx="65135">
                  <c:v>-51.822900000000011</c:v>
                </c:pt>
                <c:pt idx="65136">
                  <c:v>-52.946300000000001</c:v>
                </c:pt>
                <c:pt idx="65137">
                  <c:v>-54.060300000000012</c:v>
                </c:pt>
                <c:pt idx="65138">
                  <c:v>-55.164700000000003</c:v>
                </c:pt>
                <c:pt idx="65139">
                  <c:v>-56.259600000000006</c:v>
                </c:pt>
                <c:pt idx="65140">
                  <c:v>-57.344999999999999</c:v>
                </c:pt>
                <c:pt idx="65141">
                  <c:v>-58.4208</c:v>
                </c:pt>
                <c:pt idx="65142">
                  <c:v>-59.487000000000002</c:v>
                </c:pt>
                <c:pt idx="65143">
                  <c:v>-60.543700000000001</c:v>
                </c:pt>
                <c:pt idx="65144">
                  <c:v>-61.590600000000002</c:v>
                </c:pt>
                <c:pt idx="65145">
                  <c:v>-62.627900000000011</c:v>
                </c:pt>
                <c:pt idx="65146">
                  <c:v>-63.6556</c:v>
                </c:pt>
                <c:pt idx="65147">
                  <c:v>-64.673499999999947</c:v>
                </c:pt>
                <c:pt idx="65148">
                  <c:v>-65.681799999999981</c:v>
                </c:pt>
                <c:pt idx="65149">
                  <c:v>-66.680300000000003</c:v>
                </c:pt>
                <c:pt idx="65150">
                  <c:v>-67.668999999999983</c:v>
                </c:pt>
                <c:pt idx="65151">
                  <c:v>-68.648099999999999</c:v>
                </c:pt>
                <c:pt idx="65152">
                  <c:v>-69.6173</c:v>
                </c:pt>
                <c:pt idx="65153">
                  <c:v>-70.576799999999949</c:v>
                </c:pt>
                <c:pt idx="65154">
                  <c:v>-71.526399999999981</c:v>
                </c:pt>
                <c:pt idx="65155">
                  <c:v>-72.466300000000004</c:v>
                </c:pt>
                <c:pt idx="65156">
                  <c:v>-73.396299999999997</c:v>
                </c:pt>
                <c:pt idx="65157">
                  <c:v>-74.316500000000005</c:v>
                </c:pt>
                <c:pt idx="65158">
                  <c:v>-75.226799999999983</c:v>
                </c:pt>
                <c:pt idx="65159">
                  <c:v>-76.127299999999991</c:v>
                </c:pt>
                <c:pt idx="65160">
                  <c:v>-77.018000000000001</c:v>
                </c:pt>
                <c:pt idx="65161">
                  <c:v>-77.898699999999991</c:v>
                </c:pt>
                <c:pt idx="65162">
                  <c:v>-78.7697</c:v>
                </c:pt>
                <c:pt idx="65163">
                  <c:v>-79.63069999999999</c:v>
                </c:pt>
                <c:pt idx="65164">
                  <c:v>-80.481800000000007</c:v>
                </c:pt>
                <c:pt idx="65165">
                  <c:v>-81.322999999999979</c:v>
                </c:pt>
                <c:pt idx="65166">
                  <c:v>-82.154399999999981</c:v>
                </c:pt>
                <c:pt idx="65167">
                  <c:v>-82.975799999999978</c:v>
                </c:pt>
                <c:pt idx="65168">
                  <c:v>-83.787400000000005</c:v>
                </c:pt>
                <c:pt idx="65169">
                  <c:v>-84.588999999999999</c:v>
                </c:pt>
                <c:pt idx="65170">
                  <c:v>-85.380799999999979</c:v>
                </c:pt>
                <c:pt idx="65171">
                  <c:v>-86.162599999999998</c:v>
                </c:pt>
                <c:pt idx="65172">
                  <c:v>-86.93460000000006</c:v>
                </c:pt>
                <c:pt idx="65173">
                  <c:v>-87.696699999999993</c:v>
                </c:pt>
                <c:pt idx="65174">
                  <c:v>-88.448800000000006</c:v>
                </c:pt>
                <c:pt idx="65175">
                  <c:v>-89.191100000000006</c:v>
                </c:pt>
                <c:pt idx="65176">
                  <c:v>-89.923400000000001</c:v>
                </c:pt>
                <c:pt idx="65177">
                  <c:v>-90.645899999999983</c:v>
                </c:pt>
                <c:pt idx="65178">
                  <c:v>-91.358499999999978</c:v>
                </c:pt>
                <c:pt idx="65179">
                  <c:v>-92.061200000000056</c:v>
                </c:pt>
                <c:pt idx="65180">
                  <c:v>-92.754000000000005</c:v>
                </c:pt>
                <c:pt idx="65181">
                  <c:v>-93.437000000000026</c:v>
                </c:pt>
                <c:pt idx="65182">
                  <c:v>-94.11</c:v>
                </c:pt>
                <c:pt idx="65183">
                  <c:v>-94.773299999999992</c:v>
                </c:pt>
                <c:pt idx="65184">
                  <c:v>-95.426699999999997</c:v>
                </c:pt>
                <c:pt idx="65185">
                  <c:v>-96.0702</c:v>
                </c:pt>
                <c:pt idx="65186">
                  <c:v>-96.703999999999994</c:v>
                </c:pt>
                <c:pt idx="65187">
                  <c:v>-97.327799999999982</c:v>
                </c:pt>
                <c:pt idx="65188">
                  <c:v>-97.941900000000075</c:v>
                </c:pt>
                <c:pt idx="65189">
                  <c:v>-98.546200000000027</c:v>
                </c:pt>
                <c:pt idx="65190">
                  <c:v>-99.140699999999995</c:v>
                </c:pt>
                <c:pt idx="65191">
                  <c:v>-99.725399999999979</c:v>
                </c:pt>
                <c:pt idx="65192">
                  <c:v>-100.3</c:v>
                </c:pt>
                <c:pt idx="65193">
                  <c:v>-100.866</c:v>
                </c:pt>
                <c:pt idx="65194">
                  <c:v>-101.42100000000002</c:v>
                </c:pt>
                <c:pt idx="65195">
                  <c:v>-101.96700000000006</c:v>
                </c:pt>
                <c:pt idx="65196">
                  <c:v>-102.503</c:v>
                </c:pt>
                <c:pt idx="65197">
                  <c:v>-103.029</c:v>
                </c:pt>
                <c:pt idx="65198">
                  <c:v>-103.54600000000002</c:v>
                </c:pt>
                <c:pt idx="65199">
                  <c:v>-104.053</c:v>
                </c:pt>
                <c:pt idx="65200">
                  <c:v>-104.55</c:v>
                </c:pt>
                <c:pt idx="65201">
                  <c:v>-105.038</c:v>
                </c:pt>
                <c:pt idx="65202">
                  <c:v>-105.51600000000002</c:v>
                </c:pt>
                <c:pt idx="65203">
                  <c:v>-105.985</c:v>
                </c:pt>
                <c:pt idx="65204">
                  <c:v>-106.44300000000005</c:v>
                </c:pt>
                <c:pt idx="65205">
                  <c:v>-106.893</c:v>
                </c:pt>
                <c:pt idx="65206">
                  <c:v>-107.333</c:v>
                </c:pt>
                <c:pt idx="65207">
                  <c:v>-107.76300000000002</c:v>
                </c:pt>
                <c:pt idx="65208">
                  <c:v>-108.184</c:v>
                </c:pt>
                <c:pt idx="65209">
                  <c:v>-108.595</c:v>
                </c:pt>
                <c:pt idx="65210">
                  <c:v>-108.99700000000006</c:v>
                </c:pt>
                <c:pt idx="65211">
                  <c:v>-109.389</c:v>
                </c:pt>
                <c:pt idx="65212">
                  <c:v>-109.77200000000001</c:v>
                </c:pt>
                <c:pt idx="65213">
                  <c:v>-110.146</c:v>
                </c:pt>
                <c:pt idx="65214">
                  <c:v>-110.51</c:v>
                </c:pt>
                <c:pt idx="65215">
                  <c:v>-110.86499999999999</c:v>
                </c:pt>
                <c:pt idx="65216">
                  <c:v>-111.21000000000002</c:v>
                </c:pt>
                <c:pt idx="65217">
                  <c:v>-111.54600000000002</c:v>
                </c:pt>
                <c:pt idx="65218">
                  <c:v>-111.87299999999998</c:v>
                </c:pt>
                <c:pt idx="65219">
                  <c:v>-112.191</c:v>
                </c:pt>
                <c:pt idx="65220">
                  <c:v>-112.49900000000002</c:v>
                </c:pt>
                <c:pt idx="65221">
                  <c:v>-112.798</c:v>
                </c:pt>
                <c:pt idx="65222">
                  <c:v>-113.08799999999999</c:v>
                </c:pt>
                <c:pt idx="65223">
                  <c:v>-113.369</c:v>
                </c:pt>
                <c:pt idx="65224">
                  <c:v>-113.64100000000002</c:v>
                </c:pt>
                <c:pt idx="65225">
                  <c:v>-113.90300000000002</c:v>
                </c:pt>
                <c:pt idx="65226">
                  <c:v>-114.157</c:v>
                </c:pt>
                <c:pt idx="65227">
                  <c:v>-114.40100000000002</c:v>
                </c:pt>
                <c:pt idx="65228">
                  <c:v>-114.636</c:v>
                </c:pt>
                <c:pt idx="65229">
                  <c:v>-114.86199999999999</c:v>
                </c:pt>
                <c:pt idx="65230">
                  <c:v>-115.08</c:v>
                </c:pt>
                <c:pt idx="65231">
                  <c:v>-115.288</c:v>
                </c:pt>
                <c:pt idx="65232">
                  <c:v>-115.48699999999999</c:v>
                </c:pt>
                <c:pt idx="65233">
                  <c:v>-115.67700000000001</c:v>
                </c:pt>
                <c:pt idx="65234">
                  <c:v>-115.85899999999998</c:v>
                </c:pt>
                <c:pt idx="65235">
                  <c:v>-116.032</c:v>
                </c:pt>
                <c:pt idx="65236">
                  <c:v>-116.19499999999999</c:v>
                </c:pt>
                <c:pt idx="65237">
                  <c:v>-116.35</c:v>
                </c:pt>
                <c:pt idx="65238">
                  <c:v>-116.49600000000002</c:v>
                </c:pt>
                <c:pt idx="65239">
                  <c:v>-116.634</c:v>
                </c:pt>
                <c:pt idx="65240">
                  <c:v>-116.762</c:v>
                </c:pt>
                <c:pt idx="65241">
                  <c:v>-116.88200000000001</c:v>
                </c:pt>
                <c:pt idx="65242">
                  <c:v>-116.99299999999999</c:v>
                </c:pt>
                <c:pt idx="65243">
                  <c:v>-117.096</c:v>
                </c:pt>
                <c:pt idx="65244">
                  <c:v>-117.19</c:v>
                </c:pt>
                <c:pt idx="65245">
                  <c:v>-117.27500000000001</c:v>
                </c:pt>
                <c:pt idx="65246">
                  <c:v>-117.35199999999999</c:v>
                </c:pt>
                <c:pt idx="65247">
                  <c:v>-117.42</c:v>
                </c:pt>
                <c:pt idx="65248">
                  <c:v>-117.48</c:v>
                </c:pt>
                <c:pt idx="65249">
                  <c:v>-117.53100000000002</c:v>
                </c:pt>
                <c:pt idx="65250">
                  <c:v>-117.574</c:v>
                </c:pt>
                <c:pt idx="65251">
                  <c:v>-117.60799999999999</c:v>
                </c:pt>
                <c:pt idx="65252">
                  <c:v>-117.634</c:v>
                </c:pt>
                <c:pt idx="65253">
                  <c:v>-117.651</c:v>
                </c:pt>
                <c:pt idx="65254">
                  <c:v>-117.66</c:v>
                </c:pt>
                <c:pt idx="65255">
                  <c:v>-117.661</c:v>
                </c:pt>
                <c:pt idx="65256">
                  <c:v>-117.65300000000001</c:v>
                </c:pt>
                <c:pt idx="65257">
                  <c:v>-117.637</c:v>
                </c:pt>
                <c:pt idx="65258">
                  <c:v>-117.613</c:v>
                </c:pt>
                <c:pt idx="65259">
                  <c:v>-117.581</c:v>
                </c:pt>
                <c:pt idx="65260">
                  <c:v>-117.54</c:v>
                </c:pt>
                <c:pt idx="65261">
                  <c:v>-117.49100000000006</c:v>
                </c:pt>
                <c:pt idx="65262">
                  <c:v>-117.43400000000005</c:v>
                </c:pt>
                <c:pt idx="65263">
                  <c:v>-117.369</c:v>
                </c:pt>
                <c:pt idx="65264">
                  <c:v>-117.29600000000002</c:v>
                </c:pt>
                <c:pt idx="65265">
                  <c:v>-117.215</c:v>
                </c:pt>
                <c:pt idx="65266">
                  <c:v>-117.12499999999999</c:v>
                </c:pt>
                <c:pt idx="65267">
                  <c:v>-117.02800000000001</c:v>
                </c:pt>
                <c:pt idx="65268">
                  <c:v>-116.923</c:v>
                </c:pt>
                <c:pt idx="65269">
                  <c:v>-116.809</c:v>
                </c:pt>
                <c:pt idx="65270">
                  <c:v>-116.68799999999999</c:v>
                </c:pt>
                <c:pt idx="65271">
                  <c:v>-116.559</c:v>
                </c:pt>
                <c:pt idx="65272">
                  <c:v>-116.422</c:v>
                </c:pt>
                <c:pt idx="65273">
                  <c:v>-116.277</c:v>
                </c:pt>
                <c:pt idx="65274">
                  <c:v>-116.124</c:v>
                </c:pt>
                <c:pt idx="65275">
                  <c:v>-115.96299999999999</c:v>
                </c:pt>
                <c:pt idx="65276">
                  <c:v>-115.795</c:v>
                </c:pt>
                <c:pt idx="65277">
                  <c:v>-115.61799999999999</c:v>
                </c:pt>
                <c:pt idx="65278">
                  <c:v>-115.43400000000005</c:v>
                </c:pt>
                <c:pt idx="65279">
                  <c:v>-115.242</c:v>
                </c:pt>
                <c:pt idx="65280">
                  <c:v>-115.04300000000002</c:v>
                </c:pt>
                <c:pt idx="65281">
                  <c:v>-114.836</c:v>
                </c:pt>
                <c:pt idx="65282">
                  <c:v>-114.621</c:v>
                </c:pt>
                <c:pt idx="65283">
                  <c:v>-114.398</c:v>
                </c:pt>
                <c:pt idx="65284">
                  <c:v>-114.16800000000001</c:v>
                </c:pt>
                <c:pt idx="65285">
                  <c:v>-113.93</c:v>
                </c:pt>
                <c:pt idx="65286">
                  <c:v>-113.68499999999999</c:v>
                </c:pt>
                <c:pt idx="65287">
                  <c:v>-113.432</c:v>
                </c:pt>
                <c:pt idx="65288">
                  <c:v>-113.17199999999998</c:v>
                </c:pt>
                <c:pt idx="65289">
                  <c:v>-112.90400000000002</c:v>
                </c:pt>
                <c:pt idx="65290">
                  <c:v>-112.62799999999999</c:v>
                </c:pt>
                <c:pt idx="65291">
                  <c:v>-112.346</c:v>
                </c:pt>
                <c:pt idx="65292">
                  <c:v>-112.05500000000001</c:v>
                </c:pt>
                <c:pt idx="65293">
                  <c:v>-111.75700000000002</c:v>
                </c:pt>
                <c:pt idx="65294">
                  <c:v>-111.452</c:v>
                </c:pt>
                <c:pt idx="65295">
                  <c:v>-111.139</c:v>
                </c:pt>
                <c:pt idx="65296">
                  <c:v>-110.819</c:v>
                </c:pt>
                <c:pt idx="65297">
                  <c:v>-110.492</c:v>
                </c:pt>
                <c:pt idx="65298">
                  <c:v>-110.157</c:v>
                </c:pt>
                <c:pt idx="65299">
                  <c:v>-109.815</c:v>
                </c:pt>
                <c:pt idx="65300">
                  <c:v>-109.46599999999999</c:v>
                </c:pt>
                <c:pt idx="65301">
                  <c:v>-109.10899999999998</c:v>
                </c:pt>
                <c:pt idx="65302">
                  <c:v>-108.745</c:v>
                </c:pt>
                <c:pt idx="65303">
                  <c:v>-108.374</c:v>
                </c:pt>
                <c:pt idx="65304">
                  <c:v>-107.99600000000002</c:v>
                </c:pt>
                <c:pt idx="65305">
                  <c:v>-107.61</c:v>
                </c:pt>
                <c:pt idx="65306">
                  <c:v>-107.21700000000006</c:v>
                </c:pt>
                <c:pt idx="65307">
                  <c:v>-106.81699999999999</c:v>
                </c:pt>
                <c:pt idx="65308">
                  <c:v>-106.41000000000005</c:v>
                </c:pt>
                <c:pt idx="65309">
                  <c:v>-105.99600000000002</c:v>
                </c:pt>
                <c:pt idx="65310">
                  <c:v>-105.574</c:v>
                </c:pt>
                <c:pt idx="65311">
                  <c:v>-105.145</c:v>
                </c:pt>
                <c:pt idx="65312">
                  <c:v>-104.71000000000002</c:v>
                </c:pt>
                <c:pt idx="65313">
                  <c:v>-104.26700000000002</c:v>
                </c:pt>
                <c:pt idx="65314">
                  <c:v>-103.81699999999999</c:v>
                </c:pt>
                <c:pt idx="65315">
                  <c:v>-103.35899999999998</c:v>
                </c:pt>
                <c:pt idx="65316">
                  <c:v>-102.895</c:v>
                </c:pt>
                <c:pt idx="65317">
                  <c:v>-102.42400000000002</c:v>
                </c:pt>
                <c:pt idx="65318">
                  <c:v>-101.94600000000005</c:v>
                </c:pt>
                <c:pt idx="65319">
                  <c:v>-101.46000000000002</c:v>
                </c:pt>
                <c:pt idx="65320">
                  <c:v>-100.968</c:v>
                </c:pt>
                <c:pt idx="65321">
                  <c:v>-100.46899999999999</c:v>
                </c:pt>
                <c:pt idx="65322">
                  <c:v>-99.962400000000002</c:v>
                </c:pt>
                <c:pt idx="65323">
                  <c:v>-99.449100000000058</c:v>
                </c:pt>
                <c:pt idx="65324">
                  <c:v>-98.928799999999981</c:v>
                </c:pt>
                <c:pt idx="65325">
                  <c:v>-98.401500000000027</c:v>
                </c:pt>
                <c:pt idx="65326">
                  <c:v>-97.867199999999997</c:v>
                </c:pt>
                <c:pt idx="65327">
                  <c:v>-97.325899999999947</c:v>
                </c:pt>
                <c:pt idx="65328">
                  <c:v>-96.777799999999999</c:v>
                </c:pt>
                <c:pt idx="65329">
                  <c:v>-96.2226</c:v>
                </c:pt>
                <c:pt idx="65330">
                  <c:v>-95.660600000000002</c:v>
                </c:pt>
                <c:pt idx="65331">
                  <c:v>-95.091600000000057</c:v>
                </c:pt>
                <c:pt idx="65332">
                  <c:v>-94.515699999999995</c:v>
                </c:pt>
                <c:pt idx="65333">
                  <c:v>-93.932900000000004</c:v>
                </c:pt>
                <c:pt idx="65334">
                  <c:v>-93.343100000000007</c:v>
                </c:pt>
                <c:pt idx="65335">
                  <c:v>-92.746600000000058</c:v>
                </c:pt>
                <c:pt idx="65336">
                  <c:v>-92.143000000000001</c:v>
                </c:pt>
                <c:pt idx="65337">
                  <c:v>-91.532600000000002</c:v>
                </c:pt>
                <c:pt idx="65338">
                  <c:v>-90.915300000000002</c:v>
                </c:pt>
                <c:pt idx="65339">
                  <c:v>-90.291100000000057</c:v>
                </c:pt>
                <c:pt idx="65340">
                  <c:v>-89.6601</c:v>
                </c:pt>
                <c:pt idx="65341">
                  <c:v>-89.022199999999998</c:v>
                </c:pt>
                <c:pt idx="65342">
                  <c:v>-88.37739999999998</c:v>
                </c:pt>
                <c:pt idx="65343">
                  <c:v>-87.725799999999978</c:v>
                </c:pt>
                <c:pt idx="65344">
                  <c:v>-87.067300000000003</c:v>
                </c:pt>
                <c:pt idx="65345">
                  <c:v>-86.401900000000026</c:v>
                </c:pt>
                <c:pt idx="65346">
                  <c:v>-85.729699999999994</c:v>
                </c:pt>
                <c:pt idx="65347">
                  <c:v>-85.050600000000003</c:v>
                </c:pt>
                <c:pt idx="65348">
                  <c:v>-84.364700000000013</c:v>
                </c:pt>
                <c:pt idx="65349">
                  <c:v>-83.671999999999983</c:v>
                </c:pt>
                <c:pt idx="65350">
                  <c:v>-82.972399999999979</c:v>
                </c:pt>
                <c:pt idx="65351">
                  <c:v>-82.266000000000005</c:v>
                </c:pt>
                <c:pt idx="65352">
                  <c:v>-81.552699999999987</c:v>
                </c:pt>
                <c:pt idx="65353">
                  <c:v>-80.832599999999999</c:v>
                </c:pt>
                <c:pt idx="65354">
                  <c:v>-80.105599999999981</c:v>
                </c:pt>
                <c:pt idx="65355">
                  <c:v>-79.371799999999979</c:v>
                </c:pt>
                <c:pt idx="65356">
                  <c:v>-78.631200000000007</c:v>
                </c:pt>
                <c:pt idx="65357">
                  <c:v>-77.88369999999999</c:v>
                </c:pt>
                <c:pt idx="65358">
                  <c:v>-77.129399999999947</c:v>
                </c:pt>
                <c:pt idx="65359">
                  <c:v>-76.368200000000002</c:v>
                </c:pt>
                <c:pt idx="65360">
                  <c:v>-75.600200000000001</c:v>
                </c:pt>
                <c:pt idx="65361">
                  <c:v>-74.825399999999988</c:v>
                </c:pt>
                <c:pt idx="65362">
                  <c:v>-74.043600000000026</c:v>
                </c:pt>
                <c:pt idx="65363">
                  <c:v>-73.255099999999999</c:v>
                </c:pt>
                <c:pt idx="65364">
                  <c:v>-72.459800000000001</c:v>
                </c:pt>
                <c:pt idx="65365">
                  <c:v>-71.657499999999999</c:v>
                </c:pt>
                <c:pt idx="65366">
                  <c:v>-70.848500000000001</c:v>
                </c:pt>
                <c:pt idx="65367">
                  <c:v>-70.032499999999999</c:v>
                </c:pt>
                <c:pt idx="65368">
                  <c:v>-69.209800000000001</c:v>
                </c:pt>
                <c:pt idx="65369">
                  <c:v>-68.380099999999999</c:v>
                </c:pt>
                <c:pt idx="65370">
                  <c:v>-67.543600000000026</c:v>
                </c:pt>
                <c:pt idx="65371">
                  <c:v>-66.700300000000013</c:v>
                </c:pt>
                <c:pt idx="65372">
                  <c:v>-65.849999999999994</c:v>
                </c:pt>
                <c:pt idx="65373">
                  <c:v>-64.992999999999995</c:v>
                </c:pt>
                <c:pt idx="65374">
                  <c:v>-64.128999999999948</c:v>
                </c:pt>
                <c:pt idx="65375">
                  <c:v>-63.258200000000002</c:v>
                </c:pt>
                <c:pt idx="65376">
                  <c:v>-62.380499999999998</c:v>
                </c:pt>
                <c:pt idx="65377">
                  <c:v>-61.495900000000013</c:v>
                </c:pt>
                <c:pt idx="65378">
                  <c:v>-60.604500000000002</c:v>
                </c:pt>
                <c:pt idx="65379">
                  <c:v>-59.706100000000013</c:v>
                </c:pt>
                <c:pt idx="65380">
                  <c:v>-58.800899999999999</c:v>
                </c:pt>
                <c:pt idx="65381">
                  <c:v>-57.888800000000003</c:v>
                </c:pt>
                <c:pt idx="65382">
                  <c:v>-56.969700000000003</c:v>
                </c:pt>
                <c:pt idx="65383">
                  <c:v>-56.043800000000005</c:v>
                </c:pt>
                <c:pt idx="65384">
                  <c:v>-55.111000000000004</c:v>
                </c:pt>
                <c:pt idx="65385">
                  <c:v>-54.171300000000002</c:v>
                </c:pt>
                <c:pt idx="65386">
                  <c:v>-53.224600000000002</c:v>
                </c:pt>
                <c:pt idx="65387">
                  <c:v>-52.271000000000001</c:v>
                </c:pt>
                <c:pt idx="65388">
                  <c:v>-51.310600000000001</c:v>
                </c:pt>
                <c:pt idx="65389">
                  <c:v>-50.343200000000003</c:v>
                </c:pt>
                <c:pt idx="65390">
                  <c:v>-49.368900000000011</c:v>
                </c:pt>
                <c:pt idx="65391">
                  <c:v>-48.387599999999999</c:v>
                </c:pt>
                <c:pt idx="65392">
                  <c:v>-47.399500000000003</c:v>
                </c:pt>
                <c:pt idx="65393">
                  <c:v>-46.404299999999999</c:v>
                </c:pt>
                <c:pt idx="65394">
                  <c:v>-45.402200000000001</c:v>
                </c:pt>
                <c:pt idx="65395">
                  <c:v>-44.3932</c:v>
                </c:pt>
                <c:pt idx="65396">
                  <c:v>-43.377299999999998</c:v>
                </c:pt>
                <c:pt idx="65397">
                  <c:v>-42.354399999999998</c:v>
                </c:pt>
                <c:pt idx="65398">
                  <c:v>-41.3245</c:v>
                </c:pt>
                <c:pt idx="65399">
                  <c:v>-40.287700000000001</c:v>
                </c:pt>
                <c:pt idx="65400">
                  <c:v>-39.243900000000011</c:v>
                </c:pt>
                <c:pt idx="65401">
                  <c:v>-38.19310000000003</c:v>
                </c:pt>
                <c:pt idx="65402">
                  <c:v>-37.135500000000029</c:v>
                </c:pt>
                <c:pt idx="65403">
                  <c:v>-36.070800000000006</c:v>
                </c:pt>
                <c:pt idx="65404">
                  <c:v>-34.999100000000013</c:v>
                </c:pt>
                <c:pt idx="65405">
                  <c:v>-33.920500000000011</c:v>
                </c:pt>
                <c:pt idx="65406">
                  <c:v>-32.834899999999998</c:v>
                </c:pt>
                <c:pt idx="65407">
                  <c:v>-31.742399999999982</c:v>
                </c:pt>
                <c:pt idx="65408">
                  <c:v>-30.642800000000001</c:v>
                </c:pt>
                <c:pt idx="65409">
                  <c:v>-29.536200000000001</c:v>
                </c:pt>
                <c:pt idx="65410">
                  <c:v>-28.422699999999971</c:v>
                </c:pt>
                <c:pt idx="65411">
                  <c:v>-27.302199999999985</c:v>
                </c:pt>
                <c:pt idx="65412">
                  <c:v>-26.174600000000005</c:v>
                </c:pt>
                <c:pt idx="65413">
                  <c:v>-25.040199999999981</c:v>
                </c:pt>
                <c:pt idx="65414">
                  <c:v>-23.898700000000002</c:v>
                </c:pt>
                <c:pt idx="65415">
                  <c:v>-22.7502</c:v>
                </c:pt>
                <c:pt idx="65416">
                  <c:v>-21.594799999999989</c:v>
                </c:pt>
                <c:pt idx="65417">
                  <c:v>-20.43229999999998</c:v>
                </c:pt>
                <c:pt idx="65418">
                  <c:v>-19.262899999999977</c:v>
                </c:pt>
                <c:pt idx="65419">
                  <c:v>-18.08649999999998</c:v>
                </c:pt>
                <c:pt idx="65420">
                  <c:v>-16.903099999999977</c:v>
                </c:pt>
                <c:pt idx="65421">
                  <c:v>-15.7127</c:v>
                </c:pt>
                <c:pt idx="65422">
                  <c:v>-14.515400000000007</c:v>
                </c:pt>
                <c:pt idx="65423">
                  <c:v>-13.3111</c:v>
                </c:pt>
                <c:pt idx="65424">
                  <c:v>-12.0997</c:v>
                </c:pt>
                <c:pt idx="65425">
                  <c:v>-10.881400000000006</c:v>
                </c:pt>
                <c:pt idx="65426">
                  <c:v>-9.6561700000000013</c:v>
                </c:pt>
                <c:pt idx="65427">
                  <c:v>-8.4239200000000007</c:v>
                </c:pt>
                <c:pt idx="65428">
                  <c:v>-7.1847199999999969</c:v>
                </c:pt>
                <c:pt idx="65429">
                  <c:v>-5.9385899999999996</c:v>
                </c:pt>
                <c:pt idx="65430">
                  <c:v>-4.6854799999999965</c:v>
                </c:pt>
                <c:pt idx="65431">
                  <c:v>-3.42537</c:v>
                </c:pt>
                <c:pt idx="65432">
                  <c:v>-2.1583899999999998</c:v>
                </c:pt>
                <c:pt idx="65433">
                  <c:v>-0.88441099999999928</c:v>
                </c:pt>
                <c:pt idx="65434">
                  <c:v>0.39642200000000044</c:v>
                </c:pt>
                <c:pt idx="65435">
                  <c:v>1.6842600000000001</c:v>
                </c:pt>
                <c:pt idx="65436">
                  <c:v>2.97898</c:v>
                </c:pt>
                <c:pt idx="65437">
                  <c:v>4.2805900000000001</c:v>
                </c:pt>
                <c:pt idx="65438">
                  <c:v>5.5891299999999999</c:v>
                </c:pt>
                <c:pt idx="65439">
                  <c:v>6.9046099999999999</c:v>
                </c:pt>
                <c:pt idx="65440">
                  <c:v>8.2269199999999998</c:v>
                </c:pt>
                <c:pt idx="65441">
                  <c:v>9.5560800000000068</c:v>
                </c:pt>
                <c:pt idx="65442">
                  <c:v>10.892100000000006</c:v>
                </c:pt>
                <c:pt idx="65443">
                  <c:v>12.235100000000001</c:v>
                </c:pt>
                <c:pt idx="65444">
                  <c:v>13.5848</c:v>
                </c:pt>
                <c:pt idx="65445">
                  <c:v>14.9413</c:v>
                </c:pt>
                <c:pt idx="65446">
                  <c:v>16.3047</c:v>
                </c:pt>
                <c:pt idx="65447">
                  <c:v>17.674900000000019</c:v>
                </c:pt>
                <c:pt idx="65448">
                  <c:v>19.051800000000014</c:v>
                </c:pt>
                <c:pt idx="65449">
                  <c:v>20.43559999999998</c:v>
                </c:pt>
                <c:pt idx="65450">
                  <c:v>21.8262</c:v>
                </c:pt>
                <c:pt idx="65451">
                  <c:v>23.223400000000002</c:v>
                </c:pt>
                <c:pt idx="65452">
                  <c:v>24.627400000000005</c:v>
                </c:pt>
                <c:pt idx="65453">
                  <c:v>26.0382</c:v>
                </c:pt>
                <c:pt idx="65454">
                  <c:v>27.455499999999979</c:v>
                </c:pt>
                <c:pt idx="65455">
                  <c:v>28.8796</c:v>
                </c:pt>
                <c:pt idx="65456">
                  <c:v>30.310300000000005</c:v>
                </c:pt>
                <c:pt idx="65457">
                  <c:v>31.747699999999977</c:v>
                </c:pt>
                <c:pt idx="65458">
                  <c:v>33.191700000000012</c:v>
                </c:pt>
                <c:pt idx="65459">
                  <c:v>34.642300000000013</c:v>
                </c:pt>
                <c:pt idx="65460">
                  <c:v>36.099500000000013</c:v>
                </c:pt>
                <c:pt idx="65461">
                  <c:v>37.563200000000002</c:v>
                </c:pt>
                <c:pt idx="65462">
                  <c:v>39.033500000000011</c:v>
                </c:pt>
                <c:pt idx="65463">
                  <c:v>40.510300000000001</c:v>
                </c:pt>
                <c:pt idx="65464">
                  <c:v>41.993600000000001</c:v>
                </c:pt>
                <c:pt idx="65465">
                  <c:v>43.4833</c:v>
                </c:pt>
                <c:pt idx="65466">
                  <c:v>44.979500000000002</c:v>
                </c:pt>
                <c:pt idx="65467">
                  <c:v>46.482100000000003</c:v>
                </c:pt>
                <c:pt idx="65468">
                  <c:v>47.991</c:v>
                </c:pt>
                <c:pt idx="65469">
                  <c:v>49.506300000000003</c:v>
                </c:pt>
                <c:pt idx="65470">
                  <c:v>51.028000000000013</c:v>
                </c:pt>
                <c:pt idx="65471">
                  <c:v>52.555900000000001</c:v>
                </c:pt>
                <c:pt idx="65472">
                  <c:v>54.090100000000028</c:v>
                </c:pt>
                <c:pt idx="65473">
                  <c:v>55.630600000000001</c:v>
                </c:pt>
                <c:pt idx="65474">
                  <c:v>57.177200000000006</c:v>
                </c:pt>
                <c:pt idx="65475">
                  <c:v>58.730100000000029</c:v>
                </c:pt>
                <c:pt idx="65476">
                  <c:v>60.289100000000012</c:v>
                </c:pt>
                <c:pt idx="65477">
                  <c:v>61.854099999999995</c:v>
                </c:pt>
                <c:pt idx="65478">
                  <c:v>63.425300000000028</c:v>
                </c:pt>
                <c:pt idx="65479">
                  <c:v>65.002499999999998</c:v>
                </c:pt>
                <c:pt idx="65480">
                  <c:v>66.585599999999999</c:v>
                </c:pt>
                <c:pt idx="65481">
                  <c:v>68.174799999999948</c:v>
                </c:pt>
                <c:pt idx="65482">
                  <c:v>69.769900000000007</c:v>
                </c:pt>
                <c:pt idx="65483">
                  <c:v>71.370799999999988</c:v>
                </c:pt>
                <c:pt idx="65484">
                  <c:v>72.977700000000013</c:v>
                </c:pt>
                <c:pt idx="65485">
                  <c:v>74.590300000000013</c:v>
                </c:pt>
                <c:pt idx="65486">
                  <c:v>76.208699999999993</c:v>
                </c:pt>
                <c:pt idx="65487">
                  <c:v>77.832899999999981</c:v>
                </c:pt>
                <c:pt idx="65488">
                  <c:v>79.462599999999995</c:v>
                </c:pt>
                <c:pt idx="65489">
                  <c:v>81.098000000000013</c:v>
                </c:pt>
                <c:pt idx="65490">
                  <c:v>82.739099999999993</c:v>
                </c:pt>
                <c:pt idx="65491">
                  <c:v>84.385699999999986</c:v>
                </c:pt>
                <c:pt idx="65492">
                  <c:v>86.037800000000004</c:v>
                </c:pt>
                <c:pt idx="65493">
                  <c:v>87.695300000000003</c:v>
                </c:pt>
                <c:pt idx="65494">
                  <c:v>89.358299999999986</c:v>
                </c:pt>
                <c:pt idx="65495">
                  <c:v>91.026600000000002</c:v>
                </c:pt>
                <c:pt idx="65496">
                  <c:v>92.700199999999995</c:v>
                </c:pt>
                <c:pt idx="65497">
                  <c:v>94.37909999999998</c:v>
                </c:pt>
                <c:pt idx="65498">
                  <c:v>96.063199999999995</c:v>
                </c:pt>
                <c:pt idx="65499">
                  <c:v>97.752499999999998</c:v>
                </c:pt>
                <c:pt idx="65500">
                  <c:v>99.446799999999996</c:v>
                </c:pt>
                <c:pt idx="65501">
                  <c:v>101.146</c:v>
                </c:pt>
                <c:pt idx="65502">
                  <c:v>102.851</c:v>
                </c:pt>
                <c:pt idx="65503">
                  <c:v>104.56</c:v>
                </c:pt>
                <c:pt idx="65504">
                  <c:v>106.274</c:v>
                </c:pt>
                <c:pt idx="65505">
                  <c:v>107.99299999999999</c:v>
                </c:pt>
                <c:pt idx="65506">
                  <c:v>109.71700000000006</c:v>
                </c:pt>
                <c:pt idx="65507">
                  <c:v>111.44500000000002</c:v>
                </c:pt>
                <c:pt idx="65508">
                  <c:v>113.17899999999995</c:v>
                </c:pt>
                <c:pt idx="65509">
                  <c:v>114.91600000000005</c:v>
                </c:pt>
                <c:pt idx="65510">
                  <c:v>116.65900000000001</c:v>
                </c:pt>
                <c:pt idx="65511">
                  <c:v>118.405</c:v>
                </c:pt>
                <c:pt idx="65512">
                  <c:v>120.157</c:v>
                </c:pt>
                <c:pt idx="65513">
                  <c:v>121.91200000000002</c:v>
                </c:pt>
                <c:pt idx="65514">
                  <c:v>123.67199999999998</c:v>
                </c:pt>
                <c:pt idx="65515">
                  <c:v>125.43600000000002</c:v>
                </c:pt>
                <c:pt idx="65516">
                  <c:v>127.20399999999999</c:v>
                </c:pt>
                <c:pt idx="65517">
                  <c:v>128.976</c:v>
                </c:pt>
                <c:pt idx="65518">
                  <c:v>130.75200000000001</c:v>
                </c:pt>
                <c:pt idx="65519">
                  <c:v>132.53200000000001</c:v>
                </c:pt>
                <c:pt idx="65520">
                  <c:v>134.316</c:v>
                </c:pt>
                <c:pt idx="65521">
                  <c:v>136.10399999999998</c:v>
                </c:pt>
                <c:pt idx="65522">
                  <c:v>137.89500000000001</c:v>
                </c:pt>
                <c:pt idx="65523">
                  <c:v>139.69</c:v>
                </c:pt>
                <c:pt idx="65524">
                  <c:v>141.489</c:v>
                </c:pt>
                <c:pt idx="65525">
                  <c:v>143.291</c:v>
                </c:pt>
                <c:pt idx="65526">
                  <c:v>145.096</c:v>
                </c:pt>
                <c:pt idx="65527">
                  <c:v>146.905</c:v>
                </c:pt>
                <c:pt idx="65528">
                  <c:v>148.71699999999998</c:v>
                </c:pt>
                <c:pt idx="65529">
                  <c:v>150.53200000000001</c:v>
                </c:pt>
                <c:pt idx="65530">
                  <c:v>152.35100000000011</c:v>
                </c:pt>
                <c:pt idx="65531">
                  <c:v>154.172</c:v>
                </c:pt>
                <c:pt idx="65532">
                  <c:v>155.99700000000001</c:v>
                </c:pt>
                <c:pt idx="65533">
                  <c:v>157.82400000000001</c:v>
                </c:pt>
                <c:pt idx="65534">
                  <c:v>159.654</c:v>
                </c:pt>
                <c:pt idx="65535">
                  <c:v>161.48700000000011</c:v>
                </c:pt>
                <c:pt idx="65536">
                  <c:v>163.32200000000012</c:v>
                </c:pt>
                <c:pt idx="65537">
                  <c:v>165.16</c:v>
                </c:pt>
                <c:pt idx="65538">
                  <c:v>167</c:v>
                </c:pt>
                <c:pt idx="65539">
                  <c:v>168.84300000000002</c:v>
                </c:pt>
                <c:pt idx="65540">
                  <c:v>170.68700000000001</c:v>
                </c:pt>
                <c:pt idx="65541">
                  <c:v>172.535</c:v>
                </c:pt>
                <c:pt idx="65542">
                  <c:v>174.38400000000001</c:v>
                </c:pt>
                <c:pt idx="65543">
                  <c:v>176.23499999999999</c:v>
                </c:pt>
                <c:pt idx="65544">
                  <c:v>178.08800000000011</c:v>
                </c:pt>
                <c:pt idx="65545">
                  <c:v>179.94300000000001</c:v>
                </c:pt>
                <c:pt idx="65546">
                  <c:v>181.79900000000001</c:v>
                </c:pt>
                <c:pt idx="65547">
                  <c:v>183.65800000000004</c:v>
                </c:pt>
                <c:pt idx="65548">
                  <c:v>185.517</c:v>
                </c:pt>
                <c:pt idx="65549">
                  <c:v>187.37900000000002</c:v>
                </c:pt>
                <c:pt idx="65550">
                  <c:v>189.24099999999999</c:v>
                </c:pt>
                <c:pt idx="65551">
                  <c:v>191.10499999999999</c:v>
                </c:pt>
                <c:pt idx="65552">
                  <c:v>192.97</c:v>
                </c:pt>
                <c:pt idx="65553">
                  <c:v>194.83600000000001</c:v>
                </c:pt>
                <c:pt idx="65554">
                  <c:v>196.70299999999997</c:v>
                </c:pt>
                <c:pt idx="65555">
                  <c:v>198.571</c:v>
                </c:pt>
                <c:pt idx="65556">
                  <c:v>200.43900000000002</c:v>
                </c:pt>
                <c:pt idx="65557">
                  <c:v>202.309</c:v>
                </c:pt>
                <c:pt idx="65558">
                  <c:v>204.17899999999997</c:v>
                </c:pt>
                <c:pt idx="65559">
                  <c:v>206.04900000000001</c:v>
                </c:pt>
                <c:pt idx="65560">
                  <c:v>207.92000000000004</c:v>
                </c:pt>
                <c:pt idx="65561">
                  <c:v>209.791</c:v>
                </c:pt>
                <c:pt idx="65562">
                  <c:v>211.66200000000001</c:v>
                </c:pt>
                <c:pt idx="65563">
                  <c:v>213.53300000000002</c:v>
                </c:pt>
                <c:pt idx="65564">
                  <c:v>215.404</c:v>
                </c:pt>
                <c:pt idx="65565">
                  <c:v>217.27499999999998</c:v>
                </c:pt>
                <c:pt idx="65566">
                  <c:v>219.14599999999999</c:v>
                </c:pt>
                <c:pt idx="65567">
                  <c:v>221.01599999999999</c:v>
                </c:pt>
                <c:pt idx="65568">
                  <c:v>222.88600000000011</c:v>
                </c:pt>
                <c:pt idx="65569">
                  <c:v>224.755</c:v>
                </c:pt>
                <c:pt idx="65570">
                  <c:v>226.624</c:v>
                </c:pt>
                <c:pt idx="65571">
                  <c:v>228.4920000000001</c:v>
                </c:pt>
                <c:pt idx="65572">
                  <c:v>230.35900000000001</c:v>
                </c:pt>
                <c:pt idx="65573">
                  <c:v>232.22499999999999</c:v>
                </c:pt>
                <c:pt idx="65574">
                  <c:v>234.089</c:v>
                </c:pt>
                <c:pt idx="65575">
                  <c:v>235.953</c:v>
                </c:pt>
                <c:pt idx="65576">
                  <c:v>237.815</c:v>
                </c:pt>
                <c:pt idx="65577">
                  <c:v>239.67599999999999</c:v>
                </c:pt>
                <c:pt idx="65578">
                  <c:v>241.535</c:v>
                </c:pt>
                <c:pt idx="65579">
                  <c:v>243.393</c:v>
                </c:pt>
                <c:pt idx="65580">
                  <c:v>245.24799999999999</c:v>
                </c:pt>
                <c:pt idx="65581">
                  <c:v>247.102</c:v>
                </c:pt>
                <c:pt idx="65582">
                  <c:v>248.95400000000001</c:v>
                </c:pt>
                <c:pt idx="65583">
                  <c:v>250.804</c:v>
                </c:pt>
                <c:pt idx="65584">
                  <c:v>252.65100000000001</c:v>
                </c:pt>
                <c:pt idx="65585">
                  <c:v>254.49700000000001</c:v>
                </c:pt>
                <c:pt idx="65586">
                  <c:v>256.339</c:v>
                </c:pt>
                <c:pt idx="65587">
                  <c:v>258.18</c:v>
                </c:pt>
                <c:pt idx="65588">
                  <c:v>260.017</c:v>
                </c:pt>
                <c:pt idx="65589">
                  <c:v>261.85199999999975</c:v>
                </c:pt>
                <c:pt idx="65590">
                  <c:v>263.68299999999999</c:v>
                </c:pt>
                <c:pt idx="65591">
                  <c:v>265.512</c:v>
                </c:pt>
                <c:pt idx="65592">
                  <c:v>267.33799999999979</c:v>
                </c:pt>
                <c:pt idx="65593">
                  <c:v>269.16000000000008</c:v>
                </c:pt>
                <c:pt idx="65594">
                  <c:v>270.97899999999959</c:v>
                </c:pt>
                <c:pt idx="65595">
                  <c:v>272.79399999999958</c:v>
                </c:pt>
                <c:pt idx="65596">
                  <c:v>274.60599999999999</c:v>
                </c:pt>
                <c:pt idx="65597">
                  <c:v>276.41399999999965</c:v>
                </c:pt>
                <c:pt idx="65598">
                  <c:v>278.21799999999979</c:v>
                </c:pt>
                <c:pt idx="65599">
                  <c:v>280.01799999999974</c:v>
                </c:pt>
                <c:pt idx="65600">
                  <c:v>281.815</c:v>
                </c:pt>
                <c:pt idx="65601">
                  <c:v>283.60700000000008</c:v>
                </c:pt>
                <c:pt idx="65602">
                  <c:v>285.39400000000001</c:v>
                </c:pt>
                <c:pt idx="65603">
                  <c:v>287.17700000000002</c:v>
                </c:pt>
                <c:pt idx="65604">
                  <c:v>288.95599999999979</c:v>
                </c:pt>
                <c:pt idx="65605">
                  <c:v>290.72999999999979</c:v>
                </c:pt>
                <c:pt idx="65606">
                  <c:v>292.49899999999963</c:v>
                </c:pt>
                <c:pt idx="65607">
                  <c:v>294.26400000000001</c:v>
                </c:pt>
                <c:pt idx="65608">
                  <c:v>296.0229999999998</c:v>
                </c:pt>
                <c:pt idx="65609">
                  <c:v>297.77699999999965</c:v>
                </c:pt>
                <c:pt idx="65610">
                  <c:v>299.52599999999978</c:v>
                </c:pt>
                <c:pt idx="65611">
                  <c:v>301.26900000000001</c:v>
                </c:pt>
                <c:pt idx="65612">
                  <c:v>303.00700000000001</c:v>
                </c:pt>
                <c:pt idx="65613">
                  <c:v>304.74</c:v>
                </c:pt>
                <c:pt idx="65614">
                  <c:v>306.46599999999978</c:v>
                </c:pt>
                <c:pt idx="65615">
                  <c:v>308.18700000000001</c:v>
                </c:pt>
                <c:pt idx="65616">
                  <c:v>309.90199999999965</c:v>
                </c:pt>
                <c:pt idx="65617">
                  <c:v>311.61099999999999</c:v>
                </c:pt>
                <c:pt idx="65618">
                  <c:v>313.31400000000002</c:v>
                </c:pt>
                <c:pt idx="65619">
                  <c:v>315.01</c:v>
                </c:pt>
                <c:pt idx="65620">
                  <c:v>316.7</c:v>
                </c:pt>
                <c:pt idx="65621">
                  <c:v>318.38299999999975</c:v>
                </c:pt>
                <c:pt idx="65622">
                  <c:v>320.06</c:v>
                </c:pt>
                <c:pt idx="65623">
                  <c:v>321.72999999999979</c:v>
                </c:pt>
                <c:pt idx="65624">
                  <c:v>323.39299999999974</c:v>
                </c:pt>
                <c:pt idx="65625">
                  <c:v>325.04899999999975</c:v>
                </c:pt>
                <c:pt idx="65626">
                  <c:v>326.69799999999975</c:v>
                </c:pt>
                <c:pt idx="65627">
                  <c:v>328.3400000000002</c:v>
                </c:pt>
                <c:pt idx="65628">
                  <c:v>329.97399999999965</c:v>
                </c:pt>
                <c:pt idx="65629">
                  <c:v>331.601</c:v>
                </c:pt>
                <c:pt idx="65630">
                  <c:v>333.2199999999998</c:v>
                </c:pt>
                <c:pt idx="65631">
                  <c:v>334.83199999999965</c:v>
                </c:pt>
                <c:pt idx="65632">
                  <c:v>336.43599999999958</c:v>
                </c:pt>
                <c:pt idx="65633">
                  <c:v>338.03099999999978</c:v>
                </c:pt>
                <c:pt idx="65634">
                  <c:v>339.61900000000026</c:v>
                </c:pt>
                <c:pt idx="65635">
                  <c:v>341.19900000000001</c:v>
                </c:pt>
                <c:pt idx="65636">
                  <c:v>342.77099999999979</c:v>
                </c:pt>
                <c:pt idx="65637">
                  <c:v>344.334</c:v>
                </c:pt>
                <c:pt idx="65638">
                  <c:v>345.88900000000001</c:v>
                </c:pt>
                <c:pt idx="65639">
                  <c:v>347.43499999999977</c:v>
                </c:pt>
                <c:pt idx="65640">
                  <c:v>348.97199999999958</c:v>
                </c:pt>
                <c:pt idx="65641">
                  <c:v>350.50099999999975</c:v>
                </c:pt>
                <c:pt idx="65642">
                  <c:v>352.02099999999979</c:v>
                </c:pt>
                <c:pt idx="65643">
                  <c:v>353.53099999999978</c:v>
                </c:pt>
                <c:pt idx="65644">
                  <c:v>355.03299999999979</c:v>
                </c:pt>
                <c:pt idx="65645">
                  <c:v>356.52499999999975</c:v>
                </c:pt>
                <c:pt idx="65646">
                  <c:v>358.00900000000001</c:v>
                </c:pt>
                <c:pt idx="65647">
                  <c:v>359.48200000000003</c:v>
                </c:pt>
                <c:pt idx="65648">
                  <c:v>360.94600000000003</c:v>
                </c:pt>
                <c:pt idx="65649">
                  <c:v>362.40099999999978</c:v>
                </c:pt>
                <c:pt idx="65650">
                  <c:v>363.846</c:v>
                </c:pt>
                <c:pt idx="65651">
                  <c:v>365.28099999999978</c:v>
                </c:pt>
                <c:pt idx="65652">
                  <c:v>366.70499999999993</c:v>
                </c:pt>
                <c:pt idx="65653">
                  <c:v>368.12</c:v>
                </c:pt>
                <c:pt idx="65654">
                  <c:v>369.52499999999975</c:v>
                </c:pt>
                <c:pt idx="65655">
                  <c:v>370.91999999999979</c:v>
                </c:pt>
                <c:pt idx="65656">
                  <c:v>372.30399999999975</c:v>
                </c:pt>
                <c:pt idx="65657">
                  <c:v>373.67700000000002</c:v>
                </c:pt>
                <c:pt idx="65658">
                  <c:v>375.041</c:v>
                </c:pt>
                <c:pt idx="65659">
                  <c:v>376.39299999999974</c:v>
                </c:pt>
                <c:pt idx="65660">
                  <c:v>377.73499999999979</c:v>
                </c:pt>
                <c:pt idx="65661">
                  <c:v>379.06599999999975</c:v>
                </c:pt>
                <c:pt idx="65662">
                  <c:v>380.3859999999998</c:v>
                </c:pt>
                <c:pt idx="65663">
                  <c:v>381.69499999999999</c:v>
                </c:pt>
                <c:pt idx="65664">
                  <c:v>382.99299999999965</c:v>
                </c:pt>
                <c:pt idx="65665">
                  <c:v>384.28</c:v>
                </c:pt>
                <c:pt idx="65666">
                  <c:v>385.55500000000001</c:v>
                </c:pt>
                <c:pt idx="65667">
                  <c:v>386.81900000000002</c:v>
                </c:pt>
                <c:pt idx="65668">
                  <c:v>388.072</c:v>
                </c:pt>
                <c:pt idx="65669">
                  <c:v>389.31299999999999</c:v>
                </c:pt>
                <c:pt idx="65670">
                  <c:v>390.54199999999975</c:v>
                </c:pt>
                <c:pt idx="65671">
                  <c:v>391.76</c:v>
                </c:pt>
                <c:pt idx="65672">
                  <c:v>392.96599999999978</c:v>
                </c:pt>
                <c:pt idx="65673">
                  <c:v>394.16</c:v>
                </c:pt>
                <c:pt idx="65674">
                  <c:v>395.34199999999993</c:v>
                </c:pt>
                <c:pt idx="65675">
                  <c:v>396.512</c:v>
                </c:pt>
                <c:pt idx="65676">
                  <c:v>397.66899999999993</c:v>
                </c:pt>
                <c:pt idx="65677">
                  <c:v>398.815</c:v>
                </c:pt>
                <c:pt idx="65678">
                  <c:v>399.94799999999975</c:v>
                </c:pt>
                <c:pt idx="65679">
                  <c:v>401.06900000000002</c:v>
                </c:pt>
                <c:pt idx="65680">
                  <c:v>402.17700000000002</c:v>
                </c:pt>
                <c:pt idx="65681">
                  <c:v>403.2729999999998</c:v>
                </c:pt>
                <c:pt idx="65682">
                  <c:v>404.35599999999999</c:v>
                </c:pt>
                <c:pt idx="65683">
                  <c:v>405.42699999999962</c:v>
                </c:pt>
                <c:pt idx="65684">
                  <c:v>406.48499999999979</c:v>
                </c:pt>
                <c:pt idx="65685">
                  <c:v>407.53</c:v>
                </c:pt>
                <c:pt idx="65686">
                  <c:v>408.56200000000001</c:v>
                </c:pt>
                <c:pt idx="65687">
                  <c:v>409.58099999999979</c:v>
                </c:pt>
                <c:pt idx="65688">
                  <c:v>410.58699999999965</c:v>
                </c:pt>
                <c:pt idx="65689">
                  <c:v>411.58</c:v>
                </c:pt>
                <c:pt idx="65690">
                  <c:v>412.55900000000008</c:v>
                </c:pt>
                <c:pt idx="65691">
                  <c:v>413.52599999999978</c:v>
                </c:pt>
                <c:pt idx="65692">
                  <c:v>414.47899999999959</c:v>
                </c:pt>
                <c:pt idx="65693">
                  <c:v>415.41899999999958</c:v>
                </c:pt>
                <c:pt idx="65694">
                  <c:v>416.346</c:v>
                </c:pt>
                <c:pt idx="65695">
                  <c:v>417.25900000000001</c:v>
                </c:pt>
                <c:pt idx="65696">
                  <c:v>418.15800000000002</c:v>
                </c:pt>
                <c:pt idx="65697">
                  <c:v>419.04399999999993</c:v>
                </c:pt>
                <c:pt idx="65698">
                  <c:v>419.91599999999966</c:v>
                </c:pt>
                <c:pt idx="65699">
                  <c:v>420.774</c:v>
                </c:pt>
                <c:pt idx="65700">
                  <c:v>421.61900000000026</c:v>
                </c:pt>
                <c:pt idx="65701">
                  <c:v>422.45</c:v>
                </c:pt>
                <c:pt idx="65702">
                  <c:v>423.267</c:v>
                </c:pt>
                <c:pt idx="65703">
                  <c:v>424.07</c:v>
                </c:pt>
                <c:pt idx="65704">
                  <c:v>424.85899999999975</c:v>
                </c:pt>
                <c:pt idx="65705">
                  <c:v>425.63400000000001</c:v>
                </c:pt>
                <c:pt idx="65706">
                  <c:v>426.39499999999975</c:v>
                </c:pt>
                <c:pt idx="65707">
                  <c:v>427.14200000000022</c:v>
                </c:pt>
                <c:pt idx="65708">
                  <c:v>427.875</c:v>
                </c:pt>
                <c:pt idx="65709">
                  <c:v>428.59399999999965</c:v>
                </c:pt>
                <c:pt idx="65710">
                  <c:v>429.29799999999977</c:v>
                </c:pt>
                <c:pt idx="65711">
                  <c:v>429.98799999999977</c:v>
                </c:pt>
                <c:pt idx="65712">
                  <c:v>430.66399999999999</c:v>
                </c:pt>
                <c:pt idx="65713">
                  <c:v>431.32499999999999</c:v>
                </c:pt>
                <c:pt idx="65714">
                  <c:v>431.97199999999958</c:v>
                </c:pt>
                <c:pt idx="65715">
                  <c:v>432.60500000000002</c:v>
                </c:pt>
                <c:pt idx="65716">
                  <c:v>433.22299999999979</c:v>
                </c:pt>
                <c:pt idx="65717">
                  <c:v>433.827</c:v>
                </c:pt>
                <c:pt idx="65718">
                  <c:v>434.41599999999966</c:v>
                </c:pt>
                <c:pt idx="65719">
                  <c:v>434.99099999999964</c:v>
                </c:pt>
                <c:pt idx="65720">
                  <c:v>435.55099999999999</c:v>
                </c:pt>
                <c:pt idx="65721">
                  <c:v>436.09599999999978</c:v>
                </c:pt>
                <c:pt idx="65722">
                  <c:v>436.62700000000001</c:v>
                </c:pt>
                <c:pt idx="65723">
                  <c:v>437.14400000000023</c:v>
                </c:pt>
                <c:pt idx="65724">
                  <c:v>437.64499999999998</c:v>
                </c:pt>
                <c:pt idx="65725">
                  <c:v>438.13200000000001</c:v>
                </c:pt>
                <c:pt idx="65726">
                  <c:v>438.60399999999993</c:v>
                </c:pt>
                <c:pt idx="65727">
                  <c:v>439.06099999999975</c:v>
                </c:pt>
                <c:pt idx="65728">
                  <c:v>439.50400000000002</c:v>
                </c:pt>
                <c:pt idx="65729">
                  <c:v>439.93199999999962</c:v>
                </c:pt>
                <c:pt idx="65730">
                  <c:v>440.34500000000008</c:v>
                </c:pt>
                <c:pt idx="65731">
                  <c:v>440.74400000000026</c:v>
                </c:pt>
                <c:pt idx="65732">
                  <c:v>441.12700000000001</c:v>
                </c:pt>
                <c:pt idx="65733">
                  <c:v>441.49599999999958</c:v>
                </c:pt>
                <c:pt idx="65734">
                  <c:v>441.85</c:v>
                </c:pt>
                <c:pt idx="65735">
                  <c:v>442.18900000000002</c:v>
                </c:pt>
                <c:pt idx="65736">
                  <c:v>442.51299999999975</c:v>
                </c:pt>
                <c:pt idx="65737">
                  <c:v>442.822</c:v>
                </c:pt>
                <c:pt idx="65738">
                  <c:v>443.11700000000002</c:v>
                </c:pt>
                <c:pt idx="65739">
                  <c:v>443.39699999999965</c:v>
                </c:pt>
                <c:pt idx="65740">
                  <c:v>443.66199999999975</c:v>
                </c:pt>
                <c:pt idx="65741">
                  <c:v>443.91199999999958</c:v>
                </c:pt>
                <c:pt idx="65742">
                  <c:v>444.14699999999999</c:v>
                </c:pt>
                <c:pt idx="65743">
                  <c:v>444.36700000000002</c:v>
                </c:pt>
                <c:pt idx="65744">
                  <c:v>444.57299999999975</c:v>
                </c:pt>
                <c:pt idx="65745">
                  <c:v>444.76299999999975</c:v>
                </c:pt>
                <c:pt idx="65746">
                  <c:v>444.93899999999962</c:v>
                </c:pt>
                <c:pt idx="65747">
                  <c:v>445.1</c:v>
                </c:pt>
                <c:pt idx="65748">
                  <c:v>445.24700000000001</c:v>
                </c:pt>
                <c:pt idx="65749">
                  <c:v>445.37799999999999</c:v>
                </c:pt>
                <c:pt idx="65750">
                  <c:v>445.49499999999978</c:v>
                </c:pt>
                <c:pt idx="65751">
                  <c:v>445.59699999999958</c:v>
                </c:pt>
                <c:pt idx="65752">
                  <c:v>445.68400000000008</c:v>
                </c:pt>
                <c:pt idx="65753">
                  <c:v>445.75599999999974</c:v>
                </c:pt>
                <c:pt idx="65754">
                  <c:v>445.81400000000002</c:v>
                </c:pt>
                <c:pt idx="65755">
                  <c:v>445.85700000000008</c:v>
                </c:pt>
                <c:pt idx="65756">
                  <c:v>445.88499999999999</c:v>
                </c:pt>
                <c:pt idx="65757">
                  <c:v>445.899</c:v>
                </c:pt>
                <c:pt idx="65758">
                  <c:v>445.8979999999998</c:v>
                </c:pt>
                <c:pt idx="65759">
                  <c:v>445.88299999999975</c:v>
                </c:pt>
                <c:pt idx="65760">
                  <c:v>445.85199999999975</c:v>
                </c:pt>
                <c:pt idx="65761">
                  <c:v>445.80799999999999</c:v>
                </c:pt>
                <c:pt idx="65762">
                  <c:v>445.74900000000002</c:v>
                </c:pt>
                <c:pt idx="65763">
                  <c:v>445.67500000000001</c:v>
                </c:pt>
                <c:pt idx="65764">
                  <c:v>445.58699999999965</c:v>
                </c:pt>
                <c:pt idx="65765">
                  <c:v>445.48399999999958</c:v>
                </c:pt>
                <c:pt idx="65766">
                  <c:v>445.36700000000002</c:v>
                </c:pt>
                <c:pt idx="65767">
                  <c:v>445.23599999999965</c:v>
                </c:pt>
                <c:pt idx="65768">
                  <c:v>445.09</c:v>
                </c:pt>
                <c:pt idx="65769">
                  <c:v>444.92999999999978</c:v>
                </c:pt>
                <c:pt idx="65770">
                  <c:v>444.75599999999974</c:v>
                </c:pt>
                <c:pt idx="65771">
                  <c:v>444.56700000000001</c:v>
                </c:pt>
                <c:pt idx="65772">
                  <c:v>444.36399999999975</c:v>
                </c:pt>
                <c:pt idx="65773">
                  <c:v>444.14699999999999</c:v>
                </c:pt>
                <c:pt idx="65774">
                  <c:v>443.91699999999958</c:v>
                </c:pt>
                <c:pt idx="65775">
                  <c:v>443.67200000000008</c:v>
                </c:pt>
                <c:pt idx="65776">
                  <c:v>443.41299999999978</c:v>
                </c:pt>
                <c:pt idx="65777">
                  <c:v>443.14000000000021</c:v>
                </c:pt>
                <c:pt idx="65778">
                  <c:v>442.85300000000001</c:v>
                </c:pt>
                <c:pt idx="65779">
                  <c:v>442.55200000000002</c:v>
                </c:pt>
                <c:pt idx="65780">
                  <c:v>442.23699999999963</c:v>
                </c:pt>
                <c:pt idx="65781">
                  <c:v>441.90899999999965</c:v>
                </c:pt>
                <c:pt idx="65782">
                  <c:v>441.56700000000001</c:v>
                </c:pt>
                <c:pt idx="65783">
                  <c:v>441.21099999999979</c:v>
                </c:pt>
                <c:pt idx="65784">
                  <c:v>440.84199999999993</c:v>
                </c:pt>
                <c:pt idx="65785">
                  <c:v>440.459</c:v>
                </c:pt>
                <c:pt idx="65786">
                  <c:v>440.06299999999999</c:v>
                </c:pt>
                <c:pt idx="65787">
                  <c:v>439.65300000000002</c:v>
                </c:pt>
                <c:pt idx="65788">
                  <c:v>439.22999999999979</c:v>
                </c:pt>
                <c:pt idx="65789">
                  <c:v>438.79299999999978</c:v>
                </c:pt>
                <c:pt idx="65790">
                  <c:v>438.34300000000002</c:v>
                </c:pt>
                <c:pt idx="65791">
                  <c:v>437.88</c:v>
                </c:pt>
                <c:pt idx="65792">
                  <c:v>437.404</c:v>
                </c:pt>
                <c:pt idx="65793">
                  <c:v>436.91499999999979</c:v>
                </c:pt>
                <c:pt idx="65794">
                  <c:v>436.41299999999978</c:v>
                </c:pt>
                <c:pt idx="65795">
                  <c:v>435.89699999999965</c:v>
                </c:pt>
                <c:pt idx="65796">
                  <c:v>435.36900000000026</c:v>
                </c:pt>
                <c:pt idx="65797">
                  <c:v>434.82799999999975</c:v>
                </c:pt>
                <c:pt idx="65798">
                  <c:v>434.274</c:v>
                </c:pt>
                <c:pt idx="65799">
                  <c:v>433.70800000000003</c:v>
                </c:pt>
                <c:pt idx="65800">
                  <c:v>433.12900000000002</c:v>
                </c:pt>
                <c:pt idx="65801">
                  <c:v>432.53699999999958</c:v>
                </c:pt>
                <c:pt idx="65802">
                  <c:v>431.93299999999965</c:v>
                </c:pt>
                <c:pt idx="65803">
                  <c:v>431.31700000000001</c:v>
                </c:pt>
                <c:pt idx="65804">
                  <c:v>430.68799999999999</c:v>
                </c:pt>
                <c:pt idx="65805">
                  <c:v>430.04700000000008</c:v>
                </c:pt>
                <c:pt idx="65806">
                  <c:v>429.39400000000001</c:v>
                </c:pt>
                <c:pt idx="65807">
                  <c:v>428.72799999999978</c:v>
                </c:pt>
                <c:pt idx="65808">
                  <c:v>428.05099999999999</c:v>
                </c:pt>
                <c:pt idx="65809">
                  <c:v>427.36099999999999</c:v>
                </c:pt>
                <c:pt idx="65810">
                  <c:v>426.66</c:v>
                </c:pt>
                <c:pt idx="65811">
                  <c:v>425.947</c:v>
                </c:pt>
                <c:pt idx="65812">
                  <c:v>425.22199999999958</c:v>
                </c:pt>
                <c:pt idx="65813">
                  <c:v>424.48499999999979</c:v>
                </c:pt>
                <c:pt idx="65814">
                  <c:v>423.73699999999963</c:v>
                </c:pt>
                <c:pt idx="65815">
                  <c:v>422.97799999999978</c:v>
                </c:pt>
                <c:pt idx="65816">
                  <c:v>422.20699999999965</c:v>
                </c:pt>
                <c:pt idx="65817">
                  <c:v>421.42399999999958</c:v>
                </c:pt>
                <c:pt idx="65818">
                  <c:v>420.63099999999974</c:v>
                </c:pt>
                <c:pt idx="65819">
                  <c:v>419.82599999999979</c:v>
                </c:pt>
                <c:pt idx="65820">
                  <c:v>419.01</c:v>
                </c:pt>
                <c:pt idx="65821">
                  <c:v>418.18299999999999</c:v>
                </c:pt>
                <c:pt idx="65822">
                  <c:v>417.34500000000008</c:v>
                </c:pt>
                <c:pt idx="65823">
                  <c:v>416.49699999999962</c:v>
                </c:pt>
                <c:pt idx="65824">
                  <c:v>415.637</c:v>
                </c:pt>
                <c:pt idx="65825">
                  <c:v>414.767</c:v>
                </c:pt>
                <c:pt idx="65826">
                  <c:v>413.887</c:v>
                </c:pt>
                <c:pt idx="65827">
                  <c:v>412.99599999999958</c:v>
                </c:pt>
                <c:pt idx="65828">
                  <c:v>412.09399999999965</c:v>
                </c:pt>
                <c:pt idx="65829">
                  <c:v>411.18200000000002</c:v>
                </c:pt>
                <c:pt idx="65830">
                  <c:v>410.26</c:v>
                </c:pt>
                <c:pt idx="65831">
                  <c:v>409.32799999999975</c:v>
                </c:pt>
                <c:pt idx="65832">
                  <c:v>408.38499999999999</c:v>
                </c:pt>
                <c:pt idx="65833">
                  <c:v>407.43299999999965</c:v>
                </c:pt>
                <c:pt idx="65834">
                  <c:v>406.47099999999978</c:v>
                </c:pt>
                <c:pt idx="65835">
                  <c:v>405.49899999999963</c:v>
                </c:pt>
                <c:pt idx="65836">
                  <c:v>404.51799999999974</c:v>
                </c:pt>
                <c:pt idx="65837">
                  <c:v>403.52599999999978</c:v>
                </c:pt>
                <c:pt idx="65838">
                  <c:v>402.52599999999978</c:v>
                </c:pt>
                <c:pt idx="65839">
                  <c:v>401.51599999999979</c:v>
                </c:pt>
                <c:pt idx="65840">
                  <c:v>400.49599999999958</c:v>
                </c:pt>
                <c:pt idx="65841">
                  <c:v>399.46699999999959</c:v>
                </c:pt>
                <c:pt idx="65842">
                  <c:v>398.42899999999958</c:v>
                </c:pt>
                <c:pt idx="65843">
                  <c:v>397.38299999999975</c:v>
                </c:pt>
                <c:pt idx="65844">
                  <c:v>396.327</c:v>
                </c:pt>
                <c:pt idx="65845">
                  <c:v>395.262</c:v>
                </c:pt>
                <c:pt idx="65846">
                  <c:v>394.18799999999999</c:v>
                </c:pt>
                <c:pt idx="65847">
                  <c:v>393.10599999999999</c:v>
                </c:pt>
                <c:pt idx="65848">
                  <c:v>392.01499999999999</c:v>
                </c:pt>
                <c:pt idx="65849">
                  <c:v>390.91599999999966</c:v>
                </c:pt>
                <c:pt idx="65850">
                  <c:v>389.80799999999999</c:v>
                </c:pt>
                <c:pt idx="65851">
                  <c:v>388.69200000000001</c:v>
                </c:pt>
                <c:pt idx="65852">
                  <c:v>387.56799999999993</c:v>
                </c:pt>
                <c:pt idx="65853">
                  <c:v>386.43599999999958</c:v>
                </c:pt>
                <c:pt idx="65854">
                  <c:v>385.29499999999979</c:v>
                </c:pt>
                <c:pt idx="65855">
                  <c:v>384.14699999999999</c:v>
                </c:pt>
                <c:pt idx="65856">
                  <c:v>382.99099999999964</c:v>
                </c:pt>
                <c:pt idx="65857">
                  <c:v>381.827</c:v>
                </c:pt>
                <c:pt idx="65858">
                  <c:v>380.65499999999997</c:v>
                </c:pt>
                <c:pt idx="65859">
                  <c:v>379.47599999999977</c:v>
                </c:pt>
                <c:pt idx="65860">
                  <c:v>378.28899999999965</c:v>
                </c:pt>
                <c:pt idx="65861">
                  <c:v>377.09500000000003</c:v>
                </c:pt>
                <c:pt idx="65862">
                  <c:v>375.89400000000001</c:v>
                </c:pt>
                <c:pt idx="65863">
                  <c:v>374.68599999999975</c:v>
                </c:pt>
                <c:pt idx="65864">
                  <c:v>373.4699999999998</c:v>
                </c:pt>
                <c:pt idx="65865">
                  <c:v>372.24700000000001</c:v>
                </c:pt>
                <c:pt idx="65866">
                  <c:v>371.01799999999974</c:v>
                </c:pt>
                <c:pt idx="65867">
                  <c:v>369.78199999999958</c:v>
                </c:pt>
                <c:pt idx="65868">
                  <c:v>368.53899999999965</c:v>
                </c:pt>
                <c:pt idx="65869">
                  <c:v>367.28899999999965</c:v>
                </c:pt>
                <c:pt idx="65870">
                  <c:v>366.03299999999979</c:v>
                </c:pt>
                <c:pt idx="65871">
                  <c:v>364.77</c:v>
                </c:pt>
                <c:pt idx="65872">
                  <c:v>363.50099999999975</c:v>
                </c:pt>
                <c:pt idx="65873">
                  <c:v>362.22599999999977</c:v>
                </c:pt>
                <c:pt idx="65874">
                  <c:v>360.94400000000002</c:v>
                </c:pt>
                <c:pt idx="65875">
                  <c:v>359.65699999999993</c:v>
                </c:pt>
                <c:pt idx="65876">
                  <c:v>358.363</c:v>
                </c:pt>
                <c:pt idx="65877">
                  <c:v>357.06400000000002</c:v>
                </c:pt>
                <c:pt idx="65878">
                  <c:v>355.75799999999975</c:v>
                </c:pt>
                <c:pt idx="65879">
                  <c:v>354.447</c:v>
                </c:pt>
                <c:pt idx="65880">
                  <c:v>353.13099999999974</c:v>
                </c:pt>
                <c:pt idx="65881">
                  <c:v>351.80900000000008</c:v>
                </c:pt>
                <c:pt idx="65882">
                  <c:v>350.48099999999965</c:v>
                </c:pt>
                <c:pt idx="65883">
                  <c:v>349.14800000000002</c:v>
                </c:pt>
                <c:pt idx="65884">
                  <c:v>347.81</c:v>
                </c:pt>
                <c:pt idx="65885">
                  <c:v>346.46699999999959</c:v>
                </c:pt>
                <c:pt idx="65886">
                  <c:v>345.11799999999999</c:v>
                </c:pt>
                <c:pt idx="65887">
                  <c:v>343.76499999999999</c:v>
                </c:pt>
                <c:pt idx="65888">
                  <c:v>342.40599999999978</c:v>
                </c:pt>
                <c:pt idx="65889">
                  <c:v>341.04300000000001</c:v>
                </c:pt>
                <c:pt idx="65890">
                  <c:v>339.67500000000001</c:v>
                </c:pt>
                <c:pt idx="65891">
                  <c:v>338.303</c:v>
                </c:pt>
                <c:pt idx="65892">
                  <c:v>336.92499999999978</c:v>
                </c:pt>
                <c:pt idx="65893">
                  <c:v>335.54399999999993</c:v>
                </c:pt>
                <c:pt idx="65894">
                  <c:v>334.15800000000002</c:v>
                </c:pt>
                <c:pt idx="65895">
                  <c:v>332.767</c:v>
                </c:pt>
                <c:pt idx="65896">
                  <c:v>331.37200000000001</c:v>
                </c:pt>
                <c:pt idx="65897">
                  <c:v>329.97399999999965</c:v>
                </c:pt>
                <c:pt idx="65898">
                  <c:v>328.57100000000003</c:v>
                </c:pt>
                <c:pt idx="65899">
                  <c:v>327.16399999999999</c:v>
                </c:pt>
                <c:pt idx="65900">
                  <c:v>325.75299999999999</c:v>
                </c:pt>
                <c:pt idx="65901">
                  <c:v>324.33799999999979</c:v>
                </c:pt>
                <c:pt idx="65902">
                  <c:v>322.91999999999979</c:v>
                </c:pt>
                <c:pt idx="65903">
                  <c:v>321.49799999999965</c:v>
                </c:pt>
                <c:pt idx="65904">
                  <c:v>320.072</c:v>
                </c:pt>
                <c:pt idx="65905">
                  <c:v>318.64299999999997</c:v>
                </c:pt>
                <c:pt idx="65906">
                  <c:v>317.21099999999979</c:v>
                </c:pt>
                <c:pt idx="65907">
                  <c:v>315.77499999999975</c:v>
                </c:pt>
                <c:pt idx="65908">
                  <c:v>314.33599999999979</c:v>
                </c:pt>
                <c:pt idx="65909">
                  <c:v>312.89299999999974</c:v>
                </c:pt>
                <c:pt idx="65910">
                  <c:v>311.44799999999975</c:v>
                </c:pt>
                <c:pt idx="65911">
                  <c:v>309.99899999999963</c:v>
                </c:pt>
                <c:pt idx="65912">
                  <c:v>308.548</c:v>
                </c:pt>
                <c:pt idx="65913">
                  <c:v>307.09299999999979</c:v>
                </c:pt>
                <c:pt idx="65914">
                  <c:v>305.6359999999998</c:v>
                </c:pt>
                <c:pt idx="65915">
                  <c:v>304.17599999999999</c:v>
                </c:pt>
                <c:pt idx="65916">
                  <c:v>302.71299999999979</c:v>
                </c:pt>
                <c:pt idx="65917">
                  <c:v>301.24799999999999</c:v>
                </c:pt>
                <c:pt idx="65918">
                  <c:v>299.77999999999975</c:v>
                </c:pt>
                <c:pt idx="65919">
                  <c:v>298.31</c:v>
                </c:pt>
                <c:pt idx="65920">
                  <c:v>296.83699999999965</c:v>
                </c:pt>
                <c:pt idx="65921">
                  <c:v>295.36200000000002</c:v>
                </c:pt>
                <c:pt idx="65922">
                  <c:v>293.88499999999999</c:v>
                </c:pt>
                <c:pt idx="65923">
                  <c:v>292.40599999999978</c:v>
                </c:pt>
                <c:pt idx="65924">
                  <c:v>290.92399999999958</c:v>
                </c:pt>
                <c:pt idx="65925">
                  <c:v>289.44</c:v>
                </c:pt>
                <c:pt idx="65926">
                  <c:v>287.95499999999993</c:v>
                </c:pt>
                <c:pt idx="65927">
                  <c:v>286.46699999999959</c:v>
                </c:pt>
                <c:pt idx="65928">
                  <c:v>284.97799999999978</c:v>
                </c:pt>
                <c:pt idx="65929">
                  <c:v>283.48699999999963</c:v>
                </c:pt>
                <c:pt idx="65930">
                  <c:v>281.99400000000003</c:v>
                </c:pt>
                <c:pt idx="65931">
                  <c:v>280.49899999999963</c:v>
                </c:pt>
                <c:pt idx="65932">
                  <c:v>279.00299999999999</c:v>
                </c:pt>
                <c:pt idx="65933">
                  <c:v>277.505</c:v>
                </c:pt>
                <c:pt idx="65934">
                  <c:v>276.00599999999974</c:v>
                </c:pt>
                <c:pt idx="65935">
                  <c:v>274.505</c:v>
                </c:pt>
                <c:pt idx="65936">
                  <c:v>273.00299999999999</c:v>
                </c:pt>
                <c:pt idx="65937">
                  <c:v>271.5</c:v>
                </c:pt>
                <c:pt idx="65938">
                  <c:v>269.99499999999978</c:v>
                </c:pt>
                <c:pt idx="65939">
                  <c:v>268.48899999999958</c:v>
                </c:pt>
                <c:pt idx="65940">
                  <c:v>266.98200000000003</c:v>
                </c:pt>
                <c:pt idx="65941">
                  <c:v>265.47399999999965</c:v>
                </c:pt>
                <c:pt idx="65942">
                  <c:v>263.96499999999975</c:v>
                </c:pt>
                <c:pt idx="65943">
                  <c:v>262.45499999999993</c:v>
                </c:pt>
                <c:pt idx="65944">
                  <c:v>260.94400000000002</c:v>
                </c:pt>
                <c:pt idx="65945">
                  <c:v>259.43199999999962</c:v>
                </c:pt>
                <c:pt idx="65946">
                  <c:v>257.91899999999958</c:v>
                </c:pt>
                <c:pt idx="65947">
                  <c:v>256.40499999999975</c:v>
                </c:pt>
                <c:pt idx="65948">
                  <c:v>254.8910000000001</c:v>
                </c:pt>
                <c:pt idx="65949">
                  <c:v>253.376</c:v>
                </c:pt>
                <c:pt idx="65950">
                  <c:v>251.8610000000001</c:v>
                </c:pt>
                <c:pt idx="65951">
                  <c:v>250.345</c:v>
                </c:pt>
                <c:pt idx="65952">
                  <c:v>248.82800000000012</c:v>
                </c:pt>
                <c:pt idx="65953">
                  <c:v>247.31100000000001</c:v>
                </c:pt>
                <c:pt idx="65954">
                  <c:v>245.79300000000001</c:v>
                </c:pt>
                <c:pt idx="65955">
                  <c:v>244.27499999999998</c:v>
                </c:pt>
                <c:pt idx="65956">
                  <c:v>242.75700000000001</c:v>
                </c:pt>
                <c:pt idx="65957">
                  <c:v>241.238</c:v>
                </c:pt>
                <c:pt idx="65958">
                  <c:v>239.71899999999999</c:v>
                </c:pt>
                <c:pt idx="65959">
                  <c:v>238.2</c:v>
                </c:pt>
                <c:pt idx="65960">
                  <c:v>236.68100000000001</c:v>
                </c:pt>
                <c:pt idx="65961">
                  <c:v>235.161</c:v>
                </c:pt>
                <c:pt idx="65962">
                  <c:v>233.642</c:v>
                </c:pt>
                <c:pt idx="65963">
                  <c:v>232.12200000000001</c:v>
                </c:pt>
                <c:pt idx="65964">
                  <c:v>230.602</c:v>
                </c:pt>
                <c:pt idx="65965">
                  <c:v>229.083</c:v>
                </c:pt>
                <c:pt idx="65966">
                  <c:v>227.56300000000002</c:v>
                </c:pt>
                <c:pt idx="65967">
                  <c:v>226.04399999999998</c:v>
                </c:pt>
                <c:pt idx="65968">
                  <c:v>224.524</c:v>
                </c:pt>
                <c:pt idx="65969">
                  <c:v>223.005</c:v>
                </c:pt>
                <c:pt idx="65970">
                  <c:v>221.4860000000001</c:v>
                </c:pt>
                <c:pt idx="65971">
                  <c:v>219.96700000000001</c:v>
                </c:pt>
                <c:pt idx="65972">
                  <c:v>218.44900000000001</c:v>
                </c:pt>
                <c:pt idx="65973">
                  <c:v>216.93</c:v>
                </c:pt>
                <c:pt idx="65974">
                  <c:v>215.41200000000001</c:v>
                </c:pt>
                <c:pt idx="65975">
                  <c:v>213.89500000000001</c:v>
                </c:pt>
                <c:pt idx="65976">
                  <c:v>212.37800000000001</c:v>
                </c:pt>
                <c:pt idx="65977">
                  <c:v>210.8610000000001</c:v>
                </c:pt>
                <c:pt idx="65978">
                  <c:v>209.345</c:v>
                </c:pt>
                <c:pt idx="65979">
                  <c:v>207.82900000000001</c:v>
                </c:pt>
                <c:pt idx="65980">
                  <c:v>206.31300000000002</c:v>
                </c:pt>
                <c:pt idx="65981">
                  <c:v>204.79900000000001</c:v>
                </c:pt>
                <c:pt idx="65982">
                  <c:v>203.28399999999999</c:v>
                </c:pt>
                <c:pt idx="65983">
                  <c:v>201.77099999999999</c:v>
                </c:pt>
                <c:pt idx="65984">
                  <c:v>200.25800000000001</c:v>
                </c:pt>
                <c:pt idx="65985">
                  <c:v>198.74499999999998</c:v>
                </c:pt>
                <c:pt idx="65986">
                  <c:v>197.23399999999998</c:v>
                </c:pt>
                <c:pt idx="65987">
                  <c:v>195.72300000000001</c:v>
                </c:pt>
                <c:pt idx="65988">
                  <c:v>194.21199999999999</c:v>
                </c:pt>
                <c:pt idx="65989">
                  <c:v>192.70299999999997</c:v>
                </c:pt>
                <c:pt idx="65990">
                  <c:v>191.19399999999999</c:v>
                </c:pt>
                <c:pt idx="65991">
                  <c:v>189.68600000000001</c:v>
                </c:pt>
                <c:pt idx="65992">
                  <c:v>188.17899999999997</c:v>
                </c:pt>
                <c:pt idx="65993">
                  <c:v>186.672</c:v>
                </c:pt>
                <c:pt idx="65994">
                  <c:v>185.167</c:v>
                </c:pt>
                <c:pt idx="65995">
                  <c:v>183.66200000000001</c:v>
                </c:pt>
                <c:pt idx="65996">
                  <c:v>182.15800000000004</c:v>
                </c:pt>
                <c:pt idx="65997">
                  <c:v>180.655</c:v>
                </c:pt>
                <c:pt idx="65998">
                  <c:v>179.15300000000002</c:v>
                </c:pt>
                <c:pt idx="65999">
                  <c:v>177.65200000000004</c:v>
                </c:pt>
                <c:pt idx="66000">
                  <c:v>176.15200000000004</c:v>
                </c:pt>
                <c:pt idx="66001">
                  <c:v>174.65300000000002</c:v>
                </c:pt>
                <c:pt idx="66002">
                  <c:v>173.155</c:v>
                </c:pt>
                <c:pt idx="66003">
                  <c:v>171.65800000000004</c:v>
                </c:pt>
                <c:pt idx="66004">
                  <c:v>170.161</c:v>
                </c:pt>
                <c:pt idx="66005">
                  <c:v>168.666</c:v>
                </c:pt>
                <c:pt idx="66006">
                  <c:v>167.172</c:v>
                </c:pt>
                <c:pt idx="66007">
                  <c:v>165.68</c:v>
                </c:pt>
                <c:pt idx="66008">
                  <c:v>164.18800000000007</c:v>
                </c:pt>
                <c:pt idx="66009">
                  <c:v>162.697</c:v>
                </c:pt>
                <c:pt idx="66010">
                  <c:v>161.20699999999999</c:v>
                </c:pt>
                <c:pt idx="66011">
                  <c:v>159.71899999999999</c:v>
                </c:pt>
                <c:pt idx="66012">
                  <c:v>158.232</c:v>
                </c:pt>
                <c:pt idx="66013">
                  <c:v>156.74499999999998</c:v>
                </c:pt>
                <c:pt idx="66014">
                  <c:v>155.26</c:v>
                </c:pt>
                <c:pt idx="66015">
                  <c:v>153.77699999999999</c:v>
                </c:pt>
                <c:pt idx="66016">
                  <c:v>152.29399999999998</c:v>
                </c:pt>
                <c:pt idx="66017">
                  <c:v>150.81300000000002</c:v>
                </c:pt>
                <c:pt idx="66018">
                  <c:v>149.33200000000011</c:v>
                </c:pt>
                <c:pt idx="66019">
                  <c:v>147.85300000000001</c:v>
                </c:pt>
                <c:pt idx="66020">
                  <c:v>146.376</c:v>
                </c:pt>
                <c:pt idx="66021">
                  <c:v>144.899</c:v>
                </c:pt>
                <c:pt idx="66022">
                  <c:v>143.42400000000001</c:v>
                </c:pt>
                <c:pt idx="66023">
                  <c:v>141.94999999999999</c:v>
                </c:pt>
                <c:pt idx="66024">
                  <c:v>140.47800000000001</c:v>
                </c:pt>
                <c:pt idx="66025">
                  <c:v>139.006</c:v>
                </c:pt>
                <c:pt idx="66026">
                  <c:v>137.536</c:v>
                </c:pt>
                <c:pt idx="66027">
                  <c:v>136.06800000000001</c:v>
                </c:pt>
                <c:pt idx="66028">
                  <c:v>134.6</c:v>
                </c:pt>
                <c:pt idx="66029">
                  <c:v>133.13399999999999</c:v>
                </c:pt>
                <c:pt idx="66030">
                  <c:v>131.66900000000001</c:v>
                </c:pt>
                <c:pt idx="66031">
                  <c:v>130.20599999999999</c:v>
                </c:pt>
                <c:pt idx="66032">
                  <c:v>128.74399999999989</c:v>
                </c:pt>
                <c:pt idx="66033">
                  <c:v>127.283</c:v>
                </c:pt>
                <c:pt idx="66034">
                  <c:v>125.824</c:v>
                </c:pt>
                <c:pt idx="66035">
                  <c:v>124.366</c:v>
                </c:pt>
                <c:pt idx="66036">
                  <c:v>122.91000000000005</c:v>
                </c:pt>
                <c:pt idx="66037">
                  <c:v>121.455</c:v>
                </c:pt>
                <c:pt idx="66038">
                  <c:v>120.001</c:v>
                </c:pt>
                <c:pt idx="66039">
                  <c:v>118.54900000000002</c:v>
                </c:pt>
                <c:pt idx="66040">
                  <c:v>117.098</c:v>
                </c:pt>
                <c:pt idx="66041">
                  <c:v>115.649</c:v>
                </c:pt>
                <c:pt idx="66042">
                  <c:v>114.20099999999999</c:v>
                </c:pt>
                <c:pt idx="66043">
                  <c:v>112.755</c:v>
                </c:pt>
                <c:pt idx="66044">
                  <c:v>111.31</c:v>
                </c:pt>
                <c:pt idx="66045">
                  <c:v>109.867</c:v>
                </c:pt>
                <c:pt idx="66046">
                  <c:v>108.425</c:v>
                </c:pt>
                <c:pt idx="66047">
                  <c:v>106.98399999999999</c:v>
                </c:pt>
                <c:pt idx="66048">
                  <c:v>105.545</c:v>
                </c:pt>
                <c:pt idx="66049">
                  <c:v>104.10799999999999</c:v>
                </c:pt>
                <c:pt idx="66050">
                  <c:v>102.67199999999998</c:v>
                </c:pt>
                <c:pt idx="66051">
                  <c:v>101.238</c:v>
                </c:pt>
                <c:pt idx="66052">
                  <c:v>99.805099999999982</c:v>
                </c:pt>
                <c:pt idx="66053">
                  <c:v>98.373899999999978</c:v>
                </c:pt>
                <c:pt idx="66054">
                  <c:v>96.94420000000008</c:v>
                </c:pt>
                <c:pt idx="66055">
                  <c:v>95.516200000000026</c:v>
                </c:pt>
                <c:pt idx="66056">
                  <c:v>94.089699999999993</c:v>
                </c:pt>
                <c:pt idx="66057">
                  <c:v>92.6648</c:v>
                </c:pt>
                <c:pt idx="66058">
                  <c:v>91.241600000000076</c:v>
                </c:pt>
                <c:pt idx="66059">
                  <c:v>89.819900000000004</c:v>
                </c:pt>
                <c:pt idx="66060">
                  <c:v>88.399900000000002</c:v>
                </c:pt>
                <c:pt idx="66061">
                  <c:v>86.981499999999997</c:v>
                </c:pt>
                <c:pt idx="66062">
                  <c:v>85.564700000000002</c:v>
                </c:pt>
                <c:pt idx="66063">
                  <c:v>84.149699999999996</c:v>
                </c:pt>
                <c:pt idx="66064">
                  <c:v>82.7363</c:v>
                </c:pt>
                <c:pt idx="66065">
                  <c:v>81.324600000000004</c:v>
                </c:pt>
                <c:pt idx="66066">
                  <c:v>79.91460000000005</c:v>
                </c:pt>
                <c:pt idx="66067">
                  <c:v>78.506200000000007</c:v>
                </c:pt>
                <c:pt idx="66068">
                  <c:v>77.099700000000013</c:v>
                </c:pt>
                <c:pt idx="66069">
                  <c:v>75.694900000000004</c:v>
                </c:pt>
                <c:pt idx="66070">
                  <c:v>74.291799999999995</c:v>
                </c:pt>
                <c:pt idx="66071">
                  <c:v>72.890500000000003</c:v>
                </c:pt>
                <c:pt idx="66072">
                  <c:v>71.490899999999996</c:v>
                </c:pt>
                <c:pt idx="66073">
                  <c:v>70.093199999999996</c:v>
                </c:pt>
                <c:pt idx="66074">
                  <c:v>68.697300000000013</c:v>
                </c:pt>
                <c:pt idx="66075">
                  <c:v>67.303200000000004</c:v>
                </c:pt>
                <c:pt idx="66076">
                  <c:v>65.910900000000026</c:v>
                </c:pt>
                <c:pt idx="66077">
                  <c:v>64.520499999999998</c:v>
                </c:pt>
                <c:pt idx="66078">
                  <c:v>63.131900000000002</c:v>
                </c:pt>
                <c:pt idx="66079">
                  <c:v>61.745300000000029</c:v>
                </c:pt>
                <c:pt idx="66080">
                  <c:v>60.360600000000005</c:v>
                </c:pt>
                <c:pt idx="66081">
                  <c:v>58.977800000000002</c:v>
                </c:pt>
                <c:pt idx="66082">
                  <c:v>57.596900000000012</c:v>
                </c:pt>
                <c:pt idx="66083">
                  <c:v>56.2179</c:v>
                </c:pt>
                <c:pt idx="66084">
                  <c:v>54.841000000000001</c:v>
                </c:pt>
                <c:pt idx="66085">
                  <c:v>53.466000000000001</c:v>
                </c:pt>
                <c:pt idx="66086">
                  <c:v>52.093100000000028</c:v>
                </c:pt>
                <c:pt idx="66087">
                  <c:v>50.72210000000004</c:v>
                </c:pt>
                <c:pt idx="66088">
                  <c:v>49.353299999999997</c:v>
                </c:pt>
                <c:pt idx="66089">
                  <c:v>47.986499999999999</c:v>
                </c:pt>
                <c:pt idx="66090">
                  <c:v>46.621700000000011</c:v>
                </c:pt>
                <c:pt idx="66091">
                  <c:v>45.2592</c:v>
                </c:pt>
                <c:pt idx="66092">
                  <c:v>43.898800000000001</c:v>
                </c:pt>
                <c:pt idx="66093">
                  <c:v>42.540500000000002</c:v>
                </c:pt>
                <c:pt idx="66094">
                  <c:v>41.184400000000004</c:v>
                </c:pt>
                <c:pt idx="66095">
                  <c:v>39.830500000000001</c:v>
                </c:pt>
                <c:pt idx="66096">
                  <c:v>38.4788</c:v>
                </c:pt>
                <c:pt idx="66097">
                  <c:v>37.129400000000011</c:v>
                </c:pt>
                <c:pt idx="66098">
                  <c:v>35.782300000000028</c:v>
                </c:pt>
                <c:pt idx="66099">
                  <c:v>34.437400000000004</c:v>
                </c:pt>
                <c:pt idx="66100">
                  <c:v>33.095000000000013</c:v>
                </c:pt>
                <c:pt idx="66101">
                  <c:v>31.754799999999989</c:v>
                </c:pt>
                <c:pt idx="66102">
                  <c:v>30.417000000000005</c:v>
                </c:pt>
                <c:pt idx="66103">
                  <c:v>29.08169999999998</c:v>
                </c:pt>
                <c:pt idx="66104">
                  <c:v>27.748799999999971</c:v>
                </c:pt>
                <c:pt idx="66105">
                  <c:v>26.418399999999977</c:v>
                </c:pt>
                <c:pt idx="66106">
                  <c:v>25.090499999999981</c:v>
                </c:pt>
                <c:pt idx="66107">
                  <c:v>23.764999999999986</c:v>
                </c:pt>
                <c:pt idx="66108">
                  <c:v>22.442099999999982</c:v>
                </c:pt>
                <c:pt idx="66109">
                  <c:v>21.121900000000014</c:v>
                </c:pt>
                <c:pt idx="66110">
                  <c:v>19.804200000000005</c:v>
                </c:pt>
                <c:pt idx="66111">
                  <c:v>18.489199999999979</c:v>
                </c:pt>
                <c:pt idx="66112">
                  <c:v>17.176800000000014</c:v>
                </c:pt>
                <c:pt idx="66113">
                  <c:v>15.8672</c:v>
                </c:pt>
                <c:pt idx="66114">
                  <c:v>14.5603</c:v>
                </c:pt>
                <c:pt idx="66115">
                  <c:v>13.2562</c:v>
                </c:pt>
                <c:pt idx="66116">
                  <c:v>11.954800000000002</c:v>
                </c:pt>
                <c:pt idx="66117">
                  <c:v>10.656500000000008</c:v>
                </c:pt>
                <c:pt idx="66118">
                  <c:v>9.3608300000000071</c:v>
                </c:pt>
                <c:pt idx="66119">
                  <c:v>8.0682299999999998</c:v>
                </c:pt>
                <c:pt idx="66120">
                  <c:v>6.7785599999999997</c:v>
                </c:pt>
                <c:pt idx="66121">
                  <c:v>5.4917899999999999</c:v>
                </c:pt>
                <c:pt idx="66122">
                  <c:v>4.2081099999999996</c:v>
                </c:pt>
                <c:pt idx="66123">
                  <c:v>2.9275199999999999</c:v>
                </c:pt>
                <c:pt idx="66124">
                  <c:v>1.6500300000000001</c:v>
                </c:pt>
                <c:pt idx="66125">
                  <c:v>0.37566400000000022</c:v>
                </c:pt>
                <c:pt idx="66126">
                  <c:v>-0.89554199999999951</c:v>
                </c:pt>
                <c:pt idx="66127">
                  <c:v>-2.16344</c:v>
                </c:pt>
                <c:pt idx="66128">
                  <c:v>-3.4281000000000001</c:v>
                </c:pt>
                <c:pt idx="66129">
                  <c:v>-4.6894999999999998</c:v>
                </c:pt>
                <c:pt idx="66130">
                  <c:v>-5.9475099999999985</c:v>
                </c:pt>
                <c:pt idx="66131">
                  <c:v>-7.2021499999999996</c:v>
                </c:pt>
                <c:pt idx="66132">
                  <c:v>-8.4533400000000007</c:v>
                </c:pt>
                <c:pt idx="66133">
                  <c:v>-9.7010000000000005</c:v>
                </c:pt>
                <c:pt idx="66134">
                  <c:v>-10.9452</c:v>
                </c:pt>
                <c:pt idx="66135">
                  <c:v>-12.1858</c:v>
                </c:pt>
                <c:pt idx="66136">
                  <c:v>-13.422800000000002</c:v>
                </c:pt>
                <c:pt idx="66137">
                  <c:v>-14.6562</c:v>
                </c:pt>
                <c:pt idx="66138">
                  <c:v>-15.885800000000007</c:v>
                </c:pt>
                <c:pt idx="66139">
                  <c:v>-17.111699999999999</c:v>
                </c:pt>
                <c:pt idx="66140">
                  <c:v>-18.333800000000014</c:v>
                </c:pt>
                <c:pt idx="66141">
                  <c:v>-19.552</c:v>
                </c:pt>
                <c:pt idx="66142">
                  <c:v>-20.76629999999998</c:v>
                </c:pt>
                <c:pt idx="66143">
                  <c:v>-21.97669999999998</c:v>
                </c:pt>
                <c:pt idx="66144">
                  <c:v>-23.1831</c:v>
                </c:pt>
                <c:pt idx="66145">
                  <c:v>-24.385499999999979</c:v>
                </c:pt>
                <c:pt idx="66146">
                  <c:v>-25.583699999999979</c:v>
                </c:pt>
                <c:pt idx="66147">
                  <c:v>-26.777799999999989</c:v>
                </c:pt>
                <c:pt idx="66148">
                  <c:v>-27.9678</c:v>
                </c:pt>
                <c:pt idx="66149">
                  <c:v>-29.153400000000001</c:v>
                </c:pt>
                <c:pt idx="66150">
                  <c:v>-30.334800000000019</c:v>
                </c:pt>
                <c:pt idx="66151">
                  <c:v>-31.511700000000001</c:v>
                </c:pt>
                <c:pt idx="66152">
                  <c:v>-32.6843</c:v>
                </c:pt>
                <c:pt idx="66153">
                  <c:v>-33.852499999999999</c:v>
                </c:pt>
                <c:pt idx="66154">
                  <c:v>-35.016100000000002</c:v>
                </c:pt>
                <c:pt idx="66155">
                  <c:v>-36.175100000000029</c:v>
                </c:pt>
                <c:pt idx="66156">
                  <c:v>-37.329500000000003</c:v>
                </c:pt>
                <c:pt idx="66157">
                  <c:v>-38.479200000000006</c:v>
                </c:pt>
                <c:pt idx="66158">
                  <c:v>-39.624100000000013</c:v>
                </c:pt>
                <c:pt idx="66159">
                  <c:v>-40.764300000000013</c:v>
                </c:pt>
                <c:pt idx="66160">
                  <c:v>-41.8996</c:v>
                </c:pt>
                <c:pt idx="66161">
                  <c:v>-43.03</c:v>
                </c:pt>
                <c:pt idx="66162">
                  <c:v>-44.155500000000011</c:v>
                </c:pt>
                <c:pt idx="66163">
                  <c:v>-45.275900000000028</c:v>
                </c:pt>
                <c:pt idx="66164">
                  <c:v>-46.391200000000005</c:v>
                </c:pt>
                <c:pt idx="66165">
                  <c:v>-47.501300000000001</c:v>
                </c:pt>
                <c:pt idx="66166">
                  <c:v>-48.606200000000001</c:v>
                </c:pt>
                <c:pt idx="66167">
                  <c:v>-49.705900000000028</c:v>
                </c:pt>
                <c:pt idx="66168">
                  <c:v>-50.8003</c:v>
                </c:pt>
                <c:pt idx="66169">
                  <c:v>-51.889200000000002</c:v>
                </c:pt>
                <c:pt idx="66170">
                  <c:v>-52.972700000000003</c:v>
                </c:pt>
                <c:pt idx="66171">
                  <c:v>-54.050699999999999</c:v>
                </c:pt>
                <c:pt idx="66172">
                  <c:v>-55.123100000000029</c:v>
                </c:pt>
                <c:pt idx="66173">
                  <c:v>-56.189900000000002</c:v>
                </c:pt>
                <c:pt idx="66174">
                  <c:v>-57.251000000000005</c:v>
                </c:pt>
                <c:pt idx="66175">
                  <c:v>-58.3063</c:v>
                </c:pt>
                <c:pt idx="66176">
                  <c:v>-59.355699999999999</c:v>
                </c:pt>
                <c:pt idx="66177">
                  <c:v>-60.3994</c:v>
                </c:pt>
                <c:pt idx="66178">
                  <c:v>-61.437000000000005</c:v>
                </c:pt>
                <c:pt idx="66179">
                  <c:v>-62.468600000000002</c:v>
                </c:pt>
                <c:pt idx="66180">
                  <c:v>-63.494100000000003</c:v>
                </c:pt>
                <c:pt idx="66181">
                  <c:v>-64.513499999999993</c:v>
                </c:pt>
                <c:pt idx="66182">
                  <c:v>-65.526699999999991</c:v>
                </c:pt>
                <c:pt idx="66183">
                  <c:v>-66.533600000000007</c:v>
                </c:pt>
                <c:pt idx="66184">
                  <c:v>-67.534099999999995</c:v>
                </c:pt>
                <c:pt idx="66185">
                  <c:v>-68.528299999999987</c:v>
                </c:pt>
                <c:pt idx="66186">
                  <c:v>-69.516000000000005</c:v>
                </c:pt>
                <c:pt idx="66187">
                  <c:v>-70.49710000000006</c:v>
                </c:pt>
                <c:pt idx="66188">
                  <c:v>-71.471599999999995</c:v>
                </c:pt>
                <c:pt idx="66189">
                  <c:v>-72.439499999999995</c:v>
                </c:pt>
                <c:pt idx="66190">
                  <c:v>-73.400599999999997</c:v>
                </c:pt>
                <c:pt idx="66191">
                  <c:v>-74.354900000000001</c:v>
                </c:pt>
                <c:pt idx="66192">
                  <c:v>-75.302399999999949</c:v>
                </c:pt>
                <c:pt idx="66193">
                  <c:v>-76.242800000000003</c:v>
                </c:pt>
                <c:pt idx="66194">
                  <c:v>-77.176299999999998</c:v>
                </c:pt>
                <c:pt idx="66195">
                  <c:v>-78.102699999999999</c:v>
                </c:pt>
                <c:pt idx="66196">
                  <c:v>-79.021999999999991</c:v>
                </c:pt>
                <c:pt idx="66197">
                  <c:v>-79.934100000000058</c:v>
                </c:pt>
                <c:pt idx="66198">
                  <c:v>-80.838799999999978</c:v>
                </c:pt>
                <c:pt idx="66199">
                  <c:v>-81.7363</c:v>
                </c:pt>
                <c:pt idx="66200">
                  <c:v>-82.626299999999986</c:v>
                </c:pt>
                <c:pt idx="66201">
                  <c:v>-83.508799999999979</c:v>
                </c:pt>
                <c:pt idx="66202">
                  <c:v>-84.383799999999979</c:v>
                </c:pt>
                <c:pt idx="66203">
                  <c:v>-85.251199999999997</c:v>
                </c:pt>
                <c:pt idx="66204">
                  <c:v>-86.110900000000001</c:v>
                </c:pt>
                <c:pt idx="66205">
                  <c:v>-86.962800000000001</c:v>
                </c:pt>
                <c:pt idx="66206">
                  <c:v>-87.807000000000002</c:v>
                </c:pt>
                <c:pt idx="66207">
                  <c:v>-88.643199999999993</c:v>
                </c:pt>
                <c:pt idx="66208">
                  <c:v>-89.471500000000006</c:v>
                </c:pt>
                <c:pt idx="66209">
                  <c:v>-90.291700000000006</c:v>
                </c:pt>
                <c:pt idx="66210">
                  <c:v>-91.103899999999982</c:v>
                </c:pt>
                <c:pt idx="66211">
                  <c:v>-91.907900000000026</c:v>
                </c:pt>
                <c:pt idx="66212">
                  <c:v>-92.703700000000012</c:v>
                </c:pt>
                <c:pt idx="66213">
                  <c:v>-93.491200000000077</c:v>
                </c:pt>
                <c:pt idx="66214">
                  <c:v>-94.270299999999992</c:v>
                </c:pt>
                <c:pt idx="66215">
                  <c:v>-95.041100000000057</c:v>
                </c:pt>
                <c:pt idx="66216">
                  <c:v>-95.803299999999993</c:v>
                </c:pt>
                <c:pt idx="66217">
                  <c:v>-96.557000000000002</c:v>
                </c:pt>
                <c:pt idx="66218">
                  <c:v>-97.301999999999992</c:v>
                </c:pt>
                <c:pt idx="66219">
                  <c:v>-98.038299999999992</c:v>
                </c:pt>
                <c:pt idx="66220">
                  <c:v>-98.765900000000002</c:v>
                </c:pt>
                <c:pt idx="66221">
                  <c:v>-99.484600000000057</c:v>
                </c:pt>
                <c:pt idx="66222">
                  <c:v>-100.19499999999999</c:v>
                </c:pt>
                <c:pt idx="66223">
                  <c:v>-100.895</c:v>
                </c:pt>
                <c:pt idx="66224">
                  <c:v>-101.587</c:v>
                </c:pt>
                <c:pt idx="66225">
                  <c:v>-102.27</c:v>
                </c:pt>
                <c:pt idx="66226">
                  <c:v>-102.94400000000007</c:v>
                </c:pt>
                <c:pt idx="66227">
                  <c:v>-103.60799999999999</c:v>
                </c:pt>
                <c:pt idx="66228">
                  <c:v>-104.26300000000002</c:v>
                </c:pt>
                <c:pt idx="66229">
                  <c:v>-104.90900000000002</c:v>
                </c:pt>
                <c:pt idx="66230">
                  <c:v>-105.54600000000002</c:v>
                </c:pt>
                <c:pt idx="66231">
                  <c:v>-106.17299999999994</c:v>
                </c:pt>
                <c:pt idx="66232">
                  <c:v>-106.79</c:v>
                </c:pt>
                <c:pt idx="66233">
                  <c:v>-107.398</c:v>
                </c:pt>
                <c:pt idx="66234">
                  <c:v>-107.99600000000002</c:v>
                </c:pt>
                <c:pt idx="66235">
                  <c:v>-108.584</c:v>
                </c:pt>
                <c:pt idx="66236">
                  <c:v>-109.163</c:v>
                </c:pt>
                <c:pt idx="66237">
                  <c:v>-109.732</c:v>
                </c:pt>
                <c:pt idx="66238">
                  <c:v>-110.29100000000005</c:v>
                </c:pt>
                <c:pt idx="66239">
                  <c:v>-110.84</c:v>
                </c:pt>
                <c:pt idx="66240">
                  <c:v>-111.37899999999998</c:v>
                </c:pt>
                <c:pt idx="66241">
                  <c:v>-111.908</c:v>
                </c:pt>
                <c:pt idx="66242">
                  <c:v>-112.426</c:v>
                </c:pt>
                <c:pt idx="66243">
                  <c:v>-112.935</c:v>
                </c:pt>
                <c:pt idx="66244">
                  <c:v>-113.43300000000002</c:v>
                </c:pt>
                <c:pt idx="66245">
                  <c:v>-113.92100000000002</c:v>
                </c:pt>
                <c:pt idx="66246">
                  <c:v>-114.399</c:v>
                </c:pt>
                <c:pt idx="66247">
                  <c:v>-114.866</c:v>
                </c:pt>
                <c:pt idx="66248">
                  <c:v>-115.32299999999998</c:v>
                </c:pt>
                <c:pt idx="66249">
                  <c:v>-115.76900000000002</c:v>
                </c:pt>
                <c:pt idx="66250">
                  <c:v>-116.20399999999999</c:v>
                </c:pt>
                <c:pt idx="66251">
                  <c:v>-116.62899999999998</c:v>
                </c:pt>
                <c:pt idx="66252">
                  <c:v>-117.04400000000005</c:v>
                </c:pt>
                <c:pt idx="66253">
                  <c:v>-117.44700000000007</c:v>
                </c:pt>
                <c:pt idx="66254">
                  <c:v>-117.84</c:v>
                </c:pt>
                <c:pt idx="66255">
                  <c:v>-118.22199999999999</c:v>
                </c:pt>
                <c:pt idx="66256">
                  <c:v>-118.592</c:v>
                </c:pt>
                <c:pt idx="66257">
                  <c:v>-118.953</c:v>
                </c:pt>
                <c:pt idx="66258">
                  <c:v>-119.30200000000001</c:v>
                </c:pt>
                <c:pt idx="66259">
                  <c:v>-119.639</c:v>
                </c:pt>
                <c:pt idx="66260">
                  <c:v>-119.96599999999999</c:v>
                </c:pt>
                <c:pt idx="66261">
                  <c:v>-120.282</c:v>
                </c:pt>
                <c:pt idx="66262">
                  <c:v>-120.587</c:v>
                </c:pt>
                <c:pt idx="66263">
                  <c:v>-120.88</c:v>
                </c:pt>
                <c:pt idx="66264">
                  <c:v>-121.16200000000001</c:v>
                </c:pt>
                <c:pt idx="66265">
                  <c:v>-121.43300000000002</c:v>
                </c:pt>
                <c:pt idx="66266">
                  <c:v>-121.69199999999999</c:v>
                </c:pt>
                <c:pt idx="66267">
                  <c:v>-121.94000000000005</c:v>
                </c:pt>
                <c:pt idx="66268">
                  <c:v>-122.17599999999995</c:v>
                </c:pt>
                <c:pt idx="66269">
                  <c:v>-122.40100000000002</c:v>
                </c:pt>
                <c:pt idx="66270">
                  <c:v>-122.61499999999999</c:v>
                </c:pt>
                <c:pt idx="66271">
                  <c:v>-122.816</c:v>
                </c:pt>
                <c:pt idx="66272">
                  <c:v>-123.00700000000002</c:v>
                </c:pt>
                <c:pt idx="66273">
                  <c:v>-123.18499999999999</c:v>
                </c:pt>
                <c:pt idx="66274">
                  <c:v>-123.35199999999999</c:v>
                </c:pt>
                <c:pt idx="66275">
                  <c:v>-123.50700000000002</c:v>
                </c:pt>
                <c:pt idx="66276">
                  <c:v>-123.651</c:v>
                </c:pt>
                <c:pt idx="66277">
                  <c:v>-123.782</c:v>
                </c:pt>
                <c:pt idx="66278">
                  <c:v>-123.902</c:v>
                </c:pt>
                <c:pt idx="66279">
                  <c:v>-124.01</c:v>
                </c:pt>
                <c:pt idx="66280">
                  <c:v>-124.10599999999998</c:v>
                </c:pt>
                <c:pt idx="66281">
                  <c:v>-124.19</c:v>
                </c:pt>
                <c:pt idx="66282">
                  <c:v>-124.26300000000002</c:v>
                </c:pt>
                <c:pt idx="66283">
                  <c:v>-124.32299999999998</c:v>
                </c:pt>
                <c:pt idx="66284">
                  <c:v>-124.371</c:v>
                </c:pt>
                <c:pt idx="66285">
                  <c:v>-124.40700000000002</c:v>
                </c:pt>
                <c:pt idx="66286">
                  <c:v>-124.43100000000005</c:v>
                </c:pt>
                <c:pt idx="66287">
                  <c:v>-124.44300000000005</c:v>
                </c:pt>
                <c:pt idx="66288">
                  <c:v>-124.44300000000005</c:v>
                </c:pt>
                <c:pt idx="66289">
                  <c:v>-124.43100000000005</c:v>
                </c:pt>
                <c:pt idx="66290">
                  <c:v>-124.40700000000002</c:v>
                </c:pt>
                <c:pt idx="66291">
                  <c:v>-124.36999999999999</c:v>
                </c:pt>
                <c:pt idx="66292">
                  <c:v>-124.321</c:v>
                </c:pt>
                <c:pt idx="66293">
                  <c:v>-124.26</c:v>
                </c:pt>
                <c:pt idx="66294">
                  <c:v>-124.187</c:v>
                </c:pt>
                <c:pt idx="66295">
                  <c:v>-124.10199999999999</c:v>
                </c:pt>
                <c:pt idx="66296">
                  <c:v>-124.004</c:v>
                </c:pt>
                <c:pt idx="66297">
                  <c:v>-123.89400000000002</c:v>
                </c:pt>
                <c:pt idx="66298">
                  <c:v>-123.77200000000001</c:v>
                </c:pt>
                <c:pt idx="66299">
                  <c:v>-123.637</c:v>
                </c:pt>
                <c:pt idx="66300">
                  <c:v>-123.49000000000002</c:v>
                </c:pt>
                <c:pt idx="66301">
                  <c:v>-123.331</c:v>
                </c:pt>
                <c:pt idx="66302">
                  <c:v>-123.15900000000001</c:v>
                </c:pt>
                <c:pt idx="66303">
                  <c:v>-122.976</c:v>
                </c:pt>
                <c:pt idx="66304">
                  <c:v>-122.779</c:v>
                </c:pt>
                <c:pt idx="66305">
                  <c:v>-122.571</c:v>
                </c:pt>
                <c:pt idx="66306">
                  <c:v>-122.35</c:v>
                </c:pt>
                <c:pt idx="66307">
                  <c:v>-122.116</c:v>
                </c:pt>
                <c:pt idx="66308">
                  <c:v>-121.86999999999999</c:v>
                </c:pt>
                <c:pt idx="66309">
                  <c:v>-121.61199999999999</c:v>
                </c:pt>
                <c:pt idx="66310">
                  <c:v>-121.342</c:v>
                </c:pt>
                <c:pt idx="66311">
                  <c:v>-121.059</c:v>
                </c:pt>
                <c:pt idx="66312">
                  <c:v>-120.76300000000002</c:v>
                </c:pt>
                <c:pt idx="66313">
                  <c:v>-120.455</c:v>
                </c:pt>
                <c:pt idx="66314">
                  <c:v>-120.13500000000001</c:v>
                </c:pt>
                <c:pt idx="66315">
                  <c:v>-119.803</c:v>
                </c:pt>
                <c:pt idx="66316">
                  <c:v>-119.458</c:v>
                </c:pt>
                <c:pt idx="66317">
                  <c:v>-119.101</c:v>
                </c:pt>
                <c:pt idx="66318">
                  <c:v>-118.73099999999999</c:v>
                </c:pt>
                <c:pt idx="66319">
                  <c:v>-118.349</c:v>
                </c:pt>
                <c:pt idx="66320">
                  <c:v>-117.955</c:v>
                </c:pt>
                <c:pt idx="66321">
                  <c:v>-117.54900000000002</c:v>
                </c:pt>
                <c:pt idx="66322">
                  <c:v>-117.13</c:v>
                </c:pt>
                <c:pt idx="66323">
                  <c:v>-116.69799999999999</c:v>
                </c:pt>
                <c:pt idx="66324">
                  <c:v>-116.255</c:v>
                </c:pt>
                <c:pt idx="66325">
                  <c:v>-115.79900000000002</c:v>
                </c:pt>
                <c:pt idx="66326">
                  <c:v>-115.331</c:v>
                </c:pt>
                <c:pt idx="66327">
                  <c:v>-114.851</c:v>
                </c:pt>
                <c:pt idx="66328">
                  <c:v>-114.35899999999998</c:v>
                </c:pt>
                <c:pt idx="66329">
                  <c:v>-113.854</c:v>
                </c:pt>
                <c:pt idx="66330">
                  <c:v>-113.337</c:v>
                </c:pt>
                <c:pt idx="66331">
                  <c:v>-112.80800000000001</c:v>
                </c:pt>
                <c:pt idx="66332">
                  <c:v>-112.26700000000002</c:v>
                </c:pt>
                <c:pt idx="66333">
                  <c:v>-111.71400000000006</c:v>
                </c:pt>
                <c:pt idx="66334">
                  <c:v>-111.148</c:v>
                </c:pt>
                <c:pt idx="66335">
                  <c:v>-110.571</c:v>
                </c:pt>
                <c:pt idx="66336">
                  <c:v>-109.98099999999999</c:v>
                </c:pt>
                <c:pt idx="66337">
                  <c:v>-109.38</c:v>
                </c:pt>
                <c:pt idx="66338">
                  <c:v>-108.76700000000002</c:v>
                </c:pt>
                <c:pt idx="66339">
                  <c:v>-108.14100000000002</c:v>
                </c:pt>
                <c:pt idx="66340">
                  <c:v>-107.504</c:v>
                </c:pt>
                <c:pt idx="66341">
                  <c:v>-106.85499999999999</c:v>
                </c:pt>
                <c:pt idx="66342">
                  <c:v>-106.194</c:v>
                </c:pt>
                <c:pt idx="66343">
                  <c:v>-105.521</c:v>
                </c:pt>
                <c:pt idx="66344">
                  <c:v>-104.837</c:v>
                </c:pt>
                <c:pt idx="66345">
                  <c:v>-104.14</c:v>
                </c:pt>
                <c:pt idx="66346">
                  <c:v>-103.432</c:v>
                </c:pt>
                <c:pt idx="66347">
                  <c:v>-102.71299999999999</c:v>
                </c:pt>
                <c:pt idx="66348">
                  <c:v>-101.98099999999999</c:v>
                </c:pt>
                <c:pt idx="66349">
                  <c:v>-101.239</c:v>
                </c:pt>
                <c:pt idx="66350">
                  <c:v>-100.48399999999999</c:v>
                </c:pt>
                <c:pt idx="66351">
                  <c:v>-99.718500000000006</c:v>
                </c:pt>
                <c:pt idx="66352">
                  <c:v>-98.941300000000027</c:v>
                </c:pt>
                <c:pt idx="66353">
                  <c:v>-98.152599999999978</c:v>
                </c:pt>
                <c:pt idx="66354">
                  <c:v>-97.352499999999978</c:v>
                </c:pt>
                <c:pt idx="66355">
                  <c:v>-96.541300000000007</c:v>
                </c:pt>
                <c:pt idx="66356">
                  <c:v>-95.718700000000013</c:v>
                </c:pt>
                <c:pt idx="66357">
                  <c:v>-94.884900000000002</c:v>
                </c:pt>
                <c:pt idx="66358">
                  <c:v>-94.04</c:v>
                </c:pt>
                <c:pt idx="66359">
                  <c:v>-93.183999999999983</c:v>
                </c:pt>
                <c:pt idx="66360">
                  <c:v>-92.316999999999993</c:v>
                </c:pt>
                <c:pt idx="66361">
                  <c:v>-91.438900000000004</c:v>
                </c:pt>
                <c:pt idx="66362">
                  <c:v>-90.549899999999994</c:v>
                </c:pt>
                <c:pt idx="66363">
                  <c:v>-89.650099999999981</c:v>
                </c:pt>
                <c:pt idx="66364">
                  <c:v>-88.739500000000007</c:v>
                </c:pt>
                <c:pt idx="66365">
                  <c:v>-87.818000000000012</c:v>
                </c:pt>
                <c:pt idx="66366">
                  <c:v>-86.885899999999978</c:v>
                </c:pt>
                <c:pt idx="66367">
                  <c:v>-85.943100000000058</c:v>
                </c:pt>
                <c:pt idx="66368">
                  <c:v>-84.989800000000002</c:v>
                </c:pt>
                <c:pt idx="66369">
                  <c:v>-84.025899999999979</c:v>
                </c:pt>
                <c:pt idx="66370">
                  <c:v>-83.051599999999993</c:v>
                </c:pt>
                <c:pt idx="66371">
                  <c:v>-82.066900000000004</c:v>
                </c:pt>
                <c:pt idx="66372">
                  <c:v>-81.071899999999999</c:v>
                </c:pt>
                <c:pt idx="66373">
                  <c:v>-80.066599999999994</c:v>
                </c:pt>
                <c:pt idx="66374">
                  <c:v>-79.051100000000005</c:v>
                </c:pt>
                <c:pt idx="66375">
                  <c:v>-78.02549999999998</c:v>
                </c:pt>
                <c:pt idx="66376">
                  <c:v>-76.989800000000002</c:v>
                </c:pt>
                <c:pt idx="66377">
                  <c:v>-75.94420000000008</c:v>
                </c:pt>
                <c:pt idx="66378">
                  <c:v>-74.888599999999983</c:v>
                </c:pt>
                <c:pt idx="66379">
                  <c:v>-73.8232</c:v>
                </c:pt>
                <c:pt idx="66380">
                  <c:v>-72.748000000000005</c:v>
                </c:pt>
                <c:pt idx="66381">
                  <c:v>-71.663200000000003</c:v>
                </c:pt>
                <c:pt idx="66382">
                  <c:v>-70.568699999999993</c:v>
                </c:pt>
                <c:pt idx="66383">
                  <c:v>-69.464600000000075</c:v>
                </c:pt>
                <c:pt idx="66384">
                  <c:v>-68.351100000000002</c:v>
                </c:pt>
                <c:pt idx="66385">
                  <c:v>-67.228200000000001</c:v>
                </c:pt>
                <c:pt idx="66386">
                  <c:v>-66.0959</c:v>
                </c:pt>
                <c:pt idx="66387">
                  <c:v>-64.954499999999996</c:v>
                </c:pt>
                <c:pt idx="66388">
                  <c:v>-63.803800000000003</c:v>
                </c:pt>
                <c:pt idx="66389">
                  <c:v>-62.644100000000002</c:v>
                </c:pt>
                <c:pt idx="66390">
                  <c:v>-61.4754</c:v>
                </c:pt>
                <c:pt idx="66391">
                  <c:v>-60.297800000000002</c:v>
                </c:pt>
                <c:pt idx="66392">
                  <c:v>-59.1113</c:v>
                </c:pt>
                <c:pt idx="66393">
                  <c:v>-57.9161</c:v>
                </c:pt>
                <c:pt idx="66394">
                  <c:v>-56.712100000000028</c:v>
                </c:pt>
                <c:pt idx="66395">
                  <c:v>-55.499700000000011</c:v>
                </c:pt>
                <c:pt idx="66396">
                  <c:v>-54.278700000000029</c:v>
                </c:pt>
                <c:pt idx="66397">
                  <c:v>-53.049200000000006</c:v>
                </c:pt>
                <c:pt idx="66398">
                  <c:v>-51.811499999999995</c:v>
                </c:pt>
                <c:pt idx="66399">
                  <c:v>-50.565500000000029</c:v>
                </c:pt>
                <c:pt idx="66400">
                  <c:v>-49.311299999999996</c:v>
                </c:pt>
                <c:pt idx="66401">
                  <c:v>-48.049100000000003</c:v>
                </c:pt>
                <c:pt idx="66402">
                  <c:v>-46.779000000000003</c:v>
                </c:pt>
                <c:pt idx="66403">
                  <c:v>-45.500900000000001</c:v>
                </c:pt>
                <c:pt idx="66404">
                  <c:v>-44.215000000000003</c:v>
                </c:pt>
                <c:pt idx="66405">
                  <c:v>-42.921400000000006</c:v>
                </c:pt>
                <c:pt idx="66406">
                  <c:v>-41.620200000000011</c:v>
                </c:pt>
                <c:pt idx="66407">
                  <c:v>-40.311499999999995</c:v>
                </c:pt>
                <c:pt idx="66408">
                  <c:v>-38.995300000000029</c:v>
                </c:pt>
                <c:pt idx="66409">
                  <c:v>-37.671800000000005</c:v>
                </c:pt>
                <c:pt idx="66410">
                  <c:v>-36.341000000000001</c:v>
                </c:pt>
                <c:pt idx="66411">
                  <c:v>-35.003100000000003</c:v>
                </c:pt>
                <c:pt idx="66412">
                  <c:v>-33.658100000000012</c:v>
                </c:pt>
                <c:pt idx="66413">
                  <c:v>-32.306200000000004</c:v>
                </c:pt>
                <c:pt idx="66414">
                  <c:v>-30.947399999999977</c:v>
                </c:pt>
                <c:pt idx="66415">
                  <c:v>-29.581800000000001</c:v>
                </c:pt>
                <c:pt idx="66416">
                  <c:v>-28.209599999999977</c:v>
                </c:pt>
                <c:pt idx="66417">
                  <c:v>-26.830800000000014</c:v>
                </c:pt>
                <c:pt idx="66418">
                  <c:v>-25.445499999999971</c:v>
                </c:pt>
                <c:pt idx="66419">
                  <c:v>-24.053799999999981</c:v>
                </c:pt>
                <c:pt idx="66420">
                  <c:v>-22.655899999999999</c:v>
                </c:pt>
                <c:pt idx="66421">
                  <c:v>-21.2517</c:v>
                </c:pt>
                <c:pt idx="66422">
                  <c:v>-19.8415</c:v>
                </c:pt>
                <c:pt idx="66423">
                  <c:v>-18.425299999999982</c:v>
                </c:pt>
                <c:pt idx="66424">
                  <c:v>-17.0032</c:v>
                </c:pt>
                <c:pt idx="66425">
                  <c:v>-15.5753</c:v>
                </c:pt>
                <c:pt idx="66426">
                  <c:v>-14.1418</c:v>
                </c:pt>
                <c:pt idx="66427">
                  <c:v>-12.7026</c:v>
                </c:pt>
                <c:pt idx="66428">
                  <c:v>-11.258000000000001</c:v>
                </c:pt>
                <c:pt idx="66429">
                  <c:v>-9.8079300000000007</c:v>
                </c:pt>
                <c:pt idx="66430">
                  <c:v>-8.3526000000000078</c:v>
                </c:pt>
                <c:pt idx="66431">
                  <c:v>-6.8921599999999961</c:v>
                </c:pt>
                <c:pt idx="66432">
                  <c:v>-5.4266300000000003</c:v>
                </c:pt>
                <c:pt idx="66433">
                  <c:v>-3.9561199999999981</c:v>
                </c:pt>
                <c:pt idx="66434">
                  <c:v>-2.4807299999999999</c:v>
                </c:pt>
                <c:pt idx="66435">
                  <c:v>-1.00051</c:v>
                </c:pt>
                <c:pt idx="66436">
                  <c:v>0.48427700000000001</c:v>
                </c:pt>
                <c:pt idx="66437">
                  <c:v>1.97363</c:v>
                </c:pt>
                <c:pt idx="66438">
                  <c:v>3.4674800000000001</c:v>
                </c:pt>
                <c:pt idx="66439">
                  <c:v>4.9656099999999999</c:v>
                </c:pt>
                <c:pt idx="66440">
                  <c:v>6.46807</c:v>
                </c:pt>
                <c:pt idx="66441">
                  <c:v>7.9746500000000013</c:v>
                </c:pt>
                <c:pt idx="66442">
                  <c:v>9.4852100000000004</c:v>
                </c:pt>
                <c:pt idx="66443">
                  <c:v>10.9998</c:v>
                </c:pt>
                <c:pt idx="66444">
                  <c:v>12.5182</c:v>
                </c:pt>
                <c:pt idx="66445">
                  <c:v>14.0403</c:v>
                </c:pt>
                <c:pt idx="66446">
                  <c:v>15.566000000000004</c:v>
                </c:pt>
                <c:pt idx="66447">
                  <c:v>17.095199999999977</c:v>
                </c:pt>
                <c:pt idx="66448">
                  <c:v>18.627800000000015</c:v>
                </c:pt>
                <c:pt idx="66449">
                  <c:v>20.163799999999977</c:v>
                </c:pt>
                <c:pt idx="66450">
                  <c:v>21.7029</c:v>
                </c:pt>
                <c:pt idx="66451">
                  <c:v>23.245199999999979</c:v>
                </c:pt>
                <c:pt idx="66452">
                  <c:v>24.790400000000002</c:v>
                </c:pt>
                <c:pt idx="66453">
                  <c:v>26.3385</c:v>
                </c:pt>
                <c:pt idx="66454">
                  <c:v>27.889399999999977</c:v>
                </c:pt>
                <c:pt idx="66455">
                  <c:v>29.44299999999998</c:v>
                </c:pt>
                <c:pt idx="66456">
                  <c:v>30.999099999999981</c:v>
                </c:pt>
                <c:pt idx="66457">
                  <c:v>32.557699999999997</c:v>
                </c:pt>
                <c:pt idx="66458">
                  <c:v>34.118700000000011</c:v>
                </c:pt>
                <c:pt idx="66459">
                  <c:v>35.681800000000003</c:v>
                </c:pt>
                <c:pt idx="66460">
                  <c:v>37.247300000000003</c:v>
                </c:pt>
                <c:pt idx="66461">
                  <c:v>38.814699999999995</c:v>
                </c:pt>
                <c:pt idx="66462">
                  <c:v>40.383999999999993</c:v>
                </c:pt>
                <c:pt idx="66463">
                  <c:v>41.955200000000005</c:v>
                </c:pt>
                <c:pt idx="66464">
                  <c:v>43.52810000000003</c:v>
                </c:pt>
                <c:pt idx="66465">
                  <c:v>45.102600000000002</c:v>
                </c:pt>
                <c:pt idx="66466">
                  <c:v>46.678700000000013</c:v>
                </c:pt>
                <c:pt idx="66467">
                  <c:v>48.2562</c:v>
                </c:pt>
                <c:pt idx="66468">
                  <c:v>49.835000000000001</c:v>
                </c:pt>
                <c:pt idx="66469">
                  <c:v>51.414999999999999</c:v>
                </c:pt>
                <c:pt idx="66470">
                  <c:v>52.996200000000002</c:v>
                </c:pt>
                <c:pt idx="66471">
                  <c:v>54.578300000000013</c:v>
                </c:pt>
                <c:pt idx="66472">
                  <c:v>56.1614</c:v>
                </c:pt>
                <c:pt idx="66473">
                  <c:v>57.745200000000011</c:v>
                </c:pt>
                <c:pt idx="66474">
                  <c:v>59.329800000000006</c:v>
                </c:pt>
                <c:pt idx="66475">
                  <c:v>60.914899999999996</c:v>
                </c:pt>
                <c:pt idx="66476">
                  <c:v>62.500500000000002</c:v>
                </c:pt>
                <c:pt idx="66477">
                  <c:v>64.086600000000004</c:v>
                </c:pt>
                <c:pt idx="66478">
                  <c:v>65.672899999999942</c:v>
                </c:pt>
                <c:pt idx="66479">
                  <c:v>67.259399999999999</c:v>
                </c:pt>
                <c:pt idx="66480">
                  <c:v>68.846000000000004</c:v>
                </c:pt>
                <c:pt idx="66481">
                  <c:v>70.432599999999994</c:v>
                </c:pt>
                <c:pt idx="66482">
                  <c:v>72.019099999999995</c:v>
                </c:pt>
                <c:pt idx="66483">
                  <c:v>73.605399999999989</c:v>
                </c:pt>
                <c:pt idx="66484">
                  <c:v>75.191400000000002</c:v>
                </c:pt>
                <c:pt idx="66485">
                  <c:v>76.776899999999998</c:v>
                </c:pt>
                <c:pt idx="66486">
                  <c:v>78.361999999999995</c:v>
                </c:pt>
                <c:pt idx="66487">
                  <c:v>79.946500000000057</c:v>
                </c:pt>
                <c:pt idx="66488">
                  <c:v>81.530199999999994</c:v>
                </c:pt>
                <c:pt idx="66489">
                  <c:v>83.113100000000003</c:v>
                </c:pt>
                <c:pt idx="66490">
                  <c:v>84.6952</c:v>
                </c:pt>
                <c:pt idx="66491">
                  <c:v>86.276200000000003</c:v>
                </c:pt>
                <c:pt idx="66492">
                  <c:v>87.856200000000001</c:v>
                </c:pt>
                <c:pt idx="66493">
                  <c:v>89.435100000000006</c:v>
                </c:pt>
                <c:pt idx="66494">
                  <c:v>91.012500000000003</c:v>
                </c:pt>
                <c:pt idx="66495">
                  <c:v>92.588700000000003</c:v>
                </c:pt>
                <c:pt idx="66496">
                  <c:v>94.163299999999992</c:v>
                </c:pt>
                <c:pt idx="66497">
                  <c:v>95.736500000000007</c:v>
                </c:pt>
                <c:pt idx="66498">
                  <c:v>97.3078</c:v>
                </c:pt>
                <c:pt idx="66499">
                  <c:v>98.877600000000001</c:v>
                </c:pt>
                <c:pt idx="66500">
                  <c:v>100.44500000000002</c:v>
                </c:pt>
                <c:pt idx="66501">
                  <c:v>102.01100000000002</c:v>
                </c:pt>
                <c:pt idx="66502">
                  <c:v>103.57499999999999</c:v>
                </c:pt>
                <c:pt idx="66503">
                  <c:v>105.137</c:v>
                </c:pt>
                <c:pt idx="66504">
                  <c:v>106.697</c:v>
                </c:pt>
                <c:pt idx="66505">
                  <c:v>108.254</c:v>
                </c:pt>
                <c:pt idx="66506">
                  <c:v>109.809</c:v>
                </c:pt>
                <c:pt idx="66507">
                  <c:v>111.361</c:v>
                </c:pt>
                <c:pt idx="66508">
                  <c:v>112.91100000000006</c:v>
                </c:pt>
                <c:pt idx="66509">
                  <c:v>114.458</c:v>
                </c:pt>
                <c:pt idx="66510">
                  <c:v>116.003</c:v>
                </c:pt>
                <c:pt idx="66511">
                  <c:v>117.54400000000005</c:v>
                </c:pt>
                <c:pt idx="66512">
                  <c:v>119.083</c:v>
                </c:pt>
                <c:pt idx="66513">
                  <c:v>120.619</c:v>
                </c:pt>
                <c:pt idx="66514">
                  <c:v>122.151</c:v>
                </c:pt>
                <c:pt idx="66515">
                  <c:v>123.681</c:v>
                </c:pt>
                <c:pt idx="66516">
                  <c:v>125.20699999999999</c:v>
                </c:pt>
                <c:pt idx="66517">
                  <c:v>126.73</c:v>
                </c:pt>
                <c:pt idx="66518">
                  <c:v>128.24899999999997</c:v>
                </c:pt>
                <c:pt idx="66519">
                  <c:v>129.76499999999999</c:v>
                </c:pt>
                <c:pt idx="66520">
                  <c:v>131.27699999999999</c:v>
                </c:pt>
                <c:pt idx="66521">
                  <c:v>132.786</c:v>
                </c:pt>
                <c:pt idx="66522">
                  <c:v>134.291</c:v>
                </c:pt>
                <c:pt idx="66523">
                  <c:v>135.792</c:v>
                </c:pt>
                <c:pt idx="66524">
                  <c:v>137.28900000000002</c:v>
                </c:pt>
                <c:pt idx="66525">
                  <c:v>138.78300000000002</c:v>
                </c:pt>
                <c:pt idx="66526">
                  <c:v>140.27199999999999</c:v>
                </c:pt>
                <c:pt idx="66527">
                  <c:v>141.75700000000001</c:v>
                </c:pt>
                <c:pt idx="66528">
                  <c:v>143.238</c:v>
                </c:pt>
                <c:pt idx="66529">
                  <c:v>144.71399999999988</c:v>
                </c:pt>
                <c:pt idx="66530">
                  <c:v>146.18700000000001</c:v>
                </c:pt>
                <c:pt idx="66531">
                  <c:v>147.654</c:v>
                </c:pt>
                <c:pt idx="66532">
                  <c:v>149.11799999999999</c:v>
                </c:pt>
                <c:pt idx="66533">
                  <c:v>150.57599999999999</c:v>
                </c:pt>
                <c:pt idx="66534">
                  <c:v>152.03</c:v>
                </c:pt>
                <c:pt idx="66535">
                  <c:v>153.47999999999999</c:v>
                </c:pt>
                <c:pt idx="66536">
                  <c:v>154.92400000000001</c:v>
                </c:pt>
                <c:pt idx="66537">
                  <c:v>156.364</c:v>
                </c:pt>
                <c:pt idx="66538">
                  <c:v>157.798</c:v>
                </c:pt>
                <c:pt idx="66539">
                  <c:v>159.22800000000001</c:v>
                </c:pt>
                <c:pt idx="66540">
                  <c:v>160.65300000000002</c:v>
                </c:pt>
                <c:pt idx="66541">
                  <c:v>162.072</c:v>
                </c:pt>
                <c:pt idx="66542">
                  <c:v>163.4860000000001</c:v>
                </c:pt>
                <c:pt idx="66543">
                  <c:v>164.89500000000001</c:v>
                </c:pt>
                <c:pt idx="66544">
                  <c:v>166.29900000000001</c:v>
                </c:pt>
                <c:pt idx="66545">
                  <c:v>167.697</c:v>
                </c:pt>
                <c:pt idx="66546">
                  <c:v>169.09</c:v>
                </c:pt>
                <c:pt idx="66547">
                  <c:v>170.477</c:v>
                </c:pt>
                <c:pt idx="66548">
                  <c:v>171.85800000000012</c:v>
                </c:pt>
                <c:pt idx="66549">
                  <c:v>173.23399999999998</c:v>
                </c:pt>
                <c:pt idx="66550">
                  <c:v>174.60499999999999</c:v>
                </c:pt>
                <c:pt idx="66551">
                  <c:v>175.96900000000002</c:v>
                </c:pt>
                <c:pt idx="66552">
                  <c:v>177.32800000000012</c:v>
                </c:pt>
                <c:pt idx="66553">
                  <c:v>178.68</c:v>
                </c:pt>
                <c:pt idx="66554">
                  <c:v>180.02700000000004</c:v>
                </c:pt>
                <c:pt idx="66555">
                  <c:v>181.36800000000011</c:v>
                </c:pt>
                <c:pt idx="66556">
                  <c:v>182.702</c:v>
                </c:pt>
                <c:pt idx="66557">
                  <c:v>184.03100000000001</c:v>
                </c:pt>
                <c:pt idx="66558">
                  <c:v>185.35300000000001</c:v>
                </c:pt>
                <c:pt idx="66559">
                  <c:v>186.66900000000001</c:v>
                </c:pt>
                <c:pt idx="66560">
                  <c:v>187.97900000000001</c:v>
                </c:pt>
                <c:pt idx="66561">
                  <c:v>189.28200000000001</c:v>
                </c:pt>
                <c:pt idx="66562">
                  <c:v>190.57900000000001</c:v>
                </c:pt>
                <c:pt idx="66563">
                  <c:v>191.869</c:v>
                </c:pt>
                <c:pt idx="66564">
                  <c:v>193.15300000000002</c:v>
                </c:pt>
                <c:pt idx="66565">
                  <c:v>194.43100000000001</c:v>
                </c:pt>
                <c:pt idx="66566">
                  <c:v>195.702</c:v>
                </c:pt>
                <c:pt idx="66567">
                  <c:v>196.96600000000001</c:v>
                </c:pt>
                <c:pt idx="66568">
                  <c:v>198.22300000000001</c:v>
                </c:pt>
                <c:pt idx="66569">
                  <c:v>199.47399999999999</c:v>
                </c:pt>
                <c:pt idx="66570">
                  <c:v>200.71799999999999</c:v>
                </c:pt>
                <c:pt idx="66571">
                  <c:v>201.95500000000001</c:v>
                </c:pt>
                <c:pt idx="66572">
                  <c:v>203.185</c:v>
                </c:pt>
                <c:pt idx="66573">
                  <c:v>204.40800000000004</c:v>
                </c:pt>
                <c:pt idx="66574">
                  <c:v>205.624</c:v>
                </c:pt>
                <c:pt idx="66575">
                  <c:v>206.833</c:v>
                </c:pt>
                <c:pt idx="66576">
                  <c:v>208.035</c:v>
                </c:pt>
                <c:pt idx="66577">
                  <c:v>209.23</c:v>
                </c:pt>
                <c:pt idx="66578">
                  <c:v>210.417</c:v>
                </c:pt>
                <c:pt idx="66579">
                  <c:v>211.59800000000001</c:v>
                </c:pt>
                <c:pt idx="66580">
                  <c:v>212.77099999999999</c:v>
                </c:pt>
                <c:pt idx="66581">
                  <c:v>213.93700000000001</c:v>
                </c:pt>
                <c:pt idx="66582">
                  <c:v>215.096</c:v>
                </c:pt>
                <c:pt idx="66583">
                  <c:v>216.24699999999999</c:v>
                </c:pt>
                <c:pt idx="66584">
                  <c:v>217.3910000000001</c:v>
                </c:pt>
                <c:pt idx="66585">
                  <c:v>218.52700000000004</c:v>
                </c:pt>
                <c:pt idx="66586">
                  <c:v>219.65600000000001</c:v>
                </c:pt>
                <c:pt idx="66587">
                  <c:v>220.77699999999999</c:v>
                </c:pt>
                <c:pt idx="66588">
                  <c:v>221.8910000000001</c:v>
                </c:pt>
                <c:pt idx="66589">
                  <c:v>222.99700000000001</c:v>
                </c:pt>
                <c:pt idx="66590">
                  <c:v>224.096</c:v>
                </c:pt>
                <c:pt idx="66591">
                  <c:v>225.18600000000001</c:v>
                </c:pt>
                <c:pt idx="66592">
                  <c:v>226.26999999999998</c:v>
                </c:pt>
                <c:pt idx="66593">
                  <c:v>227.345</c:v>
                </c:pt>
                <c:pt idx="66594">
                  <c:v>228.41300000000001</c:v>
                </c:pt>
                <c:pt idx="66595">
                  <c:v>229.47300000000001</c:v>
                </c:pt>
                <c:pt idx="66596">
                  <c:v>230.52500000000001</c:v>
                </c:pt>
                <c:pt idx="66597">
                  <c:v>231.56900000000002</c:v>
                </c:pt>
                <c:pt idx="66598">
                  <c:v>232.60499999999999</c:v>
                </c:pt>
                <c:pt idx="66599">
                  <c:v>233.63300000000001</c:v>
                </c:pt>
                <c:pt idx="66600">
                  <c:v>234.654</c:v>
                </c:pt>
                <c:pt idx="66601">
                  <c:v>235.666</c:v>
                </c:pt>
                <c:pt idx="66602">
                  <c:v>236.67099999999999</c:v>
                </c:pt>
                <c:pt idx="66603">
                  <c:v>237.667</c:v>
                </c:pt>
                <c:pt idx="66604">
                  <c:v>238.655</c:v>
                </c:pt>
                <c:pt idx="66605">
                  <c:v>239.636</c:v>
                </c:pt>
                <c:pt idx="66606">
                  <c:v>240.608</c:v>
                </c:pt>
                <c:pt idx="66607">
                  <c:v>241.572</c:v>
                </c:pt>
                <c:pt idx="66608">
                  <c:v>242.52800000000011</c:v>
                </c:pt>
                <c:pt idx="66609">
                  <c:v>243.47499999999999</c:v>
                </c:pt>
                <c:pt idx="66610">
                  <c:v>244.41499999999999</c:v>
                </c:pt>
                <c:pt idx="66611">
                  <c:v>245.346</c:v>
                </c:pt>
                <c:pt idx="66612">
                  <c:v>246.26900000000001</c:v>
                </c:pt>
                <c:pt idx="66613">
                  <c:v>247.184</c:v>
                </c:pt>
                <c:pt idx="66614">
                  <c:v>248.09</c:v>
                </c:pt>
                <c:pt idx="66615">
                  <c:v>248.98800000000011</c:v>
                </c:pt>
                <c:pt idx="66616">
                  <c:v>249.87800000000001</c:v>
                </c:pt>
                <c:pt idx="66617">
                  <c:v>250.75899999999999</c:v>
                </c:pt>
                <c:pt idx="66618">
                  <c:v>251.63200000000001</c:v>
                </c:pt>
                <c:pt idx="66619">
                  <c:v>252.49700000000001</c:v>
                </c:pt>
                <c:pt idx="66620">
                  <c:v>253.35300000000001</c:v>
                </c:pt>
                <c:pt idx="66621">
                  <c:v>254.20099999999999</c:v>
                </c:pt>
                <c:pt idx="66622">
                  <c:v>255.04</c:v>
                </c:pt>
                <c:pt idx="66623">
                  <c:v>255.87100000000001</c:v>
                </c:pt>
                <c:pt idx="66624">
                  <c:v>256.69299999999993</c:v>
                </c:pt>
                <c:pt idx="66625">
                  <c:v>257.50700000000001</c:v>
                </c:pt>
                <c:pt idx="66626">
                  <c:v>258.31200000000001</c:v>
                </c:pt>
                <c:pt idx="66627">
                  <c:v>259.10899999999975</c:v>
                </c:pt>
                <c:pt idx="66628">
                  <c:v>259.89699999999965</c:v>
                </c:pt>
                <c:pt idx="66629">
                  <c:v>260.67700000000002</c:v>
                </c:pt>
                <c:pt idx="66630">
                  <c:v>261.44799999999975</c:v>
                </c:pt>
                <c:pt idx="66631">
                  <c:v>262.20999999999975</c:v>
                </c:pt>
                <c:pt idx="66632">
                  <c:v>262.964</c:v>
                </c:pt>
                <c:pt idx="66633">
                  <c:v>263.70999999999975</c:v>
                </c:pt>
                <c:pt idx="66634">
                  <c:v>264.44600000000003</c:v>
                </c:pt>
                <c:pt idx="66635">
                  <c:v>265.17399999999975</c:v>
                </c:pt>
                <c:pt idx="66636">
                  <c:v>265.89400000000001</c:v>
                </c:pt>
                <c:pt idx="66637">
                  <c:v>266.60399999999993</c:v>
                </c:pt>
                <c:pt idx="66638">
                  <c:v>267.30599999999993</c:v>
                </c:pt>
                <c:pt idx="66639">
                  <c:v>268</c:v>
                </c:pt>
                <c:pt idx="66640">
                  <c:v>268.685</c:v>
                </c:pt>
                <c:pt idx="66641">
                  <c:v>269.36099999999999</c:v>
                </c:pt>
                <c:pt idx="66642">
                  <c:v>270.02799999999979</c:v>
                </c:pt>
                <c:pt idx="66643">
                  <c:v>270.68599999999975</c:v>
                </c:pt>
                <c:pt idx="66644">
                  <c:v>271.33599999999979</c:v>
                </c:pt>
                <c:pt idx="66645">
                  <c:v>271.97699999999958</c:v>
                </c:pt>
                <c:pt idx="66646">
                  <c:v>272.61</c:v>
                </c:pt>
                <c:pt idx="66647">
                  <c:v>273.23299999999978</c:v>
                </c:pt>
                <c:pt idx="66648">
                  <c:v>273.84800000000001</c:v>
                </c:pt>
                <c:pt idx="66649">
                  <c:v>274.45400000000001</c:v>
                </c:pt>
                <c:pt idx="66650">
                  <c:v>275.05099999999999</c:v>
                </c:pt>
                <c:pt idx="66651">
                  <c:v>275.64000000000021</c:v>
                </c:pt>
                <c:pt idx="66652">
                  <c:v>276.22000000000003</c:v>
                </c:pt>
                <c:pt idx="66653">
                  <c:v>276.79099999999966</c:v>
                </c:pt>
                <c:pt idx="66654">
                  <c:v>277.35300000000001</c:v>
                </c:pt>
                <c:pt idx="66655">
                  <c:v>277.90599999999978</c:v>
                </c:pt>
                <c:pt idx="66656">
                  <c:v>278.45099999999979</c:v>
                </c:pt>
                <c:pt idx="66657">
                  <c:v>278.98699999999963</c:v>
                </c:pt>
                <c:pt idx="66658">
                  <c:v>279.51400000000001</c:v>
                </c:pt>
                <c:pt idx="66659">
                  <c:v>280.03199999999958</c:v>
                </c:pt>
                <c:pt idx="66660">
                  <c:v>280.541</c:v>
                </c:pt>
                <c:pt idx="66661">
                  <c:v>281.04199999999975</c:v>
                </c:pt>
                <c:pt idx="66662">
                  <c:v>281.53299999999979</c:v>
                </c:pt>
                <c:pt idx="66663">
                  <c:v>282.01599999999979</c:v>
                </c:pt>
                <c:pt idx="66664">
                  <c:v>282.48999999999978</c:v>
                </c:pt>
                <c:pt idx="66665">
                  <c:v>282.95499999999993</c:v>
                </c:pt>
                <c:pt idx="66666">
                  <c:v>283.41199999999958</c:v>
                </c:pt>
                <c:pt idx="66667">
                  <c:v>283.85899999999975</c:v>
                </c:pt>
                <c:pt idx="66668">
                  <c:v>284.29799999999977</c:v>
                </c:pt>
                <c:pt idx="66669">
                  <c:v>284.72799999999978</c:v>
                </c:pt>
                <c:pt idx="66670">
                  <c:v>285.14900000000023</c:v>
                </c:pt>
                <c:pt idx="66671">
                  <c:v>285.56099999999975</c:v>
                </c:pt>
                <c:pt idx="66672">
                  <c:v>285.964</c:v>
                </c:pt>
                <c:pt idx="66673">
                  <c:v>286.35899999999975</c:v>
                </c:pt>
                <c:pt idx="66674">
                  <c:v>286.745</c:v>
                </c:pt>
                <c:pt idx="66675">
                  <c:v>287.12200000000001</c:v>
                </c:pt>
                <c:pt idx="66676">
                  <c:v>287.48999999999978</c:v>
                </c:pt>
                <c:pt idx="66677">
                  <c:v>287.84899999999999</c:v>
                </c:pt>
                <c:pt idx="66678">
                  <c:v>288.19900000000001</c:v>
                </c:pt>
                <c:pt idx="66679">
                  <c:v>288.541</c:v>
                </c:pt>
                <c:pt idx="66680">
                  <c:v>288.87400000000002</c:v>
                </c:pt>
                <c:pt idx="66681">
                  <c:v>289.19799999999975</c:v>
                </c:pt>
                <c:pt idx="66682">
                  <c:v>289.51299999999975</c:v>
                </c:pt>
                <c:pt idx="66683">
                  <c:v>289.81900000000002</c:v>
                </c:pt>
                <c:pt idx="66684">
                  <c:v>290.11599999999999</c:v>
                </c:pt>
                <c:pt idx="66685">
                  <c:v>290.40499999999975</c:v>
                </c:pt>
                <c:pt idx="66686">
                  <c:v>290.685</c:v>
                </c:pt>
                <c:pt idx="66687">
                  <c:v>290.95599999999979</c:v>
                </c:pt>
                <c:pt idx="66688">
                  <c:v>291.21799999999979</c:v>
                </c:pt>
                <c:pt idx="66689">
                  <c:v>291.47099999999978</c:v>
                </c:pt>
                <c:pt idx="66690">
                  <c:v>291.71599999999978</c:v>
                </c:pt>
                <c:pt idx="66691">
                  <c:v>291.952</c:v>
                </c:pt>
                <c:pt idx="66692">
                  <c:v>292.17899999999975</c:v>
                </c:pt>
                <c:pt idx="66693">
                  <c:v>292.39699999999965</c:v>
                </c:pt>
                <c:pt idx="66694">
                  <c:v>292.60700000000008</c:v>
                </c:pt>
                <c:pt idx="66695">
                  <c:v>292.80700000000002</c:v>
                </c:pt>
                <c:pt idx="66696">
                  <c:v>292.99899999999963</c:v>
                </c:pt>
                <c:pt idx="66697">
                  <c:v>293.18200000000002</c:v>
                </c:pt>
                <c:pt idx="66698">
                  <c:v>293.35700000000008</c:v>
                </c:pt>
                <c:pt idx="66699">
                  <c:v>293.52199999999965</c:v>
                </c:pt>
                <c:pt idx="66700">
                  <c:v>293.67899999999975</c:v>
                </c:pt>
                <c:pt idx="66701">
                  <c:v>293.827</c:v>
                </c:pt>
                <c:pt idx="66702">
                  <c:v>293.96699999999959</c:v>
                </c:pt>
                <c:pt idx="66703">
                  <c:v>294.09699999999958</c:v>
                </c:pt>
                <c:pt idx="66704">
                  <c:v>294.21899999999965</c:v>
                </c:pt>
                <c:pt idx="66705">
                  <c:v>294.33300000000003</c:v>
                </c:pt>
                <c:pt idx="66706">
                  <c:v>294.43699999999961</c:v>
                </c:pt>
                <c:pt idx="66707">
                  <c:v>294.53299999999979</c:v>
                </c:pt>
                <c:pt idx="66708">
                  <c:v>294.62</c:v>
                </c:pt>
                <c:pt idx="66709">
                  <c:v>294.69799999999975</c:v>
                </c:pt>
                <c:pt idx="66710">
                  <c:v>294.76799999999974</c:v>
                </c:pt>
                <c:pt idx="66711">
                  <c:v>294.82900000000001</c:v>
                </c:pt>
                <c:pt idx="66712">
                  <c:v>294.88099999999974</c:v>
                </c:pt>
                <c:pt idx="66713">
                  <c:v>294.92499999999978</c:v>
                </c:pt>
                <c:pt idx="66714">
                  <c:v>294.95999999999975</c:v>
                </c:pt>
                <c:pt idx="66715">
                  <c:v>294.98599999999965</c:v>
                </c:pt>
                <c:pt idx="66716">
                  <c:v>295.00400000000002</c:v>
                </c:pt>
                <c:pt idx="66717">
                  <c:v>295.01299999999975</c:v>
                </c:pt>
                <c:pt idx="66718">
                  <c:v>295.01400000000001</c:v>
                </c:pt>
                <c:pt idx="66719">
                  <c:v>295.005</c:v>
                </c:pt>
                <c:pt idx="66720">
                  <c:v>294.98899999999958</c:v>
                </c:pt>
                <c:pt idx="66721">
                  <c:v>294.96299999999979</c:v>
                </c:pt>
                <c:pt idx="66722">
                  <c:v>294.92899999999958</c:v>
                </c:pt>
                <c:pt idx="66723">
                  <c:v>294.887</c:v>
                </c:pt>
                <c:pt idx="66724">
                  <c:v>294.83599999999979</c:v>
                </c:pt>
                <c:pt idx="66725">
                  <c:v>294.77599999999978</c:v>
                </c:pt>
                <c:pt idx="66726">
                  <c:v>294.70800000000003</c:v>
                </c:pt>
                <c:pt idx="66727">
                  <c:v>294.63099999999974</c:v>
                </c:pt>
                <c:pt idx="66728">
                  <c:v>294.54599999999999</c:v>
                </c:pt>
                <c:pt idx="66729">
                  <c:v>294.452</c:v>
                </c:pt>
                <c:pt idx="66730">
                  <c:v>294.35000000000002</c:v>
                </c:pt>
                <c:pt idx="66731">
                  <c:v>294.23899999999958</c:v>
                </c:pt>
                <c:pt idx="66732">
                  <c:v>294.12</c:v>
                </c:pt>
                <c:pt idx="66733">
                  <c:v>293.99199999999962</c:v>
                </c:pt>
                <c:pt idx="66734">
                  <c:v>293.85500000000002</c:v>
                </c:pt>
                <c:pt idx="66735">
                  <c:v>293.71099999999979</c:v>
                </c:pt>
                <c:pt idx="66736">
                  <c:v>293.55799999999999</c:v>
                </c:pt>
                <c:pt idx="66737">
                  <c:v>293.39599999999979</c:v>
                </c:pt>
                <c:pt idx="66738">
                  <c:v>293.22599999999977</c:v>
                </c:pt>
                <c:pt idx="66739">
                  <c:v>293.04700000000008</c:v>
                </c:pt>
                <c:pt idx="66740">
                  <c:v>292.86099999999999</c:v>
                </c:pt>
                <c:pt idx="66741">
                  <c:v>292.66500000000002</c:v>
                </c:pt>
                <c:pt idx="66742">
                  <c:v>292.46199999999965</c:v>
                </c:pt>
                <c:pt idx="66743">
                  <c:v>292.25</c:v>
                </c:pt>
                <c:pt idx="66744">
                  <c:v>292.029</c:v>
                </c:pt>
                <c:pt idx="66745">
                  <c:v>291.80099999999999</c:v>
                </c:pt>
                <c:pt idx="66746">
                  <c:v>291.56400000000002</c:v>
                </c:pt>
                <c:pt idx="66747">
                  <c:v>291.31799999999993</c:v>
                </c:pt>
                <c:pt idx="66748">
                  <c:v>291.065</c:v>
                </c:pt>
                <c:pt idx="66749">
                  <c:v>290.803</c:v>
                </c:pt>
                <c:pt idx="66750">
                  <c:v>290.53299999999979</c:v>
                </c:pt>
                <c:pt idx="66751">
                  <c:v>290.25400000000002</c:v>
                </c:pt>
                <c:pt idx="66752">
                  <c:v>289.96799999999979</c:v>
                </c:pt>
                <c:pt idx="66753">
                  <c:v>289.673</c:v>
                </c:pt>
                <c:pt idx="66754">
                  <c:v>289.37</c:v>
                </c:pt>
                <c:pt idx="66755">
                  <c:v>289.05900000000008</c:v>
                </c:pt>
                <c:pt idx="66756">
                  <c:v>288.73899999999958</c:v>
                </c:pt>
                <c:pt idx="66757">
                  <c:v>288.41099999999977</c:v>
                </c:pt>
                <c:pt idx="66758">
                  <c:v>288.07599999999979</c:v>
                </c:pt>
                <c:pt idx="66759">
                  <c:v>287.73200000000003</c:v>
                </c:pt>
                <c:pt idx="66760">
                  <c:v>287.38</c:v>
                </c:pt>
                <c:pt idx="66761">
                  <c:v>287.02</c:v>
                </c:pt>
                <c:pt idx="66762">
                  <c:v>286.65100000000001</c:v>
                </c:pt>
                <c:pt idx="66763">
                  <c:v>286.27499999999975</c:v>
                </c:pt>
                <c:pt idx="66764">
                  <c:v>285.89099999999979</c:v>
                </c:pt>
                <c:pt idx="66765">
                  <c:v>285.49799999999965</c:v>
                </c:pt>
                <c:pt idx="66766">
                  <c:v>285.09799999999979</c:v>
                </c:pt>
                <c:pt idx="66767">
                  <c:v>284.68900000000002</c:v>
                </c:pt>
                <c:pt idx="66768">
                  <c:v>284.2729999999998</c:v>
                </c:pt>
                <c:pt idx="66769">
                  <c:v>283.84899999999999</c:v>
                </c:pt>
                <c:pt idx="66770">
                  <c:v>283.41599999999966</c:v>
                </c:pt>
                <c:pt idx="66771">
                  <c:v>282.97599999999977</c:v>
                </c:pt>
                <c:pt idx="66772">
                  <c:v>282.52799999999979</c:v>
                </c:pt>
                <c:pt idx="66773">
                  <c:v>282.072</c:v>
                </c:pt>
                <c:pt idx="66774">
                  <c:v>281.608</c:v>
                </c:pt>
                <c:pt idx="66775">
                  <c:v>281.1359999999998</c:v>
                </c:pt>
                <c:pt idx="66776">
                  <c:v>280.65600000000001</c:v>
                </c:pt>
                <c:pt idx="66777">
                  <c:v>280.16899999999993</c:v>
                </c:pt>
                <c:pt idx="66778">
                  <c:v>279.67399999999975</c:v>
                </c:pt>
                <c:pt idx="66779">
                  <c:v>279.17099999999999</c:v>
                </c:pt>
                <c:pt idx="66780">
                  <c:v>278.66000000000008</c:v>
                </c:pt>
                <c:pt idx="66781">
                  <c:v>278.14100000000002</c:v>
                </c:pt>
                <c:pt idx="66782">
                  <c:v>277.61500000000001</c:v>
                </c:pt>
                <c:pt idx="66783">
                  <c:v>277.08099999999979</c:v>
                </c:pt>
                <c:pt idx="66784">
                  <c:v>276.54000000000002</c:v>
                </c:pt>
                <c:pt idx="66785">
                  <c:v>275.98999999999978</c:v>
                </c:pt>
                <c:pt idx="66786">
                  <c:v>275.43299999999965</c:v>
                </c:pt>
                <c:pt idx="66787">
                  <c:v>274.86900000000026</c:v>
                </c:pt>
                <c:pt idx="66788">
                  <c:v>274.29700000000003</c:v>
                </c:pt>
                <c:pt idx="66789">
                  <c:v>273.71699999999959</c:v>
                </c:pt>
                <c:pt idx="66790">
                  <c:v>273.13</c:v>
                </c:pt>
                <c:pt idx="66791">
                  <c:v>272.53599999999977</c:v>
                </c:pt>
                <c:pt idx="66792">
                  <c:v>271.93400000000003</c:v>
                </c:pt>
                <c:pt idx="66793">
                  <c:v>271.32400000000001</c:v>
                </c:pt>
                <c:pt idx="66794">
                  <c:v>270.70699999999965</c:v>
                </c:pt>
                <c:pt idx="66795">
                  <c:v>270.08300000000003</c:v>
                </c:pt>
                <c:pt idx="66796">
                  <c:v>269.45099999999979</c:v>
                </c:pt>
                <c:pt idx="66797">
                  <c:v>268.81200000000001</c:v>
                </c:pt>
                <c:pt idx="66798">
                  <c:v>268.16500000000002</c:v>
                </c:pt>
                <c:pt idx="66799">
                  <c:v>267.512</c:v>
                </c:pt>
                <c:pt idx="66800">
                  <c:v>266.851</c:v>
                </c:pt>
                <c:pt idx="66801">
                  <c:v>266.18200000000002</c:v>
                </c:pt>
                <c:pt idx="66802">
                  <c:v>265.50700000000001</c:v>
                </c:pt>
                <c:pt idx="66803">
                  <c:v>264.82400000000001</c:v>
                </c:pt>
                <c:pt idx="66804">
                  <c:v>264.13400000000001</c:v>
                </c:pt>
                <c:pt idx="66805">
                  <c:v>263.43699999999961</c:v>
                </c:pt>
                <c:pt idx="66806">
                  <c:v>262.73299999999978</c:v>
                </c:pt>
                <c:pt idx="66807">
                  <c:v>262.02199999999965</c:v>
                </c:pt>
                <c:pt idx="66808">
                  <c:v>261.30399999999975</c:v>
                </c:pt>
                <c:pt idx="66809">
                  <c:v>260.57799999999975</c:v>
                </c:pt>
                <c:pt idx="66810">
                  <c:v>259.846</c:v>
                </c:pt>
                <c:pt idx="66811">
                  <c:v>259.10700000000008</c:v>
                </c:pt>
                <c:pt idx="66812">
                  <c:v>258.36099999999999</c:v>
                </c:pt>
                <c:pt idx="66813">
                  <c:v>257.608</c:v>
                </c:pt>
                <c:pt idx="66814">
                  <c:v>256.84800000000001</c:v>
                </c:pt>
                <c:pt idx="66815">
                  <c:v>256.08099999999979</c:v>
                </c:pt>
                <c:pt idx="66816">
                  <c:v>255.30800000000011</c:v>
                </c:pt>
                <c:pt idx="66817">
                  <c:v>254.52700000000004</c:v>
                </c:pt>
                <c:pt idx="66818">
                  <c:v>253.73999999999998</c:v>
                </c:pt>
                <c:pt idx="66819">
                  <c:v>252.947</c:v>
                </c:pt>
                <c:pt idx="66820">
                  <c:v>252.14599999999999</c:v>
                </c:pt>
                <c:pt idx="66821">
                  <c:v>251.339</c:v>
                </c:pt>
                <c:pt idx="66822">
                  <c:v>250.52600000000001</c:v>
                </c:pt>
                <c:pt idx="66823">
                  <c:v>249.70499999999998</c:v>
                </c:pt>
                <c:pt idx="66824">
                  <c:v>248.87900000000002</c:v>
                </c:pt>
                <c:pt idx="66825">
                  <c:v>248.04599999999999</c:v>
                </c:pt>
                <c:pt idx="66826">
                  <c:v>247.20599999999999</c:v>
                </c:pt>
                <c:pt idx="66827">
                  <c:v>246.36</c:v>
                </c:pt>
                <c:pt idx="66828">
                  <c:v>245.50700000000001</c:v>
                </c:pt>
                <c:pt idx="66829">
                  <c:v>244.64899999999997</c:v>
                </c:pt>
                <c:pt idx="66830">
                  <c:v>243.78399999999999</c:v>
                </c:pt>
                <c:pt idx="66831">
                  <c:v>242.91200000000001</c:v>
                </c:pt>
                <c:pt idx="66832">
                  <c:v>242.035</c:v>
                </c:pt>
                <c:pt idx="66833">
                  <c:v>241.15100000000001</c:v>
                </c:pt>
                <c:pt idx="66834">
                  <c:v>240.261</c:v>
                </c:pt>
                <c:pt idx="66835">
                  <c:v>239.36500000000001</c:v>
                </c:pt>
                <c:pt idx="66836">
                  <c:v>238.46300000000002</c:v>
                </c:pt>
                <c:pt idx="66837">
                  <c:v>237.55500000000001</c:v>
                </c:pt>
                <c:pt idx="66838">
                  <c:v>236.64099999999999</c:v>
                </c:pt>
                <c:pt idx="66839">
                  <c:v>235.72</c:v>
                </c:pt>
                <c:pt idx="66840">
                  <c:v>234.79399999999998</c:v>
                </c:pt>
                <c:pt idx="66841">
                  <c:v>233.863</c:v>
                </c:pt>
                <c:pt idx="66842">
                  <c:v>232.92500000000001</c:v>
                </c:pt>
                <c:pt idx="66843">
                  <c:v>231.98200000000011</c:v>
                </c:pt>
                <c:pt idx="66844">
                  <c:v>231.03200000000001</c:v>
                </c:pt>
                <c:pt idx="66845">
                  <c:v>230.078</c:v>
                </c:pt>
                <c:pt idx="66846">
                  <c:v>229.11699999999999</c:v>
                </c:pt>
                <c:pt idx="66847">
                  <c:v>228.15100000000001</c:v>
                </c:pt>
                <c:pt idx="66848">
                  <c:v>227.17899999999997</c:v>
                </c:pt>
                <c:pt idx="66849">
                  <c:v>226.202</c:v>
                </c:pt>
                <c:pt idx="66850">
                  <c:v>225.21899999999999</c:v>
                </c:pt>
                <c:pt idx="66851">
                  <c:v>224.23099999999999</c:v>
                </c:pt>
                <c:pt idx="66852">
                  <c:v>223.238</c:v>
                </c:pt>
                <c:pt idx="66853">
                  <c:v>222.239</c:v>
                </c:pt>
                <c:pt idx="66854">
                  <c:v>221.23499999999999</c:v>
                </c:pt>
                <c:pt idx="66855">
                  <c:v>220.226</c:v>
                </c:pt>
                <c:pt idx="66856">
                  <c:v>219.21199999999999</c:v>
                </c:pt>
                <c:pt idx="66857">
                  <c:v>218.19200000000001</c:v>
                </c:pt>
                <c:pt idx="66858">
                  <c:v>217.167</c:v>
                </c:pt>
                <c:pt idx="66859">
                  <c:v>216.13800000000001</c:v>
                </c:pt>
                <c:pt idx="66860">
                  <c:v>215.10300000000001</c:v>
                </c:pt>
                <c:pt idx="66861">
                  <c:v>214.06399999999999</c:v>
                </c:pt>
                <c:pt idx="66862">
                  <c:v>213.01900000000001</c:v>
                </c:pt>
                <c:pt idx="66863">
                  <c:v>211.97</c:v>
                </c:pt>
                <c:pt idx="66864">
                  <c:v>210.916</c:v>
                </c:pt>
                <c:pt idx="66865">
                  <c:v>209.85700000000011</c:v>
                </c:pt>
                <c:pt idx="66866">
                  <c:v>208.79300000000001</c:v>
                </c:pt>
                <c:pt idx="66867">
                  <c:v>207.72499999999999</c:v>
                </c:pt>
                <c:pt idx="66868">
                  <c:v>206.65300000000002</c:v>
                </c:pt>
                <c:pt idx="66869">
                  <c:v>205.57599999999999</c:v>
                </c:pt>
                <c:pt idx="66870">
                  <c:v>204.494</c:v>
                </c:pt>
                <c:pt idx="66871">
                  <c:v>203.40800000000004</c:v>
                </c:pt>
                <c:pt idx="66872">
                  <c:v>202.31800000000001</c:v>
                </c:pt>
                <c:pt idx="66873">
                  <c:v>201.22300000000001</c:v>
                </c:pt>
                <c:pt idx="66874">
                  <c:v>200.124</c:v>
                </c:pt>
                <c:pt idx="66875">
                  <c:v>199.02100000000004</c:v>
                </c:pt>
                <c:pt idx="66876">
                  <c:v>197.91399999999999</c:v>
                </c:pt>
                <c:pt idx="66877">
                  <c:v>196.80200000000011</c:v>
                </c:pt>
                <c:pt idx="66878">
                  <c:v>195.68700000000001</c:v>
                </c:pt>
                <c:pt idx="66879">
                  <c:v>194.56800000000001</c:v>
                </c:pt>
                <c:pt idx="66880">
                  <c:v>193.44399999999999</c:v>
                </c:pt>
                <c:pt idx="66881">
                  <c:v>192.31700000000001</c:v>
                </c:pt>
                <c:pt idx="66882">
                  <c:v>191.18700000000001</c:v>
                </c:pt>
                <c:pt idx="66883">
                  <c:v>190.05200000000011</c:v>
                </c:pt>
                <c:pt idx="66884">
                  <c:v>188.91399999999999</c:v>
                </c:pt>
                <c:pt idx="66885">
                  <c:v>187.77199999999999</c:v>
                </c:pt>
                <c:pt idx="66886">
                  <c:v>186.62700000000001</c:v>
                </c:pt>
                <c:pt idx="66887">
                  <c:v>185.47800000000001</c:v>
                </c:pt>
                <c:pt idx="66888">
                  <c:v>184.32600000000011</c:v>
                </c:pt>
                <c:pt idx="66889">
                  <c:v>183.17</c:v>
                </c:pt>
                <c:pt idx="66890">
                  <c:v>182.011</c:v>
                </c:pt>
                <c:pt idx="66891">
                  <c:v>180.84900000000002</c:v>
                </c:pt>
                <c:pt idx="66892">
                  <c:v>179.68300000000002</c:v>
                </c:pt>
                <c:pt idx="66893">
                  <c:v>178.51499999999999</c:v>
                </c:pt>
                <c:pt idx="66894">
                  <c:v>177.34300000000002</c:v>
                </c:pt>
                <c:pt idx="66895">
                  <c:v>176.16900000000001</c:v>
                </c:pt>
                <c:pt idx="66896">
                  <c:v>174.99100000000001</c:v>
                </c:pt>
                <c:pt idx="66897">
                  <c:v>173.81100000000001</c:v>
                </c:pt>
                <c:pt idx="66898">
                  <c:v>172.62800000000001</c:v>
                </c:pt>
                <c:pt idx="66899">
                  <c:v>171.44200000000001</c:v>
                </c:pt>
                <c:pt idx="66900">
                  <c:v>170.25299999999999</c:v>
                </c:pt>
                <c:pt idx="66901">
                  <c:v>169.06200000000001</c:v>
                </c:pt>
                <c:pt idx="66902">
                  <c:v>167.86800000000011</c:v>
                </c:pt>
                <c:pt idx="66903">
                  <c:v>166.672</c:v>
                </c:pt>
                <c:pt idx="66904">
                  <c:v>165.47399999999999</c:v>
                </c:pt>
                <c:pt idx="66905">
                  <c:v>164.27299999999997</c:v>
                </c:pt>
                <c:pt idx="66906">
                  <c:v>163.06900000000002</c:v>
                </c:pt>
                <c:pt idx="66907">
                  <c:v>161.864</c:v>
                </c:pt>
                <c:pt idx="66908">
                  <c:v>160.65600000000001</c:v>
                </c:pt>
                <c:pt idx="66909">
                  <c:v>159.446</c:v>
                </c:pt>
                <c:pt idx="66910">
                  <c:v>158.23499999999999</c:v>
                </c:pt>
                <c:pt idx="66911">
                  <c:v>157.02100000000004</c:v>
                </c:pt>
                <c:pt idx="66912">
                  <c:v>155.80600000000001</c:v>
                </c:pt>
                <c:pt idx="66913">
                  <c:v>154.58800000000011</c:v>
                </c:pt>
                <c:pt idx="66914">
                  <c:v>153.369</c:v>
                </c:pt>
                <c:pt idx="66915">
                  <c:v>152.148</c:v>
                </c:pt>
                <c:pt idx="66916">
                  <c:v>150.92600000000004</c:v>
                </c:pt>
                <c:pt idx="66917">
                  <c:v>149.702</c:v>
                </c:pt>
                <c:pt idx="66918">
                  <c:v>148.476</c:v>
                </c:pt>
                <c:pt idx="66919">
                  <c:v>147.24899999999997</c:v>
                </c:pt>
                <c:pt idx="66920">
                  <c:v>146.02100000000004</c:v>
                </c:pt>
                <c:pt idx="66921">
                  <c:v>144.792</c:v>
                </c:pt>
                <c:pt idx="66922">
                  <c:v>143.56100000000001</c:v>
                </c:pt>
                <c:pt idx="66923">
                  <c:v>142.32900000000001</c:v>
                </c:pt>
                <c:pt idx="66924">
                  <c:v>141.096</c:v>
                </c:pt>
                <c:pt idx="66925">
                  <c:v>139.863</c:v>
                </c:pt>
                <c:pt idx="66926">
                  <c:v>138.62800000000001</c:v>
                </c:pt>
                <c:pt idx="66927">
                  <c:v>137.39200000000011</c:v>
                </c:pt>
                <c:pt idx="66928">
                  <c:v>136.15600000000001</c:v>
                </c:pt>
                <c:pt idx="66929">
                  <c:v>134.91800000000001</c:v>
                </c:pt>
                <c:pt idx="66930">
                  <c:v>133.68100000000001</c:v>
                </c:pt>
                <c:pt idx="66931">
                  <c:v>132.44200000000001</c:v>
                </c:pt>
                <c:pt idx="66932">
                  <c:v>131.20399999999998</c:v>
                </c:pt>
                <c:pt idx="66933">
                  <c:v>129.964</c:v>
                </c:pt>
                <c:pt idx="66934">
                  <c:v>128.72499999999999</c:v>
                </c:pt>
                <c:pt idx="66935">
                  <c:v>127.485</c:v>
                </c:pt>
                <c:pt idx="66936">
                  <c:v>126.245</c:v>
                </c:pt>
                <c:pt idx="66937">
                  <c:v>125.004</c:v>
                </c:pt>
                <c:pt idx="66938">
                  <c:v>123.76400000000002</c:v>
                </c:pt>
                <c:pt idx="66939">
                  <c:v>122.524</c:v>
                </c:pt>
                <c:pt idx="66940">
                  <c:v>121.283</c:v>
                </c:pt>
                <c:pt idx="66941">
                  <c:v>120.04300000000002</c:v>
                </c:pt>
                <c:pt idx="66942">
                  <c:v>118.803</c:v>
                </c:pt>
                <c:pt idx="66943">
                  <c:v>117.56399999999999</c:v>
                </c:pt>
                <c:pt idx="66944">
                  <c:v>116.32499999999999</c:v>
                </c:pt>
                <c:pt idx="66945">
                  <c:v>115.086</c:v>
                </c:pt>
                <c:pt idx="66946">
                  <c:v>113.84699999999999</c:v>
                </c:pt>
                <c:pt idx="66947">
                  <c:v>112.61</c:v>
                </c:pt>
                <c:pt idx="66948">
                  <c:v>111.37199999999999</c:v>
                </c:pt>
                <c:pt idx="66949">
                  <c:v>110.136</c:v>
                </c:pt>
                <c:pt idx="66950">
                  <c:v>108.9</c:v>
                </c:pt>
                <c:pt idx="66951">
                  <c:v>107.666</c:v>
                </c:pt>
                <c:pt idx="66952">
                  <c:v>106.432</c:v>
                </c:pt>
                <c:pt idx="66953">
                  <c:v>105.199</c:v>
                </c:pt>
                <c:pt idx="66954">
                  <c:v>103.96700000000006</c:v>
                </c:pt>
                <c:pt idx="66955">
                  <c:v>102.73699999999999</c:v>
                </c:pt>
                <c:pt idx="66956">
                  <c:v>101.50700000000002</c:v>
                </c:pt>
                <c:pt idx="66957">
                  <c:v>100.279</c:v>
                </c:pt>
                <c:pt idx="66958">
                  <c:v>99.052300000000002</c:v>
                </c:pt>
                <c:pt idx="66959">
                  <c:v>97.826899999999981</c:v>
                </c:pt>
                <c:pt idx="66960">
                  <c:v>96.603099999999998</c:v>
                </c:pt>
                <c:pt idx="66961">
                  <c:v>95.380799999999979</c:v>
                </c:pt>
                <c:pt idx="66962">
                  <c:v>94.160200000000003</c:v>
                </c:pt>
                <c:pt idx="66963">
                  <c:v>92.941300000000027</c:v>
                </c:pt>
                <c:pt idx="66964">
                  <c:v>91.724199999999996</c:v>
                </c:pt>
                <c:pt idx="66965">
                  <c:v>90.508899999999983</c:v>
                </c:pt>
                <c:pt idx="66966">
                  <c:v>89.295599999999993</c:v>
                </c:pt>
                <c:pt idx="66967">
                  <c:v>88.084300000000013</c:v>
                </c:pt>
                <c:pt idx="66968">
                  <c:v>86.874999999999986</c:v>
                </c:pt>
                <c:pt idx="66969">
                  <c:v>85.6678</c:v>
                </c:pt>
                <c:pt idx="66970">
                  <c:v>84.462900000000005</c:v>
                </c:pt>
                <c:pt idx="66971">
                  <c:v>83.260300000000001</c:v>
                </c:pt>
                <c:pt idx="66972">
                  <c:v>82.059899999999999</c:v>
                </c:pt>
                <c:pt idx="66973">
                  <c:v>80.861999999999995</c:v>
                </c:pt>
                <c:pt idx="66974">
                  <c:v>79.666499999999999</c:v>
                </c:pt>
                <c:pt idx="66975">
                  <c:v>78.473799999999983</c:v>
                </c:pt>
                <c:pt idx="66976">
                  <c:v>77.283500000000004</c:v>
                </c:pt>
                <c:pt idx="66977">
                  <c:v>76.0959</c:v>
                </c:pt>
                <c:pt idx="66978">
                  <c:v>74.911100000000076</c:v>
                </c:pt>
                <c:pt idx="66979">
                  <c:v>73.729200000000006</c:v>
                </c:pt>
                <c:pt idx="66980">
                  <c:v>72.5501</c:v>
                </c:pt>
                <c:pt idx="66981">
                  <c:v>71.373899999999978</c:v>
                </c:pt>
                <c:pt idx="66982">
                  <c:v>70.200900000000004</c:v>
                </c:pt>
                <c:pt idx="66983">
                  <c:v>69.031000000000006</c:v>
                </c:pt>
                <c:pt idx="66984">
                  <c:v>67.864099999999993</c:v>
                </c:pt>
                <c:pt idx="66985">
                  <c:v>66.700599999999994</c:v>
                </c:pt>
                <c:pt idx="66986">
                  <c:v>65.540300000000002</c:v>
                </c:pt>
                <c:pt idx="66987">
                  <c:v>64.38339999999998</c:v>
                </c:pt>
                <c:pt idx="66988">
                  <c:v>63.229900000000029</c:v>
                </c:pt>
                <c:pt idx="66989">
                  <c:v>62.079900000000002</c:v>
                </c:pt>
                <c:pt idx="66990">
                  <c:v>60.933500000000002</c:v>
                </c:pt>
                <c:pt idx="66991">
                  <c:v>59.790700000000029</c:v>
                </c:pt>
                <c:pt idx="66992">
                  <c:v>58.651600000000002</c:v>
                </c:pt>
                <c:pt idx="66993">
                  <c:v>57.516300000000001</c:v>
                </c:pt>
                <c:pt idx="66994">
                  <c:v>56.384799999999998</c:v>
                </c:pt>
                <c:pt idx="66995">
                  <c:v>55.257200000000005</c:v>
                </c:pt>
                <c:pt idx="66996">
                  <c:v>54.133500000000012</c:v>
                </c:pt>
                <c:pt idx="66997">
                  <c:v>53.013800000000003</c:v>
                </c:pt>
                <c:pt idx="66998">
                  <c:v>51.898200000000003</c:v>
                </c:pt>
                <c:pt idx="66999">
                  <c:v>50.786900000000003</c:v>
                </c:pt>
                <c:pt idx="67000">
                  <c:v>49.679600000000001</c:v>
                </c:pt>
                <c:pt idx="67001">
                  <c:v>48.576700000000002</c:v>
                </c:pt>
                <c:pt idx="67002">
                  <c:v>47.478000000000002</c:v>
                </c:pt>
                <c:pt idx="67003">
                  <c:v>46.383800000000001</c:v>
                </c:pt>
                <c:pt idx="67004">
                  <c:v>45.293900000000029</c:v>
                </c:pt>
                <c:pt idx="67005">
                  <c:v>44.208600000000011</c:v>
                </c:pt>
                <c:pt idx="67006">
                  <c:v>43.128000000000029</c:v>
                </c:pt>
                <c:pt idx="67007">
                  <c:v>42.051799999999993</c:v>
                </c:pt>
                <c:pt idx="67008">
                  <c:v>40.980499999999999</c:v>
                </c:pt>
                <c:pt idx="67009">
                  <c:v>39.913800000000002</c:v>
                </c:pt>
                <c:pt idx="67010">
                  <c:v>38.851999999999997</c:v>
                </c:pt>
                <c:pt idx="67011">
                  <c:v>37.79500000000003</c:v>
                </c:pt>
                <c:pt idx="67012">
                  <c:v>36.743000000000002</c:v>
                </c:pt>
                <c:pt idx="67013">
                  <c:v>35.69590000000003</c:v>
                </c:pt>
                <c:pt idx="67014">
                  <c:v>34.6539</c:v>
                </c:pt>
                <c:pt idx="67015">
                  <c:v>33.617000000000004</c:v>
                </c:pt>
                <c:pt idx="67016">
                  <c:v>32.5852</c:v>
                </c:pt>
                <c:pt idx="67017">
                  <c:v>31.558599999999977</c:v>
                </c:pt>
                <c:pt idx="67018">
                  <c:v>30.537299999999988</c:v>
                </c:pt>
                <c:pt idx="67019">
                  <c:v>29.5213</c:v>
                </c:pt>
                <c:pt idx="67020">
                  <c:v>28.5107</c:v>
                </c:pt>
                <c:pt idx="67021">
                  <c:v>27.50549999999998</c:v>
                </c:pt>
                <c:pt idx="67022">
                  <c:v>26.5059</c:v>
                </c:pt>
                <c:pt idx="67023">
                  <c:v>25.511600000000001</c:v>
                </c:pt>
                <c:pt idx="67024">
                  <c:v>24.523099999999989</c:v>
                </c:pt>
                <c:pt idx="67025">
                  <c:v>23.540099999999981</c:v>
                </c:pt>
                <c:pt idx="67026">
                  <c:v>22.562899999999985</c:v>
                </c:pt>
                <c:pt idx="67027">
                  <c:v>21.5915</c:v>
                </c:pt>
                <c:pt idx="67028">
                  <c:v>20.625699999999977</c:v>
                </c:pt>
                <c:pt idx="67029">
                  <c:v>19.665900000000001</c:v>
                </c:pt>
                <c:pt idx="67030">
                  <c:v>18.711900000000014</c:v>
                </c:pt>
                <c:pt idx="67031">
                  <c:v>17.7639</c:v>
                </c:pt>
                <c:pt idx="67032">
                  <c:v>16.821899999999999</c:v>
                </c:pt>
                <c:pt idx="67033">
                  <c:v>15.885900000000008</c:v>
                </c:pt>
                <c:pt idx="67034">
                  <c:v>14.956000000000007</c:v>
                </c:pt>
                <c:pt idx="67035">
                  <c:v>14.032300000000001</c:v>
                </c:pt>
                <c:pt idx="67036">
                  <c:v>13.114700000000001</c:v>
                </c:pt>
                <c:pt idx="67037">
                  <c:v>12.2033</c:v>
                </c:pt>
                <c:pt idx="67038">
                  <c:v>11.298299999999999</c:v>
                </c:pt>
                <c:pt idx="67039">
                  <c:v>10.399500000000007</c:v>
                </c:pt>
                <c:pt idx="67040">
                  <c:v>9.50718</c:v>
                </c:pt>
                <c:pt idx="67041">
                  <c:v>8.6212</c:v>
                </c:pt>
                <c:pt idx="67042">
                  <c:v>7.7417300000000004</c:v>
                </c:pt>
                <c:pt idx="67043">
                  <c:v>6.8687999999999985</c:v>
                </c:pt>
                <c:pt idx="67044">
                  <c:v>6.0023299999999997</c:v>
                </c:pt>
                <c:pt idx="67045">
                  <c:v>5.142489999999996</c:v>
                </c:pt>
                <c:pt idx="67046">
                  <c:v>4.2892200000000038</c:v>
                </c:pt>
                <c:pt idx="67047">
                  <c:v>3.4426699999999979</c:v>
                </c:pt>
                <c:pt idx="67048">
                  <c:v>2.6029</c:v>
                </c:pt>
                <c:pt idx="67049">
                  <c:v>1.7697699999999992</c:v>
                </c:pt>
                <c:pt idx="67050">
                  <c:v>0.94344300000000003</c:v>
                </c:pt>
                <c:pt idx="67051">
                  <c:v>0.12403699999999999</c:v>
                </c:pt>
                <c:pt idx="67052">
                  <c:v>-0.688585</c:v>
                </c:pt>
                <c:pt idx="67053">
                  <c:v>-1.4942199999999999</c:v>
                </c:pt>
                <c:pt idx="67054">
                  <c:v>-2.29297</c:v>
                </c:pt>
                <c:pt idx="67055">
                  <c:v>-3.0846900000000002</c:v>
                </c:pt>
                <c:pt idx="67056">
                  <c:v>-3.869409999999998</c:v>
                </c:pt>
                <c:pt idx="67057">
                  <c:v>-4.6470599999999962</c:v>
                </c:pt>
                <c:pt idx="67058">
                  <c:v>-5.4176299999999999</c:v>
                </c:pt>
                <c:pt idx="67059">
                  <c:v>-6.181</c:v>
                </c:pt>
                <c:pt idx="67060">
                  <c:v>-6.9373300000000002</c:v>
                </c:pt>
                <c:pt idx="67061">
                  <c:v>-7.68635</c:v>
                </c:pt>
                <c:pt idx="67062">
                  <c:v>-8.4281699999999997</c:v>
                </c:pt>
                <c:pt idx="67063">
                  <c:v>-9.1627200000000002</c:v>
                </c:pt>
                <c:pt idx="67064">
                  <c:v>-9.89</c:v>
                </c:pt>
                <c:pt idx="67065">
                  <c:v>-10.6099</c:v>
                </c:pt>
                <c:pt idx="67066">
                  <c:v>-11.322500000000007</c:v>
                </c:pt>
                <c:pt idx="67067">
                  <c:v>-12.0276</c:v>
                </c:pt>
                <c:pt idx="67068">
                  <c:v>-12.7254</c:v>
                </c:pt>
                <c:pt idx="67069">
                  <c:v>-13.415600000000007</c:v>
                </c:pt>
                <c:pt idx="67070">
                  <c:v>-14.0984</c:v>
                </c:pt>
                <c:pt idx="67071">
                  <c:v>-14.7737</c:v>
                </c:pt>
                <c:pt idx="67072">
                  <c:v>-15.4414</c:v>
                </c:pt>
                <c:pt idx="67073">
                  <c:v>-16.101500000000001</c:v>
                </c:pt>
                <c:pt idx="67074">
                  <c:v>-16.754200000000001</c:v>
                </c:pt>
                <c:pt idx="67075">
                  <c:v>-17.399100000000001</c:v>
                </c:pt>
                <c:pt idx="67076">
                  <c:v>-18.036300000000001</c:v>
                </c:pt>
                <c:pt idx="67077">
                  <c:v>-18.665900000000001</c:v>
                </c:pt>
                <c:pt idx="67078">
                  <c:v>-19.287800000000001</c:v>
                </c:pt>
                <c:pt idx="67079">
                  <c:v>-19.901999999999987</c:v>
                </c:pt>
                <c:pt idx="67080">
                  <c:v>-20.508500000000002</c:v>
                </c:pt>
                <c:pt idx="67081">
                  <c:v>-21.106999999999999</c:v>
                </c:pt>
                <c:pt idx="67082">
                  <c:v>-21.697900000000015</c:v>
                </c:pt>
                <c:pt idx="67083">
                  <c:v>-22.280899999999981</c:v>
                </c:pt>
                <c:pt idx="67084">
                  <c:v>-22.856000000000005</c:v>
                </c:pt>
                <c:pt idx="67085">
                  <c:v>-23.42329999999998</c:v>
                </c:pt>
                <c:pt idx="67086">
                  <c:v>-23.982699999999969</c:v>
                </c:pt>
                <c:pt idx="67087">
                  <c:v>-24.534199999999988</c:v>
                </c:pt>
                <c:pt idx="67088">
                  <c:v>-25.0777</c:v>
                </c:pt>
                <c:pt idx="67089">
                  <c:v>-25.613299999999999</c:v>
                </c:pt>
                <c:pt idx="67090">
                  <c:v>-26.140899999999988</c:v>
                </c:pt>
                <c:pt idx="67091">
                  <c:v>-26.660599999999981</c:v>
                </c:pt>
                <c:pt idx="67092">
                  <c:v>-27.1722</c:v>
                </c:pt>
                <c:pt idx="67093">
                  <c:v>-27.675699999999985</c:v>
                </c:pt>
                <c:pt idx="67094">
                  <c:v>-28.171299999999999</c:v>
                </c:pt>
                <c:pt idx="67095">
                  <c:v>-28.658799999999989</c:v>
                </c:pt>
                <c:pt idx="67096">
                  <c:v>-29.138200000000001</c:v>
                </c:pt>
                <c:pt idx="67097">
                  <c:v>-29.609500000000001</c:v>
                </c:pt>
                <c:pt idx="67098">
                  <c:v>-30.07269999999998</c:v>
                </c:pt>
                <c:pt idx="67099">
                  <c:v>-30.527699999999989</c:v>
                </c:pt>
                <c:pt idx="67100">
                  <c:v>-30.974699999999981</c:v>
                </c:pt>
                <c:pt idx="67101">
                  <c:v>-31.413399999999989</c:v>
                </c:pt>
                <c:pt idx="67102">
                  <c:v>-31.844100000000001</c:v>
                </c:pt>
                <c:pt idx="67103">
                  <c:v>-32.266400000000012</c:v>
                </c:pt>
                <c:pt idx="67104">
                  <c:v>-32.680700000000002</c:v>
                </c:pt>
                <c:pt idx="67105">
                  <c:v>-33.086600000000004</c:v>
                </c:pt>
                <c:pt idx="67106">
                  <c:v>-33.484400000000001</c:v>
                </c:pt>
                <c:pt idx="67107">
                  <c:v>-33.874099999999999</c:v>
                </c:pt>
                <c:pt idx="67108">
                  <c:v>-34.255400000000002</c:v>
                </c:pt>
                <c:pt idx="67109">
                  <c:v>-34.628400000000013</c:v>
                </c:pt>
                <c:pt idx="67110">
                  <c:v>-34.993200000000002</c:v>
                </c:pt>
                <c:pt idx="67111">
                  <c:v>-35.349699999999999</c:v>
                </c:pt>
                <c:pt idx="67112">
                  <c:v>-35.697900000000011</c:v>
                </c:pt>
                <c:pt idx="67113">
                  <c:v>-36.0379</c:v>
                </c:pt>
                <c:pt idx="67114">
                  <c:v>-36.369500000000002</c:v>
                </c:pt>
                <c:pt idx="67115">
                  <c:v>-36.69290000000003</c:v>
                </c:pt>
                <c:pt idx="67116">
                  <c:v>-37.007899999999999</c:v>
                </c:pt>
                <c:pt idx="67117">
                  <c:v>-37.314599999999999</c:v>
                </c:pt>
                <c:pt idx="67118">
                  <c:v>-37.612900000000003</c:v>
                </c:pt>
                <c:pt idx="67119">
                  <c:v>-37.903000000000006</c:v>
                </c:pt>
                <c:pt idx="67120">
                  <c:v>-38.184600000000003</c:v>
                </c:pt>
                <c:pt idx="67121">
                  <c:v>-38.457899999999995</c:v>
                </c:pt>
                <c:pt idx="67122">
                  <c:v>-38.722900000000038</c:v>
                </c:pt>
                <c:pt idx="67123">
                  <c:v>-38.979500000000002</c:v>
                </c:pt>
                <c:pt idx="67124">
                  <c:v>-39.227700000000013</c:v>
                </c:pt>
                <c:pt idx="67125">
                  <c:v>-39.467600000000004</c:v>
                </c:pt>
                <c:pt idx="67126">
                  <c:v>-39.69910000000003</c:v>
                </c:pt>
                <c:pt idx="67127">
                  <c:v>-39.922200000000011</c:v>
                </c:pt>
                <c:pt idx="67128">
                  <c:v>-40.136900000000011</c:v>
                </c:pt>
                <c:pt idx="67129">
                  <c:v>-40.343299999999999</c:v>
                </c:pt>
                <c:pt idx="67130">
                  <c:v>-40.541200000000003</c:v>
                </c:pt>
                <c:pt idx="67131">
                  <c:v>-40.730800000000002</c:v>
                </c:pt>
                <c:pt idx="67132">
                  <c:v>-40.911899999999996</c:v>
                </c:pt>
                <c:pt idx="67133">
                  <c:v>-41.084699999999998</c:v>
                </c:pt>
                <c:pt idx="67134">
                  <c:v>-41.249100000000013</c:v>
                </c:pt>
                <c:pt idx="67135">
                  <c:v>-41.405100000000012</c:v>
                </c:pt>
                <c:pt idx="67136">
                  <c:v>-41.552700000000002</c:v>
                </c:pt>
                <c:pt idx="67137">
                  <c:v>-41.691900000000011</c:v>
                </c:pt>
                <c:pt idx="67138">
                  <c:v>-41.822600000000001</c:v>
                </c:pt>
                <c:pt idx="67139">
                  <c:v>-41.945</c:v>
                </c:pt>
                <c:pt idx="67140">
                  <c:v>-42.059000000000005</c:v>
                </c:pt>
                <c:pt idx="67141">
                  <c:v>-42.164700000000003</c:v>
                </c:pt>
                <c:pt idx="67142">
                  <c:v>-42.261900000000011</c:v>
                </c:pt>
                <c:pt idx="67143">
                  <c:v>-42.350699999999996</c:v>
                </c:pt>
                <c:pt idx="67144">
                  <c:v>-42.431200000000004</c:v>
                </c:pt>
                <c:pt idx="67145">
                  <c:v>-42.503300000000003</c:v>
                </c:pt>
                <c:pt idx="67146">
                  <c:v>-42.566900000000011</c:v>
                </c:pt>
                <c:pt idx="67147">
                  <c:v>-42.622200000000035</c:v>
                </c:pt>
                <c:pt idx="67148">
                  <c:v>-42.669100000000029</c:v>
                </c:pt>
                <c:pt idx="67149">
                  <c:v>-42.707700000000003</c:v>
                </c:pt>
                <c:pt idx="67150">
                  <c:v>-42.7378</c:v>
                </c:pt>
                <c:pt idx="67151">
                  <c:v>-42.759600000000006</c:v>
                </c:pt>
                <c:pt idx="67152">
                  <c:v>-42.773100000000028</c:v>
                </c:pt>
                <c:pt idx="67153">
                  <c:v>-42.77810000000003</c:v>
                </c:pt>
                <c:pt idx="67154">
                  <c:v>-42.774800000000006</c:v>
                </c:pt>
                <c:pt idx="67155">
                  <c:v>-42.763200000000012</c:v>
                </c:pt>
                <c:pt idx="67156">
                  <c:v>-42.743200000000002</c:v>
                </c:pt>
                <c:pt idx="67157">
                  <c:v>-42.7149</c:v>
                </c:pt>
                <c:pt idx="67158">
                  <c:v>-42.678200000000011</c:v>
                </c:pt>
                <c:pt idx="67159">
                  <c:v>-42.633200000000002</c:v>
                </c:pt>
                <c:pt idx="67160">
                  <c:v>-42.579900000000002</c:v>
                </c:pt>
                <c:pt idx="67161">
                  <c:v>-42.518300000000011</c:v>
                </c:pt>
                <c:pt idx="67162">
                  <c:v>-42.448300000000003</c:v>
                </c:pt>
                <c:pt idx="67163">
                  <c:v>-42.370100000000001</c:v>
                </c:pt>
                <c:pt idx="67164">
                  <c:v>-42.2836</c:v>
                </c:pt>
                <c:pt idx="67165">
                  <c:v>-42.188700000000011</c:v>
                </c:pt>
                <c:pt idx="67166">
                  <c:v>-42.085600000000007</c:v>
                </c:pt>
                <c:pt idx="67167">
                  <c:v>-41.974200000000003</c:v>
                </c:pt>
                <c:pt idx="67168">
                  <c:v>-41.854599999999998</c:v>
                </c:pt>
                <c:pt idx="67169">
                  <c:v>-41.726700000000029</c:v>
                </c:pt>
                <c:pt idx="67170">
                  <c:v>-41.590500000000013</c:v>
                </c:pt>
                <c:pt idx="67171">
                  <c:v>-41.446100000000001</c:v>
                </c:pt>
                <c:pt idx="67172">
                  <c:v>-41.293400000000013</c:v>
                </c:pt>
                <c:pt idx="67173">
                  <c:v>-41.132500000000029</c:v>
                </c:pt>
                <c:pt idx="67174">
                  <c:v>-40.9634</c:v>
                </c:pt>
                <c:pt idx="67175">
                  <c:v>-40.786100000000012</c:v>
                </c:pt>
                <c:pt idx="67176">
                  <c:v>-40.6006</c:v>
                </c:pt>
                <c:pt idx="67177">
                  <c:v>-40.4069</c:v>
                </c:pt>
                <c:pt idx="67178">
                  <c:v>-40.205000000000013</c:v>
                </c:pt>
                <c:pt idx="67179">
                  <c:v>-39.994900000000001</c:v>
                </c:pt>
                <c:pt idx="67180">
                  <c:v>-39.776700000000012</c:v>
                </c:pt>
                <c:pt idx="67181">
                  <c:v>-39.5503</c:v>
                </c:pt>
                <c:pt idx="67182">
                  <c:v>-39.315800000000003</c:v>
                </c:pt>
                <c:pt idx="67183">
                  <c:v>-39.073100000000011</c:v>
                </c:pt>
                <c:pt idx="67184">
                  <c:v>-38.822400000000002</c:v>
                </c:pt>
                <c:pt idx="67185">
                  <c:v>-38.563400000000001</c:v>
                </c:pt>
                <c:pt idx="67186">
                  <c:v>-38.296400000000013</c:v>
                </c:pt>
                <c:pt idx="67187">
                  <c:v>-38.0214</c:v>
                </c:pt>
                <c:pt idx="67188">
                  <c:v>-37.738200000000013</c:v>
                </c:pt>
                <c:pt idx="67189">
                  <c:v>-37.446899999999999</c:v>
                </c:pt>
                <c:pt idx="67190">
                  <c:v>-37.1477</c:v>
                </c:pt>
                <c:pt idx="67191">
                  <c:v>-36.840299999999999</c:v>
                </c:pt>
                <c:pt idx="67192">
                  <c:v>-36.524900000000002</c:v>
                </c:pt>
                <c:pt idx="67193">
                  <c:v>-36.201500000000003</c:v>
                </c:pt>
                <c:pt idx="67194">
                  <c:v>-35.870100000000001</c:v>
                </c:pt>
                <c:pt idx="67195">
                  <c:v>-35.5306</c:v>
                </c:pt>
                <c:pt idx="67196">
                  <c:v>-35.183200000000006</c:v>
                </c:pt>
                <c:pt idx="67197">
                  <c:v>-34.8279</c:v>
                </c:pt>
                <c:pt idx="67198">
                  <c:v>-34.464500000000001</c:v>
                </c:pt>
                <c:pt idx="67199">
                  <c:v>-34.093100000000028</c:v>
                </c:pt>
                <c:pt idx="67200">
                  <c:v>-33.713900000000002</c:v>
                </c:pt>
                <c:pt idx="67201">
                  <c:v>-33.326700000000002</c:v>
                </c:pt>
                <c:pt idx="67202">
                  <c:v>-32.931600000000003</c:v>
                </c:pt>
                <c:pt idx="67203">
                  <c:v>-32.528600000000012</c:v>
                </c:pt>
                <c:pt idx="67204">
                  <c:v>-32.117699999999999</c:v>
                </c:pt>
                <c:pt idx="67205">
                  <c:v>-31.699000000000005</c:v>
                </c:pt>
                <c:pt idx="67206">
                  <c:v>-31.27229999999998</c:v>
                </c:pt>
                <c:pt idx="67207">
                  <c:v>-30.837800000000023</c:v>
                </c:pt>
                <c:pt idx="67208">
                  <c:v>-30.395499999999977</c:v>
                </c:pt>
                <c:pt idx="67209">
                  <c:v>-29.945299999999978</c:v>
                </c:pt>
                <c:pt idx="67210">
                  <c:v>-29.48729999999998</c:v>
                </c:pt>
                <c:pt idx="67211">
                  <c:v>-29.021599999999989</c:v>
                </c:pt>
                <c:pt idx="67212">
                  <c:v>-28.547999999999988</c:v>
                </c:pt>
                <c:pt idx="67213">
                  <c:v>-28.06669999999998</c:v>
                </c:pt>
                <c:pt idx="67214">
                  <c:v>-27.5776</c:v>
                </c:pt>
                <c:pt idx="67215">
                  <c:v>-27.0808</c:v>
                </c:pt>
                <c:pt idx="67216">
                  <c:v>-26.5761</c:v>
                </c:pt>
                <c:pt idx="67217">
                  <c:v>-26.0639</c:v>
                </c:pt>
                <c:pt idx="67218">
                  <c:v>-25.543900000000001</c:v>
                </c:pt>
                <c:pt idx="67219">
                  <c:v>-25.016300000000001</c:v>
                </c:pt>
                <c:pt idx="67220">
                  <c:v>-24.480799999999967</c:v>
                </c:pt>
                <c:pt idx="67221">
                  <c:v>-23.937899999999999</c:v>
                </c:pt>
                <c:pt idx="67222">
                  <c:v>-23.3872</c:v>
                </c:pt>
                <c:pt idx="67223">
                  <c:v>-22.828900000000001</c:v>
                </c:pt>
                <c:pt idx="67224">
                  <c:v>-22.263000000000002</c:v>
                </c:pt>
                <c:pt idx="67225">
                  <c:v>-21.689499999999981</c:v>
                </c:pt>
                <c:pt idx="67226">
                  <c:v>-21.1084</c:v>
                </c:pt>
                <c:pt idx="67227">
                  <c:v>-20.5197</c:v>
                </c:pt>
                <c:pt idx="67228">
                  <c:v>-19.923499999999979</c:v>
                </c:pt>
                <c:pt idx="67229">
                  <c:v>-19.319800000000015</c:v>
                </c:pt>
                <c:pt idx="67230">
                  <c:v>-18.708499999999979</c:v>
                </c:pt>
                <c:pt idx="67231">
                  <c:v>-18.089699999999979</c:v>
                </c:pt>
                <c:pt idx="67232">
                  <c:v>-17.463399999999982</c:v>
                </c:pt>
                <c:pt idx="67233">
                  <c:v>-16.829599999999989</c:v>
                </c:pt>
                <c:pt idx="67234">
                  <c:v>-16.18839999999998</c:v>
                </c:pt>
                <c:pt idx="67235">
                  <c:v>-15.5397</c:v>
                </c:pt>
                <c:pt idx="67236">
                  <c:v>-14.883600000000008</c:v>
                </c:pt>
                <c:pt idx="67237">
                  <c:v>-14.22</c:v>
                </c:pt>
                <c:pt idx="67238">
                  <c:v>-13.549100000000001</c:v>
                </c:pt>
                <c:pt idx="67239">
                  <c:v>-12.870800000000004</c:v>
                </c:pt>
                <c:pt idx="67240">
                  <c:v>-12.1852</c:v>
                </c:pt>
                <c:pt idx="67241">
                  <c:v>-11.492100000000002</c:v>
                </c:pt>
                <c:pt idx="67242">
                  <c:v>-10.7918</c:v>
                </c:pt>
                <c:pt idx="67243">
                  <c:v>-10.084100000000001</c:v>
                </c:pt>
                <c:pt idx="67244">
                  <c:v>-9.3692100000000007</c:v>
                </c:pt>
                <c:pt idx="67245">
                  <c:v>-8.6469699999999996</c:v>
                </c:pt>
                <c:pt idx="67246">
                  <c:v>-7.9174699999999998</c:v>
                </c:pt>
                <c:pt idx="67247">
                  <c:v>-7.1807099999999995</c:v>
                </c:pt>
                <c:pt idx="67248">
                  <c:v>-6.4367300000000034</c:v>
                </c:pt>
                <c:pt idx="67249">
                  <c:v>-5.685539999999996</c:v>
                </c:pt>
                <c:pt idx="67250">
                  <c:v>-4.9271599999999962</c:v>
                </c:pt>
                <c:pt idx="67251">
                  <c:v>-4.1615699999999975</c:v>
                </c:pt>
                <c:pt idx="67252">
                  <c:v>-3.3889499999999981</c:v>
                </c:pt>
                <c:pt idx="67253">
                  <c:v>-2.6091099999999998</c:v>
                </c:pt>
                <c:pt idx="67254">
                  <c:v>-1.82209</c:v>
                </c:pt>
                <c:pt idx="67255">
                  <c:v>-1.0280499999999999</c:v>
                </c:pt>
                <c:pt idx="67256">
                  <c:v>-0.22694100000000011</c:v>
                </c:pt>
                <c:pt idx="67257">
                  <c:v>0.58128099999999938</c:v>
                </c:pt>
                <c:pt idx="67258">
                  <c:v>1.39652</c:v>
                </c:pt>
                <c:pt idx="67259">
                  <c:v>2.2187800000000002</c:v>
                </c:pt>
                <c:pt idx="67260">
                  <c:v>3.0480100000000001</c:v>
                </c:pt>
                <c:pt idx="67261">
                  <c:v>3.8842499999999984</c:v>
                </c:pt>
                <c:pt idx="67262">
                  <c:v>4.7275199999999957</c:v>
                </c:pt>
                <c:pt idx="67263">
                  <c:v>5.5776199999999996</c:v>
                </c:pt>
                <c:pt idx="67264">
                  <c:v>6.4347099999999999</c:v>
                </c:pt>
                <c:pt idx="67265">
                  <c:v>7.2986700000000004</c:v>
                </c:pt>
                <c:pt idx="67266">
                  <c:v>8.1695200000000003</c:v>
                </c:pt>
                <c:pt idx="67267">
                  <c:v>9.04725</c:v>
                </c:pt>
                <c:pt idx="67268">
                  <c:v>9.9318000000000008</c:v>
                </c:pt>
                <c:pt idx="67269">
                  <c:v>10.8232</c:v>
                </c:pt>
                <c:pt idx="67270">
                  <c:v>11.721299999999999</c:v>
                </c:pt>
                <c:pt idx="67271">
                  <c:v>12.626200000000001</c:v>
                </c:pt>
                <c:pt idx="67272">
                  <c:v>13.5379</c:v>
                </c:pt>
                <c:pt idx="67273">
                  <c:v>14.456300000000002</c:v>
                </c:pt>
                <c:pt idx="67274">
                  <c:v>15.381400000000006</c:v>
                </c:pt>
                <c:pt idx="67275">
                  <c:v>16.313199999999988</c:v>
                </c:pt>
                <c:pt idx="67276">
                  <c:v>17.2517</c:v>
                </c:pt>
                <c:pt idx="67277">
                  <c:v>18.196800000000014</c:v>
                </c:pt>
                <c:pt idx="67278">
                  <c:v>19.148399999999981</c:v>
                </c:pt>
                <c:pt idx="67279">
                  <c:v>20.1067</c:v>
                </c:pt>
                <c:pt idx="67280">
                  <c:v>21.0716</c:v>
                </c:pt>
                <c:pt idx="67281">
                  <c:v>22.042899999999989</c:v>
                </c:pt>
                <c:pt idx="67282">
                  <c:v>23.020800000000001</c:v>
                </c:pt>
                <c:pt idx="67283">
                  <c:v>24.005199999999981</c:v>
                </c:pt>
                <c:pt idx="67284">
                  <c:v>24.996099999999977</c:v>
                </c:pt>
                <c:pt idx="67285">
                  <c:v>25.99329999999998</c:v>
                </c:pt>
                <c:pt idx="67286">
                  <c:v>26.997</c:v>
                </c:pt>
                <c:pt idx="67287">
                  <c:v>28.007100000000001</c:v>
                </c:pt>
                <c:pt idx="67288">
                  <c:v>29.023599999999977</c:v>
                </c:pt>
                <c:pt idx="67289">
                  <c:v>30.046299999999981</c:v>
                </c:pt>
                <c:pt idx="67290">
                  <c:v>31.075299999999981</c:v>
                </c:pt>
                <c:pt idx="67291">
                  <c:v>32.110700000000001</c:v>
                </c:pt>
                <c:pt idx="67292">
                  <c:v>33.152300000000011</c:v>
                </c:pt>
                <c:pt idx="67293">
                  <c:v>34.200100000000013</c:v>
                </c:pt>
                <c:pt idx="67294">
                  <c:v>35.254100000000001</c:v>
                </c:pt>
                <c:pt idx="67295">
                  <c:v>36.314299999999996</c:v>
                </c:pt>
                <c:pt idx="67296">
                  <c:v>37.380600000000001</c:v>
                </c:pt>
                <c:pt idx="67297">
                  <c:v>38.4529</c:v>
                </c:pt>
                <c:pt idx="67298">
                  <c:v>39.531400000000005</c:v>
                </c:pt>
                <c:pt idx="67299">
                  <c:v>40.615900000000003</c:v>
                </c:pt>
                <c:pt idx="67300">
                  <c:v>41.706400000000002</c:v>
                </c:pt>
                <c:pt idx="67301">
                  <c:v>42.802900000000001</c:v>
                </c:pt>
                <c:pt idx="67302">
                  <c:v>43.905300000000011</c:v>
                </c:pt>
                <c:pt idx="67303">
                  <c:v>45.0137</c:v>
                </c:pt>
                <c:pt idx="67304">
                  <c:v>46.127900000000011</c:v>
                </c:pt>
                <c:pt idx="67305">
                  <c:v>47.248000000000012</c:v>
                </c:pt>
                <c:pt idx="67306">
                  <c:v>48.373899999999999</c:v>
                </c:pt>
                <c:pt idx="67307">
                  <c:v>49.505600000000001</c:v>
                </c:pt>
                <c:pt idx="67308">
                  <c:v>50.643100000000011</c:v>
                </c:pt>
                <c:pt idx="67309">
                  <c:v>51.786300000000011</c:v>
                </c:pt>
                <c:pt idx="67310">
                  <c:v>52.935100000000013</c:v>
                </c:pt>
                <c:pt idx="67311">
                  <c:v>54.089500000000001</c:v>
                </c:pt>
                <c:pt idx="67312">
                  <c:v>55.249700000000011</c:v>
                </c:pt>
                <c:pt idx="67313">
                  <c:v>56.415300000000002</c:v>
                </c:pt>
                <c:pt idx="67314">
                  <c:v>57.586500000000001</c:v>
                </c:pt>
                <c:pt idx="67315">
                  <c:v>58.763300000000029</c:v>
                </c:pt>
                <c:pt idx="67316">
                  <c:v>59.945400000000006</c:v>
                </c:pt>
                <c:pt idx="67317">
                  <c:v>61.133000000000003</c:v>
                </c:pt>
                <c:pt idx="67318">
                  <c:v>62.326000000000001</c:v>
                </c:pt>
                <c:pt idx="67319">
                  <c:v>63.5244</c:v>
                </c:pt>
                <c:pt idx="67320">
                  <c:v>64.727999999999994</c:v>
                </c:pt>
                <c:pt idx="67321">
                  <c:v>65.936899999999994</c:v>
                </c:pt>
                <c:pt idx="67322">
                  <c:v>67.150999999999982</c:v>
                </c:pt>
                <c:pt idx="67323">
                  <c:v>68.370299999999986</c:v>
                </c:pt>
                <c:pt idx="67324">
                  <c:v>69.594800000000006</c:v>
                </c:pt>
                <c:pt idx="67325">
                  <c:v>70.824399999999983</c:v>
                </c:pt>
                <c:pt idx="67326">
                  <c:v>72.058999999999983</c:v>
                </c:pt>
                <c:pt idx="67327">
                  <c:v>73.298699999999997</c:v>
                </c:pt>
                <c:pt idx="67328">
                  <c:v>74.543300000000002</c:v>
                </c:pt>
                <c:pt idx="67329">
                  <c:v>75.792900000000003</c:v>
                </c:pt>
                <c:pt idx="67330">
                  <c:v>77.047300000000007</c:v>
                </c:pt>
                <c:pt idx="67331">
                  <c:v>78.306600000000003</c:v>
                </c:pt>
                <c:pt idx="67332">
                  <c:v>79.570799999999949</c:v>
                </c:pt>
                <c:pt idx="67333">
                  <c:v>80.839600000000004</c:v>
                </c:pt>
                <c:pt idx="67334">
                  <c:v>82.113200000000006</c:v>
                </c:pt>
                <c:pt idx="67335">
                  <c:v>83.391400000000004</c:v>
                </c:pt>
                <c:pt idx="67336">
                  <c:v>84.674199999999999</c:v>
                </c:pt>
                <c:pt idx="67337">
                  <c:v>85.961600000000075</c:v>
                </c:pt>
                <c:pt idx="67338">
                  <c:v>87.253500000000003</c:v>
                </c:pt>
                <c:pt idx="67339">
                  <c:v>88.549899999999994</c:v>
                </c:pt>
                <c:pt idx="67340">
                  <c:v>89.850700000000003</c:v>
                </c:pt>
                <c:pt idx="67341">
                  <c:v>91.155899999999988</c:v>
                </c:pt>
                <c:pt idx="67342">
                  <c:v>92.465300000000013</c:v>
                </c:pt>
                <c:pt idx="67343">
                  <c:v>93.7791</c:v>
                </c:pt>
                <c:pt idx="67344">
                  <c:v>95.097100000000026</c:v>
                </c:pt>
                <c:pt idx="67345">
                  <c:v>96.419200000000075</c:v>
                </c:pt>
                <c:pt idx="67346">
                  <c:v>97.745400000000004</c:v>
                </c:pt>
                <c:pt idx="67347">
                  <c:v>99.075799999999958</c:v>
                </c:pt>
                <c:pt idx="67348">
                  <c:v>100.41000000000005</c:v>
                </c:pt>
                <c:pt idx="67349">
                  <c:v>101.748</c:v>
                </c:pt>
                <c:pt idx="67350">
                  <c:v>103.09</c:v>
                </c:pt>
                <c:pt idx="67351">
                  <c:v>104.43600000000002</c:v>
                </c:pt>
                <c:pt idx="67352">
                  <c:v>105.786</c:v>
                </c:pt>
                <c:pt idx="67353">
                  <c:v>107.14</c:v>
                </c:pt>
                <c:pt idx="67354">
                  <c:v>108.49700000000006</c:v>
                </c:pt>
                <c:pt idx="67355">
                  <c:v>109.857</c:v>
                </c:pt>
                <c:pt idx="67356">
                  <c:v>111.22199999999999</c:v>
                </c:pt>
                <c:pt idx="67357">
                  <c:v>112.589</c:v>
                </c:pt>
                <c:pt idx="67358">
                  <c:v>113.96100000000006</c:v>
                </c:pt>
                <c:pt idx="67359">
                  <c:v>115.33499999999999</c:v>
                </c:pt>
                <c:pt idx="67360">
                  <c:v>116.71299999999999</c:v>
                </c:pt>
                <c:pt idx="67361">
                  <c:v>118.09399999999999</c:v>
                </c:pt>
                <c:pt idx="67362">
                  <c:v>119.47799999999999</c:v>
                </c:pt>
                <c:pt idx="67363">
                  <c:v>120.866</c:v>
                </c:pt>
                <c:pt idx="67364">
                  <c:v>122.256</c:v>
                </c:pt>
                <c:pt idx="67365">
                  <c:v>123.64999999999999</c:v>
                </c:pt>
                <c:pt idx="67366">
                  <c:v>125.04600000000002</c:v>
                </c:pt>
                <c:pt idx="67367">
                  <c:v>126.44500000000002</c:v>
                </c:pt>
                <c:pt idx="67368">
                  <c:v>127.84699999999999</c:v>
                </c:pt>
                <c:pt idx="67369">
                  <c:v>129.25200000000001</c:v>
                </c:pt>
                <c:pt idx="67370">
                  <c:v>130.66</c:v>
                </c:pt>
                <c:pt idx="67371">
                  <c:v>132.07</c:v>
                </c:pt>
                <c:pt idx="67372">
                  <c:v>133.48200000000011</c:v>
                </c:pt>
                <c:pt idx="67373">
                  <c:v>134.89700000000011</c:v>
                </c:pt>
                <c:pt idx="67374">
                  <c:v>136.315</c:v>
                </c:pt>
                <c:pt idx="67375">
                  <c:v>137.73499999999999</c:v>
                </c:pt>
                <c:pt idx="67376">
                  <c:v>139.15700000000001</c:v>
                </c:pt>
                <c:pt idx="67377">
                  <c:v>140.58100000000007</c:v>
                </c:pt>
                <c:pt idx="67378">
                  <c:v>142.00700000000001</c:v>
                </c:pt>
                <c:pt idx="67379">
                  <c:v>143.435</c:v>
                </c:pt>
                <c:pt idx="67380">
                  <c:v>144.86600000000001</c:v>
                </c:pt>
                <c:pt idx="67381">
                  <c:v>146.298</c:v>
                </c:pt>
                <c:pt idx="67382">
                  <c:v>147.732</c:v>
                </c:pt>
                <c:pt idx="67383">
                  <c:v>149.167</c:v>
                </c:pt>
                <c:pt idx="67384">
                  <c:v>150.60499999999999</c:v>
                </c:pt>
                <c:pt idx="67385">
                  <c:v>152.04399999999998</c:v>
                </c:pt>
                <c:pt idx="67386">
                  <c:v>153.48400000000001</c:v>
                </c:pt>
                <c:pt idx="67387">
                  <c:v>154.92600000000004</c:v>
                </c:pt>
                <c:pt idx="67388">
                  <c:v>156.369</c:v>
                </c:pt>
                <c:pt idx="67389">
                  <c:v>157.81399999999999</c:v>
                </c:pt>
                <c:pt idx="67390">
                  <c:v>159.26</c:v>
                </c:pt>
                <c:pt idx="67391">
                  <c:v>160.70699999999999</c:v>
                </c:pt>
                <c:pt idx="67392">
                  <c:v>162.155</c:v>
                </c:pt>
                <c:pt idx="67393">
                  <c:v>163.60300000000001</c:v>
                </c:pt>
                <c:pt idx="67394">
                  <c:v>165.053</c:v>
                </c:pt>
                <c:pt idx="67395">
                  <c:v>166.50399999999999</c:v>
                </c:pt>
                <c:pt idx="67396">
                  <c:v>167.95500000000001</c:v>
                </c:pt>
                <c:pt idx="67397">
                  <c:v>169.40700000000001</c:v>
                </c:pt>
                <c:pt idx="67398">
                  <c:v>170.85900000000001</c:v>
                </c:pt>
                <c:pt idx="67399">
                  <c:v>172.31200000000001</c:v>
                </c:pt>
                <c:pt idx="67400">
                  <c:v>173.76599999999999</c:v>
                </c:pt>
                <c:pt idx="67401">
                  <c:v>175.21899999999999</c:v>
                </c:pt>
                <c:pt idx="67402">
                  <c:v>176.67299999999997</c:v>
                </c:pt>
                <c:pt idx="67403">
                  <c:v>178.12700000000001</c:v>
                </c:pt>
                <c:pt idx="67404">
                  <c:v>179.58100000000007</c:v>
                </c:pt>
                <c:pt idx="67405">
                  <c:v>181.035</c:v>
                </c:pt>
                <c:pt idx="67406">
                  <c:v>182.489</c:v>
                </c:pt>
                <c:pt idx="67407">
                  <c:v>183.94200000000001</c:v>
                </c:pt>
                <c:pt idx="67408">
                  <c:v>185.39500000000001</c:v>
                </c:pt>
                <c:pt idx="67409">
                  <c:v>186.84800000000001</c:v>
                </c:pt>
                <c:pt idx="67410">
                  <c:v>188.30100000000004</c:v>
                </c:pt>
                <c:pt idx="67411">
                  <c:v>189.75299999999999</c:v>
                </c:pt>
                <c:pt idx="67412">
                  <c:v>191.20399999999998</c:v>
                </c:pt>
                <c:pt idx="67413">
                  <c:v>192.654</c:v>
                </c:pt>
                <c:pt idx="67414">
                  <c:v>194.10399999999998</c:v>
                </c:pt>
                <c:pt idx="67415">
                  <c:v>195.55200000000011</c:v>
                </c:pt>
                <c:pt idx="67416">
                  <c:v>197</c:v>
                </c:pt>
                <c:pt idx="67417">
                  <c:v>198.446</c:v>
                </c:pt>
                <c:pt idx="67418">
                  <c:v>199.89200000000011</c:v>
                </c:pt>
                <c:pt idx="67419">
                  <c:v>201.33600000000001</c:v>
                </c:pt>
                <c:pt idx="67420">
                  <c:v>202.77799999999999</c:v>
                </c:pt>
                <c:pt idx="67421">
                  <c:v>204.21899999999999</c:v>
                </c:pt>
                <c:pt idx="67422">
                  <c:v>205.65900000000002</c:v>
                </c:pt>
                <c:pt idx="67423">
                  <c:v>207.09700000000001</c:v>
                </c:pt>
                <c:pt idx="67424">
                  <c:v>208.53300000000002</c:v>
                </c:pt>
                <c:pt idx="67425">
                  <c:v>209.96700000000001</c:v>
                </c:pt>
                <c:pt idx="67426">
                  <c:v>211.399</c:v>
                </c:pt>
                <c:pt idx="67427">
                  <c:v>212.82900000000001</c:v>
                </c:pt>
                <c:pt idx="67428">
                  <c:v>214.25700000000001</c:v>
                </c:pt>
                <c:pt idx="67429">
                  <c:v>215.68300000000002</c:v>
                </c:pt>
                <c:pt idx="67430">
                  <c:v>217.10599999999999</c:v>
                </c:pt>
                <c:pt idx="67431">
                  <c:v>218.52700000000004</c:v>
                </c:pt>
                <c:pt idx="67432">
                  <c:v>219.94499999999999</c:v>
                </c:pt>
                <c:pt idx="67433">
                  <c:v>221.3610000000001</c:v>
                </c:pt>
                <c:pt idx="67434">
                  <c:v>222.77399999999992</c:v>
                </c:pt>
                <c:pt idx="67435">
                  <c:v>224.184</c:v>
                </c:pt>
                <c:pt idx="67436">
                  <c:v>225.59100000000001</c:v>
                </c:pt>
                <c:pt idx="67437">
                  <c:v>226.995</c:v>
                </c:pt>
                <c:pt idx="67438">
                  <c:v>228.39700000000011</c:v>
                </c:pt>
                <c:pt idx="67439">
                  <c:v>229.79399999999998</c:v>
                </c:pt>
                <c:pt idx="67440">
                  <c:v>231.18900000000002</c:v>
                </c:pt>
                <c:pt idx="67441">
                  <c:v>232.58</c:v>
                </c:pt>
                <c:pt idx="67442">
                  <c:v>233.96700000000001</c:v>
                </c:pt>
                <c:pt idx="67443">
                  <c:v>235.35100000000011</c:v>
                </c:pt>
                <c:pt idx="67444">
                  <c:v>236.73099999999999</c:v>
                </c:pt>
                <c:pt idx="67445">
                  <c:v>238.108</c:v>
                </c:pt>
                <c:pt idx="67446">
                  <c:v>239.4800000000001</c:v>
                </c:pt>
                <c:pt idx="67447">
                  <c:v>240.84800000000001</c:v>
                </c:pt>
                <c:pt idx="67448">
                  <c:v>242.21199999999999</c:v>
                </c:pt>
                <c:pt idx="67449">
                  <c:v>243.572</c:v>
                </c:pt>
                <c:pt idx="67450">
                  <c:v>244.92800000000011</c:v>
                </c:pt>
                <c:pt idx="67451">
                  <c:v>246.27899999999997</c:v>
                </c:pt>
                <c:pt idx="67452">
                  <c:v>247.626</c:v>
                </c:pt>
                <c:pt idx="67453">
                  <c:v>248.96700000000001</c:v>
                </c:pt>
                <c:pt idx="67454">
                  <c:v>250.30500000000001</c:v>
                </c:pt>
                <c:pt idx="67455">
                  <c:v>251.637</c:v>
                </c:pt>
                <c:pt idx="67456">
                  <c:v>252.964</c:v>
                </c:pt>
                <c:pt idx="67457">
                  <c:v>254.28700000000001</c:v>
                </c:pt>
                <c:pt idx="67458">
                  <c:v>255.60399999999998</c:v>
                </c:pt>
                <c:pt idx="67459">
                  <c:v>256.91599999999966</c:v>
                </c:pt>
                <c:pt idx="67460">
                  <c:v>258.22299999999979</c:v>
                </c:pt>
                <c:pt idx="67461">
                  <c:v>259.524</c:v>
                </c:pt>
                <c:pt idx="67462">
                  <c:v>260.82</c:v>
                </c:pt>
                <c:pt idx="67463">
                  <c:v>262.11</c:v>
                </c:pt>
                <c:pt idx="67464">
                  <c:v>263.39400000000001</c:v>
                </c:pt>
                <c:pt idx="67465">
                  <c:v>264.67200000000008</c:v>
                </c:pt>
                <c:pt idx="67466">
                  <c:v>265.94499999999999</c:v>
                </c:pt>
                <c:pt idx="67467">
                  <c:v>267.21099999999979</c:v>
                </c:pt>
                <c:pt idx="67468">
                  <c:v>268.47099999999978</c:v>
                </c:pt>
                <c:pt idx="67469">
                  <c:v>269.7249999999998</c:v>
                </c:pt>
                <c:pt idx="67470">
                  <c:v>270.97299999999979</c:v>
                </c:pt>
                <c:pt idx="67471">
                  <c:v>272.214</c:v>
                </c:pt>
                <c:pt idx="67472">
                  <c:v>273.44799999999975</c:v>
                </c:pt>
                <c:pt idx="67473">
                  <c:v>274.67599999999999</c:v>
                </c:pt>
                <c:pt idx="67474">
                  <c:v>275.89699999999965</c:v>
                </c:pt>
                <c:pt idx="67475">
                  <c:v>277.11200000000002</c:v>
                </c:pt>
                <c:pt idx="67476">
                  <c:v>278.31900000000002</c:v>
                </c:pt>
                <c:pt idx="67477">
                  <c:v>279.51900000000001</c:v>
                </c:pt>
                <c:pt idx="67478">
                  <c:v>280.71199999999965</c:v>
                </c:pt>
                <c:pt idx="67479">
                  <c:v>281.8979999999998</c:v>
                </c:pt>
                <c:pt idx="67480">
                  <c:v>283.077</c:v>
                </c:pt>
                <c:pt idx="67481">
                  <c:v>284.24799999999999</c:v>
                </c:pt>
                <c:pt idx="67482">
                  <c:v>285.41099999999977</c:v>
                </c:pt>
                <c:pt idx="67483">
                  <c:v>286.56700000000001</c:v>
                </c:pt>
                <c:pt idx="67484">
                  <c:v>287.71499999999975</c:v>
                </c:pt>
                <c:pt idx="67485">
                  <c:v>288.85500000000002</c:v>
                </c:pt>
                <c:pt idx="67486">
                  <c:v>289.98799999999977</c:v>
                </c:pt>
                <c:pt idx="67487">
                  <c:v>291.11200000000002</c:v>
                </c:pt>
                <c:pt idx="67488">
                  <c:v>292.22799999999978</c:v>
                </c:pt>
                <c:pt idx="67489">
                  <c:v>293.33599999999979</c:v>
                </c:pt>
                <c:pt idx="67490">
                  <c:v>294.43599999999958</c:v>
                </c:pt>
                <c:pt idx="67491">
                  <c:v>295.52699999999965</c:v>
                </c:pt>
                <c:pt idx="67492">
                  <c:v>296.61</c:v>
                </c:pt>
                <c:pt idx="67493">
                  <c:v>297.68400000000008</c:v>
                </c:pt>
                <c:pt idx="67494">
                  <c:v>298.74900000000002</c:v>
                </c:pt>
                <c:pt idx="67495">
                  <c:v>299.80599999999993</c:v>
                </c:pt>
                <c:pt idx="67496">
                  <c:v>300.85399999999993</c:v>
                </c:pt>
                <c:pt idx="67497">
                  <c:v>301.89299999999974</c:v>
                </c:pt>
                <c:pt idx="67498">
                  <c:v>302.92299999999977</c:v>
                </c:pt>
                <c:pt idx="67499">
                  <c:v>303.94299999999993</c:v>
                </c:pt>
                <c:pt idx="67500">
                  <c:v>304.95499999999993</c:v>
                </c:pt>
                <c:pt idx="67501">
                  <c:v>305.95699999999965</c:v>
                </c:pt>
                <c:pt idx="67502">
                  <c:v>306.94900000000001</c:v>
                </c:pt>
                <c:pt idx="67503">
                  <c:v>307.93299999999965</c:v>
                </c:pt>
                <c:pt idx="67504">
                  <c:v>308.90599999999978</c:v>
                </c:pt>
                <c:pt idx="67505">
                  <c:v>309.87</c:v>
                </c:pt>
                <c:pt idx="67506">
                  <c:v>310.82400000000001</c:v>
                </c:pt>
                <c:pt idx="67507">
                  <c:v>311.76900000000001</c:v>
                </c:pt>
                <c:pt idx="67508">
                  <c:v>312.70299999999975</c:v>
                </c:pt>
                <c:pt idx="67509">
                  <c:v>313.62700000000001</c:v>
                </c:pt>
                <c:pt idx="67510">
                  <c:v>314.54199999999975</c:v>
                </c:pt>
                <c:pt idx="67511">
                  <c:v>315.44600000000003</c:v>
                </c:pt>
                <c:pt idx="67512">
                  <c:v>316.33999999999975</c:v>
                </c:pt>
                <c:pt idx="67513">
                  <c:v>317.22299999999979</c:v>
                </c:pt>
                <c:pt idx="67514">
                  <c:v>318.09599999999978</c:v>
                </c:pt>
                <c:pt idx="67515">
                  <c:v>318.959</c:v>
                </c:pt>
                <c:pt idx="67516">
                  <c:v>319.81099999999975</c:v>
                </c:pt>
                <c:pt idx="67517">
                  <c:v>320.65199999999999</c:v>
                </c:pt>
                <c:pt idx="67518">
                  <c:v>321.48299999999978</c:v>
                </c:pt>
                <c:pt idx="67519">
                  <c:v>322.303</c:v>
                </c:pt>
                <c:pt idx="67520">
                  <c:v>323.11200000000002</c:v>
                </c:pt>
                <c:pt idx="67521">
                  <c:v>323.91000000000003</c:v>
                </c:pt>
                <c:pt idx="67522">
                  <c:v>324.697</c:v>
                </c:pt>
                <c:pt idx="67523">
                  <c:v>325.47199999999958</c:v>
                </c:pt>
                <c:pt idx="67524">
                  <c:v>326.23699999999963</c:v>
                </c:pt>
                <c:pt idx="67525">
                  <c:v>326.99099999999964</c:v>
                </c:pt>
                <c:pt idx="67526">
                  <c:v>327.73299999999978</c:v>
                </c:pt>
                <c:pt idx="67527">
                  <c:v>328.46299999999979</c:v>
                </c:pt>
                <c:pt idx="67528">
                  <c:v>329.18200000000002</c:v>
                </c:pt>
                <c:pt idx="67529">
                  <c:v>329.89</c:v>
                </c:pt>
                <c:pt idx="67530">
                  <c:v>330.58599999999979</c:v>
                </c:pt>
                <c:pt idx="67531">
                  <c:v>331.27099999999979</c:v>
                </c:pt>
                <c:pt idx="67532">
                  <c:v>331.94400000000002</c:v>
                </c:pt>
                <c:pt idx="67533">
                  <c:v>332.60500000000002</c:v>
                </c:pt>
                <c:pt idx="67534">
                  <c:v>333.25400000000002</c:v>
                </c:pt>
                <c:pt idx="67535">
                  <c:v>333.89099999999979</c:v>
                </c:pt>
                <c:pt idx="67536">
                  <c:v>334.51599999999979</c:v>
                </c:pt>
                <c:pt idx="67537">
                  <c:v>335.12900000000002</c:v>
                </c:pt>
                <c:pt idx="67538">
                  <c:v>335.72999999999979</c:v>
                </c:pt>
                <c:pt idx="67539">
                  <c:v>336.31900000000002</c:v>
                </c:pt>
                <c:pt idx="67540">
                  <c:v>336.89599999999979</c:v>
                </c:pt>
                <c:pt idx="67541">
                  <c:v>337.46099999999979</c:v>
                </c:pt>
                <c:pt idx="67542">
                  <c:v>338.01299999999975</c:v>
                </c:pt>
                <c:pt idx="67543">
                  <c:v>338.553</c:v>
                </c:pt>
                <c:pt idx="67544">
                  <c:v>339.08</c:v>
                </c:pt>
                <c:pt idx="67545">
                  <c:v>339.59500000000003</c:v>
                </c:pt>
                <c:pt idx="67546">
                  <c:v>340.09699999999958</c:v>
                </c:pt>
                <c:pt idx="67547">
                  <c:v>340.58699999999965</c:v>
                </c:pt>
                <c:pt idx="67548">
                  <c:v>341.065</c:v>
                </c:pt>
                <c:pt idx="67549">
                  <c:v>341.529</c:v>
                </c:pt>
                <c:pt idx="67550">
                  <c:v>341.98099999999965</c:v>
                </c:pt>
                <c:pt idx="67551">
                  <c:v>342.41999999999979</c:v>
                </c:pt>
                <c:pt idx="67552">
                  <c:v>342.846</c:v>
                </c:pt>
                <c:pt idx="67553">
                  <c:v>343.26</c:v>
                </c:pt>
                <c:pt idx="67554">
                  <c:v>343.66</c:v>
                </c:pt>
                <c:pt idx="67555">
                  <c:v>344.048</c:v>
                </c:pt>
                <c:pt idx="67556">
                  <c:v>344.42299999999977</c:v>
                </c:pt>
                <c:pt idx="67557">
                  <c:v>344.78500000000003</c:v>
                </c:pt>
                <c:pt idx="67558">
                  <c:v>345.13299999999975</c:v>
                </c:pt>
                <c:pt idx="67559">
                  <c:v>345.46899999999965</c:v>
                </c:pt>
                <c:pt idx="67560">
                  <c:v>345.79099999999966</c:v>
                </c:pt>
                <c:pt idx="67561">
                  <c:v>346.101</c:v>
                </c:pt>
                <c:pt idx="67562">
                  <c:v>346.39699999999965</c:v>
                </c:pt>
                <c:pt idx="67563">
                  <c:v>346.68</c:v>
                </c:pt>
                <c:pt idx="67564">
                  <c:v>346.95</c:v>
                </c:pt>
                <c:pt idx="67565">
                  <c:v>347.20599999999979</c:v>
                </c:pt>
                <c:pt idx="67566">
                  <c:v>347.45</c:v>
                </c:pt>
                <c:pt idx="67567">
                  <c:v>347.68</c:v>
                </c:pt>
                <c:pt idx="67568">
                  <c:v>347.89599999999979</c:v>
                </c:pt>
                <c:pt idx="67569">
                  <c:v>348.1</c:v>
                </c:pt>
                <c:pt idx="67570">
                  <c:v>348.28899999999965</c:v>
                </c:pt>
                <c:pt idx="67571">
                  <c:v>348.46599999999978</c:v>
                </c:pt>
                <c:pt idx="67572">
                  <c:v>348.62900000000002</c:v>
                </c:pt>
                <c:pt idx="67573">
                  <c:v>348.779</c:v>
                </c:pt>
                <c:pt idx="67574">
                  <c:v>348.91499999999979</c:v>
                </c:pt>
                <c:pt idx="67575">
                  <c:v>349.03799999999978</c:v>
                </c:pt>
                <c:pt idx="67576">
                  <c:v>349.14699999999999</c:v>
                </c:pt>
                <c:pt idx="67577">
                  <c:v>349.24299999999999</c:v>
                </c:pt>
                <c:pt idx="67578">
                  <c:v>349.32499999999999</c:v>
                </c:pt>
                <c:pt idx="67579">
                  <c:v>349.39400000000001</c:v>
                </c:pt>
                <c:pt idx="67580">
                  <c:v>349.45</c:v>
                </c:pt>
                <c:pt idx="67581">
                  <c:v>349.49099999999964</c:v>
                </c:pt>
                <c:pt idx="67582">
                  <c:v>349.52</c:v>
                </c:pt>
                <c:pt idx="67583">
                  <c:v>349.53500000000003</c:v>
                </c:pt>
                <c:pt idx="67584">
                  <c:v>349.53599999999977</c:v>
                </c:pt>
                <c:pt idx="67585">
                  <c:v>349.5229999999998</c:v>
                </c:pt>
                <c:pt idx="67586">
                  <c:v>349.49799999999965</c:v>
                </c:pt>
                <c:pt idx="67587">
                  <c:v>349.45800000000003</c:v>
                </c:pt>
                <c:pt idx="67588">
                  <c:v>349.40499999999975</c:v>
                </c:pt>
                <c:pt idx="67589">
                  <c:v>349.339</c:v>
                </c:pt>
                <c:pt idx="67590">
                  <c:v>349.25900000000001</c:v>
                </c:pt>
                <c:pt idx="67591">
                  <c:v>349.166</c:v>
                </c:pt>
                <c:pt idx="67592">
                  <c:v>349.05900000000008</c:v>
                </c:pt>
                <c:pt idx="67593">
                  <c:v>348.93799999999965</c:v>
                </c:pt>
                <c:pt idx="67594">
                  <c:v>348.80399999999975</c:v>
                </c:pt>
                <c:pt idx="67595">
                  <c:v>348.65699999999993</c:v>
                </c:pt>
                <c:pt idx="67596">
                  <c:v>348.49599999999958</c:v>
                </c:pt>
                <c:pt idx="67597">
                  <c:v>348.32100000000003</c:v>
                </c:pt>
                <c:pt idx="67598">
                  <c:v>348.13400000000001</c:v>
                </c:pt>
                <c:pt idx="67599">
                  <c:v>347.93199999999962</c:v>
                </c:pt>
                <c:pt idx="67600">
                  <c:v>347.71799999999979</c:v>
                </c:pt>
                <c:pt idx="67601">
                  <c:v>347.48999999999978</c:v>
                </c:pt>
                <c:pt idx="67602">
                  <c:v>347.24799999999999</c:v>
                </c:pt>
                <c:pt idx="67603">
                  <c:v>346.99299999999965</c:v>
                </c:pt>
                <c:pt idx="67604">
                  <c:v>346.7249999999998</c:v>
                </c:pt>
                <c:pt idx="67605">
                  <c:v>346.44400000000002</c:v>
                </c:pt>
                <c:pt idx="67606">
                  <c:v>346.14900000000023</c:v>
                </c:pt>
                <c:pt idx="67607">
                  <c:v>345.84199999999993</c:v>
                </c:pt>
                <c:pt idx="67608">
                  <c:v>345.52</c:v>
                </c:pt>
                <c:pt idx="67609">
                  <c:v>345.18599999999975</c:v>
                </c:pt>
                <c:pt idx="67610">
                  <c:v>344.839</c:v>
                </c:pt>
                <c:pt idx="67611">
                  <c:v>344.47799999999978</c:v>
                </c:pt>
                <c:pt idx="67612">
                  <c:v>344.10500000000002</c:v>
                </c:pt>
                <c:pt idx="67613">
                  <c:v>343.71799999999979</c:v>
                </c:pt>
                <c:pt idx="67614">
                  <c:v>343.31799999999993</c:v>
                </c:pt>
                <c:pt idx="67615">
                  <c:v>342.90499999999975</c:v>
                </c:pt>
                <c:pt idx="67616">
                  <c:v>342.47999999999979</c:v>
                </c:pt>
                <c:pt idx="67617">
                  <c:v>342.041</c:v>
                </c:pt>
                <c:pt idx="67618">
                  <c:v>341.59</c:v>
                </c:pt>
                <c:pt idx="67619">
                  <c:v>341.12599999999975</c:v>
                </c:pt>
                <c:pt idx="67620">
                  <c:v>340.64800000000002</c:v>
                </c:pt>
                <c:pt idx="67621">
                  <c:v>340.15899999999999</c:v>
                </c:pt>
                <c:pt idx="67622">
                  <c:v>339.65600000000001</c:v>
                </c:pt>
                <c:pt idx="67623">
                  <c:v>339.14100000000002</c:v>
                </c:pt>
                <c:pt idx="67624">
                  <c:v>338.613</c:v>
                </c:pt>
                <c:pt idx="67625">
                  <c:v>338.07299999999975</c:v>
                </c:pt>
                <c:pt idx="67626">
                  <c:v>337.52</c:v>
                </c:pt>
                <c:pt idx="67627">
                  <c:v>336.95499999999993</c:v>
                </c:pt>
                <c:pt idx="67628">
                  <c:v>336.37799999999999</c:v>
                </c:pt>
                <c:pt idx="67629">
                  <c:v>335.78799999999978</c:v>
                </c:pt>
                <c:pt idx="67630">
                  <c:v>335.185</c:v>
                </c:pt>
                <c:pt idx="67631">
                  <c:v>334.57100000000003</c:v>
                </c:pt>
                <c:pt idx="67632">
                  <c:v>333.94400000000002</c:v>
                </c:pt>
                <c:pt idx="67633">
                  <c:v>333.30599999999993</c:v>
                </c:pt>
                <c:pt idx="67634">
                  <c:v>332.65499999999997</c:v>
                </c:pt>
                <c:pt idx="67635">
                  <c:v>331.99199999999962</c:v>
                </c:pt>
                <c:pt idx="67636">
                  <c:v>331.31700000000001</c:v>
                </c:pt>
                <c:pt idx="67637">
                  <c:v>330.63099999999974</c:v>
                </c:pt>
                <c:pt idx="67638">
                  <c:v>329.93199999999962</c:v>
                </c:pt>
                <c:pt idx="67639">
                  <c:v>329.22199999999958</c:v>
                </c:pt>
                <c:pt idx="67640">
                  <c:v>328.5</c:v>
                </c:pt>
                <c:pt idx="67641">
                  <c:v>327.767</c:v>
                </c:pt>
                <c:pt idx="67642">
                  <c:v>327.02199999999965</c:v>
                </c:pt>
                <c:pt idx="67643">
                  <c:v>326.26499999999999</c:v>
                </c:pt>
                <c:pt idx="67644">
                  <c:v>325.49699999999962</c:v>
                </c:pt>
                <c:pt idx="67645">
                  <c:v>324.71799999999979</c:v>
                </c:pt>
                <c:pt idx="67646">
                  <c:v>323.92699999999962</c:v>
                </c:pt>
                <c:pt idx="67647">
                  <c:v>323.12599999999975</c:v>
                </c:pt>
                <c:pt idx="67648">
                  <c:v>322.31299999999999</c:v>
                </c:pt>
                <c:pt idx="67649">
                  <c:v>321.48899999999958</c:v>
                </c:pt>
                <c:pt idx="67650">
                  <c:v>320.65400000000022</c:v>
                </c:pt>
                <c:pt idx="67651">
                  <c:v>319.80799999999999</c:v>
                </c:pt>
                <c:pt idx="67652">
                  <c:v>318.952</c:v>
                </c:pt>
                <c:pt idx="67653">
                  <c:v>318.084</c:v>
                </c:pt>
                <c:pt idx="67654">
                  <c:v>317.20599999999979</c:v>
                </c:pt>
                <c:pt idx="67655">
                  <c:v>316.31799999999993</c:v>
                </c:pt>
                <c:pt idx="67656">
                  <c:v>315.41899999999958</c:v>
                </c:pt>
                <c:pt idx="67657">
                  <c:v>314.50900000000001</c:v>
                </c:pt>
                <c:pt idx="67658">
                  <c:v>313.589</c:v>
                </c:pt>
                <c:pt idx="67659">
                  <c:v>312.65899999999999</c:v>
                </c:pt>
                <c:pt idx="67660">
                  <c:v>311.71899999999965</c:v>
                </c:pt>
                <c:pt idx="67661">
                  <c:v>310.76900000000001</c:v>
                </c:pt>
                <c:pt idx="67662">
                  <c:v>309.80799999999999</c:v>
                </c:pt>
                <c:pt idx="67663">
                  <c:v>308.83799999999979</c:v>
                </c:pt>
                <c:pt idx="67664">
                  <c:v>307.858</c:v>
                </c:pt>
                <c:pt idx="67665">
                  <c:v>306.86799999999999</c:v>
                </c:pt>
                <c:pt idx="67666">
                  <c:v>305.86799999999999</c:v>
                </c:pt>
                <c:pt idx="67667">
                  <c:v>304.85899999999975</c:v>
                </c:pt>
                <c:pt idx="67668">
                  <c:v>303.84100000000001</c:v>
                </c:pt>
                <c:pt idx="67669">
                  <c:v>302.81299999999999</c:v>
                </c:pt>
                <c:pt idx="67670">
                  <c:v>301.77499999999975</c:v>
                </c:pt>
                <c:pt idx="67671">
                  <c:v>300.72899999999959</c:v>
                </c:pt>
                <c:pt idx="67672">
                  <c:v>299.673</c:v>
                </c:pt>
                <c:pt idx="67673">
                  <c:v>298.608</c:v>
                </c:pt>
                <c:pt idx="67674">
                  <c:v>297.53500000000003</c:v>
                </c:pt>
                <c:pt idx="67675">
                  <c:v>296.452</c:v>
                </c:pt>
                <c:pt idx="67676">
                  <c:v>295.36099999999999</c:v>
                </c:pt>
                <c:pt idx="67677">
                  <c:v>294.2609999999998</c:v>
                </c:pt>
                <c:pt idx="67678">
                  <c:v>293.15300000000002</c:v>
                </c:pt>
                <c:pt idx="67679">
                  <c:v>292.03599999999977</c:v>
                </c:pt>
                <c:pt idx="67680">
                  <c:v>290.91099999999977</c:v>
                </c:pt>
                <c:pt idx="67681">
                  <c:v>289.77699999999965</c:v>
                </c:pt>
                <c:pt idx="67682">
                  <c:v>288.63499999999999</c:v>
                </c:pt>
                <c:pt idx="67683">
                  <c:v>287.48599999999965</c:v>
                </c:pt>
                <c:pt idx="67684">
                  <c:v>286.32799999999975</c:v>
                </c:pt>
                <c:pt idx="67685">
                  <c:v>285.16199999999975</c:v>
                </c:pt>
                <c:pt idx="67686">
                  <c:v>283.98899999999958</c:v>
                </c:pt>
                <c:pt idx="67687">
                  <c:v>282.80799999999999</c:v>
                </c:pt>
                <c:pt idx="67688">
                  <c:v>281.61900000000026</c:v>
                </c:pt>
                <c:pt idx="67689">
                  <c:v>280.42299999999977</c:v>
                </c:pt>
                <c:pt idx="67690">
                  <c:v>279.21899999999965</c:v>
                </c:pt>
                <c:pt idx="67691">
                  <c:v>278.00799999999975</c:v>
                </c:pt>
                <c:pt idx="67692">
                  <c:v>276.78999999999979</c:v>
                </c:pt>
                <c:pt idx="67693">
                  <c:v>275.565</c:v>
                </c:pt>
                <c:pt idx="67694">
                  <c:v>274.33300000000003</c:v>
                </c:pt>
                <c:pt idx="67695">
                  <c:v>273.09399999999965</c:v>
                </c:pt>
                <c:pt idx="67696">
                  <c:v>271.84800000000001</c:v>
                </c:pt>
                <c:pt idx="67697">
                  <c:v>270.59500000000003</c:v>
                </c:pt>
                <c:pt idx="67698">
                  <c:v>269.33599999999979</c:v>
                </c:pt>
                <c:pt idx="67699">
                  <c:v>268.07</c:v>
                </c:pt>
                <c:pt idx="67700">
                  <c:v>266.79799999999977</c:v>
                </c:pt>
                <c:pt idx="67701">
                  <c:v>265.52</c:v>
                </c:pt>
                <c:pt idx="67702">
                  <c:v>264.23599999999965</c:v>
                </c:pt>
                <c:pt idx="67703">
                  <c:v>262.94499999999999</c:v>
                </c:pt>
                <c:pt idx="67704">
                  <c:v>261.64900000000023</c:v>
                </c:pt>
                <c:pt idx="67705">
                  <c:v>260.346</c:v>
                </c:pt>
                <c:pt idx="67706">
                  <c:v>259.03799999999978</c:v>
                </c:pt>
                <c:pt idx="67707">
                  <c:v>257.72399999999965</c:v>
                </c:pt>
                <c:pt idx="67708">
                  <c:v>256.40499999999975</c:v>
                </c:pt>
                <c:pt idx="67709">
                  <c:v>255.08</c:v>
                </c:pt>
                <c:pt idx="67710">
                  <c:v>253.75</c:v>
                </c:pt>
                <c:pt idx="67711">
                  <c:v>252.41499999999999</c:v>
                </c:pt>
                <c:pt idx="67712">
                  <c:v>251.07399999999998</c:v>
                </c:pt>
                <c:pt idx="67713">
                  <c:v>249.72800000000001</c:v>
                </c:pt>
                <c:pt idx="67714">
                  <c:v>248.37800000000001</c:v>
                </c:pt>
                <c:pt idx="67715">
                  <c:v>247.02200000000011</c:v>
                </c:pt>
                <c:pt idx="67716">
                  <c:v>245.66200000000001</c:v>
                </c:pt>
                <c:pt idx="67717">
                  <c:v>244.297</c:v>
                </c:pt>
                <c:pt idx="67718">
                  <c:v>242.92800000000011</c:v>
                </c:pt>
                <c:pt idx="67719">
                  <c:v>241.554</c:v>
                </c:pt>
                <c:pt idx="67720">
                  <c:v>240.17599999999999</c:v>
                </c:pt>
                <c:pt idx="67721">
                  <c:v>238.79300000000001</c:v>
                </c:pt>
                <c:pt idx="67722">
                  <c:v>237.40700000000001</c:v>
                </c:pt>
                <c:pt idx="67723">
                  <c:v>236.01599999999999</c:v>
                </c:pt>
                <c:pt idx="67724">
                  <c:v>234.62100000000001</c:v>
                </c:pt>
                <c:pt idx="67725">
                  <c:v>233.22300000000001</c:v>
                </c:pt>
                <c:pt idx="67726">
                  <c:v>231.82100000000011</c:v>
                </c:pt>
                <c:pt idx="67727">
                  <c:v>230.41499999999999</c:v>
                </c:pt>
                <c:pt idx="67728">
                  <c:v>229.006</c:v>
                </c:pt>
                <c:pt idx="67729">
                  <c:v>227.59300000000002</c:v>
                </c:pt>
                <c:pt idx="67730">
                  <c:v>226.17699999999999</c:v>
                </c:pt>
                <c:pt idx="67731">
                  <c:v>224.75700000000001</c:v>
                </c:pt>
                <c:pt idx="67732">
                  <c:v>223.33500000000001</c:v>
                </c:pt>
                <c:pt idx="67733">
                  <c:v>221.90900000000002</c:v>
                </c:pt>
                <c:pt idx="67734">
                  <c:v>220.48100000000011</c:v>
                </c:pt>
                <c:pt idx="67735">
                  <c:v>219.04900000000001</c:v>
                </c:pt>
                <c:pt idx="67736">
                  <c:v>217.61499999999998</c:v>
                </c:pt>
                <c:pt idx="67737">
                  <c:v>216.178</c:v>
                </c:pt>
                <c:pt idx="67738">
                  <c:v>214.739</c:v>
                </c:pt>
                <c:pt idx="67739">
                  <c:v>213.297</c:v>
                </c:pt>
                <c:pt idx="67740">
                  <c:v>211.85300000000001</c:v>
                </c:pt>
                <c:pt idx="67741">
                  <c:v>210.40600000000001</c:v>
                </c:pt>
                <c:pt idx="67742">
                  <c:v>208.95800000000011</c:v>
                </c:pt>
                <c:pt idx="67743">
                  <c:v>207.50700000000001</c:v>
                </c:pt>
                <c:pt idx="67744">
                  <c:v>206.054</c:v>
                </c:pt>
                <c:pt idx="67745">
                  <c:v>204.59900000000002</c:v>
                </c:pt>
                <c:pt idx="67746">
                  <c:v>203.14299999999997</c:v>
                </c:pt>
                <c:pt idx="67747">
                  <c:v>201.684</c:v>
                </c:pt>
                <c:pt idx="67748">
                  <c:v>200.22399999999999</c:v>
                </c:pt>
                <c:pt idx="67749">
                  <c:v>198.76300000000001</c:v>
                </c:pt>
                <c:pt idx="67750">
                  <c:v>197.3</c:v>
                </c:pt>
                <c:pt idx="67751">
                  <c:v>195.83500000000001</c:v>
                </c:pt>
                <c:pt idx="67752">
                  <c:v>194.37</c:v>
                </c:pt>
                <c:pt idx="67753">
                  <c:v>192.90300000000002</c:v>
                </c:pt>
                <c:pt idx="67754">
                  <c:v>191.435</c:v>
                </c:pt>
                <c:pt idx="67755">
                  <c:v>189.96600000000001</c:v>
                </c:pt>
                <c:pt idx="67756">
                  <c:v>188.49600000000001</c:v>
                </c:pt>
                <c:pt idx="67757">
                  <c:v>187.02500000000001</c:v>
                </c:pt>
                <c:pt idx="67758">
                  <c:v>185.554</c:v>
                </c:pt>
                <c:pt idx="67759">
                  <c:v>184.08100000000007</c:v>
                </c:pt>
                <c:pt idx="67760">
                  <c:v>182.608</c:v>
                </c:pt>
                <c:pt idx="67761">
                  <c:v>181.13499999999999</c:v>
                </c:pt>
                <c:pt idx="67762">
                  <c:v>179.661</c:v>
                </c:pt>
                <c:pt idx="67763">
                  <c:v>178.18700000000001</c:v>
                </c:pt>
                <c:pt idx="67764">
                  <c:v>176.71199999999999</c:v>
                </c:pt>
                <c:pt idx="67765">
                  <c:v>175.23699999999999</c:v>
                </c:pt>
                <c:pt idx="67766">
                  <c:v>173.76300000000001</c:v>
                </c:pt>
                <c:pt idx="67767">
                  <c:v>172.28800000000001</c:v>
                </c:pt>
                <c:pt idx="67768">
                  <c:v>170.81300000000002</c:v>
                </c:pt>
                <c:pt idx="67769">
                  <c:v>169.33800000000011</c:v>
                </c:pt>
                <c:pt idx="67770">
                  <c:v>167.863</c:v>
                </c:pt>
                <c:pt idx="67771">
                  <c:v>166.38900000000001</c:v>
                </c:pt>
                <c:pt idx="67772">
                  <c:v>164.91499999999999</c:v>
                </c:pt>
                <c:pt idx="67773">
                  <c:v>163.441</c:v>
                </c:pt>
                <c:pt idx="67774">
                  <c:v>161.96800000000007</c:v>
                </c:pt>
                <c:pt idx="67775">
                  <c:v>160.495</c:v>
                </c:pt>
                <c:pt idx="67776">
                  <c:v>159.023</c:v>
                </c:pt>
                <c:pt idx="67777">
                  <c:v>157.55100000000004</c:v>
                </c:pt>
                <c:pt idx="67778">
                  <c:v>156.08000000000001</c:v>
                </c:pt>
                <c:pt idx="67779">
                  <c:v>154.61099999999999</c:v>
                </c:pt>
                <c:pt idx="67780">
                  <c:v>153.142</c:v>
                </c:pt>
                <c:pt idx="67781">
                  <c:v>151.67299999999997</c:v>
                </c:pt>
                <c:pt idx="67782">
                  <c:v>150.20599999999999</c:v>
                </c:pt>
                <c:pt idx="67783">
                  <c:v>148.73999999999998</c:v>
                </c:pt>
                <c:pt idx="67784">
                  <c:v>147.27499999999998</c:v>
                </c:pt>
                <c:pt idx="67785">
                  <c:v>145.81200000000001</c:v>
                </c:pt>
                <c:pt idx="67786">
                  <c:v>144.34900000000002</c:v>
                </c:pt>
                <c:pt idx="67787">
                  <c:v>142.88800000000012</c:v>
                </c:pt>
                <c:pt idx="67788">
                  <c:v>141.42800000000011</c:v>
                </c:pt>
                <c:pt idx="67789">
                  <c:v>139.97</c:v>
                </c:pt>
                <c:pt idx="67790">
                  <c:v>138.51300000000001</c:v>
                </c:pt>
                <c:pt idx="67791">
                  <c:v>137.05800000000011</c:v>
                </c:pt>
                <c:pt idx="67792">
                  <c:v>135.60399999999998</c:v>
                </c:pt>
                <c:pt idx="67793">
                  <c:v>134.15200000000004</c:v>
                </c:pt>
                <c:pt idx="67794">
                  <c:v>132.702</c:v>
                </c:pt>
                <c:pt idx="67795">
                  <c:v>131.25299999999999</c:v>
                </c:pt>
                <c:pt idx="67796">
                  <c:v>129.80700000000004</c:v>
                </c:pt>
                <c:pt idx="67797">
                  <c:v>128.36200000000011</c:v>
                </c:pt>
                <c:pt idx="67798">
                  <c:v>126.91900000000005</c:v>
                </c:pt>
                <c:pt idx="67799">
                  <c:v>125.47799999999999</c:v>
                </c:pt>
                <c:pt idx="67800">
                  <c:v>124.039</c:v>
                </c:pt>
                <c:pt idx="67801">
                  <c:v>122.60199999999999</c:v>
                </c:pt>
                <c:pt idx="67802">
                  <c:v>121.167</c:v>
                </c:pt>
                <c:pt idx="67803">
                  <c:v>119.735</c:v>
                </c:pt>
                <c:pt idx="67804">
                  <c:v>118.30500000000001</c:v>
                </c:pt>
                <c:pt idx="67805">
                  <c:v>116.87599999999998</c:v>
                </c:pt>
                <c:pt idx="67806">
                  <c:v>115.45099999999999</c:v>
                </c:pt>
                <c:pt idx="67807">
                  <c:v>114.027</c:v>
                </c:pt>
                <c:pt idx="67808">
                  <c:v>112.60599999999998</c:v>
                </c:pt>
                <c:pt idx="67809">
                  <c:v>111.187</c:v>
                </c:pt>
                <c:pt idx="67810">
                  <c:v>109.771</c:v>
                </c:pt>
                <c:pt idx="67811">
                  <c:v>108.357</c:v>
                </c:pt>
                <c:pt idx="67812">
                  <c:v>106.94600000000005</c:v>
                </c:pt>
                <c:pt idx="67813">
                  <c:v>105.538</c:v>
                </c:pt>
                <c:pt idx="67814">
                  <c:v>104.13200000000001</c:v>
                </c:pt>
                <c:pt idx="67815">
                  <c:v>102.72799999999999</c:v>
                </c:pt>
                <c:pt idx="67816">
                  <c:v>101.327</c:v>
                </c:pt>
                <c:pt idx="67817">
                  <c:v>99.929500000000004</c:v>
                </c:pt>
                <c:pt idx="67818">
                  <c:v>98.534300000000002</c:v>
                </c:pt>
                <c:pt idx="67819">
                  <c:v>97.141900000000007</c:v>
                </c:pt>
                <c:pt idx="67820">
                  <c:v>95.752200000000002</c:v>
                </c:pt>
                <c:pt idx="67821">
                  <c:v>94.365299999999991</c:v>
                </c:pt>
                <c:pt idx="67822">
                  <c:v>92.981399999999994</c:v>
                </c:pt>
                <c:pt idx="67823">
                  <c:v>91.600399999999979</c:v>
                </c:pt>
                <c:pt idx="67824">
                  <c:v>90.22229999999999</c:v>
                </c:pt>
                <c:pt idx="67825">
                  <c:v>88.847100000000026</c:v>
                </c:pt>
                <c:pt idx="67826">
                  <c:v>87.474900000000005</c:v>
                </c:pt>
                <c:pt idx="67827">
                  <c:v>86.105799999999988</c:v>
                </c:pt>
                <c:pt idx="67828">
                  <c:v>84.739599999999996</c:v>
                </c:pt>
                <c:pt idx="67829">
                  <c:v>83.376499999999979</c:v>
                </c:pt>
                <c:pt idx="67830">
                  <c:v>82.016400000000004</c:v>
                </c:pt>
                <c:pt idx="67831">
                  <c:v>80.65949999999998</c:v>
                </c:pt>
                <c:pt idx="67832">
                  <c:v>79.305599999999998</c:v>
                </c:pt>
                <c:pt idx="67833">
                  <c:v>77.954899999999995</c:v>
                </c:pt>
                <c:pt idx="67834">
                  <c:v>76.607399999999998</c:v>
                </c:pt>
                <c:pt idx="67835">
                  <c:v>75.263000000000005</c:v>
                </c:pt>
                <c:pt idx="67836">
                  <c:v>73.921800000000005</c:v>
                </c:pt>
                <c:pt idx="67837">
                  <c:v>72.583799999999982</c:v>
                </c:pt>
                <c:pt idx="67838">
                  <c:v>71.249100000000027</c:v>
                </c:pt>
                <c:pt idx="67839">
                  <c:v>69.91760000000005</c:v>
                </c:pt>
                <c:pt idx="67840">
                  <c:v>68.589299999999994</c:v>
                </c:pt>
                <c:pt idx="67841">
                  <c:v>67.264300000000006</c:v>
                </c:pt>
                <c:pt idx="67842">
                  <c:v>65.942600000000027</c:v>
                </c:pt>
                <c:pt idx="67843">
                  <c:v>64.624099999999999</c:v>
                </c:pt>
                <c:pt idx="67844">
                  <c:v>63.309000000000005</c:v>
                </c:pt>
                <c:pt idx="67845">
                  <c:v>61.997200000000007</c:v>
                </c:pt>
                <c:pt idx="67846">
                  <c:v>60.688800000000001</c:v>
                </c:pt>
                <c:pt idx="67847">
                  <c:v>59.383600000000001</c:v>
                </c:pt>
                <c:pt idx="67848">
                  <c:v>58.081800000000001</c:v>
                </c:pt>
                <c:pt idx="67849">
                  <c:v>56.7834</c:v>
                </c:pt>
                <c:pt idx="67850">
                  <c:v>55.488300000000002</c:v>
                </c:pt>
                <c:pt idx="67851">
                  <c:v>54.196700000000028</c:v>
                </c:pt>
                <c:pt idx="67852">
                  <c:v>52.908200000000001</c:v>
                </c:pt>
                <c:pt idx="67853">
                  <c:v>51.623300000000029</c:v>
                </c:pt>
                <c:pt idx="67854">
                  <c:v>50.341799999999999</c:v>
                </c:pt>
                <c:pt idx="67855">
                  <c:v>49.063600000000001</c:v>
                </c:pt>
                <c:pt idx="67856">
                  <c:v>47.788900000000012</c:v>
                </c:pt>
                <c:pt idx="67857">
                  <c:v>46.517499999999998</c:v>
                </c:pt>
                <c:pt idx="67858">
                  <c:v>45.249600000000001</c:v>
                </c:pt>
                <c:pt idx="67859">
                  <c:v>43.984999999999999</c:v>
                </c:pt>
                <c:pt idx="67860">
                  <c:v>42.723900000000029</c:v>
                </c:pt>
                <c:pt idx="67861">
                  <c:v>41.466200000000001</c:v>
                </c:pt>
                <c:pt idx="67862">
                  <c:v>40.2119</c:v>
                </c:pt>
                <c:pt idx="67863">
                  <c:v>38.960900000000002</c:v>
                </c:pt>
                <c:pt idx="67864">
                  <c:v>37.7134</c:v>
                </c:pt>
                <c:pt idx="67865">
                  <c:v>36.4694</c:v>
                </c:pt>
                <c:pt idx="67866">
                  <c:v>35.228700000000039</c:v>
                </c:pt>
                <c:pt idx="67867">
                  <c:v>33.991500000000002</c:v>
                </c:pt>
                <c:pt idx="67868">
                  <c:v>32.757600000000004</c:v>
                </c:pt>
                <c:pt idx="67869">
                  <c:v>31.527200000000001</c:v>
                </c:pt>
                <c:pt idx="67870">
                  <c:v>30.3001</c:v>
                </c:pt>
                <c:pt idx="67871">
                  <c:v>29.076599999999985</c:v>
                </c:pt>
                <c:pt idx="67872">
                  <c:v>27.856300000000001</c:v>
                </c:pt>
                <c:pt idx="67873">
                  <c:v>26.639500000000005</c:v>
                </c:pt>
                <c:pt idx="67874">
                  <c:v>25.426100000000002</c:v>
                </c:pt>
                <c:pt idx="67875">
                  <c:v>24.216100000000001</c:v>
                </c:pt>
                <c:pt idx="67876">
                  <c:v>23.0093</c:v>
                </c:pt>
                <c:pt idx="67877">
                  <c:v>21.806000000000001</c:v>
                </c:pt>
                <c:pt idx="67878">
                  <c:v>20.606200000000001</c:v>
                </c:pt>
                <c:pt idx="67879">
                  <c:v>19.40959999999998</c:v>
                </c:pt>
                <c:pt idx="67880">
                  <c:v>18.2164</c:v>
                </c:pt>
                <c:pt idx="67881">
                  <c:v>17.026599999999977</c:v>
                </c:pt>
                <c:pt idx="67882">
                  <c:v>15.84</c:v>
                </c:pt>
                <c:pt idx="67883">
                  <c:v>14.6569</c:v>
                </c:pt>
                <c:pt idx="67884">
                  <c:v>13.4771</c:v>
                </c:pt>
                <c:pt idx="67885">
                  <c:v>12.300600000000006</c:v>
                </c:pt>
                <c:pt idx="67886">
                  <c:v>11.1275</c:v>
                </c:pt>
                <c:pt idx="67887">
                  <c:v>9.9575900000000068</c:v>
                </c:pt>
                <c:pt idx="67888">
                  <c:v>8.7911099999999998</c:v>
                </c:pt>
                <c:pt idx="67889">
                  <c:v>7.6278399999999946</c:v>
                </c:pt>
                <c:pt idx="67890">
                  <c:v>6.4679099999999963</c:v>
                </c:pt>
                <c:pt idx="67891">
                  <c:v>5.3112199999999996</c:v>
                </c:pt>
                <c:pt idx="67892">
                  <c:v>4.1577799999999963</c:v>
                </c:pt>
                <c:pt idx="67893">
                  <c:v>3.0076999999999998</c:v>
                </c:pt>
                <c:pt idx="67894">
                  <c:v>1.8608499999999999</c:v>
                </c:pt>
                <c:pt idx="67895">
                  <c:v>0.71724100000000046</c:v>
                </c:pt>
                <c:pt idx="67896">
                  <c:v>-0.42317400000000027</c:v>
                </c:pt>
                <c:pt idx="67897">
                  <c:v>-1.5602799999999999</c:v>
                </c:pt>
                <c:pt idx="67898">
                  <c:v>-2.6942200000000001</c:v>
                </c:pt>
                <c:pt idx="67899">
                  <c:v>-3.8248599999999984</c:v>
                </c:pt>
                <c:pt idx="67900">
                  <c:v>-4.9524099999999995</c:v>
                </c:pt>
                <c:pt idx="67901">
                  <c:v>-6.0766400000000038</c:v>
                </c:pt>
                <c:pt idx="67902">
                  <c:v>-7.1977499999999965</c:v>
                </c:pt>
                <c:pt idx="67903">
                  <c:v>-8.3156800000000075</c:v>
                </c:pt>
                <c:pt idx="67904">
                  <c:v>-9.4303799999999995</c:v>
                </c:pt>
                <c:pt idx="67905">
                  <c:v>-10.5419</c:v>
                </c:pt>
                <c:pt idx="67906">
                  <c:v>-11.6503</c:v>
                </c:pt>
                <c:pt idx="67907">
                  <c:v>-12.755600000000006</c:v>
                </c:pt>
                <c:pt idx="67908">
                  <c:v>-13.857600000000007</c:v>
                </c:pt>
                <c:pt idx="67909">
                  <c:v>-14.956700000000007</c:v>
                </c:pt>
                <c:pt idx="67910">
                  <c:v>-16.052499999999977</c:v>
                </c:pt>
                <c:pt idx="67911">
                  <c:v>-17.145099999999989</c:v>
                </c:pt>
                <c:pt idx="67912">
                  <c:v>-18.2347</c:v>
                </c:pt>
                <c:pt idx="67913">
                  <c:v>-19.321200000000001</c:v>
                </c:pt>
                <c:pt idx="67914">
                  <c:v>-20.404599999999981</c:v>
                </c:pt>
                <c:pt idx="67915">
                  <c:v>-21.4849</c:v>
                </c:pt>
                <c:pt idx="67916">
                  <c:v>-22.56209999999998</c:v>
                </c:pt>
                <c:pt idx="67917">
                  <c:v>-23.636199999999999</c:v>
                </c:pt>
                <c:pt idx="67918">
                  <c:v>-24.7072</c:v>
                </c:pt>
                <c:pt idx="67919">
                  <c:v>-25.775200000000002</c:v>
                </c:pt>
                <c:pt idx="67920">
                  <c:v>-26.8401</c:v>
                </c:pt>
                <c:pt idx="67921">
                  <c:v>-27.901900000000001</c:v>
                </c:pt>
                <c:pt idx="67922">
                  <c:v>-28.960699999999971</c:v>
                </c:pt>
                <c:pt idx="67923">
                  <c:v>-30.016400000000001</c:v>
                </c:pt>
                <c:pt idx="67924">
                  <c:v>-31.069099999999981</c:v>
                </c:pt>
                <c:pt idx="67925">
                  <c:v>-32.118700000000011</c:v>
                </c:pt>
                <c:pt idx="67926">
                  <c:v>-33.16530000000003</c:v>
                </c:pt>
                <c:pt idx="67927">
                  <c:v>-34.208800000000011</c:v>
                </c:pt>
                <c:pt idx="67928">
                  <c:v>-35.249300000000012</c:v>
                </c:pt>
                <c:pt idx="67929">
                  <c:v>-36.286700000000003</c:v>
                </c:pt>
                <c:pt idx="67930">
                  <c:v>-37.321200000000005</c:v>
                </c:pt>
                <c:pt idx="67931">
                  <c:v>-38.352499999999999</c:v>
                </c:pt>
                <c:pt idx="67932">
                  <c:v>-39.380899999999997</c:v>
                </c:pt>
                <c:pt idx="67933">
                  <c:v>-40.406200000000005</c:v>
                </c:pt>
                <c:pt idx="67934">
                  <c:v>-41.428500000000028</c:v>
                </c:pt>
                <c:pt idx="67935">
                  <c:v>-42.447800000000001</c:v>
                </c:pt>
                <c:pt idx="67936">
                  <c:v>-43.464000000000006</c:v>
                </c:pt>
                <c:pt idx="67937">
                  <c:v>-44.477200000000003</c:v>
                </c:pt>
                <c:pt idx="67938">
                  <c:v>-45.487400000000001</c:v>
                </c:pt>
                <c:pt idx="67939">
                  <c:v>-46.494500000000002</c:v>
                </c:pt>
                <c:pt idx="67940">
                  <c:v>-47.498600000000003</c:v>
                </c:pt>
                <c:pt idx="67941">
                  <c:v>-48.499600000000001</c:v>
                </c:pt>
                <c:pt idx="67942">
                  <c:v>-49.497600000000006</c:v>
                </c:pt>
                <c:pt idx="67943">
                  <c:v>-50.492500000000028</c:v>
                </c:pt>
                <c:pt idx="67944">
                  <c:v>-51.484299999999998</c:v>
                </c:pt>
                <c:pt idx="67945">
                  <c:v>-52.473100000000002</c:v>
                </c:pt>
                <c:pt idx="67946">
                  <c:v>-53.4589</c:v>
                </c:pt>
                <c:pt idx="67947">
                  <c:v>-54.441499999999998</c:v>
                </c:pt>
                <c:pt idx="67948">
                  <c:v>-55.421100000000003</c:v>
                </c:pt>
                <c:pt idx="67949">
                  <c:v>-56.397500000000001</c:v>
                </c:pt>
                <c:pt idx="67950">
                  <c:v>-57.370899999999999</c:v>
                </c:pt>
                <c:pt idx="67951">
                  <c:v>-58.341099999999997</c:v>
                </c:pt>
                <c:pt idx="67952">
                  <c:v>-59.308200000000006</c:v>
                </c:pt>
                <c:pt idx="67953">
                  <c:v>-60.272200000000012</c:v>
                </c:pt>
                <c:pt idx="67954">
                  <c:v>-61.233000000000011</c:v>
                </c:pt>
                <c:pt idx="67955">
                  <c:v>-62.190600000000003</c:v>
                </c:pt>
                <c:pt idx="67956">
                  <c:v>-63.145200000000003</c:v>
                </c:pt>
                <c:pt idx="67957">
                  <c:v>-64.096500000000006</c:v>
                </c:pt>
                <c:pt idx="67958">
                  <c:v>-65.044600000000059</c:v>
                </c:pt>
                <c:pt idx="67959">
                  <c:v>-65.989500000000007</c:v>
                </c:pt>
                <c:pt idx="67960">
                  <c:v>-66.931200000000075</c:v>
                </c:pt>
                <c:pt idx="67961">
                  <c:v>-67.869699999999995</c:v>
                </c:pt>
                <c:pt idx="67962">
                  <c:v>-68.8048</c:v>
                </c:pt>
                <c:pt idx="67963">
                  <c:v>-69.736700000000013</c:v>
                </c:pt>
                <c:pt idx="67964">
                  <c:v>-70.665300000000002</c:v>
                </c:pt>
                <c:pt idx="67965">
                  <c:v>-71.590599999999995</c:v>
                </c:pt>
                <c:pt idx="67966">
                  <c:v>-72.512500000000003</c:v>
                </c:pt>
                <c:pt idx="67967">
                  <c:v>-73.431200000000075</c:v>
                </c:pt>
                <c:pt idx="67968">
                  <c:v>-74.346300000000014</c:v>
                </c:pt>
                <c:pt idx="67969">
                  <c:v>-75.258099999999999</c:v>
                </c:pt>
                <c:pt idx="67970">
                  <c:v>-76.166499999999999</c:v>
                </c:pt>
                <c:pt idx="67971">
                  <c:v>-77.0715</c:v>
                </c:pt>
                <c:pt idx="67972">
                  <c:v>-77.972999999999999</c:v>
                </c:pt>
                <c:pt idx="67973">
                  <c:v>-78.870999999999981</c:v>
                </c:pt>
                <c:pt idx="67974">
                  <c:v>-79.765500000000003</c:v>
                </c:pt>
                <c:pt idx="67975">
                  <c:v>-80.656299999999987</c:v>
                </c:pt>
                <c:pt idx="67976">
                  <c:v>-81.543700000000001</c:v>
                </c:pt>
                <c:pt idx="67977">
                  <c:v>-82.427499999999995</c:v>
                </c:pt>
                <c:pt idx="67978">
                  <c:v>-83.307599999999994</c:v>
                </c:pt>
                <c:pt idx="67979">
                  <c:v>-84.184100000000001</c:v>
                </c:pt>
                <c:pt idx="67980">
                  <c:v>-85.056799999999981</c:v>
                </c:pt>
                <c:pt idx="67981">
                  <c:v>-85.925899999999999</c:v>
                </c:pt>
                <c:pt idx="67982">
                  <c:v>-86.791200000000075</c:v>
                </c:pt>
                <c:pt idx="67983">
                  <c:v>-87.652699999999982</c:v>
                </c:pt>
                <c:pt idx="67984">
                  <c:v>-88.510499999999993</c:v>
                </c:pt>
                <c:pt idx="67985">
                  <c:v>-89.3643</c:v>
                </c:pt>
                <c:pt idx="67986">
                  <c:v>-90.214200000000091</c:v>
                </c:pt>
                <c:pt idx="67987">
                  <c:v>-91.060300000000012</c:v>
                </c:pt>
                <c:pt idx="67988">
                  <c:v>-91.9024</c:v>
                </c:pt>
                <c:pt idx="67989">
                  <c:v>-92.740499999999997</c:v>
                </c:pt>
                <c:pt idx="67990">
                  <c:v>-93.5745</c:v>
                </c:pt>
                <c:pt idx="67991">
                  <c:v>-94.404500000000027</c:v>
                </c:pt>
                <c:pt idx="67992">
                  <c:v>-95.230400000000003</c:v>
                </c:pt>
                <c:pt idx="67993">
                  <c:v>-96.052199999999999</c:v>
                </c:pt>
                <c:pt idx="67994">
                  <c:v>-96.869699999999995</c:v>
                </c:pt>
                <c:pt idx="67995">
                  <c:v>-97.682999999999979</c:v>
                </c:pt>
                <c:pt idx="67996">
                  <c:v>-98.492000000000004</c:v>
                </c:pt>
                <c:pt idx="67997">
                  <c:v>-99.296700000000001</c:v>
                </c:pt>
                <c:pt idx="67998">
                  <c:v>-100.09699999999999</c:v>
                </c:pt>
                <c:pt idx="67999">
                  <c:v>-100.893</c:v>
                </c:pt>
                <c:pt idx="68000">
                  <c:v>-101.684</c:v>
                </c:pt>
                <c:pt idx="68001">
                  <c:v>-102.471</c:v>
                </c:pt>
                <c:pt idx="68002">
                  <c:v>-103.254</c:v>
                </c:pt>
                <c:pt idx="68003">
                  <c:v>-104.032</c:v>
                </c:pt>
                <c:pt idx="68004">
                  <c:v>-104.80500000000001</c:v>
                </c:pt>
                <c:pt idx="68005">
                  <c:v>-105.57299999999998</c:v>
                </c:pt>
                <c:pt idx="68006">
                  <c:v>-106.337</c:v>
                </c:pt>
                <c:pt idx="68007">
                  <c:v>-107.096</c:v>
                </c:pt>
                <c:pt idx="68008">
                  <c:v>-107.85</c:v>
                </c:pt>
                <c:pt idx="68009">
                  <c:v>-108.599</c:v>
                </c:pt>
                <c:pt idx="68010">
                  <c:v>-109.34399999999999</c:v>
                </c:pt>
                <c:pt idx="68011">
                  <c:v>-110.083</c:v>
                </c:pt>
                <c:pt idx="68012">
                  <c:v>-110.81699999999999</c:v>
                </c:pt>
                <c:pt idx="68013">
                  <c:v>-111.54600000000002</c:v>
                </c:pt>
                <c:pt idx="68014">
                  <c:v>-112.27</c:v>
                </c:pt>
                <c:pt idx="68015">
                  <c:v>-112.989</c:v>
                </c:pt>
                <c:pt idx="68016">
                  <c:v>-113.702</c:v>
                </c:pt>
                <c:pt idx="68017">
                  <c:v>-114.41000000000005</c:v>
                </c:pt>
                <c:pt idx="68018">
                  <c:v>-115.113</c:v>
                </c:pt>
                <c:pt idx="68019">
                  <c:v>-115.81</c:v>
                </c:pt>
                <c:pt idx="68020">
                  <c:v>-116.502</c:v>
                </c:pt>
                <c:pt idx="68021">
                  <c:v>-117.18799999999999</c:v>
                </c:pt>
                <c:pt idx="68022">
                  <c:v>-117.86799999999999</c:v>
                </c:pt>
                <c:pt idx="68023">
                  <c:v>-118.54300000000002</c:v>
                </c:pt>
                <c:pt idx="68024">
                  <c:v>-119.212</c:v>
                </c:pt>
                <c:pt idx="68025">
                  <c:v>-119.87499999999999</c:v>
                </c:pt>
                <c:pt idx="68026">
                  <c:v>-120.532</c:v>
                </c:pt>
                <c:pt idx="68027">
                  <c:v>-121.184</c:v>
                </c:pt>
                <c:pt idx="68028">
                  <c:v>-121.82899999999998</c:v>
                </c:pt>
                <c:pt idx="68029">
                  <c:v>-122.468</c:v>
                </c:pt>
                <c:pt idx="68030">
                  <c:v>-123.101</c:v>
                </c:pt>
                <c:pt idx="68031">
                  <c:v>-123.72799999999999</c:v>
                </c:pt>
                <c:pt idx="68032">
                  <c:v>-124.348</c:v>
                </c:pt>
                <c:pt idx="68033">
                  <c:v>-124.96299999999999</c:v>
                </c:pt>
                <c:pt idx="68034">
                  <c:v>-125.57</c:v>
                </c:pt>
                <c:pt idx="68035">
                  <c:v>-126.17199999999998</c:v>
                </c:pt>
                <c:pt idx="68036">
                  <c:v>-126.76600000000002</c:v>
                </c:pt>
                <c:pt idx="68037">
                  <c:v>-127.354</c:v>
                </c:pt>
                <c:pt idx="68038">
                  <c:v>-127.93600000000002</c:v>
                </c:pt>
                <c:pt idx="68039">
                  <c:v>-128.511</c:v>
                </c:pt>
                <c:pt idx="68040">
                  <c:v>-129.078</c:v>
                </c:pt>
                <c:pt idx="68041">
                  <c:v>-129.63900000000001</c:v>
                </c:pt>
                <c:pt idx="68042">
                  <c:v>-130.19300000000001</c:v>
                </c:pt>
                <c:pt idx="68043">
                  <c:v>-130.73999999999998</c:v>
                </c:pt>
                <c:pt idx="68044">
                  <c:v>-131.28</c:v>
                </c:pt>
                <c:pt idx="68045">
                  <c:v>-131.81200000000001</c:v>
                </c:pt>
                <c:pt idx="68046">
                  <c:v>-132.33800000000011</c:v>
                </c:pt>
                <c:pt idx="68047">
                  <c:v>-132.85600000000011</c:v>
                </c:pt>
                <c:pt idx="68048">
                  <c:v>-133.36600000000001</c:v>
                </c:pt>
                <c:pt idx="68049">
                  <c:v>-133.869</c:v>
                </c:pt>
                <c:pt idx="68050">
                  <c:v>-134.36500000000001</c:v>
                </c:pt>
                <c:pt idx="68051">
                  <c:v>-134.85300000000001</c:v>
                </c:pt>
                <c:pt idx="68052">
                  <c:v>-135.333</c:v>
                </c:pt>
                <c:pt idx="68053">
                  <c:v>-135.80500000000001</c:v>
                </c:pt>
                <c:pt idx="68054">
                  <c:v>-136.26999999999998</c:v>
                </c:pt>
                <c:pt idx="68055">
                  <c:v>-136.726</c:v>
                </c:pt>
                <c:pt idx="68056">
                  <c:v>-137.17499999999998</c:v>
                </c:pt>
                <c:pt idx="68057">
                  <c:v>-137.61499999999998</c:v>
                </c:pt>
                <c:pt idx="68058">
                  <c:v>-138.047</c:v>
                </c:pt>
                <c:pt idx="68059">
                  <c:v>-138.471</c:v>
                </c:pt>
                <c:pt idx="68060">
                  <c:v>-138.88700000000011</c:v>
                </c:pt>
                <c:pt idx="68061">
                  <c:v>-139.29399999999998</c:v>
                </c:pt>
                <c:pt idx="68062">
                  <c:v>-139.69300000000001</c:v>
                </c:pt>
                <c:pt idx="68063">
                  <c:v>-140.084</c:v>
                </c:pt>
                <c:pt idx="68064">
                  <c:v>-140.465</c:v>
                </c:pt>
                <c:pt idx="68065">
                  <c:v>-140.83800000000011</c:v>
                </c:pt>
                <c:pt idx="68066">
                  <c:v>-141.202</c:v>
                </c:pt>
                <c:pt idx="68067">
                  <c:v>-141.55800000000011</c:v>
                </c:pt>
                <c:pt idx="68068">
                  <c:v>-141.904</c:v>
                </c:pt>
                <c:pt idx="68069">
                  <c:v>-142.24199999999999</c:v>
                </c:pt>
                <c:pt idx="68070">
                  <c:v>-142.57</c:v>
                </c:pt>
                <c:pt idx="68071">
                  <c:v>-142.88900000000001</c:v>
                </c:pt>
                <c:pt idx="68072">
                  <c:v>-143.19900000000001</c:v>
                </c:pt>
                <c:pt idx="68073">
                  <c:v>-143.5</c:v>
                </c:pt>
                <c:pt idx="68074">
                  <c:v>-143.791</c:v>
                </c:pt>
                <c:pt idx="68075">
                  <c:v>-144.072</c:v>
                </c:pt>
                <c:pt idx="68076">
                  <c:v>-144.345</c:v>
                </c:pt>
                <c:pt idx="68077">
                  <c:v>-144.607</c:v>
                </c:pt>
                <c:pt idx="68078">
                  <c:v>-144.86000000000001</c:v>
                </c:pt>
                <c:pt idx="68079">
                  <c:v>-145.10300000000001</c:v>
                </c:pt>
                <c:pt idx="68080">
                  <c:v>-145.33600000000001</c:v>
                </c:pt>
                <c:pt idx="68081">
                  <c:v>-145.56</c:v>
                </c:pt>
                <c:pt idx="68082">
                  <c:v>-145.77299999999997</c:v>
                </c:pt>
                <c:pt idx="68083">
                  <c:v>-145.976</c:v>
                </c:pt>
                <c:pt idx="68084">
                  <c:v>-146.16900000000001</c:v>
                </c:pt>
                <c:pt idx="68085">
                  <c:v>-146.35200000000012</c:v>
                </c:pt>
                <c:pt idx="68086">
                  <c:v>-146.524</c:v>
                </c:pt>
                <c:pt idx="68087">
                  <c:v>-146.68600000000001</c:v>
                </c:pt>
                <c:pt idx="68088">
                  <c:v>-146.83800000000011</c:v>
                </c:pt>
                <c:pt idx="68089">
                  <c:v>-146.97900000000001</c:v>
                </c:pt>
                <c:pt idx="68090">
                  <c:v>-147.10999999999999</c:v>
                </c:pt>
                <c:pt idx="68091">
                  <c:v>-147.22999999999999</c:v>
                </c:pt>
                <c:pt idx="68092">
                  <c:v>-147.339</c:v>
                </c:pt>
                <c:pt idx="68093">
                  <c:v>-147.43700000000001</c:v>
                </c:pt>
                <c:pt idx="68094">
                  <c:v>-147.524</c:v>
                </c:pt>
                <c:pt idx="68095">
                  <c:v>-147.601</c:v>
                </c:pt>
                <c:pt idx="68096">
                  <c:v>-147.666</c:v>
                </c:pt>
                <c:pt idx="68097">
                  <c:v>-147.72</c:v>
                </c:pt>
                <c:pt idx="68098">
                  <c:v>-147.76300000000001</c:v>
                </c:pt>
                <c:pt idx="68099">
                  <c:v>-147.79499999999999</c:v>
                </c:pt>
                <c:pt idx="68100">
                  <c:v>-147.816</c:v>
                </c:pt>
                <c:pt idx="68101">
                  <c:v>-147.82500000000007</c:v>
                </c:pt>
                <c:pt idx="68102">
                  <c:v>-147.82300000000001</c:v>
                </c:pt>
                <c:pt idx="68103">
                  <c:v>-147.809</c:v>
                </c:pt>
                <c:pt idx="68104">
                  <c:v>-147.78300000000002</c:v>
                </c:pt>
                <c:pt idx="68105">
                  <c:v>-147.74599999999998</c:v>
                </c:pt>
                <c:pt idx="68106">
                  <c:v>-147.69800000000001</c:v>
                </c:pt>
                <c:pt idx="68107">
                  <c:v>-147.637</c:v>
                </c:pt>
                <c:pt idx="68108">
                  <c:v>-147.565</c:v>
                </c:pt>
                <c:pt idx="68109">
                  <c:v>-147.47999999999999</c:v>
                </c:pt>
                <c:pt idx="68110">
                  <c:v>-147.38400000000001</c:v>
                </c:pt>
                <c:pt idx="68111">
                  <c:v>-147.27599999999998</c:v>
                </c:pt>
                <c:pt idx="68112">
                  <c:v>-147.155</c:v>
                </c:pt>
                <c:pt idx="68113">
                  <c:v>-147.023</c:v>
                </c:pt>
                <c:pt idx="68114">
                  <c:v>-146.87800000000001</c:v>
                </c:pt>
                <c:pt idx="68115">
                  <c:v>-146.721</c:v>
                </c:pt>
                <c:pt idx="68116">
                  <c:v>-146.55200000000011</c:v>
                </c:pt>
                <c:pt idx="68117">
                  <c:v>-146.37</c:v>
                </c:pt>
                <c:pt idx="68118">
                  <c:v>-146.17599999999999</c:v>
                </c:pt>
                <c:pt idx="68119">
                  <c:v>-145.96900000000002</c:v>
                </c:pt>
                <c:pt idx="68120">
                  <c:v>-145.74899999999997</c:v>
                </c:pt>
                <c:pt idx="68121">
                  <c:v>-145.518</c:v>
                </c:pt>
                <c:pt idx="68122">
                  <c:v>-145.27299999999997</c:v>
                </c:pt>
                <c:pt idx="68123">
                  <c:v>-145.01599999999999</c:v>
                </c:pt>
                <c:pt idx="68124">
                  <c:v>-144.74599999999998</c:v>
                </c:pt>
                <c:pt idx="68125">
                  <c:v>-144.46300000000002</c:v>
                </c:pt>
                <c:pt idx="68126">
                  <c:v>-144.167</c:v>
                </c:pt>
                <c:pt idx="68127">
                  <c:v>-143.85800000000012</c:v>
                </c:pt>
                <c:pt idx="68128">
                  <c:v>-143.53700000000001</c:v>
                </c:pt>
                <c:pt idx="68129">
                  <c:v>-143.202</c:v>
                </c:pt>
                <c:pt idx="68130">
                  <c:v>-142.85400000000001</c:v>
                </c:pt>
                <c:pt idx="68131">
                  <c:v>-142.49300000000002</c:v>
                </c:pt>
                <c:pt idx="68132">
                  <c:v>-142.12</c:v>
                </c:pt>
                <c:pt idx="68133">
                  <c:v>-141.732</c:v>
                </c:pt>
                <c:pt idx="68134">
                  <c:v>-141.33200000000011</c:v>
                </c:pt>
                <c:pt idx="68135">
                  <c:v>-140.91800000000001</c:v>
                </c:pt>
                <c:pt idx="68136">
                  <c:v>-140.49100000000001</c:v>
                </c:pt>
                <c:pt idx="68137">
                  <c:v>-140.05100000000004</c:v>
                </c:pt>
                <c:pt idx="68138">
                  <c:v>-139.59700000000001</c:v>
                </c:pt>
                <c:pt idx="68139">
                  <c:v>-139.13</c:v>
                </c:pt>
                <c:pt idx="68140">
                  <c:v>-138.65</c:v>
                </c:pt>
                <c:pt idx="68141">
                  <c:v>-138.15600000000001</c:v>
                </c:pt>
                <c:pt idx="68142">
                  <c:v>-137.648</c:v>
                </c:pt>
                <c:pt idx="68143">
                  <c:v>-137.12700000000001</c:v>
                </c:pt>
                <c:pt idx="68144">
                  <c:v>-136.59200000000001</c:v>
                </c:pt>
                <c:pt idx="68145">
                  <c:v>-136.04399999999998</c:v>
                </c:pt>
                <c:pt idx="68146">
                  <c:v>-135.48200000000011</c:v>
                </c:pt>
                <c:pt idx="68147">
                  <c:v>-134.90600000000001</c:v>
                </c:pt>
                <c:pt idx="68148">
                  <c:v>-134.31700000000001</c:v>
                </c:pt>
                <c:pt idx="68149">
                  <c:v>-133.71399999999988</c:v>
                </c:pt>
                <c:pt idx="68150">
                  <c:v>-133.09700000000001</c:v>
                </c:pt>
                <c:pt idx="68151">
                  <c:v>-132.46700000000001</c:v>
                </c:pt>
                <c:pt idx="68152">
                  <c:v>-131.82200000000012</c:v>
                </c:pt>
                <c:pt idx="68153">
                  <c:v>-131.16399999999999</c:v>
                </c:pt>
                <c:pt idx="68154">
                  <c:v>-130.4920000000001</c:v>
                </c:pt>
                <c:pt idx="68155">
                  <c:v>-129.80700000000004</c:v>
                </c:pt>
                <c:pt idx="68156">
                  <c:v>-129.107</c:v>
                </c:pt>
                <c:pt idx="68157">
                  <c:v>-128.393</c:v>
                </c:pt>
                <c:pt idx="68158">
                  <c:v>-127.666</c:v>
                </c:pt>
                <c:pt idx="68159">
                  <c:v>-126.925</c:v>
                </c:pt>
                <c:pt idx="68160">
                  <c:v>-126.16999999999999</c:v>
                </c:pt>
                <c:pt idx="68161">
                  <c:v>-125.40100000000002</c:v>
                </c:pt>
                <c:pt idx="68162">
                  <c:v>-124.61799999999999</c:v>
                </c:pt>
                <c:pt idx="68163">
                  <c:v>-123.821</c:v>
                </c:pt>
                <c:pt idx="68164">
                  <c:v>-123.01</c:v>
                </c:pt>
                <c:pt idx="68165">
                  <c:v>-122.18499999999999</c:v>
                </c:pt>
                <c:pt idx="68166">
                  <c:v>-121.34699999999999</c:v>
                </c:pt>
                <c:pt idx="68167">
                  <c:v>-120.49400000000006</c:v>
                </c:pt>
                <c:pt idx="68168">
                  <c:v>-119.62799999999999</c:v>
                </c:pt>
                <c:pt idx="68169">
                  <c:v>-118.74700000000006</c:v>
                </c:pt>
                <c:pt idx="68170">
                  <c:v>-117.85299999999998</c:v>
                </c:pt>
                <c:pt idx="68171">
                  <c:v>-116.94500000000002</c:v>
                </c:pt>
                <c:pt idx="68172">
                  <c:v>-116.023</c:v>
                </c:pt>
                <c:pt idx="68173">
                  <c:v>-115.087</c:v>
                </c:pt>
                <c:pt idx="68174">
                  <c:v>-114.137</c:v>
                </c:pt>
                <c:pt idx="68175">
                  <c:v>-113.17299999999994</c:v>
                </c:pt>
                <c:pt idx="68176">
                  <c:v>-112.196</c:v>
                </c:pt>
                <c:pt idx="68177">
                  <c:v>-111.20399999999999</c:v>
                </c:pt>
                <c:pt idx="68178">
                  <c:v>-110.199</c:v>
                </c:pt>
                <c:pt idx="68179">
                  <c:v>-109.17999999999998</c:v>
                </c:pt>
                <c:pt idx="68180">
                  <c:v>-108.14700000000002</c:v>
                </c:pt>
                <c:pt idx="68181">
                  <c:v>-107.101</c:v>
                </c:pt>
                <c:pt idx="68182">
                  <c:v>-106.04</c:v>
                </c:pt>
                <c:pt idx="68183">
                  <c:v>-104.96599999999999</c:v>
                </c:pt>
                <c:pt idx="68184">
                  <c:v>-103.87799999999999</c:v>
                </c:pt>
                <c:pt idx="68185">
                  <c:v>-102.777</c:v>
                </c:pt>
                <c:pt idx="68186">
                  <c:v>-101.66200000000001</c:v>
                </c:pt>
                <c:pt idx="68187">
                  <c:v>-100.533</c:v>
                </c:pt>
                <c:pt idx="68188">
                  <c:v>-99.390799999999999</c:v>
                </c:pt>
                <c:pt idx="68189">
                  <c:v>-98.234899999999996</c:v>
                </c:pt>
                <c:pt idx="68190">
                  <c:v>-97.0655</c:v>
                </c:pt>
                <c:pt idx="68191">
                  <c:v>-95.882699999999986</c:v>
                </c:pt>
                <c:pt idx="68192">
                  <c:v>-94.686300000000003</c:v>
                </c:pt>
                <c:pt idx="68193">
                  <c:v>-93.476600000000005</c:v>
                </c:pt>
                <c:pt idx="68194">
                  <c:v>-92.253500000000003</c:v>
                </c:pt>
                <c:pt idx="68195">
                  <c:v>-91.017100000000056</c:v>
                </c:pt>
                <c:pt idx="68196">
                  <c:v>-89.767399999999995</c:v>
                </c:pt>
                <c:pt idx="68197">
                  <c:v>-88.504400000000004</c:v>
                </c:pt>
                <c:pt idx="68198">
                  <c:v>-87.22829999999999</c:v>
                </c:pt>
                <c:pt idx="68199">
                  <c:v>-85.938999999999993</c:v>
                </c:pt>
                <c:pt idx="68200">
                  <c:v>-84.63669999999999</c:v>
                </c:pt>
                <c:pt idx="68201">
                  <c:v>-83.321200000000005</c:v>
                </c:pt>
                <c:pt idx="68202">
                  <c:v>-81.992700000000013</c:v>
                </c:pt>
                <c:pt idx="68203">
                  <c:v>-80.651399999999981</c:v>
                </c:pt>
                <c:pt idx="68204">
                  <c:v>-79.297100000000057</c:v>
                </c:pt>
                <c:pt idx="68205">
                  <c:v>-77.930000000000007</c:v>
                </c:pt>
                <c:pt idx="68206">
                  <c:v>-76.55</c:v>
                </c:pt>
                <c:pt idx="68207">
                  <c:v>-75.157399999999981</c:v>
                </c:pt>
                <c:pt idx="68208">
                  <c:v>-73.752200000000002</c:v>
                </c:pt>
                <c:pt idx="68209">
                  <c:v>-72.334300000000013</c:v>
                </c:pt>
                <c:pt idx="68210">
                  <c:v>-70.903899999999993</c:v>
                </c:pt>
                <c:pt idx="68211">
                  <c:v>-69.461100000000059</c:v>
                </c:pt>
                <c:pt idx="68212">
                  <c:v>-68.00569999999999</c:v>
                </c:pt>
                <c:pt idx="68213">
                  <c:v>-66.5381</c:v>
                </c:pt>
                <c:pt idx="68214">
                  <c:v>-65.058199999999999</c:v>
                </c:pt>
                <c:pt idx="68215">
                  <c:v>-63.566100000000013</c:v>
                </c:pt>
                <c:pt idx="68216">
                  <c:v>-62.061900000000001</c:v>
                </c:pt>
                <c:pt idx="68217">
                  <c:v>-60.545700000000011</c:v>
                </c:pt>
                <c:pt idx="68218">
                  <c:v>-59.017400000000002</c:v>
                </c:pt>
                <c:pt idx="68219">
                  <c:v>-57.477200000000003</c:v>
                </c:pt>
                <c:pt idx="68220">
                  <c:v>-55.925300000000028</c:v>
                </c:pt>
                <c:pt idx="68221">
                  <c:v>-54.361600000000003</c:v>
                </c:pt>
                <c:pt idx="68222">
                  <c:v>-52.786200000000001</c:v>
                </c:pt>
                <c:pt idx="68223">
                  <c:v>-51.199200000000012</c:v>
                </c:pt>
                <c:pt idx="68224">
                  <c:v>-49.600700000000003</c:v>
                </c:pt>
                <c:pt idx="68225">
                  <c:v>-47.9908</c:v>
                </c:pt>
                <c:pt idx="68226">
                  <c:v>-46.369600000000005</c:v>
                </c:pt>
                <c:pt idx="68227">
                  <c:v>-44.737100000000012</c:v>
                </c:pt>
                <c:pt idx="68228">
                  <c:v>-43.093500000000013</c:v>
                </c:pt>
                <c:pt idx="68229">
                  <c:v>-41.438700000000011</c:v>
                </c:pt>
                <c:pt idx="68230">
                  <c:v>-39.773000000000003</c:v>
                </c:pt>
                <c:pt idx="68231">
                  <c:v>-38.096400000000003</c:v>
                </c:pt>
                <c:pt idx="68232">
                  <c:v>-36.409100000000002</c:v>
                </c:pt>
                <c:pt idx="68233">
                  <c:v>-34.711000000000006</c:v>
                </c:pt>
                <c:pt idx="68234">
                  <c:v>-33.002300000000012</c:v>
                </c:pt>
                <c:pt idx="68235">
                  <c:v>-31.28309999999998</c:v>
                </c:pt>
                <c:pt idx="68236">
                  <c:v>-29.5535</c:v>
                </c:pt>
                <c:pt idx="68237">
                  <c:v>-27.813600000000001</c:v>
                </c:pt>
                <c:pt idx="68238">
                  <c:v>-26.06339999999998</c:v>
                </c:pt>
                <c:pt idx="68239">
                  <c:v>-24.3032</c:v>
                </c:pt>
                <c:pt idx="68240">
                  <c:v>-22.533000000000001</c:v>
                </c:pt>
                <c:pt idx="68241">
                  <c:v>-20.752699999999979</c:v>
                </c:pt>
                <c:pt idx="68242">
                  <c:v>-18.962799999999973</c:v>
                </c:pt>
                <c:pt idx="68243">
                  <c:v>-17.1631</c:v>
                </c:pt>
                <c:pt idx="68244">
                  <c:v>-15.353900000000008</c:v>
                </c:pt>
                <c:pt idx="68245">
                  <c:v>-13.5351</c:v>
                </c:pt>
                <c:pt idx="68246">
                  <c:v>-11.707100000000001</c:v>
                </c:pt>
                <c:pt idx="68247">
                  <c:v>-9.8696800000000078</c:v>
                </c:pt>
                <c:pt idx="68248">
                  <c:v>-8.0231900000000014</c:v>
                </c:pt>
                <c:pt idx="68249">
                  <c:v>-6.1676699999999975</c:v>
                </c:pt>
                <c:pt idx="68250">
                  <c:v>-4.30321</c:v>
                </c:pt>
                <c:pt idx="68251">
                  <c:v>-2.4299900000000001</c:v>
                </c:pt>
                <c:pt idx="68252">
                  <c:v>-0.54793499999999951</c:v>
                </c:pt>
                <c:pt idx="68253">
                  <c:v>1.34257</c:v>
                </c:pt>
                <c:pt idx="68254">
                  <c:v>3.2415799999999999</c:v>
                </c:pt>
                <c:pt idx="68255">
                  <c:v>5.1488899999999962</c:v>
                </c:pt>
                <c:pt idx="68256">
                  <c:v>7.0644199999999957</c:v>
                </c:pt>
                <c:pt idx="68257">
                  <c:v>8.9880800000000001</c:v>
                </c:pt>
                <c:pt idx="68258">
                  <c:v>10.919700000000002</c:v>
                </c:pt>
                <c:pt idx="68259">
                  <c:v>12.859200000000007</c:v>
                </c:pt>
                <c:pt idx="68260">
                  <c:v>14.806400000000007</c:v>
                </c:pt>
                <c:pt idx="68261">
                  <c:v>16.761299999999981</c:v>
                </c:pt>
                <c:pt idx="68262">
                  <c:v>18.72359999999998</c:v>
                </c:pt>
                <c:pt idx="68263">
                  <c:v>20.693300000000001</c:v>
                </c:pt>
                <c:pt idx="68264">
                  <c:v>22.670100000000001</c:v>
                </c:pt>
                <c:pt idx="68265">
                  <c:v>24.654199999999999</c:v>
                </c:pt>
                <c:pt idx="68266">
                  <c:v>26.645099999999989</c:v>
                </c:pt>
                <c:pt idx="68267">
                  <c:v>28.642900000000001</c:v>
                </c:pt>
                <c:pt idx="68268">
                  <c:v>30.647500000000001</c:v>
                </c:pt>
                <c:pt idx="68269">
                  <c:v>32.6586</c:v>
                </c:pt>
                <c:pt idx="68270">
                  <c:v>34.676300000000012</c:v>
                </c:pt>
                <c:pt idx="68271">
                  <c:v>36.700200000000002</c:v>
                </c:pt>
                <c:pt idx="68272">
                  <c:v>38.730400000000003</c:v>
                </c:pt>
                <c:pt idx="68273">
                  <c:v>40.766500000000029</c:v>
                </c:pt>
                <c:pt idx="68274">
                  <c:v>42.808600000000006</c:v>
                </c:pt>
                <c:pt idx="68275">
                  <c:v>44.856499999999997</c:v>
                </c:pt>
                <c:pt idx="68276">
                  <c:v>46.9101</c:v>
                </c:pt>
                <c:pt idx="68277">
                  <c:v>48.969200000000001</c:v>
                </c:pt>
                <c:pt idx="68278">
                  <c:v>51.033700000000003</c:v>
                </c:pt>
                <c:pt idx="68279">
                  <c:v>53.103400000000001</c:v>
                </c:pt>
                <c:pt idx="68280">
                  <c:v>55.178300000000029</c:v>
                </c:pt>
                <c:pt idx="68281">
                  <c:v>57.258100000000013</c:v>
                </c:pt>
                <c:pt idx="68282">
                  <c:v>59.342700000000001</c:v>
                </c:pt>
                <c:pt idx="68283">
                  <c:v>61.432100000000013</c:v>
                </c:pt>
                <c:pt idx="68284">
                  <c:v>63.526100000000028</c:v>
                </c:pt>
                <c:pt idx="68285">
                  <c:v>65.62439999999998</c:v>
                </c:pt>
                <c:pt idx="68286">
                  <c:v>67.727000000000004</c:v>
                </c:pt>
                <c:pt idx="68287">
                  <c:v>69.833799999999982</c:v>
                </c:pt>
                <c:pt idx="68288">
                  <c:v>71.944600000000079</c:v>
                </c:pt>
                <c:pt idx="68289">
                  <c:v>74.059299999999993</c:v>
                </c:pt>
                <c:pt idx="68290">
                  <c:v>76.177699999999987</c:v>
                </c:pt>
                <c:pt idx="68291">
                  <c:v>78.299600000000027</c:v>
                </c:pt>
                <c:pt idx="68292">
                  <c:v>80.424999999999997</c:v>
                </c:pt>
                <c:pt idx="68293">
                  <c:v>82.553600000000003</c:v>
                </c:pt>
                <c:pt idx="68294">
                  <c:v>84.685499999999948</c:v>
                </c:pt>
                <c:pt idx="68295">
                  <c:v>86.820300000000003</c:v>
                </c:pt>
                <c:pt idx="68296">
                  <c:v>88.958100000000002</c:v>
                </c:pt>
                <c:pt idx="68297">
                  <c:v>91.098500000000001</c:v>
                </c:pt>
                <c:pt idx="68298">
                  <c:v>93.241500000000059</c:v>
                </c:pt>
                <c:pt idx="68299">
                  <c:v>95.386899999999983</c:v>
                </c:pt>
                <c:pt idx="68300">
                  <c:v>97.534700000000001</c:v>
                </c:pt>
                <c:pt idx="68301">
                  <c:v>99.684699999999992</c:v>
                </c:pt>
                <c:pt idx="68302">
                  <c:v>101.837</c:v>
                </c:pt>
                <c:pt idx="68303">
                  <c:v>103.99000000000002</c:v>
                </c:pt>
                <c:pt idx="68304">
                  <c:v>106.146</c:v>
                </c:pt>
                <c:pt idx="68305">
                  <c:v>108.303</c:v>
                </c:pt>
                <c:pt idx="68306">
                  <c:v>110.46100000000006</c:v>
                </c:pt>
                <c:pt idx="68307">
                  <c:v>112.621</c:v>
                </c:pt>
                <c:pt idx="68308">
                  <c:v>114.782</c:v>
                </c:pt>
                <c:pt idx="68309">
                  <c:v>116.94400000000007</c:v>
                </c:pt>
                <c:pt idx="68310">
                  <c:v>119.107</c:v>
                </c:pt>
                <c:pt idx="68311">
                  <c:v>121.27</c:v>
                </c:pt>
                <c:pt idx="68312">
                  <c:v>123.43400000000005</c:v>
                </c:pt>
                <c:pt idx="68313">
                  <c:v>125.599</c:v>
                </c:pt>
                <c:pt idx="68314">
                  <c:v>127.76400000000002</c:v>
                </c:pt>
                <c:pt idx="68315">
                  <c:v>129.929</c:v>
                </c:pt>
                <c:pt idx="68316">
                  <c:v>132.09399999999999</c:v>
                </c:pt>
                <c:pt idx="68317">
                  <c:v>134.25800000000001</c:v>
                </c:pt>
                <c:pt idx="68318">
                  <c:v>136.423</c:v>
                </c:pt>
                <c:pt idx="68319">
                  <c:v>138.58700000000007</c:v>
                </c:pt>
                <c:pt idx="68320">
                  <c:v>140.75</c:v>
                </c:pt>
                <c:pt idx="68321">
                  <c:v>142.91300000000001</c:v>
                </c:pt>
                <c:pt idx="68322">
                  <c:v>145.07499999999999</c:v>
                </c:pt>
                <c:pt idx="68323">
                  <c:v>147.23599999999999</c:v>
                </c:pt>
                <c:pt idx="68324">
                  <c:v>149.39600000000004</c:v>
                </c:pt>
                <c:pt idx="68325">
                  <c:v>151.554</c:v>
                </c:pt>
                <c:pt idx="68326">
                  <c:v>153.71099999999998</c:v>
                </c:pt>
                <c:pt idx="68327">
                  <c:v>155.8670000000001</c:v>
                </c:pt>
                <c:pt idx="68328">
                  <c:v>158.02100000000004</c:v>
                </c:pt>
                <c:pt idx="68329">
                  <c:v>160.172</c:v>
                </c:pt>
                <c:pt idx="68330">
                  <c:v>162.32200000000012</c:v>
                </c:pt>
                <c:pt idx="68331">
                  <c:v>164.47</c:v>
                </c:pt>
                <c:pt idx="68332">
                  <c:v>166.61599999999999</c:v>
                </c:pt>
                <c:pt idx="68333">
                  <c:v>168.75899999999999</c:v>
                </c:pt>
                <c:pt idx="68334">
                  <c:v>170.9</c:v>
                </c:pt>
                <c:pt idx="68335">
                  <c:v>173.03800000000001</c:v>
                </c:pt>
                <c:pt idx="68336">
                  <c:v>175.17299999999997</c:v>
                </c:pt>
                <c:pt idx="68337">
                  <c:v>177.30500000000001</c:v>
                </c:pt>
                <c:pt idx="68338">
                  <c:v>179.434</c:v>
                </c:pt>
                <c:pt idx="68339">
                  <c:v>181.56</c:v>
                </c:pt>
                <c:pt idx="68340">
                  <c:v>183.68300000000002</c:v>
                </c:pt>
                <c:pt idx="68341">
                  <c:v>185.80200000000011</c:v>
                </c:pt>
                <c:pt idx="68342">
                  <c:v>187.917</c:v>
                </c:pt>
                <c:pt idx="68343">
                  <c:v>190.029</c:v>
                </c:pt>
                <c:pt idx="68344">
                  <c:v>192.137</c:v>
                </c:pt>
                <c:pt idx="68345">
                  <c:v>194.24099999999999</c:v>
                </c:pt>
                <c:pt idx="68346">
                  <c:v>196.34</c:v>
                </c:pt>
                <c:pt idx="68347">
                  <c:v>198.43600000000001</c:v>
                </c:pt>
                <c:pt idx="68348">
                  <c:v>200.52700000000004</c:v>
                </c:pt>
                <c:pt idx="68349">
                  <c:v>202.61399999999998</c:v>
                </c:pt>
                <c:pt idx="68350">
                  <c:v>204.69499999999999</c:v>
                </c:pt>
                <c:pt idx="68351">
                  <c:v>206.77199999999999</c:v>
                </c:pt>
                <c:pt idx="68352">
                  <c:v>208.845</c:v>
                </c:pt>
                <c:pt idx="68353">
                  <c:v>210.91200000000001</c:v>
                </c:pt>
                <c:pt idx="68354">
                  <c:v>212.97399999999999</c:v>
                </c:pt>
                <c:pt idx="68355">
                  <c:v>215.03100000000001</c:v>
                </c:pt>
                <c:pt idx="68356">
                  <c:v>217.08200000000011</c:v>
                </c:pt>
                <c:pt idx="68357">
                  <c:v>219.12800000000001</c:v>
                </c:pt>
                <c:pt idx="68358">
                  <c:v>221.16800000000001</c:v>
                </c:pt>
                <c:pt idx="68359">
                  <c:v>223.202</c:v>
                </c:pt>
                <c:pt idx="68360">
                  <c:v>225.23099999999999</c:v>
                </c:pt>
                <c:pt idx="68361">
                  <c:v>227.25299999999999</c:v>
                </c:pt>
                <c:pt idx="68362">
                  <c:v>229.26999999999998</c:v>
                </c:pt>
                <c:pt idx="68363">
                  <c:v>231.28</c:v>
                </c:pt>
                <c:pt idx="68364">
                  <c:v>233.28399999999999</c:v>
                </c:pt>
                <c:pt idx="68365">
                  <c:v>235.28100000000001</c:v>
                </c:pt>
                <c:pt idx="68366">
                  <c:v>237.27199999999999</c:v>
                </c:pt>
                <c:pt idx="68367">
                  <c:v>239.256</c:v>
                </c:pt>
                <c:pt idx="68368">
                  <c:v>241.233</c:v>
                </c:pt>
                <c:pt idx="68369">
                  <c:v>243.20399999999998</c:v>
                </c:pt>
                <c:pt idx="68370">
                  <c:v>245.167</c:v>
                </c:pt>
                <c:pt idx="68371">
                  <c:v>247.12300000000002</c:v>
                </c:pt>
                <c:pt idx="68372">
                  <c:v>249.072</c:v>
                </c:pt>
                <c:pt idx="68373">
                  <c:v>251.01399999999998</c:v>
                </c:pt>
                <c:pt idx="68374">
                  <c:v>252.94800000000001</c:v>
                </c:pt>
                <c:pt idx="68375">
                  <c:v>254.874</c:v>
                </c:pt>
                <c:pt idx="68376">
                  <c:v>256.79299999999978</c:v>
                </c:pt>
                <c:pt idx="68377">
                  <c:v>258.70400000000001</c:v>
                </c:pt>
                <c:pt idx="68378">
                  <c:v>260.608</c:v>
                </c:pt>
                <c:pt idx="68379">
                  <c:v>262.50299999999999</c:v>
                </c:pt>
                <c:pt idx="68380">
                  <c:v>264.39</c:v>
                </c:pt>
                <c:pt idx="68381">
                  <c:v>266.26900000000001</c:v>
                </c:pt>
                <c:pt idx="68382">
                  <c:v>268.14000000000021</c:v>
                </c:pt>
                <c:pt idx="68383">
                  <c:v>270.00200000000001</c:v>
                </c:pt>
                <c:pt idx="68384">
                  <c:v>271.85599999999999</c:v>
                </c:pt>
                <c:pt idx="68385">
                  <c:v>273.702</c:v>
                </c:pt>
                <c:pt idx="68386">
                  <c:v>275.53799999999978</c:v>
                </c:pt>
                <c:pt idx="68387">
                  <c:v>277.36599999999999</c:v>
                </c:pt>
                <c:pt idx="68388">
                  <c:v>279.185</c:v>
                </c:pt>
                <c:pt idx="68389">
                  <c:v>280.99599999999958</c:v>
                </c:pt>
                <c:pt idx="68390">
                  <c:v>282.79700000000003</c:v>
                </c:pt>
                <c:pt idx="68391">
                  <c:v>284.589</c:v>
                </c:pt>
                <c:pt idx="68392">
                  <c:v>286.37200000000001</c:v>
                </c:pt>
                <c:pt idx="68393">
                  <c:v>288.14600000000002</c:v>
                </c:pt>
                <c:pt idx="68394">
                  <c:v>289.91000000000003</c:v>
                </c:pt>
                <c:pt idx="68395">
                  <c:v>291.66500000000002</c:v>
                </c:pt>
                <c:pt idx="68396">
                  <c:v>293.41000000000003</c:v>
                </c:pt>
                <c:pt idx="68397">
                  <c:v>295.14600000000002</c:v>
                </c:pt>
                <c:pt idx="68398">
                  <c:v>296.87200000000001</c:v>
                </c:pt>
                <c:pt idx="68399">
                  <c:v>298.58799999999979</c:v>
                </c:pt>
                <c:pt idx="68400">
                  <c:v>300.29399999999958</c:v>
                </c:pt>
                <c:pt idx="68401">
                  <c:v>301.99099999999964</c:v>
                </c:pt>
                <c:pt idx="68402">
                  <c:v>303.678</c:v>
                </c:pt>
                <c:pt idx="68403">
                  <c:v>305.35399999999993</c:v>
                </c:pt>
                <c:pt idx="68404">
                  <c:v>307.02</c:v>
                </c:pt>
                <c:pt idx="68405">
                  <c:v>308.67700000000002</c:v>
                </c:pt>
                <c:pt idx="68406">
                  <c:v>310.322</c:v>
                </c:pt>
                <c:pt idx="68407">
                  <c:v>311.95800000000003</c:v>
                </c:pt>
                <c:pt idx="68408">
                  <c:v>313.58300000000003</c:v>
                </c:pt>
                <c:pt idx="68409">
                  <c:v>315.19799999999975</c:v>
                </c:pt>
                <c:pt idx="68410">
                  <c:v>316.80200000000002</c:v>
                </c:pt>
                <c:pt idx="68411">
                  <c:v>318.39499999999975</c:v>
                </c:pt>
                <c:pt idx="68412">
                  <c:v>319.97799999999978</c:v>
                </c:pt>
                <c:pt idx="68413">
                  <c:v>321.55</c:v>
                </c:pt>
                <c:pt idx="68414">
                  <c:v>323.11099999999999</c:v>
                </c:pt>
                <c:pt idx="68415">
                  <c:v>324.66199999999975</c:v>
                </c:pt>
                <c:pt idx="68416">
                  <c:v>326.20099999999979</c:v>
                </c:pt>
                <c:pt idx="68417">
                  <c:v>327.72899999999959</c:v>
                </c:pt>
                <c:pt idx="68418">
                  <c:v>329.24700000000001</c:v>
                </c:pt>
                <c:pt idx="68419">
                  <c:v>330.75299999999999</c:v>
                </c:pt>
                <c:pt idx="68420">
                  <c:v>332.24900000000002</c:v>
                </c:pt>
                <c:pt idx="68421">
                  <c:v>333.73299999999978</c:v>
                </c:pt>
                <c:pt idx="68422">
                  <c:v>335.20499999999993</c:v>
                </c:pt>
                <c:pt idx="68423">
                  <c:v>336.66699999999975</c:v>
                </c:pt>
                <c:pt idx="68424">
                  <c:v>338.11700000000002</c:v>
                </c:pt>
                <c:pt idx="68425">
                  <c:v>339.55599999999993</c:v>
                </c:pt>
                <c:pt idx="68426">
                  <c:v>340.98299999999978</c:v>
                </c:pt>
                <c:pt idx="68427">
                  <c:v>342.399</c:v>
                </c:pt>
                <c:pt idx="68428">
                  <c:v>343.80399999999975</c:v>
                </c:pt>
                <c:pt idx="68429">
                  <c:v>345.19600000000003</c:v>
                </c:pt>
                <c:pt idx="68430">
                  <c:v>346.57799999999975</c:v>
                </c:pt>
                <c:pt idx="68431">
                  <c:v>347.947</c:v>
                </c:pt>
                <c:pt idx="68432">
                  <c:v>349.30500000000001</c:v>
                </c:pt>
                <c:pt idx="68433">
                  <c:v>350.65100000000001</c:v>
                </c:pt>
                <c:pt idx="68434">
                  <c:v>351.98499999999979</c:v>
                </c:pt>
                <c:pt idx="68435">
                  <c:v>353.30799999999999</c:v>
                </c:pt>
                <c:pt idx="68436">
                  <c:v>354.61900000000026</c:v>
                </c:pt>
                <c:pt idx="68437">
                  <c:v>355.91699999999958</c:v>
                </c:pt>
                <c:pt idx="68438">
                  <c:v>357.20400000000001</c:v>
                </c:pt>
                <c:pt idx="68439">
                  <c:v>358.47899999999959</c:v>
                </c:pt>
                <c:pt idx="68440">
                  <c:v>359.74200000000002</c:v>
                </c:pt>
                <c:pt idx="68441">
                  <c:v>360.99299999999965</c:v>
                </c:pt>
                <c:pt idx="68442">
                  <c:v>362.23200000000003</c:v>
                </c:pt>
                <c:pt idx="68443">
                  <c:v>363.459</c:v>
                </c:pt>
                <c:pt idx="68444">
                  <c:v>364.67399999999975</c:v>
                </c:pt>
                <c:pt idx="68445">
                  <c:v>365.87700000000001</c:v>
                </c:pt>
                <c:pt idx="68446">
                  <c:v>367.06799999999993</c:v>
                </c:pt>
                <c:pt idx="68447">
                  <c:v>368.24599999999975</c:v>
                </c:pt>
                <c:pt idx="68448">
                  <c:v>369.41199999999958</c:v>
                </c:pt>
                <c:pt idx="68449">
                  <c:v>370.56599999999975</c:v>
                </c:pt>
                <c:pt idx="68450">
                  <c:v>371.70800000000003</c:v>
                </c:pt>
                <c:pt idx="68451">
                  <c:v>372.83799999999979</c:v>
                </c:pt>
                <c:pt idx="68452">
                  <c:v>373.95599999999979</c:v>
                </c:pt>
                <c:pt idx="68453">
                  <c:v>375.06099999999975</c:v>
                </c:pt>
                <c:pt idx="68454">
                  <c:v>376.15300000000002</c:v>
                </c:pt>
                <c:pt idx="68455">
                  <c:v>377.23399999999958</c:v>
                </c:pt>
                <c:pt idx="68456">
                  <c:v>378.30200000000002</c:v>
                </c:pt>
                <c:pt idx="68457">
                  <c:v>379.358</c:v>
                </c:pt>
                <c:pt idx="68458">
                  <c:v>380.40199999999965</c:v>
                </c:pt>
                <c:pt idx="68459">
                  <c:v>381.43299999999965</c:v>
                </c:pt>
                <c:pt idx="68460">
                  <c:v>382.452</c:v>
                </c:pt>
                <c:pt idx="68461">
                  <c:v>383.45800000000003</c:v>
                </c:pt>
                <c:pt idx="68462">
                  <c:v>384.45299999999975</c:v>
                </c:pt>
                <c:pt idx="68463">
                  <c:v>385.43400000000003</c:v>
                </c:pt>
                <c:pt idx="68464">
                  <c:v>386.404</c:v>
                </c:pt>
                <c:pt idx="68465">
                  <c:v>387.36099999999999</c:v>
                </c:pt>
                <c:pt idx="68466">
                  <c:v>388.30500000000001</c:v>
                </c:pt>
                <c:pt idx="68467">
                  <c:v>389.23699999999963</c:v>
                </c:pt>
                <c:pt idx="68468">
                  <c:v>390.15699999999993</c:v>
                </c:pt>
                <c:pt idx="68469">
                  <c:v>391.065</c:v>
                </c:pt>
                <c:pt idx="68470">
                  <c:v>391.96</c:v>
                </c:pt>
                <c:pt idx="68471">
                  <c:v>392.84199999999993</c:v>
                </c:pt>
                <c:pt idx="68472">
                  <c:v>393.71199999999965</c:v>
                </c:pt>
                <c:pt idx="68473">
                  <c:v>394.57</c:v>
                </c:pt>
                <c:pt idx="68474">
                  <c:v>395.41499999999979</c:v>
                </c:pt>
                <c:pt idx="68475">
                  <c:v>396.24799999999999</c:v>
                </c:pt>
                <c:pt idx="68476">
                  <c:v>397.06900000000002</c:v>
                </c:pt>
                <c:pt idx="68477">
                  <c:v>397.87700000000001</c:v>
                </c:pt>
                <c:pt idx="68478">
                  <c:v>398.67200000000008</c:v>
                </c:pt>
                <c:pt idx="68479">
                  <c:v>399.45599999999979</c:v>
                </c:pt>
                <c:pt idx="68480">
                  <c:v>400.22699999999958</c:v>
                </c:pt>
                <c:pt idx="68481">
                  <c:v>400.98499999999979</c:v>
                </c:pt>
                <c:pt idx="68482">
                  <c:v>401.73200000000003</c:v>
                </c:pt>
                <c:pt idx="68483">
                  <c:v>402.46499999999975</c:v>
                </c:pt>
                <c:pt idx="68484">
                  <c:v>403.18700000000001</c:v>
                </c:pt>
                <c:pt idx="68485">
                  <c:v>403.89599999999979</c:v>
                </c:pt>
                <c:pt idx="68486">
                  <c:v>404.59299999999979</c:v>
                </c:pt>
                <c:pt idx="68487">
                  <c:v>405.27799999999979</c:v>
                </c:pt>
                <c:pt idx="68488">
                  <c:v>405.95</c:v>
                </c:pt>
                <c:pt idx="68489">
                  <c:v>406.61</c:v>
                </c:pt>
                <c:pt idx="68490">
                  <c:v>407.25799999999975</c:v>
                </c:pt>
                <c:pt idx="68491">
                  <c:v>407.89299999999974</c:v>
                </c:pt>
                <c:pt idx="68492">
                  <c:v>408.51599999999979</c:v>
                </c:pt>
                <c:pt idx="68493">
                  <c:v>409.12700000000001</c:v>
                </c:pt>
                <c:pt idx="68494">
                  <c:v>409.72599999999977</c:v>
                </c:pt>
                <c:pt idx="68495">
                  <c:v>410.31299999999999</c:v>
                </c:pt>
                <c:pt idx="68496">
                  <c:v>410.887</c:v>
                </c:pt>
                <c:pt idx="68497">
                  <c:v>411.44900000000001</c:v>
                </c:pt>
                <c:pt idx="68498">
                  <c:v>412</c:v>
                </c:pt>
                <c:pt idx="68499">
                  <c:v>412.53799999999978</c:v>
                </c:pt>
                <c:pt idx="68500">
                  <c:v>413.06400000000002</c:v>
                </c:pt>
                <c:pt idx="68501">
                  <c:v>413.577</c:v>
                </c:pt>
                <c:pt idx="68502">
                  <c:v>414.07900000000001</c:v>
                </c:pt>
                <c:pt idx="68503">
                  <c:v>414.56900000000002</c:v>
                </c:pt>
                <c:pt idx="68504">
                  <c:v>415.04700000000008</c:v>
                </c:pt>
                <c:pt idx="68505">
                  <c:v>415.512</c:v>
                </c:pt>
                <c:pt idx="68506">
                  <c:v>415.96599999999978</c:v>
                </c:pt>
                <c:pt idx="68507">
                  <c:v>416.40799999999979</c:v>
                </c:pt>
                <c:pt idx="68508">
                  <c:v>416.83799999999979</c:v>
                </c:pt>
                <c:pt idx="68509">
                  <c:v>417.255</c:v>
                </c:pt>
                <c:pt idx="68510">
                  <c:v>417.661</c:v>
                </c:pt>
                <c:pt idx="68511">
                  <c:v>418.05599999999993</c:v>
                </c:pt>
                <c:pt idx="68512">
                  <c:v>418.43799999999965</c:v>
                </c:pt>
                <c:pt idx="68513">
                  <c:v>418.80799999999999</c:v>
                </c:pt>
                <c:pt idx="68514">
                  <c:v>419.16699999999975</c:v>
                </c:pt>
                <c:pt idx="68515">
                  <c:v>419.51400000000001</c:v>
                </c:pt>
                <c:pt idx="68516">
                  <c:v>419.84899999999999</c:v>
                </c:pt>
                <c:pt idx="68517">
                  <c:v>420.173</c:v>
                </c:pt>
                <c:pt idx="68518">
                  <c:v>420.48499999999979</c:v>
                </c:pt>
                <c:pt idx="68519">
                  <c:v>420.78500000000003</c:v>
                </c:pt>
                <c:pt idx="68520">
                  <c:v>421.07299999999975</c:v>
                </c:pt>
                <c:pt idx="68521">
                  <c:v>421.35</c:v>
                </c:pt>
                <c:pt idx="68522">
                  <c:v>421.61599999999999</c:v>
                </c:pt>
                <c:pt idx="68523">
                  <c:v>421.87</c:v>
                </c:pt>
                <c:pt idx="68524">
                  <c:v>422.11200000000002</c:v>
                </c:pt>
                <c:pt idx="68525">
                  <c:v>422.34300000000002</c:v>
                </c:pt>
                <c:pt idx="68526">
                  <c:v>422.56200000000001</c:v>
                </c:pt>
                <c:pt idx="68527">
                  <c:v>422.77</c:v>
                </c:pt>
                <c:pt idx="68528">
                  <c:v>422.96599999999978</c:v>
                </c:pt>
                <c:pt idx="68529">
                  <c:v>423.15100000000001</c:v>
                </c:pt>
                <c:pt idx="68530">
                  <c:v>423.32499999999999</c:v>
                </c:pt>
                <c:pt idx="68531">
                  <c:v>423.48799999999977</c:v>
                </c:pt>
                <c:pt idx="68532">
                  <c:v>423.63900000000001</c:v>
                </c:pt>
                <c:pt idx="68533">
                  <c:v>423.779</c:v>
                </c:pt>
                <c:pt idx="68534">
                  <c:v>423.90699999999958</c:v>
                </c:pt>
                <c:pt idx="68535">
                  <c:v>424.02499999999975</c:v>
                </c:pt>
                <c:pt idx="68536">
                  <c:v>424.13099999999974</c:v>
                </c:pt>
                <c:pt idx="68537">
                  <c:v>424.22599999999977</c:v>
                </c:pt>
                <c:pt idx="68538">
                  <c:v>424.31</c:v>
                </c:pt>
                <c:pt idx="68539">
                  <c:v>424.38299999999975</c:v>
                </c:pt>
                <c:pt idx="68540">
                  <c:v>424.44499999999999</c:v>
                </c:pt>
                <c:pt idx="68541">
                  <c:v>424.49499999999978</c:v>
                </c:pt>
                <c:pt idx="68542">
                  <c:v>424.53500000000003</c:v>
                </c:pt>
                <c:pt idx="68543">
                  <c:v>424.56400000000002</c:v>
                </c:pt>
                <c:pt idx="68544">
                  <c:v>424.58199999999965</c:v>
                </c:pt>
                <c:pt idx="68545">
                  <c:v>424.589</c:v>
                </c:pt>
                <c:pt idx="68546">
                  <c:v>424.58499999999975</c:v>
                </c:pt>
                <c:pt idx="68547">
                  <c:v>424.57</c:v>
                </c:pt>
                <c:pt idx="68548">
                  <c:v>424.54500000000002</c:v>
                </c:pt>
                <c:pt idx="68549">
                  <c:v>424.50799999999975</c:v>
                </c:pt>
                <c:pt idx="68550">
                  <c:v>424.46099999999979</c:v>
                </c:pt>
                <c:pt idx="68551">
                  <c:v>424.40299999999979</c:v>
                </c:pt>
                <c:pt idx="68552">
                  <c:v>424.33499999999975</c:v>
                </c:pt>
                <c:pt idx="68553">
                  <c:v>424.255</c:v>
                </c:pt>
                <c:pt idx="68554">
                  <c:v>424.16500000000002</c:v>
                </c:pt>
                <c:pt idx="68555">
                  <c:v>424.065</c:v>
                </c:pt>
                <c:pt idx="68556">
                  <c:v>423.95400000000001</c:v>
                </c:pt>
                <c:pt idx="68557">
                  <c:v>423.83199999999965</c:v>
                </c:pt>
                <c:pt idx="68558">
                  <c:v>423.7</c:v>
                </c:pt>
                <c:pt idx="68559">
                  <c:v>423.55700000000002</c:v>
                </c:pt>
                <c:pt idx="68560">
                  <c:v>423.404</c:v>
                </c:pt>
                <c:pt idx="68561">
                  <c:v>423.24099999999999</c:v>
                </c:pt>
                <c:pt idx="68562">
                  <c:v>423.06700000000001</c:v>
                </c:pt>
                <c:pt idx="68563">
                  <c:v>422.88200000000001</c:v>
                </c:pt>
                <c:pt idx="68564">
                  <c:v>422.68799999999999</c:v>
                </c:pt>
                <c:pt idx="68565">
                  <c:v>422.48200000000003</c:v>
                </c:pt>
                <c:pt idx="68566">
                  <c:v>422.267</c:v>
                </c:pt>
                <c:pt idx="68567">
                  <c:v>422.04199999999975</c:v>
                </c:pt>
                <c:pt idx="68568">
                  <c:v>421.80599999999993</c:v>
                </c:pt>
                <c:pt idx="68569">
                  <c:v>421.56</c:v>
                </c:pt>
                <c:pt idx="68570">
                  <c:v>421.303</c:v>
                </c:pt>
                <c:pt idx="68571">
                  <c:v>421.03699999999958</c:v>
                </c:pt>
                <c:pt idx="68572">
                  <c:v>420.76</c:v>
                </c:pt>
                <c:pt idx="68573">
                  <c:v>420.47399999999965</c:v>
                </c:pt>
                <c:pt idx="68574">
                  <c:v>420.17700000000002</c:v>
                </c:pt>
                <c:pt idx="68575">
                  <c:v>419.87</c:v>
                </c:pt>
                <c:pt idx="68576">
                  <c:v>419.553</c:v>
                </c:pt>
                <c:pt idx="68577">
                  <c:v>419.22599999999977</c:v>
                </c:pt>
                <c:pt idx="68578">
                  <c:v>418.89</c:v>
                </c:pt>
                <c:pt idx="68579">
                  <c:v>418.54300000000001</c:v>
                </c:pt>
                <c:pt idx="68580">
                  <c:v>418.18599999999975</c:v>
                </c:pt>
                <c:pt idx="68581">
                  <c:v>417.82</c:v>
                </c:pt>
                <c:pt idx="68582">
                  <c:v>417.44299999999993</c:v>
                </c:pt>
                <c:pt idx="68583">
                  <c:v>417.05700000000002</c:v>
                </c:pt>
                <c:pt idx="68584">
                  <c:v>416.661</c:v>
                </c:pt>
                <c:pt idx="68585">
                  <c:v>416.255</c:v>
                </c:pt>
                <c:pt idx="68586">
                  <c:v>415.839</c:v>
                </c:pt>
                <c:pt idx="68587">
                  <c:v>415.41299999999978</c:v>
                </c:pt>
                <c:pt idx="68588">
                  <c:v>414.97799999999978</c:v>
                </c:pt>
                <c:pt idx="68589">
                  <c:v>414.53299999999979</c:v>
                </c:pt>
                <c:pt idx="68590">
                  <c:v>414.07900000000001</c:v>
                </c:pt>
                <c:pt idx="68591">
                  <c:v>413.61399999999975</c:v>
                </c:pt>
                <c:pt idx="68592">
                  <c:v>413.14000000000021</c:v>
                </c:pt>
                <c:pt idx="68593">
                  <c:v>412.65699999999993</c:v>
                </c:pt>
                <c:pt idx="68594">
                  <c:v>412.16399999999999</c:v>
                </c:pt>
                <c:pt idx="68595">
                  <c:v>411.661</c:v>
                </c:pt>
                <c:pt idx="68596">
                  <c:v>411.14900000000023</c:v>
                </c:pt>
                <c:pt idx="68597">
                  <c:v>410.62700000000001</c:v>
                </c:pt>
                <c:pt idx="68598">
                  <c:v>410.09599999999978</c:v>
                </c:pt>
                <c:pt idx="68599">
                  <c:v>409.55500000000001</c:v>
                </c:pt>
                <c:pt idx="68600">
                  <c:v>409.005</c:v>
                </c:pt>
                <c:pt idx="68601">
                  <c:v>408.44499999999999</c:v>
                </c:pt>
                <c:pt idx="68602">
                  <c:v>407.87599999999975</c:v>
                </c:pt>
                <c:pt idx="68603">
                  <c:v>407.29700000000003</c:v>
                </c:pt>
                <c:pt idx="68604">
                  <c:v>406.709</c:v>
                </c:pt>
                <c:pt idx="68605">
                  <c:v>406.11200000000002</c:v>
                </c:pt>
                <c:pt idx="68606">
                  <c:v>405.505</c:v>
                </c:pt>
                <c:pt idx="68607">
                  <c:v>404.88900000000001</c:v>
                </c:pt>
                <c:pt idx="68608">
                  <c:v>404.26400000000001</c:v>
                </c:pt>
                <c:pt idx="68609">
                  <c:v>403.62900000000002</c:v>
                </c:pt>
                <c:pt idx="68610">
                  <c:v>402.98499999999979</c:v>
                </c:pt>
                <c:pt idx="68611">
                  <c:v>402.33199999999965</c:v>
                </c:pt>
                <c:pt idx="68612">
                  <c:v>401.66899999999993</c:v>
                </c:pt>
                <c:pt idx="68613">
                  <c:v>400.99799999999965</c:v>
                </c:pt>
                <c:pt idx="68614">
                  <c:v>400.31700000000001</c:v>
                </c:pt>
                <c:pt idx="68615">
                  <c:v>399.62700000000001</c:v>
                </c:pt>
                <c:pt idx="68616">
                  <c:v>398.92699999999962</c:v>
                </c:pt>
                <c:pt idx="68617">
                  <c:v>398.21899999999965</c:v>
                </c:pt>
                <c:pt idx="68618">
                  <c:v>397.50099999999975</c:v>
                </c:pt>
                <c:pt idx="68619">
                  <c:v>396.774</c:v>
                </c:pt>
                <c:pt idx="68620">
                  <c:v>396.03899999999965</c:v>
                </c:pt>
                <c:pt idx="68621">
                  <c:v>395.29399999999958</c:v>
                </c:pt>
                <c:pt idx="68622">
                  <c:v>394.54</c:v>
                </c:pt>
                <c:pt idx="68623">
                  <c:v>393.77599999999978</c:v>
                </c:pt>
                <c:pt idx="68624">
                  <c:v>393.00400000000002</c:v>
                </c:pt>
                <c:pt idx="68625">
                  <c:v>392.22299999999979</c:v>
                </c:pt>
                <c:pt idx="68626">
                  <c:v>391.43299999999965</c:v>
                </c:pt>
                <c:pt idx="68627">
                  <c:v>390.63299999999975</c:v>
                </c:pt>
                <c:pt idx="68628">
                  <c:v>389.82499999999999</c:v>
                </c:pt>
                <c:pt idx="68629">
                  <c:v>389.00799999999975</c:v>
                </c:pt>
                <c:pt idx="68630">
                  <c:v>388.18200000000002</c:v>
                </c:pt>
                <c:pt idx="68631">
                  <c:v>387.346</c:v>
                </c:pt>
                <c:pt idx="68632">
                  <c:v>386.50200000000001</c:v>
                </c:pt>
                <c:pt idx="68633">
                  <c:v>385.64900000000023</c:v>
                </c:pt>
                <c:pt idx="68634">
                  <c:v>384.78699999999958</c:v>
                </c:pt>
                <c:pt idx="68635">
                  <c:v>383.91599999999966</c:v>
                </c:pt>
                <c:pt idx="68636">
                  <c:v>383.03599999999977</c:v>
                </c:pt>
                <c:pt idx="68637">
                  <c:v>382.14699999999999</c:v>
                </c:pt>
                <c:pt idx="68638">
                  <c:v>381.25</c:v>
                </c:pt>
                <c:pt idx="68639">
                  <c:v>380.34300000000002</c:v>
                </c:pt>
                <c:pt idx="68640">
                  <c:v>379.42799999999966</c:v>
                </c:pt>
                <c:pt idx="68641">
                  <c:v>378.50400000000002</c:v>
                </c:pt>
                <c:pt idx="68642">
                  <c:v>377.57</c:v>
                </c:pt>
                <c:pt idx="68643">
                  <c:v>376.62900000000002</c:v>
                </c:pt>
                <c:pt idx="68644">
                  <c:v>375.678</c:v>
                </c:pt>
                <c:pt idx="68645">
                  <c:v>374.71899999999965</c:v>
                </c:pt>
                <c:pt idx="68646">
                  <c:v>373.75</c:v>
                </c:pt>
                <c:pt idx="68647">
                  <c:v>372.7729999999998</c:v>
                </c:pt>
                <c:pt idx="68648">
                  <c:v>371.78699999999958</c:v>
                </c:pt>
                <c:pt idx="68649">
                  <c:v>370.79299999999978</c:v>
                </c:pt>
                <c:pt idx="68650">
                  <c:v>369.78999999999979</c:v>
                </c:pt>
                <c:pt idx="68651">
                  <c:v>368.77799999999979</c:v>
                </c:pt>
                <c:pt idx="68652">
                  <c:v>367.75700000000001</c:v>
                </c:pt>
                <c:pt idx="68653">
                  <c:v>366.72699999999958</c:v>
                </c:pt>
                <c:pt idx="68654">
                  <c:v>365.68900000000002</c:v>
                </c:pt>
                <c:pt idx="68655">
                  <c:v>364.64200000000022</c:v>
                </c:pt>
                <c:pt idx="68656">
                  <c:v>363.58699999999965</c:v>
                </c:pt>
                <c:pt idx="68657">
                  <c:v>362.5229999999998</c:v>
                </c:pt>
                <c:pt idx="68658">
                  <c:v>361.45</c:v>
                </c:pt>
                <c:pt idx="68659">
                  <c:v>360.36799999999999</c:v>
                </c:pt>
                <c:pt idx="68660">
                  <c:v>359.27799999999979</c:v>
                </c:pt>
                <c:pt idx="68661">
                  <c:v>358.18</c:v>
                </c:pt>
                <c:pt idx="68662">
                  <c:v>357.072</c:v>
                </c:pt>
                <c:pt idx="68663">
                  <c:v>355.95599999999979</c:v>
                </c:pt>
                <c:pt idx="68664">
                  <c:v>354.83199999999965</c:v>
                </c:pt>
                <c:pt idx="68665">
                  <c:v>353.69900000000001</c:v>
                </c:pt>
                <c:pt idx="68666">
                  <c:v>352.55700000000002</c:v>
                </c:pt>
                <c:pt idx="68667">
                  <c:v>351.40699999999958</c:v>
                </c:pt>
                <c:pt idx="68668">
                  <c:v>350.24799999999999</c:v>
                </c:pt>
                <c:pt idx="68669">
                  <c:v>349.08099999999979</c:v>
                </c:pt>
                <c:pt idx="68670">
                  <c:v>347.90499999999975</c:v>
                </c:pt>
                <c:pt idx="68671">
                  <c:v>346.72099999999978</c:v>
                </c:pt>
                <c:pt idx="68672">
                  <c:v>345.52799999999979</c:v>
                </c:pt>
                <c:pt idx="68673">
                  <c:v>344.32599999999979</c:v>
                </c:pt>
                <c:pt idx="68674">
                  <c:v>343.11700000000002</c:v>
                </c:pt>
                <c:pt idx="68675">
                  <c:v>341.8979999999998</c:v>
                </c:pt>
                <c:pt idx="68676">
                  <c:v>340.67200000000008</c:v>
                </c:pt>
                <c:pt idx="68677">
                  <c:v>339.43699999999961</c:v>
                </c:pt>
                <c:pt idx="68678">
                  <c:v>338.19299999999993</c:v>
                </c:pt>
                <c:pt idx="68679">
                  <c:v>336.94099999999975</c:v>
                </c:pt>
                <c:pt idx="68680">
                  <c:v>335.68099999999993</c:v>
                </c:pt>
                <c:pt idx="68681">
                  <c:v>334.41199999999958</c:v>
                </c:pt>
                <c:pt idx="68682">
                  <c:v>333.13499999999999</c:v>
                </c:pt>
                <c:pt idx="68683">
                  <c:v>331.84899999999999</c:v>
                </c:pt>
                <c:pt idx="68684">
                  <c:v>330.55500000000001</c:v>
                </c:pt>
                <c:pt idx="68685">
                  <c:v>329.25299999999999</c:v>
                </c:pt>
                <c:pt idx="68686">
                  <c:v>327.94299999999993</c:v>
                </c:pt>
                <c:pt idx="68687">
                  <c:v>326.62400000000002</c:v>
                </c:pt>
                <c:pt idx="68688">
                  <c:v>325.29700000000003</c:v>
                </c:pt>
                <c:pt idx="68689">
                  <c:v>323.96199999999965</c:v>
                </c:pt>
                <c:pt idx="68690">
                  <c:v>322.61799999999999</c:v>
                </c:pt>
                <c:pt idx="68691">
                  <c:v>321.26599999999979</c:v>
                </c:pt>
                <c:pt idx="68692">
                  <c:v>319.90599999999978</c:v>
                </c:pt>
                <c:pt idx="68693">
                  <c:v>318.53799999999978</c:v>
                </c:pt>
                <c:pt idx="68694">
                  <c:v>317.16199999999975</c:v>
                </c:pt>
                <c:pt idx="68695">
                  <c:v>315.77699999999965</c:v>
                </c:pt>
                <c:pt idx="68696">
                  <c:v>314.38400000000001</c:v>
                </c:pt>
                <c:pt idx="68697">
                  <c:v>312.98299999999978</c:v>
                </c:pt>
                <c:pt idx="68698">
                  <c:v>311.57400000000001</c:v>
                </c:pt>
                <c:pt idx="68699">
                  <c:v>310.15699999999993</c:v>
                </c:pt>
                <c:pt idx="68700">
                  <c:v>308.73200000000003</c:v>
                </c:pt>
                <c:pt idx="68701">
                  <c:v>307.29899999999958</c:v>
                </c:pt>
                <c:pt idx="68702">
                  <c:v>305.858</c:v>
                </c:pt>
                <c:pt idx="68703">
                  <c:v>304.40799999999979</c:v>
                </c:pt>
                <c:pt idx="68704">
                  <c:v>302.95099999999979</c:v>
                </c:pt>
                <c:pt idx="68705">
                  <c:v>301.48599999999965</c:v>
                </c:pt>
                <c:pt idx="68706">
                  <c:v>300.01299999999975</c:v>
                </c:pt>
                <c:pt idx="68707">
                  <c:v>298.53199999999958</c:v>
                </c:pt>
                <c:pt idx="68708">
                  <c:v>297.04300000000001</c:v>
                </c:pt>
                <c:pt idx="68709">
                  <c:v>295.54599999999999</c:v>
                </c:pt>
                <c:pt idx="68710">
                  <c:v>294.041</c:v>
                </c:pt>
                <c:pt idx="68711">
                  <c:v>292.52799999999979</c:v>
                </c:pt>
                <c:pt idx="68712">
                  <c:v>291.00799999999975</c:v>
                </c:pt>
                <c:pt idx="68713">
                  <c:v>289.47999999999979</c:v>
                </c:pt>
                <c:pt idx="68714">
                  <c:v>287.94400000000002</c:v>
                </c:pt>
                <c:pt idx="68715">
                  <c:v>286.39999999999975</c:v>
                </c:pt>
                <c:pt idx="68716">
                  <c:v>284.84899999999999</c:v>
                </c:pt>
                <c:pt idx="68717">
                  <c:v>283.28999999999979</c:v>
                </c:pt>
                <c:pt idx="68718">
                  <c:v>281.72299999999979</c:v>
                </c:pt>
                <c:pt idx="68719">
                  <c:v>280.14900000000023</c:v>
                </c:pt>
                <c:pt idx="68720">
                  <c:v>278.56700000000001</c:v>
                </c:pt>
                <c:pt idx="68721">
                  <c:v>276.97699999999958</c:v>
                </c:pt>
                <c:pt idx="68722">
                  <c:v>275.38</c:v>
                </c:pt>
                <c:pt idx="68723">
                  <c:v>273.77599999999978</c:v>
                </c:pt>
                <c:pt idx="68724">
                  <c:v>272.16399999999999</c:v>
                </c:pt>
                <c:pt idx="68725">
                  <c:v>270.54500000000002</c:v>
                </c:pt>
                <c:pt idx="68726">
                  <c:v>268.91799999999978</c:v>
                </c:pt>
                <c:pt idx="68727">
                  <c:v>267.28399999999965</c:v>
                </c:pt>
                <c:pt idx="68728">
                  <c:v>265.64200000000022</c:v>
                </c:pt>
                <c:pt idx="68729">
                  <c:v>263.99299999999965</c:v>
                </c:pt>
                <c:pt idx="68730">
                  <c:v>262.33699999999965</c:v>
                </c:pt>
                <c:pt idx="68731">
                  <c:v>260.67399999999975</c:v>
                </c:pt>
                <c:pt idx="68732">
                  <c:v>259.00299999999999</c:v>
                </c:pt>
                <c:pt idx="68733">
                  <c:v>257.32599999999979</c:v>
                </c:pt>
                <c:pt idx="68734">
                  <c:v>255.64099999999999</c:v>
                </c:pt>
                <c:pt idx="68735">
                  <c:v>253.94900000000001</c:v>
                </c:pt>
                <c:pt idx="68736">
                  <c:v>252.25</c:v>
                </c:pt>
                <c:pt idx="68737">
                  <c:v>250.54399999999998</c:v>
                </c:pt>
                <c:pt idx="68738">
                  <c:v>248.83100000000007</c:v>
                </c:pt>
                <c:pt idx="68739">
                  <c:v>247.11099999999999</c:v>
                </c:pt>
                <c:pt idx="68740">
                  <c:v>245.3850000000001</c:v>
                </c:pt>
                <c:pt idx="68741">
                  <c:v>243.65100000000001</c:v>
                </c:pt>
                <c:pt idx="68742">
                  <c:v>241.911</c:v>
                </c:pt>
                <c:pt idx="68743">
                  <c:v>240.16399999999999</c:v>
                </c:pt>
                <c:pt idx="68744">
                  <c:v>238.41</c:v>
                </c:pt>
                <c:pt idx="68745">
                  <c:v>236.64899999999997</c:v>
                </c:pt>
                <c:pt idx="68746">
                  <c:v>234.88200000000012</c:v>
                </c:pt>
                <c:pt idx="68747">
                  <c:v>233.10900000000001</c:v>
                </c:pt>
                <c:pt idx="68748">
                  <c:v>231.32900000000001</c:v>
                </c:pt>
                <c:pt idx="68749">
                  <c:v>229.542</c:v>
                </c:pt>
                <c:pt idx="68750">
                  <c:v>227.74899999999997</c:v>
                </c:pt>
                <c:pt idx="68751">
                  <c:v>225.95000000000007</c:v>
                </c:pt>
                <c:pt idx="68752">
                  <c:v>224.14399999999998</c:v>
                </c:pt>
                <c:pt idx="68753">
                  <c:v>222.33200000000011</c:v>
                </c:pt>
                <c:pt idx="68754">
                  <c:v>220.51399999999998</c:v>
                </c:pt>
                <c:pt idx="68755">
                  <c:v>218.68900000000002</c:v>
                </c:pt>
                <c:pt idx="68756">
                  <c:v>216.85900000000001</c:v>
                </c:pt>
                <c:pt idx="68757">
                  <c:v>215.02200000000011</c:v>
                </c:pt>
                <c:pt idx="68758">
                  <c:v>213.18</c:v>
                </c:pt>
                <c:pt idx="68759">
                  <c:v>211.33100000000007</c:v>
                </c:pt>
                <c:pt idx="68760">
                  <c:v>209.477</c:v>
                </c:pt>
                <c:pt idx="68761">
                  <c:v>207.61699999999999</c:v>
                </c:pt>
                <c:pt idx="68762">
                  <c:v>205.751</c:v>
                </c:pt>
                <c:pt idx="68763">
                  <c:v>203.87900000000002</c:v>
                </c:pt>
                <c:pt idx="68764">
                  <c:v>202.00200000000001</c:v>
                </c:pt>
                <c:pt idx="68765">
                  <c:v>200.11899999999997</c:v>
                </c:pt>
                <c:pt idx="68766">
                  <c:v>198.23099999999999</c:v>
                </c:pt>
                <c:pt idx="68767">
                  <c:v>196.33700000000007</c:v>
                </c:pt>
                <c:pt idx="68768">
                  <c:v>194.43800000000007</c:v>
                </c:pt>
                <c:pt idx="68769">
                  <c:v>192.53300000000002</c:v>
                </c:pt>
                <c:pt idx="68770">
                  <c:v>190.62300000000002</c:v>
                </c:pt>
                <c:pt idx="68771">
                  <c:v>188.708</c:v>
                </c:pt>
                <c:pt idx="68772">
                  <c:v>186.78800000000001</c:v>
                </c:pt>
                <c:pt idx="68773">
                  <c:v>184.86200000000011</c:v>
                </c:pt>
                <c:pt idx="68774">
                  <c:v>182.93200000000004</c:v>
                </c:pt>
                <c:pt idx="68775">
                  <c:v>180.99700000000001</c:v>
                </c:pt>
                <c:pt idx="68776">
                  <c:v>179.05700000000004</c:v>
                </c:pt>
                <c:pt idx="68777">
                  <c:v>177.11199999999999</c:v>
                </c:pt>
                <c:pt idx="68778">
                  <c:v>175.16200000000001</c:v>
                </c:pt>
                <c:pt idx="68779">
                  <c:v>173.208</c:v>
                </c:pt>
                <c:pt idx="68780">
                  <c:v>171.24899999999997</c:v>
                </c:pt>
                <c:pt idx="68781">
                  <c:v>169.286</c:v>
                </c:pt>
                <c:pt idx="68782">
                  <c:v>167.31800000000001</c:v>
                </c:pt>
                <c:pt idx="68783">
                  <c:v>165.346</c:v>
                </c:pt>
                <c:pt idx="68784">
                  <c:v>163.369</c:v>
                </c:pt>
                <c:pt idx="68785">
                  <c:v>161.38900000000001</c:v>
                </c:pt>
                <c:pt idx="68786">
                  <c:v>159.404</c:v>
                </c:pt>
                <c:pt idx="68787">
                  <c:v>157.41499999999999</c:v>
                </c:pt>
                <c:pt idx="68788">
                  <c:v>155.42200000000011</c:v>
                </c:pt>
                <c:pt idx="68789">
                  <c:v>153.42600000000004</c:v>
                </c:pt>
                <c:pt idx="68790">
                  <c:v>151.42500000000001</c:v>
                </c:pt>
                <c:pt idx="68791">
                  <c:v>149.42100000000011</c:v>
                </c:pt>
                <c:pt idx="68792">
                  <c:v>147.41300000000001</c:v>
                </c:pt>
                <c:pt idx="68793">
                  <c:v>145.40200000000004</c:v>
                </c:pt>
                <c:pt idx="68794">
                  <c:v>143.38700000000011</c:v>
                </c:pt>
                <c:pt idx="68795">
                  <c:v>141.369</c:v>
                </c:pt>
                <c:pt idx="68796">
                  <c:v>139.34700000000001</c:v>
                </c:pt>
                <c:pt idx="68797">
                  <c:v>137.32200000000012</c:v>
                </c:pt>
                <c:pt idx="68798">
                  <c:v>135.29499999999999</c:v>
                </c:pt>
                <c:pt idx="68799">
                  <c:v>133.26399999999998</c:v>
                </c:pt>
                <c:pt idx="68800">
                  <c:v>131.22999999999999</c:v>
                </c:pt>
                <c:pt idx="68801">
                  <c:v>129.19300000000001</c:v>
                </c:pt>
                <c:pt idx="68802">
                  <c:v>127.154</c:v>
                </c:pt>
                <c:pt idx="68803">
                  <c:v>125.111</c:v>
                </c:pt>
                <c:pt idx="68804">
                  <c:v>123.06699999999999</c:v>
                </c:pt>
                <c:pt idx="68805">
                  <c:v>121.01900000000002</c:v>
                </c:pt>
                <c:pt idx="68806">
                  <c:v>118.97</c:v>
                </c:pt>
                <c:pt idx="68807">
                  <c:v>116.91700000000006</c:v>
                </c:pt>
                <c:pt idx="68808">
                  <c:v>114.863</c:v>
                </c:pt>
                <c:pt idx="68809">
                  <c:v>112.807</c:v>
                </c:pt>
                <c:pt idx="68810">
                  <c:v>110.74900000000002</c:v>
                </c:pt>
                <c:pt idx="68811">
                  <c:v>108.68799999999999</c:v>
                </c:pt>
                <c:pt idx="68812">
                  <c:v>106.62599999999998</c:v>
                </c:pt>
                <c:pt idx="68813">
                  <c:v>104.562</c:v>
                </c:pt>
                <c:pt idx="68814">
                  <c:v>102.49700000000006</c:v>
                </c:pt>
                <c:pt idx="68815">
                  <c:v>100.43</c:v>
                </c:pt>
                <c:pt idx="68816">
                  <c:v>98.361099999999993</c:v>
                </c:pt>
                <c:pt idx="68817">
                  <c:v>96.291200000000075</c:v>
                </c:pt>
                <c:pt idx="68818">
                  <c:v>94.220100000000002</c:v>
                </c:pt>
                <c:pt idx="68819">
                  <c:v>92.147900000000007</c:v>
                </c:pt>
                <c:pt idx="68820">
                  <c:v>90.074600000000004</c:v>
                </c:pt>
                <c:pt idx="68821">
                  <c:v>88.000399999999999</c:v>
                </c:pt>
                <c:pt idx="68822">
                  <c:v>85.925399999999982</c:v>
                </c:pt>
                <c:pt idx="68823">
                  <c:v>83.849599999999995</c:v>
                </c:pt>
                <c:pt idx="68824">
                  <c:v>81.773299999999992</c:v>
                </c:pt>
                <c:pt idx="68825">
                  <c:v>79.696299999999994</c:v>
                </c:pt>
                <c:pt idx="68826">
                  <c:v>77.619100000000003</c:v>
                </c:pt>
                <c:pt idx="68827">
                  <c:v>75.541399999999996</c:v>
                </c:pt>
                <c:pt idx="68828">
                  <c:v>73.463700000000003</c:v>
                </c:pt>
                <c:pt idx="68829">
                  <c:v>71.385799999999989</c:v>
                </c:pt>
                <c:pt idx="68830">
                  <c:v>69.307900000000004</c:v>
                </c:pt>
                <c:pt idx="68831">
                  <c:v>67.230199999999996</c:v>
                </c:pt>
                <c:pt idx="68832">
                  <c:v>65.152699999999982</c:v>
                </c:pt>
                <c:pt idx="68833">
                  <c:v>63.075500000000012</c:v>
                </c:pt>
                <c:pt idx="68834">
                  <c:v>60.998800000000003</c:v>
                </c:pt>
                <c:pt idx="68835">
                  <c:v>58.922600000000003</c:v>
                </c:pt>
                <c:pt idx="68836">
                  <c:v>56.847200000000001</c:v>
                </c:pt>
                <c:pt idx="68837">
                  <c:v>54.772500000000029</c:v>
                </c:pt>
                <c:pt idx="68838">
                  <c:v>52.698700000000038</c:v>
                </c:pt>
                <c:pt idx="68839">
                  <c:v>50.626000000000012</c:v>
                </c:pt>
                <c:pt idx="68840">
                  <c:v>48.554400000000001</c:v>
                </c:pt>
                <c:pt idx="68841">
                  <c:v>46.483899999999998</c:v>
                </c:pt>
                <c:pt idx="68842">
                  <c:v>44.414899999999996</c:v>
                </c:pt>
                <c:pt idx="68843">
                  <c:v>42.347299999999997</c:v>
                </c:pt>
                <c:pt idx="68844">
                  <c:v>40.281400000000005</c:v>
                </c:pt>
                <c:pt idx="68845">
                  <c:v>38.217000000000006</c:v>
                </c:pt>
                <c:pt idx="68846">
                  <c:v>36.154600000000002</c:v>
                </c:pt>
                <c:pt idx="68847">
                  <c:v>34.094000000000001</c:v>
                </c:pt>
                <c:pt idx="68848">
                  <c:v>32.035500000000013</c:v>
                </c:pt>
                <c:pt idx="68849">
                  <c:v>29.979099999999981</c:v>
                </c:pt>
                <c:pt idx="68850">
                  <c:v>27.924999999999986</c:v>
                </c:pt>
                <c:pt idx="68851">
                  <c:v>25.8733</c:v>
                </c:pt>
                <c:pt idx="68852">
                  <c:v>23.824100000000001</c:v>
                </c:pt>
                <c:pt idx="68853">
                  <c:v>21.7775</c:v>
                </c:pt>
                <c:pt idx="68854">
                  <c:v>19.733699999999981</c:v>
                </c:pt>
                <c:pt idx="68855">
                  <c:v>17.692699999999981</c:v>
                </c:pt>
                <c:pt idx="68856">
                  <c:v>15.6547</c:v>
                </c:pt>
                <c:pt idx="68857">
                  <c:v>13.619900000000001</c:v>
                </c:pt>
                <c:pt idx="68858">
                  <c:v>11.588200000000001</c:v>
                </c:pt>
                <c:pt idx="68859">
                  <c:v>9.5598400000000048</c:v>
                </c:pt>
                <c:pt idx="68860">
                  <c:v>7.5349599999999963</c:v>
                </c:pt>
                <c:pt idx="68861">
                  <c:v>5.5135899999999962</c:v>
                </c:pt>
                <c:pt idx="68862">
                  <c:v>3.495969999999998</c:v>
                </c:pt>
                <c:pt idx="68863">
                  <c:v>1.4821599999999999</c:v>
                </c:pt>
                <c:pt idx="68864">
                  <c:v>-0.527667</c:v>
                </c:pt>
                <c:pt idx="68865">
                  <c:v>-2.5335700000000001</c:v>
                </c:pt>
                <c:pt idx="68866">
                  <c:v>-4.5351999999999997</c:v>
                </c:pt>
                <c:pt idx="68867">
                  <c:v>-6.5325600000000001</c:v>
                </c:pt>
                <c:pt idx="68868">
                  <c:v>-8.5255300000000069</c:v>
                </c:pt>
                <c:pt idx="68869">
                  <c:v>-10.514000000000001</c:v>
                </c:pt>
                <c:pt idx="68870">
                  <c:v>-12.4978</c:v>
                </c:pt>
                <c:pt idx="68871">
                  <c:v>-14.476800000000004</c:v>
                </c:pt>
                <c:pt idx="68872">
                  <c:v>-16.450900000000001</c:v>
                </c:pt>
                <c:pt idx="68873">
                  <c:v>-18.420000000000002</c:v>
                </c:pt>
                <c:pt idx="68874">
                  <c:v>-20.384</c:v>
                </c:pt>
                <c:pt idx="68875">
                  <c:v>-22.342699999999979</c:v>
                </c:pt>
                <c:pt idx="68876">
                  <c:v>-24.295999999999989</c:v>
                </c:pt>
                <c:pt idx="68877">
                  <c:v>-26.2439</c:v>
                </c:pt>
                <c:pt idx="68878">
                  <c:v>-28.1861</c:v>
                </c:pt>
                <c:pt idx="68879">
                  <c:v>-30.122599999999977</c:v>
                </c:pt>
                <c:pt idx="68880">
                  <c:v>-32.0533</c:v>
                </c:pt>
                <c:pt idx="68881">
                  <c:v>-33.978000000000002</c:v>
                </c:pt>
                <c:pt idx="68882">
                  <c:v>-35.896600000000007</c:v>
                </c:pt>
                <c:pt idx="68883">
                  <c:v>-37.808900000000001</c:v>
                </c:pt>
                <c:pt idx="68884">
                  <c:v>-39.7149</c:v>
                </c:pt>
                <c:pt idx="68885">
                  <c:v>-41.6145</c:v>
                </c:pt>
                <c:pt idx="68886">
                  <c:v>-43.5075</c:v>
                </c:pt>
                <c:pt idx="68887">
                  <c:v>-45.393800000000006</c:v>
                </c:pt>
                <c:pt idx="68888">
                  <c:v>-47.273300000000013</c:v>
                </c:pt>
                <c:pt idx="68889">
                  <c:v>-49.145900000000012</c:v>
                </c:pt>
                <c:pt idx="68890">
                  <c:v>-51.011400000000002</c:v>
                </c:pt>
                <c:pt idx="68891">
                  <c:v>-52.869800000000005</c:v>
                </c:pt>
                <c:pt idx="68892">
                  <c:v>-54.720800000000011</c:v>
                </c:pt>
                <c:pt idx="68893">
                  <c:v>-56.564500000000002</c:v>
                </c:pt>
                <c:pt idx="68894">
                  <c:v>-58.400600000000004</c:v>
                </c:pt>
                <c:pt idx="68895">
                  <c:v>-60.229200000000013</c:v>
                </c:pt>
                <c:pt idx="68896">
                  <c:v>-62.049900000000001</c:v>
                </c:pt>
                <c:pt idx="68897">
                  <c:v>-63.862700000000011</c:v>
                </c:pt>
                <c:pt idx="68898">
                  <c:v>-65.667599999999993</c:v>
                </c:pt>
                <c:pt idx="68899">
                  <c:v>-67.464300000000023</c:v>
                </c:pt>
                <c:pt idx="68900">
                  <c:v>-69.252899999999983</c:v>
                </c:pt>
                <c:pt idx="68901">
                  <c:v>-71.033100000000005</c:v>
                </c:pt>
                <c:pt idx="68902">
                  <c:v>-72.804900000000004</c:v>
                </c:pt>
                <c:pt idx="68903">
                  <c:v>-74.568000000000012</c:v>
                </c:pt>
                <c:pt idx="68904">
                  <c:v>-76.322499999999948</c:v>
                </c:pt>
                <c:pt idx="68905">
                  <c:v>-78.068200000000004</c:v>
                </c:pt>
                <c:pt idx="68906">
                  <c:v>-79.804999999999993</c:v>
                </c:pt>
                <c:pt idx="68907">
                  <c:v>-81.532699999999991</c:v>
                </c:pt>
                <c:pt idx="68908">
                  <c:v>-83.251300000000001</c:v>
                </c:pt>
                <c:pt idx="68909">
                  <c:v>-84.960600000000056</c:v>
                </c:pt>
                <c:pt idx="68910">
                  <c:v>-86.660600000000002</c:v>
                </c:pt>
                <c:pt idx="68911">
                  <c:v>-88.351200000000006</c:v>
                </c:pt>
                <c:pt idx="68912">
                  <c:v>-90.0321</c:v>
                </c:pt>
                <c:pt idx="68913">
                  <c:v>-91.703300000000013</c:v>
                </c:pt>
                <c:pt idx="68914">
                  <c:v>-93.364700000000013</c:v>
                </c:pt>
                <c:pt idx="68915">
                  <c:v>-95.016300000000001</c:v>
                </c:pt>
                <c:pt idx="68916">
                  <c:v>-96.65779999999998</c:v>
                </c:pt>
                <c:pt idx="68917">
                  <c:v>-98.289100000000005</c:v>
                </c:pt>
                <c:pt idx="68918">
                  <c:v>-99.91020000000006</c:v>
                </c:pt>
                <c:pt idx="68919">
                  <c:v>-101.521</c:v>
                </c:pt>
                <c:pt idx="68920">
                  <c:v>-103.121</c:v>
                </c:pt>
                <c:pt idx="68921">
                  <c:v>-104.71100000000006</c:v>
                </c:pt>
                <c:pt idx="68922">
                  <c:v>-106.29</c:v>
                </c:pt>
                <c:pt idx="68923">
                  <c:v>-107.85799999999999</c:v>
                </c:pt>
                <c:pt idx="68924">
                  <c:v>-109.41600000000005</c:v>
                </c:pt>
                <c:pt idx="68925">
                  <c:v>-110.962</c:v>
                </c:pt>
                <c:pt idx="68926">
                  <c:v>-112.498</c:v>
                </c:pt>
                <c:pt idx="68927">
                  <c:v>-114.02200000000001</c:v>
                </c:pt>
                <c:pt idx="68928">
                  <c:v>-115.535</c:v>
                </c:pt>
                <c:pt idx="68929">
                  <c:v>-117.036</c:v>
                </c:pt>
                <c:pt idx="68930">
                  <c:v>-118.526</c:v>
                </c:pt>
                <c:pt idx="68931">
                  <c:v>-120.005</c:v>
                </c:pt>
                <c:pt idx="68932">
                  <c:v>-121.471</c:v>
                </c:pt>
                <c:pt idx="68933">
                  <c:v>-122.926</c:v>
                </c:pt>
                <c:pt idx="68934">
                  <c:v>-124.36999999999999</c:v>
                </c:pt>
                <c:pt idx="68935">
                  <c:v>-125.801</c:v>
                </c:pt>
                <c:pt idx="68936">
                  <c:v>-127.22</c:v>
                </c:pt>
                <c:pt idx="68937">
                  <c:v>-128.62700000000001</c:v>
                </c:pt>
                <c:pt idx="68938">
                  <c:v>-130.02100000000004</c:v>
                </c:pt>
                <c:pt idx="68939">
                  <c:v>-131.40300000000002</c:v>
                </c:pt>
                <c:pt idx="68940">
                  <c:v>-132.77299999999997</c:v>
                </c:pt>
                <c:pt idx="68941">
                  <c:v>-134.131</c:v>
                </c:pt>
                <c:pt idx="68942">
                  <c:v>-135.47499999999999</c:v>
                </c:pt>
                <c:pt idx="68943">
                  <c:v>-136.80700000000004</c:v>
                </c:pt>
                <c:pt idx="68944">
                  <c:v>-138.126</c:v>
                </c:pt>
                <c:pt idx="68945">
                  <c:v>-139.43300000000002</c:v>
                </c:pt>
                <c:pt idx="68946">
                  <c:v>-140.726</c:v>
                </c:pt>
                <c:pt idx="68947">
                  <c:v>-142.006</c:v>
                </c:pt>
                <c:pt idx="68948">
                  <c:v>-143.27299999999997</c:v>
                </c:pt>
                <c:pt idx="68949">
                  <c:v>-144.52700000000004</c:v>
                </c:pt>
                <c:pt idx="68950">
                  <c:v>-145.768</c:v>
                </c:pt>
                <c:pt idx="68951">
                  <c:v>-146.995</c:v>
                </c:pt>
                <c:pt idx="68952">
                  <c:v>-148.208</c:v>
                </c:pt>
                <c:pt idx="68953">
                  <c:v>-149.40800000000004</c:v>
                </c:pt>
                <c:pt idx="68954">
                  <c:v>-150.595</c:v>
                </c:pt>
                <c:pt idx="68955">
                  <c:v>-151.767</c:v>
                </c:pt>
                <c:pt idx="68956">
                  <c:v>-152.92600000000004</c:v>
                </c:pt>
                <c:pt idx="68957">
                  <c:v>-154.071</c:v>
                </c:pt>
                <c:pt idx="68958">
                  <c:v>-155.202</c:v>
                </c:pt>
                <c:pt idx="68959">
                  <c:v>-156.31900000000002</c:v>
                </c:pt>
                <c:pt idx="68960">
                  <c:v>-157.42200000000011</c:v>
                </c:pt>
                <c:pt idx="68961">
                  <c:v>-158.511</c:v>
                </c:pt>
                <c:pt idx="68962">
                  <c:v>-159.58500000000001</c:v>
                </c:pt>
                <c:pt idx="68963">
                  <c:v>-160.64499999999998</c:v>
                </c:pt>
                <c:pt idx="68964">
                  <c:v>-161.691</c:v>
                </c:pt>
                <c:pt idx="68965">
                  <c:v>-162.72300000000001</c:v>
                </c:pt>
                <c:pt idx="68966">
                  <c:v>-163.739</c:v>
                </c:pt>
                <c:pt idx="68967">
                  <c:v>-164.74199999999999</c:v>
                </c:pt>
                <c:pt idx="68968">
                  <c:v>-165.72900000000001</c:v>
                </c:pt>
                <c:pt idx="68969">
                  <c:v>-166.702</c:v>
                </c:pt>
                <c:pt idx="68970">
                  <c:v>-167.66</c:v>
                </c:pt>
                <c:pt idx="68971">
                  <c:v>-168.60300000000001</c:v>
                </c:pt>
                <c:pt idx="68972">
                  <c:v>-169.53200000000001</c:v>
                </c:pt>
                <c:pt idx="68973">
                  <c:v>-170.44499999999999</c:v>
                </c:pt>
                <c:pt idx="68974">
                  <c:v>-171.34300000000002</c:v>
                </c:pt>
                <c:pt idx="68975">
                  <c:v>-172.226</c:v>
                </c:pt>
                <c:pt idx="68976">
                  <c:v>-173.09399999999999</c:v>
                </c:pt>
                <c:pt idx="68977">
                  <c:v>-173.947</c:v>
                </c:pt>
                <c:pt idx="68978">
                  <c:v>-174.785</c:v>
                </c:pt>
                <c:pt idx="68979">
                  <c:v>-175.607</c:v>
                </c:pt>
                <c:pt idx="68980">
                  <c:v>-176.41399999999999</c:v>
                </c:pt>
                <c:pt idx="68981">
                  <c:v>-177.20599999999999</c:v>
                </c:pt>
                <c:pt idx="68982">
                  <c:v>-177.98200000000011</c:v>
                </c:pt>
                <c:pt idx="68983">
                  <c:v>-178.74299999999999</c:v>
                </c:pt>
                <c:pt idx="68984">
                  <c:v>-179.48800000000011</c:v>
                </c:pt>
                <c:pt idx="68985">
                  <c:v>-180.21699999999998</c:v>
                </c:pt>
                <c:pt idx="68986">
                  <c:v>-180.93100000000001</c:v>
                </c:pt>
                <c:pt idx="68987">
                  <c:v>-181.62900000000002</c:v>
                </c:pt>
                <c:pt idx="68988">
                  <c:v>-182.31100000000001</c:v>
                </c:pt>
                <c:pt idx="68989">
                  <c:v>-182.97800000000001</c:v>
                </c:pt>
                <c:pt idx="68990">
                  <c:v>-183.62900000000002</c:v>
                </c:pt>
                <c:pt idx="68991">
                  <c:v>-184.26399999999998</c:v>
                </c:pt>
                <c:pt idx="68992">
                  <c:v>-184.88300000000001</c:v>
                </c:pt>
                <c:pt idx="68993">
                  <c:v>-185.4860000000001</c:v>
                </c:pt>
                <c:pt idx="68994">
                  <c:v>-186.07300000000001</c:v>
                </c:pt>
                <c:pt idx="68995">
                  <c:v>-186.64399999999998</c:v>
                </c:pt>
                <c:pt idx="68996">
                  <c:v>-187.19900000000001</c:v>
                </c:pt>
                <c:pt idx="68997">
                  <c:v>-187.738</c:v>
                </c:pt>
                <c:pt idx="68998">
                  <c:v>-188.261</c:v>
                </c:pt>
                <c:pt idx="68999">
                  <c:v>-188.768</c:v>
                </c:pt>
                <c:pt idx="69000">
                  <c:v>-189.25800000000001</c:v>
                </c:pt>
                <c:pt idx="69001">
                  <c:v>-189.733</c:v>
                </c:pt>
                <c:pt idx="69002">
                  <c:v>-190.191</c:v>
                </c:pt>
                <c:pt idx="69003">
                  <c:v>-190.63300000000001</c:v>
                </c:pt>
                <c:pt idx="69004">
                  <c:v>-191.05800000000011</c:v>
                </c:pt>
                <c:pt idx="69005">
                  <c:v>-191.46800000000007</c:v>
                </c:pt>
                <c:pt idx="69006">
                  <c:v>-191.8610000000001</c:v>
                </c:pt>
                <c:pt idx="69007">
                  <c:v>-192.238</c:v>
                </c:pt>
                <c:pt idx="69008">
                  <c:v>-192.59800000000001</c:v>
                </c:pt>
                <c:pt idx="69009">
                  <c:v>-192.94200000000001</c:v>
                </c:pt>
                <c:pt idx="69010">
                  <c:v>-193.26999999999998</c:v>
                </c:pt>
                <c:pt idx="69011">
                  <c:v>-193.58100000000007</c:v>
                </c:pt>
                <c:pt idx="69012">
                  <c:v>-193.876</c:v>
                </c:pt>
                <c:pt idx="69013">
                  <c:v>-194.154</c:v>
                </c:pt>
                <c:pt idx="69014">
                  <c:v>-194.416</c:v>
                </c:pt>
                <c:pt idx="69015">
                  <c:v>-194.66200000000001</c:v>
                </c:pt>
                <c:pt idx="69016">
                  <c:v>-194.8910000000001</c:v>
                </c:pt>
                <c:pt idx="69017">
                  <c:v>-195.10300000000001</c:v>
                </c:pt>
                <c:pt idx="69018">
                  <c:v>-195.29900000000001</c:v>
                </c:pt>
                <c:pt idx="69019">
                  <c:v>-195.47900000000001</c:v>
                </c:pt>
                <c:pt idx="69020">
                  <c:v>-195.642</c:v>
                </c:pt>
                <c:pt idx="69021">
                  <c:v>-195.78900000000002</c:v>
                </c:pt>
                <c:pt idx="69022">
                  <c:v>-195.91900000000001</c:v>
                </c:pt>
                <c:pt idx="69023">
                  <c:v>-196.03200000000001</c:v>
                </c:pt>
                <c:pt idx="69024">
                  <c:v>-196.13</c:v>
                </c:pt>
                <c:pt idx="69025">
                  <c:v>-196.20999999999998</c:v>
                </c:pt>
                <c:pt idx="69026">
                  <c:v>-196.27399999999992</c:v>
                </c:pt>
                <c:pt idx="69027">
                  <c:v>-196.32200000000012</c:v>
                </c:pt>
                <c:pt idx="69028">
                  <c:v>-196.35300000000001</c:v>
                </c:pt>
                <c:pt idx="69029">
                  <c:v>-196.36800000000011</c:v>
                </c:pt>
                <c:pt idx="69030">
                  <c:v>-196.36600000000001</c:v>
                </c:pt>
                <c:pt idx="69031">
                  <c:v>-196.34800000000001</c:v>
                </c:pt>
                <c:pt idx="69032">
                  <c:v>-196.31300000000002</c:v>
                </c:pt>
                <c:pt idx="69033">
                  <c:v>-196.262</c:v>
                </c:pt>
                <c:pt idx="69034">
                  <c:v>-196.19399999999999</c:v>
                </c:pt>
                <c:pt idx="69035">
                  <c:v>-196.10999999999999</c:v>
                </c:pt>
                <c:pt idx="69036">
                  <c:v>-196.00899999999999</c:v>
                </c:pt>
                <c:pt idx="69037">
                  <c:v>-195.893</c:v>
                </c:pt>
                <c:pt idx="69038">
                  <c:v>-195.75899999999999</c:v>
                </c:pt>
                <c:pt idx="69039">
                  <c:v>-195.60999999999999</c:v>
                </c:pt>
                <c:pt idx="69040">
                  <c:v>-195.44399999999999</c:v>
                </c:pt>
                <c:pt idx="69041">
                  <c:v>-195.261</c:v>
                </c:pt>
                <c:pt idx="69042">
                  <c:v>-195.06300000000002</c:v>
                </c:pt>
                <c:pt idx="69043">
                  <c:v>-194.84800000000001</c:v>
                </c:pt>
                <c:pt idx="69044">
                  <c:v>-194.61699999999999</c:v>
                </c:pt>
                <c:pt idx="69045">
                  <c:v>-194.369</c:v>
                </c:pt>
                <c:pt idx="69046">
                  <c:v>-194.10499999999999</c:v>
                </c:pt>
                <c:pt idx="69047">
                  <c:v>-193.82600000000011</c:v>
                </c:pt>
                <c:pt idx="69048">
                  <c:v>-193.53</c:v>
                </c:pt>
                <c:pt idx="69049">
                  <c:v>-193.21699999999998</c:v>
                </c:pt>
                <c:pt idx="69050">
                  <c:v>-192.88900000000001</c:v>
                </c:pt>
                <c:pt idx="69051">
                  <c:v>-192.54499999999999</c:v>
                </c:pt>
                <c:pt idx="69052">
                  <c:v>-192.185</c:v>
                </c:pt>
                <c:pt idx="69053">
                  <c:v>-191.80800000000011</c:v>
                </c:pt>
                <c:pt idx="69054">
                  <c:v>-191.416</c:v>
                </c:pt>
                <c:pt idx="69055">
                  <c:v>-191.00700000000001</c:v>
                </c:pt>
                <c:pt idx="69056">
                  <c:v>-190.583</c:v>
                </c:pt>
                <c:pt idx="69057">
                  <c:v>-190.14299999999997</c:v>
                </c:pt>
                <c:pt idx="69058">
                  <c:v>-189.68700000000001</c:v>
                </c:pt>
                <c:pt idx="69059">
                  <c:v>-189.21499999999995</c:v>
                </c:pt>
                <c:pt idx="69060">
                  <c:v>-188.72800000000001</c:v>
                </c:pt>
                <c:pt idx="69061">
                  <c:v>-188.22499999999999</c:v>
                </c:pt>
                <c:pt idx="69062">
                  <c:v>-187.70599999999999</c:v>
                </c:pt>
                <c:pt idx="69063">
                  <c:v>-187.17099999999999</c:v>
                </c:pt>
                <c:pt idx="69064">
                  <c:v>-186.62100000000001</c:v>
                </c:pt>
                <c:pt idx="69065">
                  <c:v>-186.05500000000001</c:v>
                </c:pt>
                <c:pt idx="69066">
                  <c:v>-185.47399999999999</c:v>
                </c:pt>
                <c:pt idx="69067">
                  <c:v>-184.87800000000001</c:v>
                </c:pt>
                <c:pt idx="69068">
                  <c:v>-184.26599999999999</c:v>
                </c:pt>
                <c:pt idx="69069">
                  <c:v>-183.63800000000001</c:v>
                </c:pt>
                <c:pt idx="69070">
                  <c:v>-182.995</c:v>
                </c:pt>
                <c:pt idx="69071">
                  <c:v>-182.33700000000007</c:v>
                </c:pt>
                <c:pt idx="69072">
                  <c:v>-181.66399999999999</c:v>
                </c:pt>
                <c:pt idx="69073">
                  <c:v>-180.976</c:v>
                </c:pt>
                <c:pt idx="69074">
                  <c:v>-180.27299999999997</c:v>
                </c:pt>
                <c:pt idx="69075">
                  <c:v>-179.554</c:v>
                </c:pt>
                <c:pt idx="69076">
                  <c:v>-178.82100000000011</c:v>
                </c:pt>
                <c:pt idx="69077">
                  <c:v>-178.072</c:v>
                </c:pt>
                <c:pt idx="69078">
                  <c:v>-177.309</c:v>
                </c:pt>
                <c:pt idx="69079">
                  <c:v>-176.53100000000001</c:v>
                </c:pt>
                <c:pt idx="69080">
                  <c:v>-175.738</c:v>
                </c:pt>
                <c:pt idx="69081">
                  <c:v>-174.93</c:v>
                </c:pt>
                <c:pt idx="69082">
                  <c:v>-174.108</c:v>
                </c:pt>
                <c:pt idx="69083">
                  <c:v>-173.27099999999999</c:v>
                </c:pt>
                <c:pt idx="69084">
                  <c:v>-172.42000000000004</c:v>
                </c:pt>
                <c:pt idx="69085">
                  <c:v>-171.554</c:v>
                </c:pt>
                <c:pt idx="69086">
                  <c:v>-170.67399999999998</c:v>
                </c:pt>
                <c:pt idx="69087">
                  <c:v>-169.77899999999997</c:v>
                </c:pt>
                <c:pt idx="69088">
                  <c:v>-168.87</c:v>
                </c:pt>
                <c:pt idx="69089">
                  <c:v>-167.947</c:v>
                </c:pt>
                <c:pt idx="69090">
                  <c:v>-167.01</c:v>
                </c:pt>
                <c:pt idx="69091">
                  <c:v>-166.059</c:v>
                </c:pt>
                <c:pt idx="69092">
                  <c:v>-165.09399999999999</c:v>
                </c:pt>
                <c:pt idx="69093">
                  <c:v>-164.11399999999998</c:v>
                </c:pt>
                <c:pt idx="69094">
                  <c:v>-163.12100000000001</c:v>
                </c:pt>
                <c:pt idx="69095">
                  <c:v>-162.11399999999998</c:v>
                </c:pt>
                <c:pt idx="69096">
                  <c:v>-161.09399999999999</c:v>
                </c:pt>
                <c:pt idx="69097">
                  <c:v>-160.06</c:v>
                </c:pt>
                <c:pt idx="69098">
                  <c:v>-159.012</c:v>
                </c:pt>
                <c:pt idx="69099">
                  <c:v>-157.95100000000011</c:v>
                </c:pt>
                <c:pt idx="69100">
                  <c:v>-156.876</c:v>
                </c:pt>
                <c:pt idx="69101">
                  <c:v>-155.78800000000001</c:v>
                </c:pt>
                <c:pt idx="69102">
                  <c:v>-154.68600000000001</c:v>
                </c:pt>
                <c:pt idx="69103">
                  <c:v>-153.572</c:v>
                </c:pt>
                <c:pt idx="69104">
                  <c:v>-152.44399999999999</c:v>
                </c:pt>
                <c:pt idx="69105">
                  <c:v>-151.303</c:v>
                </c:pt>
                <c:pt idx="69106">
                  <c:v>-150.15</c:v>
                </c:pt>
                <c:pt idx="69107">
                  <c:v>-148.983</c:v>
                </c:pt>
                <c:pt idx="69108">
                  <c:v>-147.804</c:v>
                </c:pt>
                <c:pt idx="69109">
                  <c:v>-146.61099999999999</c:v>
                </c:pt>
                <c:pt idx="69110">
                  <c:v>-145.40700000000001</c:v>
                </c:pt>
                <c:pt idx="69111">
                  <c:v>-144.18900000000002</c:v>
                </c:pt>
                <c:pt idx="69112">
                  <c:v>-142.959</c:v>
                </c:pt>
                <c:pt idx="69113">
                  <c:v>-141.71699999999998</c:v>
                </c:pt>
                <c:pt idx="69114">
                  <c:v>-140.46300000000002</c:v>
                </c:pt>
                <c:pt idx="69115">
                  <c:v>-139.196</c:v>
                </c:pt>
                <c:pt idx="69116">
                  <c:v>-137.917</c:v>
                </c:pt>
                <c:pt idx="69117">
                  <c:v>-136.625</c:v>
                </c:pt>
                <c:pt idx="69118">
                  <c:v>-135.32200000000012</c:v>
                </c:pt>
                <c:pt idx="69119">
                  <c:v>-134.00700000000001</c:v>
                </c:pt>
                <c:pt idx="69120">
                  <c:v>-132.68100000000001</c:v>
                </c:pt>
                <c:pt idx="69121">
                  <c:v>-131.34200000000001</c:v>
                </c:pt>
                <c:pt idx="69122">
                  <c:v>-129.9920000000001</c:v>
                </c:pt>
                <c:pt idx="69123">
                  <c:v>-128.63</c:v>
                </c:pt>
                <c:pt idx="69124">
                  <c:v>-127.25700000000002</c:v>
                </c:pt>
                <c:pt idx="69125">
                  <c:v>-125.87199999999999</c:v>
                </c:pt>
                <c:pt idx="69126">
                  <c:v>-124.476</c:v>
                </c:pt>
                <c:pt idx="69127">
                  <c:v>-123.069</c:v>
                </c:pt>
                <c:pt idx="69128">
                  <c:v>-121.651</c:v>
                </c:pt>
                <c:pt idx="69129">
                  <c:v>-120.22199999999999</c:v>
                </c:pt>
                <c:pt idx="69130">
                  <c:v>-118.782</c:v>
                </c:pt>
                <c:pt idx="69131">
                  <c:v>-117.331</c:v>
                </c:pt>
                <c:pt idx="69132">
                  <c:v>-115.869</c:v>
                </c:pt>
                <c:pt idx="69133">
                  <c:v>-114.39700000000002</c:v>
                </c:pt>
                <c:pt idx="69134">
                  <c:v>-112.91400000000006</c:v>
                </c:pt>
                <c:pt idx="69135">
                  <c:v>-111.42</c:v>
                </c:pt>
                <c:pt idx="69136">
                  <c:v>-109.91600000000005</c:v>
                </c:pt>
                <c:pt idx="69137">
                  <c:v>-108.402</c:v>
                </c:pt>
                <c:pt idx="69138">
                  <c:v>-106.87799999999999</c:v>
                </c:pt>
                <c:pt idx="69139">
                  <c:v>-105.34399999999999</c:v>
                </c:pt>
                <c:pt idx="69140">
                  <c:v>-103.79900000000002</c:v>
                </c:pt>
                <c:pt idx="69141">
                  <c:v>-102.245</c:v>
                </c:pt>
                <c:pt idx="69142">
                  <c:v>-100.681</c:v>
                </c:pt>
                <c:pt idx="69143">
                  <c:v>-99.107100000000003</c:v>
                </c:pt>
                <c:pt idx="69144">
                  <c:v>-97.523699999999991</c:v>
                </c:pt>
                <c:pt idx="69145">
                  <c:v>-95.930700000000002</c:v>
                </c:pt>
                <c:pt idx="69146">
                  <c:v>-94.328299999999999</c:v>
                </c:pt>
                <c:pt idx="69147">
                  <c:v>-92.716600000000057</c:v>
                </c:pt>
                <c:pt idx="69148">
                  <c:v>-91.095600000000005</c:v>
                </c:pt>
                <c:pt idx="69149">
                  <c:v>-89.465500000000006</c:v>
                </c:pt>
                <c:pt idx="69150">
                  <c:v>-87.826499999999982</c:v>
                </c:pt>
                <c:pt idx="69151">
                  <c:v>-86.178399999999925</c:v>
                </c:pt>
                <c:pt idx="69152">
                  <c:v>-84.5214</c:v>
                </c:pt>
                <c:pt idx="69153">
                  <c:v>-82.855699999999999</c:v>
                </c:pt>
                <c:pt idx="69154">
                  <c:v>-81.1815</c:v>
                </c:pt>
                <c:pt idx="69155">
                  <c:v>-79.498599999999996</c:v>
                </c:pt>
                <c:pt idx="69156">
                  <c:v>-77.807300000000012</c:v>
                </c:pt>
                <c:pt idx="69157">
                  <c:v>-76.107699999999994</c:v>
                </c:pt>
                <c:pt idx="69158">
                  <c:v>-74.399699999999996</c:v>
                </c:pt>
                <c:pt idx="69159">
                  <c:v>-72.683599999999998</c:v>
                </c:pt>
                <c:pt idx="69160">
                  <c:v>-70.959500000000006</c:v>
                </c:pt>
                <c:pt idx="69161">
                  <c:v>-69.227400000000003</c:v>
                </c:pt>
                <c:pt idx="69162">
                  <c:v>-67.487499999999997</c:v>
                </c:pt>
                <c:pt idx="69163">
                  <c:v>-65.739900000000006</c:v>
                </c:pt>
                <c:pt idx="69164">
                  <c:v>-63.984499999999997</c:v>
                </c:pt>
                <c:pt idx="69165">
                  <c:v>-62.221700000000013</c:v>
                </c:pt>
                <c:pt idx="69166">
                  <c:v>-60.451299999999996</c:v>
                </c:pt>
                <c:pt idx="69167">
                  <c:v>-58.6736</c:v>
                </c:pt>
                <c:pt idx="69168">
                  <c:v>-56.8887</c:v>
                </c:pt>
                <c:pt idx="69169">
                  <c:v>-55.096600000000002</c:v>
                </c:pt>
                <c:pt idx="69170">
                  <c:v>-53.297500000000028</c:v>
                </c:pt>
                <c:pt idx="69171">
                  <c:v>-51.491400000000006</c:v>
                </c:pt>
                <c:pt idx="69172">
                  <c:v>-49.678500000000028</c:v>
                </c:pt>
                <c:pt idx="69173">
                  <c:v>-47.858800000000002</c:v>
                </c:pt>
                <c:pt idx="69174">
                  <c:v>-46.032500000000013</c:v>
                </c:pt>
                <c:pt idx="69175">
                  <c:v>-44.199600000000011</c:v>
                </c:pt>
                <c:pt idx="69176">
                  <c:v>-42.360300000000002</c:v>
                </c:pt>
                <c:pt idx="69177">
                  <c:v>-40.514699999999998</c:v>
                </c:pt>
                <c:pt idx="69178">
                  <c:v>-38.662900000000029</c:v>
                </c:pt>
                <c:pt idx="69179">
                  <c:v>-36.804799999999993</c:v>
                </c:pt>
                <c:pt idx="69180">
                  <c:v>-34.9407</c:v>
                </c:pt>
                <c:pt idx="69181">
                  <c:v>-33.070800000000006</c:v>
                </c:pt>
                <c:pt idx="69182">
                  <c:v>-31.194900000000015</c:v>
                </c:pt>
                <c:pt idx="69183">
                  <c:v>-29.313400000000001</c:v>
                </c:pt>
                <c:pt idx="69184">
                  <c:v>-27.42619999999998</c:v>
                </c:pt>
                <c:pt idx="69185">
                  <c:v>-25.5335</c:v>
                </c:pt>
                <c:pt idx="69186">
                  <c:v>-23.635300000000001</c:v>
                </c:pt>
                <c:pt idx="69187">
                  <c:v>-21.731900000000014</c:v>
                </c:pt>
                <c:pt idx="69188">
                  <c:v>-19.8232</c:v>
                </c:pt>
                <c:pt idx="69189">
                  <c:v>-17.909400000000002</c:v>
                </c:pt>
                <c:pt idx="69190">
                  <c:v>-15.990600000000002</c:v>
                </c:pt>
                <c:pt idx="69191">
                  <c:v>-14.066800000000002</c:v>
                </c:pt>
                <c:pt idx="69192">
                  <c:v>-12.138199999999999</c:v>
                </c:pt>
                <c:pt idx="69193">
                  <c:v>-10.205</c:v>
                </c:pt>
                <c:pt idx="69194">
                  <c:v>-8.2670100000000009</c:v>
                </c:pt>
                <c:pt idx="69195">
                  <c:v>-6.3246299999999964</c:v>
                </c:pt>
                <c:pt idx="69196">
                  <c:v>-4.3778199999999963</c:v>
                </c:pt>
                <c:pt idx="69197">
                  <c:v>-2.4266799999999984</c:v>
                </c:pt>
                <c:pt idx="69198">
                  <c:v>-0.471335</c:v>
                </c:pt>
                <c:pt idx="69199">
                  <c:v>1.48813</c:v>
                </c:pt>
                <c:pt idx="69200">
                  <c:v>3.4516299999999984</c:v>
                </c:pt>
                <c:pt idx="69201">
                  <c:v>5.4190399999999999</c:v>
                </c:pt>
                <c:pt idx="69202">
                  <c:v>7.3902400000000004</c:v>
                </c:pt>
                <c:pt idx="69203">
                  <c:v>9.3651100000000067</c:v>
                </c:pt>
                <c:pt idx="69204">
                  <c:v>11.3437</c:v>
                </c:pt>
                <c:pt idx="69205">
                  <c:v>13.325700000000008</c:v>
                </c:pt>
                <c:pt idx="69206">
                  <c:v>15.3111</c:v>
                </c:pt>
                <c:pt idx="69207">
                  <c:v>17.299900000000001</c:v>
                </c:pt>
                <c:pt idx="69208">
                  <c:v>19.291799999999981</c:v>
                </c:pt>
                <c:pt idx="69209">
                  <c:v>21.286899999999989</c:v>
                </c:pt>
                <c:pt idx="69210">
                  <c:v>23.2849</c:v>
                </c:pt>
                <c:pt idx="69211">
                  <c:v>25.285900000000002</c:v>
                </c:pt>
                <c:pt idx="69212">
                  <c:v>27.289699999999982</c:v>
                </c:pt>
                <c:pt idx="69213">
                  <c:v>29.296199999999981</c:v>
                </c:pt>
                <c:pt idx="69214">
                  <c:v>31.305299999999981</c:v>
                </c:pt>
                <c:pt idx="69215">
                  <c:v>33.316899999999997</c:v>
                </c:pt>
                <c:pt idx="69216">
                  <c:v>35.331000000000003</c:v>
                </c:pt>
                <c:pt idx="69217">
                  <c:v>37.347299999999997</c:v>
                </c:pt>
                <c:pt idx="69218">
                  <c:v>39.366</c:v>
                </c:pt>
                <c:pt idx="69219">
                  <c:v>41.386699999999998</c:v>
                </c:pt>
                <c:pt idx="69220">
                  <c:v>43.409400000000005</c:v>
                </c:pt>
                <c:pt idx="69221">
                  <c:v>45.434000000000005</c:v>
                </c:pt>
                <c:pt idx="69222">
                  <c:v>47.460500000000003</c:v>
                </c:pt>
                <c:pt idx="69223">
                  <c:v>49.488700000000001</c:v>
                </c:pt>
                <c:pt idx="69224">
                  <c:v>51.518500000000003</c:v>
                </c:pt>
                <c:pt idx="69225">
                  <c:v>53.549900000000001</c:v>
                </c:pt>
                <c:pt idx="69226">
                  <c:v>55.582800000000006</c:v>
                </c:pt>
                <c:pt idx="69227">
                  <c:v>57.616900000000001</c:v>
                </c:pt>
                <c:pt idx="69228">
                  <c:v>59.6524</c:v>
                </c:pt>
                <c:pt idx="69229">
                  <c:v>61.689</c:v>
                </c:pt>
                <c:pt idx="69230">
                  <c:v>63.726600000000012</c:v>
                </c:pt>
                <c:pt idx="69231">
                  <c:v>65.765199999999993</c:v>
                </c:pt>
                <c:pt idx="69232">
                  <c:v>67.804699999999997</c:v>
                </c:pt>
                <c:pt idx="69233">
                  <c:v>69.844899999999996</c:v>
                </c:pt>
                <c:pt idx="69234">
                  <c:v>71.885799999999989</c:v>
                </c:pt>
                <c:pt idx="69235">
                  <c:v>73.927300000000002</c:v>
                </c:pt>
                <c:pt idx="69236">
                  <c:v>75.969399999999993</c:v>
                </c:pt>
                <c:pt idx="69237">
                  <c:v>78.011700000000005</c:v>
                </c:pt>
                <c:pt idx="69238">
                  <c:v>80.054500000000004</c:v>
                </c:pt>
                <c:pt idx="69239">
                  <c:v>82.097300000000004</c:v>
                </c:pt>
                <c:pt idx="69240">
                  <c:v>84.140299999999996</c:v>
                </c:pt>
                <c:pt idx="69241">
                  <c:v>86.183399999999978</c:v>
                </c:pt>
                <c:pt idx="69242">
                  <c:v>88.226299999999995</c:v>
                </c:pt>
                <c:pt idx="69243">
                  <c:v>90.269099999999995</c:v>
                </c:pt>
                <c:pt idx="69244">
                  <c:v>92.311700000000002</c:v>
                </c:pt>
                <c:pt idx="69245">
                  <c:v>94.353899999999982</c:v>
                </c:pt>
                <c:pt idx="69246">
                  <c:v>96.395699999999991</c:v>
                </c:pt>
                <c:pt idx="69247">
                  <c:v>98.436899999999994</c:v>
                </c:pt>
                <c:pt idx="69248">
                  <c:v>100.47799999999999</c:v>
                </c:pt>
                <c:pt idx="69249">
                  <c:v>102.51700000000002</c:v>
                </c:pt>
                <c:pt idx="69250">
                  <c:v>104.557</c:v>
                </c:pt>
                <c:pt idx="69251">
                  <c:v>106.595</c:v>
                </c:pt>
                <c:pt idx="69252">
                  <c:v>108.63200000000001</c:v>
                </c:pt>
                <c:pt idx="69253">
                  <c:v>110.66800000000001</c:v>
                </c:pt>
                <c:pt idx="69254">
                  <c:v>112.703</c:v>
                </c:pt>
                <c:pt idx="69255">
                  <c:v>114.73699999999999</c:v>
                </c:pt>
                <c:pt idx="69256">
                  <c:v>116.76900000000002</c:v>
                </c:pt>
                <c:pt idx="69257">
                  <c:v>118.8</c:v>
                </c:pt>
                <c:pt idx="69258">
                  <c:v>120.83</c:v>
                </c:pt>
                <c:pt idx="69259">
                  <c:v>122.85799999999999</c:v>
                </c:pt>
                <c:pt idx="69260">
                  <c:v>124.884</c:v>
                </c:pt>
                <c:pt idx="69261">
                  <c:v>126.908</c:v>
                </c:pt>
                <c:pt idx="69262">
                  <c:v>128.93100000000001</c:v>
                </c:pt>
                <c:pt idx="69263">
                  <c:v>130.95200000000011</c:v>
                </c:pt>
                <c:pt idx="69264">
                  <c:v>132.97</c:v>
                </c:pt>
                <c:pt idx="69265">
                  <c:v>134.98700000000011</c:v>
                </c:pt>
                <c:pt idx="69266">
                  <c:v>137.001</c:v>
                </c:pt>
                <c:pt idx="69267">
                  <c:v>139.01300000000001</c:v>
                </c:pt>
                <c:pt idx="69268">
                  <c:v>141.023</c:v>
                </c:pt>
                <c:pt idx="69269">
                  <c:v>143.03</c:v>
                </c:pt>
                <c:pt idx="69270">
                  <c:v>145.03399999999999</c:v>
                </c:pt>
                <c:pt idx="69271">
                  <c:v>147.036</c:v>
                </c:pt>
                <c:pt idx="69272">
                  <c:v>149.036</c:v>
                </c:pt>
                <c:pt idx="69273">
                  <c:v>151.03200000000001</c:v>
                </c:pt>
                <c:pt idx="69274">
                  <c:v>153.02600000000001</c:v>
                </c:pt>
                <c:pt idx="69275">
                  <c:v>155.017</c:v>
                </c:pt>
                <c:pt idx="69276">
                  <c:v>157.00399999999999</c:v>
                </c:pt>
                <c:pt idx="69277">
                  <c:v>158.989</c:v>
                </c:pt>
                <c:pt idx="69278">
                  <c:v>160.97</c:v>
                </c:pt>
                <c:pt idx="69279">
                  <c:v>162.94800000000001</c:v>
                </c:pt>
                <c:pt idx="69280">
                  <c:v>164.923</c:v>
                </c:pt>
                <c:pt idx="69281">
                  <c:v>166.89400000000001</c:v>
                </c:pt>
                <c:pt idx="69282">
                  <c:v>168.86200000000011</c:v>
                </c:pt>
                <c:pt idx="69283">
                  <c:v>170.82600000000011</c:v>
                </c:pt>
                <c:pt idx="69284">
                  <c:v>172.786</c:v>
                </c:pt>
                <c:pt idx="69285">
                  <c:v>174.74299999999999</c:v>
                </c:pt>
                <c:pt idx="69286">
                  <c:v>176.696</c:v>
                </c:pt>
                <c:pt idx="69287">
                  <c:v>178.64499999999998</c:v>
                </c:pt>
                <c:pt idx="69288">
                  <c:v>180.59</c:v>
                </c:pt>
                <c:pt idx="69289">
                  <c:v>182.53100000000001</c:v>
                </c:pt>
                <c:pt idx="69290">
                  <c:v>184.46700000000001</c:v>
                </c:pt>
                <c:pt idx="69291">
                  <c:v>186.4</c:v>
                </c:pt>
                <c:pt idx="69292">
                  <c:v>188.32800000000012</c:v>
                </c:pt>
                <c:pt idx="69293">
                  <c:v>190.25200000000001</c:v>
                </c:pt>
                <c:pt idx="69294">
                  <c:v>192.172</c:v>
                </c:pt>
                <c:pt idx="69295">
                  <c:v>194.08600000000001</c:v>
                </c:pt>
                <c:pt idx="69296">
                  <c:v>195.99700000000001</c:v>
                </c:pt>
                <c:pt idx="69297">
                  <c:v>197.90200000000004</c:v>
                </c:pt>
                <c:pt idx="69298">
                  <c:v>199.803</c:v>
                </c:pt>
                <c:pt idx="69299">
                  <c:v>201.69900000000001</c:v>
                </c:pt>
                <c:pt idx="69300">
                  <c:v>203.59100000000001</c:v>
                </c:pt>
                <c:pt idx="69301">
                  <c:v>205.477</c:v>
                </c:pt>
                <c:pt idx="69302">
                  <c:v>207.35800000000012</c:v>
                </c:pt>
                <c:pt idx="69303">
                  <c:v>209.23399999999998</c:v>
                </c:pt>
                <c:pt idx="69304">
                  <c:v>211.10499999999999</c:v>
                </c:pt>
                <c:pt idx="69305">
                  <c:v>212.971</c:v>
                </c:pt>
                <c:pt idx="69306">
                  <c:v>214.83100000000007</c:v>
                </c:pt>
                <c:pt idx="69307">
                  <c:v>216.68600000000001</c:v>
                </c:pt>
                <c:pt idx="69308">
                  <c:v>218.535</c:v>
                </c:pt>
                <c:pt idx="69309">
                  <c:v>220.37900000000002</c:v>
                </c:pt>
                <c:pt idx="69310">
                  <c:v>222.21799999999999</c:v>
                </c:pt>
                <c:pt idx="69311">
                  <c:v>224.05100000000004</c:v>
                </c:pt>
                <c:pt idx="69312">
                  <c:v>225.87700000000001</c:v>
                </c:pt>
                <c:pt idx="69313">
                  <c:v>227.69900000000001</c:v>
                </c:pt>
                <c:pt idx="69314">
                  <c:v>229.51399999999998</c:v>
                </c:pt>
                <c:pt idx="69315">
                  <c:v>231.32300000000001</c:v>
                </c:pt>
                <c:pt idx="69316">
                  <c:v>233.12700000000001</c:v>
                </c:pt>
                <c:pt idx="69317">
                  <c:v>234.92400000000001</c:v>
                </c:pt>
                <c:pt idx="69318">
                  <c:v>236.71499999999995</c:v>
                </c:pt>
                <c:pt idx="69319">
                  <c:v>238.5</c:v>
                </c:pt>
                <c:pt idx="69320">
                  <c:v>240.27899999999997</c:v>
                </c:pt>
                <c:pt idx="69321">
                  <c:v>242.05100000000004</c:v>
                </c:pt>
                <c:pt idx="69322">
                  <c:v>243.81700000000001</c:v>
                </c:pt>
                <c:pt idx="69323">
                  <c:v>245.577</c:v>
                </c:pt>
                <c:pt idx="69324">
                  <c:v>247.32900000000001</c:v>
                </c:pt>
                <c:pt idx="69325">
                  <c:v>249.07599999999999</c:v>
                </c:pt>
                <c:pt idx="69326">
                  <c:v>250.816</c:v>
                </c:pt>
                <c:pt idx="69327">
                  <c:v>252.54900000000001</c:v>
                </c:pt>
                <c:pt idx="69328">
                  <c:v>254.27499999999998</c:v>
                </c:pt>
                <c:pt idx="69329">
                  <c:v>255.994</c:v>
                </c:pt>
                <c:pt idx="69330">
                  <c:v>257.70699999999965</c:v>
                </c:pt>
                <c:pt idx="69331">
                  <c:v>259.41299999999978</c:v>
                </c:pt>
                <c:pt idx="69332">
                  <c:v>261.11099999999999</c:v>
                </c:pt>
                <c:pt idx="69333">
                  <c:v>262.803</c:v>
                </c:pt>
                <c:pt idx="69334">
                  <c:v>264.48699999999963</c:v>
                </c:pt>
                <c:pt idx="69335">
                  <c:v>266.16399999999999</c:v>
                </c:pt>
                <c:pt idx="69336">
                  <c:v>267.834</c:v>
                </c:pt>
                <c:pt idx="69337">
                  <c:v>269.49699999999962</c:v>
                </c:pt>
                <c:pt idx="69338">
                  <c:v>271.15199999999999</c:v>
                </c:pt>
                <c:pt idx="69339">
                  <c:v>272.8</c:v>
                </c:pt>
                <c:pt idx="69340">
                  <c:v>274.44</c:v>
                </c:pt>
                <c:pt idx="69341">
                  <c:v>276.07299999999975</c:v>
                </c:pt>
                <c:pt idx="69342">
                  <c:v>277.69799999999975</c:v>
                </c:pt>
                <c:pt idx="69343">
                  <c:v>279.31599999999975</c:v>
                </c:pt>
                <c:pt idx="69344">
                  <c:v>280.92599999999965</c:v>
                </c:pt>
                <c:pt idx="69345">
                  <c:v>282.52799999999979</c:v>
                </c:pt>
                <c:pt idx="69346">
                  <c:v>284.12200000000001</c:v>
                </c:pt>
                <c:pt idx="69347">
                  <c:v>285.70800000000003</c:v>
                </c:pt>
                <c:pt idx="69348">
                  <c:v>287.28699999999958</c:v>
                </c:pt>
                <c:pt idx="69349">
                  <c:v>288.85700000000008</c:v>
                </c:pt>
                <c:pt idx="69350">
                  <c:v>290.41999999999979</c:v>
                </c:pt>
                <c:pt idx="69351">
                  <c:v>291.97399999999965</c:v>
                </c:pt>
                <c:pt idx="69352">
                  <c:v>293.52099999999979</c:v>
                </c:pt>
                <c:pt idx="69353">
                  <c:v>295.05900000000008</c:v>
                </c:pt>
                <c:pt idx="69354">
                  <c:v>296.589</c:v>
                </c:pt>
                <c:pt idx="69355">
                  <c:v>298.11</c:v>
                </c:pt>
                <c:pt idx="69356">
                  <c:v>299.62400000000002</c:v>
                </c:pt>
                <c:pt idx="69357">
                  <c:v>301.12799999999999</c:v>
                </c:pt>
                <c:pt idx="69358">
                  <c:v>302.625</c:v>
                </c:pt>
                <c:pt idx="69359">
                  <c:v>304.113</c:v>
                </c:pt>
                <c:pt idx="69360">
                  <c:v>305.59199999999959</c:v>
                </c:pt>
                <c:pt idx="69361">
                  <c:v>307.06299999999999</c:v>
                </c:pt>
                <c:pt idx="69362">
                  <c:v>308.52499999999975</c:v>
                </c:pt>
                <c:pt idx="69363">
                  <c:v>309.97899999999959</c:v>
                </c:pt>
                <c:pt idx="69364">
                  <c:v>311.42399999999958</c:v>
                </c:pt>
                <c:pt idx="69365">
                  <c:v>312.86</c:v>
                </c:pt>
                <c:pt idx="69366">
                  <c:v>314.28699999999958</c:v>
                </c:pt>
                <c:pt idx="69367">
                  <c:v>315.70599999999979</c:v>
                </c:pt>
                <c:pt idx="69368">
                  <c:v>317.11500000000001</c:v>
                </c:pt>
                <c:pt idx="69369">
                  <c:v>318.51599999999979</c:v>
                </c:pt>
                <c:pt idx="69370">
                  <c:v>319.90699999999958</c:v>
                </c:pt>
                <c:pt idx="69371">
                  <c:v>321.28999999999979</c:v>
                </c:pt>
                <c:pt idx="69372">
                  <c:v>322.66300000000001</c:v>
                </c:pt>
                <c:pt idx="69373">
                  <c:v>324.02799999999979</c:v>
                </c:pt>
                <c:pt idx="69374">
                  <c:v>325.38299999999975</c:v>
                </c:pt>
                <c:pt idx="69375">
                  <c:v>326.72899999999959</c:v>
                </c:pt>
                <c:pt idx="69376">
                  <c:v>328.06599999999975</c:v>
                </c:pt>
                <c:pt idx="69377">
                  <c:v>329.39299999999974</c:v>
                </c:pt>
                <c:pt idx="69378">
                  <c:v>330.71099999999979</c:v>
                </c:pt>
                <c:pt idx="69379">
                  <c:v>332.02</c:v>
                </c:pt>
                <c:pt idx="69380">
                  <c:v>333.32</c:v>
                </c:pt>
                <c:pt idx="69381">
                  <c:v>334.61</c:v>
                </c:pt>
                <c:pt idx="69382">
                  <c:v>335.89</c:v>
                </c:pt>
                <c:pt idx="69383">
                  <c:v>337.161</c:v>
                </c:pt>
                <c:pt idx="69384">
                  <c:v>338.42200000000003</c:v>
                </c:pt>
                <c:pt idx="69385">
                  <c:v>339.67399999999975</c:v>
                </c:pt>
                <c:pt idx="69386">
                  <c:v>340.91599999999966</c:v>
                </c:pt>
                <c:pt idx="69387">
                  <c:v>342.14900000000023</c:v>
                </c:pt>
                <c:pt idx="69388">
                  <c:v>343.37200000000001</c:v>
                </c:pt>
                <c:pt idx="69389">
                  <c:v>344.58499999999975</c:v>
                </c:pt>
                <c:pt idx="69390">
                  <c:v>345.78799999999978</c:v>
                </c:pt>
                <c:pt idx="69391">
                  <c:v>346.98099999999965</c:v>
                </c:pt>
                <c:pt idx="69392">
                  <c:v>348.16500000000002</c:v>
                </c:pt>
                <c:pt idx="69393">
                  <c:v>349.339</c:v>
                </c:pt>
                <c:pt idx="69394">
                  <c:v>350.50299999999999</c:v>
                </c:pt>
                <c:pt idx="69395">
                  <c:v>351.65699999999993</c:v>
                </c:pt>
                <c:pt idx="69396">
                  <c:v>352.80099999999999</c:v>
                </c:pt>
                <c:pt idx="69397">
                  <c:v>353.93400000000003</c:v>
                </c:pt>
                <c:pt idx="69398">
                  <c:v>355.05799999999999</c:v>
                </c:pt>
                <c:pt idx="69399">
                  <c:v>356.17200000000008</c:v>
                </c:pt>
                <c:pt idx="69400">
                  <c:v>357.27599999999978</c:v>
                </c:pt>
                <c:pt idx="69401">
                  <c:v>358.36900000000026</c:v>
                </c:pt>
                <c:pt idx="69402">
                  <c:v>359.45299999999975</c:v>
                </c:pt>
                <c:pt idx="69403">
                  <c:v>360.52599999999978</c:v>
                </c:pt>
                <c:pt idx="69404">
                  <c:v>361.589</c:v>
                </c:pt>
                <c:pt idx="69405">
                  <c:v>362.64200000000022</c:v>
                </c:pt>
                <c:pt idx="69406">
                  <c:v>363.68400000000008</c:v>
                </c:pt>
                <c:pt idx="69407">
                  <c:v>364.71599999999978</c:v>
                </c:pt>
                <c:pt idx="69408">
                  <c:v>365.73799999999977</c:v>
                </c:pt>
                <c:pt idx="69409">
                  <c:v>366.75</c:v>
                </c:pt>
                <c:pt idx="69410">
                  <c:v>367.75099999999975</c:v>
                </c:pt>
                <c:pt idx="69411">
                  <c:v>368.74099999999999</c:v>
                </c:pt>
                <c:pt idx="69412">
                  <c:v>369.72099999999978</c:v>
                </c:pt>
                <c:pt idx="69413">
                  <c:v>370.69099999999975</c:v>
                </c:pt>
                <c:pt idx="69414">
                  <c:v>371.65100000000001</c:v>
                </c:pt>
                <c:pt idx="69415">
                  <c:v>372.59899999999965</c:v>
                </c:pt>
                <c:pt idx="69416">
                  <c:v>373.53799999999978</c:v>
                </c:pt>
                <c:pt idx="69417">
                  <c:v>374.46499999999975</c:v>
                </c:pt>
                <c:pt idx="69418">
                  <c:v>375.38200000000001</c:v>
                </c:pt>
                <c:pt idx="69419">
                  <c:v>376.28899999999965</c:v>
                </c:pt>
                <c:pt idx="69420">
                  <c:v>377.185</c:v>
                </c:pt>
                <c:pt idx="69421">
                  <c:v>378.07</c:v>
                </c:pt>
                <c:pt idx="69422">
                  <c:v>378.94400000000002</c:v>
                </c:pt>
                <c:pt idx="69423">
                  <c:v>379.80799999999999</c:v>
                </c:pt>
                <c:pt idx="69424">
                  <c:v>380.661</c:v>
                </c:pt>
                <c:pt idx="69425">
                  <c:v>381.50400000000002</c:v>
                </c:pt>
                <c:pt idx="69426">
                  <c:v>382.33599999999979</c:v>
                </c:pt>
                <c:pt idx="69427">
                  <c:v>383.15699999999993</c:v>
                </c:pt>
                <c:pt idx="69428">
                  <c:v>383.96699999999959</c:v>
                </c:pt>
                <c:pt idx="69429">
                  <c:v>384.76599999999979</c:v>
                </c:pt>
                <c:pt idx="69430">
                  <c:v>385.55399999999975</c:v>
                </c:pt>
                <c:pt idx="69431">
                  <c:v>386.33199999999965</c:v>
                </c:pt>
                <c:pt idx="69432">
                  <c:v>387.09899999999965</c:v>
                </c:pt>
                <c:pt idx="69433">
                  <c:v>387.85500000000002</c:v>
                </c:pt>
                <c:pt idx="69434">
                  <c:v>388.6</c:v>
                </c:pt>
                <c:pt idx="69435">
                  <c:v>389.334</c:v>
                </c:pt>
                <c:pt idx="69436">
                  <c:v>390.05799999999999</c:v>
                </c:pt>
                <c:pt idx="69437">
                  <c:v>390.77</c:v>
                </c:pt>
                <c:pt idx="69438">
                  <c:v>391.47099999999978</c:v>
                </c:pt>
                <c:pt idx="69439">
                  <c:v>392.16199999999975</c:v>
                </c:pt>
                <c:pt idx="69440">
                  <c:v>392.84100000000001</c:v>
                </c:pt>
                <c:pt idx="69441">
                  <c:v>393.51</c:v>
                </c:pt>
                <c:pt idx="69442">
                  <c:v>394.16699999999975</c:v>
                </c:pt>
                <c:pt idx="69443">
                  <c:v>394.81400000000002</c:v>
                </c:pt>
                <c:pt idx="69444">
                  <c:v>395.44900000000001</c:v>
                </c:pt>
                <c:pt idx="69445">
                  <c:v>396.07400000000001</c:v>
                </c:pt>
                <c:pt idx="69446">
                  <c:v>396.68700000000001</c:v>
                </c:pt>
                <c:pt idx="69447">
                  <c:v>397.28999999999979</c:v>
                </c:pt>
                <c:pt idx="69448">
                  <c:v>397.88099999999974</c:v>
                </c:pt>
                <c:pt idx="69449">
                  <c:v>398.46099999999979</c:v>
                </c:pt>
                <c:pt idx="69450">
                  <c:v>399.03099999999978</c:v>
                </c:pt>
                <c:pt idx="69451">
                  <c:v>399.589</c:v>
                </c:pt>
                <c:pt idx="69452">
                  <c:v>400.1359999999998</c:v>
                </c:pt>
                <c:pt idx="69453">
                  <c:v>400.67200000000008</c:v>
                </c:pt>
                <c:pt idx="69454">
                  <c:v>401.197</c:v>
                </c:pt>
                <c:pt idx="69455">
                  <c:v>401.71</c:v>
                </c:pt>
                <c:pt idx="69456">
                  <c:v>402.21299999999979</c:v>
                </c:pt>
                <c:pt idx="69457">
                  <c:v>402.70400000000001</c:v>
                </c:pt>
                <c:pt idx="69458">
                  <c:v>403.185</c:v>
                </c:pt>
                <c:pt idx="69459">
                  <c:v>403.65400000000022</c:v>
                </c:pt>
                <c:pt idx="69460">
                  <c:v>404.11200000000002</c:v>
                </c:pt>
                <c:pt idx="69461">
                  <c:v>404.55900000000008</c:v>
                </c:pt>
                <c:pt idx="69462">
                  <c:v>404.99499999999978</c:v>
                </c:pt>
                <c:pt idx="69463">
                  <c:v>405.41999999999979</c:v>
                </c:pt>
                <c:pt idx="69464">
                  <c:v>405.83300000000003</c:v>
                </c:pt>
                <c:pt idx="69465">
                  <c:v>406.23599999999965</c:v>
                </c:pt>
                <c:pt idx="69466">
                  <c:v>406.62700000000001</c:v>
                </c:pt>
                <c:pt idx="69467">
                  <c:v>407.00700000000001</c:v>
                </c:pt>
                <c:pt idx="69468">
                  <c:v>407.37599999999975</c:v>
                </c:pt>
                <c:pt idx="69469">
                  <c:v>407.73399999999958</c:v>
                </c:pt>
                <c:pt idx="69470">
                  <c:v>408.08</c:v>
                </c:pt>
                <c:pt idx="69471">
                  <c:v>408.41599999999966</c:v>
                </c:pt>
                <c:pt idx="69472">
                  <c:v>408.74</c:v>
                </c:pt>
                <c:pt idx="69473">
                  <c:v>409.053</c:v>
                </c:pt>
                <c:pt idx="69474">
                  <c:v>409.35500000000002</c:v>
                </c:pt>
                <c:pt idx="69475">
                  <c:v>409.64600000000002</c:v>
                </c:pt>
                <c:pt idx="69476">
                  <c:v>409.92599999999965</c:v>
                </c:pt>
                <c:pt idx="69477">
                  <c:v>410.19499999999999</c:v>
                </c:pt>
                <c:pt idx="69478">
                  <c:v>410.452</c:v>
                </c:pt>
                <c:pt idx="69479">
                  <c:v>410.69799999999975</c:v>
                </c:pt>
                <c:pt idx="69480">
                  <c:v>410.93400000000003</c:v>
                </c:pt>
                <c:pt idx="69481">
                  <c:v>411.15800000000002</c:v>
                </c:pt>
                <c:pt idx="69482">
                  <c:v>411.37099999999975</c:v>
                </c:pt>
                <c:pt idx="69483">
                  <c:v>411.57299999999975</c:v>
                </c:pt>
                <c:pt idx="69484">
                  <c:v>411.76299999999975</c:v>
                </c:pt>
                <c:pt idx="69485">
                  <c:v>411.94299999999993</c:v>
                </c:pt>
                <c:pt idx="69486">
                  <c:v>412.11099999999999</c:v>
                </c:pt>
                <c:pt idx="69487">
                  <c:v>412.26900000000001</c:v>
                </c:pt>
                <c:pt idx="69488">
                  <c:v>412.41499999999979</c:v>
                </c:pt>
                <c:pt idx="69489">
                  <c:v>412.55</c:v>
                </c:pt>
                <c:pt idx="69490">
                  <c:v>412.67500000000001</c:v>
                </c:pt>
                <c:pt idx="69491">
                  <c:v>412.78799999999978</c:v>
                </c:pt>
                <c:pt idx="69492">
                  <c:v>412.89</c:v>
                </c:pt>
                <c:pt idx="69493">
                  <c:v>412.98099999999965</c:v>
                </c:pt>
                <c:pt idx="69494">
                  <c:v>413.06099999999975</c:v>
                </c:pt>
                <c:pt idx="69495">
                  <c:v>413.13</c:v>
                </c:pt>
                <c:pt idx="69496">
                  <c:v>413.18799999999999</c:v>
                </c:pt>
                <c:pt idx="69497">
                  <c:v>413.23499999999979</c:v>
                </c:pt>
                <c:pt idx="69498">
                  <c:v>413.27099999999979</c:v>
                </c:pt>
                <c:pt idx="69499">
                  <c:v>413.29599999999965</c:v>
                </c:pt>
                <c:pt idx="69500">
                  <c:v>413.31</c:v>
                </c:pt>
                <c:pt idx="69501">
                  <c:v>413.31299999999999</c:v>
                </c:pt>
                <c:pt idx="69502">
                  <c:v>413.30500000000001</c:v>
                </c:pt>
                <c:pt idx="69503">
                  <c:v>413.28599999999977</c:v>
                </c:pt>
                <c:pt idx="69504">
                  <c:v>413.25700000000001</c:v>
                </c:pt>
                <c:pt idx="69505">
                  <c:v>413.21599999999978</c:v>
                </c:pt>
                <c:pt idx="69506">
                  <c:v>413.16399999999999</c:v>
                </c:pt>
                <c:pt idx="69507">
                  <c:v>413.10199999999975</c:v>
                </c:pt>
                <c:pt idx="69508">
                  <c:v>413.029</c:v>
                </c:pt>
                <c:pt idx="69509">
                  <c:v>412.94499999999999</c:v>
                </c:pt>
                <c:pt idx="69510">
                  <c:v>412.85</c:v>
                </c:pt>
                <c:pt idx="69511">
                  <c:v>412.74400000000026</c:v>
                </c:pt>
                <c:pt idx="69512">
                  <c:v>412.62700000000001</c:v>
                </c:pt>
                <c:pt idx="69513">
                  <c:v>412.5</c:v>
                </c:pt>
                <c:pt idx="69514">
                  <c:v>412.36200000000002</c:v>
                </c:pt>
                <c:pt idx="69515">
                  <c:v>412.21299999999979</c:v>
                </c:pt>
                <c:pt idx="69516">
                  <c:v>412.05399999999975</c:v>
                </c:pt>
                <c:pt idx="69517">
                  <c:v>411.88299999999975</c:v>
                </c:pt>
                <c:pt idx="69518">
                  <c:v>411.702</c:v>
                </c:pt>
                <c:pt idx="69519">
                  <c:v>411.5109999999998</c:v>
                </c:pt>
                <c:pt idx="69520">
                  <c:v>411.30799999999999</c:v>
                </c:pt>
                <c:pt idx="69521">
                  <c:v>411.09500000000003</c:v>
                </c:pt>
                <c:pt idx="69522">
                  <c:v>410.87200000000001</c:v>
                </c:pt>
                <c:pt idx="69523">
                  <c:v>410.63799999999975</c:v>
                </c:pt>
                <c:pt idx="69524">
                  <c:v>410.39299999999974</c:v>
                </c:pt>
                <c:pt idx="69525">
                  <c:v>410.137</c:v>
                </c:pt>
                <c:pt idx="69526">
                  <c:v>409.87200000000001</c:v>
                </c:pt>
                <c:pt idx="69527">
                  <c:v>409.59500000000003</c:v>
                </c:pt>
                <c:pt idx="69528">
                  <c:v>409.30799999999999</c:v>
                </c:pt>
                <c:pt idx="69529">
                  <c:v>409.0109999999998</c:v>
                </c:pt>
                <c:pt idx="69530">
                  <c:v>408.70299999999975</c:v>
                </c:pt>
                <c:pt idx="69531">
                  <c:v>408.38499999999999</c:v>
                </c:pt>
                <c:pt idx="69532">
                  <c:v>408.05599999999993</c:v>
                </c:pt>
                <c:pt idx="69533">
                  <c:v>407.71699999999959</c:v>
                </c:pt>
                <c:pt idx="69534">
                  <c:v>407.36799999999999</c:v>
                </c:pt>
                <c:pt idx="69535">
                  <c:v>407.00799999999975</c:v>
                </c:pt>
                <c:pt idx="69536">
                  <c:v>406.63799999999975</c:v>
                </c:pt>
                <c:pt idx="69537">
                  <c:v>406.25799999999975</c:v>
                </c:pt>
                <c:pt idx="69538">
                  <c:v>405.86700000000002</c:v>
                </c:pt>
                <c:pt idx="69539">
                  <c:v>405.46599999999978</c:v>
                </c:pt>
                <c:pt idx="69540">
                  <c:v>405.05500000000001</c:v>
                </c:pt>
                <c:pt idx="69541">
                  <c:v>404.63400000000001</c:v>
                </c:pt>
                <c:pt idx="69542">
                  <c:v>404.202</c:v>
                </c:pt>
                <c:pt idx="69543">
                  <c:v>403.7609999999998</c:v>
                </c:pt>
                <c:pt idx="69544">
                  <c:v>403.30900000000008</c:v>
                </c:pt>
                <c:pt idx="69545">
                  <c:v>402.84699999999975</c:v>
                </c:pt>
                <c:pt idx="69546">
                  <c:v>402.375</c:v>
                </c:pt>
                <c:pt idx="69547">
                  <c:v>401.89299999999974</c:v>
                </c:pt>
                <c:pt idx="69548">
                  <c:v>401.40099999999978</c:v>
                </c:pt>
                <c:pt idx="69549">
                  <c:v>400.899</c:v>
                </c:pt>
                <c:pt idx="69550">
                  <c:v>400.38799999999975</c:v>
                </c:pt>
                <c:pt idx="69551">
                  <c:v>399.86599999999999</c:v>
                </c:pt>
                <c:pt idx="69552">
                  <c:v>399.334</c:v>
                </c:pt>
                <c:pt idx="69553">
                  <c:v>398.79299999999978</c:v>
                </c:pt>
                <c:pt idx="69554">
                  <c:v>398.24099999999999</c:v>
                </c:pt>
                <c:pt idx="69555">
                  <c:v>397.68</c:v>
                </c:pt>
                <c:pt idx="69556">
                  <c:v>397.10899999999975</c:v>
                </c:pt>
                <c:pt idx="69557">
                  <c:v>396.52799999999979</c:v>
                </c:pt>
                <c:pt idx="69558">
                  <c:v>395.93799999999965</c:v>
                </c:pt>
                <c:pt idx="69559">
                  <c:v>395.33799999999979</c:v>
                </c:pt>
                <c:pt idx="69560">
                  <c:v>394.72799999999978</c:v>
                </c:pt>
                <c:pt idx="69561">
                  <c:v>394.108</c:v>
                </c:pt>
                <c:pt idx="69562">
                  <c:v>393.47899999999959</c:v>
                </c:pt>
                <c:pt idx="69563">
                  <c:v>392.84100000000001</c:v>
                </c:pt>
                <c:pt idx="69564">
                  <c:v>392.19299999999993</c:v>
                </c:pt>
                <c:pt idx="69565">
                  <c:v>391.53500000000003</c:v>
                </c:pt>
                <c:pt idx="69566">
                  <c:v>390.86799999999999</c:v>
                </c:pt>
                <c:pt idx="69567">
                  <c:v>390.19099999999975</c:v>
                </c:pt>
                <c:pt idx="69568">
                  <c:v>389.505</c:v>
                </c:pt>
                <c:pt idx="69569">
                  <c:v>388.81</c:v>
                </c:pt>
                <c:pt idx="69570">
                  <c:v>388.10500000000002</c:v>
                </c:pt>
                <c:pt idx="69571">
                  <c:v>387.39099999999979</c:v>
                </c:pt>
                <c:pt idx="69572">
                  <c:v>386.66699999999975</c:v>
                </c:pt>
                <c:pt idx="69573">
                  <c:v>385.93499999999977</c:v>
                </c:pt>
                <c:pt idx="69574">
                  <c:v>385.19299999999993</c:v>
                </c:pt>
                <c:pt idx="69575">
                  <c:v>384.44200000000001</c:v>
                </c:pt>
                <c:pt idx="69576">
                  <c:v>383.68200000000002</c:v>
                </c:pt>
                <c:pt idx="69577">
                  <c:v>382.91299999999978</c:v>
                </c:pt>
                <c:pt idx="69578">
                  <c:v>382.13400000000001</c:v>
                </c:pt>
                <c:pt idx="69579">
                  <c:v>381.34699999999975</c:v>
                </c:pt>
                <c:pt idx="69580">
                  <c:v>380.55099999999999</c:v>
                </c:pt>
                <c:pt idx="69581">
                  <c:v>379.745</c:v>
                </c:pt>
                <c:pt idx="69582">
                  <c:v>378.93099999999959</c:v>
                </c:pt>
                <c:pt idx="69583">
                  <c:v>378.108</c:v>
                </c:pt>
                <c:pt idx="69584">
                  <c:v>377.27599999999978</c:v>
                </c:pt>
                <c:pt idx="69585">
                  <c:v>376.43499999999977</c:v>
                </c:pt>
                <c:pt idx="69586">
                  <c:v>375.58499999999975</c:v>
                </c:pt>
                <c:pt idx="69587">
                  <c:v>374.72699999999958</c:v>
                </c:pt>
                <c:pt idx="69588">
                  <c:v>373.85899999999975</c:v>
                </c:pt>
                <c:pt idx="69589">
                  <c:v>372.98299999999978</c:v>
                </c:pt>
                <c:pt idx="69590">
                  <c:v>372.09899999999965</c:v>
                </c:pt>
                <c:pt idx="69591">
                  <c:v>371.20599999999979</c:v>
                </c:pt>
                <c:pt idx="69592">
                  <c:v>370.30399999999975</c:v>
                </c:pt>
                <c:pt idx="69593">
                  <c:v>369.39400000000001</c:v>
                </c:pt>
                <c:pt idx="69594">
                  <c:v>368.4749999999998</c:v>
                </c:pt>
                <c:pt idx="69595">
                  <c:v>367.548</c:v>
                </c:pt>
                <c:pt idx="69596">
                  <c:v>366.61200000000002</c:v>
                </c:pt>
                <c:pt idx="69597">
                  <c:v>365.66800000000001</c:v>
                </c:pt>
                <c:pt idx="69598">
                  <c:v>364.71599999999978</c:v>
                </c:pt>
                <c:pt idx="69599">
                  <c:v>363.755</c:v>
                </c:pt>
                <c:pt idx="69600">
                  <c:v>362.78599999999977</c:v>
                </c:pt>
                <c:pt idx="69601">
                  <c:v>361.80900000000008</c:v>
                </c:pt>
                <c:pt idx="69602">
                  <c:v>360.82400000000001</c:v>
                </c:pt>
                <c:pt idx="69603">
                  <c:v>359.83</c:v>
                </c:pt>
                <c:pt idx="69604">
                  <c:v>358.82799999999975</c:v>
                </c:pt>
                <c:pt idx="69605">
                  <c:v>357.81900000000002</c:v>
                </c:pt>
                <c:pt idx="69606">
                  <c:v>356.80099999999999</c:v>
                </c:pt>
                <c:pt idx="69607">
                  <c:v>355.77499999999975</c:v>
                </c:pt>
                <c:pt idx="69608">
                  <c:v>354.74099999999999</c:v>
                </c:pt>
                <c:pt idx="69609">
                  <c:v>353.7</c:v>
                </c:pt>
                <c:pt idx="69610">
                  <c:v>352.6500000000002</c:v>
                </c:pt>
                <c:pt idx="69611">
                  <c:v>351.59299999999979</c:v>
                </c:pt>
                <c:pt idx="69612">
                  <c:v>350.52799999999979</c:v>
                </c:pt>
                <c:pt idx="69613">
                  <c:v>349.45499999999993</c:v>
                </c:pt>
                <c:pt idx="69614">
                  <c:v>348.37400000000002</c:v>
                </c:pt>
                <c:pt idx="69615">
                  <c:v>347.28599999999977</c:v>
                </c:pt>
                <c:pt idx="69616">
                  <c:v>346.19</c:v>
                </c:pt>
                <c:pt idx="69617">
                  <c:v>345.08699999999965</c:v>
                </c:pt>
                <c:pt idx="69618">
                  <c:v>343.97599999999977</c:v>
                </c:pt>
                <c:pt idx="69619">
                  <c:v>342.85700000000008</c:v>
                </c:pt>
                <c:pt idx="69620">
                  <c:v>341.73099999999965</c:v>
                </c:pt>
                <c:pt idx="69621">
                  <c:v>340.59799999999979</c:v>
                </c:pt>
                <c:pt idx="69622">
                  <c:v>339.45699999999965</c:v>
                </c:pt>
                <c:pt idx="69623">
                  <c:v>338.30900000000008</c:v>
                </c:pt>
                <c:pt idx="69624">
                  <c:v>337.15400000000022</c:v>
                </c:pt>
                <c:pt idx="69625">
                  <c:v>335.99099999999964</c:v>
                </c:pt>
                <c:pt idx="69626">
                  <c:v>334.82100000000003</c:v>
                </c:pt>
                <c:pt idx="69627">
                  <c:v>333.64400000000023</c:v>
                </c:pt>
                <c:pt idx="69628">
                  <c:v>332.46</c:v>
                </c:pt>
                <c:pt idx="69629">
                  <c:v>331.26900000000001</c:v>
                </c:pt>
                <c:pt idx="69630">
                  <c:v>330.07100000000003</c:v>
                </c:pt>
                <c:pt idx="69631">
                  <c:v>328.86599999999999</c:v>
                </c:pt>
                <c:pt idx="69632">
                  <c:v>327.65400000000022</c:v>
                </c:pt>
                <c:pt idx="69633">
                  <c:v>326.43499999999977</c:v>
                </c:pt>
                <c:pt idx="69634">
                  <c:v>325.209</c:v>
                </c:pt>
                <c:pt idx="69635">
                  <c:v>323.97599999999977</c:v>
                </c:pt>
                <c:pt idx="69636">
                  <c:v>322.73699999999963</c:v>
                </c:pt>
                <c:pt idx="69637">
                  <c:v>321.49099999999964</c:v>
                </c:pt>
                <c:pt idx="69638">
                  <c:v>320.23799999999977</c:v>
                </c:pt>
                <c:pt idx="69639">
                  <c:v>318.97899999999959</c:v>
                </c:pt>
                <c:pt idx="69640">
                  <c:v>317.71299999999979</c:v>
                </c:pt>
                <c:pt idx="69641">
                  <c:v>316.44</c:v>
                </c:pt>
                <c:pt idx="69642">
                  <c:v>315.161</c:v>
                </c:pt>
                <c:pt idx="69643">
                  <c:v>313.87599999999975</c:v>
                </c:pt>
                <c:pt idx="69644">
                  <c:v>312.584</c:v>
                </c:pt>
                <c:pt idx="69645">
                  <c:v>311.28599999999977</c:v>
                </c:pt>
                <c:pt idx="69646">
                  <c:v>309.98099999999965</c:v>
                </c:pt>
                <c:pt idx="69647">
                  <c:v>308.67099999999999</c:v>
                </c:pt>
                <c:pt idx="69648">
                  <c:v>307.35399999999993</c:v>
                </c:pt>
                <c:pt idx="69649">
                  <c:v>306.03099999999978</c:v>
                </c:pt>
                <c:pt idx="69650">
                  <c:v>304.702</c:v>
                </c:pt>
                <c:pt idx="69651">
                  <c:v>303.36599999999999</c:v>
                </c:pt>
                <c:pt idx="69652">
                  <c:v>302.02499999999975</c:v>
                </c:pt>
                <c:pt idx="69653">
                  <c:v>300.678</c:v>
                </c:pt>
                <c:pt idx="69654">
                  <c:v>299.32499999999999</c:v>
                </c:pt>
                <c:pt idx="69655">
                  <c:v>297.96599999999978</c:v>
                </c:pt>
                <c:pt idx="69656">
                  <c:v>296.601</c:v>
                </c:pt>
                <c:pt idx="69657">
                  <c:v>295.23099999999965</c:v>
                </c:pt>
                <c:pt idx="69658">
                  <c:v>293.85399999999993</c:v>
                </c:pt>
                <c:pt idx="69659">
                  <c:v>292.47199999999958</c:v>
                </c:pt>
                <c:pt idx="69660">
                  <c:v>291.08499999999975</c:v>
                </c:pt>
                <c:pt idx="69661">
                  <c:v>289.69099999999975</c:v>
                </c:pt>
                <c:pt idx="69662">
                  <c:v>288.29299999999978</c:v>
                </c:pt>
                <c:pt idx="69663">
                  <c:v>286.88900000000001</c:v>
                </c:pt>
                <c:pt idx="69664">
                  <c:v>285.47899999999959</c:v>
                </c:pt>
                <c:pt idx="69665">
                  <c:v>284.06400000000002</c:v>
                </c:pt>
                <c:pt idx="69666">
                  <c:v>282.64400000000023</c:v>
                </c:pt>
                <c:pt idx="69667">
                  <c:v>281.21799999999979</c:v>
                </c:pt>
                <c:pt idx="69668">
                  <c:v>279.78699999999958</c:v>
                </c:pt>
                <c:pt idx="69669">
                  <c:v>278.35199999999975</c:v>
                </c:pt>
                <c:pt idx="69670">
                  <c:v>276.91000000000003</c:v>
                </c:pt>
                <c:pt idx="69671">
                  <c:v>275.464</c:v>
                </c:pt>
                <c:pt idx="69672">
                  <c:v>274.01299999999975</c:v>
                </c:pt>
                <c:pt idx="69673">
                  <c:v>272.55700000000002</c:v>
                </c:pt>
                <c:pt idx="69674">
                  <c:v>271.09599999999978</c:v>
                </c:pt>
                <c:pt idx="69675">
                  <c:v>269.63</c:v>
                </c:pt>
                <c:pt idx="69676">
                  <c:v>268.15899999999999</c:v>
                </c:pt>
                <c:pt idx="69677">
                  <c:v>266.68400000000008</c:v>
                </c:pt>
                <c:pt idx="69678">
                  <c:v>265.20400000000001</c:v>
                </c:pt>
                <c:pt idx="69679">
                  <c:v>263.71899999999965</c:v>
                </c:pt>
                <c:pt idx="69680">
                  <c:v>262.22899999999959</c:v>
                </c:pt>
                <c:pt idx="69681">
                  <c:v>260.73499999999979</c:v>
                </c:pt>
                <c:pt idx="69682">
                  <c:v>259.23699999999963</c:v>
                </c:pt>
                <c:pt idx="69683">
                  <c:v>257.73399999999958</c:v>
                </c:pt>
                <c:pt idx="69684">
                  <c:v>256.22699999999958</c:v>
                </c:pt>
                <c:pt idx="69685">
                  <c:v>254.71499999999995</c:v>
                </c:pt>
                <c:pt idx="69686">
                  <c:v>253.19900000000001</c:v>
                </c:pt>
                <c:pt idx="69687">
                  <c:v>251.67899999999997</c:v>
                </c:pt>
                <c:pt idx="69688">
                  <c:v>250.155</c:v>
                </c:pt>
                <c:pt idx="69689">
                  <c:v>248.626</c:v>
                </c:pt>
                <c:pt idx="69690">
                  <c:v>247.09399999999999</c:v>
                </c:pt>
                <c:pt idx="69691">
                  <c:v>245.55800000000011</c:v>
                </c:pt>
                <c:pt idx="69692">
                  <c:v>244.017</c:v>
                </c:pt>
                <c:pt idx="69693">
                  <c:v>242.47300000000001</c:v>
                </c:pt>
                <c:pt idx="69694">
                  <c:v>240.92500000000001</c:v>
                </c:pt>
                <c:pt idx="69695">
                  <c:v>239.37300000000002</c:v>
                </c:pt>
                <c:pt idx="69696">
                  <c:v>237.81700000000001</c:v>
                </c:pt>
                <c:pt idx="69697">
                  <c:v>236.25800000000001</c:v>
                </c:pt>
                <c:pt idx="69698">
                  <c:v>234.69499999999999</c:v>
                </c:pt>
                <c:pt idx="69699">
                  <c:v>233.12900000000002</c:v>
                </c:pt>
                <c:pt idx="69700">
                  <c:v>231.559</c:v>
                </c:pt>
                <c:pt idx="69701">
                  <c:v>229.98500000000001</c:v>
                </c:pt>
                <c:pt idx="69702">
                  <c:v>228.40900000000002</c:v>
                </c:pt>
                <c:pt idx="69703">
                  <c:v>226.82900000000001</c:v>
                </c:pt>
                <c:pt idx="69704">
                  <c:v>225.24499999999998</c:v>
                </c:pt>
                <c:pt idx="69705">
                  <c:v>223.65900000000002</c:v>
                </c:pt>
                <c:pt idx="69706">
                  <c:v>222.06900000000002</c:v>
                </c:pt>
                <c:pt idx="69707">
                  <c:v>220.476</c:v>
                </c:pt>
                <c:pt idx="69708">
                  <c:v>218.88100000000011</c:v>
                </c:pt>
                <c:pt idx="69709">
                  <c:v>217.28200000000001</c:v>
                </c:pt>
                <c:pt idx="69710">
                  <c:v>215.68</c:v>
                </c:pt>
                <c:pt idx="69711">
                  <c:v>214.07599999999999</c:v>
                </c:pt>
                <c:pt idx="69712">
                  <c:v>212.46900000000002</c:v>
                </c:pt>
                <c:pt idx="69713">
                  <c:v>210.85900000000001</c:v>
                </c:pt>
                <c:pt idx="69714">
                  <c:v>209.24599999999998</c:v>
                </c:pt>
                <c:pt idx="69715">
                  <c:v>207.631</c:v>
                </c:pt>
                <c:pt idx="69716">
                  <c:v>206.01300000000001</c:v>
                </c:pt>
                <c:pt idx="69717">
                  <c:v>204.393</c:v>
                </c:pt>
                <c:pt idx="69718">
                  <c:v>202.76999999999998</c:v>
                </c:pt>
                <c:pt idx="69719">
                  <c:v>201.14499999999998</c:v>
                </c:pt>
                <c:pt idx="69720">
                  <c:v>199.517</c:v>
                </c:pt>
                <c:pt idx="69721">
                  <c:v>197.88800000000012</c:v>
                </c:pt>
                <c:pt idx="69722">
                  <c:v>196.256</c:v>
                </c:pt>
                <c:pt idx="69723">
                  <c:v>194.62200000000001</c:v>
                </c:pt>
                <c:pt idx="69724">
                  <c:v>192.9860000000001</c:v>
                </c:pt>
                <c:pt idx="69725">
                  <c:v>191.34800000000001</c:v>
                </c:pt>
                <c:pt idx="69726">
                  <c:v>189.708</c:v>
                </c:pt>
                <c:pt idx="69727">
                  <c:v>188.06700000000001</c:v>
                </c:pt>
                <c:pt idx="69728">
                  <c:v>186.423</c:v>
                </c:pt>
                <c:pt idx="69729">
                  <c:v>184.77799999999999</c:v>
                </c:pt>
                <c:pt idx="69730">
                  <c:v>183.131</c:v>
                </c:pt>
                <c:pt idx="69731">
                  <c:v>181.483</c:v>
                </c:pt>
                <c:pt idx="69732">
                  <c:v>179.833</c:v>
                </c:pt>
                <c:pt idx="69733">
                  <c:v>178.18100000000001</c:v>
                </c:pt>
                <c:pt idx="69734">
                  <c:v>176.52800000000011</c:v>
                </c:pt>
                <c:pt idx="69735">
                  <c:v>174.874</c:v>
                </c:pt>
                <c:pt idx="69736">
                  <c:v>173.21899999999999</c:v>
                </c:pt>
                <c:pt idx="69737">
                  <c:v>171.56200000000001</c:v>
                </c:pt>
                <c:pt idx="69738">
                  <c:v>169.904</c:v>
                </c:pt>
                <c:pt idx="69739">
                  <c:v>168.24499999999998</c:v>
                </c:pt>
                <c:pt idx="69740">
                  <c:v>166.58600000000001</c:v>
                </c:pt>
                <c:pt idx="69741">
                  <c:v>164.92500000000001</c:v>
                </c:pt>
                <c:pt idx="69742">
                  <c:v>163.26300000000001</c:v>
                </c:pt>
                <c:pt idx="69743">
                  <c:v>161.601</c:v>
                </c:pt>
                <c:pt idx="69744">
                  <c:v>159.93700000000001</c:v>
                </c:pt>
                <c:pt idx="69745">
                  <c:v>158.27299999999997</c:v>
                </c:pt>
                <c:pt idx="69746">
                  <c:v>156.60900000000001</c:v>
                </c:pt>
                <c:pt idx="69747">
                  <c:v>154.94399999999999</c:v>
                </c:pt>
                <c:pt idx="69748">
                  <c:v>153.27799999999999</c:v>
                </c:pt>
                <c:pt idx="69749">
                  <c:v>151.61299999999997</c:v>
                </c:pt>
                <c:pt idx="69750">
                  <c:v>149.946</c:v>
                </c:pt>
                <c:pt idx="69751">
                  <c:v>148.28</c:v>
                </c:pt>
                <c:pt idx="69752">
                  <c:v>146.61299999999997</c:v>
                </c:pt>
                <c:pt idx="69753">
                  <c:v>144.947</c:v>
                </c:pt>
                <c:pt idx="69754">
                  <c:v>143.28</c:v>
                </c:pt>
                <c:pt idx="69755">
                  <c:v>141.61299999999997</c:v>
                </c:pt>
                <c:pt idx="69756">
                  <c:v>139.946</c:v>
                </c:pt>
                <c:pt idx="69757">
                  <c:v>138.28</c:v>
                </c:pt>
                <c:pt idx="69758">
                  <c:v>136.61399999999998</c:v>
                </c:pt>
                <c:pt idx="69759">
                  <c:v>134.94800000000001</c:v>
                </c:pt>
                <c:pt idx="69760">
                  <c:v>133.28200000000001</c:v>
                </c:pt>
                <c:pt idx="69761">
                  <c:v>131.61699999999999</c:v>
                </c:pt>
                <c:pt idx="69762">
                  <c:v>129.953</c:v>
                </c:pt>
                <c:pt idx="69763">
                  <c:v>128.28900000000002</c:v>
                </c:pt>
                <c:pt idx="69764">
                  <c:v>126.62499999999999</c:v>
                </c:pt>
                <c:pt idx="69765">
                  <c:v>124.96299999999999</c:v>
                </c:pt>
                <c:pt idx="69766">
                  <c:v>123.301</c:v>
                </c:pt>
                <c:pt idx="69767">
                  <c:v>121.64</c:v>
                </c:pt>
                <c:pt idx="69768">
                  <c:v>119.98099999999999</c:v>
                </c:pt>
                <c:pt idx="69769">
                  <c:v>118.32199999999999</c:v>
                </c:pt>
                <c:pt idx="69770">
                  <c:v>116.664</c:v>
                </c:pt>
                <c:pt idx="69771">
                  <c:v>115.008</c:v>
                </c:pt>
                <c:pt idx="69772">
                  <c:v>113.35199999999999</c:v>
                </c:pt>
                <c:pt idx="69773">
                  <c:v>111.69799999999999</c:v>
                </c:pt>
                <c:pt idx="69774">
                  <c:v>110.04600000000002</c:v>
                </c:pt>
                <c:pt idx="69775">
                  <c:v>108.395</c:v>
                </c:pt>
                <c:pt idx="69776">
                  <c:v>106.74600000000002</c:v>
                </c:pt>
                <c:pt idx="69777">
                  <c:v>105.098</c:v>
                </c:pt>
                <c:pt idx="69778">
                  <c:v>103.452</c:v>
                </c:pt>
                <c:pt idx="69779">
                  <c:v>101.807</c:v>
                </c:pt>
                <c:pt idx="69780">
                  <c:v>100.16500000000001</c:v>
                </c:pt>
                <c:pt idx="69781">
                  <c:v>98.524500000000003</c:v>
                </c:pt>
                <c:pt idx="69782">
                  <c:v>96.886099999999999</c:v>
                </c:pt>
                <c:pt idx="69783">
                  <c:v>95.249799999999993</c:v>
                </c:pt>
                <c:pt idx="69784">
                  <c:v>93.615499999999983</c:v>
                </c:pt>
                <c:pt idx="69785">
                  <c:v>91.983599999999996</c:v>
                </c:pt>
                <c:pt idx="69786">
                  <c:v>90.353999999999999</c:v>
                </c:pt>
                <c:pt idx="69787">
                  <c:v>88.726799999999983</c:v>
                </c:pt>
                <c:pt idx="69788">
                  <c:v>87.10199999999999</c:v>
                </c:pt>
                <c:pt idx="69789">
                  <c:v>85.479900000000001</c:v>
                </c:pt>
                <c:pt idx="69790">
                  <c:v>83.860399999999998</c:v>
                </c:pt>
                <c:pt idx="69791">
                  <c:v>82.243600000000058</c:v>
                </c:pt>
                <c:pt idx="69792">
                  <c:v>80.629499999999979</c:v>
                </c:pt>
                <c:pt idx="69793">
                  <c:v>79.0184</c:v>
                </c:pt>
                <c:pt idx="69794">
                  <c:v>77.410100000000057</c:v>
                </c:pt>
                <c:pt idx="69795">
                  <c:v>75.804999999999993</c:v>
                </c:pt>
                <c:pt idx="69796">
                  <c:v>74.2029</c:v>
                </c:pt>
                <c:pt idx="69797">
                  <c:v>72.603999999999999</c:v>
                </c:pt>
                <c:pt idx="69798">
                  <c:v>71.00839999999998</c:v>
                </c:pt>
                <c:pt idx="69799">
                  <c:v>69.416100000000057</c:v>
                </c:pt>
                <c:pt idx="69800">
                  <c:v>67.827200000000005</c:v>
                </c:pt>
                <c:pt idx="69801">
                  <c:v>66.241800000000026</c:v>
                </c:pt>
                <c:pt idx="69802">
                  <c:v>64.66</c:v>
                </c:pt>
                <c:pt idx="69803">
                  <c:v>63.081899999999997</c:v>
                </c:pt>
                <c:pt idx="69804">
                  <c:v>61.5075</c:v>
                </c:pt>
                <c:pt idx="69805">
                  <c:v>59.936900000000001</c:v>
                </c:pt>
                <c:pt idx="69806">
                  <c:v>58.3703</c:v>
                </c:pt>
                <c:pt idx="69807">
                  <c:v>56.807499999999997</c:v>
                </c:pt>
                <c:pt idx="69808">
                  <c:v>55.248900000000013</c:v>
                </c:pt>
                <c:pt idx="69809">
                  <c:v>53.694400000000002</c:v>
                </c:pt>
                <c:pt idx="69810">
                  <c:v>52.144100000000002</c:v>
                </c:pt>
                <c:pt idx="69811">
                  <c:v>50.598100000000038</c:v>
                </c:pt>
                <c:pt idx="69812">
                  <c:v>49.056400000000004</c:v>
                </c:pt>
                <c:pt idx="69813">
                  <c:v>47.519300000000001</c:v>
                </c:pt>
                <c:pt idx="69814">
                  <c:v>45.986600000000003</c:v>
                </c:pt>
                <c:pt idx="69815">
                  <c:v>44.458600000000004</c:v>
                </c:pt>
                <c:pt idx="69816">
                  <c:v>42.935300000000012</c:v>
                </c:pt>
                <c:pt idx="69817">
                  <c:v>41.416699999999999</c:v>
                </c:pt>
                <c:pt idx="69818">
                  <c:v>39.903000000000006</c:v>
                </c:pt>
                <c:pt idx="69819">
                  <c:v>38.394300000000001</c:v>
                </c:pt>
                <c:pt idx="69820">
                  <c:v>36.890500000000003</c:v>
                </c:pt>
                <c:pt idx="69821">
                  <c:v>35.391800000000003</c:v>
                </c:pt>
                <c:pt idx="69822">
                  <c:v>33.898400000000002</c:v>
                </c:pt>
                <c:pt idx="69823">
                  <c:v>32.410200000000003</c:v>
                </c:pt>
                <c:pt idx="69824">
                  <c:v>30.927299999999981</c:v>
                </c:pt>
                <c:pt idx="69825">
                  <c:v>29.4499</c:v>
                </c:pt>
                <c:pt idx="69826">
                  <c:v>27.977900000000005</c:v>
                </c:pt>
                <c:pt idx="69827">
                  <c:v>26.511500000000005</c:v>
                </c:pt>
                <c:pt idx="69828">
                  <c:v>25.050799999999981</c:v>
                </c:pt>
                <c:pt idx="69829">
                  <c:v>23.595800000000001</c:v>
                </c:pt>
                <c:pt idx="69830">
                  <c:v>22.146699999999989</c:v>
                </c:pt>
                <c:pt idx="69831">
                  <c:v>20.703499999999977</c:v>
                </c:pt>
                <c:pt idx="69832">
                  <c:v>19.266100000000002</c:v>
                </c:pt>
                <c:pt idx="69833">
                  <c:v>17.834900000000019</c:v>
                </c:pt>
                <c:pt idx="69834">
                  <c:v>16.409800000000001</c:v>
                </c:pt>
                <c:pt idx="69835">
                  <c:v>14.9909</c:v>
                </c:pt>
                <c:pt idx="69836">
                  <c:v>13.5784</c:v>
                </c:pt>
                <c:pt idx="69837">
                  <c:v>12.1721</c:v>
                </c:pt>
                <c:pt idx="69838">
                  <c:v>10.772400000000006</c:v>
                </c:pt>
                <c:pt idx="69839">
                  <c:v>9.3792000000000026</c:v>
                </c:pt>
                <c:pt idx="69840">
                  <c:v>7.99261</c:v>
                </c:pt>
                <c:pt idx="69841">
                  <c:v>6.6126699999999996</c:v>
                </c:pt>
                <c:pt idx="69842">
                  <c:v>5.2395199999999997</c:v>
                </c:pt>
                <c:pt idx="69843">
                  <c:v>3.8732699999999984</c:v>
                </c:pt>
                <c:pt idx="69844">
                  <c:v>2.5138799999999981</c:v>
                </c:pt>
                <c:pt idx="69845">
                  <c:v>1.16154</c:v>
                </c:pt>
                <c:pt idx="69846">
                  <c:v>-0.18371200000000013</c:v>
                </c:pt>
                <c:pt idx="69847">
                  <c:v>-1.5218599999999998</c:v>
                </c:pt>
                <c:pt idx="69848">
                  <c:v>-2.8527299999999984</c:v>
                </c:pt>
                <c:pt idx="69849">
                  <c:v>-4.1762899999999998</c:v>
                </c:pt>
                <c:pt idx="69850">
                  <c:v>-5.4924600000000003</c:v>
                </c:pt>
                <c:pt idx="69851">
                  <c:v>-6.8011400000000002</c:v>
                </c:pt>
                <c:pt idx="69852">
                  <c:v>-8.1022400000000001</c:v>
                </c:pt>
                <c:pt idx="69853">
                  <c:v>-9.3958100000000027</c:v>
                </c:pt>
                <c:pt idx="69854">
                  <c:v>-10.6816</c:v>
                </c:pt>
                <c:pt idx="69855">
                  <c:v>-11.959600000000007</c:v>
                </c:pt>
                <c:pt idx="69856">
                  <c:v>-13.229900000000001</c:v>
                </c:pt>
                <c:pt idx="69857">
                  <c:v>-14.492100000000002</c:v>
                </c:pt>
                <c:pt idx="69858">
                  <c:v>-15.7464</c:v>
                </c:pt>
                <c:pt idx="69859">
                  <c:v>-16.992499999999982</c:v>
                </c:pt>
                <c:pt idx="69860">
                  <c:v>-18.230599999999981</c:v>
                </c:pt>
                <c:pt idx="69861">
                  <c:v>-19.460399999999982</c:v>
                </c:pt>
                <c:pt idx="69862">
                  <c:v>-20.681899999999999</c:v>
                </c:pt>
                <c:pt idx="69863">
                  <c:v>-21.895</c:v>
                </c:pt>
                <c:pt idx="69864">
                  <c:v>-23.099699999999981</c:v>
                </c:pt>
                <c:pt idx="69865">
                  <c:v>-24.2958</c:v>
                </c:pt>
                <c:pt idx="69866">
                  <c:v>-25.483399999999978</c:v>
                </c:pt>
                <c:pt idx="69867">
                  <c:v>-26.662299999999977</c:v>
                </c:pt>
                <c:pt idx="69868">
                  <c:v>-27.8324</c:v>
                </c:pt>
                <c:pt idx="69869">
                  <c:v>-28.9938</c:v>
                </c:pt>
                <c:pt idx="69870">
                  <c:v>-30.1462</c:v>
                </c:pt>
                <c:pt idx="69871">
                  <c:v>-31.289699999999982</c:v>
                </c:pt>
                <c:pt idx="69872">
                  <c:v>-32.424100000000003</c:v>
                </c:pt>
                <c:pt idx="69873">
                  <c:v>-33.549500000000002</c:v>
                </c:pt>
                <c:pt idx="69874">
                  <c:v>-34.665800000000011</c:v>
                </c:pt>
                <c:pt idx="69875">
                  <c:v>-35.772800000000011</c:v>
                </c:pt>
                <c:pt idx="69876">
                  <c:v>-36.870400000000004</c:v>
                </c:pt>
                <c:pt idx="69877">
                  <c:v>-37.958800000000004</c:v>
                </c:pt>
                <c:pt idx="69878">
                  <c:v>-39.037600000000005</c:v>
                </c:pt>
                <c:pt idx="69879">
                  <c:v>-40.107000000000006</c:v>
                </c:pt>
                <c:pt idx="69880">
                  <c:v>-41.166800000000002</c:v>
                </c:pt>
                <c:pt idx="69881">
                  <c:v>-42.217000000000006</c:v>
                </c:pt>
                <c:pt idx="69882">
                  <c:v>-43.257400000000004</c:v>
                </c:pt>
                <c:pt idx="69883">
                  <c:v>-44.288100000000028</c:v>
                </c:pt>
                <c:pt idx="69884">
                  <c:v>-45.308900000000001</c:v>
                </c:pt>
                <c:pt idx="69885">
                  <c:v>-46.319899999999997</c:v>
                </c:pt>
                <c:pt idx="69886">
                  <c:v>-47.320800000000006</c:v>
                </c:pt>
                <c:pt idx="69887">
                  <c:v>-48.311799999999998</c:v>
                </c:pt>
                <c:pt idx="69888">
                  <c:v>-49.292700000000046</c:v>
                </c:pt>
                <c:pt idx="69889">
                  <c:v>-50.263400000000011</c:v>
                </c:pt>
                <c:pt idx="69890">
                  <c:v>-51.223800000000011</c:v>
                </c:pt>
                <c:pt idx="69891">
                  <c:v>-52.174100000000003</c:v>
                </c:pt>
                <c:pt idx="69892">
                  <c:v>-53.113900000000001</c:v>
                </c:pt>
                <c:pt idx="69893">
                  <c:v>-54.043400000000005</c:v>
                </c:pt>
                <c:pt idx="69894">
                  <c:v>-54.962400000000002</c:v>
                </c:pt>
                <c:pt idx="69895">
                  <c:v>-55.870899999999999</c:v>
                </c:pt>
                <c:pt idx="69896">
                  <c:v>-56.768800000000013</c:v>
                </c:pt>
                <c:pt idx="69897">
                  <c:v>-57.656100000000002</c:v>
                </c:pt>
                <c:pt idx="69898">
                  <c:v>-58.532800000000002</c:v>
                </c:pt>
                <c:pt idx="69899">
                  <c:v>-59.398500000000013</c:v>
                </c:pt>
                <c:pt idx="69900">
                  <c:v>-60.253600000000006</c:v>
                </c:pt>
                <c:pt idx="69901">
                  <c:v>-61.097800000000007</c:v>
                </c:pt>
                <c:pt idx="69902">
                  <c:v>-61.931100000000001</c:v>
                </c:pt>
                <c:pt idx="69903">
                  <c:v>-62.753400000000006</c:v>
                </c:pt>
                <c:pt idx="69904">
                  <c:v>-63.564700000000002</c:v>
                </c:pt>
                <c:pt idx="69905">
                  <c:v>-64.364900000000006</c:v>
                </c:pt>
                <c:pt idx="69906">
                  <c:v>-65.153999999999982</c:v>
                </c:pt>
                <c:pt idx="69907">
                  <c:v>-65.931900000000027</c:v>
                </c:pt>
                <c:pt idx="69908">
                  <c:v>-66.698599999999999</c:v>
                </c:pt>
                <c:pt idx="69909">
                  <c:v>-67.453999999999994</c:v>
                </c:pt>
                <c:pt idx="69910">
                  <c:v>-68.198099999999982</c:v>
                </c:pt>
                <c:pt idx="69911">
                  <c:v>-68.930800000000005</c:v>
                </c:pt>
                <c:pt idx="69912">
                  <c:v>-69.652099999999947</c:v>
                </c:pt>
                <c:pt idx="69913">
                  <c:v>-70.361900000000006</c:v>
                </c:pt>
                <c:pt idx="69914">
                  <c:v>-71.060199999999995</c:v>
                </c:pt>
                <c:pt idx="69915">
                  <c:v>-71.746899999999997</c:v>
                </c:pt>
                <c:pt idx="69916">
                  <c:v>-72.422200000000004</c:v>
                </c:pt>
                <c:pt idx="69917">
                  <c:v>-73.085700000000003</c:v>
                </c:pt>
                <c:pt idx="69918">
                  <c:v>-73.737499999999997</c:v>
                </c:pt>
                <c:pt idx="69919">
                  <c:v>-74.377499999999998</c:v>
                </c:pt>
                <c:pt idx="69920">
                  <c:v>-75.005899999999983</c:v>
                </c:pt>
                <c:pt idx="69921">
                  <c:v>-75.622399999999942</c:v>
                </c:pt>
                <c:pt idx="69922">
                  <c:v>-76.227000000000004</c:v>
                </c:pt>
                <c:pt idx="69923">
                  <c:v>-76.819800000000001</c:v>
                </c:pt>
                <c:pt idx="69924">
                  <c:v>-77.400599999999997</c:v>
                </c:pt>
                <c:pt idx="69925">
                  <c:v>-77.969399999999993</c:v>
                </c:pt>
                <c:pt idx="69926">
                  <c:v>-78.526299999999992</c:v>
                </c:pt>
                <c:pt idx="69927">
                  <c:v>-79.071100000000001</c:v>
                </c:pt>
                <c:pt idx="69928">
                  <c:v>-79.603899999999982</c:v>
                </c:pt>
                <c:pt idx="69929">
                  <c:v>-80.12439999999998</c:v>
                </c:pt>
                <c:pt idx="69930">
                  <c:v>-80.632899999999978</c:v>
                </c:pt>
                <c:pt idx="69931">
                  <c:v>-81.129299999999986</c:v>
                </c:pt>
                <c:pt idx="69932">
                  <c:v>-81.613399999999999</c:v>
                </c:pt>
                <c:pt idx="69933">
                  <c:v>-82.085300000000004</c:v>
                </c:pt>
                <c:pt idx="69934">
                  <c:v>-82.544900000000027</c:v>
                </c:pt>
                <c:pt idx="69935">
                  <c:v>-82.992199999999997</c:v>
                </c:pt>
                <c:pt idx="69936">
                  <c:v>-83.427200000000056</c:v>
                </c:pt>
                <c:pt idx="69937">
                  <c:v>-83.849900000000005</c:v>
                </c:pt>
                <c:pt idx="69938">
                  <c:v>-84.260200000000026</c:v>
                </c:pt>
                <c:pt idx="69939">
                  <c:v>-84.657999999999987</c:v>
                </c:pt>
                <c:pt idx="69940">
                  <c:v>-85.043499999999995</c:v>
                </c:pt>
                <c:pt idx="69941">
                  <c:v>-85.416600000000059</c:v>
                </c:pt>
                <c:pt idx="69942">
                  <c:v>-85.777100000000004</c:v>
                </c:pt>
                <c:pt idx="69943">
                  <c:v>-86.125199999999978</c:v>
                </c:pt>
                <c:pt idx="69944">
                  <c:v>-86.460800000000006</c:v>
                </c:pt>
                <c:pt idx="69945">
                  <c:v>-86.783799999999999</c:v>
                </c:pt>
                <c:pt idx="69946">
                  <c:v>-87.094300000000004</c:v>
                </c:pt>
                <c:pt idx="69947">
                  <c:v>-87.392299999999992</c:v>
                </c:pt>
                <c:pt idx="69948">
                  <c:v>-87.677599999999998</c:v>
                </c:pt>
                <c:pt idx="69949">
                  <c:v>-87.950400000000002</c:v>
                </c:pt>
                <c:pt idx="69950">
                  <c:v>-88.210499999999996</c:v>
                </c:pt>
                <c:pt idx="69951">
                  <c:v>-88.458100000000002</c:v>
                </c:pt>
                <c:pt idx="69952">
                  <c:v>-88.692999999999998</c:v>
                </c:pt>
                <c:pt idx="69953">
                  <c:v>-88.915200000000027</c:v>
                </c:pt>
                <c:pt idx="69954">
                  <c:v>-89.124799999999979</c:v>
                </c:pt>
                <c:pt idx="69955">
                  <c:v>-89.321799999999982</c:v>
                </c:pt>
                <c:pt idx="69956">
                  <c:v>-89.506100000000004</c:v>
                </c:pt>
                <c:pt idx="69957">
                  <c:v>-89.677699999999987</c:v>
                </c:pt>
                <c:pt idx="69958">
                  <c:v>-89.836600000000004</c:v>
                </c:pt>
                <c:pt idx="69959">
                  <c:v>-89.982799999999983</c:v>
                </c:pt>
                <c:pt idx="69960">
                  <c:v>-90.116399999999999</c:v>
                </c:pt>
                <c:pt idx="69961">
                  <c:v>-90.237300000000005</c:v>
                </c:pt>
                <c:pt idx="69962">
                  <c:v>-90.345399999999998</c:v>
                </c:pt>
                <c:pt idx="69963">
                  <c:v>-90.440900000000056</c:v>
                </c:pt>
                <c:pt idx="69964">
                  <c:v>-90.523499999999999</c:v>
                </c:pt>
                <c:pt idx="69965">
                  <c:v>-90.593700000000013</c:v>
                </c:pt>
                <c:pt idx="69966">
                  <c:v>-90.650999999999982</c:v>
                </c:pt>
                <c:pt idx="69967">
                  <c:v>-90.695700000000002</c:v>
                </c:pt>
                <c:pt idx="69968">
                  <c:v>-90.727599999999995</c:v>
                </c:pt>
                <c:pt idx="69969">
                  <c:v>-90.746899999999997</c:v>
                </c:pt>
                <c:pt idx="69970">
                  <c:v>-90.753500000000003</c:v>
                </c:pt>
                <c:pt idx="69971">
                  <c:v>-90.747400000000027</c:v>
                </c:pt>
                <c:pt idx="69972">
                  <c:v>-90.728700000000003</c:v>
                </c:pt>
                <c:pt idx="69973">
                  <c:v>-90.697300000000013</c:v>
                </c:pt>
                <c:pt idx="69974">
                  <c:v>-90.653299999999987</c:v>
                </c:pt>
                <c:pt idx="69975">
                  <c:v>-90.596599999999995</c:v>
                </c:pt>
                <c:pt idx="69976">
                  <c:v>-90.5274</c:v>
                </c:pt>
                <c:pt idx="69977">
                  <c:v>-90.445600000000027</c:v>
                </c:pt>
                <c:pt idx="69978">
                  <c:v>-90.350999999999999</c:v>
                </c:pt>
                <c:pt idx="69979">
                  <c:v>-90.243899999999996</c:v>
                </c:pt>
                <c:pt idx="69980">
                  <c:v>-90.124499999999998</c:v>
                </c:pt>
                <c:pt idx="69981">
                  <c:v>-89.9923</c:v>
                </c:pt>
                <c:pt idx="69982">
                  <c:v>-89.847600000000057</c:v>
                </c:pt>
                <c:pt idx="69983">
                  <c:v>-89.690399999999983</c:v>
                </c:pt>
                <c:pt idx="69984">
                  <c:v>-89.52079999999998</c:v>
                </c:pt>
                <c:pt idx="69985">
                  <c:v>-89.338700000000003</c:v>
                </c:pt>
                <c:pt idx="69986">
                  <c:v>-89.144099999999995</c:v>
                </c:pt>
                <c:pt idx="69987">
                  <c:v>-88.937200000000075</c:v>
                </c:pt>
                <c:pt idx="69988">
                  <c:v>-88.717799999999997</c:v>
                </c:pt>
                <c:pt idx="69989">
                  <c:v>-88.486099999999993</c:v>
                </c:pt>
                <c:pt idx="69990">
                  <c:v>-88.242099999999994</c:v>
                </c:pt>
                <c:pt idx="69991">
                  <c:v>-87.985699999999994</c:v>
                </c:pt>
                <c:pt idx="69992">
                  <c:v>-87.717100000000059</c:v>
                </c:pt>
                <c:pt idx="69993">
                  <c:v>-87.436300000000003</c:v>
                </c:pt>
                <c:pt idx="69994">
                  <c:v>-87.143199999999993</c:v>
                </c:pt>
                <c:pt idx="69995">
                  <c:v>-86.837900000000005</c:v>
                </c:pt>
                <c:pt idx="69996">
                  <c:v>-86.520499999999998</c:v>
                </c:pt>
                <c:pt idx="69997">
                  <c:v>-86.191000000000003</c:v>
                </c:pt>
                <c:pt idx="69998">
                  <c:v>-85.849400000000003</c:v>
                </c:pt>
                <c:pt idx="69999">
                  <c:v>-85.495800000000003</c:v>
                </c:pt>
                <c:pt idx="70000">
                  <c:v>-85.130099999999999</c:v>
                </c:pt>
                <c:pt idx="70001">
                  <c:v>-84.752499999999998</c:v>
                </c:pt>
                <c:pt idx="70002">
                  <c:v>-84.362899999999982</c:v>
                </c:pt>
                <c:pt idx="70003">
                  <c:v>-83.961500000000058</c:v>
                </c:pt>
                <c:pt idx="70004">
                  <c:v>-83.548300000000012</c:v>
                </c:pt>
                <c:pt idx="70005">
                  <c:v>-83.123199999999983</c:v>
                </c:pt>
                <c:pt idx="70006">
                  <c:v>-82.686300000000003</c:v>
                </c:pt>
                <c:pt idx="70007">
                  <c:v>-82.237799999999993</c:v>
                </c:pt>
                <c:pt idx="70008">
                  <c:v>-81.777500000000003</c:v>
                </c:pt>
                <c:pt idx="70009">
                  <c:v>-81.305699999999987</c:v>
                </c:pt>
                <c:pt idx="70010">
                  <c:v>-80.822299999999998</c:v>
                </c:pt>
                <c:pt idx="70011">
                  <c:v>-80.327299999999994</c:v>
                </c:pt>
                <c:pt idx="70012">
                  <c:v>-79.820999999999998</c:v>
                </c:pt>
                <c:pt idx="70013">
                  <c:v>-79.303100000000001</c:v>
                </c:pt>
                <c:pt idx="70014">
                  <c:v>-78.77379999999998</c:v>
                </c:pt>
                <c:pt idx="70015">
                  <c:v>-78.2333</c:v>
                </c:pt>
                <c:pt idx="70016">
                  <c:v>-77.6815</c:v>
                </c:pt>
                <c:pt idx="70017">
                  <c:v>-77.118499999999983</c:v>
                </c:pt>
                <c:pt idx="70018">
                  <c:v>-76.544300000000007</c:v>
                </c:pt>
                <c:pt idx="70019">
                  <c:v>-75.959000000000003</c:v>
                </c:pt>
                <c:pt idx="70020">
                  <c:v>-75.3626</c:v>
                </c:pt>
                <c:pt idx="70021">
                  <c:v>-74.755299999999991</c:v>
                </c:pt>
                <c:pt idx="70022">
                  <c:v>-74.137</c:v>
                </c:pt>
                <c:pt idx="70023">
                  <c:v>-73.507900000000006</c:v>
                </c:pt>
                <c:pt idx="70024">
                  <c:v>-72.867900000000006</c:v>
                </c:pt>
                <c:pt idx="70025">
                  <c:v>-72.217200000000076</c:v>
                </c:pt>
                <c:pt idx="70026">
                  <c:v>-71.55589999999998</c:v>
                </c:pt>
                <c:pt idx="70027">
                  <c:v>-70.883799999999979</c:v>
                </c:pt>
                <c:pt idx="70028">
                  <c:v>-70.201300000000003</c:v>
                </c:pt>
                <c:pt idx="70029">
                  <c:v>-69.508200000000002</c:v>
                </c:pt>
                <c:pt idx="70030">
                  <c:v>-68.804699999999997</c:v>
                </c:pt>
                <c:pt idx="70031">
                  <c:v>-68.090900000000005</c:v>
                </c:pt>
                <c:pt idx="70032">
                  <c:v>-67.366699999999994</c:v>
                </c:pt>
                <c:pt idx="70033">
                  <c:v>-66.632399999999947</c:v>
                </c:pt>
                <c:pt idx="70034">
                  <c:v>-65.887799999999999</c:v>
                </c:pt>
                <c:pt idx="70035">
                  <c:v>-65.133200000000002</c:v>
                </c:pt>
                <c:pt idx="70036">
                  <c:v>-64.368600000000001</c:v>
                </c:pt>
                <c:pt idx="70037">
                  <c:v>-63.594000000000001</c:v>
                </c:pt>
                <c:pt idx="70038">
                  <c:v>-62.8095</c:v>
                </c:pt>
                <c:pt idx="70039">
                  <c:v>-62.0154</c:v>
                </c:pt>
                <c:pt idx="70040">
                  <c:v>-61.211300000000001</c:v>
                </c:pt>
                <c:pt idx="70041">
                  <c:v>-60.3977</c:v>
                </c:pt>
                <c:pt idx="70042">
                  <c:v>-59.5745</c:v>
                </c:pt>
                <c:pt idx="70043">
                  <c:v>-58.741800000000005</c:v>
                </c:pt>
                <c:pt idx="70044">
                  <c:v>-57.899700000000003</c:v>
                </c:pt>
                <c:pt idx="70045">
                  <c:v>-57.048200000000001</c:v>
                </c:pt>
                <c:pt idx="70046">
                  <c:v>-56.187400000000004</c:v>
                </c:pt>
                <c:pt idx="70047">
                  <c:v>-55.317499999999995</c:v>
                </c:pt>
                <c:pt idx="70048">
                  <c:v>-54.438400000000001</c:v>
                </c:pt>
                <c:pt idx="70049">
                  <c:v>-53.550400000000003</c:v>
                </c:pt>
                <c:pt idx="70050">
                  <c:v>-52.653300000000002</c:v>
                </c:pt>
                <c:pt idx="70051">
                  <c:v>-51.747500000000002</c:v>
                </c:pt>
                <c:pt idx="70052">
                  <c:v>-50.832700000000003</c:v>
                </c:pt>
                <c:pt idx="70053">
                  <c:v>-49.909400000000005</c:v>
                </c:pt>
                <c:pt idx="70054">
                  <c:v>-48.977400000000003</c:v>
                </c:pt>
                <c:pt idx="70055">
                  <c:v>-48.036800000000007</c:v>
                </c:pt>
                <c:pt idx="70056">
                  <c:v>-47.087899999999998</c:v>
                </c:pt>
                <c:pt idx="70057">
                  <c:v>-46.130500000000012</c:v>
                </c:pt>
                <c:pt idx="70058">
                  <c:v>-45.164900000000003</c:v>
                </c:pt>
                <c:pt idx="70059">
                  <c:v>-44.191100000000013</c:v>
                </c:pt>
                <c:pt idx="70060">
                  <c:v>-43.209100000000028</c:v>
                </c:pt>
                <c:pt idx="70061">
                  <c:v>-42.219200000000001</c:v>
                </c:pt>
                <c:pt idx="70062">
                  <c:v>-41.221300000000028</c:v>
                </c:pt>
                <c:pt idx="70063">
                  <c:v>-40.215600000000002</c:v>
                </c:pt>
                <c:pt idx="70064">
                  <c:v>-39.20210000000003</c:v>
                </c:pt>
                <c:pt idx="70065">
                  <c:v>-38.180900000000001</c:v>
                </c:pt>
                <c:pt idx="70066">
                  <c:v>-37.152300000000011</c:v>
                </c:pt>
                <c:pt idx="70067">
                  <c:v>-36.116100000000003</c:v>
                </c:pt>
                <c:pt idx="70068">
                  <c:v>-35.072400000000002</c:v>
                </c:pt>
                <c:pt idx="70069">
                  <c:v>-34.021500000000003</c:v>
                </c:pt>
                <c:pt idx="70070">
                  <c:v>-32.9634</c:v>
                </c:pt>
                <c:pt idx="70071">
                  <c:v>-31.898299999999981</c:v>
                </c:pt>
                <c:pt idx="70072">
                  <c:v>-30.826000000000001</c:v>
                </c:pt>
                <c:pt idx="70073">
                  <c:v>-29.7468</c:v>
                </c:pt>
                <c:pt idx="70074">
                  <c:v>-28.660799999999977</c:v>
                </c:pt>
                <c:pt idx="70075">
                  <c:v>-27.567999999999987</c:v>
                </c:pt>
                <c:pt idx="70076">
                  <c:v>-26.468599999999967</c:v>
                </c:pt>
                <c:pt idx="70077">
                  <c:v>-25.362599999999979</c:v>
                </c:pt>
                <c:pt idx="70078">
                  <c:v>-24.2502</c:v>
                </c:pt>
                <c:pt idx="70079">
                  <c:v>-23.131300000000014</c:v>
                </c:pt>
                <c:pt idx="70080">
                  <c:v>-22.0063</c:v>
                </c:pt>
                <c:pt idx="70081">
                  <c:v>-20.8751</c:v>
                </c:pt>
                <c:pt idx="70082">
                  <c:v>-19.7377</c:v>
                </c:pt>
                <c:pt idx="70083">
                  <c:v>-18.5943</c:v>
                </c:pt>
                <c:pt idx="70084">
                  <c:v>-17.445099999999982</c:v>
                </c:pt>
                <c:pt idx="70085">
                  <c:v>-16.290099999999981</c:v>
                </c:pt>
                <c:pt idx="70086">
                  <c:v>-15.1294</c:v>
                </c:pt>
                <c:pt idx="70087">
                  <c:v>-13.963100000000004</c:v>
                </c:pt>
                <c:pt idx="70088">
                  <c:v>-12.7913</c:v>
                </c:pt>
                <c:pt idx="70089">
                  <c:v>-11.614100000000001</c:v>
                </c:pt>
                <c:pt idx="70090">
                  <c:v>-10.4316</c:v>
                </c:pt>
                <c:pt idx="70091">
                  <c:v>-9.2438000000000002</c:v>
                </c:pt>
                <c:pt idx="70092">
                  <c:v>-8.0509900000000005</c:v>
                </c:pt>
                <c:pt idx="70093">
                  <c:v>-6.8531399999999962</c:v>
                </c:pt>
                <c:pt idx="70094">
                  <c:v>-5.6503699999999997</c:v>
                </c:pt>
                <c:pt idx="70095">
                  <c:v>-4.4428200000000002</c:v>
                </c:pt>
                <c:pt idx="70096">
                  <c:v>-3.2303999999999999</c:v>
                </c:pt>
                <c:pt idx="70097">
                  <c:v>-2.0135399999999999</c:v>
                </c:pt>
                <c:pt idx="70098">
                  <c:v>-0.79203800000000002</c:v>
                </c:pt>
                <c:pt idx="70099">
                  <c:v>0.43383200000000022</c:v>
                </c:pt>
                <c:pt idx="70100">
                  <c:v>1.6640200000000001</c:v>
                </c:pt>
                <c:pt idx="70101">
                  <c:v>2.8984399999999981</c:v>
                </c:pt>
                <c:pt idx="70102">
                  <c:v>4.1370699999999996</c:v>
                </c:pt>
                <c:pt idx="70103">
                  <c:v>5.3796300000000024</c:v>
                </c:pt>
                <c:pt idx="70104">
                  <c:v>6.6261199999999958</c:v>
                </c:pt>
                <c:pt idx="70105">
                  <c:v>7.8764799999999999</c:v>
                </c:pt>
                <c:pt idx="70106">
                  <c:v>9.13063</c:v>
                </c:pt>
                <c:pt idx="70107">
                  <c:v>10.388300000000001</c:v>
                </c:pt>
                <c:pt idx="70108">
                  <c:v>11.6496</c:v>
                </c:pt>
                <c:pt idx="70109">
                  <c:v>12.914300000000001</c:v>
                </c:pt>
                <c:pt idx="70110">
                  <c:v>14.182400000000007</c:v>
                </c:pt>
                <c:pt idx="70111">
                  <c:v>15.453700000000007</c:v>
                </c:pt>
                <c:pt idx="70112">
                  <c:v>16.72819999999998</c:v>
                </c:pt>
                <c:pt idx="70113">
                  <c:v>18.00569999999998</c:v>
                </c:pt>
                <c:pt idx="70114">
                  <c:v>19.28619999999998</c:v>
                </c:pt>
                <c:pt idx="70115">
                  <c:v>20.56949999999998</c:v>
                </c:pt>
                <c:pt idx="70116">
                  <c:v>21.855599999999981</c:v>
                </c:pt>
                <c:pt idx="70117">
                  <c:v>23.144400000000001</c:v>
                </c:pt>
                <c:pt idx="70118">
                  <c:v>24.435699999999979</c:v>
                </c:pt>
                <c:pt idx="70119">
                  <c:v>25.729399999999977</c:v>
                </c:pt>
                <c:pt idx="70120">
                  <c:v>27.025599999999979</c:v>
                </c:pt>
                <c:pt idx="70121">
                  <c:v>28.324000000000005</c:v>
                </c:pt>
                <c:pt idx="70122">
                  <c:v>29.624600000000001</c:v>
                </c:pt>
                <c:pt idx="70123">
                  <c:v>30.927299999999981</c:v>
                </c:pt>
                <c:pt idx="70124">
                  <c:v>32.232000000000028</c:v>
                </c:pt>
                <c:pt idx="70125">
                  <c:v>33.538600000000002</c:v>
                </c:pt>
                <c:pt idx="70126">
                  <c:v>34.847000000000001</c:v>
                </c:pt>
                <c:pt idx="70127">
                  <c:v>36.1571</c:v>
                </c:pt>
                <c:pt idx="70128">
                  <c:v>37.468800000000002</c:v>
                </c:pt>
                <c:pt idx="70129">
                  <c:v>38.782100000000028</c:v>
                </c:pt>
                <c:pt idx="70130">
                  <c:v>40.096700000000013</c:v>
                </c:pt>
                <c:pt idx="70131">
                  <c:v>41.412700000000001</c:v>
                </c:pt>
                <c:pt idx="70132">
                  <c:v>42.730000000000011</c:v>
                </c:pt>
                <c:pt idx="70133">
                  <c:v>44.048400000000001</c:v>
                </c:pt>
                <c:pt idx="70134">
                  <c:v>45.367899999999999</c:v>
                </c:pt>
                <c:pt idx="70135">
                  <c:v>46.688300000000012</c:v>
                </c:pt>
                <c:pt idx="70136">
                  <c:v>48.009600000000006</c:v>
                </c:pt>
                <c:pt idx="70137">
                  <c:v>49.331699999999998</c:v>
                </c:pt>
                <c:pt idx="70138">
                  <c:v>50.654400000000003</c:v>
                </c:pt>
                <c:pt idx="70139">
                  <c:v>51.977899999999998</c:v>
                </c:pt>
                <c:pt idx="70140">
                  <c:v>53.301799999999993</c:v>
                </c:pt>
                <c:pt idx="70141">
                  <c:v>54.626100000000029</c:v>
                </c:pt>
                <c:pt idx="70142">
                  <c:v>55.950899999999997</c:v>
                </c:pt>
                <c:pt idx="70143">
                  <c:v>57.275800000000011</c:v>
                </c:pt>
                <c:pt idx="70144">
                  <c:v>58.600900000000003</c:v>
                </c:pt>
                <c:pt idx="70145">
                  <c:v>59.926200000000001</c:v>
                </c:pt>
                <c:pt idx="70146">
                  <c:v>61.251300000000001</c:v>
                </c:pt>
                <c:pt idx="70147">
                  <c:v>62.576500000000003</c:v>
                </c:pt>
                <c:pt idx="70148">
                  <c:v>63.901400000000002</c:v>
                </c:pt>
                <c:pt idx="70149">
                  <c:v>65.226100000000002</c:v>
                </c:pt>
                <c:pt idx="70150">
                  <c:v>66.550399999999982</c:v>
                </c:pt>
                <c:pt idx="70151">
                  <c:v>67.87439999999998</c:v>
                </c:pt>
                <c:pt idx="70152">
                  <c:v>69.197800000000001</c:v>
                </c:pt>
                <c:pt idx="70153">
                  <c:v>70.520600000000002</c:v>
                </c:pt>
                <c:pt idx="70154">
                  <c:v>71.8429</c:v>
                </c:pt>
                <c:pt idx="70155">
                  <c:v>73.164299999999997</c:v>
                </c:pt>
                <c:pt idx="70156">
                  <c:v>74.484899999999996</c:v>
                </c:pt>
                <c:pt idx="70157">
                  <c:v>75.804599999999994</c:v>
                </c:pt>
                <c:pt idx="70158">
                  <c:v>77.123399999999947</c:v>
                </c:pt>
                <c:pt idx="70159">
                  <c:v>78.440900000000056</c:v>
                </c:pt>
                <c:pt idx="70160">
                  <c:v>79.757499999999993</c:v>
                </c:pt>
                <c:pt idx="70161">
                  <c:v>81.072799999999958</c:v>
                </c:pt>
                <c:pt idx="70162">
                  <c:v>82.386899999999983</c:v>
                </c:pt>
                <c:pt idx="70163">
                  <c:v>83.699399999999983</c:v>
                </c:pt>
                <c:pt idx="70164">
                  <c:v>85.0107</c:v>
                </c:pt>
                <c:pt idx="70165">
                  <c:v>86.320399999999978</c:v>
                </c:pt>
                <c:pt idx="70166">
                  <c:v>87.628599999999949</c:v>
                </c:pt>
                <c:pt idx="70167">
                  <c:v>88.934900000000027</c:v>
                </c:pt>
                <c:pt idx="70168">
                  <c:v>90.239599999999996</c:v>
                </c:pt>
                <c:pt idx="70169">
                  <c:v>91.542599999999993</c:v>
                </c:pt>
                <c:pt idx="70170">
                  <c:v>92.843700000000013</c:v>
                </c:pt>
                <c:pt idx="70171">
                  <c:v>94.142699999999991</c:v>
                </c:pt>
                <c:pt idx="70172">
                  <c:v>95.439800000000005</c:v>
                </c:pt>
                <c:pt idx="70173">
                  <c:v>96.734899999999996</c:v>
                </c:pt>
                <c:pt idx="70174">
                  <c:v>98.027799999999999</c:v>
                </c:pt>
                <c:pt idx="70175">
                  <c:v>99.318399999999983</c:v>
                </c:pt>
                <c:pt idx="70176">
                  <c:v>100.607</c:v>
                </c:pt>
                <c:pt idx="70177">
                  <c:v>101.893</c:v>
                </c:pt>
                <c:pt idx="70178">
                  <c:v>103.17700000000001</c:v>
                </c:pt>
                <c:pt idx="70179">
                  <c:v>104.458</c:v>
                </c:pt>
                <c:pt idx="70180">
                  <c:v>105.736</c:v>
                </c:pt>
                <c:pt idx="70181">
                  <c:v>107.01300000000002</c:v>
                </c:pt>
                <c:pt idx="70182">
                  <c:v>108.286</c:v>
                </c:pt>
                <c:pt idx="70183">
                  <c:v>109.557</c:v>
                </c:pt>
                <c:pt idx="70184">
                  <c:v>110.82499999999999</c:v>
                </c:pt>
                <c:pt idx="70185">
                  <c:v>112.09</c:v>
                </c:pt>
                <c:pt idx="70186">
                  <c:v>113.35199999999999</c:v>
                </c:pt>
                <c:pt idx="70187">
                  <c:v>114.61199999999999</c:v>
                </c:pt>
                <c:pt idx="70188">
                  <c:v>115.86799999999999</c:v>
                </c:pt>
                <c:pt idx="70189">
                  <c:v>117.121</c:v>
                </c:pt>
                <c:pt idx="70190">
                  <c:v>118.371</c:v>
                </c:pt>
                <c:pt idx="70191">
                  <c:v>119.61799999999999</c:v>
                </c:pt>
                <c:pt idx="70192">
                  <c:v>120.86199999999999</c:v>
                </c:pt>
                <c:pt idx="70193">
                  <c:v>122.10299999999998</c:v>
                </c:pt>
                <c:pt idx="70194">
                  <c:v>123.34</c:v>
                </c:pt>
                <c:pt idx="70195">
                  <c:v>124.574</c:v>
                </c:pt>
                <c:pt idx="70196">
                  <c:v>125.804</c:v>
                </c:pt>
                <c:pt idx="70197">
                  <c:v>127.032</c:v>
                </c:pt>
                <c:pt idx="70198">
                  <c:v>128.255</c:v>
                </c:pt>
                <c:pt idx="70199">
                  <c:v>129.47499999999999</c:v>
                </c:pt>
                <c:pt idx="70200">
                  <c:v>130.69200000000001</c:v>
                </c:pt>
                <c:pt idx="70201">
                  <c:v>131.904</c:v>
                </c:pt>
                <c:pt idx="70202">
                  <c:v>133.11399999999998</c:v>
                </c:pt>
                <c:pt idx="70203">
                  <c:v>134.31900000000002</c:v>
                </c:pt>
                <c:pt idx="70204">
                  <c:v>135.52100000000004</c:v>
                </c:pt>
                <c:pt idx="70205">
                  <c:v>136.71799999999999</c:v>
                </c:pt>
                <c:pt idx="70206">
                  <c:v>137.91200000000001</c:v>
                </c:pt>
                <c:pt idx="70207">
                  <c:v>139.10300000000001</c:v>
                </c:pt>
                <c:pt idx="70208">
                  <c:v>140.28900000000002</c:v>
                </c:pt>
                <c:pt idx="70209">
                  <c:v>141.471</c:v>
                </c:pt>
                <c:pt idx="70210">
                  <c:v>142.64899999999997</c:v>
                </c:pt>
                <c:pt idx="70211">
                  <c:v>143.82300000000001</c:v>
                </c:pt>
                <c:pt idx="70212">
                  <c:v>144.994</c:v>
                </c:pt>
                <c:pt idx="70213">
                  <c:v>146.16</c:v>
                </c:pt>
                <c:pt idx="70214">
                  <c:v>147.32200000000012</c:v>
                </c:pt>
                <c:pt idx="70215">
                  <c:v>148.47900000000001</c:v>
                </c:pt>
                <c:pt idx="70216">
                  <c:v>149.63300000000001</c:v>
                </c:pt>
                <c:pt idx="70217">
                  <c:v>150.78200000000001</c:v>
                </c:pt>
                <c:pt idx="70218">
                  <c:v>151.92800000000011</c:v>
                </c:pt>
                <c:pt idx="70219">
                  <c:v>153.06800000000001</c:v>
                </c:pt>
                <c:pt idx="70220">
                  <c:v>154.20499999999998</c:v>
                </c:pt>
                <c:pt idx="70221">
                  <c:v>155.33700000000007</c:v>
                </c:pt>
                <c:pt idx="70222">
                  <c:v>156.465</c:v>
                </c:pt>
                <c:pt idx="70223">
                  <c:v>157.58800000000011</c:v>
                </c:pt>
                <c:pt idx="70224">
                  <c:v>158.70699999999999</c:v>
                </c:pt>
                <c:pt idx="70225">
                  <c:v>159.82200000000012</c:v>
                </c:pt>
                <c:pt idx="70226">
                  <c:v>160.93200000000004</c:v>
                </c:pt>
                <c:pt idx="70227">
                  <c:v>162.03800000000001</c:v>
                </c:pt>
                <c:pt idx="70228">
                  <c:v>163.13900000000001</c:v>
                </c:pt>
                <c:pt idx="70229">
                  <c:v>164.23599999999999</c:v>
                </c:pt>
                <c:pt idx="70230">
                  <c:v>165.32800000000012</c:v>
                </c:pt>
                <c:pt idx="70231">
                  <c:v>166.41499999999999</c:v>
                </c:pt>
                <c:pt idx="70232">
                  <c:v>167.4980000000001</c:v>
                </c:pt>
                <c:pt idx="70233">
                  <c:v>168.577</c:v>
                </c:pt>
                <c:pt idx="70234">
                  <c:v>169.65100000000001</c:v>
                </c:pt>
                <c:pt idx="70235">
                  <c:v>170.72</c:v>
                </c:pt>
                <c:pt idx="70236">
                  <c:v>171.78399999999999</c:v>
                </c:pt>
                <c:pt idx="70237">
                  <c:v>172.84399999999999</c:v>
                </c:pt>
                <c:pt idx="70238">
                  <c:v>173.9</c:v>
                </c:pt>
                <c:pt idx="70239">
                  <c:v>174.95000000000007</c:v>
                </c:pt>
                <c:pt idx="70240">
                  <c:v>175.99600000000001</c:v>
                </c:pt>
                <c:pt idx="70241">
                  <c:v>177.03700000000001</c:v>
                </c:pt>
                <c:pt idx="70242">
                  <c:v>178.07399999999998</c:v>
                </c:pt>
                <c:pt idx="70243">
                  <c:v>179.10599999999999</c:v>
                </c:pt>
                <c:pt idx="70244">
                  <c:v>180.13300000000001</c:v>
                </c:pt>
                <c:pt idx="70245">
                  <c:v>181.155</c:v>
                </c:pt>
                <c:pt idx="70246">
                  <c:v>182.172</c:v>
                </c:pt>
                <c:pt idx="70247">
                  <c:v>183.185</c:v>
                </c:pt>
                <c:pt idx="70248">
                  <c:v>184.19300000000001</c:v>
                </c:pt>
                <c:pt idx="70249">
                  <c:v>185.197</c:v>
                </c:pt>
                <c:pt idx="70250">
                  <c:v>186.19499999999999</c:v>
                </c:pt>
                <c:pt idx="70251">
                  <c:v>187.18900000000002</c:v>
                </c:pt>
                <c:pt idx="70252">
                  <c:v>188.178</c:v>
                </c:pt>
                <c:pt idx="70253">
                  <c:v>189.16200000000001</c:v>
                </c:pt>
                <c:pt idx="70254">
                  <c:v>190.142</c:v>
                </c:pt>
                <c:pt idx="70255">
                  <c:v>191.11699999999999</c:v>
                </c:pt>
                <c:pt idx="70256">
                  <c:v>192.08700000000007</c:v>
                </c:pt>
                <c:pt idx="70257">
                  <c:v>193.05200000000011</c:v>
                </c:pt>
                <c:pt idx="70258">
                  <c:v>194.012</c:v>
                </c:pt>
                <c:pt idx="70259">
                  <c:v>194.96800000000007</c:v>
                </c:pt>
                <c:pt idx="70260">
                  <c:v>195.91900000000001</c:v>
                </c:pt>
                <c:pt idx="70261">
                  <c:v>196.86500000000001</c:v>
                </c:pt>
                <c:pt idx="70262">
                  <c:v>197.80600000000001</c:v>
                </c:pt>
                <c:pt idx="70263">
                  <c:v>198.74299999999999</c:v>
                </c:pt>
                <c:pt idx="70264">
                  <c:v>199.67499999999998</c:v>
                </c:pt>
                <c:pt idx="70265">
                  <c:v>200.602</c:v>
                </c:pt>
                <c:pt idx="70266">
                  <c:v>201.524</c:v>
                </c:pt>
                <c:pt idx="70267">
                  <c:v>202.44200000000001</c:v>
                </c:pt>
                <c:pt idx="70268">
                  <c:v>203.3550000000001</c:v>
                </c:pt>
                <c:pt idx="70269">
                  <c:v>204.26300000000001</c:v>
                </c:pt>
                <c:pt idx="70270">
                  <c:v>205.167</c:v>
                </c:pt>
                <c:pt idx="70271">
                  <c:v>206.066</c:v>
                </c:pt>
                <c:pt idx="70272">
                  <c:v>206.96</c:v>
                </c:pt>
                <c:pt idx="70273">
                  <c:v>207.84900000000002</c:v>
                </c:pt>
                <c:pt idx="70274">
                  <c:v>208.73399999999998</c:v>
                </c:pt>
                <c:pt idx="70275">
                  <c:v>209.61399999999998</c:v>
                </c:pt>
                <c:pt idx="70276">
                  <c:v>210.49</c:v>
                </c:pt>
                <c:pt idx="70277">
                  <c:v>211.36</c:v>
                </c:pt>
                <c:pt idx="70278">
                  <c:v>212.226</c:v>
                </c:pt>
                <c:pt idx="70279">
                  <c:v>213.08800000000011</c:v>
                </c:pt>
                <c:pt idx="70280">
                  <c:v>213.94499999999999</c:v>
                </c:pt>
                <c:pt idx="70281">
                  <c:v>214.797</c:v>
                </c:pt>
                <c:pt idx="70282">
                  <c:v>215.64499999999998</c:v>
                </c:pt>
                <c:pt idx="70283">
                  <c:v>216.48800000000011</c:v>
                </c:pt>
                <c:pt idx="70284">
                  <c:v>217.32700000000011</c:v>
                </c:pt>
                <c:pt idx="70285">
                  <c:v>218.161</c:v>
                </c:pt>
                <c:pt idx="70286">
                  <c:v>218.99100000000001</c:v>
                </c:pt>
                <c:pt idx="70287">
                  <c:v>219.816</c:v>
                </c:pt>
                <c:pt idx="70288">
                  <c:v>220.637</c:v>
                </c:pt>
                <c:pt idx="70289">
                  <c:v>221.453</c:v>
                </c:pt>
                <c:pt idx="70290">
                  <c:v>222.26399999999998</c:v>
                </c:pt>
                <c:pt idx="70291">
                  <c:v>223.072</c:v>
                </c:pt>
                <c:pt idx="70292">
                  <c:v>223.874</c:v>
                </c:pt>
                <c:pt idx="70293">
                  <c:v>224.67299999999997</c:v>
                </c:pt>
                <c:pt idx="70294">
                  <c:v>225.46700000000001</c:v>
                </c:pt>
                <c:pt idx="70295">
                  <c:v>226.256</c:v>
                </c:pt>
                <c:pt idx="70296">
                  <c:v>227.042</c:v>
                </c:pt>
                <c:pt idx="70297">
                  <c:v>227.82200000000012</c:v>
                </c:pt>
                <c:pt idx="70298">
                  <c:v>228.59900000000002</c:v>
                </c:pt>
                <c:pt idx="70299">
                  <c:v>229.37100000000001</c:v>
                </c:pt>
                <c:pt idx="70300">
                  <c:v>230.13900000000001</c:v>
                </c:pt>
                <c:pt idx="70301">
                  <c:v>230.90300000000002</c:v>
                </c:pt>
                <c:pt idx="70302">
                  <c:v>231.66200000000001</c:v>
                </c:pt>
                <c:pt idx="70303">
                  <c:v>232.417</c:v>
                </c:pt>
                <c:pt idx="70304">
                  <c:v>233.16800000000001</c:v>
                </c:pt>
                <c:pt idx="70305">
                  <c:v>233.91499999999999</c:v>
                </c:pt>
                <c:pt idx="70306">
                  <c:v>234.65800000000004</c:v>
                </c:pt>
                <c:pt idx="70307">
                  <c:v>235.39600000000004</c:v>
                </c:pt>
                <c:pt idx="70308">
                  <c:v>236.13</c:v>
                </c:pt>
                <c:pt idx="70309">
                  <c:v>236.8610000000001</c:v>
                </c:pt>
                <c:pt idx="70310">
                  <c:v>237.58700000000007</c:v>
                </c:pt>
                <c:pt idx="70311">
                  <c:v>238.30800000000011</c:v>
                </c:pt>
                <c:pt idx="70312">
                  <c:v>239.02600000000001</c:v>
                </c:pt>
                <c:pt idx="70313">
                  <c:v>239.73999999999998</c:v>
                </c:pt>
                <c:pt idx="70314">
                  <c:v>240.45000000000007</c:v>
                </c:pt>
                <c:pt idx="70315">
                  <c:v>241.15600000000001</c:v>
                </c:pt>
                <c:pt idx="70316">
                  <c:v>241.85700000000011</c:v>
                </c:pt>
                <c:pt idx="70317">
                  <c:v>242.55500000000001</c:v>
                </c:pt>
                <c:pt idx="70318">
                  <c:v>243.24899999999997</c:v>
                </c:pt>
                <c:pt idx="70319">
                  <c:v>243.93900000000002</c:v>
                </c:pt>
                <c:pt idx="70320">
                  <c:v>244.625</c:v>
                </c:pt>
                <c:pt idx="70321">
                  <c:v>245.30700000000004</c:v>
                </c:pt>
                <c:pt idx="70322">
                  <c:v>245.98500000000001</c:v>
                </c:pt>
                <c:pt idx="70323">
                  <c:v>246.66</c:v>
                </c:pt>
                <c:pt idx="70324">
                  <c:v>247.33</c:v>
                </c:pt>
                <c:pt idx="70325">
                  <c:v>247.99700000000001</c:v>
                </c:pt>
                <c:pt idx="70326">
                  <c:v>248.66</c:v>
                </c:pt>
                <c:pt idx="70327">
                  <c:v>249.31900000000002</c:v>
                </c:pt>
                <c:pt idx="70328">
                  <c:v>249.97399999999999</c:v>
                </c:pt>
                <c:pt idx="70329">
                  <c:v>250.625</c:v>
                </c:pt>
                <c:pt idx="70330">
                  <c:v>251.27299999999997</c:v>
                </c:pt>
                <c:pt idx="70331">
                  <c:v>251.917</c:v>
                </c:pt>
                <c:pt idx="70332">
                  <c:v>252.55800000000011</c:v>
                </c:pt>
                <c:pt idx="70333">
                  <c:v>253.19399999999999</c:v>
                </c:pt>
                <c:pt idx="70334">
                  <c:v>253.82700000000011</c:v>
                </c:pt>
                <c:pt idx="70335">
                  <c:v>254.45700000000011</c:v>
                </c:pt>
                <c:pt idx="70336">
                  <c:v>255.08200000000011</c:v>
                </c:pt>
                <c:pt idx="70337">
                  <c:v>255.70399999999998</c:v>
                </c:pt>
                <c:pt idx="70338">
                  <c:v>256.32299999999975</c:v>
                </c:pt>
                <c:pt idx="70339">
                  <c:v>256.93799999999965</c:v>
                </c:pt>
                <c:pt idx="70340">
                  <c:v>257.54899999999975</c:v>
                </c:pt>
                <c:pt idx="70341">
                  <c:v>258.15699999999993</c:v>
                </c:pt>
                <c:pt idx="70342">
                  <c:v>258.7609999999998</c:v>
                </c:pt>
                <c:pt idx="70343">
                  <c:v>259.36099999999999</c:v>
                </c:pt>
                <c:pt idx="70344">
                  <c:v>259.95800000000003</c:v>
                </c:pt>
                <c:pt idx="70345">
                  <c:v>260.55200000000002</c:v>
                </c:pt>
                <c:pt idx="70346">
                  <c:v>261.14200000000022</c:v>
                </c:pt>
                <c:pt idx="70347">
                  <c:v>261.72899999999959</c:v>
                </c:pt>
                <c:pt idx="70348">
                  <c:v>262.31200000000001</c:v>
                </c:pt>
                <c:pt idx="70349">
                  <c:v>262.89099999999979</c:v>
                </c:pt>
                <c:pt idx="70350">
                  <c:v>263.46699999999959</c:v>
                </c:pt>
                <c:pt idx="70351">
                  <c:v>264.04000000000002</c:v>
                </c:pt>
                <c:pt idx="70352">
                  <c:v>264.60899999999975</c:v>
                </c:pt>
                <c:pt idx="70353">
                  <c:v>265.17500000000001</c:v>
                </c:pt>
                <c:pt idx="70354">
                  <c:v>265.73799999999977</c:v>
                </c:pt>
                <c:pt idx="70355">
                  <c:v>266.29700000000003</c:v>
                </c:pt>
                <c:pt idx="70356">
                  <c:v>266.85300000000001</c:v>
                </c:pt>
                <c:pt idx="70357">
                  <c:v>267.40499999999975</c:v>
                </c:pt>
                <c:pt idx="70358">
                  <c:v>267.95400000000001</c:v>
                </c:pt>
                <c:pt idx="70359">
                  <c:v>268.49899999999963</c:v>
                </c:pt>
                <c:pt idx="70360">
                  <c:v>269.041</c:v>
                </c:pt>
                <c:pt idx="70361">
                  <c:v>269.58</c:v>
                </c:pt>
                <c:pt idx="70362">
                  <c:v>270.11599999999999</c:v>
                </c:pt>
                <c:pt idx="70363">
                  <c:v>270.64800000000002</c:v>
                </c:pt>
                <c:pt idx="70364">
                  <c:v>271.17700000000002</c:v>
                </c:pt>
                <c:pt idx="70365">
                  <c:v>271.702</c:v>
                </c:pt>
                <c:pt idx="70366">
                  <c:v>272.22399999999965</c:v>
                </c:pt>
                <c:pt idx="70367">
                  <c:v>272.74299999999999</c:v>
                </c:pt>
                <c:pt idx="70368">
                  <c:v>273.25900000000001</c:v>
                </c:pt>
                <c:pt idx="70369">
                  <c:v>273.77099999999979</c:v>
                </c:pt>
                <c:pt idx="70370">
                  <c:v>274.27999999999975</c:v>
                </c:pt>
                <c:pt idx="70371">
                  <c:v>274.78500000000003</c:v>
                </c:pt>
                <c:pt idx="70372">
                  <c:v>275.28699999999958</c:v>
                </c:pt>
                <c:pt idx="70373">
                  <c:v>275.78599999999977</c:v>
                </c:pt>
                <c:pt idx="70374">
                  <c:v>276.28199999999958</c:v>
                </c:pt>
                <c:pt idx="70375">
                  <c:v>276.774</c:v>
                </c:pt>
                <c:pt idx="70376">
                  <c:v>277.26299999999975</c:v>
                </c:pt>
                <c:pt idx="70377">
                  <c:v>277.74900000000002</c:v>
                </c:pt>
                <c:pt idx="70378">
                  <c:v>278.23099999999965</c:v>
                </c:pt>
                <c:pt idx="70379">
                  <c:v>278.70999999999975</c:v>
                </c:pt>
                <c:pt idx="70380">
                  <c:v>279.185</c:v>
                </c:pt>
                <c:pt idx="70381">
                  <c:v>279.65800000000002</c:v>
                </c:pt>
                <c:pt idx="70382">
                  <c:v>280.12700000000001</c:v>
                </c:pt>
                <c:pt idx="70383">
                  <c:v>280.59199999999959</c:v>
                </c:pt>
                <c:pt idx="70384">
                  <c:v>281.05399999999975</c:v>
                </c:pt>
                <c:pt idx="70385">
                  <c:v>281.51299999999975</c:v>
                </c:pt>
                <c:pt idx="70386">
                  <c:v>281.96899999999965</c:v>
                </c:pt>
                <c:pt idx="70387">
                  <c:v>282.42099999999965</c:v>
                </c:pt>
                <c:pt idx="70388">
                  <c:v>282.87</c:v>
                </c:pt>
                <c:pt idx="70389">
                  <c:v>283.315</c:v>
                </c:pt>
                <c:pt idx="70390">
                  <c:v>283.75700000000001</c:v>
                </c:pt>
                <c:pt idx="70391">
                  <c:v>284.19600000000003</c:v>
                </c:pt>
                <c:pt idx="70392">
                  <c:v>284.63099999999974</c:v>
                </c:pt>
                <c:pt idx="70393">
                  <c:v>285.06299999999999</c:v>
                </c:pt>
                <c:pt idx="70394">
                  <c:v>285.49099999999964</c:v>
                </c:pt>
                <c:pt idx="70395">
                  <c:v>285.91599999999966</c:v>
                </c:pt>
                <c:pt idx="70396">
                  <c:v>286.33699999999965</c:v>
                </c:pt>
                <c:pt idx="70397">
                  <c:v>286.755</c:v>
                </c:pt>
                <c:pt idx="70398">
                  <c:v>287.16899999999993</c:v>
                </c:pt>
                <c:pt idx="70399">
                  <c:v>287.58</c:v>
                </c:pt>
                <c:pt idx="70400">
                  <c:v>287.98799999999977</c:v>
                </c:pt>
                <c:pt idx="70401">
                  <c:v>288.39099999999979</c:v>
                </c:pt>
                <c:pt idx="70402">
                  <c:v>288.79199999999958</c:v>
                </c:pt>
                <c:pt idx="70403">
                  <c:v>289.18799999999999</c:v>
                </c:pt>
                <c:pt idx="70404">
                  <c:v>289.58099999999979</c:v>
                </c:pt>
                <c:pt idx="70405">
                  <c:v>289.97099999999978</c:v>
                </c:pt>
                <c:pt idx="70406">
                  <c:v>290.35700000000008</c:v>
                </c:pt>
                <c:pt idx="70407">
                  <c:v>290.73899999999958</c:v>
                </c:pt>
                <c:pt idx="70408">
                  <c:v>291.11700000000002</c:v>
                </c:pt>
                <c:pt idx="70409">
                  <c:v>291.49199999999962</c:v>
                </c:pt>
                <c:pt idx="70410">
                  <c:v>291.863</c:v>
                </c:pt>
                <c:pt idx="70411">
                  <c:v>292.23099999999965</c:v>
                </c:pt>
                <c:pt idx="70412">
                  <c:v>292.59399999999965</c:v>
                </c:pt>
                <c:pt idx="70413">
                  <c:v>292.95400000000001</c:v>
                </c:pt>
                <c:pt idx="70414">
                  <c:v>293.31</c:v>
                </c:pt>
                <c:pt idx="70415">
                  <c:v>293.66199999999975</c:v>
                </c:pt>
                <c:pt idx="70416">
                  <c:v>294.0109999999998</c:v>
                </c:pt>
                <c:pt idx="70417">
                  <c:v>294.35500000000002</c:v>
                </c:pt>
                <c:pt idx="70418">
                  <c:v>294.69499999999999</c:v>
                </c:pt>
                <c:pt idx="70419">
                  <c:v>295.03199999999958</c:v>
                </c:pt>
                <c:pt idx="70420">
                  <c:v>295.36500000000001</c:v>
                </c:pt>
                <c:pt idx="70421">
                  <c:v>295.69299999999993</c:v>
                </c:pt>
                <c:pt idx="70422">
                  <c:v>296.01799999999974</c:v>
                </c:pt>
                <c:pt idx="70423">
                  <c:v>296.339</c:v>
                </c:pt>
                <c:pt idx="70424">
                  <c:v>296.65499999999997</c:v>
                </c:pt>
                <c:pt idx="70425">
                  <c:v>296.96699999999959</c:v>
                </c:pt>
                <c:pt idx="70426">
                  <c:v>297.27599999999978</c:v>
                </c:pt>
                <c:pt idx="70427">
                  <c:v>297.58</c:v>
                </c:pt>
                <c:pt idx="70428">
                  <c:v>297.88</c:v>
                </c:pt>
                <c:pt idx="70429">
                  <c:v>298.17500000000001</c:v>
                </c:pt>
                <c:pt idx="70430">
                  <c:v>298.46699999999959</c:v>
                </c:pt>
                <c:pt idx="70431">
                  <c:v>298.75400000000002</c:v>
                </c:pt>
                <c:pt idx="70432">
                  <c:v>299.03599999999977</c:v>
                </c:pt>
                <c:pt idx="70433">
                  <c:v>299.315</c:v>
                </c:pt>
                <c:pt idx="70434">
                  <c:v>299.589</c:v>
                </c:pt>
                <c:pt idx="70435">
                  <c:v>299.858</c:v>
                </c:pt>
                <c:pt idx="70436">
                  <c:v>300.12299999999999</c:v>
                </c:pt>
                <c:pt idx="70437">
                  <c:v>300.38400000000001</c:v>
                </c:pt>
                <c:pt idx="70438">
                  <c:v>300.64000000000021</c:v>
                </c:pt>
                <c:pt idx="70439">
                  <c:v>300.89099999999979</c:v>
                </c:pt>
                <c:pt idx="70440">
                  <c:v>301.13799999999975</c:v>
                </c:pt>
                <c:pt idx="70441">
                  <c:v>301.38</c:v>
                </c:pt>
                <c:pt idx="70442">
                  <c:v>301.61799999999999</c:v>
                </c:pt>
                <c:pt idx="70443">
                  <c:v>301.85000000000002</c:v>
                </c:pt>
                <c:pt idx="70444">
                  <c:v>302.07799999999975</c:v>
                </c:pt>
                <c:pt idx="70445">
                  <c:v>302.30200000000002</c:v>
                </c:pt>
                <c:pt idx="70446">
                  <c:v>302.52</c:v>
                </c:pt>
                <c:pt idx="70447">
                  <c:v>302.73299999999978</c:v>
                </c:pt>
                <c:pt idx="70448">
                  <c:v>302.94200000000001</c:v>
                </c:pt>
                <c:pt idx="70449">
                  <c:v>303.14499999999998</c:v>
                </c:pt>
                <c:pt idx="70450">
                  <c:v>303.34399999999999</c:v>
                </c:pt>
                <c:pt idx="70451">
                  <c:v>303.53699999999958</c:v>
                </c:pt>
                <c:pt idx="70452">
                  <c:v>303.7249999999998</c:v>
                </c:pt>
                <c:pt idx="70453">
                  <c:v>303.90899999999965</c:v>
                </c:pt>
                <c:pt idx="70454">
                  <c:v>304.08699999999965</c:v>
                </c:pt>
                <c:pt idx="70455">
                  <c:v>304.25900000000001</c:v>
                </c:pt>
                <c:pt idx="70456">
                  <c:v>304.42699999999962</c:v>
                </c:pt>
                <c:pt idx="70457">
                  <c:v>304.589</c:v>
                </c:pt>
                <c:pt idx="70458">
                  <c:v>304.74599999999975</c:v>
                </c:pt>
                <c:pt idx="70459">
                  <c:v>304.8979999999998</c:v>
                </c:pt>
                <c:pt idx="70460">
                  <c:v>305.04399999999993</c:v>
                </c:pt>
                <c:pt idx="70461">
                  <c:v>305.18400000000008</c:v>
                </c:pt>
                <c:pt idx="70462">
                  <c:v>305.31900000000002</c:v>
                </c:pt>
                <c:pt idx="70463">
                  <c:v>305.44900000000001</c:v>
                </c:pt>
                <c:pt idx="70464">
                  <c:v>305.572</c:v>
                </c:pt>
                <c:pt idx="70465">
                  <c:v>305.69099999999975</c:v>
                </c:pt>
                <c:pt idx="70466">
                  <c:v>305.803</c:v>
                </c:pt>
                <c:pt idx="70467">
                  <c:v>305.91000000000003</c:v>
                </c:pt>
                <c:pt idx="70468">
                  <c:v>306.0109999999998</c:v>
                </c:pt>
                <c:pt idx="70469">
                  <c:v>306.10599999999999</c:v>
                </c:pt>
                <c:pt idx="70470">
                  <c:v>306.19499999999999</c:v>
                </c:pt>
                <c:pt idx="70471">
                  <c:v>306.27799999999979</c:v>
                </c:pt>
                <c:pt idx="70472">
                  <c:v>306.35599999999999</c:v>
                </c:pt>
                <c:pt idx="70473">
                  <c:v>306.42699999999962</c:v>
                </c:pt>
                <c:pt idx="70474">
                  <c:v>306.49199999999962</c:v>
                </c:pt>
                <c:pt idx="70475">
                  <c:v>306.55099999999999</c:v>
                </c:pt>
                <c:pt idx="70476">
                  <c:v>306.60399999999993</c:v>
                </c:pt>
                <c:pt idx="70477">
                  <c:v>306.65100000000001</c:v>
                </c:pt>
                <c:pt idx="70478">
                  <c:v>306.69099999999975</c:v>
                </c:pt>
                <c:pt idx="70479">
                  <c:v>306.7249999999998</c:v>
                </c:pt>
                <c:pt idx="70480">
                  <c:v>306.75299999999999</c:v>
                </c:pt>
                <c:pt idx="70481">
                  <c:v>306.77499999999975</c:v>
                </c:pt>
                <c:pt idx="70482">
                  <c:v>306.78999999999979</c:v>
                </c:pt>
                <c:pt idx="70483">
                  <c:v>306.79799999999977</c:v>
                </c:pt>
                <c:pt idx="70484">
                  <c:v>306.8</c:v>
                </c:pt>
                <c:pt idx="70485">
                  <c:v>306.79499999999979</c:v>
                </c:pt>
                <c:pt idx="70486">
                  <c:v>306.78399999999965</c:v>
                </c:pt>
                <c:pt idx="70487">
                  <c:v>306.76599999999979</c:v>
                </c:pt>
                <c:pt idx="70488">
                  <c:v>306.74200000000002</c:v>
                </c:pt>
                <c:pt idx="70489">
                  <c:v>306.70999999999975</c:v>
                </c:pt>
                <c:pt idx="70490">
                  <c:v>306.67200000000008</c:v>
                </c:pt>
                <c:pt idx="70491">
                  <c:v>306.62700000000001</c:v>
                </c:pt>
                <c:pt idx="70492">
                  <c:v>306.57499999999999</c:v>
                </c:pt>
                <c:pt idx="70493">
                  <c:v>306.51599999999979</c:v>
                </c:pt>
                <c:pt idx="70494">
                  <c:v>306.45</c:v>
                </c:pt>
                <c:pt idx="70495">
                  <c:v>306.37799999999999</c:v>
                </c:pt>
                <c:pt idx="70496">
                  <c:v>306.29799999999977</c:v>
                </c:pt>
                <c:pt idx="70497">
                  <c:v>306.21099999999979</c:v>
                </c:pt>
                <c:pt idx="70498">
                  <c:v>306.11599999999999</c:v>
                </c:pt>
                <c:pt idx="70499">
                  <c:v>306.01499999999999</c:v>
                </c:pt>
                <c:pt idx="70500">
                  <c:v>305.90599999999978</c:v>
                </c:pt>
                <c:pt idx="70501">
                  <c:v>305.78999999999979</c:v>
                </c:pt>
                <c:pt idx="70502">
                  <c:v>305.66699999999975</c:v>
                </c:pt>
                <c:pt idx="70503">
                  <c:v>305.53699999999958</c:v>
                </c:pt>
                <c:pt idx="70504">
                  <c:v>305.399</c:v>
                </c:pt>
                <c:pt idx="70505">
                  <c:v>305.25299999999999</c:v>
                </c:pt>
                <c:pt idx="70506">
                  <c:v>305.10000000000002</c:v>
                </c:pt>
                <c:pt idx="70507">
                  <c:v>304.94</c:v>
                </c:pt>
                <c:pt idx="70508">
                  <c:v>304.77199999999965</c:v>
                </c:pt>
                <c:pt idx="70509">
                  <c:v>304.59599999999978</c:v>
                </c:pt>
                <c:pt idx="70510">
                  <c:v>304.41299999999978</c:v>
                </c:pt>
                <c:pt idx="70511">
                  <c:v>304.22199999999958</c:v>
                </c:pt>
                <c:pt idx="70512">
                  <c:v>304.0229999999998</c:v>
                </c:pt>
                <c:pt idx="70513">
                  <c:v>303.81700000000001</c:v>
                </c:pt>
                <c:pt idx="70514">
                  <c:v>303.60199999999975</c:v>
                </c:pt>
                <c:pt idx="70515">
                  <c:v>303.38</c:v>
                </c:pt>
                <c:pt idx="70516">
                  <c:v>303.14999999999998</c:v>
                </c:pt>
                <c:pt idx="70517">
                  <c:v>302.91199999999958</c:v>
                </c:pt>
                <c:pt idx="70518">
                  <c:v>302.666</c:v>
                </c:pt>
                <c:pt idx="70519">
                  <c:v>302.41299999999978</c:v>
                </c:pt>
                <c:pt idx="70520">
                  <c:v>302.15100000000001</c:v>
                </c:pt>
                <c:pt idx="70521">
                  <c:v>301.88099999999974</c:v>
                </c:pt>
                <c:pt idx="70522">
                  <c:v>301.60300000000001</c:v>
                </c:pt>
                <c:pt idx="70523">
                  <c:v>301.31700000000001</c:v>
                </c:pt>
                <c:pt idx="70524">
                  <c:v>301.0229999999998</c:v>
                </c:pt>
                <c:pt idx="70525">
                  <c:v>300.72000000000003</c:v>
                </c:pt>
                <c:pt idx="70526">
                  <c:v>300.41000000000003</c:v>
                </c:pt>
                <c:pt idx="70527">
                  <c:v>300.09099999999978</c:v>
                </c:pt>
                <c:pt idx="70528">
                  <c:v>299.76400000000001</c:v>
                </c:pt>
                <c:pt idx="70529">
                  <c:v>299.42799999999966</c:v>
                </c:pt>
                <c:pt idx="70530">
                  <c:v>299.08499999999975</c:v>
                </c:pt>
                <c:pt idx="70531">
                  <c:v>298.73299999999978</c:v>
                </c:pt>
                <c:pt idx="70532">
                  <c:v>298.37200000000001</c:v>
                </c:pt>
                <c:pt idx="70533">
                  <c:v>298.00400000000002</c:v>
                </c:pt>
                <c:pt idx="70534">
                  <c:v>297.62599999999975</c:v>
                </c:pt>
                <c:pt idx="70535">
                  <c:v>297.24099999999999</c:v>
                </c:pt>
                <c:pt idx="70536">
                  <c:v>296.846</c:v>
                </c:pt>
                <c:pt idx="70537">
                  <c:v>296.44400000000002</c:v>
                </c:pt>
                <c:pt idx="70538">
                  <c:v>296.03299999999979</c:v>
                </c:pt>
                <c:pt idx="70539">
                  <c:v>295.613</c:v>
                </c:pt>
                <c:pt idx="70540">
                  <c:v>295.185</c:v>
                </c:pt>
                <c:pt idx="70541">
                  <c:v>294.74799999999999</c:v>
                </c:pt>
                <c:pt idx="70542">
                  <c:v>294.303</c:v>
                </c:pt>
                <c:pt idx="70543">
                  <c:v>293.84899999999999</c:v>
                </c:pt>
                <c:pt idx="70544">
                  <c:v>293.3859999999998</c:v>
                </c:pt>
                <c:pt idx="70545">
                  <c:v>292.91499999999979</c:v>
                </c:pt>
                <c:pt idx="70546">
                  <c:v>292.43499999999977</c:v>
                </c:pt>
                <c:pt idx="70547">
                  <c:v>291.94600000000003</c:v>
                </c:pt>
                <c:pt idx="70548">
                  <c:v>291.44900000000001</c:v>
                </c:pt>
                <c:pt idx="70549">
                  <c:v>290.94299999999993</c:v>
                </c:pt>
                <c:pt idx="70550">
                  <c:v>290.42899999999958</c:v>
                </c:pt>
                <c:pt idx="70551">
                  <c:v>289.90499999999975</c:v>
                </c:pt>
                <c:pt idx="70552">
                  <c:v>289.37299999999999</c:v>
                </c:pt>
                <c:pt idx="70553">
                  <c:v>288.83199999999965</c:v>
                </c:pt>
                <c:pt idx="70554">
                  <c:v>288.28299999999979</c:v>
                </c:pt>
                <c:pt idx="70555">
                  <c:v>287.72399999999965</c:v>
                </c:pt>
                <c:pt idx="70556">
                  <c:v>287.15699999999993</c:v>
                </c:pt>
                <c:pt idx="70557">
                  <c:v>286.58199999999965</c:v>
                </c:pt>
                <c:pt idx="70558">
                  <c:v>285.99699999999962</c:v>
                </c:pt>
                <c:pt idx="70559">
                  <c:v>285.404</c:v>
                </c:pt>
                <c:pt idx="70560">
                  <c:v>284.80200000000002</c:v>
                </c:pt>
                <c:pt idx="70561">
                  <c:v>284.19099999999975</c:v>
                </c:pt>
                <c:pt idx="70562">
                  <c:v>283.57100000000003</c:v>
                </c:pt>
                <c:pt idx="70563">
                  <c:v>282.94299999999993</c:v>
                </c:pt>
                <c:pt idx="70564">
                  <c:v>282.30599999999993</c:v>
                </c:pt>
                <c:pt idx="70565">
                  <c:v>281.66000000000008</c:v>
                </c:pt>
                <c:pt idx="70566">
                  <c:v>281.005</c:v>
                </c:pt>
                <c:pt idx="70567">
                  <c:v>280.34199999999993</c:v>
                </c:pt>
                <c:pt idx="70568">
                  <c:v>279.67</c:v>
                </c:pt>
                <c:pt idx="70569">
                  <c:v>278.98899999999958</c:v>
                </c:pt>
                <c:pt idx="70570">
                  <c:v>278.29899999999958</c:v>
                </c:pt>
                <c:pt idx="70571">
                  <c:v>277.601</c:v>
                </c:pt>
                <c:pt idx="70572">
                  <c:v>276.89400000000001</c:v>
                </c:pt>
                <c:pt idx="70573">
                  <c:v>276.178</c:v>
                </c:pt>
                <c:pt idx="70574">
                  <c:v>275.45400000000001</c:v>
                </c:pt>
                <c:pt idx="70575">
                  <c:v>274.72099999999978</c:v>
                </c:pt>
                <c:pt idx="70576">
                  <c:v>273.97899999999959</c:v>
                </c:pt>
                <c:pt idx="70577">
                  <c:v>273.22899999999959</c:v>
                </c:pt>
                <c:pt idx="70578">
                  <c:v>272.47000000000003</c:v>
                </c:pt>
                <c:pt idx="70579">
                  <c:v>271.70299999999975</c:v>
                </c:pt>
                <c:pt idx="70580">
                  <c:v>270.92699999999962</c:v>
                </c:pt>
                <c:pt idx="70581">
                  <c:v>270.14200000000022</c:v>
                </c:pt>
                <c:pt idx="70582">
                  <c:v>269.34899999999999</c:v>
                </c:pt>
                <c:pt idx="70583">
                  <c:v>268.548</c:v>
                </c:pt>
                <c:pt idx="70584">
                  <c:v>267.73799999999977</c:v>
                </c:pt>
                <c:pt idx="70585">
                  <c:v>266.91899999999958</c:v>
                </c:pt>
                <c:pt idx="70586">
                  <c:v>266.09199999999959</c:v>
                </c:pt>
                <c:pt idx="70587">
                  <c:v>265.25700000000001</c:v>
                </c:pt>
                <c:pt idx="70588">
                  <c:v>264.41299999999978</c:v>
                </c:pt>
                <c:pt idx="70589">
                  <c:v>263.56099999999975</c:v>
                </c:pt>
                <c:pt idx="70590">
                  <c:v>262.70099999999979</c:v>
                </c:pt>
                <c:pt idx="70591">
                  <c:v>261.83300000000003</c:v>
                </c:pt>
                <c:pt idx="70592">
                  <c:v>260.95599999999979</c:v>
                </c:pt>
                <c:pt idx="70593">
                  <c:v>260.07100000000003</c:v>
                </c:pt>
                <c:pt idx="70594">
                  <c:v>259.178</c:v>
                </c:pt>
                <c:pt idx="70595">
                  <c:v>258.27599999999978</c:v>
                </c:pt>
                <c:pt idx="70596">
                  <c:v>257.36700000000002</c:v>
                </c:pt>
                <c:pt idx="70597">
                  <c:v>256.45</c:v>
                </c:pt>
                <c:pt idx="70598">
                  <c:v>255.524</c:v>
                </c:pt>
                <c:pt idx="70599">
                  <c:v>254.59100000000001</c:v>
                </c:pt>
                <c:pt idx="70600">
                  <c:v>253.65</c:v>
                </c:pt>
                <c:pt idx="70601">
                  <c:v>252.70099999999999</c:v>
                </c:pt>
                <c:pt idx="70602">
                  <c:v>251.74399999999989</c:v>
                </c:pt>
                <c:pt idx="70603">
                  <c:v>250.77899999999997</c:v>
                </c:pt>
                <c:pt idx="70604">
                  <c:v>249.80600000000001</c:v>
                </c:pt>
                <c:pt idx="70605">
                  <c:v>248.82600000000011</c:v>
                </c:pt>
                <c:pt idx="70606">
                  <c:v>247.83800000000011</c:v>
                </c:pt>
                <c:pt idx="70607">
                  <c:v>246.84300000000002</c:v>
                </c:pt>
                <c:pt idx="70608">
                  <c:v>245.84</c:v>
                </c:pt>
                <c:pt idx="70609">
                  <c:v>244.83</c:v>
                </c:pt>
                <c:pt idx="70610">
                  <c:v>243.81200000000001</c:v>
                </c:pt>
                <c:pt idx="70611">
                  <c:v>242.78700000000001</c:v>
                </c:pt>
                <c:pt idx="70612">
                  <c:v>241.755</c:v>
                </c:pt>
                <c:pt idx="70613">
                  <c:v>240.71499999999995</c:v>
                </c:pt>
                <c:pt idx="70614">
                  <c:v>239.66800000000001</c:v>
                </c:pt>
                <c:pt idx="70615">
                  <c:v>238.61399999999998</c:v>
                </c:pt>
                <c:pt idx="70616">
                  <c:v>237.553</c:v>
                </c:pt>
                <c:pt idx="70617">
                  <c:v>236.48500000000001</c:v>
                </c:pt>
                <c:pt idx="70618">
                  <c:v>235.41</c:v>
                </c:pt>
                <c:pt idx="70619">
                  <c:v>234.32800000000012</c:v>
                </c:pt>
                <c:pt idx="70620">
                  <c:v>233.239</c:v>
                </c:pt>
                <c:pt idx="70621">
                  <c:v>232.14399999999998</c:v>
                </c:pt>
                <c:pt idx="70622">
                  <c:v>231.042</c:v>
                </c:pt>
                <c:pt idx="70623">
                  <c:v>229.93300000000002</c:v>
                </c:pt>
                <c:pt idx="70624">
                  <c:v>228.81800000000001</c:v>
                </c:pt>
                <c:pt idx="70625">
                  <c:v>227.697</c:v>
                </c:pt>
                <c:pt idx="70626">
                  <c:v>226.56900000000002</c:v>
                </c:pt>
                <c:pt idx="70627">
                  <c:v>225.434</c:v>
                </c:pt>
                <c:pt idx="70628">
                  <c:v>224.29399999999998</c:v>
                </c:pt>
                <c:pt idx="70629">
                  <c:v>223.14699999999999</c:v>
                </c:pt>
                <c:pt idx="70630">
                  <c:v>221.995</c:v>
                </c:pt>
                <c:pt idx="70631">
                  <c:v>220.83600000000001</c:v>
                </c:pt>
                <c:pt idx="70632">
                  <c:v>219.67099999999999</c:v>
                </c:pt>
                <c:pt idx="70633">
                  <c:v>218.501</c:v>
                </c:pt>
                <c:pt idx="70634">
                  <c:v>217.32400000000001</c:v>
                </c:pt>
                <c:pt idx="70635">
                  <c:v>216.142</c:v>
                </c:pt>
                <c:pt idx="70636">
                  <c:v>214.95500000000001</c:v>
                </c:pt>
                <c:pt idx="70637">
                  <c:v>213.762</c:v>
                </c:pt>
                <c:pt idx="70638">
                  <c:v>212.56399999999999</c:v>
                </c:pt>
                <c:pt idx="70639">
                  <c:v>211.36</c:v>
                </c:pt>
                <c:pt idx="70640">
                  <c:v>210.15100000000001</c:v>
                </c:pt>
                <c:pt idx="70641">
                  <c:v>208.93700000000001</c:v>
                </c:pt>
                <c:pt idx="70642">
                  <c:v>207.71699999999998</c:v>
                </c:pt>
                <c:pt idx="70643">
                  <c:v>206.49300000000002</c:v>
                </c:pt>
                <c:pt idx="70644">
                  <c:v>205.26399999999998</c:v>
                </c:pt>
                <c:pt idx="70645">
                  <c:v>204.03</c:v>
                </c:pt>
                <c:pt idx="70646">
                  <c:v>202.792</c:v>
                </c:pt>
                <c:pt idx="70647">
                  <c:v>201.548</c:v>
                </c:pt>
                <c:pt idx="70648">
                  <c:v>200.30100000000004</c:v>
                </c:pt>
                <c:pt idx="70649">
                  <c:v>199.04900000000001</c:v>
                </c:pt>
                <c:pt idx="70650">
                  <c:v>197.792</c:v>
                </c:pt>
                <c:pt idx="70651">
                  <c:v>196.53100000000001</c:v>
                </c:pt>
                <c:pt idx="70652">
                  <c:v>195.267</c:v>
                </c:pt>
                <c:pt idx="70653">
                  <c:v>193.9980000000001</c:v>
                </c:pt>
                <c:pt idx="70654">
                  <c:v>192.72499999999999</c:v>
                </c:pt>
                <c:pt idx="70655">
                  <c:v>191.44800000000001</c:v>
                </c:pt>
                <c:pt idx="70656">
                  <c:v>190.16800000000001</c:v>
                </c:pt>
                <c:pt idx="70657">
                  <c:v>188.88400000000001</c:v>
                </c:pt>
                <c:pt idx="70658">
                  <c:v>187.59700000000001</c:v>
                </c:pt>
                <c:pt idx="70659">
                  <c:v>186.30600000000001</c:v>
                </c:pt>
                <c:pt idx="70660">
                  <c:v>185.012</c:v>
                </c:pt>
                <c:pt idx="70661">
                  <c:v>183.71399999999988</c:v>
                </c:pt>
                <c:pt idx="70662">
                  <c:v>182.41399999999999</c:v>
                </c:pt>
                <c:pt idx="70663">
                  <c:v>181.10999999999999</c:v>
                </c:pt>
                <c:pt idx="70664">
                  <c:v>179.804</c:v>
                </c:pt>
                <c:pt idx="70665">
                  <c:v>178.495</c:v>
                </c:pt>
                <c:pt idx="70666">
                  <c:v>177.18300000000002</c:v>
                </c:pt>
                <c:pt idx="70667">
                  <c:v>175.869</c:v>
                </c:pt>
                <c:pt idx="70668">
                  <c:v>174.55200000000011</c:v>
                </c:pt>
                <c:pt idx="70669">
                  <c:v>173.233</c:v>
                </c:pt>
                <c:pt idx="70670">
                  <c:v>171.911</c:v>
                </c:pt>
                <c:pt idx="70671">
                  <c:v>170.58800000000011</c:v>
                </c:pt>
                <c:pt idx="70672">
                  <c:v>169.262</c:v>
                </c:pt>
                <c:pt idx="70673">
                  <c:v>167.935</c:v>
                </c:pt>
                <c:pt idx="70674">
                  <c:v>166.60599999999999</c:v>
                </c:pt>
                <c:pt idx="70675">
                  <c:v>165.27499999999998</c:v>
                </c:pt>
                <c:pt idx="70676">
                  <c:v>163.94200000000001</c:v>
                </c:pt>
                <c:pt idx="70677">
                  <c:v>162.608</c:v>
                </c:pt>
                <c:pt idx="70678">
                  <c:v>161.27299999999997</c:v>
                </c:pt>
                <c:pt idx="70679">
                  <c:v>159.93700000000001</c:v>
                </c:pt>
                <c:pt idx="70680">
                  <c:v>158.59900000000002</c:v>
                </c:pt>
                <c:pt idx="70681">
                  <c:v>157.26</c:v>
                </c:pt>
                <c:pt idx="70682">
                  <c:v>155.92100000000011</c:v>
                </c:pt>
                <c:pt idx="70683">
                  <c:v>154.58100000000007</c:v>
                </c:pt>
                <c:pt idx="70684">
                  <c:v>153.23999999999998</c:v>
                </c:pt>
                <c:pt idx="70685">
                  <c:v>151.899</c:v>
                </c:pt>
                <c:pt idx="70686">
                  <c:v>150.55700000000004</c:v>
                </c:pt>
                <c:pt idx="70687">
                  <c:v>149.21499999999995</c:v>
                </c:pt>
                <c:pt idx="70688">
                  <c:v>147.87300000000002</c:v>
                </c:pt>
                <c:pt idx="70689">
                  <c:v>146.53100000000001</c:v>
                </c:pt>
                <c:pt idx="70690">
                  <c:v>145.18900000000002</c:v>
                </c:pt>
                <c:pt idx="70691">
                  <c:v>143.84700000000001</c:v>
                </c:pt>
                <c:pt idx="70692">
                  <c:v>142.505</c:v>
                </c:pt>
                <c:pt idx="70693">
                  <c:v>141.16399999999999</c:v>
                </c:pt>
                <c:pt idx="70694">
                  <c:v>139.82400000000001</c:v>
                </c:pt>
                <c:pt idx="70695">
                  <c:v>138.48400000000001</c:v>
                </c:pt>
                <c:pt idx="70696">
                  <c:v>137.14499999999998</c:v>
                </c:pt>
                <c:pt idx="70697">
                  <c:v>135.80700000000004</c:v>
                </c:pt>
                <c:pt idx="70698">
                  <c:v>134.46900000000002</c:v>
                </c:pt>
                <c:pt idx="70699">
                  <c:v>133.13399999999999</c:v>
                </c:pt>
                <c:pt idx="70700">
                  <c:v>131.79900000000001</c:v>
                </c:pt>
                <c:pt idx="70701">
                  <c:v>130.46600000000001</c:v>
                </c:pt>
                <c:pt idx="70702">
                  <c:v>129.13399999999999</c:v>
                </c:pt>
                <c:pt idx="70703">
                  <c:v>127.804</c:v>
                </c:pt>
                <c:pt idx="70704">
                  <c:v>126.47499999999999</c:v>
                </c:pt>
                <c:pt idx="70705">
                  <c:v>125.149</c:v>
                </c:pt>
                <c:pt idx="70706">
                  <c:v>123.824</c:v>
                </c:pt>
                <c:pt idx="70707">
                  <c:v>122.502</c:v>
                </c:pt>
                <c:pt idx="70708">
                  <c:v>121.18199999999999</c:v>
                </c:pt>
                <c:pt idx="70709">
                  <c:v>119.864</c:v>
                </c:pt>
                <c:pt idx="70710">
                  <c:v>118.54900000000002</c:v>
                </c:pt>
                <c:pt idx="70711">
                  <c:v>117.236</c:v>
                </c:pt>
                <c:pt idx="70712">
                  <c:v>115.926</c:v>
                </c:pt>
                <c:pt idx="70713">
                  <c:v>114.619</c:v>
                </c:pt>
                <c:pt idx="70714">
                  <c:v>113.315</c:v>
                </c:pt>
                <c:pt idx="70715">
                  <c:v>112.01400000000002</c:v>
                </c:pt>
                <c:pt idx="70716">
                  <c:v>110.71599999999999</c:v>
                </c:pt>
                <c:pt idx="70717">
                  <c:v>109.422</c:v>
                </c:pt>
                <c:pt idx="70718">
                  <c:v>108.131</c:v>
                </c:pt>
                <c:pt idx="70719">
                  <c:v>106.843</c:v>
                </c:pt>
                <c:pt idx="70720">
                  <c:v>105.56</c:v>
                </c:pt>
                <c:pt idx="70721">
                  <c:v>104.28</c:v>
                </c:pt>
                <c:pt idx="70722">
                  <c:v>103.003</c:v>
                </c:pt>
                <c:pt idx="70723">
                  <c:v>101.73099999999999</c:v>
                </c:pt>
                <c:pt idx="70724">
                  <c:v>100.46400000000006</c:v>
                </c:pt>
                <c:pt idx="70725">
                  <c:v>99.1999</c:v>
                </c:pt>
                <c:pt idx="70726">
                  <c:v>97.940799999999996</c:v>
                </c:pt>
                <c:pt idx="70727">
                  <c:v>96.686099999999982</c:v>
                </c:pt>
                <c:pt idx="70728">
                  <c:v>95.436000000000007</c:v>
                </c:pt>
                <c:pt idx="70729">
                  <c:v>94.190600000000003</c:v>
                </c:pt>
                <c:pt idx="70730">
                  <c:v>92.950199999999995</c:v>
                </c:pt>
                <c:pt idx="70731">
                  <c:v>91.714600000000075</c:v>
                </c:pt>
                <c:pt idx="70732">
                  <c:v>90.484200000000058</c:v>
                </c:pt>
                <c:pt idx="70733">
                  <c:v>89.259</c:v>
                </c:pt>
                <c:pt idx="70734">
                  <c:v>88.039100000000005</c:v>
                </c:pt>
                <c:pt idx="70735">
                  <c:v>86.8245</c:v>
                </c:pt>
                <c:pt idx="70736">
                  <c:v>85.615499999999983</c:v>
                </c:pt>
                <c:pt idx="70737">
                  <c:v>84.412200000000027</c:v>
                </c:pt>
                <c:pt idx="70738">
                  <c:v>83.214600000000075</c:v>
                </c:pt>
                <c:pt idx="70739">
                  <c:v>82.022899999999979</c:v>
                </c:pt>
                <c:pt idx="70740">
                  <c:v>80.837100000000007</c:v>
                </c:pt>
                <c:pt idx="70741">
                  <c:v>79.657499999999999</c:v>
                </c:pt>
                <c:pt idx="70742">
                  <c:v>78.484100000000026</c:v>
                </c:pt>
                <c:pt idx="70743">
                  <c:v>77.316900000000004</c:v>
                </c:pt>
                <c:pt idx="70744">
                  <c:v>76.156099999999981</c:v>
                </c:pt>
                <c:pt idx="70745">
                  <c:v>75.001900000000006</c:v>
                </c:pt>
                <c:pt idx="70746">
                  <c:v>73.854299999999995</c:v>
                </c:pt>
                <c:pt idx="70747">
                  <c:v>72.713399999999993</c:v>
                </c:pt>
                <c:pt idx="70748">
                  <c:v>71.579399999999978</c:v>
                </c:pt>
                <c:pt idx="70749">
                  <c:v>70.452200000000005</c:v>
                </c:pt>
                <c:pt idx="70750">
                  <c:v>69.3322</c:v>
                </c:pt>
                <c:pt idx="70751">
                  <c:v>68.219200000000058</c:v>
                </c:pt>
                <c:pt idx="70752">
                  <c:v>67.113500000000002</c:v>
                </c:pt>
                <c:pt idx="70753">
                  <c:v>66.015199999999993</c:v>
                </c:pt>
                <c:pt idx="70754">
                  <c:v>64.924200000000027</c:v>
                </c:pt>
                <c:pt idx="70755">
                  <c:v>63.840800000000002</c:v>
                </c:pt>
                <c:pt idx="70756">
                  <c:v>62.765100000000039</c:v>
                </c:pt>
                <c:pt idx="70757">
                  <c:v>61.697100000000013</c:v>
                </c:pt>
                <c:pt idx="70758">
                  <c:v>60.636900000000011</c:v>
                </c:pt>
                <c:pt idx="70759">
                  <c:v>59.584699999999998</c:v>
                </c:pt>
                <c:pt idx="70760">
                  <c:v>58.540400000000005</c:v>
                </c:pt>
                <c:pt idx="70761">
                  <c:v>57.504300000000001</c:v>
                </c:pt>
                <c:pt idx="70762">
                  <c:v>56.476400000000005</c:v>
                </c:pt>
                <c:pt idx="70763">
                  <c:v>55.456800000000001</c:v>
                </c:pt>
                <c:pt idx="70764">
                  <c:v>54.445600000000006</c:v>
                </c:pt>
                <c:pt idx="70765">
                  <c:v>53.442800000000005</c:v>
                </c:pt>
                <c:pt idx="70766">
                  <c:v>52.448700000000002</c:v>
                </c:pt>
                <c:pt idx="70767">
                  <c:v>51.463200000000001</c:v>
                </c:pt>
                <c:pt idx="70768">
                  <c:v>50.486400000000003</c:v>
                </c:pt>
                <c:pt idx="70769">
                  <c:v>49.518500000000003</c:v>
                </c:pt>
                <c:pt idx="70770">
                  <c:v>48.5595</c:v>
                </c:pt>
                <c:pt idx="70771">
                  <c:v>47.609400000000001</c:v>
                </c:pt>
                <c:pt idx="70772">
                  <c:v>46.668600000000012</c:v>
                </c:pt>
                <c:pt idx="70773">
                  <c:v>45.736800000000002</c:v>
                </c:pt>
                <c:pt idx="70774">
                  <c:v>44.814299999999996</c:v>
                </c:pt>
                <c:pt idx="70775">
                  <c:v>43.901000000000003</c:v>
                </c:pt>
                <c:pt idx="70776">
                  <c:v>42.997300000000003</c:v>
                </c:pt>
                <c:pt idx="70777">
                  <c:v>42.103000000000002</c:v>
                </c:pt>
                <c:pt idx="70778">
                  <c:v>41.218200000000003</c:v>
                </c:pt>
                <c:pt idx="70779">
                  <c:v>40.3431</c:v>
                </c:pt>
                <c:pt idx="70780">
                  <c:v>39.477699999999999</c:v>
                </c:pt>
                <c:pt idx="70781">
                  <c:v>38.622100000000039</c:v>
                </c:pt>
                <c:pt idx="70782">
                  <c:v>37.776400000000002</c:v>
                </c:pt>
                <c:pt idx="70783">
                  <c:v>36.9405</c:v>
                </c:pt>
                <c:pt idx="70784">
                  <c:v>36.114600000000003</c:v>
                </c:pt>
                <c:pt idx="70785">
                  <c:v>35.298800000000028</c:v>
                </c:pt>
                <c:pt idx="70786">
                  <c:v>34.493200000000002</c:v>
                </c:pt>
                <c:pt idx="70787">
                  <c:v>33.697700000000012</c:v>
                </c:pt>
                <c:pt idx="70788">
                  <c:v>32.912600000000005</c:v>
                </c:pt>
                <c:pt idx="70789">
                  <c:v>32.137600000000006</c:v>
                </c:pt>
                <c:pt idx="70790">
                  <c:v>31.373100000000001</c:v>
                </c:pt>
                <c:pt idx="70791">
                  <c:v>30.619100000000014</c:v>
                </c:pt>
                <c:pt idx="70792">
                  <c:v>29.875599999999981</c:v>
                </c:pt>
                <c:pt idx="70793">
                  <c:v>29.142600000000002</c:v>
                </c:pt>
                <c:pt idx="70794">
                  <c:v>28.42019999999998</c:v>
                </c:pt>
                <c:pt idx="70795">
                  <c:v>27.708599999999979</c:v>
                </c:pt>
                <c:pt idx="70796">
                  <c:v>27.0076</c:v>
                </c:pt>
                <c:pt idx="70797">
                  <c:v>26.317499999999999</c:v>
                </c:pt>
                <c:pt idx="70798">
                  <c:v>25.638200000000001</c:v>
                </c:pt>
                <c:pt idx="70799">
                  <c:v>24.969799999999971</c:v>
                </c:pt>
                <c:pt idx="70800">
                  <c:v>24.3124</c:v>
                </c:pt>
                <c:pt idx="70801">
                  <c:v>23.665900000000001</c:v>
                </c:pt>
                <c:pt idx="70802">
                  <c:v>23.0304</c:v>
                </c:pt>
                <c:pt idx="70803">
                  <c:v>22.406199999999977</c:v>
                </c:pt>
                <c:pt idx="70804">
                  <c:v>21.792899999999989</c:v>
                </c:pt>
                <c:pt idx="70805">
                  <c:v>21.190899999999999</c:v>
                </c:pt>
                <c:pt idx="70806">
                  <c:v>20.600100000000001</c:v>
                </c:pt>
                <c:pt idx="70807">
                  <c:v>20.020600000000002</c:v>
                </c:pt>
                <c:pt idx="70808">
                  <c:v>19.45229999999998</c:v>
                </c:pt>
                <c:pt idx="70809">
                  <c:v>18.895399999999981</c:v>
                </c:pt>
                <c:pt idx="70810">
                  <c:v>18.349900000000005</c:v>
                </c:pt>
                <c:pt idx="70811">
                  <c:v>17.815799999999989</c:v>
                </c:pt>
                <c:pt idx="70812">
                  <c:v>17.293099999999981</c:v>
                </c:pt>
                <c:pt idx="70813">
                  <c:v>16.781999999999989</c:v>
                </c:pt>
                <c:pt idx="70814">
                  <c:v>16.282299999999971</c:v>
                </c:pt>
                <c:pt idx="70815">
                  <c:v>15.7942</c:v>
                </c:pt>
                <c:pt idx="70816">
                  <c:v>15.317600000000002</c:v>
                </c:pt>
                <c:pt idx="70817">
                  <c:v>14.852700000000008</c:v>
                </c:pt>
                <c:pt idx="70818">
                  <c:v>14.399400000000007</c:v>
                </c:pt>
                <c:pt idx="70819">
                  <c:v>13.957800000000002</c:v>
                </c:pt>
                <c:pt idx="70820">
                  <c:v>13.527700000000001</c:v>
                </c:pt>
                <c:pt idx="70821">
                  <c:v>13.109500000000002</c:v>
                </c:pt>
                <c:pt idx="70822">
                  <c:v>12.7029</c:v>
                </c:pt>
                <c:pt idx="70823">
                  <c:v>12.308200000000001</c:v>
                </c:pt>
                <c:pt idx="70824">
                  <c:v>11.9251</c:v>
                </c:pt>
                <c:pt idx="70825">
                  <c:v>11.553800000000004</c:v>
                </c:pt>
                <c:pt idx="70826">
                  <c:v>11.1944</c:v>
                </c:pt>
                <c:pt idx="70827">
                  <c:v>10.8467</c:v>
                </c:pt>
                <c:pt idx="70828">
                  <c:v>10.510900000000001</c:v>
                </c:pt>
                <c:pt idx="70829">
                  <c:v>10.1869</c:v>
                </c:pt>
                <c:pt idx="70830">
                  <c:v>9.8748200000000015</c:v>
                </c:pt>
                <c:pt idx="70831">
                  <c:v>9.5745000000000005</c:v>
                </c:pt>
                <c:pt idx="70832">
                  <c:v>9.2862000000000009</c:v>
                </c:pt>
                <c:pt idx="70833">
                  <c:v>9.0096300000000067</c:v>
                </c:pt>
                <c:pt idx="70834">
                  <c:v>8.744969999999995</c:v>
                </c:pt>
                <c:pt idx="70835">
                  <c:v>8.4922400000000007</c:v>
                </c:pt>
                <c:pt idx="70836">
                  <c:v>8.2513500000000004</c:v>
                </c:pt>
                <c:pt idx="70837">
                  <c:v>8.0224000000000046</c:v>
                </c:pt>
                <c:pt idx="70838">
                  <c:v>7.8053400000000002</c:v>
                </c:pt>
                <c:pt idx="70839">
                  <c:v>7.6001499999999975</c:v>
                </c:pt>
                <c:pt idx="70840">
                  <c:v>7.4068500000000004</c:v>
                </c:pt>
                <c:pt idx="70841">
                  <c:v>7.2255099999999963</c:v>
                </c:pt>
                <c:pt idx="70842">
                  <c:v>7.0560099999999997</c:v>
                </c:pt>
                <c:pt idx="70843">
                  <c:v>6.8984099999999975</c:v>
                </c:pt>
                <c:pt idx="70844">
                  <c:v>6.7526700000000002</c:v>
                </c:pt>
                <c:pt idx="70845">
                  <c:v>6.6187399999999963</c:v>
                </c:pt>
                <c:pt idx="70846">
                  <c:v>6.4967100000000002</c:v>
                </c:pt>
                <c:pt idx="70847">
                  <c:v>6.3865299999999996</c:v>
                </c:pt>
                <c:pt idx="70848">
                  <c:v>6.2882300000000004</c:v>
                </c:pt>
                <c:pt idx="70849">
                  <c:v>6.2016500000000034</c:v>
                </c:pt>
                <c:pt idx="70850">
                  <c:v>6.1269699999999965</c:v>
                </c:pt>
                <c:pt idx="70851">
                  <c:v>6.0640399999999959</c:v>
                </c:pt>
                <c:pt idx="70852">
                  <c:v>6.0129399999999968</c:v>
                </c:pt>
                <c:pt idx="70853">
                  <c:v>5.9735300000000002</c:v>
                </c:pt>
                <c:pt idx="70854">
                  <c:v>5.9459099999999996</c:v>
                </c:pt>
                <c:pt idx="70855">
                  <c:v>5.9299900000000001</c:v>
                </c:pt>
                <c:pt idx="70856">
                  <c:v>5.9257999999999997</c:v>
                </c:pt>
                <c:pt idx="70857">
                  <c:v>5.9332400000000041</c:v>
                </c:pt>
                <c:pt idx="70858">
                  <c:v>5.9523799999999998</c:v>
                </c:pt>
                <c:pt idx="70859">
                  <c:v>5.9831099999999999</c:v>
                </c:pt>
                <c:pt idx="70860">
                  <c:v>6.0254799999999964</c:v>
                </c:pt>
                <c:pt idx="70861">
                  <c:v>6.0794400000000035</c:v>
                </c:pt>
                <c:pt idx="70862">
                  <c:v>6.1449399999999947</c:v>
                </c:pt>
                <c:pt idx="70863">
                  <c:v>6.2219899999999964</c:v>
                </c:pt>
                <c:pt idx="70864">
                  <c:v>6.3103999999999996</c:v>
                </c:pt>
                <c:pt idx="70865">
                  <c:v>6.4104000000000001</c:v>
                </c:pt>
                <c:pt idx="70866">
                  <c:v>6.5217900000000002</c:v>
                </c:pt>
                <c:pt idx="70867">
                  <c:v>6.6445499999999962</c:v>
                </c:pt>
                <c:pt idx="70868">
                  <c:v>6.7787100000000002</c:v>
                </c:pt>
                <c:pt idx="70869">
                  <c:v>6.9241799999999962</c:v>
                </c:pt>
                <c:pt idx="70870">
                  <c:v>7.0808999999999997</c:v>
                </c:pt>
                <c:pt idx="70871">
                  <c:v>7.2489400000000002</c:v>
                </c:pt>
                <c:pt idx="70872">
                  <c:v>7.4281600000000001</c:v>
                </c:pt>
                <c:pt idx="70873">
                  <c:v>7.6185299999999962</c:v>
                </c:pt>
                <c:pt idx="70874">
                  <c:v>7.8200999999999965</c:v>
                </c:pt>
                <c:pt idx="70875">
                  <c:v>8.0327200000000012</c:v>
                </c:pt>
                <c:pt idx="70876">
                  <c:v>8.2563900000000015</c:v>
                </c:pt>
                <c:pt idx="70877">
                  <c:v>8.4911200000000004</c:v>
                </c:pt>
                <c:pt idx="70878">
                  <c:v>8.7367600000000003</c:v>
                </c:pt>
                <c:pt idx="70879">
                  <c:v>8.9932600000000011</c:v>
                </c:pt>
                <c:pt idx="70880">
                  <c:v>9.2606400000000004</c:v>
                </c:pt>
                <c:pt idx="70881">
                  <c:v>9.5389199999999992</c:v>
                </c:pt>
                <c:pt idx="70882">
                  <c:v>9.8279500000000013</c:v>
                </c:pt>
                <c:pt idx="70883">
                  <c:v>10.127700000000001</c:v>
                </c:pt>
                <c:pt idx="70884">
                  <c:v>10.4381</c:v>
                </c:pt>
                <c:pt idx="70885">
                  <c:v>10.7591</c:v>
                </c:pt>
                <c:pt idx="70886">
                  <c:v>11.0908</c:v>
                </c:pt>
                <c:pt idx="70887">
                  <c:v>11.4329</c:v>
                </c:pt>
                <c:pt idx="70888">
                  <c:v>11.785500000000004</c:v>
                </c:pt>
                <c:pt idx="70889">
                  <c:v>12.1485</c:v>
                </c:pt>
                <c:pt idx="70890">
                  <c:v>12.5219</c:v>
                </c:pt>
                <c:pt idx="70891">
                  <c:v>12.905600000000007</c:v>
                </c:pt>
                <c:pt idx="70892">
                  <c:v>13.2995</c:v>
                </c:pt>
                <c:pt idx="70893">
                  <c:v>13.7036</c:v>
                </c:pt>
                <c:pt idx="70894">
                  <c:v>14.117800000000001</c:v>
                </c:pt>
                <c:pt idx="70895">
                  <c:v>14.542200000000001</c:v>
                </c:pt>
                <c:pt idx="70896">
                  <c:v>14.976500000000007</c:v>
                </c:pt>
                <c:pt idx="70897">
                  <c:v>15.4208</c:v>
                </c:pt>
                <c:pt idx="70898">
                  <c:v>15.8749</c:v>
                </c:pt>
                <c:pt idx="70899">
                  <c:v>16.338899999999999</c:v>
                </c:pt>
                <c:pt idx="70900">
                  <c:v>16.8127</c:v>
                </c:pt>
                <c:pt idx="70901">
                  <c:v>17.296199999999981</c:v>
                </c:pt>
                <c:pt idx="70902">
                  <c:v>17.789299999999979</c:v>
                </c:pt>
                <c:pt idx="70903">
                  <c:v>18.292000000000002</c:v>
                </c:pt>
                <c:pt idx="70904">
                  <c:v>18.804099999999988</c:v>
                </c:pt>
                <c:pt idx="70905">
                  <c:v>19.325800000000001</c:v>
                </c:pt>
                <c:pt idx="70906">
                  <c:v>19.856800000000014</c:v>
                </c:pt>
                <c:pt idx="70907">
                  <c:v>20.397099999999988</c:v>
                </c:pt>
                <c:pt idx="70908">
                  <c:v>20.946699999999982</c:v>
                </c:pt>
                <c:pt idx="70909">
                  <c:v>21.50549999999998</c:v>
                </c:pt>
                <c:pt idx="70910">
                  <c:v>22.0733</c:v>
                </c:pt>
                <c:pt idx="70911">
                  <c:v>22.650200000000005</c:v>
                </c:pt>
                <c:pt idx="70912">
                  <c:v>23.2361</c:v>
                </c:pt>
                <c:pt idx="70913">
                  <c:v>23.830900000000014</c:v>
                </c:pt>
                <c:pt idx="70914">
                  <c:v>24.4345</c:v>
                </c:pt>
                <c:pt idx="70915">
                  <c:v>25.046800000000001</c:v>
                </c:pt>
                <c:pt idx="70916">
                  <c:v>25.667899999999999</c:v>
                </c:pt>
                <c:pt idx="70917">
                  <c:v>26.297499999999989</c:v>
                </c:pt>
                <c:pt idx="70918">
                  <c:v>26.9358</c:v>
                </c:pt>
                <c:pt idx="70919">
                  <c:v>27.582399999999982</c:v>
                </c:pt>
                <c:pt idx="70920">
                  <c:v>28.237500000000001</c:v>
                </c:pt>
                <c:pt idx="70921">
                  <c:v>28.9009</c:v>
                </c:pt>
                <c:pt idx="70922">
                  <c:v>29.57259999999998</c:v>
                </c:pt>
                <c:pt idx="70923">
                  <c:v>30.25249999999998</c:v>
                </c:pt>
                <c:pt idx="70924">
                  <c:v>30.940399999999979</c:v>
                </c:pt>
                <c:pt idx="70925">
                  <c:v>31.636399999999988</c:v>
                </c:pt>
                <c:pt idx="70926">
                  <c:v>32.340299999999999</c:v>
                </c:pt>
                <c:pt idx="70927">
                  <c:v>33.052100000000003</c:v>
                </c:pt>
                <c:pt idx="70928">
                  <c:v>33.771600000000007</c:v>
                </c:pt>
                <c:pt idx="70929">
                  <c:v>34.499000000000002</c:v>
                </c:pt>
                <c:pt idx="70930">
                  <c:v>35.233900000000013</c:v>
                </c:pt>
                <c:pt idx="70931">
                  <c:v>35.976500000000001</c:v>
                </c:pt>
                <c:pt idx="70932">
                  <c:v>36.72650000000003</c:v>
                </c:pt>
                <c:pt idx="70933">
                  <c:v>37.484000000000002</c:v>
                </c:pt>
                <c:pt idx="70934">
                  <c:v>38.248800000000003</c:v>
                </c:pt>
                <c:pt idx="70935">
                  <c:v>39.020900000000012</c:v>
                </c:pt>
                <c:pt idx="70936">
                  <c:v>39.8001</c:v>
                </c:pt>
                <c:pt idx="70937">
                  <c:v>40.586500000000001</c:v>
                </c:pt>
                <c:pt idx="70938">
                  <c:v>41.379800000000003</c:v>
                </c:pt>
                <c:pt idx="70939">
                  <c:v>42.180200000000006</c:v>
                </c:pt>
                <c:pt idx="70940">
                  <c:v>42.987400000000001</c:v>
                </c:pt>
                <c:pt idx="70941">
                  <c:v>43.801499999999997</c:v>
                </c:pt>
                <c:pt idx="70942">
                  <c:v>44.622200000000035</c:v>
                </c:pt>
                <c:pt idx="70943">
                  <c:v>45.449600000000004</c:v>
                </c:pt>
                <c:pt idx="70944">
                  <c:v>46.283500000000011</c:v>
                </c:pt>
                <c:pt idx="70945">
                  <c:v>47.123900000000013</c:v>
                </c:pt>
                <c:pt idx="70946">
                  <c:v>47.970700000000001</c:v>
                </c:pt>
                <c:pt idx="70947">
                  <c:v>48.823800000000006</c:v>
                </c:pt>
                <c:pt idx="70948">
                  <c:v>49.683300000000003</c:v>
                </c:pt>
                <c:pt idx="70949">
                  <c:v>50.5488</c:v>
                </c:pt>
                <c:pt idx="70950">
                  <c:v>51.420500000000011</c:v>
                </c:pt>
                <c:pt idx="70951">
                  <c:v>52.298100000000041</c:v>
                </c:pt>
                <c:pt idx="70952">
                  <c:v>53.181699999999999</c:v>
                </c:pt>
                <c:pt idx="70953">
                  <c:v>54.071200000000005</c:v>
                </c:pt>
                <c:pt idx="70954">
                  <c:v>54.9664</c:v>
                </c:pt>
                <c:pt idx="70955">
                  <c:v>55.8673</c:v>
                </c:pt>
                <c:pt idx="70956">
                  <c:v>56.773900000000012</c:v>
                </c:pt>
                <c:pt idx="70957">
                  <c:v>57.685900000000011</c:v>
                </c:pt>
                <c:pt idx="70958">
                  <c:v>58.603500000000011</c:v>
                </c:pt>
                <c:pt idx="70959">
                  <c:v>59.526400000000002</c:v>
                </c:pt>
                <c:pt idx="70960">
                  <c:v>60.454699999999995</c:v>
                </c:pt>
                <c:pt idx="70961">
                  <c:v>61.388100000000001</c:v>
                </c:pt>
                <c:pt idx="70962">
                  <c:v>62.326800000000006</c:v>
                </c:pt>
                <c:pt idx="70963">
                  <c:v>63.270500000000013</c:v>
                </c:pt>
                <c:pt idx="70964">
                  <c:v>64.219200000000058</c:v>
                </c:pt>
                <c:pt idx="70965">
                  <c:v>65.172799999999896</c:v>
                </c:pt>
                <c:pt idx="70966">
                  <c:v>66.131200000000007</c:v>
                </c:pt>
                <c:pt idx="70967">
                  <c:v>67.094399999999993</c:v>
                </c:pt>
                <c:pt idx="70968">
                  <c:v>68.062299999999993</c:v>
                </c:pt>
                <c:pt idx="70969">
                  <c:v>69.034800000000004</c:v>
                </c:pt>
                <c:pt idx="70970">
                  <c:v>70.011899999999997</c:v>
                </c:pt>
                <c:pt idx="70971">
                  <c:v>70.993399999999994</c:v>
                </c:pt>
                <c:pt idx="70972">
                  <c:v>71.979299999999995</c:v>
                </c:pt>
                <c:pt idx="70973">
                  <c:v>72.969600000000057</c:v>
                </c:pt>
                <c:pt idx="70974">
                  <c:v>73.964000000000027</c:v>
                </c:pt>
                <c:pt idx="70975">
                  <c:v>74.962700000000012</c:v>
                </c:pt>
                <c:pt idx="70976">
                  <c:v>75.965400000000002</c:v>
                </c:pt>
                <c:pt idx="70977">
                  <c:v>76.972099999999998</c:v>
                </c:pt>
                <c:pt idx="70978">
                  <c:v>77.982699999999994</c:v>
                </c:pt>
                <c:pt idx="70979">
                  <c:v>78.997300000000024</c:v>
                </c:pt>
                <c:pt idx="70980">
                  <c:v>80.015600000000006</c:v>
                </c:pt>
                <c:pt idx="70981">
                  <c:v>81.037600000000026</c:v>
                </c:pt>
                <c:pt idx="70982">
                  <c:v>82.063300000000012</c:v>
                </c:pt>
                <c:pt idx="70983">
                  <c:v>83.092699999999994</c:v>
                </c:pt>
                <c:pt idx="70984">
                  <c:v>84.125399999999942</c:v>
                </c:pt>
                <c:pt idx="70985">
                  <c:v>85.161600000000007</c:v>
                </c:pt>
                <c:pt idx="70986">
                  <c:v>86.201200000000057</c:v>
                </c:pt>
                <c:pt idx="70987">
                  <c:v>87.24410000000006</c:v>
                </c:pt>
                <c:pt idx="70988">
                  <c:v>88.290200000000027</c:v>
                </c:pt>
                <c:pt idx="70989">
                  <c:v>89.339500000000001</c:v>
                </c:pt>
                <c:pt idx="70990">
                  <c:v>90.391800000000003</c:v>
                </c:pt>
                <c:pt idx="70991">
                  <c:v>91.447100000000077</c:v>
                </c:pt>
                <c:pt idx="70992">
                  <c:v>92.50539999999998</c:v>
                </c:pt>
                <c:pt idx="70993">
                  <c:v>93.566599999999994</c:v>
                </c:pt>
                <c:pt idx="70994">
                  <c:v>94.630499999999998</c:v>
                </c:pt>
                <c:pt idx="70995">
                  <c:v>95.697300000000013</c:v>
                </c:pt>
                <c:pt idx="70996">
                  <c:v>96.7667</c:v>
                </c:pt>
                <c:pt idx="70997">
                  <c:v>97.838799999999978</c:v>
                </c:pt>
                <c:pt idx="70998">
                  <c:v>98.913399999999996</c:v>
                </c:pt>
                <c:pt idx="70999">
                  <c:v>99.990399999999994</c:v>
                </c:pt>
                <c:pt idx="71000">
                  <c:v>101.07</c:v>
                </c:pt>
                <c:pt idx="71001">
                  <c:v>102.15199999999999</c:v>
                </c:pt>
                <c:pt idx="71002">
                  <c:v>103.236</c:v>
                </c:pt>
                <c:pt idx="71003">
                  <c:v>104.32199999999999</c:v>
                </c:pt>
                <c:pt idx="71004">
                  <c:v>105.41100000000006</c:v>
                </c:pt>
                <c:pt idx="71005">
                  <c:v>106.501</c:v>
                </c:pt>
                <c:pt idx="71006">
                  <c:v>107.59399999999999</c:v>
                </c:pt>
                <c:pt idx="71007">
                  <c:v>108.68899999999998</c:v>
                </c:pt>
                <c:pt idx="71008">
                  <c:v>109.785</c:v>
                </c:pt>
                <c:pt idx="71009">
                  <c:v>110.884</c:v>
                </c:pt>
                <c:pt idx="71010">
                  <c:v>111.98399999999999</c:v>
                </c:pt>
                <c:pt idx="71011">
                  <c:v>113.086</c:v>
                </c:pt>
                <c:pt idx="71012">
                  <c:v>114.19</c:v>
                </c:pt>
                <c:pt idx="71013">
                  <c:v>115.295</c:v>
                </c:pt>
                <c:pt idx="71014">
                  <c:v>116.402</c:v>
                </c:pt>
                <c:pt idx="71015">
                  <c:v>117.51</c:v>
                </c:pt>
                <c:pt idx="71016">
                  <c:v>118.61999999999999</c:v>
                </c:pt>
                <c:pt idx="71017">
                  <c:v>119.73099999999999</c:v>
                </c:pt>
                <c:pt idx="71018">
                  <c:v>120.84399999999999</c:v>
                </c:pt>
                <c:pt idx="71019">
                  <c:v>121.95699999999999</c:v>
                </c:pt>
                <c:pt idx="71020">
                  <c:v>123.07299999999998</c:v>
                </c:pt>
                <c:pt idx="71021">
                  <c:v>124.18899999999998</c:v>
                </c:pt>
                <c:pt idx="71022">
                  <c:v>125.306</c:v>
                </c:pt>
                <c:pt idx="71023">
                  <c:v>126.425</c:v>
                </c:pt>
                <c:pt idx="71024">
                  <c:v>127.54400000000005</c:v>
                </c:pt>
                <c:pt idx="71025">
                  <c:v>128.66499999999999</c:v>
                </c:pt>
                <c:pt idx="71026">
                  <c:v>129.786</c:v>
                </c:pt>
                <c:pt idx="71027">
                  <c:v>130.90800000000004</c:v>
                </c:pt>
                <c:pt idx="71028">
                  <c:v>132.03100000000001</c:v>
                </c:pt>
                <c:pt idx="71029">
                  <c:v>133.155</c:v>
                </c:pt>
                <c:pt idx="71030">
                  <c:v>134.28</c:v>
                </c:pt>
                <c:pt idx="71031">
                  <c:v>135.405</c:v>
                </c:pt>
                <c:pt idx="71032">
                  <c:v>136.53100000000001</c:v>
                </c:pt>
                <c:pt idx="71033">
                  <c:v>137.65800000000004</c:v>
                </c:pt>
                <c:pt idx="71034">
                  <c:v>138.785</c:v>
                </c:pt>
                <c:pt idx="71035">
                  <c:v>139.91200000000001</c:v>
                </c:pt>
                <c:pt idx="71036">
                  <c:v>141.04</c:v>
                </c:pt>
                <c:pt idx="71037">
                  <c:v>142.16900000000001</c:v>
                </c:pt>
                <c:pt idx="71038">
                  <c:v>143.297</c:v>
                </c:pt>
                <c:pt idx="71039">
                  <c:v>144.42700000000011</c:v>
                </c:pt>
                <c:pt idx="71040">
                  <c:v>145.55600000000001</c:v>
                </c:pt>
                <c:pt idx="71041">
                  <c:v>146.685</c:v>
                </c:pt>
                <c:pt idx="71042">
                  <c:v>147.815</c:v>
                </c:pt>
                <c:pt idx="71043">
                  <c:v>148.94499999999999</c:v>
                </c:pt>
                <c:pt idx="71044">
                  <c:v>150.07499999999999</c:v>
                </c:pt>
                <c:pt idx="71045">
                  <c:v>151.20499999999998</c:v>
                </c:pt>
                <c:pt idx="71046">
                  <c:v>152.33600000000001</c:v>
                </c:pt>
                <c:pt idx="71047">
                  <c:v>153.46600000000001</c:v>
                </c:pt>
                <c:pt idx="71048">
                  <c:v>154.596</c:v>
                </c:pt>
                <c:pt idx="71049">
                  <c:v>155.726</c:v>
                </c:pt>
                <c:pt idx="71050">
                  <c:v>156.85600000000011</c:v>
                </c:pt>
                <c:pt idx="71051">
                  <c:v>157.98500000000001</c:v>
                </c:pt>
                <c:pt idx="71052">
                  <c:v>159.11499999999998</c:v>
                </c:pt>
                <c:pt idx="71053">
                  <c:v>160.24399999999989</c:v>
                </c:pt>
                <c:pt idx="71054">
                  <c:v>161.374</c:v>
                </c:pt>
                <c:pt idx="71055">
                  <c:v>162.50200000000001</c:v>
                </c:pt>
                <c:pt idx="71056">
                  <c:v>163.631</c:v>
                </c:pt>
                <c:pt idx="71057">
                  <c:v>164.75899999999999</c:v>
                </c:pt>
                <c:pt idx="71058">
                  <c:v>165.88600000000011</c:v>
                </c:pt>
                <c:pt idx="71059">
                  <c:v>167.01399999999998</c:v>
                </c:pt>
                <c:pt idx="71060">
                  <c:v>168.14099999999999</c:v>
                </c:pt>
                <c:pt idx="71061">
                  <c:v>169.267</c:v>
                </c:pt>
                <c:pt idx="71062">
                  <c:v>170.393</c:v>
                </c:pt>
                <c:pt idx="71063">
                  <c:v>171.518</c:v>
                </c:pt>
                <c:pt idx="71064">
                  <c:v>172.642</c:v>
                </c:pt>
                <c:pt idx="71065">
                  <c:v>173.767</c:v>
                </c:pt>
                <c:pt idx="71066">
                  <c:v>174.89000000000001</c:v>
                </c:pt>
                <c:pt idx="71067">
                  <c:v>176.01300000000001</c:v>
                </c:pt>
                <c:pt idx="71068">
                  <c:v>177.13499999999999</c:v>
                </c:pt>
                <c:pt idx="71069">
                  <c:v>178.256</c:v>
                </c:pt>
                <c:pt idx="71070">
                  <c:v>179.376</c:v>
                </c:pt>
                <c:pt idx="71071">
                  <c:v>180.49600000000001</c:v>
                </c:pt>
                <c:pt idx="71072">
                  <c:v>181.61499999999998</c:v>
                </c:pt>
                <c:pt idx="71073">
                  <c:v>182.733</c:v>
                </c:pt>
                <c:pt idx="71074">
                  <c:v>183.85000000000011</c:v>
                </c:pt>
                <c:pt idx="71075">
                  <c:v>184.96700000000001</c:v>
                </c:pt>
                <c:pt idx="71076">
                  <c:v>186.08200000000011</c:v>
                </c:pt>
                <c:pt idx="71077">
                  <c:v>187.197</c:v>
                </c:pt>
                <c:pt idx="71078">
                  <c:v>188.31</c:v>
                </c:pt>
                <c:pt idx="71079">
                  <c:v>189.423</c:v>
                </c:pt>
                <c:pt idx="71080">
                  <c:v>190.535</c:v>
                </c:pt>
                <c:pt idx="71081">
                  <c:v>191.64499999999998</c:v>
                </c:pt>
                <c:pt idx="71082">
                  <c:v>192.755</c:v>
                </c:pt>
                <c:pt idx="71083">
                  <c:v>193.863</c:v>
                </c:pt>
                <c:pt idx="71084">
                  <c:v>194.97</c:v>
                </c:pt>
                <c:pt idx="71085">
                  <c:v>196.077</c:v>
                </c:pt>
                <c:pt idx="71086">
                  <c:v>197.18200000000004</c:v>
                </c:pt>
                <c:pt idx="71087">
                  <c:v>198.286</c:v>
                </c:pt>
                <c:pt idx="71088">
                  <c:v>199.38800000000012</c:v>
                </c:pt>
                <c:pt idx="71089">
                  <c:v>200.49</c:v>
                </c:pt>
                <c:pt idx="71090">
                  <c:v>201.59</c:v>
                </c:pt>
                <c:pt idx="71091">
                  <c:v>202.68900000000002</c:v>
                </c:pt>
                <c:pt idx="71092">
                  <c:v>203.78700000000001</c:v>
                </c:pt>
                <c:pt idx="71093">
                  <c:v>204.88400000000001</c:v>
                </c:pt>
                <c:pt idx="71094">
                  <c:v>205.97900000000001</c:v>
                </c:pt>
                <c:pt idx="71095">
                  <c:v>207.07300000000001</c:v>
                </c:pt>
                <c:pt idx="71096">
                  <c:v>208.166</c:v>
                </c:pt>
                <c:pt idx="71097">
                  <c:v>209.25700000000001</c:v>
                </c:pt>
                <c:pt idx="71098">
                  <c:v>210.34700000000001</c:v>
                </c:pt>
                <c:pt idx="71099">
                  <c:v>211.435</c:v>
                </c:pt>
                <c:pt idx="71100">
                  <c:v>212.52200000000011</c:v>
                </c:pt>
                <c:pt idx="71101">
                  <c:v>213.608</c:v>
                </c:pt>
                <c:pt idx="71102">
                  <c:v>214.69200000000001</c:v>
                </c:pt>
                <c:pt idx="71103">
                  <c:v>215.77499999999998</c:v>
                </c:pt>
                <c:pt idx="71104">
                  <c:v>216.85700000000011</c:v>
                </c:pt>
                <c:pt idx="71105">
                  <c:v>217.93600000000001</c:v>
                </c:pt>
                <c:pt idx="71106">
                  <c:v>219.01499999999999</c:v>
                </c:pt>
                <c:pt idx="71107">
                  <c:v>220.09100000000001</c:v>
                </c:pt>
                <c:pt idx="71108">
                  <c:v>221.167</c:v>
                </c:pt>
                <c:pt idx="71109">
                  <c:v>222.24099999999999</c:v>
                </c:pt>
                <c:pt idx="71110">
                  <c:v>223.31300000000002</c:v>
                </c:pt>
                <c:pt idx="71111">
                  <c:v>224.38300000000001</c:v>
                </c:pt>
                <c:pt idx="71112">
                  <c:v>225.45200000000011</c:v>
                </c:pt>
                <c:pt idx="71113">
                  <c:v>226.52</c:v>
                </c:pt>
                <c:pt idx="71114">
                  <c:v>227.58500000000001</c:v>
                </c:pt>
                <c:pt idx="71115">
                  <c:v>228.65</c:v>
                </c:pt>
                <c:pt idx="71116">
                  <c:v>229.71199999999999</c:v>
                </c:pt>
                <c:pt idx="71117">
                  <c:v>230.77299999999997</c:v>
                </c:pt>
                <c:pt idx="71118">
                  <c:v>231.83200000000011</c:v>
                </c:pt>
                <c:pt idx="71119">
                  <c:v>232.88900000000001</c:v>
                </c:pt>
                <c:pt idx="71120">
                  <c:v>233.94499999999999</c:v>
                </c:pt>
                <c:pt idx="71121">
                  <c:v>234.999</c:v>
                </c:pt>
                <c:pt idx="71122">
                  <c:v>236.05100000000004</c:v>
                </c:pt>
                <c:pt idx="71123">
                  <c:v>237.102</c:v>
                </c:pt>
                <c:pt idx="71124">
                  <c:v>238.15</c:v>
                </c:pt>
                <c:pt idx="71125">
                  <c:v>239.197</c:v>
                </c:pt>
                <c:pt idx="71126">
                  <c:v>240.24199999999999</c:v>
                </c:pt>
                <c:pt idx="71127">
                  <c:v>241.286</c:v>
                </c:pt>
                <c:pt idx="71128">
                  <c:v>242.32700000000011</c:v>
                </c:pt>
                <c:pt idx="71129">
                  <c:v>243.3670000000001</c:v>
                </c:pt>
                <c:pt idx="71130">
                  <c:v>244.404</c:v>
                </c:pt>
                <c:pt idx="71131">
                  <c:v>245.44</c:v>
                </c:pt>
                <c:pt idx="71132">
                  <c:v>246.47399999999999</c:v>
                </c:pt>
                <c:pt idx="71133">
                  <c:v>247.506</c:v>
                </c:pt>
                <c:pt idx="71134">
                  <c:v>248.536</c:v>
                </c:pt>
                <c:pt idx="71135">
                  <c:v>249.56399999999999</c:v>
                </c:pt>
                <c:pt idx="71136">
                  <c:v>250.59</c:v>
                </c:pt>
                <c:pt idx="71137">
                  <c:v>251.61499999999998</c:v>
                </c:pt>
                <c:pt idx="71138">
                  <c:v>252.637</c:v>
                </c:pt>
                <c:pt idx="71139">
                  <c:v>253.65700000000001</c:v>
                </c:pt>
                <c:pt idx="71140">
                  <c:v>254.67499999999998</c:v>
                </c:pt>
                <c:pt idx="71141">
                  <c:v>255.691</c:v>
                </c:pt>
                <c:pt idx="71142">
                  <c:v>256.70499999999993</c:v>
                </c:pt>
                <c:pt idx="71143">
                  <c:v>257.71699999999959</c:v>
                </c:pt>
                <c:pt idx="71144">
                  <c:v>258.72699999999958</c:v>
                </c:pt>
                <c:pt idx="71145">
                  <c:v>259.73499999999979</c:v>
                </c:pt>
                <c:pt idx="71146">
                  <c:v>260.74099999999999</c:v>
                </c:pt>
                <c:pt idx="71147">
                  <c:v>261.745</c:v>
                </c:pt>
                <c:pt idx="71148">
                  <c:v>262.74599999999975</c:v>
                </c:pt>
                <c:pt idx="71149">
                  <c:v>263.745</c:v>
                </c:pt>
                <c:pt idx="71150">
                  <c:v>264.74200000000002</c:v>
                </c:pt>
                <c:pt idx="71151">
                  <c:v>265.73699999999963</c:v>
                </c:pt>
                <c:pt idx="71152">
                  <c:v>266.72999999999979</c:v>
                </c:pt>
                <c:pt idx="71153">
                  <c:v>267.72000000000003</c:v>
                </c:pt>
                <c:pt idx="71154">
                  <c:v>268.70800000000003</c:v>
                </c:pt>
                <c:pt idx="71155">
                  <c:v>269.69400000000002</c:v>
                </c:pt>
                <c:pt idx="71156">
                  <c:v>270.678</c:v>
                </c:pt>
                <c:pt idx="71157">
                  <c:v>271.65899999999999</c:v>
                </c:pt>
                <c:pt idx="71158">
                  <c:v>272.63799999999975</c:v>
                </c:pt>
                <c:pt idx="71159">
                  <c:v>273.61399999999975</c:v>
                </c:pt>
                <c:pt idx="71160">
                  <c:v>274.589</c:v>
                </c:pt>
                <c:pt idx="71161">
                  <c:v>275.56</c:v>
                </c:pt>
                <c:pt idx="71162">
                  <c:v>276.52999999999975</c:v>
                </c:pt>
                <c:pt idx="71163">
                  <c:v>277.49699999999962</c:v>
                </c:pt>
                <c:pt idx="71164">
                  <c:v>278.46099999999979</c:v>
                </c:pt>
                <c:pt idx="71165">
                  <c:v>279.42299999999977</c:v>
                </c:pt>
                <c:pt idx="71166">
                  <c:v>280.38200000000001</c:v>
                </c:pt>
                <c:pt idx="71167">
                  <c:v>281.339</c:v>
                </c:pt>
                <c:pt idx="71168">
                  <c:v>282.29399999999958</c:v>
                </c:pt>
                <c:pt idx="71169">
                  <c:v>283.24599999999975</c:v>
                </c:pt>
                <c:pt idx="71170">
                  <c:v>284.19499999999999</c:v>
                </c:pt>
                <c:pt idx="71171">
                  <c:v>285.14100000000002</c:v>
                </c:pt>
                <c:pt idx="71172">
                  <c:v>286.08499999999975</c:v>
                </c:pt>
                <c:pt idx="71173">
                  <c:v>287.02599999999978</c:v>
                </c:pt>
                <c:pt idx="71174">
                  <c:v>287.96499999999975</c:v>
                </c:pt>
                <c:pt idx="71175">
                  <c:v>288.90099999999978</c:v>
                </c:pt>
                <c:pt idx="71176">
                  <c:v>289.834</c:v>
                </c:pt>
                <c:pt idx="71177">
                  <c:v>290.76400000000001</c:v>
                </c:pt>
                <c:pt idx="71178">
                  <c:v>291.69200000000001</c:v>
                </c:pt>
                <c:pt idx="71179">
                  <c:v>292.61599999999999</c:v>
                </c:pt>
                <c:pt idx="71180">
                  <c:v>293.53799999999978</c:v>
                </c:pt>
                <c:pt idx="71181">
                  <c:v>294.45699999999965</c:v>
                </c:pt>
                <c:pt idx="71182">
                  <c:v>295.37299999999999</c:v>
                </c:pt>
                <c:pt idx="71183">
                  <c:v>296.28599999999977</c:v>
                </c:pt>
                <c:pt idx="71184">
                  <c:v>297.19600000000003</c:v>
                </c:pt>
                <c:pt idx="71185">
                  <c:v>298.10399999999993</c:v>
                </c:pt>
                <c:pt idx="71186">
                  <c:v>299.00799999999975</c:v>
                </c:pt>
                <c:pt idx="71187">
                  <c:v>299.90899999999965</c:v>
                </c:pt>
                <c:pt idx="71188">
                  <c:v>300.80700000000002</c:v>
                </c:pt>
                <c:pt idx="71189">
                  <c:v>301.702</c:v>
                </c:pt>
                <c:pt idx="71190">
                  <c:v>302.59299999999979</c:v>
                </c:pt>
                <c:pt idx="71191">
                  <c:v>303.48200000000003</c:v>
                </c:pt>
                <c:pt idx="71192">
                  <c:v>304.36700000000002</c:v>
                </c:pt>
                <c:pt idx="71193">
                  <c:v>305.24900000000002</c:v>
                </c:pt>
                <c:pt idx="71194">
                  <c:v>306.12799999999999</c:v>
                </c:pt>
                <c:pt idx="71195">
                  <c:v>307.00400000000002</c:v>
                </c:pt>
                <c:pt idx="71196">
                  <c:v>307.87599999999975</c:v>
                </c:pt>
                <c:pt idx="71197">
                  <c:v>308.745</c:v>
                </c:pt>
                <c:pt idx="71198">
                  <c:v>309.61</c:v>
                </c:pt>
                <c:pt idx="71199">
                  <c:v>310.47199999999958</c:v>
                </c:pt>
                <c:pt idx="71200">
                  <c:v>311.33</c:v>
                </c:pt>
                <c:pt idx="71201">
                  <c:v>312.185</c:v>
                </c:pt>
                <c:pt idx="71202">
                  <c:v>313.03699999999958</c:v>
                </c:pt>
                <c:pt idx="71203">
                  <c:v>313.88499999999999</c:v>
                </c:pt>
                <c:pt idx="71204">
                  <c:v>314.72899999999959</c:v>
                </c:pt>
                <c:pt idx="71205">
                  <c:v>315.56900000000002</c:v>
                </c:pt>
                <c:pt idx="71206">
                  <c:v>316.40599999999978</c:v>
                </c:pt>
                <c:pt idx="71207">
                  <c:v>317.23899999999958</c:v>
                </c:pt>
                <c:pt idx="71208">
                  <c:v>318.06799999999993</c:v>
                </c:pt>
                <c:pt idx="71209">
                  <c:v>318.89400000000001</c:v>
                </c:pt>
                <c:pt idx="71210">
                  <c:v>319.71499999999975</c:v>
                </c:pt>
                <c:pt idx="71211">
                  <c:v>320.53299999999979</c:v>
                </c:pt>
                <c:pt idx="71212">
                  <c:v>321.34699999999975</c:v>
                </c:pt>
                <c:pt idx="71213">
                  <c:v>322.15699999999993</c:v>
                </c:pt>
                <c:pt idx="71214">
                  <c:v>322.96199999999965</c:v>
                </c:pt>
                <c:pt idx="71215">
                  <c:v>323.76400000000001</c:v>
                </c:pt>
                <c:pt idx="71216">
                  <c:v>324.56200000000001</c:v>
                </c:pt>
                <c:pt idx="71217">
                  <c:v>325.35500000000002</c:v>
                </c:pt>
                <c:pt idx="71218">
                  <c:v>326.14499999999998</c:v>
                </c:pt>
                <c:pt idx="71219">
                  <c:v>326.92899999999958</c:v>
                </c:pt>
                <c:pt idx="71220">
                  <c:v>327.71</c:v>
                </c:pt>
                <c:pt idx="71221">
                  <c:v>328.48699999999963</c:v>
                </c:pt>
                <c:pt idx="71222">
                  <c:v>329.25900000000001</c:v>
                </c:pt>
                <c:pt idx="71223">
                  <c:v>330.02599999999978</c:v>
                </c:pt>
                <c:pt idx="71224">
                  <c:v>330.78899999999965</c:v>
                </c:pt>
                <c:pt idx="71225">
                  <c:v>331.548</c:v>
                </c:pt>
                <c:pt idx="71226">
                  <c:v>332.30200000000002</c:v>
                </c:pt>
                <c:pt idx="71227">
                  <c:v>333.05200000000002</c:v>
                </c:pt>
                <c:pt idx="71228">
                  <c:v>333.79599999999965</c:v>
                </c:pt>
                <c:pt idx="71229">
                  <c:v>334.53599999999977</c:v>
                </c:pt>
                <c:pt idx="71230">
                  <c:v>335.27199999999965</c:v>
                </c:pt>
                <c:pt idx="71231">
                  <c:v>336.00200000000001</c:v>
                </c:pt>
                <c:pt idx="71232">
                  <c:v>336.72799999999978</c:v>
                </c:pt>
                <c:pt idx="71233">
                  <c:v>337.44900000000001</c:v>
                </c:pt>
                <c:pt idx="71234">
                  <c:v>338.16500000000002</c:v>
                </c:pt>
                <c:pt idx="71235">
                  <c:v>338.87599999999975</c:v>
                </c:pt>
                <c:pt idx="71236">
                  <c:v>339.58199999999965</c:v>
                </c:pt>
                <c:pt idx="71237">
                  <c:v>340.28199999999958</c:v>
                </c:pt>
                <c:pt idx="71238">
                  <c:v>340.97799999999978</c:v>
                </c:pt>
                <c:pt idx="71239">
                  <c:v>341.66800000000001</c:v>
                </c:pt>
                <c:pt idx="71240">
                  <c:v>342.35399999999993</c:v>
                </c:pt>
                <c:pt idx="71241">
                  <c:v>343.03299999999979</c:v>
                </c:pt>
                <c:pt idx="71242">
                  <c:v>343.70800000000003</c:v>
                </c:pt>
                <c:pt idx="71243">
                  <c:v>344.37700000000001</c:v>
                </c:pt>
                <c:pt idx="71244">
                  <c:v>345.041</c:v>
                </c:pt>
                <c:pt idx="71245">
                  <c:v>345.69900000000001</c:v>
                </c:pt>
                <c:pt idx="71246">
                  <c:v>346.351</c:v>
                </c:pt>
                <c:pt idx="71247">
                  <c:v>346.99799999999965</c:v>
                </c:pt>
                <c:pt idx="71248">
                  <c:v>347.63900000000001</c:v>
                </c:pt>
                <c:pt idx="71249">
                  <c:v>348.27499999999975</c:v>
                </c:pt>
                <c:pt idx="71250">
                  <c:v>348.90499999999975</c:v>
                </c:pt>
                <c:pt idx="71251">
                  <c:v>349.529</c:v>
                </c:pt>
                <c:pt idx="71252">
                  <c:v>350.14699999999999</c:v>
                </c:pt>
                <c:pt idx="71253">
                  <c:v>350.75900000000001</c:v>
                </c:pt>
                <c:pt idx="71254">
                  <c:v>351.36500000000001</c:v>
                </c:pt>
                <c:pt idx="71255">
                  <c:v>351.96499999999975</c:v>
                </c:pt>
                <c:pt idx="71256">
                  <c:v>352.55799999999999</c:v>
                </c:pt>
                <c:pt idx="71257">
                  <c:v>353.14600000000002</c:v>
                </c:pt>
                <c:pt idx="71258">
                  <c:v>353.72699999999958</c:v>
                </c:pt>
                <c:pt idx="71259">
                  <c:v>354.303</c:v>
                </c:pt>
                <c:pt idx="71260">
                  <c:v>354.87099999999975</c:v>
                </c:pt>
                <c:pt idx="71261">
                  <c:v>355.43400000000003</c:v>
                </c:pt>
                <c:pt idx="71262">
                  <c:v>355.98999999999978</c:v>
                </c:pt>
                <c:pt idx="71263">
                  <c:v>356.53899999999965</c:v>
                </c:pt>
                <c:pt idx="71264">
                  <c:v>357.08199999999965</c:v>
                </c:pt>
                <c:pt idx="71265">
                  <c:v>357.61799999999999</c:v>
                </c:pt>
                <c:pt idx="71266">
                  <c:v>358.14699999999999</c:v>
                </c:pt>
                <c:pt idx="71267">
                  <c:v>358.67</c:v>
                </c:pt>
                <c:pt idx="71268">
                  <c:v>359.18599999999975</c:v>
                </c:pt>
                <c:pt idx="71269">
                  <c:v>359.69400000000002</c:v>
                </c:pt>
                <c:pt idx="71270">
                  <c:v>360.197</c:v>
                </c:pt>
                <c:pt idx="71271">
                  <c:v>360.69200000000001</c:v>
                </c:pt>
                <c:pt idx="71272">
                  <c:v>361.17899999999975</c:v>
                </c:pt>
                <c:pt idx="71273">
                  <c:v>361.66</c:v>
                </c:pt>
                <c:pt idx="71274">
                  <c:v>362.13400000000001</c:v>
                </c:pt>
                <c:pt idx="71275">
                  <c:v>362.6</c:v>
                </c:pt>
                <c:pt idx="71276">
                  <c:v>363.05900000000008</c:v>
                </c:pt>
                <c:pt idx="71277">
                  <c:v>363.5109999999998</c:v>
                </c:pt>
                <c:pt idx="71278">
                  <c:v>363.95599999999979</c:v>
                </c:pt>
                <c:pt idx="71279">
                  <c:v>364.392</c:v>
                </c:pt>
                <c:pt idx="71280">
                  <c:v>364.822</c:v>
                </c:pt>
                <c:pt idx="71281">
                  <c:v>365.24299999999999</c:v>
                </c:pt>
                <c:pt idx="71282">
                  <c:v>365.65800000000002</c:v>
                </c:pt>
                <c:pt idx="71283">
                  <c:v>366.06400000000002</c:v>
                </c:pt>
                <c:pt idx="71284">
                  <c:v>366.46199999999965</c:v>
                </c:pt>
                <c:pt idx="71285">
                  <c:v>366.85300000000001</c:v>
                </c:pt>
                <c:pt idx="71286">
                  <c:v>367.23599999999965</c:v>
                </c:pt>
                <c:pt idx="71287">
                  <c:v>367.61099999999999</c:v>
                </c:pt>
                <c:pt idx="71288">
                  <c:v>367.97799999999978</c:v>
                </c:pt>
                <c:pt idx="71289">
                  <c:v>368.33699999999965</c:v>
                </c:pt>
                <c:pt idx="71290">
                  <c:v>368.68700000000001</c:v>
                </c:pt>
                <c:pt idx="71291">
                  <c:v>369.03</c:v>
                </c:pt>
                <c:pt idx="71292">
                  <c:v>369.36399999999975</c:v>
                </c:pt>
                <c:pt idx="71293">
                  <c:v>369.69</c:v>
                </c:pt>
                <c:pt idx="71294">
                  <c:v>370.00700000000001</c:v>
                </c:pt>
                <c:pt idx="71295">
                  <c:v>370.31599999999975</c:v>
                </c:pt>
                <c:pt idx="71296">
                  <c:v>370.61700000000002</c:v>
                </c:pt>
                <c:pt idx="71297">
                  <c:v>370.90899999999965</c:v>
                </c:pt>
                <c:pt idx="71298">
                  <c:v>371.19200000000001</c:v>
                </c:pt>
                <c:pt idx="71299">
                  <c:v>371.46699999999959</c:v>
                </c:pt>
                <c:pt idx="71300">
                  <c:v>371.73299999999978</c:v>
                </c:pt>
                <c:pt idx="71301">
                  <c:v>371.98999999999978</c:v>
                </c:pt>
                <c:pt idx="71302">
                  <c:v>372.23899999999958</c:v>
                </c:pt>
                <c:pt idx="71303">
                  <c:v>372.47799999999978</c:v>
                </c:pt>
                <c:pt idx="71304">
                  <c:v>372.709</c:v>
                </c:pt>
                <c:pt idx="71305">
                  <c:v>372.92999999999978</c:v>
                </c:pt>
                <c:pt idx="71306">
                  <c:v>373.14299999999997</c:v>
                </c:pt>
                <c:pt idx="71307">
                  <c:v>373.346</c:v>
                </c:pt>
                <c:pt idx="71308">
                  <c:v>373.54</c:v>
                </c:pt>
                <c:pt idx="71309">
                  <c:v>373.7249999999998</c:v>
                </c:pt>
                <c:pt idx="71310">
                  <c:v>373.90099999999978</c:v>
                </c:pt>
                <c:pt idx="71311">
                  <c:v>374.06700000000001</c:v>
                </c:pt>
                <c:pt idx="71312">
                  <c:v>374.22399999999965</c:v>
                </c:pt>
                <c:pt idx="71313">
                  <c:v>374.37099999999975</c:v>
                </c:pt>
                <c:pt idx="71314">
                  <c:v>374.50900000000001</c:v>
                </c:pt>
                <c:pt idx="71315">
                  <c:v>374.637</c:v>
                </c:pt>
                <c:pt idx="71316">
                  <c:v>374.75599999999974</c:v>
                </c:pt>
                <c:pt idx="71317">
                  <c:v>374.86500000000001</c:v>
                </c:pt>
                <c:pt idx="71318">
                  <c:v>374.964</c:v>
                </c:pt>
                <c:pt idx="71319">
                  <c:v>375.053</c:v>
                </c:pt>
                <c:pt idx="71320">
                  <c:v>375.13299999999975</c:v>
                </c:pt>
                <c:pt idx="71321">
                  <c:v>375.20299999999975</c:v>
                </c:pt>
                <c:pt idx="71322">
                  <c:v>375.26299999999975</c:v>
                </c:pt>
                <c:pt idx="71323">
                  <c:v>375.31200000000001</c:v>
                </c:pt>
                <c:pt idx="71324">
                  <c:v>375.35199999999975</c:v>
                </c:pt>
                <c:pt idx="71325">
                  <c:v>375.38200000000001</c:v>
                </c:pt>
                <c:pt idx="71326">
                  <c:v>375.40099999999978</c:v>
                </c:pt>
                <c:pt idx="71327">
                  <c:v>375.41099999999977</c:v>
                </c:pt>
                <c:pt idx="71328">
                  <c:v>375.4099999999998</c:v>
                </c:pt>
                <c:pt idx="71329">
                  <c:v>375.3979999999998</c:v>
                </c:pt>
                <c:pt idx="71330">
                  <c:v>375.37700000000001</c:v>
                </c:pt>
                <c:pt idx="71331">
                  <c:v>375.34500000000008</c:v>
                </c:pt>
                <c:pt idx="71332">
                  <c:v>375.303</c:v>
                </c:pt>
                <c:pt idx="71333">
                  <c:v>375.25</c:v>
                </c:pt>
                <c:pt idx="71334">
                  <c:v>375.18700000000001</c:v>
                </c:pt>
                <c:pt idx="71335">
                  <c:v>375.113</c:v>
                </c:pt>
                <c:pt idx="71336">
                  <c:v>375.02799999999979</c:v>
                </c:pt>
                <c:pt idx="71337">
                  <c:v>374.93299999999965</c:v>
                </c:pt>
                <c:pt idx="71338">
                  <c:v>374.827</c:v>
                </c:pt>
                <c:pt idx="71339">
                  <c:v>374.71099999999979</c:v>
                </c:pt>
                <c:pt idx="71340">
                  <c:v>374.58300000000003</c:v>
                </c:pt>
                <c:pt idx="71341">
                  <c:v>374.44499999999999</c:v>
                </c:pt>
                <c:pt idx="71342">
                  <c:v>374.29599999999965</c:v>
                </c:pt>
                <c:pt idx="71343">
                  <c:v>374.1359999999998</c:v>
                </c:pt>
                <c:pt idx="71344">
                  <c:v>373.96599999999978</c:v>
                </c:pt>
                <c:pt idx="71345">
                  <c:v>373.78399999999965</c:v>
                </c:pt>
                <c:pt idx="71346">
                  <c:v>373.59099999999978</c:v>
                </c:pt>
                <c:pt idx="71347">
                  <c:v>373.387</c:v>
                </c:pt>
                <c:pt idx="71348">
                  <c:v>373.17200000000008</c:v>
                </c:pt>
                <c:pt idx="71349">
                  <c:v>372.94600000000003</c:v>
                </c:pt>
                <c:pt idx="71350">
                  <c:v>372.709</c:v>
                </c:pt>
                <c:pt idx="71351">
                  <c:v>372.46</c:v>
                </c:pt>
                <c:pt idx="71352">
                  <c:v>372.20099999999979</c:v>
                </c:pt>
                <c:pt idx="71353">
                  <c:v>371.92999999999978</c:v>
                </c:pt>
                <c:pt idx="71354">
                  <c:v>371.64699999999999</c:v>
                </c:pt>
                <c:pt idx="71355">
                  <c:v>371.35399999999993</c:v>
                </c:pt>
                <c:pt idx="71356">
                  <c:v>371.04899999999975</c:v>
                </c:pt>
                <c:pt idx="71357">
                  <c:v>370.73299999999978</c:v>
                </c:pt>
                <c:pt idx="71358">
                  <c:v>370.40499999999975</c:v>
                </c:pt>
                <c:pt idx="71359">
                  <c:v>370.06599999999975</c:v>
                </c:pt>
                <c:pt idx="71360">
                  <c:v>369.71599999999978</c:v>
                </c:pt>
                <c:pt idx="71361">
                  <c:v>369.35399999999993</c:v>
                </c:pt>
                <c:pt idx="71362">
                  <c:v>368.97999999999979</c:v>
                </c:pt>
                <c:pt idx="71363">
                  <c:v>368.59500000000003</c:v>
                </c:pt>
                <c:pt idx="71364">
                  <c:v>368.19900000000001</c:v>
                </c:pt>
                <c:pt idx="71365">
                  <c:v>367.79099999999966</c:v>
                </c:pt>
                <c:pt idx="71366">
                  <c:v>367.37099999999975</c:v>
                </c:pt>
                <c:pt idx="71367">
                  <c:v>366.94</c:v>
                </c:pt>
                <c:pt idx="71368">
                  <c:v>366.49699999999962</c:v>
                </c:pt>
                <c:pt idx="71369">
                  <c:v>366.04199999999975</c:v>
                </c:pt>
                <c:pt idx="71370">
                  <c:v>365.57599999999979</c:v>
                </c:pt>
                <c:pt idx="71371">
                  <c:v>365.09799999999979</c:v>
                </c:pt>
                <c:pt idx="71372">
                  <c:v>364.608</c:v>
                </c:pt>
                <c:pt idx="71373">
                  <c:v>364.10599999999999</c:v>
                </c:pt>
                <c:pt idx="71374">
                  <c:v>363.59299999999979</c:v>
                </c:pt>
                <c:pt idx="71375">
                  <c:v>363.06799999999993</c:v>
                </c:pt>
                <c:pt idx="71376">
                  <c:v>362.53199999999958</c:v>
                </c:pt>
                <c:pt idx="71377">
                  <c:v>361.98299999999978</c:v>
                </c:pt>
                <c:pt idx="71378">
                  <c:v>361.42299999999977</c:v>
                </c:pt>
                <c:pt idx="71379">
                  <c:v>360.851</c:v>
                </c:pt>
                <c:pt idx="71380">
                  <c:v>360.267</c:v>
                </c:pt>
                <c:pt idx="71381">
                  <c:v>359.67200000000008</c:v>
                </c:pt>
                <c:pt idx="71382">
                  <c:v>359.06400000000002</c:v>
                </c:pt>
                <c:pt idx="71383">
                  <c:v>358.44499999999999</c:v>
                </c:pt>
                <c:pt idx="71384">
                  <c:v>357.81400000000002</c:v>
                </c:pt>
                <c:pt idx="71385">
                  <c:v>357.17099999999999</c:v>
                </c:pt>
                <c:pt idx="71386">
                  <c:v>356.51599999999979</c:v>
                </c:pt>
                <c:pt idx="71387">
                  <c:v>355.85</c:v>
                </c:pt>
                <c:pt idx="71388">
                  <c:v>355.17099999999999</c:v>
                </c:pt>
                <c:pt idx="71389">
                  <c:v>354.48099999999965</c:v>
                </c:pt>
                <c:pt idx="71390">
                  <c:v>353.779</c:v>
                </c:pt>
                <c:pt idx="71391">
                  <c:v>353.065</c:v>
                </c:pt>
                <c:pt idx="71392">
                  <c:v>352.3400000000002</c:v>
                </c:pt>
                <c:pt idx="71393">
                  <c:v>351.60199999999975</c:v>
                </c:pt>
                <c:pt idx="71394">
                  <c:v>350.85300000000001</c:v>
                </c:pt>
                <c:pt idx="71395">
                  <c:v>350.09199999999959</c:v>
                </c:pt>
                <c:pt idx="71396">
                  <c:v>349.31900000000002</c:v>
                </c:pt>
                <c:pt idx="71397">
                  <c:v>348.53500000000003</c:v>
                </c:pt>
                <c:pt idx="71398">
                  <c:v>347.73799999999977</c:v>
                </c:pt>
                <c:pt idx="71399">
                  <c:v>346.92999999999978</c:v>
                </c:pt>
                <c:pt idx="71400">
                  <c:v>346.11</c:v>
                </c:pt>
                <c:pt idx="71401">
                  <c:v>345.279</c:v>
                </c:pt>
                <c:pt idx="71402">
                  <c:v>344.43499999999977</c:v>
                </c:pt>
                <c:pt idx="71403">
                  <c:v>343.58</c:v>
                </c:pt>
                <c:pt idx="71404">
                  <c:v>342.714</c:v>
                </c:pt>
                <c:pt idx="71405">
                  <c:v>341.83499999999975</c:v>
                </c:pt>
                <c:pt idx="71406">
                  <c:v>340.94499999999999</c:v>
                </c:pt>
                <c:pt idx="71407">
                  <c:v>340.04399999999993</c:v>
                </c:pt>
                <c:pt idx="71408">
                  <c:v>339.13099999999974</c:v>
                </c:pt>
                <c:pt idx="71409">
                  <c:v>338.20599999999979</c:v>
                </c:pt>
                <c:pt idx="71410">
                  <c:v>337.27</c:v>
                </c:pt>
                <c:pt idx="71411">
                  <c:v>336.322</c:v>
                </c:pt>
                <c:pt idx="71412">
                  <c:v>335.36200000000002</c:v>
                </c:pt>
                <c:pt idx="71413">
                  <c:v>334.392</c:v>
                </c:pt>
                <c:pt idx="71414">
                  <c:v>333.40899999999965</c:v>
                </c:pt>
                <c:pt idx="71415">
                  <c:v>332.41599999999966</c:v>
                </c:pt>
                <c:pt idx="71416">
                  <c:v>331.41099999999977</c:v>
                </c:pt>
                <c:pt idx="71417">
                  <c:v>330.39400000000001</c:v>
                </c:pt>
                <c:pt idx="71418">
                  <c:v>329.36599999999999</c:v>
                </c:pt>
                <c:pt idx="71419">
                  <c:v>328.32799999999975</c:v>
                </c:pt>
                <c:pt idx="71420">
                  <c:v>327.27699999999965</c:v>
                </c:pt>
                <c:pt idx="71421">
                  <c:v>326.21599999999978</c:v>
                </c:pt>
                <c:pt idx="71422">
                  <c:v>325.14299999999997</c:v>
                </c:pt>
                <c:pt idx="71423">
                  <c:v>324.06</c:v>
                </c:pt>
                <c:pt idx="71424">
                  <c:v>322.96499999999975</c:v>
                </c:pt>
                <c:pt idx="71425">
                  <c:v>321.85899999999975</c:v>
                </c:pt>
                <c:pt idx="71426">
                  <c:v>320.74200000000002</c:v>
                </c:pt>
                <c:pt idx="71427">
                  <c:v>319.61399999999975</c:v>
                </c:pt>
                <c:pt idx="71428">
                  <c:v>318.4749999999998</c:v>
                </c:pt>
                <c:pt idx="71429">
                  <c:v>317.32599999999979</c:v>
                </c:pt>
                <c:pt idx="71430">
                  <c:v>316.16500000000002</c:v>
                </c:pt>
                <c:pt idx="71431">
                  <c:v>314.99400000000003</c:v>
                </c:pt>
                <c:pt idx="71432">
                  <c:v>313.81200000000001</c:v>
                </c:pt>
                <c:pt idx="71433">
                  <c:v>312.61900000000026</c:v>
                </c:pt>
                <c:pt idx="71434">
                  <c:v>311.41599999999966</c:v>
                </c:pt>
                <c:pt idx="71435">
                  <c:v>310.202</c:v>
                </c:pt>
                <c:pt idx="71436">
                  <c:v>308.97699999999958</c:v>
                </c:pt>
                <c:pt idx="71437">
                  <c:v>307.74200000000002</c:v>
                </c:pt>
                <c:pt idx="71438">
                  <c:v>306.49699999999962</c:v>
                </c:pt>
                <c:pt idx="71439">
                  <c:v>305.24099999999999</c:v>
                </c:pt>
                <c:pt idx="71440">
                  <c:v>303.9749999999998</c:v>
                </c:pt>
                <c:pt idx="71441">
                  <c:v>302.69900000000001</c:v>
                </c:pt>
                <c:pt idx="71442">
                  <c:v>301.41299999999978</c:v>
                </c:pt>
                <c:pt idx="71443">
                  <c:v>300.11599999999999</c:v>
                </c:pt>
                <c:pt idx="71444">
                  <c:v>298.81</c:v>
                </c:pt>
                <c:pt idx="71445">
                  <c:v>297.49299999999965</c:v>
                </c:pt>
                <c:pt idx="71446">
                  <c:v>296.16699999999975</c:v>
                </c:pt>
                <c:pt idx="71447">
                  <c:v>294.83</c:v>
                </c:pt>
                <c:pt idx="71448">
                  <c:v>293.48399999999958</c:v>
                </c:pt>
                <c:pt idx="71449">
                  <c:v>292.12799999999999</c:v>
                </c:pt>
                <c:pt idx="71450">
                  <c:v>290.76299999999975</c:v>
                </c:pt>
                <c:pt idx="71451">
                  <c:v>289.387</c:v>
                </c:pt>
                <c:pt idx="71452">
                  <c:v>288.00299999999999</c:v>
                </c:pt>
                <c:pt idx="71453">
                  <c:v>286.60899999999975</c:v>
                </c:pt>
                <c:pt idx="71454">
                  <c:v>285.20499999999993</c:v>
                </c:pt>
                <c:pt idx="71455">
                  <c:v>283.79199999999958</c:v>
                </c:pt>
                <c:pt idx="71456">
                  <c:v>282.37</c:v>
                </c:pt>
                <c:pt idx="71457">
                  <c:v>280.93899999999962</c:v>
                </c:pt>
                <c:pt idx="71458">
                  <c:v>279.49899999999963</c:v>
                </c:pt>
                <c:pt idx="71459">
                  <c:v>278.04899999999975</c:v>
                </c:pt>
                <c:pt idx="71460">
                  <c:v>276.59099999999978</c:v>
                </c:pt>
                <c:pt idx="71461">
                  <c:v>275.12400000000002</c:v>
                </c:pt>
                <c:pt idx="71462">
                  <c:v>273.64800000000002</c:v>
                </c:pt>
                <c:pt idx="71463">
                  <c:v>272.16399999999999</c:v>
                </c:pt>
                <c:pt idx="71464">
                  <c:v>270.67099999999999</c:v>
                </c:pt>
                <c:pt idx="71465">
                  <c:v>269.16899999999993</c:v>
                </c:pt>
                <c:pt idx="71466">
                  <c:v>267.65899999999999</c:v>
                </c:pt>
                <c:pt idx="71467">
                  <c:v>266.14100000000002</c:v>
                </c:pt>
                <c:pt idx="71468">
                  <c:v>264.61399999999975</c:v>
                </c:pt>
                <c:pt idx="71469">
                  <c:v>263.08</c:v>
                </c:pt>
                <c:pt idx="71470">
                  <c:v>261.53699999999958</c:v>
                </c:pt>
                <c:pt idx="71471">
                  <c:v>259.98599999999965</c:v>
                </c:pt>
                <c:pt idx="71472">
                  <c:v>258.42699999999962</c:v>
                </c:pt>
                <c:pt idx="71473">
                  <c:v>256.86099999999999</c:v>
                </c:pt>
                <c:pt idx="71474">
                  <c:v>255.286</c:v>
                </c:pt>
                <c:pt idx="71475">
                  <c:v>253.70499999999998</c:v>
                </c:pt>
                <c:pt idx="71476">
                  <c:v>252.11499999999998</c:v>
                </c:pt>
                <c:pt idx="71477">
                  <c:v>250.518</c:v>
                </c:pt>
                <c:pt idx="71478">
                  <c:v>248.91399999999999</c:v>
                </c:pt>
                <c:pt idx="71479">
                  <c:v>247.303</c:v>
                </c:pt>
                <c:pt idx="71480">
                  <c:v>245.684</c:v>
                </c:pt>
                <c:pt idx="71481">
                  <c:v>244.059</c:v>
                </c:pt>
                <c:pt idx="71482">
                  <c:v>242.42600000000004</c:v>
                </c:pt>
                <c:pt idx="71483">
                  <c:v>240.78700000000001</c:v>
                </c:pt>
                <c:pt idx="71484">
                  <c:v>239.14099999999999</c:v>
                </c:pt>
                <c:pt idx="71485">
                  <c:v>237.48800000000011</c:v>
                </c:pt>
                <c:pt idx="71486">
                  <c:v>235.82900000000001</c:v>
                </c:pt>
                <c:pt idx="71487">
                  <c:v>234.16300000000001</c:v>
                </c:pt>
                <c:pt idx="71488">
                  <c:v>232.49100000000001</c:v>
                </c:pt>
                <c:pt idx="71489">
                  <c:v>230.81300000000002</c:v>
                </c:pt>
                <c:pt idx="71490">
                  <c:v>229.12800000000001</c:v>
                </c:pt>
                <c:pt idx="71491">
                  <c:v>227.43800000000007</c:v>
                </c:pt>
                <c:pt idx="71492">
                  <c:v>225.74199999999999</c:v>
                </c:pt>
                <c:pt idx="71493">
                  <c:v>224.04</c:v>
                </c:pt>
                <c:pt idx="71494">
                  <c:v>222.33200000000011</c:v>
                </c:pt>
                <c:pt idx="71495">
                  <c:v>220.61799999999999</c:v>
                </c:pt>
                <c:pt idx="71496">
                  <c:v>218.899</c:v>
                </c:pt>
                <c:pt idx="71497">
                  <c:v>217.17499999999998</c:v>
                </c:pt>
                <c:pt idx="71498">
                  <c:v>215.446</c:v>
                </c:pt>
                <c:pt idx="71499">
                  <c:v>213.71099999999998</c:v>
                </c:pt>
                <c:pt idx="71500">
                  <c:v>211.97200000000001</c:v>
                </c:pt>
                <c:pt idx="71501">
                  <c:v>210.227</c:v>
                </c:pt>
                <c:pt idx="71502">
                  <c:v>208.47800000000001</c:v>
                </c:pt>
                <c:pt idx="71503">
                  <c:v>206.72399999999999</c:v>
                </c:pt>
                <c:pt idx="71504">
                  <c:v>204.965</c:v>
                </c:pt>
                <c:pt idx="71505">
                  <c:v>203.202</c:v>
                </c:pt>
                <c:pt idx="71506">
                  <c:v>201.434</c:v>
                </c:pt>
                <c:pt idx="71507">
                  <c:v>199.66300000000001</c:v>
                </c:pt>
                <c:pt idx="71508">
                  <c:v>197.88700000000011</c:v>
                </c:pt>
                <c:pt idx="71509">
                  <c:v>196.107</c:v>
                </c:pt>
                <c:pt idx="71510">
                  <c:v>194.32400000000001</c:v>
                </c:pt>
                <c:pt idx="71511">
                  <c:v>192.536</c:v>
                </c:pt>
                <c:pt idx="71512">
                  <c:v>190.74499999999998</c:v>
                </c:pt>
                <c:pt idx="71513">
                  <c:v>188.95100000000011</c:v>
                </c:pt>
                <c:pt idx="71514">
                  <c:v>187.15300000000002</c:v>
                </c:pt>
                <c:pt idx="71515">
                  <c:v>185.35200000000012</c:v>
                </c:pt>
                <c:pt idx="71516">
                  <c:v>183.547</c:v>
                </c:pt>
                <c:pt idx="71517">
                  <c:v>181.73999999999998</c:v>
                </c:pt>
                <c:pt idx="71518">
                  <c:v>179.93</c:v>
                </c:pt>
                <c:pt idx="71519">
                  <c:v>178.11699999999999</c:v>
                </c:pt>
                <c:pt idx="71520">
                  <c:v>176.30100000000004</c:v>
                </c:pt>
                <c:pt idx="71521">
                  <c:v>174.483</c:v>
                </c:pt>
                <c:pt idx="71522">
                  <c:v>172.66200000000001</c:v>
                </c:pt>
                <c:pt idx="71523">
                  <c:v>170.839</c:v>
                </c:pt>
                <c:pt idx="71524">
                  <c:v>169.01399999999998</c:v>
                </c:pt>
                <c:pt idx="71525">
                  <c:v>167.18700000000001</c:v>
                </c:pt>
                <c:pt idx="71526">
                  <c:v>165.35700000000011</c:v>
                </c:pt>
                <c:pt idx="71527">
                  <c:v>163.52700000000004</c:v>
                </c:pt>
                <c:pt idx="71528">
                  <c:v>161.69399999999999</c:v>
                </c:pt>
                <c:pt idx="71529">
                  <c:v>159.86000000000001</c:v>
                </c:pt>
                <c:pt idx="71530">
                  <c:v>158.024</c:v>
                </c:pt>
                <c:pt idx="71531">
                  <c:v>156.18700000000001</c:v>
                </c:pt>
                <c:pt idx="71532">
                  <c:v>154.34900000000002</c:v>
                </c:pt>
                <c:pt idx="71533">
                  <c:v>152.51</c:v>
                </c:pt>
                <c:pt idx="71534">
                  <c:v>150.66999999999999</c:v>
                </c:pt>
                <c:pt idx="71535">
                  <c:v>148.83000000000001</c:v>
                </c:pt>
                <c:pt idx="71536">
                  <c:v>146.98800000000011</c:v>
                </c:pt>
                <c:pt idx="71537">
                  <c:v>145.14599999999999</c:v>
                </c:pt>
                <c:pt idx="71538">
                  <c:v>143.304</c:v>
                </c:pt>
                <c:pt idx="71539">
                  <c:v>141.46100000000001</c:v>
                </c:pt>
                <c:pt idx="71540">
                  <c:v>139.61899999999997</c:v>
                </c:pt>
                <c:pt idx="71541">
                  <c:v>137.77599999999998</c:v>
                </c:pt>
                <c:pt idx="71542">
                  <c:v>135.93300000000002</c:v>
                </c:pt>
                <c:pt idx="71543">
                  <c:v>134.09100000000001</c:v>
                </c:pt>
                <c:pt idx="71544">
                  <c:v>132.24899999999997</c:v>
                </c:pt>
                <c:pt idx="71545">
                  <c:v>130.40700000000001</c:v>
                </c:pt>
                <c:pt idx="71546">
                  <c:v>128.566</c:v>
                </c:pt>
                <c:pt idx="71547">
                  <c:v>126.726</c:v>
                </c:pt>
                <c:pt idx="71548">
                  <c:v>124.887</c:v>
                </c:pt>
                <c:pt idx="71549">
                  <c:v>123.048</c:v>
                </c:pt>
                <c:pt idx="71550">
                  <c:v>121.21100000000006</c:v>
                </c:pt>
                <c:pt idx="71551">
                  <c:v>119.37499999999999</c:v>
                </c:pt>
                <c:pt idx="71552">
                  <c:v>117.54100000000005</c:v>
                </c:pt>
                <c:pt idx="71553">
                  <c:v>115.708</c:v>
                </c:pt>
                <c:pt idx="71554">
                  <c:v>113.87599999999998</c:v>
                </c:pt>
                <c:pt idx="71555">
                  <c:v>112.04700000000005</c:v>
                </c:pt>
                <c:pt idx="71556">
                  <c:v>110.21899999999999</c:v>
                </c:pt>
                <c:pt idx="71557">
                  <c:v>108.393</c:v>
                </c:pt>
                <c:pt idx="71558">
                  <c:v>106.57</c:v>
                </c:pt>
                <c:pt idx="71559">
                  <c:v>104.74900000000002</c:v>
                </c:pt>
                <c:pt idx="71560">
                  <c:v>102.93</c:v>
                </c:pt>
                <c:pt idx="71561">
                  <c:v>101.114</c:v>
                </c:pt>
                <c:pt idx="71562">
                  <c:v>99.300299999999993</c:v>
                </c:pt>
                <c:pt idx="71563">
                  <c:v>97.489599999999996</c:v>
                </c:pt>
                <c:pt idx="71564">
                  <c:v>95.681899999999999</c:v>
                </c:pt>
                <c:pt idx="71565">
                  <c:v>93.876999999999981</c:v>
                </c:pt>
                <c:pt idx="71566">
                  <c:v>92.075499999999948</c:v>
                </c:pt>
                <c:pt idx="71567">
                  <c:v>90.277299999999997</c:v>
                </c:pt>
                <c:pt idx="71568">
                  <c:v>88.482399999999998</c:v>
                </c:pt>
                <c:pt idx="71569">
                  <c:v>86.691100000000006</c:v>
                </c:pt>
                <c:pt idx="71570">
                  <c:v>84.903599999999997</c:v>
                </c:pt>
                <c:pt idx="71571">
                  <c:v>83.119799999999998</c:v>
                </c:pt>
                <c:pt idx="71572">
                  <c:v>81.34</c:v>
                </c:pt>
                <c:pt idx="71573">
                  <c:v>79.564300000000003</c:v>
                </c:pt>
                <c:pt idx="71574">
                  <c:v>77.792699999999996</c:v>
                </c:pt>
                <c:pt idx="71575">
                  <c:v>76.02549999999998</c:v>
                </c:pt>
                <c:pt idx="71576">
                  <c:v>74.262699999999995</c:v>
                </c:pt>
                <c:pt idx="71577">
                  <c:v>72.504400000000004</c:v>
                </c:pt>
                <c:pt idx="71578">
                  <c:v>70.750799999999998</c:v>
                </c:pt>
                <c:pt idx="71579">
                  <c:v>69.002099999999999</c:v>
                </c:pt>
                <c:pt idx="71580">
                  <c:v>67.258299999999991</c:v>
                </c:pt>
                <c:pt idx="71581">
                  <c:v>65.519499999999994</c:v>
                </c:pt>
                <c:pt idx="71582">
                  <c:v>63.785900000000012</c:v>
                </c:pt>
                <c:pt idx="71583">
                  <c:v>62.057499999999997</c:v>
                </c:pt>
                <c:pt idx="71584">
                  <c:v>60.334699999999998</c:v>
                </c:pt>
                <c:pt idx="71585">
                  <c:v>58.6173</c:v>
                </c:pt>
                <c:pt idx="71586">
                  <c:v>56.9056</c:v>
                </c:pt>
                <c:pt idx="71587">
                  <c:v>55.199700000000028</c:v>
                </c:pt>
                <c:pt idx="71588">
                  <c:v>53.499700000000011</c:v>
                </c:pt>
                <c:pt idx="71589">
                  <c:v>51.805700000000002</c:v>
                </c:pt>
                <c:pt idx="71590">
                  <c:v>50.117800000000003</c:v>
                </c:pt>
                <c:pt idx="71591">
                  <c:v>48.436100000000003</c:v>
                </c:pt>
                <c:pt idx="71592">
                  <c:v>46.760800000000003</c:v>
                </c:pt>
                <c:pt idx="71593">
                  <c:v>45.09210000000003</c:v>
                </c:pt>
                <c:pt idx="71594">
                  <c:v>43.429900000000011</c:v>
                </c:pt>
                <c:pt idx="71595">
                  <c:v>41.7744</c:v>
                </c:pt>
                <c:pt idx="71596">
                  <c:v>40.125800000000012</c:v>
                </c:pt>
                <c:pt idx="71597">
                  <c:v>38.484099999999998</c:v>
                </c:pt>
                <c:pt idx="71598">
                  <c:v>36.849400000000003</c:v>
                </c:pt>
                <c:pt idx="71599">
                  <c:v>35.22200000000003</c:v>
                </c:pt>
                <c:pt idx="71600">
                  <c:v>33.601700000000001</c:v>
                </c:pt>
                <c:pt idx="71601">
                  <c:v>31.98889999999998</c:v>
                </c:pt>
                <c:pt idx="71602">
                  <c:v>30.38359999999998</c:v>
                </c:pt>
                <c:pt idx="71603">
                  <c:v>28.78599999999998</c:v>
                </c:pt>
                <c:pt idx="71604">
                  <c:v>27.196000000000005</c:v>
                </c:pt>
                <c:pt idx="71605">
                  <c:v>25.613900000000019</c:v>
                </c:pt>
                <c:pt idx="71606">
                  <c:v>24.039800000000014</c:v>
                </c:pt>
                <c:pt idx="71607">
                  <c:v>22.47359999999998</c:v>
                </c:pt>
                <c:pt idx="71608">
                  <c:v>20.91559999999998</c:v>
                </c:pt>
                <c:pt idx="71609">
                  <c:v>19.3659</c:v>
                </c:pt>
                <c:pt idx="71610">
                  <c:v>17.8246</c:v>
                </c:pt>
                <c:pt idx="71611">
                  <c:v>16.291799999999981</c:v>
                </c:pt>
                <c:pt idx="71612">
                  <c:v>14.7675</c:v>
                </c:pt>
                <c:pt idx="71613">
                  <c:v>13.251800000000001</c:v>
                </c:pt>
                <c:pt idx="71614">
                  <c:v>11.745100000000001</c:v>
                </c:pt>
                <c:pt idx="71615">
                  <c:v>10.247199999999999</c:v>
                </c:pt>
                <c:pt idx="71616">
                  <c:v>8.7581799999999994</c:v>
                </c:pt>
                <c:pt idx="71617">
                  <c:v>7.2784000000000004</c:v>
                </c:pt>
                <c:pt idx="71618">
                  <c:v>5.8076999999999996</c:v>
                </c:pt>
                <c:pt idx="71619">
                  <c:v>4.3463700000000003</c:v>
                </c:pt>
                <c:pt idx="71620">
                  <c:v>2.8943999999999988</c:v>
                </c:pt>
                <c:pt idx="71621">
                  <c:v>1.4519099999999991</c:v>
                </c:pt>
                <c:pt idx="71622">
                  <c:v>1.9015000000000001E-2</c:v>
                </c:pt>
                <c:pt idx="71623">
                  <c:v>-1.404239999999999</c:v>
                </c:pt>
                <c:pt idx="71624">
                  <c:v>-2.8177300000000001</c:v>
                </c:pt>
                <c:pt idx="71625">
                  <c:v>-4.2212800000000001</c:v>
                </c:pt>
                <c:pt idx="71626">
                  <c:v>-5.6149799999999948</c:v>
                </c:pt>
                <c:pt idx="71627">
                  <c:v>-6.9985499999999998</c:v>
                </c:pt>
                <c:pt idx="71628">
                  <c:v>-8.3720200000000027</c:v>
                </c:pt>
                <c:pt idx="71629">
                  <c:v>-9.7352699999999999</c:v>
                </c:pt>
                <c:pt idx="71630">
                  <c:v>-11.088200000000001</c:v>
                </c:pt>
                <c:pt idx="71631">
                  <c:v>-12.4307</c:v>
                </c:pt>
                <c:pt idx="71632">
                  <c:v>-13.762700000000002</c:v>
                </c:pt>
                <c:pt idx="71633">
                  <c:v>-15.084100000000001</c:v>
                </c:pt>
                <c:pt idx="71634">
                  <c:v>-16.394900000000014</c:v>
                </c:pt>
                <c:pt idx="71635">
                  <c:v>-17.694800000000015</c:v>
                </c:pt>
                <c:pt idx="71636">
                  <c:v>-18.984000000000002</c:v>
                </c:pt>
                <c:pt idx="71637">
                  <c:v>-20.262199999999982</c:v>
                </c:pt>
                <c:pt idx="71638">
                  <c:v>-21.529499999999981</c:v>
                </c:pt>
                <c:pt idx="71639">
                  <c:v>-22.78559999999997</c:v>
                </c:pt>
                <c:pt idx="71640">
                  <c:v>-24.0306</c:v>
                </c:pt>
                <c:pt idx="71641">
                  <c:v>-25.264399999999977</c:v>
                </c:pt>
                <c:pt idx="71642">
                  <c:v>-26.48679999999997</c:v>
                </c:pt>
                <c:pt idx="71643">
                  <c:v>-27.697800000000019</c:v>
                </c:pt>
                <c:pt idx="71644">
                  <c:v>-28.897400000000001</c:v>
                </c:pt>
                <c:pt idx="71645">
                  <c:v>-30.085399999999982</c:v>
                </c:pt>
                <c:pt idx="71646">
                  <c:v>-31.26169999999998</c:v>
                </c:pt>
                <c:pt idx="71647">
                  <c:v>-32.426400000000001</c:v>
                </c:pt>
                <c:pt idx="71648">
                  <c:v>-33.579300000000003</c:v>
                </c:pt>
                <c:pt idx="71649">
                  <c:v>-34.72030000000003</c:v>
                </c:pt>
                <c:pt idx="71650">
                  <c:v>-35.849499999999999</c:v>
                </c:pt>
                <c:pt idx="71651">
                  <c:v>-36.9666</c:v>
                </c:pt>
                <c:pt idx="71652">
                  <c:v>-38.0717</c:v>
                </c:pt>
                <c:pt idx="71653">
                  <c:v>-39.164700000000003</c:v>
                </c:pt>
                <c:pt idx="71654">
                  <c:v>-40.245500000000028</c:v>
                </c:pt>
                <c:pt idx="71655">
                  <c:v>-41.314099999999996</c:v>
                </c:pt>
                <c:pt idx="71656">
                  <c:v>-42.370400000000004</c:v>
                </c:pt>
                <c:pt idx="71657">
                  <c:v>-43.414200000000001</c:v>
                </c:pt>
                <c:pt idx="71658">
                  <c:v>-44.445600000000006</c:v>
                </c:pt>
                <c:pt idx="71659">
                  <c:v>-45.464600000000004</c:v>
                </c:pt>
                <c:pt idx="71660">
                  <c:v>-46.4709</c:v>
                </c:pt>
                <c:pt idx="71661">
                  <c:v>-47.464700000000001</c:v>
                </c:pt>
                <c:pt idx="71662">
                  <c:v>-48.445800000000006</c:v>
                </c:pt>
                <c:pt idx="71663">
                  <c:v>-49.414099999999998</c:v>
                </c:pt>
                <c:pt idx="71664">
                  <c:v>-50.369700000000002</c:v>
                </c:pt>
                <c:pt idx="71665">
                  <c:v>-51.312400000000004</c:v>
                </c:pt>
                <c:pt idx="71666">
                  <c:v>-52.242200000000011</c:v>
                </c:pt>
                <c:pt idx="71667">
                  <c:v>-53.159000000000006</c:v>
                </c:pt>
                <c:pt idx="71668">
                  <c:v>-54.062900000000013</c:v>
                </c:pt>
                <c:pt idx="71669">
                  <c:v>-54.953699999999998</c:v>
                </c:pt>
                <c:pt idx="71670">
                  <c:v>-55.831400000000002</c:v>
                </c:pt>
                <c:pt idx="71671">
                  <c:v>-56.69590000000003</c:v>
                </c:pt>
                <c:pt idx="71672">
                  <c:v>-57.5473</c:v>
                </c:pt>
                <c:pt idx="71673">
                  <c:v>-58.3855</c:v>
                </c:pt>
                <c:pt idx="71674">
                  <c:v>-59.210300000000011</c:v>
                </c:pt>
                <c:pt idx="71675">
                  <c:v>-60.021800000000006</c:v>
                </c:pt>
                <c:pt idx="71676">
                  <c:v>-60.82</c:v>
                </c:pt>
                <c:pt idx="71677">
                  <c:v>-61.604700000000001</c:v>
                </c:pt>
                <c:pt idx="71678">
                  <c:v>-62.375900000000001</c:v>
                </c:pt>
                <c:pt idx="71679">
                  <c:v>-63.133700000000012</c:v>
                </c:pt>
                <c:pt idx="71680">
                  <c:v>-63.877899999999997</c:v>
                </c:pt>
                <c:pt idx="71681">
                  <c:v>-64.608599999999981</c:v>
                </c:pt>
                <c:pt idx="71682">
                  <c:v>-65.32559999999998</c:v>
                </c:pt>
                <c:pt idx="71683">
                  <c:v>-66.028999999999982</c:v>
                </c:pt>
                <c:pt idx="71684">
                  <c:v>-66.718800000000002</c:v>
                </c:pt>
                <c:pt idx="71685">
                  <c:v>-67.394900000000007</c:v>
                </c:pt>
                <c:pt idx="71686">
                  <c:v>-68.057100000000005</c:v>
                </c:pt>
                <c:pt idx="71687">
                  <c:v>-68.705699999999993</c:v>
                </c:pt>
                <c:pt idx="71688">
                  <c:v>-69.340400000000002</c:v>
                </c:pt>
                <c:pt idx="71689">
                  <c:v>-69.961300000000023</c:v>
                </c:pt>
                <c:pt idx="71690">
                  <c:v>-70.568399999999983</c:v>
                </c:pt>
                <c:pt idx="71691">
                  <c:v>-71.161500000000004</c:v>
                </c:pt>
                <c:pt idx="71692">
                  <c:v>-71.740799999999993</c:v>
                </c:pt>
                <c:pt idx="71693">
                  <c:v>-72.306100000000001</c:v>
                </c:pt>
                <c:pt idx="71694">
                  <c:v>-72.857500000000002</c:v>
                </c:pt>
                <c:pt idx="71695">
                  <c:v>-73.394999999999996</c:v>
                </c:pt>
                <c:pt idx="71696">
                  <c:v>-73.918300000000002</c:v>
                </c:pt>
                <c:pt idx="71697">
                  <c:v>-74.427700000000002</c:v>
                </c:pt>
                <c:pt idx="71698">
                  <c:v>-74.923100000000005</c:v>
                </c:pt>
                <c:pt idx="71699">
                  <c:v>-75.404399999999995</c:v>
                </c:pt>
                <c:pt idx="71700">
                  <c:v>-75.871600000000001</c:v>
                </c:pt>
                <c:pt idx="71701">
                  <c:v>-76.324799999999982</c:v>
                </c:pt>
                <c:pt idx="71702">
                  <c:v>-76.763800000000003</c:v>
                </c:pt>
                <c:pt idx="71703">
                  <c:v>-77.188799999999958</c:v>
                </c:pt>
                <c:pt idx="71704">
                  <c:v>-77.599700000000013</c:v>
                </c:pt>
                <c:pt idx="71705">
                  <c:v>-77.996399999999994</c:v>
                </c:pt>
                <c:pt idx="71706">
                  <c:v>-78.378999999999948</c:v>
                </c:pt>
                <c:pt idx="71707">
                  <c:v>-78.747300000000024</c:v>
                </c:pt>
                <c:pt idx="71708">
                  <c:v>-79.101600000000005</c:v>
                </c:pt>
                <c:pt idx="71709">
                  <c:v>-79.441700000000026</c:v>
                </c:pt>
                <c:pt idx="71710">
                  <c:v>-79.767700000000005</c:v>
                </c:pt>
                <c:pt idx="71711">
                  <c:v>-80.079399999999978</c:v>
                </c:pt>
                <c:pt idx="71712">
                  <c:v>-80.376999999999981</c:v>
                </c:pt>
                <c:pt idx="71713">
                  <c:v>-80.660399999999981</c:v>
                </c:pt>
                <c:pt idx="71714">
                  <c:v>-80.929699999999997</c:v>
                </c:pt>
                <c:pt idx="71715">
                  <c:v>-81.184699999999992</c:v>
                </c:pt>
                <c:pt idx="71716">
                  <c:v>-81.425600000000003</c:v>
                </c:pt>
                <c:pt idx="71717">
                  <c:v>-81.652299999999983</c:v>
                </c:pt>
                <c:pt idx="71718">
                  <c:v>-81.864800000000002</c:v>
                </c:pt>
                <c:pt idx="71719">
                  <c:v>-82.063199999999995</c:v>
                </c:pt>
                <c:pt idx="71720">
                  <c:v>-82.247400000000027</c:v>
                </c:pt>
                <c:pt idx="71721">
                  <c:v>-82.417400000000058</c:v>
                </c:pt>
                <c:pt idx="71722">
                  <c:v>-82.573300000000003</c:v>
                </c:pt>
                <c:pt idx="71723">
                  <c:v>-82.715000000000003</c:v>
                </c:pt>
                <c:pt idx="71724">
                  <c:v>-82.842699999999994</c:v>
                </c:pt>
                <c:pt idx="71725">
                  <c:v>-82.956100000000006</c:v>
                </c:pt>
                <c:pt idx="71726">
                  <c:v>-83.055599999999998</c:v>
                </c:pt>
                <c:pt idx="71727">
                  <c:v>-83.140799999999999</c:v>
                </c:pt>
                <c:pt idx="71728">
                  <c:v>-83.212000000000003</c:v>
                </c:pt>
                <c:pt idx="71729">
                  <c:v>-83.269099999999995</c:v>
                </c:pt>
                <c:pt idx="71730">
                  <c:v>-83.312200000000004</c:v>
                </c:pt>
                <c:pt idx="71731">
                  <c:v>-83.341300000000004</c:v>
                </c:pt>
                <c:pt idx="71732">
                  <c:v>-83.35629999999999</c:v>
                </c:pt>
                <c:pt idx="71733">
                  <c:v>-83.357299999999995</c:v>
                </c:pt>
                <c:pt idx="71734">
                  <c:v>-83.344399999999993</c:v>
                </c:pt>
                <c:pt idx="71735">
                  <c:v>-83.317400000000006</c:v>
                </c:pt>
                <c:pt idx="71736">
                  <c:v>-83.276600000000002</c:v>
                </c:pt>
                <c:pt idx="71737">
                  <c:v>-83.221800000000002</c:v>
                </c:pt>
                <c:pt idx="71738">
                  <c:v>-83.153199999999998</c:v>
                </c:pt>
                <c:pt idx="71739">
                  <c:v>-83.070599999999999</c:v>
                </c:pt>
                <c:pt idx="71740">
                  <c:v>-82.974199999999996</c:v>
                </c:pt>
                <c:pt idx="71741">
                  <c:v>-82.864000000000004</c:v>
                </c:pt>
                <c:pt idx="71742">
                  <c:v>-82.740000000000023</c:v>
                </c:pt>
                <c:pt idx="71743">
                  <c:v>-82.602199999999982</c:v>
                </c:pt>
                <c:pt idx="71744">
                  <c:v>-82.450700000000012</c:v>
                </c:pt>
                <c:pt idx="71745">
                  <c:v>-82.285499999999999</c:v>
                </c:pt>
                <c:pt idx="71746">
                  <c:v>-82.1066</c:v>
                </c:pt>
                <c:pt idx="71747">
                  <c:v>-81.914100000000076</c:v>
                </c:pt>
                <c:pt idx="71748">
                  <c:v>-81.708000000000013</c:v>
                </c:pt>
                <c:pt idx="71749">
                  <c:v>-81.488299999999995</c:v>
                </c:pt>
                <c:pt idx="71750">
                  <c:v>-81.254999999999995</c:v>
                </c:pt>
                <c:pt idx="71751">
                  <c:v>-81.008299999999991</c:v>
                </c:pt>
                <c:pt idx="71752">
                  <c:v>-80.748000000000005</c:v>
                </c:pt>
                <c:pt idx="71753">
                  <c:v>-80.474400000000003</c:v>
                </c:pt>
                <c:pt idx="71754">
                  <c:v>-80.187299999999993</c:v>
                </c:pt>
                <c:pt idx="71755">
                  <c:v>-79.886899999999983</c:v>
                </c:pt>
                <c:pt idx="71756">
                  <c:v>-79.5732</c:v>
                </c:pt>
                <c:pt idx="71757">
                  <c:v>-79.246100000000027</c:v>
                </c:pt>
                <c:pt idx="71758">
                  <c:v>-78.905900000000003</c:v>
                </c:pt>
                <c:pt idx="71759">
                  <c:v>-78.552399999999949</c:v>
                </c:pt>
                <c:pt idx="71760">
                  <c:v>-78.185799999999958</c:v>
                </c:pt>
                <c:pt idx="71761">
                  <c:v>-77.806100000000001</c:v>
                </c:pt>
                <c:pt idx="71762">
                  <c:v>-77.413300000000007</c:v>
                </c:pt>
                <c:pt idx="71763">
                  <c:v>-77.007499999999993</c:v>
                </c:pt>
                <c:pt idx="71764">
                  <c:v>-76.588799999999978</c:v>
                </c:pt>
                <c:pt idx="71765">
                  <c:v>-76.1571</c:v>
                </c:pt>
                <c:pt idx="71766">
                  <c:v>-75.712500000000006</c:v>
                </c:pt>
                <c:pt idx="71767">
                  <c:v>-75.255099999999999</c:v>
                </c:pt>
                <c:pt idx="71768">
                  <c:v>-74.784999999999997</c:v>
                </c:pt>
                <c:pt idx="71769">
                  <c:v>-74.301999999999992</c:v>
                </c:pt>
                <c:pt idx="71770">
                  <c:v>-73.806399999999982</c:v>
                </c:pt>
                <c:pt idx="71771">
                  <c:v>-73.298199999999994</c:v>
                </c:pt>
                <c:pt idx="71772">
                  <c:v>-72.7774</c:v>
                </c:pt>
                <c:pt idx="71773">
                  <c:v>-72.24410000000006</c:v>
                </c:pt>
                <c:pt idx="71774">
                  <c:v>-71.698300000000003</c:v>
                </c:pt>
                <c:pt idx="71775">
                  <c:v>-71.140100000000004</c:v>
                </c:pt>
                <c:pt idx="71776">
                  <c:v>-70.569500000000005</c:v>
                </c:pt>
                <c:pt idx="71777">
                  <c:v>-69.986599999999996</c:v>
                </c:pt>
                <c:pt idx="71778">
                  <c:v>-69.391499999999994</c:v>
                </c:pt>
                <c:pt idx="71779">
                  <c:v>-68.784200000000027</c:v>
                </c:pt>
                <c:pt idx="71780">
                  <c:v>-68.1648</c:v>
                </c:pt>
                <c:pt idx="71781">
                  <c:v>-67.533199999999994</c:v>
                </c:pt>
                <c:pt idx="71782">
                  <c:v>-66.889600000000002</c:v>
                </c:pt>
                <c:pt idx="71783">
                  <c:v>-66.234100000000026</c:v>
                </c:pt>
                <c:pt idx="71784">
                  <c:v>-65.566800000000001</c:v>
                </c:pt>
                <c:pt idx="71785">
                  <c:v>-64.887500000000003</c:v>
                </c:pt>
                <c:pt idx="71786">
                  <c:v>-64.196399999999983</c:v>
                </c:pt>
                <c:pt idx="71787">
                  <c:v>-63.493700000000011</c:v>
                </c:pt>
                <c:pt idx="71788">
                  <c:v>-62.779300000000013</c:v>
                </c:pt>
                <c:pt idx="71789">
                  <c:v>-62.053200000000004</c:v>
                </c:pt>
                <c:pt idx="71790">
                  <c:v>-61.315800000000003</c:v>
                </c:pt>
                <c:pt idx="71791">
                  <c:v>-60.566800000000001</c:v>
                </c:pt>
                <c:pt idx="71792">
                  <c:v>-59.8065</c:v>
                </c:pt>
                <c:pt idx="71793">
                  <c:v>-59.034700000000001</c:v>
                </c:pt>
                <c:pt idx="71794">
                  <c:v>-58.251800000000003</c:v>
                </c:pt>
                <c:pt idx="71795">
                  <c:v>-57.457599999999999</c:v>
                </c:pt>
                <c:pt idx="71796">
                  <c:v>-56.652300000000011</c:v>
                </c:pt>
                <c:pt idx="71797">
                  <c:v>-55.835900000000002</c:v>
                </c:pt>
                <c:pt idx="71798">
                  <c:v>-55.008500000000012</c:v>
                </c:pt>
                <c:pt idx="71799">
                  <c:v>-54.170200000000001</c:v>
                </c:pt>
                <c:pt idx="71800">
                  <c:v>-53.321100000000001</c:v>
                </c:pt>
                <c:pt idx="71801">
                  <c:v>-52.461100000000002</c:v>
                </c:pt>
                <c:pt idx="71802">
                  <c:v>-51.590400000000002</c:v>
                </c:pt>
                <c:pt idx="71803">
                  <c:v>-50.709100000000028</c:v>
                </c:pt>
                <c:pt idx="71804">
                  <c:v>-49.817199999999993</c:v>
                </c:pt>
                <c:pt idx="71805">
                  <c:v>-48.914799999999993</c:v>
                </c:pt>
                <c:pt idx="71806">
                  <c:v>-48.001899999999999</c:v>
                </c:pt>
                <c:pt idx="71807">
                  <c:v>-47.078700000000012</c:v>
                </c:pt>
                <c:pt idx="71808">
                  <c:v>-46.145200000000003</c:v>
                </c:pt>
                <c:pt idx="71809">
                  <c:v>-45.201500000000003</c:v>
                </c:pt>
                <c:pt idx="71810">
                  <c:v>-44.247600000000006</c:v>
                </c:pt>
                <c:pt idx="71811">
                  <c:v>-43.2836</c:v>
                </c:pt>
                <c:pt idx="71812">
                  <c:v>-42.309699999999999</c:v>
                </c:pt>
                <c:pt idx="71813">
                  <c:v>-41.325800000000001</c:v>
                </c:pt>
                <c:pt idx="71814">
                  <c:v>-40.332100000000011</c:v>
                </c:pt>
                <c:pt idx="71815">
                  <c:v>-39.328500000000012</c:v>
                </c:pt>
                <c:pt idx="71816">
                  <c:v>-38.315300000000001</c:v>
                </c:pt>
                <c:pt idx="71817">
                  <c:v>-37.29250000000004</c:v>
                </c:pt>
                <c:pt idx="71818">
                  <c:v>-36.26010000000003</c:v>
                </c:pt>
                <c:pt idx="71819">
                  <c:v>-35.218200000000003</c:v>
                </c:pt>
                <c:pt idx="71820">
                  <c:v>-34.167000000000002</c:v>
                </c:pt>
                <c:pt idx="71821">
                  <c:v>-33.106500000000011</c:v>
                </c:pt>
                <c:pt idx="71822">
                  <c:v>-32.0366</c:v>
                </c:pt>
                <c:pt idx="71823">
                  <c:v>-30.957599999999989</c:v>
                </c:pt>
                <c:pt idx="71824">
                  <c:v>-29.869599999999977</c:v>
                </c:pt>
                <c:pt idx="71825">
                  <c:v>-28.77249999999998</c:v>
                </c:pt>
                <c:pt idx="71826">
                  <c:v>-27.666399999999989</c:v>
                </c:pt>
                <c:pt idx="71827">
                  <c:v>-26.551600000000001</c:v>
                </c:pt>
                <c:pt idx="71828">
                  <c:v>-25.427999999999987</c:v>
                </c:pt>
                <c:pt idx="71829">
                  <c:v>-24.295599999999979</c:v>
                </c:pt>
                <c:pt idx="71830">
                  <c:v>-23.154699999999988</c:v>
                </c:pt>
                <c:pt idx="71831">
                  <c:v>-22.005199999999981</c:v>
                </c:pt>
                <c:pt idx="71832">
                  <c:v>-20.847200000000001</c:v>
                </c:pt>
                <c:pt idx="71833">
                  <c:v>-19.680900000000001</c:v>
                </c:pt>
                <c:pt idx="71834">
                  <c:v>-18.5063</c:v>
                </c:pt>
                <c:pt idx="71835">
                  <c:v>-17.323499999999989</c:v>
                </c:pt>
                <c:pt idx="71836">
                  <c:v>-16.1325</c:v>
                </c:pt>
                <c:pt idx="71837">
                  <c:v>-14.9335</c:v>
                </c:pt>
                <c:pt idx="71838">
                  <c:v>-13.7265</c:v>
                </c:pt>
                <c:pt idx="71839">
                  <c:v>-12.5116</c:v>
                </c:pt>
                <c:pt idx="71840">
                  <c:v>-11.2888</c:v>
                </c:pt>
                <c:pt idx="71841">
                  <c:v>-10.058300000000001</c:v>
                </c:pt>
                <c:pt idx="71842">
                  <c:v>-8.8202800000000003</c:v>
                </c:pt>
                <c:pt idx="71843">
                  <c:v>-7.5745799999999965</c:v>
                </c:pt>
                <c:pt idx="71844">
                  <c:v>-6.3213799999999996</c:v>
                </c:pt>
                <c:pt idx="71845">
                  <c:v>-5.0607799999999985</c:v>
                </c:pt>
                <c:pt idx="71846">
                  <c:v>-3.7928899999999981</c:v>
                </c:pt>
                <c:pt idx="71847">
                  <c:v>-2.5177</c:v>
                </c:pt>
                <c:pt idx="71848">
                  <c:v>-1.2353499999999991</c:v>
                </c:pt>
                <c:pt idx="71849">
                  <c:v>5.4045000000000003E-2</c:v>
                </c:pt>
                <c:pt idx="71850">
                  <c:v>1.3505100000000001</c:v>
                </c:pt>
                <c:pt idx="71851">
                  <c:v>2.6538399999999998</c:v>
                </c:pt>
                <c:pt idx="71852">
                  <c:v>3.9640599999999981</c:v>
                </c:pt>
                <c:pt idx="71853">
                  <c:v>5.2810100000000002</c:v>
                </c:pt>
                <c:pt idx="71854">
                  <c:v>6.6046199999999962</c:v>
                </c:pt>
                <c:pt idx="71855">
                  <c:v>7.9348900000000002</c:v>
                </c:pt>
                <c:pt idx="71856">
                  <c:v>9.2716400000000014</c:v>
                </c:pt>
                <c:pt idx="71857">
                  <c:v>10.614800000000001</c:v>
                </c:pt>
                <c:pt idx="71858">
                  <c:v>11.964400000000007</c:v>
                </c:pt>
                <c:pt idx="71859">
                  <c:v>13.3202</c:v>
                </c:pt>
                <c:pt idx="71860">
                  <c:v>14.6822</c:v>
                </c:pt>
                <c:pt idx="71861">
                  <c:v>16.0504</c:v>
                </c:pt>
                <c:pt idx="71862">
                  <c:v>17.424499999999977</c:v>
                </c:pt>
                <c:pt idx="71863">
                  <c:v>18.804600000000001</c:v>
                </c:pt>
                <c:pt idx="71864">
                  <c:v>20.1906</c:v>
                </c:pt>
                <c:pt idx="71865">
                  <c:v>21.582399999999982</c:v>
                </c:pt>
                <c:pt idx="71866">
                  <c:v>22.979800000000001</c:v>
                </c:pt>
                <c:pt idx="71867">
                  <c:v>24.382999999999985</c:v>
                </c:pt>
                <c:pt idx="71868">
                  <c:v>25.791599999999981</c:v>
                </c:pt>
                <c:pt idx="71869">
                  <c:v>27.205699999999979</c:v>
                </c:pt>
                <c:pt idx="71870">
                  <c:v>28.6252</c:v>
                </c:pt>
                <c:pt idx="71871">
                  <c:v>30.05</c:v>
                </c:pt>
                <c:pt idx="71872">
                  <c:v>31.480099999999979</c:v>
                </c:pt>
                <c:pt idx="71873">
                  <c:v>32.915200000000006</c:v>
                </c:pt>
                <c:pt idx="71874">
                  <c:v>34.355499999999999</c:v>
                </c:pt>
                <c:pt idx="71875">
                  <c:v>35.800699999999999</c:v>
                </c:pt>
                <c:pt idx="71876">
                  <c:v>37.250800000000005</c:v>
                </c:pt>
                <c:pt idx="71877">
                  <c:v>38.705900000000028</c:v>
                </c:pt>
                <c:pt idx="71878">
                  <c:v>40.16550000000003</c:v>
                </c:pt>
                <c:pt idx="71879">
                  <c:v>41.629900000000013</c:v>
                </c:pt>
                <c:pt idx="71880">
                  <c:v>43.098900000000029</c:v>
                </c:pt>
                <c:pt idx="71881">
                  <c:v>44.572400000000002</c:v>
                </c:pt>
                <c:pt idx="71882">
                  <c:v>46.050400000000003</c:v>
                </c:pt>
                <c:pt idx="71883">
                  <c:v>47.532700000000013</c:v>
                </c:pt>
                <c:pt idx="71884">
                  <c:v>49.019200000000005</c:v>
                </c:pt>
                <c:pt idx="71885">
                  <c:v>50.51</c:v>
                </c:pt>
                <c:pt idx="71886">
                  <c:v>52.004899999999999</c:v>
                </c:pt>
                <c:pt idx="71887">
                  <c:v>53.503900000000002</c:v>
                </c:pt>
                <c:pt idx="71888">
                  <c:v>55.006800000000005</c:v>
                </c:pt>
                <c:pt idx="71889">
                  <c:v>56.5137</c:v>
                </c:pt>
                <c:pt idx="71890">
                  <c:v>58.024300000000011</c:v>
                </c:pt>
                <c:pt idx="71891">
                  <c:v>59.538700000000013</c:v>
                </c:pt>
                <c:pt idx="71892">
                  <c:v>61.056800000000003</c:v>
                </c:pt>
                <c:pt idx="71893">
                  <c:v>62.578500000000012</c:v>
                </c:pt>
                <c:pt idx="71894">
                  <c:v>64.103700000000003</c:v>
                </c:pt>
                <c:pt idx="71895">
                  <c:v>65.632299999999987</c:v>
                </c:pt>
                <c:pt idx="71896">
                  <c:v>67.164299999999997</c:v>
                </c:pt>
                <c:pt idx="71897">
                  <c:v>68.699600000000004</c:v>
                </c:pt>
                <c:pt idx="71898">
                  <c:v>70.238200000000006</c:v>
                </c:pt>
                <c:pt idx="71899">
                  <c:v>71.779899999999998</c:v>
                </c:pt>
                <c:pt idx="71900">
                  <c:v>73.324600000000004</c:v>
                </c:pt>
                <c:pt idx="71901">
                  <c:v>74.872399999999942</c:v>
                </c:pt>
                <c:pt idx="71902">
                  <c:v>76.423100000000005</c:v>
                </c:pt>
                <c:pt idx="71903">
                  <c:v>77.976600000000005</c:v>
                </c:pt>
                <c:pt idx="71904">
                  <c:v>79.533000000000001</c:v>
                </c:pt>
                <c:pt idx="71905">
                  <c:v>81.092000000000013</c:v>
                </c:pt>
                <c:pt idx="71906">
                  <c:v>82.653799999999947</c:v>
                </c:pt>
                <c:pt idx="71907">
                  <c:v>84.218100000000007</c:v>
                </c:pt>
                <c:pt idx="71908">
                  <c:v>85.784899999999993</c:v>
                </c:pt>
                <c:pt idx="71909">
                  <c:v>87.354100000000003</c:v>
                </c:pt>
                <c:pt idx="71910">
                  <c:v>88.925699999999992</c:v>
                </c:pt>
                <c:pt idx="71911">
                  <c:v>90.499700000000004</c:v>
                </c:pt>
                <c:pt idx="71912">
                  <c:v>92.075799999999958</c:v>
                </c:pt>
                <c:pt idx="71913">
                  <c:v>93.6541</c:v>
                </c:pt>
                <c:pt idx="71914">
                  <c:v>95.234399999999994</c:v>
                </c:pt>
                <c:pt idx="71915">
                  <c:v>96.816900000000004</c:v>
                </c:pt>
                <c:pt idx="71916">
                  <c:v>98.40120000000006</c:v>
                </c:pt>
                <c:pt idx="71917">
                  <c:v>99.987499999999997</c:v>
                </c:pt>
                <c:pt idx="71918">
                  <c:v>101.57599999999998</c:v>
                </c:pt>
                <c:pt idx="71919">
                  <c:v>103.16500000000001</c:v>
                </c:pt>
                <c:pt idx="71920">
                  <c:v>104.75700000000002</c:v>
                </c:pt>
                <c:pt idx="71921">
                  <c:v>106.35</c:v>
                </c:pt>
                <c:pt idx="71922">
                  <c:v>107.94500000000002</c:v>
                </c:pt>
                <c:pt idx="71923">
                  <c:v>109.54100000000005</c:v>
                </c:pt>
                <c:pt idx="71924">
                  <c:v>111.139</c:v>
                </c:pt>
                <c:pt idx="71925">
                  <c:v>112.738</c:v>
                </c:pt>
                <c:pt idx="71926">
                  <c:v>114.33799999999999</c:v>
                </c:pt>
                <c:pt idx="71927">
                  <c:v>115.94000000000005</c:v>
                </c:pt>
                <c:pt idx="71928">
                  <c:v>117.54300000000002</c:v>
                </c:pt>
                <c:pt idx="71929">
                  <c:v>119.14700000000002</c:v>
                </c:pt>
                <c:pt idx="71930">
                  <c:v>120.752</c:v>
                </c:pt>
                <c:pt idx="71931">
                  <c:v>122.35799999999999</c:v>
                </c:pt>
                <c:pt idx="71932">
                  <c:v>123.965</c:v>
                </c:pt>
                <c:pt idx="71933">
                  <c:v>125.57199999999999</c:v>
                </c:pt>
                <c:pt idx="71934">
                  <c:v>127.181</c:v>
                </c:pt>
                <c:pt idx="71935">
                  <c:v>128.79</c:v>
                </c:pt>
                <c:pt idx="71936">
                  <c:v>130.40100000000001</c:v>
                </c:pt>
                <c:pt idx="71937">
                  <c:v>132.011</c:v>
                </c:pt>
                <c:pt idx="71938">
                  <c:v>133.62300000000002</c:v>
                </c:pt>
                <c:pt idx="71939">
                  <c:v>135.23499999999999</c:v>
                </c:pt>
                <c:pt idx="71940">
                  <c:v>136.84700000000001</c:v>
                </c:pt>
                <c:pt idx="71941">
                  <c:v>138.46</c:v>
                </c:pt>
                <c:pt idx="71942">
                  <c:v>140.07300000000001</c:v>
                </c:pt>
                <c:pt idx="71943">
                  <c:v>141.68600000000001</c:v>
                </c:pt>
                <c:pt idx="71944">
                  <c:v>143.30000000000001</c:v>
                </c:pt>
                <c:pt idx="71945">
                  <c:v>144.91399999999999</c:v>
                </c:pt>
                <c:pt idx="71946">
                  <c:v>146.52800000000011</c:v>
                </c:pt>
                <c:pt idx="71947">
                  <c:v>148.142</c:v>
                </c:pt>
                <c:pt idx="71948">
                  <c:v>149.75700000000001</c:v>
                </c:pt>
                <c:pt idx="71949">
                  <c:v>151.37100000000001</c:v>
                </c:pt>
                <c:pt idx="71950">
                  <c:v>152.98500000000001</c:v>
                </c:pt>
                <c:pt idx="71951">
                  <c:v>154.59900000000002</c:v>
                </c:pt>
                <c:pt idx="71952">
                  <c:v>156.21299999999999</c:v>
                </c:pt>
                <c:pt idx="71953">
                  <c:v>157.82700000000011</c:v>
                </c:pt>
                <c:pt idx="71954">
                  <c:v>159.44</c:v>
                </c:pt>
                <c:pt idx="71955">
                  <c:v>161.053</c:v>
                </c:pt>
                <c:pt idx="71956">
                  <c:v>162.666</c:v>
                </c:pt>
                <c:pt idx="71957">
                  <c:v>164.27799999999999</c:v>
                </c:pt>
                <c:pt idx="71958">
                  <c:v>165.89000000000001</c:v>
                </c:pt>
                <c:pt idx="71959">
                  <c:v>167.50200000000001</c:v>
                </c:pt>
                <c:pt idx="71960">
                  <c:v>169.11199999999999</c:v>
                </c:pt>
                <c:pt idx="71961">
                  <c:v>170.72300000000001</c:v>
                </c:pt>
                <c:pt idx="71962">
                  <c:v>172.33200000000011</c:v>
                </c:pt>
                <c:pt idx="71963">
                  <c:v>173.941</c:v>
                </c:pt>
                <c:pt idx="71964">
                  <c:v>175.54900000000001</c:v>
                </c:pt>
                <c:pt idx="71965">
                  <c:v>177.15700000000001</c:v>
                </c:pt>
                <c:pt idx="71966">
                  <c:v>178.76300000000001</c:v>
                </c:pt>
                <c:pt idx="71967">
                  <c:v>180.369</c:v>
                </c:pt>
                <c:pt idx="71968">
                  <c:v>181.97399999999999</c:v>
                </c:pt>
                <c:pt idx="71969">
                  <c:v>183.578</c:v>
                </c:pt>
                <c:pt idx="71970">
                  <c:v>185.18</c:v>
                </c:pt>
                <c:pt idx="71971">
                  <c:v>186.78200000000001</c:v>
                </c:pt>
                <c:pt idx="71972">
                  <c:v>188.38300000000001</c:v>
                </c:pt>
                <c:pt idx="71973">
                  <c:v>189.98200000000011</c:v>
                </c:pt>
                <c:pt idx="71974">
                  <c:v>191.58100000000007</c:v>
                </c:pt>
                <c:pt idx="71975">
                  <c:v>193.178</c:v>
                </c:pt>
                <c:pt idx="71976">
                  <c:v>194.77399999999992</c:v>
                </c:pt>
                <c:pt idx="71977">
                  <c:v>196.369</c:v>
                </c:pt>
                <c:pt idx="71978">
                  <c:v>197.96200000000007</c:v>
                </c:pt>
                <c:pt idx="71979">
                  <c:v>199.554</c:v>
                </c:pt>
                <c:pt idx="71980">
                  <c:v>201.14499999999998</c:v>
                </c:pt>
                <c:pt idx="71981">
                  <c:v>202.73399999999998</c:v>
                </c:pt>
                <c:pt idx="71982">
                  <c:v>204.32200000000012</c:v>
                </c:pt>
                <c:pt idx="71983">
                  <c:v>205.90800000000004</c:v>
                </c:pt>
                <c:pt idx="71984">
                  <c:v>207.49300000000002</c:v>
                </c:pt>
                <c:pt idx="71985">
                  <c:v>209.07599999999999</c:v>
                </c:pt>
                <c:pt idx="71986">
                  <c:v>210.65800000000004</c:v>
                </c:pt>
                <c:pt idx="71987">
                  <c:v>212.238</c:v>
                </c:pt>
                <c:pt idx="71988">
                  <c:v>213.816</c:v>
                </c:pt>
                <c:pt idx="71989">
                  <c:v>215.39200000000011</c:v>
                </c:pt>
                <c:pt idx="71990">
                  <c:v>216.96700000000001</c:v>
                </c:pt>
                <c:pt idx="71991">
                  <c:v>218.54</c:v>
                </c:pt>
                <c:pt idx="71992">
                  <c:v>220.11099999999999</c:v>
                </c:pt>
                <c:pt idx="71993">
                  <c:v>221.68</c:v>
                </c:pt>
                <c:pt idx="71994">
                  <c:v>223.24799999999999</c:v>
                </c:pt>
                <c:pt idx="71995">
                  <c:v>224.81300000000002</c:v>
                </c:pt>
                <c:pt idx="71996">
                  <c:v>226.37700000000001</c:v>
                </c:pt>
                <c:pt idx="71997">
                  <c:v>227.93900000000002</c:v>
                </c:pt>
                <c:pt idx="71998">
                  <c:v>229.4980000000001</c:v>
                </c:pt>
                <c:pt idx="71999">
                  <c:v>231.05600000000001</c:v>
                </c:pt>
                <c:pt idx="72000">
                  <c:v>232.61099999999999</c:v>
                </c:pt>
                <c:pt idx="72001">
                  <c:v>234.16499999999999</c:v>
                </c:pt>
                <c:pt idx="72002">
                  <c:v>235.71599999999998</c:v>
                </c:pt>
                <c:pt idx="72003">
                  <c:v>237.26499999999999</c:v>
                </c:pt>
                <c:pt idx="72004">
                  <c:v>238.81200000000001</c:v>
                </c:pt>
                <c:pt idx="72005">
                  <c:v>240.35700000000011</c:v>
                </c:pt>
                <c:pt idx="72006">
                  <c:v>241.9</c:v>
                </c:pt>
                <c:pt idx="72007">
                  <c:v>243.44</c:v>
                </c:pt>
                <c:pt idx="72008">
                  <c:v>244.97800000000001</c:v>
                </c:pt>
                <c:pt idx="72009">
                  <c:v>246.51399999999998</c:v>
                </c:pt>
                <c:pt idx="72010">
                  <c:v>248.047</c:v>
                </c:pt>
                <c:pt idx="72011">
                  <c:v>249.578</c:v>
                </c:pt>
                <c:pt idx="72012">
                  <c:v>251.107</c:v>
                </c:pt>
                <c:pt idx="72013">
                  <c:v>252.63300000000001</c:v>
                </c:pt>
                <c:pt idx="72014">
                  <c:v>254.15700000000001</c:v>
                </c:pt>
                <c:pt idx="72015">
                  <c:v>255.678</c:v>
                </c:pt>
                <c:pt idx="72016">
                  <c:v>257.197</c:v>
                </c:pt>
                <c:pt idx="72017">
                  <c:v>258.71299999999979</c:v>
                </c:pt>
                <c:pt idx="72018">
                  <c:v>260.22699999999958</c:v>
                </c:pt>
                <c:pt idx="72019">
                  <c:v>261.73799999999977</c:v>
                </c:pt>
                <c:pt idx="72020">
                  <c:v>263.24700000000001</c:v>
                </c:pt>
                <c:pt idx="72021">
                  <c:v>264.75299999999999</c:v>
                </c:pt>
                <c:pt idx="72022">
                  <c:v>266.25599999999974</c:v>
                </c:pt>
                <c:pt idx="72023">
                  <c:v>267.75700000000001</c:v>
                </c:pt>
                <c:pt idx="72024">
                  <c:v>269.255</c:v>
                </c:pt>
                <c:pt idx="72025">
                  <c:v>270.75099999999975</c:v>
                </c:pt>
                <c:pt idx="72026">
                  <c:v>272.24299999999999</c:v>
                </c:pt>
                <c:pt idx="72027">
                  <c:v>273.73299999999978</c:v>
                </c:pt>
                <c:pt idx="72028">
                  <c:v>275.22000000000003</c:v>
                </c:pt>
                <c:pt idx="72029">
                  <c:v>276.70499999999993</c:v>
                </c:pt>
                <c:pt idx="72030">
                  <c:v>278.18599999999975</c:v>
                </c:pt>
                <c:pt idx="72031">
                  <c:v>279.66500000000002</c:v>
                </c:pt>
                <c:pt idx="72032">
                  <c:v>281.14100000000002</c:v>
                </c:pt>
                <c:pt idx="72033">
                  <c:v>282.61399999999975</c:v>
                </c:pt>
                <c:pt idx="72034">
                  <c:v>284.084</c:v>
                </c:pt>
                <c:pt idx="72035">
                  <c:v>285.55200000000002</c:v>
                </c:pt>
                <c:pt idx="72036">
                  <c:v>287.01599999999979</c:v>
                </c:pt>
                <c:pt idx="72037">
                  <c:v>288.47699999999958</c:v>
                </c:pt>
                <c:pt idx="72038">
                  <c:v>289.93599999999958</c:v>
                </c:pt>
                <c:pt idx="72039">
                  <c:v>291.39099999999979</c:v>
                </c:pt>
                <c:pt idx="72040">
                  <c:v>292.84399999999999</c:v>
                </c:pt>
                <c:pt idx="72041">
                  <c:v>294.29299999999978</c:v>
                </c:pt>
                <c:pt idx="72042">
                  <c:v>295.74</c:v>
                </c:pt>
                <c:pt idx="72043">
                  <c:v>297.18299999999999</c:v>
                </c:pt>
                <c:pt idx="72044">
                  <c:v>298.62299999999999</c:v>
                </c:pt>
                <c:pt idx="72045">
                  <c:v>300.06099999999975</c:v>
                </c:pt>
                <c:pt idx="72046">
                  <c:v>301.49499999999978</c:v>
                </c:pt>
                <c:pt idx="72047">
                  <c:v>302.92599999999965</c:v>
                </c:pt>
                <c:pt idx="72048">
                  <c:v>304.35300000000001</c:v>
                </c:pt>
                <c:pt idx="72049">
                  <c:v>305.77799999999979</c:v>
                </c:pt>
                <c:pt idx="72050">
                  <c:v>307.19900000000001</c:v>
                </c:pt>
                <c:pt idx="72051">
                  <c:v>308.61799999999999</c:v>
                </c:pt>
                <c:pt idx="72052">
                  <c:v>310.03199999999958</c:v>
                </c:pt>
                <c:pt idx="72053">
                  <c:v>311.44400000000002</c:v>
                </c:pt>
                <c:pt idx="72054">
                  <c:v>312.85300000000001</c:v>
                </c:pt>
                <c:pt idx="72055">
                  <c:v>314.25799999999975</c:v>
                </c:pt>
                <c:pt idx="72056">
                  <c:v>315.66000000000008</c:v>
                </c:pt>
                <c:pt idx="72057">
                  <c:v>317.05799999999999</c:v>
                </c:pt>
                <c:pt idx="72058">
                  <c:v>318.45400000000001</c:v>
                </c:pt>
                <c:pt idx="72059">
                  <c:v>319.846</c:v>
                </c:pt>
                <c:pt idx="72060">
                  <c:v>321.23399999999958</c:v>
                </c:pt>
                <c:pt idx="72061">
                  <c:v>322.61900000000026</c:v>
                </c:pt>
                <c:pt idx="72062">
                  <c:v>324.00099999999975</c:v>
                </c:pt>
                <c:pt idx="72063">
                  <c:v>325.37900000000002</c:v>
                </c:pt>
                <c:pt idx="72064">
                  <c:v>326.75400000000002</c:v>
                </c:pt>
                <c:pt idx="72065">
                  <c:v>328.125</c:v>
                </c:pt>
                <c:pt idx="72066">
                  <c:v>329.49299999999965</c:v>
                </c:pt>
                <c:pt idx="72067">
                  <c:v>330.858</c:v>
                </c:pt>
                <c:pt idx="72068">
                  <c:v>332.21899999999965</c:v>
                </c:pt>
                <c:pt idx="72069">
                  <c:v>333.57599999999979</c:v>
                </c:pt>
                <c:pt idx="72070">
                  <c:v>334.92999999999978</c:v>
                </c:pt>
                <c:pt idx="72071">
                  <c:v>336.28</c:v>
                </c:pt>
                <c:pt idx="72072">
                  <c:v>337.62700000000001</c:v>
                </c:pt>
                <c:pt idx="72073">
                  <c:v>338.9699999999998</c:v>
                </c:pt>
                <c:pt idx="72074">
                  <c:v>340.30900000000008</c:v>
                </c:pt>
                <c:pt idx="72075">
                  <c:v>341.64499999999998</c:v>
                </c:pt>
                <c:pt idx="72076">
                  <c:v>342.97699999999958</c:v>
                </c:pt>
                <c:pt idx="72077">
                  <c:v>344.30500000000001</c:v>
                </c:pt>
                <c:pt idx="72078">
                  <c:v>345.63</c:v>
                </c:pt>
                <c:pt idx="72079">
                  <c:v>346.95099999999979</c:v>
                </c:pt>
                <c:pt idx="72080">
                  <c:v>348.26799999999974</c:v>
                </c:pt>
                <c:pt idx="72081">
                  <c:v>349.58099999999979</c:v>
                </c:pt>
                <c:pt idx="72082">
                  <c:v>350.89099999999979</c:v>
                </c:pt>
                <c:pt idx="72083">
                  <c:v>352.197</c:v>
                </c:pt>
                <c:pt idx="72084">
                  <c:v>353.49899999999963</c:v>
                </c:pt>
                <c:pt idx="72085">
                  <c:v>354.79700000000003</c:v>
                </c:pt>
                <c:pt idx="72086">
                  <c:v>356.09099999999978</c:v>
                </c:pt>
                <c:pt idx="72087">
                  <c:v>357.38099999999974</c:v>
                </c:pt>
                <c:pt idx="72088">
                  <c:v>358.66800000000001</c:v>
                </c:pt>
                <c:pt idx="72089">
                  <c:v>359.95</c:v>
                </c:pt>
                <c:pt idx="72090">
                  <c:v>361.22899999999959</c:v>
                </c:pt>
                <c:pt idx="72091">
                  <c:v>362.50299999999999</c:v>
                </c:pt>
                <c:pt idx="72092">
                  <c:v>363.774</c:v>
                </c:pt>
                <c:pt idx="72093">
                  <c:v>365.041</c:v>
                </c:pt>
                <c:pt idx="72094">
                  <c:v>366.303</c:v>
                </c:pt>
                <c:pt idx="72095">
                  <c:v>367.56099999999975</c:v>
                </c:pt>
                <c:pt idx="72096">
                  <c:v>368.81599999999975</c:v>
                </c:pt>
                <c:pt idx="72097">
                  <c:v>370.06599999999975</c:v>
                </c:pt>
                <c:pt idx="72098">
                  <c:v>371.31200000000001</c:v>
                </c:pt>
                <c:pt idx="72099">
                  <c:v>372.55399999999975</c:v>
                </c:pt>
                <c:pt idx="72100">
                  <c:v>373.79199999999958</c:v>
                </c:pt>
                <c:pt idx="72101">
                  <c:v>375.02499999999975</c:v>
                </c:pt>
                <c:pt idx="72102">
                  <c:v>376.25400000000002</c:v>
                </c:pt>
                <c:pt idx="72103">
                  <c:v>377.47899999999959</c:v>
                </c:pt>
                <c:pt idx="72104">
                  <c:v>378.7</c:v>
                </c:pt>
                <c:pt idx="72105">
                  <c:v>379.91599999999966</c:v>
                </c:pt>
                <c:pt idx="72106">
                  <c:v>381.12799999999999</c:v>
                </c:pt>
                <c:pt idx="72107">
                  <c:v>382.33599999999979</c:v>
                </c:pt>
                <c:pt idx="72108">
                  <c:v>383.53899999999965</c:v>
                </c:pt>
                <c:pt idx="72109">
                  <c:v>384.73799999999977</c:v>
                </c:pt>
                <c:pt idx="72110">
                  <c:v>385.93199999999962</c:v>
                </c:pt>
                <c:pt idx="72111">
                  <c:v>387.12200000000001</c:v>
                </c:pt>
                <c:pt idx="72112">
                  <c:v>388.30799999999999</c:v>
                </c:pt>
                <c:pt idx="72113">
                  <c:v>389.48799999999977</c:v>
                </c:pt>
                <c:pt idx="72114">
                  <c:v>390.66500000000002</c:v>
                </c:pt>
                <c:pt idx="72115">
                  <c:v>391.83599999999979</c:v>
                </c:pt>
                <c:pt idx="72116">
                  <c:v>393.00299999999999</c:v>
                </c:pt>
                <c:pt idx="72117">
                  <c:v>394.166</c:v>
                </c:pt>
                <c:pt idx="72118">
                  <c:v>395.32299999999975</c:v>
                </c:pt>
                <c:pt idx="72119">
                  <c:v>396.47599999999977</c:v>
                </c:pt>
                <c:pt idx="72120">
                  <c:v>397.62400000000002</c:v>
                </c:pt>
                <c:pt idx="72121">
                  <c:v>398.76799999999974</c:v>
                </c:pt>
                <c:pt idx="72122">
                  <c:v>399.90599999999978</c:v>
                </c:pt>
                <c:pt idx="72123">
                  <c:v>401.04</c:v>
                </c:pt>
                <c:pt idx="72124">
                  <c:v>402.16899999999993</c:v>
                </c:pt>
                <c:pt idx="72125">
                  <c:v>403.29299999999978</c:v>
                </c:pt>
                <c:pt idx="72126">
                  <c:v>404.41199999999958</c:v>
                </c:pt>
                <c:pt idx="72127">
                  <c:v>405.52599999999978</c:v>
                </c:pt>
                <c:pt idx="72128">
                  <c:v>406.63499999999999</c:v>
                </c:pt>
                <c:pt idx="72129">
                  <c:v>407.73899999999958</c:v>
                </c:pt>
                <c:pt idx="72130">
                  <c:v>408.83799999999979</c:v>
                </c:pt>
                <c:pt idx="72131">
                  <c:v>409.93199999999962</c:v>
                </c:pt>
                <c:pt idx="72132">
                  <c:v>411.02</c:v>
                </c:pt>
                <c:pt idx="72133">
                  <c:v>412.10300000000001</c:v>
                </c:pt>
                <c:pt idx="72134">
                  <c:v>413.18200000000002</c:v>
                </c:pt>
                <c:pt idx="72135">
                  <c:v>414.25400000000002</c:v>
                </c:pt>
                <c:pt idx="72136">
                  <c:v>415.322</c:v>
                </c:pt>
                <c:pt idx="72137">
                  <c:v>416.38400000000001</c:v>
                </c:pt>
                <c:pt idx="72138">
                  <c:v>417.44099999999975</c:v>
                </c:pt>
                <c:pt idx="72139">
                  <c:v>418.49199999999962</c:v>
                </c:pt>
                <c:pt idx="72140">
                  <c:v>419.53799999999978</c:v>
                </c:pt>
                <c:pt idx="72141">
                  <c:v>420.57799999999975</c:v>
                </c:pt>
                <c:pt idx="72142">
                  <c:v>421.613</c:v>
                </c:pt>
                <c:pt idx="72143">
                  <c:v>422.64299999999997</c:v>
                </c:pt>
                <c:pt idx="72144">
                  <c:v>423.666</c:v>
                </c:pt>
                <c:pt idx="72145">
                  <c:v>424.68400000000008</c:v>
                </c:pt>
                <c:pt idx="72146">
                  <c:v>425.69600000000003</c:v>
                </c:pt>
                <c:pt idx="72147">
                  <c:v>426.70299999999975</c:v>
                </c:pt>
                <c:pt idx="72148">
                  <c:v>427.70299999999975</c:v>
                </c:pt>
                <c:pt idx="72149">
                  <c:v>428.69799999999975</c:v>
                </c:pt>
                <c:pt idx="72150">
                  <c:v>429.68700000000001</c:v>
                </c:pt>
                <c:pt idx="72151">
                  <c:v>430.67</c:v>
                </c:pt>
                <c:pt idx="72152">
                  <c:v>431.64699999999999</c:v>
                </c:pt>
                <c:pt idx="72153">
                  <c:v>432.61799999999999</c:v>
                </c:pt>
                <c:pt idx="72154">
                  <c:v>433.58300000000003</c:v>
                </c:pt>
                <c:pt idx="72155">
                  <c:v>434.541</c:v>
                </c:pt>
                <c:pt idx="72156">
                  <c:v>435.49400000000003</c:v>
                </c:pt>
                <c:pt idx="72157">
                  <c:v>436.44</c:v>
                </c:pt>
                <c:pt idx="72158">
                  <c:v>437.38</c:v>
                </c:pt>
                <c:pt idx="72159">
                  <c:v>438.31400000000002</c:v>
                </c:pt>
                <c:pt idx="72160">
                  <c:v>439.24099999999999</c:v>
                </c:pt>
                <c:pt idx="72161">
                  <c:v>440.16199999999975</c:v>
                </c:pt>
                <c:pt idx="72162">
                  <c:v>441.077</c:v>
                </c:pt>
                <c:pt idx="72163">
                  <c:v>441.98499999999979</c:v>
                </c:pt>
                <c:pt idx="72164">
                  <c:v>442.8859999999998</c:v>
                </c:pt>
                <c:pt idx="72165">
                  <c:v>443.78099999999978</c:v>
                </c:pt>
                <c:pt idx="72166">
                  <c:v>444.66899999999993</c:v>
                </c:pt>
                <c:pt idx="72167">
                  <c:v>445.55</c:v>
                </c:pt>
                <c:pt idx="72168">
                  <c:v>446.42499999999978</c:v>
                </c:pt>
                <c:pt idx="72169">
                  <c:v>447.29299999999978</c:v>
                </c:pt>
                <c:pt idx="72170">
                  <c:v>448.15400000000022</c:v>
                </c:pt>
                <c:pt idx="72171">
                  <c:v>449.00700000000001</c:v>
                </c:pt>
                <c:pt idx="72172">
                  <c:v>449.85399999999993</c:v>
                </c:pt>
                <c:pt idx="72173">
                  <c:v>450.69400000000002</c:v>
                </c:pt>
                <c:pt idx="72174">
                  <c:v>451.52699999999965</c:v>
                </c:pt>
                <c:pt idx="72175">
                  <c:v>452.35300000000001</c:v>
                </c:pt>
                <c:pt idx="72176">
                  <c:v>453.17099999999999</c:v>
                </c:pt>
                <c:pt idx="72177">
                  <c:v>453.98200000000003</c:v>
                </c:pt>
                <c:pt idx="72178">
                  <c:v>454.78599999999977</c:v>
                </c:pt>
                <c:pt idx="72179">
                  <c:v>455.58199999999965</c:v>
                </c:pt>
                <c:pt idx="72180">
                  <c:v>456.37099999999975</c:v>
                </c:pt>
                <c:pt idx="72181">
                  <c:v>457.15300000000002</c:v>
                </c:pt>
                <c:pt idx="72182">
                  <c:v>457.92599999999965</c:v>
                </c:pt>
                <c:pt idx="72183">
                  <c:v>458.69299999999993</c:v>
                </c:pt>
                <c:pt idx="72184">
                  <c:v>459.45099999999979</c:v>
                </c:pt>
                <c:pt idx="72185">
                  <c:v>460.202</c:v>
                </c:pt>
                <c:pt idx="72186">
                  <c:v>460.94499999999999</c:v>
                </c:pt>
                <c:pt idx="72187">
                  <c:v>461.68</c:v>
                </c:pt>
                <c:pt idx="72188">
                  <c:v>462.40699999999958</c:v>
                </c:pt>
                <c:pt idx="72189">
                  <c:v>463.12599999999975</c:v>
                </c:pt>
                <c:pt idx="72190">
                  <c:v>463.83799999999979</c:v>
                </c:pt>
                <c:pt idx="72191">
                  <c:v>464.541</c:v>
                </c:pt>
                <c:pt idx="72192">
                  <c:v>465.23599999999965</c:v>
                </c:pt>
                <c:pt idx="72193">
                  <c:v>465.92200000000003</c:v>
                </c:pt>
                <c:pt idx="72194">
                  <c:v>466.6</c:v>
                </c:pt>
                <c:pt idx="72195">
                  <c:v>467.27</c:v>
                </c:pt>
                <c:pt idx="72196">
                  <c:v>467.93199999999962</c:v>
                </c:pt>
                <c:pt idx="72197">
                  <c:v>468.58499999999975</c:v>
                </c:pt>
                <c:pt idx="72198">
                  <c:v>469.22899999999959</c:v>
                </c:pt>
                <c:pt idx="72199">
                  <c:v>469.86500000000001</c:v>
                </c:pt>
                <c:pt idx="72200">
                  <c:v>470.49199999999962</c:v>
                </c:pt>
                <c:pt idx="72201">
                  <c:v>471.11099999999999</c:v>
                </c:pt>
                <c:pt idx="72202">
                  <c:v>471.7199999999998</c:v>
                </c:pt>
                <c:pt idx="72203">
                  <c:v>472.32100000000003</c:v>
                </c:pt>
                <c:pt idx="72204">
                  <c:v>472.91299999999978</c:v>
                </c:pt>
                <c:pt idx="72205">
                  <c:v>473.49499999999978</c:v>
                </c:pt>
                <c:pt idx="72206">
                  <c:v>474.06900000000002</c:v>
                </c:pt>
                <c:pt idx="72207">
                  <c:v>474.63400000000001</c:v>
                </c:pt>
                <c:pt idx="72208">
                  <c:v>475.18900000000002</c:v>
                </c:pt>
                <c:pt idx="72209">
                  <c:v>475.73499999999979</c:v>
                </c:pt>
                <c:pt idx="72210">
                  <c:v>476.27099999999979</c:v>
                </c:pt>
                <c:pt idx="72211">
                  <c:v>476.79899999999958</c:v>
                </c:pt>
                <c:pt idx="72212">
                  <c:v>477.31599999999975</c:v>
                </c:pt>
                <c:pt idx="72213">
                  <c:v>477.82400000000001</c:v>
                </c:pt>
                <c:pt idx="72214">
                  <c:v>478.32299999999975</c:v>
                </c:pt>
                <c:pt idx="72215">
                  <c:v>478.81200000000001</c:v>
                </c:pt>
                <c:pt idx="72216">
                  <c:v>479.29099999999966</c:v>
                </c:pt>
                <c:pt idx="72217">
                  <c:v>479.76</c:v>
                </c:pt>
                <c:pt idx="72218">
                  <c:v>480.21899999999965</c:v>
                </c:pt>
                <c:pt idx="72219">
                  <c:v>480.66800000000001</c:v>
                </c:pt>
                <c:pt idx="72220">
                  <c:v>481.108</c:v>
                </c:pt>
                <c:pt idx="72221">
                  <c:v>481.53699999999958</c:v>
                </c:pt>
                <c:pt idx="72222">
                  <c:v>481.95599999999979</c:v>
                </c:pt>
                <c:pt idx="72223">
                  <c:v>482.36500000000001</c:v>
                </c:pt>
                <c:pt idx="72224">
                  <c:v>482.76299999999975</c:v>
                </c:pt>
                <c:pt idx="72225">
                  <c:v>483.15100000000001</c:v>
                </c:pt>
                <c:pt idx="72226">
                  <c:v>483.529</c:v>
                </c:pt>
                <c:pt idx="72227">
                  <c:v>483.89599999999979</c:v>
                </c:pt>
                <c:pt idx="72228">
                  <c:v>484.25200000000001</c:v>
                </c:pt>
                <c:pt idx="72229">
                  <c:v>484.59799999999979</c:v>
                </c:pt>
                <c:pt idx="72230">
                  <c:v>484.93299999999965</c:v>
                </c:pt>
                <c:pt idx="72231">
                  <c:v>485.25700000000001</c:v>
                </c:pt>
                <c:pt idx="72232">
                  <c:v>485.57</c:v>
                </c:pt>
                <c:pt idx="72233">
                  <c:v>485.87299999999999</c:v>
                </c:pt>
                <c:pt idx="72234">
                  <c:v>486.16399999999999</c:v>
                </c:pt>
                <c:pt idx="72235">
                  <c:v>486.44400000000002</c:v>
                </c:pt>
                <c:pt idx="72236">
                  <c:v>486.714</c:v>
                </c:pt>
                <c:pt idx="72237">
                  <c:v>486.97099999999978</c:v>
                </c:pt>
                <c:pt idx="72238">
                  <c:v>487.21799999999979</c:v>
                </c:pt>
                <c:pt idx="72239">
                  <c:v>487.45299999999975</c:v>
                </c:pt>
                <c:pt idx="72240">
                  <c:v>487.67700000000002</c:v>
                </c:pt>
                <c:pt idx="72241">
                  <c:v>487.88900000000001</c:v>
                </c:pt>
                <c:pt idx="72242">
                  <c:v>488.09</c:v>
                </c:pt>
                <c:pt idx="72243">
                  <c:v>488.279</c:v>
                </c:pt>
                <c:pt idx="72244">
                  <c:v>488.45699999999965</c:v>
                </c:pt>
                <c:pt idx="72245">
                  <c:v>488.62200000000001</c:v>
                </c:pt>
                <c:pt idx="72246">
                  <c:v>488.77599999999978</c:v>
                </c:pt>
                <c:pt idx="72247">
                  <c:v>488.91799999999978</c:v>
                </c:pt>
                <c:pt idx="72248">
                  <c:v>489.048</c:v>
                </c:pt>
                <c:pt idx="72249">
                  <c:v>489.166</c:v>
                </c:pt>
                <c:pt idx="72250">
                  <c:v>489.27099999999979</c:v>
                </c:pt>
                <c:pt idx="72251">
                  <c:v>489.36500000000001</c:v>
                </c:pt>
                <c:pt idx="72252">
                  <c:v>489.44600000000003</c:v>
                </c:pt>
                <c:pt idx="72253">
                  <c:v>489.51499999999999</c:v>
                </c:pt>
                <c:pt idx="72254">
                  <c:v>489.572</c:v>
                </c:pt>
                <c:pt idx="72255">
                  <c:v>489.61599999999999</c:v>
                </c:pt>
                <c:pt idx="72256">
                  <c:v>489.64699999999999</c:v>
                </c:pt>
                <c:pt idx="72257">
                  <c:v>489.666</c:v>
                </c:pt>
                <c:pt idx="72258">
                  <c:v>489.673</c:v>
                </c:pt>
                <c:pt idx="72259">
                  <c:v>489.666</c:v>
                </c:pt>
                <c:pt idx="72260">
                  <c:v>489.64699999999999</c:v>
                </c:pt>
                <c:pt idx="72261">
                  <c:v>489.61599999999999</c:v>
                </c:pt>
                <c:pt idx="72262">
                  <c:v>489.57100000000003</c:v>
                </c:pt>
                <c:pt idx="72263">
                  <c:v>489.51299999999975</c:v>
                </c:pt>
                <c:pt idx="72264">
                  <c:v>489.44200000000001</c:v>
                </c:pt>
                <c:pt idx="72265">
                  <c:v>489.358</c:v>
                </c:pt>
                <c:pt idx="72266">
                  <c:v>489.2609999999998</c:v>
                </c:pt>
                <c:pt idx="72267">
                  <c:v>489.15100000000001</c:v>
                </c:pt>
                <c:pt idx="72268">
                  <c:v>489.02699999999965</c:v>
                </c:pt>
                <c:pt idx="72269">
                  <c:v>488.89099999999979</c:v>
                </c:pt>
                <c:pt idx="72270">
                  <c:v>488.74</c:v>
                </c:pt>
                <c:pt idx="72271">
                  <c:v>488.577</c:v>
                </c:pt>
                <c:pt idx="72272">
                  <c:v>488.4</c:v>
                </c:pt>
                <c:pt idx="72273">
                  <c:v>488.209</c:v>
                </c:pt>
                <c:pt idx="72274">
                  <c:v>488.005</c:v>
                </c:pt>
                <c:pt idx="72275">
                  <c:v>487.78699999999958</c:v>
                </c:pt>
                <c:pt idx="72276">
                  <c:v>487.55500000000001</c:v>
                </c:pt>
                <c:pt idx="72277">
                  <c:v>487.30900000000008</c:v>
                </c:pt>
                <c:pt idx="72278">
                  <c:v>487.05</c:v>
                </c:pt>
                <c:pt idx="72279">
                  <c:v>486.77699999999965</c:v>
                </c:pt>
                <c:pt idx="72280">
                  <c:v>486.48999999999978</c:v>
                </c:pt>
                <c:pt idx="72281">
                  <c:v>486.18799999999999</c:v>
                </c:pt>
                <c:pt idx="72282">
                  <c:v>485.87299999999999</c:v>
                </c:pt>
                <c:pt idx="72283">
                  <c:v>485.54399999999993</c:v>
                </c:pt>
                <c:pt idx="72284">
                  <c:v>485.2</c:v>
                </c:pt>
                <c:pt idx="72285">
                  <c:v>484.84300000000002</c:v>
                </c:pt>
                <c:pt idx="72286">
                  <c:v>484.47099999999978</c:v>
                </c:pt>
                <c:pt idx="72287">
                  <c:v>484.08499999999975</c:v>
                </c:pt>
                <c:pt idx="72288">
                  <c:v>483.68400000000008</c:v>
                </c:pt>
                <c:pt idx="72289">
                  <c:v>483.26900000000001</c:v>
                </c:pt>
                <c:pt idx="72290">
                  <c:v>482.8400000000002</c:v>
                </c:pt>
                <c:pt idx="72291">
                  <c:v>482.39599999999979</c:v>
                </c:pt>
                <c:pt idx="72292">
                  <c:v>481.93799999999965</c:v>
                </c:pt>
                <c:pt idx="72293">
                  <c:v>481.46499999999975</c:v>
                </c:pt>
                <c:pt idx="72294">
                  <c:v>480.97699999999958</c:v>
                </c:pt>
                <c:pt idx="72295">
                  <c:v>480.4749999999998</c:v>
                </c:pt>
                <c:pt idx="72296">
                  <c:v>479.95800000000003</c:v>
                </c:pt>
                <c:pt idx="72297">
                  <c:v>479.42699999999962</c:v>
                </c:pt>
                <c:pt idx="72298">
                  <c:v>478.88</c:v>
                </c:pt>
                <c:pt idx="72299">
                  <c:v>478.31900000000002</c:v>
                </c:pt>
                <c:pt idx="72300">
                  <c:v>477.74299999999999</c:v>
                </c:pt>
                <c:pt idx="72301">
                  <c:v>477.15199999999999</c:v>
                </c:pt>
                <c:pt idx="72302">
                  <c:v>476.54700000000008</c:v>
                </c:pt>
                <c:pt idx="72303">
                  <c:v>475.92599999999965</c:v>
                </c:pt>
                <c:pt idx="72304">
                  <c:v>475.28999999999979</c:v>
                </c:pt>
                <c:pt idx="72305">
                  <c:v>474.64000000000021</c:v>
                </c:pt>
                <c:pt idx="72306">
                  <c:v>473.97399999999965</c:v>
                </c:pt>
                <c:pt idx="72307">
                  <c:v>473.29299999999978</c:v>
                </c:pt>
                <c:pt idx="72308">
                  <c:v>472.59799999999979</c:v>
                </c:pt>
                <c:pt idx="72309">
                  <c:v>471.887</c:v>
                </c:pt>
                <c:pt idx="72310">
                  <c:v>471.161</c:v>
                </c:pt>
                <c:pt idx="72311">
                  <c:v>470.41899999999958</c:v>
                </c:pt>
                <c:pt idx="72312">
                  <c:v>469.66300000000001</c:v>
                </c:pt>
                <c:pt idx="72313">
                  <c:v>468.89099999999979</c:v>
                </c:pt>
                <c:pt idx="72314">
                  <c:v>468.10399999999993</c:v>
                </c:pt>
                <c:pt idx="72315">
                  <c:v>467.30200000000002</c:v>
                </c:pt>
                <c:pt idx="72316">
                  <c:v>466.48499999999979</c:v>
                </c:pt>
                <c:pt idx="72317">
                  <c:v>465.65199999999999</c:v>
                </c:pt>
                <c:pt idx="72318">
                  <c:v>464.80399999999975</c:v>
                </c:pt>
                <c:pt idx="72319">
                  <c:v>463.94099999999975</c:v>
                </c:pt>
                <c:pt idx="72320">
                  <c:v>463.06200000000001</c:v>
                </c:pt>
                <c:pt idx="72321">
                  <c:v>462.16899999999993</c:v>
                </c:pt>
                <c:pt idx="72322">
                  <c:v>461.25900000000001</c:v>
                </c:pt>
                <c:pt idx="72323">
                  <c:v>460.334</c:v>
                </c:pt>
                <c:pt idx="72324">
                  <c:v>459.39400000000001</c:v>
                </c:pt>
                <c:pt idx="72325">
                  <c:v>458.43899999999962</c:v>
                </c:pt>
                <c:pt idx="72326">
                  <c:v>457.46799999999979</c:v>
                </c:pt>
                <c:pt idx="72327">
                  <c:v>456.48200000000003</c:v>
                </c:pt>
                <c:pt idx="72328">
                  <c:v>455.47999999999979</c:v>
                </c:pt>
                <c:pt idx="72329">
                  <c:v>454.46299999999979</c:v>
                </c:pt>
                <c:pt idx="72330">
                  <c:v>453.43099999999959</c:v>
                </c:pt>
                <c:pt idx="72331">
                  <c:v>452.38299999999975</c:v>
                </c:pt>
                <c:pt idx="72332">
                  <c:v>451.32</c:v>
                </c:pt>
                <c:pt idx="72333">
                  <c:v>450.24200000000002</c:v>
                </c:pt>
                <c:pt idx="72334">
                  <c:v>449.14800000000002</c:v>
                </c:pt>
                <c:pt idx="72335">
                  <c:v>448.03799999999978</c:v>
                </c:pt>
                <c:pt idx="72336">
                  <c:v>446.91399999999965</c:v>
                </c:pt>
                <c:pt idx="72337">
                  <c:v>445.774</c:v>
                </c:pt>
                <c:pt idx="72338">
                  <c:v>444.61799999999999</c:v>
                </c:pt>
                <c:pt idx="72339">
                  <c:v>443.44799999999975</c:v>
                </c:pt>
                <c:pt idx="72340">
                  <c:v>442.2609999999998</c:v>
                </c:pt>
                <c:pt idx="72341">
                  <c:v>441.06</c:v>
                </c:pt>
                <c:pt idx="72342">
                  <c:v>439.84300000000002</c:v>
                </c:pt>
                <c:pt idx="72343">
                  <c:v>438.61099999999999</c:v>
                </c:pt>
                <c:pt idx="72344">
                  <c:v>437.36399999999975</c:v>
                </c:pt>
                <c:pt idx="72345">
                  <c:v>436.10199999999975</c:v>
                </c:pt>
                <c:pt idx="72346">
                  <c:v>434.82400000000001</c:v>
                </c:pt>
                <c:pt idx="72347">
                  <c:v>433.53099999999978</c:v>
                </c:pt>
                <c:pt idx="72348">
                  <c:v>432.22299999999979</c:v>
                </c:pt>
                <c:pt idx="72349">
                  <c:v>430.9</c:v>
                </c:pt>
                <c:pt idx="72350">
                  <c:v>429.56200000000001</c:v>
                </c:pt>
                <c:pt idx="72351">
                  <c:v>428.209</c:v>
                </c:pt>
                <c:pt idx="72352">
                  <c:v>426.8400000000002</c:v>
                </c:pt>
                <c:pt idx="72353">
                  <c:v>425.45699999999965</c:v>
                </c:pt>
                <c:pt idx="72354">
                  <c:v>424.05900000000008</c:v>
                </c:pt>
                <c:pt idx="72355">
                  <c:v>422.64600000000002</c:v>
                </c:pt>
                <c:pt idx="72356">
                  <c:v>421.21699999999959</c:v>
                </c:pt>
                <c:pt idx="72357">
                  <c:v>419.774</c:v>
                </c:pt>
                <c:pt idx="72358">
                  <c:v>418.31599999999975</c:v>
                </c:pt>
                <c:pt idx="72359">
                  <c:v>416.84399999999999</c:v>
                </c:pt>
                <c:pt idx="72360">
                  <c:v>415.35599999999999</c:v>
                </c:pt>
                <c:pt idx="72361">
                  <c:v>413.85399999999993</c:v>
                </c:pt>
                <c:pt idx="72362">
                  <c:v>412.33799999999979</c:v>
                </c:pt>
                <c:pt idx="72363">
                  <c:v>410.80599999999993</c:v>
                </c:pt>
                <c:pt idx="72364">
                  <c:v>409.26</c:v>
                </c:pt>
                <c:pt idx="72365">
                  <c:v>407.7</c:v>
                </c:pt>
                <c:pt idx="72366">
                  <c:v>406.125</c:v>
                </c:pt>
                <c:pt idx="72367">
                  <c:v>404.53599999999977</c:v>
                </c:pt>
                <c:pt idx="72368">
                  <c:v>402.93299999999965</c:v>
                </c:pt>
                <c:pt idx="72369">
                  <c:v>401.315</c:v>
                </c:pt>
                <c:pt idx="72370">
                  <c:v>399.68299999999999</c:v>
                </c:pt>
                <c:pt idx="72371">
                  <c:v>398.03699999999958</c:v>
                </c:pt>
                <c:pt idx="72372">
                  <c:v>396.37700000000001</c:v>
                </c:pt>
                <c:pt idx="72373">
                  <c:v>394.702</c:v>
                </c:pt>
                <c:pt idx="72374">
                  <c:v>393.01400000000001</c:v>
                </c:pt>
                <c:pt idx="72375">
                  <c:v>391.31200000000001</c:v>
                </c:pt>
                <c:pt idx="72376">
                  <c:v>389.59699999999958</c:v>
                </c:pt>
                <c:pt idx="72377">
                  <c:v>387.86700000000002</c:v>
                </c:pt>
                <c:pt idx="72378">
                  <c:v>386.12400000000002</c:v>
                </c:pt>
                <c:pt idx="72379">
                  <c:v>384.36700000000002</c:v>
                </c:pt>
                <c:pt idx="72380">
                  <c:v>382.59699999999958</c:v>
                </c:pt>
                <c:pt idx="72381">
                  <c:v>380.81299999999999</c:v>
                </c:pt>
                <c:pt idx="72382">
                  <c:v>379.01599999999979</c:v>
                </c:pt>
                <c:pt idx="72383">
                  <c:v>377.20499999999993</c:v>
                </c:pt>
                <c:pt idx="72384">
                  <c:v>375.38200000000001</c:v>
                </c:pt>
                <c:pt idx="72385">
                  <c:v>373.54500000000002</c:v>
                </c:pt>
                <c:pt idx="72386">
                  <c:v>371.69600000000003</c:v>
                </c:pt>
                <c:pt idx="72387">
                  <c:v>369.83300000000003</c:v>
                </c:pt>
                <c:pt idx="72388">
                  <c:v>367.95699999999965</c:v>
                </c:pt>
                <c:pt idx="72389">
                  <c:v>366.06900000000002</c:v>
                </c:pt>
                <c:pt idx="72390">
                  <c:v>364.16800000000001</c:v>
                </c:pt>
                <c:pt idx="72391">
                  <c:v>362.255</c:v>
                </c:pt>
                <c:pt idx="72392">
                  <c:v>360.32900000000001</c:v>
                </c:pt>
                <c:pt idx="72393">
                  <c:v>358.39099999999979</c:v>
                </c:pt>
                <c:pt idx="72394">
                  <c:v>356.44</c:v>
                </c:pt>
                <c:pt idx="72395">
                  <c:v>354.47799999999978</c:v>
                </c:pt>
                <c:pt idx="72396">
                  <c:v>352.50299999999999</c:v>
                </c:pt>
                <c:pt idx="72397">
                  <c:v>350.51599999999979</c:v>
                </c:pt>
                <c:pt idx="72398">
                  <c:v>348.51799999999974</c:v>
                </c:pt>
                <c:pt idx="72399">
                  <c:v>346.50700000000001</c:v>
                </c:pt>
                <c:pt idx="72400">
                  <c:v>344.48499999999979</c:v>
                </c:pt>
                <c:pt idx="72401">
                  <c:v>342.452</c:v>
                </c:pt>
                <c:pt idx="72402">
                  <c:v>340.40699999999958</c:v>
                </c:pt>
                <c:pt idx="72403">
                  <c:v>338.351</c:v>
                </c:pt>
                <c:pt idx="72404">
                  <c:v>336.28299999999979</c:v>
                </c:pt>
                <c:pt idx="72405">
                  <c:v>334.20499999999993</c:v>
                </c:pt>
                <c:pt idx="72406">
                  <c:v>332.11599999999999</c:v>
                </c:pt>
                <c:pt idx="72407">
                  <c:v>330.01499999999999</c:v>
                </c:pt>
                <c:pt idx="72408">
                  <c:v>327.904</c:v>
                </c:pt>
                <c:pt idx="72409">
                  <c:v>325.78299999999979</c:v>
                </c:pt>
                <c:pt idx="72410">
                  <c:v>323.65100000000001</c:v>
                </c:pt>
                <c:pt idx="72411">
                  <c:v>321.50799999999975</c:v>
                </c:pt>
                <c:pt idx="72412">
                  <c:v>319.35599999999999</c:v>
                </c:pt>
                <c:pt idx="72413">
                  <c:v>317.19299999999993</c:v>
                </c:pt>
                <c:pt idx="72414">
                  <c:v>315.02</c:v>
                </c:pt>
                <c:pt idx="72415">
                  <c:v>312.83799999999979</c:v>
                </c:pt>
                <c:pt idx="72416">
                  <c:v>310.64600000000002</c:v>
                </c:pt>
                <c:pt idx="72417">
                  <c:v>308.44400000000002</c:v>
                </c:pt>
                <c:pt idx="72418">
                  <c:v>306.23299999999978</c:v>
                </c:pt>
                <c:pt idx="72419">
                  <c:v>304.01299999999975</c:v>
                </c:pt>
                <c:pt idx="72420">
                  <c:v>301.78299999999979</c:v>
                </c:pt>
                <c:pt idx="72421">
                  <c:v>299.54399999999993</c:v>
                </c:pt>
                <c:pt idx="72422">
                  <c:v>297.29700000000003</c:v>
                </c:pt>
                <c:pt idx="72423">
                  <c:v>295.041</c:v>
                </c:pt>
                <c:pt idx="72424">
                  <c:v>292.77599999999978</c:v>
                </c:pt>
                <c:pt idx="72425">
                  <c:v>290.50299999999999</c:v>
                </c:pt>
                <c:pt idx="72426">
                  <c:v>288.22099999999978</c:v>
                </c:pt>
                <c:pt idx="72427">
                  <c:v>285.93199999999962</c:v>
                </c:pt>
                <c:pt idx="72428">
                  <c:v>283.63400000000001</c:v>
                </c:pt>
                <c:pt idx="72429">
                  <c:v>281.32900000000001</c:v>
                </c:pt>
                <c:pt idx="72430">
                  <c:v>279.01599999999979</c:v>
                </c:pt>
                <c:pt idx="72431">
                  <c:v>276.69499999999999</c:v>
                </c:pt>
                <c:pt idx="72432">
                  <c:v>274.36700000000002</c:v>
                </c:pt>
                <c:pt idx="72433">
                  <c:v>272.03099999999978</c:v>
                </c:pt>
                <c:pt idx="72434">
                  <c:v>269.68900000000002</c:v>
                </c:pt>
                <c:pt idx="72435">
                  <c:v>267.33999999999975</c:v>
                </c:pt>
                <c:pt idx="72436">
                  <c:v>264.98399999999958</c:v>
                </c:pt>
                <c:pt idx="72437">
                  <c:v>262.62099999999975</c:v>
                </c:pt>
                <c:pt idx="72438">
                  <c:v>260.25200000000001</c:v>
                </c:pt>
                <c:pt idx="72439">
                  <c:v>257.87700000000001</c:v>
                </c:pt>
                <c:pt idx="72440">
                  <c:v>255.495</c:v>
                </c:pt>
                <c:pt idx="72441">
                  <c:v>253.108</c:v>
                </c:pt>
                <c:pt idx="72442">
                  <c:v>250.71399999999988</c:v>
                </c:pt>
                <c:pt idx="72443">
                  <c:v>248.316</c:v>
                </c:pt>
                <c:pt idx="72444">
                  <c:v>245.911</c:v>
                </c:pt>
                <c:pt idx="72445">
                  <c:v>243.50200000000001</c:v>
                </c:pt>
                <c:pt idx="72446">
                  <c:v>241.08700000000007</c:v>
                </c:pt>
                <c:pt idx="72447">
                  <c:v>238.667</c:v>
                </c:pt>
                <c:pt idx="72448">
                  <c:v>236.24299999999999</c:v>
                </c:pt>
                <c:pt idx="72449">
                  <c:v>233.81399999999999</c:v>
                </c:pt>
                <c:pt idx="72450">
                  <c:v>231.38000000000011</c:v>
                </c:pt>
                <c:pt idx="72451">
                  <c:v>228.94300000000001</c:v>
                </c:pt>
                <c:pt idx="72452">
                  <c:v>226.501</c:v>
                </c:pt>
                <c:pt idx="72453">
                  <c:v>224.05500000000001</c:v>
                </c:pt>
                <c:pt idx="72454">
                  <c:v>221.60599999999999</c:v>
                </c:pt>
                <c:pt idx="72455">
                  <c:v>219.15300000000002</c:v>
                </c:pt>
                <c:pt idx="72456">
                  <c:v>216.696</c:v>
                </c:pt>
                <c:pt idx="72457">
                  <c:v>214.23699999999999</c:v>
                </c:pt>
                <c:pt idx="72458">
                  <c:v>211.77399999999992</c:v>
                </c:pt>
                <c:pt idx="72459">
                  <c:v>209.309</c:v>
                </c:pt>
                <c:pt idx="72460">
                  <c:v>206.84100000000001</c:v>
                </c:pt>
                <c:pt idx="72461">
                  <c:v>204.37</c:v>
                </c:pt>
                <c:pt idx="72462">
                  <c:v>201.89700000000011</c:v>
                </c:pt>
                <c:pt idx="72463">
                  <c:v>199.42200000000011</c:v>
                </c:pt>
                <c:pt idx="72464">
                  <c:v>196.94499999999999</c:v>
                </c:pt>
                <c:pt idx="72465">
                  <c:v>194.46700000000001</c:v>
                </c:pt>
                <c:pt idx="72466">
                  <c:v>191.98700000000011</c:v>
                </c:pt>
                <c:pt idx="72467">
                  <c:v>189.505</c:v>
                </c:pt>
                <c:pt idx="72468">
                  <c:v>187.02200000000011</c:v>
                </c:pt>
                <c:pt idx="72469">
                  <c:v>184.53900000000002</c:v>
                </c:pt>
                <c:pt idx="72470">
                  <c:v>182.054</c:v>
                </c:pt>
                <c:pt idx="72471">
                  <c:v>179.56900000000002</c:v>
                </c:pt>
                <c:pt idx="72472">
                  <c:v>177.083</c:v>
                </c:pt>
                <c:pt idx="72473">
                  <c:v>174.59700000000001</c:v>
                </c:pt>
                <c:pt idx="72474">
                  <c:v>172.11099999999999</c:v>
                </c:pt>
                <c:pt idx="72475">
                  <c:v>169.625</c:v>
                </c:pt>
                <c:pt idx="72476">
                  <c:v>167.14</c:v>
                </c:pt>
                <c:pt idx="72477">
                  <c:v>164.655</c:v>
                </c:pt>
                <c:pt idx="72478">
                  <c:v>162.16999999999999</c:v>
                </c:pt>
                <c:pt idx="72479">
                  <c:v>159.68700000000001</c:v>
                </c:pt>
                <c:pt idx="72480">
                  <c:v>157.20499999999998</c:v>
                </c:pt>
                <c:pt idx="72481">
                  <c:v>154.72300000000001</c:v>
                </c:pt>
                <c:pt idx="72482">
                  <c:v>152.24399999999989</c:v>
                </c:pt>
                <c:pt idx="72483">
                  <c:v>149.76599999999999</c:v>
                </c:pt>
                <c:pt idx="72484">
                  <c:v>147.28900000000002</c:v>
                </c:pt>
                <c:pt idx="72485">
                  <c:v>144.815</c:v>
                </c:pt>
                <c:pt idx="72486">
                  <c:v>142.34300000000002</c:v>
                </c:pt>
                <c:pt idx="72487">
                  <c:v>139.874</c:v>
                </c:pt>
                <c:pt idx="72488">
                  <c:v>137.40700000000001</c:v>
                </c:pt>
                <c:pt idx="72489">
                  <c:v>134.94200000000001</c:v>
                </c:pt>
                <c:pt idx="72490">
                  <c:v>132.48100000000011</c:v>
                </c:pt>
                <c:pt idx="72491">
                  <c:v>130.023</c:v>
                </c:pt>
                <c:pt idx="72492">
                  <c:v>127.568</c:v>
                </c:pt>
                <c:pt idx="72493">
                  <c:v>125.117</c:v>
                </c:pt>
                <c:pt idx="72494">
                  <c:v>122.66999999999999</c:v>
                </c:pt>
                <c:pt idx="72495">
                  <c:v>120.226</c:v>
                </c:pt>
                <c:pt idx="72496">
                  <c:v>117.78700000000002</c:v>
                </c:pt>
                <c:pt idx="72497">
                  <c:v>115.35199999999999</c:v>
                </c:pt>
                <c:pt idx="72498">
                  <c:v>112.92100000000002</c:v>
                </c:pt>
                <c:pt idx="72499">
                  <c:v>110.495</c:v>
                </c:pt>
                <c:pt idx="72500">
                  <c:v>108.074</c:v>
                </c:pt>
                <c:pt idx="72501">
                  <c:v>105.65799999999999</c:v>
                </c:pt>
                <c:pt idx="72502">
                  <c:v>103.24700000000006</c:v>
                </c:pt>
                <c:pt idx="72503">
                  <c:v>100.842</c:v>
                </c:pt>
                <c:pt idx="72504">
                  <c:v>98.442400000000006</c:v>
                </c:pt>
                <c:pt idx="72505">
                  <c:v>96.048500000000004</c:v>
                </c:pt>
                <c:pt idx="72506">
                  <c:v>93.660699999999991</c:v>
                </c:pt>
                <c:pt idx="72507">
                  <c:v>91.278999999999982</c:v>
                </c:pt>
                <c:pt idx="72508">
                  <c:v>88.903800000000004</c:v>
                </c:pt>
                <c:pt idx="72509">
                  <c:v>86.5351</c:v>
                </c:pt>
                <c:pt idx="72510">
                  <c:v>84.173099999999948</c:v>
                </c:pt>
                <c:pt idx="72511">
                  <c:v>81.818000000000012</c:v>
                </c:pt>
                <c:pt idx="72512">
                  <c:v>79.470100000000002</c:v>
                </c:pt>
                <c:pt idx="72513">
                  <c:v>77.129399999999947</c:v>
                </c:pt>
                <c:pt idx="72514">
                  <c:v>74.796300000000002</c:v>
                </c:pt>
                <c:pt idx="72515">
                  <c:v>72.470699999999994</c:v>
                </c:pt>
                <c:pt idx="72516">
                  <c:v>70.153099999999981</c:v>
                </c:pt>
                <c:pt idx="72517">
                  <c:v>67.843500000000006</c:v>
                </c:pt>
                <c:pt idx="72518">
                  <c:v>65.542000000000002</c:v>
                </c:pt>
                <c:pt idx="72519">
                  <c:v>63.248900000000013</c:v>
                </c:pt>
                <c:pt idx="72520">
                  <c:v>60.964400000000005</c:v>
                </c:pt>
                <c:pt idx="72521">
                  <c:v>58.688600000000001</c:v>
                </c:pt>
                <c:pt idx="72522">
                  <c:v>56.421800000000005</c:v>
                </c:pt>
                <c:pt idx="72523">
                  <c:v>54.163900000000012</c:v>
                </c:pt>
                <c:pt idx="72524">
                  <c:v>51.915500000000002</c:v>
                </c:pt>
                <c:pt idx="72525">
                  <c:v>49.676400000000001</c:v>
                </c:pt>
                <c:pt idx="72526">
                  <c:v>47.446899999999999</c:v>
                </c:pt>
                <c:pt idx="72527">
                  <c:v>45.227200000000003</c:v>
                </c:pt>
                <c:pt idx="72528">
                  <c:v>43.017499999999998</c:v>
                </c:pt>
                <c:pt idx="72529">
                  <c:v>40.817899999999995</c:v>
                </c:pt>
                <c:pt idx="72530">
                  <c:v>38.628500000000038</c:v>
                </c:pt>
                <c:pt idx="72531">
                  <c:v>36.4497</c:v>
                </c:pt>
                <c:pt idx="72532">
                  <c:v>34.281400000000005</c:v>
                </c:pt>
                <c:pt idx="72533">
                  <c:v>32.123900000000013</c:v>
                </c:pt>
                <c:pt idx="72534">
                  <c:v>29.977399999999989</c:v>
                </c:pt>
                <c:pt idx="72535">
                  <c:v>27.841999999999999</c:v>
                </c:pt>
                <c:pt idx="72536">
                  <c:v>25.717900000000014</c:v>
                </c:pt>
                <c:pt idx="72537">
                  <c:v>23.6052</c:v>
                </c:pt>
                <c:pt idx="72538">
                  <c:v>21.504100000000001</c:v>
                </c:pt>
                <c:pt idx="72539">
                  <c:v>19.414800000000014</c:v>
                </c:pt>
                <c:pt idx="72540">
                  <c:v>17.337399999999999</c:v>
                </c:pt>
                <c:pt idx="72541">
                  <c:v>15.272</c:v>
                </c:pt>
                <c:pt idx="72542">
                  <c:v>13.2189</c:v>
                </c:pt>
                <c:pt idx="72543">
                  <c:v>11.178100000000001</c:v>
                </c:pt>
                <c:pt idx="72544">
                  <c:v>9.1498799999999996</c:v>
                </c:pt>
                <c:pt idx="72545">
                  <c:v>7.13429</c:v>
                </c:pt>
                <c:pt idx="72546">
                  <c:v>5.1315499999999998</c:v>
                </c:pt>
                <c:pt idx="72547">
                  <c:v>3.1417999999999999</c:v>
                </c:pt>
                <c:pt idx="72548">
                  <c:v>1.16517</c:v>
                </c:pt>
                <c:pt idx="72549">
                  <c:v>-0.79823999999999951</c:v>
                </c:pt>
                <c:pt idx="72550">
                  <c:v>-2.7482000000000002</c:v>
                </c:pt>
                <c:pt idx="72551">
                  <c:v>-4.6846899999999962</c:v>
                </c:pt>
                <c:pt idx="72552">
                  <c:v>-6.6074299999999964</c:v>
                </c:pt>
                <c:pt idx="72553">
                  <c:v>-8.5164100000000005</c:v>
                </c:pt>
                <c:pt idx="72554">
                  <c:v>-10.4114</c:v>
                </c:pt>
                <c:pt idx="72555">
                  <c:v>-12.292300000000001</c:v>
                </c:pt>
                <c:pt idx="72556">
                  <c:v>-14.159000000000002</c:v>
                </c:pt>
                <c:pt idx="72557">
                  <c:v>-16.011299999999999</c:v>
                </c:pt>
                <c:pt idx="72558">
                  <c:v>-17.8491</c:v>
                </c:pt>
                <c:pt idx="72559">
                  <c:v>-19.6723</c:v>
                </c:pt>
                <c:pt idx="72560">
                  <c:v>-21.480799999999967</c:v>
                </c:pt>
                <c:pt idx="72561">
                  <c:v>-23.2744</c:v>
                </c:pt>
                <c:pt idx="72562">
                  <c:v>-25.053000000000001</c:v>
                </c:pt>
                <c:pt idx="72563">
                  <c:v>-26.816600000000001</c:v>
                </c:pt>
                <c:pt idx="72564">
                  <c:v>-28.564800000000005</c:v>
                </c:pt>
                <c:pt idx="72565">
                  <c:v>-30.297799999999981</c:v>
                </c:pt>
                <c:pt idx="72566">
                  <c:v>-32.015300000000003</c:v>
                </c:pt>
                <c:pt idx="72567">
                  <c:v>-33.717200000000005</c:v>
                </c:pt>
                <c:pt idx="72568">
                  <c:v>-35.403500000000001</c:v>
                </c:pt>
                <c:pt idx="72569">
                  <c:v>-37.073900000000002</c:v>
                </c:pt>
                <c:pt idx="72570">
                  <c:v>-38.728500000000039</c:v>
                </c:pt>
                <c:pt idx="72571">
                  <c:v>-40.367000000000004</c:v>
                </c:pt>
                <c:pt idx="72572">
                  <c:v>-41.989400000000003</c:v>
                </c:pt>
                <c:pt idx="72573">
                  <c:v>-43.595600000000012</c:v>
                </c:pt>
                <c:pt idx="72574">
                  <c:v>-45.185500000000012</c:v>
                </c:pt>
                <c:pt idx="72575">
                  <c:v>-46.759100000000011</c:v>
                </c:pt>
                <c:pt idx="72576">
                  <c:v>-48.316000000000003</c:v>
                </c:pt>
                <c:pt idx="72577">
                  <c:v>-49.856400000000001</c:v>
                </c:pt>
                <c:pt idx="72578">
                  <c:v>-51.380099999999999</c:v>
                </c:pt>
                <c:pt idx="72579">
                  <c:v>-52.886999999999993</c:v>
                </c:pt>
                <c:pt idx="72580">
                  <c:v>-54.377000000000002</c:v>
                </c:pt>
                <c:pt idx="72581">
                  <c:v>-55.850099999999998</c:v>
                </c:pt>
                <c:pt idx="72582">
                  <c:v>-57.306100000000001</c:v>
                </c:pt>
                <c:pt idx="72583">
                  <c:v>-58.745000000000012</c:v>
                </c:pt>
                <c:pt idx="72584">
                  <c:v>-60.166700000000013</c:v>
                </c:pt>
                <c:pt idx="72585">
                  <c:v>-61.571200000000005</c:v>
                </c:pt>
                <c:pt idx="72586">
                  <c:v>-62.958200000000005</c:v>
                </c:pt>
                <c:pt idx="72587">
                  <c:v>-64.3279</c:v>
                </c:pt>
                <c:pt idx="72588">
                  <c:v>-65.679999999999978</c:v>
                </c:pt>
                <c:pt idx="72589">
                  <c:v>-67.014600000000058</c:v>
                </c:pt>
                <c:pt idx="72590">
                  <c:v>-68.331500000000005</c:v>
                </c:pt>
                <c:pt idx="72591">
                  <c:v>-69.630799999999979</c:v>
                </c:pt>
                <c:pt idx="72592">
                  <c:v>-70.912200000000027</c:v>
                </c:pt>
                <c:pt idx="72593">
                  <c:v>-72.175899999999942</c:v>
                </c:pt>
                <c:pt idx="72594">
                  <c:v>-73.421700000000001</c:v>
                </c:pt>
                <c:pt idx="72595">
                  <c:v>-74.649500000000003</c:v>
                </c:pt>
                <c:pt idx="72596">
                  <c:v>-75.85939999999998</c:v>
                </c:pt>
                <c:pt idx="72597">
                  <c:v>-77.051300000000012</c:v>
                </c:pt>
                <c:pt idx="72598">
                  <c:v>-78.224999999999994</c:v>
                </c:pt>
                <c:pt idx="72599">
                  <c:v>-79.380600000000001</c:v>
                </c:pt>
                <c:pt idx="72600">
                  <c:v>-80.518000000000001</c:v>
                </c:pt>
                <c:pt idx="72601">
                  <c:v>-81.637200000000007</c:v>
                </c:pt>
                <c:pt idx="72602">
                  <c:v>-82.738100000000003</c:v>
                </c:pt>
                <c:pt idx="72603">
                  <c:v>-83.820799999999949</c:v>
                </c:pt>
                <c:pt idx="72604">
                  <c:v>-84.88509999999998</c:v>
                </c:pt>
                <c:pt idx="72605">
                  <c:v>-85.931100000000058</c:v>
                </c:pt>
                <c:pt idx="72606">
                  <c:v>-86.958600000000004</c:v>
                </c:pt>
                <c:pt idx="72607">
                  <c:v>-87.967700000000022</c:v>
                </c:pt>
                <c:pt idx="72608">
                  <c:v>-88.958399999999983</c:v>
                </c:pt>
                <c:pt idx="72609">
                  <c:v>-89.930600000000027</c:v>
                </c:pt>
                <c:pt idx="72610">
                  <c:v>-90.884299999999996</c:v>
                </c:pt>
                <c:pt idx="72611">
                  <c:v>-91.819500000000005</c:v>
                </c:pt>
                <c:pt idx="72612">
                  <c:v>-92.736199999999997</c:v>
                </c:pt>
                <c:pt idx="72613">
                  <c:v>-93.634299999999996</c:v>
                </c:pt>
                <c:pt idx="72614">
                  <c:v>-94.513800000000003</c:v>
                </c:pt>
                <c:pt idx="72615">
                  <c:v>-95.374899999999982</c:v>
                </c:pt>
                <c:pt idx="72616">
                  <c:v>-96.217300000000023</c:v>
                </c:pt>
                <c:pt idx="72617">
                  <c:v>-97.041100000000057</c:v>
                </c:pt>
                <c:pt idx="72618">
                  <c:v>-97.846400000000003</c:v>
                </c:pt>
                <c:pt idx="72619">
                  <c:v>-98.633099999999999</c:v>
                </c:pt>
                <c:pt idx="72620">
                  <c:v>-99.401100000000056</c:v>
                </c:pt>
                <c:pt idx="72621">
                  <c:v>-100.151</c:v>
                </c:pt>
                <c:pt idx="72622">
                  <c:v>-100.88200000000001</c:v>
                </c:pt>
                <c:pt idx="72623">
                  <c:v>-101.59399999999999</c:v>
                </c:pt>
                <c:pt idx="72624">
                  <c:v>-102.288</c:v>
                </c:pt>
                <c:pt idx="72625">
                  <c:v>-102.96299999999999</c:v>
                </c:pt>
                <c:pt idx="72626">
                  <c:v>-103.61999999999999</c:v>
                </c:pt>
                <c:pt idx="72627">
                  <c:v>-104.258</c:v>
                </c:pt>
                <c:pt idx="72628">
                  <c:v>-104.87799999999999</c:v>
                </c:pt>
                <c:pt idx="72629">
                  <c:v>-105.479</c:v>
                </c:pt>
                <c:pt idx="72630">
                  <c:v>-106.062</c:v>
                </c:pt>
                <c:pt idx="72631">
                  <c:v>-106.627</c:v>
                </c:pt>
                <c:pt idx="72632">
                  <c:v>-107.17299999999994</c:v>
                </c:pt>
                <c:pt idx="72633">
                  <c:v>-107.70099999999999</c:v>
                </c:pt>
                <c:pt idx="72634">
                  <c:v>-108.21000000000002</c:v>
                </c:pt>
                <c:pt idx="72635">
                  <c:v>-108.70099999999999</c:v>
                </c:pt>
                <c:pt idx="72636">
                  <c:v>-109.17400000000001</c:v>
                </c:pt>
                <c:pt idx="72637">
                  <c:v>-109.62899999999998</c:v>
                </c:pt>
                <c:pt idx="72638">
                  <c:v>-110.066</c:v>
                </c:pt>
                <c:pt idx="72639">
                  <c:v>-110.48399999999999</c:v>
                </c:pt>
                <c:pt idx="72640">
                  <c:v>-110.88500000000001</c:v>
                </c:pt>
                <c:pt idx="72641">
                  <c:v>-111.26700000000002</c:v>
                </c:pt>
                <c:pt idx="72642">
                  <c:v>-111.63200000000001</c:v>
                </c:pt>
                <c:pt idx="72643">
                  <c:v>-111.97799999999999</c:v>
                </c:pt>
                <c:pt idx="72644">
                  <c:v>-112.307</c:v>
                </c:pt>
                <c:pt idx="72645">
                  <c:v>-112.61799999999999</c:v>
                </c:pt>
                <c:pt idx="72646">
                  <c:v>-112.91100000000006</c:v>
                </c:pt>
                <c:pt idx="72647">
                  <c:v>-113.187</c:v>
                </c:pt>
                <c:pt idx="72648">
                  <c:v>-113.44500000000002</c:v>
                </c:pt>
                <c:pt idx="72649">
                  <c:v>-113.68600000000001</c:v>
                </c:pt>
                <c:pt idx="72650">
                  <c:v>-113.90900000000002</c:v>
                </c:pt>
                <c:pt idx="72651">
                  <c:v>-114.114</c:v>
                </c:pt>
                <c:pt idx="72652">
                  <c:v>-114.303</c:v>
                </c:pt>
                <c:pt idx="72653">
                  <c:v>-114.474</c:v>
                </c:pt>
                <c:pt idx="72654">
                  <c:v>-114.62799999999999</c:v>
                </c:pt>
                <c:pt idx="72655">
                  <c:v>-114.76400000000002</c:v>
                </c:pt>
                <c:pt idx="72656">
                  <c:v>-114.884</c:v>
                </c:pt>
                <c:pt idx="72657">
                  <c:v>-114.98699999999999</c:v>
                </c:pt>
                <c:pt idx="72658">
                  <c:v>-115.07299999999998</c:v>
                </c:pt>
                <c:pt idx="72659">
                  <c:v>-115.143</c:v>
                </c:pt>
                <c:pt idx="72660">
                  <c:v>-115.196</c:v>
                </c:pt>
                <c:pt idx="72661">
                  <c:v>-115.232</c:v>
                </c:pt>
                <c:pt idx="72662">
                  <c:v>-115.252</c:v>
                </c:pt>
                <c:pt idx="72663">
                  <c:v>-115.255</c:v>
                </c:pt>
                <c:pt idx="72664">
                  <c:v>-115.242</c:v>
                </c:pt>
                <c:pt idx="72665">
                  <c:v>-115.21299999999999</c:v>
                </c:pt>
                <c:pt idx="72666">
                  <c:v>-115.16800000000001</c:v>
                </c:pt>
                <c:pt idx="72667">
                  <c:v>-115.107</c:v>
                </c:pt>
                <c:pt idx="72668">
                  <c:v>-115.03</c:v>
                </c:pt>
                <c:pt idx="72669">
                  <c:v>-114.93700000000005</c:v>
                </c:pt>
                <c:pt idx="72670">
                  <c:v>-114.82899999999998</c:v>
                </c:pt>
                <c:pt idx="72671">
                  <c:v>-114.705</c:v>
                </c:pt>
                <c:pt idx="72672">
                  <c:v>-114.566</c:v>
                </c:pt>
                <c:pt idx="72673">
                  <c:v>-114.41100000000006</c:v>
                </c:pt>
                <c:pt idx="72674">
                  <c:v>-114.242</c:v>
                </c:pt>
                <c:pt idx="72675">
                  <c:v>-114.057</c:v>
                </c:pt>
                <c:pt idx="72676">
                  <c:v>-113.857</c:v>
                </c:pt>
                <c:pt idx="72677">
                  <c:v>-113.643</c:v>
                </c:pt>
                <c:pt idx="72678">
                  <c:v>-113.41400000000006</c:v>
                </c:pt>
                <c:pt idx="72679">
                  <c:v>-113.16999999999999</c:v>
                </c:pt>
                <c:pt idx="72680">
                  <c:v>-112.91200000000002</c:v>
                </c:pt>
                <c:pt idx="72681">
                  <c:v>-112.639</c:v>
                </c:pt>
                <c:pt idx="72682">
                  <c:v>-112.35199999999999</c:v>
                </c:pt>
                <c:pt idx="72683">
                  <c:v>-112.051</c:v>
                </c:pt>
                <c:pt idx="72684">
                  <c:v>-111.73699999999999</c:v>
                </c:pt>
                <c:pt idx="72685">
                  <c:v>-111.408</c:v>
                </c:pt>
                <c:pt idx="72686">
                  <c:v>-111.066</c:v>
                </c:pt>
                <c:pt idx="72687">
                  <c:v>-110.71000000000002</c:v>
                </c:pt>
                <c:pt idx="72688">
                  <c:v>-110.34099999999999</c:v>
                </c:pt>
                <c:pt idx="72689">
                  <c:v>-109.959</c:v>
                </c:pt>
                <c:pt idx="72690">
                  <c:v>-109.56399999999999</c:v>
                </c:pt>
                <c:pt idx="72691">
                  <c:v>-109.15499999999999</c:v>
                </c:pt>
                <c:pt idx="72692">
                  <c:v>-108.73399999999999</c:v>
                </c:pt>
                <c:pt idx="72693">
                  <c:v>-108.3</c:v>
                </c:pt>
                <c:pt idx="72694">
                  <c:v>-107.854</c:v>
                </c:pt>
                <c:pt idx="72695">
                  <c:v>-107.395</c:v>
                </c:pt>
                <c:pt idx="72696">
                  <c:v>-106.92400000000002</c:v>
                </c:pt>
                <c:pt idx="72697">
                  <c:v>-106.44200000000002</c:v>
                </c:pt>
                <c:pt idx="72698">
                  <c:v>-105.94700000000007</c:v>
                </c:pt>
                <c:pt idx="72699">
                  <c:v>-105.44000000000005</c:v>
                </c:pt>
                <c:pt idx="72700">
                  <c:v>-104.922</c:v>
                </c:pt>
                <c:pt idx="72701">
                  <c:v>-104.392</c:v>
                </c:pt>
                <c:pt idx="72702">
                  <c:v>-103.851</c:v>
                </c:pt>
                <c:pt idx="72703">
                  <c:v>-103.29900000000002</c:v>
                </c:pt>
                <c:pt idx="72704">
                  <c:v>-102.736</c:v>
                </c:pt>
                <c:pt idx="72705">
                  <c:v>-102.16200000000001</c:v>
                </c:pt>
                <c:pt idx="72706">
                  <c:v>-101.577</c:v>
                </c:pt>
                <c:pt idx="72707">
                  <c:v>-100.982</c:v>
                </c:pt>
                <c:pt idx="72708">
                  <c:v>-100.37599999999998</c:v>
                </c:pt>
                <c:pt idx="72709">
                  <c:v>-99.760900000000007</c:v>
                </c:pt>
                <c:pt idx="72710">
                  <c:v>-99.135199999999998</c:v>
                </c:pt>
                <c:pt idx="72711">
                  <c:v>-98.499700000000004</c:v>
                </c:pt>
                <c:pt idx="72712">
                  <c:v>-97.854500000000002</c:v>
                </c:pt>
                <c:pt idx="72713">
                  <c:v>-97.1999</c:v>
                </c:pt>
                <c:pt idx="72714">
                  <c:v>-96.535799999999981</c:v>
                </c:pt>
                <c:pt idx="72715">
                  <c:v>-95.8626</c:v>
                </c:pt>
                <c:pt idx="72716">
                  <c:v>-95.180399999999949</c:v>
                </c:pt>
                <c:pt idx="72717">
                  <c:v>-94.4893</c:v>
                </c:pt>
                <c:pt idx="72718">
                  <c:v>-93.789599999999993</c:v>
                </c:pt>
                <c:pt idx="72719">
                  <c:v>-93.081300000000013</c:v>
                </c:pt>
                <c:pt idx="72720">
                  <c:v>-92.364800000000002</c:v>
                </c:pt>
                <c:pt idx="72721">
                  <c:v>-91.64</c:v>
                </c:pt>
                <c:pt idx="72722">
                  <c:v>-90.907399999999996</c:v>
                </c:pt>
                <c:pt idx="72723">
                  <c:v>-90.166699999999992</c:v>
                </c:pt>
                <c:pt idx="72724">
                  <c:v>-89.418600000000026</c:v>
                </c:pt>
                <c:pt idx="72725">
                  <c:v>-88.662999999999982</c:v>
                </c:pt>
                <c:pt idx="72726">
                  <c:v>-87.9</c:v>
                </c:pt>
                <c:pt idx="72727">
                  <c:v>-87.130099999999999</c:v>
                </c:pt>
                <c:pt idx="72728">
                  <c:v>-86.35299999999998</c:v>
                </c:pt>
                <c:pt idx="72729">
                  <c:v>-85.569300000000013</c:v>
                </c:pt>
                <c:pt idx="72730">
                  <c:v>-84.778999999999982</c:v>
                </c:pt>
                <c:pt idx="72731">
                  <c:v>-83.982200000000006</c:v>
                </c:pt>
                <c:pt idx="72732">
                  <c:v>-83.17919999999998</c:v>
                </c:pt>
                <c:pt idx="72733">
                  <c:v>-82.370199999999983</c:v>
                </c:pt>
                <c:pt idx="72734">
                  <c:v>-81.555099999999982</c:v>
                </c:pt>
                <c:pt idx="72735">
                  <c:v>-80.734399999999994</c:v>
                </c:pt>
                <c:pt idx="72736">
                  <c:v>-79.908299999999997</c:v>
                </c:pt>
                <c:pt idx="72737">
                  <c:v>-79.076700000000002</c:v>
                </c:pt>
                <c:pt idx="72738">
                  <c:v>-78.239999999999995</c:v>
                </c:pt>
                <c:pt idx="72739">
                  <c:v>-77.398200000000003</c:v>
                </c:pt>
                <c:pt idx="72740">
                  <c:v>-76.551599999999993</c:v>
                </c:pt>
                <c:pt idx="72741">
                  <c:v>-75.700400000000002</c:v>
                </c:pt>
                <c:pt idx="72742">
                  <c:v>-74.844700000000003</c:v>
                </c:pt>
                <c:pt idx="72743">
                  <c:v>-73.984700000000004</c:v>
                </c:pt>
                <c:pt idx="72744">
                  <c:v>-73.120499999999979</c:v>
                </c:pt>
                <c:pt idx="72745">
                  <c:v>-72.252499999999998</c:v>
                </c:pt>
                <c:pt idx="72746">
                  <c:v>-71.38069999999999</c:v>
                </c:pt>
                <c:pt idx="72747">
                  <c:v>-70.505200000000002</c:v>
                </c:pt>
                <c:pt idx="72748">
                  <c:v>-69.626299999999986</c:v>
                </c:pt>
                <c:pt idx="72749">
                  <c:v>-68.744200000000077</c:v>
                </c:pt>
                <c:pt idx="72750">
                  <c:v>-67.859099999999998</c:v>
                </c:pt>
                <c:pt idx="72751">
                  <c:v>-66.971000000000004</c:v>
                </c:pt>
                <c:pt idx="72752">
                  <c:v>-66.080200000000005</c:v>
                </c:pt>
                <c:pt idx="72753">
                  <c:v>-65.18689999999998</c:v>
                </c:pt>
                <c:pt idx="72754">
                  <c:v>-64.291100000000057</c:v>
                </c:pt>
                <c:pt idx="72755">
                  <c:v>-63.3932</c:v>
                </c:pt>
                <c:pt idx="72756">
                  <c:v>-62.493300000000012</c:v>
                </c:pt>
                <c:pt idx="72757">
                  <c:v>-61.591500000000003</c:v>
                </c:pt>
                <c:pt idx="72758">
                  <c:v>-60.688100000000013</c:v>
                </c:pt>
                <c:pt idx="72759">
                  <c:v>-59.783100000000012</c:v>
                </c:pt>
                <c:pt idx="72760">
                  <c:v>-58.8767</c:v>
                </c:pt>
                <c:pt idx="72761">
                  <c:v>-57.969200000000001</c:v>
                </c:pt>
                <c:pt idx="72762">
                  <c:v>-57.060700000000011</c:v>
                </c:pt>
                <c:pt idx="72763">
                  <c:v>-56.151400000000002</c:v>
                </c:pt>
                <c:pt idx="72764">
                  <c:v>-55.241400000000006</c:v>
                </c:pt>
                <c:pt idx="72765">
                  <c:v>-54.3309</c:v>
                </c:pt>
                <c:pt idx="72766">
                  <c:v>-53.420100000000012</c:v>
                </c:pt>
                <c:pt idx="72767">
                  <c:v>-52.509100000000011</c:v>
                </c:pt>
                <c:pt idx="72768">
                  <c:v>-51.598100000000038</c:v>
                </c:pt>
                <c:pt idx="72769">
                  <c:v>-50.6873</c:v>
                </c:pt>
                <c:pt idx="72770">
                  <c:v>-49.776800000000001</c:v>
                </c:pt>
                <c:pt idx="72771">
                  <c:v>-48.866800000000005</c:v>
                </c:pt>
                <c:pt idx="72772">
                  <c:v>-47.957399999999993</c:v>
                </c:pt>
                <c:pt idx="72773">
                  <c:v>-47.048900000000003</c:v>
                </c:pt>
                <c:pt idx="72774">
                  <c:v>-46.141300000000001</c:v>
                </c:pt>
                <c:pt idx="72775">
                  <c:v>-45.234900000000003</c:v>
                </c:pt>
                <c:pt idx="72776">
                  <c:v>-44.329700000000003</c:v>
                </c:pt>
                <c:pt idx="72777">
                  <c:v>-43.426000000000002</c:v>
                </c:pt>
                <c:pt idx="72778">
                  <c:v>-42.523800000000001</c:v>
                </c:pt>
                <c:pt idx="72779">
                  <c:v>-41.623500000000028</c:v>
                </c:pt>
                <c:pt idx="72780">
                  <c:v>-40.72500000000003</c:v>
                </c:pt>
                <c:pt idx="72781">
                  <c:v>-39.828600000000002</c:v>
                </c:pt>
                <c:pt idx="72782">
                  <c:v>-38.934400000000004</c:v>
                </c:pt>
                <c:pt idx="72783">
                  <c:v>-38.042700000000011</c:v>
                </c:pt>
                <c:pt idx="72784">
                  <c:v>-37.153300000000002</c:v>
                </c:pt>
                <c:pt idx="72785">
                  <c:v>-36.266700000000029</c:v>
                </c:pt>
                <c:pt idx="72786">
                  <c:v>-35.382800000000003</c:v>
                </c:pt>
                <c:pt idx="72787">
                  <c:v>-34.501899999999999</c:v>
                </c:pt>
                <c:pt idx="72788">
                  <c:v>-33.624100000000013</c:v>
                </c:pt>
                <c:pt idx="72789">
                  <c:v>-32.749500000000012</c:v>
                </c:pt>
                <c:pt idx="72790">
                  <c:v>-31.878299999999989</c:v>
                </c:pt>
                <c:pt idx="72791">
                  <c:v>-31.0106</c:v>
                </c:pt>
                <c:pt idx="72792">
                  <c:v>-30.146599999999989</c:v>
                </c:pt>
                <c:pt idx="72793">
                  <c:v>-29.286399999999979</c:v>
                </c:pt>
                <c:pt idx="72794">
                  <c:v>-28.43</c:v>
                </c:pt>
                <c:pt idx="72795">
                  <c:v>-27.577900000000014</c:v>
                </c:pt>
                <c:pt idx="72796">
                  <c:v>-26.729800000000001</c:v>
                </c:pt>
                <c:pt idx="72797">
                  <c:v>-25.885999999999989</c:v>
                </c:pt>
                <c:pt idx="72798">
                  <c:v>-25.046800000000001</c:v>
                </c:pt>
                <c:pt idx="72799">
                  <c:v>-24.2121</c:v>
                </c:pt>
                <c:pt idx="72800">
                  <c:v>-23.38209999999998</c:v>
                </c:pt>
                <c:pt idx="72801">
                  <c:v>-22.556999999999999</c:v>
                </c:pt>
                <c:pt idx="72802">
                  <c:v>-21.736899999999999</c:v>
                </c:pt>
                <c:pt idx="72803">
                  <c:v>-20.92169999999998</c:v>
                </c:pt>
                <c:pt idx="72804">
                  <c:v>-20.111900000000023</c:v>
                </c:pt>
                <c:pt idx="72805">
                  <c:v>-19.307300000000001</c:v>
                </c:pt>
                <c:pt idx="72806">
                  <c:v>-18.508199999999981</c:v>
                </c:pt>
                <c:pt idx="72807">
                  <c:v>-17.714700000000001</c:v>
                </c:pt>
                <c:pt idx="72808">
                  <c:v>-16.9268</c:v>
                </c:pt>
                <c:pt idx="72809">
                  <c:v>-16.144600000000001</c:v>
                </c:pt>
                <c:pt idx="72810">
                  <c:v>-15.368400000000007</c:v>
                </c:pt>
                <c:pt idx="72811">
                  <c:v>-14.5982</c:v>
                </c:pt>
                <c:pt idx="72812">
                  <c:v>-13.834100000000001</c:v>
                </c:pt>
                <c:pt idx="72813">
                  <c:v>-13.0763</c:v>
                </c:pt>
                <c:pt idx="72814">
                  <c:v>-12.3247</c:v>
                </c:pt>
                <c:pt idx="72815">
                  <c:v>-11.579600000000006</c:v>
                </c:pt>
                <c:pt idx="72816">
                  <c:v>-10.841000000000001</c:v>
                </c:pt>
                <c:pt idx="72817">
                  <c:v>-10.109</c:v>
                </c:pt>
                <c:pt idx="72818">
                  <c:v>-9.3837200000000003</c:v>
                </c:pt>
                <c:pt idx="72819">
                  <c:v>-8.6652500000000003</c:v>
                </c:pt>
                <c:pt idx="72820">
                  <c:v>-7.9536700000000033</c:v>
                </c:pt>
                <c:pt idx="72821">
                  <c:v>-7.2491300000000001</c:v>
                </c:pt>
                <c:pt idx="72822">
                  <c:v>-6.5517099999999999</c:v>
                </c:pt>
                <c:pt idx="72823">
                  <c:v>-5.86137</c:v>
                </c:pt>
                <c:pt idx="72824">
                  <c:v>-5.1783200000000003</c:v>
                </c:pt>
                <c:pt idx="72825">
                  <c:v>-4.5027099999999995</c:v>
                </c:pt>
                <c:pt idx="72826">
                  <c:v>-3.8344199999999984</c:v>
                </c:pt>
              </c:numCache>
            </c:numRef>
          </c:yVal>
          <c:smooth val="0"/>
          <c:extLst>
            <c:ext xmlns:c16="http://schemas.microsoft.com/office/drawing/2014/chart" uri="{C3380CC4-5D6E-409C-BE32-E72D297353CC}">
              <c16:uniqueId val="{00000000-B07F-4043-A9A7-BD26D559DDEA}"/>
            </c:ext>
          </c:extLst>
        </c:ser>
        <c:ser>
          <c:idx val="0"/>
          <c:order val="1"/>
          <c:tx>
            <c:strRef>
              <c:f>Sheet1!$H$2</c:f>
              <c:strCache>
                <c:ptCount val="1"/>
                <c:pt idx="0">
                  <c:v>JC-1 (Fy)</c:v>
                </c:pt>
              </c:strCache>
            </c:strRef>
          </c:tx>
          <c:spPr>
            <a:ln w="19050" cap="rnd">
              <a:solidFill>
                <a:schemeClr val="accent5"/>
              </a:solidFill>
              <a:round/>
            </a:ln>
            <a:effectLst/>
          </c:spPr>
          <c:marker>
            <c:symbol val="none"/>
          </c:marker>
          <c:xVal>
            <c:numRef>
              <c:f>Sheet1!$B$3:$B$856</c:f>
              <c:numCache>
                <c:formatCode>General</c:formatCode>
                <c:ptCount val="854"/>
                <c:pt idx="0">
                  <c:v>0</c:v>
                </c:pt>
                <c:pt idx="1">
                  <c:v>7.5000000000000045E-4</c:v>
                </c:pt>
                <c:pt idx="2">
                  <c:v>1.4999999999999998E-3</c:v>
                </c:pt>
                <c:pt idx="3">
                  <c:v>1.4999999999999998E-3</c:v>
                </c:pt>
                <c:pt idx="4">
                  <c:v>2.9999999999999996E-3</c:v>
                </c:pt>
                <c:pt idx="5">
                  <c:v>3.7500000000000038E-3</c:v>
                </c:pt>
                <c:pt idx="6">
                  <c:v>5.2500000000000038E-3</c:v>
                </c:pt>
                <c:pt idx="7">
                  <c:v>6.0000000000000027E-3</c:v>
                </c:pt>
                <c:pt idx="8">
                  <c:v>8.2500000000000091E-3</c:v>
                </c:pt>
                <c:pt idx="9">
                  <c:v>9.0000000000000028E-3</c:v>
                </c:pt>
                <c:pt idx="10">
                  <c:v>1.0500000000000008E-2</c:v>
                </c:pt>
                <c:pt idx="11">
                  <c:v>1.1250000000000001E-2</c:v>
                </c:pt>
                <c:pt idx="12">
                  <c:v>1.3500000000000012E-2</c:v>
                </c:pt>
                <c:pt idx="13">
                  <c:v>1.500000000000001E-2</c:v>
                </c:pt>
                <c:pt idx="14">
                  <c:v>1.6500000000000015E-2</c:v>
                </c:pt>
                <c:pt idx="15">
                  <c:v>1.8000000000000016E-2</c:v>
                </c:pt>
                <c:pt idx="16">
                  <c:v>1.8750000000000003E-2</c:v>
                </c:pt>
                <c:pt idx="17">
                  <c:v>2.1000000000000012E-2</c:v>
                </c:pt>
                <c:pt idx="18">
                  <c:v>2.325E-2</c:v>
                </c:pt>
                <c:pt idx="19">
                  <c:v>2.5500000000000002E-2</c:v>
                </c:pt>
                <c:pt idx="20">
                  <c:v>2.7750000000000011E-2</c:v>
                </c:pt>
                <c:pt idx="21">
                  <c:v>3.0750000000000006E-2</c:v>
                </c:pt>
                <c:pt idx="22">
                  <c:v>3.2250000000000015E-2</c:v>
                </c:pt>
                <c:pt idx="23">
                  <c:v>3.4499999999999996E-2</c:v>
                </c:pt>
                <c:pt idx="24">
                  <c:v>3.7500000000000006E-2</c:v>
                </c:pt>
                <c:pt idx="25">
                  <c:v>3.9750000000000001E-2</c:v>
                </c:pt>
                <c:pt idx="26">
                  <c:v>4.2000000000000023E-2</c:v>
                </c:pt>
                <c:pt idx="27">
                  <c:v>4.5000000000000012E-2</c:v>
                </c:pt>
                <c:pt idx="28">
                  <c:v>4.7249999999999986E-2</c:v>
                </c:pt>
                <c:pt idx="29">
                  <c:v>4.9500000000000023E-2</c:v>
                </c:pt>
                <c:pt idx="30">
                  <c:v>5.1749999999999997E-2</c:v>
                </c:pt>
                <c:pt idx="31">
                  <c:v>5.2500000000000012E-2</c:v>
                </c:pt>
                <c:pt idx="32">
                  <c:v>5.4750000000000035E-2</c:v>
                </c:pt>
                <c:pt idx="33">
                  <c:v>5.7000000000000023E-2</c:v>
                </c:pt>
                <c:pt idx="34">
                  <c:v>5.9249999999999997E-2</c:v>
                </c:pt>
                <c:pt idx="35">
                  <c:v>6.1500000000000013E-2</c:v>
                </c:pt>
                <c:pt idx="36">
                  <c:v>6.3750000000000001E-2</c:v>
                </c:pt>
                <c:pt idx="37">
                  <c:v>6.6000000000000003E-2</c:v>
                </c:pt>
                <c:pt idx="38">
                  <c:v>6.674999999999999E-2</c:v>
                </c:pt>
                <c:pt idx="39">
                  <c:v>6.8999999999999992E-2</c:v>
                </c:pt>
                <c:pt idx="40">
                  <c:v>7.1249999999999966E-2</c:v>
                </c:pt>
                <c:pt idx="41">
                  <c:v>7.2750000000000023E-2</c:v>
                </c:pt>
                <c:pt idx="42">
                  <c:v>7.5000000000000011E-2</c:v>
                </c:pt>
                <c:pt idx="43">
                  <c:v>7.7250000000000013E-2</c:v>
                </c:pt>
                <c:pt idx="44">
                  <c:v>7.8750000000000014E-2</c:v>
                </c:pt>
                <c:pt idx="45">
                  <c:v>8.0250000000000044E-2</c:v>
                </c:pt>
                <c:pt idx="46">
                  <c:v>8.1750000000000045E-2</c:v>
                </c:pt>
                <c:pt idx="47">
                  <c:v>8.4000000000000047E-2</c:v>
                </c:pt>
                <c:pt idx="48">
                  <c:v>8.5500000000000048E-2</c:v>
                </c:pt>
                <c:pt idx="49">
                  <c:v>8.7000000000000022E-2</c:v>
                </c:pt>
                <c:pt idx="50">
                  <c:v>8.9250000000000065E-2</c:v>
                </c:pt>
                <c:pt idx="51">
                  <c:v>9.1500000000000026E-2</c:v>
                </c:pt>
                <c:pt idx="52">
                  <c:v>9.1500000000000026E-2</c:v>
                </c:pt>
                <c:pt idx="53">
                  <c:v>9.3750000000000097E-2</c:v>
                </c:pt>
                <c:pt idx="54">
                  <c:v>9.6000000000000044E-2</c:v>
                </c:pt>
                <c:pt idx="55">
                  <c:v>9.7500000000000045E-2</c:v>
                </c:pt>
                <c:pt idx="56">
                  <c:v>9.9000000000000046E-2</c:v>
                </c:pt>
                <c:pt idx="57">
                  <c:v>0.10124999999999998</c:v>
                </c:pt>
                <c:pt idx="58">
                  <c:v>0.10349999999999998</c:v>
                </c:pt>
                <c:pt idx="59">
                  <c:v>0.10575000000000002</c:v>
                </c:pt>
                <c:pt idx="60">
                  <c:v>0.10800000000000007</c:v>
                </c:pt>
                <c:pt idx="61">
                  <c:v>0.11024999999999995</c:v>
                </c:pt>
                <c:pt idx="62">
                  <c:v>0.11249999999999998</c:v>
                </c:pt>
                <c:pt idx="63">
                  <c:v>0.114</c:v>
                </c:pt>
                <c:pt idx="64">
                  <c:v>0.11625000000000002</c:v>
                </c:pt>
                <c:pt idx="65">
                  <c:v>0.11775000000000002</c:v>
                </c:pt>
                <c:pt idx="66">
                  <c:v>0.12000000000000002</c:v>
                </c:pt>
                <c:pt idx="67">
                  <c:v>0.12225000000000007</c:v>
                </c:pt>
                <c:pt idx="68">
                  <c:v>0.12375000000000005</c:v>
                </c:pt>
                <c:pt idx="69">
                  <c:v>0.126</c:v>
                </c:pt>
                <c:pt idx="70">
                  <c:v>0.1275</c:v>
                </c:pt>
                <c:pt idx="71">
                  <c:v>0.12975</c:v>
                </c:pt>
                <c:pt idx="72">
                  <c:v>0.13200000000000001</c:v>
                </c:pt>
                <c:pt idx="73">
                  <c:v>0.13350000000000001</c:v>
                </c:pt>
                <c:pt idx="74">
                  <c:v>0.13575000000000001</c:v>
                </c:pt>
                <c:pt idx="75">
                  <c:v>0.13725000000000001</c:v>
                </c:pt>
                <c:pt idx="76">
                  <c:v>0.13875000000000001</c:v>
                </c:pt>
                <c:pt idx="77">
                  <c:v>0.14025000000000001</c:v>
                </c:pt>
                <c:pt idx="78">
                  <c:v>0.14175000000000001</c:v>
                </c:pt>
                <c:pt idx="79">
                  <c:v>0.14250000000000004</c:v>
                </c:pt>
                <c:pt idx="80">
                  <c:v>0.14325000000000004</c:v>
                </c:pt>
                <c:pt idx="81">
                  <c:v>0.1447500000000001</c:v>
                </c:pt>
                <c:pt idx="82">
                  <c:v>0.1462500000000001</c:v>
                </c:pt>
                <c:pt idx="83">
                  <c:v>0.1477500000000001</c:v>
                </c:pt>
                <c:pt idx="84">
                  <c:v>0.14925000000000013</c:v>
                </c:pt>
                <c:pt idx="85">
                  <c:v>0.15075000000000011</c:v>
                </c:pt>
                <c:pt idx="86">
                  <c:v>0.15225000000000014</c:v>
                </c:pt>
                <c:pt idx="87">
                  <c:v>0.15300000000000011</c:v>
                </c:pt>
                <c:pt idx="88">
                  <c:v>0.15300000000000011</c:v>
                </c:pt>
                <c:pt idx="89">
                  <c:v>0.15450000000000014</c:v>
                </c:pt>
                <c:pt idx="90">
                  <c:v>0.15600000000000011</c:v>
                </c:pt>
                <c:pt idx="91">
                  <c:v>0.15750000000000011</c:v>
                </c:pt>
                <c:pt idx="92">
                  <c:v>0.15900000000000011</c:v>
                </c:pt>
                <c:pt idx="93">
                  <c:v>0.1605</c:v>
                </c:pt>
                <c:pt idx="94">
                  <c:v>0.16200000000000001</c:v>
                </c:pt>
                <c:pt idx="95">
                  <c:v>0.16350000000000001</c:v>
                </c:pt>
                <c:pt idx="96">
                  <c:v>0.16500000000000004</c:v>
                </c:pt>
                <c:pt idx="97">
                  <c:v>0.16650000000000001</c:v>
                </c:pt>
                <c:pt idx="98">
                  <c:v>0.16725000000000001</c:v>
                </c:pt>
                <c:pt idx="99">
                  <c:v>0.17025000000000001</c:v>
                </c:pt>
                <c:pt idx="100">
                  <c:v>0.17325000000000004</c:v>
                </c:pt>
                <c:pt idx="101">
                  <c:v>0.17475000000000004</c:v>
                </c:pt>
                <c:pt idx="102">
                  <c:v>0.1770000000000001</c:v>
                </c:pt>
                <c:pt idx="103">
                  <c:v>0.17925000000000013</c:v>
                </c:pt>
                <c:pt idx="104">
                  <c:v>0.18150000000000011</c:v>
                </c:pt>
                <c:pt idx="105">
                  <c:v>0.18300000000000011</c:v>
                </c:pt>
                <c:pt idx="106">
                  <c:v>0.18525000000000011</c:v>
                </c:pt>
                <c:pt idx="107">
                  <c:v>0.18675000000000011</c:v>
                </c:pt>
                <c:pt idx="108">
                  <c:v>0.18825000000000011</c:v>
                </c:pt>
                <c:pt idx="109">
                  <c:v>0.1905</c:v>
                </c:pt>
                <c:pt idx="110">
                  <c:v>0.19275000000000003</c:v>
                </c:pt>
                <c:pt idx="111">
                  <c:v>0.19425000000000001</c:v>
                </c:pt>
                <c:pt idx="112">
                  <c:v>0.19725000000000001</c:v>
                </c:pt>
                <c:pt idx="113">
                  <c:v>0.19950000000000001</c:v>
                </c:pt>
                <c:pt idx="114">
                  <c:v>0.20250000000000001</c:v>
                </c:pt>
                <c:pt idx="115">
                  <c:v>0.20550000000000004</c:v>
                </c:pt>
                <c:pt idx="116">
                  <c:v>0.20775000000000013</c:v>
                </c:pt>
                <c:pt idx="117">
                  <c:v>0.2107500000000001</c:v>
                </c:pt>
                <c:pt idx="118">
                  <c:v>0.21375000000000011</c:v>
                </c:pt>
                <c:pt idx="119">
                  <c:v>0.21600000000000014</c:v>
                </c:pt>
                <c:pt idx="120">
                  <c:v>0.21825000000000014</c:v>
                </c:pt>
                <c:pt idx="121">
                  <c:v>0.2205</c:v>
                </c:pt>
                <c:pt idx="122">
                  <c:v>0.22275</c:v>
                </c:pt>
                <c:pt idx="123">
                  <c:v>0.22500000000000001</c:v>
                </c:pt>
                <c:pt idx="124">
                  <c:v>0.22725000000000001</c:v>
                </c:pt>
                <c:pt idx="125">
                  <c:v>0.22950000000000001</c:v>
                </c:pt>
                <c:pt idx="126">
                  <c:v>0.23250000000000001</c:v>
                </c:pt>
                <c:pt idx="127">
                  <c:v>0.23475000000000001</c:v>
                </c:pt>
                <c:pt idx="128">
                  <c:v>0.23700000000000004</c:v>
                </c:pt>
                <c:pt idx="129">
                  <c:v>0.2392500000000001</c:v>
                </c:pt>
                <c:pt idx="130">
                  <c:v>0.24150000000000013</c:v>
                </c:pt>
                <c:pt idx="131">
                  <c:v>0.24375000000000011</c:v>
                </c:pt>
                <c:pt idx="132">
                  <c:v>0.24675000000000008</c:v>
                </c:pt>
                <c:pt idx="133">
                  <c:v>0.24900000000000011</c:v>
                </c:pt>
                <c:pt idx="134">
                  <c:v>0.252</c:v>
                </c:pt>
                <c:pt idx="135">
                  <c:v>0.255</c:v>
                </c:pt>
                <c:pt idx="136">
                  <c:v>0.25724999999999998</c:v>
                </c:pt>
                <c:pt idx="137">
                  <c:v>0.26024999999999998</c:v>
                </c:pt>
                <c:pt idx="138">
                  <c:v>0.26324999999999998</c:v>
                </c:pt>
                <c:pt idx="139">
                  <c:v>0.26550000000000001</c:v>
                </c:pt>
                <c:pt idx="140">
                  <c:v>0.26850000000000002</c:v>
                </c:pt>
                <c:pt idx="141">
                  <c:v>0.27075000000000005</c:v>
                </c:pt>
                <c:pt idx="142">
                  <c:v>0.27375000000000005</c:v>
                </c:pt>
                <c:pt idx="143">
                  <c:v>0.27675000000000005</c:v>
                </c:pt>
                <c:pt idx="144">
                  <c:v>0.27900000000000008</c:v>
                </c:pt>
                <c:pt idx="145">
                  <c:v>0.27975</c:v>
                </c:pt>
                <c:pt idx="146">
                  <c:v>0.28275</c:v>
                </c:pt>
                <c:pt idx="147">
                  <c:v>0.2850000000000002</c:v>
                </c:pt>
                <c:pt idx="148">
                  <c:v>0.28800000000000026</c:v>
                </c:pt>
                <c:pt idx="149">
                  <c:v>0.29025000000000001</c:v>
                </c:pt>
                <c:pt idx="150">
                  <c:v>0.29025000000000001</c:v>
                </c:pt>
                <c:pt idx="151">
                  <c:v>0.2925000000000002</c:v>
                </c:pt>
                <c:pt idx="152">
                  <c:v>0.29475000000000001</c:v>
                </c:pt>
                <c:pt idx="153">
                  <c:v>0.29775000000000001</c:v>
                </c:pt>
                <c:pt idx="154">
                  <c:v>0.30000000000000027</c:v>
                </c:pt>
                <c:pt idx="155">
                  <c:v>0.30225000000000002</c:v>
                </c:pt>
                <c:pt idx="156">
                  <c:v>0.30450000000000027</c:v>
                </c:pt>
                <c:pt idx="157">
                  <c:v>0.30600000000000027</c:v>
                </c:pt>
                <c:pt idx="158">
                  <c:v>0.30750000000000022</c:v>
                </c:pt>
                <c:pt idx="159">
                  <c:v>0.30900000000000027</c:v>
                </c:pt>
                <c:pt idx="160">
                  <c:v>0.31050000000000022</c:v>
                </c:pt>
                <c:pt idx="161">
                  <c:v>0.31200000000000022</c:v>
                </c:pt>
                <c:pt idx="162">
                  <c:v>0.31350000000000028</c:v>
                </c:pt>
                <c:pt idx="163">
                  <c:v>0.31500000000000022</c:v>
                </c:pt>
                <c:pt idx="164">
                  <c:v>0.31500000000000022</c:v>
                </c:pt>
                <c:pt idx="165">
                  <c:v>0.31575000000000025</c:v>
                </c:pt>
                <c:pt idx="166">
                  <c:v>0.3172500000000002</c:v>
                </c:pt>
                <c:pt idx="167">
                  <c:v>0.31800000000000023</c:v>
                </c:pt>
                <c:pt idx="168">
                  <c:v>0.31950000000000023</c:v>
                </c:pt>
                <c:pt idx="169">
                  <c:v>0.3202500000000002</c:v>
                </c:pt>
                <c:pt idx="170">
                  <c:v>0.3202500000000002</c:v>
                </c:pt>
                <c:pt idx="171">
                  <c:v>0.3202500000000002</c:v>
                </c:pt>
                <c:pt idx="172">
                  <c:v>0.3232500000000002</c:v>
                </c:pt>
                <c:pt idx="173">
                  <c:v>0.32475000000000021</c:v>
                </c:pt>
                <c:pt idx="174">
                  <c:v>0.32625000000000021</c:v>
                </c:pt>
                <c:pt idx="175">
                  <c:v>0.32850000000000035</c:v>
                </c:pt>
                <c:pt idx="176">
                  <c:v>0.3300000000000004</c:v>
                </c:pt>
                <c:pt idx="177">
                  <c:v>0.33150000000000035</c:v>
                </c:pt>
                <c:pt idx="178">
                  <c:v>0.33300000000000035</c:v>
                </c:pt>
                <c:pt idx="179">
                  <c:v>0.33450000000000035</c:v>
                </c:pt>
                <c:pt idx="180">
                  <c:v>0.33450000000000035</c:v>
                </c:pt>
                <c:pt idx="181">
                  <c:v>0.33450000000000035</c:v>
                </c:pt>
                <c:pt idx="182">
                  <c:v>0.33600000000000035</c:v>
                </c:pt>
                <c:pt idx="183">
                  <c:v>0.33675000000000027</c:v>
                </c:pt>
                <c:pt idx="184">
                  <c:v>0.33750000000000036</c:v>
                </c:pt>
                <c:pt idx="185">
                  <c:v>0.33900000000000036</c:v>
                </c:pt>
                <c:pt idx="186">
                  <c:v>0.33975000000000022</c:v>
                </c:pt>
                <c:pt idx="187">
                  <c:v>0.34125000000000005</c:v>
                </c:pt>
                <c:pt idx="188">
                  <c:v>0.34200000000000008</c:v>
                </c:pt>
                <c:pt idx="189">
                  <c:v>0.34350000000000008</c:v>
                </c:pt>
                <c:pt idx="190">
                  <c:v>0.34500000000000008</c:v>
                </c:pt>
                <c:pt idx="191">
                  <c:v>0.34575</c:v>
                </c:pt>
                <c:pt idx="192">
                  <c:v>0.34725</c:v>
                </c:pt>
                <c:pt idx="193">
                  <c:v>0.3480000000000002</c:v>
                </c:pt>
                <c:pt idx="194">
                  <c:v>0.34875000000000006</c:v>
                </c:pt>
                <c:pt idx="195">
                  <c:v>0.35025000000000001</c:v>
                </c:pt>
                <c:pt idx="196">
                  <c:v>0.3510000000000002</c:v>
                </c:pt>
                <c:pt idx="197">
                  <c:v>0.3525000000000002</c:v>
                </c:pt>
                <c:pt idx="198">
                  <c:v>0.35325000000000006</c:v>
                </c:pt>
                <c:pt idx="199">
                  <c:v>0.35475000000000001</c:v>
                </c:pt>
                <c:pt idx="200">
                  <c:v>0.3555000000000002</c:v>
                </c:pt>
                <c:pt idx="201">
                  <c:v>0.35625000000000001</c:v>
                </c:pt>
                <c:pt idx="202">
                  <c:v>0.35775000000000001</c:v>
                </c:pt>
                <c:pt idx="203">
                  <c:v>0.35850000000000026</c:v>
                </c:pt>
                <c:pt idx="204">
                  <c:v>0.35925000000000001</c:v>
                </c:pt>
                <c:pt idx="205">
                  <c:v>0.36000000000000026</c:v>
                </c:pt>
                <c:pt idx="206">
                  <c:v>0.36150000000000027</c:v>
                </c:pt>
                <c:pt idx="207">
                  <c:v>0.36300000000000027</c:v>
                </c:pt>
                <c:pt idx="208">
                  <c:v>0.36450000000000027</c:v>
                </c:pt>
                <c:pt idx="209">
                  <c:v>0.36600000000000027</c:v>
                </c:pt>
                <c:pt idx="210">
                  <c:v>0.36750000000000027</c:v>
                </c:pt>
                <c:pt idx="211">
                  <c:v>0.36900000000000027</c:v>
                </c:pt>
                <c:pt idx="212">
                  <c:v>0.37050000000000022</c:v>
                </c:pt>
                <c:pt idx="213">
                  <c:v>0.37200000000000022</c:v>
                </c:pt>
                <c:pt idx="214">
                  <c:v>0.37425000000000008</c:v>
                </c:pt>
                <c:pt idx="215">
                  <c:v>0.37575000000000008</c:v>
                </c:pt>
                <c:pt idx="216">
                  <c:v>0.37575000000000008</c:v>
                </c:pt>
                <c:pt idx="217">
                  <c:v>0.3772500000000002</c:v>
                </c:pt>
                <c:pt idx="218">
                  <c:v>0.37950000000000023</c:v>
                </c:pt>
                <c:pt idx="219">
                  <c:v>0.38175000000000026</c:v>
                </c:pt>
                <c:pt idx="220">
                  <c:v>0.3832500000000002</c:v>
                </c:pt>
                <c:pt idx="221">
                  <c:v>0.38550000000000034</c:v>
                </c:pt>
                <c:pt idx="222">
                  <c:v>0.38700000000000023</c:v>
                </c:pt>
                <c:pt idx="223">
                  <c:v>0.38925000000000021</c:v>
                </c:pt>
                <c:pt idx="224">
                  <c:v>0.39075000000000026</c:v>
                </c:pt>
                <c:pt idx="225">
                  <c:v>0.39150000000000035</c:v>
                </c:pt>
                <c:pt idx="226">
                  <c:v>0.39450000000000035</c:v>
                </c:pt>
                <c:pt idx="227">
                  <c:v>0.39675000000000027</c:v>
                </c:pt>
                <c:pt idx="228">
                  <c:v>0.39975000000000027</c:v>
                </c:pt>
                <c:pt idx="229">
                  <c:v>0.40200000000000008</c:v>
                </c:pt>
                <c:pt idx="230">
                  <c:v>0.40500000000000008</c:v>
                </c:pt>
                <c:pt idx="231">
                  <c:v>0.40800000000000008</c:v>
                </c:pt>
                <c:pt idx="232">
                  <c:v>0.4110000000000002</c:v>
                </c:pt>
                <c:pt idx="233">
                  <c:v>0.4140000000000002</c:v>
                </c:pt>
                <c:pt idx="234">
                  <c:v>0.4170000000000002</c:v>
                </c:pt>
                <c:pt idx="235">
                  <c:v>0.42000000000000021</c:v>
                </c:pt>
                <c:pt idx="236">
                  <c:v>0.42300000000000026</c:v>
                </c:pt>
                <c:pt idx="237">
                  <c:v>0.42600000000000027</c:v>
                </c:pt>
                <c:pt idx="238">
                  <c:v>0.42825000000000002</c:v>
                </c:pt>
                <c:pt idx="239">
                  <c:v>0.43050000000000027</c:v>
                </c:pt>
                <c:pt idx="240">
                  <c:v>0.43275000000000002</c:v>
                </c:pt>
                <c:pt idx="241">
                  <c:v>0.43500000000000022</c:v>
                </c:pt>
                <c:pt idx="242">
                  <c:v>0.43800000000000022</c:v>
                </c:pt>
                <c:pt idx="243">
                  <c:v>0.44024999999999992</c:v>
                </c:pt>
                <c:pt idx="244">
                  <c:v>0.4425</c:v>
                </c:pt>
                <c:pt idx="245">
                  <c:v>0.44474999999999998</c:v>
                </c:pt>
                <c:pt idx="246">
                  <c:v>0.44775000000000004</c:v>
                </c:pt>
                <c:pt idx="247">
                  <c:v>0.45</c:v>
                </c:pt>
                <c:pt idx="248">
                  <c:v>0.45225000000000004</c:v>
                </c:pt>
                <c:pt idx="249">
                  <c:v>0.45525000000000004</c:v>
                </c:pt>
                <c:pt idx="250">
                  <c:v>0.45750000000000002</c:v>
                </c:pt>
                <c:pt idx="251">
                  <c:v>0.45975000000000005</c:v>
                </c:pt>
                <c:pt idx="252">
                  <c:v>0.46200000000000002</c:v>
                </c:pt>
                <c:pt idx="253">
                  <c:v>0.46350000000000002</c:v>
                </c:pt>
                <c:pt idx="254">
                  <c:v>0.46575</c:v>
                </c:pt>
                <c:pt idx="255">
                  <c:v>0.46725</c:v>
                </c:pt>
                <c:pt idx="256">
                  <c:v>0.46875000000000006</c:v>
                </c:pt>
                <c:pt idx="257">
                  <c:v>0.47025</c:v>
                </c:pt>
                <c:pt idx="258">
                  <c:v>0.47175</c:v>
                </c:pt>
                <c:pt idx="259">
                  <c:v>0.4740000000000002</c:v>
                </c:pt>
                <c:pt idx="260">
                  <c:v>0.47550000000000026</c:v>
                </c:pt>
                <c:pt idx="261">
                  <c:v>0.4770000000000002</c:v>
                </c:pt>
                <c:pt idx="262">
                  <c:v>0.4785000000000002</c:v>
                </c:pt>
                <c:pt idx="263">
                  <c:v>0.47925000000000001</c:v>
                </c:pt>
                <c:pt idx="264">
                  <c:v>0.48225000000000007</c:v>
                </c:pt>
                <c:pt idx="265">
                  <c:v>0.48450000000000026</c:v>
                </c:pt>
                <c:pt idx="266">
                  <c:v>0.48675000000000002</c:v>
                </c:pt>
                <c:pt idx="267">
                  <c:v>0.48825000000000002</c:v>
                </c:pt>
                <c:pt idx="268">
                  <c:v>0.48975000000000007</c:v>
                </c:pt>
                <c:pt idx="269">
                  <c:v>0.49200000000000027</c:v>
                </c:pt>
                <c:pt idx="270">
                  <c:v>0.49350000000000016</c:v>
                </c:pt>
                <c:pt idx="271">
                  <c:v>0.49500000000000022</c:v>
                </c:pt>
                <c:pt idx="272">
                  <c:v>0.49725000000000008</c:v>
                </c:pt>
                <c:pt idx="273">
                  <c:v>0.49875000000000008</c:v>
                </c:pt>
                <c:pt idx="274">
                  <c:v>0.50024999999999997</c:v>
                </c:pt>
                <c:pt idx="275">
                  <c:v>0.50175000000000003</c:v>
                </c:pt>
                <c:pt idx="276">
                  <c:v>0.504</c:v>
                </c:pt>
                <c:pt idx="277">
                  <c:v>0.50625000000000009</c:v>
                </c:pt>
                <c:pt idx="278">
                  <c:v>0.50774999999999992</c:v>
                </c:pt>
                <c:pt idx="279">
                  <c:v>0.51</c:v>
                </c:pt>
                <c:pt idx="280">
                  <c:v>0.51150000000000007</c:v>
                </c:pt>
                <c:pt idx="281">
                  <c:v>0.51300000000000001</c:v>
                </c:pt>
                <c:pt idx="282">
                  <c:v>0.51449999999999996</c:v>
                </c:pt>
                <c:pt idx="283">
                  <c:v>0.51675000000000004</c:v>
                </c:pt>
                <c:pt idx="284">
                  <c:v>0.5182500000000001</c:v>
                </c:pt>
                <c:pt idx="285">
                  <c:v>0.51900000000000002</c:v>
                </c:pt>
                <c:pt idx="286">
                  <c:v>0.52049999999999996</c:v>
                </c:pt>
                <c:pt idx="287">
                  <c:v>0.52124999999999988</c:v>
                </c:pt>
                <c:pt idx="288">
                  <c:v>0.52275000000000005</c:v>
                </c:pt>
                <c:pt idx="289">
                  <c:v>0.52424999999999999</c:v>
                </c:pt>
                <c:pt idx="290">
                  <c:v>0.52500000000000002</c:v>
                </c:pt>
                <c:pt idx="291">
                  <c:v>0.52649999999999997</c:v>
                </c:pt>
                <c:pt idx="292">
                  <c:v>0.52800000000000002</c:v>
                </c:pt>
                <c:pt idx="293">
                  <c:v>0.52949999999999997</c:v>
                </c:pt>
                <c:pt idx="294">
                  <c:v>0.53024999999999989</c:v>
                </c:pt>
                <c:pt idx="295">
                  <c:v>0.53174999999999994</c:v>
                </c:pt>
                <c:pt idx="296">
                  <c:v>0.53325000000000011</c:v>
                </c:pt>
                <c:pt idx="297">
                  <c:v>0.5347500000000005</c:v>
                </c:pt>
                <c:pt idx="298">
                  <c:v>0.53549999999999998</c:v>
                </c:pt>
                <c:pt idx="299">
                  <c:v>0.53699999999999992</c:v>
                </c:pt>
                <c:pt idx="300">
                  <c:v>0.53849999999999998</c:v>
                </c:pt>
                <c:pt idx="301">
                  <c:v>0.53925000000000001</c:v>
                </c:pt>
                <c:pt idx="302">
                  <c:v>0.54074999999999995</c:v>
                </c:pt>
                <c:pt idx="303">
                  <c:v>0.54225000000000001</c:v>
                </c:pt>
                <c:pt idx="304">
                  <c:v>0.54375000000000051</c:v>
                </c:pt>
                <c:pt idx="305">
                  <c:v>0.54525000000000001</c:v>
                </c:pt>
                <c:pt idx="306">
                  <c:v>0.54749999999999988</c:v>
                </c:pt>
                <c:pt idx="307">
                  <c:v>0.54975000000000041</c:v>
                </c:pt>
                <c:pt idx="308">
                  <c:v>0.55125000000000002</c:v>
                </c:pt>
                <c:pt idx="309">
                  <c:v>0.5535000000000001</c:v>
                </c:pt>
                <c:pt idx="310">
                  <c:v>0.5535000000000001</c:v>
                </c:pt>
                <c:pt idx="311">
                  <c:v>0.55575000000000052</c:v>
                </c:pt>
                <c:pt idx="312">
                  <c:v>0.55575000000000052</c:v>
                </c:pt>
                <c:pt idx="313">
                  <c:v>0.55725000000000002</c:v>
                </c:pt>
                <c:pt idx="314">
                  <c:v>0.5595</c:v>
                </c:pt>
                <c:pt idx="315">
                  <c:v>0.56099999999999994</c:v>
                </c:pt>
                <c:pt idx="316">
                  <c:v>0.56324999999999992</c:v>
                </c:pt>
                <c:pt idx="317">
                  <c:v>0.5655</c:v>
                </c:pt>
                <c:pt idx="318">
                  <c:v>0.56775000000000042</c:v>
                </c:pt>
                <c:pt idx="319">
                  <c:v>0.56999999999999995</c:v>
                </c:pt>
                <c:pt idx="320">
                  <c:v>0.57224999999999993</c:v>
                </c:pt>
                <c:pt idx="321">
                  <c:v>0.57224999999999993</c:v>
                </c:pt>
                <c:pt idx="322">
                  <c:v>0.57450000000000001</c:v>
                </c:pt>
                <c:pt idx="323">
                  <c:v>0.57750000000000001</c:v>
                </c:pt>
                <c:pt idx="324">
                  <c:v>0.58049999999999957</c:v>
                </c:pt>
                <c:pt idx="325">
                  <c:v>0.58349999999999957</c:v>
                </c:pt>
                <c:pt idx="326">
                  <c:v>0.58349999999999957</c:v>
                </c:pt>
                <c:pt idx="327">
                  <c:v>0.58649999999999958</c:v>
                </c:pt>
                <c:pt idx="328">
                  <c:v>0.58949999999999958</c:v>
                </c:pt>
                <c:pt idx="329">
                  <c:v>0.59249999999999958</c:v>
                </c:pt>
                <c:pt idx="330">
                  <c:v>0.59475</c:v>
                </c:pt>
                <c:pt idx="331">
                  <c:v>0.59700000000000009</c:v>
                </c:pt>
                <c:pt idx="332">
                  <c:v>0.59925000000000006</c:v>
                </c:pt>
                <c:pt idx="333">
                  <c:v>0.60149999999999992</c:v>
                </c:pt>
                <c:pt idx="334">
                  <c:v>0.60449999999999993</c:v>
                </c:pt>
                <c:pt idx="335">
                  <c:v>0.60675000000000046</c:v>
                </c:pt>
                <c:pt idx="336">
                  <c:v>0.60975000000000035</c:v>
                </c:pt>
                <c:pt idx="337">
                  <c:v>0.61200000000000043</c:v>
                </c:pt>
                <c:pt idx="338">
                  <c:v>0.61350000000000005</c:v>
                </c:pt>
                <c:pt idx="339">
                  <c:v>0.61575000000000046</c:v>
                </c:pt>
                <c:pt idx="340">
                  <c:v>0.61800000000000055</c:v>
                </c:pt>
                <c:pt idx="341">
                  <c:v>0.62025000000000052</c:v>
                </c:pt>
                <c:pt idx="342">
                  <c:v>0.62250000000000005</c:v>
                </c:pt>
                <c:pt idx="343">
                  <c:v>0.62475000000000058</c:v>
                </c:pt>
                <c:pt idx="344">
                  <c:v>0.62700000000000056</c:v>
                </c:pt>
                <c:pt idx="345">
                  <c:v>0.62925000000000053</c:v>
                </c:pt>
                <c:pt idx="346">
                  <c:v>0.63150000000000051</c:v>
                </c:pt>
                <c:pt idx="347">
                  <c:v>0.6337500000000007</c:v>
                </c:pt>
                <c:pt idx="348">
                  <c:v>0.6367500000000007</c:v>
                </c:pt>
                <c:pt idx="349">
                  <c:v>0.63900000000000046</c:v>
                </c:pt>
                <c:pt idx="350">
                  <c:v>0.64125000000000032</c:v>
                </c:pt>
                <c:pt idx="351">
                  <c:v>0.64425000000000043</c:v>
                </c:pt>
                <c:pt idx="352">
                  <c:v>0.64650000000000041</c:v>
                </c:pt>
                <c:pt idx="353">
                  <c:v>0.64950000000000041</c:v>
                </c:pt>
                <c:pt idx="354">
                  <c:v>0.65175000000000061</c:v>
                </c:pt>
                <c:pt idx="355">
                  <c:v>0.65400000000000058</c:v>
                </c:pt>
                <c:pt idx="356">
                  <c:v>0.65700000000000058</c:v>
                </c:pt>
                <c:pt idx="357">
                  <c:v>0.65925000000000045</c:v>
                </c:pt>
                <c:pt idx="358">
                  <c:v>0.66150000000000042</c:v>
                </c:pt>
                <c:pt idx="359">
                  <c:v>0.66375000000000073</c:v>
                </c:pt>
                <c:pt idx="360">
                  <c:v>0.6660000000000007</c:v>
                </c:pt>
                <c:pt idx="361">
                  <c:v>0.66900000000000071</c:v>
                </c:pt>
                <c:pt idx="362">
                  <c:v>0.67125000000000046</c:v>
                </c:pt>
                <c:pt idx="363">
                  <c:v>0.67350000000000054</c:v>
                </c:pt>
                <c:pt idx="364">
                  <c:v>0.67575000000000074</c:v>
                </c:pt>
                <c:pt idx="365">
                  <c:v>0.67800000000000071</c:v>
                </c:pt>
                <c:pt idx="366">
                  <c:v>0.67950000000000044</c:v>
                </c:pt>
                <c:pt idx="367">
                  <c:v>0.68099999999999994</c:v>
                </c:pt>
                <c:pt idx="368">
                  <c:v>0.68250000000000011</c:v>
                </c:pt>
                <c:pt idx="369">
                  <c:v>0.68400000000000005</c:v>
                </c:pt>
                <c:pt idx="370">
                  <c:v>0.6855</c:v>
                </c:pt>
                <c:pt idx="371">
                  <c:v>0.6870000000000005</c:v>
                </c:pt>
                <c:pt idx="372">
                  <c:v>0.6885</c:v>
                </c:pt>
                <c:pt idx="373">
                  <c:v>0.69075000000000053</c:v>
                </c:pt>
                <c:pt idx="374">
                  <c:v>0.69299999999999995</c:v>
                </c:pt>
                <c:pt idx="375">
                  <c:v>0.69525000000000003</c:v>
                </c:pt>
                <c:pt idx="376">
                  <c:v>0.69750000000000012</c:v>
                </c:pt>
                <c:pt idx="377">
                  <c:v>0.69975000000000054</c:v>
                </c:pt>
                <c:pt idx="378">
                  <c:v>0.7020000000000004</c:v>
                </c:pt>
                <c:pt idx="379">
                  <c:v>0.70350000000000001</c:v>
                </c:pt>
                <c:pt idx="380">
                  <c:v>0.70575000000000043</c:v>
                </c:pt>
                <c:pt idx="381">
                  <c:v>0.70724999999999993</c:v>
                </c:pt>
                <c:pt idx="382">
                  <c:v>0.70950000000000002</c:v>
                </c:pt>
                <c:pt idx="383">
                  <c:v>0.71175000000000044</c:v>
                </c:pt>
                <c:pt idx="384">
                  <c:v>0.71400000000000041</c:v>
                </c:pt>
                <c:pt idx="385">
                  <c:v>0.71549999999999991</c:v>
                </c:pt>
                <c:pt idx="386">
                  <c:v>0.71775000000000044</c:v>
                </c:pt>
                <c:pt idx="387">
                  <c:v>0.71924999999999994</c:v>
                </c:pt>
                <c:pt idx="388">
                  <c:v>0.71924999999999994</c:v>
                </c:pt>
                <c:pt idx="389">
                  <c:v>0.72075000000000056</c:v>
                </c:pt>
                <c:pt idx="390">
                  <c:v>0.72300000000000042</c:v>
                </c:pt>
                <c:pt idx="391">
                  <c:v>0.72449999999999992</c:v>
                </c:pt>
                <c:pt idx="392">
                  <c:v>0.72675000000000045</c:v>
                </c:pt>
                <c:pt idx="393">
                  <c:v>0.72824999999999995</c:v>
                </c:pt>
                <c:pt idx="394">
                  <c:v>0.72900000000000054</c:v>
                </c:pt>
                <c:pt idx="395">
                  <c:v>0.73050000000000004</c:v>
                </c:pt>
                <c:pt idx="396">
                  <c:v>0.73200000000000043</c:v>
                </c:pt>
                <c:pt idx="397">
                  <c:v>0.73349999999999993</c:v>
                </c:pt>
                <c:pt idx="398">
                  <c:v>0.73425000000000051</c:v>
                </c:pt>
                <c:pt idx="399">
                  <c:v>0.73575000000000068</c:v>
                </c:pt>
                <c:pt idx="400">
                  <c:v>0.73725000000000041</c:v>
                </c:pt>
                <c:pt idx="401">
                  <c:v>0.73800000000000054</c:v>
                </c:pt>
                <c:pt idx="402">
                  <c:v>0.73800000000000054</c:v>
                </c:pt>
                <c:pt idx="403">
                  <c:v>0.73949999999999994</c:v>
                </c:pt>
                <c:pt idx="404">
                  <c:v>0.74100000000000044</c:v>
                </c:pt>
                <c:pt idx="405">
                  <c:v>0.74175000000000046</c:v>
                </c:pt>
                <c:pt idx="406">
                  <c:v>0.7432500000000003</c:v>
                </c:pt>
                <c:pt idx="407">
                  <c:v>0.74550000000000005</c:v>
                </c:pt>
                <c:pt idx="408">
                  <c:v>0.74775000000000058</c:v>
                </c:pt>
                <c:pt idx="409">
                  <c:v>0.75000000000000044</c:v>
                </c:pt>
                <c:pt idx="410">
                  <c:v>0.7515000000000005</c:v>
                </c:pt>
                <c:pt idx="411">
                  <c:v>0.75375000000000036</c:v>
                </c:pt>
                <c:pt idx="412">
                  <c:v>0.75675000000000048</c:v>
                </c:pt>
                <c:pt idx="413">
                  <c:v>0.75900000000000045</c:v>
                </c:pt>
                <c:pt idx="414">
                  <c:v>0.76049999999999995</c:v>
                </c:pt>
                <c:pt idx="415">
                  <c:v>0.76275000000000026</c:v>
                </c:pt>
                <c:pt idx="416">
                  <c:v>0.76500000000000046</c:v>
                </c:pt>
                <c:pt idx="417">
                  <c:v>0.76725000000000043</c:v>
                </c:pt>
                <c:pt idx="418">
                  <c:v>0.76950000000000041</c:v>
                </c:pt>
                <c:pt idx="419">
                  <c:v>0.7717500000000006</c:v>
                </c:pt>
                <c:pt idx="420">
                  <c:v>0.77400000000000035</c:v>
                </c:pt>
                <c:pt idx="421">
                  <c:v>0.77625000000000033</c:v>
                </c:pt>
                <c:pt idx="422">
                  <c:v>0.77625000000000033</c:v>
                </c:pt>
                <c:pt idx="423">
                  <c:v>0.77850000000000041</c:v>
                </c:pt>
                <c:pt idx="424">
                  <c:v>0.78</c:v>
                </c:pt>
                <c:pt idx="425">
                  <c:v>0.78</c:v>
                </c:pt>
                <c:pt idx="426">
                  <c:v>0.78225000000000011</c:v>
                </c:pt>
                <c:pt idx="427">
                  <c:v>0.78450000000000009</c:v>
                </c:pt>
                <c:pt idx="428">
                  <c:v>0.78600000000000014</c:v>
                </c:pt>
                <c:pt idx="429">
                  <c:v>0.78825000000000012</c:v>
                </c:pt>
                <c:pt idx="430">
                  <c:v>0.79049999999999998</c:v>
                </c:pt>
                <c:pt idx="431">
                  <c:v>0.79275000000000051</c:v>
                </c:pt>
                <c:pt idx="432">
                  <c:v>0.79500000000000004</c:v>
                </c:pt>
                <c:pt idx="433">
                  <c:v>0.79649999999999999</c:v>
                </c:pt>
                <c:pt idx="434">
                  <c:v>0.79874999999999985</c:v>
                </c:pt>
                <c:pt idx="435">
                  <c:v>0.80099999999999993</c:v>
                </c:pt>
                <c:pt idx="436">
                  <c:v>0.80249999999999999</c:v>
                </c:pt>
                <c:pt idx="437">
                  <c:v>0.8040000000000006</c:v>
                </c:pt>
                <c:pt idx="438">
                  <c:v>0.80625000000000002</c:v>
                </c:pt>
                <c:pt idx="439">
                  <c:v>0.8085</c:v>
                </c:pt>
                <c:pt idx="440">
                  <c:v>0.80999999999999994</c:v>
                </c:pt>
                <c:pt idx="441">
                  <c:v>0.81225000000000003</c:v>
                </c:pt>
                <c:pt idx="442">
                  <c:v>0.81449999999999989</c:v>
                </c:pt>
                <c:pt idx="443">
                  <c:v>0.81675000000000031</c:v>
                </c:pt>
                <c:pt idx="444">
                  <c:v>0.81900000000000051</c:v>
                </c:pt>
                <c:pt idx="445">
                  <c:v>0.82125000000000004</c:v>
                </c:pt>
                <c:pt idx="446">
                  <c:v>0.82350000000000001</c:v>
                </c:pt>
                <c:pt idx="447">
                  <c:v>0.82575000000000043</c:v>
                </c:pt>
                <c:pt idx="448">
                  <c:v>0.8280000000000004</c:v>
                </c:pt>
                <c:pt idx="449">
                  <c:v>0.83024999999999993</c:v>
                </c:pt>
                <c:pt idx="450">
                  <c:v>0.83250000000000002</c:v>
                </c:pt>
                <c:pt idx="451">
                  <c:v>0.83475000000000055</c:v>
                </c:pt>
                <c:pt idx="452">
                  <c:v>0.83700000000000041</c:v>
                </c:pt>
                <c:pt idx="453">
                  <c:v>0.83924999999999994</c:v>
                </c:pt>
                <c:pt idx="454">
                  <c:v>0.84150000000000003</c:v>
                </c:pt>
                <c:pt idx="455">
                  <c:v>0.84375000000000044</c:v>
                </c:pt>
                <c:pt idx="456">
                  <c:v>0.84600000000000053</c:v>
                </c:pt>
                <c:pt idx="457">
                  <c:v>0.8482500000000005</c:v>
                </c:pt>
                <c:pt idx="458">
                  <c:v>0.85124999999999995</c:v>
                </c:pt>
                <c:pt idx="459">
                  <c:v>0.85350000000000004</c:v>
                </c:pt>
                <c:pt idx="460">
                  <c:v>0.85575000000000045</c:v>
                </c:pt>
                <c:pt idx="461">
                  <c:v>0.85800000000000043</c:v>
                </c:pt>
                <c:pt idx="462">
                  <c:v>0.8602500000000004</c:v>
                </c:pt>
                <c:pt idx="463">
                  <c:v>0.8602500000000004</c:v>
                </c:pt>
                <c:pt idx="464">
                  <c:v>0.86175000000000046</c:v>
                </c:pt>
                <c:pt idx="465">
                  <c:v>0.86400000000000055</c:v>
                </c:pt>
                <c:pt idx="466">
                  <c:v>0.86625000000000052</c:v>
                </c:pt>
                <c:pt idx="467">
                  <c:v>0.86775000000000047</c:v>
                </c:pt>
                <c:pt idx="468">
                  <c:v>0.87000000000000044</c:v>
                </c:pt>
                <c:pt idx="469">
                  <c:v>0.87150000000000005</c:v>
                </c:pt>
                <c:pt idx="470">
                  <c:v>0.87300000000000055</c:v>
                </c:pt>
                <c:pt idx="471">
                  <c:v>0.87449999999999994</c:v>
                </c:pt>
                <c:pt idx="472">
                  <c:v>0.87525000000000053</c:v>
                </c:pt>
                <c:pt idx="473">
                  <c:v>0.87675000000000058</c:v>
                </c:pt>
                <c:pt idx="474">
                  <c:v>0.8775000000000005</c:v>
                </c:pt>
                <c:pt idx="475">
                  <c:v>0.87900000000000045</c:v>
                </c:pt>
                <c:pt idx="476">
                  <c:v>0.87900000000000045</c:v>
                </c:pt>
                <c:pt idx="477">
                  <c:v>0.87975000000000059</c:v>
                </c:pt>
                <c:pt idx="478">
                  <c:v>0.88125000000000009</c:v>
                </c:pt>
                <c:pt idx="479">
                  <c:v>0.88125000000000009</c:v>
                </c:pt>
                <c:pt idx="480">
                  <c:v>0.88275000000000003</c:v>
                </c:pt>
                <c:pt idx="481">
                  <c:v>0.88424999999999998</c:v>
                </c:pt>
                <c:pt idx="482">
                  <c:v>0.88500000000000001</c:v>
                </c:pt>
                <c:pt idx="483">
                  <c:v>0.88650000000000018</c:v>
                </c:pt>
                <c:pt idx="484">
                  <c:v>0.8879999999999999</c:v>
                </c:pt>
                <c:pt idx="485">
                  <c:v>0.88949999999999996</c:v>
                </c:pt>
                <c:pt idx="486">
                  <c:v>0.89024999999999999</c:v>
                </c:pt>
                <c:pt idx="487">
                  <c:v>0.89174999999999993</c:v>
                </c:pt>
                <c:pt idx="488">
                  <c:v>0.89324999999999999</c:v>
                </c:pt>
                <c:pt idx="489">
                  <c:v>0.89399999999999991</c:v>
                </c:pt>
                <c:pt idx="490">
                  <c:v>0.89550000000000007</c:v>
                </c:pt>
                <c:pt idx="491">
                  <c:v>0.89700000000000002</c:v>
                </c:pt>
                <c:pt idx="492">
                  <c:v>0.89849999999999997</c:v>
                </c:pt>
                <c:pt idx="493">
                  <c:v>0.89999999999999991</c:v>
                </c:pt>
                <c:pt idx="494">
                  <c:v>0.90149999999999997</c:v>
                </c:pt>
                <c:pt idx="495">
                  <c:v>0.90225000000000011</c:v>
                </c:pt>
                <c:pt idx="496">
                  <c:v>0.90299999999999991</c:v>
                </c:pt>
                <c:pt idx="497">
                  <c:v>0.90374999999999994</c:v>
                </c:pt>
                <c:pt idx="498">
                  <c:v>0.90450000000000008</c:v>
                </c:pt>
                <c:pt idx="499">
                  <c:v>0.90524999999999989</c:v>
                </c:pt>
                <c:pt idx="500">
                  <c:v>0.9067500000000005</c:v>
                </c:pt>
                <c:pt idx="501">
                  <c:v>0.90749999999999997</c:v>
                </c:pt>
                <c:pt idx="502">
                  <c:v>0.90825</c:v>
                </c:pt>
                <c:pt idx="503">
                  <c:v>0.90900000000000003</c:v>
                </c:pt>
                <c:pt idx="504">
                  <c:v>0.9097500000000005</c:v>
                </c:pt>
                <c:pt idx="505">
                  <c:v>0.91049999999999998</c:v>
                </c:pt>
                <c:pt idx="506">
                  <c:v>0.91125</c:v>
                </c:pt>
                <c:pt idx="507">
                  <c:v>0.91275000000000051</c:v>
                </c:pt>
                <c:pt idx="508">
                  <c:v>0.91425000000000001</c:v>
                </c:pt>
                <c:pt idx="509">
                  <c:v>0.91574999999999995</c:v>
                </c:pt>
                <c:pt idx="510">
                  <c:v>0.9172499999999999</c:v>
                </c:pt>
                <c:pt idx="511">
                  <c:v>0.91800000000000004</c:v>
                </c:pt>
                <c:pt idx="512">
                  <c:v>0.9195000000000001</c:v>
                </c:pt>
                <c:pt idx="513">
                  <c:v>0.92099999999999993</c:v>
                </c:pt>
                <c:pt idx="514">
                  <c:v>0.92249999999999988</c:v>
                </c:pt>
                <c:pt idx="515">
                  <c:v>0.92400000000000004</c:v>
                </c:pt>
                <c:pt idx="516">
                  <c:v>0.92475000000000041</c:v>
                </c:pt>
                <c:pt idx="517">
                  <c:v>0.92625000000000002</c:v>
                </c:pt>
                <c:pt idx="518">
                  <c:v>0.92775000000000041</c:v>
                </c:pt>
                <c:pt idx="519">
                  <c:v>0.92775000000000041</c:v>
                </c:pt>
                <c:pt idx="520">
                  <c:v>0.92925000000000002</c:v>
                </c:pt>
                <c:pt idx="521">
                  <c:v>0.93075000000000041</c:v>
                </c:pt>
                <c:pt idx="522">
                  <c:v>0.93075000000000041</c:v>
                </c:pt>
                <c:pt idx="523">
                  <c:v>0.93225000000000002</c:v>
                </c:pt>
                <c:pt idx="524">
                  <c:v>0.93375000000000041</c:v>
                </c:pt>
                <c:pt idx="525">
                  <c:v>0.93599999999999994</c:v>
                </c:pt>
                <c:pt idx="526">
                  <c:v>0.93750000000000011</c:v>
                </c:pt>
                <c:pt idx="527">
                  <c:v>0.93975000000000042</c:v>
                </c:pt>
                <c:pt idx="528">
                  <c:v>0.9420000000000005</c:v>
                </c:pt>
                <c:pt idx="529">
                  <c:v>0.94425000000000003</c:v>
                </c:pt>
                <c:pt idx="530">
                  <c:v>0.94650000000000012</c:v>
                </c:pt>
                <c:pt idx="531">
                  <c:v>0.94950000000000001</c:v>
                </c:pt>
                <c:pt idx="532">
                  <c:v>0.95175000000000032</c:v>
                </c:pt>
                <c:pt idx="533">
                  <c:v>0.9540000000000004</c:v>
                </c:pt>
                <c:pt idx="534">
                  <c:v>0.95700000000000041</c:v>
                </c:pt>
                <c:pt idx="535">
                  <c:v>0.96000000000000063</c:v>
                </c:pt>
                <c:pt idx="536">
                  <c:v>0.96225000000000005</c:v>
                </c:pt>
                <c:pt idx="537">
                  <c:v>0.96524999999999983</c:v>
                </c:pt>
                <c:pt idx="538">
                  <c:v>0.96749999999999992</c:v>
                </c:pt>
                <c:pt idx="539">
                  <c:v>0.97050000000000014</c:v>
                </c:pt>
                <c:pt idx="540">
                  <c:v>0.97275000000000045</c:v>
                </c:pt>
                <c:pt idx="541">
                  <c:v>0.97500000000000042</c:v>
                </c:pt>
                <c:pt idx="542">
                  <c:v>0.97724999999999984</c:v>
                </c:pt>
                <c:pt idx="543">
                  <c:v>0.98024999999999951</c:v>
                </c:pt>
                <c:pt idx="544">
                  <c:v>0.98249999999999948</c:v>
                </c:pt>
                <c:pt idx="545">
                  <c:v>0.9854999999999996</c:v>
                </c:pt>
                <c:pt idx="546">
                  <c:v>0.98774999999999991</c:v>
                </c:pt>
                <c:pt idx="547">
                  <c:v>0.99</c:v>
                </c:pt>
                <c:pt idx="548">
                  <c:v>0.99224999999999952</c:v>
                </c:pt>
                <c:pt idx="549">
                  <c:v>0.9944999999999995</c:v>
                </c:pt>
                <c:pt idx="550">
                  <c:v>0.99675000000000002</c:v>
                </c:pt>
                <c:pt idx="551">
                  <c:v>0.99975000000000003</c:v>
                </c:pt>
                <c:pt idx="552">
                  <c:v>1.002</c:v>
                </c:pt>
                <c:pt idx="553">
                  <c:v>1.0049999999999992</c:v>
                </c:pt>
                <c:pt idx="554">
                  <c:v>1.0072500000000002</c:v>
                </c:pt>
                <c:pt idx="555">
                  <c:v>1.0102500000000001</c:v>
                </c:pt>
                <c:pt idx="556">
                  <c:v>1.01325</c:v>
                </c:pt>
                <c:pt idx="557">
                  <c:v>1.0162500000000001</c:v>
                </c:pt>
                <c:pt idx="558">
                  <c:v>1.01925</c:v>
                </c:pt>
                <c:pt idx="559">
                  <c:v>1.0214999999999992</c:v>
                </c:pt>
                <c:pt idx="560">
                  <c:v>1.0229999999999992</c:v>
                </c:pt>
                <c:pt idx="561">
                  <c:v>1.02525</c:v>
                </c:pt>
                <c:pt idx="562">
                  <c:v>1.0267500000000001</c:v>
                </c:pt>
                <c:pt idx="563">
                  <c:v>1.028999999999999</c:v>
                </c:pt>
                <c:pt idx="564">
                  <c:v>1.03125</c:v>
                </c:pt>
                <c:pt idx="565">
                  <c:v>1.0327500000000001</c:v>
                </c:pt>
                <c:pt idx="566">
                  <c:v>1.0342500000000001</c:v>
                </c:pt>
                <c:pt idx="567">
                  <c:v>1.0365000000000002</c:v>
                </c:pt>
                <c:pt idx="568">
                  <c:v>1.038</c:v>
                </c:pt>
                <c:pt idx="569">
                  <c:v>1.0402499999999999</c:v>
                </c:pt>
                <c:pt idx="570">
                  <c:v>1.0417500000000002</c:v>
                </c:pt>
                <c:pt idx="571">
                  <c:v>1.044</c:v>
                </c:pt>
                <c:pt idx="572">
                  <c:v>1.0454999999999992</c:v>
                </c:pt>
                <c:pt idx="573">
                  <c:v>1.046999999999999</c:v>
                </c:pt>
                <c:pt idx="574">
                  <c:v>1.04925</c:v>
                </c:pt>
                <c:pt idx="575">
                  <c:v>1.0507499999999999</c:v>
                </c:pt>
                <c:pt idx="576">
                  <c:v>1.0522499999999999</c:v>
                </c:pt>
                <c:pt idx="577">
                  <c:v>1.0545</c:v>
                </c:pt>
                <c:pt idx="578">
                  <c:v>1.0567499999999999</c:v>
                </c:pt>
                <c:pt idx="579">
                  <c:v>1.0582499999999999</c:v>
                </c:pt>
                <c:pt idx="580">
                  <c:v>1.0604999999999998</c:v>
                </c:pt>
                <c:pt idx="581">
                  <c:v>1.0627500000000001</c:v>
                </c:pt>
                <c:pt idx="582">
                  <c:v>1.0642499999999999</c:v>
                </c:pt>
                <c:pt idx="583">
                  <c:v>1.06575</c:v>
                </c:pt>
                <c:pt idx="584">
                  <c:v>1.0672499999999998</c:v>
                </c:pt>
                <c:pt idx="585">
                  <c:v>1.0687500000000001</c:v>
                </c:pt>
                <c:pt idx="586">
                  <c:v>1.071</c:v>
                </c:pt>
                <c:pt idx="587">
                  <c:v>1.0725</c:v>
                </c:pt>
                <c:pt idx="588">
                  <c:v>1.07325</c:v>
                </c:pt>
                <c:pt idx="589">
                  <c:v>1.0747499999999999</c:v>
                </c:pt>
                <c:pt idx="590">
                  <c:v>1.0754999999999992</c:v>
                </c:pt>
                <c:pt idx="591">
                  <c:v>1.077</c:v>
                </c:pt>
                <c:pt idx="592">
                  <c:v>1.07775</c:v>
                </c:pt>
                <c:pt idx="593">
                  <c:v>1.07775</c:v>
                </c:pt>
                <c:pt idx="594">
                  <c:v>1.0785</c:v>
                </c:pt>
                <c:pt idx="595">
                  <c:v>1.0792499999999998</c:v>
                </c:pt>
                <c:pt idx="596">
                  <c:v>1.081499999999999</c:v>
                </c:pt>
                <c:pt idx="597">
                  <c:v>1.083</c:v>
                </c:pt>
                <c:pt idx="598">
                  <c:v>1.0852499999999998</c:v>
                </c:pt>
                <c:pt idx="599">
                  <c:v>1.0874999999999992</c:v>
                </c:pt>
                <c:pt idx="600">
                  <c:v>1.089</c:v>
                </c:pt>
                <c:pt idx="601">
                  <c:v>1.0912499999999998</c:v>
                </c:pt>
                <c:pt idx="602">
                  <c:v>1.0912499999999998</c:v>
                </c:pt>
                <c:pt idx="603">
                  <c:v>1.0927499999999999</c:v>
                </c:pt>
                <c:pt idx="604">
                  <c:v>1.0927499999999999</c:v>
                </c:pt>
                <c:pt idx="605">
                  <c:v>1.0942500000000011</c:v>
                </c:pt>
                <c:pt idx="606">
                  <c:v>1.09575</c:v>
                </c:pt>
                <c:pt idx="607">
                  <c:v>1.097999999999999</c:v>
                </c:pt>
                <c:pt idx="608">
                  <c:v>1.099499999999999</c:v>
                </c:pt>
                <c:pt idx="609">
                  <c:v>1.1002500000000011</c:v>
                </c:pt>
                <c:pt idx="610">
                  <c:v>1.1017499999999998</c:v>
                </c:pt>
                <c:pt idx="611">
                  <c:v>1.1025</c:v>
                </c:pt>
                <c:pt idx="612">
                  <c:v>1.103999999999999</c:v>
                </c:pt>
                <c:pt idx="613">
                  <c:v>1.1047500000000001</c:v>
                </c:pt>
                <c:pt idx="614">
                  <c:v>1.1062500000000008</c:v>
                </c:pt>
                <c:pt idx="615">
                  <c:v>1.1070000000000002</c:v>
                </c:pt>
                <c:pt idx="616">
                  <c:v>1.1084999999999998</c:v>
                </c:pt>
                <c:pt idx="617">
                  <c:v>1.1092500000000001</c:v>
                </c:pt>
                <c:pt idx="618">
                  <c:v>1.1107499999999999</c:v>
                </c:pt>
                <c:pt idx="619">
                  <c:v>1.1115000000000002</c:v>
                </c:pt>
                <c:pt idx="620">
                  <c:v>1.113</c:v>
                </c:pt>
                <c:pt idx="621">
                  <c:v>1.11375</c:v>
                </c:pt>
                <c:pt idx="622">
                  <c:v>1.1152500000000001</c:v>
                </c:pt>
                <c:pt idx="623">
                  <c:v>1.115999999999999</c:v>
                </c:pt>
                <c:pt idx="624">
                  <c:v>1.117499999999999</c:v>
                </c:pt>
                <c:pt idx="625">
                  <c:v>1.1182500000000011</c:v>
                </c:pt>
                <c:pt idx="626">
                  <c:v>1.1197499999999998</c:v>
                </c:pt>
                <c:pt idx="627">
                  <c:v>1.1212500000000001</c:v>
                </c:pt>
                <c:pt idx="628">
                  <c:v>1.121999999999999</c:v>
                </c:pt>
                <c:pt idx="629">
                  <c:v>1.1234999999999991</c:v>
                </c:pt>
                <c:pt idx="630">
                  <c:v>1.1242500000000009</c:v>
                </c:pt>
                <c:pt idx="631">
                  <c:v>1.1257499999999998</c:v>
                </c:pt>
                <c:pt idx="632">
                  <c:v>1.1264999999999998</c:v>
                </c:pt>
                <c:pt idx="633">
                  <c:v>1.127999999999999</c:v>
                </c:pt>
                <c:pt idx="634">
                  <c:v>1.1287500000000001</c:v>
                </c:pt>
                <c:pt idx="635">
                  <c:v>1.1294999999999991</c:v>
                </c:pt>
                <c:pt idx="636">
                  <c:v>1.1302500000000009</c:v>
                </c:pt>
                <c:pt idx="637">
                  <c:v>1.131</c:v>
                </c:pt>
                <c:pt idx="638">
                  <c:v>1.1325000000000001</c:v>
                </c:pt>
                <c:pt idx="639">
                  <c:v>1.1332499999999999</c:v>
                </c:pt>
                <c:pt idx="640">
                  <c:v>1.1340000000000001</c:v>
                </c:pt>
                <c:pt idx="641">
                  <c:v>1.1355</c:v>
                </c:pt>
                <c:pt idx="642">
                  <c:v>1.1362500000000009</c:v>
                </c:pt>
                <c:pt idx="643">
                  <c:v>1.1377499999999998</c:v>
                </c:pt>
                <c:pt idx="644">
                  <c:v>1.1385000000000001</c:v>
                </c:pt>
                <c:pt idx="645">
                  <c:v>1.139999999999999</c:v>
                </c:pt>
                <c:pt idx="646">
                  <c:v>1.140750000000001</c:v>
                </c:pt>
                <c:pt idx="647">
                  <c:v>1.1422500000000009</c:v>
                </c:pt>
                <c:pt idx="648">
                  <c:v>1.14375</c:v>
                </c:pt>
                <c:pt idx="649">
                  <c:v>1.1444999999999999</c:v>
                </c:pt>
                <c:pt idx="650">
                  <c:v>1.1460000000000001</c:v>
                </c:pt>
                <c:pt idx="651">
                  <c:v>1.1482500000000009</c:v>
                </c:pt>
                <c:pt idx="652">
                  <c:v>1.1504999999999999</c:v>
                </c:pt>
                <c:pt idx="653">
                  <c:v>1.1527500000000011</c:v>
                </c:pt>
                <c:pt idx="654">
                  <c:v>1.155</c:v>
                </c:pt>
                <c:pt idx="655">
                  <c:v>1.1572500000000001</c:v>
                </c:pt>
                <c:pt idx="656">
                  <c:v>1.1595000000000002</c:v>
                </c:pt>
                <c:pt idx="657">
                  <c:v>1.1617500000000001</c:v>
                </c:pt>
                <c:pt idx="658">
                  <c:v>1.163999999999999</c:v>
                </c:pt>
                <c:pt idx="659">
                  <c:v>1.1662500000000009</c:v>
                </c:pt>
                <c:pt idx="660">
                  <c:v>1.1662500000000009</c:v>
                </c:pt>
                <c:pt idx="661">
                  <c:v>1.1677499999999998</c:v>
                </c:pt>
                <c:pt idx="662">
                  <c:v>1.1707500000000011</c:v>
                </c:pt>
                <c:pt idx="663">
                  <c:v>1.1737500000000001</c:v>
                </c:pt>
                <c:pt idx="664">
                  <c:v>1.1767500000000009</c:v>
                </c:pt>
                <c:pt idx="665">
                  <c:v>1.1797500000000001</c:v>
                </c:pt>
                <c:pt idx="666">
                  <c:v>1.1827500000000009</c:v>
                </c:pt>
                <c:pt idx="667">
                  <c:v>1.1857499999999999</c:v>
                </c:pt>
                <c:pt idx="668">
                  <c:v>1.1857499999999999</c:v>
                </c:pt>
                <c:pt idx="669">
                  <c:v>1.1879999999999991</c:v>
                </c:pt>
                <c:pt idx="670">
                  <c:v>1.1902500000000009</c:v>
                </c:pt>
                <c:pt idx="671">
                  <c:v>1.1924999999999999</c:v>
                </c:pt>
                <c:pt idx="672">
                  <c:v>1.1947500000000009</c:v>
                </c:pt>
                <c:pt idx="673">
                  <c:v>1.1969999999999998</c:v>
                </c:pt>
                <c:pt idx="674">
                  <c:v>1.1992499999999997</c:v>
                </c:pt>
                <c:pt idx="675">
                  <c:v>1.20225</c:v>
                </c:pt>
                <c:pt idx="676">
                  <c:v>1.2044999999999992</c:v>
                </c:pt>
                <c:pt idx="677">
                  <c:v>1.20675</c:v>
                </c:pt>
                <c:pt idx="678">
                  <c:v>1.208999999999999</c:v>
                </c:pt>
                <c:pt idx="679">
                  <c:v>1.211249999999999</c:v>
                </c:pt>
                <c:pt idx="680">
                  <c:v>1.2134999999999991</c:v>
                </c:pt>
                <c:pt idx="681">
                  <c:v>1.2157499999999992</c:v>
                </c:pt>
                <c:pt idx="682">
                  <c:v>1.2180000000000002</c:v>
                </c:pt>
                <c:pt idx="683">
                  <c:v>1.2202500000000001</c:v>
                </c:pt>
                <c:pt idx="684">
                  <c:v>1.2224999999999993</c:v>
                </c:pt>
                <c:pt idx="685">
                  <c:v>1.224</c:v>
                </c:pt>
                <c:pt idx="686">
                  <c:v>1.2262500000000001</c:v>
                </c:pt>
                <c:pt idx="687">
                  <c:v>1.228499999999999</c:v>
                </c:pt>
                <c:pt idx="688">
                  <c:v>1.23</c:v>
                </c:pt>
                <c:pt idx="689">
                  <c:v>1.2322500000000001</c:v>
                </c:pt>
                <c:pt idx="690">
                  <c:v>1.234499999999999</c:v>
                </c:pt>
                <c:pt idx="691">
                  <c:v>1.2367500000000002</c:v>
                </c:pt>
                <c:pt idx="692">
                  <c:v>1.2389999999999992</c:v>
                </c:pt>
                <c:pt idx="693">
                  <c:v>1.242</c:v>
                </c:pt>
                <c:pt idx="694">
                  <c:v>1.2442499999999999</c:v>
                </c:pt>
                <c:pt idx="695">
                  <c:v>1.2465000000000002</c:v>
                </c:pt>
                <c:pt idx="696">
                  <c:v>1.24875</c:v>
                </c:pt>
                <c:pt idx="697">
                  <c:v>1.250999999999999</c:v>
                </c:pt>
                <c:pt idx="698">
                  <c:v>1.2540000000000002</c:v>
                </c:pt>
                <c:pt idx="699">
                  <c:v>1.2562500000000001</c:v>
                </c:pt>
                <c:pt idx="700">
                  <c:v>1.2585000000000002</c:v>
                </c:pt>
                <c:pt idx="701">
                  <c:v>1.2607500000000003</c:v>
                </c:pt>
                <c:pt idx="702">
                  <c:v>1.2629999999999992</c:v>
                </c:pt>
                <c:pt idx="703">
                  <c:v>1.2644999999999988</c:v>
                </c:pt>
                <c:pt idx="704">
                  <c:v>1.266</c:v>
                </c:pt>
                <c:pt idx="705">
                  <c:v>1.26675</c:v>
                </c:pt>
                <c:pt idx="706">
                  <c:v>1.2682499999999999</c:v>
                </c:pt>
                <c:pt idx="707">
                  <c:v>1.268999999999999</c:v>
                </c:pt>
                <c:pt idx="708">
                  <c:v>1.2705</c:v>
                </c:pt>
                <c:pt idx="709">
                  <c:v>1.27125</c:v>
                </c:pt>
                <c:pt idx="710">
                  <c:v>1.27275</c:v>
                </c:pt>
                <c:pt idx="711">
                  <c:v>1.2742499999999999</c:v>
                </c:pt>
                <c:pt idx="712">
                  <c:v>1.2757499999999991</c:v>
                </c:pt>
                <c:pt idx="713">
                  <c:v>1.2772500000000002</c:v>
                </c:pt>
                <c:pt idx="714">
                  <c:v>1.2787499999999998</c:v>
                </c:pt>
                <c:pt idx="715">
                  <c:v>1.2794999999999992</c:v>
                </c:pt>
                <c:pt idx="716">
                  <c:v>1.2802499999999999</c:v>
                </c:pt>
                <c:pt idx="717">
                  <c:v>1.280999999999999</c:v>
                </c:pt>
                <c:pt idx="718">
                  <c:v>1.2817500000000002</c:v>
                </c:pt>
                <c:pt idx="719">
                  <c:v>1.2824999999999998</c:v>
                </c:pt>
                <c:pt idx="720">
                  <c:v>1.28325</c:v>
                </c:pt>
                <c:pt idx="721">
                  <c:v>1.28325</c:v>
                </c:pt>
                <c:pt idx="722">
                  <c:v>1.284</c:v>
                </c:pt>
                <c:pt idx="723">
                  <c:v>1.285499999999999</c:v>
                </c:pt>
                <c:pt idx="724">
                  <c:v>1.2862499999999999</c:v>
                </c:pt>
                <c:pt idx="725">
                  <c:v>1.28775</c:v>
                </c:pt>
                <c:pt idx="726">
                  <c:v>1.2885</c:v>
                </c:pt>
                <c:pt idx="727">
                  <c:v>1.28925</c:v>
                </c:pt>
                <c:pt idx="728">
                  <c:v>1.2907500000000001</c:v>
                </c:pt>
                <c:pt idx="729">
                  <c:v>1.2922499999999997</c:v>
                </c:pt>
                <c:pt idx="730">
                  <c:v>1.292999999999999</c:v>
                </c:pt>
                <c:pt idx="731">
                  <c:v>1.29375</c:v>
                </c:pt>
                <c:pt idx="732">
                  <c:v>1.2952500000000002</c:v>
                </c:pt>
                <c:pt idx="733">
                  <c:v>1.2967499999999998</c:v>
                </c:pt>
                <c:pt idx="734">
                  <c:v>1.2974999999999992</c:v>
                </c:pt>
                <c:pt idx="735">
                  <c:v>1.298999999999999</c:v>
                </c:pt>
                <c:pt idx="736">
                  <c:v>1.29975</c:v>
                </c:pt>
                <c:pt idx="737">
                  <c:v>1.30125</c:v>
                </c:pt>
                <c:pt idx="738">
                  <c:v>1.3027499999999999</c:v>
                </c:pt>
                <c:pt idx="739">
                  <c:v>1.3027499999999999</c:v>
                </c:pt>
                <c:pt idx="740">
                  <c:v>1.3042500000000001</c:v>
                </c:pt>
                <c:pt idx="741">
                  <c:v>1.304999999999999</c:v>
                </c:pt>
                <c:pt idx="742">
                  <c:v>1.3065</c:v>
                </c:pt>
                <c:pt idx="743">
                  <c:v>1.3080000000000001</c:v>
                </c:pt>
                <c:pt idx="744">
                  <c:v>1.3094999999999992</c:v>
                </c:pt>
                <c:pt idx="745">
                  <c:v>1.3109999999999991</c:v>
                </c:pt>
                <c:pt idx="746">
                  <c:v>1.3125</c:v>
                </c:pt>
                <c:pt idx="747">
                  <c:v>1.3140000000000001</c:v>
                </c:pt>
                <c:pt idx="748">
                  <c:v>1.3162500000000001</c:v>
                </c:pt>
                <c:pt idx="749">
                  <c:v>1.3177500000000002</c:v>
                </c:pt>
                <c:pt idx="750">
                  <c:v>1.31925</c:v>
                </c:pt>
                <c:pt idx="751">
                  <c:v>1.3200000000000003</c:v>
                </c:pt>
                <c:pt idx="752">
                  <c:v>1.321499999999999</c:v>
                </c:pt>
                <c:pt idx="753">
                  <c:v>1.32375</c:v>
                </c:pt>
                <c:pt idx="754">
                  <c:v>1.3260000000000001</c:v>
                </c:pt>
                <c:pt idx="755">
                  <c:v>1.327499999999999</c:v>
                </c:pt>
                <c:pt idx="756">
                  <c:v>1.329</c:v>
                </c:pt>
                <c:pt idx="757">
                  <c:v>1.3304999999999998</c:v>
                </c:pt>
                <c:pt idx="758">
                  <c:v>1.33125</c:v>
                </c:pt>
                <c:pt idx="759">
                  <c:v>1.3327499999999999</c:v>
                </c:pt>
                <c:pt idx="760">
                  <c:v>1.3342499999999999</c:v>
                </c:pt>
                <c:pt idx="761">
                  <c:v>1.33725</c:v>
                </c:pt>
                <c:pt idx="762">
                  <c:v>1.33725</c:v>
                </c:pt>
                <c:pt idx="763">
                  <c:v>1.339499999999999</c:v>
                </c:pt>
                <c:pt idx="764">
                  <c:v>1.339499999999999</c:v>
                </c:pt>
                <c:pt idx="765">
                  <c:v>1.34175</c:v>
                </c:pt>
                <c:pt idx="766">
                  <c:v>1.3440000000000001</c:v>
                </c:pt>
                <c:pt idx="767">
                  <c:v>1.3440000000000001</c:v>
                </c:pt>
                <c:pt idx="768">
                  <c:v>1.3470000000000002</c:v>
                </c:pt>
                <c:pt idx="769">
                  <c:v>1.3492500000000001</c:v>
                </c:pt>
                <c:pt idx="770">
                  <c:v>1.351499999999999</c:v>
                </c:pt>
                <c:pt idx="771">
                  <c:v>1.35375</c:v>
                </c:pt>
                <c:pt idx="772">
                  <c:v>1.3567500000000001</c:v>
                </c:pt>
                <c:pt idx="773">
                  <c:v>1.3567500000000001</c:v>
                </c:pt>
                <c:pt idx="774">
                  <c:v>1.359</c:v>
                </c:pt>
                <c:pt idx="775">
                  <c:v>1.361999999999999</c:v>
                </c:pt>
                <c:pt idx="776">
                  <c:v>1.3650000000000002</c:v>
                </c:pt>
                <c:pt idx="777">
                  <c:v>1.3680000000000001</c:v>
                </c:pt>
                <c:pt idx="778">
                  <c:v>1.3702500000000009</c:v>
                </c:pt>
                <c:pt idx="779">
                  <c:v>1.37175</c:v>
                </c:pt>
                <c:pt idx="780">
                  <c:v>1.3740000000000001</c:v>
                </c:pt>
                <c:pt idx="781">
                  <c:v>1.3740000000000001</c:v>
                </c:pt>
                <c:pt idx="782">
                  <c:v>1.3762500000000009</c:v>
                </c:pt>
                <c:pt idx="783">
                  <c:v>1.3785000000000001</c:v>
                </c:pt>
                <c:pt idx="784">
                  <c:v>1.3807499999999999</c:v>
                </c:pt>
                <c:pt idx="785">
                  <c:v>1.383</c:v>
                </c:pt>
                <c:pt idx="786">
                  <c:v>1.3845000000000001</c:v>
                </c:pt>
                <c:pt idx="787">
                  <c:v>1.3867499999999999</c:v>
                </c:pt>
                <c:pt idx="788">
                  <c:v>1.389</c:v>
                </c:pt>
                <c:pt idx="789">
                  <c:v>1.3912500000000001</c:v>
                </c:pt>
                <c:pt idx="790">
                  <c:v>1.3942500000000007</c:v>
                </c:pt>
                <c:pt idx="791">
                  <c:v>1.3964999999999999</c:v>
                </c:pt>
                <c:pt idx="792">
                  <c:v>1.3995000000000002</c:v>
                </c:pt>
                <c:pt idx="793">
                  <c:v>1.4017499999999992</c:v>
                </c:pt>
                <c:pt idx="794">
                  <c:v>1.4039999999999981</c:v>
                </c:pt>
                <c:pt idx="795">
                  <c:v>1.4039999999999981</c:v>
                </c:pt>
                <c:pt idx="796">
                  <c:v>1.40625</c:v>
                </c:pt>
                <c:pt idx="797">
                  <c:v>1.4092499999999992</c:v>
                </c:pt>
                <c:pt idx="798">
                  <c:v>1.4114999999999986</c:v>
                </c:pt>
                <c:pt idx="799">
                  <c:v>1.414499999999999</c:v>
                </c:pt>
                <c:pt idx="800">
                  <c:v>1.4174999999999986</c:v>
                </c:pt>
                <c:pt idx="801">
                  <c:v>1.4197499999999992</c:v>
                </c:pt>
                <c:pt idx="802">
                  <c:v>1.4219999999999982</c:v>
                </c:pt>
                <c:pt idx="803">
                  <c:v>1.42425</c:v>
                </c:pt>
                <c:pt idx="804">
                  <c:v>1.4264999999999992</c:v>
                </c:pt>
                <c:pt idx="805">
                  <c:v>1.42875</c:v>
                </c:pt>
                <c:pt idx="806">
                  <c:v>1.4309999999999989</c:v>
                </c:pt>
                <c:pt idx="807">
                  <c:v>1.4332499999999992</c:v>
                </c:pt>
                <c:pt idx="808">
                  <c:v>1.4332499999999992</c:v>
                </c:pt>
                <c:pt idx="809">
                  <c:v>1.43625</c:v>
                </c:pt>
                <c:pt idx="810">
                  <c:v>1.439249999999999</c:v>
                </c:pt>
                <c:pt idx="811">
                  <c:v>1.4414999999999993</c:v>
                </c:pt>
                <c:pt idx="812">
                  <c:v>1.4437499999999992</c:v>
                </c:pt>
                <c:pt idx="813">
                  <c:v>1.446</c:v>
                </c:pt>
                <c:pt idx="814">
                  <c:v>1.44825</c:v>
                </c:pt>
                <c:pt idx="815">
                  <c:v>1.448999999999999</c:v>
                </c:pt>
                <c:pt idx="816">
                  <c:v>1.450499999999999</c:v>
                </c:pt>
                <c:pt idx="817">
                  <c:v>1.452</c:v>
                </c:pt>
                <c:pt idx="818">
                  <c:v>1.4534999999999989</c:v>
                </c:pt>
                <c:pt idx="819">
                  <c:v>1.4549999999999992</c:v>
                </c:pt>
                <c:pt idx="820">
                  <c:v>1.456499999999999</c:v>
                </c:pt>
                <c:pt idx="821">
                  <c:v>1.4587499999999998</c:v>
                </c:pt>
                <c:pt idx="822">
                  <c:v>1.46025</c:v>
                </c:pt>
                <c:pt idx="823">
                  <c:v>1.4617499999999992</c:v>
                </c:pt>
                <c:pt idx="824">
                  <c:v>1.464</c:v>
                </c:pt>
                <c:pt idx="825">
                  <c:v>1.4654999999999991</c:v>
                </c:pt>
                <c:pt idx="826">
                  <c:v>1.4677499999999992</c:v>
                </c:pt>
                <c:pt idx="827">
                  <c:v>1.47075</c:v>
                </c:pt>
                <c:pt idx="828">
                  <c:v>1.47075</c:v>
                </c:pt>
                <c:pt idx="829">
                  <c:v>1.472999999999999</c:v>
                </c:pt>
                <c:pt idx="830">
                  <c:v>1.474499999999999</c:v>
                </c:pt>
                <c:pt idx="831">
                  <c:v>1.4767499999999998</c:v>
                </c:pt>
                <c:pt idx="832">
                  <c:v>1.478999999999999</c:v>
                </c:pt>
                <c:pt idx="833">
                  <c:v>1.4804999999999993</c:v>
                </c:pt>
                <c:pt idx="834">
                  <c:v>1.482</c:v>
                </c:pt>
                <c:pt idx="835">
                  <c:v>1.4827500000000002</c:v>
                </c:pt>
                <c:pt idx="836">
                  <c:v>1.4842499999999998</c:v>
                </c:pt>
                <c:pt idx="837">
                  <c:v>1.4849999999999992</c:v>
                </c:pt>
                <c:pt idx="838">
                  <c:v>1.4857499999999992</c:v>
                </c:pt>
                <c:pt idx="839">
                  <c:v>1.48725</c:v>
                </c:pt>
                <c:pt idx="840">
                  <c:v>1.488</c:v>
                </c:pt>
                <c:pt idx="841">
                  <c:v>1.4887499999999998</c:v>
                </c:pt>
                <c:pt idx="842">
                  <c:v>1.4902500000000001</c:v>
                </c:pt>
                <c:pt idx="843">
                  <c:v>1.4909999999999992</c:v>
                </c:pt>
                <c:pt idx="844">
                  <c:v>1.4917499999999992</c:v>
                </c:pt>
                <c:pt idx="845">
                  <c:v>1.4925000000000002</c:v>
                </c:pt>
                <c:pt idx="846">
                  <c:v>1.4932500000000002</c:v>
                </c:pt>
                <c:pt idx="847">
                  <c:v>1.494</c:v>
                </c:pt>
                <c:pt idx="848">
                  <c:v>1.4954999999999992</c:v>
                </c:pt>
                <c:pt idx="849">
                  <c:v>1.4962499999999999</c:v>
                </c:pt>
                <c:pt idx="850">
                  <c:v>1.496999999999999</c:v>
                </c:pt>
                <c:pt idx="851">
                  <c:v>1.4984999999999991</c:v>
                </c:pt>
                <c:pt idx="852">
                  <c:v>1.49925</c:v>
                </c:pt>
                <c:pt idx="853">
                  <c:v>1.5</c:v>
                </c:pt>
              </c:numCache>
            </c:numRef>
          </c:xVal>
          <c:yVal>
            <c:numRef>
              <c:f>Sheet1!$H$3:$H$856</c:f>
              <c:numCache>
                <c:formatCode>General</c:formatCode>
                <c:ptCount val="854"/>
                <c:pt idx="0">
                  <c:v>0</c:v>
                </c:pt>
                <c:pt idx="1">
                  <c:v>0.49586400000000042</c:v>
                </c:pt>
                <c:pt idx="2">
                  <c:v>1.5339829999999999</c:v>
                </c:pt>
                <c:pt idx="3">
                  <c:v>1.393802</c:v>
                </c:pt>
                <c:pt idx="4">
                  <c:v>3.100085</c:v>
                </c:pt>
                <c:pt idx="5">
                  <c:v>5.2082220000000037</c:v>
                </c:pt>
                <c:pt idx="6">
                  <c:v>6.8178059999999947</c:v>
                </c:pt>
                <c:pt idx="7">
                  <c:v>8.887201000000001</c:v>
                </c:pt>
                <c:pt idx="8">
                  <c:v>9.2175250000000002</c:v>
                </c:pt>
                <c:pt idx="9">
                  <c:v>11.267253999999999</c:v>
                </c:pt>
                <c:pt idx="10">
                  <c:v>11.733503000000001</c:v>
                </c:pt>
                <c:pt idx="11">
                  <c:v>13.857695000000007</c:v>
                </c:pt>
                <c:pt idx="12">
                  <c:v>14.762074</c:v>
                </c:pt>
                <c:pt idx="13">
                  <c:v>16.129104999999999</c:v>
                </c:pt>
                <c:pt idx="14">
                  <c:v>16.860026999999981</c:v>
                </c:pt>
                <c:pt idx="15">
                  <c:v>16.530663000000001</c:v>
                </c:pt>
                <c:pt idx="16">
                  <c:v>23.052928999999999</c:v>
                </c:pt>
                <c:pt idx="17">
                  <c:v>23.604918000000023</c:v>
                </c:pt>
                <c:pt idx="18">
                  <c:v>26.24532499999998</c:v>
                </c:pt>
                <c:pt idx="19">
                  <c:v>28.164486</c:v>
                </c:pt>
                <c:pt idx="20">
                  <c:v>30.213505000000001</c:v>
                </c:pt>
                <c:pt idx="21">
                  <c:v>31.572619999999979</c:v>
                </c:pt>
                <c:pt idx="22">
                  <c:v>24.019207000000005</c:v>
                </c:pt>
                <c:pt idx="23">
                  <c:v>18.204499999999989</c:v>
                </c:pt>
                <c:pt idx="24">
                  <c:v>20.395772999999977</c:v>
                </c:pt>
                <c:pt idx="25">
                  <c:v>33.710499000000006</c:v>
                </c:pt>
                <c:pt idx="26">
                  <c:v>37.312888999999998</c:v>
                </c:pt>
                <c:pt idx="27">
                  <c:v>40.411090999999999</c:v>
                </c:pt>
                <c:pt idx="28">
                  <c:v>42.631191000000001</c:v>
                </c:pt>
                <c:pt idx="29">
                  <c:v>16.597052000000001</c:v>
                </c:pt>
                <c:pt idx="30">
                  <c:v>18.138553999999999</c:v>
                </c:pt>
                <c:pt idx="31">
                  <c:v>19.567945000000005</c:v>
                </c:pt>
                <c:pt idx="32">
                  <c:v>15.851583000000007</c:v>
                </c:pt>
                <c:pt idx="33">
                  <c:v>18.234439999999989</c:v>
                </c:pt>
                <c:pt idx="34">
                  <c:v>35.877074999999998</c:v>
                </c:pt>
                <c:pt idx="35">
                  <c:v>35.505550000000028</c:v>
                </c:pt>
                <c:pt idx="36">
                  <c:v>30.179983000000014</c:v>
                </c:pt>
                <c:pt idx="37">
                  <c:v>33.177952000000012</c:v>
                </c:pt>
                <c:pt idx="38">
                  <c:v>35.631001000000005</c:v>
                </c:pt>
                <c:pt idx="39">
                  <c:v>37.403366000000005</c:v>
                </c:pt>
                <c:pt idx="40">
                  <c:v>38.565636000000012</c:v>
                </c:pt>
                <c:pt idx="41">
                  <c:v>26.315987000000014</c:v>
                </c:pt>
                <c:pt idx="42">
                  <c:v>27.010235000000005</c:v>
                </c:pt>
                <c:pt idx="43">
                  <c:v>27.302133999999981</c:v>
                </c:pt>
                <c:pt idx="44">
                  <c:v>30.540210999999989</c:v>
                </c:pt>
                <c:pt idx="45">
                  <c:v>30.298215999999989</c:v>
                </c:pt>
                <c:pt idx="46">
                  <c:v>32.242683</c:v>
                </c:pt>
                <c:pt idx="47">
                  <c:v>34.862015000000028</c:v>
                </c:pt>
                <c:pt idx="48">
                  <c:v>36.327053000000006</c:v>
                </c:pt>
                <c:pt idx="49">
                  <c:v>37.182869000000004</c:v>
                </c:pt>
                <c:pt idx="50">
                  <c:v>35.769764000000002</c:v>
                </c:pt>
                <c:pt idx="51">
                  <c:v>40.272892000000013</c:v>
                </c:pt>
                <c:pt idx="52">
                  <c:v>24.001892000000005</c:v>
                </c:pt>
                <c:pt idx="53">
                  <c:v>22.664512999999989</c:v>
                </c:pt>
                <c:pt idx="54">
                  <c:v>26.659141999999999</c:v>
                </c:pt>
                <c:pt idx="55">
                  <c:v>29.586468</c:v>
                </c:pt>
                <c:pt idx="56">
                  <c:v>32.099380000000011</c:v>
                </c:pt>
                <c:pt idx="57">
                  <c:v>35.319546000000003</c:v>
                </c:pt>
                <c:pt idx="58">
                  <c:v>38.571460999999999</c:v>
                </c:pt>
                <c:pt idx="59">
                  <c:v>34.037846000000002</c:v>
                </c:pt>
                <c:pt idx="60">
                  <c:v>38.052917000000001</c:v>
                </c:pt>
                <c:pt idx="61">
                  <c:v>43.822708000000013</c:v>
                </c:pt>
                <c:pt idx="62">
                  <c:v>46.595745000000029</c:v>
                </c:pt>
                <c:pt idx="63">
                  <c:v>30.115556999999999</c:v>
                </c:pt>
                <c:pt idx="64">
                  <c:v>33.058735000000013</c:v>
                </c:pt>
                <c:pt idx="65">
                  <c:v>37.025921000000011</c:v>
                </c:pt>
                <c:pt idx="66">
                  <c:v>39.183018000000011</c:v>
                </c:pt>
                <c:pt idx="67">
                  <c:v>43.390656</c:v>
                </c:pt>
                <c:pt idx="68">
                  <c:v>44.146603000000006</c:v>
                </c:pt>
                <c:pt idx="69">
                  <c:v>43.858154000000006</c:v>
                </c:pt>
                <c:pt idx="70">
                  <c:v>50.096069</c:v>
                </c:pt>
                <c:pt idx="71">
                  <c:v>57.27496</c:v>
                </c:pt>
                <c:pt idx="72">
                  <c:v>36.612556000000012</c:v>
                </c:pt>
                <c:pt idx="73">
                  <c:v>37.815399000000006</c:v>
                </c:pt>
                <c:pt idx="74">
                  <c:v>41.111884999999994</c:v>
                </c:pt>
                <c:pt idx="75">
                  <c:v>45.916064999999996</c:v>
                </c:pt>
                <c:pt idx="76">
                  <c:v>50.955471000000003</c:v>
                </c:pt>
                <c:pt idx="77">
                  <c:v>56.312912000000011</c:v>
                </c:pt>
                <c:pt idx="78">
                  <c:v>60.245663</c:v>
                </c:pt>
                <c:pt idx="79">
                  <c:v>62.065758000000038</c:v>
                </c:pt>
                <c:pt idx="80">
                  <c:v>64.797912999999994</c:v>
                </c:pt>
                <c:pt idx="81">
                  <c:v>57.692047000000002</c:v>
                </c:pt>
                <c:pt idx="82">
                  <c:v>64.275513000000004</c:v>
                </c:pt>
                <c:pt idx="83">
                  <c:v>68.337700000000012</c:v>
                </c:pt>
                <c:pt idx="84">
                  <c:v>58.179966</c:v>
                </c:pt>
                <c:pt idx="85">
                  <c:v>58.084060999999998</c:v>
                </c:pt>
                <c:pt idx="86">
                  <c:v>60.357917999999998</c:v>
                </c:pt>
                <c:pt idx="87">
                  <c:v>63.787407000000002</c:v>
                </c:pt>
                <c:pt idx="88">
                  <c:v>47.157513000000002</c:v>
                </c:pt>
                <c:pt idx="89">
                  <c:v>48.394161000000004</c:v>
                </c:pt>
                <c:pt idx="90">
                  <c:v>50.341118000000002</c:v>
                </c:pt>
                <c:pt idx="91">
                  <c:v>56.663906000000011</c:v>
                </c:pt>
                <c:pt idx="92">
                  <c:v>61.387881999999955</c:v>
                </c:pt>
                <c:pt idx="93">
                  <c:v>65.105498999999895</c:v>
                </c:pt>
                <c:pt idx="94">
                  <c:v>68.57952899999998</c:v>
                </c:pt>
                <c:pt idx="95">
                  <c:v>71.808898999999926</c:v>
                </c:pt>
                <c:pt idx="96">
                  <c:v>74.161049000000006</c:v>
                </c:pt>
                <c:pt idx="97">
                  <c:v>76.020813000000004</c:v>
                </c:pt>
                <c:pt idx="98">
                  <c:v>54.589573000000001</c:v>
                </c:pt>
                <c:pt idx="99">
                  <c:v>38.66478</c:v>
                </c:pt>
                <c:pt idx="100">
                  <c:v>36.802894999999999</c:v>
                </c:pt>
                <c:pt idx="101">
                  <c:v>42.703770000000013</c:v>
                </c:pt>
                <c:pt idx="102">
                  <c:v>56.333351</c:v>
                </c:pt>
                <c:pt idx="103">
                  <c:v>56.945572000000013</c:v>
                </c:pt>
                <c:pt idx="104">
                  <c:v>51.041083999999998</c:v>
                </c:pt>
                <c:pt idx="105">
                  <c:v>52.466106000000003</c:v>
                </c:pt>
                <c:pt idx="106">
                  <c:v>56.688377000000003</c:v>
                </c:pt>
                <c:pt idx="107">
                  <c:v>41.79697000000003</c:v>
                </c:pt>
                <c:pt idx="108">
                  <c:v>39.978638000000011</c:v>
                </c:pt>
                <c:pt idx="109">
                  <c:v>39.131855000000002</c:v>
                </c:pt>
                <c:pt idx="110">
                  <c:v>40.726059000000035</c:v>
                </c:pt>
                <c:pt idx="111">
                  <c:v>45.934551000000006</c:v>
                </c:pt>
                <c:pt idx="112">
                  <c:v>45.926529000000002</c:v>
                </c:pt>
                <c:pt idx="113">
                  <c:v>46.306232000000001</c:v>
                </c:pt>
                <c:pt idx="114">
                  <c:v>26.680374</c:v>
                </c:pt>
                <c:pt idx="115">
                  <c:v>28.749165000000001</c:v>
                </c:pt>
                <c:pt idx="116">
                  <c:v>31.544294000000001</c:v>
                </c:pt>
                <c:pt idx="117">
                  <c:v>33.308886999999999</c:v>
                </c:pt>
                <c:pt idx="118">
                  <c:v>41.819412</c:v>
                </c:pt>
                <c:pt idx="119">
                  <c:v>42.848770000000002</c:v>
                </c:pt>
                <c:pt idx="120">
                  <c:v>28.609987000000014</c:v>
                </c:pt>
                <c:pt idx="121">
                  <c:v>30.419266</c:v>
                </c:pt>
                <c:pt idx="122">
                  <c:v>32.780777</c:v>
                </c:pt>
                <c:pt idx="123">
                  <c:v>35.290665000000011</c:v>
                </c:pt>
                <c:pt idx="124">
                  <c:v>37.344829999999995</c:v>
                </c:pt>
                <c:pt idx="125">
                  <c:v>38.572548000000012</c:v>
                </c:pt>
                <c:pt idx="126">
                  <c:v>38.06855000000003</c:v>
                </c:pt>
                <c:pt idx="127">
                  <c:v>40.062389000000003</c:v>
                </c:pt>
                <c:pt idx="128">
                  <c:v>42.035858000000012</c:v>
                </c:pt>
                <c:pt idx="129">
                  <c:v>23.35033</c:v>
                </c:pt>
                <c:pt idx="130">
                  <c:v>25.383546999999982</c:v>
                </c:pt>
                <c:pt idx="131">
                  <c:v>27.26613399999998</c:v>
                </c:pt>
                <c:pt idx="132">
                  <c:v>29.538512999999977</c:v>
                </c:pt>
                <c:pt idx="133">
                  <c:v>32.122448000000013</c:v>
                </c:pt>
                <c:pt idx="134">
                  <c:v>43.151629999999997</c:v>
                </c:pt>
                <c:pt idx="135">
                  <c:v>26.602537000000002</c:v>
                </c:pt>
                <c:pt idx="136">
                  <c:v>29.519873000000015</c:v>
                </c:pt>
                <c:pt idx="137">
                  <c:v>32.267975000000028</c:v>
                </c:pt>
                <c:pt idx="138">
                  <c:v>33.621807000000004</c:v>
                </c:pt>
                <c:pt idx="139">
                  <c:v>35.552383000000006</c:v>
                </c:pt>
                <c:pt idx="140">
                  <c:v>37.912960000000005</c:v>
                </c:pt>
                <c:pt idx="141">
                  <c:v>39.982475000000001</c:v>
                </c:pt>
                <c:pt idx="142">
                  <c:v>38.320244000000002</c:v>
                </c:pt>
                <c:pt idx="143">
                  <c:v>21.560594999999989</c:v>
                </c:pt>
                <c:pt idx="144">
                  <c:v>24.064325</c:v>
                </c:pt>
                <c:pt idx="145">
                  <c:v>25.867989999999999</c:v>
                </c:pt>
                <c:pt idx="146">
                  <c:v>26.327991000000015</c:v>
                </c:pt>
                <c:pt idx="147">
                  <c:v>41.579922000000003</c:v>
                </c:pt>
                <c:pt idx="148">
                  <c:v>42.495510000000039</c:v>
                </c:pt>
                <c:pt idx="149">
                  <c:v>23.255307999999989</c:v>
                </c:pt>
                <c:pt idx="150">
                  <c:v>27.570059000000001</c:v>
                </c:pt>
                <c:pt idx="151">
                  <c:v>26.648147999999985</c:v>
                </c:pt>
                <c:pt idx="152">
                  <c:v>33.816524999999999</c:v>
                </c:pt>
                <c:pt idx="153">
                  <c:v>37.742870000000003</c:v>
                </c:pt>
                <c:pt idx="154">
                  <c:v>49.528923000000013</c:v>
                </c:pt>
                <c:pt idx="155">
                  <c:v>54.626396000000028</c:v>
                </c:pt>
                <c:pt idx="156">
                  <c:v>36.316502</c:v>
                </c:pt>
                <c:pt idx="157">
                  <c:v>40.767612000000028</c:v>
                </c:pt>
                <c:pt idx="158">
                  <c:v>43.338291000000005</c:v>
                </c:pt>
                <c:pt idx="159">
                  <c:v>44.49277500000003</c:v>
                </c:pt>
                <c:pt idx="160">
                  <c:v>49.161247000000003</c:v>
                </c:pt>
                <c:pt idx="161">
                  <c:v>52.108425000000011</c:v>
                </c:pt>
                <c:pt idx="162">
                  <c:v>51.231796000000003</c:v>
                </c:pt>
                <c:pt idx="163">
                  <c:v>54.135929000000012</c:v>
                </c:pt>
                <c:pt idx="164">
                  <c:v>56.029106000000013</c:v>
                </c:pt>
                <c:pt idx="165">
                  <c:v>57.024155000000029</c:v>
                </c:pt>
                <c:pt idx="166">
                  <c:v>57.839790000000001</c:v>
                </c:pt>
                <c:pt idx="167">
                  <c:v>48.341224999999994</c:v>
                </c:pt>
                <c:pt idx="168">
                  <c:v>31.617699000000005</c:v>
                </c:pt>
                <c:pt idx="169">
                  <c:v>23.558608999999986</c:v>
                </c:pt>
                <c:pt idx="170">
                  <c:v>44.211159000000002</c:v>
                </c:pt>
                <c:pt idx="171">
                  <c:v>46.416367000000001</c:v>
                </c:pt>
                <c:pt idx="172">
                  <c:v>49.923748000000003</c:v>
                </c:pt>
                <c:pt idx="173">
                  <c:v>62.052818000000002</c:v>
                </c:pt>
                <c:pt idx="174">
                  <c:v>48.438412000000028</c:v>
                </c:pt>
                <c:pt idx="175">
                  <c:v>45.824440000000003</c:v>
                </c:pt>
                <c:pt idx="176">
                  <c:v>47.244225</c:v>
                </c:pt>
                <c:pt idx="177">
                  <c:v>54.758228000000003</c:v>
                </c:pt>
                <c:pt idx="178">
                  <c:v>58.937260000000002</c:v>
                </c:pt>
                <c:pt idx="179">
                  <c:v>62.282742000000013</c:v>
                </c:pt>
                <c:pt idx="180">
                  <c:v>52.160583000000003</c:v>
                </c:pt>
                <c:pt idx="181">
                  <c:v>53.011847999999972</c:v>
                </c:pt>
                <c:pt idx="182">
                  <c:v>55.462078000000012</c:v>
                </c:pt>
                <c:pt idx="183">
                  <c:v>59.641063999999993</c:v>
                </c:pt>
                <c:pt idx="184">
                  <c:v>61.914059000000002</c:v>
                </c:pt>
                <c:pt idx="185">
                  <c:v>63.802879000000004</c:v>
                </c:pt>
                <c:pt idx="186">
                  <c:v>65.799910999999994</c:v>
                </c:pt>
                <c:pt idx="187">
                  <c:v>61.662010000000038</c:v>
                </c:pt>
                <c:pt idx="188">
                  <c:v>52.450932000000002</c:v>
                </c:pt>
                <c:pt idx="189">
                  <c:v>57.149044000000004</c:v>
                </c:pt>
                <c:pt idx="190">
                  <c:v>61.105370000000029</c:v>
                </c:pt>
                <c:pt idx="191">
                  <c:v>60.470406000000004</c:v>
                </c:pt>
                <c:pt idx="192">
                  <c:v>61.615814</c:v>
                </c:pt>
                <c:pt idx="193">
                  <c:v>63.948704000000006</c:v>
                </c:pt>
                <c:pt idx="194">
                  <c:v>63.689629000000004</c:v>
                </c:pt>
                <c:pt idx="195">
                  <c:v>52.742496000000003</c:v>
                </c:pt>
                <c:pt idx="196">
                  <c:v>46.922691</c:v>
                </c:pt>
                <c:pt idx="197">
                  <c:v>47.793007000000003</c:v>
                </c:pt>
                <c:pt idx="198">
                  <c:v>60.486080000000001</c:v>
                </c:pt>
                <c:pt idx="199">
                  <c:v>51.956294999999997</c:v>
                </c:pt>
                <c:pt idx="200">
                  <c:v>52.069416000000011</c:v>
                </c:pt>
                <c:pt idx="201">
                  <c:v>54.063446000000006</c:v>
                </c:pt>
                <c:pt idx="202">
                  <c:v>56.461571000000006</c:v>
                </c:pt>
                <c:pt idx="203">
                  <c:v>51.345874999999999</c:v>
                </c:pt>
                <c:pt idx="204">
                  <c:v>52.739639000000011</c:v>
                </c:pt>
                <c:pt idx="205">
                  <c:v>54.018093</c:v>
                </c:pt>
                <c:pt idx="206">
                  <c:v>55.358924999999999</c:v>
                </c:pt>
                <c:pt idx="207">
                  <c:v>53.023796000000011</c:v>
                </c:pt>
                <c:pt idx="208">
                  <c:v>55.354598999999993</c:v>
                </c:pt>
                <c:pt idx="209">
                  <c:v>56.643139000000012</c:v>
                </c:pt>
                <c:pt idx="210">
                  <c:v>54.424034000000006</c:v>
                </c:pt>
                <c:pt idx="211">
                  <c:v>47.816421999999996</c:v>
                </c:pt>
                <c:pt idx="212">
                  <c:v>44.652851000000005</c:v>
                </c:pt>
                <c:pt idx="213">
                  <c:v>46.427799</c:v>
                </c:pt>
                <c:pt idx="214">
                  <c:v>48.723347000000011</c:v>
                </c:pt>
                <c:pt idx="215">
                  <c:v>49.749454</c:v>
                </c:pt>
                <c:pt idx="216">
                  <c:v>48.455860000000001</c:v>
                </c:pt>
                <c:pt idx="217">
                  <c:v>46.596523000000012</c:v>
                </c:pt>
                <c:pt idx="218">
                  <c:v>48.667583</c:v>
                </c:pt>
                <c:pt idx="219">
                  <c:v>50.142384</c:v>
                </c:pt>
                <c:pt idx="220">
                  <c:v>38.870773</c:v>
                </c:pt>
                <c:pt idx="221">
                  <c:v>36.043812000000003</c:v>
                </c:pt>
                <c:pt idx="222">
                  <c:v>37.711632000000002</c:v>
                </c:pt>
                <c:pt idx="223">
                  <c:v>38.482086000000002</c:v>
                </c:pt>
                <c:pt idx="224">
                  <c:v>35.976593000000001</c:v>
                </c:pt>
                <c:pt idx="225">
                  <c:v>44.030262</c:v>
                </c:pt>
                <c:pt idx="226">
                  <c:v>45.200035000000028</c:v>
                </c:pt>
                <c:pt idx="227">
                  <c:v>26.055264000000001</c:v>
                </c:pt>
                <c:pt idx="228">
                  <c:v>27.827584999999999</c:v>
                </c:pt>
                <c:pt idx="229">
                  <c:v>30.68220299999998</c:v>
                </c:pt>
                <c:pt idx="230">
                  <c:v>34.12597300000003</c:v>
                </c:pt>
                <c:pt idx="231">
                  <c:v>27.475772999999979</c:v>
                </c:pt>
                <c:pt idx="232">
                  <c:v>30.248856</c:v>
                </c:pt>
                <c:pt idx="233">
                  <c:v>33.103142000000013</c:v>
                </c:pt>
                <c:pt idx="234">
                  <c:v>36.012993000000002</c:v>
                </c:pt>
                <c:pt idx="235">
                  <c:v>38.661137000000011</c:v>
                </c:pt>
                <c:pt idx="236">
                  <c:v>41.264519000000028</c:v>
                </c:pt>
                <c:pt idx="237">
                  <c:v>2.9056959999999981</c:v>
                </c:pt>
                <c:pt idx="238">
                  <c:v>43.617729000000004</c:v>
                </c:pt>
                <c:pt idx="239">
                  <c:v>20.488822999999982</c:v>
                </c:pt>
                <c:pt idx="240">
                  <c:v>26.228101999999989</c:v>
                </c:pt>
                <c:pt idx="241">
                  <c:v>28.453358000000001</c:v>
                </c:pt>
                <c:pt idx="242">
                  <c:v>30.297631999999989</c:v>
                </c:pt>
                <c:pt idx="243">
                  <c:v>32.712875000000011</c:v>
                </c:pt>
                <c:pt idx="244">
                  <c:v>23.783095999999986</c:v>
                </c:pt>
                <c:pt idx="245">
                  <c:v>27.330976000000014</c:v>
                </c:pt>
                <c:pt idx="246">
                  <c:v>29.934253999999999</c:v>
                </c:pt>
                <c:pt idx="247">
                  <c:v>32.348438000000002</c:v>
                </c:pt>
                <c:pt idx="248">
                  <c:v>34.418346</c:v>
                </c:pt>
                <c:pt idx="249">
                  <c:v>37.079758000000012</c:v>
                </c:pt>
                <c:pt idx="250">
                  <c:v>40.906353000000003</c:v>
                </c:pt>
                <c:pt idx="251">
                  <c:v>42.633831000000001</c:v>
                </c:pt>
                <c:pt idx="252">
                  <c:v>23.394354000000014</c:v>
                </c:pt>
                <c:pt idx="253">
                  <c:v>25.524591000000001</c:v>
                </c:pt>
                <c:pt idx="254">
                  <c:v>26.511465000000019</c:v>
                </c:pt>
                <c:pt idx="255">
                  <c:v>29.286466999999977</c:v>
                </c:pt>
                <c:pt idx="256">
                  <c:v>31.611078000000024</c:v>
                </c:pt>
                <c:pt idx="257">
                  <c:v>33.176971000000002</c:v>
                </c:pt>
                <c:pt idx="258">
                  <c:v>30.187338</c:v>
                </c:pt>
                <c:pt idx="259">
                  <c:v>34.502644000000004</c:v>
                </c:pt>
                <c:pt idx="260">
                  <c:v>39.581196000000006</c:v>
                </c:pt>
                <c:pt idx="261">
                  <c:v>43.940918000000003</c:v>
                </c:pt>
                <c:pt idx="262">
                  <c:v>45.173252000000012</c:v>
                </c:pt>
                <c:pt idx="263">
                  <c:v>36.083214000000005</c:v>
                </c:pt>
                <c:pt idx="264">
                  <c:v>40.151375000000002</c:v>
                </c:pt>
                <c:pt idx="265">
                  <c:v>43.917098999999993</c:v>
                </c:pt>
                <c:pt idx="266">
                  <c:v>33.152809000000005</c:v>
                </c:pt>
                <c:pt idx="267">
                  <c:v>37.245106000000028</c:v>
                </c:pt>
                <c:pt idx="268">
                  <c:v>41.246605000000002</c:v>
                </c:pt>
                <c:pt idx="269">
                  <c:v>43.830418000000002</c:v>
                </c:pt>
                <c:pt idx="270">
                  <c:v>47.866100000000003</c:v>
                </c:pt>
                <c:pt idx="271">
                  <c:v>50.894226000000003</c:v>
                </c:pt>
                <c:pt idx="272">
                  <c:v>52.064095000000002</c:v>
                </c:pt>
                <c:pt idx="273">
                  <c:v>38.249790000000012</c:v>
                </c:pt>
                <c:pt idx="274">
                  <c:v>35.018063000000005</c:v>
                </c:pt>
                <c:pt idx="275">
                  <c:v>38.029217000000003</c:v>
                </c:pt>
                <c:pt idx="276">
                  <c:v>58.282089000000006</c:v>
                </c:pt>
                <c:pt idx="277">
                  <c:v>41.899055000000011</c:v>
                </c:pt>
                <c:pt idx="278">
                  <c:v>47.021969000000006</c:v>
                </c:pt>
                <c:pt idx="279">
                  <c:v>56.054836000000002</c:v>
                </c:pt>
                <c:pt idx="280">
                  <c:v>59.801376000000005</c:v>
                </c:pt>
                <c:pt idx="281">
                  <c:v>64.334030000000013</c:v>
                </c:pt>
                <c:pt idx="282">
                  <c:v>66.606323000000003</c:v>
                </c:pt>
                <c:pt idx="283">
                  <c:v>62.885264999999997</c:v>
                </c:pt>
                <c:pt idx="284">
                  <c:v>53.832478000000002</c:v>
                </c:pt>
                <c:pt idx="285">
                  <c:v>60.143368000000002</c:v>
                </c:pt>
                <c:pt idx="286">
                  <c:v>62.310821999999995</c:v>
                </c:pt>
                <c:pt idx="287">
                  <c:v>64.021675000000002</c:v>
                </c:pt>
                <c:pt idx="288">
                  <c:v>66.404320000000027</c:v>
                </c:pt>
                <c:pt idx="289">
                  <c:v>57.555367000000004</c:v>
                </c:pt>
                <c:pt idx="290">
                  <c:v>54.119514000000002</c:v>
                </c:pt>
                <c:pt idx="291">
                  <c:v>52.594105000000013</c:v>
                </c:pt>
                <c:pt idx="292">
                  <c:v>53.401318000000003</c:v>
                </c:pt>
                <c:pt idx="293">
                  <c:v>54.847092000000004</c:v>
                </c:pt>
                <c:pt idx="294">
                  <c:v>55.361679000000002</c:v>
                </c:pt>
                <c:pt idx="295">
                  <c:v>53.395401</c:v>
                </c:pt>
                <c:pt idx="296">
                  <c:v>58.623726000000012</c:v>
                </c:pt>
                <c:pt idx="297">
                  <c:v>59.828690000000002</c:v>
                </c:pt>
                <c:pt idx="298">
                  <c:v>53.766678000000013</c:v>
                </c:pt>
                <c:pt idx="299">
                  <c:v>44.778492000000028</c:v>
                </c:pt>
                <c:pt idx="300">
                  <c:v>42.139359000000013</c:v>
                </c:pt>
                <c:pt idx="301">
                  <c:v>44.334606000000001</c:v>
                </c:pt>
                <c:pt idx="302">
                  <c:v>46.131649000000003</c:v>
                </c:pt>
                <c:pt idx="303">
                  <c:v>60.645729000000003</c:v>
                </c:pt>
                <c:pt idx="304">
                  <c:v>59.370327000000003</c:v>
                </c:pt>
                <c:pt idx="305">
                  <c:v>43.731018000000013</c:v>
                </c:pt>
                <c:pt idx="306">
                  <c:v>39.088585000000002</c:v>
                </c:pt>
                <c:pt idx="307">
                  <c:v>40.897976</c:v>
                </c:pt>
                <c:pt idx="308">
                  <c:v>41.336323</c:v>
                </c:pt>
                <c:pt idx="309">
                  <c:v>42.176701000000001</c:v>
                </c:pt>
                <c:pt idx="310">
                  <c:v>44.535576000000013</c:v>
                </c:pt>
                <c:pt idx="311">
                  <c:v>43.435673000000001</c:v>
                </c:pt>
                <c:pt idx="312">
                  <c:v>46.609455000000011</c:v>
                </c:pt>
                <c:pt idx="313">
                  <c:v>41.379337</c:v>
                </c:pt>
                <c:pt idx="314">
                  <c:v>47.845322000000003</c:v>
                </c:pt>
                <c:pt idx="315">
                  <c:v>57.484923999999999</c:v>
                </c:pt>
                <c:pt idx="316">
                  <c:v>36.991508000000003</c:v>
                </c:pt>
                <c:pt idx="317">
                  <c:v>33.756992000000011</c:v>
                </c:pt>
                <c:pt idx="318">
                  <c:v>35.542221000000005</c:v>
                </c:pt>
                <c:pt idx="319">
                  <c:v>37.433968</c:v>
                </c:pt>
                <c:pt idx="320">
                  <c:v>38.627815000000012</c:v>
                </c:pt>
                <c:pt idx="321">
                  <c:v>39.399844999999999</c:v>
                </c:pt>
                <c:pt idx="322">
                  <c:v>39.262276000000028</c:v>
                </c:pt>
                <c:pt idx="323">
                  <c:v>32.793293000000013</c:v>
                </c:pt>
                <c:pt idx="324">
                  <c:v>29.020094</c:v>
                </c:pt>
                <c:pt idx="325">
                  <c:v>29.272298999999986</c:v>
                </c:pt>
                <c:pt idx="326">
                  <c:v>33.183510000000012</c:v>
                </c:pt>
                <c:pt idx="327">
                  <c:v>30.327061000000015</c:v>
                </c:pt>
                <c:pt idx="328">
                  <c:v>36.524460000000005</c:v>
                </c:pt>
                <c:pt idx="329">
                  <c:v>37.540461999999998</c:v>
                </c:pt>
                <c:pt idx="330">
                  <c:v>43.840508</c:v>
                </c:pt>
                <c:pt idx="331">
                  <c:v>26.361912</c:v>
                </c:pt>
                <c:pt idx="332">
                  <c:v>25.941541999999977</c:v>
                </c:pt>
                <c:pt idx="333">
                  <c:v>28.066539999999982</c:v>
                </c:pt>
                <c:pt idx="334">
                  <c:v>29.887167000000005</c:v>
                </c:pt>
                <c:pt idx="335">
                  <c:v>32.42813900000003</c:v>
                </c:pt>
                <c:pt idx="336">
                  <c:v>34.870060000000002</c:v>
                </c:pt>
                <c:pt idx="337">
                  <c:v>36.581206999999999</c:v>
                </c:pt>
                <c:pt idx="338">
                  <c:v>37.583420000000004</c:v>
                </c:pt>
                <c:pt idx="339">
                  <c:v>37.825230000000012</c:v>
                </c:pt>
                <c:pt idx="340">
                  <c:v>29.474945000000005</c:v>
                </c:pt>
                <c:pt idx="341">
                  <c:v>32.309757000000005</c:v>
                </c:pt>
                <c:pt idx="342">
                  <c:v>34.332710000000013</c:v>
                </c:pt>
                <c:pt idx="343">
                  <c:v>33.239639000000011</c:v>
                </c:pt>
                <c:pt idx="344">
                  <c:v>34.124134000000012</c:v>
                </c:pt>
                <c:pt idx="345">
                  <c:v>33.472969000000006</c:v>
                </c:pt>
                <c:pt idx="346">
                  <c:v>18.411173000000005</c:v>
                </c:pt>
                <c:pt idx="347">
                  <c:v>16.647442000000002</c:v>
                </c:pt>
                <c:pt idx="348">
                  <c:v>44.214439000000006</c:v>
                </c:pt>
                <c:pt idx="349">
                  <c:v>27.257418000000001</c:v>
                </c:pt>
                <c:pt idx="350">
                  <c:v>29.877495000000014</c:v>
                </c:pt>
                <c:pt idx="351">
                  <c:v>30.973033999999977</c:v>
                </c:pt>
                <c:pt idx="352">
                  <c:v>33.916702000000001</c:v>
                </c:pt>
                <c:pt idx="353">
                  <c:v>37.262348000000038</c:v>
                </c:pt>
                <c:pt idx="354">
                  <c:v>39.952728</c:v>
                </c:pt>
                <c:pt idx="355">
                  <c:v>44.54513500000003</c:v>
                </c:pt>
                <c:pt idx="356">
                  <c:v>22.112209</c:v>
                </c:pt>
                <c:pt idx="357">
                  <c:v>24.830096999999999</c:v>
                </c:pt>
                <c:pt idx="358">
                  <c:v>27.475028999999989</c:v>
                </c:pt>
                <c:pt idx="359">
                  <c:v>31.74664899999998</c:v>
                </c:pt>
                <c:pt idx="360">
                  <c:v>35.629654000000002</c:v>
                </c:pt>
                <c:pt idx="361">
                  <c:v>39.209908000000013</c:v>
                </c:pt>
                <c:pt idx="362">
                  <c:v>33.194778000000028</c:v>
                </c:pt>
                <c:pt idx="363">
                  <c:v>39.062252000000029</c:v>
                </c:pt>
                <c:pt idx="364">
                  <c:v>45.015755000000013</c:v>
                </c:pt>
                <c:pt idx="365">
                  <c:v>46.415539000000003</c:v>
                </c:pt>
                <c:pt idx="366">
                  <c:v>35.606575000000028</c:v>
                </c:pt>
                <c:pt idx="367">
                  <c:v>40.188942000000011</c:v>
                </c:pt>
                <c:pt idx="368">
                  <c:v>43.849525</c:v>
                </c:pt>
                <c:pt idx="369">
                  <c:v>47.229450000000028</c:v>
                </c:pt>
                <c:pt idx="370">
                  <c:v>48.694710000000029</c:v>
                </c:pt>
                <c:pt idx="371">
                  <c:v>50.538982000000011</c:v>
                </c:pt>
                <c:pt idx="372">
                  <c:v>49.853599999999993</c:v>
                </c:pt>
                <c:pt idx="373">
                  <c:v>44.207298000000002</c:v>
                </c:pt>
                <c:pt idx="374">
                  <c:v>52.068275000000028</c:v>
                </c:pt>
                <c:pt idx="375">
                  <c:v>41.956612</c:v>
                </c:pt>
                <c:pt idx="376">
                  <c:v>42.75817500000003</c:v>
                </c:pt>
                <c:pt idx="377">
                  <c:v>46.237991000000001</c:v>
                </c:pt>
                <c:pt idx="378">
                  <c:v>51.063854000000006</c:v>
                </c:pt>
                <c:pt idx="379">
                  <c:v>54.625713000000054</c:v>
                </c:pt>
                <c:pt idx="380">
                  <c:v>57.126656000000011</c:v>
                </c:pt>
                <c:pt idx="381">
                  <c:v>43.055656000000006</c:v>
                </c:pt>
                <c:pt idx="382">
                  <c:v>49.447124000000002</c:v>
                </c:pt>
                <c:pt idx="383">
                  <c:v>52.046322000000011</c:v>
                </c:pt>
                <c:pt idx="384">
                  <c:v>58.775150000000039</c:v>
                </c:pt>
                <c:pt idx="385">
                  <c:v>52.683804000000002</c:v>
                </c:pt>
                <c:pt idx="386">
                  <c:v>46.21452</c:v>
                </c:pt>
                <c:pt idx="387">
                  <c:v>50.363003000000006</c:v>
                </c:pt>
                <c:pt idx="388">
                  <c:v>51.701824000000002</c:v>
                </c:pt>
                <c:pt idx="389">
                  <c:v>52.359141999999999</c:v>
                </c:pt>
                <c:pt idx="390">
                  <c:v>53.366817000000005</c:v>
                </c:pt>
                <c:pt idx="391">
                  <c:v>56.237587000000005</c:v>
                </c:pt>
                <c:pt idx="392">
                  <c:v>57.507809000000002</c:v>
                </c:pt>
                <c:pt idx="393">
                  <c:v>58.997612000000011</c:v>
                </c:pt>
                <c:pt idx="394">
                  <c:v>61.958958000000003</c:v>
                </c:pt>
                <c:pt idx="395">
                  <c:v>63.421066000000003</c:v>
                </c:pt>
                <c:pt idx="396">
                  <c:v>50.389487999999972</c:v>
                </c:pt>
                <c:pt idx="397">
                  <c:v>44.717224000000002</c:v>
                </c:pt>
                <c:pt idx="398">
                  <c:v>50.302925000000002</c:v>
                </c:pt>
                <c:pt idx="399">
                  <c:v>52.786789000000006</c:v>
                </c:pt>
                <c:pt idx="400">
                  <c:v>54.548706000000003</c:v>
                </c:pt>
                <c:pt idx="401">
                  <c:v>55.336781000000002</c:v>
                </c:pt>
                <c:pt idx="402">
                  <c:v>54.547924000000002</c:v>
                </c:pt>
                <c:pt idx="403">
                  <c:v>54.957709999999999</c:v>
                </c:pt>
                <c:pt idx="404">
                  <c:v>56.062355000000039</c:v>
                </c:pt>
                <c:pt idx="405">
                  <c:v>56.753452000000003</c:v>
                </c:pt>
                <c:pt idx="406">
                  <c:v>55.862900000000003</c:v>
                </c:pt>
                <c:pt idx="407">
                  <c:v>49.54291200000003</c:v>
                </c:pt>
                <c:pt idx="408">
                  <c:v>45.235237000000012</c:v>
                </c:pt>
                <c:pt idx="409">
                  <c:v>47.973610000000001</c:v>
                </c:pt>
                <c:pt idx="410">
                  <c:v>49.773243000000001</c:v>
                </c:pt>
                <c:pt idx="411">
                  <c:v>44.457660999999966</c:v>
                </c:pt>
                <c:pt idx="412">
                  <c:v>47.853251999999998</c:v>
                </c:pt>
                <c:pt idx="413">
                  <c:v>50.232697000000002</c:v>
                </c:pt>
                <c:pt idx="414">
                  <c:v>32.987732000000001</c:v>
                </c:pt>
                <c:pt idx="415">
                  <c:v>36.001269999999998</c:v>
                </c:pt>
                <c:pt idx="416">
                  <c:v>38.337459999999993</c:v>
                </c:pt>
                <c:pt idx="417">
                  <c:v>40.946467999999996</c:v>
                </c:pt>
                <c:pt idx="418">
                  <c:v>43.211098</c:v>
                </c:pt>
                <c:pt idx="419">
                  <c:v>45.155819000000001</c:v>
                </c:pt>
                <c:pt idx="420">
                  <c:v>44.921829000000002</c:v>
                </c:pt>
                <c:pt idx="421">
                  <c:v>36.745178000000038</c:v>
                </c:pt>
                <c:pt idx="422">
                  <c:v>38.391521000000004</c:v>
                </c:pt>
                <c:pt idx="423">
                  <c:v>39.388969000000003</c:v>
                </c:pt>
                <c:pt idx="424">
                  <c:v>42.074539000000001</c:v>
                </c:pt>
                <c:pt idx="425">
                  <c:v>28.595111999999986</c:v>
                </c:pt>
                <c:pt idx="426">
                  <c:v>25.855157999999999</c:v>
                </c:pt>
                <c:pt idx="427">
                  <c:v>31.49560899999998</c:v>
                </c:pt>
                <c:pt idx="428">
                  <c:v>33.852406000000002</c:v>
                </c:pt>
                <c:pt idx="429">
                  <c:v>36.396385000000002</c:v>
                </c:pt>
                <c:pt idx="430">
                  <c:v>39.065033000000028</c:v>
                </c:pt>
                <c:pt idx="431">
                  <c:v>41.417999000000002</c:v>
                </c:pt>
                <c:pt idx="432">
                  <c:v>17.166689000000002</c:v>
                </c:pt>
                <c:pt idx="433">
                  <c:v>20.097778000000005</c:v>
                </c:pt>
                <c:pt idx="434">
                  <c:v>37.19897500000004</c:v>
                </c:pt>
                <c:pt idx="435">
                  <c:v>40.214199000000001</c:v>
                </c:pt>
                <c:pt idx="436">
                  <c:v>24.386976000000001</c:v>
                </c:pt>
                <c:pt idx="437">
                  <c:v>29.42882299999998</c:v>
                </c:pt>
                <c:pt idx="438">
                  <c:v>30.562495999999989</c:v>
                </c:pt>
                <c:pt idx="439">
                  <c:v>33.001221000000001</c:v>
                </c:pt>
                <c:pt idx="440">
                  <c:v>35.364223000000003</c:v>
                </c:pt>
                <c:pt idx="441">
                  <c:v>37.669807000000006</c:v>
                </c:pt>
                <c:pt idx="442">
                  <c:v>39.501887999999994</c:v>
                </c:pt>
                <c:pt idx="443">
                  <c:v>36.792767000000012</c:v>
                </c:pt>
                <c:pt idx="444">
                  <c:v>38.388500000000001</c:v>
                </c:pt>
                <c:pt idx="445">
                  <c:v>27.297198999999999</c:v>
                </c:pt>
                <c:pt idx="446">
                  <c:v>30.216986000000013</c:v>
                </c:pt>
                <c:pt idx="447">
                  <c:v>32.785648000000002</c:v>
                </c:pt>
                <c:pt idx="448">
                  <c:v>34.758911000000012</c:v>
                </c:pt>
                <c:pt idx="449">
                  <c:v>36.132488000000002</c:v>
                </c:pt>
                <c:pt idx="450">
                  <c:v>35.347808999999998</c:v>
                </c:pt>
                <c:pt idx="451">
                  <c:v>37.826786000000006</c:v>
                </c:pt>
                <c:pt idx="452">
                  <c:v>40.130280000000006</c:v>
                </c:pt>
                <c:pt idx="453">
                  <c:v>27.004553000000001</c:v>
                </c:pt>
                <c:pt idx="454">
                  <c:v>28.298005999999987</c:v>
                </c:pt>
                <c:pt idx="455">
                  <c:v>31.262013999999979</c:v>
                </c:pt>
                <c:pt idx="456">
                  <c:v>34.203587000000006</c:v>
                </c:pt>
                <c:pt idx="457">
                  <c:v>37.792213000000046</c:v>
                </c:pt>
                <c:pt idx="458">
                  <c:v>40.577923000000006</c:v>
                </c:pt>
                <c:pt idx="459">
                  <c:v>33.806393</c:v>
                </c:pt>
                <c:pt idx="460">
                  <c:v>14.856683000000007</c:v>
                </c:pt>
                <c:pt idx="461">
                  <c:v>34.526024</c:v>
                </c:pt>
                <c:pt idx="462">
                  <c:v>37.181564000000002</c:v>
                </c:pt>
                <c:pt idx="463">
                  <c:v>24.658287000000001</c:v>
                </c:pt>
                <c:pt idx="464">
                  <c:v>23.258953000000005</c:v>
                </c:pt>
                <c:pt idx="465">
                  <c:v>27.643169</c:v>
                </c:pt>
                <c:pt idx="466">
                  <c:v>31.365811999999988</c:v>
                </c:pt>
                <c:pt idx="467">
                  <c:v>39.69597600000003</c:v>
                </c:pt>
                <c:pt idx="468">
                  <c:v>45.474926000000004</c:v>
                </c:pt>
                <c:pt idx="469">
                  <c:v>50.358822000000004</c:v>
                </c:pt>
                <c:pt idx="470">
                  <c:v>54.486938000000002</c:v>
                </c:pt>
                <c:pt idx="471">
                  <c:v>50.941406000000001</c:v>
                </c:pt>
                <c:pt idx="472">
                  <c:v>57.187710000000003</c:v>
                </c:pt>
                <c:pt idx="473">
                  <c:v>61.748180000000012</c:v>
                </c:pt>
                <c:pt idx="474">
                  <c:v>64.872672999999907</c:v>
                </c:pt>
                <c:pt idx="475">
                  <c:v>64.384094000000005</c:v>
                </c:pt>
                <c:pt idx="476">
                  <c:v>54.288139000000029</c:v>
                </c:pt>
                <c:pt idx="477">
                  <c:v>55.168228000000013</c:v>
                </c:pt>
                <c:pt idx="478">
                  <c:v>49.566292000000011</c:v>
                </c:pt>
                <c:pt idx="479">
                  <c:v>49.664711000000011</c:v>
                </c:pt>
                <c:pt idx="480">
                  <c:v>50.034279000000005</c:v>
                </c:pt>
                <c:pt idx="481">
                  <c:v>50.633675000000011</c:v>
                </c:pt>
                <c:pt idx="482">
                  <c:v>54.417419000000002</c:v>
                </c:pt>
                <c:pt idx="483">
                  <c:v>58.645985000000003</c:v>
                </c:pt>
                <c:pt idx="484">
                  <c:v>61.736729000000011</c:v>
                </c:pt>
                <c:pt idx="485">
                  <c:v>64.221603000000059</c:v>
                </c:pt>
                <c:pt idx="486">
                  <c:v>56.701241000000003</c:v>
                </c:pt>
                <c:pt idx="487">
                  <c:v>53.017856999999999</c:v>
                </c:pt>
                <c:pt idx="488">
                  <c:v>54.746975000000013</c:v>
                </c:pt>
                <c:pt idx="489">
                  <c:v>55.16066</c:v>
                </c:pt>
                <c:pt idx="490">
                  <c:v>61.386249999999997</c:v>
                </c:pt>
                <c:pt idx="491">
                  <c:v>63.930347000000005</c:v>
                </c:pt>
                <c:pt idx="492">
                  <c:v>52.706913000000029</c:v>
                </c:pt>
                <c:pt idx="493">
                  <c:v>50.494160000000001</c:v>
                </c:pt>
                <c:pt idx="494">
                  <c:v>50.920765000000003</c:v>
                </c:pt>
                <c:pt idx="495">
                  <c:v>60.066368000000011</c:v>
                </c:pt>
                <c:pt idx="496">
                  <c:v>62.441874999999996</c:v>
                </c:pt>
                <c:pt idx="497">
                  <c:v>65.944901000000058</c:v>
                </c:pt>
                <c:pt idx="498">
                  <c:v>67.995987</c:v>
                </c:pt>
                <c:pt idx="499">
                  <c:v>57.239372000000039</c:v>
                </c:pt>
                <c:pt idx="500">
                  <c:v>55.883774000000003</c:v>
                </c:pt>
                <c:pt idx="501">
                  <c:v>53.614944000000001</c:v>
                </c:pt>
                <c:pt idx="502">
                  <c:v>53.537964000000002</c:v>
                </c:pt>
                <c:pt idx="503">
                  <c:v>54.910831000000002</c:v>
                </c:pt>
                <c:pt idx="504">
                  <c:v>56.13711500000003</c:v>
                </c:pt>
                <c:pt idx="505">
                  <c:v>57.661705000000012</c:v>
                </c:pt>
                <c:pt idx="506">
                  <c:v>57.821194000000006</c:v>
                </c:pt>
                <c:pt idx="507">
                  <c:v>64.346053999999995</c:v>
                </c:pt>
                <c:pt idx="508">
                  <c:v>56.410744000000001</c:v>
                </c:pt>
                <c:pt idx="509">
                  <c:v>54.555247999999999</c:v>
                </c:pt>
                <c:pt idx="510">
                  <c:v>57.108795000000029</c:v>
                </c:pt>
                <c:pt idx="511">
                  <c:v>59.469120000000011</c:v>
                </c:pt>
                <c:pt idx="512">
                  <c:v>60.405796000000002</c:v>
                </c:pt>
                <c:pt idx="513">
                  <c:v>63.827656000000005</c:v>
                </c:pt>
                <c:pt idx="514">
                  <c:v>66.14021300000006</c:v>
                </c:pt>
                <c:pt idx="515">
                  <c:v>53.033375000000028</c:v>
                </c:pt>
                <c:pt idx="516">
                  <c:v>47.599182000000013</c:v>
                </c:pt>
                <c:pt idx="517">
                  <c:v>48.870486999999997</c:v>
                </c:pt>
                <c:pt idx="518">
                  <c:v>49.488602</c:v>
                </c:pt>
                <c:pt idx="519">
                  <c:v>51.440525000000001</c:v>
                </c:pt>
                <c:pt idx="520">
                  <c:v>51.170570000000012</c:v>
                </c:pt>
                <c:pt idx="521">
                  <c:v>55.951892999999998</c:v>
                </c:pt>
                <c:pt idx="522">
                  <c:v>47.587639000000003</c:v>
                </c:pt>
                <c:pt idx="523">
                  <c:v>47.785076000000011</c:v>
                </c:pt>
                <c:pt idx="524">
                  <c:v>50.188557000000003</c:v>
                </c:pt>
                <c:pt idx="525">
                  <c:v>52.094166000000001</c:v>
                </c:pt>
                <c:pt idx="526">
                  <c:v>53.650978000000002</c:v>
                </c:pt>
                <c:pt idx="527">
                  <c:v>43.747177000000001</c:v>
                </c:pt>
                <c:pt idx="528">
                  <c:v>43.512798000000011</c:v>
                </c:pt>
                <c:pt idx="529">
                  <c:v>45.854587999999971</c:v>
                </c:pt>
                <c:pt idx="530">
                  <c:v>47.435455000000012</c:v>
                </c:pt>
                <c:pt idx="531">
                  <c:v>54.144664999999996</c:v>
                </c:pt>
                <c:pt idx="532">
                  <c:v>35.289341</c:v>
                </c:pt>
                <c:pt idx="533">
                  <c:v>37.996876</c:v>
                </c:pt>
                <c:pt idx="534">
                  <c:v>40.786831000000006</c:v>
                </c:pt>
                <c:pt idx="535">
                  <c:v>44.712448000000002</c:v>
                </c:pt>
                <c:pt idx="536">
                  <c:v>47.625149000000029</c:v>
                </c:pt>
                <c:pt idx="537">
                  <c:v>49.301720000000003</c:v>
                </c:pt>
                <c:pt idx="538">
                  <c:v>13.179244000000002</c:v>
                </c:pt>
                <c:pt idx="539">
                  <c:v>43.261047000000005</c:v>
                </c:pt>
                <c:pt idx="540">
                  <c:v>46.251620999999993</c:v>
                </c:pt>
                <c:pt idx="541">
                  <c:v>26.274992000000001</c:v>
                </c:pt>
                <c:pt idx="542">
                  <c:v>28.472892999999985</c:v>
                </c:pt>
                <c:pt idx="543">
                  <c:v>30.480267999999981</c:v>
                </c:pt>
                <c:pt idx="544">
                  <c:v>33.369553000000003</c:v>
                </c:pt>
                <c:pt idx="545">
                  <c:v>37.060585000000003</c:v>
                </c:pt>
                <c:pt idx="546">
                  <c:v>42.925873000000003</c:v>
                </c:pt>
                <c:pt idx="547">
                  <c:v>21.583834</c:v>
                </c:pt>
                <c:pt idx="548">
                  <c:v>25.073518999999987</c:v>
                </c:pt>
                <c:pt idx="549">
                  <c:v>27.177413999999999</c:v>
                </c:pt>
                <c:pt idx="550">
                  <c:v>29.365364</c:v>
                </c:pt>
                <c:pt idx="551">
                  <c:v>32.476997000000004</c:v>
                </c:pt>
                <c:pt idx="552">
                  <c:v>35.675964</c:v>
                </c:pt>
                <c:pt idx="553">
                  <c:v>25.793758</c:v>
                </c:pt>
                <c:pt idx="554">
                  <c:v>26.976745999999981</c:v>
                </c:pt>
                <c:pt idx="555">
                  <c:v>29.666240999999989</c:v>
                </c:pt>
                <c:pt idx="556">
                  <c:v>32.191334000000012</c:v>
                </c:pt>
                <c:pt idx="557">
                  <c:v>35.296089000000002</c:v>
                </c:pt>
                <c:pt idx="558">
                  <c:v>38.549969000000004</c:v>
                </c:pt>
                <c:pt idx="559">
                  <c:v>37.423637000000006</c:v>
                </c:pt>
                <c:pt idx="560">
                  <c:v>40.330566000000005</c:v>
                </c:pt>
                <c:pt idx="561">
                  <c:v>26.934984000000014</c:v>
                </c:pt>
                <c:pt idx="562">
                  <c:v>29.443627999999979</c:v>
                </c:pt>
                <c:pt idx="563">
                  <c:v>30.131145000000014</c:v>
                </c:pt>
                <c:pt idx="564">
                  <c:v>32.830193000000001</c:v>
                </c:pt>
                <c:pt idx="565">
                  <c:v>35.304039000000003</c:v>
                </c:pt>
                <c:pt idx="566">
                  <c:v>37.440758000000002</c:v>
                </c:pt>
                <c:pt idx="567">
                  <c:v>39.010231000000005</c:v>
                </c:pt>
                <c:pt idx="568">
                  <c:v>35.938622000000002</c:v>
                </c:pt>
                <c:pt idx="569">
                  <c:v>30.567231999999986</c:v>
                </c:pt>
                <c:pt idx="570">
                  <c:v>33.656460000000003</c:v>
                </c:pt>
                <c:pt idx="571">
                  <c:v>36.117752000000003</c:v>
                </c:pt>
                <c:pt idx="572">
                  <c:v>35.117961999999999</c:v>
                </c:pt>
                <c:pt idx="573">
                  <c:v>30.659189000000001</c:v>
                </c:pt>
                <c:pt idx="574">
                  <c:v>33.685432000000013</c:v>
                </c:pt>
                <c:pt idx="575">
                  <c:v>34.237259000000002</c:v>
                </c:pt>
                <c:pt idx="576">
                  <c:v>35.762234000000035</c:v>
                </c:pt>
                <c:pt idx="577">
                  <c:v>27.547042999999981</c:v>
                </c:pt>
                <c:pt idx="578">
                  <c:v>26.682158999999999</c:v>
                </c:pt>
                <c:pt idx="579">
                  <c:v>29.758167</c:v>
                </c:pt>
                <c:pt idx="580">
                  <c:v>32.488841999999998</c:v>
                </c:pt>
                <c:pt idx="581">
                  <c:v>32.360004000000004</c:v>
                </c:pt>
                <c:pt idx="582">
                  <c:v>39.459327999999999</c:v>
                </c:pt>
                <c:pt idx="583">
                  <c:v>40.357140000000001</c:v>
                </c:pt>
                <c:pt idx="584">
                  <c:v>40.905457000000006</c:v>
                </c:pt>
                <c:pt idx="585">
                  <c:v>45.590126000000012</c:v>
                </c:pt>
                <c:pt idx="586">
                  <c:v>47.453189999999999</c:v>
                </c:pt>
                <c:pt idx="587">
                  <c:v>50.332470000000001</c:v>
                </c:pt>
                <c:pt idx="588">
                  <c:v>44.487281999999972</c:v>
                </c:pt>
                <c:pt idx="589">
                  <c:v>46.935097000000006</c:v>
                </c:pt>
                <c:pt idx="590">
                  <c:v>49.257744000000002</c:v>
                </c:pt>
                <c:pt idx="591">
                  <c:v>52.039585000000002</c:v>
                </c:pt>
                <c:pt idx="592">
                  <c:v>55.103535000000029</c:v>
                </c:pt>
                <c:pt idx="593">
                  <c:v>56.200802000000003</c:v>
                </c:pt>
                <c:pt idx="594">
                  <c:v>57.099613000000012</c:v>
                </c:pt>
                <c:pt idx="595">
                  <c:v>59.07517200000003</c:v>
                </c:pt>
                <c:pt idx="596">
                  <c:v>44.347011999999999</c:v>
                </c:pt>
                <c:pt idx="597">
                  <c:v>48.424168000000002</c:v>
                </c:pt>
                <c:pt idx="598">
                  <c:v>54.321125000000002</c:v>
                </c:pt>
                <c:pt idx="599">
                  <c:v>56.090897000000005</c:v>
                </c:pt>
                <c:pt idx="600">
                  <c:v>57.330668999999993</c:v>
                </c:pt>
                <c:pt idx="601">
                  <c:v>40.960243000000006</c:v>
                </c:pt>
                <c:pt idx="602">
                  <c:v>48.417633000000002</c:v>
                </c:pt>
                <c:pt idx="603">
                  <c:v>46.270088000000001</c:v>
                </c:pt>
                <c:pt idx="604">
                  <c:v>51.740307000000001</c:v>
                </c:pt>
                <c:pt idx="605">
                  <c:v>49.511462999999999</c:v>
                </c:pt>
                <c:pt idx="606">
                  <c:v>54.245796000000013</c:v>
                </c:pt>
                <c:pt idx="607">
                  <c:v>55.599766000000002</c:v>
                </c:pt>
                <c:pt idx="608">
                  <c:v>56.086823000000003</c:v>
                </c:pt>
                <c:pt idx="609">
                  <c:v>58.682964000000005</c:v>
                </c:pt>
                <c:pt idx="610">
                  <c:v>63.095306000000029</c:v>
                </c:pt>
                <c:pt idx="611">
                  <c:v>65.523147999999978</c:v>
                </c:pt>
                <c:pt idx="612">
                  <c:v>67.877456999999978</c:v>
                </c:pt>
                <c:pt idx="613">
                  <c:v>69.256766999999982</c:v>
                </c:pt>
                <c:pt idx="614">
                  <c:v>56.643215000000012</c:v>
                </c:pt>
                <c:pt idx="615">
                  <c:v>53.001392000000003</c:v>
                </c:pt>
                <c:pt idx="616">
                  <c:v>54.009041000000003</c:v>
                </c:pt>
                <c:pt idx="617">
                  <c:v>56.946117000000001</c:v>
                </c:pt>
                <c:pt idx="618">
                  <c:v>60.056289999999997</c:v>
                </c:pt>
                <c:pt idx="619">
                  <c:v>61.916138000000011</c:v>
                </c:pt>
                <c:pt idx="620">
                  <c:v>62.448723000000001</c:v>
                </c:pt>
                <c:pt idx="621">
                  <c:v>60.524590000000003</c:v>
                </c:pt>
                <c:pt idx="622">
                  <c:v>54.764294</c:v>
                </c:pt>
                <c:pt idx="623">
                  <c:v>53.601902000000003</c:v>
                </c:pt>
                <c:pt idx="624">
                  <c:v>57.087231000000003</c:v>
                </c:pt>
                <c:pt idx="625">
                  <c:v>59.050288999999999</c:v>
                </c:pt>
                <c:pt idx="626">
                  <c:v>61.275028000000013</c:v>
                </c:pt>
                <c:pt idx="627">
                  <c:v>63.332027000000004</c:v>
                </c:pt>
                <c:pt idx="628">
                  <c:v>65.152023</c:v>
                </c:pt>
                <c:pt idx="629">
                  <c:v>54.049042</c:v>
                </c:pt>
                <c:pt idx="630">
                  <c:v>51.245087000000005</c:v>
                </c:pt>
                <c:pt idx="631">
                  <c:v>53.122581000000011</c:v>
                </c:pt>
                <c:pt idx="632">
                  <c:v>63.351981999999971</c:v>
                </c:pt>
                <c:pt idx="633">
                  <c:v>56.656654000000003</c:v>
                </c:pt>
                <c:pt idx="634">
                  <c:v>50.984913000000006</c:v>
                </c:pt>
                <c:pt idx="635">
                  <c:v>54.651629999999997</c:v>
                </c:pt>
                <c:pt idx="636">
                  <c:v>54.348576000000001</c:v>
                </c:pt>
                <c:pt idx="637">
                  <c:v>55.483088999999993</c:v>
                </c:pt>
                <c:pt idx="638">
                  <c:v>57.118263000000006</c:v>
                </c:pt>
                <c:pt idx="639">
                  <c:v>58.699814000000003</c:v>
                </c:pt>
                <c:pt idx="640">
                  <c:v>60.072849000000005</c:v>
                </c:pt>
                <c:pt idx="641">
                  <c:v>51.496143000000011</c:v>
                </c:pt>
                <c:pt idx="642">
                  <c:v>49.118340000000003</c:v>
                </c:pt>
                <c:pt idx="643">
                  <c:v>52.008942000000012</c:v>
                </c:pt>
                <c:pt idx="644">
                  <c:v>54.120544000000002</c:v>
                </c:pt>
                <c:pt idx="645">
                  <c:v>55.683796000000001</c:v>
                </c:pt>
                <c:pt idx="646">
                  <c:v>56.815273000000005</c:v>
                </c:pt>
                <c:pt idx="647">
                  <c:v>56.079441000000003</c:v>
                </c:pt>
                <c:pt idx="648">
                  <c:v>44.415192000000012</c:v>
                </c:pt>
                <c:pt idx="649">
                  <c:v>45.576405000000001</c:v>
                </c:pt>
                <c:pt idx="650">
                  <c:v>46.585556000000011</c:v>
                </c:pt>
                <c:pt idx="651">
                  <c:v>55.110626000000003</c:v>
                </c:pt>
                <c:pt idx="652">
                  <c:v>39.560066000000006</c:v>
                </c:pt>
                <c:pt idx="653">
                  <c:v>37.258049</c:v>
                </c:pt>
                <c:pt idx="654">
                  <c:v>39.836582</c:v>
                </c:pt>
                <c:pt idx="655">
                  <c:v>42.093723000000011</c:v>
                </c:pt>
                <c:pt idx="656">
                  <c:v>44.694920000000003</c:v>
                </c:pt>
                <c:pt idx="657">
                  <c:v>46.955147000000004</c:v>
                </c:pt>
                <c:pt idx="658">
                  <c:v>48.587166000000003</c:v>
                </c:pt>
                <c:pt idx="659">
                  <c:v>21.837318000000014</c:v>
                </c:pt>
                <c:pt idx="660">
                  <c:v>22.151026000000005</c:v>
                </c:pt>
                <c:pt idx="661">
                  <c:v>16.851016999999999</c:v>
                </c:pt>
                <c:pt idx="662">
                  <c:v>27.730428999999987</c:v>
                </c:pt>
                <c:pt idx="663">
                  <c:v>30.714907000000014</c:v>
                </c:pt>
                <c:pt idx="664">
                  <c:v>33.447994000000001</c:v>
                </c:pt>
                <c:pt idx="665">
                  <c:v>35.958778000000002</c:v>
                </c:pt>
                <c:pt idx="666">
                  <c:v>37.933239</c:v>
                </c:pt>
                <c:pt idx="667">
                  <c:v>39.264118000000039</c:v>
                </c:pt>
                <c:pt idx="668">
                  <c:v>9.3762120000000007</c:v>
                </c:pt>
                <c:pt idx="669">
                  <c:v>42.72335800000004</c:v>
                </c:pt>
                <c:pt idx="670">
                  <c:v>45.543346</c:v>
                </c:pt>
                <c:pt idx="671">
                  <c:v>20.489505999999981</c:v>
                </c:pt>
                <c:pt idx="672">
                  <c:v>26.215910000000001</c:v>
                </c:pt>
                <c:pt idx="673">
                  <c:v>29.001345000000001</c:v>
                </c:pt>
                <c:pt idx="674">
                  <c:v>31.737988000000023</c:v>
                </c:pt>
                <c:pt idx="675">
                  <c:v>34.641807999999997</c:v>
                </c:pt>
                <c:pt idx="676">
                  <c:v>45.149479000000007</c:v>
                </c:pt>
                <c:pt idx="677">
                  <c:v>27.879501000000001</c:v>
                </c:pt>
                <c:pt idx="678">
                  <c:v>30.409991999999999</c:v>
                </c:pt>
                <c:pt idx="679">
                  <c:v>33.233521000000003</c:v>
                </c:pt>
                <c:pt idx="680">
                  <c:v>36.062630000000013</c:v>
                </c:pt>
                <c:pt idx="681">
                  <c:v>38.785454000000001</c:v>
                </c:pt>
                <c:pt idx="682">
                  <c:v>40.896873000000006</c:v>
                </c:pt>
                <c:pt idx="683">
                  <c:v>35.464130000000011</c:v>
                </c:pt>
                <c:pt idx="684">
                  <c:v>37.817405999999998</c:v>
                </c:pt>
                <c:pt idx="685">
                  <c:v>41.066956000000012</c:v>
                </c:pt>
                <c:pt idx="686">
                  <c:v>17.167753000000001</c:v>
                </c:pt>
                <c:pt idx="687">
                  <c:v>24.750876999999999</c:v>
                </c:pt>
                <c:pt idx="688">
                  <c:v>26.584959000000001</c:v>
                </c:pt>
                <c:pt idx="689">
                  <c:v>28.637844000000019</c:v>
                </c:pt>
                <c:pt idx="690">
                  <c:v>29.659369999999999</c:v>
                </c:pt>
                <c:pt idx="691">
                  <c:v>32.245049000000002</c:v>
                </c:pt>
                <c:pt idx="692">
                  <c:v>34.712830000000011</c:v>
                </c:pt>
                <c:pt idx="693">
                  <c:v>37.013241000000001</c:v>
                </c:pt>
                <c:pt idx="694">
                  <c:v>41.923100000000012</c:v>
                </c:pt>
                <c:pt idx="695">
                  <c:v>23.016188000000014</c:v>
                </c:pt>
                <c:pt idx="696">
                  <c:v>25.437653999999988</c:v>
                </c:pt>
                <c:pt idx="697">
                  <c:v>27.553061000000014</c:v>
                </c:pt>
                <c:pt idx="698">
                  <c:v>30.162181999999987</c:v>
                </c:pt>
                <c:pt idx="699">
                  <c:v>35.349566999999993</c:v>
                </c:pt>
                <c:pt idx="700">
                  <c:v>39.131874000000003</c:v>
                </c:pt>
                <c:pt idx="701">
                  <c:v>23.016033</c:v>
                </c:pt>
                <c:pt idx="702">
                  <c:v>30.301190999999999</c:v>
                </c:pt>
                <c:pt idx="703">
                  <c:v>37.221157000000012</c:v>
                </c:pt>
                <c:pt idx="704">
                  <c:v>42.596054000000002</c:v>
                </c:pt>
                <c:pt idx="705">
                  <c:v>45.004536000000002</c:v>
                </c:pt>
                <c:pt idx="706">
                  <c:v>48.590637000000001</c:v>
                </c:pt>
                <c:pt idx="707">
                  <c:v>49.626869000000006</c:v>
                </c:pt>
                <c:pt idx="708">
                  <c:v>50.451301999999998</c:v>
                </c:pt>
                <c:pt idx="709">
                  <c:v>51.081901999999999</c:v>
                </c:pt>
                <c:pt idx="710">
                  <c:v>51.550761999999999</c:v>
                </c:pt>
                <c:pt idx="711">
                  <c:v>56.56953800000003</c:v>
                </c:pt>
                <c:pt idx="712">
                  <c:v>57.74501800000003</c:v>
                </c:pt>
                <c:pt idx="713">
                  <c:v>44.981288999999997</c:v>
                </c:pt>
                <c:pt idx="714">
                  <c:v>47.488067999999998</c:v>
                </c:pt>
                <c:pt idx="715">
                  <c:v>51.302471000000004</c:v>
                </c:pt>
                <c:pt idx="716">
                  <c:v>53.777180000000001</c:v>
                </c:pt>
                <c:pt idx="717">
                  <c:v>55.383246999999997</c:v>
                </c:pt>
                <c:pt idx="718">
                  <c:v>57.039749</c:v>
                </c:pt>
                <c:pt idx="719">
                  <c:v>58.463650000000001</c:v>
                </c:pt>
                <c:pt idx="720">
                  <c:v>60.164116000000028</c:v>
                </c:pt>
                <c:pt idx="721">
                  <c:v>61.140919000000011</c:v>
                </c:pt>
                <c:pt idx="722">
                  <c:v>59.530869000000003</c:v>
                </c:pt>
                <c:pt idx="723">
                  <c:v>61.970604000000002</c:v>
                </c:pt>
                <c:pt idx="724">
                  <c:v>56.172504000000011</c:v>
                </c:pt>
                <c:pt idx="725">
                  <c:v>53.432640000000006</c:v>
                </c:pt>
                <c:pt idx="726">
                  <c:v>52.523800000000001</c:v>
                </c:pt>
                <c:pt idx="727">
                  <c:v>54.451030999999993</c:v>
                </c:pt>
                <c:pt idx="728">
                  <c:v>58.405266000000005</c:v>
                </c:pt>
                <c:pt idx="729">
                  <c:v>60.641575000000003</c:v>
                </c:pt>
                <c:pt idx="730">
                  <c:v>64.555785999999941</c:v>
                </c:pt>
                <c:pt idx="731">
                  <c:v>54.110523000000001</c:v>
                </c:pt>
                <c:pt idx="732">
                  <c:v>56.734043</c:v>
                </c:pt>
                <c:pt idx="733">
                  <c:v>60.557254999999998</c:v>
                </c:pt>
                <c:pt idx="734">
                  <c:v>63.061962000000001</c:v>
                </c:pt>
                <c:pt idx="735">
                  <c:v>65.215232999999998</c:v>
                </c:pt>
                <c:pt idx="736">
                  <c:v>55.083569000000004</c:v>
                </c:pt>
                <c:pt idx="737">
                  <c:v>52.037193000000002</c:v>
                </c:pt>
                <c:pt idx="738">
                  <c:v>50.809177000000005</c:v>
                </c:pt>
                <c:pt idx="739">
                  <c:v>53.649860000000004</c:v>
                </c:pt>
                <c:pt idx="740">
                  <c:v>54.755531000000012</c:v>
                </c:pt>
                <c:pt idx="741">
                  <c:v>51.965191000000011</c:v>
                </c:pt>
                <c:pt idx="742">
                  <c:v>55.075642000000002</c:v>
                </c:pt>
                <c:pt idx="743">
                  <c:v>59.381850999999997</c:v>
                </c:pt>
                <c:pt idx="744">
                  <c:v>62.802170000000011</c:v>
                </c:pt>
                <c:pt idx="745">
                  <c:v>64.991248999999996</c:v>
                </c:pt>
                <c:pt idx="746">
                  <c:v>63.258190000000013</c:v>
                </c:pt>
                <c:pt idx="747">
                  <c:v>44.511120000000005</c:v>
                </c:pt>
                <c:pt idx="748">
                  <c:v>44.535431000000003</c:v>
                </c:pt>
                <c:pt idx="749">
                  <c:v>46.003853000000007</c:v>
                </c:pt>
                <c:pt idx="750">
                  <c:v>46.569805000000002</c:v>
                </c:pt>
                <c:pt idx="751">
                  <c:v>49.272762000000029</c:v>
                </c:pt>
                <c:pt idx="752">
                  <c:v>49.74255000000003</c:v>
                </c:pt>
                <c:pt idx="753">
                  <c:v>43.594131000000012</c:v>
                </c:pt>
                <c:pt idx="754">
                  <c:v>46.671192000000012</c:v>
                </c:pt>
                <c:pt idx="755">
                  <c:v>51.277054</c:v>
                </c:pt>
                <c:pt idx="756">
                  <c:v>51.868229000000007</c:v>
                </c:pt>
                <c:pt idx="757">
                  <c:v>52.929146000000003</c:v>
                </c:pt>
                <c:pt idx="758">
                  <c:v>52.166729000000011</c:v>
                </c:pt>
                <c:pt idx="759">
                  <c:v>47.217987000000001</c:v>
                </c:pt>
                <c:pt idx="760">
                  <c:v>49.444256000000003</c:v>
                </c:pt>
                <c:pt idx="761">
                  <c:v>56.812679000000003</c:v>
                </c:pt>
                <c:pt idx="762">
                  <c:v>30.464915999999999</c:v>
                </c:pt>
                <c:pt idx="763">
                  <c:v>30.123560000000001</c:v>
                </c:pt>
                <c:pt idx="764">
                  <c:v>32.155193000000011</c:v>
                </c:pt>
                <c:pt idx="765">
                  <c:v>28.910520999999989</c:v>
                </c:pt>
                <c:pt idx="766">
                  <c:v>30.405925999999987</c:v>
                </c:pt>
                <c:pt idx="767">
                  <c:v>36.946472</c:v>
                </c:pt>
                <c:pt idx="768">
                  <c:v>32.927287999999997</c:v>
                </c:pt>
                <c:pt idx="769">
                  <c:v>50.22810000000004</c:v>
                </c:pt>
                <c:pt idx="770">
                  <c:v>50.897269999999999</c:v>
                </c:pt>
                <c:pt idx="771">
                  <c:v>30.410218999999987</c:v>
                </c:pt>
                <c:pt idx="772">
                  <c:v>29.755037000000002</c:v>
                </c:pt>
                <c:pt idx="773">
                  <c:v>34.878914000000002</c:v>
                </c:pt>
                <c:pt idx="774">
                  <c:v>31.438953000000001</c:v>
                </c:pt>
                <c:pt idx="775">
                  <c:v>38.263901000000011</c:v>
                </c:pt>
                <c:pt idx="776">
                  <c:v>40.105080000000001</c:v>
                </c:pt>
                <c:pt idx="777">
                  <c:v>41.575504000000002</c:v>
                </c:pt>
                <c:pt idx="778">
                  <c:v>38.10571300000003</c:v>
                </c:pt>
                <c:pt idx="779">
                  <c:v>40.944076999999993</c:v>
                </c:pt>
                <c:pt idx="780">
                  <c:v>42.867896999999999</c:v>
                </c:pt>
                <c:pt idx="781">
                  <c:v>25.964139999999979</c:v>
                </c:pt>
                <c:pt idx="782">
                  <c:v>25.436941000000001</c:v>
                </c:pt>
                <c:pt idx="783">
                  <c:v>28.800262</c:v>
                </c:pt>
                <c:pt idx="784">
                  <c:v>31.353119</c:v>
                </c:pt>
                <c:pt idx="785">
                  <c:v>33.877594000000002</c:v>
                </c:pt>
                <c:pt idx="786">
                  <c:v>45.845469999999999</c:v>
                </c:pt>
                <c:pt idx="787">
                  <c:v>25.374687000000005</c:v>
                </c:pt>
                <c:pt idx="788">
                  <c:v>27.860610999999981</c:v>
                </c:pt>
                <c:pt idx="789">
                  <c:v>30.412469999999981</c:v>
                </c:pt>
                <c:pt idx="790">
                  <c:v>33.249645000000001</c:v>
                </c:pt>
                <c:pt idx="791">
                  <c:v>35.589676000000004</c:v>
                </c:pt>
                <c:pt idx="792">
                  <c:v>37.821331000000001</c:v>
                </c:pt>
                <c:pt idx="793">
                  <c:v>42.666752000000038</c:v>
                </c:pt>
                <c:pt idx="794">
                  <c:v>31.239625999999987</c:v>
                </c:pt>
                <c:pt idx="795">
                  <c:v>28.42565699999998</c:v>
                </c:pt>
                <c:pt idx="796">
                  <c:v>25.918555999999999</c:v>
                </c:pt>
                <c:pt idx="797">
                  <c:v>27.978857000000001</c:v>
                </c:pt>
                <c:pt idx="798">
                  <c:v>31.056021000000001</c:v>
                </c:pt>
                <c:pt idx="799">
                  <c:v>33.607189000000005</c:v>
                </c:pt>
                <c:pt idx="800">
                  <c:v>36.002193000000013</c:v>
                </c:pt>
                <c:pt idx="801">
                  <c:v>38.102757000000011</c:v>
                </c:pt>
                <c:pt idx="802">
                  <c:v>27.506302000000002</c:v>
                </c:pt>
                <c:pt idx="803">
                  <c:v>30.233812</c:v>
                </c:pt>
                <c:pt idx="804">
                  <c:v>31.510962000000013</c:v>
                </c:pt>
                <c:pt idx="805">
                  <c:v>34.320480000000003</c:v>
                </c:pt>
                <c:pt idx="806">
                  <c:v>36.595036000000029</c:v>
                </c:pt>
                <c:pt idx="807">
                  <c:v>37.720215000000039</c:v>
                </c:pt>
                <c:pt idx="808">
                  <c:v>18.767975000000014</c:v>
                </c:pt>
                <c:pt idx="809">
                  <c:v>36.232826000000003</c:v>
                </c:pt>
                <c:pt idx="810">
                  <c:v>25.642958000000014</c:v>
                </c:pt>
                <c:pt idx="811">
                  <c:v>29.159604999999999</c:v>
                </c:pt>
                <c:pt idx="812">
                  <c:v>34.187096000000004</c:v>
                </c:pt>
                <c:pt idx="813">
                  <c:v>38.389915000000002</c:v>
                </c:pt>
                <c:pt idx="814">
                  <c:v>41.921814000000005</c:v>
                </c:pt>
                <c:pt idx="815">
                  <c:v>48.599979000000012</c:v>
                </c:pt>
                <c:pt idx="816">
                  <c:v>51.562531000000028</c:v>
                </c:pt>
                <c:pt idx="817">
                  <c:v>54.085522000000012</c:v>
                </c:pt>
                <c:pt idx="818">
                  <c:v>42.043015000000011</c:v>
                </c:pt>
                <c:pt idx="819">
                  <c:v>34.900780000000005</c:v>
                </c:pt>
                <c:pt idx="820">
                  <c:v>51.383656000000002</c:v>
                </c:pt>
                <c:pt idx="821">
                  <c:v>55.497337000000002</c:v>
                </c:pt>
                <c:pt idx="822">
                  <c:v>37.515864999999998</c:v>
                </c:pt>
                <c:pt idx="823">
                  <c:v>42.074051000000004</c:v>
                </c:pt>
                <c:pt idx="824">
                  <c:v>44.479332000000028</c:v>
                </c:pt>
                <c:pt idx="825">
                  <c:v>49.646080000000005</c:v>
                </c:pt>
                <c:pt idx="826">
                  <c:v>52.043514000000002</c:v>
                </c:pt>
                <c:pt idx="827">
                  <c:v>35.288017000000011</c:v>
                </c:pt>
                <c:pt idx="828">
                  <c:v>37.420143000000003</c:v>
                </c:pt>
                <c:pt idx="829">
                  <c:v>38.21452</c:v>
                </c:pt>
                <c:pt idx="830">
                  <c:v>43.300240000000002</c:v>
                </c:pt>
                <c:pt idx="831">
                  <c:v>47.262321000000028</c:v>
                </c:pt>
                <c:pt idx="832">
                  <c:v>50.183235000000003</c:v>
                </c:pt>
                <c:pt idx="833">
                  <c:v>49.767895000000003</c:v>
                </c:pt>
                <c:pt idx="834">
                  <c:v>66.797882000000001</c:v>
                </c:pt>
                <c:pt idx="835">
                  <c:v>54.708279000000012</c:v>
                </c:pt>
                <c:pt idx="836">
                  <c:v>50.668190000000038</c:v>
                </c:pt>
                <c:pt idx="837">
                  <c:v>51.901257000000001</c:v>
                </c:pt>
                <c:pt idx="838">
                  <c:v>52.527077000000006</c:v>
                </c:pt>
                <c:pt idx="839">
                  <c:v>52.804694999999995</c:v>
                </c:pt>
                <c:pt idx="840">
                  <c:v>53.937336000000002</c:v>
                </c:pt>
                <c:pt idx="841">
                  <c:v>56.679016000000011</c:v>
                </c:pt>
                <c:pt idx="842">
                  <c:v>57.756615000000011</c:v>
                </c:pt>
                <c:pt idx="843">
                  <c:v>59.460575000000013</c:v>
                </c:pt>
                <c:pt idx="844">
                  <c:v>69.991698999999997</c:v>
                </c:pt>
                <c:pt idx="845">
                  <c:v>71.288436999999988</c:v>
                </c:pt>
                <c:pt idx="846">
                  <c:v>59.891766000000004</c:v>
                </c:pt>
                <c:pt idx="847">
                  <c:v>58.326286000000003</c:v>
                </c:pt>
                <c:pt idx="848">
                  <c:v>56.622707000000013</c:v>
                </c:pt>
                <c:pt idx="849">
                  <c:v>59.103554000000003</c:v>
                </c:pt>
                <c:pt idx="850">
                  <c:v>62.027393000000011</c:v>
                </c:pt>
                <c:pt idx="851">
                  <c:v>59.826630000000002</c:v>
                </c:pt>
                <c:pt idx="852">
                  <c:v>60.520748000000012</c:v>
                </c:pt>
                <c:pt idx="853">
                  <c:v>63.784351000000001</c:v>
                </c:pt>
              </c:numCache>
            </c:numRef>
          </c:yVal>
          <c:smooth val="0"/>
          <c:extLst>
            <c:ext xmlns:c16="http://schemas.microsoft.com/office/drawing/2014/chart" uri="{C3380CC4-5D6E-409C-BE32-E72D297353CC}">
              <c16:uniqueId val="{00000001-B07F-4043-A9A7-BD26D559DDEA}"/>
            </c:ext>
          </c:extLst>
        </c:ser>
        <c:ser>
          <c:idx val="1"/>
          <c:order val="2"/>
          <c:tx>
            <c:strRef>
              <c:f>Sheet1!$I$2</c:f>
              <c:strCache>
                <c:ptCount val="1"/>
                <c:pt idx="0">
                  <c:v>JC-2 (Fy)</c:v>
                </c:pt>
              </c:strCache>
            </c:strRef>
          </c:tx>
          <c:spPr>
            <a:ln w="19050" cap="rnd">
              <a:solidFill>
                <a:schemeClr val="accent2"/>
              </a:solidFill>
              <a:round/>
            </a:ln>
            <a:effectLst/>
          </c:spPr>
          <c:marker>
            <c:symbol val="none"/>
          </c:marker>
          <c:xVal>
            <c:numRef>
              <c:f>Sheet1!$B$3:$B$856</c:f>
              <c:numCache>
                <c:formatCode>General</c:formatCode>
                <c:ptCount val="854"/>
                <c:pt idx="0">
                  <c:v>0</c:v>
                </c:pt>
                <c:pt idx="1">
                  <c:v>7.5000000000000045E-4</c:v>
                </c:pt>
                <c:pt idx="2">
                  <c:v>1.4999999999999998E-3</c:v>
                </c:pt>
                <c:pt idx="3">
                  <c:v>1.4999999999999998E-3</c:v>
                </c:pt>
                <c:pt idx="4">
                  <c:v>2.9999999999999996E-3</c:v>
                </c:pt>
                <c:pt idx="5">
                  <c:v>3.7500000000000038E-3</c:v>
                </c:pt>
                <c:pt idx="6">
                  <c:v>5.2500000000000038E-3</c:v>
                </c:pt>
                <c:pt idx="7">
                  <c:v>6.0000000000000027E-3</c:v>
                </c:pt>
                <c:pt idx="8">
                  <c:v>8.2500000000000091E-3</c:v>
                </c:pt>
                <c:pt idx="9">
                  <c:v>9.0000000000000028E-3</c:v>
                </c:pt>
                <c:pt idx="10">
                  <c:v>1.0500000000000008E-2</c:v>
                </c:pt>
                <c:pt idx="11">
                  <c:v>1.1250000000000001E-2</c:v>
                </c:pt>
                <c:pt idx="12">
                  <c:v>1.3500000000000012E-2</c:v>
                </c:pt>
                <c:pt idx="13">
                  <c:v>1.500000000000001E-2</c:v>
                </c:pt>
                <c:pt idx="14">
                  <c:v>1.6500000000000015E-2</c:v>
                </c:pt>
                <c:pt idx="15">
                  <c:v>1.8000000000000016E-2</c:v>
                </c:pt>
                <c:pt idx="16">
                  <c:v>1.8750000000000003E-2</c:v>
                </c:pt>
                <c:pt idx="17">
                  <c:v>2.1000000000000012E-2</c:v>
                </c:pt>
                <c:pt idx="18">
                  <c:v>2.325E-2</c:v>
                </c:pt>
                <c:pt idx="19">
                  <c:v>2.5500000000000002E-2</c:v>
                </c:pt>
                <c:pt idx="20">
                  <c:v>2.7750000000000011E-2</c:v>
                </c:pt>
                <c:pt idx="21">
                  <c:v>3.0750000000000006E-2</c:v>
                </c:pt>
                <c:pt idx="22">
                  <c:v>3.2250000000000015E-2</c:v>
                </c:pt>
                <c:pt idx="23">
                  <c:v>3.4499999999999996E-2</c:v>
                </c:pt>
                <c:pt idx="24">
                  <c:v>3.7500000000000006E-2</c:v>
                </c:pt>
                <c:pt idx="25">
                  <c:v>3.9750000000000001E-2</c:v>
                </c:pt>
                <c:pt idx="26">
                  <c:v>4.2000000000000023E-2</c:v>
                </c:pt>
                <c:pt idx="27">
                  <c:v>4.5000000000000012E-2</c:v>
                </c:pt>
                <c:pt idx="28">
                  <c:v>4.7249999999999986E-2</c:v>
                </c:pt>
                <c:pt idx="29">
                  <c:v>4.9500000000000023E-2</c:v>
                </c:pt>
                <c:pt idx="30">
                  <c:v>5.1749999999999997E-2</c:v>
                </c:pt>
                <c:pt idx="31">
                  <c:v>5.2500000000000012E-2</c:v>
                </c:pt>
                <c:pt idx="32">
                  <c:v>5.4750000000000035E-2</c:v>
                </c:pt>
                <c:pt idx="33">
                  <c:v>5.7000000000000023E-2</c:v>
                </c:pt>
                <c:pt idx="34">
                  <c:v>5.9249999999999997E-2</c:v>
                </c:pt>
                <c:pt idx="35">
                  <c:v>6.1500000000000013E-2</c:v>
                </c:pt>
                <c:pt idx="36">
                  <c:v>6.3750000000000001E-2</c:v>
                </c:pt>
                <c:pt idx="37">
                  <c:v>6.6000000000000003E-2</c:v>
                </c:pt>
                <c:pt idx="38">
                  <c:v>6.674999999999999E-2</c:v>
                </c:pt>
                <c:pt idx="39">
                  <c:v>6.8999999999999992E-2</c:v>
                </c:pt>
                <c:pt idx="40">
                  <c:v>7.1249999999999966E-2</c:v>
                </c:pt>
                <c:pt idx="41">
                  <c:v>7.2750000000000023E-2</c:v>
                </c:pt>
                <c:pt idx="42">
                  <c:v>7.5000000000000011E-2</c:v>
                </c:pt>
                <c:pt idx="43">
                  <c:v>7.7250000000000013E-2</c:v>
                </c:pt>
                <c:pt idx="44">
                  <c:v>7.8750000000000014E-2</c:v>
                </c:pt>
                <c:pt idx="45">
                  <c:v>8.0250000000000044E-2</c:v>
                </c:pt>
                <c:pt idx="46">
                  <c:v>8.1750000000000045E-2</c:v>
                </c:pt>
                <c:pt idx="47">
                  <c:v>8.4000000000000047E-2</c:v>
                </c:pt>
                <c:pt idx="48">
                  <c:v>8.5500000000000048E-2</c:v>
                </c:pt>
                <c:pt idx="49">
                  <c:v>8.7000000000000022E-2</c:v>
                </c:pt>
                <c:pt idx="50">
                  <c:v>8.9250000000000065E-2</c:v>
                </c:pt>
                <c:pt idx="51">
                  <c:v>9.1500000000000026E-2</c:v>
                </c:pt>
                <c:pt idx="52">
                  <c:v>9.1500000000000026E-2</c:v>
                </c:pt>
                <c:pt idx="53">
                  <c:v>9.3750000000000097E-2</c:v>
                </c:pt>
                <c:pt idx="54">
                  <c:v>9.6000000000000044E-2</c:v>
                </c:pt>
                <c:pt idx="55">
                  <c:v>9.7500000000000045E-2</c:v>
                </c:pt>
                <c:pt idx="56">
                  <c:v>9.9000000000000046E-2</c:v>
                </c:pt>
                <c:pt idx="57">
                  <c:v>0.10124999999999998</c:v>
                </c:pt>
                <c:pt idx="58">
                  <c:v>0.10349999999999998</c:v>
                </c:pt>
                <c:pt idx="59">
                  <c:v>0.10575000000000002</c:v>
                </c:pt>
                <c:pt idx="60">
                  <c:v>0.10800000000000007</c:v>
                </c:pt>
                <c:pt idx="61">
                  <c:v>0.11024999999999995</c:v>
                </c:pt>
                <c:pt idx="62">
                  <c:v>0.11249999999999998</c:v>
                </c:pt>
                <c:pt idx="63">
                  <c:v>0.114</c:v>
                </c:pt>
                <c:pt idx="64">
                  <c:v>0.11625000000000002</c:v>
                </c:pt>
                <c:pt idx="65">
                  <c:v>0.11775000000000002</c:v>
                </c:pt>
                <c:pt idx="66">
                  <c:v>0.12000000000000002</c:v>
                </c:pt>
                <c:pt idx="67">
                  <c:v>0.12225000000000007</c:v>
                </c:pt>
                <c:pt idx="68">
                  <c:v>0.12375000000000005</c:v>
                </c:pt>
                <c:pt idx="69">
                  <c:v>0.126</c:v>
                </c:pt>
                <c:pt idx="70">
                  <c:v>0.1275</c:v>
                </c:pt>
                <c:pt idx="71">
                  <c:v>0.12975</c:v>
                </c:pt>
                <c:pt idx="72">
                  <c:v>0.13200000000000001</c:v>
                </c:pt>
                <c:pt idx="73">
                  <c:v>0.13350000000000001</c:v>
                </c:pt>
                <c:pt idx="74">
                  <c:v>0.13575000000000001</c:v>
                </c:pt>
                <c:pt idx="75">
                  <c:v>0.13725000000000001</c:v>
                </c:pt>
                <c:pt idx="76">
                  <c:v>0.13875000000000001</c:v>
                </c:pt>
                <c:pt idx="77">
                  <c:v>0.14025000000000001</c:v>
                </c:pt>
                <c:pt idx="78">
                  <c:v>0.14175000000000001</c:v>
                </c:pt>
                <c:pt idx="79">
                  <c:v>0.14250000000000004</c:v>
                </c:pt>
                <c:pt idx="80">
                  <c:v>0.14325000000000004</c:v>
                </c:pt>
                <c:pt idx="81">
                  <c:v>0.1447500000000001</c:v>
                </c:pt>
                <c:pt idx="82">
                  <c:v>0.1462500000000001</c:v>
                </c:pt>
                <c:pt idx="83">
                  <c:v>0.1477500000000001</c:v>
                </c:pt>
                <c:pt idx="84">
                  <c:v>0.14925000000000013</c:v>
                </c:pt>
                <c:pt idx="85">
                  <c:v>0.15075000000000011</c:v>
                </c:pt>
                <c:pt idx="86">
                  <c:v>0.15225000000000014</c:v>
                </c:pt>
                <c:pt idx="87">
                  <c:v>0.15300000000000011</c:v>
                </c:pt>
                <c:pt idx="88">
                  <c:v>0.15300000000000011</c:v>
                </c:pt>
                <c:pt idx="89">
                  <c:v>0.15450000000000014</c:v>
                </c:pt>
                <c:pt idx="90">
                  <c:v>0.15600000000000011</c:v>
                </c:pt>
                <c:pt idx="91">
                  <c:v>0.15750000000000011</c:v>
                </c:pt>
                <c:pt idx="92">
                  <c:v>0.15900000000000011</c:v>
                </c:pt>
                <c:pt idx="93">
                  <c:v>0.1605</c:v>
                </c:pt>
                <c:pt idx="94">
                  <c:v>0.16200000000000001</c:v>
                </c:pt>
                <c:pt idx="95">
                  <c:v>0.16350000000000001</c:v>
                </c:pt>
                <c:pt idx="96">
                  <c:v>0.16500000000000004</c:v>
                </c:pt>
                <c:pt idx="97">
                  <c:v>0.16650000000000001</c:v>
                </c:pt>
                <c:pt idx="98">
                  <c:v>0.16725000000000001</c:v>
                </c:pt>
                <c:pt idx="99">
                  <c:v>0.17025000000000001</c:v>
                </c:pt>
                <c:pt idx="100">
                  <c:v>0.17325000000000004</c:v>
                </c:pt>
                <c:pt idx="101">
                  <c:v>0.17475000000000004</c:v>
                </c:pt>
                <c:pt idx="102">
                  <c:v>0.1770000000000001</c:v>
                </c:pt>
                <c:pt idx="103">
                  <c:v>0.17925000000000013</c:v>
                </c:pt>
                <c:pt idx="104">
                  <c:v>0.18150000000000011</c:v>
                </c:pt>
                <c:pt idx="105">
                  <c:v>0.18300000000000011</c:v>
                </c:pt>
                <c:pt idx="106">
                  <c:v>0.18525000000000011</c:v>
                </c:pt>
                <c:pt idx="107">
                  <c:v>0.18675000000000011</c:v>
                </c:pt>
                <c:pt idx="108">
                  <c:v>0.18825000000000011</c:v>
                </c:pt>
                <c:pt idx="109">
                  <c:v>0.1905</c:v>
                </c:pt>
                <c:pt idx="110">
                  <c:v>0.19275000000000003</c:v>
                </c:pt>
                <c:pt idx="111">
                  <c:v>0.19425000000000001</c:v>
                </c:pt>
                <c:pt idx="112">
                  <c:v>0.19725000000000001</c:v>
                </c:pt>
                <c:pt idx="113">
                  <c:v>0.19950000000000001</c:v>
                </c:pt>
                <c:pt idx="114">
                  <c:v>0.20250000000000001</c:v>
                </c:pt>
                <c:pt idx="115">
                  <c:v>0.20550000000000004</c:v>
                </c:pt>
                <c:pt idx="116">
                  <c:v>0.20775000000000013</c:v>
                </c:pt>
                <c:pt idx="117">
                  <c:v>0.2107500000000001</c:v>
                </c:pt>
                <c:pt idx="118">
                  <c:v>0.21375000000000011</c:v>
                </c:pt>
                <c:pt idx="119">
                  <c:v>0.21600000000000014</c:v>
                </c:pt>
                <c:pt idx="120">
                  <c:v>0.21825000000000014</c:v>
                </c:pt>
                <c:pt idx="121">
                  <c:v>0.2205</c:v>
                </c:pt>
                <c:pt idx="122">
                  <c:v>0.22275</c:v>
                </c:pt>
                <c:pt idx="123">
                  <c:v>0.22500000000000001</c:v>
                </c:pt>
                <c:pt idx="124">
                  <c:v>0.22725000000000001</c:v>
                </c:pt>
                <c:pt idx="125">
                  <c:v>0.22950000000000001</c:v>
                </c:pt>
                <c:pt idx="126">
                  <c:v>0.23250000000000001</c:v>
                </c:pt>
                <c:pt idx="127">
                  <c:v>0.23475000000000001</c:v>
                </c:pt>
                <c:pt idx="128">
                  <c:v>0.23700000000000004</c:v>
                </c:pt>
                <c:pt idx="129">
                  <c:v>0.2392500000000001</c:v>
                </c:pt>
                <c:pt idx="130">
                  <c:v>0.24150000000000013</c:v>
                </c:pt>
                <c:pt idx="131">
                  <c:v>0.24375000000000011</c:v>
                </c:pt>
                <c:pt idx="132">
                  <c:v>0.24675000000000008</c:v>
                </c:pt>
                <c:pt idx="133">
                  <c:v>0.24900000000000011</c:v>
                </c:pt>
                <c:pt idx="134">
                  <c:v>0.252</c:v>
                </c:pt>
                <c:pt idx="135">
                  <c:v>0.255</c:v>
                </c:pt>
                <c:pt idx="136">
                  <c:v>0.25724999999999998</c:v>
                </c:pt>
                <c:pt idx="137">
                  <c:v>0.26024999999999998</c:v>
                </c:pt>
                <c:pt idx="138">
                  <c:v>0.26324999999999998</c:v>
                </c:pt>
                <c:pt idx="139">
                  <c:v>0.26550000000000001</c:v>
                </c:pt>
                <c:pt idx="140">
                  <c:v>0.26850000000000002</c:v>
                </c:pt>
                <c:pt idx="141">
                  <c:v>0.27075000000000005</c:v>
                </c:pt>
                <c:pt idx="142">
                  <c:v>0.27375000000000005</c:v>
                </c:pt>
                <c:pt idx="143">
                  <c:v>0.27675000000000005</c:v>
                </c:pt>
                <c:pt idx="144">
                  <c:v>0.27900000000000008</c:v>
                </c:pt>
                <c:pt idx="145">
                  <c:v>0.27975</c:v>
                </c:pt>
                <c:pt idx="146">
                  <c:v>0.28275</c:v>
                </c:pt>
                <c:pt idx="147">
                  <c:v>0.2850000000000002</c:v>
                </c:pt>
                <c:pt idx="148">
                  <c:v>0.28800000000000026</c:v>
                </c:pt>
                <c:pt idx="149">
                  <c:v>0.29025000000000001</c:v>
                </c:pt>
                <c:pt idx="150">
                  <c:v>0.29025000000000001</c:v>
                </c:pt>
                <c:pt idx="151">
                  <c:v>0.2925000000000002</c:v>
                </c:pt>
                <c:pt idx="152">
                  <c:v>0.29475000000000001</c:v>
                </c:pt>
                <c:pt idx="153">
                  <c:v>0.29775000000000001</c:v>
                </c:pt>
                <c:pt idx="154">
                  <c:v>0.30000000000000027</c:v>
                </c:pt>
                <c:pt idx="155">
                  <c:v>0.30225000000000002</c:v>
                </c:pt>
                <c:pt idx="156">
                  <c:v>0.30450000000000027</c:v>
                </c:pt>
                <c:pt idx="157">
                  <c:v>0.30600000000000027</c:v>
                </c:pt>
                <c:pt idx="158">
                  <c:v>0.30750000000000022</c:v>
                </c:pt>
                <c:pt idx="159">
                  <c:v>0.30900000000000027</c:v>
                </c:pt>
                <c:pt idx="160">
                  <c:v>0.31050000000000022</c:v>
                </c:pt>
                <c:pt idx="161">
                  <c:v>0.31200000000000022</c:v>
                </c:pt>
                <c:pt idx="162">
                  <c:v>0.31350000000000028</c:v>
                </c:pt>
                <c:pt idx="163">
                  <c:v>0.31500000000000022</c:v>
                </c:pt>
                <c:pt idx="164">
                  <c:v>0.31500000000000022</c:v>
                </c:pt>
                <c:pt idx="165">
                  <c:v>0.31575000000000025</c:v>
                </c:pt>
                <c:pt idx="166">
                  <c:v>0.3172500000000002</c:v>
                </c:pt>
                <c:pt idx="167">
                  <c:v>0.31800000000000023</c:v>
                </c:pt>
                <c:pt idx="168">
                  <c:v>0.31950000000000023</c:v>
                </c:pt>
                <c:pt idx="169">
                  <c:v>0.3202500000000002</c:v>
                </c:pt>
                <c:pt idx="170">
                  <c:v>0.3202500000000002</c:v>
                </c:pt>
                <c:pt idx="171">
                  <c:v>0.3202500000000002</c:v>
                </c:pt>
                <c:pt idx="172">
                  <c:v>0.3232500000000002</c:v>
                </c:pt>
                <c:pt idx="173">
                  <c:v>0.32475000000000021</c:v>
                </c:pt>
                <c:pt idx="174">
                  <c:v>0.32625000000000021</c:v>
                </c:pt>
                <c:pt idx="175">
                  <c:v>0.32850000000000035</c:v>
                </c:pt>
                <c:pt idx="176">
                  <c:v>0.3300000000000004</c:v>
                </c:pt>
                <c:pt idx="177">
                  <c:v>0.33150000000000035</c:v>
                </c:pt>
                <c:pt idx="178">
                  <c:v>0.33300000000000035</c:v>
                </c:pt>
                <c:pt idx="179">
                  <c:v>0.33450000000000035</c:v>
                </c:pt>
                <c:pt idx="180">
                  <c:v>0.33450000000000035</c:v>
                </c:pt>
                <c:pt idx="181">
                  <c:v>0.33450000000000035</c:v>
                </c:pt>
                <c:pt idx="182">
                  <c:v>0.33600000000000035</c:v>
                </c:pt>
                <c:pt idx="183">
                  <c:v>0.33675000000000027</c:v>
                </c:pt>
                <c:pt idx="184">
                  <c:v>0.33750000000000036</c:v>
                </c:pt>
                <c:pt idx="185">
                  <c:v>0.33900000000000036</c:v>
                </c:pt>
                <c:pt idx="186">
                  <c:v>0.33975000000000022</c:v>
                </c:pt>
                <c:pt idx="187">
                  <c:v>0.34125000000000005</c:v>
                </c:pt>
                <c:pt idx="188">
                  <c:v>0.34200000000000008</c:v>
                </c:pt>
                <c:pt idx="189">
                  <c:v>0.34350000000000008</c:v>
                </c:pt>
                <c:pt idx="190">
                  <c:v>0.34500000000000008</c:v>
                </c:pt>
                <c:pt idx="191">
                  <c:v>0.34575</c:v>
                </c:pt>
                <c:pt idx="192">
                  <c:v>0.34725</c:v>
                </c:pt>
                <c:pt idx="193">
                  <c:v>0.3480000000000002</c:v>
                </c:pt>
                <c:pt idx="194">
                  <c:v>0.34875000000000006</c:v>
                </c:pt>
                <c:pt idx="195">
                  <c:v>0.35025000000000001</c:v>
                </c:pt>
                <c:pt idx="196">
                  <c:v>0.3510000000000002</c:v>
                </c:pt>
                <c:pt idx="197">
                  <c:v>0.3525000000000002</c:v>
                </c:pt>
                <c:pt idx="198">
                  <c:v>0.35325000000000006</c:v>
                </c:pt>
                <c:pt idx="199">
                  <c:v>0.35475000000000001</c:v>
                </c:pt>
                <c:pt idx="200">
                  <c:v>0.3555000000000002</c:v>
                </c:pt>
                <c:pt idx="201">
                  <c:v>0.35625000000000001</c:v>
                </c:pt>
                <c:pt idx="202">
                  <c:v>0.35775000000000001</c:v>
                </c:pt>
                <c:pt idx="203">
                  <c:v>0.35850000000000026</c:v>
                </c:pt>
                <c:pt idx="204">
                  <c:v>0.35925000000000001</c:v>
                </c:pt>
                <c:pt idx="205">
                  <c:v>0.36000000000000026</c:v>
                </c:pt>
                <c:pt idx="206">
                  <c:v>0.36150000000000027</c:v>
                </c:pt>
                <c:pt idx="207">
                  <c:v>0.36300000000000027</c:v>
                </c:pt>
                <c:pt idx="208">
                  <c:v>0.36450000000000027</c:v>
                </c:pt>
                <c:pt idx="209">
                  <c:v>0.36600000000000027</c:v>
                </c:pt>
                <c:pt idx="210">
                  <c:v>0.36750000000000027</c:v>
                </c:pt>
                <c:pt idx="211">
                  <c:v>0.36900000000000027</c:v>
                </c:pt>
                <c:pt idx="212">
                  <c:v>0.37050000000000022</c:v>
                </c:pt>
                <c:pt idx="213">
                  <c:v>0.37200000000000022</c:v>
                </c:pt>
                <c:pt idx="214">
                  <c:v>0.37425000000000008</c:v>
                </c:pt>
                <c:pt idx="215">
                  <c:v>0.37575000000000008</c:v>
                </c:pt>
                <c:pt idx="216">
                  <c:v>0.37575000000000008</c:v>
                </c:pt>
                <c:pt idx="217">
                  <c:v>0.3772500000000002</c:v>
                </c:pt>
                <c:pt idx="218">
                  <c:v>0.37950000000000023</c:v>
                </c:pt>
                <c:pt idx="219">
                  <c:v>0.38175000000000026</c:v>
                </c:pt>
                <c:pt idx="220">
                  <c:v>0.3832500000000002</c:v>
                </c:pt>
                <c:pt idx="221">
                  <c:v>0.38550000000000034</c:v>
                </c:pt>
                <c:pt idx="222">
                  <c:v>0.38700000000000023</c:v>
                </c:pt>
                <c:pt idx="223">
                  <c:v>0.38925000000000021</c:v>
                </c:pt>
                <c:pt idx="224">
                  <c:v>0.39075000000000026</c:v>
                </c:pt>
                <c:pt idx="225">
                  <c:v>0.39150000000000035</c:v>
                </c:pt>
                <c:pt idx="226">
                  <c:v>0.39450000000000035</c:v>
                </c:pt>
                <c:pt idx="227">
                  <c:v>0.39675000000000027</c:v>
                </c:pt>
                <c:pt idx="228">
                  <c:v>0.39975000000000027</c:v>
                </c:pt>
                <c:pt idx="229">
                  <c:v>0.40200000000000008</c:v>
                </c:pt>
                <c:pt idx="230">
                  <c:v>0.40500000000000008</c:v>
                </c:pt>
                <c:pt idx="231">
                  <c:v>0.40800000000000008</c:v>
                </c:pt>
                <c:pt idx="232">
                  <c:v>0.4110000000000002</c:v>
                </c:pt>
                <c:pt idx="233">
                  <c:v>0.4140000000000002</c:v>
                </c:pt>
                <c:pt idx="234">
                  <c:v>0.4170000000000002</c:v>
                </c:pt>
                <c:pt idx="235">
                  <c:v>0.42000000000000021</c:v>
                </c:pt>
                <c:pt idx="236">
                  <c:v>0.42300000000000026</c:v>
                </c:pt>
                <c:pt idx="237">
                  <c:v>0.42600000000000027</c:v>
                </c:pt>
                <c:pt idx="238">
                  <c:v>0.42825000000000002</c:v>
                </c:pt>
                <c:pt idx="239">
                  <c:v>0.43050000000000027</c:v>
                </c:pt>
                <c:pt idx="240">
                  <c:v>0.43275000000000002</c:v>
                </c:pt>
                <c:pt idx="241">
                  <c:v>0.43500000000000022</c:v>
                </c:pt>
                <c:pt idx="242">
                  <c:v>0.43800000000000022</c:v>
                </c:pt>
                <c:pt idx="243">
                  <c:v>0.44024999999999992</c:v>
                </c:pt>
                <c:pt idx="244">
                  <c:v>0.4425</c:v>
                </c:pt>
                <c:pt idx="245">
                  <c:v>0.44474999999999998</c:v>
                </c:pt>
                <c:pt idx="246">
                  <c:v>0.44775000000000004</c:v>
                </c:pt>
                <c:pt idx="247">
                  <c:v>0.45</c:v>
                </c:pt>
                <c:pt idx="248">
                  <c:v>0.45225000000000004</c:v>
                </c:pt>
                <c:pt idx="249">
                  <c:v>0.45525000000000004</c:v>
                </c:pt>
                <c:pt idx="250">
                  <c:v>0.45750000000000002</c:v>
                </c:pt>
                <c:pt idx="251">
                  <c:v>0.45975000000000005</c:v>
                </c:pt>
                <c:pt idx="252">
                  <c:v>0.46200000000000002</c:v>
                </c:pt>
                <c:pt idx="253">
                  <c:v>0.46350000000000002</c:v>
                </c:pt>
                <c:pt idx="254">
                  <c:v>0.46575</c:v>
                </c:pt>
                <c:pt idx="255">
                  <c:v>0.46725</c:v>
                </c:pt>
                <c:pt idx="256">
                  <c:v>0.46875000000000006</c:v>
                </c:pt>
                <c:pt idx="257">
                  <c:v>0.47025</c:v>
                </c:pt>
                <c:pt idx="258">
                  <c:v>0.47175</c:v>
                </c:pt>
                <c:pt idx="259">
                  <c:v>0.4740000000000002</c:v>
                </c:pt>
                <c:pt idx="260">
                  <c:v>0.47550000000000026</c:v>
                </c:pt>
                <c:pt idx="261">
                  <c:v>0.4770000000000002</c:v>
                </c:pt>
                <c:pt idx="262">
                  <c:v>0.4785000000000002</c:v>
                </c:pt>
                <c:pt idx="263">
                  <c:v>0.47925000000000001</c:v>
                </c:pt>
                <c:pt idx="264">
                  <c:v>0.48225000000000007</c:v>
                </c:pt>
                <c:pt idx="265">
                  <c:v>0.48450000000000026</c:v>
                </c:pt>
                <c:pt idx="266">
                  <c:v>0.48675000000000002</c:v>
                </c:pt>
                <c:pt idx="267">
                  <c:v>0.48825000000000002</c:v>
                </c:pt>
                <c:pt idx="268">
                  <c:v>0.48975000000000007</c:v>
                </c:pt>
                <c:pt idx="269">
                  <c:v>0.49200000000000027</c:v>
                </c:pt>
                <c:pt idx="270">
                  <c:v>0.49350000000000016</c:v>
                </c:pt>
                <c:pt idx="271">
                  <c:v>0.49500000000000022</c:v>
                </c:pt>
                <c:pt idx="272">
                  <c:v>0.49725000000000008</c:v>
                </c:pt>
                <c:pt idx="273">
                  <c:v>0.49875000000000008</c:v>
                </c:pt>
                <c:pt idx="274">
                  <c:v>0.50024999999999997</c:v>
                </c:pt>
                <c:pt idx="275">
                  <c:v>0.50175000000000003</c:v>
                </c:pt>
                <c:pt idx="276">
                  <c:v>0.504</c:v>
                </c:pt>
                <c:pt idx="277">
                  <c:v>0.50625000000000009</c:v>
                </c:pt>
                <c:pt idx="278">
                  <c:v>0.50774999999999992</c:v>
                </c:pt>
                <c:pt idx="279">
                  <c:v>0.51</c:v>
                </c:pt>
                <c:pt idx="280">
                  <c:v>0.51150000000000007</c:v>
                </c:pt>
                <c:pt idx="281">
                  <c:v>0.51300000000000001</c:v>
                </c:pt>
                <c:pt idx="282">
                  <c:v>0.51449999999999996</c:v>
                </c:pt>
                <c:pt idx="283">
                  <c:v>0.51675000000000004</c:v>
                </c:pt>
                <c:pt idx="284">
                  <c:v>0.5182500000000001</c:v>
                </c:pt>
                <c:pt idx="285">
                  <c:v>0.51900000000000002</c:v>
                </c:pt>
                <c:pt idx="286">
                  <c:v>0.52049999999999996</c:v>
                </c:pt>
                <c:pt idx="287">
                  <c:v>0.52124999999999988</c:v>
                </c:pt>
                <c:pt idx="288">
                  <c:v>0.52275000000000005</c:v>
                </c:pt>
                <c:pt idx="289">
                  <c:v>0.52424999999999999</c:v>
                </c:pt>
                <c:pt idx="290">
                  <c:v>0.52500000000000002</c:v>
                </c:pt>
                <c:pt idx="291">
                  <c:v>0.52649999999999997</c:v>
                </c:pt>
                <c:pt idx="292">
                  <c:v>0.52800000000000002</c:v>
                </c:pt>
                <c:pt idx="293">
                  <c:v>0.52949999999999997</c:v>
                </c:pt>
                <c:pt idx="294">
                  <c:v>0.53024999999999989</c:v>
                </c:pt>
                <c:pt idx="295">
                  <c:v>0.53174999999999994</c:v>
                </c:pt>
                <c:pt idx="296">
                  <c:v>0.53325000000000011</c:v>
                </c:pt>
                <c:pt idx="297">
                  <c:v>0.5347500000000005</c:v>
                </c:pt>
                <c:pt idx="298">
                  <c:v>0.53549999999999998</c:v>
                </c:pt>
                <c:pt idx="299">
                  <c:v>0.53699999999999992</c:v>
                </c:pt>
                <c:pt idx="300">
                  <c:v>0.53849999999999998</c:v>
                </c:pt>
                <c:pt idx="301">
                  <c:v>0.53925000000000001</c:v>
                </c:pt>
                <c:pt idx="302">
                  <c:v>0.54074999999999995</c:v>
                </c:pt>
                <c:pt idx="303">
                  <c:v>0.54225000000000001</c:v>
                </c:pt>
                <c:pt idx="304">
                  <c:v>0.54375000000000051</c:v>
                </c:pt>
                <c:pt idx="305">
                  <c:v>0.54525000000000001</c:v>
                </c:pt>
                <c:pt idx="306">
                  <c:v>0.54749999999999988</c:v>
                </c:pt>
                <c:pt idx="307">
                  <c:v>0.54975000000000041</c:v>
                </c:pt>
                <c:pt idx="308">
                  <c:v>0.55125000000000002</c:v>
                </c:pt>
                <c:pt idx="309">
                  <c:v>0.5535000000000001</c:v>
                </c:pt>
                <c:pt idx="310">
                  <c:v>0.5535000000000001</c:v>
                </c:pt>
                <c:pt idx="311">
                  <c:v>0.55575000000000052</c:v>
                </c:pt>
                <c:pt idx="312">
                  <c:v>0.55575000000000052</c:v>
                </c:pt>
                <c:pt idx="313">
                  <c:v>0.55725000000000002</c:v>
                </c:pt>
                <c:pt idx="314">
                  <c:v>0.5595</c:v>
                </c:pt>
                <c:pt idx="315">
                  <c:v>0.56099999999999994</c:v>
                </c:pt>
                <c:pt idx="316">
                  <c:v>0.56324999999999992</c:v>
                </c:pt>
                <c:pt idx="317">
                  <c:v>0.5655</c:v>
                </c:pt>
                <c:pt idx="318">
                  <c:v>0.56775000000000042</c:v>
                </c:pt>
                <c:pt idx="319">
                  <c:v>0.56999999999999995</c:v>
                </c:pt>
                <c:pt idx="320">
                  <c:v>0.57224999999999993</c:v>
                </c:pt>
                <c:pt idx="321">
                  <c:v>0.57224999999999993</c:v>
                </c:pt>
                <c:pt idx="322">
                  <c:v>0.57450000000000001</c:v>
                </c:pt>
                <c:pt idx="323">
                  <c:v>0.57750000000000001</c:v>
                </c:pt>
                <c:pt idx="324">
                  <c:v>0.58049999999999957</c:v>
                </c:pt>
                <c:pt idx="325">
                  <c:v>0.58349999999999957</c:v>
                </c:pt>
                <c:pt idx="326">
                  <c:v>0.58349999999999957</c:v>
                </c:pt>
                <c:pt idx="327">
                  <c:v>0.58649999999999958</c:v>
                </c:pt>
                <c:pt idx="328">
                  <c:v>0.58949999999999958</c:v>
                </c:pt>
                <c:pt idx="329">
                  <c:v>0.59249999999999958</c:v>
                </c:pt>
                <c:pt idx="330">
                  <c:v>0.59475</c:v>
                </c:pt>
                <c:pt idx="331">
                  <c:v>0.59700000000000009</c:v>
                </c:pt>
                <c:pt idx="332">
                  <c:v>0.59925000000000006</c:v>
                </c:pt>
                <c:pt idx="333">
                  <c:v>0.60149999999999992</c:v>
                </c:pt>
                <c:pt idx="334">
                  <c:v>0.60449999999999993</c:v>
                </c:pt>
                <c:pt idx="335">
                  <c:v>0.60675000000000046</c:v>
                </c:pt>
                <c:pt idx="336">
                  <c:v>0.60975000000000035</c:v>
                </c:pt>
                <c:pt idx="337">
                  <c:v>0.61200000000000043</c:v>
                </c:pt>
                <c:pt idx="338">
                  <c:v>0.61350000000000005</c:v>
                </c:pt>
                <c:pt idx="339">
                  <c:v>0.61575000000000046</c:v>
                </c:pt>
                <c:pt idx="340">
                  <c:v>0.61800000000000055</c:v>
                </c:pt>
                <c:pt idx="341">
                  <c:v>0.62025000000000052</c:v>
                </c:pt>
                <c:pt idx="342">
                  <c:v>0.62250000000000005</c:v>
                </c:pt>
                <c:pt idx="343">
                  <c:v>0.62475000000000058</c:v>
                </c:pt>
                <c:pt idx="344">
                  <c:v>0.62700000000000056</c:v>
                </c:pt>
                <c:pt idx="345">
                  <c:v>0.62925000000000053</c:v>
                </c:pt>
                <c:pt idx="346">
                  <c:v>0.63150000000000051</c:v>
                </c:pt>
                <c:pt idx="347">
                  <c:v>0.6337500000000007</c:v>
                </c:pt>
                <c:pt idx="348">
                  <c:v>0.6367500000000007</c:v>
                </c:pt>
                <c:pt idx="349">
                  <c:v>0.63900000000000046</c:v>
                </c:pt>
                <c:pt idx="350">
                  <c:v>0.64125000000000032</c:v>
                </c:pt>
                <c:pt idx="351">
                  <c:v>0.64425000000000043</c:v>
                </c:pt>
                <c:pt idx="352">
                  <c:v>0.64650000000000041</c:v>
                </c:pt>
                <c:pt idx="353">
                  <c:v>0.64950000000000041</c:v>
                </c:pt>
                <c:pt idx="354">
                  <c:v>0.65175000000000061</c:v>
                </c:pt>
                <c:pt idx="355">
                  <c:v>0.65400000000000058</c:v>
                </c:pt>
                <c:pt idx="356">
                  <c:v>0.65700000000000058</c:v>
                </c:pt>
                <c:pt idx="357">
                  <c:v>0.65925000000000045</c:v>
                </c:pt>
                <c:pt idx="358">
                  <c:v>0.66150000000000042</c:v>
                </c:pt>
                <c:pt idx="359">
                  <c:v>0.66375000000000073</c:v>
                </c:pt>
                <c:pt idx="360">
                  <c:v>0.6660000000000007</c:v>
                </c:pt>
                <c:pt idx="361">
                  <c:v>0.66900000000000071</c:v>
                </c:pt>
                <c:pt idx="362">
                  <c:v>0.67125000000000046</c:v>
                </c:pt>
                <c:pt idx="363">
                  <c:v>0.67350000000000054</c:v>
                </c:pt>
                <c:pt idx="364">
                  <c:v>0.67575000000000074</c:v>
                </c:pt>
                <c:pt idx="365">
                  <c:v>0.67800000000000071</c:v>
                </c:pt>
                <c:pt idx="366">
                  <c:v>0.67950000000000044</c:v>
                </c:pt>
                <c:pt idx="367">
                  <c:v>0.68099999999999994</c:v>
                </c:pt>
                <c:pt idx="368">
                  <c:v>0.68250000000000011</c:v>
                </c:pt>
                <c:pt idx="369">
                  <c:v>0.68400000000000005</c:v>
                </c:pt>
                <c:pt idx="370">
                  <c:v>0.6855</c:v>
                </c:pt>
                <c:pt idx="371">
                  <c:v>0.6870000000000005</c:v>
                </c:pt>
                <c:pt idx="372">
                  <c:v>0.6885</c:v>
                </c:pt>
                <c:pt idx="373">
                  <c:v>0.69075000000000053</c:v>
                </c:pt>
                <c:pt idx="374">
                  <c:v>0.69299999999999995</c:v>
                </c:pt>
                <c:pt idx="375">
                  <c:v>0.69525000000000003</c:v>
                </c:pt>
                <c:pt idx="376">
                  <c:v>0.69750000000000012</c:v>
                </c:pt>
                <c:pt idx="377">
                  <c:v>0.69975000000000054</c:v>
                </c:pt>
                <c:pt idx="378">
                  <c:v>0.7020000000000004</c:v>
                </c:pt>
                <c:pt idx="379">
                  <c:v>0.70350000000000001</c:v>
                </c:pt>
                <c:pt idx="380">
                  <c:v>0.70575000000000043</c:v>
                </c:pt>
                <c:pt idx="381">
                  <c:v>0.70724999999999993</c:v>
                </c:pt>
                <c:pt idx="382">
                  <c:v>0.70950000000000002</c:v>
                </c:pt>
                <c:pt idx="383">
                  <c:v>0.71175000000000044</c:v>
                </c:pt>
                <c:pt idx="384">
                  <c:v>0.71400000000000041</c:v>
                </c:pt>
                <c:pt idx="385">
                  <c:v>0.71549999999999991</c:v>
                </c:pt>
                <c:pt idx="386">
                  <c:v>0.71775000000000044</c:v>
                </c:pt>
                <c:pt idx="387">
                  <c:v>0.71924999999999994</c:v>
                </c:pt>
                <c:pt idx="388">
                  <c:v>0.71924999999999994</c:v>
                </c:pt>
                <c:pt idx="389">
                  <c:v>0.72075000000000056</c:v>
                </c:pt>
                <c:pt idx="390">
                  <c:v>0.72300000000000042</c:v>
                </c:pt>
                <c:pt idx="391">
                  <c:v>0.72449999999999992</c:v>
                </c:pt>
                <c:pt idx="392">
                  <c:v>0.72675000000000045</c:v>
                </c:pt>
                <c:pt idx="393">
                  <c:v>0.72824999999999995</c:v>
                </c:pt>
                <c:pt idx="394">
                  <c:v>0.72900000000000054</c:v>
                </c:pt>
                <c:pt idx="395">
                  <c:v>0.73050000000000004</c:v>
                </c:pt>
                <c:pt idx="396">
                  <c:v>0.73200000000000043</c:v>
                </c:pt>
                <c:pt idx="397">
                  <c:v>0.73349999999999993</c:v>
                </c:pt>
                <c:pt idx="398">
                  <c:v>0.73425000000000051</c:v>
                </c:pt>
                <c:pt idx="399">
                  <c:v>0.73575000000000068</c:v>
                </c:pt>
                <c:pt idx="400">
                  <c:v>0.73725000000000041</c:v>
                </c:pt>
                <c:pt idx="401">
                  <c:v>0.73800000000000054</c:v>
                </c:pt>
                <c:pt idx="402">
                  <c:v>0.73800000000000054</c:v>
                </c:pt>
                <c:pt idx="403">
                  <c:v>0.73949999999999994</c:v>
                </c:pt>
                <c:pt idx="404">
                  <c:v>0.74100000000000044</c:v>
                </c:pt>
                <c:pt idx="405">
                  <c:v>0.74175000000000046</c:v>
                </c:pt>
                <c:pt idx="406">
                  <c:v>0.7432500000000003</c:v>
                </c:pt>
                <c:pt idx="407">
                  <c:v>0.74550000000000005</c:v>
                </c:pt>
                <c:pt idx="408">
                  <c:v>0.74775000000000058</c:v>
                </c:pt>
                <c:pt idx="409">
                  <c:v>0.75000000000000044</c:v>
                </c:pt>
                <c:pt idx="410">
                  <c:v>0.7515000000000005</c:v>
                </c:pt>
                <c:pt idx="411">
                  <c:v>0.75375000000000036</c:v>
                </c:pt>
                <c:pt idx="412">
                  <c:v>0.75675000000000048</c:v>
                </c:pt>
                <c:pt idx="413">
                  <c:v>0.75900000000000045</c:v>
                </c:pt>
                <c:pt idx="414">
                  <c:v>0.76049999999999995</c:v>
                </c:pt>
                <c:pt idx="415">
                  <c:v>0.76275000000000026</c:v>
                </c:pt>
                <c:pt idx="416">
                  <c:v>0.76500000000000046</c:v>
                </c:pt>
                <c:pt idx="417">
                  <c:v>0.76725000000000043</c:v>
                </c:pt>
                <c:pt idx="418">
                  <c:v>0.76950000000000041</c:v>
                </c:pt>
                <c:pt idx="419">
                  <c:v>0.7717500000000006</c:v>
                </c:pt>
                <c:pt idx="420">
                  <c:v>0.77400000000000035</c:v>
                </c:pt>
                <c:pt idx="421">
                  <c:v>0.77625000000000033</c:v>
                </c:pt>
                <c:pt idx="422">
                  <c:v>0.77625000000000033</c:v>
                </c:pt>
                <c:pt idx="423">
                  <c:v>0.77850000000000041</c:v>
                </c:pt>
                <c:pt idx="424">
                  <c:v>0.78</c:v>
                </c:pt>
                <c:pt idx="425">
                  <c:v>0.78</c:v>
                </c:pt>
                <c:pt idx="426">
                  <c:v>0.78225000000000011</c:v>
                </c:pt>
                <c:pt idx="427">
                  <c:v>0.78450000000000009</c:v>
                </c:pt>
                <c:pt idx="428">
                  <c:v>0.78600000000000014</c:v>
                </c:pt>
                <c:pt idx="429">
                  <c:v>0.78825000000000012</c:v>
                </c:pt>
                <c:pt idx="430">
                  <c:v>0.79049999999999998</c:v>
                </c:pt>
                <c:pt idx="431">
                  <c:v>0.79275000000000051</c:v>
                </c:pt>
                <c:pt idx="432">
                  <c:v>0.79500000000000004</c:v>
                </c:pt>
                <c:pt idx="433">
                  <c:v>0.79649999999999999</c:v>
                </c:pt>
                <c:pt idx="434">
                  <c:v>0.79874999999999985</c:v>
                </c:pt>
                <c:pt idx="435">
                  <c:v>0.80099999999999993</c:v>
                </c:pt>
                <c:pt idx="436">
                  <c:v>0.80249999999999999</c:v>
                </c:pt>
                <c:pt idx="437">
                  <c:v>0.8040000000000006</c:v>
                </c:pt>
                <c:pt idx="438">
                  <c:v>0.80625000000000002</c:v>
                </c:pt>
                <c:pt idx="439">
                  <c:v>0.8085</c:v>
                </c:pt>
                <c:pt idx="440">
                  <c:v>0.80999999999999994</c:v>
                </c:pt>
                <c:pt idx="441">
                  <c:v>0.81225000000000003</c:v>
                </c:pt>
                <c:pt idx="442">
                  <c:v>0.81449999999999989</c:v>
                </c:pt>
                <c:pt idx="443">
                  <c:v>0.81675000000000031</c:v>
                </c:pt>
                <c:pt idx="444">
                  <c:v>0.81900000000000051</c:v>
                </c:pt>
                <c:pt idx="445">
                  <c:v>0.82125000000000004</c:v>
                </c:pt>
                <c:pt idx="446">
                  <c:v>0.82350000000000001</c:v>
                </c:pt>
                <c:pt idx="447">
                  <c:v>0.82575000000000043</c:v>
                </c:pt>
                <c:pt idx="448">
                  <c:v>0.8280000000000004</c:v>
                </c:pt>
                <c:pt idx="449">
                  <c:v>0.83024999999999993</c:v>
                </c:pt>
                <c:pt idx="450">
                  <c:v>0.83250000000000002</c:v>
                </c:pt>
                <c:pt idx="451">
                  <c:v>0.83475000000000055</c:v>
                </c:pt>
                <c:pt idx="452">
                  <c:v>0.83700000000000041</c:v>
                </c:pt>
                <c:pt idx="453">
                  <c:v>0.83924999999999994</c:v>
                </c:pt>
                <c:pt idx="454">
                  <c:v>0.84150000000000003</c:v>
                </c:pt>
                <c:pt idx="455">
                  <c:v>0.84375000000000044</c:v>
                </c:pt>
                <c:pt idx="456">
                  <c:v>0.84600000000000053</c:v>
                </c:pt>
                <c:pt idx="457">
                  <c:v>0.8482500000000005</c:v>
                </c:pt>
                <c:pt idx="458">
                  <c:v>0.85124999999999995</c:v>
                </c:pt>
                <c:pt idx="459">
                  <c:v>0.85350000000000004</c:v>
                </c:pt>
                <c:pt idx="460">
                  <c:v>0.85575000000000045</c:v>
                </c:pt>
                <c:pt idx="461">
                  <c:v>0.85800000000000043</c:v>
                </c:pt>
                <c:pt idx="462">
                  <c:v>0.8602500000000004</c:v>
                </c:pt>
                <c:pt idx="463">
                  <c:v>0.8602500000000004</c:v>
                </c:pt>
                <c:pt idx="464">
                  <c:v>0.86175000000000046</c:v>
                </c:pt>
                <c:pt idx="465">
                  <c:v>0.86400000000000055</c:v>
                </c:pt>
                <c:pt idx="466">
                  <c:v>0.86625000000000052</c:v>
                </c:pt>
                <c:pt idx="467">
                  <c:v>0.86775000000000047</c:v>
                </c:pt>
                <c:pt idx="468">
                  <c:v>0.87000000000000044</c:v>
                </c:pt>
                <c:pt idx="469">
                  <c:v>0.87150000000000005</c:v>
                </c:pt>
                <c:pt idx="470">
                  <c:v>0.87300000000000055</c:v>
                </c:pt>
                <c:pt idx="471">
                  <c:v>0.87449999999999994</c:v>
                </c:pt>
                <c:pt idx="472">
                  <c:v>0.87525000000000053</c:v>
                </c:pt>
                <c:pt idx="473">
                  <c:v>0.87675000000000058</c:v>
                </c:pt>
                <c:pt idx="474">
                  <c:v>0.8775000000000005</c:v>
                </c:pt>
                <c:pt idx="475">
                  <c:v>0.87900000000000045</c:v>
                </c:pt>
                <c:pt idx="476">
                  <c:v>0.87900000000000045</c:v>
                </c:pt>
                <c:pt idx="477">
                  <c:v>0.87975000000000059</c:v>
                </c:pt>
                <c:pt idx="478">
                  <c:v>0.88125000000000009</c:v>
                </c:pt>
                <c:pt idx="479">
                  <c:v>0.88125000000000009</c:v>
                </c:pt>
                <c:pt idx="480">
                  <c:v>0.88275000000000003</c:v>
                </c:pt>
                <c:pt idx="481">
                  <c:v>0.88424999999999998</c:v>
                </c:pt>
                <c:pt idx="482">
                  <c:v>0.88500000000000001</c:v>
                </c:pt>
                <c:pt idx="483">
                  <c:v>0.88650000000000018</c:v>
                </c:pt>
                <c:pt idx="484">
                  <c:v>0.8879999999999999</c:v>
                </c:pt>
                <c:pt idx="485">
                  <c:v>0.88949999999999996</c:v>
                </c:pt>
                <c:pt idx="486">
                  <c:v>0.89024999999999999</c:v>
                </c:pt>
                <c:pt idx="487">
                  <c:v>0.89174999999999993</c:v>
                </c:pt>
                <c:pt idx="488">
                  <c:v>0.89324999999999999</c:v>
                </c:pt>
                <c:pt idx="489">
                  <c:v>0.89399999999999991</c:v>
                </c:pt>
                <c:pt idx="490">
                  <c:v>0.89550000000000007</c:v>
                </c:pt>
                <c:pt idx="491">
                  <c:v>0.89700000000000002</c:v>
                </c:pt>
                <c:pt idx="492">
                  <c:v>0.89849999999999997</c:v>
                </c:pt>
                <c:pt idx="493">
                  <c:v>0.89999999999999991</c:v>
                </c:pt>
                <c:pt idx="494">
                  <c:v>0.90149999999999997</c:v>
                </c:pt>
                <c:pt idx="495">
                  <c:v>0.90225000000000011</c:v>
                </c:pt>
                <c:pt idx="496">
                  <c:v>0.90299999999999991</c:v>
                </c:pt>
                <c:pt idx="497">
                  <c:v>0.90374999999999994</c:v>
                </c:pt>
                <c:pt idx="498">
                  <c:v>0.90450000000000008</c:v>
                </c:pt>
                <c:pt idx="499">
                  <c:v>0.90524999999999989</c:v>
                </c:pt>
                <c:pt idx="500">
                  <c:v>0.9067500000000005</c:v>
                </c:pt>
                <c:pt idx="501">
                  <c:v>0.90749999999999997</c:v>
                </c:pt>
                <c:pt idx="502">
                  <c:v>0.90825</c:v>
                </c:pt>
                <c:pt idx="503">
                  <c:v>0.90900000000000003</c:v>
                </c:pt>
                <c:pt idx="504">
                  <c:v>0.9097500000000005</c:v>
                </c:pt>
                <c:pt idx="505">
                  <c:v>0.91049999999999998</c:v>
                </c:pt>
                <c:pt idx="506">
                  <c:v>0.91125</c:v>
                </c:pt>
                <c:pt idx="507">
                  <c:v>0.91275000000000051</c:v>
                </c:pt>
                <c:pt idx="508">
                  <c:v>0.91425000000000001</c:v>
                </c:pt>
                <c:pt idx="509">
                  <c:v>0.91574999999999995</c:v>
                </c:pt>
                <c:pt idx="510">
                  <c:v>0.9172499999999999</c:v>
                </c:pt>
                <c:pt idx="511">
                  <c:v>0.91800000000000004</c:v>
                </c:pt>
                <c:pt idx="512">
                  <c:v>0.9195000000000001</c:v>
                </c:pt>
                <c:pt idx="513">
                  <c:v>0.92099999999999993</c:v>
                </c:pt>
                <c:pt idx="514">
                  <c:v>0.92249999999999988</c:v>
                </c:pt>
                <c:pt idx="515">
                  <c:v>0.92400000000000004</c:v>
                </c:pt>
                <c:pt idx="516">
                  <c:v>0.92475000000000041</c:v>
                </c:pt>
                <c:pt idx="517">
                  <c:v>0.92625000000000002</c:v>
                </c:pt>
                <c:pt idx="518">
                  <c:v>0.92775000000000041</c:v>
                </c:pt>
                <c:pt idx="519">
                  <c:v>0.92775000000000041</c:v>
                </c:pt>
                <c:pt idx="520">
                  <c:v>0.92925000000000002</c:v>
                </c:pt>
                <c:pt idx="521">
                  <c:v>0.93075000000000041</c:v>
                </c:pt>
                <c:pt idx="522">
                  <c:v>0.93075000000000041</c:v>
                </c:pt>
                <c:pt idx="523">
                  <c:v>0.93225000000000002</c:v>
                </c:pt>
                <c:pt idx="524">
                  <c:v>0.93375000000000041</c:v>
                </c:pt>
                <c:pt idx="525">
                  <c:v>0.93599999999999994</c:v>
                </c:pt>
                <c:pt idx="526">
                  <c:v>0.93750000000000011</c:v>
                </c:pt>
                <c:pt idx="527">
                  <c:v>0.93975000000000042</c:v>
                </c:pt>
                <c:pt idx="528">
                  <c:v>0.9420000000000005</c:v>
                </c:pt>
                <c:pt idx="529">
                  <c:v>0.94425000000000003</c:v>
                </c:pt>
                <c:pt idx="530">
                  <c:v>0.94650000000000012</c:v>
                </c:pt>
                <c:pt idx="531">
                  <c:v>0.94950000000000001</c:v>
                </c:pt>
                <c:pt idx="532">
                  <c:v>0.95175000000000032</c:v>
                </c:pt>
                <c:pt idx="533">
                  <c:v>0.9540000000000004</c:v>
                </c:pt>
                <c:pt idx="534">
                  <c:v>0.95700000000000041</c:v>
                </c:pt>
                <c:pt idx="535">
                  <c:v>0.96000000000000063</c:v>
                </c:pt>
                <c:pt idx="536">
                  <c:v>0.96225000000000005</c:v>
                </c:pt>
                <c:pt idx="537">
                  <c:v>0.96524999999999983</c:v>
                </c:pt>
                <c:pt idx="538">
                  <c:v>0.96749999999999992</c:v>
                </c:pt>
                <c:pt idx="539">
                  <c:v>0.97050000000000014</c:v>
                </c:pt>
                <c:pt idx="540">
                  <c:v>0.97275000000000045</c:v>
                </c:pt>
                <c:pt idx="541">
                  <c:v>0.97500000000000042</c:v>
                </c:pt>
                <c:pt idx="542">
                  <c:v>0.97724999999999984</c:v>
                </c:pt>
                <c:pt idx="543">
                  <c:v>0.98024999999999951</c:v>
                </c:pt>
                <c:pt idx="544">
                  <c:v>0.98249999999999948</c:v>
                </c:pt>
                <c:pt idx="545">
                  <c:v>0.9854999999999996</c:v>
                </c:pt>
                <c:pt idx="546">
                  <c:v>0.98774999999999991</c:v>
                </c:pt>
                <c:pt idx="547">
                  <c:v>0.99</c:v>
                </c:pt>
                <c:pt idx="548">
                  <c:v>0.99224999999999952</c:v>
                </c:pt>
                <c:pt idx="549">
                  <c:v>0.9944999999999995</c:v>
                </c:pt>
                <c:pt idx="550">
                  <c:v>0.99675000000000002</c:v>
                </c:pt>
                <c:pt idx="551">
                  <c:v>0.99975000000000003</c:v>
                </c:pt>
                <c:pt idx="552">
                  <c:v>1.002</c:v>
                </c:pt>
                <c:pt idx="553">
                  <c:v>1.0049999999999992</c:v>
                </c:pt>
                <c:pt idx="554">
                  <c:v>1.0072500000000002</c:v>
                </c:pt>
                <c:pt idx="555">
                  <c:v>1.0102500000000001</c:v>
                </c:pt>
                <c:pt idx="556">
                  <c:v>1.01325</c:v>
                </c:pt>
                <c:pt idx="557">
                  <c:v>1.0162500000000001</c:v>
                </c:pt>
                <c:pt idx="558">
                  <c:v>1.01925</c:v>
                </c:pt>
                <c:pt idx="559">
                  <c:v>1.0214999999999992</c:v>
                </c:pt>
                <c:pt idx="560">
                  <c:v>1.0229999999999992</c:v>
                </c:pt>
                <c:pt idx="561">
                  <c:v>1.02525</c:v>
                </c:pt>
                <c:pt idx="562">
                  <c:v>1.0267500000000001</c:v>
                </c:pt>
                <c:pt idx="563">
                  <c:v>1.028999999999999</c:v>
                </c:pt>
                <c:pt idx="564">
                  <c:v>1.03125</c:v>
                </c:pt>
                <c:pt idx="565">
                  <c:v>1.0327500000000001</c:v>
                </c:pt>
                <c:pt idx="566">
                  <c:v>1.0342500000000001</c:v>
                </c:pt>
                <c:pt idx="567">
                  <c:v>1.0365000000000002</c:v>
                </c:pt>
                <c:pt idx="568">
                  <c:v>1.038</c:v>
                </c:pt>
                <c:pt idx="569">
                  <c:v>1.0402499999999999</c:v>
                </c:pt>
                <c:pt idx="570">
                  <c:v>1.0417500000000002</c:v>
                </c:pt>
                <c:pt idx="571">
                  <c:v>1.044</c:v>
                </c:pt>
                <c:pt idx="572">
                  <c:v>1.0454999999999992</c:v>
                </c:pt>
                <c:pt idx="573">
                  <c:v>1.046999999999999</c:v>
                </c:pt>
                <c:pt idx="574">
                  <c:v>1.04925</c:v>
                </c:pt>
                <c:pt idx="575">
                  <c:v>1.0507499999999999</c:v>
                </c:pt>
                <c:pt idx="576">
                  <c:v>1.0522499999999999</c:v>
                </c:pt>
                <c:pt idx="577">
                  <c:v>1.0545</c:v>
                </c:pt>
                <c:pt idx="578">
                  <c:v>1.0567499999999999</c:v>
                </c:pt>
                <c:pt idx="579">
                  <c:v>1.0582499999999999</c:v>
                </c:pt>
                <c:pt idx="580">
                  <c:v>1.0604999999999998</c:v>
                </c:pt>
                <c:pt idx="581">
                  <c:v>1.0627500000000001</c:v>
                </c:pt>
                <c:pt idx="582">
                  <c:v>1.0642499999999999</c:v>
                </c:pt>
                <c:pt idx="583">
                  <c:v>1.06575</c:v>
                </c:pt>
                <c:pt idx="584">
                  <c:v>1.0672499999999998</c:v>
                </c:pt>
                <c:pt idx="585">
                  <c:v>1.0687500000000001</c:v>
                </c:pt>
                <c:pt idx="586">
                  <c:v>1.071</c:v>
                </c:pt>
                <c:pt idx="587">
                  <c:v>1.0725</c:v>
                </c:pt>
                <c:pt idx="588">
                  <c:v>1.07325</c:v>
                </c:pt>
                <c:pt idx="589">
                  <c:v>1.0747499999999999</c:v>
                </c:pt>
                <c:pt idx="590">
                  <c:v>1.0754999999999992</c:v>
                </c:pt>
                <c:pt idx="591">
                  <c:v>1.077</c:v>
                </c:pt>
                <c:pt idx="592">
                  <c:v>1.07775</c:v>
                </c:pt>
                <c:pt idx="593">
                  <c:v>1.07775</c:v>
                </c:pt>
                <c:pt idx="594">
                  <c:v>1.0785</c:v>
                </c:pt>
                <c:pt idx="595">
                  <c:v>1.0792499999999998</c:v>
                </c:pt>
                <c:pt idx="596">
                  <c:v>1.081499999999999</c:v>
                </c:pt>
                <c:pt idx="597">
                  <c:v>1.083</c:v>
                </c:pt>
                <c:pt idx="598">
                  <c:v>1.0852499999999998</c:v>
                </c:pt>
                <c:pt idx="599">
                  <c:v>1.0874999999999992</c:v>
                </c:pt>
                <c:pt idx="600">
                  <c:v>1.089</c:v>
                </c:pt>
                <c:pt idx="601">
                  <c:v>1.0912499999999998</c:v>
                </c:pt>
                <c:pt idx="602">
                  <c:v>1.0912499999999998</c:v>
                </c:pt>
                <c:pt idx="603">
                  <c:v>1.0927499999999999</c:v>
                </c:pt>
                <c:pt idx="604">
                  <c:v>1.0927499999999999</c:v>
                </c:pt>
                <c:pt idx="605">
                  <c:v>1.0942500000000011</c:v>
                </c:pt>
                <c:pt idx="606">
                  <c:v>1.09575</c:v>
                </c:pt>
                <c:pt idx="607">
                  <c:v>1.097999999999999</c:v>
                </c:pt>
                <c:pt idx="608">
                  <c:v>1.099499999999999</c:v>
                </c:pt>
                <c:pt idx="609">
                  <c:v>1.1002500000000011</c:v>
                </c:pt>
                <c:pt idx="610">
                  <c:v>1.1017499999999998</c:v>
                </c:pt>
                <c:pt idx="611">
                  <c:v>1.1025</c:v>
                </c:pt>
                <c:pt idx="612">
                  <c:v>1.103999999999999</c:v>
                </c:pt>
                <c:pt idx="613">
                  <c:v>1.1047500000000001</c:v>
                </c:pt>
                <c:pt idx="614">
                  <c:v>1.1062500000000008</c:v>
                </c:pt>
                <c:pt idx="615">
                  <c:v>1.1070000000000002</c:v>
                </c:pt>
                <c:pt idx="616">
                  <c:v>1.1084999999999998</c:v>
                </c:pt>
                <c:pt idx="617">
                  <c:v>1.1092500000000001</c:v>
                </c:pt>
                <c:pt idx="618">
                  <c:v>1.1107499999999999</c:v>
                </c:pt>
                <c:pt idx="619">
                  <c:v>1.1115000000000002</c:v>
                </c:pt>
                <c:pt idx="620">
                  <c:v>1.113</c:v>
                </c:pt>
                <c:pt idx="621">
                  <c:v>1.11375</c:v>
                </c:pt>
                <c:pt idx="622">
                  <c:v>1.1152500000000001</c:v>
                </c:pt>
                <c:pt idx="623">
                  <c:v>1.115999999999999</c:v>
                </c:pt>
                <c:pt idx="624">
                  <c:v>1.117499999999999</c:v>
                </c:pt>
                <c:pt idx="625">
                  <c:v>1.1182500000000011</c:v>
                </c:pt>
                <c:pt idx="626">
                  <c:v>1.1197499999999998</c:v>
                </c:pt>
                <c:pt idx="627">
                  <c:v>1.1212500000000001</c:v>
                </c:pt>
                <c:pt idx="628">
                  <c:v>1.121999999999999</c:v>
                </c:pt>
                <c:pt idx="629">
                  <c:v>1.1234999999999991</c:v>
                </c:pt>
                <c:pt idx="630">
                  <c:v>1.1242500000000009</c:v>
                </c:pt>
                <c:pt idx="631">
                  <c:v>1.1257499999999998</c:v>
                </c:pt>
                <c:pt idx="632">
                  <c:v>1.1264999999999998</c:v>
                </c:pt>
                <c:pt idx="633">
                  <c:v>1.127999999999999</c:v>
                </c:pt>
                <c:pt idx="634">
                  <c:v>1.1287500000000001</c:v>
                </c:pt>
                <c:pt idx="635">
                  <c:v>1.1294999999999991</c:v>
                </c:pt>
                <c:pt idx="636">
                  <c:v>1.1302500000000009</c:v>
                </c:pt>
                <c:pt idx="637">
                  <c:v>1.131</c:v>
                </c:pt>
                <c:pt idx="638">
                  <c:v>1.1325000000000001</c:v>
                </c:pt>
                <c:pt idx="639">
                  <c:v>1.1332499999999999</c:v>
                </c:pt>
                <c:pt idx="640">
                  <c:v>1.1340000000000001</c:v>
                </c:pt>
                <c:pt idx="641">
                  <c:v>1.1355</c:v>
                </c:pt>
                <c:pt idx="642">
                  <c:v>1.1362500000000009</c:v>
                </c:pt>
                <c:pt idx="643">
                  <c:v>1.1377499999999998</c:v>
                </c:pt>
                <c:pt idx="644">
                  <c:v>1.1385000000000001</c:v>
                </c:pt>
                <c:pt idx="645">
                  <c:v>1.139999999999999</c:v>
                </c:pt>
                <c:pt idx="646">
                  <c:v>1.140750000000001</c:v>
                </c:pt>
                <c:pt idx="647">
                  <c:v>1.1422500000000009</c:v>
                </c:pt>
                <c:pt idx="648">
                  <c:v>1.14375</c:v>
                </c:pt>
                <c:pt idx="649">
                  <c:v>1.1444999999999999</c:v>
                </c:pt>
                <c:pt idx="650">
                  <c:v>1.1460000000000001</c:v>
                </c:pt>
                <c:pt idx="651">
                  <c:v>1.1482500000000009</c:v>
                </c:pt>
                <c:pt idx="652">
                  <c:v>1.1504999999999999</c:v>
                </c:pt>
                <c:pt idx="653">
                  <c:v>1.1527500000000011</c:v>
                </c:pt>
                <c:pt idx="654">
                  <c:v>1.155</c:v>
                </c:pt>
                <c:pt idx="655">
                  <c:v>1.1572500000000001</c:v>
                </c:pt>
                <c:pt idx="656">
                  <c:v>1.1595000000000002</c:v>
                </c:pt>
                <c:pt idx="657">
                  <c:v>1.1617500000000001</c:v>
                </c:pt>
                <c:pt idx="658">
                  <c:v>1.163999999999999</c:v>
                </c:pt>
                <c:pt idx="659">
                  <c:v>1.1662500000000009</c:v>
                </c:pt>
                <c:pt idx="660">
                  <c:v>1.1662500000000009</c:v>
                </c:pt>
                <c:pt idx="661">
                  <c:v>1.1677499999999998</c:v>
                </c:pt>
                <c:pt idx="662">
                  <c:v>1.1707500000000011</c:v>
                </c:pt>
                <c:pt idx="663">
                  <c:v>1.1737500000000001</c:v>
                </c:pt>
                <c:pt idx="664">
                  <c:v>1.1767500000000009</c:v>
                </c:pt>
                <c:pt idx="665">
                  <c:v>1.1797500000000001</c:v>
                </c:pt>
                <c:pt idx="666">
                  <c:v>1.1827500000000009</c:v>
                </c:pt>
                <c:pt idx="667">
                  <c:v>1.1857499999999999</c:v>
                </c:pt>
                <c:pt idx="668">
                  <c:v>1.1857499999999999</c:v>
                </c:pt>
                <c:pt idx="669">
                  <c:v>1.1879999999999991</c:v>
                </c:pt>
                <c:pt idx="670">
                  <c:v>1.1902500000000009</c:v>
                </c:pt>
                <c:pt idx="671">
                  <c:v>1.1924999999999999</c:v>
                </c:pt>
                <c:pt idx="672">
                  <c:v>1.1947500000000009</c:v>
                </c:pt>
                <c:pt idx="673">
                  <c:v>1.1969999999999998</c:v>
                </c:pt>
                <c:pt idx="674">
                  <c:v>1.1992499999999997</c:v>
                </c:pt>
                <c:pt idx="675">
                  <c:v>1.20225</c:v>
                </c:pt>
                <c:pt idx="676">
                  <c:v>1.2044999999999992</c:v>
                </c:pt>
                <c:pt idx="677">
                  <c:v>1.20675</c:v>
                </c:pt>
                <c:pt idx="678">
                  <c:v>1.208999999999999</c:v>
                </c:pt>
                <c:pt idx="679">
                  <c:v>1.211249999999999</c:v>
                </c:pt>
                <c:pt idx="680">
                  <c:v>1.2134999999999991</c:v>
                </c:pt>
                <c:pt idx="681">
                  <c:v>1.2157499999999992</c:v>
                </c:pt>
                <c:pt idx="682">
                  <c:v>1.2180000000000002</c:v>
                </c:pt>
                <c:pt idx="683">
                  <c:v>1.2202500000000001</c:v>
                </c:pt>
                <c:pt idx="684">
                  <c:v>1.2224999999999993</c:v>
                </c:pt>
                <c:pt idx="685">
                  <c:v>1.224</c:v>
                </c:pt>
                <c:pt idx="686">
                  <c:v>1.2262500000000001</c:v>
                </c:pt>
                <c:pt idx="687">
                  <c:v>1.228499999999999</c:v>
                </c:pt>
                <c:pt idx="688">
                  <c:v>1.23</c:v>
                </c:pt>
                <c:pt idx="689">
                  <c:v>1.2322500000000001</c:v>
                </c:pt>
                <c:pt idx="690">
                  <c:v>1.234499999999999</c:v>
                </c:pt>
                <c:pt idx="691">
                  <c:v>1.2367500000000002</c:v>
                </c:pt>
                <c:pt idx="692">
                  <c:v>1.2389999999999992</c:v>
                </c:pt>
                <c:pt idx="693">
                  <c:v>1.242</c:v>
                </c:pt>
                <c:pt idx="694">
                  <c:v>1.2442499999999999</c:v>
                </c:pt>
                <c:pt idx="695">
                  <c:v>1.2465000000000002</c:v>
                </c:pt>
                <c:pt idx="696">
                  <c:v>1.24875</c:v>
                </c:pt>
                <c:pt idx="697">
                  <c:v>1.250999999999999</c:v>
                </c:pt>
                <c:pt idx="698">
                  <c:v>1.2540000000000002</c:v>
                </c:pt>
                <c:pt idx="699">
                  <c:v>1.2562500000000001</c:v>
                </c:pt>
                <c:pt idx="700">
                  <c:v>1.2585000000000002</c:v>
                </c:pt>
                <c:pt idx="701">
                  <c:v>1.2607500000000003</c:v>
                </c:pt>
                <c:pt idx="702">
                  <c:v>1.2629999999999992</c:v>
                </c:pt>
                <c:pt idx="703">
                  <c:v>1.2644999999999988</c:v>
                </c:pt>
                <c:pt idx="704">
                  <c:v>1.266</c:v>
                </c:pt>
                <c:pt idx="705">
                  <c:v>1.26675</c:v>
                </c:pt>
                <c:pt idx="706">
                  <c:v>1.2682499999999999</c:v>
                </c:pt>
                <c:pt idx="707">
                  <c:v>1.268999999999999</c:v>
                </c:pt>
                <c:pt idx="708">
                  <c:v>1.2705</c:v>
                </c:pt>
                <c:pt idx="709">
                  <c:v>1.27125</c:v>
                </c:pt>
                <c:pt idx="710">
                  <c:v>1.27275</c:v>
                </c:pt>
                <c:pt idx="711">
                  <c:v>1.2742499999999999</c:v>
                </c:pt>
                <c:pt idx="712">
                  <c:v>1.2757499999999991</c:v>
                </c:pt>
                <c:pt idx="713">
                  <c:v>1.2772500000000002</c:v>
                </c:pt>
                <c:pt idx="714">
                  <c:v>1.2787499999999998</c:v>
                </c:pt>
                <c:pt idx="715">
                  <c:v>1.2794999999999992</c:v>
                </c:pt>
                <c:pt idx="716">
                  <c:v>1.2802499999999999</c:v>
                </c:pt>
                <c:pt idx="717">
                  <c:v>1.280999999999999</c:v>
                </c:pt>
                <c:pt idx="718">
                  <c:v>1.2817500000000002</c:v>
                </c:pt>
                <c:pt idx="719">
                  <c:v>1.2824999999999998</c:v>
                </c:pt>
                <c:pt idx="720">
                  <c:v>1.28325</c:v>
                </c:pt>
                <c:pt idx="721">
                  <c:v>1.28325</c:v>
                </c:pt>
                <c:pt idx="722">
                  <c:v>1.284</c:v>
                </c:pt>
                <c:pt idx="723">
                  <c:v>1.285499999999999</c:v>
                </c:pt>
                <c:pt idx="724">
                  <c:v>1.2862499999999999</c:v>
                </c:pt>
                <c:pt idx="725">
                  <c:v>1.28775</c:v>
                </c:pt>
                <c:pt idx="726">
                  <c:v>1.2885</c:v>
                </c:pt>
                <c:pt idx="727">
                  <c:v>1.28925</c:v>
                </c:pt>
                <c:pt idx="728">
                  <c:v>1.2907500000000001</c:v>
                </c:pt>
                <c:pt idx="729">
                  <c:v>1.2922499999999997</c:v>
                </c:pt>
                <c:pt idx="730">
                  <c:v>1.292999999999999</c:v>
                </c:pt>
                <c:pt idx="731">
                  <c:v>1.29375</c:v>
                </c:pt>
                <c:pt idx="732">
                  <c:v>1.2952500000000002</c:v>
                </c:pt>
                <c:pt idx="733">
                  <c:v>1.2967499999999998</c:v>
                </c:pt>
                <c:pt idx="734">
                  <c:v>1.2974999999999992</c:v>
                </c:pt>
                <c:pt idx="735">
                  <c:v>1.298999999999999</c:v>
                </c:pt>
                <c:pt idx="736">
                  <c:v>1.29975</c:v>
                </c:pt>
                <c:pt idx="737">
                  <c:v>1.30125</c:v>
                </c:pt>
                <c:pt idx="738">
                  <c:v>1.3027499999999999</c:v>
                </c:pt>
                <c:pt idx="739">
                  <c:v>1.3027499999999999</c:v>
                </c:pt>
                <c:pt idx="740">
                  <c:v>1.3042500000000001</c:v>
                </c:pt>
                <c:pt idx="741">
                  <c:v>1.304999999999999</c:v>
                </c:pt>
                <c:pt idx="742">
                  <c:v>1.3065</c:v>
                </c:pt>
                <c:pt idx="743">
                  <c:v>1.3080000000000001</c:v>
                </c:pt>
                <c:pt idx="744">
                  <c:v>1.3094999999999992</c:v>
                </c:pt>
                <c:pt idx="745">
                  <c:v>1.3109999999999991</c:v>
                </c:pt>
                <c:pt idx="746">
                  <c:v>1.3125</c:v>
                </c:pt>
                <c:pt idx="747">
                  <c:v>1.3140000000000001</c:v>
                </c:pt>
                <c:pt idx="748">
                  <c:v>1.3162500000000001</c:v>
                </c:pt>
                <c:pt idx="749">
                  <c:v>1.3177500000000002</c:v>
                </c:pt>
                <c:pt idx="750">
                  <c:v>1.31925</c:v>
                </c:pt>
                <c:pt idx="751">
                  <c:v>1.3200000000000003</c:v>
                </c:pt>
                <c:pt idx="752">
                  <c:v>1.321499999999999</c:v>
                </c:pt>
                <c:pt idx="753">
                  <c:v>1.32375</c:v>
                </c:pt>
                <c:pt idx="754">
                  <c:v>1.3260000000000001</c:v>
                </c:pt>
                <c:pt idx="755">
                  <c:v>1.327499999999999</c:v>
                </c:pt>
                <c:pt idx="756">
                  <c:v>1.329</c:v>
                </c:pt>
                <c:pt idx="757">
                  <c:v>1.3304999999999998</c:v>
                </c:pt>
                <c:pt idx="758">
                  <c:v>1.33125</c:v>
                </c:pt>
                <c:pt idx="759">
                  <c:v>1.3327499999999999</c:v>
                </c:pt>
                <c:pt idx="760">
                  <c:v>1.3342499999999999</c:v>
                </c:pt>
                <c:pt idx="761">
                  <c:v>1.33725</c:v>
                </c:pt>
                <c:pt idx="762">
                  <c:v>1.33725</c:v>
                </c:pt>
                <c:pt idx="763">
                  <c:v>1.339499999999999</c:v>
                </c:pt>
                <c:pt idx="764">
                  <c:v>1.339499999999999</c:v>
                </c:pt>
                <c:pt idx="765">
                  <c:v>1.34175</c:v>
                </c:pt>
                <c:pt idx="766">
                  <c:v>1.3440000000000001</c:v>
                </c:pt>
                <c:pt idx="767">
                  <c:v>1.3440000000000001</c:v>
                </c:pt>
                <c:pt idx="768">
                  <c:v>1.3470000000000002</c:v>
                </c:pt>
                <c:pt idx="769">
                  <c:v>1.3492500000000001</c:v>
                </c:pt>
                <c:pt idx="770">
                  <c:v>1.351499999999999</c:v>
                </c:pt>
                <c:pt idx="771">
                  <c:v>1.35375</c:v>
                </c:pt>
                <c:pt idx="772">
                  <c:v>1.3567500000000001</c:v>
                </c:pt>
                <c:pt idx="773">
                  <c:v>1.3567500000000001</c:v>
                </c:pt>
                <c:pt idx="774">
                  <c:v>1.359</c:v>
                </c:pt>
                <c:pt idx="775">
                  <c:v>1.361999999999999</c:v>
                </c:pt>
                <c:pt idx="776">
                  <c:v>1.3650000000000002</c:v>
                </c:pt>
                <c:pt idx="777">
                  <c:v>1.3680000000000001</c:v>
                </c:pt>
                <c:pt idx="778">
                  <c:v>1.3702500000000009</c:v>
                </c:pt>
                <c:pt idx="779">
                  <c:v>1.37175</c:v>
                </c:pt>
                <c:pt idx="780">
                  <c:v>1.3740000000000001</c:v>
                </c:pt>
                <c:pt idx="781">
                  <c:v>1.3740000000000001</c:v>
                </c:pt>
                <c:pt idx="782">
                  <c:v>1.3762500000000009</c:v>
                </c:pt>
                <c:pt idx="783">
                  <c:v>1.3785000000000001</c:v>
                </c:pt>
                <c:pt idx="784">
                  <c:v>1.3807499999999999</c:v>
                </c:pt>
                <c:pt idx="785">
                  <c:v>1.383</c:v>
                </c:pt>
                <c:pt idx="786">
                  <c:v>1.3845000000000001</c:v>
                </c:pt>
                <c:pt idx="787">
                  <c:v>1.3867499999999999</c:v>
                </c:pt>
                <c:pt idx="788">
                  <c:v>1.389</c:v>
                </c:pt>
                <c:pt idx="789">
                  <c:v>1.3912500000000001</c:v>
                </c:pt>
                <c:pt idx="790">
                  <c:v>1.3942500000000007</c:v>
                </c:pt>
                <c:pt idx="791">
                  <c:v>1.3964999999999999</c:v>
                </c:pt>
                <c:pt idx="792">
                  <c:v>1.3995000000000002</c:v>
                </c:pt>
                <c:pt idx="793">
                  <c:v>1.4017499999999992</c:v>
                </c:pt>
                <c:pt idx="794">
                  <c:v>1.4039999999999981</c:v>
                </c:pt>
                <c:pt idx="795">
                  <c:v>1.4039999999999981</c:v>
                </c:pt>
                <c:pt idx="796">
                  <c:v>1.40625</c:v>
                </c:pt>
                <c:pt idx="797">
                  <c:v>1.4092499999999992</c:v>
                </c:pt>
                <c:pt idx="798">
                  <c:v>1.4114999999999986</c:v>
                </c:pt>
                <c:pt idx="799">
                  <c:v>1.414499999999999</c:v>
                </c:pt>
                <c:pt idx="800">
                  <c:v>1.4174999999999986</c:v>
                </c:pt>
                <c:pt idx="801">
                  <c:v>1.4197499999999992</c:v>
                </c:pt>
                <c:pt idx="802">
                  <c:v>1.4219999999999982</c:v>
                </c:pt>
                <c:pt idx="803">
                  <c:v>1.42425</c:v>
                </c:pt>
                <c:pt idx="804">
                  <c:v>1.4264999999999992</c:v>
                </c:pt>
                <c:pt idx="805">
                  <c:v>1.42875</c:v>
                </c:pt>
                <c:pt idx="806">
                  <c:v>1.4309999999999989</c:v>
                </c:pt>
                <c:pt idx="807">
                  <c:v>1.4332499999999992</c:v>
                </c:pt>
                <c:pt idx="808">
                  <c:v>1.4332499999999992</c:v>
                </c:pt>
                <c:pt idx="809">
                  <c:v>1.43625</c:v>
                </c:pt>
                <c:pt idx="810">
                  <c:v>1.439249999999999</c:v>
                </c:pt>
                <c:pt idx="811">
                  <c:v>1.4414999999999993</c:v>
                </c:pt>
                <c:pt idx="812">
                  <c:v>1.4437499999999992</c:v>
                </c:pt>
                <c:pt idx="813">
                  <c:v>1.446</c:v>
                </c:pt>
                <c:pt idx="814">
                  <c:v>1.44825</c:v>
                </c:pt>
                <c:pt idx="815">
                  <c:v>1.448999999999999</c:v>
                </c:pt>
                <c:pt idx="816">
                  <c:v>1.450499999999999</c:v>
                </c:pt>
                <c:pt idx="817">
                  <c:v>1.452</c:v>
                </c:pt>
                <c:pt idx="818">
                  <c:v>1.4534999999999989</c:v>
                </c:pt>
                <c:pt idx="819">
                  <c:v>1.4549999999999992</c:v>
                </c:pt>
                <c:pt idx="820">
                  <c:v>1.456499999999999</c:v>
                </c:pt>
                <c:pt idx="821">
                  <c:v>1.4587499999999998</c:v>
                </c:pt>
                <c:pt idx="822">
                  <c:v>1.46025</c:v>
                </c:pt>
                <c:pt idx="823">
                  <c:v>1.4617499999999992</c:v>
                </c:pt>
                <c:pt idx="824">
                  <c:v>1.464</c:v>
                </c:pt>
                <c:pt idx="825">
                  <c:v>1.4654999999999991</c:v>
                </c:pt>
                <c:pt idx="826">
                  <c:v>1.4677499999999992</c:v>
                </c:pt>
                <c:pt idx="827">
                  <c:v>1.47075</c:v>
                </c:pt>
                <c:pt idx="828">
                  <c:v>1.47075</c:v>
                </c:pt>
                <c:pt idx="829">
                  <c:v>1.472999999999999</c:v>
                </c:pt>
                <c:pt idx="830">
                  <c:v>1.474499999999999</c:v>
                </c:pt>
                <c:pt idx="831">
                  <c:v>1.4767499999999998</c:v>
                </c:pt>
                <c:pt idx="832">
                  <c:v>1.478999999999999</c:v>
                </c:pt>
                <c:pt idx="833">
                  <c:v>1.4804999999999993</c:v>
                </c:pt>
                <c:pt idx="834">
                  <c:v>1.482</c:v>
                </c:pt>
                <c:pt idx="835">
                  <c:v>1.4827500000000002</c:v>
                </c:pt>
                <c:pt idx="836">
                  <c:v>1.4842499999999998</c:v>
                </c:pt>
                <c:pt idx="837">
                  <c:v>1.4849999999999992</c:v>
                </c:pt>
                <c:pt idx="838">
                  <c:v>1.4857499999999992</c:v>
                </c:pt>
                <c:pt idx="839">
                  <c:v>1.48725</c:v>
                </c:pt>
                <c:pt idx="840">
                  <c:v>1.488</c:v>
                </c:pt>
                <c:pt idx="841">
                  <c:v>1.4887499999999998</c:v>
                </c:pt>
                <c:pt idx="842">
                  <c:v>1.4902500000000001</c:v>
                </c:pt>
                <c:pt idx="843">
                  <c:v>1.4909999999999992</c:v>
                </c:pt>
                <c:pt idx="844">
                  <c:v>1.4917499999999992</c:v>
                </c:pt>
                <c:pt idx="845">
                  <c:v>1.4925000000000002</c:v>
                </c:pt>
                <c:pt idx="846">
                  <c:v>1.4932500000000002</c:v>
                </c:pt>
                <c:pt idx="847">
                  <c:v>1.494</c:v>
                </c:pt>
                <c:pt idx="848">
                  <c:v>1.4954999999999992</c:v>
                </c:pt>
                <c:pt idx="849">
                  <c:v>1.4962499999999999</c:v>
                </c:pt>
                <c:pt idx="850">
                  <c:v>1.496999999999999</c:v>
                </c:pt>
                <c:pt idx="851">
                  <c:v>1.4984999999999991</c:v>
                </c:pt>
                <c:pt idx="852">
                  <c:v>1.49925</c:v>
                </c:pt>
                <c:pt idx="853">
                  <c:v>1.5</c:v>
                </c:pt>
              </c:numCache>
            </c:numRef>
          </c:xVal>
          <c:yVal>
            <c:numRef>
              <c:f>Sheet1!$I$3:$I$856</c:f>
              <c:numCache>
                <c:formatCode>General</c:formatCode>
                <c:ptCount val="854"/>
                <c:pt idx="0">
                  <c:v>0.11478200000000002</c:v>
                </c:pt>
                <c:pt idx="1">
                  <c:v>0.16755999999999999</c:v>
                </c:pt>
                <c:pt idx="2">
                  <c:v>3.0691679999999999</c:v>
                </c:pt>
                <c:pt idx="3">
                  <c:v>0.95146199999999959</c:v>
                </c:pt>
                <c:pt idx="4">
                  <c:v>1.55484</c:v>
                </c:pt>
                <c:pt idx="5">
                  <c:v>2.7354719999999997</c:v>
                </c:pt>
                <c:pt idx="6">
                  <c:v>3.156371</c:v>
                </c:pt>
                <c:pt idx="7">
                  <c:v>9.4871350000000003</c:v>
                </c:pt>
                <c:pt idx="8">
                  <c:v>10.855687000000014</c:v>
                </c:pt>
                <c:pt idx="9">
                  <c:v>12.904378999999999</c:v>
                </c:pt>
                <c:pt idx="10">
                  <c:v>13.818220999999999</c:v>
                </c:pt>
                <c:pt idx="11">
                  <c:v>15.693059</c:v>
                </c:pt>
                <c:pt idx="12">
                  <c:v>16.899616000000002</c:v>
                </c:pt>
                <c:pt idx="13">
                  <c:v>18.550104000000001</c:v>
                </c:pt>
                <c:pt idx="14">
                  <c:v>19.733651999999999</c:v>
                </c:pt>
                <c:pt idx="15">
                  <c:v>20.784442999999978</c:v>
                </c:pt>
                <c:pt idx="16">
                  <c:v>26.311964000000028</c:v>
                </c:pt>
                <c:pt idx="17">
                  <c:v>28.132256000000005</c:v>
                </c:pt>
                <c:pt idx="18">
                  <c:v>30.949154</c:v>
                </c:pt>
                <c:pt idx="19">
                  <c:v>33.637512000000029</c:v>
                </c:pt>
                <c:pt idx="20">
                  <c:v>37.528149000000013</c:v>
                </c:pt>
                <c:pt idx="21">
                  <c:v>41.091103000000011</c:v>
                </c:pt>
                <c:pt idx="22">
                  <c:v>44.896362000000003</c:v>
                </c:pt>
                <c:pt idx="23">
                  <c:v>46.930275000000002</c:v>
                </c:pt>
                <c:pt idx="24">
                  <c:v>48.76391200000004</c:v>
                </c:pt>
                <c:pt idx="25">
                  <c:v>49.74873000000003</c:v>
                </c:pt>
                <c:pt idx="26">
                  <c:v>47.300255</c:v>
                </c:pt>
                <c:pt idx="27">
                  <c:v>45.636799000000003</c:v>
                </c:pt>
                <c:pt idx="28">
                  <c:v>34.128448000000013</c:v>
                </c:pt>
                <c:pt idx="29">
                  <c:v>32.373634000000003</c:v>
                </c:pt>
                <c:pt idx="30">
                  <c:v>33.594418000000012</c:v>
                </c:pt>
                <c:pt idx="31">
                  <c:v>36.294811000000003</c:v>
                </c:pt>
                <c:pt idx="32">
                  <c:v>38.252144000000001</c:v>
                </c:pt>
                <c:pt idx="33">
                  <c:v>38.469189</c:v>
                </c:pt>
                <c:pt idx="34">
                  <c:v>43.582146000000002</c:v>
                </c:pt>
                <c:pt idx="35">
                  <c:v>47.936066000000004</c:v>
                </c:pt>
                <c:pt idx="36">
                  <c:v>49.994656000000006</c:v>
                </c:pt>
                <c:pt idx="37">
                  <c:v>31.102357999999999</c:v>
                </c:pt>
                <c:pt idx="38">
                  <c:v>33.942810000000001</c:v>
                </c:pt>
                <c:pt idx="39">
                  <c:v>36.564259</c:v>
                </c:pt>
                <c:pt idx="40">
                  <c:v>39.035110000000039</c:v>
                </c:pt>
                <c:pt idx="41">
                  <c:v>41.277050000000003</c:v>
                </c:pt>
                <c:pt idx="42">
                  <c:v>42.487366000000002</c:v>
                </c:pt>
                <c:pt idx="43">
                  <c:v>43.373694999999998</c:v>
                </c:pt>
                <c:pt idx="44">
                  <c:v>47.774277000000005</c:v>
                </c:pt>
                <c:pt idx="45">
                  <c:v>50.549381000000004</c:v>
                </c:pt>
                <c:pt idx="46">
                  <c:v>52.947482999999998</c:v>
                </c:pt>
                <c:pt idx="47">
                  <c:v>30.288712999999969</c:v>
                </c:pt>
                <c:pt idx="48">
                  <c:v>33.609184000000006</c:v>
                </c:pt>
                <c:pt idx="49">
                  <c:v>39.418175000000012</c:v>
                </c:pt>
                <c:pt idx="50">
                  <c:v>45.076221000000004</c:v>
                </c:pt>
                <c:pt idx="51">
                  <c:v>37.947380000000003</c:v>
                </c:pt>
                <c:pt idx="52">
                  <c:v>34.597931000000003</c:v>
                </c:pt>
                <c:pt idx="53">
                  <c:v>39.123444000000006</c:v>
                </c:pt>
                <c:pt idx="54">
                  <c:v>40.305859000000005</c:v>
                </c:pt>
                <c:pt idx="55">
                  <c:v>34.753796000000001</c:v>
                </c:pt>
                <c:pt idx="56">
                  <c:v>38.424168000000002</c:v>
                </c:pt>
                <c:pt idx="57">
                  <c:v>42.566444000000004</c:v>
                </c:pt>
                <c:pt idx="58">
                  <c:v>69.257996000000006</c:v>
                </c:pt>
                <c:pt idx="59">
                  <c:v>76.078414999999978</c:v>
                </c:pt>
                <c:pt idx="60">
                  <c:v>81.759628000000006</c:v>
                </c:pt>
                <c:pt idx="61">
                  <c:v>86.718261999999996</c:v>
                </c:pt>
                <c:pt idx="62">
                  <c:v>51.153179000000002</c:v>
                </c:pt>
                <c:pt idx="63">
                  <c:v>54.501011000000005</c:v>
                </c:pt>
                <c:pt idx="64">
                  <c:v>57.338687999999998</c:v>
                </c:pt>
                <c:pt idx="65">
                  <c:v>60.710743000000001</c:v>
                </c:pt>
                <c:pt idx="66">
                  <c:v>64.322364999999948</c:v>
                </c:pt>
                <c:pt idx="67">
                  <c:v>68.487990999999994</c:v>
                </c:pt>
                <c:pt idx="68">
                  <c:v>76.859443999999982</c:v>
                </c:pt>
                <c:pt idx="69">
                  <c:v>81.022514000000001</c:v>
                </c:pt>
                <c:pt idx="70">
                  <c:v>79.041290000000075</c:v>
                </c:pt>
                <c:pt idx="71">
                  <c:v>78.011436000000003</c:v>
                </c:pt>
                <c:pt idx="72">
                  <c:v>81.413314999999997</c:v>
                </c:pt>
                <c:pt idx="73">
                  <c:v>87.990356000000006</c:v>
                </c:pt>
                <c:pt idx="74">
                  <c:v>97.475486999999958</c:v>
                </c:pt>
                <c:pt idx="75">
                  <c:v>99.796242000000007</c:v>
                </c:pt>
                <c:pt idx="76">
                  <c:v>86.473029999999994</c:v>
                </c:pt>
                <c:pt idx="77">
                  <c:v>85.821060000000003</c:v>
                </c:pt>
                <c:pt idx="78">
                  <c:v>90.148375999999942</c:v>
                </c:pt>
                <c:pt idx="79">
                  <c:v>92.682181999999926</c:v>
                </c:pt>
                <c:pt idx="80">
                  <c:v>63.760769000000003</c:v>
                </c:pt>
                <c:pt idx="81">
                  <c:v>64.99731400000006</c:v>
                </c:pt>
                <c:pt idx="82">
                  <c:v>69.701369999999997</c:v>
                </c:pt>
                <c:pt idx="83">
                  <c:v>65.107833999999983</c:v>
                </c:pt>
                <c:pt idx="84">
                  <c:v>71.185904999999948</c:v>
                </c:pt>
                <c:pt idx="85">
                  <c:v>75.994286000000059</c:v>
                </c:pt>
                <c:pt idx="86">
                  <c:v>79.82115899999998</c:v>
                </c:pt>
                <c:pt idx="87">
                  <c:v>85.099227999999997</c:v>
                </c:pt>
                <c:pt idx="88">
                  <c:v>88.811653000000078</c:v>
                </c:pt>
                <c:pt idx="89">
                  <c:v>73.275176999999942</c:v>
                </c:pt>
                <c:pt idx="90">
                  <c:v>62.998184000000002</c:v>
                </c:pt>
                <c:pt idx="91">
                  <c:v>65.794495000000026</c:v>
                </c:pt>
                <c:pt idx="92">
                  <c:v>71.096603000000059</c:v>
                </c:pt>
                <c:pt idx="93">
                  <c:v>77.811211000000057</c:v>
                </c:pt>
                <c:pt idx="94">
                  <c:v>79.155517999999958</c:v>
                </c:pt>
                <c:pt idx="95">
                  <c:v>80.845794999999981</c:v>
                </c:pt>
                <c:pt idx="96">
                  <c:v>82.187179999999998</c:v>
                </c:pt>
                <c:pt idx="97">
                  <c:v>82.675841999999903</c:v>
                </c:pt>
                <c:pt idx="98">
                  <c:v>80.720923999999997</c:v>
                </c:pt>
                <c:pt idx="99">
                  <c:v>93.775855999999948</c:v>
                </c:pt>
                <c:pt idx="100">
                  <c:v>86.986046000000002</c:v>
                </c:pt>
                <c:pt idx="101">
                  <c:v>58.66270800000003</c:v>
                </c:pt>
                <c:pt idx="102">
                  <c:v>59.377494999999996</c:v>
                </c:pt>
                <c:pt idx="103">
                  <c:v>60.252090000000003</c:v>
                </c:pt>
                <c:pt idx="104">
                  <c:v>60.984691999999995</c:v>
                </c:pt>
                <c:pt idx="105">
                  <c:v>61.032234000000003</c:v>
                </c:pt>
                <c:pt idx="106">
                  <c:v>60.163380000000011</c:v>
                </c:pt>
                <c:pt idx="107">
                  <c:v>63.31788999999997</c:v>
                </c:pt>
                <c:pt idx="108">
                  <c:v>65.24897799999998</c:v>
                </c:pt>
                <c:pt idx="109">
                  <c:v>64.292312999999979</c:v>
                </c:pt>
                <c:pt idx="110">
                  <c:v>50.355003000000004</c:v>
                </c:pt>
                <c:pt idx="111">
                  <c:v>54.381480999999965</c:v>
                </c:pt>
                <c:pt idx="112">
                  <c:v>56.929966</c:v>
                </c:pt>
                <c:pt idx="113">
                  <c:v>57.132771000000012</c:v>
                </c:pt>
                <c:pt idx="114">
                  <c:v>58.58596</c:v>
                </c:pt>
                <c:pt idx="115">
                  <c:v>59.173210000000012</c:v>
                </c:pt>
                <c:pt idx="116">
                  <c:v>39.556674999999998</c:v>
                </c:pt>
                <c:pt idx="117">
                  <c:v>43.031254000000004</c:v>
                </c:pt>
                <c:pt idx="118">
                  <c:v>46.464012000000011</c:v>
                </c:pt>
                <c:pt idx="119">
                  <c:v>49.402496000000006</c:v>
                </c:pt>
                <c:pt idx="120">
                  <c:v>53.642776000000012</c:v>
                </c:pt>
                <c:pt idx="121">
                  <c:v>47.580704000000004</c:v>
                </c:pt>
                <c:pt idx="122">
                  <c:v>57.146618000000011</c:v>
                </c:pt>
                <c:pt idx="123">
                  <c:v>30.967404999999989</c:v>
                </c:pt>
                <c:pt idx="124">
                  <c:v>33.832607000000003</c:v>
                </c:pt>
                <c:pt idx="125">
                  <c:v>36.916763000000003</c:v>
                </c:pt>
                <c:pt idx="126">
                  <c:v>40.453567999999997</c:v>
                </c:pt>
                <c:pt idx="127">
                  <c:v>43.144108000000003</c:v>
                </c:pt>
                <c:pt idx="128">
                  <c:v>54.051677999999995</c:v>
                </c:pt>
                <c:pt idx="129">
                  <c:v>34.444576000000005</c:v>
                </c:pt>
                <c:pt idx="130">
                  <c:v>38.072483000000005</c:v>
                </c:pt>
                <c:pt idx="131">
                  <c:v>42.132629000000001</c:v>
                </c:pt>
                <c:pt idx="132">
                  <c:v>46.271487999999998</c:v>
                </c:pt>
                <c:pt idx="133">
                  <c:v>50.173496</c:v>
                </c:pt>
                <c:pt idx="134">
                  <c:v>52.388908000000001</c:v>
                </c:pt>
                <c:pt idx="135">
                  <c:v>20.356643999999989</c:v>
                </c:pt>
                <c:pt idx="136">
                  <c:v>23.158197000000001</c:v>
                </c:pt>
                <c:pt idx="137">
                  <c:v>26.275172999999981</c:v>
                </c:pt>
                <c:pt idx="138">
                  <c:v>29.384802000000001</c:v>
                </c:pt>
                <c:pt idx="139">
                  <c:v>28.374030999999999</c:v>
                </c:pt>
                <c:pt idx="140">
                  <c:v>30.821756000000001</c:v>
                </c:pt>
                <c:pt idx="141">
                  <c:v>46.222244000000003</c:v>
                </c:pt>
                <c:pt idx="142">
                  <c:v>31.689589999999981</c:v>
                </c:pt>
                <c:pt idx="143">
                  <c:v>36.439232000000011</c:v>
                </c:pt>
                <c:pt idx="144">
                  <c:v>49.206394000000003</c:v>
                </c:pt>
                <c:pt idx="145">
                  <c:v>63.569672000000011</c:v>
                </c:pt>
                <c:pt idx="146">
                  <c:v>68.360016000000002</c:v>
                </c:pt>
                <c:pt idx="147">
                  <c:v>52.290951000000028</c:v>
                </c:pt>
                <c:pt idx="148">
                  <c:v>61.620407</c:v>
                </c:pt>
                <c:pt idx="149">
                  <c:v>53.938583000000001</c:v>
                </c:pt>
                <c:pt idx="150">
                  <c:v>52.562725000000029</c:v>
                </c:pt>
                <c:pt idx="151">
                  <c:v>58.469353000000012</c:v>
                </c:pt>
                <c:pt idx="152">
                  <c:v>79.978316999999947</c:v>
                </c:pt>
                <c:pt idx="153">
                  <c:v>85.94596900000009</c:v>
                </c:pt>
                <c:pt idx="154">
                  <c:v>54.615837000000006</c:v>
                </c:pt>
                <c:pt idx="155">
                  <c:v>49.096180000000011</c:v>
                </c:pt>
                <c:pt idx="156">
                  <c:v>55.672245000000011</c:v>
                </c:pt>
                <c:pt idx="157">
                  <c:v>51.28233000000003</c:v>
                </c:pt>
                <c:pt idx="158">
                  <c:v>58.667221000000005</c:v>
                </c:pt>
                <c:pt idx="159">
                  <c:v>62.057479999999998</c:v>
                </c:pt>
                <c:pt idx="160">
                  <c:v>71.306540999999982</c:v>
                </c:pt>
                <c:pt idx="161">
                  <c:v>71.044028999999995</c:v>
                </c:pt>
                <c:pt idx="162">
                  <c:v>78.128394999999941</c:v>
                </c:pt>
                <c:pt idx="163">
                  <c:v>83.496573999999995</c:v>
                </c:pt>
                <c:pt idx="164">
                  <c:v>84.492537999999982</c:v>
                </c:pt>
                <c:pt idx="165">
                  <c:v>47.951144999999997</c:v>
                </c:pt>
                <c:pt idx="166">
                  <c:v>56.910167999999999</c:v>
                </c:pt>
                <c:pt idx="167">
                  <c:v>64.292961000000005</c:v>
                </c:pt>
                <c:pt idx="168">
                  <c:v>70.746262000000058</c:v>
                </c:pt>
                <c:pt idx="169">
                  <c:v>66.15063499999998</c:v>
                </c:pt>
                <c:pt idx="170">
                  <c:v>59.922489000000006</c:v>
                </c:pt>
                <c:pt idx="171">
                  <c:v>61.499889000000003</c:v>
                </c:pt>
                <c:pt idx="172">
                  <c:v>65.666725</c:v>
                </c:pt>
                <c:pt idx="173">
                  <c:v>67.775107999999989</c:v>
                </c:pt>
                <c:pt idx="174">
                  <c:v>72.847412000000006</c:v>
                </c:pt>
                <c:pt idx="175">
                  <c:v>77.302222999999998</c:v>
                </c:pt>
                <c:pt idx="176">
                  <c:v>80.782432999999926</c:v>
                </c:pt>
                <c:pt idx="177">
                  <c:v>73.407272000000006</c:v>
                </c:pt>
                <c:pt idx="178">
                  <c:v>75.815658999999982</c:v>
                </c:pt>
                <c:pt idx="179">
                  <c:v>78.986632999999998</c:v>
                </c:pt>
                <c:pt idx="180">
                  <c:v>64.774344999999983</c:v>
                </c:pt>
                <c:pt idx="181">
                  <c:v>61.838085</c:v>
                </c:pt>
                <c:pt idx="182">
                  <c:v>67.317970000000003</c:v>
                </c:pt>
                <c:pt idx="183">
                  <c:v>65.202904000000004</c:v>
                </c:pt>
                <c:pt idx="184">
                  <c:v>69.977401999999998</c:v>
                </c:pt>
                <c:pt idx="185">
                  <c:v>73.072051999999942</c:v>
                </c:pt>
                <c:pt idx="186">
                  <c:v>71.253433000000001</c:v>
                </c:pt>
                <c:pt idx="187">
                  <c:v>72.601189000000005</c:v>
                </c:pt>
                <c:pt idx="188">
                  <c:v>80.341087000000002</c:v>
                </c:pt>
                <c:pt idx="189">
                  <c:v>73.406456000000006</c:v>
                </c:pt>
                <c:pt idx="190">
                  <c:v>85.633704999999978</c:v>
                </c:pt>
                <c:pt idx="191">
                  <c:v>90.523285000000001</c:v>
                </c:pt>
                <c:pt idx="192">
                  <c:v>94.826186999999948</c:v>
                </c:pt>
                <c:pt idx="193">
                  <c:v>91.559944000000002</c:v>
                </c:pt>
                <c:pt idx="194">
                  <c:v>62.344611999999998</c:v>
                </c:pt>
                <c:pt idx="195">
                  <c:v>57.830658</c:v>
                </c:pt>
                <c:pt idx="196">
                  <c:v>65.413146999999995</c:v>
                </c:pt>
                <c:pt idx="197">
                  <c:v>65.919647000000026</c:v>
                </c:pt>
                <c:pt idx="198">
                  <c:v>67.678153999999978</c:v>
                </c:pt>
                <c:pt idx="199">
                  <c:v>70.242958000000002</c:v>
                </c:pt>
                <c:pt idx="200">
                  <c:v>73.313331999999988</c:v>
                </c:pt>
                <c:pt idx="201">
                  <c:v>75.652450999999942</c:v>
                </c:pt>
                <c:pt idx="202">
                  <c:v>79.116439999999983</c:v>
                </c:pt>
                <c:pt idx="203">
                  <c:v>83.407295000000076</c:v>
                </c:pt>
                <c:pt idx="204">
                  <c:v>76.431679000000059</c:v>
                </c:pt>
                <c:pt idx="205">
                  <c:v>69.380165000000005</c:v>
                </c:pt>
                <c:pt idx="206">
                  <c:v>46.543396000000001</c:v>
                </c:pt>
                <c:pt idx="207">
                  <c:v>48.480468999999999</c:v>
                </c:pt>
                <c:pt idx="208">
                  <c:v>50.252850000000002</c:v>
                </c:pt>
                <c:pt idx="209">
                  <c:v>52.578838000000012</c:v>
                </c:pt>
                <c:pt idx="210">
                  <c:v>53.145882</c:v>
                </c:pt>
                <c:pt idx="211">
                  <c:v>55.27235800000004</c:v>
                </c:pt>
                <c:pt idx="212">
                  <c:v>56.750835000000002</c:v>
                </c:pt>
                <c:pt idx="213">
                  <c:v>38.847823999999974</c:v>
                </c:pt>
                <c:pt idx="214">
                  <c:v>40.056487999999995</c:v>
                </c:pt>
                <c:pt idx="215">
                  <c:v>43.472019000000003</c:v>
                </c:pt>
                <c:pt idx="216">
                  <c:v>47.813273999999993</c:v>
                </c:pt>
                <c:pt idx="217">
                  <c:v>51.277306000000003</c:v>
                </c:pt>
                <c:pt idx="218">
                  <c:v>55.898430000000012</c:v>
                </c:pt>
                <c:pt idx="219">
                  <c:v>58.322151000000012</c:v>
                </c:pt>
                <c:pt idx="220">
                  <c:v>38.558826000000003</c:v>
                </c:pt>
                <c:pt idx="221">
                  <c:v>41.304740999999993</c:v>
                </c:pt>
                <c:pt idx="222">
                  <c:v>45.475075000000011</c:v>
                </c:pt>
                <c:pt idx="223">
                  <c:v>49.621613000000011</c:v>
                </c:pt>
                <c:pt idx="224">
                  <c:v>53.193584000000001</c:v>
                </c:pt>
                <c:pt idx="225">
                  <c:v>55.572430000000011</c:v>
                </c:pt>
                <c:pt idx="226">
                  <c:v>45.166042000000012</c:v>
                </c:pt>
                <c:pt idx="227">
                  <c:v>34.196144000000011</c:v>
                </c:pt>
                <c:pt idx="228">
                  <c:v>37.678509000000012</c:v>
                </c:pt>
                <c:pt idx="229">
                  <c:v>41.634075000000003</c:v>
                </c:pt>
                <c:pt idx="230">
                  <c:v>45.181561000000002</c:v>
                </c:pt>
                <c:pt idx="231">
                  <c:v>46.479031000000006</c:v>
                </c:pt>
                <c:pt idx="232">
                  <c:v>43.734776000000011</c:v>
                </c:pt>
                <c:pt idx="233">
                  <c:v>13.391603</c:v>
                </c:pt>
                <c:pt idx="234">
                  <c:v>4.1911109999999958</c:v>
                </c:pt>
                <c:pt idx="235">
                  <c:v>44.281219</c:v>
                </c:pt>
                <c:pt idx="236">
                  <c:v>47.163692000000012</c:v>
                </c:pt>
                <c:pt idx="237">
                  <c:v>31.053398000000001</c:v>
                </c:pt>
                <c:pt idx="238">
                  <c:v>34.258366000000002</c:v>
                </c:pt>
                <c:pt idx="239">
                  <c:v>37.550518000000011</c:v>
                </c:pt>
                <c:pt idx="240">
                  <c:v>41.729435000000038</c:v>
                </c:pt>
                <c:pt idx="241">
                  <c:v>53.343163000000004</c:v>
                </c:pt>
                <c:pt idx="242">
                  <c:v>55.133797000000001</c:v>
                </c:pt>
                <c:pt idx="243">
                  <c:v>60.227276000000003</c:v>
                </c:pt>
                <c:pt idx="244">
                  <c:v>26.750128</c:v>
                </c:pt>
                <c:pt idx="245">
                  <c:v>28.791998000000014</c:v>
                </c:pt>
                <c:pt idx="246">
                  <c:v>31.759777</c:v>
                </c:pt>
                <c:pt idx="247">
                  <c:v>41.176174000000003</c:v>
                </c:pt>
                <c:pt idx="248">
                  <c:v>67.818641999999983</c:v>
                </c:pt>
                <c:pt idx="249">
                  <c:v>76.658278999999894</c:v>
                </c:pt>
                <c:pt idx="250">
                  <c:v>52.044724000000002</c:v>
                </c:pt>
                <c:pt idx="251">
                  <c:v>58.415157000000001</c:v>
                </c:pt>
                <c:pt idx="252">
                  <c:v>63.611507000000003</c:v>
                </c:pt>
                <c:pt idx="253">
                  <c:v>68.628768999999906</c:v>
                </c:pt>
                <c:pt idx="254">
                  <c:v>75.017196999999996</c:v>
                </c:pt>
                <c:pt idx="255">
                  <c:v>79.026764</c:v>
                </c:pt>
                <c:pt idx="256">
                  <c:v>81.649474999999981</c:v>
                </c:pt>
                <c:pt idx="257">
                  <c:v>81.16831999999998</c:v>
                </c:pt>
                <c:pt idx="258">
                  <c:v>44.690334000000028</c:v>
                </c:pt>
                <c:pt idx="259">
                  <c:v>29.876244</c:v>
                </c:pt>
                <c:pt idx="260">
                  <c:v>90.763710000000003</c:v>
                </c:pt>
                <c:pt idx="261">
                  <c:v>61.398911000000012</c:v>
                </c:pt>
                <c:pt idx="262">
                  <c:v>60.876518000000011</c:v>
                </c:pt>
                <c:pt idx="263">
                  <c:v>65.294121000000075</c:v>
                </c:pt>
                <c:pt idx="264">
                  <c:v>71.029891999999947</c:v>
                </c:pt>
                <c:pt idx="265">
                  <c:v>71.175002999999904</c:v>
                </c:pt>
                <c:pt idx="266">
                  <c:v>72.01335899999998</c:v>
                </c:pt>
                <c:pt idx="267">
                  <c:v>72.136207999999982</c:v>
                </c:pt>
                <c:pt idx="268">
                  <c:v>87.65846999999998</c:v>
                </c:pt>
                <c:pt idx="269">
                  <c:v>89.559218999999999</c:v>
                </c:pt>
                <c:pt idx="270">
                  <c:v>92.971489000000005</c:v>
                </c:pt>
                <c:pt idx="271">
                  <c:v>70.050629000000058</c:v>
                </c:pt>
                <c:pt idx="272">
                  <c:v>63.070774</c:v>
                </c:pt>
                <c:pt idx="273">
                  <c:v>68.122077999999888</c:v>
                </c:pt>
                <c:pt idx="274">
                  <c:v>73.739531999999983</c:v>
                </c:pt>
                <c:pt idx="275">
                  <c:v>87.277893000000006</c:v>
                </c:pt>
                <c:pt idx="276">
                  <c:v>93.009124999999997</c:v>
                </c:pt>
                <c:pt idx="277">
                  <c:v>66.422606999999999</c:v>
                </c:pt>
                <c:pt idx="278">
                  <c:v>64.444862000000057</c:v>
                </c:pt>
                <c:pt idx="279">
                  <c:v>65.253304</c:v>
                </c:pt>
                <c:pt idx="280">
                  <c:v>68.997658000000058</c:v>
                </c:pt>
                <c:pt idx="281">
                  <c:v>73.483765000000005</c:v>
                </c:pt>
                <c:pt idx="282">
                  <c:v>55.49831800000004</c:v>
                </c:pt>
                <c:pt idx="283">
                  <c:v>51.682590000000012</c:v>
                </c:pt>
                <c:pt idx="284">
                  <c:v>61.754349000000005</c:v>
                </c:pt>
                <c:pt idx="285">
                  <c:v>66.643242000000001</c:v>
                </c:pt>
                <c:pt idx="286">
                  <c:v>69.667427000000004</c:v>
                </c:pt>
                <c:pt idx="287">
                  <c:v>71.798346999999978</c:v>
                </c:pt>
                <c:pt idx="288">
                  <c:v>73.712035999999998</c:v>
                </c:pt>
                <c:pt idx="289">
                  <c:v>77.729743999999982</c:v>
                </c:pt>
                <c:pt idx="290">
                  <c:v>78.456183999999993</c:v>
                </c:pt>
                <c:pt idx="291">
                  <c:v>79.272979999999947</c:v>
                </c:pt>
                <c:pt idx="292">
                  <c:v>78.56079099999998</c:v>
                </c:pt>
                <c:pt idx="293">
                  <c:v>53.019711000000001</c:v>
                </c:pt>
                <c:pt idx="294">
                  <c:v>46.860596000000001</c:v>
                </c:pt>
                <c:pt idx="295">
                  <c:v>46.887309999999999</c:v>
                </c:pt>
                <c:pt idx="296">
                  <c:v>51.580677000000001</c:v>
                </c:pt>
                <c:pt idx="297">
                  <c:v>52.930064999999999</c:v>
                </c:pt>
                <c:pt idx="298">
                  <c:v>56.870499000000002</c:v>
                </c:pt>
                <c:pt idx="299">
                  <c:v>60.008034000000002</c:v>
                </c:pt>
                <c:pt idx="300">
                  <c:v>63.075970000000012</c:v>
                </c:pt>
                <c:pt idx="301">
                  <c:v>66.686744999999988</c:v>
                </c:pt>
                <c:pt idx="302">
                  <c:v>20.802636999999979</c:v>
                </c:pt>
                <c:pt idx="303">
                  <c:v>66.683860999999979</c:v>
                </c:pt>
                <c:pt idx="304">
                  <c:v>40.289082000000001</c:v>
                </c:pt>
                <c:pt idx="305">
                  <c:v>43.151432</c:v>
                </c:pt>
                <c:pt idx="306">
                  <c:v>46.747372000000013</c:v>
                </c:pt>
                <c:pt idx="307">
                  <c:v>50.049385000000001</c:v>
                </c:pt>
                <c:pt idx="308">
                  <c:v>52.682507000000001</c:v>
                </c:pt>
                <c:pt idx="309">
                  <c:v>54.200989</c:v>
                </c:pt>
                <c:pt idx="310">
                  <c:v>56.69247800000003</c:v>
                </c:pt>
                <c:pt idx="311">
                  <c:v>38.220230000000029</c:v>
                </c:pt>
                <c:pt idx="312">
                  <c:v>41.32291800000003</c:v>
                </c:pt>
                <c:pt idx="313">
                  <c:v>44.944823999999997</c:v>
                </c:pt>
                <c:pt idx="314">
                  <c:v>45.263550000000031</c:v>
                </c:pt>
                <c:pt idx="315">
                  <c:v>50.149277000000005</c:v>
                </c:pt>
                <c:pt idx="316">
                  <c:v>52.620220000000003</c:v>
                </c:pt>
                <c:pt idx="317">
                  <c:v>42.782272000000013</c:v>
                </c:pt>
                <c:pt idx="318">
                  <c:v>39.820724000000006</c:v>
                </c:pt>
                <c:pt idx="319">
                  <c:v>42.828007000000007</c:v>
                </c:pt>
                <c:pt idx="320">
                  <c:v>46.724106000000013</c:v>
                </c:pt>
                <c:pt idx="321">
                  <c:v>53.516235000000002</c:v>
                </c:pt>
                <c:pt idx="322">
                  <c:v>53.466007000000005</c:v>
                </c:pt>
                <c:pt idx="323">
                  <c:v>53.449333000000003</c:v>
                </c:pt>
                <c:pt idx="324">
                  <c:v>44.377758</c:v>
                </c:pt>
                <c:pt idx="325">
                  <c:v>22.54834899999998</c:v>
                </c:pt>
                <c:pt idx="326">
                  <c:v>48.119030000000002</c:v>
                </c:pt>
                <c:pt idx="327">
                  <c:v>22.446107999999981</c:v>
                </c:pt>
                <c:pt idx="328">
                  <c:v>30.223057000000001</c:v>
                </c:pt>
                <c:pt idx="329">
                  <c:v>34.274597</c:v>
                </c:pt>
                <c:pt idx="330">
                  <c:v>37.940319000000002</c:v>
                </c:pt>
                <c:pt idx="331">
                  <c:v>29.110905000000024</c:v>
                </c:pt>
                <c:pt idx="332">
                  <c:v>35.889595</c:v>
                </c:pt>
                <c:pt idx="333">
                  <c:v>40.515388000000002</c:v>
                </c:pt>
                <c:pt idx="334">
                  <c:v>56.703392000000029</c:v>
                </c:pt>
                <c:pt idx="335">
                  <c:v>73.458571999999947</c:v>
                </c:pt>
                <c:pt idx="336">
                  <c:v>76.346207000000007</c:v>
                </c:pt>
                <c:pt idx="337">
                  <c:v>76.830162000000001</c:v>
                </c:pt>
                <c:pt idx="338">
                  <c:v>86.171393999999978</c:v>
                </c:pt>
                <c:pt idx="339">
                  <c:v>94.593170000000001</c:v>
                </c:pt>
                <c:pt idx="340">
                  <c:v>94.047675999999996</c:v>
                </c:pt>
                <c:pt idx="341">
                  <c:v>70.724670000000003</c:v>
                </c:pt>
                <c:pt idx="342">
                  <c:v>75.606689000000003</c:v>
                </c:pt>
                <c:pt idx="343">
                  <c:v>77.679665</c:v>
                </c:pt>
                <c:pt idx="344">
                  <c:v>86.900290999999996</c:v>
                </c:pt>
                <c:pt idx="345">
                  <c:v>92.618279000000001</c:v>
                </c:pt>
                <c:pt idx="346">
                  <c:v>94.562354999999982</c:v>
                </c:pt>
                <c:pt idx="347">
                  <c:v>96.421897999999999</c:v>
                </c:pt>
                <c:pt idx="348">
                  <c:v>102.90907300000002</c:v>
                </c:pt>
                <c:pt idx="349">
                  <c:v>79.016143999999997</c:v>
                </c:pt>
                <c:pt idx="350">
                  <c:v>76.441017000000059</c:v>
                </c:pt>
                <c:pt idx="351">
                  <c:v>81.610130000000012</c:v>
                </c:pt>
                <c:pt idx="352">
                  <c:v>84.586081999999948</c:v>
                </c:pt>
                <c:pt idx="353">
                  <c:v>88.669228000000004</c:v>
                </c:pt>
                <c:pt idx="354">
                  <c:v>91.187691000000001</c:v>
                </c:pt>
                <c:pt idx="355">
                  <c:v>88.909615000000059</c:v>
                </c:pt>
                <c:pt idx="356">
                  <c:v>91.976692</c:v>
                </c:pt>
                <c:pt idx="357">
                  <c:v>94.064194000000057</c:v>
                </c:pt>
                <c:pt idx="358">
                  <c:v>65.937492000000006</c:v>
                </c:pt>
                <c:pt idx="359">
                  <c:v>64.469680999999994</c:v>
                </c:pt>
                <c:pt idx="360">
                  <c:v>67.441040000000058</c:v>
                </c:pt>
                <c:pt idx="361">
                  <c:v>70.661040999999983</c:v>
                </c:pt>
                <c:pt idx="362">
                  <c:v>75.919533000000058</c:v>
                </c:pt>
                <c:pt idx="363">
                  <c:v>74.137137999999979</c:v>
                </c:pt>
                <c:pt idx="364">
                  <c:v>78.188415999999989</c:v>
                </c:pt>
                <c:pt idx="365">
                  <c:v>81.21722400000013</c:v>
                </c:pt>
                <c:pt idx="366">
                  <c:v>89.646827999999999</c:v>
                </c:pt>
                <c:pt idx="367">
                  <c:v>87.646476999999948</c:v>
                </c:pt>
                <c:pt idx="368">
                  <c:v>61.491405</c:v>
                </c:pt>
                <c:pt idx="369">
                  <c:v>62.522091000000003</c:v>
                </c:pt>
                <c:pt idx="370">
                  <c:v>67.676948999999894</c:v>
                </c:pt>
                <c:pt idx="371">
                  <c:v>71.840980999999999</c:v>
                </c:pt>
                <c:pt idx="372">
                  <c:v>84.129767999999942</c:v>
                </c:pt>
                <c:pt idx="373">
                  <c:v>91.275710999999959</c:v>
                </c:pt>
                <c:pt idx="374">
                  <c:v>58.486941999999999</c:v>
                </c:pt>
                <c:pt idx="375">
                  <c:v>50.622387000000003</c:v>
                </c:pt>
                <c:pt idx="376">
                  <c:v>54.736629000000001</c:v>
                </c:pt>
                <c:pt idx="377">
                  <c:v>58.301890999999998</c:v>
                </c:pt>
                <c:pt idx="378">
                  <c:v>70.994926000000078</c:v>
                </c:pt>
                <c:pt idx="379">
                  <c:v>68.124305999999947</c:v>
                </c:pt>
                <c:pt idx="380">
                  <c:v>71.723830999999947</c:v>
                </c:pt>
                <c:pt idx="381">
                  <c:v>70.370964000000001</c:v>
                </c:pt>
                <c:pt idx="382">
                  <c:v>54.648766000000002</c:v>
                </c:pt>
                <c:pt idx="383">
                  <c:v>51.936935000000013</c:v>
                </c:pt>
                <c:pt idx="384">
                  <c:v>56.853667999999971</c:v>
                </c:pt>
                <c:pt idx="385">
                  <c:v>58.821049000000002</c:v>
                </c:pt>
                <c:pt idx="386">
                  <c:v>61.12276500000003</c:v>
                </c:pt>
                <c:pt idx="387">
                  <c:v>71.518851999999981</c:v>
                </c:pt>
                <c:pt idx="388">
                  <c:v>71.166671999999949</c:v>
                </c:pt>
                <c:pt idx="389">
                  <c:v>44.470989000000003</c:v>
                </c:pt>
                <c:pt idx="390">
                  <c:v>46.006618000000003</c:v>
                </c:pt>
                <c:pt idx="391">
                  <c:v>49.560673000000001</c:v>
                </c:pt>
                <c:pt idx="392">
                  <c:v>53.330746000000005</c:v>
                </c:pt>
                <c:pt idx="393">
                  <c:v>56.608994000000003</c:v>
                </c:pt>
                <c:pt idx="394">
                  <c:v>59.400863999999999</c:v>
                </c:pt>
                <c:pt idx="395">
                  <c:v>50.238804000000002</c:v>
                </c:pt>
                <c:pt idx="396">
                  <c:v>52.490376000000012</c:v>
                </c:pt>
                <c:pt idx="397">
                  <c:v>55.375061000000002</c:v>
                </c:pt>
                <c:pt idx="398">
                  <c:v>57.395004</c:v>
                </c:pt>
                <c:pt idx="399">
                  <c:v>60.740707</c:v>
                </c:pt>
                <c:pt idx="400">
                  <c:v>62.305527000000005</c:v>
                </c:pt>
                <c:pt idx="401">
                  <c:v>45.089977000000005</c:v>
                </c:pt>
                <c:pt idx="402">
                  <c:v>47.687294000000001</c:v>
                </c:pt>
                <c:pt idx="403">
                  <c:v>48.812550000000002</c:v>
                </c:pt>
                <c:pt idx="404">
                  <c:v>51.813727999999998</c:v>
                </c:pt>
                <c:pt idx="405">
                  <c:v>57.382740000000005</c:v>
                </c:pt>
                <c:pt idx="406">
                  <c:v>58.367104000000005</c:v>
                </c:pt>
                <c:pt idx="407">
                  <c:v>59.078568000000011</c:v>
                </c:pt>
                <c:pt idx="408">
                  <c:v>42.759266000000004</c:v>
                </c:pt>
                <c:pt idx="409">
                  <c:v>44.572712000000038</c:v>
                </c:pt>
                <c:pt idx="410">
                  <c:v>47.105606000000002</c:v>
                </c:pt>
                <c:pt idx="411">
                  <c:v>48.960087000000001</c:v>
                </c:pt>
                <c:pt idx="412">
                  <c:v>49.353023999999998</c:v>
                </c:pt>
                <c:pt idx="413">
                  <c:v>55.113556000000003</c:v>
                </c:pt>
                <c:pt idx="414">
                  <c:v>55.978069000000005</c:v>
                </c:pt>
                <c:pt idx="415">
                  <c:v>56.306332000000012</c:v>
                </c:pt>
                <c:pt idx="416">
                  <c:v>33.846026999999999</c:v>
                </c:pt>
                <c:pt idx="417">
                  <c:v>38.408085</c:v>
                </c:pt>
                <c:pt idx="418">
                  <c:v>41.633877000000005</c:v>
                </c:pt>
                <c:pt idx="419">
                  <c:v>45.506207000000003</c:v>
                </c:pt>
                <c:pt idx="420">
                  <c:v>53.563725000000012</c:v>
                </c:pt>
                <c:pt idx="421">
                  <c:v>54.303158000000003</c:v>
                </c:pt>
                <c:pt idx="422">
                  <c:v>36.623459000000011</c:v>
                </c:pt>
                <c:pt idx="423">
                  <c:v>31.345395999999987</c:v>
                </c:pt>
                <c:pt idx="424">
                  <c:v>46.291428000000003</c:v>
                </c:pt>
                <c:pt idx="425">
                  <c:v>49.309055000000001</c:v>
                </c:pt>
                <c:pt idx="426">
                  <c:v>51.172413000000013</c:v>
                </c:pt>
                <c:pt idx="427">
                  <c:v>34.220993000000028</c:v>
                </c:pt>
                <c:pt idx="428">
                  <c:v>37.433680999999993</c:v>
                </c:pt>
                <c:pt idx="429">
                  <c:v>40.972084000000002</c:v>
                </c:pt>
                <c:pt idx="430">
                  <c:v>45.116573000000002</c:v>
                </c:pt>
                <c:pt idx="431">
                  <c:v>49.682449000000005</c:v>
                </c:pt>
                <c:pt idx="432">
                  <c:v>62.630280000000006</c:v>
                </c:pt>
                <c:pt idx="433">
                  <c:v>72.082572999999925</c:v>
                </c:pt>
                <c:pt idx="434">
                  <c:v>50.368256000000002</c:v>
                </c:pt>
                <c:pt idx="435">
                  <c:v>54.156551</c:v>
                </c:pt>
                <c:pt idx="436">
                  <c:v>57.241539000000003</c:v>
                </c:pt>
                <c:pt idx="437">
                  <c:v>74.737564000000077</c:v>
                </c:pt>
                <c:pt idx="438">
                  <c:v>82.451911999999993</c:v>
                </c:pt>
                <c:pt idx="439">
                  <c:v>74.744125000000096</c:v>
                </c:pt>
                <c:pt idx="440">
                  <c:v>46.650391000000006</c:v>
                </c:pt>
                <c:pt idx="441">
                  <c:v>48.315578000000002</c:v>
                </c:pt>
                <c:pt idx="442">
                  <c:v>50.940288999999993</c:v>
                </c:pt>
                <c:pt idx="443">
                  <c:v>54.117756</c:v>
                </c:pt>
                <c:pt idx="444">
                  <c:v>56.02675200000003</c:v>
                </c:pt>
                <c:pt idx="445">
                  <c:v>57.916153000000001</c:v>
                </c:pt>
                <c:pt idx="446">
                  <c:v>58.800243000000002</c:v>
                </c:pt>
                <c:pt idx="447">
                  <c:v>83.829276999999948</c:v>
                </c:pt>
                <c:pt idx="448">
                  <c:v>85.715950000000007</c:v>
                </c:pt>
                <c:pt idx="449">
                  <c:v>92.726226999999994</c:v>
                </c:pt>
                <c:pt idx="450">
                  <c:v>58.430893000000005</c:v>
                </c:pt>
                <c:pt idx="451">
                  <c:v>62.114966999999993</c:v>
                </c:pt>
                <c:pt idx="452">
                  <c:v>62.281410000000001</c:v>
                </c:pt>
                <c:pt idx="453">
                  <c:v>82.771079999999998</c:v>
                </c:pt>
                <c:pt idx="454">
                  <c:v>84.643844999999999</c:v>
                </c:pt>
                <c:pt idx="455">
                  <c:v>55.823708000000003</c:v>
                </c:pt>
                <c:pt idx="456">
                  <c:v>59.544415000000001</c:v>
                </c:pt>
                <c:pt idx="457">
                  <c:v>59.621014000000002</c:v>
                </c:pt>
                <c:pt idx="458">
                  <c:v>64.375312999999906</c:v>
                </c:pt>
                <c:pt idx="459">
                  <c:v>84.430710000000005</c:v>
                </c:pt>
                <c:pt idx="460">
                  <c:v>87.877715999999978</c:v>
                </c:pt>
                <c:pt idx="461">
                  <c:v>91.996773000000005</c:v>
                </c:pt>
                <c:pt idx="462">
                  <c:v>94.460402999999999</c:v>
                </c:pt>
                <c:pt idx="463">
                  <c:v>98.065345999999948</c:v>
                </c:pt>
                <c:pt idx="464">
                  <c:v>101.586662</c:v>
                </c:pt>
                <c:pt idx="465">
                  <c:v>103.87898300000001</c:v>
                </c:pt>
                <c:pt idx="466">
                  <c:v>64.194466000000006</c:v>
                </c:pt>
                <c:pt idx="467">
                  <c:v>60.900105000000003</c:v>
                </c:pt>
                <c:pt idx="468">
                  <c:v>69.425590999999983</c:v>
                </c:pt>
                <c:pt idx="469">
                  <c:v>72.116211000000007</c:v>
                </c:pt>
                <c:pt idx="470">
                  <c:v>74.411331000000004</c:v>
                </c:pt>
                <c:pt idx="471">
                  <c:v>63.579056000000001</c:v>
                </c:pt>
                <c:pt idx="472">
                  <c:v>90.894180000000006</c:v>
                </c:pt>
                <c:pt idx="473">
                  <c:v>90.455589000000003</c:v>
                </c:pt>
                <c:pt idx="474">
                  <c:v>80.435592999999983</c:v>
                </c:pt>
                <c:pt idx="475">
                  <c:v>85.958037999999988</c:v>
                </c:pt>
                <c:pt idx="476">
                  <c:v>89.683860999999979</c:v>
                </c:pt>
                <c:pt idx="477">
                  <c:v>89.448051000000007</c:v>
                </c:pt>
                <c:pt idx="478">
                  <c:v>91.709404000000006</c:v>
                </c:pt>
                <c:pt idx="479">
                  <c:v>90.309455999999983</c:v>
                </c:pt>
                <c:pt idx="480">
                  <c:v>93.221053999999995</c:v>
                </c:pt>
                <c:pt idx="481">
                  <c:v>94.727576999999982</c:v>
                </c:pt>
                <c:pt idx="482">
                  <c:v>94.013656999999995</c:v>
                </c:pt>
                <c:pt idx="483">
                  <c:v>60.275333000000039</c:v>
                </c:pt>
                <c:pt idx="484">
                  <c:v>60.450714000000005</c:v>
                </c:pt>
                <c:pt idx="485">
                  <c:v>75.66836499999998</c:v>
                </c:pt>
                <c:pt idx="486">
                  <c:v>78.354979999999998</c:v>
                </c:pt>
                <c:pt idx="487">
                  <c:v>79.191947999999982</c:v>
                </c:pt>
                <c:pt idx="488">
                  <c:v>78.668723999999983</c:v>
                </c:pt>
                <c:pt idx="489">
                  <c:v>56.107998000000002</c:v>
                </c:pt>
                <c:pt idx="490">
                  <c:v>57.671173000000003</c:v>
                </c:pt>
                <c:pt idx="491">
                  <c:v>73.269172999999981</c:v>
                </c:pt>
                <c:pt idx="492">
                  <c:v>75.241318000000007</c:v>
                </c:pt>
                <c:pt idx="493">
                  <c:v>76.732353000000003</c:v>
                </c:pt>
                <c:pt idx="494">
                  <c:v>65.100974999999949</c:v>
                </c:pt>
                <c:pt idx="495">
                  <c:v>66.403899999999993</c:v>
                </c:pt>
                <c:pt idx="496">
                  <c:v>68.038299999999992</c:v>
                </c:pt>
                <c:pt idx="497">
                  <c:v>47.236996000000012</c:v>
                </c:pt>
                <c:pt idx="498">
                  <c:v>49.831120000000006</c:v>
                </c:pt>
                <c:pt idx="499">
                  <c:v>50.214966000000004</c:v>
                </c:pt>
                <c:pt idx="500">
                  <c:v>53.791664000000004</c:v>
                </c:pt>
                <c:pt idx="501">
                  <c:v>60.309616000000005</c:v>
                </c:pt>
                <c:pt idx="502">
                  <c:v>62.353888999999974</c:v>
                </c:pt>
                <c:pt idx="503">
                  <c:v>63.864037000000003</c:v>
                </c:pt>
                <c:pt idx="504">
                  <c:v>66.150039999999947</c:v>
                </c:pt>
                <c:pt idx="505">
                  <c:v>43.794693000000002</c:v>
                </c:pt>
                <c:pt idx="506">
                  <c:v>63.660366000000003</c:v>
                </c:pt>
                <c:pt idx="507">
                  <c:v>67.459464999999994</c:v>
                </c:pt>
                <c:pt idx="508">
                  <c:v>66.622985999999926</c:v>
                </c:pt>
                <c:pt idx="509">
                  <c:v>37.739471000000002</c:v>
                </c:pt>
                <c:pt idx="510">
                  <c:v>60.099373000000028</c:v>
                </c:pt>
                <c:pt idx="511">
                  <c:v>60.840599000000005</c:v>
                </c:pt>
                <c:pt idx="512">
                  <c:v>43.407104000000004</c:v>
                </c:pt>
                <c:pt idx="513">
                  <c:v>43.386341000000002</c:v>
                </c:pt>
                <c:pt idx="514">
                  <c:v>49.506744000000005</c:v>
                </c:pt>
                <c:pt idx="515">
                  <c:v>49.283245000000001</c:v>
                </c:pt>
                <c:pt idx="516">
                  <c:v>51.822010000000013</c:v>
                </c:pt>
                <c:pt idx="517">
                  <c:v>53.581889999999994</c:v>
                </c:pt>
                <c:pt idx="518">
                  <c:v>54.185398000000013</c:v>
                </c:pt>
                <c:pt idx="519">
                  <c:v>22.534341999999999</c:v>
                </c:pt>
                <c:pt idx="520">
                  <c:v>23.500298999999988</c:v>
                </c:pt>
                <c:pt idx="521">
                  <c:v>25.145942999999981</c:v>
                </c:pt>
                <c:pt idx="522">
                  <c:v>26.316916000000013</c:v>
                </c:pt>
                <c:pt idx="523">
                  <c:v>57.288681000000004</c:v>
                </c:pt>
                <c:pt idx="524">
                  <c:v>30.885011999999989</c:v>
                </c:pt>
                <c:pt idx="525">
                  <c:v>34.483046999999999</c:v>
                </c:pt>
                <c:pt idx="526">
                  <c:v>56.534126000000001</c:v>
                </c:pt>
                <c:pt idx="527">
                  <c:v>29.177237999999999</c:v>
                </c:pt>
                <c:pt idx="528">
                  <c:v>33.428352000000039</c:v>
                </c:pt>
                <c:pt idx="529">
                  <c:v>58.951126000000002</c:v>
                </c:pt>
                <c:pt idx="530">
                  <c:v>30.935630999999979</c:v>
                </c:pt>
                <c:pt idx="531">
                  <c:v>34.864085999999993</c:v>
                </c:pt>
                <c:pt idx="532">
                  <c:v>50.621819000000002</c:v>
                </c:pt>
                <c:pt idx="533">
                  <c:v>51.531189000000005</c:v>
                </c:pt>
                <c:pt idx="534">
                  <c:v>52.354499999999994</c:v>
                </c:pt>
                <c:pt idx="535">
                  <c:v>35.498577000000012</c:v>
                </c:pt>
                <c:pt idx="536">
                  <c:v>36.402443000000005</c:v>
                </c:pt>
                <c:pt idx="537">
                  <c:v>39.726364000000011</c:v>
                </c:pt>
                <c:pt idx="538">
                  <c:v>43.109558000000028</c:v>
                </c:pt>
                <c:pt idx="539">
                  <c:v>46.220913000000039</c:v>
                </c:pt>
                <c:pt idx="540">
                  <c:v>52.268291000000012</c:v>
                </c:pt>
                <c:pt idx="541">
                  <c:v>56.306679000000003</c:v>
                </c:pt>
                <c:pt idx="542">
                  <c:v>58.931693999999993</c:v>
                </c:pt>
                <c:pt idx="543">
                  <c:v>60.866749000000006</c:v>
                </c:pt>
                <c:pt idx="544">
                  <c:v>44.511924999999998</c:v>
                </c:pt>
                <c:pt idx="545">
                  <c:v>51.070171000000002</c:v>
                </c:pt>
                <c:pt idx="546">
                  <c:v>54.706127000000002</c:v>
                </c:pt>
                <c:pt idx="547">
                  <c:v>61.104771</c:v>
                </c:pt>
                <c:pt idx="548">
                  <c:v>59.242752000000038</c:v>
                </c:pt>
                <c:pt idx="549">
                  <c:v>63.564774</c:v>
                </c:pt>
                <c:pt idx="550">
                  <c:v>63.628223000000013</c:v>
                </c:pt>
                <c:pt idx="551">
                  <c:v>64.216826999999995</c:v>
                </c:pt>
                <c:pt idx="552">
                  <c:v>80.893775999999988</c:v>
                </c:pt>
                <c:pt idx="553">
                  <c:v>88.459166999999994</c:v>
                </c:pt>
                <c:pt idx="554">
                  <c:v>94.604377999999926</c:v>
                </c:pt>
                <c:pt idx="555">
                  <c:v>92.947502000000057</c:v>
                </c:pt>
                <c:pt idx="556">
                  <c:v>52.308411</c:v>
                </c:pt>
                <c:pt idx="557">
                  <c:v>85.339943000000005</c:v>
                </c:pt>
                <c:pt idx="558">
                  <c:v>82.528121999999982</c:v>
                </c:pt>
                <c:pt idx="559">
                  <c:v>84.627205000000004</c:v>
                </c:pt>
                <c:pt idx="560">
                  <c:v>85.121039999999979</c:v>
                </c:pt>
                <c:pt idx="561">
                  <c:v>89.866775999999959</c:v>
                </c:pt>
                <c:pt idx="562">
                  <c:v>102.44920300000011</c:v>
                </c:pt>
                <c:pt idx="563">
                  <c:v>61.666191000000012</c:v>
                </c:pt>
                <c:pt idx="564">
                  <c:v>59.970013000000002</c:v>
                </c:pt>
                <c:pt idx="565">
                  <c:v>65.178351999999904</c:v>
                </c:pt>
                <c:pt idx="566">
                  <c:v>69.845695000000006</c:v>
                </c:pt>
                <c:pt idx="567">
                  <c:v>65.844711000000004</c:v>
                </c:pt>
                <c:pt idx="568">
                  <c:v>68.96379899999998</c:v>
                </c:pt>
                <c:pt idx="569">
                  <c:v>77.920936999999981</c:v>
                </c:pt>
                <c:pt idx="570">
                  <c:v>84.858726999999988</c:v>
                </c:pt>
                <c:pt idx="571">
                  <c:v>55.477543000000004</c:v>
                </c:pt>
                <c:pt idx="572">
                  <c:v>59.754967000000001</c:v>
                </c:pt>
                <c:pt idx="573">
                  <c:v>62.679104000000002</c:v>
                </c:pt>
                <c:pt idx="574">
                  <c:v>64.843970999999982</c:v>
                </c:pt>
                <c:pt idx="575">
                  <c:v>72.325203000000002</c:v>
                </c:pt>
                <c:pt idx="576">
                  <c:v>100.32756000000002</c:v>
                </c:pt>
                <c:pt idx="577">
                  <c:v>63.561790000000002</c:v>
                </c:pt>
                <c:pt idx="578">
                  <c:v>65.836128000000002</c:v>
                </c:pt>
                <c:pt idx="579">
                  <c:v>102.15584599999994</c:v>
                </c:pt>
                <c:pt idx="580">
                  <c:v>105.25988799999998</c:v>
                </c:pt>
                <c:pt idx="581">
                  <c:v>109.373604</c:v>
                </c:pt>
                <c:pt idx="582">
                  <c:v>61.897511000000002</c:v>
                </c:pt>
                <c:pt idx="583">
                  <c:v>56.143654000000005</c:v>
                </c:pt>
                <c:pt idx="584">
                  <c:v>119.22760000000002</c:v>
                </c:pt>
                <c:pt idx="585">
                  <c:v>121.70991500000002</c:v>
                </c:pt>
                <c:pt idx="586">
                  <c:v>67.090569000000059</c:v>
                </c:pt>
                <c:pt idx="587">
                  <c:v>70.655967999999959</c:v>
                </c:pt>
                <c:pt idx="588">
                  <c:v>117.92218</c:v>
                </c:pt>
                <c:pt idx="589">
                  <c:v>120.23456600000006</c:v>
                </c:pt>
                <c:pt idx="590">
                  <c:v>115.91176600000006</c:v>
                </c:pt>
                <c:pt idx="591">
                  <c:v>116.19455000000002</c:v>
                </c:pt>
                <c:pt idx="592">
                  <c:v>118.573273</c:v>
                </c:pt>
                <c:pt idx="593">
                  <c:v>69.667907999999983</c:v>
                </c:pt>
                <c:pt idx="594">
                  <c:v>114.485046</c:v>
                </c:pt>
                <c:pt idx="595">
                  <c:v>68.194817</c:v>
                </c:pt>
                <c:pt idx="596">
                  <c:v>112.099709</c:v>
                </c:pt>
                <c:pt idx="597">
                  <c:v>113.224052</c:v>
                </c:pt>
                <c:pt idx="598">
                  <c:v>109.58791400000005</c:v>
                </c:pt>
                <c:pt idx="599">
                  <c:v>110.458359</c:v>
                </c:pt>
                <c:pt idx="600">
                  <c:v>65.112853999999999</c:v>
                </c:pt>
                <c:pt idx="601">
                  <c:v>70.922905</c:v>
                </c:pt>
                <c:pt idx="602">
                  <c:v>73.106667000000002</c:v>
                </c:pt>
                <c:pt idx="603">
                  <c:v>75.828071999999906</c:v>
                </c:pt>
                <c:pt idx="604">
                  <c:v>79.477149999999995</c:v>
                </c:pt>
                <c:pt idx="605">
                  <c:v>82.983643000000058</c:v>
                </c:pt>
                <c:pt idx="606">
                  <c:v>57.124947000000006</c:v>
                </c:pt>
                <c:pt idx="607">
                  <c:v>61.866398000000011</c:v>
                </c:pt>
                <c:pt idx="608">
                  <c:v>87.296622999999997</c:v>
                </c:pt>
                <c:pt idx="609">
                  <c:v>89.134063999999995</c:v>
                </c:pt>
                <c:pt idx="610">
                  <c:v>87.068877999999941</c:v>
                </c:pt>
                <c:pt idx="611">
                  <c:v>81.255943000000002</c:v>
                </c:pt>
                <c:pt idx="612">
                  <c:v>52.031258000000001</c:v>
                </c:pt>
                <c:pt idx="613">
                  <c:v>57.971313000000002</c:v>
                </c:pt>
                <c:pt idx="614">
                  <c:v>74.452560000000005</c:v>
                </c:pt>
                <c:pt idx="615">
                  <c:v>74.145804999999982</c:v>
                </c:pt>
                <c:pt idx="616">
                  <c:v>58.806526000000005</c:v>
                </c:pt>
                <c:pt idx="617">
                  <c:v>62.098278000000029</c:v>
                </c:pt>
                <c:pt idx="618">
                  <c:v>63.917919000000005</c:v>
                </c:pt>
                <c:pt idx="619">
                  <c:v>67.056350999999978</c:v>
                </c:pt>
                <c:pt idx="620">
                  <c:v>69.635581999999943</c:v>
                </c:pt>
                <c:pt idx="621">
                  <c:v>56.824413</c:v>
                </c:pt>
                <c:pt idx="622">
                  <c:v>60.702263000000002</c:v>
                </c:pt>
                <c:pt idx="623">
                  <c:v>64.662894999999978</c:v>
                </c:pt>
                <c:pt idx="624">
                  <c:v>62.683598000000003</c:v>
                </c:pt>
                <c:pt idx="625">
                  <c:v>66.031349000000006</c:v>
                </c:pt>
                <c:pt idx="626">
                  <c:v>68.874137999999988</c:v>
                </c:pt>
                <c:pt idx="627">
                  <c:v>71.060783000000001</c:v>
                </c:pt>
                <c:pt idx="628">
                  <c:v>71.193459000000004</c:v>
                </c:pt>
                <c:pt idx="629">
                  <c:v>62.739468000000002</c:v>
                </c:pt>
                <c:pt idx="630">
                  <c:v>40.207661000000002</c:v>
                </c:pt>
                <c:pt idx="631">
                  <c:v>41.361420000000003</c:v>
                </c:pt>
                <c:pt idx="632">
                  <c:v>45.287449000000002</c:v>
                </c:pt>
                <c:pt idx="633">
                  <c:v>48.369736000000003</c:v>
                </c:pt>
                <c:pt idx="634">
                  <c:v>50.762085000000013</c:v>
                </c:pt>
                <c:pt idx="635">
                  <c:v>52.884997999999996</c:v>
                </c:pt>
                <c:pt idx="636">
                  <c:v>52.235668000000011</c:v>
                </c:pt>
                <c:pt idx="637">
                  <c:v>45.839020000000005</c:v>
                </c:pt>
                <c:pt idx="638">
                  <c:v>50.635651000000003</c:v>
                </c:pt>
                <c:pt idx="639">
                  <c:v>50.831192000000001</c:v>
                </c:pt>
                <c:pt idx="640">
                  <c:v>53.044047999999997</c:v>
                </c:pt>
                <c:pt idx="641">
                  <c:v>55.964877999999999</c:v>
                </c:pt>
                <c:pt idx="642">
                  <c:v>33.686829000000003</c:v>
                </c:pt>
                <c:pt idx="643">
                  <c:v>36.721390000000028</c:v>
                </c:pt>
                <c:pt idx="644">
                  <c:v>40.140167000000005</c:v>
                </c:pt>
                <c:pt idx="645">
                  <c:v>26.206628999999989</c:v>
                </c:pt>
                <c:pt idx="646">
                  <c:v>62.969788000000001</c:v>
                </c:pt>
                <c:pt idx="647">
                  <c:v>30.772780999999977</c:v>
                </c:pt>
                <c:pt idx="648">
                  <c:v>34.079193000000011</c:v>
                </c:pt>
                <c:pt idx="649">
                  <c:v>38.746456000000002</c:v>
                </c:pt>
                <c:pt idx="650">
                  <c:v>42.001152000000012</c:v>
                </c:pt>
                <c:pt idx="651">
                  <c:v>45.117423999999993</c:v>
                </c:pt>
                <c:pt idx="652">
                  <c:v>60.518127</c:v>
                </c:pt>
                <c:pt idx="653">
                  <c:v>37.329582000000002</c:v>
                </c:pt>
                <c:pt idx="654">
                  <c:v>40.778416000000028</c:v>
                </c:pt>
                <c:pt idx="655">
                  <c:v>33.562431000000011</c:v>
                </c:pt>
                <c:pt idx="656">
                  <c:v>38.679928000000011</c:v>
                </c:pt>
                <c:pt idx="657">
                  <c:v>42.17810800000003</c:v>
                </c:pt>
                <c:pt idx="658">
                  <c:v>45.427532000000028</c:v>
                </c:pt>
                <c:pt idx="659">
                  <c:v>54.138401000000002</c:v>
                </c:pt>
                <c:pt idx="660">
                  <c:v>55.786205000000002</c:v>
                </c:pt>
                <c:pt idx="661">
                  <c:v>34.586421999999999</c:v>
                </c:pt>
                <c:pt idx="662">
                  <c:v>42.27825500000003</c:v>
                </c:pt>
                <c:pt idx="663">
                  <c:v>44.176693</c:v>
                </c:pt>
                <c:pt idx="664">
                  <c:v>45.981769999999997</c:v>
                </c:pt>
                <c:pt idx="665">
                  <c:v>49.523476000000002</c:v>
                </c:pt>
                <c:pt idx="666">
                  <c:v>52.299221000000003</c:v>
                </c:pt>
                <c:pt idx="667">
                  <c:v>55.542358000000029</c:v>
                </c:pt>
                <c:pt idx="668">
                  <c:v>44.669895000000011</c:v>
                </c:pt>
                <c:pt idx="669">
                  <c:v>51.803753</c:v>
                </c:pt>
                <c:pt idx="670">
                  <c:v>55.170300000000012</c:v>
                </c:pt>
                <c:pt idx="671">
                  <c:v>58.639446</c:v>
                </c:pt>
                <c:pt idx="672">
                  <c:v>63.281410000000001</c:v>
                </c:pt>
                <c:pt idx="673">
                  <c:v>65.982558999999981</c:v>
                </c:pt>
                <c:pt idx="674">
                  <c:v>71.837227000000027</c:v>
                </c:pt>
                <c:pt idx="675">
                  <c:v>72.022368999999941</c:v>
                </c:pt>
                <c:pt idx="676">
                  <c:v>69.110893000000004</c:v>
                </c:pt>
                <c:pt idx="677">
                  <c:v>58.017673000000002</c:v>
                </c:pt>
                <c:pt idx="678">
                  <c:v>65.689064000000002</c:v>
                </c:pt>
                <c:pt idx="679">
                  <c:v>61.989742</c:v>
                </c:pt>
                <c:pt idx="680">
                  <c:v>67.298232999999982</c:v>
                </c:pt>
                <c:pt idx="681">
                  <c:v>69.880989</c:v>
                </c:pt>
                <c:pt idx="682">
                  <c:v>68.024574000000001</c:v>
                </c:pt>
                <c:pt idx="683">
                  <c:v>78.917786000000007</c:v>
                </c:pt>
                <c:pt idx="684">
                  <c:v>82.592690000000005</c:v>
                </c:pt>
                <c:pt idx="685">
                  <c:v>84.926307999999949</c:v>
                </c:pt>
                <c:pt idx="686">
                  <c:v>84.564819000000057</c:v>
                </c:pt>
                <c:pt idx="687">
                  <c:v>92.799232000000003</c:v>
                </c:pt>
                <c:pt idx="688">
                  <c:v>96.116905000000003</c:v>
                </c:pt>
                <c:pt idx="689">
                  <c:v>94.492203000000075</c:v>
                </c:pt>
                <c:pt idx="690">
                  <c:v>96.931396000000007</c:v>
                </c:pt>
                <c:pt idx="691">
                  <c:v>76.220039</c:v>
                </c:pt>
                <c:pt idx="692">
                  <c:v>74.118553000000006</c:v>
                </c:pt>
                <c:pt idx="693">
                  <c:v>77.274154999999993</c:v>
                </c:pt>
                <c:pt idx="694">
                  <c:v>79.144035000000002</c:v>
                </c:pt>
                <c:pt idx="695">
                  <c:v>83.03634599999998</c:v>
                </c:pt>
                <c:pt idx="696">
                  <c:v>83.992920000000026</c:v>
                </c:pt>
                <c:pt idx="697">
                  <c:v>91.918982999999983</c:v>
                </c:pt>
                <c:pt idx="698">
                  <c:v>92.825713999999948</c:v>
                </c:pt>
                <c:pt idx="699">
                  <c:v>87.883285999999998</c:v>
                </c:pt>
                <c:pt idx="700">
                  <c:v>95.031379999999999</c:v>
                </c:pt>
                <c:pt idx="701">
                  <c:v>88.380584999999982</c:v>
                </c:pt>
                <c:pt idx="702">
                  <c:v>95.27748099999998</c:v>
                </c:pt>
                <c:pt idx="703">
                  <c:v>94.895446999999947</c:v>
                </c:pt>
                <c:pt idx="704">
                  <c:v>85.107567000000003</c:v>
                </c:pt>
                <c:pt idx="705">
                  <c:v>89.418091000000004</c:v>
                </c:pt>
                <c:pt idx="706">
                  <c:v>85.737869000000074</c:v>
                </c:pt>
                <c:pt idx="707">
                  <c:v>134.513229</c:v>
                </c:pt>
                <c:pt idx="708">
                  <c:v>133.240387</c:v>
                </c:pt>
                <c:pt idx="709">
                  <c:v>128.37994399999999</c:v>
                </c:pt>
                <c:pt idx="710">
                  <c:v>86.673324999999949</c:v>
                </c:pt>
                <c:pt idx="711">
                  <c:v>88.236641000000006</c:v>
                </c:pt>
                <c:pt idx="712">
                  <c:v>122.45436900000006</c:v>
                </c:pt>
                <c:pt idx="713">
                  <c:v>126.10272199999994</c:v>
                </c:pt>
                <c:pt idx="714">
                  <c:v>131.06712300000001</c:v>
                </c:pt>
                <c:pt idx="715">
                  <c:v>136.74308799999989</c:v>
                </c:pt>
                <c:pt idx="716">
                  <c:v>137.47979699999999</c:v>
                </c:pt>
                <c:pt idx="717">
                  <c:v>132.91709900000001</c:v>
                </c:pt>
                <c:pt idx="718">
                  <c:v>75.367783000000003</c:v>
                </c:pt>
                <c:pt idx="719">
                  <c:v>108.80030099999998</c:v>
                </c:pt>
                <c:pt idx="720">
                  <c:v>101.233482</c:v>
                </c:pt>
                <c:pt idx="721">
                  <c:v>83.21461500000008</c:v>
                </c:pt>
                <c:pt idx="722">
                  <c:v>79.637276</c:v>
                </c:pt>
                <c:pt idx="723">
                  <c:v>93.920188999999979</c:v>
                </c:pt>
                <c:pt idx="724">
                  <c:v>65.196617000000003</c:v>
                </c:pt>
                <c:pt idx="725">
                  <c:v>68.103751999999943</c:v>
                </c:pt>
                <c:pt idx="726">
                  <c:v>64.191329999999994</c:v>
                </c:pt>
                <c:pt idx="727">
                  <c:v>68.44656400000008</c:v>
                </c:pt>
                <c:pt idx="728">
                  <c:v>73.138404999999949</c:v>
                </c:pt>
                <c:pt idx="729">
                  <c:v>76.829543999999999</c:v>
                </c:pt>
                <c:pt idx="730">
                  <c:v>79.701751999999999</c:v>
                </c:pt>
                <c:pt idx="731">
                  <c:v>82.539885999999981</c:v>
                </c:pt>
                <c:pt idx="732">
                  <c:v>85.296081999999998</c:v>
                </c:pt>
                <c:pt idx="733">
                  <c:v>89.022239999999982</c:v>
                </c:pt>
                <c:pt idx="734">
                  <c:v>87.111770999999948</c:v>
                </c:pt>
                <c:pt idx="735">
                  <c:v>108.467377</c:v>
                </c:pt>
                <c:pt idx="736">
                  <c:v>110.006546</c:v>
                </c:pt>
                <c:pt idx="737">
                  <c:v>63.938831</c:v>
                </c:pt>
                <c:pt idx="738">
                  <c:v>63.942707000000006</c:v>
                </c:pt>
                <c:pt idx="739">
                  <c:v>66.963042999999999</c:v>
                </c:pt>
                <c:pt idx="740">
                  <c:v>100.239418</c:v>
                </c:pt>
                <c:pt idx="741">
                  <c:v>100.98934199999998</c:v>
                </c:pt>
                <c:pt idx="742">
                  <c:v>99.994040999999996</c:v>
                </c:pt>
                <c:pt idx="743">
                  <c:v>70.977508999999998</c:v>
                </c:pt>
                <c:pt idx="744">
                  <c:v>59.426914000000011</c:v>
                </c:pt>
                <c:pt idx="745">
                  <c:v>61.319003999999993</c:v>
                </c:pt>
                <c:pt idx="746">
                  <c:v>74.341933999999995</c:v>
                </c:pt>
                <c:pt idx="747">
                  <c:v>69.671714999999978</c:v>
                </c:pt>
                <c:pt idx="748">
                  <c:v>72.624054000000001</c:v>
                </c:pt>
                <c:pt idx="749">
                  <c:v>74.396850999999998</c:v>
                </c:pt>
                <c:pt idx="750">
                  <c:v>71.948470999999998</c:v>
                </c:pt>
                <c:pt idx="751">
                  <c:v>73.656768999999926</c:v>
                </c:pt>
                <c:pt idx="752">
                  <c:v>74.710532999999998</c:v>
                </c:pt>
                <c:pt idx="753">
                  <c:v>75.118934999999979</c:v>
                </c:pt>
                <c:pt idx="754">
                  <c:v>81.494949000000076</c:v>
                </c:pt>
                <c:pt idx="755">
                  <c:v>84.620589999999979</c:v>
                </c:pt>
                <c:pt idx="756">
                  <c:v>53.115391000000002</c:v>
                </c:pt>
                <c:pt idx="757">
                  <c:v>55.813717000000004</c:v>
                </c:pt>
                <c:pt idx="758">
                  <c:v>59.045368000000003</c:v>
                </c:pt>
                <c:pt idx="759">
                  <c:v>49.190102000000039</c:v>
                </c:pt>
                <c:pt idx="760">
                  <c:v>51.719677000000004</c:v>
                </c:pt>
                <c:pt idx="761">
                  <c:v>53.635738000000039</c:v>
                </c:pt>
                <c:pt idx="762">
                  <c:v>55.526543000000011</c:v>
                </c:pt>
                <c:pt idx="763">
                  <c:v>54.124222000000003</c:v>
                </c:pt>
                <c:pt idx="764">
                  <c:v>58.001167000000002</c:v>
                </c:pt>
                <c:pt idx="765">
                  <c:v>63.728912000000065</c:v>
                </c:pt>
                <c:pt idx="766">
                  <c:v>67.174194</c:v>
                </c:pt>
                <c:pt idx="767">
                  <c:v>70.545997999999983</c:v>
                </c:pt>
                <c:pt idx="768">
                  <c:v>74.374153000000007</c:v>
                </c:pt>
                <c:pt idx="769">
                  <c:v>76.968597000000003</c:v>
                </c:pt>
                <c:pt idx="770">
                  <c:v>65.079329999999999</c:v>
                </c:pt>
                <c:pt idx="771">
                  <c:v>68.849425999999994</c:v>
                </c:pt>
                <c:pt idx="772">
                  <c:v>71.541534000000027</c:v>
                </c:pt>
                <c:pt idx="773">
                  <c:v>74.976973999999998</c:v>
                </c:pt>
                <c:pt idx="774">
                  <c:v>76.986176</c:v>
                </c:pt>
                <c:pt idx="775">
                  <c:v>66.093413999999996</c:v>
                </c:pt>
                <c:pt idx="776">
                  <c:v>71.305427999999978</c:v>
                </c:pt>
                <c:pt idx="777">
                  <c:v>75.905356999999981</c:v>
                </c:pt>
                <c:pt idx="778">
                  <c:v>79.439491000000004</c:v>
                </c:pt>
                <c:pt idx="779">
                  <c:v>82.489806999999999</c:v>
                </c:pt>
                <c:pt idx="780">
                  <c:v>84.909660000000059</c:v>
                </c:pt>
                <c:pt idx="781">
                  <c:v>86.413933000000057</c:v>
                </c:pt>
                <c:pt idx="782">
                  <c:v>90.979584000000003</c:v>
                </c:pt>
                <c:pt idx="783">
                  <c:v>27.800985000000015</c:v>
                </c:pt>
                <c:pt idx="784">
                  <c:v>30.175255000000014</c:v>
                </c:pt>
                <c:pt idx="785">
                  <c:v>33.548428000000001</c:v>
                </c:pt>
                <c:pt idx="786">
                  <c:v>36.718010000000028</c:v>
                </c:pt>
                <c:pt idx="787">
                  <c:v>40.883803999999998</c:v>
                </c:pt>
                <c:pt idx="788">
                  <c:v>48.882865999999993</c:v>
                </c:pt>
                <c:pt idx="789">
                  <c:v>34.905434</c:v>
                </c:pt>
                <c:pt idx="790">
                  <c:v>32.10813900000003</c:v>
                </c:pt>
                <c:pt idx="791">
                  <c:v>58.786091000000006</c:v>
                </c:pt>
                <c:pt idx="792">
                  <c:v>61.322407000000005</c:v>
                </c:pt>
                <c:pt idx="793">
                  <c:v>67.048079999999999</c:v>
                </c:pt>
                <c:pt idx="794">
                  <c:v>68.540863000000058</c:v>
                </c:pt>
                <c:pt idx="795">
                  <c:v>69.901611000000059</c:v>
                </c:pt>
                <c:pt idx="796">
                  <c:v>71.158484999999942</c:v>
                </c:pt>
                <c:pt idx="797">
                  <c:v>72.296890000000005</c:v>
                </c:pt>
                <c:pt idx="798">
                  <c:v>73.340401</c:v>
                </c:pt>
                <c:pt idx="799">
                  <c:v>45.349926000000004</c:v>
                </c:pt>
                <c:pt idx="800">
                  <c:v>33.660355000000038</c:v>
                </c:pt>
                <c:pt idx="801">
                  <c:v>40.256859000000006</c:v>
                </c:pt>
                <c:pt idx="802">
                  <c:v>40.873543000000005</c:v>
                </c:pt>
                <c:pt idx="803">
                  <c:v>41.556224999999998</c:v>
                </c:pt>
                <c:pt idx="804">
                  <c:v>42.213272000000003</c:v>
                </c:pt>
                <c:pt idx="805">
                  <c:v>42.844555</c:v>
                </c:pt>
                <c:pt idx="806">
                  <c:v>43.985087999999998</c:v>
                </c:pt>
                <c:pt idx="807">
                  <c:v>44.516479000000004</c:v>
                </c:pt>
                <c:pt idx="808">
                  <c:v>45.127529000000003</c:v>
                </c:pt>
                <c:pt idx="809">
                  <c:v>45.751674999999999</c:v>
                </c:pt>
                <c:pt idx="810">
                  <c:v>47.169193000000028</c:v>
                </c:pt>
                <c:pt idx="811">
                  <c:v>47.819621999999995</c:v>
                </c:pt>
                <c:pt idx="812">
                  <c:v>48.473759000000001</c:v>
                </c:pt>
                <c:pt idx="813">
                  <c:v>49.090221</c:v>
                </c:pt>
                <c:pt idx="814">
                  <c:v>49.667084000000003</c:v>
                </c:pt>
                <c:pt idx="815">
                  <c:v>50.214592000000003</c:v>
                </c:pt>
                <c:pt idx="816">
                  <c:v>50.740570000000012</c:v>
                </c:pt>
                <c:pt idx="817">
                  <c:v>51.249397000000002</c:v>
                </c:pt>
                <c:pt idx="818">
                  <c:v>51.742439000000012</c:v>
                </c:pt>
                <c:pt idx="819">
                  <c:v>52.219234</c:v>
                </c:pt>
                <c:pt idx="820">
                  <c:v>52.678734000000013</c:v>
                </c:pt>
                <c:pt idx="821">
                  <c:v>53.120029000000002</c:v>
                </c:pt>
                <c:pt idx="822">
                  <c:v>53.542572000000028</c:v>
                </c:pt>
                <c:pt idx="823">
                  <c:v>59.283070000000002</c:v>
                </c:pt>
                <c:pt idx="824">
                  <c:v>65.362183000000002</c:v>
                </c:pt>
                <c:pt idx="825">
                  <c:v>66.199104000000005</c:v>
                </c:pt>
                <c:pt idx="826">
                  <c:v>69.800139999999999</c:v>
                </c:pt>
                <c:pt idx="827">
                  <c:v>73.009979000000001</c:v>
                </c:pt>
                <c:pt idx="828">
                  <c:v>51.408134000000011</c:v>
                </c:pt>
                <c:pt idx="829">
                  <c:v>57.646702000000012</c:v>
                </c:pt>
                <c:pt idx="830">
                  <c:v>57.161701000000001</c:v>
                </c:pt>
                <c:pt idx="831">
                  <c:v>64.496109000000075</c:v>
                </c:pt>
                <c:pt idx="832">
                  <c:v>66.167084000000003</c:v>
                </c:pt>
                <c:pt idx="833">
                  <c:v>67.782485999999949</c:v>
                </c:pt>
                <c:pt idx="834">
                  <c:v>75.619658999999999</c:v>
                </c:pt>
                <c:pt idx="835">
                  <c:v>77.463561999999996</c:v>
                </c:pt>
                <c:pt idx="836">
                  <c:v>78.831680000000006</c:v>
                </c:pt>
                <c:pt idx="837">
                  <c:v>82.840110999999993</c:v>
                </c:pt>
                <c:pt idx="838">
                  <c:v>85.862228000000002</c:v>
                </c:pt>
                <c:pt idx="839">
                  <c:v>86.549232000000003</c:v>
                </c:pt>
                <c:pt idx="840">
                  <c:v>91.557471999999947</c:v>
                </c:pt>
                <c:pt idx="841">
                  <c:v>91.933434000000005</c:v>
                </c:pt>
                <c:pt idx="842">
                  <c:v>92.390738999999925</c:v>
                </c:pt>
                <c:pt idx="843">
                  <c:v>93.238906999999998</c:v>
                </c:pt>
                <c:pt idx="844">
                  <c:v>48.073109000000002</c:v>
                </c:pt>
                <c:pt idx="845">
                  <c:v>59.209419000000011</c:v>
                </c:pt>
                <c:pt idx="846">
                  <c:v>61.634571000000001</c:v>
                </c:pt>
                <c:pt idx="847">
                  <c:v>63.030045000000001</c:v>
                </c:pt>
                <c:pt idx="848">
                  <c:v>65.036277999999982</c:v>
                </c:pt>
                <c:pt idx="849">
                  <c:v>67.621879999999948</c:v>
                </c:pt>
                <c:pt idx="850">
                  <c:v>70.248039000000006</c:v>
                </c:pt>
                <c:pt idx="851">
                  <c:v>71.199897999999948</c:v>
                </c:pt>
                <c:pt idx="852">
                  <c:v>76.316658000000004</c:v>
                </c:pt>
                <c:pt idx="853">
                  <c:v>83.512634000000006</c:v>
                </c:pt>
              </c:numCache>
            </c:numRef>
          </c:yVal>
          <c:smooth val="0"/>
          <c:extLst>
            <c:ext xmlns:c16="http://schemas.microsoft.com/office/drawing/2014/chart" uri="{C3380CC4-5D6E-409C-BE32-E72D297353CC}">
              <c16:uniqueId val="{00000002-B07F-4043-A9A7-BD26D559DDEA}"/>
            </c:ext>
          </c:extLst>
        </c:ser>
        <c:ser>
          <c:idx val="2"/>
          <c:order val="3"/>
          <c:tx>
            <c:strRef>
              <c:f>Sheet1!$J$2</c:f>
              <c:strCache>
                <c:ptCount val="1"/>
                <c:pt idx="0">
                  <c:v>Benckmark (Fy)</c:v>
                </c:pt>
              </c:strCache>
            </c:strRef>
          </c:tx>
          <c:spPr>
            <a:ln w="19050" cap="rnd">
              <a:solidFill>
                <a:srgbClr val="FF0000"/>
              </a:solidFill>
              <a:round/>
            </a:ln>
            <a:effectLst/>
          </c:spPr>
          <c:marker>
            <c:symbol val="none"/>
          </c:marker>
          <c:xVal>
            <c:numRef>
              <c:f>Sheet1!$B$3:$B$856</c:f>
              <c:numCache>
                <c:formatCode>General</c:formatCode>
                <c:ptCount val="854"/>
                <c:pt idx="0">
                  <c:v>0</c:v>
                </c:pt>
                <c:pt idx="1">
                  <c:v>7.5000000000000045E-4</c:v>
                </c:pt>
                <c:pt idx="2">
                  <c:v>1.4999999999999998E-3</c:v>
                </c:pt>
                <c:pt idx="3">
                  <c:v>1.4999999999999998E-3</c:v>
                </c:pt>
                <c:pt idx="4">
                  <c:v>2.9999999999999996E-3</c:v>
                </c:pt>
                <c:pt idx="5">
                  <c:v>3.7500000000000038E-3</c:v>
                </c:pt>
                <c:pt idx="6">
                  <c:v>5.2500000000000038E-3</c:v>
                </c:pt>
                <c:pt idx="7">
                  <c:v>6.0000000000000027E-3</c:v>
                </c:pt>
                <c:pt idx="8">
                  <c:v>8.2500000000000091E-3</c:v>
                </c:pt>
                <c:pt idx="9">
                  <c:v>9.0000000000000028E-3</c:v>
                </c:pt>
                <c:pt idx="10">
                  <c:v>1.0500000000000008E-2</c:v>
                </c:pt>
                <c:pt idx="11">
                  <c:v>1.1250000000000001E-2</c:v>
                </c:pt>
                <c:pt idx="12">
                  <c:v>1.3500000000000012E-2</c:v>
                </c:pt>
                <c:pt idx="13">
                  <c:v>1.500000000000001E-2</c:v>
                </c:pt>
                <c:pt idx="14">
                  <c:v>1.6500000000000015E-2</c:v>
                </c:pt>
                <c:pt idx="15">
                  <c:v>1.8000000000000016E-2</c:v>
                </c:pt>
                <c:pt idx="16">
                  <c:v>1.8750000000000003E-2</c:v>
                </c:pt>
                <c:pt idx="17">
                  <c:v>2.1000000000000012E-2</c:v>
                </c:pt>
                <c:pt idx="18">
                  <c:v>2.325E-2</c:v>
                </c:pt>
                <c:pt idx="19">
                  <c:v>2.5500000000000002E-2</c:v>
                </c:pt>
                <c:pt idx="20">
                  <c:v>2.7750000000000011E-2</c:v>
                </c:pt>
                <c:pt idx="21">
                  <c:v>3.0750000000000006E-2</c:v>
                </c:pt>
                <c:pt idx="22">
                  <c:v>3.2250000000000015E-2</c:v>
                </c:pt>
                <c:pt idx="23">
                  <c:v>3.4499999999999996E-2</c:v>
                </c:pt>
                <c:pt idx="24">
                  <c:v>3.7500000000000006E-2</c:v>
                </c:pt>
                <c:pt idx="25">
                  <c:v>3.9750000000000001E-2</c:v>
                </c:pt>
                <c:pt idx="26">
                  <c:v>4.2000000000000023E-2</c:v>
                </c:pt>
                <c:pt idx="27">
                  <c:v>4.5000000000000012E-2</c:v>
                </c:pt>
                <c:pt idx="28">
                  <c:v>4.7249999999999986E-2</c:v>
                </c:pt>
                <c:pt idx="29">
                  <c:v>4.9500000000000023E-2</c:v>
                </c:pt>
                <c:pt idx="30">
                  <c:v>5.1749999999999997E-2</c:v>
                </c:pt>
                <c:pt idx="31">
                  <c:v>5.2500000000000012E-2</c:v>
                </c:pt>
                <c:pt idx="32">
                  <c:v>5.4750000000000035E-2</c:v>
                </c:pt>
                <c:pt idx="33">
                  <c:v>5.7000000000000023E-2</c:v>
                </c:pt>
                <c:pt idx="34">
                  <c:v>5.9249999999999997E-2</c:v>
                </c:pt>
                <c:pt idx="35">
                  <c:v>6.1500000000000013E-2</c:v>
                </c:pt>
                <c:pt idx="36">
                  <c:v>6.3750000000000001E-2</c:v>
                </c:pt>
                <c:pt idx="37">
                  <c:v>6.6000000000000003E-2</c:v>
                </c:pt>
                <c:pt idx="38">
                  <c:v>6.674999999999999E-2</c:v>
                </c:pt>
                <c:pt idx="39">
                  <c:v>6.8999999999999992E-2</c:v>
                </c:pt>
                <c:pt idx="40">
                  <c:v>7.1249999999999966E-2</c:v>
                </c:pt>
                <c:pt idx="41">
                  <c:v>7.2750000000000023E-2</c:v>
                </c:pt>
                <c:pt idx="42">
                  <c:v>7.5000000000000011E-2</c:v>
                </c:pt>
                <c:pt idx="43">
                  <c:v>7.7250000000000013E-2</c:v>
                </c:pt>
                <c:pt idx="44">
                  <c:v>7.8750000000000014E-2</c:v>
                </c:pt>
                <c:pt idx="45">
                  <c:v>8.0250000000000044E-2</c:v>
                </c:pt>
                <c:pt idx="46">
                  <c:v>8.1750000000000045E-2</c:v>
                </c:pt>
                <c:pt idx="47">
                  <c:v>8.4000000000000047E-2</c:v>
                </c:pt>
                <c:pt idx="48">
                  <c:v>8.5500000000000048E-2</c:v>
                </c:pt>
                <c:pt idx="49">
                  <c:v>8.7000000000000022E-2</c:v>
                </c:pt>
                <c:pt idx="50">
                  <c:v>8.9250000000000065E-2</c:v>
                </c:pt>
                <c:pt idx="51">
                  <c:v>9.1500000000000026E-2</c:v>
                </c:pt>
                <c:pt idx="52">
                  <c:v>9.1500000000000026E-2</c:v>
                </c:pt>
                <c:pt idx="53">
                  <c:v>9.3750000000000097E-2</c:v>
                </c:pt>
                <c:pt idx="54">
                  <c:v>9.6000000000000044E-2</c:v>
                </c:pt>
                <c:pt idx="55">
                  <c:v>9.7500000000000045E-2</c:v>
                </c:pt>
                <c:pt idx="56">
                  <c:v>9.9000000000000046E-2</c:v>
                </c:pt>
                <c:pt idx="57">
                  <c:v>0.10124999999999998</c:v>
                </c:pt>
                <c:pt idx="58">
                  <c:v>0.10349999999999998</c:v>
                </c:pt>
                <c:pt idx="59">
                  <c:v>0.10575000000000002</c:v>
                </c:pt>
                <c:pt idx="60">
                  <c:v>0.10800000000000007</c:v>
                </c:pt>
                <c:pt idx="61">
                  <c:v>0.11024999999999995</c:v>
                </c:pt>
                <c:pt idx="62">
                  <c:v>0.11249999999999998</c:v>
                </c:pt>
                <c:pt idx="63">
                  <c:v>0.114</c:v>
                </c:pt>
                <c:pt idx="64">
                  <c:v>0.11625000000000002</c:v>
                </c:pt>
                <c:pt idx="65">
                  <c:v>0.11775000000000002</c:v>
                </c:pt>
                <c:pt idx="66">
                  <c:v>0.12000000000000002</c:v>
                </c:pt>
                <c:pt idx="67">
                  <c:v>0.12225000000000007</c:v>
                </c:pt>
                <c:pt idx="68">
                  <c:v>0.12375000000000005</c:v>
                </c:pt>
                <c:pt idx="69">
                  <c:v>0.126</c:v>
                </c:pt>
                <c:pt idx="70">
                  <c:v>0.1275</c:v>
                </c:pt>
                <c:pt idx="71">
                  <c:v>0.12975</c:v>
                </c:pt>
                <c:pt idx="72">
                  <c:v>0.13200000000000001</c:v>
                </c:pt>
                <c:pt idx="73">
                  <c:v>0.13350000000000001</c:v>
                </c:pt>
                <c:pt idx="74">
                  <c:v>0.13575000000000001</c:v>
                </c:pt>
                <c:pt idx="75">
                  <c:v>0.13725000000000001</c:v>
                </c:pt>
                <c:pt idx="76">
                  <c:v>0.13875000000000001</c:v>
                </c:pt>
                <c:pt idx="77">
                  <c:v>0.14025000000000001</c:v>
                </c:pt>
                <c:pt idx="78">
                  <c:v>0.14175000000000001</c:v>
                </c:pt>
                <c:pt idx="79">
                  <c:v>0.14250000000000004</c:v>
                </c:pt>
                <c:pt idx="80">
                  <c:v>0.14325000000000004</c:v>
                </c:pt>
                <c:pt idx="81">
                  <c:v>0.1447500000000001</c:v>
                </c:pt>
                <c:pt idx="82">
                  <c:v>0.1462500000000001</c:v>
                </c:pt>
                <c:pt idx="83">
                  <c:v>0.1477500000000001</c:v>
                </c:pt>
                <c:pt idx="84">
                  <c:v>0.14925000000000013</c:v>
                </c:pt>
                <c:pt idx="85">
                  <c:v>0.15075000000000011</c:v>
                </c:pt>
                <c:pt idx="86">
                  <c:v>0.15225000000000014</c:v>
                </c:pt>
                <c:pt idx="87">
                  <c:v>0.15300000000000011</c:v>
                </c:pt>
                <c:pt idx="88">
                  <c:v>0.15300000000000011</c:v>
                </c:pt>
                <c:pt idx="89">
                  <c:v>0.15450000000000014</c:v>
                </c:pt>
                <c:pt idx="90">
                  <c:v>0.15600000000000011</c:v>
                </c:pt>
                <c:pt idx="91">
                  <c:v>0.15750000000000011</c:v>
                </c:pt>
                <c:pt idx="92">
                  <c:v>0.15900000000000011</c:v>
                </c:pt>
                <c:pt idx="93">
                  <c:v>0.1605</c:v>
                </c:pt>
                <c:pt idx="94">
                  <c:v>0.16200000000000001</c:v>
                </c:pt>
                <c:pt idx="95">
                  <c:v>0.16350000000000001</c:v>
                </c:pt>
                <c:pt idx="96">
                  <c:v>0.16500000000000004</c:v>
                </c:pt>
                <c:pt idx="97">
                  <c:v>0.16650000000000001</c:v>
                </c:pt>
                <c:pt idx="98">
                  <c:v>0.16725000000000001</c:v>
                </c:pt>
                <c:pt idx="99">
                  <c:v>0.17025000000000001</c:v>
                </c:pt>
                <c:pt idx="100">
                  <c:v>0.17325000000000004</c:v>
                </c:pt>
                <c:pt idx="101">
                  <c:v>0.17475000000000004</c:v>
                </c:pt>
                <c:pt idx="102">
                  <c:v>0.1770000000000001</c:v>
                </c:pt>
                <c:pt idx="103">
                  <c:v>0.17925000000000013</c:v>
                </c:pt>
                <c:pt idx="104">
                  <c:v>0.18150000000000011</c:v>
                </c:pt>
                <c:pt idx="105">
                  <c:v>0.18300000000000011</c:v>
                </c:pt>
                <c:pt idx="106">
                  <c:v>0.18525000000000011</c:v>
                </c:pt>
                <c:pt idx="107">
                  <c:v>0.18675000000000011</c:v>
                </c:pt>
                <c:pt idx="108">
                  <c:v>0.18825000000000011</c:v>
                </c:pt>
                <c:pt idx="109">
                  <c:v>0.1905</c:v>
                </c:pt>
                <c:pt idx="110">
                  <c:v>0.19275000000000003</c:v>
                </c:pt>
                <c:pt idx="111">
                  <c:v>0.19425000000000001</c:v>
                </c:pt>
                <c:pt idx="112">
                  <c:v>0.19725000000000001</c:v>
                </c:pt>
                <c:pt idx="113">
                  <c:v>0.19950000000000001</c:v>
                </c:pt>
                <c:pt idx="114">
                  <c:v>0.20250000000000001</c:v>
                </c:pt>
                <c:pt idx="115">
                  <c:v>0.20550000000000004</c:v>
                </c:pt>
                <c:pt idx="116">
                  <c:v>0.20775000000000013</c:v>
                </c:pt>
                <c:pt idx="117">
                  <c:v>0.2107500000000001</c:v>
                </c:pt>
                <c:pt idx="118">
                  <c:v>0.21375000000000011</c:v>
                </c:pt>
                <c:pt idx="119">
                  <c:v>0.21600000000000014</c:v>
                </c:pt>
                <c:pt idx="120">
                  <c:v>0.21825000000000014</c:v>
                </c:pt>
                <c:pt idx="121">
                  <c:v>0.2205</c:v>
                </c:pt>
                <c:pt idx="122">
                  <c:v>0.22275</c:v>
                </c:pt>
                <c:pt idx="123">
                  <c:v>0.22500000000000001</c:v>
                </c:pt>
                <c:pt idx="124">
                  <c:v>0.22725000000000001</c:v>
                </c:pt>
                <c:pt idx="125">
                  <c:v>0.22950000000000001</c:v>
                </c:pt>
                <c:pt idx="126">
                  <c:v>0.23250000000000001</c:v>
                </c:pt>
                <c:pt idx="127">
                  <c:v>0.23475000000000001</c:v>
                </c:pt>
                <c:pt idx="128">
                  <c:v>0.23700000000000004</c:v>
                </c:pt>
                <c:pt idx="129">
                  <c:v>0.2392500000000001</c:v>
                </c:pt>
                <c:pt idx="130">
                  <c:v>0.24150000000000013</c:v>
                </c:pt>
                <c:pt idx="131">
                  <c:v>0.24375000000000011</c:v>
                </c:pt>
                <c:pt idx="132">
                  <c:v>0.24675000000000008</c:v>
                </c:pt>
                <c:pt idx="133">
                  <c:v>0.24900000000000011</c:v>
                </c:pt>
                <c:pt idx="134">
                  <c:v>0.252</c:v>
                </c:pt>
                <c:pt idx="135">
                  <c:v>0.255</c:v>
                </c:pt>
                <c:pt idx="136">
                  <c:v>0.25724999999999998</c:v>
                </c:pt>
                <c:pt idx="137">
                  <c:v>0.26024999999999998</c:v>
                </c:pt>
                <c:pt idx="138">
                  <c:v>0.26324999999999998</c:v>
                </c:pt>
                <c:pt idx="139">
                  <c:v>0.26550000000000001</c:v>
                </c:pt>
                <c:pt idx="140">
                  <c:v>0.26850000000000002</c:v>
                </c:pt>
                <c:pt idx="141">
                  <c:v>0.27075000000000005</c:v>
                </c:pt>
                <c:pt idx="142">
                  <c:v>0.27375000000000005</c:v>
                </c:pt>
                <c:pt idx="143">
                  <c:v>0.27675000000000005</c:v>
                </c:pt>
                <c:pt idx="144">
                  <c:v>0.27900000000000008</c:v>
                </c:pt>
                <c:pt idx="145">
                  <c:v>0.27975</c:v>
                </c:pt>
                <c:pt idx="146">
                  <c:v>0.28275</c:v>
                </c:pt>
                <c:pt idx="147">
                  <c:v>0.2850000000000002</c:v>
                </c:pt>
                <c:pt idx="148">
                  <c:v>0.28800000000000026</c:v>
                </c:pt>
                <c:pt idx="149">
                  <c:v>0.29025000000000001</c:v>
                </c:pt>
                <c:pt idx="150">
                  <c:v>0.29025000000000001</c:v>
                </c:pt>
                <c:pt idx="151">
                  <c:v>0.2925000000000002</c:v>
                </c:pt>
                <c:pt idx="152">
                  <c:v>0.29475000000000001</c:v>
                </c:pt>
                <c:pt idx="153">
                  <c:v>0.29775000000000001</c:v>
                </c:pt>
                <c:pt idx="154">
                  <c:v>0.30000000000000027</c:v>
                </c:pt>
                <c:pt idx="155">
                  <c:v>0.30225000000000002</c:v>
                </c:pt>
                <c:pt idx="156">
                  <c:v>0.30450000000000027</c:v>
                </c:pt>
                <c:pt idx="157">
                  <c:v>0.30600000000000027</c:v>
                </c:pt>
                <c:pt idx="158">
                  <c:v>0.30750000000000022</c:v>
                </c:pt>
                <c:pt idx="159">
                  <c:v>0.30900000000000027</c:v>
                </c:pt>
                <c:pt idx="160">
                  <c:v>0.31050000000000022</c:v>
                </c:pt>
                <c:pt idx="161">
                  <c:v>0.31200000000000022</c:v>
                </c:pt>
                <c:pt idx="162">
                  <c:v>0.31350000000000028</c:v>
                </c:pt>
                <c:pt idx="163">
                  <c:v>0.31500000000000022</c:v>
                </c:pt>
                <c:pt idx="164">
                  <c:v>0.31500000000000022</c:v>
                </c:pt>
                <c:pt idx="165">
                  <c:v>0.31575000000000025</c:v>
                </c:pt>
                <c:pt idx="166">
                  <c:v>0.3172500000000002</c:v>
                </c:pt>
                <c:pt idx="167">
                  <c:v>0.31800000000000023</c:v>
                </c:pt>
                <c:pt idx="168">
                  <c:v>0.31950000000000023</c:v>
                </c:pt>
                <c:pt idx="169">
                  <c:v>0.3202500000000002</c:v>
                </c:pt>
                <c:pt idx="170">
                  <c:v>0.3202500000000002</c:v>
                </c:pt>
                <c:pt idx="171">
                  <c:v>0.3202500000000002</c:v>
                </c:pt>
                <c:pt idx="172">
                  <c:v>0.3232500000000002</c:v>
                </c:pt>
                <c:pt idx="173">
                  <c:v>0.32475000000000021</c:v>
                </c:pt>
                <c:pt idx="174">
                  <c:v>0.32625000000000021</c:v>
                </c:pt>
                <c:pt idx="175">
                  <c:v>0.32850000000000035</c:v>
                </c:pt>
                <c:pt idx="176">
                  <c:v>0.3300000000000004</c:v>
                </c:pt>
                <c:pt idx="177">
                  <c:v>0.33150000000000035</c:v>
                </c:pt>
                <c:pt idx="178">
                  <c:v>0.33300000000000035</c:v>
                </c:pt>
                <c:pt idx="179">
                  <c:v>0.33450000000000035</c:v>
                </c:pt>
                <c:pt idx="180">
                  <c:v>0.33450000000000035</c:v>
                </c:pt>
                <c:pt idx="181">
                  <c:v>0.33450000000000035</c:v>
                </c:pt>
                <c:pt idx="182">
                  <c:v>0.33600000000000035</c:v>
                </c:pt>
                <c:pt idx="183">
                  <c:v>0.33675000000000027</c:v>
                </c:pt>
                <c:pt idx="184">
                  <c:v>0.33750000000000036</c:v>
                </c:pt>
                <c:pt idx="185">
                  <c:v>0.33900000000000036</c:v>
                </c:pt>
                <c:pt idx="186">
                  <c:v>0.33975000000000022</c:v>
                </c:pt>
                <c:pt idx="187">
                  <c:v>0.34125000000000005</c:v>
                </c:pt>
                <c:pt idx="188">
                  <c:v>0.34200000000000008</c:v>
                </c:pt>
                <c:pt idx="189">
                  <c:v>0.34350000000000008</c:v>
                </c:pt>
                <c:pt idx="190">
                  <c:v>0.34500000000000008</c:v>
                </c:pt>
                <c:pt idx="191">
                  <c:v>0.34575</c:v>
                </c:pt>
                <c:pt idx="192">
                  <c:v>0.34725</c:v>
                </c:pt>
                <c:pt idx="193">
                  <c:v>0.3480000000000002</c:v>
                </c:pt>
                <c:pt idx="194">
                  <c:v>0.34875000000000006</c:v>
                </c:pt>
                <c:pt idx="195">
                  <c:v>0.35025000000000001</c:v>
                </c:pt>
                <c:pt idx="196">
                  <c:v>0.3510000000000002</c:v>
                </c:pt>
                <c:pt idx="197">
                  <c:v>0.3525000000000002</c:v>
                </c:pt>
                <c:pt idx="198">
                  <c:v>0.35325000000000006</c:v>
                </c:pt>
                <c:pt idx="199">
                  <c:v>0.35475000000000001</c:v>
                </c:pt>
                <c:pt idx="200">
                  <c:v>0.3555000000000002</c:v>
                </c:pt>
                <c:pt idx="201">
                  <c:v>0.35625000000000001</c:v>
                </c:pt>
                <c:pt idx="202">
                  <c:v>0.35775000000000001</c:v>
                </c:pt>
                <c:pt idx="203">
                  <c:v>0.35850000000000026</c:v>
                </c:pt>
                <c:pt idx="204">
                  <c:v>0.35925000000000001</c:v>
                </c:pt>
                <c:pt idx="205">
                  <c:v>0.36000000000000026</c:v>
                </c:pt>
                <c:pt idx="206">
                  <c:v>0.36150000000000027</c:v>
                </c:pt>
                <c:pt idx="207">
                  <c:v>0.36300000000000027</c:v>
                </c:pt>
                <c:pt idx="208">
                  <c:v>0.36450000000000027</c:v>
                </c:pt>
                <c:pt idx="209">
                  <c:v>0.36600000000000027</c:v>
                </c:pt>
                <c:pt idx="210">
                  <c:v>0.36750000000000027</c:v>
                </c:pt>
                <c:pt idx="211">
                  <c:v>0.36900000000000027</c:v>
                </c:pt>
                <c:pt idx="212">
                  <c:v>0.37050000000000022</c:v>
                </c:pt>
                <c:pt idx="213">
                  <c:v>0.37200000000000022</c:v>
                </c:pt>
                <c:pt idx="214">
                  <c:v>0.37425000000000008</c:v>
                </c:pt>
                <c:pt idx="215">
                  <c:v>0.37575000000000008</c:v>
                </c:pt>
                <c:pt idx="216">
                  <c:v>0.37575000000000008</c:v>
                </c:pt>
                <c:pt idx="217">
                  <c:v>0.3772500000000002</c:v>
                </c:pt>
                <c:pt idx="218">
                  <c:v>0.37950000000000023</c:v>
                </c:pt>
                <c:pt idx="219">
                  <c:v>0.38175000000000026</c:v>
                </c:pt>
                <c:pt idx="220">
                  <c:v>0.3832500000000002</c:v>
                </c:pt>
                <c:pt idx="221">
                  <c:v>0.38550000000000034</c:v>
                </c:pt>
                <c:pt idx="222">
                  <c:v>0.38700000000000023</c:v>
                </c:pt>
                <c:pt idx="223">
                  <c:v>0.38925000000000021</c:v>
                </c:pt>
                <c:pt idx="224">
                  <c:v>0.39075000000000026</c:v>
                </c:pt>
                <c:pt idx="225">
                  <c:v>0.39150000000000035</c:v>
                </c:pt>
                <c:pt idx="226">
                  <c:v>0.39450000000000035</c:v>
                </c:pt>
                <c:pt idx="227">
                  <c:v>0.39675000000000027</c:v>
                </c:pt>
                <c:pt idx="228">
                  <c:v>0.39975000000000027</c:v>
                </c:pt>
                <c:pt idx="229">
                  <c:v>0.40200000000000008</c:v>
                </c:pt>
                <c:pt idx="230">
                  <c:v>0.40500000000000008</c:v>
                </c:pt>
                <c:pt idx="231">
                  <c:v>0.40800000000000008</c:v>
                </c:pt>
                <c:pt idx="232">
                  <c:v>0.4110000000000002</c:v>
                </c:pt>
                <c:pt idx="233">
                  <c:v>0.4140000000000002</c:v>
                </c:pt>
                <c:pt idx="234">
                  <c:v>0.4170000000000002</c:v>
                </c:pt>
                <c:pt idx="235">
                  <c:v>0.42000000000000021</c:v>
                </c:pt>
                <c:pt idx="236">
                  <c:v>0.42300000000000026</c:v>
                </c:pt>
                <c:pt idx="237">
                  <c:v>0.42600000000000027</c:v>
                </c:pt>
                <c:pt idx="238">
                  <c:v>0.42825000000000002</c:v>
                </c:pt>
                <c:pt idx="239">
                  <c:v>0.43050000000000027</c:v>
                </c:pt>
                <c:pt idx="240">
                  <c:v>0.43275000000000002</c:v>
                </c:pt>
                <c:pt idx="241">
                  <c:v>0.43500000000000022</c:v>
                </c:pt>
                <c:pt idx="242">
                  <c:v>0.43800000000000022</c:v>
                </c:pt>
                <c:pt idx="243">
                  <c:v>0.44024999999999992</c:v>
                </c:pt>
                <c:pt idx="244">
                  <c:v>0.4425</c:v>
                </c:pt>
                <c:pt idx="245">
                  <c:v>0.44474999999999998</c:v>
                </c:pt>
                <c:pt idx="246">
                  <c:v>0.44775000000000004</c:v>
                </c:pt>
                <c:pt idx="247">
                  <c:v>0.45</c:v>
                </c:pt>
                <c:pt idx="248">
                  <c:v>0.45225000000000004</c:v>
                </c:pt>
                <c:pt idx="249">
                  <c:v>0.45525000000000004</c:v>
                </c:pt>
                <c:pt idx="250">
                  <c:v>0.45750000000000002</c:v>
                </c:pt>
                <c:pt idx="251">
                  <c:v>0.45975000000000005</c:v>
                </c:pt>
                <c:pt idx="252">
                  <c:v>0.46200000000000002</c:v>
                </c:pt>
                <c:pt idx="253">
                  <c:v>0.46350000000000002</c:v>
                </c:pt>
                <c:pt idx="254">
                  <c:v>0.46575</c:v>
                </c:pt>
                <c:pt idx="255">
                  <c:v>0.46725</c:v>
                </c:pt>
                <c:pt idx="256">
                  <c:v>0.46875000000000006</c:v>
                </c:pt>
                <c:pt idx="257">
                  <c:v>0.47025</c:v>
                </c:pt>
                <c:pt idx="258">
                  <c:v>0.47175</c:v>
                </c:pt>
                <c:pt idx="259">
                  <c:v>0.4740000000000002</c:v>
                </c:pt>
                <c:pt idx="260">
                  <c:v>0.47550000000000026</c:v>
                </c:pt>
                <c:pt idx="261">
                  <c:v>0.4770000000000002</c:v>
                </c:pt>
                <c:pt idx="262">
                  <c:v>0.4785000000000002</c:v>
                </c:pt>
                <c:pt idx="263">
                  <c:v>0.47925000000000001</c:v>
                </c:pt>
                <c:pt idx="264">
                  <c:v>0.48225000000000007</c:v>
                </c:pt>
                <c:pt idx="265">
                  <c:v>0.48450000000000026</c:v>
                </c:pt>
                <c:pt idx="266">
                  <c:v>0.48675000000000002</c:v>
                </c:pt>
                <c:pt idx="267">
                  <c:v>0.48825000000000002</c:v>
                </c:pt>
                <c:pt idx="268">
                  <c:v>0.48975000000000007</c:v>
                </c:pt>
                <c:pt idx="269">
                  <c:v>0.49200000000000027</c:v>
                </c:pt>
                <c:pt idx="270">
                  <c:v>0.49350000000000016</c:v>
                </c:pt>
                <c:pt idx="271">
                  <c:v>0.49500000000000022</c:v>
                </c:pt>
                <c:pt idx="272">
                  <c:v>0.49725000000000008</c:v>
                </c:pt>
                <c:pt idx="273">
                  <c:v>0.49875000000000008</c:v>
                </c:pt>
                <c:pt idx="274">
                  <c:v>0.50024999999999997</c:v>
                </c:pt>
                <c:pt idx="275">
                  <c:v>0.50175000000000003</c:v>
                </c:pt>
                <c:pt idx="276">
                  <c:v>0.504</c:v>
                </c:pt>
                <c:pt idx="277">
                  <c:v>0.50625000000000009</c:v>
                </c:pt>
                <c:pt idx="278">
                  <c:v>0.50774999999999992</c:v>
                </c:pt>
                <c:pt idx="279">
                  <c:v>0.51</c:v>
                </c:pt>
                <c:pt idx="280">
                  <c:v>0.51150000000000007</c:v>
                </c:pt>
                <c:pt idx="281">
                  <c:v>0.51300000000000001</c:v>
                </c:pt>
                <c:pt idx="282">
                  <c:v>0.51449999999999996</c:v>
                </c:pt>
                <c:pt idx="283">
                  <c:v>0.51675000000000004</c:v>
                </c:pt>
                <c:pt idx="284">
                  <c:v>0.5182500000000001</c:v>
                </c:pt>
                <c:pt idx="285">
                  <c:v>0.51900000000000002</c:v>
                </c:pt>
                <c:pt idx="286">
                  <c:v>0.52049999999999996</c:v>
                </c:pt>
                <c:pt idx="287">
                  <c:v>0.52124999999999988</c:v>
                </c:pt>
                <c:pt idx="288">
                  <c:v>0.52275000000000005</c:v>
                </c:pt>
                <c:pt idx="289">
                  <c:v>0.52424999999999999</c:v>
                </c:pt>
                <c:pt idx="290">
                  <c:v>0.52500000000000002</c:v>
                </c:pt>
                <c:pt idx="291">
                  <c:v>0.52649999999999997</c:v>
                </c:pt>
                <c:pt idx="292">
                  <c:v>0.52800000000000002</c:v>
                </c:pt>
                <c:pt idx="293">
                  <c:v>0.52949999999999997</c:v>
                </c:pt>
                <c:pt idx="294">
                  <c:v>0.53024999999999989</c:v>
                </c:pt>
                <c:pt idx="295">
                  <c:v>0.53174999999999994</c:v>
                </c:pt>
                <c:pt idx="296">
                  <c:v>0.53325000000000011</c:v>
                </c:pt>
                <c:pt idx="297">
                  <c:v>0.5347500000000005</c:v>
                </c:pt>
                <c:pt idx="298">
                  <c:v>0.53549999999999998</c:v>
                </c:pt>
                <c:pt idx="299">
                  <c:v>0.53699999999999992</c:v>
                </c:pt>
                <c:pt idx="300">
                  <c:v>0.53849999999999998</c:v>
                </c:pt>
                <c:pt idx="301">
                  <c:v>0.53925000000000001</c:v>
                </c:pt>
                <c:pt idx="302">
                  <c:v>0.54074999999999995</c:v>
                </c:pt>
                <c:pt idx="303">
                  <c:v>0.54225000000000001</c:v>
                </c:pt>
                <c:pt idx="304">
                  <c:v>0.54375000000000051</c:v>
                </c:pt>
                <c:pt idx="305">
                  <c:v>0.54525000000000001</c:v>
                </c:pt>
                <c:pt idx="306">
                  <c:v>0.54749999999999988</c:v>
                </c:pt>
                <c:pt idx="307">
                  <c:v>0.54975000000000041</c:v>
                </c:pt>
                <c:pt idx="308">
                  <c:v>0.55125000000000002</c:v>
                </c:pt>
                <c:pt idx="309">
                  <c:v>0.5535000000000001</c:v>
                </c:pt>
                <c:pt idx="310">
                  <c:v>0.5535000000000001</c:v>
                </c:pt>
                <c:pt idx="311">
                  <c:v>0.55575000000000052</c:v>
                </c:pt>
                <c:pt idx="312">
                  <c:v>0.55575000000000052</c:v>
                </c:pt>
                <c:pt idx="313">
                  <c:v>0.55725000000000002</c:v>
                </c:pt>
                <c:pt idx="314">
                  <c:v>0.5595</c:v>
                </c:pt>
                <c:pt idx="315">
                  <c:v>0.56099999999999994</c:v>
                </c:pt>
                <c:pt idx="316">
                  <c:v>0.56324999999999992</c:v>
                </c:pt>
                <c:pt idx="317">
                  <c:v>0.5655</c:v>
                </c:pt>
                <c:pt idx="318">
                  <c:v>0.56775000000000042</c:v>
                </c:pt>
                <c:pt idx="319">
                  <c:v>0.56999999999999995</c:v>
                </c:pt>
                <c:pt idx="320">
                  <c:v>0.57224999999999993</c:v>
                </c:pt>
                <c:pt idx="321">
                  <c:v>0.57224999999999993</c:v>
                </c:pt>
                <c:pt idx="322">
                  <c:v>0.57450000000000001</c:v>
                </c:pt>
                <c:pt idx="323">
                  <c:v>0.57750000000000001</c:v>
                </c:pt>
                <c:pt idx="324">
                  <c:v>0.58049999999999957</c:v>
                </c:pt>
                <c:pt idx="325">
                  <c:v>0.58349999999999957</c:v>
                </c:pt>
                <c:pt idx="326">
                  <c:v>0.58349999999999957</c:v>
                </c:pt>
                <c:pt idx="327">
                  <c:v>0.58649999999999958</c:v>
                </c:pt>
                <c:pt idx="328">
                  <c:v>0.58949999999999958</c:v>
                </c:pt>
                <c:pt idx="329">
                  <c:v>0.59249999999999958</c:v>
                </c:pt>
                <c:pt idx="330">
                  <c:v>0.59475</c:v>
                </c:pt>
                <c:pt idx="331">
                  <c:v>0.59700000000000009</c:v>
                </c:pt>
                <c:pt idx="332">
                  <c:v>0.59925000000000006</c:v>
                </c:pt>
                <c:pt idx="333">
                  <c:v>0.60149999999999992</c:v>
                </c:pt>
                <c:pt idx="334">
                  <c:v>0.60449999999999993</c:v>
                </c:pt>
                <c:pt idx="335">
                  <c:v>0.60675000000000046</c:v>
                </c:pt>
                <c:pt idx="336">
                  <c:v>0.60975000000000035</c:v>
                </c:pt>
                <c:pt idx="337">
                  <c:v>0.61200000000000043</c:v>
                </c:pt>
                <c:pt idx="338">
                  <c:v>0.61350000000000005</c:v>
                </c:pt>
                <c:pt idx="339">
                  <c:v>0.61575000000000046</c:v>
                </c:pt>
                <c:pt idx="340">
                  <c:v>0.61800000000000055</c:v>
                </c:pt>
                <c:pt idx="341">
                  <c:v>0.62025000000000052</c:v>
                </c:pt>
                <c:pt idx="342">
                  <c:v>0.62250000000000005</c:v>
                </c:pt>
                <c:pt idx="343">
                  <c:v>0.62475000000000058</c:v>
                </c:pt>
                <c:pt idx="344">
                  <c:v>0.62700000000000056</c:v>
                </c:pt>
                <c:pt idx="345">
                  <c:v>0.62925000000000053</c:v>
                </c:pt>
                <c:pt idx="346">
                  <c:v>0.63150000000000051</c:v>
                </c:pt>
                <c:pt idx="347">
                  <c:v>0.6337500000000007</c:v>
                </c:pt>
                <c:pt idx="348">
                  <c:v>0.6367500000000007</c:v>
                </c:pt>
                <c:pt idx="349">
                  <c:v>0.63900000000000046</c:v>
                </c:pt>
                <c:pt idx="350">
                  <c:v>0.64125000000000032</c:v>
                </c:pt>
                <c:pt idx="351">
                  <c:v>0.64425000000000043</c:v>
                </c:pt>
                <c:pt idx="352">
                  <c:v>0.64650000000000041</c:v>
                </c:pt>
                <c:pt idx="353">
                  <c:v>0.64950000000000041</c:v>
                </c:pt>
                <c:pt idx="354">
                  <c:v>0.65175000000000061</c:v>
                </c:pt>
                <c:pt idx="355">
                  <c:v>0.65400000000000058</c:v>
                </c:pt>
                <c:pt idx="356">
                  <c:v>0.65700000000000058</c:v>
                </c:pt>
                <c:pt idx="357">
                  <c:v>0.65925000000000045</c:v>
                </c:pt>
                <c:pt idx="358">
                  <c:v>0.66150000000000042</c:v>
                </c:pt>
                <c:pt idx="359">
                  <c:v>0.66375000000000073</c:v>
                </c:pt>
                <c:pt idx="360">
                  <c:v>0.6660000000000007</c:v>
                </c:pt>
                <c:pt idx="361">
                  <c:v>0.66900000000000071</c:v>
                </c:pt>
                <c:pt idx="362">
                  <c:v>0.67125000000000046</c:v>
                </c:pt>
                <c:pt idx="363">
                  <c:v>0.67350000000000054</c:v>
                </c:pt>
                <c:pt idx="364">
                  <c:v>0.67575000000000074</c:v>
                </c:pt>
                <c:pt idx="365">
                  <c:v>0.67800000000000071</c:v>
                </c:pt>
                <c:pt idx="366">
                  <c:v>0.67950000000000044</c:v>
                </c:pt>
                <c:pt idx="367">
                  <c:v>0.68099999999999994</c:v>
                </c:pt>
                <c:pt idx="368">
                  <c:v>0.68250000000000011</c:v>
                </c:pt>
                <c:pt idx="369">
                  <c:v>0.68400000000000005</c:v>
                </c:pt>
                <c:pt idx="370">
                  <c:v>0.6855</c:v>
                </c:pt>
                <c:pt idx="371">
                  <c:v>0.6870000000000005</c:v>
                </c:pt>
                <c:pt idx="372">
                  <c:v>0.6885</c:v>
                </c:pt>
                <c:pt idx="373">
                  <c:v>0.69075000000000053</c:v>
                </c:pt>
                <c:pt idx="374">
                  <c:v>0.69299999999999995</c:v>
                </c:pt>
                <c:pt idx="375">
                  <c:v>0.69525000000000003</c:v>
                </c:pt>
                <c:pt idx="376">
                  <c:v>0.69750000000000012</c:v>
                </c:pt>
                <c:pt idx="377">
                  <c:v>0.69975000000000054</c:v>
                </c:pt>
                <c:pt idx="378">
                  <c:v>0.7020000000000004</c:v>
                </c:pt>
                <c:pt idx="379">
                  <c:v>0.70350000000000001</c:v>
                </c:pt>
                <c:pt idx="380">
                  <c:v>0.70575000000000043</c:v>
                </c:pt>
                <c:pt idx="381">
                  <c:v>0.70724999999999993</c:v>
                </c:pt>
                <c:pt idx="382">
                  <c:v>0.70950000000000002</c:v>
                </c:pt>
                <c:pt idx="383">
                  <c:v>0.71175000000000044</c:v>
                </c:pt>
                <c:pt idx="384">
                  <c:v>0.71400000000000041</c:v>
                </c:pt>
                <c:pt idx="385">
                  <c:v>0.71549999999999991</c:v>
                </c:pt>
                <c:pt idx="386">
                  <c:v>0.71775000000000044</c:v>
                </c:pt>
                <c:pt idx="387">
                  <c:v>0.71924999999999994</c:v>
                </c:pt>
                <c:pt idx="388">
                  <c:v>0.71924999999999994</c:v>
                </c:pt>
                <c:pt idx="389">
                  <c:v>0.72075000000000056</c:v>
                </c:pt>
                <c:pt idx="390">
                  <c:v>0.72300000000000042</c:v>
                </c:pt>
                <c:pt idx="391">
                  <c:v>0.72449999999999992</c:v>
                </c:pt>
                <c:pt idx="392">
                  <c:v>0.72675000000000045</c:v>
                </c:pt>
                <c:pt idx="393">
                  <c:v>0.72824999999999995</c:v>
                </c:pt>
                <c:pt idx="394">
                  <c:v>0.72900000000000054</c:v>
                </c:pt>
                <c:pt idx="395">
                  <c:v>0.73050000000000004</c:v>
                </c:pt>
                <c:pt idx="396">
                  <c:v>0.73200000000000043</c:v>
                </c:pt>
                <c:pt idx="397">
                  <c:v>0.73349999999999993</c:v>
                </c:pt>
                <c:pt idx="398">
                  <c:v>0.73425000000000051</c:v>
                </c:pt>
                <c:pt idx="399">
                  <c:v>0.73575000000000068</c:v>
                </c:pt>
                <c:pt idx="400">
                  <c:v>0.73725000000000041</c:v>
                </c:pt>
                <c:pt idx="401">
                  <c:v>0.73800000000000054</c:v>
                </c:pt>
                <c:pt idx="402">
                  <c:v>0.73800000000000054</c:v>
                </c:pt>
                <c:pt idx="403">
                  <c:v>0.73949999999999994</c:v>
                </c:pt>
                <c:pt idx="404">
                  <c:v>0.74100000000000044</c:v>
                </c:pt>
                <c:pt idx="405">
                  <c:v>0.74175000000000046</c:v>
                </c:pt>
                <c:pt idx="406">
                  <c:v>0.7432500000000003</c:v>
                </c:pt>
                <c:pt idx="407">
                  <c:v>0.74550000000000005</c:v>
                </c:pt>
                <c:pt idx="408">
                  <c:v>0.74775000000000058</c:v>
                </c:pt>
                <c:pt idx="409">
                  <c:v>0.75000000000000044</c:v>
                </c:pt>
                <c:pt idx="410">
                  <c:v>0.7515000000000005</c:v>
                </c:pt>
                <c:pt idx="411">
                  <c:v>0.75375000000000036</c:v>
                </c:pt>
                <c:pt idx="412">
                  <c:v>0.75675000000000048</c:v>
                </c:pt>
                <c:pt idx="413">
                  <c:v>0.75900000000000045</c:v>
                </c:pt>
                <c:pt idx="414">
                  <c:v>0.76049999999999995</c:v>
                </c:pt>
                <c:pt idx="415">
                  <c:v>0.76275000000000026</c:v>
                </c:pt>
                <c:pt idx="416">
                  <c:v>0.76500000000000046</c:v>
                </c:pt>
                <c:pt idx="417">
                  <c:v>0.76725000000000043</c:v>
                </c:pt>
                <c:pt idx="418">
                  <c:v>0.76950000000000041</c:v>
                </c:pt>
                <c:pt idx="419">
                  <c:v>0.7717500000000006</c:v>
                </c:pt>
                <c:pt idx="420">
                  <c:v>0.77400000000000035</c:v>
                </c:pt>
                <c:pt idx="421">
                  <c:v>0.77625000000000033</c:v>
                </c:pt>
                <c:pt idx="422">
                  <c:v>0.77625000000000033</c:v>
                </c:pt>
                <c:pt idx="423">
                  <c:v>0.77850000000000041</c:v>
                </c:pt>
                <c:pt idx="424">
                  <c:v>0.78</c:v>
                </c:pt>
                <c:pt idx="425">
                  <c:v>0.78</c:v>
                </c:pt>
                <c:pt idx="426">
                  <c:v>0.78225000000000011</c:v>
                </c:pt>
                <c:pt idx="427">
                  <c:v>0.78450000000000009</c:v>
                </c:pt>
                <c:pt idx="428">
                  <c:v>0.78600000000000014</c:v>
                </c:pt>
                <c:pt idx="429">
                  <c:v>0.78825000000000012</c:v>
                </c:pt>
                <c:pt idx="430">
                  <c:v>0.79049999999999998</c:v>
                </c:pt>
                <c:pt idx="431">
                  <c:v>0.79275000000000051</c:v>
                </c:pt>
                <c:pt idx="432">
                  <c:v>0.79500000000000004</c:v>
                </c:pt>
                <c:pt idx="433">
                  <c:v>0.79649999999999999</c:v>
                </c:pt>
                <c:pt idx="434">
                  <c:v>0.79874999999999985</c:v>
                </c:pt>
                <c:pt idx="435">
                  <c:v>0.80099999999999993</c:v>
                </c:pt>
                <c:pt idx="436">
                  <c:v>0.80249999999999999</c:v>
                </c:pt>
                <c:pt idx="437">
                  <c:v>0.8040000000000006</c:v>
                </c:pt>
                <c:pt idx="438">
                  <c:v>0.80625000000000002</c:v>
                </c:pt>
                <c:pt idx="439">
                  <c:v>0.8085</c:v>
                </c:pt>
                <c:pt idx="440">
                  <c:v>0.80999999999999994</c:v>
                </c:pt>
                <c:pt idx="441">
                  <c:v>0.81225000000000003</c:v>
                </c:pt>
                <c:pt idx="442">
                  <c:v>0.81449999999999989</c:v>
                </c:pt>
                <c:pt idx="443">
                  <c:v>0.81675000000000031</c:v>
                </c:pt>
                <c:pt idx="444">
                  <c:v>0.81900000000000051</c:v>
                </c:pt>
                <c:pt idx="445">
                  <c:v>0.82125000000000004</c:v>
                </c:pt>
                <c:pt idx="446">
                  <c:v>0.82350000000000001</c:v>
                </c:pt>
                <c:pt idx="447">
                  <c:v>0.82575000000000043</c:v>
                </c:pt>
                <c:pt idx="448">
                  <c:v>0.8280000000000004</c:v>
                </c:pt>
                <c:pt idx="449">
                  <c:v>0.83024999999999993</c:v>
                </c:pt>
                <c:pt idx="450">
                  <c:v>0.83250000000000002</c:v>
                </c:pt>
                <c:pt idx="451">
                  <c:v>0.83475000000000055</c:v>
                </c:pt>
                <c:pt idx="452">
                  <c:v>0.83700000000000041</c:v>
                </c:pt>
                <c:pt idx="453">
                  <c:v>0.83924999999999994</c:v>
                </c:pt>
                <c:pt idx="454">
                  <c:v>0.84150000000000003</c:v>
                </c:pt>
                <c:pt idx="455">
                  <c:v>0.84375000000000044</c:v>
                </c:pt>
                <c:pt idx="456">
                  <c:v>0.84600000000000053</c:v>
                </c:pt>
                <c:pt idx="457">
                  <c:v>0.8482500000000005</c:v>
                </c:pt>
                <c:pt idx="458">
                  <c:v>0.85124999999999995</c:v>
                </c:pt>
                <c:pt idx="459">
                  <c:v>0.85350000000000004</c:v>
                </c:pt>
                <c:pt idx="460">
                  <c:v>0.85575000000000045</c:v>
                </c:pt>
                <c:pt idx="461">
                  <c:v>0.85800000000000043</c:v>
                </c:pt>
                <c:pt idx="462">
                  <c:v>0.8602500000000004</c:v>
                </c:pt>
                <c:pt idx="463">
                  <c:v>0.8602500000000004</c:v>
                </c:pt>
                <c:pt idx="464">
                  <c:v>0.86175000000000046</c:v>
                </c:pt>
                <c:pt idx="465">
                  <c:v>0.86400000000000055</c:v>
                </c:pt>
                <c:pt idx="466">
                  <c:v>0.86625000000000052</c:v>
                </c:pt>
                <c:pt idx="467">
                  <c:v>0.86775000000000047</c:v>
                </c:pt>
                <c:pt idx="468">
                  <c:v>0.87000000000000044</c:v>
                </c:pt>
                <c:pt idx="469">
                  <c:v>0.87150000000000005</c:v>
                </c:pt>
                <c:pt idx="470">
                  <c:v>0.87300000000000055</c:v>
                </c:pt>
                <c:pt idx="471">
                  <c:v>0.87449999999999994</c:v>
                </c:pt>
                <c:pt idx="472">
                  <c:v>0.87525000000000053</c:v>
                </c:pt>
                <c:pt idx="473">
                  <c:v>0.87675000000000058</c:v>
                </c:pt>
                <c:pt idx="474">
                  <c:v>0.8775000000000005</c:v>
                </c:pt>
                <c:pt idx="475">
                  <c:v>0.87900000000000045</c:v>
                </c:pt>
                <c:pt idx="476">
                  <c:v>0.87900000000000045</c:v>
                </c:pt>
                <c:pt idx="477">
                  <c:v>0.87975000000000059</c:v>
                </c:pt>
                <c:pt idx="478">
                  <c:v>0.88125000000000009</c:v>
                </c:pt>
                <c:pt idx="479">
                  <c:v>0.88125000000000009</c:v>
                </c:pt>
                <c:pt idx="480">
                  <c:v>0.88275000000000003</c:v>
                </c:pt>
                <c:pt idx="481">
                  <c:v>0.88424999999999998</c:v>
                </c:pt>
                <c:pt idx="482">
                  <c:v>0.88500000000000001</c:v>
                </c:pt>
                <c:pt idx="483">
                  <c:v>0.88650000000000018</c:v>
                </c:pt>
                <c:pt idx="484">
                  <c:v>0.8879999999999999</c:v>
                </c:pt>
                <c:pt idx="485">
                  <c:v>0.88949999999999996</c:v>
                </c:pt>
                <c:pt idx="486">
                  <c:v>0.89024999999999999</c:v>
                </c:pt>
                <c:pt idx="487">
                  <c:v>0.89174999999999993</c:v>
                </c:pt>
                <c:pt idx="488">
                  <c:v>0.89324999999999999</c:v>
                </c:pt>
                <c:pt idx="489">
                  <c:v>0.89399999999999991</c:v>
                </c:pt>
                <c:pt idx="490">
                  <c:v>0.89550000000000007</c:v>
                </c:pt>
                <c:pt idx="491">
                  <c:v>0.89700000000000002</c:v>
                </c:pt>
                <c:pt idx="492">
                  <c:v>0.89849999999999997</c:v>
                </c:pt>
                <c:pt idx="493">
                  <c:v>0.89999999999999991</c:v>
                </c:pt>
                <c:pt idx="494">
                  <c:v>0.90149999999999997</c:v>
                </c:pt>
                <c:pt idx="495">
                  <c:v>0.90225000000000011</c:v>
                </c:pt>
                <c:pt idx="496">
                  <c:v>0.90299999999999991</c:v>
                </c:pt>
                <c:pt idx="497">
                  <c:v>0.90374999999999994</c:v>
                </c:pt>
                <c:pt idx="498">
                  <c:v>0.90450000000000008</c:v>
                </c:pt>
                <c:pt idx="499">
                  <c:v>0.90524999999999989</c:v>
                </c:pt>
                <c:pt idx="500">
                  <c:v>0.9067500000000005</c:v>
                </c:pt>
                <c:pt idx="501">
                  <c:v>0.90749999999999997</c:v>
                </c:pt>
                <c:pt idx="502">
                  <c:v>0.90825</c:v>
                </c:pt>
                <c:pt idx="503">
                  <c:v>0.90900000000000003</c:v>
                </c:pt>
                <c:pt idx="504">
                  <c:v>0.9097500000000005</c:v>
                </c:pt>
                <c:pt idx="505">
                  <c:v>0.91049999999999998</c:v>
                </c:pt>
                <c:pt idx="506">
                  <c:v>0.91125</c:v>
                </c:pt>
                <c:pt idx="507">
                  <c:v>0.91275000000000051</c:v>
                </c:pt>
                <c:pt idx="508">
                  <c:v>0.91425000000000001</c:v>
                </c:pt>
                <c:pt idx="509">
                  <c:v>0.91574999999999995</c:v>
                </c:pt>
                <c:pt idx="510">
                  <c:v>0.9172499999999999</c:v>
                </c:pt>
                <c:pt idx="511">
                  <c:v>0.91800000000000004</c:v>
                </c:pt>
                <c:pt idx="512">
                  <c:v>0.9195000000000001</c:v>
                </c:pt>
                <c:pt idx="513">
                  <c:v>0.92099999999999993</c:v>
                </c:pt>
                <c:pt idx="514">
                  <c:v>0.92249999999999988</c:v>
                </c:pt>
                <c:pt idx="515">
                  <c:v>0.92400000000000004</c:v>
                </c:pt>
                <c:pt idx="516">
                  <c:v>0.92475000000000041</c:v>
                </c:pt>
                <c:pt idx="517">
                  <c:v>0.92625000000000002</c:v>
                </c:pt>
                <c:pt idx="518">
                  <c:v>0.92775000000000041</c:v>
                </c:pt>
                <c:pt idx="519">
                  <c:v>0.92775000000000041</c:v>
                </c:pt>
                <c:pt idx="520">
                  <c:v>0.92925000000000002</c:v>
                </c:pt>
                <c:pt idx="521">
                  <c:v>0.93075000000000041</c:v>
                </c:pt>
                <c:pt idx="522">
                  <c:v>0.93075000000000041</c:v>
                </c:pt>
                <c:pt idx="523">
                  <c:v>0.93225000000000002</c:v>
                </c:pt>
                <c:pt idx="524">
                  <c:v>0.93375000000000041</c:v>
                </c:pt>
                <c:pt idx="525">
                  <c:v>0.93599999999999994</c:v>
                </c:pt>
                <c:pt idx="526">
                  <c:v>0.93750000000000011</c:v>
                </c:pt>
                <c:pt idx="527">
                  <c:v>0.93975000000000042</c:v>
                </c:pt>
                <c:pt idx="528">
                  <c:v>0.9420000000000005</c:v>
                </c:pt>
                <c:pt idx="529">
                  <c:v>0.94425000000000003</c:v>
                </c:pt>
                <c:pt idx="530">
                  <c:v>0.94650000000000012</c:v>
                </c:pt>
                <c:pt idx="531">
                  <c:v>0.94950000000000001</c:v>
                </c:pt>
                <c:pt idx="532">
                  <c:v>0.95175000000000032</c:v>
                </c:pt>
                <c:pt idx="533">
                  <c:v>0.9540000000000004</c:v>
                </c:pt>
                <c:pt idx="534">
                  <c:v>0.95700000000000041</c:v>
                </c:pt>
                <c:pt idx="535">
                  <c:v>0.96000000000000063</c:v>
                </c:pt>
                <c:pt idx="536">
                  <c:v>0.96225000000000005</c:v>
                </c:pt>
                <c:pt idx="537">
                  <c:v>0.96524999999999983</c:v>
                </c:pt>
                <c:pt idx="538">
                  <c:v>0.96749999999999992</c:v>
                </c:pt>
                <c:pt idx="539">
                  <c:v>0.97050000000000014</c:v>
                </c:pt>
                <c:pt idx="540">
                  <c:v>0.97275000000000045</c:v>
                </c:pt>
                <c:pt idx="541">
                  <c:v>0.97500000000000042</c:v>
                </c:pt>
                <c:pt idx="542">
                  <c:v>0.97724999999999984</c:v>
                </c:pt>
                <c:pt idx="543">
                  <c:v>0.98024999999999951</c:v>
                </c:pt>
                <c:pt idx="544">
                  <c:v>0.98249999999999948</c:v>
                </c:pt>
                <c:pt idx="545">
                  <c:v>0.9854999999999996</c:v>
                </c:pt>
                <c:pt idx="546">
                  <c:v>0.98774999999999991</c:v>
                </c:pt>
                <c:pt idx="547">
                  <c:v>0.99</c:v>
                </c:pt>
                <c:pt idx="548">
                  <c:v>0.99224999999999952</c:v>
                </c:pt>
                <c:pt idx="549">
                  <c:v>0.9944999999999995</c:v>
                </c:pt>
                <c:pt idx="550">
                  <c:v>0.99675000000000002</c:v>
                </c:pt>
                <c:pt idx="551">
                  <c:v>0.99975000000000003</c:v>
                </c:pt>
                <c:pt idx="552">
                  <c:v>1.002</c:v>
                </c:pt>
                <c:pt idx="553">
                  <c:v>1.0049999999999992</c:v>
                </c:pt>
                <c:pt idx="554">
                  <c:v>1.0072500000000002</c:v>
                </c:pt>
                <c:pt idx="555">
                  <c:v>1.0102500000000001</c:v>
                </c:pt>
                <c:pt idx="556">
                  <c:v>1.01325</c:v>
                </c:pt>
                <c:pt idx="557">
                  <c:v>1.0162500000000001</c:v>
                </c:pt>
                <c:pt idx="558">
                  <c:v>1.01925</c:v>
                </c:pt>
                <c:pt idx="559">
                  <c:v>1.0214999999999992</c:v>
                </c:pt>
                <c:pt idx="560">
                  <c:v>1.0229999999999992</c:v>
                </c:pt>
                <c:pt idx="561">
                  <c:v>1.02525</c:v>
                </c:pt>
                <c:pt idx="562">
                  <c:v>1.0267500000000001</c:v>
                </c:pt>
                <c:pt idx="563">
                  <c:v>1.028999999999999</c:v>
                </c:pt>
                <c:pt idx="564">
                  <c:v>1.03125</c:v>
                </c:pt>
                <c:pt idx="565">
                  <c:v>1.0327500000000001</c:v>
                </c:pt>
                <c:pt idx="566">
                  <c:v>1.0342500000000001</c:v>
                </c:pt>
                <c:pt idx="567">
                  <c:v>1.0365000000000002</c:v>
                </c:pt>
                <c:pt idx="568">
                  <c:v>1.038</c:v>
                </c:pt>
                <c:pt idx="569">
                  <c:v>1.0402499999999999</c:v>
                </c:pt>
                <c:pt idx="570">
                  <c:v>1.0417500000000002</c:v>
                </c:pt>
                <c:pt idx="571">
                  <c:v>1.044</c:v>
                </c:pt>
                <c:pt idx="572">
                  <c:v>1.0454999999999992</c:v>
                </c:pt>
                <c:pt idx="573">
                  <c:v>1.046999999999999</c:v>
                </c:pt>
                <c:pt idx="574">
                  <c:v>1.04925</c:v>
                </c:pt>
                <c:pt idx="575">
                  <c:v>1.0507499999999999</c:v>
                </c:pt>
                <c:pt idx="576">
                  <c:v>1.0522499999999999</c:v>
                </c:pt>
                <c:pt idx="577">
                  <c:v>1.0545</c:v>
                </c:pt>
                <c:pt idx="578">
                  <c:v>1.0567499999999999</c:v>
                </c:pt>
                <c:pt idx="579">
                  <c:v>1.0582499999999999</c:v>
                </c:pt>
                <c:pt idx="580">
                  <c:v>1.0604999999999998</c:v>
                </c:pt>
                <c:pt idx="581">
                  <c:v>1.0627500000000001</c:v>
                </c:pt>
                <c:pt idx="582">
                  <c:v>1.0642499999999999</c:v>
                </c:pt>
                <c:pt idx="583">
                  <c:v>1.06575</c:v>
                </c:pt>
                <c:pt idx="584">
                  <c:v>1.0672499999999998</c:v>
                </c:pt>
                <c:pt idx="585">
                  <c:v>1.0687500000000001</c:v>
                </c:pt>
                <c:pt idx="586">
                  <c:v>1.071</c:v>
                </c:pt>
                <c:pt idx="587">
                  <c:v>1.0725</c:v>
                </c:pt>
                <c:pt idx="588">
                  <c:v>1.07325</c:v>
                </c:pt>
                <c:pt idx="589">
                  <c:v>1.0747499999999999</c:v>
                </c:pt>
                <c:pt idx="590">
                  <c:v>1.0754999999999992</c:v>
                </c:pt>
                <c:pt idx="591">
                  <c:v>1.077</c:v>
                </c:pt>
                <c:pt idx="592">
                  <c:v>1.07775</c:v>
                </c:pt>
                <c:pt idx="593">
                  <c:v>1.07775</c:v>
                </c:pt>
                <c:pt idx="594">
                  <c:v>1.0785</c:v>
                </c:pt>
                <c:pt idx="595">
                  <c:v>1.0792499999999998</c:v>
                </c:pt>
                <c:pt idx="596">
                  <c:v>1.081499999999999</c:v>
                </c:pt>
                <c:pt idx="597">
                  <c:v>1.083</c:v>
                </c:pt>
                <c:pt idx="598">
                  <c:v>1.0852499999999998</c:v>
                </c:pt>
                <c:pt idx="599">
                  <c:v>1.0874999999999992</c:v>
                </c:pt>
                <c:pt idx="600">
                  <c:v>1.089</c:v>
                </c:pt>
                <c:pt idx="601">
                  <c:v>1.0912499999999998</c:v>
                </c:pt>
                <c:pt idx="602">
                  <c:v>1.0912499999999998</c:v>
                </c:pt>
                <c:pt idx="603">
                  <c:v>1.0927499999999999</c:v>
                </c:pt>
                <c:pt idx="604">
                  <c:v>1.0927499999999999</c:v>
                </c:pt>
                <c:pt idx="605">
                  <c:v>1.0942500000000011</c:v>
                </c:pt>
                <c:pt idx="606">
                  <c:v>1.09575</c:v>
                </c:pt>
                <c:pt idx="607">
                  <c:v>1.097999999999999</c:v>
                </c:pt>
                <c:pt idx="608">
                  <c:v>1.099499999999999</c:v>
                </c:pt>
                <c:pt idx="609">
                  <c:v>1.1002500000000011</c:v>
                </c:pt>
                <c:pt idx="610">
                  <c:v>1.1017499999999998</c:v>
                </c:pt>
                <c:pt idx="611">
                  <c:v>1.1025</c:v>
                </c:pt>
                <c:pt idx="612">
                  <c:v>1.103999999999999</c:v>
                </c:pt>
                <c:pt idx="613">
                  <c:v>1.1047500000000001</c:v>
                </c:pt>
                <c:pt idx="614">
                  <c:v>1.1062500000000008</c:v>
                </c:pt>
                <c:pt idx="615">
                  <c:v>1.1070000000000002</c:v>
                </c:pt>
                <c:pt idx="616">
                  <c:v>1.1084999999999998</c:v>
                </c:pt>
                <c:pt idx="617">
                  <c:v>1.1092500000000001</c:v>
                </c:pt>
                <c:pt idx="618">
                  <c:v>1.1107499999999999</c:v>
                </c:pt>
                <c:pt idx="619">
                  <c:v>1.1115000000000002</c:v>
                </c:pt>
                <c:pt idx="620">
                  <c:v>1.113</c:v>
                </c:pt>
                <c:pt idx="621">
                  <c:v>1.11375</c:v>
                </c:pt>
                <c:pt idx="622">
                  <c:v>1.1152500000000001</c:v>
                </c:pt>
                <c:pt idx="623">
                  <c:v>1.115999999999999</c:v>
                </c:pt>
                <c:pt idx="624">
                  <c:v>1.117499999999999</c:v>
                </c:pt>
                <c:pt idx="625">
                  <c:v>1.1182500000000011</c:v>
                </c:pt>
                <c:pt idx="626">
                  <c:v>1.1197499999999998</c:v>
                </c:pt>
                <c:pt idx="627">
                  <c:v>1.1212500000000001</c:v>
                </c:pt>
                <c:pt idx="628">
                  <c:v>1.121999999999999</c:v>
                </c:pt>
                <c:pt idx="629">
                  <c:v>1.1234999999999991</c:v>
                </c:pt>
                <c:pt idx="630">
                  <c:v>1.1242500000000009</c:v>
                </c:pt>
                <c:pt idx="631">
                  <c:v>1.1257499999999998</c:v>
                </c:pt>
                <c:pt idx="632">
                  <c:v>1.1264999999999998</c:v>
                </c:pt>
                <c:pt idx="633">
                  <c:v>1.127999999999999</c:v>
                </c:pt>
                <c:pt idx="634">
                  <c:v>1.1287500000000001</c:v>
                </c:pt>
                <c:pt idx="635">
                  <c:v>1.1294999999999991</c:v>
                </c:pt>
                <c:pt idx="636">
                  <c:v>1.1302500000000009</c:v>
                </c:pt>
                <c:pt idx="637">
                  <c:v>1.131</c:v>
                </c:pt>
                <c:pt idx="638">
                  <c:v>1.1325000000000001</c:v>
                </c:pt>
                <c:pt idx="639">
                  <c:v>1.1332499999999999</c:v>
                </c:pt>
                <c:pt idx="640">
                  <c:v>1.1340000000000001</c:v>
                </c:pt>
                <c:pt idx="641">
                  <c:v>1.1355</c:v>
                </c:pt>
                <c:pt idx="642">
                  <c:v>1.1362500000000009</c:v>
                </c:pt>
                <c:pt idx="643">
                  <c:v>1.1377499999999998</c:v>
                </c:pt>
                <c:pt idx="644">
                  <c:v>1.1385000000000001</c:v>
                </c:pt>
                <c:pt idx="645">
                  <c:v>1.139999999999999</c:v>
                </c:pt>
                <c:pt idx="646">
                  <c:v>1.140750000000001</c:v>
                </c:pt>
                <c:pt idx="647">
                  <c:v>1.1422500000000009</c:v>
                </c:pt>
                <c:pt idx="648">
                  <c:v>1.14375</c:v>
                </c:pt>
                <c:pt idx="649">
                  <c:v>1.1444999999999999</c:v>
                </c:pt>
                <c:pt idx="650">
                  <c:v>1.1460000000000001</c:v>
                </c:pt>
                <c:pt idx="651">
                  <c:v>1.1482500000000009</c:v>
                </c:pt>
                <c:pt idx="652">
                  <c:v>1.1504999999999999</c:v>
                </c:pt>
                <c:pt idx="653">
                  <c:v>1.1527500000000011</c:v>
                </c:pt>
                <c:pt idx="654">
                  <c:v>1.155</c:v>
                </c:pt>
                <c:pt idx="655">
                  <c:v>1.1572500000000001</c:v>
                </c:pt>
                <c:pt idx="656">
                  <c:v>1.1595000000000002</c:v>
                </c:pt>
                <c:pt idx="657">
                  <c:v>1.1617500000000001</c:v>
                </c:pt>
                <c:pt idx="658">
                  <c:v>1.163999999999999</c:v>
                </c:pt>
                <c:pt idx="659">
                  <c:v>1.1662500000000009</c:v>
                </c:pt>
                <c:pt idx="660">
                  <c:v>1.1662500000000009</c:v>
                </c:pt>
                <c:pt idx="661">
                  <c:v>1.1677499999999998</c:v>
                </c:pt>
                <c:pt idx="662">
                  <c:v>1.1707500000000011</c:v>
                </c:pt>
                <c:pt idx="663">
                  <c:v>1.1737500000000001</c:v>
                </c:pt>
                <c:pt idx="664">
                  <c:v>1.1767500000000009</c:v>
                </c:pt>
                <c:pt idx="665">
                  <c:v>1.1797500000000001</c:v>
                </c:pt>
                <c:pt idx="666">
                  <c:v>1.1827500000000009</c:v>
                </c:pt>
                <c:pt idx="667">
                  <c:v>1.1857499999999999</c:v>
                </c:pt>
                <c:pt idx="668">
                  <c:v>1.1857499999999999</c:v>
                </c:pt>
                <c:pt idx="669">
                  <c:v>1.1879999999999991</c:v>
                </c:pt>
                <c:pt idx="670">
                  <c:v>1.1902500000000009</c:v>
                </c:pt>
                <c:pt idx="671">
                  <c:v>1.1924999999999999</c:v>
                </c:pt>
                <c:pt idx="672">
                  <c:v>1.1947500000000009</c:v>
                </c:pt>
                <c:pt idx="673">
                  <c:v>1.1969999999999998</c:v>
                </c:pt>
                <c:pt idx="674">
                  <c:v>1.1992499999999997</c:v>
                </c:pt>
                <c:pt idx="675">
                  <c:v>1.20225</c:v>
                </c:pt>
                <c:pt idx="676">
                  <c:v>1.2044999999999992</c:v>
                </c:pt>
                <c:pt idx="677">
                  <c:v>1.20675</c:v>
                </c:pt>
                <c:pt idx="678">
                  <c:v>1.208999999999999</c:v>
                </c:pt>
                <c:pt idx="679">
                  <c:v>1.211249999999999</c:v>
                </c:pt>
                <c:pt idx="680">
                  <c:v>1.2134999999999991</c:v>
                </c:pt>
                <c:pt idx="681">
                  <c:v>1.2157499999999992</c:v>
                </c:pt>
                <c:pt idx="682">
                  <c:v>1.2180000000000002</c:v>
                </c:pt>
                <c:pt idx="683">
                  <c:v>1.2202500000000001</c:v>
                </c:pt>
                <c:pt idx="684">
                  <c:v>1.2224999999999993</c:v>
                </c:pt>
                <c:pt idx="685">
                  <c:v>1.224</c:v>
                </c:pt>
                <c:pt idx="686">
                  <c:v>1.2262500000000001</c:v>
                </c:pt>
                <c:pt idx="687">
                  <c:v>1.228499999999999</c:v>
                </c:pt>
                <c:pt idx="688">
                  <c:v>1.23</c:v>
                </c:pt>
                <c:pt idx="689">
                  <c:v>1.2322500000000001</c:v>
                </c:pt>
                <c:pt idx="690">
                  <c:v>1.234499999999999</c:v>
                </c:pt>
                <c:pt idx="691">
                  <c:v>1.2367500000000002</c:v>
                </c:pt>
                <c:pt idx="692">
                  <c:v>1.2389999999999992</c:v>
                </c:pt>
                <c:pt idx="693">
                  <c:v>1.242</c:v>
                </c:pt>
                <c:pt idx="694">
                  <c:v>1.2442499999999999</c:v>
                </c:pt>
                <c:pt idx="695">
                  <c:v>1.2465000000000002</c:v>
                </c:pt>
                <c:pt idx="696">
                  <c:v>1.24875</c:v>
                </c:pt>
                <c:pt idx="697">
                  <c:v>1.250999999999999</c:v>
                </c:pt>
                <c:pt idx="698">
                  <c:v>1.2540000000000002</c:v>
                </c:pt>
                <c:pt idx="699">
                  <c:v>1.2562500000000001</c:v>
                </c:pt>
                <c:pt idx="700">
                  <c:v>1.2585000000000002</c:v>
                </c:pt>
                <c:pt idx="701">
                  <c:v>1.2607500000000003</c:v>
                </c:pt>
                <c:pt idx="702">
                  <c:v>1.2629999999999992</c:v>
                </c:pt>
                <c:pt idx="703">
                  <c:v>1.2644999999999988</c:v>
                </c:pt>
                <c:pt idx="704">
                  <c:v>1.266</c:v>
                </c:pt>
                <c:pt idx="705">
                  <c:v>1.26675</c:v>
                </c:pt>
                <c:pt idx="706">
                  <c:v>1.2682499999999999</c:v>
                </c:pt>
                <c:pt idx="707">
                  <c:v>1.268999999999999</c:v>
                </c:pt>
                <c:pt idx="708">
                  <c:v>1.2705</c:v>
                </c:pt>
                <c:pt idx="709">
                  <c:v>1.27125</c:v>
                </c:pt>
                <c:pt idx="710">
                  <c:v>1.27275</c:v>
                </c:pt>
                <c:pt idx="711">
                  <c:v>1.2742499999999999</c:v>
                </c:pt>
                <c:pt idx="712">
                  <c:v>1.2757499999999991</c:v>
                </c:pt>
                <c:pt idx="713">
                  <c:v>1.2772500000000002</c:v>
                </c:pt>
                <c:pt idx="714">
                  <c:v>1.2787499999999998</c:v>
                </c:pt>
                <c:pt idx="715">
                  <c:v>1.2794999999999992</c:v>
                </c:pt>
                <c:pt idx="716">
                  <c:v>1.2802499999999999</c:v>
                </c:pt>
                <c:pt idx="717">
                  <c:v>1.280999999999999</c:v>
                </c:pt>
                <c:pt idx="718">
                  <c:v>1.2817500000000002</c:v>
                </c:pt>
                <c:pt idx="719">
                  <c:v>1.2824999999999998</c:v>
                </c:pt>
                <c:pt idx="720">
                  <c:v>1.28325</c:v>
                </c:pt>
                <c:pt idx="721">
                  <c:v>1.28325</c:v>
                </c:pt>
                <c:pt idx="722">
                  <c:v>1.284</c:v>
                </c:pt>
                <c:pt idx="723">
                  <c:v>1.285499999999999</c:v>
                </c:pt>
                <c:pt idx="724">
                  <c:v>1.2862499999999999</c:v>
                </c:pt>
                <c:pt idx="725">
                  <c:v>1.28775</c:v>
                </c:pt>
                <c:pt idx="726">
                  <c:v>1.2885</c:v>
                </c:pt>
                <c:pt idx="727">
                  <c:v>1.28925</c:v>
                </c:pt>
                <c:pt idx="728">
                  <c:v>1.2907500000000001</c:v>
                </c:pt>
                <c:pt idx="729">
                  <c:v>1.2922499999999997</c:v>
                </c:pt>
                <c:pt idx="730">
                  <c:v>1.292999999999999</c:v>
                </c:pt>
                <c:pt idx="731">
                  <c:v>1.29375</c:v>
                </c:pt>
                <c:pt idx="732">
                  <c:v>1.2952500000000002</c:v>
                </c:pt>
                <c:pt idx="733">
                  <c:v>1.2967499999999998</c:v>
                </c:pt>
                <c:pt idx="734">
                  <c:v>1.2974999999999992</c:v>
                </c:pt>
                <c:pt idx="735">
                  <c:v>1.298999999999999</c:v>
                </c:pt>
                <c:pt idx="736">
                  <c:v>1.29975</c:v>
                </c:pt>
                <c:pt idx="737">
                  <c:v>1.30125</c:v>
                </c:pt>
                <c:pt idx="738">
                  <c:v>1.3027499999999999</c:v>
                </c:pt>
                <c:pt idx="739">
                  <c:v>1.3027499999999999</c:v>
                </c:pt>
                <c:pt idx="740">
                  <c:v>1.3042500000000001</c:v>
                </c:pt>
                <c:pt idx="741">
                  <c:v>1.304999999999999</c:v>
                </c:pt>
                <c:pt idx="742">
                  <c:v>1.3065</c:v>
                </c:pt>
                <c:pt idx="743">
                  <c:v>1.3080000000000001</c:v>
                </c:pt>
                <c:pt idx="744">
                  <c:v>1.3094999999999992</c:v>
                </c:pt>
                <c:pt idx="745">
                  <c:v>1.3109999999999991</c:v>
                </c:pt>
                <c:pt idx="746">
                  <c:v>1.3125</c:v>
                </c:pt>
                <c:pt idx="747">
                  <c:v>1.3140000000000001</c:v>
                </c:pt>
                <c:pt idx="748">
                  <c:v>1.3162500000000001</c:v>
                </c:pt>
                <c:pt idx="749">
                  <c:v>1.3177500000000002</c:v>
                </c:pt>
                <c:pt idx="750">
                  <c:v>1.31925</c:v>
                </c:pt>
                <c:pt idx="751">
                  <c:v>1.3200000000000003</c:v>
                </c:pt>
                <c:pt idx="752">
                  <c:v>1.321499999999999</c:v>
                </c:pt>
                <c:pt idx="753">
                  <c:v>1.32375</c:v>
                </c:pt>
                <c:pt idx="754">
                  <c:v>1.3260000000000001</c:v>
                </c:pt>
                <c:pt idx="755">
                  <c:v>1.327499999999999</c:v>
                </c:pt>
                <c:pt idx="756">
                  <c:v>1.329</c:v>
                </c:pt>
                <c:pt idx="757">
                  <c:v>1.3304999999999998</c:v>
                </c:pt>
                <c:pt idx="758">
                  <c:v>1.33125</c:v>
                </c:pt>
                <c:pt idx="759">
                  <c:v>1.3327499999999999</c:v>
                </c:pt>
                <c:pt idx="760">
                  <c:v>1.3342499999999999</c:v>
                </c:pt>
                <c:pt idx="761">
                  <c:v>1.33725</c:v>
                </c:pt>
                <c:pt idx="762">
                  <c:v>1.33725</c:v>
                </c:pt>
                <c:pt idx="763">
                  <c:v>1.339499999999999</c:v>
                </c:pt>
                <c:pt idx="764">
                  <c:v>1.339499999999999</c:v>
                </c:pt>
                <c:pt idx="765">
                  <c:v>1.34175</c:v>
                </c:pt>
                <c:pt idx="766">
                  <c:v>1.3440000000000001</c:v>
                </c:pt>
                <c:pt idx="767">
                  <c:v>1.3440000000000001</c:v>
                </c:pt>
                <c:pt idx="768">
                  <c:v>1.3470000000000002</c:v>
                </c:pt>
                <c:pt idx="769">
                  <c:v>1.3492500000000001</c:v>
                </c:pt>
                <c:pt idx="770">
                  <c:v>1.351499999999999</c:v>
                </c:pt>
                <c:pt idx="771">
                  <c:v>1.35375</c:v>
                </c:pt>
                <c:pt idx="772">
                  <c:v>1.3567500000000001</c:v>
                </c:pt>
                <c:pt idx="773">
                  <c:v>1.3567500000000001</c:v>
                </c:pt>
                <c:pt idx="774">
                  <c:v>1.359</c:v>
                </c:pt>
                <c:pt idx="775">
                  <c:v>1.361999999999999</c:v>
                </c:pt>
                <c:pt idx="776">
                  <c:v>1.3650000000000002</c:v>
                </c:pt>
                <c:pt idx="777">
                  <c:v>1.3680000000000001</c:v>
                </c:pt>
                <c:pt idx="778">
                  <c:v>1.3702500000000009</c:v>
                </c:pt>
                <c:pt idx="779">
                  <c:v>1.37175</c:v>
                </c:pt>
                <c:pt idx="780">
                  <c:v>1.3740000000000001</c:v>
                </c:pt>
                <c:pt idx="781">
                  <c:v>1.3740000000000001</c:v>
                </c:pt>
                <c:pt idx="782">
                  <c:v>1.3762500000000009</c:v>
                </c:pt>
                <c:pt idx="783">
                  <c:v>1.3785000000000001</c:v>
                </c:pt>
                <c:pt idx="784">
                  <c:v>1.3807499999999999</c:v>
                </c:pt>
                <c:pt idx="785">
                  <c:v>1.383</c:v>
                </c:pt>
                <c:pt idx="786">
                  <c:v>1.3845000000000001</c:v>
                </c:pt>
                <c:pt idx="787">
                  <c:v>1.3867499999999999</c:v>
                </c:pt>
                <c:pt idx="788">
                  <c:v>1.389</c:v>
                </c:pt>
                <c:pt idx="789">
                  <c:v>1.3912500000000001</c:v>
                </c:pt>
                <c:pt idx="790">
                  <c:v>1.3942500000000007</c:v>
                </c:pt>
                <c:pt idx="791">
                  <c:v>1.3964999999999999</c:v>
                </c:pt>
                <c:pt idx="792">
                  <c:v>1.3995000000000002</c:v>
                </c:pt>
                <c:pt idx="793">
                  <c:v>1.4017499999999992</c:v>
                </c:pt>
                <c:pt idx="794">
                  <c:v>1.4039999999999981</c:v>
                </c:pt>
                <c:pt idx="795">
                  <c:v>1.4039999999999981</c:v>
                </c:pt>
                <c:pt idx="796">
                  <c:v>1.40625</c:v>
                </c:pt>
                <c:pt idx="797">
                  <c:v>1.4092499999999992</c:v>
                </c:pt>
                <c:pt idx="798">
                  <c:v>1.4114999999999986</c:v>
                </c:pt>
                <c:pt idx="799">
                  <c:v>1.414499999999999</c:v>
                </c:pt>
                <c:pt idx="800">
                  <c:v>1.4174999999999986</c:v>
                </c:pt>
                <c:pt idx="801">
                  <c:v>1.4197499999999992</c:v>
                </c:pt>
                <c:pt idx="802">
                  <c:v>1.4219999999999982</c:v>
                </c:pt>
                <c:pt idx="803">
                  <c:v>1.42425</c:v>
                </c:pt>
                <c:pt idx="804">
                  <c:v>1.4264999999999992</c:v>
                </c:pt>
                <c:pt idx="805">
                  <c:v>1.42875</c:v>
                </c:pt>
                <c:pt idx="806">
                  <c:v>1.4309999999999989</c:v>
                </c:pt>
                <c:pt idx="807">
                  <c:v>1.4332499999999992</c:v>
                </c:pt>
                <c:pt idx="808">
                  <c:v>1.4332499999999992</c:v>
                </c:pt>
                <c:pt idx="809">
                  <c:v>1.43625</c:v>
                </c:pt>
                <c:pt idx="810">
                  <c:v>1.439249999999999</c:v>
                </c:pt>
                <c:pt idx="811">
                  <c:v>1.4414999999999993</c:v>
                </c:pt>
                <c:pt idx="812">
                  <c:v>1.4437499999999992</c:v>
                </c:pt>
                <c:pt idx="813">
                  <c:v>1.446</c:v>
                </c:pt>
                <c:pt idx="814">
                  <c:v>1.44825</c:v>
                </c:pt>
                <c:pt idx="815">
                  <c:v>1.448999999999999</c:v>
                </c:pt>
                <c:pt idx="816">
                  <c:v>1.450499999999999</c:v>
                </c:pt>
                <c:pt idx="817">
                  <c:v>1.452</c:v>
                </c:pt>
                <c:pt idx="818">
                  <c:v>1.4534999999999989</c:v>
                </c:pt>
                <c:pt idx="819">
                  <c:v>1.4549999999999992</c:v>
                </c:pt>
                <c:pt idx="820">
                  <c:v>1.456499999999999</c:v>
                </c:pt>
                <c:pt idx="821">
                  <c:v>1.4587499999999998</c:v>
                </c:pt>
                <c:pt idx="822">
                  <c:v>1.46025</c:v>
                </c:pt>
                <c:pt idx="823">
                  <c:v>1.4617499999999992</c:v>
                </c:pt>
                <c:pt idx="824">
                  <c:v>1.464</c:v>
                </c:pt>
                <c:pt idx="825">
                  <c:v>1.4654999999999991</c:v>
                </c:pt>
                <c:pt idx="826">
                  <c:v>1.4677499999999992</c:v>
                </c:pt>
                <c:pt idx="827">
                  <c:v>1.47075</c:v>
                </c:pt>
                <c:pt idx="828">
                  <c:v>1.47075</c:v>
                </c:pt>
                <c:pt idx="829">
                  <c:v>1.472999999999999</c:v>
                </c:pt>
                <c:pt idx="830">
                  <c:v>1.474499999999999</c:v>
                </c:pt>
                <c:pt idx="831">
                  <c:v>1.4767499999999998</c:v>
                </c:pt>
                <c:pt idx="832">
                  <c:v>1.478999999999999</c:v>
                </c:pt>
                <c:pt idx="833">
                  <c:v>1.4804999999999993</c:v>
                </c:pt>
                <c:pt idx="834">
                  <c:v>1.482</c:v>
                </c:pt>
                <c:pt idx="835">
                  <c:v>1.4827500000000002</c:v>
                </c:pt>
                <c:pt idx="836">
                  <c:v>1.4842499999999998</c:v>
                </c:pt>
                <c:pt idx="837">
                  <c:v>1.4849999999999992</c:v>
                </c:pt>
                <c:pt idx="838">
                  <c:v>1.4857499999999992</c:v>
                </c:pt>
                <c:pt idx="839">
                  <c:v>1.48725</c:v>
                </c:pt>
                <c:pt idx="840">
                  <c:v>1.488</c:v>
                </c:pt>
                <c:pt idx="841">
                  <c:v>1.4887499999999998</c:v>
                </c:pt>
                <c:pt idx="842">
                  <c:v>1.4902500000000001</c:v>
                </c:pt>
                <c:pt idx="843">
                  <c:v>1.4909999999999992</c:v>
                </c:pt>
                <c:pt idx="844">
                  <c:v>1.4917499999999992</c:v>
                </c:pt>
                <c:pt idx="845">
                  <c:v>1.4925000000000002</c:v>
                </c:pt>
                <c:pt idx="846">
                  <c:v>1.4932500000000002</c:v>
                </c:pt>
                <c:pt idx="847">
                  <c:v>1.494</c:v>
                </c:pt>
                <c:pt idx="848">
                  <c:v>1.4954999999999992</c:v>
                </c:pt>
                <c:pt idx="849">
                  <c:v>1.4962499999999999</c:v>
                </c:pt>
                <c:pt idx="850">
                  <c:v>1.496999999999999</c:v>
                </c:pt>
                <c:pt idx="851">
                  <c:v>1.4984999999999991</c:v>
                </c:pt>
                <c:pt idx="852">
                  <c:v>1.49925</c:v>
                </c:pt>
                <c:pt idx="853">
                  <c:v>1.5</c:v>
                </c:pt>
              </c:numCache>
            </c:numRef>
          </c:xVal>
          <c:yVal>
            <c:numRef>
              <c:f>Sheet1!$J$3:$J$856</c:f>
              <c:numCache>
                <c:formatCode>General</c:formatCode>
                <c:ptCount val="854"/>
                <c:pt idx="0">
                  <c:v>0</c:v>
                </c:pt>
                <c:pt idx="1">
                  <c:v>0.868062</c:v>
                </c:pt>
                <c:pt idx="2">
                  <c:v>6.0424319999999963</c:v>
                </c:pt>
                <c:pt idx="3">
                  <c:v>7.6219069999999958</c:v>
                </c:pt>
                <c:pt idx="4">
                  <c:v>8.0151120000000002</c:v>
                </c:pt>
                <c:pt idx="5">
                  <c:v>10.521376999999999</c:v>
                </c:pt>
                <c:pt idx="6">
                  <c:v>13.416101000000001</c:v>
                </c:pt>
                <c:pt idx="7">
                  <c:v>16.714663999999999</c:v>
                </c:pt>
                <c:pt idx="8">
                  <c:v>18.730215000000001</c:v>
                </c:pt>
                <c:pt idx="9">
                  <c:v>22.163284000000001</c:v>
                </c:pt>
                <c:pt idx="10">
                  <c:v>24.984385999999986</c:v>
                </c:pt>
                <c:pt idx="11">
                  <c:v>26.423909999999989</c:v>
                </c:pt>
                <c:pt idx="12">
                  <c:v>30.087025000000001</c:v>
                </c:pt>
                <c:pt idx="13">
                  <c:v>34.342575000000011</c:v>
                </c:pt>
                <c:pt idx="14">
                  <c:v>37.436394</c:v>
                </c:pt>
                <c:pt idx="15">
                  <c:v>41.659031000000006</c:v>
                </c:pt>
                <c:pt idx="16">
                  <c:v>45.198292000000031</c:v>
                </c:pt>
                <c:pt idx="17">
                  <c:v>47.953834999999998</c:v>
                </c:pt>
                <c:pt idx="18">
                  <c:v>48.716476</c:v>
                </c:pt>
                <c:pt idx="19">
                  <c:v>50.303219000000006</c:v>
                </c:pt>
                <c:pt idx="20">
                  <c:v>47.919899000000001</c:v>
                </c:pt>
                <c:pt idx="21">
                  <c:v>35.786263000000005</c:v>
                </c:pt>
                <c:pt idx="22">
                  <c:v>31.517575999999998</c:v>
                </c:pt>
                <c:pt idx="23">
                  <c:v>35.809540000000005</c:v>
                </c:pt>
                <c:pt idx="24">
                  <c:v>39.041663999999997</c:v>
                </c:pt>
                <c:pt idx="25">
                  <c:v>39.965954000000011</c:v>
                </c:pt>
                <c:pt idx="26">
                  <c:v>45.877784999999996</c:v>
                </c:pt>
                <c:pt idx="27">
                  <c:v>50.630676000000001</c:v>
                </c:pt>
                <c:pt idx="28">
                  <c:v>55.041064999999996</c:v>
                </c:pt>
                <c:pt idx="29">
                  <c:v>59.050152000000011</c:v>
                </c:pt>
                <c:pt idx="30">
                  <c:v>62.053791000000004</c:v>
                </c:pt>
                <c:pt idx="31">
                  <c:v>46.258301000000003</c:v>
                </c:pt>
                <c:pt idx="32">
                  <c:v>37.739429000000001</c:v>
                </c:pt>
                <c:pt idx="33">
                  <c:v>61.142269000000006</c:v>
                </c:pt>
                <c:pt idx="34">
                  <c:v>51.977654000000001</c:v>
                </c:pt>
                <c:pt idx="35">
                  <c:v>56.19229500000003</c:v>
                </c:pt>
                <c:pt idx="36">
                  <c:v>59.927635000000002</c:v>
                </c:pt>
                <c:pt idx="37">
                  <c:v>57.208111000000038</c:v>
                </c:pt>
                <c:pt idx="38">
                  <c:v>61.579121000000001</c:v>
                </c:pt>
                <c:pt idx="39">
                  <c:v>65.057274000000007</c:v>
                </c:pt>
                <c:pt idx="40">
                  <c:v>47.184944000000002</c:v>
                </c:pt>
                <c:pt idx="41">
                  <c:v>40.915550000000003</c:v>
                </c:pt>
                <c:pt idx="42">
                  <c:v>44.997879000000005</c:v>
                </c:pt>
                <c:pt idx="43">
                  <c:v>43.377440999999997</c:v>
                </c:pt>
                <c:pt idx="44">
                  <c:v>48.79663500000003</c:v>
                </c:pt>
                <c:pt idx="45">
                  <c:v>46.811115000000001</c:v>
                </c:pt>
                <c:pt idx="46">
                  <c:v>52.391384000000002</c:v>
                </c:pt>
                <c:pt idx="47">
                  <c:v>48.465958000000029</c:v>
                </c:pt>
                <c:pt idx="48">
                  <c:v>52.979561000000004</c:v>
                </c:pt>
                <c:pt idx="49">
                  <c:v>52.746788000000002</c:v>
                </c:pt>
                <c:pt idx="50">
                  <c:v>24.18023299999998</c:v>
                </c:pt>
                <c:pt idx="51">
                  <c:v>56.865494000000005</c:v>
                </c:pt>
                <c:pt idx="52">
                  <c:v>60.662880000000001</c:v>
                </c:pt>
                <c:pt idx="53">
                  <c:v>61.893620000000006</c:v>
                </c:pt>
                <c:pt idx="54">
                  <c:v>46.261898000000002</c:v>
                </c:pt>
                <c:pt idx="55">
                  <c:v>54.412037000000005</c:v>
                </c:pt>
                <c:pt idx="56">
                  <c:v>60.541924000000002</c:v>
                </c:pt>
                <c:pt idx="57">
                  <c:v>66.010551000000007</c:v>
                </c:pt>
                <c:pt idx="58">
                  <c:v>67.798180000000002</c:v>
                </c:pt>
                <c:pt idx="59">
                  <c:v>69.35051</c:v>
                </c:pt>
                <c:pt idx="60">
                  <c:v>70.987319999999997</c:v>
                </c:pt>
                <c:pt idx="61">
                  <c:v>68.394713999999993</c:v>
                </c:pt>
                <c:pt idx="62">
                  <c:v>59.393959000000002</c:v>
                </c:pt>
                <c:pt idx="63">
                  <c:v>57.217716000000003</c:v>
                </c:pt>
                <c:pt idx="64">
                  <c:v>77.962729999999993</c:v>
                </c:pt>
                <c:pt idx="65">
                  <c:v>85.903030000000001</c:v>
                </c:pt>
                <c:pt idx="66">
                  <c:v>88.491371000000001</c:v>
                </c:pt>
                <c:pt idx="67">
                  <c:v>77.052588999999941</c:v>
                </c:pt>
                <c:pt idx="68">
                  <c:v>70.583427</c:v>
                </c:pt>
                <c:pt idx="69">
                  <c:v>78.297089000000057</c:v>
                </c:pt>
                <c:pt idx="70">
                  <c:v>80.078803999999948</c:v>
                </c:pt>
                <c:pt idx="71">
                  <c:v>87.484618999999995</c:v>
                </c:pt>
                <c:pt idx="72">
                  <c:v>87.662505999999979</c:v>
                </c:pt>
                <c:pt idx="73">
                  <c:v>90.261757000000003</c:v>
                </c:pt>
                <c:pt idx="74">
                  <c:v>91.215110999999993</c:v>
                </c:pt>
                <c:pt idx="75">
                  <c:v>76.568618999999998</c:v>
                </c:pt>
                <c:pt idx="76">
                  <c:v>87.667557000000002</c:v>
                </c:pt>
                <c:pt idx="77">
                  <c:v>88.81358299999998</c:v>
                </c:pt>
                <c:pt idx="78">
                  <c:v>86.527679000000006</c:v>
                </c:pt>
                <c:pt idx="79">
                  <c:v>92.312171999999947</c:v>
                </c:pt>
                <c:pt idx="80">
                  <c:v>87.687943000000004</c:v>
                </c:pt>
                <c:pt idx="81">
                  <c:v>90.903450000000007</c:v>
                </c:pt>
                <c:pt idx="82">
                  <c:v>92.453711999999982</c:v>
                </c:pt>
                <c:pt idx="83">
                  <c:v>83.394569000000075</c:v>
                </c:pt>
                <c:pt idx="84">
                  <c:v>81.796768</c:v>
                </c:pt>
                <c:pt idx="85">
                  <c:v>92.863297000000003</c:v>
                </c:pt>
                <c:pt idx="86">
                  <c:v>96.442550999999995</c:v>
                </c:pt>
                <c:pt idx="87">
                  <c:v>91.859206999999998</c:v>
                </c:pt>
                <c:pt idx="88">
                  <c:v>84.577491999999978</c:v>
                </c:pt>
                <c:pt idx="89">
                  <c:v>87.676163000000003</c:v>
                </c:pt>
                <c:pt idx="90">
                  <c:v>93.09571099999998</c:v>
                </c:pt>
                <c:pt idx="91">
                  <c:v>95.587967000000006</c:v>
                </c:pt>
                <c:pt idx="92">
                  <c:v>96.702590999999998</c:v>
                </c:pt>
                <c:pt idx="93">
                  <c:v>96.411964000000097</c:v>
                </c:pt>
                <c:pt idx="94">
                  <c:v>90.957237000000006</c:v>
                </c:pt>
                <c:pt idx="95">
                  <c:v>92.85890999999998</c:v>
                </c:pt>
                <c:pt idx="96">
                  <c:v>88.976745999999949</c:v>
                </c:pt>
                <c:pt idx="97">
                  <c:v>81.353774999999942</c:v>
                </c:pt>
                <c:pt idx="98">
                  <c:v>79.707565000000059</c:v>
                </c:pt>
                <c:pt idx="99">
                  <c:v>86.372611999999947</c:v>
                </c:pt>
                <c:pt idx="100">
                  <c:v>90.019524000000075</c:v>
                </c:pt>
                <c:pt idx="101">
                  <c:v>88.947722999999996</c:v>
                </c:pt>
                <c:pt idx="102">
                  <c:v>90.977287000000004</c:v>
                </c:pt>
                <c:pt idx="103">
                  <c:v>93.188880999999895</c:v>
                </c:pt>
                <c:pt idx="104">
                  <c:v>75.887260000000026</c:v>
                </c:pt>
                <c:pt idx="105">
                  <c:v>76.548430999999979</c:v>
                </c:pt>
                <c:pt idx="106">
                  <c:v>78.624091999999948</c:v>
                </c:pt>
                <c:pt idx="107">
                  <c:v>74.217506000000057</c:v>
                </c:pt>
                <c:pt idx="108">
                  <c:v>78.25206799999998</c:v>
                </c:pt>
                <c:pt idx="109">
                  <c:v>83.150802999999925</c:v>
                </c:pt>
                <c:pt idx="110">
                  <c:v>61.323849000000003</c:v>
                </c:pt>
                <c:pt idx="111">
                  <c:v>69.609145999999981</c:v>
                </c:pt>
                <c:pt idx="112">
                  <c:v>50.992805000000011</c:v>
                </c:pt>
                <c:pt idx="113">
                  <c:v>41.444023000000001</c:v>
                </c:pt>
                <c:pt idx="114">
                  <c:v>37.820545000000003</c:v>
                </c:pt>
                <c:pt idx="115">
                  <c:v>44.897849999999998</c:v>
                </c:pt>
                <c:pt idx="116">
                  <c:v>47.493366000000002</c:v>
                </c:pt>
                <c:pt idx="117">
                  <c:v>53.017979000000004</c:v>
                </c:pt>
                <c:pt idx="118">
                  <c:v>58.43721</c:v>
                </c:pt>
                <c:pt idx="119">
                  <c:v>60.968517000000013</c:v>
                </c:pt>
                <c:pt idx="120">
                  <c:v>63.542225000000002</c:v>
                </c:pt>
                <c:pt idx="121">
                  <c:v>37.434147000000003</c:v>
                </c:pt>
                <c:pt idx="122">
                  <c:v>39.506924000000005</c:v>
                </c:pt>
                <c:pt idx="123">
                  <c:v>37.278873000000011</c:v>
                </c:pt>
                <c:pt idx="124">
                  <c:v>41.228050000000039</c:v>
                </c:pt>
                <c:pt idx="125">
                  <c:v>47.356709000000002</c:v>
                </c:pt>
                <c:pt idx="126">
                  <c:v>47.735645000000012</c:v>
                </c:pt>
                <c:pt idx="127">
                  <c:v>49.826897000000002</c:v>
                </c:pt>
                <c:pt idx="128">
                  <c:v>54.335922000000011</c:v>
                </c:pt>
                <c:pt idx="129">
                  <c:v>57.905907000000006</c:v>
                </c:pt>
                <c:pt idx="130">
                  <c:v>60.237629000000005</c:v>
                </c:pt>
                <c:pt idx="131">
                  <c:v>36.113506000000001</c:v>
                </c:pt>
                <c:pt idx="132">
                  <c:v>35.303806000000002</c:v>
                </c:pt>
                <c:pt idx="133">
                  <c:v>40.251643999999999</c:v>
                </c:pt>
                <c:pt idx="134">
                  <c:v>44.503998000000003</c:v>
                </c:pt>
                <c:pt idx="135">
                  <c:v>62.380286999999974</c:v>
                </c:pt>
                <c:pt idx="136">
                  <c:v>65.569534000000004</c:v>
                </c:pt>
                <c:pt idx="137">
                  <c:v>42.771996000000001</c:v>
                </c:pt>
                <c:pt idx="138">
                  <c:v>35.694908000000012</c:v>
                </c:pt>
                <c:pt idx="139">
                  <c:v>42.632557000000013</c:v>
                </c:pt>
                <c:pt idx="140">
                  <c:v>44.908417</c:v>
                </c:pt>
                <c:pt idx="141">
                  <c:v>48.081554000000004</c:v>
                </c:pt>
                <c:pt idx="142">
                  <c:v>43.730042000000012</c:v>
                </c:pt>
                <c:pt idx="143">
                  <c:v>32.189541000000006</c:v>
                </c:pt>
                <c:pt idx="144">
                  <c:v>41.412769000000004</c:v>
                </c:pt>
                <c:pt idx="145">
                  <c:v>37.409752000000012</c:v>
                </c:pt>
                <c:pt idx="146">
                  <c:v>48.629196000000029</c:v>
                </c:pt>
                <c:pt idx="147">
                  <c:v>56.002666000000005</c:v>
                </c:pt>
                <c:pt idx="148">
                  <c:v>69.095801999999978</c:v>
                </c:pt>
                <c:pt idx="149">
                  <c:v>62.743839000000001</c:v>
                </c:pt>
                <c:pt idx="150">
                  <c:v>73.532661000000004</c:v>
                </c:pt>
                <c:pt idx="151">
                  <c:v>74.23174299999998</c:v>
                </c:pt>
                <c:pt idx="152">
                  <c:v>79.982169999999996</c:v>
                </c:pt>
                <c:pt idx="153">
                  <c:v>67.054558</c:v>
                </c:pt>
                <c:pt idx="154">
                  <c:v>75.612983999999983</c:v>
                </c:pt>
                <c:pt idx="155">
                  <c:v>82.090355000000002</c:v>
                </c:pt>
                <c:pt idx="156">
                  <c:v>86.613251000000005</c:v>
                </c:pt>
                <c:pt idx="157">
                  <c:v>96.785613999999995</c:v>
                </c:pt>
                <c:pt idx="158">
                  <c:v>80.830298999999982</c:v>
                </c:pt>
                <c:pt idx="159">
                  <c:v>84.841728000000003</c:v>
                </c:pt>
                <c:pt idx="160">
                  <c:v>75.592360999999983</c:v>
                </c:pt>
                <c:pt idx="161">
                  <c:v>70.571563999999995</c:v>
                </c:pt>
                <c:pt idx="162">
                  <c:v>79.785308999999941</c:v>
                </c:pt>
                <c:pt idx="163">
                  <c:v>87.727028000000004</c:v>
                </c:pt>
                <c:pt idx="164">
                  <c:v>72.889716999999948</c:v>
                </c:pt>
                <c:pt idx="165">
                  <c:v>71.465691000000007</c:v>
                </c:pt>
                <c:pt idx="166">
                  <c:v>72.991302000000005</c:v>
                </c:pt>
                <c:pt idx="167">
                  <c:v>78.464377999999982</c:v>
                </c:pt>
                <c:pt idx="168">
                  <c:v>84.028655999999998</c:v>
                </c:pt>
                <c:pt idx="169">
                  <c:v>84.188941999999926</c:v>
                </c:pt>
                <c:pt idx="170">
                  <c:v>90.272338999999917</c:v>
                </c:pt>
                <c:pt idx="171">
                  <c:v>90.099357999999981</c:v>
                </c:pt>
                <c:pt idx="172">
                  <c:v>88.626014999999981</c:v>
                </c:pt>
                <c:pt idx="173">
                  <c:v>73.794685000000058</c:v>
                </c:pt>
                <c:pt idx="174">
                  <c:v>77.800217000000004</c:v>
                </c:pt>
                <c:pt idx="175">
                  <c:v>82.875083999999958</c:v>
                </c:pt>
                <c:pt idx="176">
                  <c:v>86.876380999999895</c:v>
                </c:pt>
                <c:pt idx="177">
                  <c:v>94.409645000000026</c:v>
                </c:pt>
                <c:pt idx="178">
                  <c:v>96.682570999999896</c:v>
                </c:pt>
                <c:pt idx="179">
                  <c:v>101.51952400000008</c:v>
                </c:pt>
                <c:pt idx="180">
                  <c:v>52.447315000000003</c:v>
                </c:pt>
                <c:pt idx="181">
                  <c:v>41.619530000000012</c:v>
                </c:pt>
                <c:pt idx="182">
                  <c:v>51.276649000000006</c:v>
                </c:pt>
                <c:pt idx="183">
                  <c:v>62.820568000000002</c:v>
                </c:pt>
                <c:pt idx="184">
                  <c:v>65.360343999999998</c:v>
                </c:pt>
                <c:pt idx="185">
                  <c:v>66.518990000000002</c:v>
                </c:pt>
                <c:pt idx="186">
                  <c:v>74.249504000000059</c:v>
                </c:pt>
                <c:pt idx="187">
                  <c:v>76.606544</c:v>
                </c:pt>
                <c:pt idx="188">
                  <c:v>37.480896000000001</c:v>
                </c:pt>
                <c:pt idx="189">
                  <c:v>39.860947000000003</c:v>
                </c:pt>
                <c:pt idx="190">
                  <c:v>43.586918000000011</c:v>
                </c:pt>
                <c:pt idx="191">
                  <c:v>35.875809000000004</c:v>
                </c:pt>
                <c:pt idx="192">
                  <c:v>47.449005</c:v>
                </c:pt>
                <c:pt idx="193">
                  <c:v>40.924366000000006</c:v>
                </c:pt>
                <c:pt idx="194">
                  <c:v>46.12218500000003</c:v>
                </c:pt>
                <c:pt idx="195">
                  <c:v>52.819580000000002</c:v>
                </c:pt>
                <c:pt idx="196">
                  <c:v>51.201630000000002</c:v>
                </c:pt>
                <c:pt idx="197">
                  <c:v>52.612919000000012</c:v>
                </c:pt>
                <c:pt idx="198">
                  <c:v>51.128471000000012</c:v>
                </c:pt>
                <c:pt idx="199">
                  <c:v>59.104816</c:v>
                </c:pt>
                <c:pt idx="200">
                  <c:v>33.417793000000003</c:v>
                </c:pt>
                <c:pt idx="201">
                  <c:v>66.380546999999979</c:v>
                </c:pt>
                <c:pt idx="202">
                  <c:v>41.177494000000003</c:v>
                </c:pt>
                <c:pt idx="203">
                  <c:v>45.433571000000001</c:v>
                </c:pt>
                <c:pt idx="204">
                  <c:v>48.370067999999996</c:v>
                </c:pt>
                <c:pt idx="205">
                  <c:v>50.360752000000012</c:v>
                </c:pt>
                <c:pt idx="206">
                  <c:v>53.269016000000029</c:v>
                </c:pt>
                <c:pt idx="207">
                  <c:v>40.360935000000012</c:v>
                </c:pt>
                <c:pt idx="208">
                  <c:v>41.423988000000001</c:v>
                </c:pt>
                <c:pt idx="209">
                  <c:v>44.156219</c:v>
                </c:pt>
                <c:pt idx="210">
                  <c:v>48.787315000000028</c:v>
                </c:pt>
                <c:pt idx="211">
                  <c:v>52.051047999999994</c:v>
                </c:pt>
                <c:pt idx="212">
                  <c:v>55.878937000000001</c:v>
                </c:pt>
                <c:pt idx="213">
                  <c:v>59.667137000000011</c:v>
                </c:pt>
                <c:pt idx="214">
                  <c:v>56.521549</c:v>
                </c:pt>
                <c:pt idx="215">
                  <c:v>68.841263000000097</c:v>
                </c:pt>
                <c:pt idx="216">
                  <c:v>50.967674000000002</c:v>
                </c:pt>
                <c:pt idx="217">
                  <c:v>47.397308000000002</c:v>
                </c:pt>
                <c:pt idx="218">
                  <c:v>60.159512000000028</c:v>
                </c:pt>
                <c:pt idx="219">
                  <c:v>68.197997999999998</c:v>
                </c:pt>
                <c:pt idx="220">
                  <c:v>78.43725600000009</c:v>
                </c:pt>
                <c:pt idx="221">
                  <c:v>84.190795999999978</c:v>
                </c:pt>
                <c:pt idx="222">
                  <c:v>89.794342</c:v>
                </c:pt>
                <c:pt idx="223">
                  <c:v>93.269844000000006</c:v>
                </c:pt>
                <c:pt idx="224">
                  <c:v>92.434837000000002</c:v>
                </c:pt>
                <c:pt idx="225">
                  <c:v>95.752334999999988</c:v>
                </c:pt>
                <c:pt idx="226">
                  <c:v>55.542953000000011</c:v>
                </c:pt>
                <c:pt idx="227">
                  <c:v>58.881362999999993</c:v>
                </c:pt>
                <c:pt idx="228">
                  <c:v>63.934174000000006</c:v>
                </c:pt>
                <c:pt idx="229">
                  <c:v>69.964310000000026</c:v>
                </c:pt>
                <c:pt idx="230">
                  <c:v>80.476935999999981</c:v>
                </c:pt>
                <c:pt idx="231">
                  <c:v>84.445801000000003</c:v>
                </c:pt>
                <c:pt idx="232">
                  <c:v>91.974837999999949</c:v>
                </c:pt>
                <c:pt idx="233">
                  <c:v>92.109321999999949</c:v>
                </c:pt>
                <c:pt idx="234">
                  <c:v>97.827110000000005</c:v>
                </c:pt>
                <c:pt idx="235">
                  <c:v>94.390220999999997</c:v>
                </c:pt>
                <c:pt idx="236">
                  <c:v>95.208877999999942</c:v>
                </c:pt>
                <c:pt idx="237">
                  <c:v>98.163527999999999</c:v>
                </c:pt>
                <c:pt idx="238">
                  <c:v>94.329940999999948</c:v>
                </c:pt>
                <c:pt idx="239">
                  <c:v>85.230965000000026</c:v>
                </c:pt>
                <c:pt idx="240">
                  <c:v>81.791260000000079</c:v>
                </c:pt>
                <c:pt idx="241">
                  <c:v>83.758956999999981</c:v>
                </c:pt>
                <c:pt idx="242">
                  <c:v>87.707565000000059</c:v>
                </c:pt>
                <c:pt idx="243">
                  <c:v>91.401473999999993</c:v>
                </c:pt>
                <c:pt idx="244">
                  <c:v>95.087349000000003</c:v>
                </c:pt>
                <c:pt idx="245">
                  <c:v>105.06435399999999</c:v>
                </c:pt>
                <c:pt idx="246">
                  <c:v>88.516677999999999</c:v>
                </c:pt>
                <c:pt idx="247">
                  <c:v>84.295165999999995</c:v>
                </c:pt>
                <c:pt idx="248">
                  <c:v>81.25979599999998</c:v>
                </c:pt>
                <c:pt idx="249">
                  <c:v>80.92501799999998</c:v>
                </c:pt>
                <c:pt idx="250">
                  <c:v>85.153083999999978</c:v>
                </c:pt>
                <c:pt idx="251">
                  <c:v>71.201606999999996</c:v>
                </c:pt>
                <c:pt idx="252">
                  <c:v>77.751648000000003</c:v>
                </c:pt>
                <c:pt idx="253">
                  <c:v>83.380652999999981</c:v>
                </c:pt>
                <c:pt idx="254">
                  <c:v>87.349586000000002</c:v>
                </c:pt>
                <c:pt idx="255">
                  <c:v>90.732757999999947</c:v>
                </c:pt>
                <c:pt idx="256">
                  <c:v>94.955956</c:v>
                </c:pt>
                <c:pt idx="257">
                  <c:v>98.494011000000057</c:v>
                </c:pt>
                <c:pt idx="258">
                  <c:v>100.91065200000006</c:v>
                </c:pt>
                <c:pt idx="259">
                  <c:v>98.689231999999947</c:v>
                </c:pt>
                <c:pt idx="260">
                  <c:v>95.361839000000003</c:v>
                </c:pt>
                <c:pt idx="261">
                  <c:v>84.532744999999949</c:v>
                </c:pt>
                <c:pt idx="262">
                  <c:v>94.029433999999981</c:v>
                </c:pt>
                <c:pt idx="263">
                  <c:v>95.194489000000004</c:v>
                </c:pt>
                <c:pt idx="264">
                  <c:v>96.279526000000004</c:v>
                </c:pt>
                <c:pt idx="265">
                  <c:v>71.825400999999943</c:v>
                </c:pt>
                <c:pt idx="266">
                  <c:v>64.167686000000003</c:v>
                </c:pt>
                <c:pt idx="267">
                  <c:v>65.379013</c:v>
                </c:pt>
                <c:pt idx="268">
                  <c:v>71.888495999999989</c:v>
                </c:pt>
                <c:pt idx="269">
                  <c:v>74.507271000000003</c:v>
                </c:pt>
                <c:pt idx="270">
                  <c:v>76.767730999999998</c:v>
                </c:pt>
                <c:pt idx="271">
                  <c:v>78.676139999999947</c:v>
                </c:pt>
                <c:pt idx="272">
                  <c:v>79.653960999999981</c:v>
                </c:pt>
                <c:pt idx="273">
                  <c:v>82.071426000000002</c:v>
                </c:pt>
                <c:pt idx="274">
                  <c:v>86.013144999999994</c:v>
                </c:pt>
                <c:pt idx="275">
                  <c:v>73.211547999999993</c:v>
                </c:pt>
                <c:pt idx="276">
                  <c:v>81.882026999999979</c:v>
                </c:pt>
                <c:pt idx="277">
                  <c:v>79.698570000000004</c:v>
                </c:pt>
                <c:pt idx="278">
                  <c:v>64.806015000000002</c:v>
                </c:pt>
                <c:pt idx="279">
                  <c:v>60.664448</c:v>
                </c:pt>
                <c:pt idx="280">
                  <c:v>64.762732999999926</c:v>
                </c:pt>
                <c:pt idx="281">
                  <c:v>67.395470000000003</c:v>
                </c:pt>
                <c:pt idx="282">
                  <c:v>68.154021999999998</c:v>
                </c:pt>
                <c:pt idx="283">
                  <c:v>45.325176000000013</c:v>
                </c:pt>
                <c:pt idx="284">
                  <c:v>50.708427</c:v>
                </c:pt>
                <c:pt idx="285">
                  <c:v>55.081653999999993</c:v>
                </c:pt>
                <c:pt idx="286">
                  <c:v>49.446110000000012</c:v>
                </c:pt>
                <c:pt idx="287">
                  <c:v>57.730396000000013</c:v>
                </c:pt>
                <c:pt idx="288">
                  <c:v>59.147621000000001</c:v>
                </c:pt>
                <c:pt idx="289">
                  <c:v>33.200916000000035</c:v>
                </c:pt>
                <c:pt idx="290">
                  <c:v>11.759438000000006</c:v>
                </c:pt>
                <c:pt idx="291">
                  <c:v>69.881546</c:v>
                </c:pt>
                <c:pt idx="292">
                  <c:v>40.066517000000012</c:v>
                </c:pt>
                <c:pt idx="293">
                  <c:v>48.067177000000001</c:v>
                </c:pt>
                <c:pt idx="294">
                  <c:v>52.998661000000006</c:v>
                </c:pt>
                <c:pt idx="295">
                  <c:v>51.364491000000001</c:v>
                </c:pt>
                <c:pt idx="296">
                  <c:v>43.282978000000028</c:v>
                </c:pt>
                <c:pt idx="297">
                  <c:v>47.954749999999997</c:v>
                </c:pt>
                <c:pt idx="298">
                  <c:v>64.773162999999983</c:v>
                </c:pt>
                <c:pt idx="299">
                  <c:v>39.910651999999999</c:v>
                </c:pt>
                <c:pt idx="300">
                  <c:v>35.962017000000003</c:v>
                </c:pt>
                <c:pt idx="301">
                  <c:v>40.281089999999999</c:v>
                </c:pt>
                <c:pt idx="302">
                  <c:v>45.788914000000013</c:v>
                </c:pt>
                <c:pt idx="303">
                  <c:v>50.850372</c:v>
                </c:pt>
                <c:pt idx="304">
                  <c:v>51.393784000000004</c:v>
                </c:pt>
                <c:pt idx="305">
                  <c:v>53.673054</c:v>
                </c:pt>
                <c:pt idx="306">
                  <c:v>57.407287999999994</c:v>
                </c:pt>
                <c:pt idx="307">
                  <c:v>71.660705999999948</c:v>
                </c:pt>
                <c:pt idx="308">
                  <c:v>60.905842</c:v>
                </c:pt>
                <c:pt idx="309">
                  <c:v>59.197350000000029</c:v>
                </c:pt>
                <c:pt idx="310">
                  <c:v>67.839347999999958</c:v>
                </c:pt>
                <c:pt idx="311">
                  <c:v>77.071419000000006</c:v>
                </c:pt>
                <c:pt idx="312">
                  <c:v>82.311745000000002</c:v>
                </c:pt>
                <c:pt idx="313">
                  <c:v>98.722167999999982</c:v>
                </c:pt>
                <c:pt idx="314">
                  <c:v>100.98423000000005</c:v>
                </c:pt>
                <c:pt idx="315">
                  <c:v>104.257881</c:v>
                </c:pt>
                <c:pt idx="316">
                  <c:v>72.638503999999998</c:v>
                </c:pt>
                <c:pt idx="317">
                  <c:v>75.764519000000078</c:v>
                </c:pt>
                <c:pt idx="318">
                  <c:v>81.409920000000056</c:v>
                </c:pt>
                <c:pt idx="319">
                  <c:v>87.511696000000057</c:v>
                </c:pt>
                <c:pt idx="320">
                  <c:v>97.81034099999998</c:v>
                </c:pt>
                <c:pt idx="321">
                  <c:v>100.04415100000006</c:v>
                </c:pt>
                <c:pt idx="322">
                  <c:v>100.29323599999999</c:v>
                </c:pt>
                <c:pt idx="323">
                  <c:v>89.123283000000001</c:v>
                </c:pt>
                <c:pt idx="324">
                  <c:v>71.009865000000005</c:v>
                </c:pt>
                <c:pt idx="325">
                  <c:v>68.105910999999978</c:v>
                </c:pt>
                <c:pt idx="326">
                  <c:v>75.492241000000007</c:v>
                </c:pt>
                <c:pt idx="327">
                  <c:v>82.698317999999958</c:v>
                </c:pt>
                <c:pt idx="328">
                  <c:v>90.380507999999978</c:v>
                </c:pt>
                <c:pt idx="329">
                  <c:v>92.784256000000056</c:v>
                </c:pt>
                <c:pt idx="330">
                  <c:v>71.211678000000006</c:v>
                </c:pt>
                <c:pt idx="331">
                  <c:v>77.928413000000006</c:v>
                </c:pt>
                <c:pt idx="332">
                  <c:v>81.353026999999983</c:v>
                </c:pt>
                <c:pt idx="333">
                  <c:v>77.033187999999981</c:v>
                </c:pt>
                <c:pt idx="334">
                  <c:v>80.685065999999978</c:v>
                </c:pt>
                <c:pt idx="335">
                  <c:v>84.442588999999998</c:v>
                </c:pt>
                <c:pt idx="336">
                  <c:v>87.981583000000057</c:v>
                </c:pt>
                <c:pt idx="337">
                  <c:v>91.335746999999941</c:v>
                </c:pt>
                <c:pt idx="338">
                  <c:v>94.457442999999998</c:v>
                </c:pt>
                <c:pt idx="339">
                  <c:v>93.048644999999993</c:v>
                </c:pt>
                <c:pt idx="340">
                  <c:v>66.064353999999994</c:v>
                </c:pt>
                <c:pt idx="341">
                  <c:v>66.645179999999982</c:v>
                </c:pt>
                <c:pt idx="342">
                  <c:v>67.826294000000004</c:v>
                </c:pt>
                <c:pt idx="343">
                  <c:v>52.408481999999999</c:v>
                </c:pt>
                <c:pt idx="344">
                  <c:v>50.55883</c:v>
                </c:pt>
                <c:pt idx="345">
                  <c:v>44.791309000000012</c:v>
                </c:pt>
                <c:pt idx="346">
                  <c:v>52.609127000000001</c:v>
                </c:pt>
                <c:pt idx="347">
                  <c:v>54.638165000000029</c:v>
                </c:pt>
                <c:pt idx="348">
                  <c:v>56.958542000000001</c:v>
                </c:pt>
                <c:pt idx="349">
                  <c:v>59.931259000000004</c:v>
                </c:pt>
                <c:pt idx="350">
                  <c:v>63.096207</c:v>
                </c:pt>
                <c:pt idx="351">
                  <c:v>57.761829000000006</c:v>
                </c:pt>
                <c:pt idx="352">
                  <c:v>60.73413800000003</c:v>
                </c:pt>
                <c:pt idx="353">
                  <c:v>72.096573000000006</c:v>
                </c:pt>
                <c:pt idx="354">
                  <c:v>56.928944000000001</c:v>
                </c:pt>
                <c:pt idx="355">
                  <c:v>52.024429000000005</c:v>
                </c:pt>
                <c:pt idx="356">
                  <c:v>53.444126000000004</c:v>
                </c:pt>
                <c:pt idx="357">
                  <c:v>50.705357000000035</c:v>
                </c:pt>
                <c:pt idx="358">
                  <c:v>55.137802000000001</c:v>
                </c:pt>
                <c:pt idx="359">
                  <c:v>53.179062000000002</c:v>
                </c:pt>
                <c:pt idx="360">
                  <c:v>53.681277999999999</c:v>
                </c:pt>
                <c:pt idx="361">
                  <c:v>58.209606000000001</c:v>
                </c:pt>
                <c:pt idx="362">
                  <c:v>53.627281000000004</c:v>
                </c:pt>
                <c:pt idx="363">
                  <c:v>61.482929000000006</c:v>
                </c:pt>
                <c:pt idx="364">
                  <c:v>75.009231999999983</c:v>
                </c:pt>
                <c:pt idx="365">
                  <c:v>44.590225000000011</c:v>
                </c:pt>
                <c:pt idx="366">
                  <c:v>42.238380000000035</c:v>
                </c:pt>
                <c:pt idx="367">
                  <c:v>45.907607999999996</c:v>
                </c:pt>
                <c:pt idx="368">
                  <c:v>51.816649999999996</c:v>
                </c:pt>
                <c:pt idx="369">
                  <c:v>50.874324999999999</c:v>
                </c:pt>
                <c:pt idx="370">
                  <c:v>54.677097000000003</c:v>
                </c:pt>
                <c:pt idx="371">
                  <c:v>58.042171000000003</c:v>
                </c:pt>
                <c:pt idx="372">
                  <c:v>22.867778999999999</c:v>
                </c:pt>
                <c:pt idx="373">
                  <c:v>40.630486000000005</c:v>
                </c:pt>
                <c:pt idx="374">
                  <c:v>45.020985000000003</c:v>
                </c:pt>
                <c:pt idx="375">
                  <c:v>49.394691000000002</c:v>
                </c:pt>
                <c:pt idx="376">
                  <c:v>52.527042000000002</c:v>
                </c:pt>
                <c:pt idx="377">
                  <c:v>54.830574000000006</c:v>
                </c:pt>
                <c:pt idx="378">
                  <c:v>60.013206000000004</c:v>
                </c:pt>
                <c:pt idx="379">
                  <c:v>22.761596999999977</c:v>
                </c:pt>
                <c:pt idx="380">
                  <c:v>40.358124000000004</c:v>
                </c:pt>
                <c:pt idx="381">
                  <c:v>42.927447999999998</c:v>
                </c:pt>
                <c:pt idx="382">
                  <c:v>46.564785000000001</c:v>
                </c:pt>
                <c:pt idx="383">
                  <c:v>50.134270000000001</c:v>
                </c:pt>
                <c:pt idx="384">
                  <c:v>56.081814000000001</c:v>
                </c:pt>
                <c:pt idx="385">
                  <c:v>68.726783999999981</c:v>
                </c:pt>
                <c:pt idx="386">
                  <c:v>50.973335000000013</c:v>
                </c:pt>
                <c:pt idx="387">
                  <c:v>47.02948</c:v>
                </c:pt>
                <c:pt idx="388">
                  <c:v>40.391479000000004</c:v>
                </c:pt>
                <c:pt idx="389">
                  <c:v>43.481918</c:v>
                </c:pt>
                <c:pt idx="390">
                  <c:v>64.601166000000006</c:v>
                </c:pt>
                <c:pt idx="391">
                  <c:v>42.294632000000028</c:v>
                </c:pt>
                <c:pt idx="392">
                  <c:v>43.344433000000002</c:v>
                </c:pt>
                <c:pt idx="393">
                  <c:v>47.940540000000006</c:v>
                </c:pt>
                <c:pt idx="394">
                  <c:v>29.971308000000001</c:v>
                </c:pt>
                <c:pt idx="395">
                  <c:v>41.716644000000002</c:v>
                </c:pt>
                <c:pt idx="396">
                  <c:v>25.08068699999998</c:v>
                </c:pt>
                <c:pt idx="397">
                  <c:v>44.388474000000002</c:v>
                </c:pt>
                <c:pt idx="398">
                  <c:v>53.17015500000003</c:v>
                </c:pt>
                <c:pt idx="399">
                  <c:v>57.623016000000028</c:v>
                </c:pt>
                <c:pt idx="400">
                  <c:v>62.777927000000005</c:v>
                </c:pt>
                <c:pt idx="401">
                  <c:v>47.23241000000003</c:v>
                </c:pt>
                <c:pt idx="402">
                  <c:v>33.931083999999998</c:v>
                </c:pt>
                <c:pt idx="403">
                  <c:v>52.276539000000028</c:v>
                </c:pt>
                <c:pt idx="404">
                  <c:v>36.045101000000003</c:v>
                </c:pt>
                <c:pt idx="405">
                  <c:v>51.860813</c:v>
                </c:pt>
                <c:pt idx="406">
                  <c:v>38.190578000000031</c:v>
                </c:pt>
                <c:pt idx="407">
                  <c:v>51.812798000000001</c:v>
                </c:pt>
                <c:pt idx="408">
                  <c:v>44.647018000000003</c:v>
                </c:pt>
                <c:pt idx="409">
                  <c:v>49.177876000000005</c:v>
                </c:pt>
                <c:pt idx="410">
                  <c:v>47.29112200000003</c:v>
                </c:pt>
                <c:pt idx="411">
                  <c:v>48.333519000000003</c:v>
                </c:pt>
                <c:pt idx="412">
                  <c:v>54.970459000000005</c:v>
                </c:pt>
                <c:pt idx="413">
                  <c:v>76.833709999999982</c:v>
                </c:pt>
                <c:pt idx="414">
                  <c:v>77.429550000000006</c:v>
                </c:pt>
                <c:pt idx="415">
                  <c:v>78.739830000000012</c:v>
                </c:pt>
                <c:pt idx="416">
                  <c:v>47.368618000000012</c:v>
                </c:pt>
                <c:pt idx="417">
                  <c:v>44.385746000000005</c:v>
                </c:pt>
                <c:pt idx="418">
                  <c:v>50.219402000000002</c:v>
                </c:pt>
                <c:pt idx="419">
                  <c:v>54.094124000000001</c:v>
                </c:pt>
                <c:pt idx="420">
                  <c:v>58.765648000000013</c:v>
                </c:pt>
                <c:pt idx="421">
                  <c:v>70.288680999999983</c:v>
                </c:pt>
                <c:pt idx="422">
                  <c:v>48.839039</c:v>
                </c:pt>
                <c:pt idx="423">
                  <c:v>45.721436000000011</c:v>
                </c:pt>
                <c:pt idx="424">
                  <c:v>49.407882999999998</c:v>
                </c:pt>
                <c:pt idx="425">
                  <c:v>50.958572000000011</c:v>
                </c:pt>
                <c:pt idx="426">
                  <c:v>49.235287</c:v>
                </c:pt>
                <c:pt idx="427">
                  <c:v>42.509449000000004</c:v>
                </c:pt>
                <c:pt idx="428">
                  <c:v>52.650970000000001</c:v>
                </c:pt>
                <c:pt idx="429">
                  <c:v>34.618813000000003</c:v>
                </c:pt>
                <c:pt idx="430">
                  <c:v>35.217152000000013</c:v>
                </c:pt>
                <c:pt idx="431">
                  <c:v>39.370167000000002</c:v>
                </c:pt>
                <c:pt idx="432">
                  <c:v>43.282848000000001</c:v>
                </c:pt>
                <c:pt idx="433">
                  <c:v>38.78891000000003</c:v>
                </c:pt>
                <c:pt idx="434">
                  <c:v>41.055649000000003</c:v>
                </c:pt>
                <c:pt idx="435">
                  <c:v>45.778534000000029</c:v>
                </c:pt>
                <c:pt idx="436">
                  <c:v>47.467117000000002</c:v>
                </c:pt>
                <c:pt idx="437">
                  <c:v>51.221504000000003</c:v>
                </c:pt>
                <c:pt idx="438">
                  <c:v>55.820309000000002</c:v>
                </c:pt>
                <c:pt idx="439">
                  <c:v>31.825956000000001</c:v>
                </c:pt>
                <c:pt idx="440">
                  <c:v>40.075600000000001</c:v>
                </c:pt>
                <c:pt idx="441">
                  <c:v>40.355503000000006</c:v>
                </c:pt>
                <c:pt idx="442">
                  <c:v>43.374621999999995</c:v>
                </c:pt>
                <c:pt idx="443">
                  <c:v>43.384845999999975</c:v>
                </c:pt>
                <c:pt idx="444">
                  <c:v>39.111983999999993</c:v>
                </c:pt>
                <c:pt idx="445">
                  <c:v>53.636280000000006</c:v>
                </c:pt>
                <c:pt idx="446">
                  <c:v>68.81823</c:v>
                </c:pt>
                <c:pt idx="447">
                  <c:v>68.135405999999989</c:v>
                </c:pt>
                <c:pt idx="448">
                  <c:v>80.749984999999995</c:v>
                </c:pt>
                <c:pt idx="449">
                  <c:v>92.372718999999918</c:v>
                </c:pt>
                <c:pt idx="450">
                  <c:v>81.06766500000009</c:v>
                </c:pt>
                <c:pt idx="451">
                  <c:v>79.982658000000001</c:v>
                </c:pt>
                <c:pt idx="452">
                  <c:v>84.237328000000005</c:v>
                </c:pt>
                <c:pt idx="453">
                  <c:v>86.283150000000006</c:v>
                </c:pt>
                <c:pt idx="454">
                  <c:v>90.715621999999996</c:v>
                </c:pt>
                <c:pt idx="455">
                  <c:v>90.844879000000006</c:v>
                </c:pt>
                <c:pt idx="456">
                  <c:v>87.290428000000006</c:v>
                </c:pt>
                <c:pt idx="457">
                  <c:v>86.500380999999948</c:v>
                </c:pt>
                <c:pt idx="458">
                  <c:v>85.152190999999988</c:v>
                </c:pt>
                <c:pt idx="459">
                  <c:v>74.357979</c:v>
                </c:pt>
                <c:pt idx="460">
                  <c:v>87.816231000000002</c:v>
                </c:pt>
                <c:pt idx="461">
                  <c:v>90.532950999999983</c:v>
                </c:pt>
                <c:pt idx="462">
                  <c:v>91.840217999999993</c:v>
                </c:pt>
                <c:pt idx="463">
                  <c:v>90.085624999999993</c:v>
                </c:pt>
                <c:pt idx="464">
                  <c:v>88.061927999999995</c:v>
                </c:pt>
                <c:pt idx="465">
                  <c:v>90.356444999999979</c:v>
                </c:pt>
                <c:pt idx="466">
                  <c:v>82.010292000000007</c:v>
                </c:pt>
                <c:pt idx="467">
                  <c:v>86.485259999999997</c:v>
                </c:pt>
                <c:pt idx="468">
                  <c:v>89.817077999999981</c:v>
                </c:pt>
                <c:pt idx="469">
                  <c:v>87.669379999999947</c:v>
                </c:pt>
                <c:pt idx="470">
                  <c:v>92.852294999999998</c:v>
                </c:pt>
                <c:pt idx="471">
                  <c:v>91.876213000000007</c:v>
                </c:pt>
                <c:pt idx="472">
                  <c:v>86.420204000000027</c:v>
                </c:pt>
                <c:pt idx="473">
                  <c:v>85.858848999999907</c:v>
                </c:pt>
                <c:pt idx="474">
                  <c:v>93.540076999999982</c:v>
                </c:pt>
                <c:pt idx="475">
                  <c:v>93.882606999999979</c:v>
                </c:pt>
                <c:pt idx="476">
                  <c:v>96.009177999999949</c:v>
                </c:pt>
                <c:pt idx="477">
                  <c:v>96.210999000000058</c:v>
                </c:pt>
                <c:pt idx="478">
                  <c:v>94.95394899999998</c:v>
                </c:pt>
                <c:pt idx="479">
                  <c:v>83.554946999999999</c:v>
                </c:pt>
                <c:pt idx="480">
                  <c:v>79.866287</c:v>
                </c:pt>
                <c:pt idx="481">
                  <c:v>78.746764999999996</c:v>
                </c:pt>
                <c:pt idx="482">
                  <c:v>82.070472999999907</c:v>
                </c:pt>
                <c:pt idx="483">
                  <c:v>80.119857999999979</c:v>
                </c:pt>
                <c:pt idx="484">
                  <c:v>84.827033999999998</c:v>
                </c:pt>
                <c:pt idx="485">
                  <c:v>87.528519000000003</c:v>
                </c:pt>
                <c:pt idx="486">
                  <c:v>89.577765999999983</c:v>
                </c:pt>
                <c:pt idx="487">
                  <c:v>90.796165000000059</c:v>
                </c:pt>
                <c:pt idx="488">
                  <c:v>90.035987999999989</c:v>
                </c:pt>
                <c:pt idx="489">
                  <c:v>81.917564000000098</c:v>
                </c:pt>
                <c:pt idx="490">
                  <c:v>71.223534000000001</c:v>
                </c:pt>
                <c:pt idx="491">
                  <c:v>65.903480999999999</c:v>
                </c:pt>
                <c:pt idx="492">
                  <c:v>69.868545999999981</c:v>
                </c:pt>
                <c:pt idx="493">
                  <c:v>73.068480999999949</c:v>
                </c:pt>
                <c:pt idx="494">
                  <c:v>76.676375999999905</c:v>
                </c:pt>
                <c:pt idx="495">
                  <c:v>81.269424000000058</c:v>
                </c:pt>
                <c:pt idx="496">
                  <c:v>88.578483999999989</c:v>
                </c:pt>
                <c:pt idx="497">
                  <c:v>75.391464000000056</c:v>
                </c:pt>
                <c:pt idx="498">
                  <c:v>76.310576999999981</c:v>
                </c:pt>
                <c:pt idx="499">
                  <c:v>76.564270000000022</c:v>
                </c:pt>
                <c:pt idx="500">
                  <c:v>50.518642</c:v>
                </c:pt>
                <c:pt idx="501">
                  <c:v>52.685196000000012</c:v>
                </c:pt>
                <c:pt idx="502">
                  <c:v>55.698570000000039</c:v>
                </c:pt>
                <c:pt idx="503">
                  <c:v>51.359469999999995</c:v>
                </c:pt>
                <c:pt idx="504">
                  <c:v>59.817141999999997</c:v>
                </c:pt>
                <c:pt idx="505">
                  <c:v>41.655304000000001</c:v>
                </c:pt>
                <c:pt idx="506">
                  <c:v>41.504589000000003</c:v>
                </c:pt>
                <c:pt idx="507">
                  <c:v>45.372383000000006</c:v>
                </c:pt>
                <c:pt idx="508">
                  <c:v>48.640724000000006</c:v>
                </c:pt>
                <c:pt idx="509">
                  <c:v>52.658295000000003</c:v>
                </c:pt>
                <c:pt idx="510">
                  <c:v>56.238842000000012</c:v>
                </c:pt>
                <c:pt idx="511">
                  <c:v>55.411849999999994</c:v>
                </c:pt>
                <c:pt idx="512">
                  <c:v>50.179638000000011</c:v>
                </c:pt>
                <c:pt idx="513">
                  <c:v>56.588875000000002</c:v>
                </c:pt>
                <c:pt idx="514">
                  <c:v>50.681861999999995</c:v>
                </c:pt>
                <c:pt idx="515">
                  <c:v>55.946148000000001</c:v>
                </c:pt>
                <c:pt idx="516">
                  <c:v>29.215055000000014</c:v>
                </c:pt>
                <c:pt idx="517">
                  <c:v>37.699940000000012</c:v>
                </c:pt>
                <c:pt idx="518">
                  <c:v>39.018127</c:v>
                </c:pt>
                <c:pt idx="519">
                  <c:v>41.844584999999995</c:v>
                </c:pt>
                <c:pt idx="520">
                  <c:v>45.561672000000002</c:v>
                </c:pt>
                <c:pt idx="521">
                  <c:v>48.942368000000002</c:v>
                </c:pt>
                <c:pt idx="522">
                  <c:v>52.029457000000001</c:v>
                </c:pt>
                <c:pt idx="523">
                  <c:v>54.564018000000011</c:v>
                </c:pt>
                <c:pt idx="524">
                  <c:v>58.403923000000006</c:v>
                </c:pt>
                <c:pt idx="525">
                  <c:v>58.998604</c:v>
                </c:pt>
                <c:pt idx="526">
                  <c:v>28.774435</c:v>
                </c:pt>
                <c:pt idx="527">
                  <c:v>34.755241000000005</c:v>
                </c:pt>
                <c:pt idx="528">
                  <c:v>37.201797000000006</c:v>
                </c:pt>
                <c:pt idx="529">
                  <c:v>36.306823999999999</c:v>
                </c:pt>
                <c:pt idx="530">
                  <c:v>41.976902000000003</c:v>
                </c:pt>
                <c:pt idx="531">
                  <c:v>46.191257</c:v>
                </c:pt>
                <c:pt idx="532">
                  <c:v>48.135796000000013</c:v>
                </c:pt>
                <c:pt idx="533">
                  <c:v>51.019760000000005</c:v>
                </c:pt>
                <c:pt idx="534">
                  <c:v>52.888474000000002</c:v>
                </c:pt>
                <c:pt idx="535">
                  <c:v>55.442120000000003</c:v>
                </c:pt>
                <c:pt idx="536">
                  <c:v>50.247879000000005</c:v>
                </c:pt>
                <c:pt idx="537">
                  <c:v>67.993645000000058</c:v>
                </c:pt>
                <c:pt idx="538">
                  <c:v>41.986954000000004</c:v>
                </c:pt>
                <c:pt idx="539">
                  <c:v>45.823723000000001</c:v>
                </c:pt>
                <c:pt idx="540">
                  <c:v>43.113129000000001</c:v>
                </c:pt>
                <c:pt idx="541">
                  <c:v>58.34816</c:v>
                </c:pt>
                <c:pt idx="542">
                  <c:v>67.199234000000004</c:v>
                </c:pt>
                <c:pt idx="543">
                  <c:v>58.407699999999998</c:v>
                </c:pt>
                <c:pt idx="544">
                  <c:v>59.702141000000012</c:v>
                </c:pt>
                <c:pt idx="545">
                  <c:v>70.631476999999947</c:v>
                </c:pt>
                <c:pt idx="546">
                  <c:v>72.173949999999948</c:v>
                </c:pt>
                <c:pt idx="547">
                  <c:v>44.700653000000003</c:v>
                </c:pt>
                <c:pt idx="548">
                  <c:v>42.640999000000001</c:v>
                </c:pt>
                <c:pt idx="549">
                  <c:v>50.203720000000011</c:v>
                </c:pt>
                <c:pt idx="550">
                  <c:v>56.749832000000012</c:v>
                </c:pt>
                <c:pt idx="551">
                  <c:v>64.493286000000026</c:v>
                </c:pt>
                <c:pt idx="552">
                  <c:v>76.034760000000006</c:v>
                </c:pt>
                <c:pt idx="553">
                  <c:v>79.71070899999998</c:v>
                </c:pt>
                <c:pt idx="554">
                  <c:v>88.011375000000001</c:v>
                </c:pt>
                <c:pt idx="555">
                  <c:v>90.439696999999995</c:v>
                </c:pt>
                <c:pt idx="556">
                  <c:v>92.136009000000001</c:v>
                </c:pt>
                <c:pt idx="557">
                  <c:v>81.307320000000004</c:v>
                </c:pt>
                <c:pt idx="558">
                  <c:v>75.925262000000004</c:v>
                </c:pt>
                <c:pt idx="559">
                  <c:v>80.645797999999942</c:v>
                </c:pt>
                <c:pt idx="560">
                  <c:v>79.569221000000027</c:v>
                </c:pt>
                <c:pt idx="561">
                  <c:v>81.904976000000005</c:v>
                </c:pt>
                <c:pt idx="562">
                  <c:v>84.872924999999981</c:v>
                </c:pt>
                <c:pt idx="563">
                  <c:v>87.382415999999978</c:v>
                </c:pt>
                <c:pt idx="564">
                  <c:v>88.657485999999949</c:v>
                </c:pt>
                <c:pt idx="565">
                  <c:v>77.13382</c:v>
                </c:pt>
                <c:pt idx="566">
                  <c:v>74.434258000000057</c:v>
                </c:pt>
                <c:pt idx="567">
                  <c:v>76.076140999999978</c:v>
                </c:pt>
                <c:pt idx="568">
                  <c:v>79.63342999999999</c:v>
                </c:pt>
                <c:pt idx="569">
                  <c:v>82.555045999999948</c:v>
                </c:pt>
                <c:pt idx="570">
                  <c:v>90.486084000000005</c:v>
                </c:pt>
                <c:pt idx="571">
                  <c:v>81.018912999999998</c:v>
                </c:pt>
                <c:pt idx="572">
                  <c:v>65.995384000000001</c:v>
                </c:pt>
                <c:pt idx="573">
                  <c:v>71.713645999999997</c:v>
                </c:pt>
                <c:pt idx="574">
                  <c:v>75.942466999999994</c:v>
                </c:pt>
                <c:pt idx="575">
                  <c:v>64.781409999999994</c:v>
                </c:pt>
                <c:pt idx="576">
                  <c:v>71.762596000000002</c:v>
                </c:pt>
                <c:pt idx="577">
                  <c:v>76.268935999999982</c:v>
                </c:pt>
                <c:pt idx="578">
                  <c:v>80.315224000000057</c:v>
                </c:pt>
                <c:pt idx="579">
                  <c:v>82.375106999999943</c:v>
                </c:pt>
                <c:pt idx="580">
                  <c:v>62.393906000000001</c:v>
                </c:pt>
                <c:pt idx="581">
                  <c:v>62.304465999999998</c:v>
                </c:pt>
                <c:pt idx="582">
                  <c:v>67.701911999999993</c:v>
                </c:pt>
                <c:pt idx="583">
                  <c:v>64.073043999999982</c:v>
                </c:pt>
                <c:pt idx="584">
                  <c:v>66.212371999999988</c:v>
                </c:pt>
                <c:pt idx="585">
                  <c:v>70.291779000000005</c:v>
                </c:pt>
                <c:pt idx="586">
                  <c:v>72.95313299999998</c:v>
                </c:pt>
                <c:pt idx="587">
                  <c:v>49.410804999999996</c:v>
                </c:pt>
                <c:pt idx="588">
                  <c:v>47.173550000000013</c:v>
                </c:pt>
                <c:pt idx="589">
                  <c:v>52.252686000000004</c:v>
                </c:pt>
                <c:pt idx="590">
                  <c:v>55.778976000000029</c:v>
                </c:pt>
                <c:pt idx="591">
                  <c:v>52.254046999999993</c:v>
                </c:pt>
                <c:pt idx="592">
                  <c:v>65.131309999999999</c:v>
                </c:pt>
                <c:pt idx="593">
                  <c:v>65.898903000000004</c:v>
                </c:pt>
                <c:pt idx="594">
                  <c:v>39.409119000000011</c:v>
                </c:pt>
                <c:pt idx="595">
                  <c:v>44.422348000000028</c:v>
                </c:pt>
                <c:pt idx="596">
                  <c:v>49.696690000000011</c:v>
                </c:pt>
                <c:pt idx="597">
                  <c:v>50.193859000000003</c:v>
                </c:pt>
                <c:pt idx="598">
                  <c:v>43.622227000000002</c:v>
                </c:pt>
                <c:pt idx="599">
                  <c:v>48.800826999999998</c:v>
                </c:pt>
                <c:pt idx="600">
                  <c:v>31.614286000000014</c:v>
                </c:pt>
                <c:pt idx="601">
                  <c:v>31.849841999999999</c:v>
                </c:pt>
                <c:pt idx="602">
                  <c:v>30.354700000000001</c:v>
                </c:pt>
                <c:pt idx="603">
                  <c:v>36.446053000000006</c:v>
                </c:pt>
                <c:pt idx="604">
                  <c:v>31.98075099999998</c:v>
                </c:pt>
                <c:pt idx="605">
                  <c:v>40.454867999999955</c:v>
                </c:pt>
                <c:pt idx="606">
                  <c:v>36.805321000000006</c:v>
                </c:pt>
                <c:pt idx="607">
                  <c:v>41.229229000000011</c:v>
                </c:pt>
                <c:pt idx="608">
                  <c:v>45.634781000000004</c:v>
                </c:pt>
                <c:pt idx="609">
                  <c:v>43.335667000000001</c:v>
                </c:pt>
                <c:pt idx="610">
                  <c:v>50.735538000000048</c:v>
                </c:pt>
                <c:pt idx="611">
                  <c:v>42.384227999999972</c:v>
                </c:pt>
                <c:pt idx="612">
                  <c:v>53.869381000000004</c:v>
                </c:pt>
                <c:pt idx="613">
                  <c:v>59.566174000000011</c:v>
                </c:pt>
                <c:pt idx="614">
                  <c:v>65.158866999999958</c:v>
                </c:pt>
                <c:pt idx="615">
                  <c:v>49.203117000000013</c:v>
                </c:pt>
                <c:pt idx="616">
                  <c:v>52.817303000000003</c:v>
                </c:pt>
                <c:pt idx="617">
                  <c:v>58.655327</c:v>
                </c:pt>
                <c:pt idx="618">
                  <c:v>63.614021000000001</c:v>
                </c:pt>
                <c:pt idx="619">
                  <c:v>61.996822000000002</c:v>
                </c:pt>
                <c:pt idx="620">
                  <c:v>66.872207999999958</c:v>
                </c:pt>
                <c:pt idx="621">
                  <c:v>67.583939000000001</c:v>
                </c:pt>
                <c:pt idx="622">
                  <c:v>70.756973000000002</c:v>
                </c:pt>
                <c:pt idx="623">
                  <c:v>53.520382000000012</c:v>
                </c:pt>
                <c:pt idx="624">
                  <c:v>43.863659000000006</c:v>
                </c:pt>
                <c:pt idx="625">
                  <c:v>50.404460999999998</c:v>
                </c:pt>
                <c:pt idx="626">
                  <c:v>60.819907999999998</c:v>
                </c:pt>
                <c:pt idx="627">
                  <c:v>68.360480999999979</c:v>
                </c:pt>
                <c:pt idx="628">
                  <c:v>75.044426000000058</c:v>
                </c:pt>
                <c:pt idx="629">
                  <c:v>87.841048999999998</c:v>
                </c:pt>
                <c:pt idx="630">
                  <c:v>69.355048999999894</c:v>
                </c:pt>
                <c:pt idx="631">
                  <c:v>69.591156000000026</c:v>
                </c:pt>
                <c:pt idx="632">
                  <c:v>75.536757999999978</c:v>
                </c:pt>
                <c:pt idx="633">
                  <c:v>78.993240000000057</c:v>
                </c:pt>
                <c:pt idx="634">
                  <c:v>84.895820999999998</c:v>
                </c:pt>
                <c:pt idx="635">
                  <c:v>83.543785</c:v>
                </c:pt>
                <c:pt idx="636">
                  <c:v>81.21359300000006</c:v>
                </c:pt>
                <c:pt idx="637">
                  <c:v>72.548927000000006</c:v>
                </c:pt>
                <c:pt idx="638">
                  <c:v>80.027152999999998</c:v>
                </c:pt>
                <c:pt idx="639">
                  <c:v>81.756264000000058</c:v>
                </c:pt>
                <c:pt idx="640">
                  <c:v>85.111915999999994</c:v>
                </c:pt>
                <c:pt idx="641">
                  <c:v>88.547256000000075</c:v>
                </c:pt>
                <c:pt idx="642">
                  <c:v>83.318404999999998</c:v>
                </c:pt>
                <c:pt idx="643">
                  <c:v>74.72680699999998</c:v>
                </c:pt>
                <c:pt idx="644">
                  <c:v>69.429428000000001</c:v>
                </c:pt>
                <c:pt idx="645">
                  <c:v>74.844521000000057</c:v>
                </c:pt>
                <c:pt idx="646">
                  <c:v>77.716881000000001</c:v>
                </c:pt>
                <c:pt idx="647">
                  <c:v>80.141418000000002</c:v>
                </c:pt>
                <c:pt idx="648">
                  <c:v>81.434639000000075</c:v>
                </c:pt>
                <c:pt idx="649">
                  <c:v>84.164977999999948</c:v>
                </c:pt>
                <c:pt idx="650">
                  <c:v>88.134757999999948</c:v>
                </c:pt>
                <c:pt idx="651">
                  <c:v>51.591415000000012</c:v>
                </c:pt>
                <c:pt idx="652">
                  <c:v>76.852477999999905</c:v>
                </c:pt>
                <c:pt idx="653">
                  <c:v>79.897910999999993</c:v>
                </c:pt>
                <c:pt idx="654">
                  <c:v>82.338065999999998</c:v>
                </c:pt>
                <c:pt idx="655">
                  <c:v>84.563125999999997</c:v>
                </c:pt>
                <c:pt idx="656">
                  <c:v>88.679999999999978</c:v>
                </c:pt>
                <c:pt idx="657">
                  <c:v>91.232062999999982</c:v>
                </c:pt>
                <c:pt idx="658">
                  <c:v>93.909637000000004</c:v>
                </c:pt>
                <c:pt idx="659">
                  <c:v>90.686896999999988</c:v>
                </c:pt>
                <c:pt idx="660">
                  <c:v>69.143517000000003</c:v>
                </c:pt>
                <c:pt idx="661">
                  <c:v>60.160400000000003</c:v>
                </c:pt>
                <c:pt idx="662">
                  <c:v>53.612251000000001</c:v>
                </c:pt>
                <c:pt idx="663">
                  <c:v>56.001949000000003</c:v>
                </c:pt>
                <c:pt idx="664">
                  <c:v>59.032848000000001</c:v>
                </c:pt>
                <c:pt idx="665">
                  <c:v>61.751826999999999</c:v>
                </c:pt>
                <c:pt idx="666">
                  <c:v>64.957687000000007</c:v>
                </c:pt>
                <c:pt idx="667">
                  <c:v>62.42571600000003</c:v>
                </c:pt>
                <c:pt idx="668">
                  <c:v>67.773437999999942</c:v>
                </c:pt>
                <c:pt idx="669">
                  <c:v>67.176581999999925</c:v>
                </c:pt>
                <c:pt idx="670">
                  <c:v>68.707153000000091</c:v>
                </c:pt>
                <c:pt idx="671">
                  <c:v>67.939094999999995</c:v>
                </c:pt>
                <c:pt idx="672">
                  <c:v>48.615894000000004</c:v>
                </c:pt>
                <c:pt idx="673">
                  <c:v>71.23303199999998</c:v>
                </c:pt>
                <c:pt idx="674">
                  <c:v>64.543364999999994</c:v>
                </c:pt>
                <c:pt idx="675">
                  <c:v>41.102962000000012</c:v>
                </c:pt>
                <c:pt idx="676">
                  <c:v>35.501595000000002</c:v>
                </c:pt>
                <c:pt idx="677">
                  <c:v>43.530952000000013</c:v>
                </c:pt>
                <c:pt idx="678">
                  <c:v>35.675323000000013</c:v>
                </c:pt>
                <c:pt idx="679">
                  <c:v>45.988846000000002</c:v>
                </c:pt>
                <c:pt idx="680">
                  <c:v>37.923752000000029</c:v>
                </c:pt>
                <c:pt idx="681">
                  <c:v>49.336891000000001</c:v>
                </c:pt>
                <c:pt idx="682">
                  <c:v>41.082005000000002</c:v>
                </c:pt>
                <c:pt idx="683">
                  <c:v>44.522415000000038</c:v>
                </c:pt>
                <c:pt idx="684">
                  <c:v>68.165145999999979</c:v>
                </c:pt>
                <c:pt idx="685">
                  <c:v>69.827644000000006</c:v>
                </c:pt>
                <c:pt idx="686">
                  <c:v>67.680427999999978</c:v>
                </c:pt>
                <c:pt idx="687">
                  <c:v>49.079784000000004</c:v>
                </c:pt>
                <c:pt idx="688">
                  <c:v>36.346371000000005</c:v>
                </c:pt>
                <c:pt idx="689">
                  <c:v>41.114372000000003</c:v>
                </c:pt>
                <c:pt idx="690">
                  <c:v>45.675694</c:v>
                </c:pt>
                <c:pt idx="691">
                  <c:v>49.900349000000006</c:v>
                </c:pt>
                <c:pt idx="692">
                  <c:v>53.394263999999993</c:v>
                </c:pt>
                <c:pt idx="693">
                  <c:v>53.379051000000004</c:v>
                </c:pt>
                <c:pt idx="694">
                  <c:v>57.034103000000002</c:v>
                </c:pt>
                <c:pt idx="695">
                  <c:v>59.294231000000003</c:v>
                </c:pt>
                <c:pt idx="696">
                  <c:v>9.0410769999999996</c:v>
                </c:pt>
                <c:pt idx="697">
                  <c:v>56.322998000000013</c:v>
                </c:pt>
                <c:pt idx="698">
                  <c:v>36.675400000000003</c:v>
                </c:pt>
                <c:pt idx="699">
                  <c:v>39.443108000000002</c:v>
                </c:pt>
                <c:pt idx="700">
                  <c:v>42.178719000000029</c:v>
                </c:pt>
                <c:pt idx="701">
                  <c:v>43.121513000000029</c:v>
                </c:pt>
                <c:pt idx="702">
                  <c:v>45.857203999999975</c:v>
                </c:pt>
                <c:pt idx="703">
                  <c:v>48.223343000000028</c:v>
                </c:pt>
                <c:pt idx="704">
                  <c:v>49.783134000000011</c:v>
                </c:pt>
                <c:pt idx="705">
                  <c:v>50.156971000000006</c:v>
                </c:pt>
                <c:pt idx="706">
                  <c:v>51.778221000000002</c:v>
                </c:pt>
                <c:pt idx="707">
                  <c:v>49.416321000000003</c:v>
                </c:pt>
                <c:pt idx="708">
                  <c:v>45.737041000000005</c:v>
                </c:pt>
                <c:pt idx="709">
                  <c:v>51.401737000000004</c:v>
                </c:pt>
                <c:pt idx="710">
                  <c:v>58.71501200000003</c:v>
                </c:pt>
                <c:pt idx="711">
                  <c:v>70.393600000000006</c:v>
                </c:pt>
                <c:pt idx="712">
                  <c:v>70.067543000000057</c:v>
                </c:pt>
                <c:pt idx="713">
                  <c:v>79.827887999999959</c:v>
                </c:pt>
                <c:pt idx="714">
                  <c:v>82.218406999999999</c:v>
                </c:pt>
                <c:pt idx="715">
                  <c:v>24.438556999999989</c:v>
                </c:pt>
                <c:pt idx="716">
                  <c:v>22.834936000000013</c:v>
                </c:pt>
                <c:pt idx="717">
                  <c:v>28.64076</c:v>
                </c:pt>
                <c:pt idx="718">
                  <c:v>30.601624999999999</c:v>
                </c:pt>
                <c:pt idx="719">
                  <c:v>84.939224000000081</c:v>
                </c:pt>
                <c:pt idx="720">
                  <c:v>89.926300000000012</c:v>
                </c:pt>
                <c:pt idx="721">
                  <c:v>86.871970999999988</c:v>
                </c:pt>
                <c:pt idx="722">
                  <c:v>84.366005000000001</c:v>
                </c:pt>
                <c:pt idx="723">
                  <c:v>83.428740999999988</c:v>
                </c:pt>
                <c:pt idx="724">
                  <c:v>82.254554999999996</c:v>
                </c:pt>
                <c:pt idx="725">
                  <c:v>84.298668000000006</c:v>
                </c:pt>
                <c:pt idx="726">
                  <c:v>85.394561999999993</c:v>
                </c:pt>
                <c:pt idx="727">
                  <c:v>87.642944</c:v>
                </c:pt>
                <c:pt idx="728">
                  <c:v>89.15651699999998</c:v>
                </c:pt>
                <c:pt idx="729">
                  <c:v>92.129142999999942</c:v>
                </c:pt>
                <c:pt idx="730">
                  <c:v>92.646811999999983</c:v>
                </c:pt>
                <c:pt idx="731">
                  <c:v>94.329726999999949</c:v>
                </c:pt>
                <c:pt idx="732">
                  <c:v>92.149070999999978</c:v>
                </c:pt>
                <c:pt idx="733">
                  <c:v>95.711983000000075</c:v>
                </c:pt>
                <c:pt idx="734">
                  <c:v>96.993606999999997</c:v>
                </c:pt>
                <c:pt idx="735">
                  <c:v>96.693747999999943</c:v>
                </c:pt>
                <c:pt idx="736">
                  <c:v>56.623672000000013</c:v>
                </c:pt>
                <c:pt idx="737">
                  <c:v>81.480957000000004</c:v>
                </c:pt>
                <c:pt idx="738">
                  <c:v>78.737777999999949</c:v>
                </c:pt>
                <c:pt idx="739">
                  <c:v>86.237067999999994</c:v>
                </c:pt>
                <c:pt idx="740">
                  <c:v>89.647942</c:v>
                </c:pt>
                <c:pt idx="741">
                  <c:v>91.904922000000056</c:v>
                </c:pt>
                <c:pt idx="742">
                  <c:v>93.958365999999998</c:v>
                </c:pt>
                <c:pt idx="743">
                  <c:v>96.566826000000006</c:v>
                </c:pt>
                <c:pt idx="744">
                  <c:v>100.80431400000002</c:v>
                </c:pt>
                <c:pt idx="745">
                  <c:v>103.983879</c:v>
                </c:pt>
                <c:pt idx="746">
                  <c:v>106.07421900000006</c:v>
                </c:pt>
                <c:pt idx="747">
                  <c:v>104.899895</c:v>
                </c:pt>
                <c:pt idx="748">
                  <c:v>92.343063000000058</c:v>
                </c:pt>
                <c:pt idx="749">
                  <c:v>95.365195999999983</c:v>
                </c:pt>
                <c:pt idx="750">
                  <c:v>85.27185799999998</c:v>
                </c:pt>
                <c:pt idx="751">
                  <c:v>84.266525000000058</c:v>
                </c:pt>
                <c:pt idx="752">
                  <c:v>87.357529000000056</c:v>
                </c:pt>
                <c:pt idx="753">
                  <c:v>89.826453999999998</c:v>
                </c:pt>
                <c:pt idx="754">
                  <c:v>91.876625000000004</c:v>
                </c:pt>
                <c:pt idx="755">
                  <c:v>93.130843999999982</c:v>
                </c:pt>
                <c:pt idx="756">
                  <c:v>94.501266000000058</c:v>
                </c:pt>
                <c:pt idx="757">
                  <c:v>82.025779999999926</c:v>
                </c:pt>
                <c:pt idx="758">
                  <c:v>83.246834000000007</c:v>
                </c:pt>
                <c:pt idx="759">
                  <c:v>65.013901000000004</c:v>
                </c:pt>
                <c:pt idx="760">
                  <c:v>62.964401000000002</c:v>
                </c:pt>
                <c:pt idx="761">
                  <c:v>65.776717999999988</c:v>
                </c:pt>
                <c:pt idx="762">
                  <c:v>68.145957999999979</c:v>
                </c:pt>
                <c:pt idx="763">
                  <c:v>69.888831999999894</c:v>
                </c:pt>
                <c:pt idx="764">
                  <c:v>54.891178000000011</c:v>
                </c:pt>
                <c:pt idx="765">
                  <c:v>57.569984000000005</c:v>
                </c:pt>
                <c:pt idx="766">
                  <c:v>61.901966000000002</c:v>
                </c:pt>
                <c:pt idx="767">
                  <c:v>64.233977999999979</c:v>
                </c:pt>
                <c:pt idx="768">
                  <c:v>79.080474999999979</c:v>
                </c:pt>
                <c:pt idx="769">
                  <c:v>79.343834000000001</c:v>
                </c:pt>
                <c:pt idx="770">
                  <c:v>78.726180999999983</c:v>
                </c:pt>
                <c:pt idx="771">
                  <c:v>64.364197000000004</c:v>
                </c:pt>
                <c:pt idx="772">
                  <c:v>62.030300000000011</c:v>
                </c:pt>
                <c:pt idx="773">
                  <c:v>61.326935000000013</c:v>
                </c:pt>
                <c:pt idx="774">
                  <c:v>63.980370000000001</c:v>
                </c:pt>
                <c:pt idx="775">
                  <c:v>65.596207000000007</c:v>
                </c:pt>
                <c:pt idx="776">
                  <c:v>68.197365000000005</c:v>
                </c:pt>
                <c:pt idx="777">
                  <c:v>69.663703999999981</c:v>
                </c:pt>
                <c:pt idx="778">
                  <c:v>56.345562000000001</c:v>
                </c:pt>
                <c:pt idx="779">
                  <c:v>60.342319000000003</c:v>
                </c:pt>
                <c:pt idx="780">
                  <c:v>63.74213800000004</c:v>
                </c:pt>
                <c:pt idx="781">
                  <c:v>66.046036000000001</c:v>
                </c:pt>
                <c:pt idx="782">
                  <c:v>65.820800999999989</c:v>
                </c:pt>
                <c:pt idx="783">
                  <c:v>59.714401000000002</c:v>
                </c:pt>
                <c:pt idx="784">
                  <c:v>42.147860999999999</c:v>
                </c:pt>
                <c:pt idx="785">
                  <c:v>49.122028000000029</c:v>
                </c:pt>
                <c:pt idx="786">
                  <c:v>52.425610000000013</c:v>
                </c:pt>
                <c:pt idx="787">
                  <c:v>54.750122000000012</c:v>
                </c:pt>
                <c:pt idx="788">
                  <c:v>55.677689000000001</c:v>
                </c:pt>
                <c:pt idx="789">
                  <c:v>54.981346000000002</c:v>
                </c:pt>
                <c:pt idx="790">
                  <c:v>52.399937000000001</c:v>
                </c:pt>
                <c:pt idx="791">
                  <c:v>40.393948000000002</c:v>
                </c:pt>
                <c:pt idx="792">
                  <c:v>31.143231999999987</c:v>
                </c:pt>
                <c:pt idx="793">
                  <c:v>33.845493000000005</c:v>
                </c:pt>
                <c:pt idx="794">
                  <c:v>37.241623000000004</c:v>
                </c:pt>
                <c:pt idx="795">
                  <c:v>40.293060000000011</c:v>
                </c:pt>
                <c:pt idx="796">
                  <c:v>43.149071000000006</c:v>
                </c:pt>
                <c:pt idx="797">
                  <c:v>45.786629000000005</c:v>
                </c:pt>
                <c:pt idx="798">
                  <c:v>69.046325999999993</c:v>
                </c:pt>
                <c:pt idx="799">
                  <c:v>70.368895999999978</c:v>
                </c:pt>
                <c:pt idx="800">
                  <c:v>75.991401999999994</c:v>
                </c:pt>
                <c:pt idx="801">
                  <c:v>79.156661999999983</c:v>
                </c:pt>
                <c:pt idx="802">
                  <c:v>76.805778999999916</c:v>
                </c:pt>
                <c:pt idx="803">
                  <c:v>66.708893000000003</c:v>
                </c:pt>
                <c:pt idx="804">
                  <c:v>13.933394</c:v>
                </c:pt>
                <c:pt idx="805">
                  <c:v>37.244987000000002</c:v>
                </c:pt>
                <c:pt idx="806">
                  <c:v>42.426887999999998</c:v>
                </c:pt>
                <c:pt idx="807">
                  <c:v>44.290020000000013</c:v>
                </c:pt>
                <c:pt idx="808">
                  <c:v>51.074447999999997</c:v>
                </c:pt>
                <c:pt idx="809">
                  <c:v>53.569687000000002</c:v>
                </c:pt>
                <c:pt idx="810">
                  <c:v>56.921466999999993</c:v>
                </c:pt>
                <c:pt idx="811">
                  <c:v>35.705013000000029</c:v>
                </c:pt>
                <c:pt idx="812">
                  <c:v>48.166965000000012</c:v>
                </c:pt>
                <c:pt idx="813">
                  <c:v>53.104195000000011</c:v>
                </c:pt>
                <c:pt idx="814">
                  <c:v>56.393066000000005</c:v>
                </c:pt>
                <c:pt idx="815">
                  <c:v>48.339207000000002</c:v>
                </c:pt>
                <c:pt idx="816">
                  <c:v>51.663471000000001</c:v>
                </c:pt>
                <c:pt idx="817">
                  <c:v>56.460171000000003</c:v>
                </c:pt>
                <c:pt idx="818">
                  <c:v>56.434474999999999</c:v>
                </c:pt>
                <c:pt idx="819">
                  <c:v>61.880183999999993</c:v>
                </c:pt>
                <c:pt idx="820">
                  <c:v>64.846115000000026</c:v>
                </c:pt>
                <c:pt idx="821">
                  <c:v>69.436485000000005</c:v>
                </c:pt>
                <c:pt idx="822">
                  <c:v>60.155354000000003</c:v>
                </c:pt>
                <c:pt idx="823">
                  <c:v>65.781425000000027</c:v>
                </c:pt>
                <c:pt idx="824">
                  <c:v>70.204780999999983</c:v>
                </c:pt>
                <c:pt idx="825">
                  <c:v>70.234534999999994</c:v>
                </c:pt>
                <c:pt idx="826">
                  <c:v>83.752609000000007</c:v>
                </c:pt>
                <c:pt idx="827">
                  <c:v>87.485313000000005</c:v>
                </c:pt>
                <c:pt idx="828">
                  <c:v>95.490654000000077</c:v>
                </c:pt>
                <c:pt idx="829">
                  <c:v>98.749770999999981</c:v>
                </c:pt>
                <c:pt idx="830">
                  <c:v>102.946808</c:v>
                </c:pt>
                <c:pt idx="831">
                  <c:v>105.67869599999995</c:v>
                </c:pt>
                <c:pt idx="832">
                  <c:v>105.96725500000009</c:v>
                </c:pt>
                <c:pt idx="833">
                  <c:v>61.68327</c:v>
                </c:pt>
                <c:pt idx="834">
                  <c:v>64.717308000000003</c:v>
                </c:pt>
                <c:pt idx="835">
                  <c:v>66.86041299999998</c:v>
                </c:pt>
                <c:pt idx="836">
                  <c:v>68.911057000000056</c:v>
                </c:pt>
                <c:pt idx="837">
                  <c:v>73.125167999999988</c:v>
                </c:pt>
                <c:pt idx="838">
                  <c:v>109.809799</c:v>
                </c:pt>
                <c:pt idx="839">
                  <c:v>100.62912</c:v>
                </c:pt>
                <c:pt idx="840">
                  <c:v>61.716915000000029</c:v>
                </c:pt>
                <c:pt idx="841">
                  <c:v>62.899445</c:v>
                </c:pt>
                <c:pt idx="842">
                  <c:v>64.014258999999996</c:v>
                </c:pt>
                <c:pt idx="843">
                  <c:v>65.173873999999941</c:v>
                </c:pt>
                <c:pt idx="844">
                  <c:v>66.457465999999997</c:v>
                </c:pt>
                <c:pt idx="845">
                  <c:v>70.292746999999949</c:v>
                </c:pt>
                <c:pt idx="846">
                  <c:v>72.655395999999925</c:v>
                </c:pt>
                <c:pt idx="847">
                  <c:v>71.374045999999979</c:v>
                </c:pt>
                <c:pt idx="848">
                  <c:v>74.943657000000059</c:v>
                </c:pt>
                <c:pt idx="849">
                  <c:v>55.165680000000002</c:v>
                </c:pt>
                <c:pt idx="850">
                  <c:v>56.730202000000013</c:v>
                </c:pt>
                <c:pt idx="851">
                  <c:v>58.3675</c:v>
                </c:pt>
                <c:pt idx="852">
                  <c:v>59.973007000000003</c:v>
                </c:pt>
                <c:pt idx="853">
                  <c:v>87.023276999999979</c:v>
                </c:pt>
              </c:numCache>
            </c:numRef>
          </c:yVal>
          <c:smooth val="0"/>
          <c:extLst>
            <c:ext xmlns:c16="http://schemas.microsoft.com/office/drawing/2014/chart" uri="{C3380CC4-5D6E-409C-BE32-E72D297353CC}">
              <c16:uniqueId val="{00000003-B07F-4043-A9A7-BD26D559DDEA}"/>
            </c:ext>
          </c:extLst>
        </c:ser>
        <c:ser>
          <c:idx val="3"/>
          <c:order val="4"/>
          <c:tx>
            <c:strRef>
              <c:f>Sheet1!$K$2</c:f>
              <c:strCache>
                <c:ptCount val="1"/>
                <c:pt idx="0">
                  <c:v>ZA (Fy)</c:v>
                </c:pt>
              </c:strCache>
            </c:strRef>
          </c:tx>
          <c:spPr>
            <a:ln w="19050" cap="rnd">
              <a:solidFill>
                <a:schemeClr val="accent4"/>
              </a:solidFill>
              <a:round/>
            </a:ln>
            <a:effectLst/>
          </c:spPr>
          <c:marker>
            <c:symbol val="none"/>
          </c:marker>
          <c:xVal>
            <c:numRef>
              <c:f>Sheet1!$B$3:$B$856</c:f>
              <c:numCache>
                <c:formatCode>General</c:formatCode>
                <c:ptCount val="854"/>
                <c:pt idx="0">
                  <c:v>0</c:v>
                </c:pt>
                <c:pt idx="1">
                  <c:v>7.5000000000000045E-4</c:v>
                </c:pt>
                <c:pt idx="2">
                  <c:v>1.4999999999999998E-3</c:v>
                </c:pt>
                <c:pt idx="3">
                  <c:v>1.4999999999999998E-3</c:v>
                </c:pt>
                <c:pt idx="4">
                  <c:v>2.9999999999999996E-3</c:v>
                </c:pt>
                <c:pt idx="5">
                  <c:v>3.7500000000000038E-3</c:v>
                </c:pt>
                <c:pt idx="6">
                  <c:v>5.2500000000000038E-3</c:v>
                </c:pt>
                <c:pt idx="7">
                  <c:v>6.0000000000000027E-3</c:v>
                </c:pt>
                <c:pt idx="8">
                  <c:v>8.2500000000000091E-3</c:v>
                </c:pt>
                <c:pt idx="9">
                  <c:v>9.0000000000000028E-3</c:v>
                </c:pt>
                <c:pt idx="10">
                  <c:v>1.0500000000000008E-2</c:v>
                </c:pt>
                <c:pt idx="11">
                  <c:v>1.1250000000000001E-2</c:v>
                </c:pt>
                <c:pt idx="12">
                  <c:v>1.3500000000000012E-2</c:v>
                </c:pt>
                <c:pt idx="13">
                  <c:v>1.500000000000001E-2</c:v>
                </c:pt>
                <c:pt idx="14">
                  <c:v>1.6500000000000015E-2</c:v>
                </c:pt>
                <c:pt idx="15">
                  <c:v>1.8000000000000016E-2</c:v>
                </c:pt>
                <c:pt idx="16">
                  <c:v>1.8750000000000003E-2</c:v>
                </c:pt>
                <c:pt idx="17">
                  <c:v>2.1000000000000012E-2</c:v>
                </c:pt>
                <c:pt idx="18">
                  <c:v>2.325E-2</c:v>
                </c:pt>
                <c:pt idx="19">
                  <c:v>2.5500000000000002E-2</c:v>
                </c:pt>
                <c:pt idx="20">
                  <c:v>2.7750000000000011E-2</c:v>
                </c:pt>
                <c:pt idx="21">
                  <c:v>3.0750000000000006E-2</c:v>
                </c:pt>
                <c:pt idx="22">
                  <c:v>3.2250000000000015E-2</c:v>
                </c:pt>
                <c:pt idx="23">
                  <c:v>3.4499999999999996E-2</c:v>
                </c:pt>
                <c:pt idx="24">
                  <c:v>3.7500000000000006E-2</c:v>
                </c:pt>
                <c:pt idx="25">
                  <c:v>3.9750000000000001E-2</c:v>
                </c:pt>
                <c:pt idx="26">
                  <c:v>4.2000000000000023E-2</c:v>
                </c:pt>
                <c:pt idx="27">
                  <c:v>4.5000000000000012E-2</c:v>
                </c:pt>
                <c:pt idx="28">
                  <c:v>4.7249999999999986E-2</c:v>
                </c:pt>
                <c:pt idx="29">
                  <c:v>4.9500000000000023E-2</c:v>
                </c:pt>
                <c:pt idx="30">
                  <c:v>5.1749999999999997E-2</c:v>
                </c:pt>
                <c:pt idx="31">
                  <c:v>5.2500000000000012E-2</c:v>
                </c:pt>
                <c:pt idx="32">
                  <c:v>5.4750000000000035E-2</c:v>
                </c:pt>
                <c:pt idx="33">
                  <c:v>5.7000000000000023E-2</c:v>
                </c:pt>
                <c:pt idx="34">
                  <c:v>5.9249999999999997E-2</c:v>
                </c:pt>
                <c:pt idx="35">
                  <c:v>6.1500000000000013E-2</c:v>
                </c:pt>
                <c:pt idx="36">
                  <c:v>6.3750000000000001E-2</c:v>
                </c:pt>
                <c:pt idx="37">
                  <c:v>6.6000000000000003E-2</c:v>
                </c:pt>
                <c:pt idx="38">
                  <c:v>6.674999999999999E-2</c:v>
                </c:pt>
                <c:pt idx="39">
                  <c:v>6.8999999999999992E-2</c:v>
                </c:pt>
                <c:pt idx="40">
                  <c:v>7.1249999999999966E-2</c:v>
                </c:pt>
                <c:pt idx="41">
                  <c:v>7.2750000000000023E-2</c:v>
                </c:pt>
                <c:pt idx="42">
                  <c:v>7.5000000000000011E-2</c:v>
                </c:pt>
                <c:pt idx="43">
                  <c:v>7.7250000000000013E-2</c:v>
                </c:pt>
                <c:pt idx="44">
                  <c:v>7.8750000000000014E-2</c:v>
                </c:pt>
                <c:pt idx="45">
                  <c:v>8.0250000000000044E-2</c:v>
                </c:pt>
                <c:pt idx="46">
                  <c:v>8.1750000000000045E-2</c:v>
                </c:pt>
                <c:pt idx="47">
                  <c:v>8.4000000000000047E-2</c:v>
                </c:pt>
                <c:pt idx="48">
                  <c:v>8.5500000000000048E-2</c:v>
                </c:pt>
                <c:pt idx="49">
                  <c:v>8.7000000000000022E-2</c:v>
                </c:pt>
                <c:pt idx="50">
                  <c:v>8.9250000000000065E-2</c:v>
                </c:pt>
                <c:pt idx="51">
                  <c:v>9.1500000000000026E-2</c:v>
                </c:pt>
                <c:pt idx="52">
                  <c:v>9.1500000000000026E-2</c:v>
                </c:pt>
                <c:pt idx="53">
                  <c:v>9.3750000000000097E-2</c:v>
                </c:pt>
                <c:pt idx="54">
                  <c:v>9.6000000000000044E-2</c:v>
                </c:pt>
                <c:pt idx="55">
                  <c:v>9.7500000000000045E-2</c:v>
                </c:pt>
                <c:pt idx="56">
                  <c:v>9.9000000000000046E-2</c:v>
                </c:pt>
                <c:pt idx="57">
                  <c:v>0.10124999999999998</c:v>
                </c:pt>
                <c:pt idx="58">
                  <c:v>0.10349999999999998</c:v>
                </c:pt>
                <c:pt idx="59">
                  <c:v>0.10575000000000002</c:v>
                </c:pt>
                <c:pt idx="60">
                  <c:v>0.10800000000000007</c:v>
                </c:pt>
                <c:pt idx="61">
                  <c:v>0.11024999999999995</c:v>
                </c:pt>
                <c:pt idx="62">
                  <c:v>0.11249999999999998</c:v>
                </c:pt>
                <c:pt idx="63">
                  <c:v>0.114</c:v>
                </c:pt>
                <c:pt idx="64">
                  <c:v>0.11625000000000002</c:v>
                </c:pt>
                <c:pt idx="65">
                  <c:v>0.11775000000000002</c:v>
                </c:pt>
                <c:pt idx="66">
                  <c:v>0.12000000000000002</c:v>
                </c:pt>
                <c:pt idx="67">
                  <c:v>0.12225000000000007</c:v>
                </c:pt>
                <c:pt idx="68">
                  <c:v>0.12375000000000005</c:v>
                </c:pt>
                <c:pt idx="69">
                  <c:v>0.126</c:v>
                </c:pt>
                <c:pt idx="70">
                  <c:v>0.1275</c:v>
                </c:pt>
                <c:pt idx="71">
                  <c:v>0.12975</c:v>
                </c:pt>
                <c:pt idx="72">
                  <c:v>0.13200000000000001</c:v>
                </c:pt>
                <c:pt idx="73">
                  <c:v>0.13350000000000001</c:v>
                </c:pt>
                <c:pt idx="74">
                  <c:v>0.13575000000000001</c:v>
                </c:pt>
                <c:pt idx="75">
                  <c:v>0.13725000000000001</c:v>
                </c:pt>
                <c:pt idx="76">
                  <c:v>0.13875000000000001</c:v>
                </c:pt>
                <c:pt idx="77">
                  <c:v>0.14025000000000001</c:v>
                </c:pt>
                <c:pt idx="78">
                  <c:v>0.14175000000000001</c:v>
                </c:pt>
                <c:pt idx="79">
                  <c:v>0.14250000000000004</c:v>
                </c:pt>
                <c:pt idx="80">
                  <c:v>0.14325000000000004</c:v>
                </c:pt>
                <c:pt idx="81">
                  <c:v>0.1447500000000001</c:v>
                </c:pt>
                <c:pt idx="82">
                  <c:v>0.1462500000000001</c:v>
                </c:pt>
                <c:pt idx="83">
                  <c:v>0.1477500000000001</c:v>
                </c:pt>
                <c:pt idx="84">
                  <c:v>0.14925000000000013</c:v>
                </c:pt>
                <c:pt idx="85">
                  <c:v>0.15075000000000011</c:v>
                </c:pt>
                <c:pt idx="86">
                  <c:v>0.15225000000000014</c:v>
                </c:pt>
                <c:pt idx="87">
                  <c:v>0.15300000000000011</c:v>
                </c:pt>
                <c:pt idx="88">
                  <c:v>0.15300000000000011</c:v>
                </c:pt>
                <c:pt idx="89">
                  <c:v>0.15450000000000014</c:v>
                </c:pt>
                <c:pt idx="90">
                  <c:v>0.15600000000000011</c:v>
                </c:pt>
                <c:pt idx="91">
                  <c:v>0.15750000000000011</c:v>
                </c:pt>
                <c:pt idx="92">
                  <c:v>0.15900000000000011</c:v>
                </c:pt>
                <c:pt idx="93">
                  <c:v>0.1605</c:v>
                </c:pt>
                <c:pt idx="94">
                  <c:v>0.16200000000000001</c:v>
                </c:pt>
                <c:pt idx="95">
                  <c:v>0.16350000000000001</c:v>
                </c:pt>
                <c:pt idx="96">
                  <c:v>0.16500000000000004</c:v>
                </c:pt>
                <c:pt idx="97">
                  <c:v>0.16650000000000001</c:v>
                </c:pt>
                <c:pt idx="98">
                  <c:v>0.16725000000000001</c:v>
                </c:pt>
                <c:pt idx="99">
                  <c:v>0.17025000000000001</c:v>
                </c:pt>
                <c:pt idx="100">
                  <c:v>0.17325000000000004</c:v>
                </c:pt>
                <c:pt idx="101">
                  <c:v>0.17475000000000004</c:v>
                </c:pt>
                <c:pt idx="102">
                  <c:v>0.1770000000000001</c:v>
                </c:pt>
                <c:pt idx="103">
                  <c:v>0.17925000000000013</c:v>
                </c:pt>
                <c:pt idx="104">
                  <c:v>0.18150000000000011</c:v>
                </c:pt>
                <c:pt idx="105">
                  <c:v>0.18300000000000011</c:v>
                </c:pt>
                <c:pt idx="106">
                  <c:v>0.18525000000000011</c:v>
                </c:pt>
                <c:pt idx="107">
                  <c:v>0.18675000000000011</c:v>
                </c:pt>
                <c:pt idx="108">
                  <c:v>0.18825000000000011</c:v>
                </c:pt>
                <c:pt idx="109">
                  <c:v>0.1905</c:v>
                </c:pt>
                <c:pt idx="110">
                  <c:v>0.19275000000000003</c:v>
                </c:pt>
                <c:pt idx="111">
                  <c:v>0.19425000000000001</c:v>
                </c:pt>
                <c:pt idx="112">
                  <c:v>0.19725000000000001</c:v>
                </c:pt>
                <c:pt idx="113">
                  <c:v>0.19950000000000001</c:v>
                </c:pt>
                <c:pt idx="114">
                  <c:v>0.20250000000000001</c:v>
                </c:pt>
                <c:pt idx="115">
                  <c:v>0.20550000000000004</c:v>
                </c:pt>
                <c:pt idx="116">
                  <c:v>0.20775000000000013</c:v>
                </c:pt>
                <c:pt idx="117">
                  <c:v>0.2107500000000001</c:v>
                </c:pt>
                <c:pt idx="118">
                  <c:v>0.21375000000000011</c:v>
                </c:pt>
                <c:pt idx="119">
                  <c:v>0.21600000000000014</c:v>
                </c:pt>
                <c:pt idx="120">
                  <c:v>0.21825000000000014</c:v>
                </c:pt>
                <c:pt idx="121">
                  <c:v>0.2205</c:v>
                </c:pt>
                <c:pt idx="122">
                  <c:v>0.22275</c:v>
                </c:pt>
                <c:pt idx="123">
                  <c:v>0.22500000000000001</c:v>
                </c:pt>
                <c:pt idx="124">
                  <c:v>0.22725000000000001</c:v>
                </c:pt>
                <c:pt idx="125">
                  <c:v>0.22950000000000001</c:v>
                </c:pt>
                <c:pt idx="126">
                  <c:v>0.23250000000000001</c:v>
                </c:pt>
                <c:pt idx="127">
                  <c:v>0.23475000000000001</c:v>
                </c:pt>
                <c:pt idx="128">
                  <c:v>0.23700000000000004</c:v>
                </c:pt>
                <c:pt idx="129">
                  <c:v>0.2392500000000001</c:v>
                </c:pt>
                <c:pt idx="130">
                  <c:v>0.24150000000000013</c:v>
                </c:pt>
                <c:pt idx="131">
                  <c:v>0.24375000000000011</c:v>
                </c:pt>
                <c:pt idx="132">
                  <c:v>0.24675000000000008</c:v>
                </c:pt>
                <c:pt idx="133">
                  <c:v>0.24900000000000011</c:v>
                </c:pt>
                <c:pt idx="134">
                  <c:v>0.252</c:v>
                </c:pt>
                <c:pt idx="135">
                  <c:v>0.255</c:v>
                </c:pt>
                <c:pt idx="136">
                  <c:v>0.25724999999999998</c:v>
                </c:pt>
                <c:pt idx="137">
                  <c:v>0.26024999999999998</c:v>
                </c:pt>
                <c:pt idx="138">
                  <c:v>0.26324999999999998</c:v>
                </c:pt>
                <c:pt idx="139">
                  <c:v>0.26550000000000001</c:v>
                </c:pt>
                <c:pt idx="140">
                  <c:v>0.26850000000000002</c:v>
                </c:pt>
                <c:pt idx="141">
                  <c:v>0.27075000000000005</c:v>
                </c:pt>
                <c:pt idx="142">
                  <c:v>0.27375000000000005</c:v>
                </c:pt>
                <c:pt idx="143">
                  <c:v>0.27675000000000005</c:v>
                </c:pt>
                <c:pt idx="144">
                  <c:v>0.27900000000000008</c:v>
                </c:pt>
                <c:pt idx="145">
                  <c:v>0.27975</c:v>
                </c:pt>
                <c:pt idx="146">
                  <c:v>0.28275</c:v>
                </c:pt>
                <c:pt idx="147">
                  <c:v>0.2850000000000002</c:v>
                </c:pt>
                <c:pt idx="148">
                  <c:v>0.28800000000000026</c:v>
                </c:pt>
                <c:pt idx="149">
                  <c:v>0.29025000000000001</c:v>
                </c:pt>
                <c:pt idx="150">
                  <c:v>0.29025000000000001</c:v>
                </c:pt>
                <c:pt idx="151">
                  <c:v>0.2925000000000002</c:v>
                </c:pt>
                <c:pt idx="152">
                  <c:v>0.29475000000000001</c:v>
                </c:pt>
                <c:pt idx="153">
                  <c:v>0.29775000000000001</c:v>
                </c:pt>
                <c:pt idx="154">
                  <c:v>0.30000000000000027</c:v>
                </c:pt>
                <c:pt idx="155">
                  <c:v>0.30225000000000002</c:v>
                </c:pt>
                <c:pt idx="156">
                  <c:v>0.30450000000000027</c:v>
                </c:pt>
                <c:pt idx="157">
                  <c:v>0.30600000000000027</c:v>
                </c:pt>
                <c:pt idx="158">
                  <c:v>0.30750000000000022</c:v>
                </c:pt>
                <c:pt idx="159">
                  <c:v>0.30900000000000027</c:v>
                </c:pt>
                <c:pt idx="160">
                  <c:v>0.31050000000000022</c:v>
                </c:pt>
                <c:pt idx="161">
                  <c:v>0.31200000000000022</c:v>
                </c:pt>
                <c:pt idx="162">
                  <c:v>0.31350000000000028</c:v>
                </c:pt>
                <c:pt idx="163">
                  <c:v>0.31500000000000022</c:v>
                </c:pt>
                <c:pt idx="164">
                  <c:v>0.31500000000000022</c:v>
                </c:pt>
                <c:pt idx="165">
                  <c:v>0.31575000000000025</c:v>
                </c:pt>
                <c:pt idx="166">
                  <c:v>0.3172500000000002</c:v>
                </c:pt>
                <c:pt idx="167">
                  <c:v>0.31800000000000023</c:v>
                </c:pt>
                <c:pt idx="168">
                  <c:v>0.31950000000000023</c:v>
                </c:pt>
                <c:pt idx="169">
                  <c:v>0.3202500000000002</c:v>
                </c:pt>
                <c:pt idx="170">
                  <c:v>0.3202500000000002</c:v>
                </c:pt>
                <c:pt idx="171">
                  <c:v>0.3202500000000002</c:v>
                </c:pt>
                <c:pt idx="172">
                  <c:v>0.3232500000000002</c:v>
                </c:pt>
                <c:pt idx="173">
                  <c:v>0.32475000000000021</c:v>
                </c:pt>
                <c:pt idx="174">
                  <c:v>0.32625000000000021</c:v>
                </c:pt>
                <c:pt idx="175">
                  <c:v>0.32850000000000035</c:v>
                </c:pt>
                <c:pt idx="176">
                  <c:v>0.3300000000000004</c:v>
                </c:pt>
                <c:pt idx="177">
                  <c:v>0.33150000000000035</c:v>
                </c:pt>
                <c:pt idx="178">
                  <c:v>0.33300000000000035</c:v>
                </c:pt>
                <c:pt idx="179">
                  <c:v>0.33450000000000035</c:v>
                </c:pt>
                <c:pt idx="180">
                  <c:v>0.33450000000000035</c:v>
                </c:pt>
                <c:pt idx="181">
                  <c:v>0.33450000000000035</c:v>
                </c:pt>
                <c:pt idx="182">
                  <c:v>0.33600000000000035</c:v>
                </c:pt>
                <c:pt idx="183">
                  <c:v>0.33675000000000027</c:v>
                </c:pt>
                <c:pt idx="184">
                  <c:v>0.33750000000000036</c:v>
                </c:pt>
                <c:pt idx="185">
                  <c:v>0.33900000000000036</c:v>
                </c:pt>
                <c:pt idx="186">
                  <c:v>0.33975000000000022</c:v>
                </c:pt>
                <c:pt idx="187">
                  <c:v>0.34125000000000005</c:v>
                </c:pt>
                <c:pt idx="188">
                  <c:v>0.34200000000000008</c:v>
                </c:pt>
                <c:pt idx="189">
                  <c:v>0.34350000000000008</c:v>
                </c:pt>
                <c:pt idx="190">
                  <c:v>0.34500000000000008</c:v>
                </c:pt>
                <c:pt idx="191">
                  <c:v>0.34575</c:v>
                </c:pt>
                <c:pt idx="192">
                  <c:v>0.34725</c:v>
                </c:pt>
                <c:pt idx="193">
                  <c:v>0.3480000000000002</c:v>
                </c:pt>
                <c:pt idx="194">
                  <c:v>0.34875000000000006</c:v>
                </c:pt>
                <c:pt idx="195">
                  <c:v>0.35025000000000001</c:v>
                </c:pt>
                <c:pt idx="196">
                  <c:v>0.3510000000000002</c:v>
                </c:pt>
                <c:pt idx="197">
                  <c:v>0.3525000000000002</c:v>
                </c:pt>
                <c:pt idx="198">
                  <c:v>0.35325000000000006</c:v>
                </c:pt>
                <c:pt idx="199">
                  <c:v>0.35475000000000001</c:v>
                </c:pt>
                <c:pt idx="200">
                  <c:v>0.3555000000000002</c:v>
                </c:pt>
                <c:pt idx="201">
                  <c:v>0.35625000000000001</c:v>
                </c:pt>
                <c:pt idx="202">
                  <c:v>0.35775000000000001</c:v>
                </c:pt>
                <c:pt idx="203">
                  <c:v>0.35850000000000026</c:v>
                </c:pt>
                <c:pt idx="204">
                  <c:v>0.35925000000000001</c:v>
                </c:pt>
                <c:pt idx="205">
                  <c:v>0.36000000000000026</c:v>
                </c:pt>
                <c:pt idx="206">
                  <c:v>0.36150000000000027</c:v>
                </c:pt>
                <c:pt idx="207">
                  <c:v>0.36300000000000027</c:v>
                </c:pt>
                <c:pt idx="208">
                  <c:v>0.36450000000000027</c:v>
                </c:pt>
                <c:pt idx="209">
                  <c:v>0.36600000000000027</c:v>
                </c:pt>
                <c:pt idx="210">
                  <c:v>0.36750000000000027</c:v>
                </c:pt>
                <c:pt idx="211">
                  <c:v>0.36900000000000027</c:v>
                </c:pt>
                <c:pt idx="212">
                  <c:v>0.37050000000000022</c:v>
                </c:pt>
                <c:pt idx="213">
                  <c:v>0.37200000000000022</c:v>
                </c:pt>
                <c:pt idx="214">
                  <c:v>0.37425000000000008</c:v>
                </c:pt>
                <c:pt idx="215">
                  <c:v>0.37575000000000008</c:v>
                </c:pt>
                <c:pt idx="216">
                  <c:v>0.37575000000000008</c:v>
                </c:pt>
                <c:pt idx="217">
                  <c:v>0.3772500000000002</c:v>
                </c:pt>
                <c:pt idx="218">
                  <c:v>0.37950000000000023</c:v>
                </c:pt>
                <c:pt idx="219">
                  <c:v>0.38175000000000026</c:v>
                </c:pt>
                <c:pt idx="220">
                  <c:v>0.3832500000000002</c:v>
                </c:pt>
                <c:pt idx="221">
                  <c:v>0.38550000000000034</c:v>
                </c:pt>
                <c:pt idx="222">
                  <c:v>0.38700000000000023</c:v>
                </c:pt>
                <c:pt idx="223">
                  <c:v>0.38925000000000021</c:v>
                </c:pt>
                <c:pt idx="224">
                  <c:v>0.39075000000000026</c:v>
                </c:pt>
                <c:pt idx="225">
                  <c:v>0.39150000000000035</c:v>
                </c:pt>
                <c:pt idx="226">
                  <c:v>0.39450000000000035</c:v>
                </c:pt>
                <c:pt idx="227">
                  <c:v>0.39675000000000027</c:v>
                </c:pt>
                <c:pt idx="228">
                  <c:v>0.39975000000000027</c:v>
                </c:pt>
                <c:pt idx="229">
                  <c:v>0.40200000000000008</c:v>
                </c:pt>
                <c:pt idx="230">
                  <c:v>0.40500000000000008</c:v>
                </c:pt>
                <c:pt idx="231">
                  <c:v>0.40800000000000008</c:v>
                </c:pt>
                <c:pt idx="232">
                  <c:v>0.4110000000000002</c:v>
                </c:pt>
                <c:pt idx="233">
                  <c:v>0.4140000000000002</c:v>
                </c:pt>
                <c:pt idx="234">
                  <c:v>0.4170000000000002</c:v>
                </c:pt>
                <c:pt idx="235">
                  <c:v>0.42000000000000021</c:v>
                </c:pt>
                <c:pt idx="236">
                  <c:v>0.42300000000000026</c:v>
                </c:pt>
                <c:pt idx="237">
                  <c:v>0.42600000000000027</c:v>
                </c:pt>
                <c:pt idx="238">
                  <c:v>0.42825000000000002</c:v>
                </c:pt>
                <c:pt idx="239">
                  <c:v>0.43050000000000027</c:v>
                </c:pt>
                <c:pt idx="240">
                  <c:v>0.43275000000000002</c:v>
                </c:pt>
                <c:pt idx="241">
                  <c:v>0.43500000000000022</c:v>
                </c:pt>
                <c:pt idx="242">
                  <c:v>0.43800000000000022</c:v>
                </c:pt>
                <c:pt idx="243">
                  <c:v>0.44024999999999992</c:v>
                </c:pt>
                <c:pt idx="244">
                  <c:v>0.4425</c:v>
                </c:pt>
                <c:pt idx="245">
                  <c:v>0.44474999999999998</c:v>
                </c:pt>
                <c:pt idx="246">
                  <c:v>0.44775000000000004</c:v>
                </c:pt>
                <c:pt idx="247">
                  <c:v>0.45</c:v>
                </c:pt>
                <c:pt idx="248">
                  <c:v>0.45225000000000004</c:v>
                </c:pt>
                <c:pt idx="249">
                  <c:v>0.45525000000000004</c:v>
                </c:pt>
                <c:pt idx="250">
                  <c:v>0.45750000000000002</c:v>
                </c:pt>
                <c:pt idx="251">
                  <c:v>0.45975000000000005</c:v>
                </c:pt>
                <c:pt idx="252">
                  <c:v>0.46200000000000002</c:v>
                </c:pt>
                <c:pt idx="253">
                  <c:v>0.46350000000000002</c:v>
                </c:pt>
                <c:pt idx="254">
                  <c:v>0.46575</c:v>
                </c:pt>
                <c:pt idx="255">
                  <c:v>0.46725</c:v>
                </c:pt>
                <c:pt idx="256">
                  <c:v>0.46875000000000006</c:v>
                </c:pt>
                <c:pt idx="257">
                  <c:v>0.47025</c:v>
                </c:pt>
                <c:pt idx="258">
                  <c:v>0.47175</c:v>
                </c:pt>
                <c:pt idx="259">
                  <c:v>0.4740000000000002</c:v>
                </c:pt>
                <c:pt idx="260">
                  <c:v>0.47550000000000026</c:v>
                </c:pt>
                <c:pt idx="261">
                  <c:v>0.4770000000000002</c:v>
                </c:pt>
                <c:pt idx="262">
                  <c:v>0.4785000000000002</c:v>
                </c:pt>
                <c:pt idx="263">
                  <c:v>0.47925000000000001</c:v>
                </c:pt>
                <c:pt idx="264">
                  <c:v>0.48225000000000007</c:v>
                </c:pt>
                <c:pt idx="265">
                  <c:v>0.48450000000000026</c:v>
                </c:pt>
                <c:pt idx="266">
                  <c:v>0.48675000000000002</c:v>
                </c:pt>
                <c:pt idx="267">
                  <c:v>0.48825000000000002</c:v>
                </c:pt>
                <c:pt idx="268">
                  <c:v>0.48975000000000007</c:v>
                </c:pt>
                <c:pt idx="269">
                  <c:v>0.49200000000000027</c:v>
                </c:pt>
                <c:pt idx="270">
                  <c:v>0.49350000000000016</c:v>
                </c:pt>
                <c:pt idx="271">
                  <c:v>0.49500000000000022</c:v>
                </c:pt>
                <c:pt idx="272">
                  <c:v>0.49725000000000008</c:v>
                </c:pt>
                <c:pt idx="273">
                  <c:v>0.49875000000000008</c:v>
                </c:pt>
                <c:pt idx="274">
                  <c:v>0.50024999999999997</c:v>
                </c:pt>
                <c:pt idx="275">
                  <c:v>0.50175000000000003</c:v>
                </c:pt>
                <c:pt idx="276">
                  <c:v>0.504</c:v>
                </c:pt>
                <c:pt idx="277">
                  <c:v>0.50625000000000009</c:v>
                </c:pt>
                <c:pt idx="278">
                  <c:v>0.50774999999999992</c:v>
                </c:pt>
                <c:pt idx="279">
                  <c:v>0.51</c:v>
                </c:pt>
                <c:pt idx="280">
                  <c:v>0.51150000000000007</c:v>
                </c:pt>
                <c:pt idx="281">
                  <c:v>0.51300000000000001</c:v>
                </c:pt>
                <c:pt idx="282">
                  <c:v>0.51449999999999996</c:v>
                </c:pt>
                <c:pt idx="283">
                  <c:v>0.51675000000000004</c:v>
                </c:pt>
                <c:pt idx="284">
                  <c:v>0.5182500000000001</c:v>
                </c:pt>
                <c:pt idx="285">
                  <c:v>0.51900000000000002</c:v>
                </c:pt>
                <c:pt idx="286">
                  <c:v>0.52049999999999996</c:v>
                </c:pt>
                <c:pt idx="287">
                  <c:v>0.52124999999999988</c:v>
                </c:pt>
                <c:pt idx="288">
                  <c:v>0.52275000000000005</c:v>
                </c:pt>
                <c:pt idx="289">
                  <c:v>0.52424999999999999</c:v>
                </c:pt>
                <c:pt idx="290">
                  <c:v>0.52500000000000002</c:v>
                </c:pt>
                <c:pt idx="291">
                  <c:v>0.52649999999999997</c:v>
                </c:pt>
                <c:pt idx="292">
                  <c:v>0.52800000000000002</c:v>
                </c:pt>
                <c:pt idx="293">
                  <c:v>0.52949999999999997</c:v>
                </c:pt>
                <c:pt idx="294">
                  <c:v>0.53024999999999989</c:v>
                </c:pt>
                <c:pt idx="295">
                  <c:v>0.53174999999999994</c:v>
                </c:pt>
                <c:pt idx="296">
                  <c:v>0.53325000000000011</c:v>
                </c:pt>
                <c:pt idx="297">
                  <c:v>0.5347500000000005</c:v>
                </c:pt>
                <c:pt idx="298">
                  <c:v>0.53549999999999998</c:v>
                </c:pt>
                <c:pt idx="299">
                  <c:v>0.53699999999999992</c:v>
                </c:pt>
                <c:pt idx="300">
                  <c:v>0.53849999999999998</c:v>
                </c:pt>
                <c:pt idx="301">
                  <c:v>0.53925000000000001</c:v>
                </c:pt>
                <c:pt idx="302">
                  <c:v>0.54074999999999995</c:v>
                </c:pt>
                <c:pt idx="303">
                  <c:v>0.54225000000000001</c:v>
                </c:pt>
                <c:pt idx="304">
                  <c:v>0.54375000000000051</c:v>
                </c:pt>
                <c:pt idx="305">
                  <c:v>0.54525000000000001</c:v>
                </c:pt>
                <c:pt idx="306">
                  <c:v>0.54749999999999988</c:v>
                </c:pt>
                <c:pt idx="307">
                  <c:v>0.54975000000000041</c:v>
                </c:pt>
                <c:pt idx="308">
                  <c:v>0.55125000000000002</c:v>
                </c:pt>
                <c:pt idx="309">
                  <c:v>0.5535000000000001</c:v>
                </c:pt>
                <c:pt idx="310">
                  <c:v>0.5535000000000001</c:v>
                </c:pt>
                <c:pt idx="311">
                  <c:v>0.55575000000000052</c:v>
                </c:pt>
                <c:pt idx="312">
                  <c:v>0.55575000000000052</c:v>
                </c:pt>
                <c:pt idx="313">
                  <c:v>0.55725000000000002</c:v>
                </c:pt>
                <c:pt idx="314">
                  <c:v>0.5595</c:v>
                </c:pt>
                <c:pt idx="315">
                  <c:v>0.56099999999999994</c:v>
                </c:pt>
                <c:pt idx="316">
                  <c:v>0.56324999999999992</c:v>
                </c:pt>
                <c:pt idx="317">
                  <c:v>0.5655</c:v>
                </c:pt>
                <c:pt idx="318">
                  <c:v>0.56775000000000042</c:v>
                </c:pt>
                <c:pt idx="319">
                  <c:v>0.56999999999999995</c:v>
                </c:pt>
                <c:pt idx="320">
                  <c:v>0.57224999999999993</c:v>
                </c:pt>
                <c:pt idx="321">
                  <c:v>0.57224999999999993</c:v>
                </c:pt>
                <c:pt idx="322">
                  <c:v>0.57450000000000001</c:v>
                </c:pt>
                <c:pt idx="323">
                  <c:v>0.57750000000000001</c:v>
                </c:pt>
                <c:pt idx="324">
                  <c:v>0.58049999999999957</c:v>
                </c:pt>
                <c:pt idx="325">
                  <c:v>0.58349999999999957</c:v>
                </c:pt>
                <c:pt idx="326">
                  <c:v>0.58349999999999957</c:v>
                </c:pt>
                <c:pt idx="327">
                  <c:v>0.58649999999999958</c:v>
                </c:pt>
                <c:pt idx="328">
                  <c:v>0.58949999999999958</c:v>
                </c:pt>
                <c:pt idx="329">
                  <c:v>0.59249999999999958</c:v>
                </c:pt>
                <c:pt idx="330">
                  <c:v>0.59475</c:v>
                </c:pt>
                <c:pt idx="331">
                  <c:v>0.59700000000000009</c:v>
                </c:pt>
                <c:pt idx="332">
                  <c:v>0.59925000000000006</c:v>
                </c:pt>
                <c:pt idx="333">
                  <c:v>0.60149999999999992</c:v>
                </c:pt>
                <c:pt idx="334">
                  <c:v>0.60449999999999993</c:v>
                </c:pt>
                <c:pt idx="335">
                  <c:v>0.60675000000000046</c:v>
                </c:pt>
                <c:pt idx="336">
                  <c:v>0.60975000000000035</c:v>
                </c:pt>
                <c:pt idx="337">
                  <c:v>0.61200000000000043</c:v>
                </c:pt>
                <c:pt idx="338">
                  <c:v>0.61350000000000005</c:v>
                </c:pt>
                <c:pt idx="339">
                  <c:v>0.61575000000000046</c:v>
                </c:pt>
                <c:pt idx="340">
                  <c:v>0.61800000000000055</c:v>
                </c:pt>
                <c:pt idx="341">
                  <c:v>0.62025000000000052</c:v>
                </c:pt>
                <c:pt idx="342">
                  <c:v>0.62250000000000005</c:v>
                </c:pt>
                <c:pt idx="343">
                  <c:v>0.62475000000000058</c:v>
                </c:pt>
                <c:pt idx="344">
                  <c:v>0.62700000000000056</c:v>
                </c:pt>
                <c:pt idx="345">
                  <c:v>0.62925000000000053</c:v>
                </c:pt>
                <c:pt idx="346">
                  <c:v>0.63150000000000051</c:v>
                </c:pt>
                <c:pt idx="347">
                  <c:v>0.6337500000000007</c:v>
                </c:pt>
                <c:pt idx="348">
                  <c:v>0.6367500000000007</c:v>
                </c:pt>
                <c:pt idx="349">
                  <c:v>0.63900000000000046</c:v>
                </c:pt>
                <c:pt idx="350">
                  <c:v>0.64125000000000032</c:v>
                </c:pt>
                <c:pt idx="351">
                  <c:v>0.64425000000000043</c:v>
                </c:pt>
                <c:pt idx="352">
                  <c:v>0.64650000000000041</c:v>
                </c:pt>
                <c:pt idx="353">
                  <c:v>0.64950000000000041</c:v>
                </c:pt>
                <c:pt idx="354">
                  <c:v>0.65175000000000061</c:v>
                </c:pt>
                <c:pt idx="355">
                  <c:v>0.65400000000000058</c:v>
                </c:pt>
                <c:pt idx="356">
                  <c:v>0.65700000000000058</c:v>
                </c:pt>
                <c:pt idx="357">
                  <c:v>0.65925000000000045</c:v>
                </c:pt>
                <c:pt idx="358">
                  <c:v>0.66150000000000042</c:v>
                </c:pt>
                <c:pt idx="359">
                  <c:v>0.66375000000000073</c:v>
                </c:pt>
                <c:pt idx="360">
                  <c:v>0.6660000000000007</c:v>
                </c:pt>
                <c:pt idx="361">
                  <c:v>0.66900000000000071</c:v>
                </c:pt>
                <c:pt idx="362">
                  <c:v>0.67125000000000046</c:v>
                </c:pt>
                <c:pt idx="363">
                  <c:v>0.67350000000000054</c:v>
                </c:pt>
                <c:pt idx="364">
                  <c:v>0.67575000000000074</c:v>
                </c:pt>
                <c:pt idx="365">
                  <c:v>0.67800000000000071</c:v>
                </c:pt>
                <c:pt idx="366">
                  <c:v>0.67950000000000044</c:v>
                </c:pt>
                <c:pt idx="367">
                  <c:v>0.68099999999999994</c:v>
                </c:pt>
                <c:pt idx="368">
                  <c:v>0.68250000000000011</c:v>
                </c:pt>
                <c:pt idx="369">
                  <c:v>0.68400000000000005</c:v>
                </c:pt>
                <c:pt idx="370">
                  <c:v>0.6855</c:v>
                </c:pt>
                <c:pt idx="371">
                  <c:v>0.6870000000000005</c:v>
                </c:pt>
                <c:pt idx="372">
                  <c:v>0.6885</c:v>
                </c:pt>
                <c:pt idx="373">
                  <c:v>0.69075000000000053</c:v>
                </c:pt>
                <c:pt idx="374">
                  <c:v>0.69299999999999995</c:v>
                </c:pt>
                <c:pt idx="375">
                  <c:v>0.69525000000000003</c:v>
                </c:pt>
                <c:pt idx="376">
                  <c:v>0.69750000000000012</c:v>
                </c:pt>
                <c:pt idx="377">
                  <c:v>0.69975000000000054</c:v>
                </c:pt>
                <c:pt idx="378">
                  <c:v>0.7020000000000004</c:v>
                </c:pt>
                <c:pt idx="379">
                  <c:v>0.70350000000000001</c:v>
                </c:pt>
                <c:pt idx="380">
                  <c:v>0.70575000000000043</c:v>
                </c:pt>
                <c:pt idx="381">
                  <c:v>0.70724999999999993</c:v>
                </c:pt>
                <c:pt idx="382">
                  <c:v>0.70950000000000002</c:v>
                </c:pt>
                <c:pt idx="383">
                  <c:v>0.71175000000000044</c:v>
                </c:pt>
                <c:pt idx="384">
                  <c:v>0.71400000000000041</c:v>
                </c:pt>
                <c:pt idx="385">
                  <c:v>0.71549999999999991</c:v>
                </c:pt>
                <c:pt idx="386">
                  <c:v>0.71775000000000044</c:v>
                </c:pt>
                <c:pt idx="387">
                  <c:v>0.71924999999999994</c:v>
                </c:pt>
                <c:pt idx="388">
                  <c:v>0.71924999999999994</c:v>
                </c:pt>
                <c:pt idx="389">
                  <c:v>0.72075000000000056</c:v>
                </c:pt>
                <c:pt idx="390">
                  <c:v>0.72300000000000042</c:v>
                </c:pt>
                <c:pt idx="391">
                  <c:v>0.72449999999999992</c:v>
                </c:pt>
                <c:pt idx="392">
                  <c:v>0.72675000000000045</c:v>
                </c:pt>
                <c:pt idx="393">
                  <c:v>0.72824999999999995</c:v>
                </c:pt>
                <c:pt idx="394">
                  <c:v>0.72900000000000054</c:v>
                </c:pt>
                <c:pt idx="395">
                  <c:v>0.73050000000000004</c:v>
                </c:pt>
                <c:pt idx="396">
                  <c:v>0.73200000000000043</c:v>
                </c:pt>
                <c:pt idx="397">
                  <c:v>0.73349999999999993</c:v>
                </c:pt>
                <c:pt idx="398">
                  <c:v>0.73425000000000051</c:v>
                </c:pt>
                <c:pt idx="399">
                  <c:v>0.73575000000000068</c:v>
                </c:pt>
                <c:pt idx="400">
                  <c:v>0.73725000000000041</c:v>
                </c:pt>
                <c:pt idx="401">
                  <c:v>0.73800000000000054</c:v>
                </c:pt>
                <c:pt idx="402">
                  <c:v>0.73800000000000054</c:v>
                </c:pt>
                <c:pt idx="403">
                  <c:v>0.73949999999999994</c:v>
                </c:pt>
                <c:pt idx="404">
                  <c:v>0.74100000000000044</c:v>
                </c:pt>
                <c:pt idx="405">
                  <c:v>0.74175000000000046</c:v>
                </c:pt>
                <c:pt idx="406">
                  <c:v>0.7432500000000003</c:v>
                </c:pt>
                <c:pt idx="407">
                  <c:v>0.74550000000000005</c:v>
                </c:pt>
                <c:pt idx="408">
                  <c:v>0.74775000000000058</c:v>
                </c:pt>
                <c:pt idx="409">
                  <c:v>0.75000000000000044</c:v>
                </c:pt>
                <c:pt idx="410">
                  <c:v>0.7515000000000005</c:v>
                </c:pt>
                <c:pt idx="411">
                  <c:v>0.75375000000000036</c:v>
                </c:pt>
                <c:pt idx="412">
                  <c:v>0.75675000000000048</c:v>
                </c:pt>
                <c:pt idx="413">
                  <c:v>0.75900000000000045</c:v>
                </c:pt>
                <c:pt idx="414">
                  <c:v>0.76049999999999995</c:v>
                </c:pt>
                <c:pt idx="415">
                  <c:v>0.76275000000000026</c:v>
                </c:pt>
                <c:pt idx="416">
                  <c:v>0.76500000000000046</c:v>
                </c:pt>
                <c:pt idx="417">
                  <c:v>0.76725000000000043</c:v>
                </c:pt>
                <c:pt idx="418">
                  <c:v>0.76950000000000041</c:v>
                </c:pt>
                <c:pt idx="419">
                  <c:v>0.7717500000000006</c:v>
                </c:pt>
                <c:pt idx="420">
                  <c:v>0.77400000000000035</c:v>
                </c:pt>
                <c:pt idx="421">
                  <c:v>0.77625000000000033</c:v>
                </c:pt>
                <c:pt idx="422">
                  <c:v>0.77625000000000033</c:v>
                </c:pt>
                <c:pt idx="423">
                  <c:v>0.77850000000000041</c:v>
                </c:pt>
                <c:pt idx="424">
                  <c:v>0.78</c:v>
                </c:pt>
                <c:pt idx="425">
                  <c:v>0.78</c:v>
                </c:pt>
                <c:pt idx="426">
                  <c:v>0.78225000000000011</c:v>
                </c:pt>
                <c:pt idx="427">
                  <c:v>0.78450000000000009</c:v>
                </c:pt>
                <c:pt idx="428">
                  <c:v>0.78600000000000014</c:v>
                </c:pt>
                <c:pt idx="429">
                  <c:v>0.78825000000000012</c:v>
                </c:pt>
                <c:pt idx="430">
                  <c:v>0.79049999999999998</c:v>
                </c:pt>
                <c:pt idx="431">
                  <c:v>0.79275000000000051</c:v>
                </c:pt>
                <c:pt idx="432">
                  <c:v>0.79500000000000004</c:v>
                </c:pt>
                <c:pt idx="433">
                  <c:v>0.79649999999999999</c:v>
                </c:pt>
                <c:pt idx="434">
                  <c:v>0.79874999999999985</c:v>
                </c:pt>
                <c:pt idx="435">
                  <c:v>0.80099999999999993</c:v>
                </c:pt>
                <c:pt idx="436">
                  <c:v>0.80249999999999999</c:v>
                </c:pt>
                <c:pt idx="437">
                  <c:v>0.8040000000000006</c:v>
                </c:pt>
                <c:pt idx="438">
                  <c:v>0.80625000000000002</c:v>
                </c:pt>
                <c:pt idx="439">
                  <c:v>0.8085</c:v>
                </c:pt>
                <c:pt idx="440">
                  <c:v>0.80999999999999994</c:v>
                </c:pt>
                <c:pt idx="441">
                  <c:v>0.81225000000000003</c:v>
                </c:pt>
                <c:pt idx="442">
                  <c:v>0.81449999999999989</c:v>
                </c:pt>
                <c:pt idx="443">
                  <c:v>0.81675000000000031</c:v>
                </c:pt>
                <c:pt idx="444">
                  <c:v>0.81900000000000051</c:v>
                </c:pt>
                <c:pt idx="445">
                  <c:v>0.82125000000000004</c:v>
                </c:pt>
                <c:pt idx="446">
                  <c:v>0.82350000000000001</c:v>
                </c:pt>
                <c:pt idx="447">
                  <c:v>0.82575000000000043</c:v>
                </c:pt>
                <c:pt idx="448">
                  <c:v>0.8280000000000004</c:v>
                </c:pt>
                <c:pt idx="449">
                  <c:v>0.83024999999999993</c:v>
                </c:pt>
                <c:pt idx="450">
                  <c:v>0.83250000000000002</c:v>
                </c:pt>
                <c:pt idx="451">
                  <c:v>0.83475000000000055</c:v>
                </c:pt>
                <c:pt idx="452">
                  <c:v>0.83700000000000041</c:v>
                </c:pt>
                <c:pt idx="453">
                  <c:v>0.83924999999999994</c:v>
                </c:pt>
                <c:pt idx="454">
                  <c:v>0.84150000000000003</c:v>
                </c:pt>
                <c:pt idx="455">
                  <c:v>0.84375000000000044</c:v>
                </c:pt>
                <c:pt idx="456">
                  <c:v>0.84600000000000053</c:v>
                </c:pt>
                <c:pt idx="457">
                  <c:v>0.8482500000000005</c:v>
                </c:pt>
                <c:pt idx="458">
                  <c:v>0.85124999999999995</c:v>
                </c:pt>
                <c:pt idx="459">
                  <c:v>0.85350000000000004</c:v>
                </c:pt>
                <c:pt idx="460">
                  <c:v>0.85575000000000045</c:v>
                </c:pt>
                <c:pt idx="461">
                  <c:v>0.85800000000000043</c:v>
                </c:pt>
                <c:pt idx="462">
                  <c:v>0.8602500000000004</c:v>
                </c:pt>
                <c:pt idx="463">
                  <c:v>0.8602500000000004</c:v>
                </c:pt>
                <c:pt idx="464">
                  <c:v>0.86175000000000046</c:v>
                </c:pt>
                <c:pt idx="465">
                  <c:v>0.86400000000000055</c:v>
                </c:pt>
                <c:pt idx="466">
                  <c:v>0.86625000000000052</c:v>
                </c:pt>
                <c:pt idx="467">
                  <c:v>0.86775000000000047</c:v>
                </c:pt>
                <c:pt idx="468">
                  <c:v>0.87000000000000044</c:v>
                </c:pt>
                <c:pt idx="469">
                  <c:v>0.87150000000000005</c:v>
                </c:pt>
                <c:pt idx="470">
                  <c:v>0.87300000000000055</c:v>
                </c:pt>
                <c:pt idx="471">
                  <c:v>0.87449999999999994</c:v>
                </c:pt>
                <c:pt idx="472">
                  <c:v>0.87525000000000053</c:v>
                </c:pt>
                <c:pt idx="473">
                  <c:v>0.87675000000000058</c:v>
                </c:pt>
                <c:pt idx="474">
                  <c:v>0.8775000000000005</c:v>
                </c:pt>
                <c:pt idx="475">
                  <c:v>0.87900000000000045</c:v>
                </c:pt>
                <c:pt idx="476">
                  <c:v>0.87900000000000045</c:v>
                </c:pt>
                <c:pt idx="477">
                  <c:v>0.87975000000000059</c:v>
                </c:pt>
                <c:pt idx="478">
                  <c:v>0.88125000000000009</c:v>
                </c:pt>
                <c:pt idx="479">
                  <c:v>0.88125000000000009</c:v>
                </c:pt>
                <c:pt idx="480">
                  <c:v>0.88275000000000003</c:v>
                </c:pt>
                <c:pt idx="481">
                  <c:v>0.88424999999999998</c:v>
                </c:pt>
                <c:pt idx="482">
                  <c:v>0.88500000000000001</c:v>
                </c:pt>
                <c:pt idx="483">
                  <c:v>0.88650000000000018</c:v>
                </c:pt>
                <c:pt idx="484">
                  <c:v>0.8879999999999999</c:v>
                </c:pt>
                <c:pt idx="485">
                  <c:v>0.88949999999999996</c:v>
                </c:pt>
                <c:pt idx="486">
                  <c:v>0.89024999999999999</c:v>
                </c:pt>
                <c:pt idx="487">
                  <c:v>0.89174999999999993</c:v>
                </c:pt>
                <c:pt idx="488">
                  <c:v>0.89324999999999999</c:v>
                </c:pt>
                <c:pt idx="489">
                  <c:v>0.89399999999999991</c:v>
                </c:pt>
                <c:pt idx="490">
                  <c:v>0.89550000000000007</c:v>
                </c:pt>
                <c:pt idx="491">
                  <c:v>0.89700000000000002</c:v>
                </c:pt>
                <c:pt idx="492">
                  <c:v>0.89849999999999997</c:v>
                </c:pt>
                <c:pt idx="493">
                  <c:v>0.89999999999999991</c:v>
                </c:pt>
                <c:pt idx="494">
                  <c:v>0.90149999999999997</c:v>
                </c:pt>
                <c:pt idx="495">
                  <c:v>0.90225000000000011</c:v>
                </c:pt>
                <c:pt idx="496">
                  <c:v>0.90299999999999991</c:v>
                </c:pt>
                <c:pt idx="497">
                  <c:v>0.90374999999999994</c:v>
                </c:pt>
                <c:pt idx="498">
                  <c:v>0.90450000000000008</c:v>
                </c:pt>
                <c:pt idx="499">
                  <c:v>0.90524999999999989</c:v>
                </c:pt>
                <c:pt idx="500">
                  <c:v>0.9067500000000005</c:v>
                </c:pt>
                <c:pt idx="501">
                  <c:v>0.90749999999999997</c:v>
                </c:pt>
                <c:pt idx="502">
                  <c:v>0.90825</c:v>
                </c:pt>
                <c:pt idx="503">
                  <c:v>0.90900000000000003</c:v>
                </c:pt>
                <c:pt idx="504">
                  <c:v>0.9097500000000005</c:v>
                </c:pt>
                <c:pt idx="505">
                  <c:v>0.91049999999999998</c:v>
                </c:pt>
                <c:pt idx="506">
                  <c:v>0.91125</c:v>
                </c:pt>
                <c:pt idx="507">
                  <c:v>0.91275000000000051</c:v>
                </c:pt>
                <c:pt idx="508">
                  <c:v>0.91425000000000001</c:v>
                </c:pt>
                <c:pt idx="509">
                  <c:v>0.91574999999999995</c:v>
                </c:pt>
                <c:pt idx="510">
                  <c:v>0.9172499999999999</c:v>
                </c:pt>
                <c:pt idx="511">
                  <c:v>0.91800000000000004</c:v>
                </c:pt>
                <c:pt idx="512">
                  <c:v>0.9195000000000001</c:v>
                </c:pt>
                <c:pt idx="513">
                  <c:v>0.92099999999999993</c:v>
                </c:pt>
                <c:pt idx="514">
                  <c:v>0.92249999999999988</c:v>
                </c:pt>
                <c:pt idx="515">
                  <c:v>0.92400000000000004</c:v>
                </c:pt>
                <c:pt idx="516">
                  <c:v>0.92475000000000041</c:v>
                </c:pt>
                <c:pt idx="517">
                  <c:v>0.92625000000000002</c:v>
                </c:pt>
                <c:pt idx="518">
                  <c:v>0.92775000000000041</c:v>
                </c:pt>
                <c:pt idx="519">
                  <c:v>0.92775000000000041</c:v>
                </c:pt>
                <c:pt idx="520">
                  <c:v>0.92925000000000002</c:v>
                </c:pt>
                <c:pt idx="521">
                  <c:v>0.93075000000000041</c:v>
                </c:pt>
                <c:pt idx="522">
                  <c:v>0.93075000000000041</c:v>
                </c:pt>
                <c:pt idx="523">
                  <c:v>0.93225000000000002</c:v>
                </c:pt>
                <c:pt idx="524">
                  <c:v>0.93375000000000041</c:v>
                </c:pt>
                <c:pt idx="525">
                  <c:v>0.93599999999999994</c:v>
                </c:pt>
                <c:pt idx="526">
                  <c:v>0.93750000000000011</c:v>
                </c:pt>
                <c:pt idx="527">
                  <c:v>0.93975000000000042</c:v>
                </c:pt>
                <c:pt idx="528">
                  <c:v>0.9420000000000005</c:v>
                </c:pt>
                <c:pt idx="529">
                  <c:v>0.94425000000000003</c:v>
                </c:pt>
                <c:pt idx="530">
                  <c:v>0.94650000000000012</c:v>
                </c:pt>
                <c:pt idx="531">
                  <c:v>0.94950000000000001</c:v>
                </c:pt>
                <c:pt idx="532">
                  <c:v>0.95175000000000032</c:v>
                </c:pt>
                <c:pt idx="533">
                  <c:v>0.9540000000000004</c:v>
                </c:pt>
                <c:pt idx="534">
                  <c:v>0.95700000000000041</c:v>
                </c:pt>
                <c:pt idx="535">
                  <c:v>0.96000000000000063</c:v>
                </c:pt>
                <c:pt idx="536">
                  <c:v>0.96225000000000005</c:v>
                </c:pt>
                <c:pt idx="537">
                  <c:v>0.96524999999999983</c:v>
                </c:pt>
                <c:pt idx="538">
                  <c:v>0.96749999999999992</c:v>
                </c:pt>
                <c:pt idx="539">
                  <c:v>0.97050000000000014</c:v>
                </c:pt>
                <c:pt idx="540">
                  <c:v>0.97275000000000045</c:v>
                </c:pt>
                <c:pt idx="541">
                  <c:v>0.97500000000000042</c:v>
                </c:pt>
                <c:pt idx="542">
                  <c:v>0.97724999999999984</c:v>
                </c:pt>
                <c:pt idx="543">
                  <c:v>0.98024999999999951</c:v>
                </c:pt>
                <c:pt idx="544">
                  <c:v>0.98249999999999948</c:v>
                </c:pt>
                <c:pt idx="545">
                  <c:v>0.9854999999999996</c:v>
                </c:pt>
                <c:pt idx="546">
                  <c:v>0.98774999999999991</c:v>
                </c:pt>
                <c:pt idx="547">
                  <c:v>0.99</c:v>
                </c:pt>
                <c:pt idx="548">
                  <c:v>0.99224999999999952</c:v>
                </c:pt>
                <c:pt idx="549">
                  <c:v>0.9944999999999995</c:v>
                </c:pt>
                <c:pt idx="550">
                  <c:v>0.99675000000000002</c:v>
                </c:pt>
                <c:pt idx="551">
                  <c:v>0.99975000000000003</c:v>
                </c:pt>
                <c:pt idx="552">
                  <c:v>1.002</c:v>
                </c:pt>
                <c:pt idx="553">
                  <c:v>1.0049999999999992</c:v>
                </c:pt>
                <c:pt idx="554">
                  <c:v>1.0072500000000002</c:v>
                </c:pt>
                <c:pt idx="555">
                  <c:v>1.0102500000000001</c:v>
                </c:pt>
                <c:pt idx="556">
                  <c:v>1.01325</c:v>
                </c:pt>
                <c:pt idx="557">
                  <c:v>1.0162500000000001</c:v>
                </c:pt>
                <c:pt idx="558">
                  <c:v>1.01925</c:v>
                </c:pt>
                <c:pt idx="559">
                  <c:v>1.0214999999999992</c:v>
                </c:pt>
                <c:pt idx="560">
                  <c:v>1.0229999999999992</c:v>
                </c:pt>
                <c:pt idx="561">
                  <c:v>1.02525</c:v>
                </c:pt>
                <c:pt idx="562">
                  <c:v>1.0267500000000001</c:v>
                </c:pt>
                <c:pt idx="563">
                  <c:v>1.028999999999999</c:v>
                </c:pt>
                <c:pt idx="564">
                  <c:v>1.03125</c:v>
                </c:pt>
                <c:pt idx="565">
                  <c:v>1.0327500000000001</c:v>
                </c:pt>
                <c:pt idx="566">
                  <c:v>1.0342500000000001</c:v>
                </c:pt>
                <c:pt idx="567">
                  <c:v>1.0365000000000002</c:v>
                </c:pt>
                <c:pt idx="568">
                  <c:v>1.038</c:v>
                </c:pt>
                <c:pt idx="569">
                  <c:v>1.0402499999999999</c:v>
                </c:pt>
                <c:pt idx="570">
                  <c:v>1.0417500000000002</c:v>
                </c:pt>
                <c:pt idx="571">
                  <c:v>1.044</c:v>
                </c:pt>
                <c:pt idx="572">
                  <c:v>1.0454999999999992</c:v>
                </c:pt>
                <c:pt idx="573">
                  <c:v>1.046999999999999</c:v>
                </c:pt>
                <c:pt idx="574">
                  <c:v>1.04925</c:v>
                </c:pt>
                <c:pt idx="575">
                  <c:v>1.0507499999999999</c:v>
                </c:pt>
                <c:pt idx="576">
                  <c:v>1.0522499999999999</c:v>
                </c:pt>
                <c:pt idx="577">
                  <c:v>1.0545</c:v>
                </c:pt>
                <c:pt idx="578">
                  <c:v>1.0567499999999999</c:v>
                </c:pt>
                <c:pt idx="579">
                  <c:v>1.0582499999999999</c:v>
                </c:pt>
                <c:pt idx="580">
                  <c:v>1.0604999999999998</c:v>
                </c:pt>
                <c:pt idx="581">
                  <c:v>1.0627500000000001</c:v>
                </c:pt>
                <c:pt idx="582">
                  <c:v>1.0642499999999999</c:v>
                </c:pt>
                <c:pt idx="583">
                  <c:v>1.06575</c:v>
                </c:pt>
                <c:pt idx="584">
                  <c:v>1.0672499999999998</c:v>
                </c:pt>
                <c:pt idx="585">
                  <c:v>1.0687500000000001</c:v>
                </c:pt>
                <c:pt idx="586">
                  <c:v>1.071</c:v>
                </c:pt>
                <c:pt idx="587">
                  <c:v>1.0725</c:v>
                </c:pt>
                <c:pt idx="588">
                  <c:v>1.07325</c:v>
                </c:pt>
                <c:pt idx="589">
                  <c:v>1.0747499999999999</c:v>
                </c:pt>
                <c:pt idx="590">
                  <c:v>1.0754999999999992</c:v>
                </c:pt>
                <c:pt idx="591">
                  <c:v>1.077</c:v>
                </c:pt>
                <c:pt idx="592">
                  <c:v>1.07775</c:v>
                </c:pt>
                <c:pt idx="593">
                  <c:v>1.07775</c:v>
                </c:pt>
                <c:pt idx="594">
                  <c:v>1.0785</c:v>
                </c:pt>
                <c:pt idx="595">
                  <c:v>1.0792499999999998</c:v>
                </c:pt>
                <c:pt idx="596">
                  <c:v>1.081499999999999</c:v>
                </c:pt>
                <c:pt idx="597">
                  <c:v>1.083</c:v>
                </c:pt>
                <c:pt idx="598">
                  <c:v>1.0852499999999998</c:v>
                </c:pt>
                <c:pt idx="599">
                  <c:v>1.0874999999999992</c:v>
                </c:pt>
                <c:pt idx="600">
                  <c:v>1.089</c:v>
                </c:pt>
                <c:pt idx="601">
                  <c:v>1.0912499999999998</c:v>
                </c:pt>
                <c:pt idx="602">
                  <c:v>1.0912499999999998</c:v>
                </c:pt>
                <c:pt idx="603">
                  <c:v>1.0927499999999999</c:v>
                </c:pt>
                <c:pt idx="604">
                  <c:v>1.0927499999999999</c:v>
                </c:pt>
                <c:pt idx="605">
                  <c:v>1.0942500000000011</c:v>
                </c:pt>
                <c:pt idx="606">
                  <c:v>1.09575</c:v>
                </c:pt>
                <c:pt idx="607">
                  <c:v>1.097999999999999</c:v>
                </c:pt>
                <c:pt idx="608">
                  <c:v>1.099499999999999</c:v>
                </c:pt>
                <c:pt idx="609">
                  <c:v>1.1002500000000011</c:v>
                </c:pt>
                <c:pt idx="610">
                  <c:v>1.1017499999999998</c:v>
                </c:pt>
                <c:pt idx="611">
                  <c:v>1.1025</c:v>
                </c:pt>
                <c:pt idx="612">
                  <c:v>1.103999999999999</c:v>
                </c:pt>
                <c:pt idx="613">
                  <c:v>1.1047500000000001</c:v>
                </c:pt>
                <c:pt idx="614">
                  <c:v>1.1062500000000008</c:v>
                </c:pt>
                <c:pt idx="615">
                  <c:v>1.1070000000000002</c:v>
                </c:pt>
                <c:pt idx="616">
                  <c:v>1.1084999999999998</c:v>
                </c:pt>
                <c:pt idx="617">
                  <c:v>1.1092500000000001</c:v>
                </c:pt>
                <c:pt idx="618">
                  <c:v>1.1107499999999999</c:v>
                </c:pt>
                <c:pt idx="619">
                  <c:v>1.1115000000000002</c:v>
                </c:pt>
                <c:pt idx="620">
                  <c:v>1.113</c:v>
                </c:pt>
                <c:pt idx="621">
                  <c:v>1.11375</c:v>
                </c:pt>
                <c:pt idx="622">
                  <c:v>1.1152500000000001</c:v>
                </c:pt>
                <c:pt idx="623">
                  <c:v>1.115999999999999</c:v>
                </c:pt>
                <c:pt idx="624">
                  <c:v>1.117499999999999</c:v>
                </c:pt>
                <c:pt idx="625">
                  <c:v>1.1182500000000011</c:v>
                </c:pt>
                <c:pt idx="626">
                  <c:v>1.1197499999999998</c:v>
                </c:pt>
                <c:pt idx="627">
                  <c:v>1.1212500000000001</c:v>
                </c:pt>
                <c:pt idx="628">
                  <c:v>1.121999999999999</c:v>
                </c:pt>
                <c:pt idx="629">
                  <c:v>1.1234999999999991</c:v>
                </c:pt>
                <c:pt idx="630">
                  <c:v>1.1242500000000009</c:v>
                </c:pt>
                <c:pt idx="631">
                  <c:v>1.1257499999999998</c:v>
                </c:pt>
                <c:pt idx="632">
                  <c:v>1.1264999999999998</c:v>
                </c:pt>
                <c:pt idx="633">
                  <c:v>1.127999999999999</c:v>
                </c:pt>
                <c:pt idx="634">
                  <c:v>1.1287500000000001</c:v>
                </c:pt>
                <c:pt idx="635">
                  <c:v>1.1294999999999991</c:v>
                </c:pt>
                <c:pt idx="636">
                  <c:v>1.1302500000000009</c:v>
                </c:pt>
                <c:pt idx="637">
                  <c:v>1.131</c:v>
                </c:pt>
                <c:pt idx="638">
                  <c:v>1.1325000000000001</c:v>
                </c:pt>
                <c:pt idx="639">
                  <c:v>1.1332499999999999</c:v>
                </c:pt>
                <c:pt idx="640">
                  <c:v>1.1340000000000001</c:v>
                </c:pt>
                <c:pt idx="641">
                  <c:v>1.1355</c:v>
                </c:pt>
                <c:pt idx="642">
                  <c:v>1.1362500000000009</c:v>
                </c:pt>
                <c:pt idx="643">
                  <c:v>1.1377499999999998</c:v>
                </c:pt>
                <c:pt idx="644">
                  <c:v>1.1385000000000001</c:v>
                </c:pt>
                <c:pt idx="645">
                  <c:v>1.139999999999999</c:v>
                </c:pt>
                <c:pt idx="646">
                  <c:v>1.140750000000001</c:v>
                </c:pt>
                <c:pt idx="647">
                  <c:v>1.1422500000000009</c:v>
                </c:pt>
                <c:pt idx="648">
                  <c:v>1.14375</c:v>
                </c:pt>
                <c:pt idx="649">
                  <c:v>1.1444999999999999</c:v>
                </c:pt>
                <c:pt idx="650">
                  <c:v>1.1460000000000001</c:v>
                </c:pt>
                <c:pt idx="651">
                  <c:v>1.1482500000000009</c:v>
                </c:pt>
                <c:pt idx="652">
                  <c:v>1.1504999999999999</c:v>
                </c:pt>
                <c:pt idx="653">
                  <c:v>1.1527500000000011</c:v>
                </c:pt>
                <c:pt idx="654">
                  <c:v>1.155</c:v>
                </c:pt>
                <c:pt idx="655">
                  <c:v>1.1572500000000001</c:v>
                </c:pt>
                <c:pt idx="656">
                  <c:v>1.1595000000000002</c:v>
                </c:pt>
                <c:pt idx="657">
                  <c:v>1.1617500000000001</c:v>
                </c:pt>
                <c:pt idx="658">
                  <c:v>1.163999999999999</c:v>
                </c:pt>
                <c:pt idx="659">
                  <c:v>1.1662500000000009</c:v>
                </c:pt>
                <c:pt idx="660">
                  <c:v>1.1662500000000009</c:v>
                </c:pt>
                <c:pt idx="661">
                  <c:v>1.1677499999999998</c:v>
                </c:pt>
                <c:pt idx="662">
                  <c:v>1.1707500000000011</c:v>
                </c:pt>
                <c:pt idx="663">
                  <c:v>1.1737500000000001</c:v>
                </c:pt>
                <c:pt idx="664">
                  <c:v>1.1767500000000009</c:v>
                </c:pt>
                <c:pt idx="665">
                  <c:v>1.1797500000000001</c:v>
                </c:pt>
                <c:pt idx="666">
                  <c:v>1.1827500000000009</c:v>
                </c:pt>
                <c:pt idx="667">
                  <c:v>1.1857499999999999</c:v>
                </c:pt>
                <c:pt idx="668">
                  <c:v>1.1857499999999999</c:v>
                </c:pt>
                <c:pt idx="669">
                  <c:v>1.1879999999999991</c:v>
                </c:pt>
                <c:pt idx="670">
                  <c:v>1.1902500000000009</c:v>
                </c:pt>
                <c:pt idx="671">
                  <c:v>1.1924999999999999</c:v>
                </c:pt>
                <c:pt idx="672">
                  <c:v>1.1947500000000009</c:v>
                </c:pt>
                <c:pt idx="673">
                  <c:v>1.1969999999999998</c:v>
                </c:pt>
                <c:pt idx="674">
                  <c:v>1.1992499999999997</c:v>
                </c:pt>
                <c:pt idx="675">
                  <c:v>1.20225</c:v>
                </c:pt>
                <c:pt idx="676">
                  <c:v>1.2044999999999992</c:v>
                </c:pt>
                <c:pt idx="677">
                  <c:v>1.20675</c:v>
                </c:pt>
                <c:pt idx="678">
                  <c:v>1.208999999999999</c:v>
                </c:pt>
                <c:pt idx="679">
                  <c:v>1.211249999999999</c:v>
                </c:pt>
                <c:pt idx="680">
                  <c:v>1.2134999999999991</c:v>
                </c:pt>
                <c:pt idx="681">
                  <c:v>1.2157499999999992</c:v>
                </c:pt>
                <c:pt idx="682">
                  <c:v>1.2180000000000002</c:v>
                </c:pt>
                <c:pt idx="683">
                  <c:v>1.2202500000000001</c:v>
                </c:pt>
                <c:pt idx="684">
                  <c:v>1.2224999999999993</c:v>
                </c:pt>
                <c:pt idx="685">
                  <c:v>1.224</c:v>
                </c:pt>
                <c:pt idx="686">
                  <c:v>1.2262500000000001</c:v>
                </c:pt>
                <c:pt idx="687">
                  <c:v>1.228499999999999</c:v>
                </c:pt>
                <c:pt idx="688">
                  <c:v>1.23</c:v>
                </c:pt>
                <c:pt idx="689">
                  <c:v>1.2322500000000001</c:v>
                </c:pt>
                <c:pt idx="690">
                  <c:v>1.234499999999999</c:v>
                </c:pt>
                <c:pt idx="691">
                  <c:v>1.2367500000000002</c:v>
                </c:pt>
                <c:pt idx="692">
                  <c:v>1.2389999999999992</c:v>
                </c:pt>
                <c:pt idx="693">
                  <c:v>1.242</c:v>
                </c:pt>
                <c:pt idx="694">
                  <c:v>1.2442499999999999</c:v>
                </c:pt>
                <c:pt idx="695">
                  <c:v>1.2465000000000002</c:v>
                </c:pt>
                <c:pt idx="696">
                  <c:v>1.24875</c:v>
                </c:pt>
                <c:pt idx="697">
                  <c:v>1.250999999999999</c:v>
                </c:pt>
                <c:pt idx="698">
                  <c:v>1.2540000000000002</c:v>
                </c:pt>
                <c:pt idx="699">
                  <c:v>1.2562500000000001</c:v>
                </c:pt>
                <c:pt idx="700">
                  <c:v>1.2585000000000002</c:v>
                </c:pt>
                <c:pt idx="701">
                  <c:v>1.2607500000000003</c:v>
                </c:pt>
                <c:pt idx="702">
                  <c:v>1.2629999999999992</c:v>
                </c:pt>
                <c:pt idx="703">
                  <c:v>1.2644999999999988</c:v>
                </c:pt>
                <c:pt idx="704">
                  <c:v>1.266</c:v>
                </c:pt>
                <c:pt idx="705">
                  <c:v>1.26675</c:v>
                </c:pt>
                <c:pt idx="706">
                  <c:v>1.2682499999999999</c:v>
                </c:pt>
                <c:pt idx="707">
                  <c:v>1.268999999999999</c:v>
                </c:pt>
                <c:pt idx="708">
                  <c:v>1.2705</c:v>
                </c:pt>
                <c:pt idx="709">
                  <c:v>1.27125</c:v>
                </c:pt>
                <c:pt idx="710">
                  <c:v>1.27275</c:v>
                </c:pt>
                <c:pt idx="711">
                  <c:v>1.2742499999999999</c:v>
                </c:pt>
                <c:pt idx="712">
                  <c:v>1.2757499999999991</c:v>
                </c:pt>
                <c:pt idx="713">
                  <c:v>1.2772500000000002</c:v>
                </c:pt>
                <c:pt idx="714">
                  <c:v>1.2787499999999998</c:v>
                </c:pt>
                <c:pt idx="715">
                  <c:v>1.2794999999999992</c:v>
                </c:pt>
                <c:pt idx="716">
                  <c:v>1.2802499999999999</c:v>
                </c:pt>
                <c:pt idx="717">
                  <c:v>1.280999999999999</c:v>
                </c:pt>
                <c:pt idx="718">
                  <c:v>1.2817500000000002</c:v>
                </c:pt>
                <c:pt idx="719">
                  <c:v>1.2824999999999998</c:v>
                </c:pt>
                <c:pt idx="720">
                  <c:v>1.28325</c:v>
                </c:pt>
                <c:pt idx="721">
                  <c:v>1.28325</c:v>
                </c:pt>
                <c:pt idx="722">
                  <c:v>1.284</c:v>
                </c:pt>
                <c:pt idx="723">
                  <c:v>1.285499999999999</c:v>
                </c:pt>
                <c:pt idx="724">
                  <c:v>1.2862499999999999</c:v>
                </c:pt>
                <c:pt idx="725">
                  <c:v>1.28775</c:v>
                </c:pt>
                <c:pt idx="726">
                  <c:v>1.2885</c:v>
                </c:pt>
                <c:pt idx="727">
                  <c:v>1.28925</c:v>
                </c:pt>
                <c:pt idx="728">
                  <c:v>1.2907500000000001</c:v>
                </c:pt>
                <c:pt idx="729">
                  <c:v>1.2922499999999997</c:v>
                </c:pt>
                <c:pt idx="730">
                  <c:v>1.292999999999999</c:v>
                </c:pt>
                <c:pt idx="731">
                  <c:v>1.29375</c:v>
                </c:pt>
                <c:pt idx="732">
                  <c:v>1.2952500000000002</c:v>
                </c:pt>
                <c:pt idx="733">
                  <c:v>1.2967499999999998</c:v>
                </c:pt>
                <c:pt idx="734">
                  <c:v>1.2974999999999992</c:v>
                </c:pt>
                <c:pt idx="735">
                  <c:v>1.298999999999999</c:v>
                </c:pt>
                <c:pt idx="736">
                  <c:v>1.29975</c:v>
                </c:pt>
                <c:pt idx="737">
                  <c:v>1.30125</c:v>
                </c:pt>
                <c:pt idx="738">
                  <c:v>1.3027499999999999</c:v>
                </c:pt>
                <c:pt idx="739">
                  <c:v>1.3027499999999999</c:v>
                </c:pt>
                <c:pt idx="740">
                  <c:v>1.3042500000000001</c:v>
                </c:pt>
                <c:pt idx="741">
                  <c:v>1.304999999999999</c:v>
                </c:pt>
                <c:pt idx="742">
                  <c:v>1.3065</c:v>
                </c:pt>
                <c:pt idx="743">
                  <c:v>1.3080000000000001</c:v>
                </c:pt>
                <c:pt idx="744">
                  <c:v>1.3094999999999992</c:v>
                </c:pt>
                <c:pt idx="745">
                  <c:v>1.3109999999999991</c:v>
                </c:pt>
                <c:pt idx="746">
                  <c:v>1.3125</c:v>
                </c:pt>
                <c:pt idx="747">
                  <c:v>1.3140000000000001</c:v>
                </c:pt>
                <c:pt idx="748">
                  <c:v>1.3162500000000001</c:v>
                </c:pt>
                <c:pt idx="749">
                  <c:v>1.3177500000000002</c:v>
                </c:pt>
                <c:pt idx="750">
                  <c:v>1.31925</c:v>
                </c:pt>
                <c:pt idx="751">
                  <c:v>1.3200000000000003</c:v>
                </c:pt>
                <c:pt idx="752">
                  <c:v>1.321499999999999</c:v>
                </c:pt>
                <c:pt idx="753">
                  <c:v>1.32375</c:v>
                </c:pt>
                <c:pt idx="754">
                  <c:v>1.3260000000000001</c:v>
                </c:pt>
                <c:pt idx="755">
                  <c:v>1.327499999999999</c:v>
                </c:pt>
                <c:pt idx="756">
                  <c:v>1.329</c:v>
                </c:pt>
                <c:pt idx="757">
                  <c:v>1.3304999999999998</c:v>
                </c:pt>
                <c:pt idx="758">
                  <c:v>1.33125</c:v>
                </c:pt>
                <c:pt idx="759">
                  <c:v>1.3327499999999999</c:v>
                </c:pt>
                <c:pt idx="760">
                  <c:v>1.3342499999999999</c:v>
                </c:pt>
                <c:pt idx="761">
                  <c:v>1.33725</c:v>
                </c:pt>
                <c:pt idx="762">
                  <c:v>1.33725</c:v>
                </c:pt>
                <c:pt idx="763">
                  <c:v>1.339499999999999</c:v>
                </c:pt>
                <c:pt idx="764">
                  <c:v>1.339499999999999</c:v>
                </c:pt>
                <c:pt idx="765">
                  <c:v>1.34175</c:v>
                </c:pt>
                <c:pt idx="766">
                  <c:v>1.3440000000000001</c:v>
                </c:pt>
                <c:pt idx="767">
                  <c:v>1.3440000000000001</c:v>
                </c:pt>
                <c:pt idx="768">
                  <c:v>1.3470000000000002</c:v>
                </c:pt>
                <c:pt idx="769">
                  <c:v>1.3492500000000001</c:v>
                </c:pt>
                <c:pt idx="770">
                  <c:v>1.351499999999999</c:v>
                </c:pt>
                <c:pt idx="771">
                  <c:v>1.35375</c:v>
                </c:pt>
                <c:pt idx="772">
                  <c:v>1.3567500000000001</c:v>
                </c:pt>
                <c:pt idx="773">
                  <c:v>1.3567500000000001</c:v>
                </c:pt>
                <c:pt idx="774">
                  <c:v>1.359</c:v>
                </c:pt>
                <c:pt idx="775">
                  <c:v>1.361999999999999</c:v>
                </c:pt>
                <c:pt idx="776">
                  <c:v>1.3650000000000002</c:v>
                </c:pt>
                <c:pt idx="777">
                  <c:v>1.3680000000000001</c:v>
                </c:pt>
                <c:pt idx="778">
                  <c:v>1.3702500000000009</c:v>
                </c:pt>
                <c:pt idx="779">
                  <c:v>1.37175</c:v>
                </c:pt>
                <c:pt idx="780">
                  <c:v>1.3740000000000001</c:v>
                </c:pt>
                <c:pt idx="781">
                  <c:v>1.3740000000000001</c:v>
                </c:pt>
                <c:pt idx="782">
                  <c:v>1.3762500000000009</c:v>
                </c:pt>
                <c:pt idx="783">
                  <c:v>1.3785000000000001</c:v>
                </c:pt>
                <c:pt idx="784">
                  <c:v>1.3807499999999999</c:v>
                </c:pt>
                <c:pt idx="785">
                  <c:v>1.383</c:v>
                </c:pt>
                <c:pt idx="786">
                  <c:v>1.3845000000000001</c:v>
                </c:pt>
                <c:pt idx="787">
                  <c:v>1.3867499999999999</c:v>
                </c:pt>
                <c:pt idx="788">
                  <c:v>1.389</c:v>
                </c:pt>
                <c:pt idx="789">
                  <c:v>1.3912500000000001</c:v>
                </c:pt>
                <c:pt idx="790">
                  <c:v>1.3942500000000007</c:v>
                </c:pt>
                <c:pt idx="791">
                  <c:v>1.3964999999999999</c:v>
                </c:pt>
                <c:pt idx="792">
                  <c:v>1.3995000000000002</c:v>
                </c:pt>
                <c:pt idx="793">
                  <c:v>1.4017499999999992</c:v>
                </c:pt>
                <c:pt idx="794">
                  <c:v>1.4039999999999981</c:v>
                </c:pt>
                <c:pt idx="795">
                  <c:v>1.4039999999999981</c:v>
                </c:pt>
                <c:pt idx="796">
                  <c:v>1.40625</c:v>
                </c:pt>
                <c:pt idx="797">
                  <c:v>1.4092499999999992</c:v>
                </c:pt>
                <c:pt idx="798">
                  <c:v>1.4114999999999986</c:v>
                </c:pt>
                <c:pt idx="799">
                  <c:v>1.414499999999999</c:v>
                </c:pt>
                <c:pt idx="800">
                  <c:v>1.4174999999999986</c:v>
                </c:pt>
                <c:pt idx="801">
                  <c:v>1.4197499999999992</c:v>
                </c:pt>
                <c:pt idx="802">
                  <c:v>1.4219999999999982</c:v>
                </c:pt>
                <c:pt idx="803">
                  <c:v>1.42425</c:v>
                </c:pt>
                <c:pt idx="804">
                  <c:v>1.4264999999999992</c:v>
                </c:pt>
                <c:pt idx="805">
                  <c:v>1.42875</c:v>
                </c:pt>
                <c:pt idx="806">
                  <c:v>1.4309999999999989</c:v>
                </c:pt>
                <c:pt idx="807">
                  <c:v>1.4332499999999992</c:v>
                </c:pt>
                <c:pt idx="808">
                  <c:v>1.4332499999999992</c:v>
                </c:pt>
                <c:pt idx="809">
                  <c:v>1.43625</c:v>
                </c:pt>
                <c:pt idx="810">
                  <c:v>1.439249999999999</c:v>
                </c:pt>
                <c:pt idx="811">
                  <c:v>1.4414999999999993</c:v>
                </c:pt>
                <c:pt idx="812">
                  <c:v>1.4437499999999992</c:v>
                </c:pt>
                <c:pt idx="813">
                  <c:v>1.446</c:v>
                </c:pt>
                <c:pt idx="814">
                  <c:v>1.44825</c:v>
                </c:pt>
                <c:pt idx="815">
                  <c:v>1.448999999999999</c:v>
                </c:pt>
                <c:pt idx="816">
                  <c:v>1.450499999999999</c:v>
                </c:pt>
                <c:pt idx="817">
                  <c:v>1.452</c:v>
                </c:pt>
                <c:pt idx="818">
                  <c:v>1.4534999999999989</c:v>
                </c:pt>
                <c:pt idx="819">
                  <c:v>1.4549999999999992</c:v>
                </c:pt>
                <c:pt idx="820">
                  <c:v>1.456499999999999</c:v>
                </c:pt>
                <c:pt idx="821">
                  <c:v>1.4587499999999998</c:v>
                </c:pt>
                <c:pt idx="822">
                  <c:v>1.46025</c:v>
                </c:pt>
                <c:pt idx="823">
                  <c:v>1.4617499999999992</c:v>
                </c:pt>
                <c:pt idx="824">
                  <c:v>1.464</c:v>
                </c:pt>
                <c:pt idx="825">
                  <c:v>1.4654999999999991</c:v>
                </c:pt>
                <c:pt idx="826">
                  <c:v>1.4677499999999992</c:v>
                </c:pt>
                <c:pt idx="827">
                  <c:v>1.47075</c:v>
                </c:pt>
                <c:pt idx="828">
                  <c:v>1.47075</c:v>
                </c:pt>
                <c:pt idx="829">
                  <c:v>1.472999999999999</c:v>
                </c:pt>
                <c:pt idx="830">
                  <c:v>1.474499999999999</c:v>
                </c:pt>
                <c:pt idx="831">
                  <c:v>1.4767499999999998</c:v>
                </c:pt>
                <c:pt idx="832">
                  <c:v>1.478999999999999</c:v>
                </c:pt>
                <c:pt idx="833">
                  <c:v>1.4804999999999993</c:v>
                </c:pt>
                <c:pt idx="834">
                  <c:v>1.482</c:v>
                </c:pt>
                <c:pt idx="835">
                  <c:v>1.4827500000000002</c:v>
                </c:pt>
                <c:pt idx="836">
                  <c:v>1.4842499999999998</c:v>
                </c:pt>
                <c:pt idx="837">
                  <c:v>1.4849999999999992</c:v>
                </c:pt>
                <c:pt idx="838">
                  <c:v>1.4857499999999992</c:v>
                </c:pt>
                <c:pt idx="839">
                  <c:v>1.48725</c:v>
                </c:pt>
                <c:pt idx="840">
                  <c:v>1.488</c:v>
                </c:pt>
                <c:pt idx="841">
                  <c:v>1.4887499999999998</c:v>
                </c:pt>
                <c:pt idx="842">
                  <c:v>1.4902500000000001</c:v>
                </c:pt>
                <c:pt idx="843">
                  <c:v>1.4909999999999992</c:v>
                </c:pt>
                <c:pt idx="844">
                  <c:v>1.4917499999999992</c:v>
                </c:pt>
                <c:pt idx="845">
                  <c:v>1.4925000000000002</c:v>
                </c:pt>
                <c:pt idx="846">
                  <c:v>1.4932500000000002</c:v>
                </c:pt>
                <c:pt idx="847">
                  <c:v>1.494</c:v>
                </c:pt>
                <c:pt idx="848">
                  <c:v>1.4954999999999992</c:v>
                </c:pt>
                <c:pt idx="849">
                  <c:v>1.4962499999999999</c:v>
                </c:pt>
                <c:pt idx="850">
                  <c:v>1.496999999999999</c:v>
                </c:pt>
                <c:pt idx="851">
                  <c:v>1.4984999999999991</c:v>
                </c:pt>
                <c:pt idx="852">
                  <c:v>1.49925</c:v>
                </c:pt>
                <c:pt idx="853">
                  <c:v>1.5</c:v>
                </c:pt>
              </c:numCache>
            </c:numRef>
          </c:xVal>
          <c:yVal>
            <c:numRef>
              <c:f>Sheet1!$K$3:$K$856</c:f>
              <c:numCache>
                <c:formatCode>General</c:formatCode>
                <c:ptCount val="854"/>
                <c:pt idx="0">
                  <c:v>0</c:v>
                </c:pt>
                <c:pt idx="1">
                  <c:v>0.63978600000000041</c:v>
                </c:pt>
                <c:pt idx="2">
                  <c:v>1.8998309999999998</c:v>
                </c:pt>
                <c:pt idx="3">
                  <c:v>1.7401639999999998</c:v>
                </c:pt>
                <c:pt idx="4">
                  <c:v>4.8488319999999963</c:v>
                </c:pt>
                <c:pt idx="5">
                  <c:v>7.0467690000000038</c:v>
                </c:pt>
                <c:pt idx="6">
                  <c:v>9.4168810000000001</c:v>
                </c:pt>
                <c:pt idx="7">
                  <c:v>12.696568000000001</c:v>
                </c:pt>
                <c:pt idx="8">
                  <c:v>13.705595000000002</c:v>
                </c:pt>
                <c:pt idx="9">
                  <c:v>16.992301999999981</c:v>
                </c:pt>
                <c:pt idx="10">
                  <c:v>17.957896999999999</c:v>
                </c:pt>
                <c:pt idx="11">
                  <c:v>21.852163000000001</c:v>
                </c:pt>
                <c:pt idx="12">
                  <c:v>24.564856000000013</c:v>
                </c:pt>
                <c:pt idx="13">
                  <c:v>29.013179999999988</c:v>
                </c:pt>
                <c:pt idx="14">
                  <c:v>30.96803899999998</c:v>
                </c:pt>
                <c:pt idx="15">
                  <c:v>31.224862999999999</c:v>
                </c:pt>
                <c:pt idx="16">
                  <c:v>33.522240000000011</c:v>
                </c:pt>
                <c:pt idx="17">
                  <c:v>37.466808</c:v>
                </c:pt>
                <c:pt idx="18">
                  <c:v>39.995594000000011</c:v>
                </c:pt>
                <c:pt idx="19">
                  <c:v>43.938766000000001</c:v>
                </c:pt>
                <c:pt idx="20">
                  <c:v>46.26502200000003</c:v>
                </c:pt>
                <c:pt idx="21">
                  <c:v>47.963866999999993</c:v>
                </c:pt>
                <c:pt idx="22">
                  <c:v>47.566219000000011</c:v>
                </c:pt>
                <c:pt idx="23">
                  <c:v>46.850886999999965</c:v>
                </c:pt>
                <c:pt idx="24">
                  <c:v>17.279373</c:v>
                </c:pt>
                <c:pt idx="25">
                  <c:v>48.544418</c:v>
                </c:pt>
                <c:pt idx="26">
                  <c:v>52.347327999999997</c:v>
                </c:pt>
                <c:pt idx="27">
                  <c:v>28.732476999999989</c:v>
                </c:pt>
                <c:pt idx="28">
                  <c:v>36.039177000000002</c:v>
                </c:pt>
                <c:pt idx="29">
                  <c:v>39.654953000000006</c:v>
                </c:pt>
                <c:pt idx="30">
                  <c:v>42.783989000000005</c:v>
                </c:pt>
                <c:pt idx="31">
                  <c:v>45.530739000000011</c:v>
                </c:pt>
                <c:pt idx="32">
                  <c:v>49.532768000000011</c:v>
                </c:pt>
                <c:pt idx="33">
                  <c:v>51.513386000000004</c:v>
                </c:pt>
                <c:pt idx="34">
                  <c:v>36.412327000000005</c:v>
                </c:pt>
                <c:pt idx="35">
                  <c:v>40.138081</c:v>
                </c:pt>
                <c:pt idx="36">
                  <c:v>38.482334000000002</c:v>
                </c:pt>
                <c:pt idx="37">
                  <c:v>42.338257000000006</c:v>
                </c:pt>
                <c:pt idx="38">
                  <c:v>37.125004000000011</c:v>
                </c:pt>
                <c:pt idx="39">
                  <c:v>37.927876000000005</c:v>
                </c:pt>
                <c:pt idx="40">
                  <c:v>38.547436000000005</c:v>
                </c:pt>
                <c:pt idx="41">
                  <c:v>35.226059000000035</c:v>
                </c:pt>
                <c:pt idx="42">
                  <c:v>11.920344</c:v>
                </c:pt>
                <c:pt idx="43">
                  <c:v>2.0314299999999981</c:v>
                </c:pt>
                <c:pt idx="44">
                  <c:v>2.4807800000000002</c:v>
                </c:pt>
                <c:pt idx="45">
                  <c:v>2.2715449999999997</c:v>
                </c:pt>
                <c:pt idx="46">
                  <c:v>2.7347920000000001</c:v>
                </c:pt>
                <c:pt idx="47">
                  <c:v>31.99377299999998</c:v>
                </c:pt>
                <c:pt idx="48">
                  <c:v>22.546448000000002</c:v>
                </c:pt>
                <c:pt idx="49">
                  <c:v>51.889160000000004</c:v>
                </c:pt>
                <c:pt idx="50">
                  <c:v>51.638161000000011</c:v>
                </c:pt>
                <c:pt idx="51">
                  <c:v>53.139965000000011</c:v>
                </c:pt>
                <c:pt idx="52">
                  <c:v>58.19277600000003</c:v>
                </c:pt>
                <c:pt idx="53">
                  <c:v>57.539287999999999</c:v>
                </c:pt>
                <c:pt idx="54">
                  <c:v>57.883453000000003</c:v>
                </c:pt>
                <c:pt idx="55">
                  <c:v>49.578701000000002</c:v>
                </c:pt>
                <c:pt idx="56">
                  <c:v>36.553917000000006</c:v>
                </c:pt>
                <c:pt idx="57">
                  <c:v>33.529263</c:v>
                </c:pt>
                <c:pt idx="58">
                  <c:v>34.988503000000001</c:v>
                </c:pt>
                <c:pt idx="59">
                  <c:v>35.388279000000004</c:v>
                </c:pt>
                <c:pt idx="60">
                  <c:v>35.666245000000011</c:v>
                </c:pt>
                <c:pt idx="61">
                  <c:v>13.819862000000002</c:v>
                </c:pt>
                <c:pt idx="62">
                  <c:v>11.740577999999999</c:v>
                </c:pt>
                <c:pt idx="63">
                  <c:v>9.5742019999999997</c:v>
                </c:pt>
                <c:pt idx="64">
                  <c:v>56.337769000000002</c:v>
                </c:pt>
                <c:pt idx="65">
                  <c:v>58.432861000000003</c:v>
                </c:pt>
                <c:pt idx="66">
                  <c:v>59.426670000000001</c:v>
                </c:pt>
                <c:pt idx="67">
                  <c:v>59.518192000000013</c:v>
                </c:pt>
                <c:pt idx="68">
                  <c:v>15.636391</c:v>
                </c:pt>
                <c:pt idx="69">
                  <c:v>27.330369999999988</c:v>
                </c:pt>
                <c:pt idx="70">
                  <c:v>30.420052999999989</c:v>
                </c:pt>
                <c:pt idx="71">
                  <c:v>32.786251</c:v>
                </c:pt>
                <c:pt idx="72">
                  <c:v>34.162968000000028</c:v>
                </c:pt>
                <c:pt idx="73">
                  <c:v>56.352687999999972</c:v>
                </c:pt>
                <c:pt idx="74">
                  <c:v>22.314283000000014</c:v>
                </c:pt>
                <c:pt idx="75">
                  <c:v>28.381363</c:v>
                </c:pt>
                <c:pt idx="76">
                  <c:v>28.735316999999977</c:v>
                </c:pt>
                <c:pt idx="77">
                  <c:v>80.880165000000005</c:v>
                </c:pt>
                <c:pt idx="78">
                  <c:v>81.389007999999947</c:v>
                </c:pt>
                <c:pt idx="79">
                  <c:v>83.927207999999993</c:v>
                </c:pt>
                <c:pt idx="80">
                  <c:v>75.44120800000006</c:v>
                </c:pt>
                <c:pt idx="81">
                  <c:v>59.049839000000006</c:v>
                </c:pt>
                <c:pt idx="82">
                  <c:v>39.410057000000002</c:v>
                </c:pt>
                <c:pt idx="83">
                  <c:v>72.483779999999982</c:v>
                </c:pt>
                <c:pt idx="84">
                  <c:v>73.163657999999998</c:v>
                </c:pt>
                <c:pt idx="85">
                  <c:v>69.354240000000004</c:v>
                </c:pt>
                <c:pt idx="86">
                  <c:v>77.685775999999905</c:v>
                </c:pt>
                <c:pt idx="87">
                  <c:v>78.150763999999981</c:v>
                </c:pt>
                <c:pt idx="88">
                  <c:v>80.354552999999981</c:v>
                </c:pt>
                <c:pt idx="89">
                  <c:v>80.526572999999942</c:v>
                </c:pt>
                <c:pt idx="90">
                  <c:v>82.876259000000005</c:v>
                </c:pt>
                <c:pt idx="91">
                  <c:v>84.116043000000005</c:v>
                </c:pt>
                <c:pt idx="92">
                  <c:v>82.298797999999948</c:v>
                </c:pt>
                <c:pt idx="93">
                  <c:v>86.003501999999983</c:v>
                </c:pt>
                <c:pt idx="94">
                  <c:v>86.904808000000003</c:v>
                </c:pt>
                <c:pt idx="95">
                  <c:v>87.967842000000005</c:v>
                </c:pt>
                <c:pt idx="96">
                  <c:v>88.547400999999994</c:v>
                </c:pt>
                <c:pt idx="97">
                  <c:v>87.547873999999993</c:v>
                </c:pt>
                <c:pt idx="98">
                  <c:v>86.217850000000027</c:v>
                </c:pt>
                <c:pt idx="99">
                  <c:v>84.474213000000077</c:v>
                </c:pt>
                <c:pt idx="100">
                  <c:v>85.263351</c:v>
                </c:pt>
                <c:pt idx="101">
                  <c:v>83.446433999999996</c:v>
                </c:pt>
                <c:pt idx="102">
                  <c:v>84.726142999999979</c:v>
                </c:pt>
                <c:pt idx="103">
                  <c:v>81.664253000000059</c:v>
                </c:pt>
                <c:pt idx="104">
                  <c:v>91.118423000000007</c:v>
                </c:pt>
                <c:pt idx="105">
                  <c:v>95.947800000000058</c:v>
                </c:pt>
                <c:pt idx="106">
                  <c:v>99.88891599999998</c:v>
                </c:pt>
                <c:pt idx="107">
                  <c:v>103.510902</c:v>
                </c:pt>
                <c:pt idx="108">
                  <c:v>107.93617999999999</c:v>
                </c:pt>
                <c:pt idx="109">
                  <c:v>109.350685</c:v>
                </c:pt>
                <c:pt idx="110">
                  <c:v>70.602836999999894</c:v>
                </c:pt>
                <c:pt idx="111">
                  <c:v>74.202140999999983</c:v>
                </c:pt>
                <c:pt idx="112">
                  <c:v>66.469131000000004</c:v>
                </c:pt>
                <c:pt idx="113">
                  <c:v>76.633994999999999</c:v>
                </c:pt>
                <c:pt idx="114">
                  <c:v>74.229445999999982</c:v>
                </c:pt>
                <c:pt idx="115">
                  <c:v>95.900047000000001</c:v>
                </c:pt>
                <c:pt idx="116">
                  <c:v>100.067032</c:v>
                </c:pt>
                <c:pt idx="117">
                  <c:v>103.222679</c:v>
                </c:pt>
                <c:pt idx="118">
                  <c:v>105.41542099999999</c:v>
                </c:pt>
                <c:pt idx="119">
                  <c:v>107.09150700000002</c:v>
                </c:pt>
                <c:pt idx="120">
                  <c:v>72.423912000000001</c:v>
                </c:pt>
                <c:pt idx="121">
                  <c:v>66.992928000000006</c:v>
                </c:pt>
                <c:pt idx="122">
                  <c:v>71.151435999999947</c:v>
                </c:pt>
                <c:pt idx="123">
                  <c:v>68.432968000000002</c:v>
                </c:pt>
                <c:pt idx="124">
                  <c:v>76.919060000000059</c:v>
                </c:pt>
                <c:pt idx="125">
                  <c:v>70.613265999999996</c:v>
                </c:pt>
                <c:pt idx="126">
                  <c:v>75.583549000000005</c:v>
                </c:pt>
                <c:pt idx="127">
                  <c:v>71.628554999999949</c:v>
                </c:pt>
                <c:pt idx="128">
                  <c:v>72.752181999999948</c:v>
                </c:pt>
                <c:pt idx="129">
                  <c:v>73.310981999999981</c:v>
                </c:pt>
                <c:pt idx="130">
                  <c:v>73.11777499999998</c:v>
                </c:pt>
                <c:pt idx="131">
                  <c:v>77.428046999999978</c:v>
                </c:pt>
                <c:pt idx="132">
                  <c:v>77.493972999999983</c:v>
                </c:pt>
                <c:pt idx="133">
                  <c:v>82.305526999999998</c:v>
                </c:pt>
                <c:pt idx="134">
                  <c:v>81.227767999999998</c:v>
                </c:pt>
                <c:pt idx="135">
                  <c:v>84.186622999999983</c:v>
                </c:pt>
                <c:pt idx="136">
                  <c:v>86.611457999999999</c:v>
                </c:pt>
                <c:pt idx="137">
                  <c:v>86.580223000000075</c:v>
                </c:pt>
                <c:pt idx="138">
                  <c:v>84.966606000000027</c:v>
                </c:pt>
                <c:pt idx="139">
                  <c:v>86.103805999999949</c:v>
                </c:pt>
                <c:pt idx="140">
                  <c:v>85.831017000000003</c:v>
                </c:pt>
                <c:pt idx="141">
                  <c:v>80.202529999999996</c:v>
                </c:pt>
                <c:pt idx="142">
                  <c:v>61.703846000000006</c:v>
                </c:pt>
                <c:pt idx="143">
                  <c:v>62.815113000000011</c:v>
                </c:pt>
                <c:pt idx="144">
                  <c:v>57.848587000000002</c:v>
                </c:pt>
                <c:pt idx="145">
                  <c:v>61.835938000000013</c:v>
                </c:pt>
                <c:pt idx="146">
                  <c:v>65.423203000000058</c:v>
                </c:pt>
                <c:pt idx="147">
                  <c:v>62.886401999999997</c:v>
                </c:pt>
                <c:pt idx="148">
                  <c:v>67.356879999999947</c:v>
                </c:pt>
                <c:pt idx="149">
                  <c:v>71.667006999999998</c:v>
                </c:pt>
                <c:pt idx="150">
                  <c:v>74.907477999999998</c:v>
                </c:pt>
                <c:pt idx="151">
                  <c:v>73.97633399999998</c:v>
                </c:pt>
                <c:pt idx="152">
                  <c:v>34.243252000000012</c:v>
                </c:pt>
                <c:pt idx="153">
                  <c:v>38.860291000000004</c:v>
                </c:pt>
                <c:pt idx="154">
                  <c:v>42.268841000000002</c:v>
                </c:pt>
                <c:pt idx="155">
                  <c:v>42.963440000000006</c:v>
                </c:pt>
                <c:pt idx="156">
                  <c:v>44.230347000000002</c:v>
                </c:pt>
                <c:pt idx="157">
                  <c:v>45.268520000000038</c:v>
                </c:pt>
                <c:pt idx="158">
                  <c:v>47.412655000000001</c:v>
                </c:pt>
                <c:pt idx="159">
                  <c:v>39.027657000000005</c:v>
                </c:pt>
                <c:pt idx="160">
                  <c:v>36.078575000000029</c:v>
                </c:pt>
                <c:pt idx="161">
                  <c:v>31.697582000000001</c:v>
                </c:pt>
                <c:pt idx="162">
                  <c:v>20.622557</c:v>
                </c:pt>
                <c:pt idx="163">
                  <c:v>47.849448999999993</c:v>
                </c:pt>
                <c:pt idx="164">
                  <c:v>31.372706999999977</c:v>
                </c:pt>
                <c:pt idx="165">
                  <c:v>35.340449999999997</c:v>
                </c:pt>
                <c:pt idx="166">
                  <c:v>38.511799000000003</c:v>
                </c:pt>
                <c:pt idx="167">
                  <c:v>44.541012000000002</c:v>
                </c:pt>
                <c:pt idx="168">
                  <c:v>41.821255000000001</c:v>
                </c:pt>
                <c:pt idx="169">
                  <c:v>14.017825</c:v>
                </c:pt>
                <c:pt idx="170">
                  <c:v>13.502001</c:v>
                </c:pt>
                <c:pt idx="171">
                  <c:v>9.9781860000000027</c:v>
                </c:pt>
                <c:pt idx="172">
                  <c:v>11.930171</c:v>
                </c:pt>
                <c:pt idx="173">
                  <c:v>10.088128999999999</c:v>
                </c:pt>
                <c:pt idx="174">
                  <c:v>5.764865999999996</c:v>
                </c:pt>
                <c:pt idx="175">
                  <c:v>2.466116</c:v>
                </c:pt>
                <c:pt idx="176">
                  <c:v>2.8031600000000001</c:v>
                </c:pt>
                <c:pt idx="177">
                  <c:v>25.31783100000003</c:v>
                </c:pt>
                <c:pt idx="178">
                  <c:v>25.568335999999981</c:v>
                </c:pt>
                <c:pt idx="179">
                  <c:v>27.483569999999979</c:v>
                </c:pt>
                <c:pt idx="180">
                  <c:v>34.998856000000011</c:v>
                </c:pt>
                <c:pt idx="181">
                  <c:v>35.806522000000001</c:v>
                </c:pt>
                <c:pt idx="182">
                  <c:v>33.008430000000011</c:v>
                </c:pt>
                <c:pt idx="183">
                  <c:v>37.555641000000001</c:v>
                </c:pt>
                <c:pt idx="184">
                  <c:v>57.073906000000001</c:v>
                </c:pt>
                <c:pt idx="185">
                  <c:v>48.053715000000011</c:v>
                </c:pt>
                <c:pt idx="186">
                  <c:v>32.227444000000006</c:v>
                </c:pt>
                <c:pt idx="187">
                  <c:v>31.098008999999987</c:v>
                </c:pt>
                <c:pt idx="188">
                  <c:v>32.840214000000003</c:v>
                </c:pt>
                <c:pt idx="189">
                  <c:v>34.035500000000013</c:v>
                </c:pt>
                <c:pt idx="190">
                  <c:v>77.927147000000005</c:v>
                </c:pt>
                <c:pt idx="191">
                  <c:v>90.525985999999989</c:v>
                </c:pt>
                <c:pt idx="192">
                  <c:v>68.884208999999998</c:v>
                </c:pt>
                <c:pt idx="193">
                  <c:v>69.337371999999988</c:v>
                </c:pt>
                <c:pt idx="194">
                  <c:v>72.829070999999942</c:v>
                </c:pt>
                <c:pt idx="195">
                  <c:v>55.224442000000003</c:v>
                </c:pt>
                <c:pt idx="196">
                  <c:v>53.953280999999997</c:v>
                </c:pt>
                <c:pt idx="197">
                  <c:v>54.476283999999993</c:v>
                </c:pt>
                <c:pt idx="198">
                  <c:v>59.020569000000002</c:v>
                </c:pt>
                <c:pt idx="199">
                  <c:v>59.682758000000028</c:v>
                </c:pt>
                <c:pt idx="200">
                  <c:v>58.994541000000005</c:v>
                </c:pt>
                <c:pt idx="201">
                  <c:v>58.888714</c:v>
                </c:pt>
                <c:pt idx="202">
                  <c:v>60.869045</c:v>
                </c:pt>
                <c:pt idx="203">
                  <c:v>60.430206000000005</c:v>
                </c:pt>
                <c:pt idx="204">
                  <c:v>75.234238000000005</c:v>
                </c:pt>
                <c:pt idx="205">
                  <c:v>61.656235000000002</c:v>
                </c:pt>
                <c:pt idx="206">
                  <c:v>64.870688999999942</c:v>
                </c:pt>
                <c:pt idx="207">
                  <c:v>64.592033000000001</c:v>
                </c:pt>
                <c:pt idx="208">
                  <c:v>78.80699199999998</c:v>
                </c:pt>
                <c:pt idx="209">
                  <c:v>78.768744999999981</c:v>
                </c:pt>
                <c:pt idx="210">
                  <c:v>79.22545599999998</c:v>
                </c:pt>
                <c:pt idx="211">
                  <c:v>79.045265000000057</c:v>
                </c:pt>
                <c:pt idx="212">
                  <c:v>86.576667999999998</c:v>
                </c:pt>
                <c:pt idx="213">
                  <c:v>89.453468000000001</c:v>
                </c:pt>
                <c:pt idx="214">
                  <c:v>87.133246999999983</c:v>
                </c:pt>
                <c:pt idx="215">
                  <c:v>72.68409699999998</c:v>
                </c:pt>
                <c:pt idx="216">
                  <c:v>68.223693999999995</c:v>
                </c:pt>
                <c:pt idx="217">
                  <c:v>68.919067000000027</c:v>
                </c:pt>
                <c:pt idx="218">
                  <c:v>70.989845000000003</c:v>
                </c:pt>
                <c:pt idx="219">
                  <c:v>72.458587999999978</c:v>
                </c:pt>
                <c:pt idx="220">
                  <c:v>73.581305999999998</c:v>
                </c:pt>
                <c:pt idx="221">
                  <c:v>83.522590999999949</c:v>
                </c:pt>
                <c:pt idx="222">
                  <c:v>109.21986400000006</c:v>
                </c:pt>
                <c:pt idx="223">
                  <c:v>104.66278099999994</c:v>
                </c:pt>
                <c:pt idx="224">
                  <c:v>94.056334999999947</c:v>
                </c:pt>
                <c:pt idx="225">
                  <c:v>92.606017999999978</c:v>
                </c:pt>
                <c:pt idx="226">
                  <c:v>94.236762999999982</c:v>
                </c:pt>
                <c:pt idx="227">
                  <c:v>99.456786999999949</c:v>
                </c:pt>
                <c:pt idx="228">
                  <c:v>102.209717</c:v>
                </c:pt>
                <c:pt idx="229">
                  <c:v>105.120644</c:v>
                </c:pt>
                <c:pt idx="230">
                  <c:v>106.00426500000007</c:v>
                </c:pt>
                <c:pt idx="231">
                  <c:v>105.418312</c:v>
                </c:pt>
                <c:pt idx="232">
                  <c:v>101.78565999999999</c:v>
                </c:pt>
                <c:pt idx="233">
                  <c:v>99.891791999999981</c:v>
                </c:pt>
                <c:pt idx="234">
                  <c:v>93.146811999999983</c:v>
                </c:pt>
                <c:pt idx="235">
                  <c:v>91.864745999999982</c:v>
                </c:pt>
                <c:pt idx="236">
                  <c:v>95.382003999999981</c:v>
                </c:pt>
                <c:pt idx="237">
                  <c:v>89.581039000000004</c:v>
                </c:pt>
                <c:pt idx="238">
                  <c:v>90.741203000000098</c:v>
                </c:pt>
                <c:pt idx="239">
                  <c:v>85.249161000000058</c:v>
                </c:pt>
                <c:pt idx="240">
                  <c:v>84.995186000000004</c:v>
                </c:pt>
                <c:pt idx="241">
                  <c:v>87.713509000000059</c:v>
                </c:pt>
                <c:pt idx="242">
                  <c:v>89.692413000000002</c:v>
                </c:pt>
                <c:pt idx="243">
                  <c:v>89.834496000000001</c:v>
                </c:pt>
                <c:pt idx="244">
                  <c:v>86.98004899999998</c:v>
                </c:pt>
                <c:pt idx="245">
                  <c:v>83.622588999999905</c:v>
                </c:pt>
                <c:pt idx="246">
                  <c:v>80.846016000000006</c:v>
                </c:pt>
                <c:pt idx="247">
                  <c:v>79.692458999999943</c:v>
                </c:pt>
                <c:pt idx="248">
                  <c:v>79.651214999999993</c:v>
                </c:pt>
                <c:pt idx="249">
                  <c:v>77.93169400000005</c:v>
                </c:pt>
                <c:pt idx="250">
                  <c:v>79.945426999999995</c:v>
                </c:pt>
                <c:pt idx="251">
                  <c:v>79.016998000000001</c:v>
                </c:pt>
                <c:pt idx="252">
                  <c:v>77.605239999999981</c:v>
                </c:pt>
                <c:pt idx="253">
                  <c:v>75.032393999999982</c:v>
                </c:pt>
                <c:pt idx="254">
                  <c:v>85.528533999999979</c:v>
                </c:pt>
                <c:pt idx="255">
                  <c:v>78.801856999999998</c:v>
                </c:pt>
                <c:pt idx="256">
                  <c:v>79.485976999999949</c:v>
                </c:pt>
                <c:pt idx="257">
                  <c:v>76.460228000000058</c:v>
                </c:pt>
                <c:pt idx="258">
                  <c:v>79.277145000000004</c:v>
                </c:pt>
                <c:pt idx="259">
                  <c:v>81.888679999999979</c:v>
                </c:pt>
                <c:pt idx="260">
                  <c:v>82.402962000000002</c:v>
                </c:pt>
                <c:pt idx="261">
                  <c:v>84.00842999999999</c:v>
                </c:pt>
                <c:pt idx="262">
                  <c:v>84.585486999999958</c:v>
                </c:pt>
                <c:pt idx="263">
                  <c:v>78.055808999999925</c:v>
                </c:pt>
                <c:pt idx="264">
                  <c:v>78.897705000000002</c:v>
                </c:pt>
                <c:pt idx="265">
                  <c:v>69.339134000000001</c:v>
                </c:pt>
                <c:pt idx="266">
                  <c:v>70.80425300000006</c:v>
                </c:pt>
                <c:pt idx="267">
                  <c:v>72.949798999999999</c:v>
                </c:pt>
                <c:pt idx="268">
                  <c:v>73.487945999999994</c:v>
                </c:pt>
                <c:pt idx="269">
                  <c:v>76.302993999999998</c:v>
                </c:pt>
                <c:pt idx="270">
                  <c:v>72.995911000000007</c:v>
                </c:pt>
                <c:pt idx="271">
                  <c:v>59.576740000000001</c:v>
                </c:pt>
                <c:pt idx="272">
                  <c:v>61.926033000000011</c:v>
                </c:pt>
                <c:pt idx="273">
                  <c:v>65.020660000000007</c:v>
                </c:pt>
                <c:pt idx="274">
                  <c:v>65.511894000000026</c:v>
                </c:pt>
                <c:pt idx="275">
                  <c:v>66.411902999999995</c:v>
                </c:pt>
                <c:pt idx="276">
                  <c:v>67.028037999999896</c:v>
                </c:pt>
                <c:pt idx="277">
                  <c:v>62.062542000000029</c:v>
                </c:pt>
                <c:pt idx="278">
                  <c:v>50.557147999999998</c:v>
                </c:pt>
                <c:pt idx="279">
                  <c:v>50.905300000000011</c:v>
                </c:pt>
                <c:pt idx="280">
                  <c:v>53.367080999999999</c:v>
                </c:pt>
                <c:pt idx="281">
                  <c:v>56.212246</c:v>
                </c:pt>
                <c:pt idx="282">
                  <c:v>59.101433</c:v>
                </c:pt>
                <c:pt idx="283">
                  <c:v>61.629993000000013</c:v>
                </c:pt>
                <c:pt idx="284">
                  <c:v>64.722656000000001</c:v>
                </c:pt>
                <c:pt idx="285">
                  <c:v>58.038078000000013</c:v>
                </c:pt>
                <c:pt idx="286">
                  <c:v>54.009060000000005</c:v>
                </c:pt>
                <c:pt idx="287">
                  <c:v>48.918823000000003</c:v>
                </c:pt>
                <c:pt idx="288">
                  <c:v>52.771412000000012</c:v>
                </c:pt>
                <c:pt idx="289">
                  <c:v>60.734379000000011</c:v>
                </c:pt>
                <c:pt idx="290">
                  <c:v>63.588917000000002</c:v>
                </c:pt>
                <c:pt idx="291">
                  <c:v>38.357257999999995</c:v>
                </c:pt>
                <c:pt idx="292">
                  <c:v>44.015877000000003</c:v>
                </c:pt>
                <c:pt idx="293">
                  <c:v>43.002975000000013</c:v>
                </c:pt>
                <c:pt idx="294">
                  <c:v>43.841437999999997</c:v>
                </c:pt>
                <c:pt idx="295">
                  <c:v>39.709343000000011</c:v>
                </c:pt>
                <c:pt idx="296">
                  <c:v>40.062782000000013</c:v>
                </c:pt>
                <c:pt idx="297">
                  <c:v>37.215904000000002</c:v>
                </c:pt>
                <c:pt idx="298">
                  <c:v>3.4671010000000018</c:v>
                </c:pt>
                <c:pt idx="299">
                  <c:v>53.869007000000003</c:v>
                </c:pt>
                <c:pt idx="300">
                  <c:v>47.479958000000003</c:v>
                </c:pt>
                <c:pt idx="301">
                  <c:v>50.505733000000035</c:v>
                </c:pt>
                <c:pt idx="302">
                  <c:v>52.691952000000029</c:v>
                </c:pt>
                <c:pt idx="303">
                  <c:v>52.492630000000013</c:v>
                </c:pt>
                <c:pt idx="304">
                  <c:v>54.651607999999996</c:v>
                </c:pt>
                <c:pt idx="305">
                  <c:v>50.913803000000001</c:v>
                </c:pt>
                <c:pt idx="306">
                  <c:v>45.260563000000012</c:v>
                </c:pt>
                <c:pt idx="307">
                  <c:v>46.404845999999999</c:v>
                </c:pt>
                <c:pt idx="308">
                  <c:v>42.922348000000028</c:v>
                </c:pt>
                <c:pt idx="309">
                  <c:v>45.821819000000005</c:v>
                </c:pt>
                <c:pt idx="310">
                  <c:v>50.029785000000011</c:v>
                </c:pt>
                <c:pt idx="311">
                  <c:v>58.804206999999998</c:v>
                </c:pt>
                <c:pt idx="312">
                  <c:v>57.239704000000003</c:v>
                </c:pt>
                <c:pt idx="313">
                  <c:v>57.997889999999998</c:v>
                </c:pt>
                <c:pt idx="314">
                  <c:v>58.281219</c:v>
                </c:pt>
                <c:pt idx="315">
                  <c:v>57.522026000000011</c:v>
                </c:pt>
                <c:pt idx="316">
                  <c:v>38.612255000000012</c:v>
                </c:pt>
                <c:pt idx="317">
                  <c:v>44.617908</c:v>
                </c:pt>
                <c:pt idx="318">
                  <c:v>45.282833000000011</c:v>
                </c:pt>
                <c:pt idx="319">
                  <c:v>46.852164999999999</c:v>
                </c:pt>
                <c:pt idx="320">
                  <c:v>44.387154000000002</c:v>
                </c:pt>
                <c:pt idx="321">
                  <c:v>63.206688</c:v>
                </c:pt>
                <c:pt idx="322">
                  <c:v>52.750305000000012</c:v>
                </c:pt>
                <c:pt idx="323">
                  <c:v>61.820541000000006</c:v>
                </c:pt>
                <c:pt idx="324">
                  <c:v>66.014885000000007</c:v>
                </c:pt>
                <c:pt idx="325">
                  <c:v>6.8202189999999963</c:v>
                </c:pt>
                <c:pt idx="326">
                  <c:v>10.751883000000001</c:v>
                </c:pt>
                <c:pt idx="327">
                  <c:v>44.131630000000001</c:v>
                </c:pt>
                <c:pt idx="328">
                  <c:v>49.073261000000002</c:v>
                </c:pt>
                <c:pt idx="329">
                  <c:v>49.744694000000003</c:v>
                </c:pt>
                <c:pt idx="330">
                  <c:v>47.905487000000001</c:v>
                </c:pt>
                <c:pt idx="331">
                  <c:v>53.371226999999998</c:v>
                </c:pt>
                <c:pt idx="332">
                  <c:v>49.679222000000003</c:v>
                </c:pt>
                <c:pt idx="333">
                  <c:v>67.915458999999998</c:v>
                </c:pt>
                <c:pt idx="334">
                  <c:v>70.021621999999994</c:v>
                </c:pt>
                <c:pt idx="335">
                  <c:v>72.89021300000006</c:v>
                </c:pt>
                <c:pt idx="336">
                  <c:v>74.551856999999998</c:v>
                </c:pt>
                <c:pt idx="337">
                  <c:v>68.038642999999979</c:v>
                </c:pt>
                <c:pt idx="338">
                  <c:v>54.555519000000011</c:v>
                </c:pt>
                <c:pt idx="339">
                  <c:v>53.630318000000038</c:v>
                </c:pt>
                <c:pt idx="340">
                  <c:v>55.852699000000001</c:v>
                </c:pt>
                <c:pt idx="341">
                  <c:v>67.62329099999998</c:v>
                </c:pt>
                <c:pt idx="342">
                  <c:v>60.556160000000006</c:v>
                </c:pt>
                <c:pt idx="343">
                  <c:v>105.90551000000002</c:v>
                </c:pt>
                <c:pt idx="344">
                  <c:v>108.17369799999994</c:v>
                </c:pt>
                <c:pt idx="345">
                  <c:v>109.87956200000001</c:v>
                </c:pt>
                <c:pt idx="346">
                  <c:v>108.86293799999994</c:v>
                </c:pt>
                <c:pt idx="347">
                  <c:v>81.536240000000006</c:v>
                </c:pt>
                <c:pt idx="348">
                  <c:v>87.471442999999979</c:v>
                </c:pt>
                <c:pt idx="349">
                  <c:v>91.695472999999907</c:v>
                </c:pt>
                <c:pt idx="350">
                  <c:v>98.943985000000026</c:v>
                </c:pt>
                <c:pt idx="351">
                  <c:v>98.792725000000004</c:v>
                </c:pt>
                <c:pt idx="352">
                  <c:v>89.699539000000001</c:v>
                </c:pt>
                <c:pt idx="353">
                  <c:v>95.259818999999979</c:v>
                </c:pt>
                <c:pt idx="354">
                  <c:v>98.099754000000004</c:v>
                </c:pt>
                <c:pt idx="355">
                  <c:v>102.17068500000001</c:v>
                </c:pt>
                <c:pt idx="356">
                  <c:v>105.63422400000007</c:v>
                </c:pt>
                <c:pt idx="357">
                  <c:v>109.13505600000001</c:v>
                </c:pt>
                <c:pt idx="358">
                  <c:v>112.726967</c:v>
                </c:pt>
                <c:pt idx="359">
                  <c:v>115.95188899999998</c:v>
                </c:pt>
                <c:pt idx="360">
                  <c:v>118.33725000000005</c:v>
                </c:pt>
                <c:pt idx="361">
                  <c:v>119.621826</c:v>
                </c:pt>
                <c:pt idx="362">
                  <c:v>102.819061</c:v>
                </c:pt>
                <c:pt idx="363">
                  <c:v>95.776511999999983</c:v>
                </c:pt>
                <c:pt idx="364">
                  <c:v>84.071608999999981</c:v>
                </c:pt>
                <c:pt idx="365">
                  <c:v>89.730994999999993</c:v>
                </c:pt>
                <c:pt idx="366">
                  <c:v>95.483306999999982</c:v>
                </c:pt>
                <c:pt idx="367">
                  <c:v>100.54096199999999</c:v>
                </c:pt>
                <c:pt idx="368">
                  <c:v>104.20359000000002</c:v>
                </c:pt>
                <c:pt idx="369">
                  <c:v>101.33981300000002</c:v>
                </c:pt>
                <c:pt idx="370">
                  <c:v>121.67015799999994</c:v>
                </c:pt>
                <c:pt idx="371">
                  <c:v>115.60057799999994</c:v>
                </c:pt>
                <c:pt idx="372">
                  <c:v>104.37361900000002</c:v>
                </c:pt>
                <c:pt idx="373">
                  <c:v>109.30127</c:v>
                </c:pt>
                <c:pt idx="374">
                  <c:v>112.93101500000006</c:v>
                </c:pt>
                <c:pt idx="375">
                  <c:v>115.762421</c:v>
                </c:pt>
                <c:pt idx="376">
                  <c:v>120.97066500000005</c:v>
                </c:pt>
                <c:pt idx="377">
                  <c:v>94.948752999999982</c:v>
                </c:pt>
                <c:pt idx="378">
                  <c:v>98.21942900000009</c:v>
                </c:pt>
                <c:pt idx="379">
                  <c:v>99.797852000000006</c:v>
                </c:pt>
                <c:pt idx="380">
                  <c:v>100.384117</c:v>
                </c:pt>
                <c:pt idx="381">
                  <c:v>102.89742300000007</c:v>
                </c:pt>
                <c:pt idx="382">
                  <c:v>103.73039199999998</c:v>
                </c:pt>
                <c:pt idx="383">
                  <c:v>103.24273700000001</c:v>
                </c:pt>
                <c:pt idx="384">
                  <c:v>95.558318999999926</c:v>
                </c:pt>
                <c:pt idx="385">
                  <c:v>76.826210000000003</c:v>
                </c:pt>
                <c:pt idx="386">
                  <c:v>78.391968000000006</c:v>
                </c:pt>
                <c:pt idx="387">
                  <c:v>79.584564000000057</c:v>
                </c:pt>
                <c:pt idx="388">
                  <c:v>82.561340000000001</c:v>
                </c:pt>
                <c:pt idx="389">
                  <c:v>82.235976999999949</c:v>
                </c:pt>
                <c:pt idx="390">
                  <c:v>82.090110999999993</c:v>
                </c:pt>
                <c:pt idx="391">
                  <c:v>82.692573999999979</c:v>
                </c:pt>
                <c:pt idx="392">
                  <c:v>84.637877999999958</c:v>
                </c:pt>
                <c:pt idx="393">
                  <c:v>83.079894999999979</c:v>
                </c:pt>
                <c:pt idx="394">
                  <c:v>85.435822000000002</c:v>
                </c:pt>
                <c:pt idx="395">
                  <c:v>89.399628000000007</c:v>
                </c:pt>
                <c:pt idx="396">
                  <c:v>87.184379999999948</c:v>
                </c:pt>
                <c:pt idx="397">
                  <c:v>82.298271</c:v>
                </c:pt>
                <c:pt idx="398">
                  <c:v>63.064724000000005</c:v>
                </c:pt>
                <c:pt idx="399">
                  <c:v>63.688988000000002</c:v>
                </c:pt>
                <c:pt idx="400">
                  <c:v>66.498512000000005</c:v>
                </c:pt>
                <c:pt idx="401">
                  <c:v>67.197899000000007</c:v>
                </c:pt>
                <c:pt idx="402">
                  <c:v>67.624640999999983</c:v>
                </c:pt>
                <c:pt idx="403">
                  <c:v>67.805701999999926</c:v>
                </c:pt>
                <c:pt idx="404">
                  <c:v>54.466282</c:v>
                </c:pt>
                <c:pt idx="405">
                  <c:v>52.287273000000006</c:v>
                </c:pt>
                <c:pt idx="406">
                  <c:v>50.327293000000004</c:v>
                </c:pt>
                <c:pt idx="407">
                  <c:v>53.730206000000003</c:v>
                </c:pt>
                <c:pt idx="408">
                  <c:v>55.364821999999997</c:v>
                </c:pt>
                <c:pt idx="409">
                  <c:v>58.485146</c:v>
                </c:pt>
                <c:pt idx="410">
                  <c:v>58.533993000000002</c:v>
                </c:pt>
                <c:pt idx="411">
                  <c:v>52.612270000000002</c:v>
                </c:pt>
                <c:pt idx="412">
                  <c:v>27.538786000000002</c:v>
                </c:pt>
                <c:pt idx="413">
                  <c:v>29.262549999999973</c:v>
                </c:pt>
                <c:pt idx="414">
                  <c:v>30.996592999999979</c:v>
                </c:pt>
                <c:pt idx="415">
                  <c:v>32.580933000000002</c:v>
                </c:pt>
                <c:pt idx="416">
                  <c:v>33.738583000000013</c:v>
                </c:pt>
                <c:pt idx="417">
                  <c:v>35.996693</c:v>
                </c:pt>
                <c:pt idx="418">
                  <c:v>38.842510000000011</c:v>
                </c:pt>
                <c:pt idx="419">
                  <c:v>47.024525000000011</c:v>
                </c:pt>
                <c:pt idx="420">
                  <c:v>46.113121</c:v>
                </c:pt>
                <c:pt idx="421">
                  <c:v>45.354945999999998</c:v>
                </c:pt>
                <c:pt idx="422">
                  <c:v>49.948742000000003</c:v>
                </c:pt>
                <c:pt idx="423">
                  <c:v>57.450465999999999</c:v>
                </c:pt>
                <c:pt idx="424">
                  <c:v>59.232639000000013</c:v>
                </c:pt>
                <c:pt idx="425">
                  <c:v>57.338802000000001</c:v>
                </c:pt>
                <c:pt idx="426">
                  <c:v>50.412750000000003</c:v>
                </c:pt>
                <c:pt idx="427">
                  <c:v>10.387163000000001</c:v>
                </c:pt>
                <c:pt idx="428">
                  <c:v>42.901004999999998</c:v>
                </c:pt>
                <c:pt idx="429">
                  <c:v>39.628319000000054</c:v>
                </c:pt>
                <c:pt idx="430">
                  <c:v>40.652130000000028</c:v>
                </c:pt>
                <c:pt idx="431">
                  <c:v>44.031120000000001</c:v>
                </c:pt>
                <c:pt idx="432">
                  <c:v>34.367439000000005</c:v>
                </c:pt>
                <c:pt idx="433">
                  <c:v>32.809761000000002</c:v>
                </c:pt>
                <c:pt idx="434">
                  <c:v>33.847465999999997</c:v>
                </c:pt>
                <c:pt idx="435">
                  <c:v>27.153502</c:v>
                </c:pt>
                <c:pt idx="436">
                  <c:v>18.662148999999989</c:v>
                </c:pt>
                <c:pt idx="437">
                  <c:v>2.7764029999999984</c:v>
                </c:pt>
                <c:pt idx="438">
                  <c:v>15.595571</c:v>
                </c:pt>
                <c:pt idx="439">
                  <c:v>46.288364000000001</c:v>
                </c:pt>
                <c:pt idx="440">
                  <c:v>34.804057999999998</c:v>
                </c:pt>
                <c:pt idx="441">
                  <c:v>33.885128000000002</c:v>
                </c:pt>
                <c:pt idx="442">
                  <c:v>37.753242</c:v>
                </c:pt>
                <c:pt idx="443">
                  <c:v>44.228573000000054</c:v>
                </c:pt>
                <c:pt idx="444">
                  <c:v>40.681767000000001</c:v>
                </c:pt>
                <c:pt idx="445">
                  <c:v>2.7072820000000002</c:v>
                </c:pt>
                <c:pt idx="446">
                  <c:v>2.239357</c:v>
                </c:pt>
                <c:pt idx="447">
                  <c:v>2.2137829999999998</c:v>
                </c:pt>
                <c:pt idx="448">
                  <c:v>0.44109300000000001</c:v>
                </c:pt>
                <c:pt idx="449">
                  <c:v>11.478115000000001</c:v>
                </c:pt>
                <c:pt idx="450">
                  <c:v>10.443522</c:v>
                </c:pt>
                <c:pt idx="451">
                  <c:v>3.9616519999999982</c:v>
                </c:pt>
                <c:pt idx="452">
                  <c:v>7.2513249999999996</c:v>
                </c:pt>
                <c:pt idx="453">
                  <c:v>7.3568819999999961</c:v>
                </c:pt>
                <c:pt idx="454">
                  <c:v>4.3144899999999957</c:v>
                </c:pt>
                <c:pt idx="455">
                  <c:v>4.1628129999999937</c:v>
                </c:pt>
                <c:pt idx="456">
                  <c:v>13.597223</c:v>
                </c:pt>
                <c:pt idx="457">
                  <c:v>17.923221999999985</c:v>
                </c:pt>
                <c:pt idx="458">
                  <c:v>23.429285</c:v>
                </c:pt>
                <c:pt idx="459">
                  <c:v>28.878568999999999</c:v>
                </c:pt>
                <c:pt idx="460">
                  <c:v>31.814304000000014</c:v>
                </c:pt>
                <c:pt idx="461">
                  <c:v>33.169094000000001</c:v>
                </c:pt>
                <c:pt idx="462">
                  <c:v>32.756077000000005</c:v>
                </c:pt>
                <c:pt idx="463">
                  <c:v>36.178608000000011</c:v>
                </c:pt>
                <c:pt idx="464">
                  <c:v>35.804256000000002</c:v>
                </c:pt>
                <c:pt idx="465">
                  <c:v>54.278236000000028</c:v>
                </c:pt>
                <c:pt idx="466">
                  <c:v>56.540234000000005</c:v>
                </c:pt>
                <c:pt idx="467">
                  <c:v>62.538303000000013</c:v>
                </c:pt>
                <c:pt idx="468">
                  <c:v>61.628418000000039</c:v>
                </c:pt>
                <c:pt idx="469">
                  <c:v>65.762137999999979</c:v>
                </c:pt>
                <c:pt idx="470">
                  <c:v>64.368186999999978</c:v>
                </c:pt>
                <c:pt idx="471">
                  <c:v>55.075047000000005</c:v>
                </c:pt>
                <c:pt idx="472">
                  <c:v>54.252411000000002</c:v>
                </c:pt>
                <c:pt idx="473">
                  <c:v>56.672874</c:v>
                </c:pt>
                <c:pt idx="474">
                  <c:v>58.394009000000004</c:v>
                </c:pt>
                <c:pt idx="475">
                  <c:v>47.229668000000011</c:v>
                </c:pt>
                <c:pt idx="476">
                  <c:v>51.297218000000029</c:v>
                </c:pt>
                <c:pt idx="477">
                  <c:v>51.671410000000002</c:v>
                </c:pt>
                <c:pt idx="478">
                  <c:v>56.457374999999999</c:v>
                </c:pt>
                <c:pt idx="479">
                  <c:v>74.842963999999995</c:v>
                </c:pt>
                <c:pt idx="480">
                  <c:v>60.024529000000001</c:v>
                </c:pt>
                <c:pt idx="481">
                  <c:v>46.496822000000002</c:v>
                </c:pt>
                <c:pt idx="482">
                  <c:v>45.199841000000006</c:v>
                </c:pt>
                <c:pt idx="483">
                  <c:v>46.038517000000013</c:v>
                </c:pt>
                <c:pt idx="484">
                  <c:v>47.261215000000028</c:v>
                </c:pt>
                <c:pt idx="485">
                  <c:v>47.028690000000012</c:v>
                </c:pt>
                <c:pt idx="486">
                  <c:v>50.205872000000028</c:v>
                </c:pt>
                <c:pt idx="487">
                  <c:v>53.208031000000013</c:v>
                </c:pt>
                <c:pt idx="488">
                  <c:v>56.522465000000011</c:v>
                </c:pt>
                <c:pt idx="489">
                  <c:v>59.935585000000003</c:v>
                </c:pt>
                <c:pt idx="490">
                  <c:v>60.975109000000003</c:v>
                </c:pt>
                <c:pt idx="491">
                  <c:v>39.676723000000003</c:v>
                </c:pt>
                <c:pt idx="492">
                  <c:v>53.481086999999974</c:v>
                </c:pt>
                <c:pt idx="493">
                  <c:v>54.986294000000001</c:v>
                </c:pt>
                <c:pt idx="494">
                  <c:v>52.664410000000011</c:v>
                </c:pt>
                <c:pt idx="495">
                  <c:v>51.431435</c:v>
                </c:pt>
                <c:pt idx="496">
                  <c:v>51.76773500000003</c:v>
                </c:pt>
                <c:pt idx="497">
                  <c:v>51.038441000000006</c:v>
                </c:pt>
                <c:pt idx="498">
                  <c:v>77.887137999999979</c:v>
                </c:pt>
                <c:pt idx="499">
                  <c:v>80.53048699999998</c:v>
                </c:pt>
                <c:pt idx="500">
                  <c:v>82.989044000000007</c:v>
                </c:pt>
                <c:pt idx="501">
                  <c:v>83.346405000000004</c:v>
                </c:pt>
                <c:pt idx="502">
                  <c:v>84.06353</c:v>
                </c:pt>
                <c:pt idx="503">
                  <c:v>78.793518000000006</c:v>
                </c:pt>
                <c:pt idx="504">
                  <c:v>78.709975999999983</c:v>
                </c:pt>
                <c:pt idx="505">
                  <c:v>80.42430899999998</c:v>
                </c:pt>
                <c:pt idx="506">
                  <c:v>81.181099000000003</c:v>
                </c:pt>
                <c:pt idx="507">
                  <c:v>81.557190000000006</c:v>
                </c:pt>
                <c:pt idx="508">
                  <c:v>81.258956999999981</c:v>
                </c:pt>
                <c:pt idx="509">
                  <c:v>79.092734999999948</c:v>
                </c:pt>
                <c:pt idx="510">
                  <c:v>60.062225000000012</c:v>
                </c:pt>
                <c:pt idx="511">
                  <c:v>84.558616999999998</c:v>
                </c:pt>
                <c:pt idx="512">
                  <c:v>86.050055999999998</c:v>
                </c:pt>
                <c:pt idx="513">
                  <c:v>97.136420999999999</c:v>
                </c:pt>
                <c:pt idx="514">
                  <c:v>98.499840000000006</c:v>
                </c:pt>
                <c:pt idx="515">
                  <c:v>99.38342999999999</c:v>
                </c:pt>
                <c:pt idx="516">
                  <c:v>99.210457000000005</c:v>
                </c:pt>
                <c:pt idx="517">
                  <c:v>99.299865999999994</c:v>
                </c:pt>
                <c:pt idx="518">
                  <c:v>101.84752700000006</c:v>
                </c:pt>
                <c:pt idx="519">
                  <c:v>103.66201</c:v>
                </c:pt>
                <c:pt idx="520">
                  <c:v>89.818351999999948</c:v>
                </c:pt>
                <c:pt idx="521">
                  <c:v>91.715691000000007</c:v>
                </c:pt>
                <c:pt idx="522">
                  <c:v>91.261771999999979</c:v>
                </c:pt>
                <c:pt idx="523">
                  <c:v>96.037521000000027</c:v>
                </c:pt>
                <c:pt idx="524">
                  <c:v>99.091553000000076</c:v>
                </c:pt>
                <c:pt idx="525">
                  <c:v>102.959641</c:v>
                </c:pt>
                <c:pt idx="526">
                  <c:v>105.75444</c:v>
                </c:pt>
                <c:pt idx="527">
                  <c:v>79.094711000000004</c:v>
                </c:pt>
                <c:pt idx="528">
                  <c:v>84.561768000000001</c:v>
                </c:pt>
                <c:pt idx="529">
                  <c:v>89.290253000000078</c:v>
                </c:pt>
                <c:pt idx="530">
                  <c:v>94.440551999999997</c:v>
                </c:pt>
                <c:pt idx="531">
                  <c:v>96.918976000000001</c:v>
                </c:pt>
                <c:pt idx="532">
                  <c:v>110.95886999999999</c:v>
                </c:pt>
                <c:pt idx="533">
                  <c:v>107.55277999999994</c:v>
                </c:pt>
                <c:pt idx="534">
                  <c:v>91.760634999999994</c:v>
                </c:pt>
                <c:pt idx="535">
                  <c:v>94.144394000000005</c:v>
                </c:pt>
                <c:pt idx="536">
                  <c:v>96.777495999999999</c:v>
                </c:pt>
                <c:pt idx="537">
                  <c:v>99.122649999999979</c:v>
                </c:pt>
                <c:pt idx="538">
                  <c:v>99.567345000000003</c:v>
                </c:pt>
                <c:pt idx="539">
                  <c:v>101.73054500000002</c:v>
                </c:pt>
                <c:pt idx="540">
                  <c:v>101.84524500000002</c:v>
                </c:pt>
                <c:pt idx="541">
                  <c:v>102.255585</c:v>
                </c:pt>
                <c:pt idx="542">
                  <c:v>102.74848900000002</c:v>
                </c:pt>
                <c:pt idx="543">
                  <c:v>103.205017</c:v>
                </c:pt>
                <c:pt idx="544">
                  <c:v>103.57144199999998</c:v>
                </c:pt>
                <c:pt idx="545">
                  <c:v>82.357360999999983</c:v>
                </c:pt>
                <c:pt idx="546">
                  <c:v>82.547630000000026</c:v>
                </c:pt>
                <c:pt idx="547">
                  <c:v>81.656234999999981</c:v>
                </c:pt>
                <c:pt idx="548">
                  <c:v>79.480080000000001</c:v>
                </c:pt>
                <c:pt idx="549">
                  <c:v>83.194016000000005</c:v>
                </c:pt>
                <c:pt idx="550">
                  <c:v>84.880118999999979</c:v>
                </c:pt>
                <c:pt idx="551">
                  <c:v>81.876632999999941</c:v>
                </c:pt>
                <c:pt idx="552">
                  <c:v>83.080505000000002</c:v>
                </c:pt>
                <c:pt idx="553">
                  <c:v>84.151717999999988</c:v>
                </c:pt>
                <c:pt idx="554">
                  <c:v>86.196837999999943</c:v>
                </c:pt>
                <c:pt idx="555">
                  <c:v>86.600662</c:v>
                </c:pt>
                <c:pt idx="556">
                  <c:v>86.900588999999982</c:v>
                </c:pt>
                <c:pt idx="557">
                  <c:v>88.310149999999993</c:v>
                </c:pt>
                <c:pt idx="558">
                  <c:v>87.995911000000007</c:v>
                </c:pt>
                <c:pt idx="559">
                  <c:v>87.532927999999998</c:v>
                </c:pt>
                <c:pt idx="560">
                  <c:v>86.313964999999996</c:v>
                </c:pt>
                <c:pt idx="561">
                  <c:v>80.995064000000056</c:v>
                </c:pt>
                <c:pt idx="562">
                  <c:v>73.234298999999993</c:v>
                </c:pt>
                <c:pt idx="563">
                  <c:v>70.890320000000003</c:v>
                </c:pt>
                <c:pt idx="564">
                  <c:v>71.498244999999997</c:v>
                </c:pt>
                <c:pt idx="565">
                  <c:v>71.752144000000001</c:v>
                </c:pt>
                <c:pt idx="566">
                  <c:v>71.461776999999998</c:v>
                </c:pt>
                <c:pt idx="567">
                  <c:v>68.710075000000003</c:v>
                </c:pt>
                <c:pt idx="568">
                  <c:v>60.704144000000007</c:v>
                </c:pt>
                <c:pt idx="569">
                  <c:v>62.333458</c:v>
                </c:pt>
                <c:pt idx="570">
                  <c:v>64.083190999999999</c:v>
                </c:pt>
                <c:pt idx="571">
                  <c:v>65.727469999999997</c:v>
                </c:pt>
                <c:pt idx="572">
                  <c:v>67.105323999999982</c:v>
                </c:pt>
                <c:pt idx="573">
                  <c:v>67.247528000000059</c:v>
                </c:pt>
                <c:pt idx="574">
                  <c:v>56.113258000000002</c:v>
                </c:pt>
                <c:pt idx="575">
                  <c:v>58.623009000000003</c:v>
                </c:pt>
                <c:pt idx="576">
                  <c:v>52.348194000000007</c:v>
                </c:pt>
                <c:pt idx="577">
                  <c:v>52.906437000000004</c:v>
                </c:pt>
                <c:pt idx="578">
                  <c:v>57.284161000000005</c:v>
                </c:pt>
                <c:pt idx="579">
                  <c:v>60.165649000000002</c:v>
                </c:pt>
                <c:pt idx="580">
                  <c:v>62.358006000000003</c:v>
                </c:pt>
                <c:pt idx="581">
                  <c:v>60.530853</c:v>
                </c:pt>
                <c:pt idx="582">
                  <c:v>59.007130000000011</c:v>
                </c:pt>
                <c:pt idx="583">
                  <c:v>40.565941000000002</c:v>
                </c:pt>
                <c:pt idx="584">
                  <c:v>47.723701000000013</c:v>
                </c:pt>
                <c:pt idx="585">
                  <c:v>51.499672000000011</c:v>
                </c:pt>
                <c:pt idx="586">
                  <c:v>51.655079000000001</c:v>
                </c:pt>
                <c:pt idx="587">
                  <c:v>54.141651000000003</c:v>
                </c:pt>
                <c:pt idx="588">
                  <c:v>47.783554000000002</c:v>
                </c:pt>
                <c:pt idx="589">
                  <c:v>59.712639000000003</c:v>
                </c:pt>
                <c:pt idx="590">
                  <c:v>62.290390000000031</c:v>
                </c:pt>
                <c:pt idx="591">
                  <c:v>64.247901999999996</c:v>
                </c:pt>
                <c:pt idx="592">
                  <c:v>64.766548</c:v>
                </c:pt>
                <c:pt idx="593">
                  <c:v>43.750923</c:v>
                </c:pt>
                <c:pt idx="594">
                  <c:v>39.570686000000002</c:v>
                </c:pt>
                <c:pt idx="595">
                  <c:v>39.941956000000005</c:v>
                </c:pt>
                <c:pt idx="596">
                  <c:v>42.098614000000012</c:v>
                </c:pt>
                <c:pt idx="597">
                  <c:v>44.287197000000006</c:v>
                </c:pt>
                <c:pt idx="598">
                  <c:v>46.417094999999996</c:v>
                </c:pt>
                <c:pt idx="599">
                  <c:v>48.221081000000005</c:v>
                </c:pt>
                <c:pt idx="600">
                  <c:v>46.486378000000002</c:v>
                </c:pt>
                <c:pt idx="601">
                  <c:v>48.933296000000006</c:v>
                </c:pt>
                <c:pt idx="602">
                  <c:v>49.693947000000001</c:v>
                </c:pt>
                <c:pt idx="603">
                  <c:v>48.934006000000004</c:v>
                </c:pt>
                <c:pt idx="604">
                  <c:v>44.316071000000001</c:v>
                </c:pt>
                <c:pt idx="605">
                  <c:v>9.1440599999999996</c:v>
                </c:pt>
                <c:pt idx="606">
                  <c:v>54.037052000000003</c:v>
                </c:pt>
                <c:pt idx="607">
                  <c:v>53.615379000000011</c:v>
                </c:pt>
                <c:pt idx="608">
                  <c:v>26.847185000000014</c:v>
                </c:pt>
                <c:pt idx="609">
                  <c:v>29.786391999999989</c:v>
                </c:pt>
                <c:pt idx="610">
                  <c:v>29.951090000000001</c:v>
                </c:pt>
                <c:pt idx="611">
                  <c:v>29.388007999999989</c:v>
                </c:pt>
                <c:pt idx="612">
                  <c:v>35.347523000000002</c:v>
                </c:pt>
                <c:pt idx="613">
                  <c:v>38.236061000000007</c:v>
                </c:pt>
                <c:pt idx="614">
                  <c:v>38.048222000000003</c:v>
                </c:pt>
                <c:pt idx="615">
                  <c:v>44.220440000000011</c:v>
                </c:pt>
                <c:pt idx="616">
                  <c:v>42.528847000000006</c:v>
                </c:pt>
                <c:pt idx="617">
                  <c:v>33.081577000000003</c:v>
                </c:pt>
                <c:pt idx="618">
                  <c:v>33.062260000000002</c:v>
                </c:pt>
                <c:pt idx="619">
                  <c:v>35.094486000000003</c:v>
                </c:pt>
                <c:pt idx="620">
                  <c:v>37.29261800000004</c:v>
                </c:pt>
                <c:pt idx="621">
                  <c:v>41.24597200000003</c:v>
                </c:pt>
                <c:pt idx="622">
                  <c:v>40.215740000000011</c:v>
                </c:pt>
                <c:pt idx="623">
                  <c:v>24.153652000000001</c:v>
                </c:pt>
                <c:pt idx="624">
                  <c:v>21.98454999999997</c:v>
                </c:pt>
                <c:pt idx="625">
                  <c:v>24.725175999999987</c:v>
                </c:pt>
                <c:pt idx="626">
                  <c:v>25.665618999999989</c:v>
                </c:pt>
                <c:pt idx="627">
                  <c:v>33.504375000000003</c:v>
                </c:pt>
                <c:pt idx="628">
                  <c:v>40.452671000000002</c:v>
                </c:pt>
                <c:pt idx="629">
                  <c:v>44.538189000000003</c:v>
                </c:pt>
                <c:pt idx="630">
                  <c:v>45.559761000000002</c:v>
                </c:pt>
                <c:pt idx="631">
                  <c:v>46.088481999999999</c:v>
                </c:pt>
                <c:pt idx="632">
                  <c:v>46.946803999999993</c:v>
                </c:pt>
                <c:pt idx="633">
                  <c:v>52.359248999999998</c:v>
                </c:pt>
                <c:pt idx="634">
                  <c:v>53.027393000000011</c:v>
                </c:pt>
                <c:pt idx="635">
                  <c:v>56.085144</c:v>
                </c:pt>
                <c:pt idx="636">
                  <c:v>58.552410000000002</c:v>
                </c:pt>
                <c:pt idx="637">
                  <c:v>61.812431000000004</c:v>
                </c:pt>
                <c:pt idx="638">
                  <c:v>61.850703999999993</c:v>
                </c:pt>
                <c:pt idx="639">
                  <c:v>59.145103000000013</c:v>
                </c:pt>
                <c:pt idx="640">
                  <c:v>45.113815000000002</c:v>
                </c:pt>
                <c:pt idx="641">
                  <c:v>35.659241000000002</c:v>
                </c:pt>
                <c:pt idx="642">
                  <c:v>26.178661000000005</c:v>
                </c:pt>
                <c:pt idx="643">
                  <c:v>30.074708999999999</c:v>
                </c:pt>
                <c:pt idx="644">
                  <c:v>35.052956000000002</c:v>
                </c:pt>
                <c:pt idx="645">
                  <c:v>37.393929</c:v>
                </c:pt>
                <c:pt idx="646">
                  <c:v>83.433548000000002</c:v>
                </c:pt>
                <c:pt idx="647">
                  <c:v>79.725655000000003</c:v>
                </c:pt>
                <c:pt idx="648">
                  <c:v>78.978797999999941</c:v>
                </c:pt>
                <c:pt idx="649">
                  <c:v>79.708930999999978</c:v>
                </c:pt>
                <c:pt idx="650">
                  <c:v>79.171500999999978</c:v>
                </c:pt>
                <c:pt idx="651">
                  <c:v>82.058929000000006</c:v>
                </c:pt>
                <c:pt idx="652">
                  <c:v>80.467293000000097</c:v>
                </c:pt>
                <c:pt idx="653">
                  <c:v>82.483367999999999</c:v>
                </c:pt>
                <c:pt idx="654">
                  <c:v>84.130446999999947</c:v>
                </c:pt>
                <c:pt idx="655">
                  <c:v>84.310265000000058</c:v>
                </c:pt>
                <c:pt idx="656">
                  <c:v>71.030547999999982</c:v>
                </c:pt>
                <c:pt idx="657">
                  <c:v>70.331604000000027</c:v>
                </c:pt>
                <c:pt idx="658">
                  <c:v>69.04420500000009</c:v>
                </c:pt>
                <c:pt idx="659">
                  <c:v>66.815849</c:v>
                </c:pt>
                <c:pt idx="660">
                  <c:v>64.496582000000004</c:v>
                </c:pt>
                <c:pt idx="661">
                  <c:v>64.836440999999979</c:v>
                </c:pt>
                <c:pt idx="662">
                  <c:v>93.856628000000001</c:v>
                </c:pt>
                <c:pt idx="663">
                  <c:v>95.921386999999982</c:v>
                </c:pt>
                <c:pt idx="664">
                  <c:v>97.521636999999998</c:v>
                </c:pt>
                <c:pt idx="665">
                  <c:v>98.460601999999994</c:v>
                </c:pt>
                <c:pt idx="666">
                  <c:v>98.792891999999981</c:v>
                </c:pt>
                <c:pt idx="667">
                  <c:v>94.728072999999895</c:v>
                </c:pt>
                <c:pt idx="668">
                  <c:v>95.996582000000004</c:v>
                </c:pt>
                <c:pt idx="669">
                  <c:v>96.414154000000082</c:v>
                </c:pt>
                <c:pt idx="670">
                  <c:v>95.552833999999947</c:v>
                </c:pt>
                <c:pt idx="671">
                  <c:v>96.938384999999982</c:v>
                </c:pt>
                <c:pt idx="672">
                  <c:v>98.433921999999995</c:v>
                </c:pt>
                <c:pt idx="673">
                  <c:v>99.7864</c:v>
                </c:pt>
                <c:pt idx="674">
                  <c:v>100.775696</c:v>
                </c:pt>
                <c:pt idx="675">
                  <c:v>101.464882</c:v>
                </c:pt>
                <c:pt idx="676">
                  <c:v>101.99300400000006</c:v>
                </c:pt>
                <c:pt idx="677">
                  <c:v>102.31674199999998</c:v>
                </c:pt>
                <c:pt idx="678">
                  <c:v>102.59776300000006</c:v>
                </c:pt>
                <c:pt idx="679">
                  <c:v>114.02664900000002</c:v>
                </c:pt>
                <c:pt idx="680">
                  <c:v>115.209534</c:v>
                </c:pt>
                <c:pt idx="681">
                  <c:v>114.623093</c:v>
                </c:pt>
                <c:pt idx="682">
                  <c:v>109.523026</c:v>
                </c:pt>
                <c:pt idx="683">
                  <c:v>88.125792999999916</c:v>
                </c:pt>
                <c:pt idx="684">
                  <c:v>84.767662000000058</c:v>
                </c:pt>
                <c:pt idx="685">
                  <c:v>97.753447999999949</c:v>
                </c:pt>
                <c:pt idx="686">
                  <c:v>99.549980000000005</c:v>
                </c:pt>
                <c:pt idx="687">
                  <c:v>100.51405300000008</c:v>
                </c:pt>
                <c:pt idx="688">
                  <c:v>114.428009</c:v>
                </c:pt>
                <c:pt idx="689">
                  <c:v>114.52046199999998</c:v>
                </c:pt>
                <c:pt idx="690">
                  <c:v>94.162818999999942</c:v>
                </c:pt>
                <c:pt idx="691">
                  <c:v>87.140159999999995</c:v>
                </c:pt>
                <c:pt idx="692">
                  <c:v>92.259117000000003</c:v>
                </c:pt>
                <c:pt idx="693">
                  <c:v>94.392478999999895</c:v>
                </c:pt>
                <c:pt idx="694">
                  <c:v>96.591812000000004</c:v>
                </c:pt>
                <c:pt idx="695">
                  <c:v>95.685981999999896</c:v>
                </c:pt>
                <c:pt idx="696">
                  <c:v>139.29028299999999</c:v>
                </c:pt>
                <c:pt idx="697">
                  <c:v>137.4777370000001</c:v>
                </c:pt>
                <c:pt idx="698">
                  <c:v>86.124663999999996</c:v>
                </c:pt>
                <c:pt idx="699">
                  <c:v>90.924712999999983</c:v>
                </c:pt>
                <c:pt idx="700">
                  <c:v>92.334190000000007</c:v>
                </c:pt>
                <c:pt idx="701">
                  <c:v>96.171386999999896</c:v>
                </c:pt>
                <c:pt idx="702">
                  <c:v>101.98614499999999</c:v>
                </c:pt>
                <c:pt idx="703">
                  <c:v>101.23522900000007</c:v>
                </c:pt>
                <c:pt idx="704">
                  <c:v>103.64749900000002</c:v>
                </c:pt>
                <c:pt idx="705">
                  <c:v>109.341301</c:v>
                </c:pt>
                <c:pt idx="706">
                  <c:v>111.65876799999992</c:v>
                </c:pt>
                <c:pt idx="707">
                  <c:v>113.548912</c:v>
                </c:pt>
                <c:pt idx="708">
                  <c:v>115.19870799999994</c:v>
                </c:pt>
                <c:pt idx="709">
                  <c:v>116.94448900000008</c:v>
                </c:pt>
                <c:pt idx="710">
                  <c:v>118.927071</c:v>
                </c:pt>
                <c:pt idx="711">
                  <c:v>120.65439600000001</c:v>
                </c:pt>
                <c:pt idx="712">
                  <c:v>122.15079499999995</c:v>
                </c:pt>
                <c:pt idx="713">
                  <c:v>123.47106900000006</c:v>
                </c:pt>
                <c:pt idx="714">
                  <c:v>104.25485999999999</c:v>
                </c:pt>
                <c:pt idx="715">
                  <c:v>105.64682000000002</c:v>
                </c:pt>
                <c:pt idx="716">
                  <c:v>102.603966</c:v>
                </c:pt>
                <c:pt idx="717">
                  <c:v>99.506889000000001</c:v>
                </c:pt>
                <c:pt idx="718">
                  <c:v>72.134186</c:v>
                </c:pt>
                <c:pt idx="719">
                  <c:v>82.142669999999995</c:v>
                </c:pt>
                <c:pt idx="720">
                  <c:v>83.283347999999989</c:v>
                </c:pt>
                <c:pt idx="721">
                  <c:v>84.067893999999995</c:v>
                </c:pt>
                <c:pt idx="722">
                  <c:v>84.263306</c:v>
                </c:pt>
                <c:pt idx="723">
                  <c:v>83.661415000000005</c:v>
                </c:pt>
                <c:pt idx="724">
                  <c:v>81.547256000000075</c:v>
                </c:pt>
                <c:pt idx="725">
                  <c:v>72.828270000000003</c:v>
                </c:pt>
                <c:pt idx="726">
                  <c:v>75.210373000000004</c:v>
                </c:pt>
                <c:pt idx="727">
                  <c:v>77.052741999999895</c:v>
                </c:pt>
                <c:pt idx="728">
                  <c:v>77.643477999999988</c:v>
                </c:pt>
                <c:pt idx="729">
                  <c:v>77.960670000000007</c:v>
                </c:pt>
                <c:pt idx="730">
                  <c:v>77.701301999999998</c:v>
                </c:pt>
                <c:pt idx="731">
                  <c:v>76.278564000000003</c:v>
                </c:pt>
                <c:pt idx="732">
                  <c:v>70.746567000000027</c:v>
                </c:pt>
                <c:pt idx="733">
                  <c:v>59.867446999999999</c:v>
                </c:pt>
                <c:pt idx="734">
                  <c:v>61.306674999999998</c:v>
                </c:pt>
                <c:pt idx="735">
                  <c:v>66.437584000000058</c:v>
                </c:pt>
                <c:pt idx="736">
                  <c:v>67.266509999999997</c:v>
                </c:pt>
                <c:pt idx="737">
                  <c:v>70.490668999999997</c:v>
                </c:pt>
                <c:pt idx="738">
                  <c:v>67.345412999999979</c:v>
                </c:pt>
                <c:pt idx="739">
                  <c:v>60.446227999999998</c:v>
                </c:pt>
                <c:pt idx="740">
                  <c:v>64.210243000000077</c:v>
                </c:pt>
                <c:pt idx="741">
                  <c:v>60.411471999999996</c:v>
                </c:pt>
                <c:pt idx="742">
                  <c:v>61.386943999999993</c:v>
                </c:pt>
                <c:pt idx="743">
                  <c:v>60.729660000000003</c:v>
                </c:pt>
                <c:pt idx="744">
                  <c:v>59.316020999999999</c:v>
                </c:pt>
                <c:pt idx="745">
                  <c:v>33.834083999999997</c:v>
                </c:pt>
                <c:pt idx="746">
                  <c:v>38.995701000000011</c:v>
                </c:pt>
                <c:pt idx="747">
                  <c:v>40.435577000000002</c:v>
                </c:pt>
                <c:pt idx="748">
                  <c:v>41.800797000000003</c:v>
                </c:pt>
                <c:pt idx="749">
                  <c:v>43.101192000000012</c:v>
                </c:pt>
                <c:pt idx="750">
                  <c:v>41.19538500000003</c:v>
                </c:pt>
                <c:pt idx="751">
                  <c:v>45.537617000000004</c:v>
                </c:pt>
                <c:pt idx="752">
                  <c:v>50.449104000000005</c:v>
                </c:pt>
                <c:pt idx="753">
                  <c:v>53.547955000000002</c:v>
                </c:pt>
                <c:pt idx="754">
                  <c:v>58.888461999999997</c:v>
                </c:pt>
                <c:pt idx="755">
                  <c:v>59.772720000000028</c:v>
                </c:pt>
                <c:pt idx="756">
                  <c:v>59.826637000000005</c:v>
                </c:pt>
                <c:pt idx="757">
                  <c:v>57.019161000000004</c:v>
                </c:pt>
                <c:pt idx="758">
                  <c:v>16.46970199999998</c:v>
                </c:pt>
                <c:pt idx="759">
                  <c:v>48.715843</c:v>
                </c:pt>
                <c:pt idx="760">
                  <c:v>54.491680000000002</c:v>
                </c:pt>
                <c:pt idx="761">
                  <c:v>58.244289000000002</c:v>
                </c:pt>
                <c:pt idx="762">
                  <c:v>61.145531000000013</c:v>
                </c:pt>
                <c:pt idx="763">
                  <c:v>64.907355999999993</c:v>
                </c:pt>
                <c:pt idx="764">
                  <c:v>60.507851000000002</c:v>
                </c:pt>
                <c:pt idx="765">
                  <c:v>61.122875000000029</c:v>
                </c:pt>
                <c:pt idx="766">
                  <c:v>61.865345000000012</c:v>
                </c:pt>
                <c:pt idx="767">
                  <c:v>61.193680000000001</c:v>
                </c:pt>
                <c:pt idx="768">
                  <c:v>53.419399000000006</c:v>
                </c:pt>
                <c:pt idx="769">
                  <c:v>53.291950000000028</c:v>
                </c:pt>
                <c:pt idx="770">
                  <c:v>47.372768000000001</c:v>
                </c:pt>
                <c:pt idx="771">
                  <c:v>44.017474999999997</c:v>
                </c:pt>
                <c:pt idx="772">
                  <c:v>46.154864999999994</c:v>
                </c:pt>
                <c:pt idx="773">
                  <c:v>48.728199000000046</c:v>
                </c:pt>
                <c:pt idx="774">
                  <c:v>50.491070000000001</c:v>
                </c:pt>
                <c:pt idx="775">
                  <c:v>44.218914000000012</c:v>
                </c:pt>
                <c:pt idx="776">
                  <c:v>41.280296</c:v>
                </c:pt>
                <c:pt idx="777">
                  <c:v>41.662224000000002</c:v>
                </c:pt>
                <c:pt idx="778">
                  <c:v>34.311146000000001</c:v>
                </c:pt>
                <c:pt idx="779">
                  <c:v>42.975307000000001</c:v>
                </c:pt>
                <c:pt idx="780">
                  <c:v>45.671158000000013</c:v>
                </c:pt>
                <c:pt idx="781">
                  <c:v>52.207039000000002</c:v>
                </c:pt>
                <c:pt idx="782">
                  <c:v>55.554543000000002</c:v>
                </c:pt>
                <c:pt idx="783">
                  <c:v>54.430317000000002</c:v>
                </c:pt>
                <c:pt idx="784">
                  <c:v>64.053618999999998</c:v>
                </c:pt>
                <c:pt idx="785">
                  <c:v>65.005263999999997</c:v>
                </c:pt>
                <c:pt idx="786">
                  <c:v>70.287018000000003</c:v>
                </c:pt>
                <c:pt idx="787">
                  <c:v>71.244514000000081</c:v>
                </c:pt>
                <c:pt idx="788">
                  <c:v>75.777564999999996</c:v>
                </c:pt>
                <c:pt idx="789">
                  <c:v>86.046875</c:v>
                </c:pt>
                <c:pt idx="790">
                  <c:v>86.264099000000058</c:v>
                </c:pt>
                <c:pt idx="791">
                  <c:v>91.514754999999994</c:v>
                </c:pt>
                <c:pt idx="792">
                  <c:v>78.516228000000027</c:v>
                </c:pt>
                <c:pt idx="793">
                  <c:v>78.941116000000079</c:v>
                </c:pt>
                <c:pt idx="794">
                  <c:v>81.180695</c:v>
                </c:pt>
                <c:pt idx="795">
                  <c:v>83.450408999999979</c:v>
                </c:pt>
                <c:pt idx="796">
                  <c:v>84.768676999999983</c:v>
                </c:pt>
                <c:pt idx="797">
                  <c:v>60.232361000000012</c:v>
                </c:pt>
                <c:pt idx="798">
                  <c:v>61.770584000000007</c:v>
                </c:pt>
                <c:pt idx="799">
                  <c:v>58.280197000000001</c:v>
                </c:pt>
                <c:pt idx="800">
                  <c:v>58.101974000000006</c:v>
                </c:pt>
                <c:pt idx="801">
                  <c:v>87.718909999999994</c:v>
                </c:pt>
                <c:pt idx="802">
                  <c:v>90.526825000000002</c:v>
                </c:pt>
                <c:pt idx="803">
                  <c:v>88.360596000000001</c:v>
                </c:pt>
                <c:pt idx="804">
                  <c:v>90.77185799999998</c:v>
                </c:pt>
                <c:pt idx="805">
                  <c:v>91.523323000000005</c:v>
                </c:pt>
                <c:pt idx="806">
                  <c:v>97.779761999999948</c:v>
                </c:pt>
                <c:pt idx="807">
                  <c:v>96.642166000000003</c:v>
                </c:pt>
                <c:pt idx="808">
                  <c:v>98.274413999999993</c:v>
                </c:pt>
                <c:pt idx="809">
                  <c:v>100.31860399999999</c:v>
                </c:pt>
                <c:pt idx="810">
                  <c:v>99.953209000000058</c:v>
                </c:pt>
                <c:pt idx="811">
                  <c:v>98.006255999999993</c:v>
                </c:pt>
                <c:pt idx="812">
                  <c:v>102.331131</c:v>
                </c:pt>
                <c:pt idx="813">
                  <c:v>102.946342</c:v>
                </c:pt>
                <c:pt idx="814">
                  <c:v>103.311172</c:v>
                </c:pt>
                <c:pt idx="815">
                  <c:v>105.657394</c:v>
                </c:pt>
                <c:pt idx="816">
                  <c:v>111.133369</c:v>
                </c:pt>
                <c:pt idx="817">
                  <c:v>116.563309</c:v>
                </c:pt>
                <c:pt idx="818">
                  <c:v>107.060799</c:v>
                </c:pt>
                <c:pt idx="819">
                  <c:v>83.571883999999983</c:v>
                </c:pt>
                <c:pt idx="820">
                  <c:v>110.83691399999999</c:v>
                </c:pt>
                <c:pt idx="821">
                  <c:v>110.51454900000006</c:v>
                </c:pt>
                <c:pt idx="822">
                  <c:v>114.276543</c:v>
                </c:pt>
                <c:pt idx="823">
                  <c:v>118.74906900000011</c:v>
                </c:pt>
                <c:pt idx="824">
                  <c:v>115.70639</c:v>
                </c:pt>
                <c:pt idx="825">
                  <c:v>116.49758100000005</c:v>
                </c:pt>
                <c:pt idx="826">
                  <c:v>75.38640599999998</c:v>
                </c:pt>
                <c:pt idx="827">
                  <c:v>68.361144999999993</c:v>
                </c:pt>
                <c:pt idx="828">
                  <c:v>79.531311000000002</c:v>
                </c:pt>
                <c:pt idx="829">
                  <c:v>83.915481999999983</c:v>
                </c:pt>
                <c:pt idx="830">
                  <c:v>84.705749999999981</c:v>
                </c:pt>
                <c:pt idx="831">
                  <c:v>88.809021000000001</c:v>
                </c:pt>
                <c:pt idx="832">
                  <c:v>128.77671799999999</c:v>
                </c:pt>
                <c:pt idx="833">
                  <c:v>124.83839399999998</c:v>
                </c:pt>
                <c:pt idx="834">
                  <c:v>89.378531999999907</c:v>
                </c:pt>
                <c:pt idx="835">
                  <c:v>129.177719</c:v>
                </c:pt>
                <c:pt idx="836">
                  <c:v>131.823273</c:v>
                </c:pt>
                <c:pt idx="837">
                  <c:v>133.18910199999999</c:v>
                </c:pt>
                <c:pt idx="838">
                  <c:v>131.69996599999988</c:v>
                </c:pt>
                <c:pt idx="839">
                  <c:v>131.70066799999998</c:v>
                </c:pt>
                <c:pt idx="840">
                  <c:v>76.44626600000008</c:v>
                </c:pt>
                <c:pt idx="841">
                  <c:v>78.42971799999998</c:v>
                </c:pt>
                <c:pt idx="842">
                  <c:v>84.816719000000006</c:v>
                </c:pt>
                <c:pt idx="843">
                  <c:v>87.598365999999999</c:v>
                </c:pt>
                <c:pt idx="844">
                  <c:v>90.249733000000006</c:v>
                </c:pt>
                <c:pt idx="845">
                  <c:v>93.159507999999988</c:v>
                </c:pt>
                <c:pt idx="846">
                  <c:v>96.060310000000001</c:v>
                </c:pt>
                <c:pt idx="847">
                  <c:v>98.836974999999981</c:v>
                </c:pt>
                <c:pt idx="848">
                  <c:v>120.71378300000002</c:v>
                </c:pt>
                <c:pt idx="849">
                  <c:v>122.86769099999999</c:v>
                </c:pt>
                <c:pt idx="850">
                  <c:v>127.129059</c:v>
                </c:pt>
                <c:pt idx="851">
                  <c:v>128.32107500000001</c:v>
                </c:pt>
                <c:pt idx="852">
                  <c:v>130.63915999999998</c:v>
                </c:pt>
                <c:pt idx="853">
                  <c:v>132.83168000000001</c:v>
                </c:pt>
              </c:numCache>
            </c:numRef>
          </c:yVal>
          <c:smooth val="0"/>
          <c:extLst>
            <c:ext xmlns:c16="http://schemas.microsoft.com/office/drawing/2014/chart" uri="{C3380CC4-5D6E-409C-BE32-E72D297353CC}">
              <c16:uniqueId val="{00000004-B07F-4043-A9A7-BD26D559DDEA}"/>
            </c:ext>
          </c:extLst>
        </c:ser>
        <c:dLbls>
          <c:showLegendKey val="0"/>
          <c:showVal val="0"/>
          <c:showCatName val="0"/>
          <c:showSerName val="0"/>
          <c:showPercent val="0"/>
          <c:showBubbleSize val="0"/>
        </c:dLbls>
        <c:axId val="173375488"/>
        <c:axId val="173377408"/>
      </c:scatterChart>
      <c:valAx>
        <c:axId val="173375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zh-CN"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latin typeface="Times New Roman" panose="02020603050405020304" pitchFamily="18" charset="0"/>
                    <a:cs typeface="Times New Roman" panose="02020603050405020304" pitchFamily="18" charset="0"/>
                  </a:rPr>
                  <a:t>Length of cut (mm)</a:t>
                </a:r>
                <a:endParaRPr lang="en-GB" sz="10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crossAx val="173377408"/>
        <c:crosses val="autoZero"/>
        <c:crossBetween val="midCat"/>
      </c:valAx>
      <c:valAx>
        <c:axId val="173377408"/>
        <c:scaling>
          <c:orientation val="minMax"/>
          <c:max val="500"/>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lang="zh-CN"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000" b="0" i="0" baseline="0">
                    <a:effectLst/>
                    <a:latin typeface="Times New Roman" panose="02020603050405020304" pitchFamily="18" charset="0"/>
                    <a:cs typeface="Times New Roman" panose="02020603050405020304" pitchFamily="18" charset="0"/>
                  </a:rPr>
                  <a:t>Cutting force (N)</a:t>
                </a:r>
                <a:endParaRPr lang="en-GB" sz="100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crossAx val="173375488"/>
        <c:crosses val="autoZero"/>
        <c:crossBetween val="midCat"/>
      </c:valAx>
      <c:spPr>
        <a:noFill/>
        <a:ln>
          <a:noFill/>
        </a:ln>
        <a:effectLst/>
      </c:spPr>
    </c:plotArea>
    <c:legend>
      <c:legendPos val="b"/>
      <c:layout>
        <c:manualLayout>
          <c:xMode val="edge"/>
          <c:yMode val="edge"/>
          <c:x val="4.9999905200869867E-2"/>
          <c:y val="0.91229148591353315"/>
          <c:w val="0.9"/>
          <c:h val="8.7708514086466863E-2"/>
        </c:manualLayout>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4</TotalTime>
  <Pages>31</Pages>
  <Words>16184</Words>
  <Characters>92254</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el, Saurav</dc:creator>
  <cp:keywords/>
  <dc:description/>
  <cp:lastModifiedBy>Goel, Saurav</cp:lastModifiedBy>
  <cp:revision>60</cp:revision>
  <dcterms:created xsi:type="dcterms:W3CDTF">2019-04-18T14:13:00Z</dcterms:created>
  <dcterms:modified xsi:type="dcterms:W3CDTF">2019-04-19T15:08:00Z</dcterms:modified>
</cp:coreProperties>
</file>